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B6C9E" w14:textId="3F12BD33" w:rsidR="00D53639" w:rsidRPr="00C70209" w:rsidRDefault="00D53639" w:rsidP="00D53639">
      <w:pPr>
        <w:pStyle w:val="CoverHead"/>
        <w:rPr>
          <w:rFonts w:eastAsia="MS Mincho"/>
          <w:lang w:val="en-AU" w:eastAsia="ja-JP"/>
        </w:rPr>
      </w:pPr>
      <w:bookmarkStart w:id="0" w:name="_Toc250295123"/>
      <w:bookmarkStart w:id="1" w:name="_Toc250722436"/>
      <w:bookmarkStart w:id="2" w:name="_Toc251053293"/>
      <w:bookmarkStart w:id="3" w:name="_Toc251321270"/>
      <w:bookmarkStart w:id="4" w:name="_Toc252899185"/>
      <w:bookmarkStart w:id="5" w:name="_Toc252899613"/>
      <w:bookmarkStart w:id="6" w:name="_Toc253751750"/>
      <w:bookmarkStart w:id="7" w:name="_Toc384380508"/>
      <w:bookmarkStart w:id="8" w:name="_Toc395864473"/>
      <w:bookmarkStart w:id="9" w:name="_Toc395872085"/>
      <w:bookmarkStart w:id="10" w:name="_Toc398542743"/>
      <w:bookmarkStart w:id="11" w:name="_Toc421784765"/>
      <w:bookmarkStart w:id="12" w:name="_Toc421784820"/>
      <w:bookmarkStart w:id="13" w:name="_Toc421800793"/>
      <w:bookmarkStart w:id="14" w:name="_Toc422991155"/>
      <w:bookmarkStart w:id="15" w:name="_Toc423513235"/>
      <w:bookmarkStart w:id="16" w:name="_Toc423513312"/>
      <w:bookmarkStart w:id="17" w:name="_Toc268514109"/>
      <w:bookmarkStart w:id="18" w:name="_Toc256944299"/>
      <w:bookmarkStart w:id="19" w:name="_Toc372020853"/>
      <w:bookmarkStart w:id="20" w:name="_Ref383782029"/>
      <w:bookmarkStart w:id="21" w:name="_Toc398542766"/>
      <w:bookmarkStart w:id="22" w:name="_Toc248630984"/>
      <w:bookmarkStart w:id="23" w:name="_Toc240354032"/>
      <w:bookmarkStart w:id="24" w:name="_Toc287273585"/>
      <w:bookmarkStart w:id="25" w:name="_Toc248630985"/>
      <w:bookmarkStart w:id="26" w:name="_Toc240354033"/>
      <w:bookmarkStart w:id="27" w:name="_Toc237939688"/>
      <w:bookmarkStart w:id="28" w:name="_GoBack"/>
      <w:bookmarkEnd w:id="28"/>
      <w:r w:rsidRPr="00C70209">
        <w:rPr>
          <w:rFonts w:eastAsia="MS Mincho"/>
          <w:lang w:val="en-AU" w:eastAsia="ja-JP"/>
        </w:rPr>
        <w:t xml:space="preserve">Technical report on </w:t>
      </w:r>
      <w:r w:rsidR="002D26FC" w:rsidRPr="00C70209">
        <w:rPr>
          <w:rFonts w:eastAsia="MS Mincho"/>
          <w:lang w:val="en-AU" w:eastAsia="ja-JP"/>
        </w:rPr>
        <w:t xml:space="preserve">neonatal and </w:t>
      </w:r>
      <w:r w:rsidRPr="00C70209">
        <w:rPr>
          <w:rFonts w:eastAsia="MS Mincho"/>
          <w:lang w:val="en-AU" w:eastAsia="ja-JP"/>
        </w:rPr>
        <w:t>paediatric patient blood management</w:t>
      </w:r>
      <w:bookmarkEnd w:id="0"/>
      <w:bookmarkEnd w:id="1"/>
      <w:bookmarkEnd w:id="2"/>
      <w:bookmarkEnd w:id="3"/>
      <w:bookmarkEnd w:id="4"/>
      <w:bookmarkEnd w:id="5"/>
      <w:bookmarkEnd w:id="6"/>
    </w:p>
    <w:p w14:paraId="7AF2CD93" w14:textId="77777777" w:rsidR="00D53639" w:rsidRPr="00C70209" w:rsidRDefault="00D53639" w:rsidP="00D53639">
      <w:pPr>
        <w:pStyle w:val="Coversubtitle"/>
      </w:pPr>
      <w:r w:rsidRPr="00C70209">
        <w:t>Volume 1 – Review of the evidence</w:t>
      </w:r>
    </w:p>
    <w:p w14:paraId="059B8FCA" w14:textId="74F60F2B" w:rsidR="008D2679" w:rsidRPr="00C70209" w:rsidRDefault="008D2679" w:rsidP="00D53639">
      <w:pPr>
        <w:pStyle w:val="Coversubtitle"/>
      </w:pPr>
      <w:r w:rsidRPr="00C70209">
        <w:t>August 201</w:t>
      </w:r>
      <w:r w:rsidR="00481ADA" w:rsidRPr="00C70209">
        <w:t>5</w:t>
      </w:r>
    </w:p>
    <w:p w14:paraId="02A35332" w14:textId="77777777" w:rsidR="00D57258" w:rsidRPr="00C70209" w:rsidRDefault="00D57258" w:rsidP="00D57258">
      <w:pPr>
        <w:pStyle w:val="BodyText"/>
      </w:pPr>
    </w:p>
    <w:p w14:paraId="77883EDB" w14:textId="77777777" w:rsidR="00D53639" w:rsidRPr="00C70209" w:rsidRDefault="00D53639" w:rsidP="00D53639">
      <w:pPr>
        <w:pStyle w:val="BodyText"/>
        <w:sectPr w:rsidR="00D53639" w:rsidRPr="00C70209" w:rsidSect="00130F03">
          <w:headerReference w:type="default" r:id="rId9"/>
          <w:footerReference w:type="default" r:id="rId10"/>
          <w:headerReference w:type="first" r:id="rId11"/>
          <w:footnotePr>
            <w:numFmt w:val="lowerLetter"/>
          </w:footnotePr>
          <w:type w:val="continuous"/>
          <w:pgSz w:w="11906" w:h="16838" w:code="9"/>
          <w:pgMar w:top="1440" w:right="1440" w:bottom="1440" w:left="1440" w:header="709" w:footer="709" w:gutter="0"/>
          <w:cols w:space="708"/>
          <w:docGrid w:linePitch="326"/>
        </w:sectPr>
      </w:pPr>
    </w:p>
    <w:p w14:paraId="13954969" w14:textId="77777777" w:rsidR="00D53639" w:rsidRPr="00C70209" w:rsidRDefault="00D53639" w:rsidP="00D53639">
      <w:pPr>
        <w:pStyle w:val="Heading1noNum"/>
      </w:pPr>
      <w:bookmarkStart w:id="29" w:name="_Toc423938434"/>
      <w:bookmarkStart w:id="30" w:name="_Toc423951367"/>
      <w:bookmarkStart w:id="31" w:name="_Toc425150813"/>
      <w:bookmarkStart w:id="32" w:name="_Toc425187782"/>
      <w:bookmarkStart w:id="33" w:name="_Toc425256352"/>
      <w:bookmarkStart w:id="34" w:name="_Toc425420005"/>
      <w:bookmarkStart w:id="35" w:name="_Toc427746810"/>
      <w:r w:rsidRPr="00C70209">
        <w:lastRenderedPageBreak/>
        <w:t>Note</w:t>
      </w:r>
      <w:bookmarkEnd w:id="7"/>
      <w:bookmarkEnd w:id="8"/>
      <w:bookmarkEnd w:id="9"/>
      <w:bookmarkEnd w:id="10"/>
      <w:bookmarkEnd w:id="29"/>
      <w:bookmarkEnd w:id="30"/>
      <w:bookmarkEnd w:id="31"/>
      <w:bookmarkEnd w:id="32"/>
      <w:bookmarkEnd w:id="33"/>
      <w:bookmarkEnd w:id="34"/>
      <w:bookmarkEnd w:id="35"/>
    </w:p>
    <w:p w14:paraId="612DEB2D" w14:textId="6D8E3946" w:rsidR="00D53639" w:rsidRPr="00C70209" w:rsidRDefault="00D53639" w:rsidP="00D53639">
      <w:pPr>
        <w:pStyle w:val="BodyText"/>
        <w:rPr>
          <w:rFonts w:eastAsia="MS Mincho"/>
        </w:rPr>
      </w:pPr>
      <w:r w:rsidRPr="00C70209">
        <w:rPr>
          <w:rFonts w:eastAsia="MS Mincho"/>
        </w:rPr>
        <w:t>This volume presents the main body of evidence found by a systematic literature review on neonatal and paediatric patient blood management. Volume 2 presents the related appendixes (Appendix A to Appendix F). These two volumes cover all research questions developed for this topic.</w:t>
      </w:r>
    </w:p>
    <w:p w14:paraId="7C7AFD02" w14:textId="5CD7C9D0" w:rsidR="00D57258" w:rsidRPr="00C70209" w:rsidRDefault="00D57258">
      <w:pPr>
        <w:spacing w:after="200" w:line="276" w:lineRule="auto"/>
        <w:ind w:left="0"/>
        <w:rPr>
          <w:rFonts w:eastAsia="MS Mincho"/>
        </w:rPr>
      </w:pPr>
      <w:r w:rsidRPr="00C70209">
        <w:rPr>
          <w:rFonts w:eastAsia="MS Mincho"/>
        </w:rPr>
        <w:br w:type="page"/>
      </w:r>
    </w:p>
    <w:p w14:paraId="16DFA3C3" w14:textId="77777777" w:rsidR="00783BB5" w:rsidRPr="00C70209" w:rsidRDefault="00BC3DA9" w:rsidP="00783BB5">
      <w:pPr>
        <w:pStyle w:val="H1-NoNum"/>
      </w:pPr>
      <w:bookmarkStart w:id="36" w:name="_Toc423938435"/>
      <w:bookmarkStart w:id="37" w:name="_Toc423951368"/>
      <w:bookmarkStart w:id="38" w:name="_Toc425150814"/>
      <w:bookmarkStart w:id="39" w:name="_Toc425187783"/>
      <w:bookmarkStart w:id="40" w:name="_Toc425256353"/>
      <w:bookmarkStart w:id="41" w:name="_Toc425420006"/>
      <w:bookmarkStart w:id="42" w:name="_Toc427746811"/>
      <w:r w:rsidRPr="00C70209">
        <w:t>Contents</w:t>
      </w:r>
      <w:bookmarkEnd w:id="11"/>
      <w:bookmarkEnd w:id="12"/>
      <w:bookmarkEnd w:id="13"/>
      <w:bookmarkEnd w:id="14"/>
      <w:bookmarkEnd w:id="15"/>
      <w:bookmarkEnd w:id="16"/>
      <w:bookmarkEnd w:id="36"/>
      <w:bookmarkEnd w:id="37"/>
      <w:bookmarkEnd w:id="38"/>
      <w:bookmarkEnd w:id="39"/>
      <w:bookmarkEnd w:id="40"/>
      <w:bookmarkEnd w:id="41"/>
      <w:bookmarkEnd w:id="42"/>
    </w:p>
    <w:p w14:paraId="3038AC64" w14:textId="41BD55BD" w:rsidR="00E03715" w:rsidRDefault="00BC3DA9">
      <w:pPr>
        <w:pStyle w:val="TOC1"/>
        <w:rPr>
          <w:rFonts w:asciiTheme="minorHAnsi" w:eastAsiaTheme="minorEastAsia" w:hAnsiTheme="minorHAnsi" w:cstheme="minorBidi"/>
          <w:b w:val="0"/>
          <w:bCs w:val="0"/>
          <w:color w:val="auto"/>
        </w:rPr>
      </w:pPr>
      <w:r w:rsidRPr="00C70209">
        <w:rPr>
          <w:noProof w:val="0"/>
        </w:rPr>
        <w:fldChar w:fldCharType="begin"/>
      </w:r>
      <w:r w:rsidRPr="00C70209">
        <w:rPr>
          <w:noProof w:val="0"/>
        </w:rPr>
        <w:instrText xml:space="preserve"> TOC \o "1-3" \h \z \u </w:instrText>
      </w:r>
      <w:r w:rsidRPr="00C70209">
        <w:rPr>
          <w:noProof w:val="0"/>
        </w:rPr>
        <w:fldChar w:fldCharType="separate"/>
      </w:r>
    </w:p>
    <w:p w14:paraId="093A3566" w14:textId="77777777" w:rsidR="00E03715" w:rsidRDefault="00D57121">
      <w:pPr>
        <w:pStyle w:val="TOC1"/>
        <w:rPr>
          <w:rFonts w:asciiTheme="minorHAnsi" w:eastAsiaTheme="minorEastAsia" w:hAnsiTheme="minorHAnsi" w:cstheme="minorBidi"/>
          <w:b w:val="0"/>
          <w:bCs w:val="0"/>
          <w:color w:val="auto"/>
        </w:rPr>
      </w:pPr>
      <w:hyperlink w:anchor="_Toc427746814" w:history="1">
        <w:r w:rsidR="00E03715" w:rsidRPr="00CC3AF5">
          <w:rPr>
            <w:rStyle w:val="Hyperlink"/>
            <w:rFonts w:eastAsia="PMingLiU"/>
          </w:rPr>
          <w:t>Abbreviations and acronyms</w:t>
        </w:r>
        <w:r w:rsidR="00E03715">
          <w:rPr>
            <w:webHidden/>
          </w:rPr>
          <w:tab/>
        </w:r>
        <w:r w:rsidR="00E03715">
          <w:rPr>
            <w:webHidden/>
          </w:rPr>
          <w:fldChar w:fldCharType="begin"/>
        </w:r>
        <w:r w:rsidR="00E03715">
          <w:rPr>
            <w:webHidden/>
          </w:rPr>
          <w:instrText xml:space="preserve"> PAGEREF _Toc427746814 \h </w:instrText>
        </w:r>
        <w:r w:rsidR="00E03715">
          <w:rPr>
            <w:webHidden/>
          </w:rPr>
        </w:r>
        <w:r w:rsidR="00E03715">
          <w:rPr>
            <w:webHidden/>
          </w:rPr>
          <w:fldChar w:fldCharType="separate"/>
        </w:r>
        <w:r w:rsidR="000F7A9B">
          <w:rPr>
            <w:webHidden/>
          </w:rPr>
          <w:t>xiv</w:t>
        </w:r>
        <w:r w:rsidR="00E03715">
          <w:rPr>
            <w:webHidden/>
          </w:rPr>
          <w:fldChar w:fldCharType="end"/>
        </w:r>
      </w:hyperlink>
    </w:p>
    <w:p w14:paraId="191F3EF5" w14:textId="77777777" w:rsidR="00E03715" w:rsidRDefault="00D57121">
      <w:pPr>
        <w:pStyle w:val="TOC1"/>
        <w:rPr>
          <w:rFonts w:asciiTheme="minorHAnsi" w:eastAsiaTheme="minorEastAsia" w:hAnsiTheme="minorHAnsi" w:cstheme="minorBidi"/>
          <w:b w:val="0"/>
          <w:bCs w:val="0"/>
          <w:color w:val="auto"/>
        </w:rPr>
      </w:pPr>
      <w:hyperlink w:anchor="_Toc427746815" w:history="1">
        <w:r w:rsidR="00E03715" w:rsidRPr="00CC3AF5">
          <w:rPr>
            <w:rStyle w:val="Hyperlink"/>
            <w:rFonts w:eastAsia="PMingLiU"/>
          </w:rPr>
          <w:t>1</w:t>
        </w:r>
        <w:r w:rsidR="00E03715">
          <w:rPr>
            <w:rFonts w:asciiTheme="minorHAnsi" w:eastAsiaTheme="minorEastAsia" w:hAnsiTheme="minorHAnsi" w:cstheme="minorBidi"/>
            <w:b w:val="0"/>
            <w:bCs w:val="0"/>
            <w:color w:val="auto"/>
          </w:rPr>
          <w:tab/>
        </w:r>
        <w:r w:rsidR="00E03715" w:rsidRPr="00CC3AF5">
          <w:rPr>
            <w:rStyle w:val="Hyperlink"/>
            <w:rFonts w:eastAsia="PMingLiU"/>
          </w:rPr>
          <w:t>Introduction</w:t>
        </w:r>
        <w:r w:rsidR="00E03715">
          <w:rPr>
            <w:webHidden/>
          </w:rPr>
          <w:tab/>
        </w:r>
        <w:r w:rsidR="00E03715">
          <w:rPr>
            <w:webHidden/>
          </w:rPr>
          <w:fldChar w:fldCharType="begin"/>
        </w:r>
        <w:r w:rsidR="00E03715">
          <w:rPr>
            <w:webHidden/>
          </w:rPr>
          <w:instrText xml:space="preserve"> PAGEREF _Toc427746815 \h </w:instrText>
        </w:r>
        <w:r w:rsidR="00E03715">
          <w:rPr>
            <w:webHidden/>
          </w:rPr>
        </w:r>
        <w:r w:rsidR="00E03715">
          <w:rPr>
            <w:webHidden/>
          </w:rPr>
          <w:fldChar w:fldCharType="separate"/>
        </w:r>
        <w:r w:rsidR="000F7A9B">
          <w:rPr>
            <w:webHidden/>
          </w:rPr>
          <w:t>1</w:t>
        </w:r>
        <w:r w:rsidR="00E03715">
          <w:rPr>
            <w:webHidden/>
          </w:rPr>
          <w:fldChar w:fldCharType="end"/>
        </w:r>
      </w:hyperlink>
    </w:p>
    <w:p w14:paraId="5EBEF99F" w14:textId="77777777" w:rsidR="00E03715" w:rsidRDefault="00D57121">
      <w:pPr>
        <w:pStyle w:val="TOC1"/>
        <w:rPr>
          <w:rFonts w:asciiTheme="minorHAnsi" w:eastAsiaTheme="minorEastAsia" w:hAnsiTheme="minorHAnsi" w:cstheme="minorBidi"/>
          <w:b w:val="0"/>
          <w:bCs w:val="0"/>
          <w:color w:val="auto"/>
        </w:rPr>
      </w:pPr>
      <w:hyperlink w:anchor="_Toc427746816" w:history="1">
        <w:r w:rsidR="00E03715" w:rsidRPr="00CC3AF5">
          <w:rPr>
            <w:rStyle w:val="Hyperlink"/>
            <w:rFonts w:eastAsia="PMingLiU"/>
          </w:rPr>
          <w:t>2</w:t>
        </w:r>
        <w:r w:rsidR="00E03715">
          <w:rPr>
            <w:rFonts w:asciiTheme="minorHAnsi" w:eastAsiaTheme="minorEastAsia" w:hAnsiTheme="minorHAnsi" w:cstheme="minorBidi"/>
            <w:b w:val="0"/>
            <w:bCs w:val="0"/>
            <w:color w:val="auto"/>
          </w:rPr>
          <w:tab/>
        </w:r>
        <w:r w:rsidR="00E03715" w:rsidRPr="00CC3AF5">
          <w:rPr>
            <w:rStyle w:val="Hyperlink"/>
            <w:rFonts w:eastAsia="PMingLiU"/>
          </w:rPr>
          <w:t>Methods</w:t>
        </w:r>
        <w:r w:rsidR="00E03715">
          <w:rPr>
            <w:webHidden/>
          </w:rPr>
          <w:tab/>
        </w:r>
        <w:r w:rsidR="00E03715">
          <w:rPr>
            <w:webHidden/>
          </w:rPr>
          <w:fldChar w:fldCharType="begin"/>
        </w:r>
        <w:r w:rsidR="00E03715">
          <w:rPr>
            <w:webHidden/>
          </w:rPr>
          <w:instrText xml:space="preserve"> PAGEREF _Toc427746816 \h </w:instrText>
        </w:r>
        <w:r w:rsidR="00E03715">
          <w:rPr>
            <w:webHidden/>
          </w:rPr>
        </w:r>
        <w:r w:rsidR="00E03715">
          <w:rPr>
            <w:webHidden/>
          </w:rPr>
          <w:fldChar w:fldCharType="separate"/>
        </w:r>
        <w:r w:rsidR="000F7A9B">
          <w:rPr>
            <w:webHidden/>
          </w:rPr>
          <w:t>2</w:t>
        </w:r>
        <w:r w:rsidR="00E03715">
          <w:rPr>
            <w:webHidden/>
          </w:rPr>
          <w:fldChar w:fldCharType="end"/>
        </w:r>
      </w:hyperlink>
    </w:p>
    <w:p w14:paraId="5F7B2093" w14:textId="77777777" w:rsidR="00E03715" w:rsidRDefault="00D57121">
      <w:pPr>
        <w:pStyle w:val="TOC2"/>
        <w:rPr>
          <w:rFonts w:asciiTheme="minorHAnsi" w:eastAsiaTheme="minorEastAsia" w:hAnsiTheme="minorHAnsi" w:cstheme="minorBidi"/>
          <w:noProof/>
          <w:color w:val="auto"/>
        </w:rPr>
      </w:pPr>
      <w:hyperlink w:anchor="_Toc427746817" w:history="1">
        <w:r w:rsidR="00E03715" w:rsidRPr="00CC3AF5">
          <w:rPr>
            <w:rStyle w:val="Hyperlink"/>
            <w:rFonts w:eastAsia="PMingLiU"/>
            <w:noProof/>
          </w:rPr>
          <w:t>2.1</w:t>
        </w:r>
        <w:r w:rsidR="00E03715">
          <w:rPr>
            <w:rFonts w:asciiTheme="minorHAnsi" w:eastAsiaTheme="minorEastAsia" w:hAnsiTheme="minorHAnsi" w:cstheme="minorBidi"/>
            <w:noProof/>
            <w:color w:val="auto"/>
          </w:rPr>
          <w:tab/>
        </w:r>
        <w:r w:rsidR="00E03715" w:rsidRPr="00CC3AF5">
          <w:rPr>
            <w:rStyle w:val="Hyperlink"/>
            <w:rFonts w:eastAsia="PMingLiU"/>
            <w:noProof/>
          </w:rPr>
          <w:t>Research question development</w:t>
        </w:r>
        <w:r w:rsidR="00E03715">
          <w:rPr>
            <w:noProof/>
            <w:webHidden/>
          </w:rPr>
          <w:tab/>
        </w:r>
        <w:r w:rsidR="00E03715">
          <w:rPr>
            <w:noProof/>
            <w:webHidden/>
          </w:rPr>
          <w:fldChar w:fldCharType="begin"/>
        </w:r>
        <w:r w:rsidR="00E03715">
          <w:rPr>
            <w:noProof/>
            <w:webHidden/>
          </w:rPr>
          <w:instrText xml:space="preserve"> PAGEREF _Toc427746817 \h </w:instrText>
        </w:r>
        <w:r w:rsidR="00E03715">
          <w:rPr>
            <w:noProof/>
            <w:webHidden/>
          </w:rPr>
        </w:r>
        <w:r w:rsidR="00E03715">
          <w:rPr>
            <w:noProof/>
            <w:webHidden/>
          </w:rPr>
          <w:fldChar w:fldCharType="separate"/>
        </w:r>
        <w:r w:rsidR="000F7A9B">
          <w:rPr>
            <w:noProof/>
            <w:webHidden/>
          </w:rPr>
          <w:t>2</w:t>
        </w:r>
        <w:r w:rsidR="00E03715">
          <w:rPr>
            <w:noProof/>
            <w:webHidden/>
          </w:rPr>
          <w:fldChar w:fldCharType="end"/>
        </w:r>
      </w:hyperlink>
    </w:p>
    <w:p w14:paraId="119DA31D" w14:textId="77777777" w:rsidR="00E03715" w:rsidRDefault="00D57121">
      <w:pPr>
        <w:pStyle w:val="TOC3"/>
        <w:rPr>
          <w:rFonts w:asciiTheme="minorHAnsi" w:eastAsiaTheme="minorEastAsia" w:hAnsiTheme="minorHAnsi" w:cstheme="minorBidi"/>
          <w:noProof/>
          <w:color w:val="auto"/>
          <w:sz w:val="22"/>
        </w:rPr>
      </w:pPr>
      <w:hyperlink w:anchor="_Toc427746818" w:history="1">
        <w:r w:rsidR="00E03715" w:rsidRPr="00CC3AF5">
          <w:rPr>
            <w:rStyle w:val="Hyperlink"/>
            <w:rFonts w:eastAsia="PMingLiU"/>
            <w:noProof/>
            <w14:scene3d>
              <w14:camera w14:prst="orthographicFront"/>
              <w14:lightRig w14:rig="threePt" w14:dir="t">
                <w14:rot w14:lat="0" w14:lon="0" w14:rev="0"/>
              </w14:lightRig>
            </w14:scene3d>
          </w:rPr>
          <w:t>2.1.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Foreground research questions</w:t>
        </w:r>
        <w:r w:rsidR="00E03715">
          <w:rPr>
            <w:noProof/>
            <w:webHidden/>
          </w:rPr>
          <w:tab/>
        </w:r>
        <w:r w:rsidR="00E03715">
          <w:rPr>
            <w:noProof/>
            <w:webHidden/>
          </w:rPr>
          <w:fldChar w:fldCharType="begin"/>
        </w:r>
        <w:r w:rsidR="00E03715">
          <w:rPr>
            <w:noProof/>
            <w:webHidden/>
          </w:rPr>
          <w:instrText xml:space="preserve"> PAGEREF _Toc427746818 \h </w:instrText>
        </w:r>
        <w:r w:rsidR="00E03715">
          <w:rPr>
            <w:noProof/>
            <w:webHidden/>
          </w:rPr>
        </w:r>
        <w:r w:rsidR="00E03715">
          <w:rPr>
            <w:noProof/>
            <w:webHidden/>
          </w:rPr>
          <w:fldChar w:fldCharType="separate"/>
        </w:r>
        <w:r w:rsidR="000F7A9B">
          <w:rPr>
            <w:noProof/>
            <w:webHidden/>
          </w:rPr>
          <w:t>3</w:t>
        </w:r>
        <w:r w:rsidR="00E03715">
          <w:rPr>
            <w:noProof/>
            <w:webHidden/>
          </w:rPr>
          <w:fldChar w:fldCharType="end"/>
        </w:r>
      </w:hyperlink>
    </w:p>
    <w:p w14:paraId="67873EBD" w14:textId="77777777" w:rsidR="00E03715" w:rsidRDefault="00D57121">
      <w:pPr>
        <w:pStyle w:val="TOC3"/>
        <w:rPr>
          <w:rFonts w:asciiTheme="minorHAnsi" w:eastAsiaTheme="minorEastAsia" w:hAnsiTheme="minorHAnsi" w:cstheme="minorBidi"/>
          <w:noProof/>
          <w:color w:val="auto"/>
          <w:sz w:val="22"/>
        </w:rPr>
      </w:pPr>
      <w:hyperlink w:anchor="_Toc427746819" w:history="1">
        <w:r w:rsidR="00E03715" w:rsidRPr="00CC3AF5">
          <w:rPr>
            <w:rStyle w:val="Hyperlink"/>
            <w:rFonts w:eastAsia="PMingLiU"/>
            <w:noProof/>
            <w14:scene3d>
              <w14:camera w14:prst="orthographicFront"/>
              <w14:lightRig w14:rig="threePt" w14:dir="t">
                <w14:rot w14:lat="0" w14:lon="0" w14:rev="0"/>
              </w14:lightRig>
            </w14:scene3d>
          </w:rPr>
          <w:t>2.1.2</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Background research questions</w:t>
        </w:r>
        <w:r w:rsidR="00E03715">
          <w:rPr>
            <w:noProof/>
            <w:webHidden/>
          </w:rPr>
          <w:tab/>
        </w:r>
        <w:r w:rsidR="00E03715">
          <w:rPr>
            <w:noProof/>
            <w:webHidden/>
          </w:rPr>
          <w:fldChar w:fldCharType="begin"/>
        </w:r>
        <w:r w:rsidR="00E03715">
          <w:rPr>
            <w:noProof/>
            <w:webHidden/>
          </w:rPr>
          <w:instrText xml:space="preserve"> PAGEREF _Toc427746819 \h </w:instrText>
        </w:r>
        <w:r w:rsidR="00E03715">
          <w:rPr>
            <w:noProof/>
            <w:webHidden/>
          </w:rPr>
        </w:r>
        <w:r w:rsidR="00E03715">
          <w:rPr>
            <w:noProof/>
            <w:webHidden/>
          </w:rPr>
          <w:fldChar w:fldCharType="separate"/>
        </w:r>
        <w:r w:rsidR="000F7A9B">
          <w:rPr>
            <w:noProof/>
            <w:webHidden/>
          </w:rPr>
          <w:t>4</w:t>
        </w:r>
        <w:r w:rsidR="00E03715">
          <w:rPr>
            <w:noProof/>
            <w:webHidden/>
          </w:rPr>
          <w:fldChar w:fldCharType="end"/>
        </w:r>
      </w:hyperlink>
    </w:p>
    <w:p w14:paraId="4A7EC322" w14:textId="77777777" w:rsidR="00E03715" w:rsidRDefault="00D57121">
      <w:pPr>
        <w:pStyle w:val="TOC3"/>
        <w:rPr>
          <w:rFonts w:asciiTheme="minorHAnsi" w:eastAsiaTheme="minorEastAsia" w:hAnsiTheme="minorHAnsi" w:cstheme="minorBidi"/>
          <w:noProof/>
          <w:color w:val="auto"/>
          <w:sz w:val="22"/>
        </w:rPr>
      </w:pPr>
      <w:hyperlink w:anchor="_Toc427746820" w:history="1">
        <w:r w:rsidR="00E03715" w:rsidRPr="00CC3AF5">
          <w:rPr>
            <w:rStyle w:val="Hyperlink"/>
            <w:rFonts w:eastAsia="PMingLiU"/>
            <w:noProof/>
            <w14:scene3d>
              <w14:camera w14:prst="orthographicFront"/>
              <w14:lightRig w14:rig="threePt" w14:dir="t">
                <w14:rot w14:lat="0" w14:lon="0" w14:rev="0"/>
              </w14:lightRig>
            </w14:scene3d>
          </w:rPr>
          <w:t>2.1.3</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Aboriginal and Torres Strait Islander populations</w:t>
        </w:r>
        <w:r w:rsidR="00E03715">
          <w:rPr>
            <w:noProof/>
            <w:webHidden/>
          </w:rPr>
          <w:tab/>
        </w:r>
        <w:r w:rsidR="00E03715">
          <w:rPr>
            <w:noProof/>
            <w:webHidden/>
          </w:rPr>
          <w:fldChar w:fldCharType="begin"/>
        </w:r>
        <w:r w:rsidR="00E03715">
          <w:rPr>
            <w:noProof/>
            <w:webHidden/>
          </w:rPr>
          <w:instrText xml:space="preserve"> PAGEREF _Toc427746820 \h </w:instrText>
        </w:r>
        <w:r w:rsidR="00E03715">
          <w:rPr>
            <w:noProof/>
            <w:webHidden/>
          </w:rPr>
        </w:r>
        <w:r w:rsidR="00E03715">
          <w:rPr>
            <w:noProof/>
            <w:webHidden/>
          </w:rPr>
          <w:fldChar w:fldCharType="separate"/>
        </w:r>
        <w:r w:rsidR="000F7A9B">
          <w:rPr>
            <w:noProof/>
            <w:webHidden/>
          </w:rPr>
          <w:t>4</w:t>
        </w:r>
        <w:r w:rsidR="00E03715">
          <w:rPr>
            <w:noProof/>
            <w:webHidden/>
          </w:rPr>
          <w:fldChar w:fldCharType="end"/>
        </w:r>
      </w:hyperlink>
    </w:p>
    <w:p w14:paraId="7C10CD75" w14:textId="77777777" w:rsidR="00E03715" w:rsidRDefault="00D57121">
      <w:pPr>
        <w:pStyle w:val="TOC2"/>
        <w:rPr>
          <w:rFonts w:asciiTheme="minorHAnsi" w:eastAsiaTheme="minorEastAsia" w:hAnsiTheme="minorHAnsi" w:cstheme="minorBidi"/>
          <w:noProof/>
          <w:color w:val="auto"/>
        </w:rPr>
      </w:pPr>
      <w:hyperlink w:anchor="_Toc427746821" w:history="1">
        <w:r w:rsidR="00E03715" w:rsidRPr="00CC3AF5">
          <w:rPr>
            <w:rStyle w:val="Hyperlink"/>
            <w:rFonts w:eastAsia="PMingLiU"/>
            <w:noProof/>
          </w:rPr>
          <w:t>2.2</w:t>
        </w:r>
        <w:r w:rsidR="00E03715">
          <w:rPr>
            <w:rFonts w:asciiTheme="minorHAnsi" w:eastAsiaTheme="minorEastAsia" w:hAnsiTheme="minorHAnsi" w:cstheme="minorBidi"/>
            <w:noProof/>
            <w:color w:val="auto"/>
          </w:rPr>
          <w:tab/>
        </w:r>
        <w:r w:rsidR="00E03715" w:rsidRPr="00CC3AF5">
          <w:rPr>
            <w:rStyle w:val="Hyperlink"/>
            <w:rFonts w:eastAsia="PMingLiU"/>
            <w:noProof/>
          </w:rPr>
          <w:t>Literature searches</w:t>
        </w:r>
        <w:r w:rsidR="00E03715">
          <w:rPr>
            <w:noProof/>
            <w:webHidden/>
          </w:rPr>
          <w:tab/>
        </w:r>
        <w:r w:rsidR="00E03715">
          <w:rPr>
            <w:noProof/>
            <w:webHidden/>
          </w:rPr>
          <w:fldChar w:fldCharType="begin"/>
        </w:r>
        <w:r w:rsidR="00E03715">
          <w:rPr>
            <w:noProof/>
            <w:webHidden/>
          </w:rPr>
          <w:instrText xml:space="preserve"> PAGEREF _Toc427746821 \h </w:instrText>
        </w:r>
        <w:r w:rsidR="00E03715">
          <w:rPr>
            <w:noProof/>
            <w:webHidden/>
          </w:rPr>
        </w:r>
        <w:r w:rsidR="00E03715">
          <w:rPr>
            <w:noProof/>
            <w:webHidden/>
          </w:rPr>
          <w:fldChar w:fldCharType="separate"/>
        </w:r>
        <w:r w:rsidR="000F7A9B">
          <w:rPr>
            <w:noProof/>
            <w:webHidden/>
          </w:rPr>
          <w:t>4</w:t>
        </w:r>
        <w:r w:rsidR="00E03715">
          <w:rPr>
            <w:noProof/>
            <w:webHidden/>
          </w:rPr>
          <w:fldChar w:fldCharType="end"/>
        </w:r>
      </w:hyperlink>
    </w:p>
    <w:p w14:paraId="2BA7071A" w14:textId="77777777" w:rsidR="00E03715" w:rsidRDefault="00D57121">
      <w:pPr>
        <w:pStyle w:val="TOC3"/>
        <w:rPr>
          <w:rFonts w:asciiTheme="minorHAnsi" w:eastAsiaTheme="minorEastAsia" w:hAnsiTheme="minorHAnsi" w:cstheme="minorBidi"/>
          <w:noProof/>
          <w:color w:val="auto"/>
          <w:sz w:val="22"/>
        </w:rPr>
      </w:pPr>
      <w:hyperlink w:anchor="_Toc427746822" w:history="1">
        <w:r w:rsidR="00E03715" w:rsidRPr="00CC3AF5">
          <w:rPr>
            <w:rStyle w:val="Hyperlink"/>
            <w:rFonts w:eastAsia="PMingLiU"/>
            <w:noProof/>
            <w14:scene3d>
              <w14:camera w14:prst="orthographicFront"/>
              <w14:lightRig w14:rig="threePt" w14:dir="t">
                <w14:rot w14:lat="0" w14:lon="0" w14:rev="0"/>
              </w14:lightRig>
            </w14:scene3d>
          </w:rPr>
          <w:t>2.2.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Electronic databases</w:t>
        </w:r>
        <w:r w:rsidR="00E03715">
          <w:rPr>
            <w:noProof/>
            <w:webHidden/>
          </w:rPr>
          <w:tab/>
        </w:r>
        <w:r w:rsidR="00E03715">
          <w:rPr>
            <w:noProof/>
            <w:webHidden/>
          </w:rPr>
          <w:fldChar w:fldCharType="begin"/>
        </w:r>
        <w:r w:rsidR="00E03715">
          <w:rPr>
            <w:noProof/>
            <w:webHidden/>
          </w:rPr>
          <w:instrText xml:space="preserve"> PAGEREF _Toc427746822 \h </w:instrText>
        </w:r>
        <w:r w:rsidR="00E03715">
          <w:rPr>
            <w:noProof/>
            <w:webHidden/>
          </w:rPr>
        </w:r>
        <w:r w:rsidR="00E03715">
          <w:rPr>
            <w:noProof/>
            <w:webHidden/>
          </w:rPr>
          <w:fldChar w:fldCharType="separate"/>
        </w:r>
        <w:r w:rsidR="000F7A9B">
          <w:rPr>
            <w:noProof/>
            <w:webHidden/>
          </w:rPr>
          <w:t>4</w:t>
        </w:r>
        <w:r w:rsidR="00E03715">
          <w:rPr>
            <w:noProof/>
            <w:webHidden/>
          </w:rPr>
          <w:fldChar w:fldCharType="end"/>
        </w:r>
      </w:hyperlink>
    </w:p>
    <w:p w14:paraId="41C84530" w14:textId="77777777" w:rsidR="00E03715" w:rsidRDefault="00D57121">
      <w:pPr>
        <w:pStyle w:val="TOC3"/>
        <w:rPr>
          <w:rFonts w:asciiTheme="minorHAnsi" w:eastAsiaTheme="minorEastAsia" w:hAnsiTheme="minorHAnsi" w:cstheme="minorBidi"/>
          <w:noProof/>
          <w:color w:val="auto"/>
          <w:sz w:val="22"/>
        </w:rPr>
      </w:pPr>
      <w:hyperlink w:anchor="_Toc427746823" w:history="1">
        <w:r w:rsidR="00E03715" w:rsidRPr="00CC3AF5">
          <w:rPr>
            <w:rStyle w:val="Hyperlink"/>
            <w:rFonts w:eastAsia="PMingLiU"/>
            <w:noProof/>
            <w:lang w:eastAsia="en-GB"/>
            <w14:scene3d>
              <w14:camera w14:prst="orthographicFront"/>
              <w14:lightRig w14:rig="threePt" w14:dir="t">
                <w14:rot w14:lat="0" w14:lon="0" w14:rev="0"/>
              </w14:lightRig>
            </w14:scene3d>
          </w:rPr>
          <w:t>2.2.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Manual searching of reference lists</w:t>
        </w:r>
        <w:r w:rsidR="00E03715">
          <w:rPr>
            <w:noProof/>
            <w:webHidden/>
          </w:rPr>
          <w:tab/>
        </w:r>
        <w:r w:rsidR="00E03715">
          <w:rPr>
            <w:noProof/>
            <w:webHidden/>
          </w:rPr>
          <w:fldChar w:fldCharType="begin"/>
        </w:r>
        <w:r w:rsidR="00E03715">
          <w:rPr>
            <w:noProof/>
            <w:webHidden/>
          </w:rPr>
          <w:instrText xml:space="preserve"> PAGEREF _Toc427746823 \h </w:instrText>
        </w:r>
        <w:r w:rsidR="00E03715">
          <w:rPr>
            <w:noProof/>
            <w:webHidden/>
          </w:rPr>
        </w:r>
        <w:r w:rsidR="00E03715">
          <w:rPr>
            <w:noProof/>
            <w:webHidden/>
          </w:rPr>
          <w:fldChar w:fldCharType="separate"/>
        </w:r>
        <w:r w:rsidR="000F7A9B">
          <w:rPr>
            <w:noProof/>
            <w:webHidden/>
          </w:rPr>
          <w:t>5</w:t>
        </w:r>
        <w:r w:rsidR="00E03715">
          <w:rPr>
            <w:noProof/>
            <w:webHidden/>
          </w:rPr>
          <w:fldChar w:fldCharType="end"/>
        </w:r>
      </w:hyperlink>
    </w:p>
    <w:p w14:paraId="3B132CFC" w14:textId="77777777" w:rsidR="00E03715" w:rsidRDefault="00D57121">
      <w:pPr>
        <w:pStyle w:val="TOC3"/>
        <w:rPr>
          <w:rFonts w:asciiTheme="minorHAnsi" w:eastAsiaTheme="minorEastAsia" w:hAnsiTheme="minorHAnsi" w:cstheme="minorBidi"/>
          <w:noProof/>
          <w:color w:val="auto"/>
          <w:sz w:val="22"/>
        </w:rPr>
      </w:pPr>
      <w:hyperlink w:anchor="_Toc427746824" w:history="1">
        <w:r w:rsidR="00E03715" w:rsidRPr="00CC3AF5">
          <w:rPr>
            <w:rStyle w:val="Hyperlink"/>
            <w:rFonts w:eastAsia="PMingLiU"/>
            <w:noProof/>
            <w:lang w:eastAsia="en-GB"/>
            <w14:scene3d>
              <w14:camera w14:prst="orthographicFront"/>
              <w14:lightRig w14:rig="threePt" w14:dir="t">
                <w14:rot w14:lat="0" w14:lon="0" w14:rev="0"/>
              </w14:lightRig>
            </w14:scene3d>
          </w:rPr>
          <w:t>2.2.3</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Expert sources</w:t>
        </w:r>
        <w:r w:rsidR="00E03715">
          <w:rPr>
            <w:noProof/>
            <w:webHidden/>
          </w:rPr>
          <w:tab/>
        </w:r>
        <w:r w:rsidR="00E03715">
          <w:rPr>
            <w:noProof/>
            <w:webHidden/>
          </w:rPr>
          <w:fldChar w:fldCharType="begin"/>
        </w:r>
        <w:r w:rsidR="00E03715">
          <w:rPr>
            <w:noProof/>
            <w:webHidden/>
          </w:rPr>
          <w:instrText xml:space="preserve"> PAGEREF _Toc427746824 \h </w:instrText>
        </w:r>
        <w:r w:rsidR="00E03715">
          <w:rPr>
            <w:noProof/>
            <w:webHidden/>
          </w:rPr>
        </w:r>
        <w:r w:rsidR="00E03715">
          <w:rPr>
            <w:noProof/>
            <w:webHidden/>
          </w:rPr>
          <w:fldChar w:fldCharType="separate"/>
        </w:r>
        <w:r w:rsidR="000F7A9B">
          <w:rPr>
            <w:noProof/>
            <w:webHidden/>
          </w:rPr>
          <w:t>5</w:t>
        </w:r>
        <w:r w:rsidR="00E03715">
          <w:rPr>
            <w:noProof/>
            <w:webHidden/>
          </w:rPr>
          <w:fldChar w:fldCharType="end"/>
        </w:r>
      </w:hyperlink>
    </w:p>
    <w:p w14:paraId="69B1A49F" w14:textId="77777777" w:rsidR="00E03715" w:rsidRDefault="00D57121">
      <w:pPr>
        <w:pStyle w:val="TOC3"/>
        <w:rPr>
          <w:rFonts w:asciiTheme="minorHAnsi" w:eastAsiaTheme="minorEastAsia" w:hAnsiTheme="minorHAnsi" w:cstheme="minorBidi"/>
          <w:noProof/>
          <w:color w:val="auto"/>
          <w:sz w:val="22"/>
        </w:rPr>
      </w:pPr>
      <w:hyperlink w:anchor="_Toc427746825" w:history="1">
        <w:r w:rsidR="00E03715" w:rsidRPr="00CC3AF5">
          <w:rPr>
            <w:rStyle w:val="Hyperlink"/>
            <w:rFonts w:eastAsia="PMingLiU"/>
            <w:noProof/>
            <w:lang w:eastAsia="en-GB"/>
            <w14:scene3d>
              <w14:camera w14:prst="orthographicFront"/>
              <w14:lightRig w14:rig="threePt" w14:dir="t">
                <w14:rot w14:lat="0" w14:lon="0" w14:rev="0"/>
              </w14:lightRig>
            </w14:scene3d>
          </w:rPr>
          <w:t>2.2.4</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Background question research</w:t>
        </w:r>
        <w:r w:rsidR="00E03715">
          <w:rPr>
            <w:noProof/>
            <w:webHidden/>
          </w:rPr>
          <w:tab/>
        </w:r>
        <w:r w:rsidR="00E03715">
          <w:rPr>
            <w:noProof/>
            <w:webHidden/>
          </w:rPr>
          <w:fldChar w:fldCharType="begin"/>
        </w:r>
        <w:r w:rsidR="00E03715">
          <w:rPr>
            <w:noProof/>
            <w:webHidden/>
          </w:rPr>
          <w:instrText xml:space="preserve"> PAGEREF _Toc427746825 \h </w:instrText>
        </w:r>
        <w:r w:rsidR="00E03715">
          <w:rPr>
            <w:noProof/>
            <w:webHidden/>
          </w:rPr>
        </w:r>
        <w:r w:rsidR="00E03715">
          <w:rPr>
            <w:noProof/>
            <w:webHidden/>
          </w:rPr>
          <w:fldChar w:fldCharType="separate"/>
        </w:r>
        <w:r w:rsidR="000F7A9B">
          <w:rPr>
            <w:noProof/>
            <w:webHidden/>
          </w:rPr>
          <w:t>5</w:t>
        </w:r>
        <w:r w:rsidR="00E03715">
          <w:rPr>
            <w:noProof/>
            <w:webHidden/>
          </w:rPr>
          <w:fldChar w:fldCharType="end"/>
        </w:r>
      </w:hyperlink>
    </w:p>
    <w:p w14:paraId="5F05693C" w14:textId="77777777" w:rsidR="00E03715" w:rsidRDefault="00D57121">
      <w:pPr>
        <w:pStyle w:val="TOC3"/>
        <w:rPr>
          <w:rFonts w:asciiTheme="minorHAnsi" w:eastAsiaTheme="minorEastAsia" w:hAnsiTheme="minorHAnsi" w:cstheme="minorBidi"/>
          <w:noProof/>
          <w:color w:val="auto"/>
          <w:sz w:val="22"/>
        </w:rPr>
      </w:pPr>
      <w:hyperlink w:anchor="_Toc427746826" w:history="1">
        <w:r w:rsidR="00E03715" w:rsidRPr="00CC3AF5">
          <w:rPr>
            <w:rStyle w:val="Hyperlink"/>
            <w:rFonts w:eastAsia="PMingLiU"/>
            <w:noProof/>
            <w:lang w:eastAsia="en-GB"/>
            <w14:scene3d>
              <w14:camera w14:prst="orthographicFront"/>
              <w14:lightRig w14:rig="threePt" w14:dir="t">
                <w14:rot w14:lat="0" w14:lon="0" w14:rev="0"/>
              </w14:lightRig>
            </w14:scene3d>
          </w:rPr>
          <w:t>2.2.5</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Issues relevant to Aboriginal and Torres Strait Islander peoples and culturally and linguistically diverse communities</w:t>
        </w:r>
        <w:r w:rsidR="00E03715">
          <w:rPr>
            <w:noProof/>
            <w:webHidden/>
          </w:rPr>
          <w:tab/>
        </w:r>
        <w:r w:rsidR="00E03715">
          <w:rPr>
            <w:noProof/>
            <w:webHidden/>
          </w:rPr>
          <w:fldChar w:fldCharType="begin"/>
        </w:r>
        <w:r w:rsidR="00E03715">
          <w:rPr>
            <w:noProof/>
            <w:webHidden/>
          </w:rPr>
          <w:instrText xml:space="preserve"> PAGEREF _Toc427746826 \h </w:instrText>
        </w:r>
        <w:r w:rsidR="00E03715">
          <w:rPr>
            <w:noProof/>
            <w:webHidden/>
          </w:rPr>
        </w:r>
        <w:r w:rsidR="00E03715">
          <w:rPr>
            <w:noProof/>
            <w:webHidden/>
          </w:rPr>
          <w:fldChar w:fldCharType="separate"/>
        </w:r>
        <w:r w:rsidR="000F7A9B">
          <w:rPr>
            <w:noProof/>
            <w:webHidden/>
          </w:rPr>
          <w:t>6</w:t>
        </w:r>
        <w:r w:rsidR="00E03715">
          <w:rPr>
            <w:noProof/>
            <w:webHidden/>
          </w:rPr>
          <w:fldChar w:fldCharType="end"/>
        </w:r>
      </w:hyperlink>
    </w:p>
    <w:p w14:paraId="6DA31E34" w14:textId="77777777" w:rsidR="00E03715" w:rsidRDefault="00D57121">
      <w:pPr>
        <w:pStyle w:val="TOC3"/>
        <w:rPr>
          <w:rFonts w:asciiTheme="minorHAnsi" w:eastAsiaTheme="minorEastAsia" w:hAnsiTheme="minorHAnsi" w:cstheme="minorBidi"/>
          <w:noProof/>
          <w:color w:val="auto"/>
          <w:sz w:val="22"/>
        </w:rPr>
      </w:pPr>
      <w:hyperlink w:anchor="_Toc427746827" w:history="1">
        <w:r w:rsidR="00E03715" w:rsidRPr="00CC3AF5">
          <w:rPr>
            <w:rStyle w:val="Hyperlink"/>
            <w:rFonts w:eastAsia="PMingLiU"/>
            <w:noProof/>
            <w:lang w:eastAsia="en-GB"/>
            <w14:scene3d>
              <w14:camera w14:prst="orthographicFront"/>
              <w14:lightRig w14:rig="threePt" w14:dir="t">
                <w14:rot w14:lat="0" w14:lon="0" w14:rev="0"/>
              </w14:lightRig>
            </w14:scene3d>
          </w:rPr>
          <w:t>2.2.6</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Cost</w:t>
        </w:r>
        <w:r w:rsidR="00E03715" w:rsidRPr="00CC3AF5">
          <w:rPr>
            <w:rStyle w:val="Hyperlink"/>
            <w:rFonts w:eastAsia="PMingLiU"/>
            <w:noProof/>
            <w:lang w:eastAsia="en-GB"/>
          </w:rPr>
          <w:t xml:space="preserve"> </w:t>
        </w:r>
        <w:r w:rsidR="00E03715" w:rsidRPr="00CC3AF5">
          <w:rPr>
            <w:rStyle w:val="Hyperlink"/>
            <w:rFonts w:eastAsia="PMingLiU"/>
            <w:noProof/>
          </w:rPr>
          <w:t>effectiveness</w:t>
        </w:r>
        <w:r w:rsidR="00E03715">
          <w:rPr>
            <w:noProof/>
            <w:webHidden/>
          </w:rPr>
          <w:tab/>
        </w:r>
        <w:r w:rsidR="00E03715">
          <w:rPr>
            <w:noProof/>
            <w:webHidden/>
          </w:rPr>
          <w:fldChar w:fldCharType="begin"/>
        </w:r>
        <w:r w:rsidR="00E03715">
          <w:rPr>
            <w:noProof/>
            <w:webHidden/>
          </w:rPr>
          <w:instrText xml:space="preserve"> PAGEREF _Toc427746827 \h </w:instrText>
        </w:r>
        <w:r w:rsidR="00E03715">
          <w:rPr>
            <w:noProof/>
            <w:webHidden/>
          </w:rPr>
        </w:r>
        <w:r w:rsidR="00E03715">
          <w:rPr>
            <w:noProof/>
            <w:webHidden/>
          </w:rPr>
          <w:fldChar w:fldCharType="separate"/>
        </w:r>
        <w:r w:rsidR="000F7A9B">
          <w:rPr>
            <w:noProof/>
            <w:webHidden/>
          </w:rPr>
          <w:t>6</w:t>
        </w:r>
        <w:r w:rsidR="00E03715">
          <w:rPr>
            <w:noProof/>
            <w:webHidden/>
          </w:rPr>
          <w:fldChar w:fldCharType="end"/>
        </w:r>
      </w:hyperlink>
    </w:p>
    <w:p w14:paraId="25CA90F3" w14:textId="77777777" w:rsidR="00E03715" w:rsidRDefault="00D57121">
      <w:pPr>
        <w:pStyle w:val="TOC2"/>
        <w:rPr>
          <w:rFonts w:asciiTheme="minorHAnsi" w:eastAsiaTheme="minorEastAsia" w:hAnsiTheme="minorHAnsi" w:cstheme="minorBidi"/>
          <w:noProof/>
          <w:color w:val="auto"/>
        </w:rPr>
      </w:pPr>
      <w:hyperlink w:anchor="_Toc427746828" w:history="1">
        <w:r w:rsidR="00E03715" w:rsidRPr="00CC3AF5">
          <w:rPr>
            <w:rStyle w:val="Hyperlink"/>
            <w:rFonts w:eastAsia="PMingLiU"/>
            <w:noProof/>
            <w:lang w:eastAsia="en-GB"/>
          </w:rPr>
          <w:t>2.3</w:t>
        </w:r>
        <w:r w:rsidR="00E03715">
          <w:rPr>
            <w:rFonts w:asciiTheme="minorHAnsi" w:eastAsiaTheme="minorEastAsia" w:hAnsiTheme="minorHAnsi" w:cstheme="minorBidi"/>
            <w:noProof/>
            <w:color w:val="auto"/>
          </w:rPr>
          <w:tab/>
        </w:r>
        <w:r w:rsidR="00E03715" w:rsidRPr="00CC3AF5">
          <w:rPr>
            <w:rStyle w:val="Hyperlink"/>
            <w:rFonts w:eastAsia="PMingLiU"/>
            <w:noProof/>
          </w:rPr>
          <w:t>Inclusion</w:t>
        </w:r>
        <w:r w:rsidR="00E03715" w:rsidRPr="00CC3AF5">
          <w:rPr>
            <w:rStyle w:val="Hyperlink"/>
            <w:rFonts w:eastAsia="PMingLiU"/>
            <w:noProof/>
            <w:lang w:eastAsia="en-GB"/>
          </w:rPr>
          <w:t xml:space="preserve"> and exclusion criteria</w:t>
        </w:r>
        <w:r w:rsidR="00E03715">
          <w:rPr>
            <w:noProof/>
            <w:webHidden/>
          </w:rPr>
          <w:tab/>
        </w:r>
        <w:r w:rsidR="00E03715">
          <w:rPr>
            <w:noProof/>
            <w:webHidden/>
          </w:rPr>
          <w:fldChar w:fldCharType="begin"/>
        </w:r>
        <w:r w:rsidR="00E03715">
          <w:rPr>
            <w:noProof/>
            <w:webHidden/>
          </w:rPr>
          <w:instrText xml:space="preserve"> PAGEREF _Toc427746828 \h </w:instrText>
        </w:r>
        <w:r w:rsidR="00E03715">
          <w:rPr>
            <w:noProof/>
            <w:webHidden/>
          </w:rPr>
        </w:r>
        <w:r w:rsidR="00E03715">
          <w:rPr>
            <w:noProof/>
            <w:webHidden/>
          </w:rPr>
          <w:fldChar w:fldCharType="separate"/>
        </w:r>
        <w:r w:rsidR="000F7A9B">
          <w:rPr>
            <w:noProof/>
            <w:webHidden/>
          </w:rPr>
          <w:t>6</w:t>
        </w:r>
        <w:r w:rsidR="00E03715">
          <w:rPr>
            <w:noProof/>
            <w:webHidden/>
          </w:rPr>
          <w:fldChar w:fldCharType="end"/>
        </w:r>
      </w:hyperlink>
    </w:p>
    <w:p w14:paraId="67278EDF" w14:textId="77777777" w:rsidR="00E03715" w:rsidRDefault="00D57121">
      <w:pPr>
        <w:pStyle w:val="TOC2"/>
        <w:rPr>
          <w:rFonts w:asciiTheme="minorHAnsi" w:eastAsiaTheme="minorEastAsia" w:hAnsiTheme="minorHAnsi" w:cstheme="minorBidi"/>
          <w:noProof/>
          <w:color w:val="auto"/>
        </w:rPr>
      </w:pPr>
      <w:hyperlink w:anchor="_Toc427746829" w:history="1">
        <w:r w:rsidR="00E03715" w:rsidRPr="00CC3AF5">
          <w:rPr>
            <w:rStyle w:val="Hyperlink"/>
            <w:rFonts w:eastAsia="PMingLiU"/>
            <w:noProof/>
            <w:lang w:eastAsia="en-GB"/>
          </w:rPr>
          <w:t>2.4</w:t>
        </w:r>
        <w:r w:rsidR="00E03715">
          <w:rPr>
            <w:rFonts w:asciiTheme="minorHAnsi" w:eastAsiaTheme="minorEastAsia" w:hAnsiTheme="minorHAnsi" w:cstheme="minorBidi"/>
            <w:noProof/>
            <w:color w:val="auto"/>
          </w:rPr>
          <w:tab/>
        </w:r>
        <w:r w:rsidR="00E03715" w:rsidRPr="00CC3AF5">
          <w:rPr>
            <w:rStyle w:val="Hyperlink"/>
            <w:rFonts w:eastAsia="PMingLiU"/>
            <w:noProof/>
            <w:lang w:eastAsia="en-GB"/>
          </w:rPr>
          <w:t>Classification and assessment of evidence</w:t>
        </w:r>
        <w:r w:rsidR="00E03715">
          <w:rPr>
            <w:noProof/>
            <w:webHidden/>
          </w:rPr>
          <w:tab/>
        </w:r>
        <w:r w:rsidR="00E03715">
          <w:rPr>
            <w:noProof/>
            <w:webHidden/>
          </w:rPr>
          <w:fldChar w:fldCharType="begin"/>
        </w:r>
        <w:r w:rsidR="00E03715">
          <w:rPr>
            <w:noProof/>
            <w:webHidden/>
          </w:rPr>
          <w:instrText xml:space="preserve"> PAGEREF _Toc427746829 \h </w:instrText>
        </w:r>
        <w:r w:rsidR="00E03715">
          <w:rPr>
            <w:noProof/>
            <w:webHidden/>
          </w:rPr>
        </w:r>
        <w:r w:rsidR="00E03715">
          <w:rPr>
            <w:noProof/>
            <w:webHidden/>
          </w:rPr>
          <w:fldChar w:fldCharType="separate"/>
        </w:r>
        <w:r w:rsidR="000F7A9B">
          <w:rPr>
            <w:noProof/>
            <w:webHidden/>
          </w:rPr>
          <w:t>7</w:t>
        </w:r>
        <w:r w:rsidR="00E03715">
          <w:rPr>
            <w:noProof/>
            <w:webHidden/>
          </w:rPr>
          <w:fldChar w:fldCharType="end"/>
        </w:r>
      </w:hyperlink>
    </w:p>
    <w:p w14:paraId="73A0DD9F" w14:textId="77777777" w:rsidR="00E03715" w:rsidRDefault="00D57121">
      <w:pPr>
        <w:pStyle w:val="TOC3"/>
        <w:rPr>
          <w:rFonts w:asciiTheme="minorHAnsi" w:eastAsiaTheme="minorEastAsia" w:hAnsiTheme="minorHAnsi" w:cstheme="minorBidi"/>
          <w:noProof/>
          <w:color w:val="auto"/>
          <w:sz w:val="22"/>
        </w:rPr>
      </w:pPr>
      <w:hyperlink w:anchor="_Toc427746830" w:history="1">
        <w:r w:rsidR="00E03715" w:rsidRPr="00CC3AF5">
          <w:rPr>
            <w:rStyle w:val="Hyperlink"/>
            <w:rFonts w:eastAsia="PMingLiU"/>
            <w:noProof/>
            <w:lang w:eastAsia="en-GB"/>
            <w14:scene3d>
              <w14:camera w14:prst="orthographicFront"/>
              <w14:lightRig w14:rig="threePt" w14:dir="t">
                <w14:rot w14:lat="0" w14:lon="0" w14:rev="0"/>
              </w14:lightRig>
            </w14:scene3d>
          </w:rPr>
          <w:t>2.4.1</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Quality appraisal</w:t>
        </w:r>
        <w:r w:rsidR="00E03715">
          <w:rPr>
            <w:noProof/>
            <w:webHidden/>
          </w:rPr>
          <w:tab/>
        </w:r>
        <w:r w:rsidR="00E03715">
          <w:rPr>
            <w:noProof/>
            <w:webHidden/>
          </w:rPr>
          <w:fldChar w:fldCharType="begin"/>
        </w:r>
        <w:r w:rsidR="00E03715">
          <w:rPr>
            <w:noProof/>
            <w:webHidden/>
          </w:rPr>
          <w:instrText xml:space="preserve"> PAGEREF _Toc427746830 \h </w:instrText>
        </w:r>
        <w:r w:rsidR="00E03715">
          <w:rPr>
            <w:noProof/>
            <w:webHidden/>
          </w:rPr>
        </w:r>
        <w:r w:rsidR="00E03715">
          <w:rPr>
            <w:noProof/>
            <w:webHidden/>
          </w:rPr>
          <w:fldChar w:fldCharType="separate"/>
        </w:r>
        <w:r w:rsidR="000F7A9B">
          <w:rPr>
            <w:noProof/>
            <w:webHidden/>
          </w:rPr>
          <w:t>9</w:t>
        </w:r>
        <w:r w:rsidR="00E03715">
          <w:rPr>
            <w:noProof/>
            <w:webHidden/>
          </w:rPr>
          <w:fldChar w:fldCharType="end"/>
        </w:r>
      </w:hyperlink>
    </w:p>
    <w:p w14:paraId="7D630A14" w14:textId="77777777" w:rsidR="00E03715" w:rsidRDefault="00D57121">
      <w:pPr>
        <w:pStyle w:val="TOC3"/>
        <w:rPr>
          <w:rFonts w:asciiTheme="minorHAnsi" w:eastAsiaTheme="minorEastAsia" w:hAnsiTheme="minorHAnsi" w:cstheme="minorBidi"/>
          <w:noProof/>
          <w:color w:val="auto"/>
          <w:sz w:val="22"/>
        </w:rPr>
      </w:pPr>
      <w:hyperlink w:anchor="_Toc427746831" w:history="1">
        <w:r w:rsidR="00E03715" w:rsidRPr="00CC3AF5">
          <w:rPr>
            <w:rStyle w:val="Hyperlink"/>
            <w:rFonts w:eastAsia="PMingLiU"/>
            <w:noProof/>
            <w:lang w:eastAsia="en-GB"/>
            <w14:scene3d>
              <w14:camera w14:prst="orthographicFront"/>
              <w14:lightRig w14:rig="threePt" w14:dir="t">
                <w14:rot w14:lat="0" w14:lon="0" w14:rev="0"/>
              </w14:lightRig>
            </w14:scene3d>
          </w:rPr>
          <w:t>2.4.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Data extraction</w:t>
        </w:r>
        <w:r w:rsidR="00E03715">
          <w:rPr>
            <w:noProof/>
            <w:webHidden/>
          </w:rPr>
          <w:tab/>
        </w:r>
        <w:r w:rsidR="00E03715">
          <w:rPr>
            <w:noProof/>
            <w:webHidden/>
          </w:rPr>
          <w:fldChar w:fldCharType="begin"/>
        </w:r>
        <w:r w:rsidR="00E03715">
          <w:rPr>
            <w:noProof/>
            <w:webHidden/>
          </w:rPr>
          <w:instrText xml:space="preserve"> PAGEREF _Toc427746831 \h </w:instrText>
        </w:r>
        <w:r w:rsidR="00E03715">
          <w:rPr>
            <w:noProof/>
            <w:webHidden/>
          </w:rPr>
        </w:r>
        <w:r w:rsidR="00E03715">
          <w:rPr>
            <w:noProof/>
            <w:webHidden/>
          </w:rPr>
          <w:fldChar w:fldCharType="separate"/>
        </w:r>
        <w:r w:rsidR="000F7A9B">
          <w:rPr>
            <w:noProof/>
            <w:webHidden/>
          </w:rPr>
          <w:t>9</w:t>
        </w:r>
        <w:r w:rsidR="00E03715">
          <w:rPr>
            <w:noProof/>
            <w:webHidden/>
          </w:rPr>
          <w:fldChar w:fldCharType="end"/>
        </w:r>
      </w:hyperlink>
    </w:p>
    <w:p w14:paraId="5B86A211" w14:textId="77777777" w:rsidR="00E03715" w:rsidRDefault="00D57121">
      <w:pPr>
        <w:pStyle w:val="TOC2"/>
        <w:rPr>
          <w:rFonts w:asciiTheme="minorHAnsi" w:eastAsiaTheme="minorEastAsia" w:hAnsiTheme="minorHAnsi" w:cstheme="minorBidi"/>
          <w:noProof/>
          <w:color w:val="auto"/>
        </w:rPr>
      </w:pPr>
      <w:hyperlink w:anchor="_Toc427746832" w:history="1">
        <w:r w:rsidR="00E03715" w:rsidRPr="00CC3AF5">
          <w:rPr>
            <w:rStyle w:val="Hyperlink"/>
            <w:rFonts w:eastAsia="PMingLiU"/>
            <w:noProof/>
            <w:lang w:eastAsia="en-GB"/>
          </w:rPr>
          <w:t>2.5</w:t>
        </w:r>
        <w:r w:rsidR="00E03715">
          <w:rPr>
            <w:rFonts w:asciiTheme="minorHAnsi" w:eastAsiaTheme="minorEastAsia" w:hAnsiTheme="minorHAnsi" w:cstheme="minorBidi"/>
            <w:noProof/>
            <w:color w:val="auto"/>
          </w:rPr>
          <w:tab/>
        </w:r>
        <w:r w:rsidR="00E03715" w:rsidRPr="00CC3AF5">
          <w:rPr>
            <w:rStyle w:val="Hyperlink"/>
            <w:rFonts w:eastAsia="PMingLiU"/>
            <w:noProof/>
          </w:rPr>
          <w:t>Assessment</w:t>
        </w:r>
        <w:r w:rsidR="00E03715" w:rsidRPr="00CC3AF5">
          <w:rPr>
            <w:rStyle w:val="Hyperlink"/>
            <w:rFonts w:eastAsia="PMingLiU"/>
            <w:noProof/>
            <w:lang w:eastAsia="en-GB"/>
          </w:rPr>
          <w:t xml:space="preserve"> </w:t>
        </w:r>
        <w:r w:rsidR="00E03715" w:rsidRPr="00CC3AF5">
          <w:rPr>
            <w:rStyle w:val="Hyperlink"/>
            <w:rFonts w:eastAsia="PMingLiU"/>
            <w:noProof/>
          </w:rPr>
          <w:t>of</w:t>
        </w:r>
        <w:r w:rsidR="00E03715" w:rsidRPr="00CC3AF5">
          <w:rPr>
            <w:rStyle w:val="Hyperlink"/>
            <w:rFonts w:eastAsia="PMingLiU"/>
            <w:noProof/>
            <w:lang w:eastAsia="en-GB"/>
          </w:rPr>
          <w:t xml:space="preserve"> the body of evidence and formulation of recommendations</w:t>
        </w:r>
        <w:r w:rsidR="00E03715">
          <w:rPr>
            <w:noProof/>
            <w:webHidden/>
          </w:rPr>
          <w:tab/>
        </w:r>
        <w:r w:rsidR="00E03715">
          <w:rPr>
            <w:noProof/>
            <w:webHidden/>
          </w:rPr>
          <w:fldChar w:fldCharType="begin"/>
        </w:r>
        <w:r w:rsidR="00E03715">
          <w:rPr>
            <w:noProof/>
            <w:webHidden/>
          </w:rPr>
          <w:instrText xml:space="preserve"> PAGEREF _Toc427746832 \h </w:instrText>
        </w:r>
        <w:r w:rsidR="00E03715">
          <w:rPr>
            <w:noProof/>
            <w:webHidden/>
          </w:rPr>
        </w:r>
        <w:r w:rsidR="00E03715">
          <w:rPr>
            <w:noProof/>
            <w:webHidden/>
          </w:rPr>
          <w:fldChar w:fldCharType="separate"/>
        </w:r>
        <w:r w:rsidR="000F7A9B">
          <w:rPr>
            <w:noProof/>
            <w:webHidden/>
          </w:rPr>
          <w:t>10</w:t>
        </w:r>
        <w:r w:rsidR="00E03715">
          <w:rPr>
            <w:noProof/>
            <w:webHidden/>
          </w:rPr>
          <w:fldChar w:fldCharType="end"/>
        </w:r>
      </w:hyperlink>
    </w:p>
    <w:p w14:paraId="5704494E" w14:textId="77777777" w:rsidR="00E03715" w:rsidRDefault="00D57121">
      <w:pPr>
        <w:pStyle w:val="TOC3"/>
        <w:rPr>
          <w:rFonts w:asciiTheme="minorHAnsi" w:eastAsiaTheme="minorEastAsia" w:hAnsiTheme="minorHAnsi" w:cstheme="minorBidi"/>
          <w:noProof/>
          <w:color w:val="auto"/>
          <w:sz w:val="22"/>
        </w:rPr>
      </w:pPr>
      <w:hyperlink w:anchor="_Toc427746833" w:history="1">
        <w:r w:rsidR="00E03715" w:rsidRPr="00CC3AF5">
          <w:rPr>
            <w:rStyle w:val="Hyperlink"/>
            <w:rFonts w:eastAsia="PMingLiU"/>
            <w:noProof/>
            <w:lang w:eastAsia="en-GB"/>
            <w14:scene3d>
              <w14:camera w14:prst="orthographicFront"/>
              <w14:lightRig w14:rig="threePt" w14:dir="t">
                <w14:rot w14:lat="0" w14:lon="0" w14:rev="0"/>
              </w14:lightRig>
            </w14:scene3d>
          </w:rPr>
          <w:t>2.5.1</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 xml:space="preserve">Use of </w:t>
        </w:r>
        <w:r w:rsidR="00E03715" w:rsidRPr="00CC3AF5">
          <w:rPr>
            <w:rStyle w:val="Hyperlink"/>
            <w:rFonts w:eastAsia="PMingLiU"/>
            <w:noProof/>
          </w:rPr>
          <w:t>the</w:t>
        </w:r>
        <w:r w:rsidR="00E03715" w:rsidRPr="00CC3AF5">
          <w:rPr>
            <w:rStyle w:val="Hyperlink"/>
            <w:rFonts w:eastAsia="PMingLiU"/>
            <w:noProof/>
            <w:lang w:eastAsia="en-GB"/>
          </w:rPr>
          <w:t xml:space="preserve"> modified NHMRC evidence statement form</w:t>
        </w:r>
        <w:r w:rsidR="00E03715">
          <w:rPr>
            <w:noProof/>
            <w:webHidden/>
          </w:rPr>
          <w:tab/>
        </w:r>
        <w:r w:rsidR="00E03715">
          <w:rPr>
            <w:noProof/>
            <w:webHidden/>
          </w:rPr>
          <w:fldChar w:fldCharType="begin"/>
        </w:r>
        <w:r w:rsidR="00E03715">
          <w:rPr>
            <w:noProof/>
            <w:webHidden/>
          </w:rPr>
          <w:instrText xml:space="preserve"> PAGEREF _Toc427746833 \h </w:instrText>
        </w:r>
        <w:r w:rsidR="00E03715">
          <w:rPr>
            <w:noProof/>
            <w:webHidden/>
          </w:rPr>
        </w:r>
        <w:r w:rsidR="00E03715">
          <w:rPr>
            <w:noProof/>
            <w:webHidden/>
          </w:rPr>
          <w:fldChar w:fldCharType="separate"/>
        </w:r>
        <w:r w:rsidR="000F7A9B">
          <w:rPr>
            <w:noProof/>
            <w:webHidden/>
          </w:rPr>
          <w:t>10</w:t>
        </w:r>
        <w:r w:rsidR="00E03715">
          <w:rPr>
            <w:noProof/>
            <w:webHidden/>
          </w:rPr>
          <w:fldChar w:fldCharType="end"/>
        </w:r>
      </w:hyperlink>
    </w:p>
    <w:p w14:paraId="5A7D1B16" w14:textId="77777777" w:rsidR="00E03715" w:rsidRDefault="00D57121">
      <w:pPr>
        <w:pStyle w:val="TOC3"/>
        <w:rPr>
          <w:rFonts w:asciiTheme="minorHAnsi" w:eastAsiaTheme="minorEastAsia" w:hAnsiTheme="minorHAnsi" w:cstheme="minorBidi"/>
          <w:noProof/>
          <w:color w:val="auto"/>
          <w:sz w:val="22"/>
        </w:rPr>
      </w:pPr>
      <w:hyperlink w:anchor="_Toc427746834" w:history="1">
        <w:r w:rsidR="00E03715" w:rsidRPr="00CC3AF5">
          <w:rPr>
            <w:rStyle w:val="Hyperlink"/>
            <w:rFonts w:eastAsia="PMingLiU"/>
            <w:noProof/>
            <w:lang w:eastAsia="en-GB"/>
            <w14:scene3d>
              <w14:camera w14:prst="orthographicFront"/>
              <w14:lightRig w14:rig="threePt" w14:dir="t">
                <w14:rot w14:lat="0" w14:lon="0" w14:rev="0"/>
              </w14:lightRig>
            </w14:scene3d>
          </w:rPr>
          <w:t>2.5.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Practice points</w:t>
        </w:r>
        <w:r w:rsidR="00E03715">
          <w:rPr>
            <w:noProof/>
            <w:webHidden/>
          </w:rPr>
          <w:tab/>
        </w:r>
        <w:r w:rsidR="00E03715">
          <w:rPr>
            <w:noProof/>
            <w:webHidden/>
          </w:rPr>
          <w:fldChar w:fldCharType="begin"/>
        </w:r>
        <w:r w:rsidR="00E03715">
          <w:rPr>
            <w:noProof/>
            <w:webHidden/>
          </w:rPr>
          <w:instrText xml:space="preserve"> PAGEREF _Toc427746834 \h </w:instrText>
        </w:r>
        <w:r w:rsidR="00E03715">
          <w:rPr>
            <w:noProof/>
            <w:webHidden/>
          </w:rPr>
        </w:r>
        <w:r w:rsidR="00E03715">
          <w:rPr>
            <w:noProof/>
            <w:webHidden/>
          </w:rPr>
          <w:fldChar w:fldCharType="separate"/>
        </w:r>
        <w:r w:rsidR="000F7A9B">
          <w:rPr>
            <w:noProof/>
            <w:webHidden/>
          </w:rPr>
          <w:t>13</w:t>
        </w:r>
        <w:r w:rsidR="00E03715">
          <w:rPr>
            <w:noProof/>
            <w:webHidden/>
          </w:rPr>
          <w:fldChar w:fldCharType="end"/>
        </w:r>
      </w:hyperlink>
    </w:p>
    <w:p w14:paraId="0C850E76" w14:textId="77777777" w:rsidR="00E03715" w:rsidRDefault="00D57121">
      <w:pPr>
        <w:pStyle w:val="TOC2"/>
        <w:rPr>
          <w:rFonts w:asciiTheme="minorHAnsi" w:eastAsiaTheme="minorEastAsia" w:hAnsiTheme="minorHAnsi" w:cstheme="minorBidi"/>
          <w:noProof/>
          <w:color w:val="auto"/>
        </w:rPr>
      </w:pPr>
      <w:hyperlink w:anchor="_Toc427746835" w:history="1">
        <w:r w:rsidR="00E03715" w:rsidRPr="00CC3AF5">
          <w:rPr>
            <w:rStyle w:val="Hyperlink"/>
            <w:rFonts w:eastAsia="MS Mincho"/>
            <w:noProof/>
          </w:rPr>
          <w:t>2.6</w:t>
        </w:r>
        <w:r w:rsidR="00E03715">
          <w:rPr>
            <w:rFonts w:asciiTheme="minorHAnsi" w:eastAsiaTheme="minorEastAsia" w:hAnsiTheme="minorHAnsi" w:cstheme="minorBidi"/>
            <w:noProof/>
            <w:color w:val="auto"/>
          </w:rPr>
          <w:tab/>
        </w:r>
        <w:r w:rsidR="00E03715" w:rsidRPr="00CC3AF5">
          <w:rPr>
            <w:rStyle w:val="Hyperlink"/>
            <w:rFonts w:eastAsia="MS Mincho"/>
            <w:noProof/>
          </w:rPr>
          <w:t>Limitations of the review methodology</w:t>
        </w:r>
        <w:r w:rsidR="00E03715">
          <w:rPr>
            <w:noProof/>
            <w:webHidden/>
          </w:rPr>
          <w:tab/>
        </w:r>
        <w:r w:rsidR="00E03715">
          <w:rPr>
            <w:noProof/>
            <w:webHidden/>
          </w:rPr>
          <w:fldChar w:fldCharType="begin"/>
        </w:r>
        <w:r w:rsidR="00E03715">
          <w:rPr>
            <w:noProof/>
            <w:webHidden/>
          </w:rPr>
          <w:instrText xml:space="preserve"> PAGEREF _Toc427746835 \h </w:instrText>
        </w:r>
        <w:r w:rsidR="00E03715">
          <w:rPr>
            <w:noProof/>
            <w:webHidden/>
          </w:rPr>
        </w:r>
        <w:r w:rsidR="00E03715">
          <w:rPr>
            <w:noProof/>
            <w:webHidden/>
          </w:rPr>
          <w:fldChar w:fldCharType="separate"/>
        </w:r>
        <w:r w:rsidR="000F7A9B">
          <w:rPr>
            <w:noProof/>
            <w:webHidden/>
          </w:rPr>
          <w:t>14</w:t>
        </w:r>
        <w:r w:rsidR="00E03715">
          <w:rPr>
            <w:noProof/>
            <w:webHidden/>
          </w:rPr>
          <w:fldChar w:fldCharType="end"/>
        </w:r>
      </w:hyperlink>
    </w:p>
    <w:p w14:paraId="678874D2" w14:textId="77777777" w:rsidR="00E03715" w:rsidRDefault="00D57121">
      <w:pPr>
        <w:pStyle w:val="TOC2"/>
        <w:rPr>
          <w:rFonts w:asciiTheme="minorHAnsi" w:eastAsiaTheme="minorEastAsia" w:hAnsiTheme="minorHAnsi" w:cstheme="minorBidi"/>
          <w:noProof/>
          <w:color w:val="auto"/>
        </w:rPr>
      </w:pPr>
      <w:hyperlink w:anchor="_Toc427746836" w:history="1">
        <w:r w:rsidR="00E03715" w:rsidRPr="00CC3AF5">
          <w:rPr>
            <w:rStyle w:val="Hyperlink"/>
            <w:rFonts w:eastAsia="MS Mincho"/>
            <w:noProof/>
          </w:rPr>
          <w:t>2.7</w:t>
        </w:r>
        <w:r w:rsidR="00E03715">
          <w:rPr>
            <w:rFonts w:asciiTheme="minorHAnsi" w:eastAsiaTheme="minorEastAsia" w:hAnsiTheme="minorHAnsi" w:cstheme="minorBidi"/>
            <w:noProof/>
            <w:color w:val="auto"/>
          </w:rPr>
          <w:tab/>
        </w:r>
        <w:r w:rsidR="00E03715" w:rsidRPr="00CC3AF5">
          <w:rPr>
            <w:rStyle w:val="Hyperlink"/>
            <w:rFonts w:eastAsia="MS Mincho"/>
            <w:noProof/>
          </w:rPr>
          <w:t>Protocol deviation</w:t>
        </w:r>
        <w:r w:rsidR="00E03715">
          <w:rPr>
            <w:noProof/>
            <w:webHidden/>
          </w:rPr>
          <w:tab/>
        </w:r>
        <w:r w:rsidR="00E03715">
          <w:rPr>
            <w:noProof/>
            <w:webHidden/>
          </w:rPr>
          <w:fldChar w:fldCharType="begin"/>
        </w:r>
        <w:r w:rsidR="00E03715">
          <w:rPr>
            <w:noProof/>
            <w:webHidden/>
          </w:rPr>
          <w:instrText xml:space="preserve"> PAGEREF _Toc427746836 \h </w:instrText>
        </w:r>
        <w:r w:rsidR="00E03715">
          <w:rPr>
            <w:noProof/>
            <w:webHidden/>
          </w:rPr>
        </w:r>
        <w:r w:rsidR="00E03715">
          <w:rPr>
            <w:noProof/>
            <w:webHidden/>
          </w:rPr>
          <w:fldChar w:fldCharType="separate"/>
        </w:r>
        <w:r w:rsidR="000F7A9B">
          <w:rPr>
            <w:noProof/>
            <w:webHidden/>
          </w:rPr>
          <w:t>14</w:t>
        </w:r>
        <w:r w:rsidR="00E03715">
          <w:rPr>
            <w:noProof/>
            <w:webHidden/>
          </w:rPr>
          <w:fldChar w:fldCharType="end"/>
        </w:r>
      </w:hyperlink>
    </w:p>
    <w:p w14:paraId="78F67FB7" w14:textId="77777777" w:rsidR="00E03715" w:rsidRDefault="00D57121">
      <w:pPr>
        <w:pStyle w:val="TOC1"/>
        <w:rPr>
          <w:rFonts w:asciiTheme="minorHAnsi" w:eastAsiaTheme="minorEastAsia" w:hAnsiTheme="minorHAnsi" w:cstheme="minorBidi"/>
          <w:b w:val="0"/>
          <w:bCs w:val="0"/>
          <w:color w:val="auto"/>
        </w:rPr>
      </w:pPr>
      <w:hyperlink w:anchor="_Toc427746837" w:history="1">
        <w:r w:rsidR="00E03715" w:rsidRPr="00CC3AF5">
          <w:rPr>
            <w:rStyle w:val="Hyperlink"/>
            <w:rFonts w:eastAsia="PMingLiU"/>
          </w:rPr>
          <w:t>3</w:t>
        </w:r>
        <w:r w:rsidR="00E03715">
          <w:rPr>
            <w:rFonts w:asciiTheme="minorHAnsi" w:eastAsiaTheme="minorEastAsia" w:hAnsiTheme="minorHAnsi" w:cstheme="minorBidi"/>
            <w:b w:val="0"/>
            <w:bCs w:val="0"/>
            <w:color w:val="auto"/>
          </w:rPr>
          <w:tab/>
        </w:r>
        <w:r w:rsidR="00E03715" w:rsidRPr="00CC3AF5">
          <w:rPr>
            <w:rStyle w:val="Hyperlink"/>
            <w:rFonts w:eastAsia="PMingLiU"/>
          </w:rPr>
          <w:t>Findings of systematic review</w:t>
        </w:r>
        <w:r w:rsidR="00E03715">
          <w:rPr>
            <w:webHidden/>
          </w:rPr>
          <w:tab/>
        </w:r>
        <w:r w:rsidR="00E03715">
          <w:rPr>
            <w:webHidden/>
          </w:rPr>
          <w:fldChar w:fldCharType="begin"/>
        </w:r>
        <w:r w:rsidR="00E03715">
          <w:rPr>
            <w:webHidden/>
          </w:rPr>
          <w:instrText xml:space="preserve"> PAGEREF _Toc427746837 \h </w:instrText>
        </w:r>
        <w:r w:rsidR="00E03715">
          <w:rPr>
            <w:webHidden/>
          </w:rPr>
        </w:r>
        <w:r w:rsidR="00E03715">
          <w:rPr>
            <w:webHidden/>
          </w:rPr>
          <w:fldChar w:fldCharType="separate"/>
        </w:r>
        <w:r w:rsidR="000F7A9B">
          <w:rPr>
            <w:webHidden/>
          </w:rPr>
          <w:t>15</w:t>
        </w:r>
        <w:r w:rsidR="00E03715">
          <w:rPr>
            <w:webHidden/>
          </w:rPr>
          <w:fldChar w:fldCharType="end"/>
        </w:r>
      </w:hyperlink>
    </w:p>
    <w:p w14:paraId="238E911C" w14:textId="77777777" w:rsidR="00E03715" w:rsidRDefault="00D57121">
      <w:pPr>
        <w:pStyle w:val="TOC2"/>
        <w:rPr>
          <w:rFonts w:asciiTheme="minorHAnsi" w:eastAsiaTheme="minorEastAsia" w:hAnsiTheme="minorHAnsi" w:cstheme="minorBidi"/>
          <w:noProof/>
          <w:color w:val="auto"/>
        </w:rPr>
      </w:pPr>
      <w:hyperlink w:anchor="_Toc427746838" w:history="1">
        <w:r w:rsidR="00E03715" w:rsidRPr="00CC3AF5">
          <w:rPr>
            <w:rStyle w:val="Hyperlink"/>
            <w:rFonts w:eastAsia="PMingLiU"/>
            <w:noProof/>
            <w:lang w:eastAsia="en-GB"/>
          </w:rPr>
          <w:t>3.1</w:t>
        </w:r>
        <w:r w:rsidR="00E03715">
          <w:rPr>
            <w:rFonts w:asciiTheme="minorHAnsi" w:eastAsiaTheme="minorEastAsia" w:hAnsiTheme="minorHAnsi" w:cstheme="minorBidi"/>
            <w:noProof/>
            <w:color w:val="auto"/>
          </w:rPr>
          <w:tab/>
        </w:r>
        <w:r w:rsidR="00E03715" w:rsidRPr="00CC3AF5">
          <w:rPr>
            <w:rStyle w:val="Hyperlink"/>
            <w:rFonts w:eastAsia="PMingLiU"/>
            <w:noProof/>
          </w:rPr>
          <w:t>Question</w:t>
        </w:r>
        <w:r w:rsidR="00E03715" w:rsidRPr="00CC3AF5">
          <w:rPr>
            <w:rStyle w:val="Hyperlink"/>
            <w:rFonts w:eastAsia="PMingLiU"/>
            <w:noProof/>
            <w:lang w:eastAsia="en-GB"/>
          </w:rPr>
          <w:t xml:space="preserve"> 1</w:t>
        </w:r>
        <w:r w:rsidR="00E03715">
          <w:rPr>
            <w:noProof/>
            <w:webHidden/>
          </w:rPr>
          <w:tab/>
        </w:r>
        <w:r w:rsidR="00E03715">
          <w:rPr>
            <w:noProof/>
            <w:webHidden/>
          </w:rPr>
          <w:fldChar w:fldCharType="begin"/>
        </w:r>
        <w:r w:rsidR="00E03715">
          <w:rPr>
            <w:noProof/>
            <w:webHidden/>
          </w:rPr>
          <w:instrText xml:space="preserve"> PAGEREF _Toc427746838 \h </w:instrText>
        </w:r>
        <w:r w:rsidR="00E03715">
          <w:rPr>
            <w:noProof/>
            <w:webHidden/>
          </w:rPr>
        </w:r>
        <w:r w:rsidR="00E03715">
          <w:rPr>
            <w:noProof/>
            <w:webHidden/>
          </w:rPr>
          <w:fldChar w:fldCharType="separate"/>
        </w:r>
        <w:r w:rsidR="000F7A9B">
          <w:rPr>
            <w:noProof/>
            <w:webHidden/>
          </w:rPr>
          <w:t>15</w:t>
        </w:r>
        <w:r w:rsidR="00E03715">
          <w:rPr>
            <w:noProof/>
            <w:webHidden/>
          </w:rPr>
          <w:fldChar w:fldCharType="end"/>
        </w:r>
      </w:hyperlink>
    </w:p>
    <w:p w14:paraId="2F619BCA" w14:textId="77777777" w:rsidR="00E03715" w:rsidRDefault="00D57121">
      <w:pPr>
        <w:pStyle w:val="TOC3"/>
        <w:rPr>
          <w:rFonts w:asciiTheme="minorHAnsi" w:eastAsiaTheme="minorEastAsia" w:hAnsiTheme="minorHAnsi" w:cstheme="minorBidi"/>
          <w:noProof/>
          <w:color w:val="auto"/>
          <w:sz w:val="22"/>
        </w:rPr>
      </w:pPr>
      <w:hyperlink w:anchor="_Toc427746839" w:history="1">
        <w:r w:rsidR="00E03715" w:rsidRPr="00CC3AF5">
          <w:rPr>
            <w:rStyle w:val="Hyperlink"/>
            <w:rFonts w:eastAsia="PMingLiU"/>
            <w:noProof/>
            <w:lang w:eastAsia="en-GB"/>
            <w14:scene3d>
              <w14:camera w14:prst="orthographicFront"/>
              <w14:lightRig w14:rig="threePt" w14:dir="t">
                <w14:rot w14:lat="0" w14:lon="0" w14:rev="0"/>
              </w14:lightRig>
            </w14:scene3d>
          </w:rPr>
          <w:t>3.1.1</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Background</w:t>
        </w:r>
        <w:r w:rsidR="00E03715">
          <w:rPr>
            <w:noProof/>
            <w:webHidden/>
          </w:rPr>
          <w:tab/>
        </w:r>
        <w:r w:rsidR="00E03715">
          <w:rPr>
            <w:noProof/>
            <w:webHidden/>
          </w:rPr>
          <w:fldChar w:fldCharType="begin"/>
        </w:r>
        <w:r w:rsidR="00E03715">
          <w:rPr>
            <w:noProof/>
            <w:webHidden/>
          </w:rPr>
          <w:instrText xml:space="preserve"> PAGEREF _Toc427746839 \h </w:instrText>
        </w:r>
        <w:r w:rsidR="00E03715">
          <w:rPr>
            <w:noProof/>
            <w:webHidden/>
          </w:rPr>
        </w:r>
        <w:r w:rsidR="00E03715">
          <w:rPr>
            <w:noProof/>
            <w:webHidden/>
          </w:rPr>
          <w:fldChar w:fldCharType="separate"/>
        </w:r>
        <w:r w:rsidR="000F7A9B">
          <w:rPr>
            <w:noProof/>
            <w:webHidden/>
          </w:rPr>
          <w:t>17</w:t>
        </w:r>
        <w:r w:rsidR="00E03715">
          <w:rPr>
            <w:noProof/>
            <w:webHidden/>
          </w:rPr>
          <w:fldChar w:fldCharType="end"/>
        </w:r>
      </w:hyperlink>
    </w:p>
    <w:p w14:paraId="4EA26C33" w14:textId="77777777" w:rsidR="00E03715" w:rsidRDefault="00D57121">
      <w:pPr>
        <w:pStyle w:val="TOC3"/>
        <w:rPr>
          <w:rFonts w:asciiTheme="minorHAnsi" w:eastAsiaTheme="minorEastAsia" w:hAnsiTheme="minorHAnsi" w:cstheme="minorBidi"/>
          <w:noProof/>
          <w:color w:val="auto"/>
          <w:sz w:val="22"/>
        </w:rPr>
      </w:pPr>
      <w:hyperlink w:anchor="_Toc427746840" w:history="1">
        <w:r w:rsidR="00E03715" w:rsidRPr="00CC3AF5">
          <w:rPr>
            <w:rStyle w:val="Hyperlink"/>
            <w:rFonts w:eastAsia="PMingLiU"/>
            <w:noProof/>
            <w14:scene3d>
              <w14:camera w14:prst="orthographicFront"/>
              <w14:lightRig w14:rig="threePt" w14:dir="t">
                <w14:rot w14:lat="0" w14:lon="0" w14:rev="0"/>
              </w14:lightRig>
            </w14:scene3d>
          </w:rPr>
          <w:t>3.1.2</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Methods</w:t>
        </w:r>
        <w:r w:rsidR="00E03715">
          <w:rPr>
            <w:noProof/>
            <w:webHidden/>
          </w:rPr>
          <w:tab/>
        </w:r>
        <w:r w:rsidR="00E03715">
          <w:rPr>
            <w:noProof/>
            <w:webHidden/>
          </w:rPr>
          <w:fldChar w:fldCharType="begin"/>
        </w:r>
        <w:r w:rsidR="00E03715">
          <w:rPr>
            <w:noProof/>
            <w:webHidden/>
          </w:rPr>
          <w:instrText xml:space="preserve"> PAGEREF _Toc427746840 \h </w:instrText>
        </w:r>
        <w:r w:rsidR="00E03715">
          <w:rPr>
            <w:noProof/>
            <w:webHidden/>
          </w:rPr>
        </w:r>
        <w:r w:rsidR="00E03715">
          <w:rPr>
            <w:noProof/>
            <w:webHidden/>
          </w:rPr>
          <w:fldChar w:fldCharType="separate"/>
        </w:r>
        <w:r w:rsidR="000F7A9B">
          <w:rPr>
            <w:noProof/>
            <w:webHidden/>
          </w:rPr>
          <w:t>17</w:t>
        </w:r>
        <w:r w:rsidR="00E03715">
          <w:rPr>
            <w:noProof/>
            <w:webHidden/>
          </w:rPr>
          <w:fldChar w:fldCharType="end"/>
        </w:r>
      </w:hyperlink>
    </w:p>
    <w:p w14:paraId="481DB5DF" w14:textId="77777777" w:rsidR="00E03715" w:rsidRDefault="00D57121">
      <w:pPr>
        <w:pStyle w:val="TOC3"/>
        <w:rPr>
          <w:rFonts w:asciiTheme="minorHAnsi" w:eastAsiaTheme="minorEastAsia" w:hAnsiTheme="minorHAnsi" w:cstheme="minorBidi"/>
          <w:noProof/>
          <w:color w:val="auto"/>
          <w:sz w:val="22"/>
        </w:rPr>
      </w:pPr>
      <w:hyperlink w:anchor="_Toc427746841" w:history="1">
        <w:r w:rsidR="00E03715" w:rsidRPr="00CC3AF5">
          <w:rPr>
            <w:rStyle w:val="Hyperlink"/>
            <w:rFonts w:eastAsia="PMingLiU"/>
            <w:noProof/>
            <w14:scene3d>
              <w14:camera w14:prst="orthographicFront"/>
              <w14:lightRig w14:rig="threePt" w14:dir="t">
                <w14:rot w14:lat="0" w14:lon="0" w14:rev="0"/>
              </w14:lightRig>
            </w14:scene3d>
          </w:rPr>
          <w:t>3.1.3</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Preterm and low birth weight infants</w:t>
        </w:r>
        <w:r w:rsidR="00E03715">
          <w:rPr>
            <w:noProof/>
            <w:webHidden/>
          </w:rPr>
          <w:tab/>
        </w:r>
        <w:r w:rsidR="00E03715">
          <w:rPr>
            <w:noProof/>
            <w:webHidden/>
          </w:rPr>
          <w:fldChar w:fldCharType="begin"/>
        </w:r>
        <w:r w:rsidR="00E03715">
          <w:rPr>
            <w:noProof/>
            <w:webHidden/>
          </w:rPr>
          <w:instrText xml:space="preserve"> PAGEREF _Toc427746841 \h </w:instrText>
        </w:r>
        <w:r w:rsidR="00E03715">
          <w:rPr>
            <w:noProof/>
            <w:webHidden/>
          </w:rPr>
        </w:r>
        <w:r w:rsidR="00E03715">
          <w:rPr>
            <w:noProof/>
            <w:webHidden/>
          </w:rPr>
          <w:fldChar w:fldCharType="separate"/>
        </w:r>
        <w:r w:rsidR="000F7A9B">
          <w:rPr>
            <w:noProof/>
            <w:webHidden/>
          </w:rPr>
          <w:t>19</w:t>
        </w:r>
        <w:r w:rsidR="00E03715">
          <w:rPr>
            <w:noProof/>
            <w:webHidden/>
          </w:rPr>
          <w:fldChar w:fldCharType="end"/>
        </w:r>
      </w:hyperlink>
    </w:p>
    <w:p w14:paraId="36D70195" w14:textId="77777777" w:rsidR="00E03715" w:rsidRDefault="00D57121">
      <w:pPr>
        <w:pStyle w:val="TOC3"/>
        <w:rPr>
          <w:rFonts w:asciiTheme="minorHAnsi" w:eastAsiaTheme="minorEastAsia" w:hAnsiTheme="minorHAnsi" w:cstheme="minorBidi"/>
          <w:noProof/>
          <w:color w:val="auto"/>
          <w:sz w:val="22"/>
        </w:rPr>
      </w:pPr>
      <w:hyperlink w:anchor="_Toc427746842" w:history="1">
        <w:r w:rsidR="00E03715" w:rsidRPr="00CC3AF5">
          <w:rPr>
            <w:rStyle w:val="Hyperlink"/>
            <w:rFonts w:eastAsia="PMingLiU"/>
            <w:noProof/>
            <w:lang w:eastAsia="en-GB"/>
            <w14:scene3d>
              <w14:camera w14:prst="orthographicFront"/>
              <w14:lightRig w14:rig="threePt" w14:dir="t">
                <w14:rot w14:lat="0" w14:lon="0" w14:rev="0"/>
              </w14:lightRig>
            </w14:scene3d>
          </w:rPr>
          <w:t>3.1.4</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Infants, children and adolescents</w:t>
        </w:r>
        <w:r w:rsidR="00E03715">
          <w:rPr>
            <w:noProof/>
            <w:webHidden/>
          </w:rPr>
          <w:tab/>
        </w:r>
        <w:r w:rsidR="00E03715">
          <w:rPr>
            <w:noProof/>
            <w:webHidden/>
          </w:rPr>
          <w:fldChar w:fldCharType="begin"/>
        </w:r>
        <w:r w:rsidR="00E03715">
          <w:rPr>
            <w:noProof/>
            <w:webHidden/>
          </w:rPr>
          <w:instrText xml:space="preserve"> PAGEREF _Toc427746842 \h </w:instrText>
        </w:r>
        <w:r w:rsidR="00E03715">
          <w:rPr>
            <w:noProof/>
            <w:webHidden/>
          </w:rPr>
        </w:r>
        <w:r w:rsidR="00E03715">
          <w:rPr>
            <w:noProof/>
            <w:webHidden/>
          </w:rPr>
          <w:fldChar w:fldCharType="separate"/>
        </w:r>
        <w:r w:rsidR="000F7A9B">
          <w:rPr>
            <w:noProof/>
            <w:webHidden/>
          </w:rPr>
          <w:t>75</w:t>
        </w:r>
        <w:r w:rsidR="00E03715">
          <w:rPr>
            <w:noProof/>
            <w:webHidden/>
          </w:rPr>
          <w:fldChar w:fldCharType="end"/>
        </w:r>
      </w:hyperlink>
    </w:p>
    <w:p w14:paraId="7164753C" w14:textId="77777777" w:rsidR="00E03715" w:rsidRDefault="00D57121">
      <w:pPr>
        <w:pStyle w:val="TOC3"/>
        <w:rPr>
          <w:rFonts w:asciiTheme="minorHAnsi" w:eastAsiaTheme="minorEastAsia" w:hAnsiTheme="minorHAnsi" w:cstheme="minorBidi"/>
          <w:noProof/>
          <w:color w:val="auto"/>
          <w:sz w:val="22"/>
        </w:rPr>
      </w:pPr>
      <w:hyperlink w:anchor="_Toc427746843" w:history="1">
        <w:r w:rsidR="00E03715" w:rsidRPr="00CC3AF5">
          <w:rPr>
            <w:rStyle w:val="Hyperlink"/>
            <w:rFonts w:eastAsia="PMingLiU"/>
            <w:noProof/>
            <w:lang w:eastAsia="en-GB"/>
            <w14:scene3d>
              <w14:camera w14:prst="orthographicFront"/>
              <w14:lightRig w14:rig="threePt" w14:dir="t">
                <w14:rot w14:lat="0" w14:lon="0" w14:rev="0"/>
              </w14:lightRig>
            </w14:scene3d>
          </w:rPr>
          <w:t>3.1.5</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Neonatal and paediatric patients with sickle cell disease</w:t>
        </w:r>
        <w:r w:rsidR="00E03715">
          <w:rPr>
            <w:noProof/>
            <w:webHidden/>
          </w:rPr>
          <w:tab/>
        </w:r>
        <w:r w:rsidR="00E03715">
          <w:rPr>
            <w:noProof/>
            <w:webHidden/>
          </w:rPr>
          <w:fldChar w:fldCharType="begin"/>
        </w:r>
        <w:r w:rsidR="00E03715">
          <w:rPr>
            <w:noProof/>
            <w:webHidden/>
          </w:rPr>
          <w:instrText xml:space="preserve"> PAGEREF _Toc427746843 \h </w:instrText>
        </w:r>
        <w:r w:rsidR="00E03715">
          <w:rPr>
            <w:noProof/>
            <w:webHidden/>
          </w:rPr>
        </w:r>
        <w:r w:rsidR="00E03715">
          <w:rPr>
            <w:noProof/>
            <w:webHidden/>
          </w:rPr>
          <w:fldChar w:fldCharType="separate"/>
        </w:r>
        <w:r w:rsidR="000F7A9B">
          <w:rPr>
            <w:noProof/>
            <w:webHidden/>
          </w:rPr>
          <w:t>77</w:t>
        </w:r>
        <w:r w:rsidR="00E03715">
          <w:rPr>
            <w:noProof/>
            <w:webHidden/>
          </w:rPr>
          <w:fldChar w:fldCharType="end"/>
        </w:r>
      </w:hyperlink>
    </w:p>
    <w:p w14:paraId="35F28345" w14:textId="77777777" w:rsidR="00E03715" w:rsidRDefault="00D57121">
      <w:pPr>
        <w:pStyle w:val="TOC3"/>
        <w:rPr>
          <w:rFonts w:asciiTheme="minorHAnsi" w:eastAsiaTheme="minorEastAsia" w:hAnsiTheme="minorHAnsi" w:cstheme="minorBidi"/>
          <w:noProof/>
          <w:color w:val="auto"/>
          <w:sz w:val="22"/>
        </w:rPr>
      </w:pPr>
      <w:hyperlink w:anchor="_Toc427746844" w:history="1">
        <w:r w:rsidR="00E03715" w:rsidRPr="00CC3AF5">
          <w:rPr>
            <w:rStyle w:val="Hyperlink"/>
            <w:rFonts w:eastAsia="PMingLiU"/>
            <w:noProof/>
            <w:lang w:eastAsia="en-GB"/>
            <w14:scene3d>
              <w14:camera w14:prst="orthographicFront"/>
              <w14:lightRig w14:rig="threePt" w14:dir="t">
                <w14:rot w14:lat="0" w14:lon="0" w14:rev="0"/>
              </w14:lightRig>
            </w14:scene3d>
          </w:rPr>
          <w:t>3.1.6</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Neonatal and paediatric patients with cancer</w:t>
        </w:r>
        <w:r w:rsidR="00E03715">
          <w:rPr>
            <w:noProof/>
            <w:webHidden/>
          </w:rPr>
          <w:tab/>
        </w:r>
        <w:r w:rsidR="00E03715">
          <w:rPr>
            <w:noProof/>
            <w:webHidden/>
          </w:rPr>
          <w:fldChar w:fldCharType="begin"/>
        </w:r>
        <w:r w:rsidR="00E03715">
          <w:rPr>
            <w:noProof/>
            <w:webHidden/>
          </w:rPr>
          <w:instrText xml:space="preserve"> PAGEREF _Toc427746844 \h </w:instrText>
        </w:r>
        <w:r w:rsidR="00E03715">
          <w:rPr>
            <w:noProof/>
            <w:webHidden/>
          </w:rPr>
        </w:r>
        <w:r w:rsidR="00E03715">
          <w:rPr>
            <w:noProof/>
            <w:webHidden/>
          </w:rPr>
          <w:fldChar w:fldCharType="separate"/>
        </w:r>
        <w:r w:rsidR="000F7A9B">
          <w:rPr>
            <w:noProof/>
            <w:webHidden/>
          </w:rPr>
          <w:t>89</w:t>
        </w:r>
        <w:r w:rsidR="00E03715">
          <w:rPr>
            <w:noProof/>
            <w:webHidden/>
          </w:rPr>
          <w:fldChar w:fldCharType="end"/>
        </w:r>
      </w:hyperlink>
    </w:p>
    <w:p w14:paraId="33A2CD4D" w14:textId="77777777" w:rsidR="00E03715" w:rsidRDefault="00D57121">
      <w:pPr>
        <w:pStyle w:val="TOC3"/>
        <w:rPr>
          <w:rFonts w:asciiTheme="minorHAnsi" w:eastAsiaTheme="minorEastAsia" w:hAnsiTheme="minorHAnsi" w:cstheme="minorBidi"/>
          <w:noProof/>
          <w:color w:val="auto"/>
          <w:sz w:val="22"/>
        </w:rPr>
      </w:pPr>
      <w:hyperlink w:anchor="_Toc427746845" w:history="1">
        <w:r w:rsidR="00E03715" w:rsidRPr="00CC3AF5">
          <w:rPr>
            <w:rStyle w:val="Hyperlink"/>
            <w:rFonts w:eastAsia="PMingLiU"/>
            <w:noProof/>
            <w:lang w:eastAsia="en-GB"/>
            <w14:scene3d>
              <w14:camera w14:prst="orthographicFront"/>
              <w14:lightRig w14:rig="threePt" w14:dir="t">
                <w14:rot w14:lat="0" w14:lon="0" w14:rev="0"/>
              </w14:lightRig>
            </w14:scene3d>
          </w:rPr>
          <w:t>3.1.7</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Neonatal and paediatric patients with severe anaemia associated with malaria</w:t>
        </w:r>
        <w:r w:rsidR="00E03715">
          <w:rPr>
            <w:noProof/>
            <w:webHidden/>
          </w:rPr>
          <w:tab/>
        </w:r>
        <w:r w:rsidR="00E03715">
          <w:rPr>
            <w:noProof/>
            <w:webHidden/>
          </w:rPr>
          <w:fldChar w:fldCharType="begin"/>
        </w:r>
        <w:r w:rsidR="00E03715">
          <w:rPr>
            <w:noProof/>
            <w:webHidden/>
          </w:rPr>
          <w:instrText xml:space="preserve"> PAGEREF _Toc427746845 \h </w:instrText>
        </w:r>
        <w:r w:rsidR="00E03715">
          <w:rPr>
            <w:noProof/>
            <w:webHidden/>
          </w:rPr>
        </w:r>
        <w:r w:rsidR="00E03715">
          <w:rPr>
            <w:noProof/>
            <w:webHidden/>
          </w:rPr>
          <w:fldChar w:fldCharType="separate"/>
        </w:r>
        <w:r w:rsidR="000F7A9B">
          <w:rPr>
            <w:noProof/>
            <w:webHidden/>
          </w:rPr>
          <w:t>95</w:t>
        </w:r>
        <w:r w:rsidR="00E03715">
          <w:rPr>
            <w:noProof/>
            <w:webHidden/>
          </w:rPr>
          <w:fldChar w:fldCharType="end"/>
        </w:r>
      </w:hyperlink>
    </w:p>
    <w:p w14:paraId="07AAD7A5" w14:textId="77777777" w:rsidR="00E03715" w:rsidRDefault="00D57121">
      <w:pPr>
        <w:pStyle w:val="TOC3"/>
        <w:rPr>
          <w:rFonts w:asciiTheme="minorHAnsi" w:eastAsiaTheme="minorEastAsia" w:hAnsiTheme="minorHAnsi" w:cstheme="minorBidi"/>
          <w:noProof/>
          <w:color w:val="auto"/>
          <w:sz w:val="22"/>
        </w:rPr>
      </w:pPr>
      <w:hyperlink w:anchor="_Toc427746846" w:history="1">
        <w:r w:rsidR="00E03715" w:rsidRPr="00CC3AF5">
          <w:rPr>
            <w:rStyle w:val="Hyperlink"/>
            <w:rFonts w:eastAsia="PMingLiU"/>
            <w:noProof/>
            <w:lang w:eastAsia="en-GB"/>
            <w14:scene3d>
              <w14:camera w14:prst="orthographicFront"/>
              <w14:lightRig w14:rig="threePt" w14:dir="t">
                <w14:rot w14:lat="0" w14:lon="0" w14:rev="0"/>
              </w14:lightRig>
            </w14:scene3d>
          </w:rPr>
          <w:t>3.1.8</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Neonatal and paediatric patients requiring surgery</w:t>
        </w:r>
        <w:r w:rsidR="00E03715">
          <w:rPr>
            <w:noProof/>
            <w:webHidden/>
          </w:rPr>
          <w:tab/>
        </w:r>
        <w:r w:rsidR="00E03715">
          <w:rPr>
            <w:noProof/>
            <w:webHidden/>
          </w:rPr>
          <w:fldChar w:fldCharType="begin"/>
        </w:r>
        <w:r w:rsidR="00E03715">
          <w:rPr>
            <w:noProof/>
            <w:webHidden/>
          </w:rPr>
          <w:instrText xml:space="preserve"> PAGEREF _Toc427746846 \h </w:instrText>
        </w:r>
        <w:r w:rsidR="00E03715">
          <w:rPr>
            <w:noProof/>
            <w:webHidden/>
          </w:rPr>
        </w:r>
        <w:r w:rsidR="00E03715">
          <w:rPr>
            <w:noProof/>
            <w:webHidden/>
          </w:rPr>
          <w:fldChar w:fldCharType="separate"/>
        </w:r>
        <w:r w:rsidR="000F7A9B">
          <w:rPr>
            <w:noProof/>
            <w:webHidden/>
          </w:rPr>
          <w:t>103</w:t>
        </w:r>
        <w:r w:rsidR="00E03715">
          <w:rPr>
            <w:noProof/>
            <w:webHidden/>
          </w:rPr>
          <w:fldChar w:fldCharType="end"/>
        </w:r>
      </w:hyperlink>
    </w:p>
    <w:p w14:paraId="401F9228" w14:textId="77777777" w:rsidR="00E03715" w:rsidRDefault="00D57121">
      <w:pPr>
        <w:pStyle w:val="TOC3"/>
        <w:rPr>
          <w:rFonts w:asciiTheme="minorHAnsi" w:eastAsiaTheme="minorEastAsia" w:hAnsiTheme="minorHAnsi" w:cstheme="minorBidi"/>
          <w:noProof/>
          <w:color w:val="auto"/>
          <w:sz w:val="22"/>
        </w:rPr>
      </w:pPr>
      <w:hyperlink w:anchor="_Toc427746847" w:history="1">
        <w:r w:rsidR="00E03715" w:rsidRPr="00CC3AF5">
          <w:rPr>
            <w:rStyle w:val="Hyperlink"/>
            <w:rFonts w:eastAsia="PMingLiU"/>
            <w:noProof/>
            <w:lang w:eastAsia="en-GB"/>
            <w14:scene3d>
              <w14:camera w14:prst="orthographicFront"/>
              <w14:lightRig w14:rig="threePt" w14:dir="t">
                <w14:rot w14:lat="0" w14:lon="0" w14:rev="0"/>
              </w14:lightRig>
            </w14:scene3d>
          </w:rPr>
          <w:t>3.1.9</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Critically ill neonatal and paediatric patients</w:t>
        </w:r>
        <w:r w:rsidR="00E03715">
          <w:rPr>
            <w:noProof/>
            <w:webHidden/>
          </w:rPr>
          <w:tab/>
        </w:r>
        <w:r w:rsidR="00E03715">
          <w:rPr>
            <w:noProof/>
            <w:webHidden/>
          </w:rPr>
          <w:fldChar w:fldCharType="begin"/>
        </w:r>
        <w:r w:rsidR="00E03715">
          <w:rPr>
            <w:noProof/>
            <w:webHidden/>
          </w:rPr>
          <w:instrText xml:space="preserve"> PAGEREF _Toc427746847 \h </w:instrText>
        </w:r>
        <w:r w:rsidR="00E03715">
          <w:rPr>
            <w:noProof/>
            <w:webHidden/>
          </w:rPr>
        </w:r>
        <w:r w:rsidR="00E03715">
          <w:rPr>
            <w:noProof/>
            <w:webHidden/>
          </w:rPr>
          <w:fldChar w:fldCharType="separate"/>
        </w:r>
        <w:r w:rsidR="000F7A9B">
          <w:rPr>
            <w:noProof/>
            <w:webHidden/>
          </w:rPr>
          <w:t>119</w:t>
        </w:r>
        <w:r w:rsidR="00E03715">
          <w:rPr>
            <w:noProof/>
            <w:webHidden/>
          </w:rPr>
          <w:fldChar w:fldCharType="end"/>
        </w:r>
      </w:hyperlink>
    </w:p>
    <w:p w14:paraId="1636F1BC" w14:textId="77777777" w:rsidR="00E03715" w:rsidRDefault="00D57121">
      <w:pPr>
        <w:pStyle w:val="TOC2"/>
        <w:rPr>
          <w:rFonts w:asciiTheme="minorHAnsi" w:eastAsiaTheme="minorEastAsia" w:hAnsiTheme="minorHAnsi" w:cstheme="minorBidi"/>
          <w:noProof/>
          <w:color w:val="auto"/>
        </w:rPr>
      </w:pPr>
      <w:hyperlink w:anchor="_Toc427746848" w:history="1">
        <w:r w:rsidR="00E03715" w:rsidRPr="00CC3AF5">
          <w:rPr>
            <w:rStyle w:val="Hyperlink"/>
            <w:rFonts w:eastAsia="PMingLiU"/>
            <w:noProof/>
          </w:rPr>
          <w:t>3.2</w:t>
        </w:r>
        <w:r w:rsidR="00E03715">
          <w:rPr>
            <w:rFonts w:asciiTheme="minorHAnsi" w:eastAsiaTheme="minorEastAsia" w:hAnsiTheme="minorHAnsi" w:cstheme="minorBidi"/>
            <w:noProof/>
            <w:color w:val="auto"/>
          </w:rPr>
          <w:tab/>
        </w:r>
        <w:r w:rsidR="00E03715" w:rsidRPr="00CC3AF5">
          <w:rPr>
            <w:rStyle w:val="Hyperlink"/>
            <w:rFonts w:eastAsia="PMingLiU"/>
            <w:noProof/>
          </w:rPr>
          <w:t>Question 2</w:t>
        </w:r>
        <w:r w:rsidR="00E03715">
          <w:rPr>
            <w:noProof/>
            <w:webHidden/>
          </w:rPr>
          <w:tab/>
        </w:r>
        <w:r w:rsidR="00E03715">
          <w:rPr>
            <w:noProof/>
            <w:webHidden/>
          </w:rPr>
          <w:fldChar w:fldCharType="begin"/>
        </w:r>
        <w:r w:rsidR="00E03715">
          <w:rPr>
            <w:noProof/>
            <w:webHidden/>
          </w:rPr>
          <w:instrText xml:space="preserve"> PAGEREF _Toc427746848 \h </w:instrText>
        </w:r>
        <w:r w:rsidR="00E03715">
          <w:rPr>
            <w:noProof/>
            <w:webHidden/>
          </w:rPr>
        </w:r>
        <w:r w:rsidR="00E03715">
          <w:rPr>
            <w:noProof/>
            <w:webHidden/>
          </w:rPr>
          <w:fldChar w:fldCharType="separate"/>
        </w:r>
        <w:r w:rsidR="000F7A9B">
          <w:rPr>
            <w:noProof/>
            <w:webHidden/>
          </w:rPr>
          <w:t>139</w:t>
        </w:r>
        <w:r w:rsidR="00E03715">
          <w:rPr>
            <w:noProof/>
            <w:webHidden/>
          </w:rPr>
          <w:fldChar w:fldCharType="end"/>
        </w:r>
      </w:hyperlink>
    </w:p>
    <w:p w14:paraId="54E46DAC" w14:textId="77777777" w:rsidR="00E03715" w:rsidRDefault="00D57121">
      <w:pPr>
        <w:pStyle w:val="TOC3"/>
        <w:rPr>
          <w:rFonts w:asciiTheme="minorHAnsi" w:eastAsiaTheme="minorEastAsia" w:hAnsiTheme="minorHAnsi" w:cstheme="minorBidi"/>
          <w:noProof/>
          <w:color w:val="auto"/>
          <w:sz w:val="22"/>
        </w:rPr>
      </w:pPr>
      <w:hyperlink w:anchor="_Toc427746849" w:history="1">
        <w:r w:rsidR="00E03715" w:rsidRPr="00CC3AF5">
          <w:rPr>
            <w:rStyle w:val="Hyperlink"/>
            <w:rFonts w:eastAsia="PMingLiU"/>
            <w:noProof/>
            <w14:scene3d>
              <w14:camera w14:prst="orthographicFront"/>
              <w14:lightRig w14:rig="threePt" w14:dir="t">
                <w14:rot w14:lat="0" w14:lon="0" w14:rev="0"/>
              </w14:lightRig>
            </w14:scene3d>
          </w:rPr>
          <w:t>3.2.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Background</w:t>
        </w:r>
        <w:r w:rsidR="00E03715">
          <w:rPr>
            <w:noProof/>
            <w:webHidden/>
          </w:rPr>
          <w:tab/>
        </w:r>
        <w:r w:rsidR="00E03715">
          <w:rPr>
            <w:noProof/>
            <w:webHidden/>
          </w:rPr>
          <w:fldChar w:fldCharType="begin"/>
        </w:r>
        <w:r w:rsidR="00E03715">
          <w:rPr>
            <w:noProof/>
            <w:webHidden/>
          </w:rPr>
          <w:instrText xml:space="preserve"> PAGEREF _Toc427746849 \h </w:instrText>
        </w:r>
        <w:r w:rsidR="00E03715">
          <w:rPr>
            <w:noProof/>
            <w:webHidden/>
          </w:rPr>
        </w:r>
        <w:r w:rsidR="00E03715">
          <w:rPr>
            <w:noProof/>
            <w:webHidden/>
          </w:rPr>
          <w:fldChar w:fldCharType="separate"/>
        </w:r>
        <w:r w:rsidR="000F7A9B">
          <w:rPr>
            <w:noProof/>
            <w:webHidden/>
          </w:rPr>
          <w:t>141</w:t>
        </w:r>
        <w:r w:rsidR="00E03715">
          <w:rPr>
            <w:noProof/>
            <w:webHidden/>
          </w:rPr>
          <w:fldChar w:fldCharType="end"/>
        </w:r>
      </w:hyperlink>
    </w:p>
    <w:p w14:paraId="5A50380C" w14:textId="77777777" w:rsidR="00E03715" w:rsidRDefault="00D57121">
      <w:pPr>
        <w:pStyle w:val="TOC3"/>
        <w:rPr>
          <w:rFonts w:asciiTheme="minorHAnsi" w:eastAsiaTheme="minorEastAsia" w:hAnsiTheme="minorHAnsi" w:cstheme="minorBidi"/>
          <w:noProof/>
          <w:color w:val="auto"/>
          <w:sz w:val="22"/>
        </w:rPr>
      </w:pPr>
      <w:hyperlink w:anchor="_Toc427746850" w:history="1">
        <w:r w:rsidR="00E03715" w:rsidRPr="00CC3AF5">
          <w:rPr>
            <w:rStyle w:val="Hyperlink"/>
            <w:rFonts w:eastAsia="PMingLiU"/>
            <w:noProof/>
            <w14:scene3d>
              <w14:camera w14:prst="orthographicFront"/>
              <w14:lightRig w14:rig="threePt" w14:dir="t">
                <w14:rot w14:lat="0" w14:lon="0" w14:rev="0"/>
              </w14:lightRig>
            </w14:scene3d>
          </w:rPr>
          <w:t>3.2.2</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Methods</w:t>
        </w:r>
        <w:r w:rsidR="00E03715">
          <w:rPr>
            <w:noProof/>
            <w:webHidden/>
          </w:rPr>
          <w:tab/>
        </w:r>
        <w:r w:rsidR="00E03715">
          <w:rPr>
            <w:noProof/>
            <w:webHidden/>
          </w:rPr>
          <w:fldChar w:fldCharType="begin"/>
        </w:r>
        <w:r w:rsidR="00E03715">
          <w:rPr>
            <w:noProof/>
            <w:webHidden/>
          </w:rPr>
          <w:instrText xml:space="preserve"> PAGEREF _Toc427746850 \h </w:instrText>
        </w:r>
        <w:r w:rsidR="00E03715">
          <w:rPr>
            <w:noProof/>
            <w:webHidden/>
          </w:rPr>
        </w:r>
        <w:r w:rsidR="00E03715">
          <w:rPr>
            <w:noProof/>
            <w:webHidden/>
          </w:rPr>
          <w:fldChar w:fldCharType="separate"/>
        </w:r>
        <w:r w:rsidR="000F7A9B">
          <w:rPr>
            <w:noProof/>
            <w:webHidden/>
          </w:rPr>
          <w:t>142</w:t>
        </w:r>
        <w:r w:rsidR="00E03715">
          <w:rPr>
            <w:noProof/>
            <w:webHidden/>
          </w:rPr>
          <w:fldChar w:fldCharType="end"/>
        </w:r>
      </w:hyperlink>
    </w:p>
    <w:p w14:paraId="52831906" w14:textId="77777777" w:rsidR="00E03715" w:rsidRDefault="00D57121">
      <w:pPr>
        <w:pStyle w:val="TOC3"/>
        <w:rPr>
          <w:rFonts w:asciiTheme="minorHAnsi" w:eastAsiaTheme="minorEastAsia" w:hAnsiTheme="minorHAnsi" w:cstheme="minorBidi"/>
          <w:noProof/>
          <w:color w:val="auto"/>
          <w:sz w:val="22"/>
        </w:rPr>
      </w:pPr>
      <w:hyperlink w:anchor="_Toc427746851" w:history="1">
        <w:r w:rsidR="00E03715" w:rsidRPr="00CC3AF5">
          <w:rPr>
            <w:rStyle w:val="Hyperlink"/>
            <w:rFonts w:eastAsia="PMingLiU"/>
            <w:noProof/>
            <w14:scene3d>
              <w14:camera w14:prst="orthographicFront"/>
              <w14:lightRig w14:rig="threePt" w14:dir="t">
                <w14:rot w14:lat="0" w14:lon="0" w14:rev="0"/>
              </w14:lightRig>
            </w14:scene3d>
          </w:rPr>
          <w:t>3.2.3</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Preterm and low birth weight infants</w:t>
        </w:r>
        <w:r w:rsidR="00E03715">
          <w:rPr>
            <w:noProof/>
            <w:webHidden/>
          </w:rPr>
          <w:tab/>
        </w:r>
        <w:r w:rsidR="00E03715">
          <w:rPr>
            <w:noProof/>
            <w:webHidden/>
          </w:rPr>
          <w:fldChar w:fldCharType="begin"/>
        </w:r>
        <w:r w:rsidR="00E03715">
          <w:rPr>
            <w:noProof/>
            <w:webHidden/>
          </w:rPr>
          <w:instrText xml:space="preserve"> PAGEREF _Toc427746851 \h </w:instrText>
        </w:r>
        <w:r w:rsidR="00E03715">
          <w:rPr>
            <w:noProof/>
            <w:webHidden/>
          </w:rPr>
        </w:r>
        <w:r w:rsidR="00E03715">
          <w:rPr>
            <w:noProof/>
            <w:webHidden/>
          </w:rPr>
          <w:fldChar w:fldCharType="separate"/>
        </w:r>
        <w:r w:rsidR="000F7A9B">
          <w:rPr>
            <w:noProof/>
            <w:webHidden/>
          </w:rPr>
          <w:t>143</w:t>
        </w:r>
        <w:r w:rsidR="00E03715">
          <w:rPr>
            <w:noProof/>
            <w:webHidden/>
          </w:rPr>
          <w:fldChar w:fldCharType="end"/>
        </w:r>
      </w:hyperlink>
    </w:p>
    <w:p w14:paraId="0A63CDE7" w14:textId="77777777" w:rsidR="00E03715" w:rsidRDefault="00D57121">
      <w:pPr>
        <w:pStyle w:val="TOC3"/>
        <w:rPr>
          <w:rFonts w:asciiTheme="minorHAnsi" w:eastAsiaTheme="minorEastAsia" w:hAnsiTheme="minorHAnsi" w:cstheme="minorBidi"/>
          <w:noProof/>
          <w:color w:val="auto"/>
          <w:sz w:val="22"/>
        </w:rPr>
      </w:pPr>
      <w:hyperlink w:anchor="_Toc427746852" w:history="1">
        <w:r w:rsidR="00E03715" w:rsidRPr="00CC3AF5">
          <w:rPr>
            <w:rStyle w:val="Hyperlink"/>
            <w:rFonts w:eastAsia="PMingLiU"/>
            <w:noProof/>
            <w14:scene3d>
              <w14:camera w14:prst="orthographicFront"/>
              <w14:lightRig w14:rig="threePt" w14:dir="t">
                <w14:rot w14:lat="0" w14:lon="0" w14:rev="0"/>
              </w14:lightRig>
            </w14:scene3d>
          </w:rPr>
          <w:t>3.2.4</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Infants, children and adolescents at risk of anaemia</w:t>
        </w:r>
        <w:r w:rsidR="00E03715">
          <w:rPr>
            <w:noProof/>
            <w:webHidden/>
          </w:rPr>
          <w:tab/>
        </w:r>
        <w:r w:rsidR="00E03715">
          <w:rPr>
            <w:noProof/>
            <w:webHidden/>
          </w:rPr>
          <w:fldChar w:fldCharType="begin"/>
        </w:r>
        <w:r w:rsidR="00E03715">
          <w:rPr>
            <w:noProof/>
            <w:webHidden/>
          </w:rPr>
          <w:instrText xml:space="preserve"> PAGEREF _Toc427746852 \h </w:instrText>
        </w:r>
        <w:r w:rsidR="00E03715">
          <w:rPr>
            <w:noProof/>
            <w:webHidden/>
          </w:rPr>
        </w:r>
        <w:r w:rsidR="00E03715">
          <w:rPr>
            <w:noProof/>
            <w:webHidden/>
          </w:rPr>
          <w:fldChar w:fldCharType="separate"/>
        </w:r>
        <w:r w:rsidR="000F7A9B">
          <w:rPr>
            <w:noProof/>
            <w:webHidden/>
          </w:rPr>
          <w:t>230</w:t>
        </w:r>
        <w:r w:rsidR="00E03715">
          <w:rPr>
            <w:noProof/>
            <w:webHidden/>
          </w:rPr>
          <w:fldChar w:fldCharType="end"/>
        </w:r>
      </w:hyperlink>
    </w:p>
    <w:p w14:paraId="31DEDEC7" w14:textId="77777777" w:rsidR="00E03715" w:rsidRDefault="00D57121">
      <w:pPr>
        <w:pStyle w:val="TOC3"/>
        <w:rPr>
          <w:rFonts w:asciiTheme="minorHAnsi" w:eastAsiaTheme="minorEastAsia" w:hAnsiTheme="minorHAnsi" w:cstheme="minorBidi"/>
          <w:noProof/>
          <w:color w:val="auto"/>
          <w:sz w:val="22"/>
        </w:rPr>
      </w:pPr>
      <w:hyperlink w:anchor="_Toc427746853" w:history="1">
        <w:r w:rsidR="00E03715" w:rsidRPr="00CC3AF5">
          <w:rPr>
            <w:rStyle w:val="Hyperlink"/>
            <w:rFonts w:eastAsia="PMingLiU"/>
            <w:noProof/>
            <w14:scene3d>
              <w14:camera w14:prst="orthographicFront"/>
              <w14:lightRig w14:rig="threePt" w14:dir="t">
                <w14:rot w14:lat="0" w14:lon="0" w14:rev="0"/>
              </w14:lightRig>
            </w14:scene3d>
          </w:rPr>
          <w:t>3.2.5</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Neonatal and paediatric patients with cancer</w:t>
        </w:r>
        <w:r w:rsidR="00E03715">
          <w:rPr>
            <w:noProof/>
            <w:webHidden/>
          </w:rPr>
          <w:tab/>
        </w:r>
        <w:r w:rsidR="00E03715">
          <w:rPr>
            <w:noProof/>
            <w:webHidden/>
          </w:rPr>
          <w:fldChar w:fldCharType="begin"/>
        </w:r>
        <w:r w:rsidR="00E03715">
          <w:rPr>
            <w:noProof/>
            <w:webHidden/>
          </w:rPr>
          <w:instrText xml:space="preserve"> PAGEREF _Toc427746853 \h </w:instrText>
        </w:r>
        <w:r w:rsidR="00E03715">
          <w:rPr>
            <w:noProof/>
            <w:webHidden/>
          </w:rPr>
        </w:r>
        <w:r w:rsidR="00E03715">
          <w:rPr>
            <w:noProof/>
            <w:webHidden/>
          </w:rPr>
          <w:fldChar w:fldCharType="separate"/>
        </w:r>
        <w:r w:rsidR="000F7A9B">
          <w:rPr>
            <w:noProof/>
            <w:webHidden/>
          </w:rPr>
          <w:t>253</w:t>
        </w:r>
        <w:r w:rsidR="00E03715">
          <w:rPr>
            <w:noProof/>
            <w:webHidden/>
          </w:rPr>
          <w:fldChar w:fldCharType="end"/>
        </w:r>
      </w:hyperlink>
    </w:p>
    <w:p w14:paraId="4E153330" w14:textId="77777777" w:rsidR="00E03715" w:rsidRDefault="00D57121">
      <w:pPr>
        <w:pStyle w:val="TOC3"/>
        <w:rPr>
          <w:rFonts w:asciiTheme="minorHAnsi" w:eastAsiaTheme="minorEastAsia" w:hAnsiTheme="minorHAnsi" w:cstheme="minorBidi"/>
          <w:noProof/>
          <w:color w:val="auto"/>
          <w:sz w:val="22"/>
        </w:rPr>
      </w:pPr>
      <w:hyperlink w:anchor="_Toc427746854" w:history="1">
        <w:r w:rsidR="00E03715" w:rsidRPr="00CC3AF5">
          <w:rPr>
            <w:rStyle w:val="Hyperlink"/>
            <w:rFonts w:eastAsia="PMingLiU"/>
            <w:noProof/>
            <w14:scene3d>
              <w14:camera w14:prst="orthographicFront"/>
              <w14:lightRig w14:rig="threePt" w14:dir="t">
                <w14:rot w14:lat="0" w14:lon="0" w14:rev="0"/>
              </w14:lightRig>
            </w14:scene3d>
          </w:rPr>
          <w:t>3.2.6</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Neonatal and paediatric patients with kidney disease</w:t>
        </w:r>
        <w:r w:rsidR="00E03715">
          <w:rPr>
            <w:noProof/>
            <w:webHidden/>
          </w:rPr>
          <w:tab/>
        </w:r>
        <w:r w:rsidR="00E03715">
          <w:rPr>
            <w:noProof/>
            <w:webHidden/>
          </w:rPr>
          <w:fldChar w:fldCharType="begin"/>
        </w:r>
        <w:r w:rsidR="00E03715">
          <w:rPr>
            <w:noProof/>
            <w:webHidden/>
          </w:rPr>
          <w:instrText xml:space="preserve"> PAGEREF _Toc427746854 \h </w:instrText>
        </w:r>
        <w:r w:rsidR="00E03715">
          <w:rPr>
            <w:noProof/>
            <w:webHidden/>
          </w:rPr>
        </w:r>
        <w:r w:rsidR="00E03715">
          <w:rPr>
            <w:noProof/>
            <w:webHidden/>
          </w:rPr>
          <w:fldChar w:fldCharType="separate"/>
        </w:r>
        <w:r w:rsidR="000F7A9B">
          <w:rPr>
            <w:noProof/>
            <w:webHidden/>
          </w:rPr>
          <w:t>275</w:t>
        </w:r>
        <w:r w:rsidR="00E03715">
          <w:rPr>
            <w:noProof/>
            <w:webHidden/>
          </w:rPr>
          <w:fldChar w:fldCharType="end"/>
        </w:r>
      </w:hyperlink>
    </w:p>
    <w:p w14:paraId="1E598970" w14:textId="77777777" w:rsidR="00E03715" w:rsidRDefault="00D57121">
      <w:pPr>
        <w:pStyle w:val="TOC3"/>
        <w:rPr>
          <w:rFonts w:asciiTheme="minorHAnsi" w:eastAsiaTheme="minorEastAsia" w:hAnsiTheme="minorHAnsi" w:cstheme="minorBidi"/>
          <w:noProof/>
          <w:color w:val="auto"/>
          <w:sz w:val="22"/>
        </w:rPr>
      </w:pPr>
      <w:hyperlink w:anchor="_Toc427746855" w:history="1">
        <w:r w:rsidR="00E03715" w:rsidRPr="00CC3AF5">
          <w:rPr>
            <w:rStyle w:val="Hyperlink"/>
            <w:rFonts w:eastAsia="PMingLiU"/>
            <w:noProof/>
            <w14:scene3d>
              <w14:camera w14:prst="orthographicFront"/>
              <w14:lightRig w14:rig="threePt" w14:dir="t">
                <w14:rot w14:lat="0" w14:lon="0" w14:rev="0"/>
              </w14:lightRig>
            </w14:scene3d>
          </w:rPr>
          <w:t>3.2.7</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Neonatal and paediatric patients with malaria</w:t>
        </w:r>
        <w:r w:rsidR="00E03715">
          <w:rPr>
            <w:noProof/>
            <w:webHidden/>
          </w:rPr>
          <w:tab/>
        </w:r>
        <w:r w:rsidR="00E03715">
          <w:rPr>
            <w:noProof/>
            <w:webHidden/>
          </w:rPr>
          <w:fldChar w:fldCharType="begin"/>
        </w:r>
        <w:r w:rsidR="00E03715">
          <w:rPr>
            <w:noProof/>
            <w:webHidden/>
          </w:rPr>
          <w:instrText xml:space="preserve"> PAGEREF _Toc427746855 \h </w:instrText>
        </w:r>
        <w:r w:rsidR="00E03715">
          <w:rPr>
            <w:noProof/>
            <w:webHidden/>
          </w:rPr>
        </w:r>
        <w:r w:rsidR="00E03715">
          <w:rPr>
            <w:noProof/>
            <w:webHidden/>
          </w:rPr>
          <w:fldChar w:fldCharType="separate"/>
        </w:r>
        <w:r w:rsidR="000F7A9B">
          <w:rPr>
            <w:noProof/>
            <w:webHidden/>
          </w:rPr>
          <w:t>288</w:t>
        </w:r>
        <w:r w:rsidR="00E03715">
          <w:rPr>
            <w:noProof/>
            <w:webHidden/>
          </w:rPr>
          <w:fldChar w:fldCharType="end"/>
        </w:r>
      </w:hyperlink>
    </w:p>
    <w:p w14:paraId="6BFA4EB9" w14:textId="77777777" w:rsidR="00E03715" w:rsidRDefault="00D57121">
      <w:pPr>
        <w:pStyle w:val="TOC3"/>
        <w:rPr>
          <w:rFonts w:asciiTheme="minorHAnsi" w:eastAsiaTheme="minorEastAsia" w:hAnsiTheme="minorHAnsi" w:cstheme="minorBidi"/>
          <w:noProof/>
          <w:color w:val="auto"/>
          <w:sz w:val="22"/>
        </w:rPr>
      </w:pPr>
      <w:hyperlink w:anchor="_Toc427746856" w:history="1">
        <w:r w:rsidR="00E03715" w:rsidRPr="00CC3AF5">
          <w:rPr>
            <w:rStyle w:val="Hyperlink"/>
            <w:rFonts w:eastAsia="PMingLiU"/>
            <w:noProof/>
            <w14:scene3d>
              <w14:camera w14:prst="orthographicFront"/>
              <w14:lightRig w14:rig="threePt" w14:dir="t">
                <w14:rot w14:lat="0" w14:lon="0" w14:rev="0"/>
              </w14:lightRig>
            </w14:scene3d>
          </w:rPr>
          <w:t>3.2.8</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Neonatal and paediatric patients with HIV or AIDS</w:t>
        </w:r>
        <w:r w:rsidR="00E03715">
          <w:rPr>
            <w:noProof/>
            <w:webHidden/>
          </w:rPr>
          <w:tab/>
        </w:r>
        <w:r w:rsidR="00E03715">
          <w:rPr>
            <w:noProof/>
            <w:webHidden/>
          </w:rPr>
          <w:fldChar w:fldCharType="begin"/>
        </w:r>
        <w:r w:rsidR="00E03715">
          <w:rPr>
            <w:noProof/>
            <w:webHidden/>
          </w:rPr>
          <w:instrText xml:space="preserve"> PAGEREF _Toc427746856 \h </w:instrText>
        </w:r>
        <w:r w:rsidR="00E03715">
          <w:rPr>
            <w:noProof/>
            <w:webHidden/>
          </w:rPr>
        </w:r>
        <w:r w:rsidR="00E03715">
          <w:rPr>
            <w:noProof/>
            <w:webHidden/>
          </w:rPr>
          <w:fldChar w:fldCharType="separate"/>
        </w:r>
        <w:r w:rsidR="000F7A9B">
          <w:rPr>
            <w:noProof/>
            <w:webHidden/>
          </w:rPr>
          <w:t>298</w:t>
        </w:r>
        <w:r w:rsidR="00E03715">
          <w:rPr>
            <w:noProof/>
            <w:webHidden/>
          </w:rPr>
          <w:fldChar w:fldCharType="end"/>
        </w:r>
      </w:hyperlink>
    </w:p>
    <w:p w14:paraId="7CAB0285" w14:textId="77777777" w:rsidR="00E03715" w:rsidRDefault="00D57121">
      <w:pPr>
        <w:pStyle w:val="TOC3"/>
        <w:rPr>
          <w:rFonts w:asciiTheme="minorHAnsi" w:eastAsiaTheme="minorEastAsia" w:hAnsiTheme="minorHAnsi" w:cstheme="minorBidi"/>
          <w:noProof/>
          <w:color w:val="auto"/>
          <w:sz w:val="22"/>
        </w:rPr>
      </w:pPr>
      <w:hyperlink w:anchor="_Toc427746857" w:history="1">
        <w:r w:rsidR="00E03715" w:rsidRPr="00CC3AF5">
          <w:rPr>
            <w:rStyle w:val="Hyperlink"/>
            <w:rFonts w:eastAsia="PMingLiU"/>
            <w:noProof/>
            <w14:scene3d>
              <w14:camera w14:prst="orthographicFront"/>
              <w14:lightRig w14:rig="threePt" w14:dir="t">
                <w14:rot w14:lat="0" w14:lon="0" w14:rev="0"/>
              </w14:lightRig>
            </w14:scene3d>
          </w:rPr>
          <w:t>3.2.9</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Neonatal and paediatric patients with sickle cell disease</w:t>
        </w:r>
        <w:r w:rsidR="00E03715">
          <w:rPr>
            <w:noProof/>
            <w:webHidden/>
          </w:rPr>
          <w:tab/>
        </w:r>
        <w:r w:rsidR="00E03715">
          <w:rPr>
            <w:noProof/>
            <w:webHidden/>
          </w:rPr>
          <w:fldChar w:fldCharType="begin"/>
        </w:r>
        <w:r w:rsidR="00E03715">
          <w:rPr>
            <w:noProof/>
            <w:webHidden/>
          </w:rPr>
          <w:instrText xml:space="preserve"> PAGEREF _Toc427746857 \h </w:instrText>
        </w:r>
        <w:r w:rsidR="00E03715">
          <w:rPr>
            <w:noProof/>
            <w:webHidden/>
          </w:rPr>
        </w:r>
        <w:r w:rsidR="00E03715">
          <w:rPr>
            <w:noProof/>
            <w:webHidden/>
          </w:rPr>
          <w:fldChar w:fldCharType="separate"/>
        </w:r>
        <w:r w:rsidR="000F7A9B">
          <w:rPr>
            <w:noProof/>
            <w:webHidden/>
          </w:rPr>
          <w:t>304</w:t>
        </w:r>
        <w:r w:rsidR="00E03715">
          <w:rPr>
            <w:noProof/>
            <w:webHidden/>
          </w:rPr>
          <w:fldChar w:fldCharType="end"/>
        </w:r>
      </w:hyperlink>
    </w:p>
    <w:p w14:paraId="478C9723" w14:textId="77777777" w:rsidR="00E03715" w:rsidRDefault="00D57121">
      <w:pPr>
        <w:pStyle w:val="TOC3"/>
        <w:rPr>
          <w:rFonts w:asciiTheme="minorHAnsi" w:eastAsiaTheme="minorEastAsia" w:hAnsiTheme="minorHAnsi" w:cstheme="minorBidi"/>
          <w:noProof/>
          <w:color w:val="auto"/>
          <w:sz w:val="22"/>
        </w:rPr>
      </w:pPr>
      <w:hyperlink w:anchor="_Toc427746858" w:history="1">
        <w:r w:rsidR="00E03715" w:rsidRPr="00CC3AF5">
          <w:rPr>
            <w:rStyle w:val="Hyperlink"/>
            <w:rFonts w:eastAsia="PMingLiU"/>
            <w:noProof/>
            <w14:scene3d>
              <w14:camera w14:prst="orthographicFront"/>
              <w14:lightRig w14:rig="threePt" w14:dir="t">
                <w14:rot w14:lat="0" w14:lon="0" w14:rev="0"/>
              </w14:lightRig>
            </w14:scene3d>
          </w:rPr>
          <w:t>3.2.10</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Neonatal and paediatric patients requiring surgery</w:t>
        </w:r>
        <w:r w:rsidR="00E03715">
          <w:rPr>
            <w:noProof/>
            <w:webHidden/>
          </w:rPr>
          <w:tab/>
        </w:r>
        <w:r w:rsidR="00E03715">
          <w:rPr>
            <w:noProof/>
            <w:webHidden/>
          </w:rPr>
          <w:fldChar w:fldCharType="begin"/>
        </w:r>
        <w:r w:rsidR="00E03715">
          <w:rPr>
            <w:noProof/>
            <w:webHidden/>
          </w:rPr>
          <w:instrText xml:space="preserve"> PAGEREF _Toc427746858 \h </w:instrText>
        </w:r>
        <w:r w:rsidR="00E03715">
          <w:rPr>
            <w:noProof/>
            <w:webHidden/>
          </w:rPr>
        </w:r>
        <w:r w:rsidR="00E03715">
          <w:rPr>
            <w:noProof/>
            <w:webHidden/>
          </w:rPr>
          <w:fldChar w:fldCharType="separate"/>
        </w:r>
        <w:r w:rsidR="000F7A9B">
          <w:rPr>
            <w:noProof/>
            <w:webHidden/>
          </w:rPr>
          <w:t>321</w:t>
        </w:r>
        <w:r w:rsidR="00E03715">
          <w:rPr>
            <w:noProof/>
            <w:webHidden/>
          </w:rPr>
          <w:fldChar w:fldCharType="end"/>
        </w:r>
      </w:hyperlink>
    </w:p>
    <w:p w14:paraId="778EE610" w14:textId="77777777" w:rsidR="00E03715" w:rsidRDefault="00D57121">
      <w:pPr>
        <w:pStyle w:val="TOC3"/>
        <w:rPr>
          <w:rFonts w:asciiTheme="minorHAnsi" w:eastAsiaTheme="minorEastAsia" w:hAnsiTheme="minorHAnsi" w:cstheme="minorBidi"/>
          <w:noProof/>
          <w:color w:val="auto"/>
          <w:sz w:val="22"/>
        </w:rPr>
      </w:pPr>
      <w:hyperlink w:anchor="_Toc427746859" w:history="1">
        <w:r w:rsidR="00E03715" w:rsidRPr="00CC3AF5">
          <w:rPr>
            <w:rStyle w:val="Hyperlink"/>
            <w:rFonts w:eastAsia="PMingLiU"/>
            <w:noProof/>
            <w14:scene3d>
              <w14:camera w14:prst="orthographicFront"/>
              <w14:lightRig w14:rig="threePt" w14:dir="t">
                <w14:rot w14:lat="0" w14:lon="0" w14:rev="0"/>
              </w14:lightRig>
            </w14:scene3d>
          </w:rPr>
          <w:t>3.2.1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Critically ill neonatal and paediatric patients</w:t>
        </w:r>
        <w:r w:rsidR="00E03715">
          <w:rPr>
            <w:noProof/>
            <w:webHidden/>
          </w:rPr>
          <w:tab/>
        </w:r>
        <w:r w:rsidR="00E03715">
          <w:rPr>
            <w:noProof/>
            <w:webHidden/>
          </w:rPr>
          <w:fldChar w:fldCharType="begin"/>
        </w:r>
        <w:r w:rsidR="00E03715">
          <w:rPr>
            <w:noProof/>
            <w:webHidden/>
          </w:rPr>
          <w:instrText xml:space="preserve"> PAGEREF _Toc427746859 \h </w:instrText>
        </w:r>
        <w:r w:rsidR="00E03715">
          <w:rPr>
            <w:noProof/>
            <w:webHidden/>
          </w:rPr>
        </w:r>
        <w:r w:rsidR="00E03715">
          <w:rPr>
            <w:noProof/>
            <w:webHidden/>
          </w:rPr>
          <w:fldChar w:fldCharType="separate"/>
        </w:r>
        <w:r w:rsidR="000F7A9B">
          <w:rPr>
            <w:noProof/>
            <w:webHidden/>
          </w:rPr>
          <w:t>339</w:t>
        </w:r>
        <w:r w:rsidR="00E03715">
          <w:rPr>
            <w:noProof/>
            <w:webHidden/>
          </w:rPr>
          <w:fldChar w:fldCharType="end"/>
        </w:r>
      </w:hyperlink>
    </w:p>
    <w:p w14:paraId="401CF789" w14:textId="77777777" w:rsidR="00E03715" w:rsidRDefault="00D57121">
      <w:pPr>
        <w:pStyle w:val="TOC2"/>
        <w:rPr>
          <w:rFonts w:asciiTheme="minorHAnsi" w:eastAsiaTheme="minorEastAsia" w:hAnsiTheme="minorHAnsi" w:cstheme="minorBidi"/>
          <w:noProof/>
          <w:color w:val="auto"/>
        </w:rPr>
      </w:pPr>
      <w:hyperlink w:anchor="_Toc427746860" w:history="1">
        <w:r w:rsidR="00E03715" w:rsidRPr="00CC3AF5">
          <w:rPr>
            <w:rStyle w:val="Hyperlink"/>
            <w:rFonts w:eastAsia="PMingLiU"/>
            <w:noProof/>
          </w:rPr>
          <w:t>3.3</w:t>
        </w:r>
        <w:r w:rsidR="00E03715">
          <w:rPr>
            <w:rFonts w:asciiTheme="minorHAnsi" w:eastAsiaTheme="minorEastAsia" w:hAnsiTheme="minorHAnsi" w:cstheme="minorBidi"/>
            <w:noProof/>
            <w:color w:val="auto"/>
          </w:rPr>
          <w:tab/>
        </w:r>
        <w:r w:rsidR="00E03715" w:rsidRPr="00CC3AF5">
          <w:rPr>
            <w:rStyle w:val="Hyperlink"/>
            <w:rFonts w:eastAsia="PMingLiU"/>
            <w:noProof/>
          </w:rPr>
          <w:t>Question 3</w:t>
        </w:r>
        <w:r w:rsidR="00E03715">
          <w:rPr>
            <w:noProof/>
            <w:webHidden/>
          </w:rPr>
          <w:tab/>
        </w:r>
        <w:r w:rsidR="00E03715">
          <w:rPr>
            <w:noProof/>
            <w:webHidden/>
          </w:rPr>
          <w:fldChar w:fldCharType="begin"/>
        </w:r>
        <w:r w:rsidR="00E03715">
          <w:rPr>
            <w:noProof/>
            <w:webHidden/>
          </w:rPr>
          <w:instrText xml:space="preserve"> PAGEREF _Toc427746860 \h </w:instrText>
        </w:r>
        <w:r w:rsidR="00E03715">
          <w:rPr>
            <w:noProof/>
            <w:webHidden/>
          </w:rPr>
        </w:r>
        <w:r w:rsidR="00E03715">
          <w:rPr>
            <w:noProof/>
            <w:webHidden/>
          </w:rPr>
          <w:fldChar w:fldCharType="separate"/>
        </w:r>
        <w:r w:rsidR="000F7A9B">
          <w:rPr>
            <w:noProof/>
            <w:webHidden/>
          </w:rPr>
          <w:t>349</w:t>
        </w:r>
        <w:r w:rsidR="00E03715">
          <w:rPr>
            <w:noProof/>
            <w:webHidden/>
          </w:rPr>
          <w:fldChar w:fldCharType="end"/>
        </w:r>
      </w:hyperlink>
    </w:p>
    <w:p w14:paraId="3251290C" w14:textId="77777777" w:rsidR="00E03715" w:rsidRDefault="00D57121">
      <w:pPr>
        <w:pStyle w:val="TOC3"/>
        <w:rPr>
          <w:rFonts w:asciiTheme="minorHAnsi" w:eastAsiaTheme="minorEastAsia" w:hAnsiTheme="minorHAnsi" w:cstheme="minorBidi"/>
          <w:noProof/>
          <w:color w:val="auto"/>
          <w:sz w:val="22"/>
        </w:rPr>
      </w:pPr>
      <w:hyperlink w:anchor="_Toc427746861" w:history="1">
        <w:r w:rsidR="00E03715" w:rsidRPr="00CC3AF5">
          <w:rPr>
            <w:rStyle w:val="Hyperlink"/>
            <w:rFonts w:eastAsia="PMingLiU"/>
            <w:noProof/>
            <w14:scene3d>
              <w14:camera w14:prst="orthographicFront"/>
              <w14:lightRig w14:rig="threePt" w14:dir="t">
                <w14:rot w14:lat="0" w14:lon="0" w14:rev="0"/>
              </w14:lightRig>
            </w14:scene3d>
          </w:rPr>
          <w:t>3.3.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Background</w:t>
        </w:r>
        <w:r w:rsidR="00E03715">
          <w:rPr>
            <w:noProof/>
            <w:webHidden/>
          </w:rPr>
          <w:tab/>
        </w:r>
        <w:r w:rsidR="00E03715">
          <w:rPr>
            <w:noProof/>
            <w:webHidden/>
          </w:rPr>
          <w:fldChar w:fldCharType="begin"/>
        </w:r>
        <w:r w:rsidR="00E03715">
          <w:rPr>
            <w:noProof/>
            <w:webHidden/>
          </w:rPr>
          <w:instrText xml:space="preserve"> PAGEREF _Toc427746861 \h </w:instrText>
        </w:r>
        <w:r w:rsidR="00E03715">
          <w:rPr>
            <w:noProof/>
            <w:webHidden/>
          </w:rPr>
        </w:r>
        <w:r w:rsidR="00E03715">
          <w:rPr>
            <w:noProof/>
            <w:webHidden/>
          </w:rPr>
          <w:fldChar w:fldCharType="separate"/>
        </w:r>
        <w:r w:rsidR="000F7A9B">
          <w:rPr>
            <w:noProof/>
            <w:webHidden/>
          </w:rPr>
          <w:t>350</w:t>
        </w:r>
        <w:r w:rsidR="00E03715">
          <w:rPr>
            <w:noProof/>
            <w:webHidden/>
          </w:rPr>
          <w:fldChar w:fldCharType="end"/>
        </w:r>
      </w:hyperlink>
    </w:p>
    <w:p w14:paraId="6EA088E0" w14:textId="77777777" w:rsidR="00E03715" w:rsidRDefault="00D57121">
      <w:pPr>
        <w:pStyle w:val="TOC3"/>
        <w:rPr>
          <w:rFonts w:asciiTheme="minorHAnsi" w:eastAsiaTheme="minorEastAsia" w:hAnsiTheme="minorHAnsi" w:cstheme="minorBidi"/>
          <w:noProof/>
          <w:color w:val="auto"/>
          <w:sz w:val="22"/>
        </w:rPr>
      </w:pPr>
      <w:hyperlink w:anchor="_Toc427746862" w:history="1">
        <w:r w:rsidR="00E03715" w:rsidRPr="00CC3AF5">
          <w:rPr>
            <w:rStyle w:val="Hyperlink"/>
            <w:rFonts w:eastAsia="PMingLiU"/>
            <w:noProof/>
            <w14:scene3d>
              <w14:camera w14:prst="orthographicFront"/>
              <w14:lightRig w14:rig="threePt" w14:dir="t">
                <w14:rot w14:lat="0" w14:lon="0" w14:rev="0"/>
              </w14:lightRig>
            </w14:scene3d>
          </w:rPr>
          <w:t>3.3.2</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Methods</w:t>
        </w:r>
        <w:r w:rsidR="00E03715">
          <w:rPr>
            <w:noProof/>
            <w:webHidden/>
          </w:rPr>
          <w:tab/>
        </w:r>
        <w:r w:rsidR="00E03715">
          <w:rPr>
            <w:noProof/>
            <w:webHidden/>
          </w:rPr>
          <w:fldChar w:fldCharType="begin"/>
        </w:r>
        <w:r w:rsidR="00E03715">
          <w:rPr>
            <w:noProof/>
            <w:webHidden/>
          </w:rPr>
          <w:instrText xml:space="preserve"> PAGEREF _Toc427746862 \h </w:instrText>
        </w:r>
        <w:r w:rsidR="00E03715">
          <w:rPr>
            <w:noProof/>
            <w:webHidden/>
          </w:rPr>
        </w:r>
        <w:r w:rsidR="00E03715">
          <w:rPr>
            <w:noProof/>
            <w:webHidden/>
          </w:rPr>
          <w:fldChar w:fldCharType="separate"/>
        </w:r>
        <w:r w:rsidR="000F7A9B">
          <w:rPr>
            <w:noProof/>
            <w:webHidden/>
          </w:rPr>
          <w:t>351</w:t>
        </w:r>
        <w:r w:rsidR="00E03715">
          <w:rPr>
            <w:noProof/>
            <w:webHidden/>
          </w:rPr>
          <w:fldChar w:fldCharType="end"/>
        </w:r>
      </w:hyperlink>
    </w:p>
    <w:p w14:paraId="1FAFD936" w14:textId="77777777" w:rsidR="00E03715" w:rsidRDefault="00D57121">
      <w:pPr>
        <w:pStyle w:val="TOC3"/>
        <w:rPr>
          <w:rFonts w:asciiTheme="minorHAnsi" w:eastAsiaTheme="minorEastAsia" w:hAnsiTheme="minorHAnsi" w:cstheme="minorBidi"/>
          <w:noProof/>
          <w:color w:val="auto"/>
          <w:sz w:val="22"/>
        </w:rPr>
      </w:pPr>
      <w:hyperlink w:anchor="_Toc427746863" w:history="1">
        <w:r w:rsidR="00E03715" w:rsidRPr="00CC3AF5">
          <w:rPr>
            <w:rStyle w:val="Hyperlink"/>
            <w:rFonts w:eastAsia="PMingLiU"/>
            <w:noProof/>
            <w14:scene3d>
              <w14:camera w14:prst="orthographicFront"/>
              <w14:lightRig w14:rig="threePt" w14:dir="t">
                <w14:rot w14:lat="0" w14:lon="0" w14:rev="0"/>
              </w14:lightRig>
            </w14:scene3d>
          </w:rPr>
          <w:t>3.3.3</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Preterm and low birth weight infants</w:t>
        </w:r>
        <w:r w:rsidR="00E03715">
          <w:rPr>
            <w:noProof/>
            <w:webHidden/>
          </w:rPr>
          <w:tab/>
        </w:r>
        <w:r w:rsidR="00E03715">
          <w:rPr>
            <w:noProof/>
            <w:webHidden/>
          </w:rPr>
          <w:fldChar w:fldCharType="begin"/>
        </w:r>
        <w:r w:rsidR="00E03715">
          <w:rPr>
            <w:noProof/>
            <w:webHidden/>
          </w:rPr>
          <w:instrText xml:space="preserve"> PAGEREF _Toc427746863 \h </w:instrText>
        </w:r>
        <w:r w:rsidR="00E03715">
          <w:rPr>
            <w:noProof/>
            <w:webHidden/>
          </w:rPr>
        </w:r>
        <w:r w:rsidR="00E03715">
          <w:rPr>
            <w:noProof/>
            <w:webHidden/>
          </w:rPr>
          <w:fldChar w:fldCharType="separate"/>
        </w:r>
        <w:r w:rsidR="000F7A9B">
          <w:rPr>
            <w:noProof/>
            <w:webHidden/>
          </w:rPr>
          <w:t>352</w:t>
        </w:r>
        <w:r w:rsidR="00E03715">
          <w:rPr>
            <w:noProof/>
            <w:webHidden/>
          </w:rPr>
          <w:fldChar w:fldCharType="end"/>
        </w:r>
      </w:hyperlink>
    </w:p>
    <w:p w14:paraId="382CAC62" w14:textId="77777777" w:rsidR="00E03715" w:rsidRDefault="00D57121">
      <w:pPr>
        <w:pStyle w:val="TOC3"/>
        <w:rPr>
          <w:rFonts w:asciiTheme="minorHAnsi" w:eastAsiaTheme="minorEastAsia" w:hAnsiTheme="minorHAnsi" w:cstheme="minorBidi"/>
          <w:noProof/>
          <w:color w:val="auto"/>
          <w:sz w:val="22"/>
        </w:rPr>
      </w:pPr>
      <w:hyperlink w:anchor="_Toc427746864" w:history="1">
        <w:r w:rsidR="00E03715" w:rsidRPr="00CC3AF5">
          <w:rPr>
            <w:rStyle w:val="Hyperlink"/>
            <w:rFonts w:eastAsia="PMingLiU"/>
            <w:noProof/>
            <w14:scene3d>
              <w14:camera w14:prst="orthographicFront"/>
              <w14:lightRig w14:rig="threePt" w14:dir="t">
                <w14:rot w14:lat="0" w14:lon="0" w14:rev="0"/>
              </w14:lightRig>
            </w14:scene3d>
          </w:rPr>
          <w:t>3.3.4</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 xml:space="preserve">Neonatal and </w:t>
        </w:r>
        <w:r w:rsidR="00E03715" w:rsidRPr="00CC3AF5">
          <w:rPr>
            <w:rStyle w:val="Hyperlink"/>
            <w:rFonts w:eastAsia="PMingLiU"/>
            <w:iCs/>
            <w:noProof/>
          </w:rPr>
          <w:t>paediatric patients with cancer</w:t>
        </w:r>
        <w:r w:rsidR="00E03715">
          <w:rPr>
            <w:noProof/>
            <w:webHidden/>
          </w:rPr>
          <w:tab/>
        </w:r>
        <w:r w:rsidR="00E03715">
          <w:rPr>
            <w:noProof/>
            <w:webHidden/>
          </w:rPr>
          <w:fldChar w:fldCharType="begin"/>
        </w:r>
        <w:r w:rsidR="00E03715">
          <w:rPr>
            <w:noProof/>
            <w:webHidden/>
          </w:rPr>
          <w:instrText xml:space="preserve"> PAGEREF _Toc427746864 \h </w:instrText>
        </w:r>
        <w:r w:rsidR="00E03715">
          <w:rPr>
            <w:noProof/>
            <w:webHidden/>
          </w:rPr>
        </w:r>
        <w:r w:rsidR="00E03715">
          <w:rPr>
            <w:noProof/>
            <w:webHidden/>
          </w:rPr>
          <w:fldChar w:fldCharType="separate"/>
        </w:r>
        <w:r w:rsidR="000F7A9B">
          <w:rPr>
            <w:noProof/>
            <w:webHidden/>
          </w:rPr>
          <w:t>378</w:t>
        </w:r>
        <w:r w:rsidR="00E03715">
          <w:rPr>
            <w:noProof/>
            <w:webHidden/>
          </w:rPr>
          <w:fldChar w:fldCharType="end"/>
        </w:r>
      </w:hyperlink>
    </w:p>
    <w:p w14:paraId="24DDF52F" w14:textId="77777777" w:rsidR="00E03715" w:rsidRDefault="00D57121">
      <w:pPr>
        <w:pStyle w:val="TOC3"/>
        <w:rPr>
          <w:rFonts w:asciiTheme="minorHAnsi" w:eastAsiaTheme="minorEastAsia" w:hAnsiTheme="minorHAnsi" w:cstheme="minorBidi"/>
          <w:noProof/>
          <w:color w:val="auto"/>
          <w:sz w:val="22"/>
        </w:rPr>
      </w:pPr>
      <w:hyperlink w:anchor="_Toc427746865" w:history="1">
        <w:r w:rsidR="00E03715" w:rsidRPr="00CC3AF5">
          <w:rPr>
            <w:rStyle w:val="Hyperlink"/>
            <w:rFonts w:eastAsia="PMingLiU"/>
            <w:noProof/>
            <w14:scene3d>
              <w14:camera w14:prst="orthographicFront"/>
              <w14:lightRig w14:rig="threePt" w14:dir="t">
                <w14:rot w14:lat="0" w14:lon="0" w14:rev="0"/>
              </w14:lightRig>
            </w14:scene3d>
          </w:rPr>
          <w:t>3.3.5</w:t>
        </w:r>
        <w:r w:rsidR="00E03715">
          <w:rPr>
            <w:rFonts w:asciiTheme="minorHAnsi" w:eastAsiaTheme="minorEastAsia" w:hAnsiTheme="minorHAnsi" w:cstheme="minorBidi"/>
            <w:noProof/>
            <w:color w:val="auto"/>
            <w:sz w:val="22"/>
          </w:rPr>
          <w:tab/>
        </w:r>
        <w:r w:rsidR="00E03715" w:rsidRPr="00CC3AF5">
          <w:rPr>
            <w:rStyle w:val="Hyperlink"/>
            <w:rFonts w:eastAsia="PMingLiU"/>
            <w:iCs/>
            <w:noProof/>
          </w:rPr>
          <w:t>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6865 \h </w:instrText>
        </w:r>
        <w:r w:rsidR="00E03715">
          <w:rPr>
            <w:noProof/>
            <w:webHidden/>
          </w:rPr>
        </w:r>
        <w:r w:rsidR="00E03715">
          <w:rPr>
            <w:noProof/>
            <w:webHidden/>
          </w:rPr>
          <w:fldChar w:fldCharType="separate"/>
        </w:r>
        <w:r w:rsidR="000F7A9B">
          <w:rPr>
            <w:noProof/>
            <w:webHidden/>
          </w:rPr>
          <w:t>387</w:t>
        </w:r>
        <w:r w:rsidR="00E03715">
          <w:rPr>
            <w:noProof/>
            <w:webHidden/>
          </w:rPr>
          <w:fldChar w:fldCharType="end"/>
        </w:r>
      </w:hyperlink>
    </w:p>
    <w:p w14:paraId="7213CDC9" w14:textId="77777777" w:rsidR="00E03715" w:rsidRDefault="00D57121">
      <w:pPr>
        <w:pStyle w:val="TOC3"/>
        <w:rPr>
          <w:rFonts w:asciiTheme="minorHAnsi" w:eastAsiaTheme="minorEastAsia" w:hAnsiTheme="minorHAnsi" w:cstheme="minorBidi"/>
          <w:noProof/>
          <w:color w:val="auto"/>
          <w:sz w:val="22"/>
        </w:rPr>
      </w:pPr>
      <w:hyperlink w:anchor="_Toc427746866" w:history="1">
        <w:r w:rsidR="00E03715" w:rsidRPr="00CC3AF5">
          <w:rPr>
            <w:rStyle w:val="Hyperlink"/>
            <w:rFonts w:eastAsia="PMingLiU"/>
            <w:noProof/>
            <w14:scene3d>
              <w14:camera w14:prst="orthographicFront"/>
              <w14:lightRig w14:rig="threePt" w14:dir="t">
                <w14:rot w14:lat="0" w14:lon="0" w14:rev="0"/>
              </w14:lightRig>
            </w14:scene3d>
          </w:rPr>
          <w:t>3.3.6</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Critically ill neonatal and paediatric patients</w:t>
        </w:r>
        <w:r w:rsidR="00E03715">
          <w:rPr>
            <w:noProof/>
            <w:webHidden/>
          </w:rPr>
          <w:tab/>
        </w:r>
        <w:r w:rsidR="00E03715">
          <w:rPr>
            <w:noProof/>
            <w:webHidden/>
          </w:rPr>
          <w:fldChar w:fldCharType="begin"/>
        </w:r>
        <w:r w:rsidR="00E03715">
          <w:rPr>
            <w:noProof/>
            <w:webHidden/>
          </w:rPr>
          <w:instrText xml:space="preserve"> PAGEREF _Toc427746866 \h </w:instrText>
        </w:r>
        <w:r w:rsidR="00E03715">
          <w:rPr>
            <w:noProof/>
            <w:webHidden/>
          </w:rPr>
        </w:r>
        <w:r w:rsidR="00E03715">
          <w:rPr>
            <w:noProof/>
            <w:webHidden/>
          </w:rPr>
          <w:fldChar w:fldCharType="separate"/>
        </w:r>
        <w:r w:rsidR="000F7A9B">
          <w:rPr>
            <w:noProof/>
            <w:webHidden/>
          </w:rPr>
          <w:t>424</w:t>
        </w:r>
        <w:r w:rsidR="00E03715">
          <w:rPr>
            <w:noProof/>
            <w:webHidden/>
          </w:rPr>
          <w:fldChar w:fldCharType="end"/>
        </w:r>
      </w:hyperlink>
    </w:p>
    <w:p w14:paraId="7CCA7D52" w14:textId="77777777" w:rsidR="00E03715" w:rsidRDefault="00D57121">
      <w:pPr>
        <w:pStyle w:val="TOC2"/>
        <w:rPr>
          <w:rFonts w:asciiTheme="minorHAnsi" w:eastAsiaTheme="minorEastAsia" w:hAnsiTheme="minorHAnsi" w:cstheme="minorBidi"/>
          <w:noProof/>
          <w:color w:val="auto"/>
        </w:rPr>
      </w:pPr>
      <w:hyperlink w:anchor="_Toc427746867" w:history="1">
        <w:r w:rsidR="00E03715" w:rsidRPr="00CC3AF5">
          <w:rPr>
            <w:rStyle w:val="Hyperlink"/>
            <w:rFonts w:eastAsia="PMingLiU"/>
            <w:noProof/>
          </w:rPr>
          <w:t>3.4</w:t>
        </w:r>
        <w:r w:rsidR="00E03715">
          <w:rPr>
            <w:rFonts w:asciiTheme="minorHAnsi" w:eastAsiaTheme="minorEastAsia" w:hAnsiTheme="minorHAnsi" w:cstheme="minorBidi"/>
            <w:noProof/>
            <w:color w:val="auto"/>
          </w:rPr>
          <w:tab/>
        </w:r>
        <w:r w:rsidR="00E03715" w:rsidRPr="00CC3AF5">
          <w:rPr>
            <w:rStyle w:val="Hyperlink"/>
            <w:rFonts w:eastAsia="PMingLiU"/>
            <w:noProof/>
          </w:rPr>
          <w:t>Question 4</w:t>
        </w:r>
        <w:r w:rsidR="00E03715">
          <w:rPr>
            <w:noProof/>
            <w:webHidden/>
          </w:rPr>
          <w:tab/>
        </w:r>
        <w:r w:rsidR="00E03715">
          <w:rPr>
            <w:noProof/>
            <w:webHidden/>
          </w:rPr>
          <w:fldChar w:fldCharType="begin"/>
        </w:r>
        <w:r w:rsidR="00E03715">
          <w:rPr>
            <w:noProof/>
            <w:webHidden/>
          </w:rPr>
          <w:instrText xml:space="preserve"> PAGEREF _Toc427746867 \h </w:instrText>
        </w:r>
        <w:r w:rsidR="00E03715">
          <w:rPr>
            <w:noProof/>
            <w:webHidden/>
          </w:rPr>
        </w:r>
        <w:r w:rsidR="00E03715">
          <w:rPr>
            <w:noProof/>
            <w:webHidden/>
          </w:rPr>
          <w:fldChar w:fldCharType="separate"/>
        </w:r>
        <w:r w:rsidR="000F7A9B">
          <w:rPr>
            <w:noProof/>
            <w:webHidden/>
          </w:rPr>
          <w:t>440</w:t>
        </w:r>
        <w:r w:rsidR="00E03715">
          <w:rPr>
            <w:noProof/>
            <w:webHidden/>
          </w:rPr>
          <w:fldChar w:fldCharType="end"/>
        </w:r>
      </w:hyperlink>
    </w:p>
    <w:p w14:paraId="7F36A2CE" w14:textId="77777777" w:rsidR="00E03715" w:rsidRDefault="00D57121">
      <w:pPr>
        <w:pStyle w:val="TOC3"/>
        <w:rPr>
          <w:rFonts w:asciiTheme="minorHAnsi" w:eastAsiaTheme="minorEastAsia" w:hAnsiTheme="minorHAnsi" w:cstheme="minorBidi"/>
          <w:noProof/>
          <w:color w:val="auto"/>
          <w:sz w:val="22"/>
        </w:rPr>
      </w:pPr>
      <w:hyperlink w:anchor="_Toc427746868" w:history="1">
        <w:r w:rsidR="00E03715" w:rsidRPr="00CC3AF5">
          <w:rPr>
            <w:rStyle w:val="Hyperlink"/>
            <w:rFonts w:eastAsia="PMingLiU"/>
            <w:noProof/>
            <w:lang w:eastAsia="en-GB"/>
            <w14:scene3d>
              <w14:camera w14:prst="orthographicFront"/>
              <w14:lightRig w14:rig="threePt" w14:dir="t">
                <w14:rot w14:lat="0" w14:lon="0" w14:rev="0"/>
              </w14:lightRig>
            </w14:scene3d>
          </w:rPr>
          <w:t>3.4.1</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Methods</w:t>
        </w:r>
        <w:r w:rsidR="00E03715">
          <w:rPr>
            <w:noProof/>
            <w:webHidden/>
          </w:rPr>
          <w:tab/>
        </w:r>
        <w:r w:rsidR="00E03715">
          <w:rPr>
            <w:noProof/>
            <w:webHidden/>
          </w:rPr>
          <w:fldChar w:fldCharType="begin"/>
        </w:r>
        <w:r w:rsidR="00E03715">
          <w:rPr>
            <w:noProof/>
            <w:webHidden/>
          </w:rPr>
          <w:instrText xml:space="preserve"> PAGEREF _Toc427746868 \h </w:instrText>
        </w:r>
        <w:r w:rsidR="00E03715">
          <w:rPr>
            <w:noProof/>
            <w:webHidden/>
          </w:rPr>
        </w:r>
        <w:r w:rsidR="00E03715">
          <w:rPr>
            <w:noProof/>
            <w:webHidden/>
          </w:rPr>
          <w:fldChar w:fldCharType="separate"/>
        </w:r>
        <w:r w:rsidR="000F7A9B">
          <w:rPr>
            <w:noProof/>
            <w:webHidden/>
          </w:rPr>
          <w:t>440</w:t>
        </w:r>
        <w:r w:rsidR="00E03715">
          <w:rPr>
            <w:noProof/>
            <w:webHidden/>
          </w:rPr>
          <w:fldChar w:fldCharType="end"/>
        </w:r>
      </w:hyperlink>
    </w:p>
    <w:p w14:paraId="6E10A7F4" w14:textId="77777777" w:rsidR="00E03715" w:rsidRDefault="00D57121">
      <w:pPr>
        <w:pStyle w:val="TOC3"/>
        <w:rPr>
          <w:rFonts w:asciiTheme="minorHAnsi" w:eastAsiaTheme="minorEastAsia" w:hAnsiTheme="minorHAnsi" w:cstheme="minorBidi"/>
          <w:noProof/>
          <w:color w:val="auto"/>
          <w:sz w:val="22"/>
        </w:rPr>
      </w:pPr>
      <w:hyperlink w:anchor="_Toc427746869" w:history="1">
        <w:r w:rsidR="00E03715" w:rsidRPr="00CC3AF5">
          <w:rPr>
            <w:rStyle w:val="Hyperlink"/>
            <w:rFonts w:eastAsia="PMingLiU"/>
            <w:noProof/>
            <w:lang w:eastAsia="en-GB"/>
            <w14:scene3d>
              <w14:camera w14:prst="orthographicFront"/>
              <w14:lightRig w14:rig="threePt" w14:dir="t">
                <w14:rot w14:lat="0" w14:lon="0" w14:rev="0"/>
              </w14:lightRig>
            </w14:scene3d>
          </w:rPr>
          <w:t>3.4.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Preterm and term infants</w:t>
        </w:r>
        <w:r w:rsidR="00E03715">
          <w:rPr>
            <w:noProof/>
            <w:webHidden/>
          </w:rPr>
          <w:tab/>
        </w:r>
        <w:r w:rsidR="00E03715">
          <w:rPr>
            <w:noProof/>
            <w:webHidden/>
          </w:rPr>
          <w:fldChar w:fldCharType="begin"/>
        </w:r>
        <w:r w:rsidR="00E03715">
          <w:rPr>
            <w:noProof/>
            <w:webHidden/>
          </w:rPr>
          <w:instrText xml:space="preserve"> PAGEREF _Toc427746869 \h </w:instrText>
        </w:r>
        <w:r w:rsidR="00E03715">
          <w:rPr>
            <w:noProof/>
            <w:webHidden/>
          </w:rPr>
        </w:r>
        <w:r w:rsidR="00E03715">
          <w:rPr>
            <w:noProof/>
            <w:webHidden/>
          </w:rPr>
          <w:fldChar w:fldCharType="separate"/>
        </w:r>
        <w:r w:rsidR="000F7A9B">
          <w:rPr>
            <w:noProof/>
            <w:webHidden/>
          </w:rPr>
          <w:t>441</w:t>
        </w:r>
        <w:r w:rsidR="00E03715">
          <w:rPr>
            <w:noProof/>
            <w:webHidden/>
          </w:rPr>
          <w:fldChar w:fldCharType="end"/>
        </w:r>
      </w:hyperlink>
    </w:p>
    <w:p w14:paraId="100823DE" w14:textId="77777777" w:rsidR="00E03715" w:rsidRDefault="00D57121">
      <w:pPr>
        <w:pStyle w:val="TOC3"/>
        <w:rPr>
          <w:rFonts w:asciiTheme="minorHAnsi" w:eastAsiaTheme="minorEastAsia" w:hAnsiTheme="minorHAnsi" w:cstheme="minorBidi"/>
          <w:noProof/>
          <w:color w:val="auto"/>
          <w:sz w:val="22"/>
        </w:rPr>
      </w:pPr>
      <w:hyperlink w:anchor="_Toc427746870" w:history="1">
        <w:r w:rsidR="00E03715" w:rsidRPr="00CC3AF5">
          <w:rPr>
            <w:rStyle w:val="Hyperlink"/>
            <w:rFonts w:eastAsia="PMingLiU"/>
            <w:noProof/>
            <w:lang w:eastAsia="en-GB"/>
            <w14:scene3d>
              <w14:camera w14:prst="orthographicFront"/>
              <w14:lightRig w14:rig="threePt" w14:dir="t">
                <w14:rot w14:lat="0" w14:lon="0" w14:rev="0"/>
              </w14:lightRig>
            </w14:scene3d>
          </w:rPr>
          <w:t>3.4.3</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6870 \h </w:instrText>
        </w:r>
        <w:r w:rsidR="00E03715">
          <w:rPr>
            <w:noProof/>
            <w:webHidden/>
          </w:rPr>
        </w:r>
        <w:r w:rsidR="00E03715">
          <w:rPr>
            <w:noProof/>
            <w:webHidden/>
          </w:rPr>
          <w:fldChar w:fldCharType="separate"/>
        </w:r>
        <w:r w:rsidR="000F7A9B">
          <w:rPr>
            <w:noProof/>
            <w:webHidden/>
          </w:rPr>
          <w:t>477</w:t>
        </w:r>
        <w:r w:rsidR="00E03715">
          <w:rPr>
            <w:noProof/>
            <w:webHidden/>
          </w:rPr>
          <w:fldChar w:fldCharType="end"/>
        </w:r>
      </w:hyperlink>
    </w:p>
    <w:p w14:paraId="2354C89A" w14:textId="77777777" w:rsidR="00E03715" w:rsidRDefault="00D57121">
      <w:pPr>
        <w:pStyle w:val="TOC3"/>
        <w:rPr>
          <w:rFonts w:asciiTheme="minorHAnsi" w:eastAsiaTheme="minorEastAsia" w:hAnsiTheme="minorHAnsi" w:cstheme="minorBidi"/>
          <w:noProof/>
          <w:color w:val="auto"/>
          <w:sz w:val="22"/>
        </w:rPr>
      </w:pPr>
      <w:hyperlink w:anchor="_Toc427746871" w:history="1">
        <w:r w:rsidR="00E03715" w:rsidRPr="00CC3AF5">
          <w:rPr>
            <w:rStyle w:val="Hyperlink"/>
            <w:rFonts w:eastAsia="PMingLiU"/>
            <w:noProof/>
            <w:lang w:eastAsia="en-GB"/>
            <w14:scene3d>
              <w14:camera w14:prst="orthographicFront"/>
              <w14:lightRig w14:rig="threePt" w14:dir="t">
                <w14:rot w14:lat="0" w14:lon="0" w14:rev="0"/>
              </w14:lightRig>
            </w14:scene3d>
          </w:rPr>
          <w:t>3.4.4</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GB"/>
          </w:rPr>
          <w:t>Critically ill neonatal and paediatric patients</w:t>
        </w:r>
        <w:r w:rsidR="00E03715">
          <w:rPr>
            <w:noProof/>
            <w:webHidden/>
          </w:rPr>
          <w:tab/>
        </w:r>
        <w:r w:rsidR="00E03715">
          <w:rPr>
            <w:noProof/>
            <w:webHidden/>
          </w:rPr>
          <w:fldChar w:fldCharType="begin"/>
        </w:r>
        <w:r w:rsidR="00E03715">
          <w:rPr>
            <w:noProof/>
            <w:webHidden/>
          </w:rPr>
          <w:instrText xml:space="preserve"> PAGEREF _Toc427746871 \h </w:instrText>
        </w:r>
        <w:r w:rsidR="00E03715">
          <w:rPr>
            <w:noProof/>
            <w:webHidden/>
          </w:rPr>
        </w:r>
        <w:r w:rsidR="00E03715">
          <w:rPr>
            <w:noProof/>
            <w:webHidden/>
          </w:rPr>
          <w:fldChar w:fldCharType="separate"/>
        </w:r>
        <w:r w:rsidR="000F7A9B">
          <w:rPr>
            <w:noProof/>
            <w:webHidden/>
          </w:rPr>
          <w:t>576</w:t>
        </w:r>
        <w:r w:rsidR="00E03715">
          <w:rPr>
            <w:noProof/>
            <w:webHidden/>
          </w:rPr>
          <w:fldChar w:fldCharType="end"/>
        </w:r>
      </w:hyperlink>
    </w:p>
    <w:p w14:paraId="06A08454" w14:textId="77777777" w:rsidR="00E03715" w:rsidRDefault="00D57121">
      <w:pPr>
        <w:pStyle w:val="TOC1"/>
        <w:rPr>
          <w:rFonts w:asciiTheme="minorHAnsi" w:eastAsiaTheme="minorEastAsia" w:hAnsiTheme="minorHAnsi" w:cstheme="minorBidi"/>
          <w:b w:val="0"/>
          <w:bCs w:val="0"/>
          <w:color w:val="auto"/>
        </w:rPr>
      </w:pPr>
      <w:hyperlink w:anchor="_Toc427746872" w:history="1">
        <w:r w:rsidR="00E03715" w:rsidRPr="00CC3AF5">
          <w:rPr>
            <w:rStyle w:val="Hyperlink"/>
            <w:rFonts w:eastAsia="PMingLiU"/>
          </w:rPr>
          <w:t>4</w:t>
        </w:r>
        <w:r w:rsidR="00E03715">
          <w:rPr>
            <w:rFonts w:asciiTheme="minorHAnsi" w:eastAsiaTheme="minorEastAsia" w:hAnsiTheme="minorHAnsi" w:cstheme="minorBidi"/>
            <w:b w:val="0"/>
            <w:bCs w:val="0"/>
            <w:color w:val="auto"/>
          </w:rPr>
          <w:tab/>
        </w:r>
        <w:r w:rsidR="00E03715" w:rsidRPr="00CC3AF5">
          <w:rPr>
            <w:rStyle w:val="Hyperlink"/>
            <w:rFonts w:eastAsia="PMingLiU"/>
          </w:rPr>
          <w:t>Appendixes</w:t>
        </w:r>
        <w:r w:rsidR="00E03715">
          <w:rPr>
            <w:webHidden/>
          </w:rPr>
          <w:tab/>
        </w:r>
        <w:r w:rsidR="00E03715">
          <w:rPr>
            <w:webHidden/>
          </w:rPr>
          <w:fldChar w:fldCharType="begin"/>
        </w:r>
        <w:r w:rsidR="00E03715">
          <w:rPr>
            <w:webHidden/>
          </w:rPr>
          <w:instrText xml:space="preserve"> PAGEREF _Toc427746872 \h </w:instrText>
        </w:r>
        <w:r w:rsidR="00E03715">
          <w:rPr>
            <w:webHidden/>
          </w:rPr>
        </w:r>
        <w:r w:rsidR="00E03715">
          <w:rPr>
            <w:webHidden/>
          </w:rPr>
          <w:fldChar w:fldCharType="separate"/>
        </w:r>
        <w:r w:rsidR="000F7A9B">
          <w:rPr>
            <w:webHidden/>
          </w:rPr>
          <w:t>578</w:t>
        </w:r>
        <w:r w:rsidR="00E03715">
          <w:rPr>
            <w:webHidden/>
          </w:rPr>
          <w:fldChar w:fldCharType="end"/>
        </w:r>
      </w:hyperlink>
    </w:p>
    <w:p w14:paraId="57014FD3" w14:textId="77777777" w:rsidR="00E03715" w:rsidRDefault="00D57121">
      <w:pPr>
        <w:pStyle w:val="TOC2"/>
        <w:rPr>
          <w:rFonts w:asciiTheme="minorHAnsi" w:eastAsiaTheme="minorEastAsia" w:hAnsiTheme="minorHAnsi" w:cstheme="minorBidi"/>
          <w:noProof/>
          <w:color w:val="auto"/>
        </w:rPr>
      </w:pPr>
      <w:hyperlink w:anchor="_Toc427746873" w:history="1">
        <w:r w:rsidR="00E03715" w:rsidRPr="00CC3AF5">
          <w:rPr>
            <w:rStyle w:val="Hyperlink"/>
            <w:rFonts w:eastAsia="PMingLiU"/>
            <w:noProof/>
          </w:rPr>
          <w:t>4.1</w:t>
        </w:r>
        <w:r w:rsidR="00E03715">
          <w:rPr>
            <w:rFonts w:asciiTheme="minorHAnsi" w:eastAsiaTheme="minorEastAsia" w:hAnsiTheme="minorHAnsi" w:cstheme="minorBidi"/>
            <w:noProof/>
            <w:color w:val="auto"/>
          </w:rPr>
          <w:tab/>
        </w:r>
        <w:r w:rsidR="00E03715" w:rsidRPr="00CC3AF5">
          <w:rPr>
            <w:rStyle w:val="Hyperlink"/>
            <w:rFonts w:eastAsia="PMingLiU"/>
            <w:noProof/>
          </w:rPr>
          <w:t>Appendix 1 Research question structure</w:t>
        </w:r>
        <w:r w:rsidR="00E03715">
          <w:rPr>
            <w:noProof/>
            <w:webHidden/>
          </w:rPr>
          <w:tab/>
        </w:r>
        <w:r w:rsidR="00E03715">
          <w:rPr>
            <w:noProof/>
            <w:webHidden/>
          </w:rPr>
          <w:fldChar w:fldCharType="begin"/>
        </w:r>
        <w:r w:rsidR="00E03715">
          <w:rPr>
            <w:noProof/>
            <w:webHidden/>
          </w:rPr>
          <w:instrText xml:space="preserve"> PAGEREF _Toc427746873 \h </w:instrText>
        </w:r>
        <w:r w:rsidR="00E03715">
          <w:rPr>
            <w:noProof/>
            <w:webHidden/>
          </w:rPr>
        </w:r>
        <w:r w:rsidR="00E03715">
          <w:rPr>
            <w:noProof/>
            <w:webHidden/>
          </w:rPr>
          <w:fldChar w:fldCharType="separate"/>
        </w:r>
        <w:r w:rsidR="000F7A9B">
          <w:rPr>
            <w:noProof/>
            <w:webHidden/>
          </w:rPr>
          <w:t>578</w:t>
        </w:r>
        <w:r w:rsidR="00E03715">
          <w:rPr>
            <w:noProof/>
            <w:webHidden/>
          </w:rPr>
          <w:fldChar w:fldCharType="end"/>
        </w:r>
      </w:hyperlink>
    </w:p>
    <w:p w14:paraId="68602C2A" w14:textId="77777777" w:rsidR="00E03715" w:rsidRDefault="00D57121">
      <w:pPr>
        <w:pStyle w:val="TOC2"/>
        <w:rPr>
          <w:rFonts w:asciiTheme="minorHAnsi" w:eastAsiaTheme="minorEastAsia" w:hAnsiTheme="minorHAnsi" w:cstheme="minorBidi"/>
          <w:noProof/>
          <w:color w:val="auto"/>
        </w:rPr>
      </w:pPr>
      <w:hyperlink w:anchor="_Toc427746874" w:history="1">
        <w:r w:rsidR="00E03715" w:rsidRPr="00CC3AF5">
          <w:rPr>
            <w:rStyle w:val="Hyperlink"/>
            <w:rFonts w:eastAsia="PMingLiU"/>
            <w:noProof/>
          </w:rPr>
          <w:t>4.2</w:t>
        </w:r>
        <w:r w:rsidR="00E03715">
          <w:rPr>
            <w:rFonts w:asciiTheme="minorHAnsi" w:eastAsiaTheme="minorEastAsia" w:hAnsiTheme="minorHAnsi" w:cstheme="minorBidi"/>
            <w:noProof/>
            <w:color w:val="auto"/>
          </w:rPr>
          <w:tab/>
        </w:r>
        <w:r w:rsidR="00E03715" w:rsidRPr="00CC3AF5">
          <w:rPr>
            <w:rStyle w:val="Hyperlink"/>
            <w:rFonts w:eastAsia="PMingLiU"/>
            <w:noProof/>
          </w:rPr>
          <w:t>Appendix 2 Quality assessment</w:t>
        </w:r>
        <w:r w:rsidR="00E03715">
          <w:rPr>
            <w:noProof/>
            <w:webHidden/>
          </w:rPr>
          <w:tab/>
        </w:r>
        <w:r w:rsidR="00E03715">
          <w:rPr>
            <w:noProof/>
            <w:webHidden/>
          </w:rPr>
          <w:fldChar w:fldCharType="begin"/>
        </w:r>
        <w:r w:rsidR="00E03715">
          <w:rPr>
            <w:noProof/>
            <w:webHidden/>
          </w:rPr>
          <w:instrText xml:space="preserve"> PAGEREF _Toc427746874 \h </w:instrText>
        </w:r>
        <w:r w:rsidR="00E03715">
          <w:rPr>
            <w:noProof/>
            <w:webHidden/>
          </w:rPr>
        </w:r>
        <w:r w:rsidR="00E03715">
          <w:rPr>
            <w:noProof/>
            <w:webHidden/>
          </w:rPr>
          <w:fldChar w:fldCharType="separate"/>
        </w:r>
        <w:r w:rsidR="000F7A9B">
          <w:rPr>
            <w:noProof/>
            <w:webHidden/>
          </w:rPr>
          <w:t>585</w:t>
        </w:r>
        <w:r w:rsidR="00E03715">
          <w:rPr>
            <w:noProof/>
            <w:webHidden/>
          </w:rPr>
          <w:fldChar w:fldCharType="end"/>
        </w:r>
      </w:hyperlink>
    </w:p>
    <w:p w14:paraId="4C8B3148" w14:textId="77777777" w:rsidR="00E03715" w:rsidRDefault="00D57121">
      <w:pPr>
        <w:pStyle w:val="TOC3"/>
        <w:rPr>
          <w:rFonts w:asciiTheme="minorHAnsi" w:eastAsiaTheme="minorEastAsia" w:hAnsiTheme="minorHAnsi" w:cstheme="minorBidi"/>
          <w:noProof/>
          <w:color w:val="auto"/>
          <w:sz w:val="22"/>
        </w:rPr>
      </w:pPr>
      <w:hyperlink w:anchor="_Toc427746875" w:history="1">
        <w:r w:rsidR="00E03715" w:rsidRPr="00CC3AF5">
          <w:rPr>
            <w:rStyle w:val="Hyperlink"/>
            <w:rFonts w:eastAsia="PMingLiU"/>
            <w:noProof/>
            <w:lang w:eastAsia="en-US"/>
            <w14:scene3d>
              <w14:camera w14:prst="orthographicFront"/>
              <w14:lightRig w14:rig="threePt" w14:dir="t">
                <w14:rot w14:lat="0" w14:lon="0" w14:rev="0"/>
              </w14:lightRig>
            </w14:scene3d>
          </w:rPr>
          <w:t>4.2.1</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Systematic reviews</w:t>
        </w:r>
        <w:r w:rsidR="00E03715">
          <w:rPr>
            <w:noProof/>
            <w:webHidden/>
          </w:rPr>
          <w:tab/>
        </w:r>
        <w:r w:rsidR="00E03715">
          <w:rPr>
            <w:noProof/>
            <w:webHidden/>
          </w:rPr>
          <w:fldChar w:fldCharType="begin"/>
        </w:r>
        <w:r w:rsidR="00E03715">
          <w:rPr>
            <w:noProof/>
            <w:webHidden/>
          </w:rPr>
          <w:instrText xml:space="preserve"> PAGEREF _Toc427746875 \h </w:instrText>
        </w:r>
        <w:r w:rsidR="00E03715">
          <w:rPr>
            <w:noProof/>
            <w:webHidden/>
          </w:rPr>
        </w:r>
        <w:r w:rsidR="00E03715">
          <w:rPr>
            <w:noProof/>
            <w:webHidden/>
          </w:rPr>
          <w:fldChar w:fldCharType="separate"/>
        </w:r>
        <w:r w:rsidR="000F7A9B">
          <w:rPr>
            <w:noProof/>
            <w:webHidden/>
          </w:rPr>
          <w:t>586</w:t>
        </w:r>
        <w:r w:rsidR="00E03715">
          <w:rPr>
            <w:noProof/>
            <w:webHidden/>
          </w:rPr>
          <w:fldChar w:fldCharType="end"/>
        </w:r>
      </w:hyperlink>
    </w:p>
    <w:p w14:paraId="12EE71D3" w14:textId="77777777" w:rsidR="00E03715" w:rsidRDefault="00D57121">
      <w:pPr>
        <w:pStyle w:val="TOC3"/>
        <w:rPr>
          <w:rFonts w:asciiTheme="minorHAnsi" w:eastAsiaTheme="minorEastAsia" w:hAnsiTheme="minorHAnsi" w:cstheme="minorBidi"/>
          <w:noProof/>
          <w:color w:val="auto"/>
          <w:sz w:val="22"/>
        </w:rPr>
      </w:pPr>
      <w:hyperlink w:anchor="_Toc427746876" w:history="1">
        <w:r w:rsidR="00E03715" w:rsidRPr="00CC3AF5">
          <w:rPr>
            <w:rStyle w:val="Hyperlink"/>
            <w:rFonts w:eastAsia="PMingLiU"/>
            <w:noProof/>
            <w:lang w:eastAsia="en-US"/>
            <w14:scene3d>
              <w14:camera w14:prst="orthographicFront"/>
              <w14:lightRig w14:rig="threePt" w14:dir="t">
                <w14:rot w14:lat="0" w14:lon="0" w14:rev="0"/>
              </w14:lightRig>
            </w14:scene3d>
          </w:rPr>
          <w:t>4.2.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Randomised controlled trials</w:t>
        </w:r>
        <w:r w:rsidR="00E03715">
          <w:rPr>
            <w:noProof/>
            <w:webHidden/>
          </w:rPr>
          <w:tab/>
        </w:r>
        <w:r w:rsidR="00E03715">
          <w:rPr>
            <w:noProof/>
            <w:webHidden/>
          </w:rPr>
          <w:fldChar w:fldCharType="begin"/>
        </w:r>
        <w:r w:rsidR="00E03715">
          <w:rPr>
            <w:noProof/>
            <w:webHidden/>
          </w:rPr>
          <w:instrText xml:space="preserve"> PAGEREF _Toc427746876 \h </w:instrText>
        </w:r>
        <w:r w:rsidR="00E03715">
          <w:rPr>
            <w:noProof/>
            <w:webHidden/>
          </w:rPr>
        </w:r>
        <w:r w:rsidR="00E03715">
          <w:rPr>
            <w:noProof/>
            <w:webHidden/>
          </w:rPr>
          <w:fldChar w:fldCharType="separate"/>
        </w:r>
        <w:r w:rsidR="000F7A9B">
          <w:rPr>
            <w:noProof/>
            <w:webHidden/>
          </w:rPr>
          <w:t>587</w:t>
        </w:r>
        <w:r w:rsidR="00E03715">
          <w:rPr>
            <w:noProof/>
            <w:webHidden/>
          </w:rPr>
          <w:fldChar w:fldCharType="end"/>
        </w:r>
      </w:hyperlink>
    </w:p>
    <w:p w14:paraId="609156E2" w14:textId="77777777" w:rsidR="00E03715" w:rsidRDefault="00D57121">
      <w:pPr>
        <w:pStyle w:val="TOC3"/>
        <w:rPr>
          <w:rFonts w:asciiTheme="minorHAnsi" w:eastAsiaTheme="minorEastAsia" w:hAnsiTheme="minorHAnsi" w:cstheme="minorBidi"/>
          <w:noProof/>
          <w:color w:val="auto"/>
          <w:sz w:val="22"/>
        </w:rPr>
      </w:pPr>
      <w:hyperlink w:anchor="_Toc427746877" w:history="1">
        <w:r w:rsidR="00E03715" w:rsidRPr="00CC3AF5">
          <w:rPr>
            <w:rStyle w:val="Hyperlink"/>
            <w:rFonts w:eastAsia="PMingLiU"/>
            <w:noProof/>
            <w:lang w:eastAsia="en-US"/>
            <w14:scene3d>
              <w14:camera w14:prst="orthographicFront"/>
              <w14:lightRig w14:rig="threePt" w14:dir="t">
                <w14:rot w14:lat="0" w14:lon="0" w14:rev="0"/>
              </w14:lightRig>
            </w14:scene3d>
          </w:rPr>
          <w:t>4.2.3</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Cohort studies/ Concurrent control</w:t>
        </w:r>
        <w:r w:rsidR="00E03715">
          <w:rPr>
            <w:noProof/>
            <w:webHidden/>
          </w:rPr>
          <w:tab/>
        </w:r>
        <w:r w:rsidR="00E03715">
          <w:rPr>
            <w:noProof/>
            <w:webHidden/>
          </w:rPr>
          <w:fldChar w:fldCharType="begin"/>
        </w:r>
        <w:r w:rsidR="00E03715">
          <w:rPr>
            <w:noProof/>
            <w:webHidden/>
          </w:rPr>
          <w:instrText xml:space="preserve"> PAGEREF _Toc427746877 \h </w:instrText>
        </w:r>
        <w:r w:rsidR="00E03715">
          <w:rPr>
            <w:noProof/>
            <w:webHidden/>
          </w:rPr>
        </w:r>
        <w:r w:rsidR="00E03715">
          <w:rPr>
            <w:noProof/>
            <w:webHidden/>
          </w:rPr>
          <w:fldChar w:fldCharType="separate"/>
        </w:r>
        <w:r w:rsidR="000F7A9B">
          <w:rPr>
            <w:noProof/>
            <w:webHidden/>
          </w:rPr>
          <w:t>588</w:t>
        </w:r>
        <w:r w:rsidR="00E03715">
          <w:rPr>
            <w:noProof/>
            <w:webHidden/>
          </w:rPr>
          <w:fldChar w:fldCharType="end"/>
        </w:r>
      </w:hyperlink>
    </w:p>
    <w:p w14:paraId="42BF14E3" w14:textId="77777777" w:rsidR="00E03715" w:rsidRDefault="00D57121">
      <w:pPr>
        <w:pStyle w:val="TOC3"/>
        <w:rPr>
          <w:rFonts w:asciiTheme="minorHAnsi" w:eastAsiaTheme="minorEastAsia" w:hAnsiTheme="minorHAnsi" w:cstheme="minorBidi"/>
          <w:noProof/>
          <w:color w:val="auto"/>
          <w:sz w:val="22"/>
        </w:rPr>
      </w:pPr>
      <w:hyperlink w:anchor="_Toc427746878" w:history="1">
        <w:r w:rsidR="00E03715" w:rsidRPr="00CC3AF5">
          <w:rPr>
            <w:rStyle w:val="Hyperlink"/>
            <w:rFonts w:eastAsia="PMingLiU"/>
            <w:noProof/>
            <w:lang w:eastAsia="en-US"/>
            <w14:scene3d>
              <w14:camera w14:prst="orthographicFront"/>
              <w14:lightRig w14:rig="threePt" w14:dir="t">
                <w14:rot w14:lat="0" w14:lon="0" w14:rev="0"/>
              </w14:lightRig>
            </w14:scene3d>
          </w:rPr>
          <w:t>4.2.4</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Case–control studies</w:t>
        </w:r>
        <w:r w:rsidR="00E03715">
          <w:rPr>
            <w:noProof/>
            <w:webHidden/>
          </w:rPr>
          <w:tab/>
        </w:r>
        <w:r w:rsidR="00E03715">
          <w:rPr>
            <w:noProof/>
            <w:webHidden/>
          </w:rPr>
          <w:fldChar w:fldCharType="begin"/>
        </w:r>
        <w:r w:rsidR="00E03715">
          <w:rPr>
            <w:noProof/>
            <w:webHidden/>
          </w:rPr>
          <w:instrText xml:space="preserve"> PAGEREF _Toc427746878 \h </w:instrText>
        </w:r>
        <w:r w:rsidR="00E03715">
          <w:rPr>
            <w:noProof/>
            <w:webHidden/>
          </w:rPr>
        </w:r>
        <w:r w:rsidR="00E03715">
          <w:rPr>
            <w:noProof/>
            <w:webHidden/>
          </w:rPr>
          <w:fldChar w:fldCharType="separate"/>
        </w:r>
        <w:r w:rsidR="000F7A9B">
          <w:rPr>
            <w:noProof/>
            <w:webHidden/>
          </w:rPr>
          <w:t>589</w:t>
        </w:r>
        <w:r w:rsidR="00E03715">
          <w:rPr>
            <w:noProof/>
            <w:webHidden/>
          </w:rPr>
          <w:fldChar w:fldCharType="end"/>
        </w:r>
      </w:hyperlink>
    </w:p>
    <w:p w14:paraId="37911AD0" w14:textId="77777777" w:rsidR="00E03715" w:rsidRDefault="00D57121">
      <w:pPr>
        <w:pStyle w:val="TOC2"/>
        <w:rPr>
          <w:rFonts w:asciiTheme="minorHAnsi" w:eastAsiaTheme="minorEastAsia" w:hAnsiTheme="minorHAnsi" w:cstheme="minorBidi"/>
          <w:noProof/>
          <w:color w:val="auto"/>
        </w:rPr>
      </w:pPr>
      <w:hyperlink w:anchor="_Toc427746879" w:history="1">
        <w:r w:rsidR="00E03715" w:rsidRPr="00CC3AF5">
          <w:rPr>
            <w:rStyle w:val="Hyperlink"/>
            <w:rFonts w:eastAsia="PMingLiU"/>
            <w:noProof/>
          </w:rPr>
          <w:t>4.3</w:t>
        </w:r>
        <w:r w:rsidR="00E03715">
          <w:rPr>
            <w:rFonts w:asciiTheme="minorHAnsi" w:eastAsiaTheme="minorEastAsia" w:hAnsiTheme="minorHAnsi" w:cstheme="minorBidi"/>
            <w:noProof/>
            <w:color w:val="auto"/>
          </w:rPr>
          <w:tab/>
        </w:r>
        <w:r w:rsidR="00E03715" w:rsidRPr="00CC3AF5">
          <w:rPr>
            <w:rStyle w:val="Hyperlink"/>
            <w:rFonts w:eastAsia="PMingLiU"/>
            <w:noProof/>
          </w:rPr>
          <w:t>Appendix 3 Modified NHMRC evidence statement form</w:t>
        </w:r>
        <w:r w:rsidR="00E03715">
          <w:rPr>
            <w:noProof/>
            <w:webHidden/>
          </w:rPr>
          <w:tab/>
        </w:r>
        <w:r w:rsidR="00E03715">
          <w:rPr>
            <w:noProof/>
            <w:webHidden/>
          </w:rPr>
          <w:fldChar w:fldCharType="begin"/>
        </w:r>
        <w:r w:rsidR="00E03715">
          <w:rPr>
            <w:noProof/>
            <w:webHidden/>
          </w:rPr>
          <w:instrText xml:space="preserve"> PAGEREF _Toc427746879 \h </w:instrText>
        </w:r>
        <w:r w:rsidR="00E03715">
          <w:rPr>
            <w:noProof/>
            <w:webHidden/>
          </w:rPr>
        </w:r>
        <w:r w:rsidR="00E03715">
          <w:rPr>
            <w:noProof/>
            <w:webHidden/>
          </w:rPr>
          <w:fldChar w:fldCharType="separate"/>
        </w:r>
        <w:r w:rsidR="000F7A9B">
          <w:rPr>
            <w:noProof/>
            <w:webHidden/>
          </w:rPr>
          <w:t>590</w:t>
        </w:r>
        <w:r w:rsidR="00E03715">
          <w:rPr>
            <w:noProof/>
            <w:webHidden/>
          </w:rPr>
          <w:fldChar w:fldCharType="end"/>
        </w:r>
      </w:hyperlink>
    </w:p>
    <w:p w14:paraId="54BE68F0" w14:textId="77777777" w:rsidR="00E03715" w:rsidRDefault="00D57121">
      <w:pPr>
        <w:pStyle w:val="TOC3"/>
        <w:rPr>
          <w:rFonts w:asciiTheme="minorHAnsi" w:eastAsiaTheme="minorEastAsia" w:hAnsiTheme="minorHAnsi" w:cstheme="minorBidi"/>
          <w:noProof/>
          <w:color w:val="auto"/>
          <w:sz w:val="22"/>
        </w:rPr>
      </w:pPr>
      <w:hyperlink w:anchor="_Toc427746880" w:history="1">
        <w:r w:rsidR="00E03715" w:rsidRPr="00CC3AF5">
          <w:rPr>
            <w:rStyle w:val="Hyperlink"/>
            <w:rFonts w:eastAsia="PMingLiU"/>
            <w:noProof/>
            <w14:scene3d>
              <w14:camera w14:prst="orthographicFront"/>
              <w14:lightRig w14:rig="threePt" w14:dir="t">
                <w14:rot w14:lat="0" w14:lon="0" w14:rev="0"/>
              </w14:lightRig>
            </w14:scene3d>
          </w:rPr>
          <w:t>4.3.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Evidence statement form</w:t>
        </w:r>
        <w:r w:rsidR="00E03715">
          <w:rPr>
            <w:noProof/>
            <w:webHidden/>
          </w:rPr>
          <w:tab/>
        </w:r>
        <w:r w:rsidR="00E03715">
          <w:rPr>
            <w:noProof/>
            <w:webHidden/>
          </w:rPr>
          <w:fldChar w:fldCharType="begin"/>
        </w:r>
        <w:r w:rsidR="00E03715">
          <w:rPr>
            <w:noProof/>
            <w:webHidden/>
          </w:rPr>
          <w:instrText xml:space="preserve"> PAGEREF _Toc427746880 \h </w:instrText>
        </w:r>
        <w:r w:rsidR="00E03715">
          <w:rPr>
            <w:noProof/>
            <w:webHidden/>
          </w:rPr>
        </w:r>
        <w:r w:rsidR="00E03715">
          <w:rPr>
            <w:noProof/>
            <w:webHidden/>
          </w:rPr>
          <w:fldChar w:fldCharType="separate"/>
        </w:r>
        <w:r w:rsidR="000F7A9B">
          <w:rPr>
            <w:noProof/>
            <w:webHidden/>
          </w:rPr>
          <w:t>590</w:t>
        </w:r>
        <w:r w:rsidR="00E03715">
          <w:rPr>
            <w:noProof/>
            <w:webHidden/>
          </w:rPr>
          <w:fldChar w:fldCharType="end"/>
        </w:r>
      </w:hyperlink>
    </w:p>
    <w:p w14:paraId="27CCB50D" w14:textId="77777777" w:rsidR="00E03715" w:rsidRDefault="00D57121">
      <w:pPr>
        <w:pStyle w:val="TOC3"/>
        <w:rPr>
          <w:rFonts w:asciiTheme="minorHAnsi" w:eastAsiaTheme="minorEastAsia" w:hAnsiTheme="minorHAnsi" w:cstheme="minorBidi"/>
          <w:noProof/>
          <w:color w:val="auto"/>
          <w:sz w:val="22"/>
        </w:rPr>
      </w:pPr>
      <w:hyperlink w:anchor="_Toc427746881" w:history="1">
        <w:r w:rsidR="00E03715" w:rsidRPr="00CC3AF5">
          <w:rPr>
            <w:rStyle w:val="Hyperlink"/>
            <w:rFonts w:eastAsia="PMingLiU"/>
            <w:noProof/>
            <w:lang w:eastAsia="en-US"/>
            <w14:scene3d>
              <w14:camera w14:prst="orthographicFront"/>
              <w14:lightRig w14:rig="threePt" w14:dir="t">
                <w14:rot w14:lat="0" w14:lon="0" w14:rev="0"/>
              </w14:lightRig>
            </w14:scene3d>
          </w:rPr>
          <w:t>4.3.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Recommendation form</w:t>
        </w:r>
        <w:r w:rsidR="00E03715">
          <w:rPr>
            <w:noProof/>
            <w:webHidden/>
          </w:rPr>
          <w:tab/>
        </w:r>
        <w:r w:rsidR="00E03715">
          <w:rPr>
            <w:noProof/>
            <w:webHidden/>
          </w:rPr>
          <w:fldChar w:fldCharType="begin"/>
        </w:r>
        <w:r w:rsidR="00E03715">
          <w:rPr>
            <w:noProof/>
            <w:webHidden/>
          </w:rPr>
          <w:instrText xml:space="preserve"> PAGEREF _Toc427746881 \h </w:instrText>
        </w:r>
        <w:r w:rsidR="00E03715">
          <w:rPr>
            <w:noProof/>
            <w:webHidden/>
          </w:rPr>
        </w:r>
        <w:r w:rsidR="00E03715">
          <w:rPr>
            <w:noProof/>
            <w:webHidden/>
          </w:rPr>
          <w:fldChar w:fldCharType="separate"/>
        </w:r>
        <w:r w:rsidR="000F7A9B">
          <w:rPr>
            <w:noProof/>
            <w:webHidden/>
          </w:rPr>
          <w:t>592</w:t>
        </w:r>
        <w:r w:rsidR="00E03715">
          <w:rPr>
            <w:noProof/>
            <w:webHidden/>
          </w:rPr>
          <w:fldChar w:fldCharType="end"/>
        </w:r>
      </w:hyperlink>
    </w:p>
    <w:p w14:paraId="734A82D8" w14:textId="77777777" w:rsidR="00E03715" w:rsidRDefault="00D57121">
      <w:pPr>
        <w:pStyle w:val="TOC2"/>
        <w:rPr>
          <w:rFonts w:asciiTheme="minorHAnsi" w:eastAsiaTheme="minorEastAsia" w:hAnsiTheme="minorHAnsi" w:cstheme="minorBidi"/>
          <w:noProof/>
          <w:color w:val="auto"/>
        </w:rPr>
      </w:pPr>
      <w:hyperlink w:anchor="_Toc427746882" w:history="1">
        <w:r w:rsidR="00E03715" w:rsidRPr="00CC3AF5">
          <w:rPr>
            <w:rStyle w:val="Hyperlink"/>
            <w:rFonts w:eastAsia="PMingLiU"/>
            <w:noProof/>
            <w:lang w:eastAsia="en-US"/>
          </w:rPr>
          <w:t>4.4</w:t>
        </w:r>
        <w:r w:rsidR="00E03715">
          <w:rPr>
            <w:rFonts w:asciiTheme="minorHAnsi" w:eastAsiaTheme="minorEastAsia" w:hAnsiTheme="minorHAnsi" w:cstheme="minorBidi"/>
            <w:noProof/>
            <w:color w:val="auto"/>
          </w:rPr>
          <w:tab/>
        </w:r>
        <w:r w:rsidR="00E03715" w:rsidRPr="00CC3AF5">
          <w:rPr>
            <w:rStyle w:val="Hyperlink"/>
            <w:rFonts w:eastAsia="PMingLiU"/>
            <w:noProof/>
            <w:lang w:eastAsia="en-US"/>
          </w:rPr>
          <w:t xml:space="preserve">Appendix 4 </w:t>
        </w:r>
        <w:r w:rsidR="00E03715" w:rsidRPr="00CC3AF5">
          <w:rPr>
            <w:rStyle w:val="Hyperlink"/>
            <w:rFonts w:eastAsia="PMingLiU"/>
            <w:noProof/>
          </w:rPr>
          <w:t>Consensus</w:t>
        </w:r>
        <w:r w:rsidR="00E03715" w:rsidRPr="00CC3AF5">
          <w:rPr>
            <w:rStyle w:val="Hyperlink"/>
            <w:rFonts w:eastAsia="PMingLiU"/>
            <w:noProof/>
            <w:lang w:eastAsia="en-US"/>
          </w:rPr>
          <w:t xml:space="preserve"> process for development of practice points</w:t>
        </w:r>
        <w:r w:rsidR="00E03715">
          <w:rPr>
            <w:noProof/>
            <w:webHidden/>
          </w:rPr>
          <w:tab/>
        </w:r>
        <w:r w:rsidR="00E03715">
          <w:rPr>
            <w:noProof/>
            <w:webHidden/>
          </w:rPr>
          <w:fldChar w:fldCharType="begin"/>
        </w:r>
        <w:r w:rsidR="00E03715">
          <w:rPr>
            <w:noProof/>
            <w:webHidden/>
          </w:rPr>
          <w:instrText xml:space="preserve"> PAGEREF _Toc427746882 \h </w:instrText>
        </w:r>
        <w:r w:rsidR="00E03715">
          <w:rPr>
            <w:noProof/>
            <w:webHidden/>
          </w:rPr>
        </w:r>
        <w:r w:rsidR="00E03715">
          <w:rPr>
            <w:noProof/>
            <w:webHidden/>
          </w:rPr>
          <w:fldChar w:fldCharType="separate"/>
        </w:r>
        <w:r w:rsidR="000F7A9B">
          <w:rPr>
            <w:noProof/>
            <w:webHidden/>
          </w:rPr>
          <w:t>593</w:t>
        </w:r>
        <w:r w:rsidR="00E03715">
          <w:rPr>
            <w:noProof/>
            <w:webHidden/>
          </w:rPr>
          <w:fldChar w:fldCharType="end"/>
        </w:r>
      </w:hyperlink>
    </w:p>
    <w:p w14:paraId="0C8A917B" w14:textId="77777777" w:rsidR="00E03715" w:rsidRDefault="00D57121">
      <w:pPr>
        <w:pStyle w:val="TOC3"/>
        <w:rPr>
          <w:rFonts w:asciiTheme="minorHAnsi" w:eastAsiaTheme="minorEastAsia" w:hAnsiTheme="minorHAnsi" w:cstheme="minorBidi"/>
          <w:noProof/>
          <w:color w:val="auto"/>
          <w:sz w:val="22"/>
        </w:rPr>
      </w:pPr>
      <w:hyperlink w:anchor="_Toc427746883" w:history="1">
        <w:r w:rsidR="00E03715" w:rsidRPr="00CC3AF5">
          <w:rPr>
            <w:rStyle w:val="Hyperlink"/>
            <w:rFonts w:eastAsia="PMingLiU"/>
            <w:noProof/>
            <w:lang w:eastAsia="en-US"/>
            <w14:scene3d>
              <w14:camera w14:prst="orthographicFront"/>
              <w14:lightRig w14:rig="threePt" w14:dir="t">
                <w14:rot w14:lat="0" w14:lon="0" w14:rev="0"/>
              </w14:lightRig>
            </w14:scene3d>
          </w:rPr>
          <w:t>4.4.1</w:t>
        </w:r>
        <w:r w:rsidR="00E03715">
          <w:rPr>
            <w:rFonts w:asciiTheme="minorHAnsi" w:eastAsiaTheme="minorEastAsia" w:hAnsiTheme="minorHAnsi" w:cstheme="minorBidi"/>
            <w:noProof/>
            <w:color w:val="auto"/>
            <w:sz w:val="22"/>
          </w:rPr>
          <w:tab/>
        </w:r>
        <w:r w:rsidR="00E03715" w:rsidRPr="00CC3AF5">
          <w:rPr>
            <w:rStyle w:val="Hyperlink"/>
            <w:rFonts w:eastAsia="PMingLiU"/>
            <w:noProof/>
          </w:rPr>
          <w:t>Background</w:t>
        </w:r>
        <w:r w:rsidR="00E03715">
          <w:rPr>
            <w:noProof/>
            <w:webHidden/>
          </w:rPr>
          <w:tab/>
        </w:r>
        <w:r w:rsidR="00E03715">
          <w:rPr>
            <w:noProof/>
            <w:webHidden/>
          </w:rPr>
          <w:fldChar w:fldCharType="begin"/>
        </w:r>
        <w:r w:rsidR="00E03715">
          <w:rPr>
            <w:noProof/>
            <w:webHidden/>
          </w:rPr>
          <w:instrText xml:space="preserve"> PAGEREF _Toc427746883 \h </w:instrText>
        </w:r>
        <w:r w:rsidR="00E03715">
          <w:rPr>
            <w:noProof/>
            <w:webHidden/>
          </w:rPr>
        </w:r>
        <w:r w:rsidR="00E03715">
          <w:rPr>
            <w:noProof/>
            <w:webHidden/>
          </w:rPr>
          <w:fldChar w:fldCharType="separate"/>
        </w:r>
        <w:r w:rsidR="000F7A9B">
          <w:rPr>
            <w:noProof/>
            <w:webHidden/>
          </w:rPr>
          <w:t>593</w:t>
        </w:r>
        <w:r w:rsidR="00E03715">
          <w:rPr>
            <w:noProof/>
            <w:webHidden/>
          </w:rPr>
          <w:fldChar w:fldCharType="end"/>
        </w:r>
      </w:hyperlink>
    </w:p>
    <w:p w14:paraId="3AFBDCA6" w14:textId="77777777" w:rsidR="00E03715" w:rsidRDefault="00D57121">
      <w:pPr>
        <w:pStyle w:val="TOC3"/>
        <w:rPr>
          <w:rFonts w:asciiTheme="minorHAnsi" w:eastAsiaTheme="minorEastAsia" w:hAnsiTheme="minorHAnsi" w:cstheme="minorBidi"/>
          <w:noProof/>
          <w:color w:val="auto"/>
          <w:sz w:val="22"/>
        </w:rPr>
      </w:pPr>
      <w:hyperlink w:anchor="_Toc427746884" w:history="1">
        <w:r w:rsidR="00E03715" w:rsidRPr="00CC3AF5">
          <w:rPr>
            <w:rStyle w:val="Hyperlink"/>
            <w:rFonts w:eastAsia="PMingLiU"/>
            <w:noProof/>
            <w:lang w:eastAsia="en-US"/>
            <w14:scene3d>
              <w14:camera w14:prst="orthographicFront"/>
              <w14:lightRig w14:rig="threePt" w14:dir="t">
                <w14:rot w14:lat="0" w14:lon="0" w14:rev="0"/>
              </w14:lightRig>
            </w14:scene3d>
          </w:rPr>
          <w:t>4.4.2</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Role of the Clinical/Consumer Reference Group</w:t>
        </w:r>
        <w:r w:rsidR="00E03715">
          <w:rPr>
            <w:noProof/>
            <w:webHidden/>
          </w:rPr>
          <w:tab/>
        </w:r>
        <w:r w:rsidR="00E03715">
          <w:rPr>
            <w:noProof/>
            <w:webHidden/>
          </w:rPr>
          <w:fldChar w:fldCharType="begin"/>
        </w:r>
        <w:r w:rsidR="00E03715">
          <w:rPr>
            <w:noProof/>
            <w:webHidden/>
          </w:rPr>
          <w:instrText xml:space="preserve"> PAGEREF _Toc427746884 \h </w:instrText>
        </w:r>
        <w:r w:rsidR="00E03715">
          <w:rPr>
            <w:noProof/>
            <w:webHidden/>
          </w:rPr>
        </w:r>
        <w:r w:rsidR="00E03715">
          <w:rPr>
            <w:noProof/>
            <w:webHidden/>
          </w:rPr>
          <w:fldChar w:fldCharType="separate"/>
        </w:r>
        <w:r w:rsidR="000F7A9B">
          <w:rPr>
            <w:noProof/>
            <w:webHidden/>
          </w:rPr>
          <w:t>593</w:t>
        </w:r>
        <w:r w:rsidR="00E03715">
          <w:rPr>
            <w:noProof/>
            <w:webHidden/>
          </w:rPr>
          <w:fldChar w:fldCharType="end"/>
        </w:r>
      </w:hyperlink>
    </w:p>
    <w:p w14:paraId="6B4C9249" w14:textId="77777777" w:rsidR="00E03715" w:rsidRDefault="00D57121">
      <w:pPr>
        <w:pStyle w:val="TOC3"/>
        <w:rPr>
          <w:rFonts w:asciiTheme="minorHAnsi" w:eastAsiaTheme="minorEastAsia" w:hAnsiTheme="minorHAnsi" w:cstheme="minorBidi"/>
          <w:noProof/>
          <w:color w:val="auto"/>
          <w:sz w:val="22"/>
        </w:rPr>
      </w:pPr>
      <w:hyperlink w:anchor="_Toc427746885" w:history="1">
        <w:r w:rsidR="00E03715" w:rsidRPr="00CC3AF5">
          <w:rPr>
            <w:rStyle w:val="Hyperlink"/>
            <w:rFonts w:eastAsia="PMingLiU"/>
            <w:noProof/>
            <w:lang w:eastAsia="en-US"/>
            <w14:scene3d>
              <w14:camera w14:prst="orthographicFront"/>
              <w14:lightRig w14:rig="threePt" w14:dir="t">
                <w14:rot w14:lat="0" w14:lon="0" w14:rev="0"/>
              </w14:lightRig>
            </w14:scene3d>
          </w:rPr>
          <w:t>4.4.3</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Chair of CRG meetings</w:t>
        </w:r>
        <w:r w:rsidR="00E03715">
          <w:rPr>
            <w:noProof/>
            <w:webHidden/>
          </w:rPr>
          <w:tab/>
        </w:r>
        <w:r w:rsidR="00E03715">
          <w:rPr>
            <w:noProof/>
            <w:webHidden/>
          </w:rPr>
          <w:fldChar w:fldCharType="begin"/>
        </w:r>
        <w:r w:rsidR="00E03715">
          <w:rPr>
            <w:noProof/>
            <w:webHidden/>
          </w:rPr>
          <w:instrText xml:space="preserve"> PAGEREF _Toc427746885 \h </w:instrText>
        </w:r>
        <w:r w:rsidR="00E03715">
          <w:rPr>
            <w:noProof/>
            <w:webHidden/>
          </w:rPr>
        </w:r>
        <w:r w:rsidR="00E03715">
          <w:rPr>
            <w:noProof/>
            <w:webHidden/>
          </w:rPr>
          <w:fldChar w:fldCharType="separate"/>
        </w:r>
        <w:r w:rsidR="000F7A9B">
          <w:rPr>
            <w:noProof/>
            <w:webHidden/>
          </w:rPr>
          <w:t>593</w:t>
        </w:r>
        <w:r w:rsidR="00E03715">
          <w:rPr>
            <w:noProof/>
            <w:webHidden/>
          </w:rPr>
          <w:fldChar w:fldCharType="end"/>
        </w:r>
      </w:hyperlink>
    </w:p>
    <w:p w14:paraId="7394ED62" w14:textId="77777777" w:rsidR="00E03715" w:rsidRDefault="00D57121">
      <w:pPr>
        <w:pStyle w:val="TOC3"/>
        <w:rPr>
          <w:rFonts w:asciiTheme="minorHAnsi" w:eastAsiaTheme="minorEastAsia" w:hAnsiTheme="minorHAnsi" w:cstheme="minorBidi"/>
          <w:noProof/>
          <w:color w:val="auto"/>
          <w:sz w:val="22"/>
        </w:rPr>
      </w:pPr>
      <w:hyperlink w:anchor="_Toc427746886" w:history="1">
        <w:r w:rsidR="00E03715" w:rsidRPr="00CC3AF5">
          <w:rPr>
            <w:rStyle w:val="Hyperlink"/>
            <w:rFonts w:eastAsia="PMingLiU"/>
            <w:noProof/>
            <w:lang w:eastAsia="en-US"/>
            <w14:scene3d>
              <w14:camera w14:prst="orthographicFront"/>
              <w14:lightRig w14:rig="threePt" w14:dir="t">
                <w14:rot w14:lat="0" w14:lon="0" w14:rev="0"/>
              </w14:lightRig>
            </w14:scene3d>
          </w:rPr>
          <w:t>4.4.4</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Development of practice points: overview of consensus decision-making process</w:t>
        </w:r>
        <w:r w:rsidR="00E03715">
          <w:rPr>
            <w:noProof/>
            <w:webHidden/>
          </w:rPr>
          <w:tab/>
        </w:r>
        <w:r w:rsidR="00E03715">
          <w:rPr>
            <w:noProof/>
            <w:webHidden/>
          </w:rPr>
          <w:fldChar w:fldCharType="begin"/>
        </w:r>
        <w:r w:rsidR="00E03715">
          <w:rPr>
            <w:noProof/>
            <w:webHidden/>
          </w:rPr>
          <w:instrText xml:space="preserve"> PAGEREF _Toc427746886 \h </w:instrText>
        </w:r>
        <w:r w:rsidR="00E03715">
          <w:rPr>
            <w:noProof/>
            <w:webHidden/>
          </w:rPr>
        </w:r>
        <w:r w:rsidR="00E03715">
          <w:rPr>
            <w:noProof/>
            <w:webHidden/>
          </w:rPr>
          <w:fldChar w:fldCharType="separate"/>
        </w:r>
        <w:r w:rsidR="000F7A9B">
          <w:rPr>
            <w:noProof/>
            <w:webHidden/>
          </w:rPr>
          <w:t>594</w:t>
        </w:r>
        <w:r w:rsidR="00E03715">
          <w:rPr>
            <w:noProof/>
            <w:webHidden/>
          </w:rPr>
          <w:fldChar w:fldCharType="end"/>
        </w:r>
      </w:hyperlink>
    </w:p>
    <w:p w14:paraId="3363B3FA" w14:textId="77777777" w:rsidR="00E03715" w:rsidRDefault="00D57121">
      <w:pPr>
        <w:pStyle w:val="TOC3"/>
        <w:rPr>
          <w:rFonts w:asciiTheme="minorHAnsi" w:eastAsiaTheme="minorEastAsia" w:hAnsiTheme="minorHAnsi" w:cstheme="minorBidi"/>
          <w:noProof/>
          <w:color w:val="auto"/>
          <w:sz w:val="22"/>
        </w:rPr>
      </w:pPr>
      <w:hyperlink w:anchor="_Toc427746887" w:history="1">
        <w:r w:rsidR="00E03715" w:rsidRPr="00CC3AF5">
          <w:rPr>
            <w:rStyle w:val="Hyperlink"/>
            <w:rFonts w:eastAsia="PMingLiU"/>
            <w:noProof/>
            <w:lang w:eastAsia="en-US"/>
            <w14:scene3d>
              <w14:camera w14:prst="orthographicFront"/>
              <w14:lightRig w14:rig="threePt" w14:dir="t">
                <w14:rot w14:lat="0" w14:lon="0" w14:rev="0"/>
              </w14:lightRig>
            </w14:scene3d>
          </w:rPr>
          <w:t>4.4.5</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 xml:space="preserve">Guiding </w:t>
        </w:r>
        <w:r w:rsidR="00E03715" w:rsidRPr="00CC3AF5">
          <w:rPr>
            <w:rStyle w:val="Hyperlink"/>
            <w:rFonts w:eastAsia="PMingLiU"/>
            <w:noProof/>
          </w:rPr>
          <w:t>principles</w:t>
        </w:r>
        <w:r w:rsidR="00E03715" w:rsidRPr="00CC3AF5">
          <w:rPr>
            <w:rStyle w:val="Hyperlink"/>
            <w:rFonts w:eastAsia="PMingLiU"/>
            <w:noProof/>
            <w:lang w:eastAsia="en-US"/>
          </w:rPr>
          <w:t xml:space="preserve"> and values</w:t>
        </w:r>
        <w:r w:rsidR="00E03715">
          <w:rPr>
            <w:noProof/>
            <w:webHidden/>
          </w:rPr>
          <w:tab/>
        </w:r>
        <w:r w:rsidR="00E03715">
          <w:rPr>
            <w:noProof/>
            <w:webHidden/>
          </w:rPr>
          <w:fldChar w:fldCharType="begin"/>
        </w:r>
        <w:r w:rsidR="00E03715">
          <w:rPr>
            <w:noProof/>
            <w:webHidden/>
          </w:rPr>
          <w:instrText xml:space="preserve"> PAGEREF _Toc427746887 \h </w:instrText>
        </w:r>
        <w:r w:rsidR="00E03715">
          <w:rPr>
            <w:noProof/>
            <w:webHidden/>
          </w:rPr>
        </w:r>
        <w:r w:rsidR="00E03715">
          <w:rPr>
            <w:noProof/>
            <w:webHidden/>
          </w:rPr>
          <w:fldChar w:fldCharType="separate"/>
        </w:r>
        <w:r w:rsidR="000F7A9B">
          <w:rPr>
            <w:noProof/>
            <w:webHidden/>
          </w:rPr>
          <w:t>595</w:t>
        </w:r>
        <w:r w:rsidR="00E03715">
          <w:rPr>
            <w:noProof/>
            <w:webHidden/>
          </w:rPr>
          <w:fldChar w:fldCharType="end"/>
        </w:r>
      </w:hyperlink>
    </w:p>
    <w:p w14:paraId="12FC3C8A" w14:textId="77777777" w:rsidR="00E03715" w:rsidRDefault="00D57121">
      <w:pPr>
        <w:pStyle w:val="TOC3"/>
        <w:rPr>
          <w:rFonts w:asciiTheme="minorHAnsi" w:eastAsiaTheme="minorEastAsia" w:hAnsiTheme="minorHAnsi" w:cstheme="minorBidi"/>
          <w:noProof/>
          <w:color w:val="auto"/>
          <w:sz w:val="22"/>
        </w:rPr>
      </w:pPr>
      <w:hyperlink w:anchor="_Toc427746888" w:history="1">
        <w:r w:rsidR="00E03715" w:rsidRPr="00CC3AF5">
          <w:rPr>
            <w:rStyle w:val="Hyperlink"/>
            <w:rFonts w:eastAsia="PMingLiU"/>
            <w:noProof/>
            <w:lang w:eastAsia="en-US"/>
            <w14:scene3d>
              <w14:camera w14:prst="orthographicFront"/>
              <w14:lightRig w14:rig="threePt" w14:dir="t">
                <w14:rot w14:lat="0" w14:lon="0" w14:rev="0"/>
              </w14:lightRig>
            </w14:scene3d>
          </w:rPr>
          <w:t>4.4.6</w:t>
        </w:r>
        <w:r w:rsidR="00E03715">
          <w:rPr>
            <w:rFonts w:asciiTheme="minorHAnsi" w:eastAsiaTheme="minorEastAsia" w:hAnsiTheme="minorHAnsi" w:cstheme="minorBidi"/>
            <w:noProof/>
            <w:color w:val="auto"/>
            <w:sz w:val="22"/>
          </w:rPr>
          <w:tab/>
        </w:r>
        <w:r w:rsidR="00E03715" w:rsidRPr="00CC3AF5">
          <w:rPr>
            <w:rStyle w:val="Hyperlink"/>
            <w:rFonts w:eastAsia="PMingLiU"/>
            <w:noProof/>
            <w:lang w:eastAsia="en-US"/>
          </w:rPr>
          <w:t>Ground rules</w:t>
        </w:r>
        <w:r w:rsidR="00E03715">
          <w:rPr>
            <w:noProof/>
            <w:webHidden/>
          </w:rPr>
          <w:tab/>
        </w:r>
        <w:r w:rsidR="00E03715">
          <w:rPr>
            <w:noProof/>
            <w:webHidden/>
          </w:rPr>
          <w:fldChar w:fldCharType="begin"/>
        </w:r>
        <w:r w:rsidR="00E03715">
          <w:rPr>
            <w:noProof/>
            <w:webHidden/>
          </w:rPr>
          <w:instrText xml:space="preserve"> PAGEREF _Toc427746888 \h </w:instrText>
        </w:r>
        <w:r w:rsidR="00E03715">
          <w:rPr>
            <w:noProof/>
            <w:webHidden/>
          </w:rPr>
        </w:r>
        <w:r w:rsidR="00E03715">
          <w:rPr>
            <w:noProof/>
            <w:webHidden/>
          </w:rPr>
          <w:fldChar w:fldCharType="separate"/>
        </w:r>
        <w:r w:rsidR="000F7A9B">
          <w:rPr>
            <w:noProof/>
            <w:webHidden/>
          </w:rPr>
          <w:t>595</w:t>
        </w:r>
        <w:r w:rsidR="00E03715">
          <w:rPr>
            <w:noProof/>
            <w:webHidden/>
          </w:rPr>
          <w:fldChar w:fldCharType="end"/>
        </w:r>
      </w:hyperlink>
    </w:p>
    <w:p w14:paraId="71AB2EE1" w14:textId="77777777" w:rsidR="00E03715" w:rsidRDefault="00D57121">
      <w:pPr>
        <w:pStyle w:val="TOC1"/>
        <w:rPr>
          <w:rFonts w:asciiTheme="minorHAnsi" w:eastAsiaTheme="minorEastAsia" w:hAnsiTheme="minorHAnsi" w:cstheme="minorBidi"/>
          <w:b w:val="0"/>
          <w:bCs w:val="0"/>
          <w:color w:val="auto"/>
        </w:rPr>
      </w:pPr>
      <w:hyperlink w:anchor="_Toc427746889" w:history="1">
        <w:r w:rsidR="00E03715" w:rsidRPr="00CC3AF5">
          <w:rPr>
            <w:rStyle w:val="Hyperlink"/>
            <w:rFonts w:eastAsia="PMingLiU"/>
          </w:rPr>
          <w:t>5</w:t>
        </w:r>
        <w:r w:rsidR="00E03715">
          <w:rPr>
            <w:rFonts w:asciiTheme="minorHAnsi" w:eastAsiaTheme="minorEastAsia" w:hAnsiTheme="minorHAnsi" w:cstheme="minorBidi"/>
            <w:b w:val="0"/>
            <w:bCs w:val="0"/>
            <w:color w:val="auto"/>
          </w:rPr>
          <w:tab/>
        </w:r>
        <w:r w:rsidR="00E03715" w:rsidRPr="00CC3AF5">
          <w:rPr>
            <w:rStyle w:val="Hyperlink"/>
            <w:rFonts w:eastAsia="PMingLiU"/>
          </w:rPr>
          <w:t>References</w:t>
        </w:r>
        <w:r w:rsidR="00E03715">
          <w:rPr>
            <w:webHidden/>
          </w:rPr>
          <w:tab/>
        </w:r>
        <w:r w:rsidR="00E03715">
          <w:rPr>
            <w:webHidden/>
          </w:rPr>
          <w:fldChar w:fldCharType="begin"/>
        </w:r>
        <w:r w:rsidR="00E03715">
          <w:rPr>
            <w:webHidden/>
          </w:rPr>
          <w:instrText xml:space="preserve"> PAGEREF _Toc427746889 \h </w:instrText>
        </w:r>
        <w:r w:rsidR="00E03715">
          <w:rPr>
            <w:webHidden/>
          </w:rPr>
        </w:r>
        <w:r w:rsidR="00E03715">
          <w:rPr>
            <w:webHidden/>
          </w:rPr>
          <w:fldChar w:fldCharType="separate"/>
        </w:r>
        <w:r w:rsidR="000F7A9B">
          <w:rPr>
            <w:webHidden/>
          </w:rPr>
          <w:t>596</w:t>
        </w:r>
        <w:r w:rsidR="00E03715">
          <w:rPr>
            <w:webHidden/>
          </w:rPr>
          <w:fldChar w:fldCharType="end"/>
        </w:r>
      </w:hyperlink>
    </w:p>
    <w:p w14:paraId="156E2B8C" w14:textId="2A8E3130" w:rsidR="00BC3DA9" w:rsidRPr="00C70209" w:rsidRDefault="00BC3DA9" w:rsidP="00783BB5">
      <w:pPr>
        <w:pStyle w:val="BodyText"/>
      </w:pPr>
      <w:r w:rsidRPr="00C70209">
        <w:fldChar w:fldCharType="end"/>
      </w:r>
      <w:r w:rsidRPr="00C70209">
        <w:br w:type="page"/>
      </w:r>
    </w:p>
    <w:p w14:paraId="5D13FE70" w14:textId="77777777" w:rsidR="00BC3DA9" w:rsidRPr="00C70209" w:rsidRDefault="00BC3DA9" w:rsidP="0068396B">
      <w:pPr>
        <w:pStyle w:val="H1-NoNum"/>
      </w:pPr>
      <w:bookmarkStart w:id="43" w:name="_Toc421784766"/>
      <w:bookmarkStart w:id="44" w:name="_Toc421784821"/>
      <w:bookmarkStart w:id="45" w:name="_Toc421800794"/>
      <w:bookmarkStart w:id="46" w:name="_Toc422991156"/>
      <w:bookmarkStart w:id="47" w:name="_Toc423513236"/>
      <w:bookmarkStart w:id="48" w:name="_Toc423513313"/>
      <w:bookmarkStart w:id="49" w:name="_Toc423938436"/>
      <w:bookmarkStart w:id="50" w:name="_Toc423951369"/>
      <w:bookmarkStart w:id="51" w:name="_Toc425150815"/>
      <w:bookmarkStart w:id="52" w:name="_Toc425187784"/>
      <w:bookmarkStart w:id="53" w:name="_Toc425256354"/>
      <w:bookmarkStart w:id="54" w:name="_Toc425420007"/>
      <w:bookmarkStart w:id="55" w:name="_Toc427746812"/>
      <w:r w:rsidRPr="00C70209">
        <w:t>Tables</w:t>
      </w:r>
      <w:bookmarkEnd w:id="43"/>
      <w:bookmarkEnd w:id="44"/>
      <w:bookmarkEnd w:id="45"/>
      <w:bookmarkEnd w:id="46"/>
      <w:bookmarkEnd w:id="47"/>
      <w:bookmarkEnd w:id="48"/>
      <w:bookmarkEnd w:id="49"/>
      <w:bookmarkEnd w:id="50"/>
      <w:bookmarkEnd w:id="51"/>
      <w:bookmarkEnd w:id="52"/>
      <w:bookmarkEnd w:id="53"/>
      <w:bookmarkEnd w:id="54"/>
      <w:bookmarkEnd w:id="55"/>
    </w:p>
    <w:p w14:paraId="5870CF6C" w14:textId="77777777" w:rsidR="00E03715" w:rsidRDefault="00BC3DA9">
      <w:pPr>
        <w:pStyle w:val="TableofFigures"/>
        <w:rPr>
          <w:rFonts w:asciiTheme="minorHAnsi" w:eastAsiaTheme="minorEastAsia" w:hAnsiTheme="minorHAnsi" w:cstheme="minorBidi"/>
          <w:noProof/>
          <w:color w:val="auto"/>
          <w:sz w:val="22"/>
        </w:rPr>
      </w:pPr>
      <w:r w:rsidRPr="00C70209">
        <w:fldChar w:fldCharType="begin"/>
      </w:r>
      <w:r w:rsidRPr="00C70209">
        <w:instrText xml:space="preserve"> TOC \h \z \c "Table" </w:instrText>
      </w:r>
      <w:r w:rsidRPr="00C70209">
        <w:fldChar w:fldCharType="separate"/>
      </w:r>
      <w:hyperlink w:anchor="_Toc427747050" w:history="1">
        <w:r w:rsidR="00E03715" w:rsidRPr="00CE4CE2">
          <w:rPr>
            <w:rStyle w:val="Hyperlink"/>
            <w:noProof/>
          </w:rPr>
          <w:t>Table 2.1.1</w:t>
        </w:r>
        <w:r w:rsidR="00E03715">
          <w:rPr>
            <w:rFonts w:asciiTheme="minorHAnsi" w:eastAsiaTheme="minorEastAsia" w:hAnsiTheme="minorHAnsi" w:cstheme="minorBidi"/>
            <w:noProof/>
            <w:color w:val="auto"/>
            <w:sz w:val="22"/>
          </w:rPr>
          <w:tab/>
        </w:r>
        <w:r w:rsidR="00E03715" w:rsidRPr="00CE4CE2">
          <w:rPr>
            <w:rStyle w:val="Hyperlink"/>
            <w:noProof/>
            <w:lang w:eastAsia="en-GB"/>
          </w:rPr>
          <w:t>Phases of development of guideline modules</w:t>
        </w:r>
        <w:r w:rsidR="00E03715">
          <w:rPr>
            <w:noProof/>
            <w:webHidden/>
          </w:rPr>
          <w:tab/>
        </w:r>
        <w:r w:rsidR="00E03715">
          <w:rPr>
            <w:noProof/>
            <w:webHidden/>
          </w:rPr>
          <w:fldChar w:fldCharType="begin"/>
        </w:r>
        <w:r w:rsidR="00E03715">
          <w:rPr>
            <w:noProof/>
            <w:webHidden/>
          </w:rPr>
          <w:instrText xml:space="preserve"> PAGEREF _Toc427747050 \h </w:instrText>
        </w:r>
        <w:r w:rsidR="00E03715">
          <w:rPr>
            <w:noProof/>
            <w:webHidden/>
          </w:rPr>
        </w:r>
        <w:r w:rsidR="00E03715">
          <w:rPr>
            <w:noProof/>
            <w:webHidden/>
          </w:rPr>
          <w:fldChar w:fldCharType="separate"/>
        </w:r>
        <w:r w:rsidR="000F7A9B">
          <w:rPr>
            <w:noProof/>
            <w:webHidden/>
          </w:rPr>
          <w:t>1</w:t>
        </w:r>
        <w:r w:rsidR="00E03715">
          <w:rPr>
            <w:noProof/>
            <w:webHidden/>
          </w:rPr>
          <w:fldChar w:fldCharType="end"/>
        </w:r>
      </w:hyperlink>
    </w:p>
    <w:p w14:paraId="7AD23B3F" w14:textId="77777777" w:rsidR="00E03715" w:rsidRDefault="00D57121">
      <w:pPr>
        <w:pStyle w:val="TableofFigures"/>
        <w:rPr>
          <w:rFonts w:asciiTheme="minorHAnsi" w:eastAsiaTheme="minorEastAsia" w:hAnsiTheme="minorHAnsi" w:cstheme="minorBidi"/>
          <w:noProof/>
          <w:color w:val="auto"/>
          <w:sz w:val="22"/>
        </w:rPr>
      </w:pPr>
      <w:hyperlink w:anchor="_Toc427747051" w:history="1">
        <w:r w:rsidR="00E03715" w:rsidRPr="00CE4CE2">
          <w:rPr>
            <w:rStyle w:val="Hyperlink"/>
            <w:noProof/>
          </w:rPr>
          <w:t>Table 2.4.1</w:t>
        </w:r>
        <w:r w:rsidR="00E03715">
          <w:rPr>
            <w:rFonts w:asciiTheme="minorHAnsi" w:eastAsiaTheme="minorEastAsia" w:hAnsiTheme="minorHAnsi" w:cstheme="minorBidi"/>
            <w:noProof/>
            <w:color w:val="auto"/>
            <w:sz w:val="22"/>
          </w:rPr>
          <w:tab/>
        </w:r>
        <w:r w:rsidR="00E03715" w:rsidRPr="00CE4CE2">
          <w:rPr>
            <w:rStyle w:val="Hyperlink"/>
            <w:noProof/>
          </w:rPr>
          <w:t>NHMRC evidence hierarchy: designations of levels of evidence according to type of research question</w:t>
        </w:r>
        <w:r w:rsidR="00E03715">
          <w:rPr>
            <w:noProof/>
            <w:webHidden/>
          </w:rPr>
          <w:tab/>
        </w:r>
        <w:r w:rsidR="00E03715">
          <w:rPr>
            <w:noProof/>
            <w:webHidden/>
          </w:rPr>
          <w:fldChar w:fldCharType="begin"/>
        </w:r>
        <w:r w:rsidR="00E03715">
          <w:rPr>
            <w:noProof/>
            <w:webHidden/>
          </w:rPr>
          <w:instrText xml:space="preserve"> PAGEREF _Toc427747051 \h </w:instrText>
        </w:r>
        <w:r w:rsidR="00E03715">
          <w:rPr>
            <w:noProof/>
            <w:webHidden/>
          </w:rPr>
        </w:r>
        <w:r w:rsidR="00E03715">
          <w:rPr>
            <w:noProof/>
            <w:webHidden/>
          </w:rPr>
          <w:fldChar w:fldCharType="separate"/>
        </w:r>
        <w:r w:rsidR="000F7A9B">
          <w:rPr>
            <w:noProof/>
            <w:webHidden/>
          </w:rPr>
          <w:t>8</w:t>
        </w:r>
        <w:r w:rsidR="00E03715">
          <w:rPr>
            <w:noProof/>
            <w:webHidden/>
          </w:rPr>
          <w:fldChar w:fldCharType="end"/>
        </w:r>
      </w:hyperlink>
    </w:p>
    <w:p w14:paraId="6E37D7FF" w14:textId="77777777" w:rsidR="00E03715" w:rsidRDefault="00D57121">
      <w:pPr>
        <w:pStyle w:val="TableofFigures"/>
        <w:rPr>
          <w:rFonts w:asciiTheme="minorHAnsi" w:eastAsiaTheme="minorEastAsia" w:hAnsiTheme="minorHAnsi" w:cstheme="minorBidi"/>
          <w:noProof/>
          <w:color w:val="auto"/>
          <w:sz w:val="22"/>
        </w:rPr>
      </w:pPr>
      <w:hyperlink w:anchor="_Toc427747052" w:history="1">
        <w:r w:rsidR="00E03715" w:rsidRPr="00CE4CE2">
          <w:rPr>
            <w:rStyle w:val="Hyperlink"/>
            <w:noProof/>
          </w:rPr>
          <w:t>Table 2.4.2</w:t>
        </w:r>
        <w:r w:rsidR="00E03715">
          <w:rPr>
            <w:rFonts w:asciiTheme="minorHAnsi" w:eastAsiaTheme="minorEastAsia" w:hAnsiTheme="minorHAnsi" w:cstheme="minorBidi"/>
            <w:noProof/>
            <w:color w:val="auto"/>
            <w:sz w:val="22"/>
          </w:rPr>
          <w:tab/>
        </w:r>
        <w:r w:rsidR="00E03715" w:rsidRPr="00CE4CE2">
          <w:rPr>
            <w:rStyle w:val="Hyperlink"/>
            <w:noProof/>
          </w:rPr>
          <w:t>NHMRC dimensions of evidence</w:t>
        </w:r>
        <w:r w:rsidR="00E03715">
          <w:rPr>
            <w:noProof/>
            <w:webHidden/>
          </w:rPr>
          <w:tab/>
        </w:r>
        <w:r w:rsidR="00E03715">
          <w:rPr>
            <w:noProof/>
            <w:webHidden/>
          </w:rPr>
          <w:fldChar w:fldCharType="begin"/>
        </w:r>
        <w:r w:rsidR="00E03715">
          <w:rPr>
            <w:noProof/>
            <w:webHidden/>
          </w:rPr>
          <w:instrText xml:space="preserve"> PAGEREF _Toc427747052 \h </w:instrText>
        </w:r>
        <w:r w:rsidR="00E03715">
          <w:rPr>
            <w:noProof/>
            <w:webHidden/>
          </w:rPr>
        </w:r>
        <w:r w:rsidR="00E03715">
          <w:rPr>
            <w:noProof/>
            <w:webHidden/>
          </w:rPr>
          <w:fldChar w:fldCharType="separate"/>
        </w:r>
        <w:r w:rsidR="000F7A9B">
          <w:rPr>
            <w:noProof/>
            <w:webHidden/>
          </w:rPr>
          <w:t>9</w:t>
        </w:r>
        <w:r w:rsidR="00E03715">
          <w:rPr>
            <w:noProof/>
            <w:webHidden/>
          </w:rPr>
          <w:fldChar w:fldCharType="end"/>
        </w:r>
      </w:hyperlink>
    </w:p>
    <w:p w14:paraId="6F663211" w14:textId="77777777" w:rsidR="00E03715" w:rsidRDefault="00D57121">
      <w:pPr>
        <w:pStyle w:val="TableofFigures"/>
        <w:rPr>
          <w:rFonts w:asciiTheme="minorHAnsi" w:eastAsiaTheme="minorEastAsia" w:hAnsiTheme="minorHAnsi" w:cstheme="minorBidi"/>
          <w:noProof/>
          <w:color w:val="auto"/>
          <w:sz w:val="22"/>
        </w:rPr>
      </w:pPr>
      <w:hyperlink w:anchor="_Toc427747053" w:history="1">
        <w:r w:rsidR="00E03715" w:rsidRPr="00CE4CE2">
          <w:rPr>
            <w:rStyle w:val="Hyperlink"/>
            <w:noProof/>
          </w:rPr>
          <w:t>Table 2.5.1</w:t>
        </w:r>
        <w:r w:rsidR="00E03715">
          <w:rPr>
            <w:rFonts w:asciiTheme="minorHAnsi" w:eastAsiaTheme="minorEastAsia" w:hAnsiTheme="minorHAnsi" w:cstheme="minorBidi"/>
            <w:noProof/>
            <w:color w:val="auto"/>
            <w:sz w:val="22"/>
          </w:rPr>
          <w:tab/>
        </w:r>
        <w:r w:rsidR="00E03715" w:rsidRPr="00CE4CE2">
          <w:rPr>
            <w:rStyle w:val="Hyperlink"/>
            <w:noProof/>
          </w:rPr>
          <w:t>Components of the evidence statement</w:t>
        </w:r>
        <w:r w:rsidR="00E03715">
          <w:rPr>
            <w:noProof/>
            <w:webHidden/>
          </w:rPr>
          <w:tab/>
        </w:r>
        <w:r w:rsidR="00E03715">
          <w:rPr>
            <w:noProof/>
            <w:webHidden/>
          </w:rPr>
          <w:fldChar w:fldCharType="begin"/>
        </w:r>
        <w:r w:rsidR="00E03715">
          <w:rPr>
            <w:noProof/>
            <w:webHidden/>
          </w:rPr>
          <w:instrText xml:space="preserve"> PAGEREF _Toc427747053 \h </w:instrText>
        </w:r>
        <w:r w:rsidR="00E03715">
          <w:rPr>
            <w:noProof/>
            <w:webHidden/>
          </w:rPr>
        </w:r>
        <w:r w:rsidR="00E03715">
          <w:rPr>
            <w:noProof/>
            <w:webHidden/>
          </w:rPr>
          <w:fldChar w:fldCharType="separate"/>
        </w:r>
        <w:r w:rsidR="000F7A9B">
          <w:rPr>
            <w:noProof/>
            <w:webHidden/>
          </w:rPr>
          <w:t>11</w:t>
        </w:r>
        <w:r w:rsidR="00E03715">
          <w:rPr>
            <w:noProof/>
            <w:webHidden/>
          </w:rPr>
          <w:fldChar w:fldCharType="end"/>
        </w:r>
      </w:hyperlink>
    </w:p>
    <w:p w14:paraId="3E9BADB0" w14:textId="77777777" w:rsidR="00E03715" w:rsidRDefault="00D57121">
      <w:pPr>
        <w:pStyle w:val="TableofFigures"/>
        <w:rPr>
          <w:rFonts w:asciiTheme="minorHAnsi" w:eastAsiaTheme="minorEastAsia" w:hAnsiTheme="minorHAnsi" w:cstheme="minorBidi"/>
          <w:noProof/>
          <w:color w:val="auto"/>
          <w:sz w:val="22"/>
        </w:rPr>
      </w:pPr>
      <w:hyperlink w:anchor="_Toc427747054" w:history="1">
        <w:r w:rsidR="00E03715" w:rsidRPr="00CE4CE2">
          <w:rPr>
            <w:rStyle w:val="Hyperlink"/>
            <w:noProof/>
          </w:rPr>
          <w:t>Table 2.5.2</w:t>
        </w:r>
        <w:r w:rsidR="00E03715">
          <w:rPr>
            <w:rFonts w:asciiTheme="minorHAnsi" w:eastAsiaTheme="minorEastAsia" w:hAnsiTheme="minorHAnsi" w:cstheme="minorBidi"/>
            <w:noProof/>
            <w:color w:val="auto"/>
            <w:sz w:val="22"/>
          </w:rPr>
          <w:tab/>
        </w:r>
        <w:r w:rsidR="00E03715" w:rsidRPr="00CE4CE2">
          <w:rPr>
            <w:rStyle w:val="Hyperlink"/>
            <w:noProof/>
          </w:rPr>
          <w:t>Body-of-evidence matrix</w:t>
        </w:r>
        <w:r w:rsidR="00E03715">
          <w:rPr>
            <w:noProof/>
            <w:webHidden/>
          </w:rPr>
          <w:tab/>
        </w:r>
        <w:r w:rsidR="00E03715">
          <w:rPr>
            <w:noProof/>
            <w:webHidden/>
          </w:rPr>
          <w:fldChar w:fldCharType="begin"/>
        </w:r>
        <w:r w:rsidR="00E03715">
          <w:rPr>
            <w:noProof/>
            <w:webHidden/>
          </w:rPr>
          <w:instrText xml:space="preserve"> PAGEREF _Toc427747054 \h </w:instrText>
        </w:r>
        <w:r w:rsidR="00E03715">
          <w:rPr>
            <w:noProof/>
            <w:webHidden/>
          </w:rPr>
        </w:r>
        <w:r w:rsidR="00E03715">
          <w:rPr>
            <w:noProof/>
            <w:webHidden/>
          </w:rPr>
          <w:fldChar w:fldCharType="separate"/>
        </w:r>
        <w:r w:rsidR="000F7A9B">
          <w:rPr>
            <w:noProof/>
            <w:webHidden/>
          </w:rPr>
          <w:t>12</w:t>
        </w:r>
        <w:r w:rsidR="00E03715">
          <w:rPr>
            <w:noProof/>
            <w:webHidden/>
          </w:rPr>
          <w:fldChar w:fldCharType="end"/>
        </w:r>
      </w:hyperlink>
    </w:p>
    <w:p w14:paraId="756307FC" w14:textId="77777777" w:rsidR="00E03715" w:rsidRDefault="00D57121">
      <w:pPr>
        <w:pStyle w:val="TableofFigures"/>
        <w:rPr>
          <w:rFonts w:asciiTheme="minorHAnsi" w:eastAsiaTheme="minorEastAsia" w:hAnsiTheme="minorHAnsi" w:cstheme="minorBidi"/>
          <w:noProof/>
          <w:color w:val="auto"/>
          <w:sz w:val="22"/>
        </w:rPr>
      </w:pPr>
      <w:hyperlink w:anchor="_Toc427747055" w:history="1">
        <w:r w:rsidR="00E03715" w:rsidRPr="00CE4CE2">
          <w:rPr>
            <w:rStyle w:val="Hyperlink"/>
            <w:noProof/>
          </w:rPr>
          <w:t>Table 2.5.3</w:t>
        </w:r>
        <w:r w:rsidR="00E03715">
          <w:rPr>
            <w:rFonts w:asciiTheme="minorHAnsi" w:eastAsiaTheme="minorEastAsia" w:hAnsiTheme="minorHAnsi" w:cstheme="minorBidi"/>
            <w:noProof/>
            <w:color w:val="auto"/>
            <w:sz w:val="22"/>
          </w:rPr>
          <w:tab/>
        </w:r>
        <w:r w:rsidR="00E03715" w:rsidRPr="00CE4CE2">
          <w:rPr>
            <w:rStyle w:val="Hyperlink"/>
            <w:noProof/>
          </w:rPr>
          <w:t>Definitions of NHMRC grades for recommendations</w:t>
        </w:r>
        <w:r w:rsidR="00E03715">
          <w:rPr>
            <w:noProof/>
            <w:webHidden/>
          </w:rPr>
          <w:tab/>
        </w:r>
        <w:r w:rsidR="00E03715">
          <w:rPr>
            <w:noProof/>
            <w:webHidden/>
          </w:rPr>
          <w:fldChar w:fldCharType="begin"/>
        </w:r>
        <w:r w:rsidR="00E03715">
          <w:rPr>
            <w:noProof/>
            <w:webHidden/>
          </w:rPr>
          <w:instrText xml:space="preserve"> PAGEREF _Toc427747055 \h </w:instrText>
        </w:r>
        <w:r w:rsidR="00E03715">
          <w:rPr>
            <w:noProof/>
            <w:webHidden/>
          </w:rPr>
        </w:r>
        <w:r w:rsidR="00E03715">
          <w:rPr>
            <w:noProof/>
            <w:webHidden/>
          </w:rPr>
          <w:fldChar w:fldCharType="separate"/>
        </w:r>
        <w:r w:rsidR="000F7A9B">
          <w:rPr>
            <w:noProof/>
            <w:webHidden/>
          </w:rPr>
          <w:t>13</w:t>
        </w:r>
        <w:r w:rsidR="00E03715">
          <w:rPr>
            <w:noProof/>
            <w:webHidden/>
          </w:rPr>
          <w:fldChar w:fldCharType="end"/>
        </w:r>
      </w:hyperlink>
    </w:p>
    <w:p w14:paraId="73364096" w14:textId="77777777" w:rsidR="00E03715" w:rsidRDefault="00D57121">
      <w:pPr>
        <w:pStyle w:val="TableofFigures"/>
        <w:rPr>
          <w:rFonts w:asciiTheme="minorHAnsi" w:eastAsiaTheme="minorEastAsia" w:hAnsiTheme="minorHAnsi" w:cstheme="minorBidi"/>
          <w:noProof/>
          <w:color w:val="auto"/>
          <w:sz w:val="22"/>
        </w:rPr>
      </w:pPr>
      <w:hyperlink w:anchor="_Toc427747056" w:history="1">
        <w:r w:rsidR="00E03715" w:rsidRPr="00CE4CE2">
          <w:rPr>
            <w:rStyle w:val="Hyperlink"/>
            <w:noProof/>
          </w:rPr>
          <w:t>Table 3.1.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identified in this review – RBC transfusion versus no transfusion in preterm infants</w:t>
        </w:r>
        <w:r w:rsidR="00E03715">
          <w:rPr>
            <w:noProof/>
            <w:webHidden/>
          </w:rPr>
          <w:tab/>
        </w:r>
        <w:r w:rsidR="00E03715">
          <w:rPr>
            <w:noProof/>
            <w:webHidden/>
          </w:rPr>
          <w:fldChar w:fldCharType="begin"/>
        </w:r>
        <w:r w:rsidR="00E03715">
          <w:rPr>
            <w:noProof/>
            <w:webHidden/>
          </w:rPr>
          <w:instrText xml:space="preserve"> PAGEREF _Toc427747056 \h </w:instrText>
        </w:r>
        <w:r w:rsidR="00E03715">
          <w:rPr>
            <w:noProof/>
            <w:webHidden/>
          </w:rPr>
        </w:r>
        <w:r w:rsidR="00E03715">
          <w:rPr>
            <w:noProof/>
            <w:webHidden/>
          </w:rPr>
          <w:fldChar w:fldCharType="separate"/>
        </w:r>
        <w:r w:rsidR="000F7A9B">
          <w:rPr>
            <w:noProof/>
            <w:webHidden/>
          </w:rPr>
          <w:t>22</w:t>
        </w:r>
        <w:r w:rsidR="00E03715">
          <w:rPr>
            <w:noProof/>
            <w:webHidden/>
          </w:rPr>
          <w:fldChar w:fldCharType="end"/>
        </w:r>
      </w:hyperlink>
    </w:p>
    <w:p w14:paraId="0358A5DE" w14:textId="77777777" w:rsidR="00E03715" w:rsidRDefault="00D57121">
      <w:pPr>
        <w:pStyle w:val="TableofFigures"/>
        <w:rPr>
          <w:rFonts w:asciiTheme="minorHAnsi" w:eastAsiaTheme="minorEastAsia" w:hAnsiTheme="minorHAnsi" w:cstheme="minorBidi"/>
          <w:noProof/>
          <w:color w:val="auto"/>
          <w:sz w:val="22"/>
        </w:rPr>
      </w:pPr>
      <w:hyperlink w:anchor="_Toc427747057" w:history="1">
        <w:r w:rsidR="00E03715" w:rsidRPr="00CE4CE2">
          <w:rPr>
            <w:rStyle w:val="Hyperlink"/>
            <w:noProof/>
          </w:rPr>
          <w:t>Table 3.1.2</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identified by included systematic reviews – RBC transfusion versus no transfusion in preterm infants</w:t>
        </w:r>
        <w:r w:rsidR="00E03715">
          <w:rPr>
            <w:noProof/>
            <w:webHidden/>
          </w:rPr>
          <w:tab/>
        </w:r>
        <w:r w:rsidR="00E03715">
          <w:rPr>
            <w:noProof/>
            <w:webHidden/>
          </w:rPr>
          <w:fldChar w:fldCharType="begin"/>
        </w:r>
        <w:r w:rsidR="00E03715">
          <w:rPr>
            <w:noProof/>
            <w:webHidden/>
          </w:rPr>
          <w:instrText xml:space="preserve"> PAGEREF _Toc427747057 \h </w:instrText>
        </w:r>
        <w:r w:rsidR="00E03715">
          <w:rPr>
            <w:noProof/>
            <w:webHidden/>
          </w:rPr>
        </w:r>
        <w:r w:rsidR="00E03715">
          <w:rPr>
            <w:noProof/>
            <w:webHidden/>
          </w:rPr>
          <w:fldChar w:fldCharType="separate"/>
        </w:r>
        <w:r w:rsidR="000F7A9B">
          <w:rPr>
            <w:noProof/>
            <w:webHidden/>
          </w:rPr>
          <w:t>25</w:t>
        </w:r>
        <w:r w:rsidR="00E03715">
          <w:rPr>
            <w:noProof/>
            <w:webHidden/>
          </w:rPr>
          <w:fldChar w:fldCharType="end"/>
        </w:r>
      </w:hyperlink>
    </w:p>
    <w:p w14:paraId="7ADFF45C" w14:textId="77777777" w:rsidR="00E03715" w:rsidRDefault="00D57121">
      <w:pPr>
        <w:pStyle w:val="TableofFigures"/>
        <w:rPr>
          <w:rFonts w:asciiTheme="minorHAnsi" w:eastAsiaTheme="minorEastAsia" w:hAnsiTheme="minorHAnsi" w:cstheme="minorBidi"/>
          <w:noProof/>
          <w:color w:val="auto"/>
          <w:sz w:val="22"/>
        </w:rPr>
      </w:pPr>
      <w:hyperlink w:anchor="_Toc427747058" w:history="1">
        <w:r w:rsidR="00E03715" w:rsidRPr="00CE4CE2">
          <w:rPr>
            <w:rStyle w:val="Hyperlink"/>
            <w:noProof/>
          </w:rPr>
          <w:t>Table 3.1.3</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BC transfusion versus no transfusion (or alternate dose) – Mortality</w:t>
        </w:r>
        <w:r w:rsidR="00E03715">
          <w:rPr>
            <w:noProof/>
            <w:webHidden/>
          </w:rPr>
          <w:tab/>
        </w:r>
        <w:r w:rsidR="00E03715">
          <w:rPr>
            <w:noProof/>
            <w:webHidden/>
          </w:rPr>
          <w:fldChar w:fldCharType="begin"/>
        </w:r>
        <w:r w:rsidR="00E03715">
          <w:rPr>
            <w:noProof/>
            <w:webHidden/>
          </w:rPr>
          <w:instrText xml:space="preserve"> PAGEREF _Toc427747058 \h </w:instrText>
        </w:r>
        <w:r w:rsidR="00E03715">
          <w:rPr>
            <w:noProof/>
            <w:webHidden/>
          </w:rPr>
        </w:r>
        <w:r w:rsidR="00E03715">
          <w:rPr>
            <w:noProof/>
            <w:webHidden/>
          </w:rPr>
          <w:fldChar w:fldCharType="separate"/>
        </w:r>
        <w:r w:rsidR="000F7A9B">
          <w:rPr>
            <w:noProof/>
            <w:webHidden/>
          </w:rPr>
          <w:t>28</w:t>
        </w:r>
        <w:r w:rsidR="00E03715">
          <w:rPr>
            <w:noProof/>
            <w:webHidden/>
          </w:rPr>
          <w:fldChar w:fldCharType="end"/>
        </w:r>
      </w:hyperlink>
    </w:p>
    <w:p w14:paraId="7CAE6EE5" w14:textId="77777777" w:rsidR="00E03715" w:rsidRDefault="00D57121">
      <w:pPr>
        <w:pStyle w:val="TableofFigures"/>
        <w:rPr>
          <w:rFonts w:asciiTheme="minorHAnsi" w:eastAsiaTheme="minorEastAsia" w:hAnsiTheme="minorHAnsi" w:cstheme="minorBidi"/>
          <w:noProof/>
          <w:color w:val="auto"/>
          <w:sz w:val="22"/>
        </w:rPr>
      </w:pPr>
      <w:hyperlink w:anchor="_Toc427747059" w:history="1">
        <w:r w:rsidR="00E03715" w:rsidRPr="00CE4CE2">
          <w:rPr>
            <w:rStyle w:val="Hyperlink"/>
            <w:noProof/>
          </w:rPr>
          <w:t>Table 3.1.4</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BC transfusion versus no transfusion (or alternate dose) – Severe morbidity (NEC)</w:t>
        </w:r>
        <w:r w:rsidR="00E03715">
          <w:rPr>
            <w:noProof/>
            <w:webHidden/>
          </w:rPr>
          <w:tab/>
        </w:r>
        <w:r w:rsidR="00E03715">
          <w:rPr>
            <w:noProof/>
            <w:webHidden/>
          </w:rPr>
          <w:fldChar w:fldCharType="begin"/>
        </w:r>
        <w:r w:rsidR="00E03715">
          <w:rPr>
            <w:noProof/>
            <w:webHidden/>
          </w:rPr>
          <w:instrText xml:space="preserve"> PAGEREF _Toc427747059 \h </w:instrText>
        </w:r>
        <w:r w:rsidR="00E03715">
          <w:rPr>
            <w:noProof/>
            <w:webHidden/>
          </w:rPr>
        </w:r>
        <w:r w:rsidR="00E03715">
          <w:rPr>
            <w:noProof/>
            <w:webHidden/>
          </w:rPr>
          <w:fldChar w:fldCharType="separate"/>
        </w:r>
        <w:r w:rsidR="000F7A9B">
          <w:rPr>
            <w:noProof/>
            <w:webHidden/>
          </w:rPr>
          <w:t>33</w:t>
        </w:r>
        <w:r w:rsidR="00E03715">
          <w:rPr>
            <w:noProof/>
            <w:webHidden/>
          </w:rPr>
          <w:fldChar w:fldCharType="end"/>
        </w:r>
      </w:hyperlink>
    </w:p>
    <w:p w14:paraId="4AE14299" w14:textId="77777777" w:rsidR="00E03715" w:rsidRDefault="00D57121">
      <w:pPr>
        <w:pStyle w:val="TableofFigures"/>
        <w:rPr>
          <w:rFonts w:asciiTheme="minorHAnsi" w:eastAsiaTheme="minorEastAsia" w:hAnsiTheme="minorHAnsi" w:cstheme="minorBidi"/>
          <w:noProof/>
          <w:color w:val="auto"/>
          <w:sz w:val="22"/>
        </w:rPr>
      </w:pPr>
      <w:hyperlink w:anchor="_Toc427747060" w:history="1">
        <w:r w:rsidR="00E03715" w:rsidRPr="00CE4CE2">
          <w:rPr>
            <w:rStyle w:val="Hyperlink"/>
            <w:noProof/>
          </w:rPr>
          <w:t>Table 3.1.5</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BC transfusion versus no transfusion (or alternate dose) – Severe morbidity (ROP)</w:t>
        </w:r>
        <w:r w:rsidR="00E03715">
          <w:rPr>
            <w:noProof/>
            <w:webHidden/>
          </w:rPr>
          <w:tab/>
        </w:r>
        <w:r w:rsidR="00E03715">
          <w:rPr>
            <w:noProof/>
            <w:webHidden/>
          </w:rPr>
          <w:fldChar w:fldCharType="begin"/>
        </w:r>
        <w:r w:rsidR="00E03715">
          <w:rPr>
            <w:noProof/>
            <w:webHidden/>
          </w:rPr>
          <w:instrText xml:space="preserve"> PAGEREF _Toc427747060 \h </w:instrText>
        </w:r>
        <w:r w:rsidR="00E03715">
          <w:rPr>
            <w:noProof/>
            <w:webHidden/>
          </w:rPr>
        </w:r>
        <w:r w:rsidR="00E03715">
          <w:rPr>
            <w:noProof/>
            <w:webHidden/>
          </w:rPr>
          <w:fldChar w:fldCharType="separate"/>
        </w:r>
        <w:r w:rsidR="000F7A9B">
          <w:rPr>
            <w:noProof/>
            <w:webHidden/>
          </w:rPr>
          <w:t>42</w:t>
        </w:r>
        <w:r w:rsidR="00E03715">
          <w:rPr>
            <w:noProof/>
            <w:webHidden/>
          </w:rPr>
          <w:fldChar w:fldCharType="end"/>
        </w:r>
      </w:hyperlink>
    </w:p>
    <w:p w14:paraId="3EC4C7B7" w14:textId="77777777" w:rsidR="00E03715" w:rsidRDefault="00D57121">
      <w:pPr>
        <w:pStyle w:val="TableofFigures"/>
        <w:rPr>
          <w:rFonts w:asciiTheme="minorHAnsi" w:eastAsiaTheme="minorEastAsia" w:hAnsiTheme="minorHAnsi" w:cstheme="minorBidi"/>
          <w:noProof/>
          <w:color w:val="auto"/>
          <w:sz w:val="22"/>
        </w:rPr>
      </w:pPr>
      <w:hyperlink w:anchor="_Toc427747061" w:history="1">
        <w:r w:rsidR="00E03715" w:rsidRPr="00CE4CE2">
          <w:rPr>
            <w:rStyle w:val="Hyperlink"/>
            <w:noProof/>
          </w:rPr>
          <w:t>Table 3.1.6</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BC transfusion versus no transfusion (or alternate dose) – Severe morbidity (brain injury on ultrasound)</w:t>
        </w:r>
        <w:r w:rsidR="00E03715">
          <w:rPr>
            <w:noProof/>
            <w:webHidden/>
          </w:rPr>
          <w:tab/>
        </w:r>
        <w:r w:rsidR="00E03715">
          <w:rPr>
            <w:noProof/>
            <w:webHidden/>
          </w:rPr>
          <w:fldChar w:fldCharType="begin"/>
        </w:r>
        <w:r w:rsidR="00E03715">
          <w:rPr>
            <w:noProof/>
            <w:webHidden/>
          </w:rPr>
          <w:instrText xml:space="preserve"> PAGEREF _Toc427747061 \h </w:instrText>
        </w:r>
        <w:r w:rsidR="00E03715">
          <w:rPr>
            <w:noProof/>
            <w:webHidden/>
          </w:rPr>
        </w:r>
        <w:r w:rsidR="00E03715">
          <w:rPr>
            <w:noProof/>
            <w:webHidden/>
          </w:rPr>
          <w:fldChar w:fldCharType="separate"/>
        </w:r>
        <w:r w:rsidR="000F7A9B">
          <w:rPr>
            <w:noProof/>
            <w:webHidden/>
          </w:rPr>
          <w:t>45</w:t>
        </w:r>
        <w:r w:rsidR="00E03715">
          <w:rPr>
            <w:noProof/>
            <w:webHidden/>
          </w:rPr>
          <w:fldChar w:fldCharType="end"/>
        </w:r>
      </w:hyperlink>
    </w:p>
    <w:p w14:paraId="1E2E930C" w14:textId="77777777" w:rsidR="00E03715" w:rsidRDefault="00D57121">
      <w:pPr>
        <w:pStyle w:val="TableofFigures"/>
        <w:rPr>
          <w:rFonts w:asciiTheme="minorHAnsi" w:eastAsiaTheme="minorEastAsia" w:hAnsiTheme="minorHAnsi" w:cstheme="minorBidi"/>
          <w:noProof/>
          <w:color w:val="auto"/>
          <w:sz w:val="22"/>
        </w:rPr>
      </w:pPr>
      <w:hyperlink w:anchor="_Toc427747062" w:history="1">
        <w:r w:rsidR="00E03715" w:rsidRPr="00CE4CE2">
          <w:rPr>
            <w:rStyle w:val="Hyperlink"/>
            <w:noProof/>
          </w:rPr>
          <w:t>Table 3.1.7</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restrictive RBC transfusion versus liberal RBC transfusion</w:t>
        </w:r>
        <w:r w:rsidR="00E03715">
          <w:rPr>
            <w:noProof/>
            <w:webHidden/>
          </w:rPr>
          <w:tab/>
        </w:r>
        <w:r w:rsidR="00E03715">
          <w:rPr>
            <w:noProof/>
            <w:webHidden/>
          </w:rPr>
          <w:fldChar w:fldCharType="begin"/>
        </w:r>
        <w:r w:rsidR="00E03715">
          <w:rPr>
            <w:noProof/>
            <w:webHidden/>
          </w:rPr>
          <w:instrText xml:space="preserve"> PAGEREF _Toc427747062 \h </w:instrText>
        </w:r>
        <w:r w:rsidR="00E03715">
          <w:rPr>
            <w:noProof/>
            <w:webHidden/>
          </w:rPr>
        </w:r>
        <w:r w:rsidR="00E03715">
          <w:rPr>
            <w:noProof/>
            <w:webHidden/>
          </w:rPr>
          <w:fldChar w:fldCharType="separate"/>
        </w:r>
        <w:r w:rsidR="000F7A9B">
          <w:rPr>
            <w:noProof/>
            <w:webHidden/>
          </w:rPr>
          <w:t>47</w:t>
        </w:r>
        <w:r w:rsidR="00E03715">
          <w:rPr>
            <w:noProof/>
            <w:webHidden/>
          </w:rPr>
          <w:fldChar w:fldCharType="end"/>
        </w:r>
      </w:hyperlink>
    </w:p>
    <w:p w14:paraId="7BCBE57C" w14:textId="77777777" w:rsidR="00E03715" w:rsidRDefault="00D57121">
      <w:pPr>
        <w:pStyle w:val="TableofFigures"/>
        <w:rPr>
          <w:rFonts w:asciiTheme="minorHAnsi" w:eastAsiaTheme="minorEastAsia" w:hAnsiTheme="minorHAnsi" w:cstheme="minorBidi"/>
          <w:noProof/>
          <w:color w:val="auto"/>
          <w:sz w:val="22"/>
        </w:rPr>
      </w:pPr>
      <w:hyperlink w:anchor="_Toc427747063" w:history="1">
        <w:r w:rsidR="00E03715" w:rsidRPr="00CE4CE2">
          <w:rPr>
            <w:rStyle w:val="Hyperlink"/>
            <w:noProof/>
          </w:rPr>
          <w:t>Table 3.1.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restrictive RBC transfusion versus liberal RBC transfusion</w:t>
        </w:r>
        <w:r w:rsidR="00E03715">
          <w:rPr>
            <w:noProof/>
            <w:webHidden/>
          </w:rPr>
          <w:tab/>
        </w:r>
        <w:r w:rsidR="00E03715">
          <w:rPr>
            <w:noProof/>
            <w:webHidden/>
          </w:rPr>
          <w:fldChar w:fldCharType="begin"/>
        </w:r>
        <w:r w:rsidR="00E03715">
          <w:rPr>
            <w:noProof/>
            <w:webHidden/>
          </w:rPr>
          <w:instrText xml:space="preserve"> PAGEREF _Toc427747063 \h </w:instrText>
        </w:r>
        <w:r w:rsidR="00E03715">
          <w:rPr>
            <w:noProof/>
            <w:webHidden/>
          </w:rPr>
        </w:r>
        <w:r w:rsidR="00E03715">
          <w:rPr>
            <w:noProof/>
            <w:webHidden/>
          </w:rPr>
          <w:fldChar w:fldCharType="separate"/>
        </w:r>
        <w:r w:rsidR="000F7A9B">
          <w:rPr>
            <w:noProof/>
            <w:webHidden/>
          </w:rPr>
          <w:t>48</w:t>
        </w:r>
        <w:r w:rsidR="00E03715">
          <w:rPr>
            <w:noProof/>
            <w:webHidden/>
          </w:rPr>
          <w:fldChar w:fldCharType="end"/>
        </w:r>
      </w:hyperlink>
    </w:p>
    <w:p w14:paraId="582FB3BE" w14:textId="77777777" w:rsidR="00E03715" w:rsidRDefault="00D57121">
      <w:pPr>
        <w:pStyle w:val="TableofFigures"/>
        <w:rPr>
          <w:rFonts w:asciiTheme="minorHAnsi" w:eastAsiaTheme="minorEastAsia" w:hAnsiTheme="minorHAnsi" w:cstheme="minorBidi"/>
          <w:noProof/>
          <w:color w:val="auto"/>
          <w:sz w:val="22"/>
        </w:rPr>
      </w:pPr>
      <w:hyperlink w:anchor="_Toc427747064" w:history="1">
        <w:r w:rsidR="00E03715" w:rsidRPr="00CE4CE2">
          <w:rPr>
            <w:rStyle w:val="Hyperlink"/>
            <w:noProof/>
          </w:rPr>
          <w:t>Table 3.1.9</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Mortality</w:t>
        </w:r>
        <w:r w:rsidR="00E03715">
          <w:rPr>
            <w:noProof/>
            <w:webHidden/>
          </w:rPr>
          <w:tab/>
        </w:r>
        <w:r w:rsidR="00E03715">
          <w:rPr>
            <w:noProof/>
            <w:webHidden/>
          </w:rPr>
          <w:fldChar w:fldCharType="begin"/>
        </w:r>
        <w:r w:rsidR="00E03715">
          <w:rPr>
            <w:noProof/>
            <w:webHidden/>
          </w:rPr>
          <w:instrText xml:space="preserve"> PAGEREF _Toc427747064 \h </w:instrText>
        </w:r>
        <w:r w:rsidR="00E03715">
          <w:rPr>
            <w:noProof/>
            <w:webHidden/>
          </w:rPr>
        </w:r>
        <w:r w:rsidR="00E03715">
          <w:rPr>
            <w:noProof/>
            <w:webHidden/>
          </w:rPr>
          <w:fldChar w:fldCharType="separate"/>
        </w:r>
        <w:r w:rsidR="000F7A9B">
          <w:rPr>
            <w:noProof/>
            <w:webHidden/>
          </w:rPr>
          <w:t>51</w:t>
        </w:r>
        <w:r w:rsidR="00E03715">
          <w:rPr>
            <w:noProof/>
            <w:webHidden/>
          </w:rPr>
          <w:fldChar w:fldCharType="end"/>
        </w:r>
      </w:hyperlink>
    </w:p>
    <w:p w14:paraId="390F56DE" w14:textId="77777777" w:rsidR="00E03715" w:rsidRDefault="00D57121">
      <w:pPr>
        <w:pStyle w:val="TableofFigures"/>
        <w:rPr>
          <w:rFonts w:asciiTheme="minorHAnsi" w:eastAsiaTheme="minorEastAsia" w:hAnsiTheme="minorHAnsi" w:cstheme="minorBidi"/>
          <w:noProof/>
          <w:color w:val="auto"/>
          <w:sz w:val="22"/>
        </w:rPr>
      </w:pPr>
      <w:hyperlink w:anchor="_Toc427747065" w:history="1">
        <w:r w:rsidR="00E03715" w:rsidRPr="00CE4CE2">
          <w:rPr>
            <w:rStyle w:val="Hyperlink"/>
            <w:noProof/>
          </w:rPr>
          <w:t>Table 3.1.10</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Composite of mortality and severe morbidity (BPD, ROP, NEC, brainy injury)</w:t>
        </w:r>
        <w:r w:rsidR="00E03715">
          <w:rPr>
            <w:noProof/>
            <w:webHidden/>
          </w:rPr>
          <w:tab/>
        </w:r>
        <w:r w:rsidR="00E03715">
          <w:rPr>
            <w:noProof/>
            <w:webHidden/>
          </w:rPr>
          <w:fldChar w:fldCharType="begin"/>
        </w:r>
        <w:r w:rsidR="00E03715">
          <w:rPr>
            <w:noProof/>
            <w:webHidden/>
          </w:rPr>
          <w:instrText xml:space="preserve"> PAGEREF _Toc427747065 \h </w:instrText>
        </w:r>
        <w:r w:rsidR="00E03715">
          <w:rPr>
            <w:noProof/>
            <w:webHidden/>
          </w:rPr>
        </w:r>
        <w:r w:rsidR="00E03715">
          <w:rPr>
            <w:noProof/>
            <w:webHidden/>
          </w:rPr>
          <w:fldChar w:fldCharType="separate"/>
        </w:r>
        <w:r w:rsidR="000F7A9B">
          <w:rPr>
            <w:noProof/>
            <w:webHidden/>
          </w:rPr>
          <w:t>55</w:t>
        </w:r>
        <w:r w:rsidR="00E03715">
          <w:rPr>
            <w:noProof/>
            <w:webHidden/>
          </w:rPr>
          <w:fldChar w:fldCharType="end"/>
        </w:r>
      </w:hyperlink>
    </w:p>
    <w:p w14:paraId="1C844A22" w14:textId="77777777" w:rsidR="00E03715" w:rsidRDefault="00D57121">
      <w:pPr>
        <w:pStyle w:val="TableofFigures"/>
        <w:rPr>
          <w:rFonts w:asciiTheme="minorHAnsi" w:eastAsiaTheme="minorEastAsia" w:hAnsiTheme="minorHAnsi" w:cstheme="minorBidi"/>
          <w:noProof/>
          <w:color w:val="auto"/>
          <w:sz w:val="22"/>
        </w:rPr>
      </w:pPr>
      <w:hyperlink w:anchor="_Toc427747066" w:history="1">
        <w:r w:rsidR="00E03715" w:rsidRPr="00CE4CE2">
          <w:rPr>
            <w:rStyle w:val="Hyperlink"/>
            <w:noProof/>
          </w:rPr>
          <w:t>Table 3.1.11</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Severe morbidity (BPD)</w:t>
        </w:r>
        <w:r w:rsidR="00E03715">
          <w:rPr>
            <w:noProof/>
            <w:webHidden/>
          </w:rPr>
          <w:tab/>
        </w:r>
        <w:r w:rsidR="00E03715">
          <w:rPr>
            <w:noProof/>
            <w:webHidden/>
          </w:rPr>
          <w:fldChar w:fldCharType="begin"/>
        </w:r>
        <w:r w:rsidR="00E03715">
          <w:rPr>
            <w:noProof/>
            <w:webHidden/>
          </w:rPr>
          <w:instrText xml:space="preserve"> PAGEREF _Toc427747066 \h </w:instrText>
        </w:r>
        <w:r w:rsidR="00E03715">
          <w:rPr>
            <w:noProof/>
            <w:webHidden/>
          </w:rPr>
        </w:r>
        <w:r w:rsidR="00E03715">
          <w:rPr>
            <w:noProof/>
            <w:webHidden/>
          </w:rPr>
          <w:fldChar w:fldCharType="separate"/>
        </w:r>
        <w:r w:rsidR="000F7A9B">
          <w:rPr>
            <w:noProof/>
            <w:webHidden/>
          </w:rPr>
          <w:t>59</w:t>
        </w:r>
        <w:r w:rsidR="00E03715">
          <w:rPr>
            <w:noProof/>
            <w:webHidden/>
          </w:rPr>
          <w:fldChar w:fldCharType="end"/>
        </w:r>
      </w:hyperlink>
    </w:p>
    <w:p w14:paraId="1A1CB8C5" w14:textId="77777777" w:rsidR="00E03715" w:rsidRDefault="00D57121">
      <w:pPr>
        <w:pStyle w:val="TableofFigures"/>
        <w:rPr>
          <w:rFonts w:asciiTheme="minorHAnsi" w:eastAsiaTheme="minorEastAsia" w:hAnsiTheme="minorHAnsi" w:cstheme="minorBidi"/>
          <w:noProof/>
          <w:color w:val="auto"/>
          <w:sz w:val="22"/>
        </w:rPr>
      </w:pPr>
      <w:hyperlink w:anchor="_Toc427747067" w:history="1">
        <w:r w:rsidR="00E03715" w:rsidRPr="00CE4CE2">
          <w:rPr>
            <w:rStyle w:val="Hyperlink"/>
            <w:noProof/>
          </w:rPr>
          <w:t>Table 3.1.12</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Severe morbidity (NEC)</w:t>
        </w:r>
        <w:r w:rsidR="00E03715">
          <w:rPr>
            <w:noProof/>
            <w:webHidden/>
          </w:rPr>
          <w:tab/>
        </w:r>
        <w:r w:rsidR="00E03715">
          <w:rPr>
            <w:noProof/>
            <w:webHidden/>
          </w:rPr>
          <w:fldChar w:fldCharType="begin"/>
        </w:r>
        <w:r w:rsidR="00E03715">
          <w:rPr>
            <w:noProof/>
            <w:webHidden/>
          </w:rPr>
          <w:instrText xml:space="preserve"> PAGEREF _Toc427747067 \h </w:instrText>
        </w:r>
        <w:r w:rsidR="00E03715">
          <w:rPr>
            <w:noProof/>
            <w:webHidden/>
          </w:rPr>
        </w:r>
        <w:r w:rsidR="00E03715">
          <w:rPr>
            <w:noProof/>
            <w:webHidden/>
          </w:rPr>
          <w:fldChar w:fldCharType="separate"/>
        </w:r>
        <w:r w:rsidR="000F7A9B">
          <w:rPr>
            <w:noProof/>
            <w:webHidden/>
          </w:rPr>
          <w:t>61</w:t>
        </w:r>
        <w:r w:rsidR="00E03715">
          <w:rPr>
            <w:noProof/>
            <w:webHidden/>
          </w:rPr>
          <w:fldChar w:fldCharType="end"/>
        </w:r>
      </w:hyperlink>
    </w:p>
    <w:p w14:paraId="5AE91CCE" w14:textId="77777777" w:rsidR="00E03715" w:rsidRDefault="00D57121">
      <w:pPr>
        <w:pStyle w:val="TableofFigures"/>
        <w:rPr>
          <w:rFonts w:asciiTheme="minorHAnsi" w:eastAsiaTheme="minorEastAsia" w:hAnsiTheme="minorHAnsi" w:cstheme="minorBidi"/>
          <w:noProof/>
          <w:color w:val="auto"/>
          <w:sz w:val="22"/>
        </w:rPr>
      </w:pPr>
      <w:hyperlink w:anchor="_Toc427747068" w:history="1">
        <w:r w:rsidR="00E03715" w:rsidRPr="00CE4CE2">
          <w:rPr>
            <w:rStyle w:val="Hyperlink"/>
            <w:noProof/>
          </w:rPr>
          <w:t>Table 3.1.13</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Severe morbidity (ROP)</w:t>
        </w:r>
        <w:r w:rsidR="00E03715">
          <w:rPr>
            <w:noProof/>
            <w:webHidden/>
          </w:rPr>
          <w:tab/>
        </w:r>
        <w:r w:rsidR="00E03715">
          <w:rPr>
            <w:noProof/>
            <w:webHidden/>
          </w:rPr>
          <w:fldChar w:fldCharType="begin"/>
        </w:r>
        <w:r w:rsidR="00E03715">
          <w:rPr>
            <w:noProof/>
            <w:webHidden/>
          </w:rPr>
          <w:instrText xml:space="preserve"> PAGEREF _Toc427747068 \h </w:instrText>
        </w:r>
        <w:r w:rsidR="00E03715">
          <w:rPr>
            <w:noProof/>
            <w:webHidden/>
          </w:rPr>
        </w:r>
        <w:r w:rsidR="00E03715">
          <w:rPr>
            <w:noProof/>
            <w:webHidden/>
          </w:rPr>
          <w:fldChar w:fldCharType="separate"/>
        </w:r>
        <w:r w:rsidR="000F7A9B">
          <w:rPr>
            <w:noProof/>
            <w:webHidden/>
          </w:rPr>
          <w:t>64</w:t>
        </w:r>
        <w:r w:rsidR="00E03715">
          <w:rPr>
            <w:noProof/>
            <w:webHidden/>
          </w:rPr>
          <w:fldChar w:fldCharType="end"/>
        </w:r>
      </w:hyperlink>
    </w:p>
    <w:p w14:paraId="3C02F05D" w14:textId="77777777" w:rsidR="00E03715" w:rsidRDefault="00D57121">
      <w:pPr>
        <w:pStyle w:val="TableofFigures"/>
        <w:rPr>
          <w:rFonts w:asciiTheme="minorHAnsi" w:eastAsiaTheme="minorEastAsia" w:hAnsiTheme="minorHAnsi" w:cstheme="minorBidi"/>
          <w:noProof/>
          <w:color w:val="auto"/>
          <w:sz w:val="22"/>
        </w:rPr>
      </w:pPr>
      <w:hyperlink w:anchor="_Toc427747069" w:history="1">
        <w:r w:rsidR="00E03715" w:rsidRPr="00CE4CE2">
          <w:rPr>
            <w:rStyle w:val="Hyperlink"/>
            <w:noProof/>
          </w:rPr>
          <w:t>Table 3.1.14</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Severe morbidity (brain injury on ultrasound)</w:t>
        </w:r>
        <w:r w:rsidR="00E03715">
          <w:rPr>
            <w:noProof/>
            <w:webHidden/>
          </w:rPr>
          <w:tab/>
        </w:r>
        <w:r w:rsidR="00E03715">
          <w:rPr>
            <w:noProof/>
            <w:webHidden/>
          </w:rPr>
          <w:fldChar w:fldCharType="begin"/>
        </w:r>
        <w:r w:rsidR="00E03715">
          <w:rPr>
            <w:noProof/>
            <w:webHidden/>
          </w:rPr>
          <w:instrText xml:space="preserve"> PAGEREF _Toc427747069 \h </w:instrText>
        </w:r>
        <w:r w:rsidR="00E03715">
          <w:rPr>
            <w:noProof/>
            <w:webHidden/>
          </w:rPr>
        </w:r>
        <w:r w:rsidR="00E03715">
          <w:rPr>
            <w:noProof/>
            <w:webHidden/>
          </w:rPr>
          <w:fldChar w:fldCharType="separate"/>
        </w:r>
        <w:r w:rsidR="000F7A9B">
          <w:rPr>
            <w:noProof/>
            <w:webHidden/>
          </w:rPr>
          <w:t>67</w:t>
        </w:r>
        <w:r w:rsidR="00E03715">
          <w:rPr>
            <w:noProof/>
            <w:webHidden/>
          </w:rPr>
          <w:fldChar w:fldCharType="end"/>
        </w:r>
      </w:hyperlink>
    </w:p>
    <w:p w14:paraId="57CBFE58" w14:textId="77777777" w:rsidR="00E03715" w:rsidRDefault="00D57121">
      <w:pPr>
        <w:pStyle w:val="TableofFigures"/>
        <w:rPr>
          <w:rFonts w:asciiTheme="minorHAnsi" w:eastAsiaTheme="minorEastAsia" w:hAnsiTheme="minorHAnsi" w:cstheme="minorBidi"/>
          <w:noProof/>
          <w:color w:val="auto"/>
          <w:sz w:val="22"/>
        </w:rPr>
      </w:pPr>
      <w:hyperlink w:anchor="_Toc427747070" w:history="1">
        <w:r w:rsidR="00E03715" w:rsidRPr="00CE4CE2">
          <w:rPr>
            <w:rStyle w:val="Hyperlink"/>
            <w:noProof/>
          </w:rPr>
          <w:t>Table 3.1.15</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Neurodevelopmental disability</w:t>
        </w:r>
        <w:r w:rsidR="00E03715">
          <w:rPr>
            <w:noProof/>
            <w:webHidden/>
          </w:rPr>
          <w:tab/>
        </w:r>
        <w:r w:rsidR="00E03715">
          <w:rPr>
            <w:noProof/>
            <w:webHidden/>
          </w:rPr>
          <w:fldChar w:fldCharType="begin"/>
        </w:r>
        <w:r w:rsidR="00E03715">
          <w:rPr>
            <w:noProof/>
            <w:webHidden/>
          </w:rPr>
          <w:instrText xml:space="preserve"> PAGEREF _Toc427747070 \h </w:instrText>
        </w:r>
        <w:r w:rsidR="00E03715">
          <w:rPr>
            <w:noProof/>
            <w:webHidden/>
          </w:rPr>
        </w:r>
        <w:r w:rsidR="00E03715">
          <w:rPr>
            <w:noProof/>
            <w:webHidden/>
          </w:rPr>
          <w:fldChar w:fldCharType="separate"/>
        </w:r>
        <w:r w:rsidR="000F7A9B">
          <w:rPr>
            <w:noProof/>
            <w:webHidden/>
          </w:rPr>
          <w:t>70</w:t>
        </w:r>
        <w:r w:rsidR="00E03715">
          <w:rPr>
            <w:noProof/>
            <w:webHidden/>
          </w:rPr>
          <w:fldChar w:fldCharType="end"/>
        </w:r>
      </w:hyperlink>
    </w:p>
    <w:p w14:paraId="47E958A6" w14:textId="77777777" w:rsidR="00E03715" w:rsidRDefault="00D57121">
      <w:pPr>
        <w:pStyle w:val="TableofFigures"/>
        <w:rPr>
          <w:rFonts w:asciiTheme="minorHAnsi" w:eastAsiaTheme="minorEastAsia" w:hAnsiTheme="minorHAnsi" w:cstheme="minorBidi"/>
          <w:noProof/>
          <w:color w:val="auto"/>
          <w:sz w:val="22"/>
        </w:rPr>
      </w:pPr>
      <w:hyperlink w:anchor="_Toc427747071" w:history="1">
        <w:r w:rsidR="00E03715" w:rsidRPr="00CE4CE2">
          <w:rPr>
            <w:rStyle w:val="Hyperlink"/>
            <w:noProof/>
          </w:rPr>
          <w:t>Table 3.1.16</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restrictive RBC transfusion versus liberal RBC transfusion – Transfusion-related serious adverse events</w:t>
        </w:r>
        <w:r w:rsidR="00E03715">
          <w:rPr>
            <w:noProof/>
            <w:webHidden/>
          </w:rPr>
          <w:tab/>
        </w:r>
        <w:r w:rsidR="00E03715">
          <w:rPr>
            <w:noProof/>
            <w:webHidden/>
          </w:rPr>
          <w:fldChar w:fldCharType="begin"/>
        </w:r>
        <w:r w:rsidR="00E03715">
          <w:rPr>
            <w:noProof/>
            <w:webHidden/>
          </w:rPr>
          <w:instrText xml:space="preserve"> PAGEREF _Toc427747071 \h </w:instrText>
        </w:r>
        <w:r w:rsidR="00E03715">
          <w:rPr>
            <w:noProof/>
            <w:webHidden/>
          </w:rPr>
        </w:r>
        <w:r w:rsidR="00E03715">
          <w:rPr>
            <w:noProof/>
            <w:webHidden/>
          </w:rPr>
          <w:fldChar w:fldCharType="separate"/>
        </w:r>
        <w:r w:rsidR="000F7A9B">
          <w:rPr>
            <w:noProof/>
            <w:webHidden/>
          </w:rPr>
          <w:t>74</w:t>
        </w:r>
        <w:r w:rsidR="00E03715">
          <w:rPr>
            <w:noProof/>
            <w:webHidden/>
          </w:rPr>
          <w:fldChar w:fldCharType="end"/>
        </w:r>
      </w:hyperlink>
    </w:p>
    <w:p w14:paraId="5DFABA9C" w14:textId="77777777" w:rsidR="00E03715" w:rsidRDefault="00D57121">
      <w:pPr>
        <w:pStyle w:val="TableofFigures"/>
        <w:rPr>
          <w:rFonts w:asciiTheme="minorHAnsi" w:eastAsiaTheme="minorEastAsia" w:hAnsiTheme="minorHAnsi" w:cstheme="minorBidi"/>
          <w:noProof/>
          <w:color w:val="auto"/>
          <w:sz w:val="22"/>
        </w:rPr>
      </w:pPr>
      <w:hyperlink w:anchor="_Toc427747072" w:history="1">
        <w:r w:rsidR="00E03715" w:rsidRPr="00CE4CE2">
          <w:rPr>
            <w:rStyle w:val="Hyperlink"/>
            <w:noProof/>
          </w:rPr>
          <w:t>Table 3.1.17</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RBC transfusion versus no transfusion (or alternate dose) in paediatric patients with sickle cell disease</w:t>
        </w:r>
        <w:r w:rsidR="00E03715">
          <w:rPr>
            <w:noProof/>
            <w:webHidden/>
          </w:rPr>
          <w:tab/>
        </w:r>
        <w:r w:rsidR="00E03715">
          <w:rPr>
            <w:noProof/>
            <w:webHidden/>
          </w:rPr>
          <w:fldChar w:fldCharType="begin"/>
        </w:r>
        <w:r w:rsidR="00E03715">
          <w:rPr>
            <w:noProof/>
            <w:webHidden/>
          </w:rPr>
          <w:instrText xml:space="preserve"> PAGEREF _Toc427747072 \h </w:instrText>
        </w:r>
        <w:r w:rsidR="00E03715">
          <w:rPr>
            <w:noProof/>
            <w:webHidden/>
          </w:rPr>
        </w:r>
        <w:r w:rsidR="00E03715">
          <w:rPr>
            <w:noProof/>
            <w:webHidden/>
          </w:rPr>
          <w:fldChar w:fldCharType="separate"/>
        </w:r>
        <w:r w:rsidR="000F7A9B">
          <w:rPr>
            <w:noProof/>
            <w:webHidden/>
          </w:rPr>
          <w:t>78</w:t>
        </w:r>
        <w:r w:rsidR="00E03715">
          <w:rPr>
            <w:noProof/>
            <w:webHidden/>
          </w:rPr>
          <w:fldChar w:fldCharType="end"/>
        </w:r>
      </w:hyperlink>
    </w:p>
    <w:p w14:paraId="76D5D87F" w14:textId="77777777" w:rsidR="00E03715" w:rsidRDefault="00D57121">
      <w:pPr>
        <w:pStyle w:val="TableofFigures"/>
        <w:rPr>
          <w:rFonts w:asciiTheme="minorHAnsi" w:eastAsiaTheme="minorEastAsia" w:hAnsiTheme="minorHAnsi" w:cstheme="minorBidi"/>
          <w:noProof/>
          <w:color w:val="auto"/>
          <w:sz w:val="22"/>
        </w:rPr>
      </w:pPr>
      <w:hyperlink w:anchor="_Toc427747073" w:history="1">
        <w:r w:rsidR="00E03715" w:rsidRPr="00CE4CE2">
          <w:rPr>
            <w:rStyle w:val="Hyperlink"/>
            <w:noProof/>
          </w:rPr>
          <w:t>Table 3.1.1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RBC transfusion versus no transfusion (or alternate dose) in paediatric patients with sickle cell disease</w:t>
        </w:r>
        <w:r w:rsidR="00E03715">
          <w:rPr>
            <w:noProof/>
            <w:webHidden/>
          </w:rPr>
          <w:tab/>
        </w:r>
        <w:r w:rsidR="00E03715">
          <w:rPr>
            <w:noProof/>
            <w:webHidden/>
          </w:rPr>
          <w:fldChar w:fldCharType="begin"/>
        </w:r>
        <w:r w:rsidR="00E03715">
          <w:rPr>
            <w:noProof/>
            <w:webHidden/>
          </w:rPr>
          <w:instrText xml:space="preserve"> PAGEREF _Toc427747073 \h </w:instrText>
        </w:r>
        <w:r w:rsidR="00E03715">
          <w:rPr>
            <w:noProof/>
            <w:webHidden/>
          </w:rPr>
        </w:r>
        <w:r w:rsidR="00E03715">
          <w:rPr>
            <w:noProof/>
            <w:webHidden/>
          </w:rPr>
          <w:fldChar w:fldCharType="separate"/>
        </w:r>
        <w:r w:rsidR="000F7A9B">
          <w:rPr>
            <w:noProof/>
            <w:webHidden/>
          </w:rPr>
          <w:t>79</w:t>
        </w:r>
        <w:r w:rsidR="00E03715">
          <w:rPr>
            <w:noProof/>
            <w:webHidden/>
          </w:rPr>
          <w:fldChar w:fldCharType="end"/>
        </w:r>
      </w:hyperlink>
    </w:p>
    <w:p w14:paraId="04DF7A93" w14:textId="77777777" w:rsidR="00E03715" w:rsidRDefault="00D57121">
      <w:pPr>
        <w:pStyle w:val="TableofFigures"/>
        <w:rPr>
          <w:rFonts w:asciiTheme="minorHAnsi" w:eastAsiaTheme="minorEastAsia" w:hAnsiTheme="minorHAnsi" w:cstheme="minorBidi"/>
          <w:noProof/>
          <w:color w:val="auto"/>
          <w:sz w:val="22"/>
        </w:rPr>
      </w:pPr>
      <w:hyperlink w:anchor="_Toc427747074" w:history="1">
        <w:r w:rsidR="00E03715" w:rsidRPr="00CE4CE2">
          <w:rPr>
            <w:rStyle w:val="Hyperlink"/>
            <w:noProof/>
          </w:rPr>
          <w:t>Table 3.1.19</w:t>
        </w:r>
        <w:r w:rsidR="00E03715">
          <w:rPr>
            <w:rFonts w:asciiTheme="minorHAnsi" w:eastAsiaTheme="minorEastAsia" w:hAnsiTheme="minorHAnsi" w:cstheme="minorBidi"/>
            <w:noProof/>
            <w:color w:val="auto"/>
            <w:sz w:val="22"/>
          </w:rPr>
          <w:tab/>
        </w:r>
        <w:r w:rsidR="00E03715" w:rsidRPr="00CE4CE2">
          <w:rPr>
            <w:rStyle w:val="Hyperlink"/>
            <w:noProof/>
          </w:rPr>
          <w:t>Paediatric patients with sickle cell disease: Results for RBC transfusion versus no transfusion (or alternate dose) – Mortality</w:t>
        </w:r>
        <w:r w:rsidR="00E03715">
          <w:rPr>
            <w:noProof/>
            <w:webHidden/>
          </w:rPr>
          <w:tab/>
        </w:r>
        <w:r w:rsidR="00E03715">
          <w:rPr>
            <w:noProof/>
            <w:webHidden/>
          </w:rPr>
          <w:fldChar w:fldCharType="begin"/>
        </w:r>
        <w:r w:rsidR="00E03715">
          <w:rPr>
            <w:noProof/>
            <w:webHidden/>
          </w:rPr>
          <w:instrText xml:space="preserve"> PAGEREF _Toc427747074 \h </w:instrText>
        </w:r>
        <w:r w:rsidR="00E03715">
          <w:rPr>
            <w:noProof/>
            <w:webHidden/>
          </w:rPr>
        </w:r>
        <w:r w:rsidR="00E03715">
          <w:rPr>
            <w:noProof/>
            <w:webHidden/>
          </w:rPr>
          <w:fldChar w:fldCharType="separate"/>
        </w:r>
        <w:r w:rsidR="000F7A9B">
          <w:rPr>
            <w:noProof/>
            <w:webHidden/>
          </w:rPr>
          <w:t>82</w:t>
        </w:r>
        <w:r w:rsidR="00E03715">
          <w:rPr>
            <w:noProof/>
            <w:webHidden/>
          </w:rPr>
          <w:fldChar w:fldCharType="end"/>
        </w:r>
      </w:hyperlink>
    </w:p>
    <w:p w14:paraId="0C6E053D" w14:textId="77777777" w:rsidR="00E03715" w:rsidRDefault="00D57121">
      <w:pPr>
        <w:pStyle w:val="TableofFigures"/>
        <w:rPr>
          <w:rFonts w:asciiTheme="minorHAnsi" w:eastAsiaTheme="minorEastAsia" w:hAnsiTheme="minorHAnsi" w:cstheme="minorBidi"/>
          <w:noProof/>
          <w:color w:val="auto"/>
          <w:sz w:val="22"/>
        </w:rPr>
      </w:pPr>
      <w:hyperlink w:anchor="_Toc427747075" w:history="1">
        <w:r w:rsidR="00E03715" w:rsidRPr="00CE4CE2">
          <w:rPr>
            <w:rStyle w:val="Hyperlink"/>
            <w:noProof/>
          </w:rPr>
          <w:t>Table 3.1.20</w:t>
        </w:r>
        <w:r w:rsidR="00E03715">
          <w:rPr>
            <w:rFonts w:asciiTheme="minorHAnsi" w:eastAsiaTheme="minorEastAsia" w:hAnsiTheme="minorHAnsi" w:cstheme="minorBidi"/>
            <w:noProof/>
            <w:color w:val="auto"/>
            <w:sz w:val="22"/>
          </w:rPr>
          <w:tab/>
        </w:r>
        <w:r w:rsidR="00E03715" w:rsidRPr="00CE4CE2">
          <w:rPr>
            <w:rStyle w:val="Hyperlink"/>
            <w:noProof/>
          </w:rPr>
          <w:t>Paediatric patients with sickle cell disease: RBC transfusion versus no transfusion (or alternate dose) – Stroke</w:t>
        </w:r>
        <w:r w:rsidR="00E03715">
          <w:rPr>
            <w:noProof/>
            <w:webHidden/>
          </w:rPr>
          <w:tab/>
        </w:r>
        <w:r w:rsidR="00E03715">
          <w:rPr>
            <w:noProof/>
            <w:webHidden/>
          </w:rPr>
          <w:fldChar w:fldCharType="begin"/>
        </w:r>
        <w:r w:rsidR="00E03715">
          <w:rPr>
            <w:noProof/>
            <w:webHidden/>
          </w:rPr>
          <w:instrText xml:space="preserve"> PAGEREF _Toc427747075 \h </w:instrText>
        </w:r>
        <w:r w:rsidR="00E03715">
          <w:rPr>
            <w:noProof/>
            <w:webHidden/>
          </w:rPr>
        </w:r>
        <w:r w:rsidR="00E03715">
          <w:rPr>
            <w:noProof/>
            <w:webHidden/>
          </w:rPr>
          <w:fldChar w:fldCharType="separate"/>
        </w:r>
        <w:r w:rsidR="000F7A9B">
          <w:rPr>
            <w:noProof/>
            <w:webHidden/>
          </w:rPr>
          <w:t>84</w:t>
        </w:r>
        <w:r w:rsidR="00E03715">
          <w:rPr>
            <w:noProof/>
            <w:webHidden/>
          </w:rPr>
          <w:fldChar w:fldCharType="end"/>
        </w:r>
      </w:hyperlink>
    </w:p>
    <w:p w14:paraId="73CBB299" w14:textId="77777777" w:rsidR="00E03715" w:rsidRDefault="00D57121">
      <w:pPr>
        <w:pStyle w:val="TableofFigures"/>
        <w:rPr>
          <w:rFonts w:asciiTheme="minorHAnsi" w:eastAsiaTheme="minorEastAsia" w:hAnsiTheme="minorHAnsi" w:cstheme="minorBidi"/>
          <w:noProof/>
          <w:color w:val="auto"/>
          <w:sz w:val="22"/>
        </w:rPr>
      </w:pPr>
      <w:hyperlink w:anchor="_Toc427747076" w:history="1">
        <w:r w:rsidR="00E03715" w:rsidRPr="00CE4CE2">
          <w:rPr>
            <w:rStyle w:val="Hyperlink"/>
            <w:noProof/>
          </w:rPr>
          <w:t>Table 3.1.21</w:t>
        </w:r>
        <w:r w:rsidR="00E03715">
          <w:rPr>
            <w:rFonts w:asciiTheme="minorHAnsi" w:eastAsiaTheme="minorEastAsia" w:hAnsiTheme="minorHAnsi" w:cstheme="minorBidi"/>
            <w:noProof/>
            <w:color w:val="auto"/>
            <w:sz w:val="22"/>
          </w:rPr>
          <w:tab/>
        </w:r>
        <w:r w:rsidR="00E03715" w:rsidRPr="00CE4CE2">
          <w:rPr>
            <w:rStyle w:val="Hyperlink"/>
            <w:noProof/>
          </w:rPr>
          <w:t>Paediatric patients with sickle cell disease: RBC transfusion versus no transfusion (or alternate dose) – Transfusion-related serious adverse events</w:t>
        </w:r>
        <w:r w:rsidR="00E03715">
          <w:rPr>
            <w:noProof/>
            <w:webHidden/>
          </w:rPr>
          <w:tab/>
        </w:r>
        <w:r w:rsidR="00E03715">
          <w:rPr>
            <w:noProof/>
            <w:webHidden/>
          </w:rPr>
          <w:fldChar w:fldCharType="begin"/>
        </w:r>
        <w:r w:rsidR="00E03715">
          <w:rPr>
            <w:noProof/>
            <w:webHidden/>
          </w:rPr>
          <w:instrText xml:space="preserve"> PAGEREF _Toc427747076 \h </w:instrText>
        </w:r>
        <w:r w:rsidR="00E03715">
          <w:rPr>
            <w:noProof/>
            <w:webHidden/>
          </w:rPr>
        </w:r>
        <w:r w:rsidR="00E03715">
          <w:rPr>
            <w:noProof/>
            <w:webHidden/>
          </w:rPr>
          <w:fldChar w:fldCharType="separate"/>
        </w:r>
        <w:r w:rsidR="000F7A9B">
          <w:rPr>
            <w:noProof/>
            <w:webHidden/>
          </w:rPr>
          <w:t>87</w:t>
        </w:r>
        <w:r w:rsidR="00E03715">
          <w:rPr>
            <w:noProof/>
            <w:webHidden/>
          </w:rPr>
          <w:fldChar w:fldCharType="end"/>
        </w:r>
      </w:hyperlink>
    </w:p>
    <w:p w14:paraId="688F95AF" w14:textId="77777777" w:rsidR="00E03715" w:rsidRDefault="00D57121">
      <w:pPr>
        <w:pStyle w:val="TableofFigures"/>
        <w:rPr>
          <w:rFonts w:asciiTheme="minorHAnsi" w:eastAsiaTheme="minorEastAsia" w:hAnsiTheme="minorHAnsi" w:cstheme="minorBidi"/>
          <w:noProof/>
          <w:color w:val="auto"/>
          <w:sz w:val="22"/>
        </w:rPr>
      </w:pPr>
      <w:hyperlink w:anchor="_Toc427747077" w:history="1">
        <w:r w:rsidR="00E03715" w:rsidRPr="00CE4CE2">
          <w:rPr>
            <w:rStyle w:val="Hyperlink"/>
            <w:noProof/>
          </w:rPr>
          <w:t>Table 3.1.22</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RBC transfusion versus no transfusion in paediatric patients with cancer</w:t>
        </w:r>
        <w:r w:rsidR="00E03715">
          <w:rPr>
            <w:noProof/>
            <w:webHidden/>
          </w:rPr>
          <w:tab/>
        </w:r>
        <w:r w:rsidR="00E03715">
          <w:rPr>
            <w:noProof/>
            <w:webHidden/>
          </w:rPr>
          <w:fldChar w:fldCharType="begin"/>
        </w:r>
        <w:r w:rsidR="00E03715">
          <w:rPr>
            <w:noProof/>
            <w:webHidden/>
          </w:rPr>
          <w:instrText xml:space="preserve"> PAGEREF _Toc427747077 \h </w:instrText>
        </w:r>
        <w:r w:rsidR="00E03715">
          <w:rPr>
            <w:noProof/>
            <w:webHidden/>
          </w:rPr>
        </w:r>
        <w:r w:rsidR="00E03715">
          <w:rPr>
            <w:noProof/>
            <w:webHidden/>
          </w:rPr>
          <w:fldChar w:fldCharType="separate"/>
        </w:r>
        <w:r w:rsidR="000F7A9B">
          <w:rPr>
            <w:noProof/>
            <w:webHidden/>
          </w:rPr>
          <w:t>91</w:t>
        </w:r>
        <w:r w:rsidR="00E03715">
          <w:rPr>
            <w:noProof/>
            <w:webHidden/>
          </w:rPr>
          <w:fldChar w:fldCharType="end"/>
        </w:r>
      </w:hyperlink>
    </w:p>
    <w:p w14:paraId="676E4F63" w14:textId="77777777" w:rsidR="00E03715" w:rsidRDefault="00D57121">
      <w:pPr>
        <w:pStyle w:val="TableofFigures"/>
        <w:rPr>
          <w:rFonts w:asciiTheme="minorHAnsi" w:eastAsiaTheme="minorEastAsia" w:hAnsiTheme="minorHAnsi" w:cstheme="minorBidi"/>
          <w:noProof/>
          <w:color w:val="auto"/>
          <w:sz w:val="22"/>
        </w:rPr>
      </w:pPr>
      <w:hyperlink w:anchor="_Toc427747078" w:history="1">
        <w:r w:rsidR="00E03715" w:rsidRPr="00CE4CE2">
          <w:rPr>
            <w:rStyle w:val="Hyperlink"/>
            <w:noProof/>
          </w:rPr>
          <w:t>Table 3.1.23</w:t>
        </w:r>
        <w:r w:rsidR="00E03715">
          <w:rPr>
            <w:rFonts w:asciiTheme="minorHAnsi" w:eastAsiaTheme="minorEastAsia" w:hAnsiTheme="minorHAnsi" w:cstheme="minorBidi"/>
            <w:noProof/>
            <w:color w:val="auto"/>
            <w:sz w:val="22"/>
          </w:rPr>
          <w:tab/>
        </w:r>
        <w:r w:rsidR="00E03715" w:rsidRPr="00CE4CE2">
          <w:rPr>
            <w:rStyle w:val="Hyperlink"/>
            <w:noProof/>
            <w:lang w:eastAsia="en-GB"/>
          </w:rPr>
          <w:t xml:space="preserve">Neonatal and paediatric </w:t>
        </w:r>
        <w:r w:rsidR="00E03715" w:rsidRPr="00CE4CE2">
          <w:rPr>
            <w:rStyle w:val="Hyperlink"/>
            <w:noProof/>
          </w:rPr>
          <w:t>patients with cancer: Results for RBC transfusion versus no transfusion (or alternate dose) – Mortality</w:t>
        </w:r>
        <w:r w:rsidR="00E03715">
          <w:rPr>
            <w:noProof/>
            <w:webHidden/>
          </w:rPr>
          <w:tab/>
        </w:r>
        <w:r w:rsidR="00E03715">
          <w:rPr>
            <w:noProof/>
            <w:webHidden/>
          </w:rPr>
          <w:fldChar w:fldCharType="begin"/>
        </w:r>
        <w:r w:rsidR="00E03715">
          <w:rPr>
            <w:noProof/>
            <w:webHidden/>
          </w:rPr>
          <w:instrText xml:space="preserve"> PAGEREF _Toc427747078 \h </w:instrText>
        </w:r>
        <w:r w:rsidR="00E03715">
          <w:rPr>
            <w:noProof/>
            <w:webHidden/>
          </w:rPr>
        </w:r>
        <w:r w:rsidR="00E03715">
          <w:rPr>
            <w:noProof/>
            <w:webHidden/>
          </w:rPr>
          <w:fldChar w:fldCharType="separate"/>
        </w:r>
        <w:r w:rsidR="000F7A9B">
          <w:rPr>
            <w:noProof/>
            <w:webHidden/>
          </w:rPr>
          <w:t>93</w:t>
        </w:r>
        <w:r w:rsidR="00E03715">
          <w:rPr>
            <w:noProof/>
            <w:webHidden/>
          </w:rPr>
          <w:fldChar w:fldCharType="end"/>
        </w:r>
      </w:hyperlink>
    </w:p>
    <w:p w14:paraId="0DE869A0" w14:textId="77777777" w:rsidR="00E03715" w:rsidRDefault="00D57121">
      <w:pPr>
        <w:pStyle w:val="TableofFigures"/>
        <w:rPr>
          <w:rFonts w:asciiTheme="minorHAnsi" w:eastAsiaTheme="minorEastAsia" w:hAnsiTheme="minorHAnsi" w:cstheme="minorBidi"/>
          <w:noProof/>
          <w:color w:val="auto"/>
          <w:sz w:val="22"/>
        </w:rPr>
      </w:pPr>
      <w:hyperlink w:anchor="_Toc427747079" w:history="1">
        <w:r w:rsidR="00E03715" w:rsidRPr="00CE4CE2">
          <w:rPr>
            <w:rStyle w:val="Hyperlink"/>
            <w:noProof/>
          </w:rPr>
          <w:t>Table 3.1.24</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RBC transfusion versus no transfusion (or alternate dose) in paediatric patients with malaria</w:t>
        </w:r>
        <w:r w:rsidR="00E03715">
          <w:rPr>
            <w:noProof/>
            <w:webHidden/>
          </w:rPr>
          <w:tab/>
        </w:r>
        <w:r w:rsidR="00E03715">
          <w:rPr>
            <w:noProof/>
            <w:webHidden/>
          </w:rPr>
          <w:fldChar w:fldCharType="begin"/>
        </w:r>
        <w:r w:rsidR="00E03715">
          <w:rPr>
            <w:noProof/>
            <w:webHidden/>
          </w:rPr>
          <w:instrText xml:space="preserve"> PAGEREF _Toc427747079 \h </w:instrText>
        </w:r>
        <w:r w:rsidR="00E03715">
          <w:rPr>
            <w:noProof/>
            <w:webHidden/>
          </w:rPr>
        </w:r>
        <w:r w:rsidR="00E03715">
          <w:rPr>
            <w:noProof/>
            <w:webHidden/>
          </w:rPr>
          <w:fldChar w:fldCharType="separate"/>
        </w:r>
        <w:r w:rsidR="000F7A9B">
          <w:rPr>
            <w:noProof/>
            <w:webHidden/>
          </w:rPr>
          <w:t>96</w:t>
        </w:r>
        <w:r w:rsidR="00E03715">
          <w:rPr>
            <w:noProof/>
            <w:webHidden/>
          </w:rPr>
          <w:fldChar w:fldCharType="end"/>
        </w:r>
      </w:hyperlink>
    </w:p>
    <w:p w14:paraId="2828DEBE" w14:textId="77777777" w:rsidR="00E03715" w:rsidRDefault="00D57121">
      <w:pPr>
        <w:pStyle w:val="TableofFigures"/>
        <w:rPr>
          <w:rFonts w:asciiTheme="minorHAnsi" w:eastAsiaTheme="minorEastAsia" w:hAnsiTheme="minorHAnsi" w:cstheme="minorBidi"/>
          <w:noProof/>
          <w:color w:val="auto"/>
          <w:sz w:val="22"/>
        </w:rPr>
      </w:pPr>
      <w:hyperlink w:anchor="_Toc427747080" w:history="1">
        <w:r w:rsidR="00E03715" w:rsidRPr="00CE4CE2">
          <w:rPr>
            <w:rStyle w:val="Hyperlink"/>
            <w:noProof/>
          </w:rPr>
          <w:t>Table 3.1.25</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RBC transfusion versus no transfusion (or alternate dose) in paediatric patients with malaria</w:t>
        </w:r>
        <w:r w:rsidR="00E03715">
          <w:rPr>
            <w:noProof/>
            <w:webHidden/>
          </w:rPr>
          <w:tab/>
        </w:r>
        <w:r w:rsidR="00E03715">
          <w:rPr>
            <w:noProof/>
            <w:webHidden/>
          </w:rPr>
          <w:fldChar w:fldCharType="begin"/>
        </w:r>
        <w:r w:rsidR="00E03715">
          <w:rPr>
            <w:noProof/>
            <w:webHidden/>
          </w:rPr>
          <w:instrText xml:space="preserve"> PAGEREF _Toc427747080 \h </w:instrText>
        </w:r>
        <w:r w:rsidR="00E03715">
          <w:rPr>
            <w:noProof/>
            <w:webHidden/>
          </w:rPr>
        </w:r>
        <w:r w:rsidR="00E03715">
          <w:rPr>
            <w:noProof/>
            <w:webHidden/>
          </w:rPr>
          <w:fldChar w:fldCharType="separate"/>
        </w:r>
        <w:r w:rsidR="000F7A9B">
          <w:rPr>
            <w:noProof/>
            <w:webHidden/>
          </w:rPr>
          <w:t>97</w:t>
        </w:r>
        <w:r w:rsidR="00E03715">
          <w:rPr>
            <w:noProof/>
            <w:webHidden/>
          </w:rPr>
          <w:fldChar w:fldCharType="end"/>
        </w:r>
      </w:hyperlink>
    </w:p>
    <w:p w14:paraId="42F5DAAB" w14:textId="77777777" w:rsidR="00E03715" w:rsidRDefault="00D57121">
      <w:pPr>
        <w:pStyle w:val="TableofFigures"/>
        <w:rPr>
          <w:rFonts w:asciiTheme="minorHAnsi" w:eastAsiaTheme="minorEastAsia" w:hAnsiTheme="minorHAnsi" w:cstheme="minorBidi"/>
          <w:noProof/>
          <w:color w:val="auto"/>
          <w:sz w:val="22"/>
        </w:rPr>
      </w:pPr>
      <w:hyperlink w:anchor="_Toc427747081" w:history="1">
        <w:r w:rsidR="00E03715" w:rsidRPr="00CE4CE2">
          <w:rPr>
            <w:rStyle w:val="Hyperlink"/>
            <w:noProof/>
          </w:rPr>
          <w:t>Table 3.1.26</w:t>
        </w:r>
        <w:r w:rsidR="00E03715">
          <w:rPr>
            <w:rFonts w:asciiTheme="minorHAnsi" w:eastAsiaTheme="minorEastAsia" w:hAnsiTheme="minorHAnsi" w:cstheme="minorBidi"/>
            <w:noProof/>
            <w:color w:val="auto"/>
            <w:sz w:val="22"/>
          </w:rPr>
          <w:tab/>
        </w:r>
        <w:r w:rsidR="00E03715" w:rsidRPr="00CE4CE2">
          <w:rPr>
            <w:rStyle w:val="Hyperlink"/>
            <w:noProof/>
          </w:rPr>
          <w:t>Paediatric patients with malaria: Results for RBC transfusion versus no transfusion (or alternate dose) – Mortality</w:t>
        </w:r>
        <w:r w:rsidR="00E03715">
          <w:rPr>
            <w:noProof/>
            <w:webHidden/>
          </w:rPr>
          <w:tab/>
        </w:r>
        <w:r w:rsidR="00E03715">
          <w:rPr>
            <w:noProof/>
            <w:webHidden/>
          </w:rPr>
          <w:fldChar w:fldCharType="begin"/>
        </w:r>
        <w:r w:rsidR="00E03715">
          <w:rPr>
            <w:noProof/>
            <w:webHidden/>
          </w:rPr>
          <w:instrText xml:space="preserve"> PAGEREF _Toc427747081 \h </w:instrText>
        </w:r>
        <w:r w:rsidR="00E03715">
          <w:rPr>
            <w:noProof/>
            <w:webHidden/>
          </w:rPr>
        </w:r>
        <w:r w:rsidR="00E03715">
          <w:rPr>
            <w:noProof/>
            <w:webHidden/>
          </w:rPr>
          <w:fldChar w:fldCharType="separate"/>
        </w:r>
        <w:r w:rsidR="000F7A9B">
          <w:rPr>
            <w:noProof/>
            <w:webHidden/>
          </w:rPr>
          <w:t>99</w:t>
        </w:r>
        <w:r w:rsidR="00E03715">
          <w:rPr>
            <w:noProof/>
            <w:webHidden/>
          </w:rPr>
          <w:fldChar w:fldCharType="end"/>
        </w:r>
      </w:hyperlink>
    </w:p>
    <w:p w14:paraId="6CD29C13" w14:textId="77777777" w:rsidR="00E03715" w:rsidRDefault="00D57121">
      <w:pPr>
        <w:pStyle w:val="TableofFigures"/>
        <w:rPr>
          <w:rFonts w:asciiTheme="minorHAnsi" w:eastAsiaTheme="minorEastAsia" w:hAnsiTheme="minorHAnsi" w:cstheme="minorBidi"/>
          <w:noProof/>
          <w:color w:val="auto"/>
          <w:sz w:val="22"/>
        </w:rPr>
      </w:pPr>
      <w:hyperlink w:anchor="_Toc427747082" w:history="1">
        <w:r w:rsidR="00E03715" w:rsidRPr="00CE4CE2">
          <w:rPr>
            <w:rStyle w:val="Hyperlink"/>
            <w:noProof/>
          </w:rPr>
          <w:t>Table 3.1.27</w:t>
        </w:r>
        <w:r w:rsidR="00E03715">
          <w:rPr>
            <w:rFonts w:asciiTheme="minorHAnsi" w:eastAsiaTheme="minorEastAsia" w:hAnsiTheme="minorHAnsi" w:cstheme="minorBidi"/>
            <w:noProof/>
            <w:color w:val="auto"/>
            <w:sz w:val="22"/>
          </w:rPr>
          <w:tab/>
        </w:r>
        <w:r w:rsidR="00E03715" w:rsidRPr="00CE4CE2">
          <w:rPr>
            <w:rStyle w:val="Hyperlink"/>
            <w:noProof/>
          </w:rPr>
          <w:t>Paediatric patients with malaria: Results for RBC transfusion versus no transfusion (or alternate dose) – Transfusion-related serious adverse events</w:t>
        </w:r>
        <w:r w:rsidR="00E03715">
          <w:rPr>
            <w:noProof/>
            <w:webHidden/>
          </w:rPr>
          <w:tab/>
        </w:r>
        <w:r w:rsidR="00E03715">
          <w:rPr>
            <w:noProof/>
            <w:webHidden/>
          </w:rPr>
          <w:fldChar w:fldCharType="begin"/>
        </w:r>
        <w:r w:rsidR="00E03715">
          <w:rPr>
            <w:noProof/>
            <w:webHidden/>
          </w:rPr>
          <w:instrText xml:space="preserve"> PAGEREF _Toc427747082 \h </w:instrText>
        </w:r>
        <w:r w:rsidR="00E03715">
          <w:rPr>
            <w:noProof/>
            <w:webHidden/>
          </w:rPr>
        </w:r>
        <w:r w:rsidR="00E03715">
          <w:rPr>
            <w:noProof/>
            <w:webHidden/>
          </w:rPr>
          <w:fldChar w:fldCharType="separate"/>
        </w:r>
        <w:r w:rsidR="000F7A9B">
          <w:rPr>
            <w:noProof/>
            <w:webHidden/>
          </w:rPr>
          <w:t>101</w:t>
        </w:r>
        <w:r w:rsidR="00E03715">
          <w:rPr>
            <w:noProof/>
            <w:webHidden/>
          </w:rPr>
          <w:fldChar w:fldCharType="end"/>
        </w:r>
      </w:hyperlink>
    </w:p>
    <w:p w14:paraId="66BA6974" w14:textId="77777777" w:rsidR="00E03715" w:rsidRDefault="00D57121">
      <w:pPr>
        <w:pStyle w:val="TableofFigures"/>
        <w:rPr>
          <w:rFonts w:asciiTheme="minorHAnsi" w:eastAsiaTheme="minorEastAsia" w:hAnsiTheme="minorHAnsi" w:cstheme="minorBidi"/>
          <w:noProof/>
          <w:color w:val="auto"/>
          <w:sz w:val="22"/>
        </w:rPr>
      </w:pPr>
      <w:hyperlink w:anchor="_Toc427747083" w:history="1">
        <w:r w:rsidR="00E03715" w:rsidRPr="00CE4CE2">
          <w:rPr>
            <w:rStyle w:val="Hyperlink"/>
            <w:noProof/>
          </w:rPr>
          <w:t>Table 3.1.2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RBC transfusion versus no transfusion (or alternate dose) in paediatric patients requiring surgery</w:t>
        </w:r>
        <w:r w:rsidR="00E03715">
          <w:rPr>
            <w:noProof/>
            <w:webHidden/>
          </w:rPr>
          <w:tab/>
        </w:r>
        <w:r w:rsidR="00E03715">
          <w:rPr>
            <w:noProof/>
            <w:webHidden/>
          </w:rPr>
          <w:fldChar w:fldCharType="begin"/>
        </w:r>
        <w:r w:rsidR="00E03715">
          <w:rPr>
            <w:noProof/>
            <w:webHidden/>
          </w:rPr>
          <w:instrText xml:space="preserve"> PAGEREF _Toc427747083 \h </w:instrText>
        </w:r>
        <w:r w:rsidR="00E03715">
          <w:rPr>
            <w:noProof/>
            <w:webHidden/>
          </w:rPr>
        </w:r>
        <w:r w:rsidR="00E03715">
          <w:rPr>
            <w:noProof/>
            <w:webHidden/>
          </w:rPr>
          <w:fldChar w:fldCharType="separate"/>
        </w:r>
        <w:r w:rsidR="000F7A9B">
          <w:rPr>
            <w:noProof/>
            <w:webHidden/>
          </w:rPr>
          <w:t>106</w:t>
        </w:r>
        <w:r w:rsidR="00E03715">
          <w:rPr>
            <w:noProof/>
            <w:webHidden/>
          </w:rPr>
          <w:fldChar w:fldCharType="end"/>
        </w:r>
      </w:hyperlink>
    </w:p>
    <w:p w14:paraId="186C7E34" w14:textId="77777777" w:rsidR="00E03715" w:rsidRDefault="00D57121">
      <w:pPr>
        <w:pStyle w:val="TableofFigures"/>
        <w:rPr>
          <w:rFonts w:asciiTheme="minorHAnsi" w:eastAsiaTheme="minorEastAsia" w:hAnsiTheme="minorHAnsi" w:cstheme="minorBidi"/>
          <w:noProof/>
          <w:color w:val="auto"/>
          <w:sz w:val="22"/>
        </w:rPr>
      </w:pPr>
      <w:hyperlink w:anchor="_Toc427747084" w:history="1">
        <w:r w:rsidR="00E03715" w:rsidRPr="00CE4CE2">
          <w:rPr>
            <w:rStyle w:val="Hyperlink"/>
            <w:noProof/>
          </w:rPr>
          <w:t>Table 3.1.29</w:t>
        </w:r>
        <w:r w:rsidR="00E03715">
          <w:rPr>
            <w:rFonts w:asciiTheme="minorHAnsi" w:eastAsiaTheme="minorEastAsia" w:hAnsiTheme="minorHAnsi" w:cstheme="minorBidi"/>
            <w:noProof/>
            <w:color w:val="auto"/>
            <w:sz w:val="22"/>
          </w:rPr>
          <w:tab/>
        </w:r>
        <w:r w:rsidR="00E03715" w:rsidRPr="00CE4CE2">
          <w:rPr>
            <w:rStyle w:val="Hyperlink"/>
            <w:noProof/>
          </w:rPr>
          <w:t>Neonatal and/or paediatric patients requiring surgery: Results for RBC transfusion versus no transfusion (or alternate dose) – Mortality</w:t>
        </w:r>
        <w:r w:rsidR="00E03715">
          <w:rPr>
            <w:noProof/>
            <w:webHidden/>
          </w:rPr>
          <w:tab/>
        </w:r>
        <w:r w:rsidR="00E03715">
          <w:rPr>
            <w:noProof/>
            <w:webHidden/>
          </w:rPr>
          <w:fldChar w:fldCharType="begin"/>
        </w:r>
        <w:r w:rsidR="00E03715">
          <w:rPr>
            <w:noProof/>
            <w:webHidden/>
          </w:rPr>
          <w:instrText xml:space="preserve"> PAGEREF _Toc427747084 \h </w:instrText>
        </w:r>
        <w:r w:rsidR="00E03715">
          <w:rPr>
            <w:noProof/>
            <w:webHidden/>
          </w:rPr>
        </w:r>
        <w:r w:rsidR="00E03715">
          <w:rPr>
            <w:noProof/>
            <w:webHidden/>
          </w:rPr>
          <w:fldChar w:fldCharType="separate"/>
        </w:r>
        <w:r w:rsidR="000F7A9B">
          <w:rPr>
            <w:noProof/>
            <w:webHidden/>
          </w:rPr>
          <w:t>108</w:t>
        </w:r>
        <w:r w:rsidR="00E03715">
          <w:rPr>
            <w:noProof/>
            <w:webHidden/>
          </w:rPr>
          <w:fldChar w:fldCharType="end"/>
        </w:r>
      </w:hyperlink>
    </w:p>
    <w:p w14:paraId="15325C6C" w14:textId="77777777" w:rsidR="00E03715" w:rsidRDefault="00D57121">
      <w:pPr>
        <w:pStyle w:val="TableofFigures"/>
        <w:rPr>
          <w:rFonts w:asciiTheme="minorHAnsi" w:eastAsiaTheme="minorEastAsia" w:hAnsiTheme="minorHAnsi" w:cstheme="minorBidi"/>
          <w:noProof/>
          <w:color w:val="auto"/>
          <w:sz w:val="22"/>
        </w:rPr>
      </w:pPr>
      <w:hyperlink w:anchor="_Toc427747085" w:history="1">
        <w:r w:rsidR="00E03715" w:rsidRPr="00CE4CE2">
          <w:rPr>
            <w:rStyle w:val="Hyperlink"/>
            <w:noProof/>
          </w:rPr>
          <w:t>Table 3.1.30</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restrictive RBC transfusion versus liberal RBC transfusion in neonatal and/or paediatric patients requiring surgery</w:t>
        </w:r>
        <w:r w:rsidR="00E03715">
          <w:rPr>
            <w:noProof/>
            <w:webHidden/>
          </w:rPr>
          <w:tab/>
        </w:r>
        <w:r w:rsidR="00E03715">
          <w:rPr>
            <w:noProof/>
            <w:webHidden/>
          </w:rPr>
          <w:fldChar w:fldCharType="begin"/>
        </w:r>
        <w:r w:rsidR="00E03715">
          <w:rPr>
            <w:noProof/>
            <w:webHidden/>
          </w:rPr>
          <w:instrText xml:space="preserve"> PAGEREF _Toc427747085 \h </w:instrText>
        </w:r>
        <w:r w:rsidR="00E03715">
          <w:rPr>
            <w:noProof/>
            <w:webHidden/>
          </w:rPr>
        </w:r>
        <w:r w:rsidR="00E03715">
          <w:rPr>
            <w:noProof/>
            <w:webHidden/>
          </w:rPr>
          <w:fldChar w:fldCharType="separate"/>
        </w:r>
        <w:r w:rsidR="000F7A9B">
          <w:rPr>
            <w:noProof/>
            <w:webHidden/>
          </w:rPr>
          <w:t>110</w:t>
        </w:r>
        <w:r w:rsidR="00E03715">
          <w:rPr>
            <w:noProof/>
            <w:webHidden/>
          </w:rPr>
          <w:fldChar w:fldCharType="end"/>
        </w:r>
      </w:hyperlink>
    </w:p>
    <w:p w14:paraId="4810524E" w14:textId="77777777" w:rsidR="00E03715" w:rsidRDefault="00D57121">
      <w:pPr>
        <w:pStyle w:val="TableofFigures"/>
        <w:rPr>
          <w:rFonts w:asciiTheme="minorHAnsi" w:eastAsiaTheme="minorEastAsia" w:hAnsiTheme="minorHAnsi" w:cstheme="minorBidi"/>
          <w:noProof/>
          <w:color w:val="auto"/>
          <w:sz w:val="22"/>
        </w:rPr>
      </w:pPr>
      <w:hyperlink w:anchor="_Toc427747086" w:history="1">
        <w:r w:rsidR="00E03715" w:rsidRPr="00CE4CE2">
          <w:rPr>
            <w:rStyle w:val="Hyperlink"/>
            <w:noProof/>
          </w:rPr>
          <w:t>Table 3.1.3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restrictive RBC transfusion versus liberal RBC transfusion in neonatal and/or paediatric patients requiring surgery</w:t>
        </w:r>
        <w:r w:rsidR="00E03715">
          <w:rPr>
            <w:noProof/>
            <w:webHidden/>
          </w:rPr>
          <w:tab/>
        </w:r>
        <w:r w:rsidR="00E03715">
          <w:rPr>
            <w:noProof/>
            <w:webHidden/>
          </w:rPr>
          <w:fldChar w:fldCharType="begin"/>
        </w:r>
        <w:r w:rsidR="00E03715">
          <w:rPr>
            <w:noProof/>
            <w:webHidden/>
          </w:rPr>
          <w:instrText xml:space="preserve"> PAGEREF _Toc427747086 \h </w:instrText>
        </w:r>
        <w:r w:rsidR="00E03715">
          <w:rPr>
            <w:noProof/>
            <w:webHidden/>
          </w:rPr>
        </w:r>
        <w:r w:rsidR="00E03715">
          <w:rPr>
            <w:noProof/>
            <w:webHidden/>
          </w:rPr>
          <w:fldChar w:fldCharType="separate"/>
        </w:r>
        <w:r w:rsidR="000F7A9B">
          <w:rPr>
            <w:noProof/>
            <w:webHidden/>
          </w:rPr>
          <w:t>111</w:t>
        </w:r>
        <w:r w:rsidR="00E03715">
          <w:rPr>
            <w:noProof/>
            <w:webHidden/>
          </w:rPr>
          <w:fldChar w:fldCharType="end"/>
        </w:r>
      </w:hyperlink>
    </w:p>
    <w:p w14:paraId="35326795" w14:textId="77777777" w:rsidR="00E03715" w:rsidRDefault="00D57121">
      <w:pPr>
        <w:pStyle w:val="TableofFigures"/>
        <w:rPr>
          <w:rFonts w:asciiTheme="minorHAnsi" w:eastAsiaTheme="minorEastAsia" w:hAnsiTheme="minorHAnsi" w:cstheme="minorBidi"/>
          <w:noProof/>
          <w:color w:val="auto"/>
          <w:sz w:val="22"/>
        </w:rPr>
      </w:pPr>
      <w:hyperlink w:anchor="_Toc427747087" w:history="1">
        <w:r w:rsidR="00E03715" w:rsidRPr="00CE4CE2">
          <w:rPr>
            <w:rStyle w:val="Hyperlink"/>
            <w:noProof/>
          </w:rPr>
          <w:t>Table 3.1.32</w:t>
        </w:r>
        <w:r w:rsidR="00E03715">
          <w:rPr>
            <w:rFonts w:asciiTheme="minorHAnsi" w:eastAsiaTheme="minorEastAsia" w:hAnsiTheme="minorHAnsi" w:cstheme="minorBidi"/>
            <w:noProof/>
            <w:color w:val="auto"/>
            <w:sz w:val="22"/>
          </w:rPr>
          <w:tab/>
        </w:r>
        <w:r w:rsidR="00E03715" w:rsidRPr="00CE4CE2">
          <w:rPr>
            <w:rStyle w:val="Hyperlink"/>
            <w:noProof/>
          </w:rPr>
          <w:t>Neonatal and/or paediatric patients requiring surgery: Results for restrictive RBC transfusion versus liberal RBC transfusion – Mortality</w:t>
        </w:r>
        <w:r w:rsidR="00E03715">
          <w:rPr>
            <w:noProof/>
            <w:webHidden/>
          </w:rPr>
          <w:tab/>
        </w:r>
        <w:r w:rsidR="00E03715">
          <w:rPr>
            <w:noProof/>
            <w:webHidden/>
          </w:rPr>
          <w:fldChar w:fldCharType="begin"/>
        </w:r>
        <w:r w:rsidR="00E03715">
          <w:rPr>
            <w:noProof/>
            <w:webHidden/>
          </w:rPr>
          <w:instrText xml:space="preserve"> PAGEREF _Toc427747087 \h </w:instrText>
        </w:r>
        <w:r w:rsidR="00E03715">
          <w:rPr>
            <w:noProof/>
            <w:webHidden/>
          </w:rPr>
        </w:r>
        <w:r w:rsidR="00E03715">
          <w:rPr>
            <w:noProof/>
            <w:webHidden/>
          </w:rPr>
          <w:fldChar w:fldCharType="separate"/>
        </w:r>
        <w:r w:rsidR="000F7A9B">
          <w:rPr>
            <w:noProof/>
            <w:webHidden/>
          </w:rPr>
          <w:t>113</w:t>
        </w:r>
        <w:r w:rsidR="00E03715">
          <w:rPr>
            <w:noProof/>
            <w:webHidden/>
          </w:rPr>
          <w:fldChar w:fldCharType="end"/>
        </w:r>
      </w:hyperlink>
    </w:p>
    <w:p w14:paraId="69BC9286" w14:textId="77777777" w:rsidR="00E03715" w:rsidRDefault="00D57121">
      <w:pPr>
        <w:pStyle w:val="TableofFigures"/>
        <w:rPr>
          <w:rFonts w:asciiTheme="minorHAnsi" w:eastAsiaTheme="minorEastAsia" w:hAnsiTheme="minorHAnsi" w:cstheme="minorBidi"/>
          <w:noProof/>
          <w:color w:val="auto"/>
          <w:sz w:val="22"/>
        </w:rPr>
      </w:pPr>
      <w:hyperlink w:anchor="_Toc427747088" w:history="1">
        <w:r w:rsidR="00E03715" w:rsidRPr="00CE4CE2">
          <w:rPr>
            <w:rStyle w:val="Hyperlink"/>
            <w:noProof/>
          </w:rPr>
          <w:t>Table 3.1.33</w:t>
        </w:r>
        <w:r w:rsidR="00E03715">
          <w:rPr>
            <w:rFonts w:asciiTheme="minorHAnsi" w:eastAsiaTheme="minorEastAsia" w:hAnsiTheme="minorHAnsi" w:cstheme="minorBidi"/>
            <w:noProof/>
            <w:color w:val="auto"/>
            <w:sz w:val="22"/>
          </w:rPr>
          <w:tab/>
        </w:r>
        <w:r w:rsidR="00E03715" w:rsidRPr="00CE4CE2">
          <w:rPr>
            <w:rStyle w:val="Hyperlink"/>
            <w:noProof/>
          </w:rPr>
          <w:t>Neonatal and/or paediatric patients requiring surgery: Results for restrictive RBC transfusion versus liberal RBC transfusion – New or progressive MODs</w:t>
        </w:r>
        <w:r w:rsidR="00E03715">
          <w:rPr>
            <w:noProof/>
            <w:webHidden/>
          </w:rPr>
          <w:tab/>
        </w:r>
        <w:r w:rsidR="00E03715">
          <w:rPr>
            <w:noProof/>
            <w:webHidden/>
          </w:rPr>
          <w:fldChar w:fldCharType="begin"/>
        </w:r>
        <w:r w:rsidR="00E03715">
          <w:rPr>
            <w:noProof/>
            <w:webHidden/>
          </w:rPr>
          <w:instrText xml:space="preserve"> PAGEREF _Toc427747088 \h </w:instrText>
        </w:r>
        <w:r w:rsidR="00E03715">
          <w:rPr>
            <w:noProof/>
            <w:webHidden/>
          </w:rPr>
        </w:r>
        <w:r w:rsidR="00E03715">
          <w:rPr>
            <w:noProof/>
            <w:webHidden/>
          </w:rPr>
          <w:fldChar w:fldCharType="separate"/>
        </w:r>
        <w:r w:rsidR="000F7A9B">
          <w:rPr>
            <w:noProof/>
            <w:webHidden/>
          </w:rPr>
          <w:t>115</w:t>
        </w:r>
        <w:r w:rsidR="00E03715">
          <w:rPr>
            <w:noProof/>
            <w:webHidden/>
          </w:rPr>
          <w:fldChar w:fldCharType="end"/>
        </w:r>
      </w:hyperlink>
    </w:p>
    <w:p w14:paraId="024DFEE4" w14:textId="77777777" w:rsidR="00E03715" w:rsidRDefault="00D57121">
      <w:pPr>
        <w:pStyle w:val="TableofFigures"/>
        <w:rPr>
          <w:rFonts w:asciiTheme="minorHAnsi" w:eastAsiaTheme="minorEastAsia" w:hAnsiTheme="minorHAnsi" w:cstheme="minorBidi"/>
          <w:noProof/>
          <w:color w:val="auto"/>
          <w:sz w:val="22"/>
        </w:rPr>
      </w:pPr>
      <w:hyperlink w:anchor="_Toc427747089" w:history="1">
        <w:r w:rsidR="00E03715" w:rsidRPr="00CE4CE2">
          <w:rPr>
            <w:rStyle w:val="Hyperlink"/>
            <w:noProof/>
          </w:rPr>
          <w:t>Table 3.1.34</w:t>
        </w:r>
        <w:r w:rsidR="00E03715">
          <w:rPr>
            <w:rFonts w:asciiTheme="minorHAnsi" w:eastAsiaTheme="minorEastAsia" w:hAnsiTheme="minorHAnsi" w:cstheme="minorBidi"/>
            <w:noProof/>
            <w:color w:val="auto"/>
            <w:sz w:val="22"/>
          </w:rPr>
          <w:tab/>
        </w:r>
        <w:r w:rsidR="00E03715" w:rsidRPr="00CE4CE2">
          <w:rPr>
            <w:rStyle w:val="Hyperlink"/>
            <w:noProof/>
          </w:rPr>
          <w:t>Paediatric patients requiring surgery: Results for restrictive RBC transfusion versus liberal RBC transfusion – Transfusion-related serious adverse events</w:t>
        </w:r>
        <w:r w:rsidR="00E03715">
          <w:rPr>
            <w:noProof/>
            <w:webHidden/>
          </w:rPr>
          <w:tab/>
        </w:r>
        <w:r w:rsidR="00E03715">
          <w:rPr>
            <w:noProof/>
            <w:webHidden/>
          </w:rPr>
          <w:fldChar w:fldCharType="begin"/>
        </w:r>
        <w:r w:rsidR="00E03715">
          <w:rPr>
            <w:noProof/>
            <w:webHidden/>
          </w:rPr>
          <w:instrText xml:space="preserve"> PAGEREF _Toc427747089 \h </w:instrText>
        </w:r>
        <w:r w:rsidR="00E03715">
          <w:rPr>
            <w:noProof/>
            <w:webHidden/>
          </w:rPr>
        </w:r>
        <w:r w:rsidR="00E03715">
          <w:rPr>
            <w:noProof/>
            <w:webHidden/>
          </w:rPr>
          <w:fldChar w:fldCharType="separate"/>
        </w:r>
        <w:r w:rsidR="000F7A9B">
          <w:rPr>
            <w:noProof/>
            <w:webHidden/>
          </w:rPr>
          <w:t>118</w:t>
        </w:r>
        <w:r w:rsidR="00E03715">
          <w:rPr>
            <w:noProof/>
            <w:webHidden/>
          </w:rPr>
          <w:fldChar w:fldCharType="end"/>
        </w:r>
      </w:hyperlink>
    </w:p>
    <w:p w14:paraId="05382D00" w14:textId="77777777" w:rsidR="00E03715" w:rsidRDefault="00D57121">
      <w:pPr>
        <w:pStyle w:val="TableofFigures"/>
        <w:rPr>
          <w:rFonts w:asciiTheme="minorHAnsi" w:eastAsiaTheme="minorEastAsia" w:hAnsiTheme="minorHAnsi" w:cstheme="minorBidi"/>
          <w:noProof/>
          <w:color w:val="auto"/>
          <w:sz w:val="22"/>
        </w:rPr>
      </w:pPr>
      <w:hyperlink w:anchor="_Toc427747090" w:history="1">
        <w:r w:rsidR="00E03715" w:rsidRPr="00CE4CE2">
          <w:rPr>
            <w:rStyle w:val="Hyperlink"/>
            <w:noProof/>
          </w:rPr>
          <w:t>Table 3.1.35</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RBC transfusion versus no transfusion (or alternate dose) in critically ill neonatal and/or paediatric patients</w:t>
        </w:r>
        <w:r w:rsidR="00E03715">
          <w:rPr>
            <w:noProof/>
            <w:webHidden/>
          </w:rPr>
          <w:tab/>
        </w:r>
        <w:r w:rsidR="00E03715">
          <w:rPr>
            <w:noProof/>
            <w:webHidden/>
          </w:rPr>
          <w:fldChar w:fldCharType="begin"/>
        </w:r>
        <w:r w:rsidR="00E03715">
          <w:rPr>
            <w:noProof/>
            <w:webHidden/>
          </w:rPr>
          <w:instrText xml:space="preserve"> PAGEREF _Toc427747090 \h </w:instrText>
        </w:r>
        <w:r w:rsidR="00E03715">
          <w:rPr>
            <w:noProof/>
            <w:webHidden/>
          </w:rPr>
        </w:r>
        <w:r w:rsidR="00E03715">
          <w:rPr>
            <w:noProof/>
            <w:webHidden/>
          </w:rPr>
          <w:fldChar w:fldCharType="separate"/>
        </w:r>
        <w:r w:rsidR="000F7A9B">
          <w:rPr>
            <w:noProof/>
            <w:webHidden/>
          </w:rPr>
          <w:t>122</w:t>
        </w:r>
        <w:r w:rsidR="00E03715">
          <w:rPr>
            <w:noProof/>
            <w:webHidden/>
          </w:rPr>
          <w:fldChar w:fldCharType="end"/>
        </w:r>
      </w:hyperlink>
    </w:p>
    <w:p w14:paraId="57230702" w14:textId="77777777" w:rsidR="00E03715" w:rsidRDefault="00D57121">
      <w:pPr>
        <w:pStyle w:val="TableofFigures"/>
        <w:rPr>
          <w:rFonts w:asciiTheme="minorHAnsi" w:eastAsiaTheme="minorEastAsia" w:hAnsiTheme="minorHAnsi" w:cstheme="minorBidi"/>
          <w:noProof/>
          <w:color w:val="auto"/>
          <w:sz w:val="22"/>
        </w:rPr>
      </w:pPr>
      <w:hyperlink w:anchor="_Toc427747091" w:history="1">
        <w:r w:rsidR="00E03715" w:rsidRPr="00CE4CE2">
          <w:rPr>
            <w:rStyle w:val="Hyperlink"/>
            <w:noProof/>
          </w:rPr>
          <w:t>Table 3.1.36</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or paediatric patients: Results for RBC transfusion versus no transfusion (or alternate dose) – Mortality</w:t>
        </w:r>
        <w:r w:rsidR="00E03715">
          <w:rPr>
            <w:noProof/>
            <w:webHidden/>
          </w:rPr>
          <w:tab/>
        </w:r>
        <w:r w:rsidR="00E03715">
          <w:rPr>
            <w:noProof/>
            <w:webHidden/>
          </w:rPr>
          <w:fldChar w:fldCharType="begin"/>
        </w:r>
        <w:r w:rsidR="00E03715">
          <w:rPr>
            <w:noProof/>
            <w:webHidden/>
          </w:rPr>
          <w:instrText xml:space="preserve"> PAGEREF _Toc427747091 \h </w:instrText>
        </w:r>
        <w:r w:rsidR="00E03715">
          <w:rPr>
            <w:noProof/>
            <w:webHidden/>
          </w:rPr>
        </w:r>
        <w:r w:rsidR="00E03715">
          <w:rPr>
            <w:noProof/>
            <w:webHidden/>
          </w:rPr>
          <w:fldChar w:fldCharType="separate"/>
        </w:r>
        <w:r w:rsidR="000F7A9B">
          <w:rPr>
            <w:noProof/>
            <w:webHidden/>
          </w:rPr>
          <w:t>125</w:t>
        </w:r>
        <w:r w:rsidR="00E03715">
          <w:rPr>
            <w:noProof/>
            <w:webHidden/>
          </w:rPr>
          <w:fldChar w:fldCharType="end"/>
        </w:r>
      </w:hyperlink>
    </w:p>
    <w:p w14:paraId="75D0B66E" w14:textId="77777777" w:rsidR="00E03715" w:rsidRDefault="00D57121">
      <w:pPr>
        <w:pStyle w:val="TableofFigures"/>
        <w:rPr>
          <w:rFonts w:asciiTheme="minorHAnsi" w:eastAsiaTheme="minorEastAsia" w:hAnsiTheme="minorHAnsi" w:cstheme="minorBidi"/>
          <w:noProof/>
          <w:color w:val="auto"/>
          <w:sz w:val="22"/>
        </w:rPr>
      </w:pPr>
      <w:hyperlink w:anchor="_Toc427747092" w:history="1">
        <w:r w:rsidR="00E03715" w:rsidRPr="00CE4CE2">
          <w:rPr>
            <w:rStyle w:val="Hyperlink"/>
            <w:noProof/>
          </w:rPr>
          <w:t>Table 3.1.37</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 paediatric patients: Results for RBC transfusion versus no transfusion (or alternate dose) – Transfusion-related serious adverse events</w:t>
        </w:r>
        <w:r w:rsidR="00E03715">
          <w:rPr>
            <w:noProof/>
            <w:webHidden/>
          </w:rPr>
          <w:tab/>
        </w:r>
        <w:r w:rsidR="00E03715">
          <w:rPr>
            <w:noProof/>
            <w:webHidden/>
          </w:rPr>
          <w:fldChar w:fldCharType="begin"/>
        </w:r>
        <w:r w:rsidR="00E03715">
          <w:rPr>
            <w:noProof/>
            <w:webHidden/>
          </w:rPr>
          <w:instrText xml:space="preserve"> PAGEREF _Toc427747092 \h </w:instrText>
        </w:r>
        <w:r w:rsidR="00E03715">
          <w:rPr>
            <w:noProof/>
            <w:webHidden/>
          </w:rPr>
        </w:r>
        <w:r w:rsidR="00E03715">
          <w:rPr>
            <w:noProof/>
            <w:webHidden/>
          </w:rPr>
          <w:fldChar w:fldCharType="separate"/>
        </w:r>
        <w:r w:rsidR="000F7A9B">
          <w:rPr>
            <w:noProof/>
            <w:webHidden/>
          </w:rPr>
          <w:t>129</w:t>
        </w:r>
        <w:r w:rsidR="00E03715">
          <w:rPr>
            <w:noProof/>
            <w:webHidden/>
          </w:rPr>
          <w:fldChar w:fldCharType="end"/>
        </w:r>
      </w:hyperlink>
    </w:p>
    <w:p w14:paraId="62F382EF" w14:textId="77777777" w:rsidR="00E03715" w:rsidRDefault="00D57121">
      <w:pPr>
        <w:pStyle w:val="TableofFigures"/>
        <w:rPr>
          <w:rFonts w:asciiTheme="minorHAnsi" w:eastAsiaTheme="minorEastAsia" w:hAnsiTheme="minorHAnsi" w:cstheme="minorBidi"/>
          <w:noProof/>
          <w:color w:val="auto"/>
          <w:sz w:val="22"/>
        </w:rPr>
      </w:pPr>
      <w:hyperlink w:anchor="_Toc427747093" w:history="1">
        <w:r w:rsidR="00E03715" w:rsidRPr="00CE4CE2">
          <w:rPr>
            <w:rStyle w:val="Hyperlink"/>
            <w:noProof/>
          </w:rPr>
          <w:t>Table 3.1.3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restrictive RBC transfusion versus liberal RBC transfusion</w:t>
        </w:r>
        <w:r w:rsidR="00E03715">
          <w:rPr>
            <w:noProof/>
            <w:webHidden/>
          </w:rPr>
          <w:tab/>
        </w:r>
        <w:r w:rsidR="00E03715">
          <w:rPr>
            <w:noProof/>
            <w:webHidden/>
          </w:rPr>
          <w:fldChar w:fldCharType="begin"/>
        </w:r>
        <w:r w:rsidR="00E03715">
          <w:rPr>
            <w:noProof/>
            <w:webHidden/>
          </w:rPr>
          <w:instrText xml:space="preserve"> PAGEREF _Toc427747093 \h </w:instrText>
        </w:r>
        <w:r w:rsidR="00E03715">
          <w:rPr>
            <w:noProof/>
            <w:webHidden/>
          </w:rPr>
        </w:r>
        <w:r w:rsidR="00E03715">
          <w:rPr>
            <w:noProof/>
            <w:webHidden/>
          </w:rPr>
          <w:fldChar w:fldCharType="separate"/>
        </w:r>
        <w:r w:rsidR="000F7A9B">
          <w:rPr>
            <w:noProof/>
            <w:webHidden/>
          </w:rPr>
          <w:t>130</w:t>
        </w:r>
        <w:r w:rsidR="00E03715">
          <w:rPr>
            <w:noProof/>
            <w:webHidden/>
          </w:rPr>
          <w:fldChar w:fldCharType="end"/>
        </w:r>
      </w:hyperlink>
    </w:p>
    <w:p w14:paraId="32F2F719" w14:textId="77777777" w:rsidR="00E03715" w:rsidRDefault="00D57121">
      <w:pPr>
        <w:pStyle w:val="TableofFigures"/>
        <w:rPr>
          <w:rFonts w:asciiTheme="minorHAnsi" w:eastAsiaTheme="minorEastAsia" w:hAnsiTheme="minorHAnsi" w:cstheme="minorBidi"/>
          <w:noProof/>
          <w:color w:val="auto"/>
          <w:sz w:val="22"/>
        </w:rPr>
      </w:pPr>
      <w:hyperlink w:anchor="_Toc427747094" w:history="1">
        <w:r w:rsidR="00E03715" w:rsidRPr="00CE4CE2">
          <w:rPr>
            <w:rStyle w:val="Hyperlink"/>
            <w:noProof/>
          </w:rPr>
          <w:t>Table 3.1.39</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restrictive RBC transfusion versus liberal RBC transfusion</w:t>
        </w:r>
        <w:r w:rsidR="00E03715">
          <w:rPr>
            <w:noProof/>
            <w:webHidden/>
          </w:rPr>
          <w:tab/>
        </w:r>
        <w:r w:rsidR="00E03715">
          <w:rPr>
            <w:noProof/>
            <w:webHidden/>
          </w:rPr>
          <w:fldChar w:fldCharType="begin"/>
        </w:r>
        <w:r w:rsidR="00E03715">
          <w:rPr>
            <w:noProof/>
            <w:webHidden/>
          </w:rPr>
          <w:instrText xml:space="preserve"> PAGEREF _Toc427747094 \h </w:instrText>
        </w:r>
        <w:r w:rsidR="00E03715">
          <w:rPr>
            <w:noProof/>
            <w:webHidden/>
          </w:rPr>
        </w:r>
        <w:r w:rsidR="00E03715">
          <w:rPr>
            <w:noProof/>
            <w:webHidden/>
          </w:rPr>
          <w:fldChar w:fldCharType="separate"/>
        </w:r>
        <w:r w:rsidR="000F7A9B">
          <w:rPr>
            <w:noProof/>
            <w:webHidden/>
          </w:rPr>
          <w:t>131</w:t>
        </w:r>
        <w:r w:rsidR="00E03715">
          <w:rPr>
            <w:noProof/>
            <w:webHidden/>
          </w:rPr>
          <w:fldChar w:fldCharType="end"/>
        </w:r>
      </w:hyperlink>
    </w:p>
    <w:p w14:paraId="2DFE3F9E" w14:textId="77777777" w:rsidR="00E03715" w:rsidRDefault="00D57121">
      <w:pPr>
        <w:pStyle w:val="TableofFigures"/>
        <w:rPr>
          <w:rFonts w:asciiTheme="minorHAnsi" w:eastAsiaTheme="minorEastAsia" w:hAnsiTheme="minorHAnsi" w:cstheme="minorBidi"/>
          <w:noProof/>
          <w:color w:val="auto"/>
          <w:sz w:val="22"/>
        </w:rPr>
      </w:pPr>
      <w:hyperlink w:anchor="_Toc427747095" w:history="1">
        <w:r w:rsidR="00E03715" w:rsidRPr="00CE4CE2">
          <w:rPr>
            <w:rStyle w:val="Hyperlink"/>
            <w:noProof/>
          </w:rPr>
          <w:t>Table 3.1.40</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 paediatric patients: Results for restrictive RBC transfusion versus liberal RBC transfusion – New or progressive MODs</w:t>
        </w:r>
        <w:r w:rsidR="00E03715">
          <w:rPr>
            <w:noProof/>
            <w:webHidden/>
          </w:rPr>
          <w:tab/>
        </w:r>
        <w:r w:rsidR="00E03715">
          <w:rPr>
            <w:noProof/>
            <w:webHidden/>
          </w:rPr>
          <w:fldChar w:fldCharType="begin"/>
        </w:r>
        <w:r w:rsidR="00E03715">
          <w:rPr>
            <w:noProof/>
            <w:webHidden/>
          </w:rPr>
          <w:instrText xml:space="preserve"> PAGEREF _Toc427747095 \h </w:instrText>
        </w:r>
        <w:r w:rsidR="00E03715">
          <w:rPr>
            <w:noProof/>
            <w:webHidden/>
          </w:rPr>
        </w:r>
        <w:r w:rsidR="00E03715">
          <w:rPr>
            <w:noProof/>
            <w:webHidden/>
          </w:rPr>
          <w:fldChar w:fldCharType="separate"/>
        </w:r>
        <w:r w:rsidR="000F7A9B">
          <w:rPr>
            <w:noProof/>
            <w:webHidden/>
          </w:rPr>
          <w:t>133</w:t>
        </w:r>
        <w:r w:rsidR="00E03715">
          <w:rPr>
            <w:noProof/>
            <w:webHidden/>
          </w:rPr>
          <w:fldChar w:fldCharType="end"/>
        </w:r>
      </w:hyperlink>
    </w:p>
    <w:p w14:paraId="0DDB5975" w14:textId="77777777" w:rsidR="00E03715" w:rsidRDefault="00D57121">
      <w:pPr>
        <w:pStyle w:val="TableofFigures"/>
        <w:rPr>
          <w:rFonts w:asciiTheme="minorHAnsi" w:eastAsiaTheme="minorEastAsia" w:hAnsiTheme="minorHAnsi" w:cstheme="minorBidi"/>
          <w:noProof/>
          <w:color w:val="auto"/>
          <w:sz w:val="22"/>
        </w:rPr>
      </w:pPr>
      <w:hyperlink w:anchor="_Toc427747096" w:history="1">
        <w:r w:rsidR="00E03715" w:rsidRPr="00CE4CE2">
          <w:rPr>
            <w:rStyle w:val="Hyperlink"/>
            <w:noProof/>
          </w:rPr>
          <w:t>Table 3.1.41</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 paediatric patients: Results for restrictive RBC transfusion versus liberal RBC transfusion – Mortality</w:t>
        </w:r>
        <w:r w:rsidR="00E03715">
          <w:rPr>
            <w:noProof/>
            <w:webHidden/>
          </w:rPr>
          <w:tab/>
        </w:r>
        <w:r w:rsidR="00E03715">
          <w:rPr>
            <w:noProof/>
            <w:webHidden/>
          </w:rPr>
          <w:fldChar w:fldCharType="begin"/>
        </w:r>
        <w:r w:rsidR="00E03715">
          <w:rPr>
            <w:noProof/>
            <w:webHidden/>
          </w:rPr>
          <w:instrText xml:space="preserve"> PAGEREF _Toc427747096 \h </w:instrText>
        </w:r>
        <w:r w:rsidR="00E03715">
          <w:rPr>
            <w:noProof/>
            <w:webHidden/>
          </w:rPr>
        </w:r>
        <w:r w:rsidR="00E03715">
          <w:rPr>
            <w:noProof/>
            <w:webHidden/>
          </w:rPr>
          <w:fldChar w:fldCharType="separate"/>
        </w:r>
        <w:r w:rsidR="000F7A9B">
          <w:rPr>
            <w:noProof/>
            <w:webHidden/>
          </w:rPr>
          <w:t>136</w:t>
        </w:r>
        <w:r w:rsidR="00E03715">
          <w:rPr>
            <w:noProof/>
            <w:webHidden/>
          </w:rPr>
          <w:fldChar w:fldCharType="end"/>
        </w:r>
      </w:hyperlink>
    </w:p>
    <w:p w14:paraId="330394CD" w14:textId="77777777" w:rsidR="00E03715" w:rsidRDefault="00D57121">
      <w:pPr>
        <w:pStyle w:val="TableofFigures"/>
        <w:rPr>
          <w:rFonts w:asciiTheme="minorHAnsi" w:eastAsiaTheme="minorEastAsia" w:hAnsiTheme="minorHAnsi" w:cstheme="minorBidi"/>
          <w:noProof/>
          <w:color w:val="auto"/>
          <w:sz w:val="22"/>
        </w:rPr>
      </w:pPr>
      <w:hyperlink w:anchor="_Toc427747097" w:history="1">
        <w:r w:rsidR="00E03715" w:rsidRPr="00CE4CE2">
          <w:rPr>
            <w:rStyle w:val="Hyperlink"/>
            <w:noProof/>
          </w:rPr>
          <w:t>Table 3.1.42</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 paediatric patients: Results for restrictive RBC transfusion versus liberal RBC transfusion – Transfusion-related serious adverse events</w:t>
        </w:r>
        <w:r w:rsidR="00E03715">
          <w:rPr>
            <w:noProof/>
            <w:webHidden/>
          </w:rPr>
          <w:tab/>
        </w:r>
        <w:r w:rsidR="00E03715">
          <w:rPr>
            <w:noProof/>
            <w:webHidden/>
          </w:rPr>
          <w:fldChar w:fldCharType="begin"/>
        </w:r>
        <w:r w:rsidR="00E03715">
          <w:rPr>
            <w:noProof/>
            <w:webHidden/>
          </w:rPr>
          <w:instrText xml:space="preserve"> PAGEREF _Toc427747097 \h </w:instrText>
        </w:r>
        <w:r w:rsidR="00E03715">
          <w:rPr>
            <w:noProof/>
            <w:webHidden/>
          </w:rPr>
        </w:r>
        <w:r w:rsidR="00E03715">
          <w:rPr>
            <w:noProof/>
            <w:webHidden/>
          </w:rPr>
          <w:fldChar w:fldCharType="separate"/>
        </w:r>
        <w:r w:rsidR="000F7A9B">
          <w:rPr>
            <w:noProof/>
            <w:webHidden/>
          </w:rPr>
          <w:t>138</w:t>
        </w:r>
        <w:r w:rsidR="00E03715">
          <w:rPr>
            <w:noProof/>
            <w:webHidden/>
          </w:rPr>
          <w:fldChar w:fldCharType="end"/>
        </w:r>
      </w:hyperlink>
    </w:p>
    <w:p w14:paraId="2B705843" w14:textId="77777777" w:rsidR="00E03715" w:rsidRDefault="00D57121">
      <w:pPr>
        <w:pStyle w:val="TableofFigures"/>
        <w:rPr>
          <w:rFonts w:asciiTheme="minorHAnsi" w:eastAsiaTheme="minorEastAsia" w:hAnsiTheme="minorHAnsi" w:cstheme="minorBidi"/>
          <w:noProof/>
          <w:color w:val="auto"/>
          <w:sz w:val="22"/>
        </w:rPr>
      </w:pPr>
      <w:hyperlink w:anchor="_Toc427747098" w:history="1">
        <w:r w:rsidR="00E03715" w:rsidRPr="00CE4CE2">
          <w:rPr>
            <w:rStyle w:val="Hyperlink"/>
            <w:noProof/>
          </w:rPr>
          <w:t>Table 3.2.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ESAs (with or without iron) in preterm infants</w:t>
        </w:r>
        <w:r w:rsidR="00E03715">
          <w:rPr>
            <w:noProof/>
            <w:webHidden/>
          </w:rPr>
          <w:tab/>
        </w:r>
        <w:r w:rsidR="00E03715">
          <w:rPr>
            <w:noProof/>
            <w:webHidden/>
          </w:rPr>
          <w:fldChar w:fldCharType="begin"/>
        </w:r>
        <w:r w:rsidR="00E03715">
          <w:rPr>
            <w:noProof/>
            <w:webHidden/>
          </w:rPr>
          <w:instrText xml:space="preserve"> PAGEREF _Toc427747098 \h </w:instrText>
        </w:r>
        <w:r w:rsidR="00E03715">
          <w:rPr>
            <w:noProof/>
            <w:webHidden/>
          </w:rPr>
        </w:r>
        <w:r w:rsidR="00E03715">
          <w:rPr>
            <w:noProof/>
            <w:webHidden/>
          </w:rPr>
          <w:fldChar w:fldCharType="separate"/>
        </w:r>
        <w:r w:rsidR="000F7A9B">
          <w:rPr>
            <w:noProof/>
            <w:webHidden/>
          </w:rPr>
          <w:t>144</w:t>
        </w:r>
        <w:r w:rsidR="00E03715">
          <w:rPr>
            <w:noProof/>
            <w:webHidden/>
          </w:rPr>
          <w:fldChar w:fldCharType="end"/>
        </w:r>
      </w:hyperlink>
    </w:p>
    <w:p w14:paraId="0FF6C960" w14:textId="77777777" w:rsidR="00E03715" w:rsidRDefault="00D57121">
      <w:pPr>
        <w:pStyle w:val="TableofFigures"/>
        <w:rPr>
          <w:rFonts w:asciiTheme="minorHAnsi" w:eastAsiaTheme="minorEastAsia" w:hAnsiTheme="minorHAnsi" w:cstheme="minorBidi"/>
          <w:noProof/>
          <w:color w:val="auto"/>
          <w:sz w:val="22"/>
        </w:rPr>
      </w:pPr>
      <w:hyperlink w:anchor="_Toc427747099" w:history="1">
        <w:r w:rsidR="00E03715" w:rsidRPr="00CE4CE2">
          <w:rPr>
            <w:rStyle w:val="Hyperlink"/>
            <w:noProof/>
          </w:rPr>
          <w:t>Table 3.2.2</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ESAs (with or without iron) in preterm infants</w:t>
        </w:r>
        <w:r w:rsidR="00E03715">
          <w:rPr>
            <w:noProof/>
            <w:webHidden/>
          </w:rPr>
          <w:tab/>
        </w:r>
        <w:r w:rsidR="00E03715">
          <w:rPr>
            <w:noProof/>
            <w:webHidden/>
          </w:rPr>
          <w:fldChar w:fldCharType="begin"/>
        </w:r>
        <w:r w:rsidR="00E03715">
          <w:rPr>
            <w:noProof/>
            <w:webHidden/>
          </w:rPr>
          <w:instrText xml:space="preserve"> PAGEREF _Toc427747099 \h </w:instrText>
        </w:r>
        <w:r w:rsidR="00E03715">
          <w:rPr>
            <w:noProof/>
            <w:webHidden/>
          </w:rPr>
        </w:r>
        <w:r w:rsidR="00E03715">
          <w:rPr>
            <w:noProof/>
            <w:webHidden/>
          </w:rPr>
          <w:fldChar w:fldCharType="separate"/>
        </w:r>
        <w:r w:rsidR="000F7A9B">
          <w:rPr>
            <w:noProof/>
            <w:webHidden/>
          </w:rPr>
          <w:t>147</w:t>
        </w:r>
        <w:r w:rsidR="00E03715">
          <w:rPr>
            <w:noProof/>
            <w:webHidden/>
          </w:rPr>
          <w:fldChar w:fldCharType="end"/>
        </w:r>
      </w:hyperlink>
    </w:p>
    <w:p w14:paraId="099822D9" w14:textId="77777777" w:rsidR="00E03715" w:rsidRDefault="00D57121">
      <w:pPr>
        <w:pStyle w:val="TableofFigures"/>
        <w:rPr>
          <w:rFonts w:asciiTheme="minorHAnsi" w:eastAsiaTheme="minorEastAsia" w:hAnsiTheme="minorHAnsi" w:cstheme="minorBidi"/>
          <w:noProof/>
          <w:color w:val="auto"/>
          <w:sz w:val="22"/>
        </w:rPr>
      </w:pPr>
      <w:hyperlink w:anchor="_Toc427747100" w:history="1">
        <w:r w:rsidR="00E03715" w:rsidRPr="00CE4CE2">
          <w:rPr>
            <w:rStyle w:val="Hyperlink"/>
            <w:noProof/>
          </w:rPr>
          <w:t>Table 3.2.3</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additional Level II evidence – ESAs (with or without iron) in preterm infants</w:t>
        </w:r>
        <w:r w:rsidR="00E03715">
          <w:rPr>
            <w:noProof/>
            <w:webHidden/>
          </w:rPr>
          <w:tab/>
        </w:r>
        <w:r w:rsidR="00E03715">
          <w:rPr>
            <w:noProof/>
            <w:webHidden/>
          </w:rPr>
          <w:fldChar w:fldCharType="begin"/>
        </w:r>
        <w:r w:rsidR="00E03715">
          <w:rPr>
            <w:noProof/>
            <w:webHidden/>
          </w:rPr>
          <w:instrText xml:space="preserve"> PAGEREF _Toc427747100 \h </w:instrText>
        </w:r>
        <w:r w:rsidR="00E03715">
          <w:rPr>
            <w:noProof/>
            <w:webHidden/>
          </w:rPr>
        </w:r>
        <w:r w:rsidR="00E03715">
          <w:rPr>
            <w:noProof/>
            <w:webHidden/>
          </w:rPr>
          <w:fldChar w:fldCharType="separate"/>
        </w:r>
        <w:r w:rsidR="000F7A9B">
          <w:rPr>
            <w:noProof/>
            <w:webHidden/>
          </w:rPr>
          <w:t>160</w:t>
        </w:r>
        <w:r w:rsidR="00E03715">
          <w:rPr>
            <w:noProof/>
            <w:webHidden/>
          </w:rPr>
          <w:fldChar w:fldCharType="end"/>
        </w:r>
      </w:hyperlink>
    </w:p>
    <w:p w14:paraId="2C7D9070" w14:textId="77777777" w:rsidR="00E03715" w:rsidRDefault="00D57121">
      <w:pPr>
        <w:pStyle w:val="TableofFigures"/>
        <w:rPr>
          <w:rFonts w:asciiTheme="minorHAnsi" w:eastAsiaTheme="minorEastAsia" w:hAnsiTheme="minorHAnsi" w:cstheme="minorBidi"/>
          <w:noProof/>
          <w:color w:val="auto"/>
          <w:sz w:val="22"/>
        </w:rPr>
      </w:pPr>
      <w:hyperlink w:anchor="_Toc427747101" w:history="1">
        <w:r w:rsidR="00E03715" w:rsidRPr="00CE4CE2">
          <w:rPr>
            <w:rStyle w:val="Hyperlink"/>
            <w:noProof/>
          </w:rPr>
          <w:t>Table 3.2.4</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Transfusion incidence (one or more RBC transfusion)</w:t>
        </w:r>
        <w:r w:rsidR="00E03715">
          <w:rPr>
            <w:noProof/>
            <w:webHidden/>
          </w:rPr>
          <w:tab/>
        </w:r>
        <w:r w:rsidR="00E03715">
          <w:rPr>
            <w:noProof/>
            <w:webHidden/>
          </w:rPr>
          <w:fldChar w:fldCharType="begin"/>
        </w:r>
        <w:r w:rsidR="00E03715">
          <w:rPr>
            <w:noProof/>
            <w:webHidden/>
          </w:rPr>
          <w:instrText xml:space="preserve"> PAGEREF _Toc427747101 \h </w:instrText>
        </w:r>
        <w:r w:rsidR="00E03715">
          <w:rPr>
            <w:noProof/>
            <w:webHidden/>
          </w:rPr>
        </w:r>
        <w:r w:rsidR="00E03715">
          <w:rPr>
            <w:noProof/>
            <w:webHidden/>
          </w:rPr>
          <w:fldChar w:fldCharType="separate"/>
        </w:r>
        <w:r w:rsidR="000F7A9B">
          <w:rPr>
            <w:noProof/>
            <w:webHidden/>
          </w:rPr>
          <w:t>163</w:t>
        </w:r>
        <w:r w:rsidR="00E03715">
          <w:rPr>
            <w:noProof/>
            <w:webHidden/>
          </w:rPr>
          <w:fldChar w:fldCharType="end"/>
        </w:r>
      </w:hyperlink>
    </w:p>
    <w:p w14:paraId="681AD59A" w14:textId="77777777" w:rsidR="00E03715" w:rsidRDefault="00D57121">
      <w:pPr>
        <w:pStyle w:val="TableofFigures"/>
        <w:rPr>
          <w:rFonts w:asciiTheme="minorHAnsi" w:eastAsiaTheme="minorEastAsia" w:hAnsiTheme="minorHAnsi" w:cstheme="minorBidi"/>
          <w:noProof/>
          <w:color w:val="auto"/>
          <w:sz w:val="22"/>
        </w:rPr>
      </w:pPr>
      <w:hyperlink w:anchor="_Toc427747102" w:history="1">
        <w:r w:rsidR="00E03715" w:rsidRPr="00CE4CE2">
          <w:rPr>
            <w:rStyle w:val="Hyperlink"/>
            <w:noProof/>
          </w:rPr>
          <w:t>Table 3.2.5</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Transfusion incidence (mean/median number of transfusions)</w:t>
        </w:r>
        <w:r w:rsidR="00E03715">
          <w:rPr>
            <w:noProof/>
            <w:webHidden/>
          </w:rPr>
          <w:tab/>
        </w:r>
        <w:r w:rsidR="00E03715">
          <w:rPr>
            <w:noProof/>
            <w:webHidden/>
          </w:rPr>
          <w:fldChar w:fldCharType="begin"/>
        </w:r>
        <w:r w:rsidR="00E03715">
          <w:rPr>
            <w:noProof/>
            <w:webHidden/>
          </w:rPr>
          <w:instrText xml:space="preserve"> PAGEREF _Toc427747102 \h </w:instrText>
        </w:r>
        <w:r w:rsidR="00E03715">
          <w:rPr>
            <w:noProof/>
            <w:webHidden/>
          </w:rPr>
        </w:r>
        <w:r w:rsidR="00E03715">
          <w:rPr>
            <w:noProof/>
            <w:webHidden/>
          </w:rPr>
          <w:fldChar w:fldCharType="separate"/>
        </w:r>
        <w:r w:rsidR="000F7A9B">
          <w:rPr>
            <w:noProof/>
            <w:webHidden/>
          </w:rPr>
          <w:t>172</w:t>
        </w:r>
        <w:r w:rsidR="00E03715">
          <w:rPr>
            <w:noProof/>
            <w:webHidden/>
          </w:rPr>
          <w:fldChar w:fldCharType="end"/>
        </w:r>
      </w:hyperlink>
    </w:p>
    <w:p w14:paraId="688168A2" w14:textId="77777777" w:rsidR="00E03715" w:rsidRDefault="00D57121">
      <w:pPr>
        <w:pStyle w:val="TableofFigures"/>
        <w:rPr>
          <w:rFonts w:asciiTheme="minorHAnsi" w:eastAsiaTheme="minorEastAsia" w:hAnsiTheme="minorHAnsi" w:cstheme="minorBidi"/>
          <w:noProof/>
          <w:color w:val="auto"/>
          <w:sz w:val="22"/>
        </w:rPr>
      </w:pPr>
      <w:hyperlink w:anchor="_Toc427747103" w:history="1">
        <w:r w:rsidR="00E03715" w:rsidRPr="00CE4CE2">
          <w:rPr>
            <w:rStyle w:val="Hyperlink"/>
            <w:noProof/>
          </w:rPr>
          <w:t>Table 3.2.6</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Transfusion volume</w:t>
        </w:r>
        <w:r w:rsidR="00E03715">
          <w:rPr>
            <w:noProof/>
            <w:webHidden/>
          </w:rPr>
          <w:tab/>
        </w:r>
        <w:r w:rsidR="00E03715">
          <w:rPr>
            <w:noProof/>
            <w:webHidden/>
          </w:rPr>
          <w:fldChar w:fldCharType="begin"/>
        </w:r>
        <w:r w:rsidR="00E03715">
          <w:rPr>
            <w:noProof/>
            <w:webHidden/>
          </w:rPr>
          <w:instrText xml:space="preserve"> PAGEREF _Toc427747103 \h </w:instrText>
        </w:r>
        <w:r w:rsidR="00E03715">
          <w:rPr>
            <w:noProof/>
            <w:webHidden/>
          </w:rPr>
        </w:r>
        <w:r w:rsidR="00E03715">
          <w:rPr>
            <w:noProof/>
            <w:webHidden/>
          </w:rPr>
          <w:fldChar w:fldCharType="separate"/>
        </w:r>
        <w:r w:rsidR="000F7A9B">
          <w:rPr>
            <w:noProof/>
            <w:webHidden/>
          </w:rPr>
          <w:t>179</w:t>
        </w:r>
        <w:r w:rsidR="00E03715">
          <w:rPr>
            <w:noProof/>
            <w:webHidden/>
          </w:rPr>
          <w:fldChar w:fldCharType="end"/>
        </w:r>
      </w:hyperlink>
    </w:p>
    <w:p w14:paraId="4797FA13" w14:textId="77777777" w:rsidR="00E03715" w:rsidRDefault="00D57121">
      <w:pPr>
        <w:pStyle w:val="TableofFigures"/>
        <w:rPr>
          <w:rFonts w:asciiTheme="minorHAnsi" w:eastAsiaTheme="minorEastAsia" w:hAnsiTheme="minorHAnsi" w:cstheme="minorBidi"/>
          <w:noProof/>
          <w:color w:val="auto"/>
          <w:sz w:val="22"/>
        </w:rPr>
      </w:pPr>
      <w:hyperlink w:anchor="_Toc427747104" w:history="1">
        <w:r w:rsidR="00E03715" w:rsidRPr="00CE4CE2">
          <w:rPr>
            <w:rStyle w:val="Hyperlink"/>
            <w:noProof/>
          </w:rPr>
          <w:t>Table 3.2.7</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ROP</w:t>
        </w:r>
        <w:r w:rsidR="00E03715">
          <w:rPr>
            <w:noProof/>
            <w:webHidden/>
          </w:rPr>
          <w:tab/>
        </w:r>
        <w:r w:rsidR="00E03715">
          <w:rPr>
            <w:noProof/>
            <w:webHidden/>
          </w:rPr>
          <w:fldChar w:fldCharType="begin"/>
        </w:r>
        <w:r w:rsidR="00E03715">
          <w:rPr>
            <w:noProof/>
            <w:webHidden/>
          </w:rPr>
          <w:instrText xml:space="preserve"> PAGEREF _Toc427747104 \h </w:instrText>
        </w:r>
        <w:r w:rsidR="00E03715">
          <w:rPr>
            <w:noProof/>
            <w:webHidden/>
          </w:rPr>
        </w:r>
        <w:r w:rsidR="00E03715">
          <w:rPr>
            <w:noProof/>
            <w:webHidden/>
          </w:rPr>
          <w:fldChar w:fldCharType="separate"/>
        </w:r>
        <w:r w:rsidR="000F7A9B">
          <w:rPr>
            <w:noProof/>
            <w:webHidden/>
          </w:rPr>
          <w:t>187</w:t>
        </w:r>
        <w:r w:rsidR="00E03715">
          <w:rPr>
            <w:noProof/>
            <w:webHidden/>
          </w:rPr>
          <w:fldChar w:fldCharType="end"/>
        </w:r>
      </w:hyperlink>
    </w:p>
    <w:p w14:paraId="2C6181F8" w14:textId="77777777" w:rsidR="00E03715" w:rsidRDefault="00D57121">
      <w:pPr>
        <w:pStyle w:val="TableofFigures"/>
        <w:rPr>
          <w:rFonts w:asciiTheme="minorHAnsi" w:eastAsiaTheme="minorEastAsia" w:hAnsiTheme="minorHAnsi" w:cstheme="minorBidi"/>
          <w:noProof/>
          <w:color w:val="auto"/>
          <w:sz w:val="22"/>
        </w:rPr>
      </w:pPr>
      <w:hyperlink w:anchor="_Toc427747105" w:history="1">
        <w:r w:rsidR="00E03715" w:rsidRPr="00CE4CE2">
          <w:rPr>
            <w:rStyle w:val="Hyperlink"/>
            <w:noProof/>
          </w:rPr>
          <w:t>Table 3.2.8</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BPD</w:t>
        </w:r>
        <w:r w:rsidR="00E03715">
          <w:rPr>
            <w:noProof/>
            <w:webHidden/>
          </w:rPr>
          <w:tab/>
        </w:r>
        <w:r w:rsidR="00E03715">
          <w:rPr>
            <w:noProof/>
            <w:webHidden/>
          </w:rPr>
          <w:fldChar w:fldCharType="begin"/>
        </w:r>
        <w:r w:rsidR="00E03715">
          <w:rPr>
            <w:noProof/>
            <w:webHidden/>
          </w:rPr>
          <w:instrText xml:space="preserve"> PAGEREF _Toc427747105 \h </w:instrText>
        </w:r>
        <w:r w:rsidR="00E03715">
          <w:rPr>
            <w:noProof/>
            <w:webHidden/>
          </w:rPr>
        </w:r>
        <w:r w:rsidR="00E03715">
          <w:rPr>
            <w:noProof/>
            <w:webHidden/>
          </w:rPr>
          <w:fldChar w:fldCharType="separate"/>
        </w:r>
        <w:r w:rsidR="000F7A9B">
          <w:rPr>
            <w:noProof/>
            <w:webHidden/>
          </w:rPr>
          <w:t>197</w:t>
        </w:r>
        <w:r w:rsidR="00E03715">
          <w:rPr>
            <w:noProof/>
            <w:webHidden/>
          </w:rPr>
          <w:fldChar w:fldCharType="end"/>
        </w:r>
      </w:hyperlink>
    </w:p>
    <w:p w14:paraId="33C3E37B" w14:textId="77777777" w:rsidR="00E03715" w:rsidRDefault="00D57121">
      <w:pPr>
        <w:pStyle w:val="TableofFigures"/>
        <w:rPr>
          <w:rFonts w:asciiTheme="minorHAnsi" w:eastAsiaTheme="minorEastAsia" w:hAnsiTheme="minorHAnsi" w:cstheme="minorBidi"/>
          <w:noProof/>
          <w:color w:val="auto"/>
          <w:sz w:val="22"/>
        </w:rPr>
      </w:pPr>
      <w:hyperlink w:anchor="_Toc427747106" w:history="1">
        <w:r w:rsidR="00E03715" w:rsidRPr="00CE4CE2">
          <w:rPr>
            <w:rStyle w:val="Hyperlink"/>
            <w:noProof/>
          </w:rPr>
          <w:t>Table 3.2.9</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NEC</w:t>
        </w:r>
        <w:r w:rsidR="00E03715">
          <w:rPr>
            <w:noProof/>
            <w:webHidden/>
          </w:rPr>
          <w:tab/>
        </w:r>
        <w:r w:rsidR="00E03715">
          <w:rPr>
            <w:noProof/>
            <w:webHidden/>
          </w:rPr>
          <w:fldChar w:fldCharType="begin"/>
        </w:r>
        <w:r w:rsidR="00E03715">
          <w:rPr>
            <w:noProof/>
            <w:webHidden/>
          </w:rPr>
          <w:instrText xml:space="preserve"> PAGEREF _Toc427747106 \h </w:instrText>
        </w:r>
        <w:r w:rsidR="00E03715">
          <w:rPr>
            <w:noProof/>
            <w:webHidden/>
          </w:rPr>
        </w:r>
        <w:r w:rsidR="00E03715">
          <w:rPr>
            <w:noProof/>
            <w:webHidden/>
          </w:rPr>
          <w:fldChar w:fldCharType="separate"/>
        </w:r>
        <w:r w:rsidR="000F7A9B">
          <w:rPr>
            <w:noProof/>
            <w:webHidden/>
          </w:rPr>
          <w:t>201</w:t>
        </w:r>
        <w:r w:rsidR="00E03715">
          <w:rPr>
            <w:noProof/>
            <w:webHidden/>
          </w:rPr>
          <w:fldChar w:fldCharType="end"/>
        </w:r>
      </w:hyperlink>
    </w:p>
    <w:p w14:paraId="7CFABE18" w14:textId="77777777" w:rsidR="00E03715" w:rsidRDefault="00D57121">
      <w:pPr>
        <w:pStyle w:val="TableofFigures"/>
        <w:rPr>
          <w:rFonts w:asciiTheme="minorHAnsi" w:eastAsiaTheme="minorEastAsia" w:hAnsiTheme="minorHAnsi" w:cstheme="minorBidi"/>
          <w:noProof/>
          <w:color w:val="auto"/>
          <w:sz w:val="22"/>
        </w:rPr>
      </w:pPr>
      <w:hyperlink w:anchor="_Toc427747107" w:history="1">
        <w:r w:rsidR="00E03715" w:rsidRPr="00CE4CE2">
          <w:rPr>
            <w:rStyle w:val="Hyperlink"/>
            <w:noProof/>
          </w:rPr>
          <w:t>Table 3.2.10</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Mortality</w:t>
        </w:r>
        <w:r w:rsidR="00E03715">
          <w:rPr>
            <w:noProof/>
            <w:webHidden/>
          </w:rPr>
          <w:tab/>
        </w:r>
        <w:r w:rsidR="00E03715">
          <w:rPr>
            <w:noProof/>
            <w:webHidden/>
          </w:rPr>
          <w:fldChar w:fldCharType="begin"/>
        </w:r>
        <w:r w:rsidR="00E03715">
          <w:rPr>
            <w:noProof/>
            <w:webHidden/>
          </w:rPr>
          <w:instrText xml:space="preserve"> PAGEREF _Toc427747107 \h </w:instrText>
        </w:r>
        <w:r w:rsidR="00E03715">
          <w:rPr>
            <w:noProof/>
            <w:webHidden/>
          </w:rPr>
        </w:r>
        <w:r w:rsidR="00E03715">
          <w:rPr>
            <w:noProof/>
            <w:webHidden/>
          </w:rPr>
          <w:fldChar w:fldCharType="separate"/>
        </w:r>
        <w:r w:rsidR="000F7A9B">
          <w:rPr>
            <w:noProof/>
            <w:webHidden/>
          </w:rPr>
          <w:t>205</w:t>
        </w:r>
        <w:r w:rsidR="00E03715">
          <w:rPr>
            <w:noProof/>
            <w:webHidden/>
          </w:rPr>
          <w:fldChar w:fldCharType="end"/>
        </w:r>
      </w:hyperlink>
    </w:p>
    <w:p w14:paraId="3A5BABCF" w14:textId="77777777" w:rsidR="00E03715" w:rsidRDefault="00D57121">
      <w:pPr>
        <w:pStyle w:val="TableofFigures"/>
        <w:rPr>
          <w:rFonts w:asciiTheme="minorHAnsi" w:eastAsiaTheme="minorEastAsia" w:hAnsiTheme="minorHAnsi" w:cstheme="minorBidi"/>
          <w:noProof/>
          <w:color w:val="auto"/>
          <w:sz w:val="22"/>
        </w:rPr>
      </w:pPr>
      <w:hyperlink w:anchor="_Toc427747108" w:history="1">
        <w:r w:rsidR="00E03715" w:rsidRPr="00CE4CE2">
          <w:rPr>
            <w:rStyle w:val="Hyperlink"/>
            <w:noProof/>
          </w:rPr>
          <w:t>Table 3.2.11</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Functional / performance status (secondary outcome)</w:t>
        </w:r>
        <w:r w:rsidR="00E03715">
          <w:rPr>
            <w:noProof/>
            <w:webHidden/>
          </w:rPr>
          <w:tab/>
        </w:r>
        <w:r w:rsidR="00E03715">
          <w:rPr>
            <w:noProof/>
            <w:webHidden/>
          </w:rPr>
          <w:fldChar w:fldCharType="begin"/>
        </w:r>
        <w:r w:rsidR="00E03715">
          <w:rPr>
            <w:noProof/>
            <w:webHidden/>
          </w:rPr>
          <w:instrText xml:space="preserve"> PAGEREF _Toc427747108 \h </w:instrText>
        </w:r>
        <w:r w:rsidR="00E03715">
          <w:rPr>
            <w:noProof/>
            <w:webHidden/>
          </w:rPr>
        </w:r>
        <w:r w:rsidR="00E03715">
          <w:rPr>
            <w:noProof/>
            <w:webHidden/>
          </w:rPr>
          <w:fldChar w:fldCharType="separate"/>
        </w:r>
        <w:r w:rsidR="000F7A9B">
          <w:rPr>
            <w:noProof/>
            <w:webHidden/>
          </w:rPr>
          <w:t>209</w:t>
        </w:r>
        <w:r w:rsidR="00E03715">
          <w:rPr>
            <w:noProof/>
            <w:webHidden/>
          </w:rPr>
          <w:fldChar w:fldCharType="end"/>
        </w:r>
      </w:hyperlink>
    </w:p>
    <w:p w14:paraId="69DAFF3C" w14:textId="77777777" w:rsidR="00E03715" w:rsidRDefault="00D57121">
      <w:pPr>
        <w:pStyle w:val="TableofFigures"/>
        <w:rPr>
          <w:rFonts w:asciiTheme="minorHAnsi" w:eastAsiaTheme="minorEastAsia" w:hAnsiTheme="minorHAnsi" w:cstheme="minorBidi"/>
          <w:noProof/>
          <w:color w:val="auto"/>
          <w:sz w:val="22"/>
        </w:rPr>
      </w:pPr>
      <w:hyperlink w:anchor="_Toc427747109" w:history="1">
        <w:r w:rsidR="00E03715" w:rsidRPr="00CE4CE2">
          <w:rPr>
            <w:rStyle w:val="Hyperlink"/>
            <w:noProof/>
          </w:rPr>
          <w:t>Table 3.2.12</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ESAs versus no ESAs (with or without iron)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09 \h </w:instrText>
        </w:r>
        <w:r w:rsidR="00E03715">
          <w:rPr>
            <w:noProof/>
            <w:webHidden/>
          </w:rPr>
        </w:r>
        <w:r w:rsidR="00E03715">
          <w:rPr>
            <w:noProof/>
            <w:webHidden/>
          </w:rPr>
          <w:fldChar w:fldCharType="separate"/>
        </w:r>
        <w:r w:rsidR="000F7A9B">
          <w:rPr>
            <w:noProof/>
            <w:webHidden/>
          </w:rPr>
          <w:t>213</w:t>
        </w:r>
        <w:r w:rsidR="00E03715">
          <w:rPr>
            <w:noProof/>
            <w:webHidden/>
          </w:rPr>
          <w:fldChar w:fldCharType="end"/>
        </w:r>
      </w:hyperlink>
    </w:p>
    <w:p w14:paraId="117E953D" w14:textId="77777777" w:rsidR="00E03715" w:rsidRDefault="00D57121">
      <w:pPr>
        <w:pStyle w:val="TableofFigures"/>
        <w:rPr>
          <w:rFonts w:asciiTheme="minorHAnsi" w:eastAsiaTheme="minorEastAsia" w:hAnsiTheme="minorHAnsi" w:cstheme="minorBidi"/>
          <w:noProof/>
          <w:color w:val="auto"/>
          <w:sz w:val="22"/>
        </w:rPr>
      </w:pPr>
      <w:hyperlink w:anchor="_Toc427747110" w:history="1">
        <w:r w:rsidR="00E03715" w:rsidRPr="00CE4CE2">
          <w:rPr>
            <w:rStyle w:val="Hyperlink"/>
            <w:noProof/>
          </w:rPr>
          <w:t>Table 3.2.13</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iron in preterm and LBW infants</w:t>
        </w:r>
        <w:r w:rsidR="00E03715">
          <w:rPr>
            <w:noProof/>
            <w:webHidden/>
          </w:rPr>
          <w:tab/>
        </w:r>
        <w:r w:rsidR="00E03715">
          <w:rPr>
            <w:noProof/>
            <w:webHidden/>
          </w:rPr>
          <w:fldChar w:fldCharType="begin"/>
        </w:r>
        <w:r w:rsidR="00E03715">
          <w:rPr>
            <w:noProof/>
            <w:webHidden/>
          </w:rPr>
          <w:instrText xml:space="preserve"> PAGEREF _Toc427747110 \h </w:instrText>
        </w:r>
        <w:r w:rsidR="00E03715">
          <w:rPr>
            <w:noProof/>
            <w:webHidden/>
          </w:rPr>
        </w:r>
        <w:r w:rsidR="00E03715">
          <w:rPr>
            <w:noProof/>
            <w:webHidden/>
          </w:rPr>
          <w:fldChar w:fldCharType="separate"/>
        </w:r>
        <w:r w:rsidR="000F7A9B">
          <w:rPr>
            <w:noProof/>
            <w:webHidden/>
          </w:rPr>
          <w:t>217</w:t>
        </w:r>
        <w:r w:rsidR="00E03715">
          <w:rPr>
            <w:noProof/>
            <w:webHidden/>
          </w:rPr>
          <w:fldChar w:fldCharType="end"/>
        </w:r>
      </w:hyperlink>
    </w:p>
    <w:p w14:paraId="403002FA" w14:textId="77777777" w:rsidR="00E03715" w:rsidRDefault="00D57121">
      <w:pPr>
        <w:pStyle w:val="TableofFigures"/>
        <w:rPr>
          <w:rFonts w:asciiTheme="minorHAnsi" w:eastAsiaTheme="minorEastAsia" w:hAnsiTheme="minorHAnsi" w:cstheme="minorBidi"/>
          <w:noProof/>
          <w:color w:val="auto"/>
          <w:sz w:val="22"/>
        </w:rPr>
      </w:pPr>
      <w:hyperlink w:anchor="_Toc427747111" w:history="1">
        <w:r w:rsidR="00E03715" w:rsidRPr="00CE4CE2">
          <w:rPr>
            <w:rStyle w:val="Hyperlink"/>
            <w:noProof/>
          </w:rPr>
          <w:t>Table 3.2.14</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oral and/or parenteral iron versus no iron – Transfusion incidence or volume</w:t>
        </w:r>
        <w:r w:rsidR="00E03715">
          <w:rPr>
            <w:noProof/>
            <w:webHidden/>
          </w:rPr>
          <w:tab/>
        </w:r>
        <w:r w:rsidR="00E03715">
          <w:rPr>
            <w:noProof/>
            <w:webHidden/>
          </w:rPr>
          <w:fldChar w:fldCharType="begin"/>
        </w:r>
        <w:r w:rsidR="00E03715">
          <w:rPr>
            <w:noProof/>
            <w:webHidden/>
          </w:rPr>
          <w:instrText xml:space="preserve"> PAGEREF _Toc427747111 \h </w:instrText>
        </w:r>
        <w:r w:rsidR="00E03715">
          <w:rPr>
            <w:noProof/>
            <w:webHidden/>
          </w:rPr>
        </w:r>
        <w:r w:rsidR="00E03715">
          <w:rPr>
            <w:noProof/>
            <w:webHidden/>
          </w:rPr>
          <w:fldChar w:fldCharType="separate"/>
        </w:r>
        <w:r w:rsidR="000F7A9B">
          <w:rPr>
            <w:noProof/>
            <w:webHidden/>
          </w:rPr>
          <w:t>219</w:t>
        </w:r>
        <w:r w:rsidR="00E03715">
          <w:rPr>
            <w:noProof/>
            <w:webHidden/>
          </w:rPr>
          <w:fldChar w:fldCharType="end"/>
        </w:r>
      </w:hyperlink>
    </w:p>
    <w:p w14:paraId="0CEF050B" w14:textId="77777777" w:rsidR="00E03715" w:rsidRDefault="00D57121">
      <w:pPr>
        <w:pStyle w:val="TableofFigures"/>
        <w:rPr>
          <w:rFonts w:asciiTheme="minorHAnsi" w:eastAsiaTheme="minorEastAsia" w:hAnsiTheme="minorHAnsi" w:cstheme="minorBidi"/>
          <w:noProof/>
          <w:color w:val="auto"/>
          <w:sz w:val="22"/>
        </w:rPr>
      </w:pPr>
      <w:hyperlink w:anchor="_Toc427747112" w:history="1">
        <w:r w:rsidR="00E03715" w:rsidRPr="00CE4CE2">
          <w:rPr>
            <w:rStyle w:val="Hyperlink"/>
            <w:noProof/>
          </w:rPr>
          <w:t>Table 3.2.15</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oral and/or parenteral iron versus no iron – ROP, BPD and NEC</w:t>
        </w:r>
        <w:r w:rsidR="00E03715">
          <w:rPr>
            <w:noProof/>
            <w:webHidden/>
          </w:rPr>
          <w:tab/>
        </w:r>
        <w:r w:rsidR="00E03715">
          <w:rPr>
            <w:noProof/>
            <w:webHidden/>
          </w:rPr>
          <w:fldChar w:fldCharType="begin"/>
        </w:r>
        <w:r w:rsidR="00E03715">
          <w:rPr>
            <w:noProof/>
            <w:webHidden/>
          </w:rPr>
          <w:instrText xml:space="preserve"> PAGEREF _Toc427747112 \h </w:instrText>
        </w:r>
        <w:r w:rsidR="00E03715">
          <w:rPr>
            <w:noProof/>
            <w:webHidden/>
          </w:rPr>
        </w:r>
        <w:r w:rsidR="00E03715">
          <w:rPr>
            <w:noProof/>
            <w:webHidden/>
          </w:rPr>
          <w:fldChar w:fldCharType="separate"/>
        </w:r>
        <w:r w:rsidR="000F7A9B">
          <w:rPr>
            <w:noProof/>
            <w:webHidden/>
          </w:rPr>
          <w:t>222</w:t>
        </w:r>
        <w:r w:rsidR="00E03715">
          <w:rPr>
            <w:noProof/>
            <w:webHidden/>
          </w:rPr>
          <w:fldChar w:fldCharType="end"/>
        </w:r>
      </w:hyperlink>
    </w:p>
    <w:p w14:paraId="48A130C4" w14:textId="77777777" w:rsidR="00E03715" w:rsidRDefault="00D57121">
      <w:pPr>
        <w:pStyle w:val="TableofFigures"/>
        <w:rPr>
          <w:rFonts w:asciiTheme="minorHAnsi" w:eastAsiaTheme="minorEastAsia" w:hAnsiTheme="minorHAnsi" w:cstheme="minorBidi"/>
          <w:noProof/>
          <w:color w:val="auto"/>
          <w:sz w:val="22"/>
        </w:rPr>
      </w:pPr>
      <w:hyperlink w:anchor="_Toc427747113" w:history="1">
        <w:r w:rsidR="00E03715" w:rsidRPr="00CE4CE2">
          <w:rPr>
            <w:rStyle w:val="Hyperlink"/>
            <w:noProof/>
          </w:rPr>
          <w:t>Table 3.2.16</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oral and/or parenteral iron versus no iron – Mortality</w:t>
        </w:r>
        <w:r w:rsidR="00E03715">
          <w:rPr>
            <w:noProof/>
            <w:webHidden/>
          </w:rPr>
          <w:tab/>
        </w:r>
        <w:r w:rsidR="00E03715">
          <w:rPr>
            <w:noProof/>
            <w:webHidden/>
          </w:rPr>
          <w:fldChar w:fldCharType="begin"/>
        </w:r>
        <w:r w:rsidR="00E03715">
          <w:rPr>
            <w:noProof/>
            <w:webHidden/>
          </w:rPr>
          <w:instrText xml:space="preserve"> PAGEREF _Toc427747113 \h </w:instrText>
        </w:r>
        <w:r w:rsidR="00E03715">
          <w:rPr>
            <w:noProof/>
            <w:webHidden/>
          </w:rPr>
        </w:r>
        <w:r w:rsidR="00E03715">
          <w:rPr>
            <w:noProof/>
            <w:webHidden/>
          </w:rPr>
          <w:fldChar w:fldCharType="separate"/>
        </w:r>
        <w:r w:rsidR="000F7A9B">
          <w:rPr>
            <w:noProof/>
            <w:webHidden/>
          </w:rPr>
          <w:t>226</w:t>
        </w:r>
        <w:r w:rsidR="00E03715">
          <w:rPr>
            <w:noProof/>
            <w:webHidden/>
          </w:rPr>
          <w:fldChar w:fldCharType="end"/>
        </w:r>
      </w:hyperlink>
    </w:p>
    <w:p w14:paraId="6AD8AAC3" w14:textId="77777777" w:rsidR="00E03715" w:rsidRDefault="00D57121">
      <w:pPr>
        <w:pStyle w:val="TableofFigures"/>
        <w:rPr>
          <w:rFonts w:asciiTheme="minorHAnsi" w:eastAsiaTheme="minorEastAsia" w:hAnsiTheme="minorHAnsi" w:cstheme="minorBidi"/>
          <w:noProof/>
          <w:color w:val="auto"/>
          <w:sz w:val="22"/>
        </w:rPr>
      </w:pPr>
      <w:hyperlink w:anchor="_Toc427747114" w:history="1">
        <w:r w:rsidR="00E03715" w:rsidRPr="00CE4CE2">
          <w:rPr>
            <w:rStyle w:val="Hyperlink"/>
            <w:noProof/>
          </w:rPr>
          <w:t>Table 3.2.17</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oral and/or parenteral iron versus no iron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14 \h </w:instrText>
        </w:r>
        <w:r w:rsidR="00E03715">
          <w:rPr>
            <w:noProof/>
            <w:webHidden/>
          </w:rPr>
        </w:r>
        <w:r w:rsidR="00E03715">
          <w:rPr>
            <w:noProof/>
            <w:webHidden/>
          </w:rPr>
          <w:fldChar w:fldCharType="separate"/>
        </w:r>
        <w:r w:rsidR="000F7A9B">
          <w:rPr>
            <w:noProof/>
            <w:webHidden/>
          </w:rPr>
          <w:t>228</w:t>
        </w:r>
        <w:r w:rsidR="00E03715">
          <w:rPr>
            <w:noProof/>
            <w:webHidden/>
          </w:rPr>
          <w:fldChar w:fldCharType="end"/>
        </w:r>
      </w:hyperlink>
    </w:p>
    <w:p w14:paraId="151BF9B2" w14:textId="77777777" w:rsidR="00E03715" w:rsidRDefault="00D57121">
      <w:pPr>
        <w:pStyle w:val="TableofFigures"/>
        <w:rPr>
          <w:rFonts w:asciiTheme="minorHAnsi" w:eastAsiaTheme="minorEastAsia" w:hAnsiTheme="minorHAnsi" w:cstheme="minorBidi"/>
          <w:noProof/>
          <w:color w:val="auto"/>
          <w:sz w:val="22"/>
        </w:rPr>
      </w:pPr>
      <w:hyperlink w:anchor="_Toc427747115" w:history="1">
        <w:r w:rsidR="00E03715" w:rsidRPr="00CE4CE2">
          <w:rPr>
            <w:rStyle w:val="Hyperlink"/>
            <w:noProof/>
          </w:rPr>
          <w:t>Table 3.2.1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iron in paediatric patients at risk of anaemia</w:t>
        </w:r>
        <w:r w:rsidR="00E03715">
          <w:rPr>
            <w:noProof/>
            <w:webHidden/>
          </w:rPr>
          <w:tab/>
        </w:r>
        <w:r w:rsidR="00E03715">
          <w:rPr>
            <w:noProof/>
            <w:webHidden/>
          </w:rPr>
          <w:fldChar w:fldCharType="begin"/>
        </w:r>
        <w:r w:rsidR="00E03715">
          <w:rPr>
            <w:noProof/>
            <w:webHidden/>
          </w:rPr>
          <w:instrText xml:space="preserve"> PAGEREF _Toc427747115 \h </w:instrText>
        </w:r>
        <w:r w:rsidR="00E03715">
          <w:rPr>
            <w:noProof/>
            <w:webHidden/>
          </w:rPr>
        </w:r>
        <w:r w:rsidR="00E03715">
          <w:rPr>
            <w:noProof/>
            <w:webHidden/>
          </w:rPr>
          <w:fldChar w:fldCharType="separate"/>
        </w:r>
        <w:r w:rsidR="000F7A9B">
          <w:rPr>
            <w:noProof/>
            <w:webHidden/>
          </w:rPr>
          <w:t>232</w:t>
        </w:r>
        <w:r w:rsidR="00E03715">
          <w:rPr>
            <w:noProof/>
            <w:webHidden/>
          </w:rPr>
          <w:fldChar w:fldCharType="end"/>
        </w:r>
      </w:hyperlink>
    </w:p>
    <w:p w14:paraId="6D46E911" w14:textId="77777777" w:rsidR="00E03715" w:rsidRDefault="00D57121">
      <w:pPr>
        <w:pStyle w:val="TableofFigures"/>
        <w:rPr>
          <w:rFonts w:asciiTheme="minorHAnsi" w:eastAsiaTheme="minorEastAsia" w:hAnsiTheme="minorHAnsi" w:cstheme="minorBidi"/>
          <w:noProof/>
          <w:color w:val="auto"/>
          <w:sz w:val="22"/>
        </w:rPr>
      </w:pPr>
      <w:hyperlink w:anchor="_Toc427747116" w:history="1">
        <w:r w:rsidR="00E03715" w:rsidRPr="00CE4CE2">
          <w:rPr>
            <w:rStyle w:val="Hyperlink"/>
            <w:noProof/>
          </w:rPr>
          <w:t>Table 3.2.19</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iron in paediatric patients at risk of anaemia</w:t>
        </w:r>
        <w:r w:rsidR="00E03715">
          <w:rPr>
            <w:noProof/>
            <w:webHidden/>
          </w:rPr>
          <w:tab/>
        </w:r>
        <w:r w:rsidR="00E03715">
          <w:rPr>
            <w:noProof/>
            <w:webHidden/>
          </w:rPr>
          <w:fldChar w:fldCharType="begin"/>
        </w:r>
        <w:r w:rsidR="00E03715">
          <w:rPr>
            <w:noProof/>
            <w:webHidden/>
          </w:rPr>
          <w:instrText xml:space="preserve"> PAGEREF _Toc427747116 \h </w:instrText>
        </w:r>
        <w:r w:rsidR="00E03715">
          <w:rPr>
            <w:noProof/>
            <w:webHidden/>
          </w:rPr>
        </w:r>
        <w:r w:rsidR="00E03715">
          <w:rPr>
            <w:noProof/>
            <w:webHidden/>
          </w:rPr>
          <w:fldChar w:fldCharType="separate"/>
        </w:r>
        <w:r w:rsidR="000F7A9B">
          <w:rPr>
            <w:noProof/>
            <w:webHidden/>
          </w:rPr>
          <w:t>234</w:t>
        </w:r>
        <w:r w:rsidR="00E03715">
          <w:rPr>
            <w:noProof/>
            <w:webHidden/>
          </w:rPr>
          <w:fldChar w:fldCharType="end"/>
        </w:r>
      </w:hyperlink>
    </w:p>
    <w:p w14:paraId="54683559" w14:textId="77777777" w:rsidR="00E03715" w:rsidRDefault="00D57121">
      <w:pPr>
        <w:pStyle w:val="TableofFigures"/>
        <w:rPr>
          <w:rFonts w:asciiTheme="minorHAnsi" w:eastAsiaTheme="minorEastAsia" w:hAnsiTheme="minorHAnsi" w:cstheme="minorBidi"/>
          <w:noProof/>
          <w:color w:val="auto"/>
          <w:sz w:val="22"/>
        </w:rPr>
      </w:pPr>
      <w:hyperlink w:anchor="_Toc427747117" w:history="1">
        <w:r w:rsidR="00E03715" w:rsidRPr="00CE4CE2">
          <w:rPr>
            <w:rStyle w:val="Hyperlink"/>
            <w:noProof/>
          </w:rPr>
          <w:t>Table 3.2.20</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at risk of anaemia: Results for oral and/or parenteral iron versus no iron – Mortality</w:t>
        </w:r>
        <w:r w:rsidR="00E03715">
          <w:rPr>
            <w:noProof/>
            <w:webHidden/>
          </w:rPr>
          <w:tab/>
        </w:r>
        <w:r w:rsidR="00E03715">
          <w:rPr>
            <w:noProof/>
            <w:webHidden/>
          </w:rPr>
          <w:fldChar w:fldCharType="begin"/>
        </w:r>
        <w:r w:rsidR="00E03715">
          <w:rPr>
            <w:noProof/>
            <w:webHidden/>
          </w:rPr>
          <w:instrText xml:space="preserve"> PAGEREF _Toc427747117 \h </w:instrText>
        </w:r>
        <w:r w:rsidR="00E03715">
          <w:rPr>
            <w:noProof/>
            <w:webHidden/>
          </w:rPr>
        </w:r>
        <w:r w:rsidR="00E03715">
          <w:rPr>
            <w:noProof/>
            <w:webHidden/>
          </w:rPr>
          <w:fldChar w:fldCharType="separate"/>
        </w:r>
        <w:r w:rsidR="000F7A9B">
          <w:rPr>
            <w:noProof/>
            <w:webHidden/>
          </w:rPr>
          <w:t>240</w:t>
        </w:r>
        <w:r w:rsidR="00E03715">
          <w:rPr>
            <w:noProof/>
            <w:webHidden/>
          </w:rPr>
          <w:fldChar w:fldCharType="end"/>
        </w:r>
      </w:hyperlink>
    </w:p>
    <w:p w14:paraId="3CD3810E" w14:textId="77777777" w:rsidR="00E03715" w:rsidRDefault="00D57121">
      <w:pPr>
        <w:pStyle w:val="TableofFigures"/>
        <w:rPr>
          <w:rFonts w:asciiTheme="minorHAnsi" w:eastAsiaTheme="minorEastAsia" w:hAnsiTheme="minorHAnsi" w:cstheme="minorBidi"/>
          <w:noProof/>
          <w:color w:val="auto"/>
          <w:sz w:val="22"/>
        </w:rPr>
      </w:pPr>
      <w:hyperlink w:anchor="_Toc427747118" w:history="1">
        <w:r w:rsidR="00E03715" w:rsidRPr="00CE4CE2">
          <w:rPr>
            <w:rStyle w:val="Hyperlink"/>
            <w:noProof/>
          </w:rPr>
          <w:t>Table 3.2.21</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at risk of anaemia: Results for oral and/or parenteral iron versus no iron – Functional/performance status (secondary outcome)</w:t>
        </w:r>
        <w:r w:rsidR="00E03715">
          <w:rPr>
            <w:noProof/>
            <w:webHidden/>
          </w:rPr>
          <w:tab/>
        </w:r>
        <w:r w:rsidR="00E03715">
          <w:rPr>
            <w:noProof/>
            <w:webHidden/>
          </w:rPr>
          <w:fldChar w:fldCharType="begin"/>
        </w:r>
        <w:r w:rsidR="00E03715">
          <w:rPr>
            <w:noProof/>
            <w:webHidden/>
          </w:rPr>
          <w:instrText xml:space="preserve"> PAGEREF _Toc427747118 \h </w:instrText>
        </w:r>
        <w:r w:rsidR="00E03715">
          <w:rPr>
            <w:noProof/>
            <w:webHidden/>
          </w:rPr>
        </w:r>
        <w:r w:rsidR="00E03715">
          <w:rPr>
            <w:noProof/>
            <w:webHidden/>
          </w:rPr>
          <w:fldChar w:fldCharType="separate"/>
        </w:r>
        <w:r w:rsidR="000F7A9B">
          <w:rPr>
            <w:noProof/>
            <w:webHidden/>
          </w:rPr>
          <w:t>245</w:t>
        </w:r>
        <w:r w:rsidR="00E03715">
          <w:rPr>
            <w:noProof/>
            <w:webHidden/>
          </w:rPr>
          <w:fldChar w:fldCharType="end"/>
        </w:r>
      </w:hyperlink>
    </w:p>
    <w:p w14:paraId="190ADB3E" w14:textId="77777777" w:rsidR="00E03715" w:rsidRDefault="00D57121">
      <w:pPr>
        <w:pStyle w:val="TableofFigures"/>
        <w:rPr>
          <w:rFonts w:asciiTheme="minorHAnsi" w:eastAsiaTheme="minorEastAsia" w:hAnsiTheme="minorHAnsi" w:cstheme="minorBidi"/>
          <w:noProof/>
          <w:color w:val="auto"/>
          <w:sz w:val="22"/>
        </w:rPr>
      </w:pPr>
      <w:hyperlink w:anchor="_Toc427747119" w:history="1">
        <w:r w:rsidR="00E03715" w:rsidRPr="00CE4CE2">
          <w:rPr>
            <w:rStyle w:val="Hyperlink"/>
            <w:noProof/>
          </w:rPr>
          <w:t>Table 3.2.22</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at risk of anaemia: Results for oral and/or parenteral iron versus no iron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19 \h </w:instrText>
        </w:r>
        <w:r w:rsidR="00E03715">
          <w:rPr>
            <w:noProof/>
            <w:webHidden/>
          </w:rPr>
        </w:r>
        <w:r w:rsidR="00E03715">
          <w:rPr>
            <w:noProof/>
            <w:webHidden/>
          </w:rPr>
          <w:fldChar w:fldCharType="separate"/>
        </w:r>
        <w:r w:rsidR="000F7A9B">
          <w:rPr>
            <w:noProof/>
            <w:webHidden/>
          </w:rPr>
          <w:t>248</w:t>
        </w:r>
        <w:r w:rsidR="00E03715">
          <w:rPr>
            <w:noProof/>
            <w:webHidden/>
          </w:rPr>
          <w:fldChar w:fldCharType="end"/>
        </w:r>
      </w:hyperlink>
    </w:p>
    <w:p w14:paraId="5089953E" w14:textId="77777777" w:rsidR="00E03715" w:rsidRDefault="00D57121">
      <w:pPr>
        <w:pStyle w:val="TableofFigures"/>
        <w:rPr>
          <w:rFonts w:asciiTheme="minorHAnsi" w:eastAsiaTheme="minorEastAsia" w:hAnsiTheme="minorHAnsi" w:cstheme="minorBidi"/>
          <w:noProof/>
          <w:color w:val="auto"/>
          <w:sz w:val="22"/>
        </w:rPr>
      </w:pPr>
      <w:hyperlink w:anchor="_Toc427747120" w:history="1">
        <w:r w:rsidR="00E03715" w:rsidRPr="00CE4CE2">
          <w:rPr>
            <w:rStyle w:val="Hyperlink"/>
            <w:noProof/>
          </w:rPr>
          <w:t>Table 3.2.23</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ESAs in paediatric patients with cancer</w:t>
        </w:r>
        <w:r w:rsidR="00E03715">
          <w:rPr>
            <w:noProof/>
            <w:webHidden/>
          </w:rPr>
          <w:tab/>
        </w:r>
        <w:r w:rsidR="00E03715">
          <w:rPr>
            <w:noProof/>
            <w:webHidden/>
          </w:rPr>
          <w:fldChar w:fldCharType="begin"/>
        </w:r>
        <w:r w:rsidR="00E03715">
          <w:rPr>
            <w:noProof/>
            <w:webHidden/>
          </w:rPr>
          <w:instrText xml:space="preserve"> PAGEREF _Toc427747120 \h </w:instrText>
        </w:r>
        <w:r w:rsidR="00E03715">
          <w:rPr>
            <w:noProof/>
            <w:webHidden/>
          </w:rPr>
        </w:r>
        <w:r w:rsidR="00E03715">
          <w:rPr>
            <w:noProof/>
            <w:webHidden/>
          </w:rPr>
          <w:fldChar w:fldCharType="separate"/>
        </w:r>
        <w:r w:rsidR="000F7A9B">
          <w:rPr>
            <w:noProof/>
            <w:webHidden/>
          </w:rPr>
          <w:t>256</w:t>
        </w:r>
        <w:r w:rsidR="00E03715">
          <w:rPr>
            <w:noProof/>
            <w:webHidden/>
          </w:rPr>
          <w:fldChar w:fldCharType="end"/>
        </w:r>
      </w:hyperlink>
    </w:p>
    <w:p w14:paraId="492F3C72" w14:textId="77777777" w:rsidR="00E03715" w:rsidRDefault="00D57121">
      <w:pPr>
        <w:pStyle w:val="TableofFigures"/>
        <w:rPr>
          <w:rFonts w:asciiTheme="minorHAnsi" w:eastAsiaTheme="minorEastAsia" w:hAnsiTheme="minorHAnsi" w:cstheme="minorBidi"/>
          <w:noProof/>
          <w:color w:val="auto"/>
          <w:sz w:val="22"/>
        </w:rPr>
      </w:pPr>
      <w:hyperlink w:anchor="_Toc427747121" w:history="1">
        <w:r w:rsidR="00E03715" w:rsidRPr="00CE4CE2">
          <w:rPr>
            <w:rStyle w:val="Hyperlink"/>
            <w:noProof/>
          </w:rPr>
          <w:t>Table 3.2.24</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ESAs in paediatric patients with cancer</w:t>
        </w:r>
        <w:r w:rsidR="00E03715">
          <w:rPr>
            <w:noProof/>
            <w:webHidden/>
          </w:rPr>
          <w:tab/>
        </w:r>
        <w:r w:rsidR="00E03715">
          <w:rPr>
            <w:noProof/>
            <w:webHidden/>
          </w:rPr>
          <w:fldChar w:fldCharType="begin"/>
        </w:r>
        <w:r w:rsidR="00E03715">
          <w:rPr>
            <w:noProof/>
            <w:webHidden/>
          </w:rPr>
          <w:instrText xml:space="preserve"> PAGEREF _Toc427747121 \h </w:instrText>
        </w:r>
        <w:r w:rsidR="00E03715">
          <w:rPr>
            <w:noProof/>
            <w:webHidden/>
          </w:rPr>
        </w:r>
        <w:r w:rsidR="00E03715">
          <w:rPr>
            <w:noProof/>
            <w:webHidden/>
          </w:rPr>
          <w:fldChar w:fldCharType="separate"/>
        </w:r>
        <w:r w:rsidR="000F7A9B">
          <w:rPr>
            <w:noProof/>
            <w:webHidden/>
          </w:rPr>
          <w:t>257</w:t>
        </w:r>
        <w:r w:rsidR="00E03715">
          <w:rPr>
            <w:noProof/>
            <w:webHidden/>
          </w:rPr>
          <w:fldChar w:fldCharType="end"/>
        </w:r>
      </w:hyperlink>
    </w:p>
    <w:p w14:paraId="342EC1D9" w14:textId="77777777" w:rsidR="00E03715" w:rsidRDefault="00D57121">
      <w:pPr>
        <w:pStyle w:val="TableofFigures"/>
        <w:rPr>
          <w:rFonts w:asciiTheme="minorHAnsi" w:eastAsiaTheme="minorEastAsia" w:hAnsiTheme="minorHAnsi" w:cstheme="minorBidi"/>
          <w:noProof/>
          <w:color w:val="auto"/>
          <w:sz w:val="22"/>
        </w:rPr>
      </w:pPr>
      <w:hyperlink w:anchor="_Toc427747122" w:history="1">
        <w:r w:rsidR="00E03715" w:rsidRPr="00CE4CE2">
          <w:rPr>
            <w:rStyle w:val="Hyperlink"/>
            <w:noProof/>
          </w:rPr>
          <w:t>Table 3.2.25</w:t>
        </w:r>
        <w:r w:rsidR="00E03715">
          <w:rPr>
            <w:rFonts w:asciiTheme="minorHAnsi" w:eastAsiaTheme="minorEastAsia" w:hAnsiTheme="minorHAnsi" w:cstheme="minorBidi"/>
            <w:noProof/>
            <w:color w:val="auto"/>
            <w:sz w:val="22"/>
          </w:rPr>
          <w:tab/>
        </w:r>
        <w:r w:rsidR="00E03715" w:rsidRPr="00CE4CE2">
          <w:rPr>
            <w:rStyle w:val="Hyperlink"/>
            <w:noProof/>
          </w:rPr>
          <w:t>Paediatric patients with cancer: Results for ESAs versus no ESAs (± iron) – Transfusion volume or incidence</w:t>
        </w:r>
        <w:r w:rsidR="00E03715">
          <w:rPr>
            <w:noProof/>
            <w:webHidden/>
          </w:rPr>
          <w:tab/>
        </w:r>
        <w:r w:rsidR="00E03715">
          <w:rPr>
            <w:noProof/>
            <w:webHidden/>
          </w:rPr>
          <w:fldChar w:fldCharType="begin"/>
        </w:r>
        <w:r w:rsidR="00E03715">
          <w:rPr>
            <w:noProof/>
            <w:webHidden/>
          </w:rPr>
          <w:instrText xml:space="preserve"> PAGEREF _Toc427747122 \h </w:instrText>
        </w:r>
        <w:r w:rsidR="00E03715">
          <w:rPr>
            <w:noProof/>
            <w:webHidden/>
          </w:rPr>
        </w:r>
        <w:r w:rsidR="00E03715">
          <w:rPr>
            <w:noProof/>
            <w:webHidden/>
          </w:rPr>
          <w:fldChar w:fldCharType="separate"/>
        </w:r>
        <w:r w:rsidR="000F7A9B">
          <w:rPr>
            <w:noProof/>
            <w:webHidden/>
          </w:rPr>
          <w:t>260</w:t>
        </w:r>
        <w:r w:rsidR="00E03715">
          <w:rPr>
            <w:noProof/>
            <w:webHidden/>
          </w:rPr>
          <w:fldChar w:fldCharType="end"/>
        </w:r>
      </w:hyperlink>
    </w:p>
    <w:p w14:paraId="00CF72E9" w14:textId="77777777" w:rsidR="00E03715" w:rsidRDefault="00D57121">
      <w:pPr>
        <w:pStyle w:val="TableofFigures"/>
        <w:rPr>
          <w:rFonts w:asciiTheme="minorHAnsi" w:eastAsiaTheme="minorEastAsia" w:hAnsiTheme="minorHAnsi" w:cstheme="minorBidi"/>
          <w:noProof/>
          <w:color w:val="auto"/>
          <w:sz w:val="22"/>
        </w:rPr>
      </w:pPr>
      <w:hyperlink w:anchor="_Toc427747123" w:history="1">
        <w:r w:rsidR="00E03715" w:rsidRPr="00CE4CE2">
          <w:rPr>
            <w:rStyle w:val="Hyperlink"/>
            <w:noProof/>
          </w:rPr>
          <w:t>Table 3.2.26</w:t>
        </w:r>
        <w:r w:rsidR="00E03715">
          <w:rPr>
            <w:rFonts w:asciiTheme="minorHAnsi" w:eastAsiaTheme="minorEastAsia" w:hAnsiTheme="minorHAnsi" w:cstheme="minorBidi"/>
            <w:noProof/>
            <w:color w:val="auto"/>
            <w:sz w:val="22"/>
          </w:rPr>
          <w:tab/>
        </w:r>
        <w:r w:rsidR="00E03715" w:rsidRPr="00CE4CE2">
          <w:rPr>
            <w:rStyle w:val="Hyperlink"/>
            <w:noProof/>
          </w:rPr>
          <w:t>Paediatric patients with cancer: Results for ESAs versus no ESAs (± iron) – Thromboembolic events</w:t>
        </w:r>
        <w:r w:rsidR="00E03715">
          <w:rPr>
            <w:noProof/>
            <w:webHidden/>
          </w:rPr>
          <w:tab/>
        </w:r>
        <w:r w:rsidR="00E03715">
          <w:rPr>
            <w:noProof/>
            <w:webHidden/>
          </w:rPr>
          <w:fldChar w:fldCharType="begin"/>
        </w:r>
        <w:r w:rsidR="00E03715">
          <w:rPr>
            <w:noProof/>
            <w:webHidden/>
          </w:rPr>
          <w:instrText xml:space="preserve"> PAGEREF _Toc427747123 \h </w:instrText>
        </w:r>
        <w:r w:rsidR="00E03715">
          <w:rPr>
            <w:noProof/>
            <w:webHidden/>
          </w:rPr>
        </w:r>
        <w:r w:rsidR="00E03715">
          <w:rPr>
            <w:noProof/>
            <w:webHidden/>
          </w:rPr>
          <w:fldChar w:fldCharType="separate"/>
        </w:r>
        <w:r w:rsidR="000F7A9B">
          <w:rPr>
            <w:noProof/>
            <w:webHidden/>
          </w:rPr>
          <w:t>265</w:t>
        </w:r>
        <w:r w:rsidR="00E03715">
          <w:rPr>
            <w:noProof/>
            <w:webHidden/>
          </w:rPr>
          <w:fldChar w:fldCharType="end"/>
        </w:r>
      </w:hyperlink>
    </w:p>
    <w:p w14:paraId="3177F64A" w14:textId="77777777" w:rsidR="00E03715" w:rsidRDefault="00D57121">
      <w:pPr>
        <w:pStyle w:val="TableofFigures"/>
        <w:rPr>
          <w:rFonts w:asciiTheme="minorHAnsi" w:eastAsiaTheme="minorEastAsia" w:hAnsiTheme="minorHAnsi" w:cstheme="minorBidi"/>
          <w:noProof/>
          <w:color w:val="auto"/>
          <w:sz w:val="22"/>
        </w:rPr>
      </w:pPr>
      <w:hyperlink w:anchor="_Toc427747124" w:history="1">
        <w:r w:rsidR="00E03715" w:rsidRPr="00CE4CE2">
          <w:rPr>
            <w:rStyle w:val="Hyperlink"/>
            <w:noProof/>
          </w:rPr>
          <w:t>Table 3.2.27</w:t>
        </w:r>
        <w:r w:rsidR="00E03715">
          <w:rPr>
            <w:rFonts w:asciiTheme="minorHAnsi" w:eastAsiaTheme="minorEastAsia" w:hAnsiTheme="minorHAnsi" w:cstheme="minorBidi"/>
            <w:noProof/>
            <w:color w:val="auto"/>
            <w:sz w:val="22"/>
          </w:rPr>
          <w:tab/>
        </w:r>
        <w:r w:rsidR="00E03715" w:rsidRPr="00CE4CE2">
          <w:rPr>
            <w:rStyle w:val="Hyperlink"/>
            <w:noProof/>
          </w:rPr>
          <w:t>Paediatric patients with cancer: Results for ESAs versus no ESAs (± iron) – Mortality</w:t>
        </w:r>
        <w:r w:rsidR="00E03715">
          <w:rPr>
            <w:noProof/>
            <w:webHidden/>
          </w:rPr>
          <w:tab/>
        </w:r>
        <w:r w:rsidR="00E03715">
          <w:rPr>
            <w:noProof/>
            <w:webHidden/>
          </w:rPr>
          <w:fldChar w:fldCharType="begin"/>
        </w:r>
        <w:r w:rsidR="00E03715">
          <w:rPr>
            <w:noProof/>
            <w:webHidden/>
          </w:rPr>
          <w:instrText xml:space="preserve"> PAGEREF _Toc427747124 \h </w:instrText>
        </w:r>
        <w:r w:rsidR="00E03715">
          <w:rPr>
            <w:noProof/>
            <w:webHidden/>
          </w:rPr>
        </w:r>
        <w:r w:rsidR="00E03715">
          <w:rPr>
            <w:noProof/>
            <w:webHidden/>
          </w:rPr>
          <w:fldChar w:fldCharType="separate"/>
        </w:r>
        <w:r w:rsidR="000F7A9B">
          <w:rPr>
            <w:noProof/>
            <w:webHidden/>
          </w:rPr>
          <w:t>267</w:t>
        </w:r>
        <w:r w:rsidR="00E03715">
          <w:rPr>
            <w:noProof/>
            <w:webHidden/>
          </w:rPr>
          <w:fldChar w:fldCharType="end"/>
        </w:r>
      </w:hyperlink>
    </w:p>
    <w:p w14:paraId="62303DB6" w14:textId="77777777" w:rsidR="00E03715" w:rsidRDefault="00D57121">
      <w:pPr>
        <w:pStyle w:val="TableofFigures"/>
        <w:rPr>
          <w:rFonts w:asciiTheme="minorHAnsi" w:eastAsiaTheme="minorEastAsia" w:hAnsiTheme="minorHAnsi" w:cstheme="minorBidi"/>
          <w:noProof/>
          <w:color w:val="auto"/>
          <w:sz w:val="22"/>
        </w:rPr>
      </w:pPr>
      <w:hyperlink w:anchor="_Toc427747125" w:history="1">
        <w:r w:rsidR="00E03715" w:rsidRPr="00CE4CE2">
          <w:rPr>
            <w:rStyle w:val="Hyperlink"/>
            <w:noProof/>
          </w:rPr>
          <w:t>Table 3.2.28</w:t>
        </w:r>
        <w:r w:rsidR="00E03715">
          <w:rPr>
            <w:rFonts w:asciiTheme="minorHAnsi" w:eastAsiaTheme="minorEastAsia" w:hAnsiTheme="minorHAnsi" w:cstheme="minorBidi"/>
            <w:noProof/>
            <w:color w:val="auto"/>
            <w:sz w:val="22"/>
          </w:rPr>
          <w:tab/>
        </w:r>
        <w:r w:rsidR="00E03715" w:rsidRPr="00CE4CE2">
          <w:rPr>
            <w:rStyle w:val="Hyperlink"/>
            <w:noProof/>
          </w:rPr>
          <w:t>Paediatric patients with cancer: Results for ESAs versus no ESAs (± iron)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25 \h </w:instrText>
        </w:r>
        <w:r w:rsidR="00E03715">
          <w:rPr>
            <w:noProof/>
            <w:webHidden/>
          </w:rPr>
        </w:r>
        <w:r w:rsidR="00E03715">
          <w:rPr>
            <w:noProof/>
            <w:webHidden/>
          </w:rPr>
          <w:fldChar w:fldCharType="separate"/>
        </w:r>
        <w:r w:rsidR="000F7A9B">
          <w:rPr>
            <w:noProof/>
            <w:webHidden/>
          </w:rPr>
          <w:t>270</w:t>
        </w:r>
        <w:r w:rsidR="00E03715">
          <w:rPr>
            <w:noProof/>
            <w:webHidden/>
          </w:rPr>
          <w:fldChar w:fldCharType="end"/>
        </w:r>
      </w:hyperlink>
    </w:p>
    <w:p w14:paraId="6FBC69BC" w14:textId="77777777" w:rsidR="00E03715" w:rsidRDefault="00D57121">
      <w:pPr>
        <w:pStyle w:val="TableofFigures"/>
        <w:rPr>
          <w:rFonts w:asciiTheme="minorHAnsi" w:eastAsiaTheme="minorEastAsia" w:hAnsiTheme="minorHAnsi" w:cstheme="minorBidi"/>
          <w:noProof/>
          <w:color w:val="auto"/>
          <w:sz w:val="22"/>
        </w:rPr>
      </w:pPr>
      <w:hyperlink w:anchor="_Toc427747126" w:history="1">
        <w:r w:rsidR="00E03715" w:rsidRPr="00CE4CE2">
          <w:rPr>
            <w:rStyle w:val="Hyperlink"/>
            <w:noProof/>
          </w:rPr>
          <w:t>Table 3.2.29</w:t>
        </w:r>
        <w:r w:rsidR="00E03715">
          <w:rPr>
            <w:rFonts w:asciiTheme="minorHAnsi" w:eastAsiaTheme="minorEastAsia" w:hAnsiTheme="minorHAnsi" w:cstheme="minorBidi"/>
            <w:noProof/>
            <w:color w:val="auto"/>
            <w:sz w:val="22"/>
          </w:rPr>
          <w:tab/>
        </w:r>
        <w:r w:rsidR="00E03715" w:rsidRPr="00CE4CE2">
          <w:rPr>
            <w:rStyle w:val="Hyperlink"/>
            <w:noProof/>
          </w:rPr>
          <w:t>Paediatric patients with cancer: Results for ESAs versus no ESAs – Tumour progression or recurrence (secondary outcome)</w:t>
        </w:r>
        <w:r w:rsidR="00E03715">
          <w:rPr>
            <w:noProof/>
            <w:webHidden/>
          </w:rPr>
          <w:tab/>
        </w:r>
        <w:r w:rsidR="00E03715">
          <w:rPr>
            <w:noProof/>
            <w:webHidden/>
          </w:rPr>
          <w:fldChar w:fldCharType="begin"/>
        </w:r>
        <w:r w:rsidR="00E03715">
          <w:rPr>
            <w:noProof/>
            <w:webHidden/>
          </w:rPr>
          <w:instrText xml:space="preserve"> PAGEREF _Toc427747126 \h </w:instrText>
        </w:r>
        <w:r w:rsidR="00E03715">
          <w:rPr>
            <w:noProof/>
            <w:webHidden/>
          </w:rPr>
        </w:r>
        <w:r w:rsidR="00E03715">
          <w:rPr>
            <w:noProof/>
            <w:webHidden/>
          </w:rPr>
          <w:fldChar w:fldCharType="separate"/>
        </w:r>
        <w:r w:rsidR="000F7A9B">
          <w:rPr>
            <w:noProof/>
            <w:webHidden/>
          </w:rPr>
          <w:t>273</w:t>
        </w:r>
        <w:r w:rsidR="00E03715">
          <w:rPr>
            <w:noProof/>
            <w:webHidden/>
          </w:rPr>
          <w:fldChar w:fldCharType="end"/>
        </w:r>
      </w:hyperlink>
    </w:p>
    <w:p w14:paraId="2A314823" w14:textId="77777777" w:rsidR="00E03715" w:rsidRDefault="00D57121">
      <w:pPr>
        <w:pStyle w:val="TableofFigures"/>
        <w:rPr>
          <w:rFonts w:asciiTheme="minorHAnsi" w:eastAsiaTheme="minorEastAsia" w:hAnsiTheme="minorHAnsi" w:cstheme="minorBidi"/>
          <w:noProof/>
          <w:color w:val="auto"/>
          <w:sz w:val="22"/>
        </w:rPr>
      </w:pPr>
      <w:hyperlink w:anchor="_Toc427747127" w:history="1">
        <w:r w:rsidR="00E03715" w:rsidRPr="00CE4CE2">
          <w:rPr>
            <w:rStyle w:val="Hyperlink"/>
            <w:noProof/>
          </w:rPr>
          <w:t>Table 3.2.30</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ESAs in paediatric patients with kidney disease</w:t>
        </w:r>
        <w:r w:rsidR="00E03715">
          <w:rPr>
            <w:noProof/>
            <w:webHidden/>
          </w:rPr>
          <w:tab/>
        </w:r>
        <w:r w:rsidR="00E03715">
          <w:rPr>
            <w:noProof/>
            <w:webHidden/>
          </w:rPr>
          <w:fldChar w:fldCharType="begin"/>
        </w:r>
        <w:r w:rsidR="00E03715">
          <w:rPr>
            <w:noProof/>
            <w:webHidden/>
          </w:rPr>
          <w:instrText xml:space="preserve"> PAGEREF _Toc427747127 \h </w:instrText>
        </w:r>
        <w:r w:rsidR="00E03715">
          <w:rPr>
            <w:noProof/>
            <w:webHidden/>
          </w:rPr>
        </w:r>
        <w:r w:rsidR="00E03715">
          <w:rPr>
            <w:noProof/>
            <w:webHidden/>
          </w:rPr>
          <w:fldChar w:fldCharType="separate"/>
        </w:r>
        <w:r w:rsidR="000F7A9B">
          <w:rPr>
            <w:noProof/>
            <w:webHidden/>
          </w:rPr>
          <w:t>277</w:t>
        </w:r>
        <w:r w:rsidR="00E03715">
          <w:rPr>
            <w:noProof/>
            <w:webHidden/>
          </w:rPr>
          <w:fldChar w:fldCharType="end"/>
        </w:r>
      </w:hyperlink>
    </w:p>
    <w:p w14:paraId="3FA91D57" w14:textId="77777777" w:rsidR="00E03715" w:rsidRDefault="00D57121">
      <w:pPr>
        <w:pStyle w:val="TableofFigures"/>
        <w:rPr>
          <w:rFonts w:asciiTheme="minorHAnsi" w:eastAsiaTheme="minorEastAsia" w:hAnsiTheme="minorHAnsi" w:cstheme="minorBidi"/>
          <w:noProof/>
          <w:color w:val="auto"/>
          <w:sz w:val="22"/>
        </w:rPr>
      </w:pPr>
      <w:hyperlink w:anchor="_Toc427747128" w:history="1">
        <w:r w:rsidR="00E03715" w:rsidRPr="00CE4CE2">
          <w:rPr>
            <w:rStyle w:val="Hyperlink"/>
            <w:noProof/>
          </w:rPr>
          <w:t>Table 3.2.31</w:t>
        </w:r>
        <w:r w:rsidR="00E03715">
          <w:rPr>
            <w:rFonts w:asciiTheme="minorHAnsi" w:eastAsiaTheme="minorEastAsia" w:hAnsiTheme="minorHAnsi" w:cstheme="minorBidi"/>
            <w:noProof/>
            <w:color w:val="auto"/>
            <w:sz w:val="22"/>
          </w:rPr>
          <w:tab/>
        </w:r>
        <w:r w:rsidR="00E03715" w:rsidRPr="00CE4CE2">
          <w:rPr>
            <w:rStyle w:val="Hyperlink"/>
            <w:noProof/>
          </w:rPr>
          <w:t>Paediatric patients with kidney disease: Results for ESAs versus no ESAs – Transfusion volume or incidence</w:t>
        </w:r>
        <w:r w:rsidR="00E03715">
          <w:rPr>
            <w:noProof/>
            <w:webHidden/>
          </w:rPr>
          <w:tab/>
        </w:r>
        <w:r w:rsidR="00E03715">
          <w:rPr>
            <w:noProof/>
            <w:webHidden/>
          </w:rPr>
          <w:fldChar w:fldCharType="begin"/>
        </w:r>
        <w:r w:rsidR="00E03715">
          <w:rPr>
            <w:noProof/>
            <w:webHidden/>
          </w:rPr>
          <w:instrText xml:space="preserve"> PAGEREF _Toc427747128 \h </w:instrText>
        </w:r>
        <w:r w:rsidR="00E03715">
          <w:rPr>
            <w:noProof/>
            <w:webHidden/>
          </w:rPr>
        </w:r>
        <w:r w:rsidR="00E03715">
          <w:rPr>
            <w:noProof/>
            <w:webHidden/>
          </w:rPr>
          <w:fldChar w:fldCharType="separate"/>
        </w:r>
        <w:r w:rsidR="000F7A9B">
          <w:rPr>
            <w:noProof/>
            <w:webHidden/>
          </w:rPr>
          <w:t>279</w:t>
        </w:r>
        <w:r w:rsidR="00E03715">
          <w:rPr>
            <w:noProof/>
            <w:webHidden/>
          </w:rPr>
          <w:fldChar w:fldCharType="end"/>
        </w:r>
      </w:hyperlink>
    </w:p>
    <w:p w14:paraId="55D7560A" w14:textId="77777777" w:rsidR="00E03715" w:rsidRDefault="00D57121">
      <w:pPr>
        <w:pStyle w:val="TableofFigures"/>
        <w:rPr>
          <w:rFonts w:asciiTheme="minorHAnsi" w:eastAsiaTheme="minorEastAsia" w:hAnsiTheme="minorHAnsi" w:cstheme="minorBidi"/>
          <w:noProof/>
          <w:color w:val="auto"/>
          <w:sz w:val="22"/>
        </w:rPr>
      </w:pPr>
      <w:hyperlink w:anchor="_Toc427747129" w:history="1">
        <w:r w:rsidR="00E03715" w:rsidRPr="00CE4CE2">
          <w:rPr>
            <w:rStyle w:val="Hyperlink"/>
            <w:noProof/>
          </w:rPr>
          <w:t>Table 3.2.32</w:t>
        </w:r>
        <w:r w:rsidR="00E03715">
          <w:rPr>
            <w:rFonts w:asciiTheme="minorHAnsi" w:eastAsiaTheme="minorEastAsia" w:hAnsiTheme="minorHAnsi" w:cstheme="minorBidi"/>
            <w:noProof/>
            <w:color w:val="auto"/>
            <w:sz w:val="22"/>
          </w:rPr>
          <w:tab/>
        </w:r>
        <w:r w:rsidR="00E03715" w:rsidRPr="00CE4CE2">
          <w:rPr>
            <w:rStyle w:val="Hyperlink"/>
            <w:noProof/>
          </w:rPr>
          <w:t>Paediatric patients with kidney disease: Results for ESAs versus no ESAs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29 \h </w:instrText>
        </w:r>
        <w:r w:rsidR="00E03715">
          <w:rPr>
            <w:noProof/>
            <w:webHidden/>
          </w:rPr>
        </w:r>
        <w:r w:rsidR="00E03715">
          <w:rPr>
            <w:noProof/>
            <w:webHidden/>
          </w:rPr>
          <w:fldChar w:fldCharType="separate"/>
        </w:r>
        <w:r w:rsidR="000F7A9B">
          <w:rPr>
            <w:noProof/>
            <w:webHidden/>
          </w:rPr>
          <w:t>281</w:t>
        </w:r>
        <w:r w:rsidR="00E03715">
          <w:rPr>
            <w:noProof/>
            <w:webHidden/>
          </w:rPr>
          <w:fldChar w:fldCharType="end"/>
        </w:r>
      </w:hyperlink>
    </w:p>
    <w:p w14:paraId="410CA9C1" w14:textId="77777777" w:rsidR="00E03715" w:rsidRDefault="00D57121">
      <w:pPr>
        <w:pStyle w:val="TableofFigures"/>
        <w:rPr>
          <w:rFonts w:asciiTheme="minorHAnsi" w:eastAsiaTheme="minorEastAsia" w:hAnsiTheme="minorHAnsi" w:cstheme="minorBidi"/>
          <w:noProof/>
          <w:color w:val="auto"/>
          <w:sz w:val="22"/>
        </w:rPr>
      </w:pPr>
      <w:hyperlink w:anchor="_Toc427747130" w:history="1">
        <w:r w:rsidR="00E03715" w:rsidRPr="00CE4CE2">
          <w:rPr>
            <w:rStyle w:val="Hyperlink"/>
            <w:noProof/>
          </w:rPr>
          <w:t>Table 3.2.33</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IV iron versus oral iron in paediatric patients with CKD</w:t>
        </w:r>
        <w:r w:rsidR="00E03715">
          <w:rPr>
            <w:noProof/>
            <w:webHidden/>
          </w:rPr>
          <w:tab/>
        </w:r>
        <w:r w:rsidR="00E03715">
          <w:rPr>
            <w:noProof/>
            <w:webHidden/>
          </w:rPr>
          <w:fldChar w:fldCharType="begin"/>
        </w:r>
        <w:r w:rsidR="00E03715">
          <w:rPr>
            <w:noProof/>
            <w:webHidden/>
          </w:rPr>
          <w:instrText xml:space="preserve"> PAGEREF _Toc427747130 \h </w:instrText>
        </w:r>
        <w:r w:rsidR="00E03715">
          <w:rPr>
            <w:noProof/>
            <w:webHidden/>
          </w:rPr>
        </w:r>
        <w:r w:rsidR="00E03715">
          <w:rPr>
            <w:noProof/>
            <w:webHidden/>
          </w:rPr>
          <w:fldChar w:fldCharType="separate"/>
        </w:r>
        <w:r w:rsidR="000F7A9B">
          <w:rPr>
            <w:noProof/>
            <w:webHidden/>
          </w:rPr>
          <w:t>283</w:t>
        </w:r>
        <w:r w:rsidR="00E03715">
          <w:rPr>
            <w:noProof/>
            <w:webHidden/>
          </w:rPr>
          <w:fldChar w:fldCharType="end"/>
        </w:r>
      </w:hyperlink>
    </w:p>
    <w:p w14:paraId="1DD92F13" w14:textId="77777777" w:rsidR="00E03715" w:rsidRDefault="00D57121">
      <w:pPr>
        <w:pStyle w:val="TableofFigures"/>
        <w:rPr>
          <w:rFonts w:asciiTheme="minorHAnsi" w:eastAsiaTheme="minorEastAsia" w:hAnsiTheme="minorHAnsi" w:cstheme="minorBidi"/>
          <w:noProof/>
          <w:color w:val="auto"/>
          <w:sz w:val="22"/>
        </w:rPr>
      </w:pPr>
      <w:hyperlink w:anchor="_Toc427747131" w:history="1">
        <w:r w:rsidR="00E03715" w:rsidRPr="00CE4CE2">
          <w:rPr>
            <w:rStyle w:val="Hyperlink"/>
            <w:noProof/>
          </w:rPr>
          <w:t>Table 3.2.34</w:t>
        </w:r>
        <w:r w:rsidR="00E03715">
          <w:rPr>
            <w:rFonts w:asciiTheme="minorHAnsi" w:eastAsiaTheme="minorEastAsia" w:hAnsiTheme="minorHAnsi" w:cstheme="minorBidi"/>
            <w:noProof/>
            <w:color w:val="auto"/>
            <w:sz w:val="22"/>
          </w:rPr>
          <w:tab/>
        </w:r>
        <w:r w:rsidR="00E03715" w:rsidRPr="00CE4CE2">
          <w:rPr>
            <w:rStyle w:val="Hyperlink"/>
            <w:noProof/>
          </w:rPr>
          <w:t>Paediatric patients with kidney disease: Results for IV iron versus oral iron – Transfusion volume or incidence</w:t>
        </w:r>
        <w:r w:rsidR="00E03715">
          <w:rPr>
            <w:noProof/>
            <w:webHidden/>
          </w:rPr>
          <w:tab/>
        </w:r>
        <w:r w:rsidR="00E03715">
          <w:rPr>
            <w:noProof/>
            <w:webHidden/>
          </w:rPr>
          <w:fldChar w:fldCharType="begin"/>
        </w:r>
        <w:r w:rsidR="00E03715">
          <w:rPr>
            <w:noProof/>
            <w:webHidden/>
          </w:rPr>
          <w:instrText xml:space="preserve"> PAGEREF _Toc427747131 \h </w:instrText>
        </w:r>
        <w:r w:rsidR="00E03715">
          <w:rPr>
            <w:noProof/>
            <w:webHidden/>
          </w:rPr>
        </w:r>
        <w:r w:rsidR="00E03715">
          <w:rPr>
            <w:noProof/>
            <w:webHidden/>
          </w:rPr>
          <w:fldChar w:fldCharType="separate"/>
        </w:r>
        <w:r w:rsidR="000F7A9B">
          <w:rPr>
            <w:noProof/>
            <w:webHidden/>
          </w:rPr>
          <w:t>285</w:t>
        </w:r>
        <w:r w:rsidR="00E03715">
          <w:rPr>
            <w:noProof/>
            <w:webHidden/>
          </w:rPr>
          <w:fldChar w:fldCharType="end"/>
        </w:r>
      </w:hyperlink>
    </w:p>
    <w:p w14:paraId="2FEFBD33" w14:textId="77777777" w:rsidR="00E03715" w:rsidRDefault="00D57121">
      <w:pPr>
        <w:pStyle w:val="TableofFigures"/>
        <w:rPr>
          <w:rFonts w:asciiTheme="minorHAnsi" w:eastAsiaTheme="minorEastAsia" w:hAnsiTheme="minorHAnsi" w:cstheme="minorBidi"/>
          <w:noProof/>
          <w:color w:val="auto"/>
          <w:sz w:val="22"/>
        </w:rPr>
      </w:pPr>
      <w:hyperlink w:anchor="_Toc427747132" w:history="1">
        <w:r w:rsidR="00E03715" w:rsidRPr="00CE4CE2">
          <w:rPr>
            <w:rStyle w:val="Hyperlink"/>
            <w:noProof/>
          </w:rPr>
          <w:t>Table 3.2.35</w:t>
        </w:r>
        <w:r w:rsidR="00E03715">
          <w:rPr>
            <w:rFonts w:asciiTheme="minorHAnsi" w:eastAsiaTheme="minorEastAsia" w:hAnsiTheme="minorHAnsi" w:cstheme="minorBidi"/>
            <w:noProof/>
            <w:color w:val="auto"/>
            <w:sz w:val="22"/>
          </w:rPr>
          <w:tab/>
        </w:r>
        <w:r w:rsidR="00E03715" w:rsidRPr="00CE4CE2">
          <w:rPr>
            <w:rStyle w:val="Hyperlink"/>
            <w:noProof/>
          </w:rPr>
          <w:t>Paediatric patients with kidney disease: Results for IV iron versus oral iron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32 \h </w:instrText>
        </w:r>
        <w:r w:rsidR="00E03715">
          <w:rPr>
            <w:noProof/>
            <w:webHidden/>
          </w:rPr>
        </w:r>
        <w:r w:rsidR="00E03715">
          <w:rPr>
            <w:noProof/>
            <w:webHidden/>
          </w:rPr>
          <w:fldChar w:fldCharType="separate"/>
        </w:r>
        <w:r w:rsidR="000F7A9B">
          <w:rPr>
            <w:noProof/>
            <w:webHidden/>
          </w:rPr>
          <w:t>287</w:t>
        </w:r>
        <w:r w:rsidR="00E03715">
          <w:rPr>
            <w:noProof/>
            <w:webHidden/>
          </w:rPr>
          <w:fldChar w:fldCharType="end"/>
        </w:r>
      </w:hyperlink>
    </w:p>
    <w:p w14:paraId="1B3A2A71" w14:textId="77777777" w:rsidR="00E03715" w:rsidRDefault="00D57121">
      <w:pPr>
        <w:pStyle w:val="TableofFigures"/>
        <w:rPr>
          <w:rFonts w:asciiTheme="minorHAnsi" w:eastAsiaTheme="minorEastAsia" w:hAnsiTheme="minorHAnsi" w:cstheme="minorBidi"/>
          <w:noProof/>
          <w:color w:val="auto"/>
          <w:sz w:val="22"/>
        </w:rPr>
      </w:pPr>
      <w:hyperlink w:anchor="_Toc427747133" w:history="1">
        <w:r w:rsidR="00E03715" w:rsidRPr="00CE4CE2">
          <w:rPr>
            <w:rStyle w:val="Hyperlink"/>
            <w:noProof/>
          </w:rPr>
          <w:t>Table 3.2.36</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iron in neonatal and paediatric patients with clinical malaria</w:t>
        </w:r>
        <w:r w:rsidR="00E03715">
          <w:rPr>
            <w:noProof/>
            <w:webHidden/>
          </w:rPr>
          <w:tab/>
        </w:r>
        <w:r w:rsidR="00E03715">
          <w:rPr>
            <w:noProof/>
            <w:webHidden/>
          </w:rPr>
          <w:fldChar w:fldCharType="begin"/>
        </w:r>
        <w:r w:rsidR="00E03715">
          <w:rPr>
            <w:noProof/>
            <w:webHidden/>
          </w:rPr>
          <w:instrText xml:space="preserve"> PAGEREF _Toc427747133 \h </w:instrText>
        </w:r>
        <w:r w:rsidR="00E03715">
          <w:rPr>
            <w:noProof/>
            <w:webHidden/>
          </w:rPr>
        </w:r>
        <w:r w:rsidR="00E03715">
          <w:rPr>
            <w:noProof/>
            <w:webHidden/>
          </w:rPr>
          <w:fldChar w:fldCharType="separate"/>
        </w:r>
        <w:r w:rsidR="000F7A9B">
          <w:rPr>
            <w:noProof/>
            <w:webHidden/>
          </w:rPr>
          <w:t>290</w:t>
        </w:r>
        <w:r w:rsidR="00E03715">
          <w:rPr>
            <w:noProof/>
            <w:webHidden/>
          </w:rPr>
          <w:fldChar w:fldCharType="end"/>
        </w:r>
      </w:hyperlink>
    </w:p>
    <w:p w14:paraId="217AED85" w14:textId="77777777" w:rsidR="00E03715" w:rsidRDefault="00D57121">
      <w:pPr>
        <w:pStyle w:val="TableofFigures"/>
        <w:rPr>
          <w:rFonts w:asciiTheme="minorHAnsi" w:eastAsiaTheme="minorEastAsia" w:hAnsiTheme="minorHAnsi" w:cstheme="minorBidi"/>
          <w:noProof/>
          <w:color w:val="auto"/>
          <w:sz w:val="22"/>
        </w:rPr>
      </w:pPr>
      <w:hyperlink w:anchor="_Toc427747134" w:history="1">
        <w:r w:rsidR="00E03715" w:rsidRPr="00CE4CE2">
          <w:rPr>
            <w:rStyle w:val="Hyperlink"/>
            <w:noProof/>
          </w:rPr>
          <w:t>Table 3.2.37</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with anaemia associated with malaria-: Results for oral and/or parenteral iron versus no iron – Transfusion volume or incidence</w:t>
        </w:r>
        <w:r w:rsidR="00E03715">
          <w:rPr>
            <w:noProof/>
            <w:webHidden/>
          </w:rPr>
          <w:tab/>
        </w:r>
        <w:r w:rsidR="00E03715">
          <w:rPr>
            <w:noProof/>
            <w:webHidden/>
          </w:rPr>
          <w:fldChar w:fldCharType="begin"/>
        </w:r>
        <w:r w:rsidR="00E03715">
          <w:rPr>
            <w:noProof/>
            <w:webHidden/>
          </w:rPr>
          <w:instrText xml:space="preserve"> PAGEREF _Toc427747134 \h </w:instrText>
        </w:r>
        <w:r w:rsidR="00E03715">
          <w:rPr>
            <w:noProof/>
            <w:webHidden/>
          </w:rPr>
        </w:r>
        <w:r w:rsidR="00E03715">
          <w:rPr>
            <w:noProof/>
            <w:webHidden/>
          </w:rPr>
          <w:fldChar w:fldCharType="separate"/>
        </w:r>
        <w:r w:rsidR="000F7A9B">
          <w:rPr>
            <w:noProof/>
            <w:webHidden/>
          </w:rPr>
          <w:t>292</w:t>
        </w:r>
        <w:r w:rsidR="00E03715">
          <w:rPr>
            <w:noProof/>
            <w:webHidden/>
          </w:rPr>
          <w:fldChar w:fldCharType="end"/>
        </w:r>
      </w:hyperlink>
    </w:p>
    <w:p w14:paraId="03F6D133" w14:textId="77777777" w:rsidR="00E03715" w:rsidRDefault="00D57121">
      <w:pPr>
        <w:pStyle w:val="TableofFigures"/>
        <w:rPr>
          <w:rFonts w:asciiTheme="minorHAnsi" w:eastAsiaTheme="minorEastAsia" w:hAnsiTheme="minorHAnsi" w:cstheme="minorBidi"/>
          <w:noProof/>
          <w:color w:val="auto"/>
          <w:sz w:val="22"/>
        </w:rPr>
      </w:pPr>
      <w:hyperlink w:anchor="_Toc427747135" w:history="1">
        <w:r w:rsidR="00E03715" w:rsidRPr="00CE4CE2">
          <w:rPr>
            <w:rStyle w:val="Hyperlink"/>
            <w:noProof/>
          </w:rPr>
          <w:t>Table 3.2.38</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with anaemia associated with malaria: Results for oral and/or parenteral iron versus no iron – Mortality</w:t>
        </w:r>
        <w:r w:rsidR="00E03715">
          <w:rPr>
            <w:noProof/>
            <w:webHidden/>
          </w:rPr>
          <w:tab/>
        </w:r>
        <w:r w:rsidR="00E03715">
          <w:rPr>
            <w:noProof/>
            <w:webHidden/>
          </w:rPr>
          <w:fldChar w:fldCharType="begin"/>
        </w:r>
        <w:r w:rsidR="00E03715">
          <w:rPr>
            <w:noProof/>
            <w:webHidden/>
          </w:rPr>
          <w:instrText xml:space="preserve"> PAGEREF _Toc427747135 \h </w:instrText>
        </w:r>
        <w:r w:rsidR="00E03715">
          <w:rPr>
            <w:noProof/>
            <w:webHidden/>
          </w:rPr>
        </w:r>
        <w:r w:rsidR="00E03715">
          <w:rPr>
            <w:noProof/>
            <w:webHidden/>
          </w:rPr>
          <w:fldChar w:fldCharType="separate"/>
        </w:r>
        <w:r w:rsidR="000F7A9B">
          <w:rPr>
            <w:noProof/>
            <w:webHidden/>
          </w:rPr>
          <w:t>294</w:t>
        </w:r>
        <w:r w:rsidR="00E03715">
          <w:rPr>
            <w:noProof/>
            <w:webHidden/>
          </w:rPr>
          <w:fldChar w:fldCharType="end"/>
        </w:r>
      </w:hyperlink>
    </w:p>
    <w:p w14:paraId="2EC448C0" w14:textId="77777777" w:rsidR="00E03715" w:rsidRDefault="00D57121">
      <w:pPr>
        <w:pStyle w:val="TableofFigures"/>
        <w:rPr>
          <w:rFonts w:asciiTheme="minorHAnsi" w:eastAsiaTheme="minorEastAsia" w:hAnsiTheme="minorHAnsi" w:cstheme="minorBidi"/>
          <w:noProof/>
          <w:color w:val="auto"/>
          <w:sz w:val="22"/>
        </w:rPr>
      </w:pPr>
      <w:hyperlink w:anchor="_Toc427747136" w:history="1">
        <w:r w:rsidR="00E03715" w:rsidRPr="00CE4CE2">
          <w:rPr>
            <w:rStyle w:val="Hyperlink"/>
            <w:noProof/>
          </w:rPr>
          <w:t>Table 3.2.39</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with anaemia associated with malaria: Results for oral and/or parenteral iron versus no iron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36 \h </w:instrText>
        </w:r>
        <w:r w:rsidR="00E03715">
          <w:rPr>
            <w:noProof/>
            <w:webHidden/>
          </w:rPr>
        </w:r>
        <w:r w:rsidR="00E03715">
          <w:rPr>
            <w:noProof/>
            <w:webHidden/>
          </w:rPr>
          <w:fldChar w:fldCharType="separate"/>
        </w:r>
        <w:r w:rsidR="000F7A9B">
          <w:rPr>
            <w:noProof/>
            <w:webHidden/>
          </w:rPr>
          <w:t>296</w:t>
        </w:r>
        <w:r w:rsidR="00E03715">
          <w:rPr>
            <w:noProof/>
            <w:webHidden/>
          </w:rPr>
          <w:fldChar w:fldCharType="end"/>
        </w:r>
      </w:hyperlink>
    </w:p>
    <w:p w14:paraId="3B27C292" w14:textId="77777777" w:rsidR="00E03715" w:rsidRDefault="00D57121">
      <w:pPr>
        <w:pStyle w:val="TableofFigures"/>
        <w:rPr>
          <w:rFonts w:asciiTheme="minorHAnsi" w:eastAsiaTheme="minorEastAsia" w:hAnsiTheme="minorHAnsi" w:cstheme="minorBidi"/>
          <w:noProof/>
          <w:color w:val="auto"/>
          <w:sz w:val="22"/>
        </w:rPr>
      </w:pPr>
      <w:hyperlink w:anchor="_Toc427747137" w:history="1">
        <w:r w:rsidR="00E03715" w:rsidRPr="00CE4CE2">
          <w:rPr>
            <w:rStyle w:val="Hyperlink"/>
            <w:noProof/>
          </w:rPr>
          <w:t>Table 3.2.40</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ESAs in paediatric patients with anaemia associated with HIV or AIDS</w:t>
        </w:r>
        <w:r w:rsidR="00E03715">
          <w:rPr>
            <w:noProof/>
            <w:webHidden/>
          </w:rPr>
          <w:tab/>
        </w:r>
        <w:r w:rsidR="00E03715">
          <w:rPr>
            <w:noProof/>
            <w:webHidden/>
          </w:rPr>
          <w:fldChar w:fldCharType="begin"/>
        </w:r>
        <w:r w:rsidR="00E03715">
          <w:rPr>
            <w:noProof/>
            <w:webHidden/>
          </w:rPr>
          <w:instrText xml:space="preserve"> PAGEREF _Toc427747137 \h </w:instrText>
        </w:r>
        <w:r w:rsidR="00E03715">
          <w:rPr>
            <w:noProof/>
            <w:webHidden/>
          </w:rPr>
        </w:r>
        <w:r w:rsidR="00E03715">
          <w:rPr>
            <w:noProof/>
            <w:webHidden/>
          </w:rPr>
          <w:fldChar w:fldCharType="separate"/>
        </w:r>
        <w:r w:rsidR="000F7A9B">
          <w:rPr>
            <w:noProof/>
            <w:webHidden/>
          </w:rPr>
          <w:t>299</w:t>
        </w:r>
        <w:r w:rsidR="00E03715">
          <w:rPr>
            <w:noProof/>
            <w:webHidden/>
          </w:rPr>
          <w:fldChar w:fldCharType="end"/>
        </w:r>
      </w:hyperlink>
    </w:p>
    <w:p w14:paraId="7F602630" w14:textId="77777777" w:rsidR="00E03715" w:rsidRDefault="00D57121">
      <w:pPr>
        <w:pStyle w:val="TableofFigures"/>
        <w:rPr>
          <w:rFonts w:asciiTheme="minorHAnsi" w:eastAsiaTheme="minorEastAsia" w:hAnsiTheme="minorHAnsi" w:cstheme="minorBidi"/>
          <w:noProof/>
          <w:color w:val="auto"/>
          <w:sz w:val="22"/>
        </w:rPr>
      </w:pPr>
      <w:hyperlink w:anchor="_Toc427747138" w:history="1">
        <w:r w:rsidR="00E03715" w:rsidRPr="00CE4CE2">
          <w:rPr>
            <w:rStyle w:val="Hyperlink"/>
            <w:noProof/>
          </w:rPr>
          <w:t>Table 3.2.4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ESAs in paediatric patients with anaemia associated with HIV or AIDS</w:t>
        </w:r>
        <w:r w:rsidR="00E03715">
          <w:rPr>
            <w:noProof/>
            <w:webHidden/>
          </w:rPr>
          <w:tab/>
        </w:r>
        <w:r w:rsidR="00E03715">
          <w:rPr>
            <w:noProof/>
            <w:webHidden/>
          </w:rPr>
          <w:fldChar w:fldCharType="begin"/>
        </w:r>
        <w:r w:rsidR="00E03715">
          <w:rPr>
            <w:noProof/>
            <w:webHidden/>
          </w:rPr>
          <w:instrText xml:space="preserve"> PAGEREF _Toc427747138 \h </w:instrText>
        </w:r>
        <w:r w:rsidR="00E03715">
          <w:rPr>
            <w:noProof/>
            <w:webHidden/>
          </w:rPr>
        </w:r>
        <w:r w:rsidR="00E03715">
          <w:rPr>
            <w:noProof/>
            <w:webHidden/>
          </w:rPr>
          <w:fldChar w:fldCharType="separate"/>
        </w:r>
        <w:r w:rsidR="000F7A9B">
          <w:rPr>
            <w:noProof/>
            <w:webHidden/>
          </w:rPr>
          <w:t>299</w:t>
        </w:r>
        <w:r w:rsidR="00E03715">
          <w:rPr>
            <w:noProof/>
            <w:webHidden/>
          </w:rPr>
          <w:fldChar w:fldCharType="end"/>
        </w:r>
      </w:hyperlink>
    </w:p>
    <w:p w14:paraId="26A606C3" w14:textId="77777777" w:rsidR="00E03715" w:rsidRDefault="00D57121">
      <w:pPr>
        <w:pStyle w:val="TableofFigures"/>
        <w:rPr>
          <w:rFonts w:asciiTheme="minorHAnsi" w:eastAsiaTheme="minorEastAsia" w:hAnsiTheme="minorHAnsi" w:cstheme="minorBidi"/>
          <w:noProof/>
          <w:color w:val="auto"/>
          <w:sz w:val="22"/>
        </w:rPr>
      </w:pPr>
      <w:hyperlink w:anchor="_Toc427747139" w:history="1">
        <w:r w:rsidR="00E03715" w:rsidRPr="00CE4CE2">
          <w:rPr>
            <w:rStyle w:val="Hyperlink"/>
            <w:noProof/>
          </w:rPr>
          <w:t>Table 3.2.42</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with anaemia associated with HIV or AIDS: Results for ESAs versus no ESAs – Mortality</w:t>
        </w:r>
        <w:r w:rsidR="00E03715">
          <w:rPr>
            <w:noProof/>
            <w:webHidden/>
          </w:rPr>
          <w:tab/>
        </w:r>
        <w:r w:rsidR="00E03715">
          <w:rPr>
            <w:noProof/>
            <w:webHidden/>
          </w:rPr>
          <w:fldChar w:fldCharType="begin"/>
        </w:r>
        <w:r w:rsidR="00E03715">
          <w:rPr>
            <w:noProof/>
            <w:webHidden/>
          </w:rPr>
          <w:instrText xml:space="preserve"> PAGEREF _Toc427747139 \h </w:instrText>
        </w:r>
        <w:r w:rsidR="00E03715">
          <w:rPr>
            <w:noProof/>
            <w:webHidden/>
          </w:rPr>
        </w:r>
        <w:r w:rsidR="00E03715">
          <w:rPr>
            <w:noProof/>
            <w:webHidden/>
          </w:rPr>
          <w:fldChar w:fldCharType="separate"/>
        </w:r>
        <w:r w:rsidR="000F7A9B">
          <w:rPr>
            <w:noProof/>
            <w:webHidden/>
          </w:rPr>
          <w:t>301</w:t>
        </w:r>
        <w:r w:rsidR="00E03715">
          <w:rPr>
            <w:noProof/>
            <w:webHidden/>
          </w:rPr>
          <w:fldChar w:fldCharType="end"/>
        </w:r>
      </w:hyperlink>
    </w:p>
    <w:p w14:paraId="4A5E1BF7" w14:textId="77777777" w:rsidR="00E03715" w:rsidRDefault="00D57121">
      <w:pPr>
        <w:pStyle w:val="TableofFigures"/>
        <w:rPr>
          <w:rFonts w:asciiTheme="minorHAnsi" w:eastAsiaTheme="minorEastAsia" w:hAnsiTheme="minorHAnsi" w:cstheme="minorBidi"/>
          <w:noProof/>
          <w:color w:val="auto"/>
          <w:sz w:val="22"/>
        </w:rPr>
      </w:pPr>
      <w:hyperlink w:anchor="_Toc427747140" w:history="1">
        <w:r w:rsidR="00E03715" w:rsidRPr="00CE4CE2">
          <w:rPr>
            <w:rStyle w:val="Hyperlink"/>
            <w:noProof/>
          </w:rPr>
          <w:t>Table 3.2.43</w:t>
        </w:r>
        <w:r w:rsidR="00E03715">
          <w:rPr>
            <w:rFonts w:asciiTheme="minorHAnsi" w:eastAsiaTheme="minorEastAsia" w:hAnsiTheme="minorHAnsi" w:cstheme="minorBidi"/>
            <w:noProof/>
            <w:color w:val="auto"/>
            <w:sz w:val="22"/>
          </w:rPr>
          <w:tab/>
        </w:r>
        <w:r w:rsidR="00E03715" w:rsidRPr="00CE4CE2">
          <w:rPr>
            <w:rStyle w:val="Hyperlink"/>
            <w:noProof/>
          </w:rPr>
          <w:t xml:space="preserve">Neonatal and paediatric patients with anaemia associated with HIV or AIDS: Results for ESAs versus no ESAs – </w:t>
        </w:r>
        <w:r w:rsidR="00E03715" w:rsidRPr="00CE4CE2">
          <w:rPr>
            <w:rStyle w:val="Hyperlink"/>
            <w:noProof/>
            <w:lang w:eastAsia="en-GB"/>
          </w:rPr>
          <w:t>Laboratory measures (secondary outcome)</w:t>
        </w:r>
        <w:r w:rsidR="00E03715">
          <w:rPr>
            <w:noProof/>
            <w:webHidden/>
          </w:rPr>
          <w:tab/>
        </w:r>
        <w:r w:rsidR="00E03715">
          <w:rPr>
            <w:noProof/>
            <w:webHidden/>
          </w:rPr>
          <w:fldChar w:fldCharType="begin"/>
        </w:r>
        <w:r w:rsidR="00E03715">
          <w:rPr>
            <w:noProof/>
            <w:webHidden/>
          </w:rPr>
          <w:instrText xml:space="preserve"> PAGEREF _Toc427747140 \h </w:instrText>
        </w:r>
        <w:r w:rsidR="00E03715">
          <w:rPr>
            <w:noProof/>
            <w:webHidden/>
          </w:rPr>
        </w:r>
        <w:r w:rsidR="00E03715">
          <w:rPr>
            <w:noProof/>
            <w:webHidden/>
          </w:rPr>
          <w:fldChar w:fldCharType="separate"/>
        </w:r>
        <w:r w:rsidR="000F7A9B">
          <w:rPr>
            <w:noProof/>
            <w:webHidden/>
          </w:rPr>
          <w:t>303</w:t>
        </w:r>
        <w:r w:rsidR="00E03715">
          <w:rPr>
            <w:noProof/>
            <w:webHidden/>
          </w:rPr>
          <w:fldChar w:fldCharType="end"/>
        </w:r>
      </w:hyperlink>
    </w:p>
    <w:p w14:paraId="1763A441" w14:textId="77777777" w:rsidR="00E03715" w:rsidRDefault="00D57121">
      <w:pPr>
        <w:pStyle w:val="TableofFigures"/>
        <w:rPr>
          <w:rFonts w:asciiTheme="minorHAnsi" w:eastAsiaTheme="minorEastAsia" w:hAnsiTheme="minorHAnsi" w:cstheme="minorBidi"/>
          <w:noProof/>
          <w:color w:val="auto"/>
          <w:sz w:val="22"/>
        </w:rPr>
      </w:pPr>
      <w:hyperlink w:anchor="_Toc427747141" w:history="1">
        <w:r w:rsidR="00E03715" w:rsidRPr="00CE4CE2">
          <w:rPr>
            <w:rStyle w:val="Hyperlink"/>
            <w:noProof/>
          </w:rPr>
          <w:t>Table 3.2.44</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hydroxyurea in paediatric patients with sickle cell disease</w:t>
        </w:r>
        <w:r w:rsidR="00E03715">
          <w:rPr>
            <w:noProof/>
            <w:webHidden/>
          </w:rPr>
          <w:tab/>
        </w:r>
        <w:r w:rsidR="00E03715">
          <w:rPr>
            <w:noProof/>
            <w:webHidden/>
          </w:rPr>
          <w:fldChar w:fldCharType="begin"/>
        </w:r>
        <w:r w:rsidR="00E03715">
          <w:rPr>
            <w:noProof/>
            <w:webHidden/>
          </w:rPr>
          <w:instrText xml:space="preserve"> PAGEREF _Toc427747141 \h </w:instrText>
        </w:r>
        <w:r w:rsidR="00E03715">
          <w:rPr>
            <w:noProof/>
            <w:webHidden/>
          </w:rPr>
        </w:r>
        <w:r w:rsidR="00E03715">
          <w:rPr>
            <w:noProof/>
            <w:webHidden/>
          </w:rPr>
          <w:fldChar w:fldCharType="separate"/>
        </w:r>
        <w:r w:rsidR="000F7A9B">
          <w:rPr>
            <w:noProof/>
            <w:webHidden/>
          </w:rPr>
          <w:t>306</w:t>
        </w:r>
        <w:r w:rsidR="00E03715">
          <w:rPr>
            <w:noProof/>
            <w:webHidden/>
          </w:rPr>
          <w:fldChar w:fldCharType="end"/>
        </w:r>
      </w:hyperlink>
    </w:p>
    <w:p w14:paraId="64A11D10" w14:textId="77777777" w:rsidR="00E03715" w:rsidRDefault="00D57121">
      <w:pPr>
        <w:pStyle w:val="TableofFigures"/>
        <w:rPr>
          <w:rFonts w:asciiTheme="minorHAnsi" w:eastAsiaTheme="minorEastAsia" w:hAnsiTheme="minorHAnsi" w:cstheme="minorBidi"/>
          <w:noProof/>
          <w:color w:val="auto"/>
          <w:sz w:val="22"/>
        </w:rPr>
      </w:pPr>
      <w:hyperlink w:anchor="_Toc427747142" w:history="1">
        <w:r w:rsidR="00E03715" w:rsidRPr="00CE4CE2">
          <w:rPr>
            <w:rStyle w:val="Hyperlink"/>
            <w:noProof/>
          </w:rPr>
          <w:t>Table 3.2.45</w:t>
        </w:r>
        <w:r w:rsidR="00E03715">
          <w:rPr>
            <w:rFonts w:asciiTheme="minorHAnsi" w:eastAsiaTheme="minorEastAsia" w:hAnsiTheme="minorHAnsi" w:cstheme="minorBidi"/>
            <w:noProof/>
            <w:color w:val="auto"/>
            <w:sz w:val="22"/>
          </w:rPr>
          <w:tab/>
        </w:r>
        <w:r w:rsidR="00E03715" w:rsidRPr="00CE4CE2">
          <w:rPr>
            <w:rStyle w:val="Hyperlink"/>
            <w:noProof/>
          </w:rPr>
          <w:t>Paediatric patients with sickle cell disease: Results for hydroxyurea versus no hydroxyurea – Transfusion volume or incidence</w:t>
        </w:r>
        <w:r w:rsidR="00E03715">
          <w:rPr>
            <w:noProof/>
            <w:webHidden/>
          </w:rPr>
          <w:tab/>
        </w:r>
        <w:r w:rsidR="00E03715">
          <w:rPr>
            <w:noProof/>
            <w:webHidden/>
          </w:rPr>
          <w:fldChar w:fldCharType="begin"/>
        </w:r>
        <w:r w:rsidR="00E03715">
          <w:rPr>
            <w:noProof/>
            <w:webHidden/>
          </w:rPr>
          <w:instrText xml:space="preserve"> PAGEREF _Toc427747142 \h </w:instrText>
        </w:r>
        <w:r w:rsidR="00E03715">
          <w:rPr>
            <w:noProof/>
            <w:webHidden/>
          </w:rPr>
        </w:r>
        <w:r w:rsidR="00E03715">
          <w:rPr>
            <w:noProof/>
            <w:webHidden/>
          </w:rPr>
          <w:fldChar w:fldCharType="separate"/>
        </w:r>
        <w:r w:rsidR="000F7A9B">
          <w:rPr>
            <w:noProof/>
            <w:webHidden/>
          </w:rPr>
          <w:t>308</w:t>
        </w:r>
        <w:r w:rsidR="00E03715">
          <w:rPr>
            <w:noProof/>
            <w:webHidden/>
          </w:rPr>
          <w:fldChar w:fldCharType="end"/>
        </w:r>
      </w:hyperlink>
    </w:p>
    <w:p w14:paraId="13E4EBA5" w14:textId="77777777" w:rsidR="00E03715" w:rsidRDefault="00D57121">
      <w:pPr>
        <w:pStyle w:val="TableofFigures"/>
        <w:rPr>
          <w:rFonts w:asciiTheme="minorHAnsi" w:eastAsiaTheme="minorEastAsia" w:hAnsiTheme="minorHAnsi" w:cstheme="minorBidi"/>
          <w:noProof/>
          <w:color w:val="auto"/>
          <w:sz w:val="22"/>
        </w:rPr>
      </w:pPr>
      <w:hyperlink w:anchor="_Toc427747143" w:history="1">
        <w:r w:rsidR="00E03715" w:rsidRPr="00CE4CE2">
          <w:rPr>
            <w:rStyle w:val="Hyperlink"/>
            <w:noProof/>
          </w:rPr>
          <w:t>Table 3.2.46</w:t>
        </w:r>
        <w:r w:rsidR="00E03715">
          <w:rPr>
            <w:rFonts w:asciiTheme="minorHAnsi" w:eastAsiaTheme="minorEastAsia" w:hAnsiTheme="minorHAnsi" w:cstheme="minorBidi"/>
            <w:noProof/>
            <w:color w:val="auto"/>
            <w:sz w:val="22"/>
          </w:rPr>
          <w:tab/>
        </w:r>
        <w:r w:rsidR="00E03715" w:rsidRPr="00CE4CE2">
          <w:rPr>
            <w:rStyle w:val="Hyperlink"/>
            <w:noProof/>
          </w:rPr>
          <w:t>Paediatric patients with sickle cell disease: Results for hydroxyurea versus no hydroxyurea – Stroke</w:t>
        </w:r>
        <w:r w:rsidR="00E03715">
          <w:rPr>
            <w:noProof/>
            <w:webHidden/>
          </w:rPr>
          <w:tab/>
        </w:r>
        <w:r w:rsidR="00E03715">
          <w:rPr>
            <w:noProof/>
            <w:webHidden/>
          </w:rPr>
          <w:fldChar w:fldCharType="begin"/>
        </w:r>
        <w:r w:rsidR="00E03715">
          <w:rPr>
            <w:noProof/>
            <w:webHidden/>
          </w:rPr>
          <w:instrText xml:space="preserve"> PAGEREF _Toc427747143 \h </w:instrText>
        </w:r>
        <w:r w:rsidR="00E03715">
          <w:rPr>
            <w:noProof/>
            <w:webHidden/>
          </w:rPr>
        </w:r>
        <w:r w:rsidR="00E03715">
          <w:rPr>
            <w:noProof/>
            <w:webHidden/>
          </w:rPr>
          <w:fldChar w:fldCharType="separate"/>
        </w:r>
        <w:r w:rsidR="000F7A9B">
          <w:rPr>
            <w:noProof/>
            <w:webHidden/>
          </w:rPr>
          <w:t>310</w:t>
        </w:r>
        <w:r w:rsidR="00E03715">
          <w:rPr>
            <w:noProof/>
            <w:webHidden/>
          </w:rPr>
          <w:fldChar w:fldCharType="end"/>
        </w:r>
      </w:hyperlink>
    </w:p>
    <w:p w14:paraId="5030E3F2" w14:textId="77777777" w:rsidR="00E03715" w:rsidRDefault="00D57121">
      <w:pPr>
        <w:pStyle w:val="TableofFigures"/>
        <w:rPr>
          <w:rFonts w:asciiTheme="minorHAnsi" w:eastAsiaTheme="minorEastAsia" w:hAnsiTheme="minorHAnsi" w:cstheme="minorBidi"/>
          <w:noProof/>
          <w:color w:val="auto"/>
          <w:sz w:val="22"/>
        </w:rPr>
      </w:pPr>
      <w:hyperlink w:anchor="_Toc427747144" w:history="1">
        <w:r w:rsidR="00E03715" w:rsidRPr="00CE4CE2">
          <w:rPr>
            <w:rStyle w:val="Hyperlink"/>
            <w:noProof/>
          </w:rPr>
          <w:t>Table 3.2.47</w:t>
        </w:r>
        <w:r w:rsidR="00E03715">
          <w:rPr>
            <w:rFonts w:asciiTheme="minorHAnsi" w:eastAsiaTheme="minorEastAsia" w:hAnsiTheme="minorHAnsi" w:cstheme="minorBidi"/>
            <w:noProof/>
            <w:color w:val="auto"/>
            <w:sz w:val="22"/>
          </w:rPr>
          <w:tab/>
        </w:r>
        <w:r w:rsidR="00E03715" w:rsidRPr="00CE4CE2">
          <w:rPr>
            <w:rStyle w:val="Hyperlink"/>
            <w:noProof/>
          </w:rPr>
          <w:t xml:space="preserve">Paediatric patients with sickle cell disease: </w:t>
        </w:r>
        <w:r w:rsidR="00E03715" w:rsidRPr="00CE4CE2">
          <w:rPr>
            <w:rStyle w:val="Hyperlink"/>
            <w:noProof/>
            <w:lang w:eastAsia="en-GB"/>
          </w:rPr>
          <w:t>Results for hydroxyurea versus no hydroxyurea – Functional/performance status (secondary outcome)</w:t>
        </w:r>
        <w:r w:rsidR="00E03715">
          <w:rPr>
            <w:noProof/>
            <w:webHidden/>
          </w:rPr>
          <w:tab/>
        </w:r>
        <w:r w:rsidR="00E03715">
          <w:rPr>
            <w:noProof/>
            <w:webHidden/>
          </w:rPr>
          <w:fldChar w:fldCharType="begin"/>
        </w:r>
        <w:r w:rsidR="00E03715">
          <w:rPr>
            <w:noProof/>
            <w:webHidden/>
          </w:rPr>
          <w:instrText xml:space="preserve"> PAGEREF _Toc427747144 \h </w:instrText>
        </w:r>
        <w:r w:rsidR="00E03715">
          <w:rPr>
            <w:noProof/>
            <w:webHidden/>
          </w:rPr>
        </w:r>
        <w:r w:rsidR="00E03715">
          <w:rPr>
            <w:noProof/>
            <w:webHidden/>
          </w:rPr>
          <w:fldChar w:fldCharType="separate"/>
        </w:r>
        <w:r w:rsidR="000F7A9B">
          <w:rPr>
            <w:noProof/>
            <w:webHidden/>
          </w:rPr>
          <w:t>312</w:t>
        </w:r>
        <w:r w:rsidR="00E03715">
          <w:rPr>
            <w:noProof/>
            <w:webHidden/>
          </w:rPr>
          <w:fldChar w:fldCharType="end"/>
        </w:r>
      </w:hyperlink>
    </w:p>
    <w:p w14:paraId="7EA58DEE" w14:textId="77777777" w:rsidR="00E03715" w:rsidRDefault="00D57121">
      <w:pPr>
        <w:pStyle w:val="TableofFigures"/>
        <w:rPr>
          <w:rFonts w:asciiTheme="minorHAnsi" w:eastAsiaTheme="minorEastAsia" w:hAnsiTheme="minorHAnsi" w:cstheme="minorBidi"/>
          <w:noProof/>
          <w:color w:val="auto"/>
          <w:sz w:val="22"/>
        </w:rPr>
      </w:pPr>
      <w:hyperlink w:anchor="_Toc427747145" w:history="1">
        <w:r w:rsidR="00E03715" w:rsidRPr="00CE4CE2">
          <w:rPr>
            <w:rStyle w:val="Hyperlink"/>
            <w:noProof/>
          </w:rPr>
          <w:t>Table 3.2.48</w:t>
        </w:r>
        <w:r w:rsidR="00E03715">
          <w:rPr>
            <w:rFonts w:asciiTheme="minorHAnsi" w:eastAsiaTheme="minorEastAsia" w:hAnsiTheme="minorHAnsi" w:cstheme="minorBidi"/>
            <w:noProof/>
            <w:color w:val="auto"/>
            <w:sz w:val="22"/>
          </w:rPr>
          <w:tab/>
        </w:r>
        <w:r w:rsidR="00E03715" w:rsidRPr="00CE4CE2">
          <w:rPr>
            <w:rStyle w:val="Hyperlink"/>
            <w:noProof/>
          </w:rPr>
          <w:t xml:space="preserve">Paediatric patients with sickle cell disease: </w:t>
        </w:r>
        <w:r w:rsidR="00E03715" w:rsidRPr="00CE4CE2">
          <w:rPr>
            <w:rStyle w:val="Hyperlink"/>
            <w:noProof/>
            <w:lang w:eastAsia="en-GB"/>
          </w:rPr>
          <w:t>Results for hydroxyurea versus no hydroxyurea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45 \h </w:instrText>
        </w:r>
        <w:r w:rsidR="00E03715">
          <w:rPr>
            <w:noProof/>
            <w:webHidden/>
          </w:rPr>
        </w:r>
        <w:r w:rsidR="00E03715">
          <w:rPr>
            <w:noProof/>
            <w:webHidden/>
          </w:rPr>
          <w:fldChar w:fldCharType="separate"/>
        </w:r>
        <w:r w:rsidR="000F7A9B">
          <w:rPr>
            <w:noProof/>
            <w:webHidden/>
          </w:rPr>
          <w:t>314</w:t>
        </w:r>
        <w:r w:rsidR="00E03715">
          <w:rPr>
            <w:noProof/>
            <w:webHidden/>
          </w:rPr>
          <w:fldChar w:fldCharType="end"/>
        </w:r>
      </w:hyperlink>
    </w:p>
    <w:p w14:paraId="3042ED8E" w14:textId="77777777" w:rsidR="00E03715" w:rsidRDefault="00D57121">
      <w:pPr>
        <w:pStyle w:val="TableofFigures"/>
        <w:rPr>
          <w:rFonts w:asciiTheme="minorHAnsi" w:eastAsiaTheme="minorEastAsia" w:hAnsiTheme="minorHAnsi" w:cstheme="minorBidi"/>
          <w:noProof/>
          <w:color w:val="auto"/>
          <w:sz w:val="22"/>
        </w:rPr>
      </w:pPr>
      <w:hyperlink w:anchor="_Toc427747146" w:history="1">
        <w:r w:rsidR="00E03715" w:rsidRPr="00CE4CE2">
          <w:rPr>
            <w:rStyle w:val="Hyperlink"/>
            <w:noProof/>
          </w:rPr>
          <w:t>Table 3.2.49</w:t>
        </w:r>
        <w:r w:rsidR="00E03715">
          <w:rPr>
            <w:rFonts w:asciiTheme="minorHAnsi" w:eastAsiaTheme="minorEastAsia" w:hAnsiTheme="minorHAnsi" w:cstheme="minorBidi"/>
            <w:noProof/>
            <w:color w:val="auto"/>
            <w:sz w:val="22"/>
          </w:rPr>
          <w:tab/>
        </w:r>
        <w:r w:rsidR="00E03715" w:rsidRPr="00CE4CE2">
          <w:rPr>
            <w:rStyle w:val="Hyperlink"/>
            <w:noProof/>
          </w:rPr>
          <w:t xml:space="preserve">Paediatric patients with sickle cell disease: </w:t>
        </w:r>
        <w:r w:rsidR="00E03715" w:rsidRPr="00CE4CE2">
          <w:rPr>
            <w:rStyle w:val="Hyperlink"/>
            <w:noProof/>
            <w:lang w:eastAsia="en-GB"/>
          </w:rPr>
          <w:t>Results for hydroxyurea versus no hydroxyurea – Chronic pain (secondary outcome)</w:t>
        </w:r>
        <w:r w:rsidR="00E03715">
          <w:rPr>
            <w:noProof/>
            <w:webHidden/>
          </w:rPr>
          <w:tab/>
        </w:r>
        <w:r w:rsidR="00E03715">
          <w:rPr>
            <w:noProof/>
            <w:webHidden/>
          </w:rPr>
          <w:fldChar w:fldCharType="begin"/>
        </w:r>
        <w:r w:rsidR="00E03715">
          <w:rPr>
            <w:noProof/>
            <w:webHidden/>
          </w:rPr>
          <w:instrText xml:space="preserve"> PAGEREF _Toc427747146 \h </w:instrText>
        </w:r>
        <w:r w:rsidR="00E03715">
          <w:rPr>
            <w:noProof/>
            <w:webHidden/>
          </w:rPr>
        </w:r>
        <w:r w:rsidR="00E03715">
          <w:rPr>
            <w:noProof/>
            <w:webHidden/>
          </w:rPr>
          <w:fldChar w:fldCharType="separate"/>
        </w:r>
        <w:r w:rsidR="000F7A9B">
          <w:rPr>
            <w:noProof/>
            <w:webHidden/>
          </w:rPr>
          <w:t>316</w:t>
        </w:r>
        <w:r w:rsidR="00E03715">
          <w:rPr>
            <w:noProof/>
            <w:webHidden/>
          </w:rPr>
          <w:fldChar w:fldCharType="end"/>
        </w:r>
      </w:hyperlink>
    </w:p>
    <w:p w14:paraId="12A03170" w14:textId="77777777" w:rsidR="00E03715" w:rsidRDefault="00D57121">
      <w:pPr>
        <w:pStyle w:val="TableofFigures"/>
        <w:rPr>
          <w:rFonts w:asciiTheme="minorHAnsi" w:eastAsiaTheme="minorEastAsia" w:hAnsiTheme="minorHAnsi" w:cstheme="minorBidi"/>
          <w:noProof/>
          <w:color w:val="auto"/>
          <w:sz w:val="22"/>
        </w:rPr>
      </w:pPr>
      <w:hyperlink w:anchor="_Toc427747147" w:history="1">
        <w:r w:rsidR="00E03715" w:rsidRPr="00CE4CE2">
          <w:rPr>
            <w:rStyle w:val="Hyperlink"/>
            <w:noProof/>
          </w:rPr>
          <w:t>Table 3.2.50</w:t>
        </w:r>
        <w:r w:rsidR="00E03715">
          <w:rPr>
            <w:rFonts w:asciiTheme="minorHAnsi" w:eastAsiaTheme="minorEastAsia" w:hAnsiTheme="minorHAnsi" w:cstheme="minorBidi"/>
            <w:noProof/>
            <w:color w:val="auto"/>
            <w:sz w:val="22"/>
          </w:rPr>
          <w:tab/>
        </w:r>
        <w:r w:rsidR="00E03715" w:rsidRPr="00CE4CE2">
          <w:rPr>
            <w:rStyle w:val="Hyperlink"/>
            <w:noProof/>
          </w:rPr>
          <w:t xml:space="preserve">Paediatric patients with sickle cell disease: </w:t>
        </w:r>
        <w:r w:rsidR="00E03715" w:rsidRPr="00CE4CE2">
          <w:rPr>
            <w:rStyle w:val="Hyperlink"/>
            <w:noProof/>
            <w:lang w:eastAsia="en-GB"/>
          </w:rPr>
          <w:t>Results for hydroxyurea versus no hydroxyurea – Vaso-occlusive events (secondary outcome)</w:t>
        </w:r>
        <w:r w:rsidR="00E03715">
          <w:rPr>
            <w:noProof/>
            <w:webHidden/>
          </w:rPr>
          <w:tab/>
        </w:r>
        <w:r w:rsidR="00E03715">
          <w:rPr>
            <w:noProof/>
            <w:webHidden/>
          </w:rPr>
          <w:fldChar w:fldCharType="begin"/>
        </w:r>
        <w:r w:rsidR="00E03715">
          <w:rPr>
            <w:noProof/>
            <w:webHidden/>
          </w:rPr>
          <w:instrText xml:space="preserve"> PAGEREF _Toc427747147 \h </w:instrText>
        </w:r>
        <w:r w:rsidR="00E03715">
          <w:rPr>
            <w:noProof/>
            <w:webHidden/>
          </w:rPr>
        </w:r>
        <w:r w:rsidR="00E03715">
          <w:rPr>
            <w:noProof/>
            <w:webHidden/>
          </w:rPr>
          <w:fldChar w:fldCharType="separate"/>
        </w:r>
        <w:r w:rsidR="000F7A9B">
          <w:rPr>
            <w:noProof/>
            <w:webHidden/>
          </w:rPr>
          <w:t>319</w:t>
        </w:r>
        <w:r w:rsidR="00E03715">
          <w:rPr>
            <w:noProof/>
            <w:webHidden/>
          </w:rPr>
          <w:fldChar w:fldCharType="end"/>
        </w:r>
      </w:hyperlink>
    </w:p>
    <w:p w14:paraId="269548CA" w14:textId="77777777" w:rsidR="00E03715" w:rsidRDefault="00D57121">
      <w:pPr>
        <w:pStyle w:val="TableofFigures"/>
        <w:rPr>
          <w:rFonts w:asciiTheme="minorHAnsi" w:eastAsiaTheme="minorEastAsia" w:hAnsiTheme="minorHAnsi" w:cstheme="minorBidi"/>
          <w:noProof/>
          <w:color w:val="auto"/>
          <w:sz w:val="22"/>
        </w:rPr>
      </w:pPr>
      <w:hyperlink w:anchor="_Toc427747148" w:history="1">
        <w:r w:rsidR="00E03715" w:rsidRPr="00CE4CE2">
          <w:rPr>
            <w:rStyle w:val="Hyperlink"/>
            <w:noProof/>
          </w:rPr>
          <w:t>Table 3.2.5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ESAs in neonatal and paediatric patients requiring surgery</w:t>
        </w:r>
        <w:r w:rsidR="00E03715">
          <w:rPr>
            <w:noProof/>
            <w:webHidden/>
          </w:rPr>
          <w:tab/>
        </w:r>
        <w:r w:rsidR="00E03715">
          <w:rPr>
            <w:noProof/>
            <w:webHidden/>
          </w:rPr>
          <w:fldChar w:fldCharType="begin"/>
        </w:r>
        <w:r w:rsidR="00E03715">
          <w:rPr>
            <w:noProof/>
            <w:webHidden/>
          </w:rPr>
          <w:instrText xml:space="preserve"> PAGEREF _Toc427747148 \h </w:instrText>
        </w:r>
        <w:r w:rsidR="00E03715">
          <w:rPr>
            <w:noProof/>
            <w:webHidden/>
          </w:rPr>
        </w:r>
        <w:r w:rsidR="00E03715">
          <w:rPr>
            <w:noProof/>
            <w:webHidden/>
          </w:rPr>
          <w:fldChar w:fldCharType="separate"/>
        </w:r>
        <w:r w:rsidR="000F7A9B">
          <w:rPr>
            <w:noProof/>
            <w:webHidden/>
          </w:rPr>
          <w:t>323</w:t>
        </w:r>
        <w:r w:rsidR="00E03715">
          <w:rPr>
            <w:noProof/>
            <w:webHidden/>
          </w:rPr>
          <w:fldChar w:fldCharType="end"/>
        </w:r>
      </w:hyperlink>
    </w:p>
    <w:p w14:paraId="48164293" w14:textId="77777777" w:rsidR="00E03715" w:rsidRDefault="00D57121">
      <w:pPr>
        <w:pStyle w:val="TableofFigures"/>
        <w:rPr>
          <w:rFonts w:asciiTheme="minorHAnsi" w:eastAsiaTheme="minorEastAsia" w:hAnsiTheme="minorHAnsi" w:cstheme="minorBidi"/>
          <w:noProof/>
          <w:color w:val="auto"/>
          <w:sz w:val="22"/>
        </w:rPr>
      </w:pPr>
      <w:hyperlink w:anchor="_Toc427747149" w:history="1">
        <w:r w:rsidR="00E03715" w:rsidRPr="00CE4CE2">
          <w:rPr>
            <w:rStyle w:val="Hyperlink"/>
            <w:noProof/>
          </w:rPr>
          <w:t>Table 3.2.52</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ESAs versus no ESAs (with or without iron) – Transfusion volume or incidence</w:t>
        </w:r>
        <w:r w:rsidR="00E03715">
          <w:rPr>
            <w:noProof/>
            <w:webHidden/>
          </w:rPr>
          <w:tab/>
        </w:r>
        <w:r w:rsidR="00E03715">
          <w:rPr>
            <w:noProof/>
            <w:webHidden/>
          </w:rPr>
          <w:fldChar w:fldCharType="begin"/>
        </w:r>
        <w:r w:rsidR="00E03715">
          <w:rPr>
            <w:noProof/>
            <w:webHidden/>
          </w:rPr>
          <w:instrText xml:space="preserve"> PAGEREF _Toc427747149 \h </w:instrText>
        </w:r>
        <w:r w:rsidR="00E03715">
          <w:rPr>
            <w:noProof/>
            <w:webHidden/>
          </w:rPr>
        </w:r>
        <w:r w:rsidR="00E03715">
          <w:rPr>
            <w:noProof/>
            <w:webHidden/>
          </w:rPr>
          <w:fldChar w:fldCharType="separate"/>
        </w:r>
        <w:r w:rsidR="000F7A9B">
          <w:rPr>
            <w:noProof/>
            <w:webHidden/>
          </w:rPr>
          <w:t>325</w:t>
        </w:r>
        <w:r w:rsidR="00E03715">
          <w:rPr>
            <w:noProof/>
            <w:webHidden/>
          </w:rPr>
          <w:fldChar w:fldCharType="end"/>
        </w:r>
      </w:hyperlink>
    </w:p>
    <w:p w14:paraId="1904EF66" w14:textId="77777777" w:rsidR="00E03715" w:rsidRDefault="00D57121">
      <w:pPr>
        <w:pStyle w:val="TableofFigures"/>
        <w:rPr>
          <w:rFonts w:asciiTheme="minorHAnsi" w:eastAsiaTheme="minorEastAsia" w:hAnsiTheme="minorHAnsi" w:cstheme="minorBidi"/>
          <w:noProof/>
          <w:color w:val="auto"/>
          <w:sz w:val="22"/>
        </w:rPr>
      </w:pPr>
      <w:hyperlink w:anchor="_Toc427747150" w:history="1">
        <w:r w:rsidR="00E03715" w:rsidRPr="00CE4CE2">
          <w:rPr>
            <w:rStyle w:val="Hyperlink"/>
            <w:noProof/>
          </w:rPr>
          <w:t>Table 3.2.53</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ESAs versus no ESAs – Thromboembolic events</w:t>
        </w:r>
        <w:r w:rsidR="00E03715">
          <w:rPr>
            <w:noProof/>
            <w:webHidden/>
          </w:rPr>
          <w:tab/>
        </w:r>
        <w:r w:rsidR="00E03715">
          <w:rPr>
            <w:noProof/>
            <w:webHidden/>
          </w:rPr>
          <w:fldChar w:fldCharType="begin"/>
        </w:r>
        <w:r w:rsidR="00E03715">
          <w:rPr>
            <w:noProof/>
            <w:webHidden/>
          </w:rPr>
          <w:instrText xml:space="preserve"> PAGEREF _Toc427747150 \h </w:instrText>
        </w:r>
        <w:r w:rsidR="00E03715">
          <w:rPr>
            <w:noProof/>
            <w:webHidden/>
          </w:rPr>
        </w:r>
        <w:r w:rsidR="00E03715">
          <w:rPr>
            <w:noProof/>
            <w:webHidden/>
          </w:rPr>
          <w:fldChar w:fldCharType="separate"/>
        </w:r>
        <w:r w:rsidR="000F7A9B">
          <w:rPr>
            <w:noProof/>
            <w:webHidden/>
          </w:rPr>
          <w:t>328</w:t>
        </w:r>
        <w:r w:rsidR="00E03715">
          <w:rPr>
            <w:noProof/>
            <w:webHidden/>
          </w:rPr>
          <w:fldChar w:fldCharType="end"/>
        </w:r>
      </w:hyperlink>
    </w:p>
    <w:p w14:paraId="6D60E867" w14:textId="77777777" w:rsidR="00E03715" w:rsidRDefault="00D57121">
      <w:pPr>
        <w:pStyle w:val="TableofFigures"/>
        <w:rPr>
          <w:rFonts w:asciiTheme="minorHAnsi" w:eastAsiaTheme="minorEastAsia" w:hAnsiTheme="minorHAnsi" w:cstheme="minorBidi"/>
          <w:noProof/>
          <w:color w:val="auto"/>
          <w:sz w:val="22"/>
        </w:rPr>
      </w:pPr>
      <w:hyperlink w:anchor="_Toc427747151" w:history="1">
        <w:r w:rsidR="00E03715" w:rsidRPr="00CE4CE2">
          <w:rPr>
            <w:rStyle w:val="Hyperlink"/>
            <w:noProof/>
          </w:rPr>
          <w:t>Table 3.2.54</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ESAs versus no ESAs – Mortality</w:t>
        </w:r>
        <w:r w:rsidR="00E03715">
          <w:rPr>
            <w:noProof/>
            <w:webHidden/>
          </w:rPr>
          <w:tab/>
        </w:r>
        <w:r w:rsidR="00E03715">
          <w:rPr>
            <w:noProof/>
            <w:webHidden/>
          </w:rPr>
          <w:fldChar w:fldCharType="begin"/>
        </w:r>
        <w:r w:rsidR="00E03715">
          <w:rPr>
            <w:noProof/>
            <w:webHidden/>
          </w:rPr>
          <w:instrText xml:space="preserve"> PAGEREF _Toc427747151 \h </w:instrText>
        </w:r>
        <w:r w:rsidR="00E03715">
          <w:rPr>
            <w:noProof/>
            <w:webHidden/>
          </w:rPr>
        </w:r>
        <w:r w:rsidR="00E03715">
          <w:rPr>
            <w:noProof/>
            <w:webHidden/>
          </w:rPr>
          <w:fldChar w:fldCharType="separate"/>
        </w:r>
        <w:r w:rsidR="000F7A9B">
          <w:rPr>
            <w:noProof/>
            <w:webHidden/>
          </w:rPr>
          <w:t>330</w:t>
        </w:r>
        <w:r w:rsidR="00E03715">
          <w:rPr>
            <w:noProof/>
            <w:webHidden/>
          </w:rPr>
          <w:fldChar w:fldCharType="end"/>
        </w:r>
      </w:hyperlink>
    </w:p>
    <w:p w14:paraId="39C0BB25" w14:textId="77777777" w:rsidR="00E03715" w:rsidRDefault="00D57121">
      <w:pPr>
        <w:pStyle w:val="TableofFigures"/>
        <w:rPr>
          <w:rFonts w:asciiTheme="minorHAnsi" w:eastAsiaTheme="minorEastAsia" w:hAnsiTheme="minorHAnsi" w:cstheme="minorBidi"/>
          <w:noProof/>
          <w:color w:val="auto"/>
          <w:sz w:val="22"/>
        </w:rPr>
      </w:pPr>
      <w:hyperlink w:anchor="_Toc427747152" w:history="1">
        <w:r w:rsidR="00E03715" w:rsidRPr="00CE4CE2">
          <w:rPr>
            <w:rStyle w:val="Hyperlink"/>
            <w:noProof/>
          </w:rPr>
          <w:t>Table 3.2.55</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ESAs versus no ESAs – Functional / performance status (secondary outcome)</w:t>
        </w:r>
        <w:r w:rsidR="00E03715">
          <w:rPr>
            <w:noProof/>
            <w:webHidden/>
          </w:rPr>
          <w:tab/>
        </w:r>
        <w:r w:rsidR="00E03715">
          <w:rPr>
            <w:noProof/>
            <w:webHidden/>
          </w:rPr>
          <w:fldChar w:fldCharType="begin"/>
        </w:r>
        <w:r w:rsidR="00E03715">
          <w:rPr>
            <w:noProof/>
            <w:webHidden/>
          </w:rPr>
          <w:instrText xml:space="preserve"> PAGEREF _Toc427747152 \h </w:instrText>
        </w:r>
        <w:r w:rsidR="00E03715">
          <w:rPr>
            <w:noProof/>
            <w:webHidden/>
          </w:rPr>
        </w:r>
        <w:r w:rsidR="00E03715">
          <w:rPr>
            <w:noProof/>
            <w:webHidden/>
          </w:rPr>
          <w:fldChar w:fldCharType="separate"/>
        </w:r>
        <w:r w:rsidR="000F7A9B">
          <w:rPr>
            <w:noProof/>
            <w:webHidden/>
          </w:rPr>
          <w:t>332</w:t>
        </w:r>
        <w:r w:rsidR="00E03715">
          <w:rPr>
            <w:noProof/>
            <w:webHidden/>
          </w:rPr>
          <w:fldChar w:fldCharType="end"/>
        </w:r>
      </w:hyperlink>
    </w:p>
    <w:p w14:paraId="31D83A5B" w14:textId="77777777" w:rsidR="00E03715" w:rsidRDefault="00D57121">
      <w:pPr>
        <w:pStyle w:val="TableofFigures"/>
        <w:rPr>
          <w:rFonts w:asciiTheme="minorHAnsi" w:eastAsiaTheme="minorEastAsia" w:hAnsiTheme="minorHAnsi" w:cstheme="minorBidi"/>
          <w:noProof/>
          <w:color w:val="auto"/>
          <w:sz w:val="22"/>
        </w:rPr>
      </w:pPr>
      <w:hyperlink w:anchor="_Toc427747153" w:history="1">
        <w:r w:rsidR="00E03715" w:rsidRPr="00CE4CE2">
          <w:rPr>
            <w:rStyle w:val="Hyperlink"/>
            <w:noProof/>
          </w:rPr>
          <w:t>Table 3.2.56</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ESAs versus no ESAs – Laboratory measures (secondary outcome)</w:t>
        </w:r>
        <w:r w:rsidR="00E03715">
          <w:rPr>
            <w:noProof/>
            <w:webHidden/>
          </w:rPr>
          <w:tab/>
        </w:r>
        <w:r w:rsidR="00E03715">
          <w:rPr>
            <w:noProof/>
            <w:webHidden/>
          </w:rPr>
          <w:fldChar w:fldCharType="begin"/>
        </w:r>
        <w:r w:rsidR="00E03715">
          <w:rPr>
            <w:noProof/>
            <w:webHidden/>
          </w:rPr>
          <w:instrText xml:space="preserve"> PAGEREF _Toc427747153 \h </w:instrText>
        </w:r>
        <w:r w:rsidR="00E03715">
          <w:rPr>
            <w:noProof/>
            <w:webHidden/>
          </w:rPr>
        </w:r>
        <w:r w:rsidR="00E03715">
          <w:rPr>
            <w:noProof/>
            <w:webHidden/>
          </w:rPr>
          <w:fldChar w:fldCharType="separate"/>
        </w:r>
        <w:r w:rsidR="000F7A9B">
          <w:rPr>
            <w:noProof/>
            <w:webHidden/>
          </w:rPr>
          <w:t>337</w:t>
        </w:r>
        <w:r w:rsidR="00E03715">
          <w:rPr>
            <w:noProof/>
            <w:webHidden/>
          </w:rPr>
          <w:fldChar w:fldCharType="end"/>
        </w:r>
      </w:hyperlink>
    </w:p>
    <w:p w14:paraId="4F438C93" w14:textId="77777777" w:rsidR="00E03715" w:rsidRDefault="00D57121">
      <w:pPr>
        <w:pStyle w:val="TableofFigures"/>
        <w:rPr>
          <w:rFonts w:asciiTheme="minorHAnsi" w:eastAsiaTheme="minorEastAsia" w:hAnsiTheme="minorHAnsi" w:cstheme="minorBidi"/>
          <w:noProof/>
          <w:color w:val="auto"/>
          <w:sz w:val="22"/>
        </w:rPr>
      </w:pPr>
      <w:hyperlink w:anchor="_Toc427747154" w:history="1">
        <w:r w:rsidR="00E03715" w:rsidRPr="00CE4CE2">
          <w:rPr>
            <w:rStyle w:val="Hyperlink"/>
            <w:noProof/>
          </w:rPr>
          <w:t>Table 3.2.57</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ESAs in critically ill paediatric patients</w:t>
        </w:r>
        <w:r w:rsidR="00E03715">
          <w:rPr>
            <w:noProof/>
            <w:webHidden/>
          </w:rPr>
          <w:tab/>
        </w:r>
        <w:r w:rsidR="00E03715">
          <w:rPr>
            <w:noProof/>
            <w:webHidden/>
          </w:rPr>
          <w:fldChar w:fldCharType="begin"/>
        </w:r>
        <w:r w:rsidR="00E03715">
          <w:rPr>
            <w:noProof/>
            <w:webHidden/>
          </w:rPr>
          <w:instrText xml:space="preserve"> PAGEREF _Toc427747154 \h </w:instrText>
        </w:r>
        <w:r w:rsidR="00E03715">
          <w:rPr>
            <w:noProof/>
            <w:webHidden/>
          </w:rPr>
        </w:r>
        <w:r w:rsidR="00E03715">
          <w:rPr>
            <w:noProof/>
            <w:webHidden/>
          </w:rPr>
          <w:fldChar w:fldCharType="separate"/>
        </w:r>
        <w:r w:rsidR="000F7A9B">
          <w:rPr>
            <w:noProof/>
            <w:webHidden/>
          </w:rPr>
          <w:t>340</w:t>
        </w:r>
        <w:r w:rsidR="00E03715">
          <w:rPr>
            <w:noProof/>
            <w:webHidden/>
          </w:rPr>
          <w:fldChar w:fldCharType="end"/>
        </w:r>
      </w:hyperlink>
    </w:p>
    <w:p w14:paraId="6D74C33C" w14:textId="77777777" w:rsidR="00E03715" w:rsidRDefault="00D57121">
      <w:pPr>
        <w:pStyle w:val="TableofFigures"/>
        <w:rPr>
          <w:rFonts w:asciiTheme="minorHAnsi" w:eastAsiaTheme="minorEastAsia" w:hAnsiTheme="minorHAnsi" w:cstheme="minorBidi"/>
          <w:noProof/>
          <w:color w:val="auto"/>
          <w:sz w:val="22"/>
        </w:rPr>
      </w:pPr>
      <w:hyperlink w:anchor="_Toc427747155" w:history="1">
        <w:r w:rsidR="00E03715" w:rsidRPr="00CE4CE2">
          <w:rPr>
            <w:rStyle w:val="Hyperlink"/>
            <w:noProof/>
          </w:rPr>
          <w:t>Table 3.2.58</w:t>
        </w:r>
        <w:r w:rsidR="00E03715">
          <w:rPr>
            <w:rFonts w:asciiTheme="minorHAnsi" w:eastAsiaTheme="minorEastAsia" w:hAnsiTheme="minorHAnsi" w:cstheme="minorBidi"/>
            <w:noProof/>
            <w:color w:val="auto"/>
            <w:sz w:val="22"/>
          </w:rPr>
          <w:tab/>
        </w:r>
        <w:r w:rsidR="00E03715" w:rsidRPr="00CE4CE2">
          <w:rPr>
            <w:rStyle w:val="Hyperlink"/>
            <w:noProof/>
          </w:rPr>
          <w:t>Critically ill paediatric patients: Results for ESAs versus no ESAs – Transfusion volume or incidence</w:t>
        </w:r>
        <w:r w:rsidR="00E03715">
          <w:rPr>
            <w:noProof/>
            <w:webHidden/>
          </w:rPr>
          <w:tab/>
        </w:r>
        <w:r w:rsidR="00E03715">
          <w:rPr>
            <w:noProof/>
            <w:webHidden/>
          </w:rPr>
          <w:fldChar w:fldCharType="begin"/>
        </w:r>
        <w:r w:rsidR="00E03715">
          <w:rPr>
            <w:noProof/>
            <w:webHidden/>
          </w:rPr>
          <w:instrText xml:space="preserve"> PAGEREF _Toc427747155 \h </w:instrText>
        </w:r>
        <w:r w:rsidR="00E03715">
          <w:rPr>
            <w:noProof/>
            <w:webHidden/>
          </w:rPr>
        </w:r>
        <w:r w:rsidR="00E03715">
          <w:rPr>
            <w:noProof/>
            <w:webHidden/>
          </w:rPr>
          <w:fldChar w:fldCharType="separate"/>
        </w:r>
        <w:r w:rsidR="000F7A9B">
          <w:rPr>
            <w:noProof/>
            <w:webHidden/>
          </w:rPr>
          <w:t>342</w:t>
        </w:r>
        <w:r w:rsidR="00E03715">
          <w:rPr>
            <w:noProof/>
            <w:webHidden/>
          </w:rPr>
          <w:fldChar w:fldCharType="end"/>
        </w:r>
      </w:hyperlink>
    </w:p>
    <w:p w14:paraId="3372BADA" w14:textId="77777777" w:rsidR="00E03715" w:rsidRDefault="00D57121">
      <w:pPr>
        <w:pStyle w:val="TableofFigures"/>
        <w:rPr>
          <w:rFonts w:asciiTheme="minorHAnsi" w:eastAsiaTheme="minorEastAsia" w:hAnsiTheme="minorHAnsi" w:cstheme="minorBidi"/>
          <w:noProof/>
          <w:color w:val="auto"/>
          <w:sz w:val="22"/>
        </w:rPr>
      </w:pPr>
      <w:hyperlink w:anchor="_Toc427747156" w:history="1">
        <w:r w:rsidR="00E03715" w:rsidRPr="00CE4CE2">
          <w:rPr>
            <w:rStyle w:val="Hyperlink"/>
            <w:noProof/>
          </w:rPr>
          <w:t>Table 3.2.59</w:t>
        </w:r>
        <w:r w:rsidR="00E03715">
          <w:rPr>
            <w:rFonts w:asciiTheme="minorHAnsi" w:eastAsiaTheme="minorEastAsia" w:hAnsiTheme="minorHAnsi" w:cstheme="minorBidi"/>
            <w:noProof/>
            <w:color w:val="auto"/>
            <w:sz w:val="22"/>
          </w:rPr>
          <w:tab/>
        </w:r>
        <w:r w:rsidR="00E03715" w:rsidRPr="00CE4CE2">
          <w:rPr>
            <w:rStyle w:val="Hyperlink"/>
            <w:noProof/>
          </w:rPr>
          <w:t>Critically ill paediatric patients: Results for ESAs versus no ESAs – Mortality</w:t>
        </w:r>
        <w:r w:rsidR="00E03715">
          <w:rPr>
            <w:noProof/>
            <w:webHidden/>
          </w:rPr>
          <w:tab/>
        </w:r>
        <w:r w:rsidR="00E03715">
          <w:rPr>
            <w:noProof/>
            <w:webHidden/>
          </w:rPr>
          <w:fldChar w:fldCharType="begin"/>
        </w:r>
        <w:r w:rsidR="00E03715">
          <w:rPr>
            <w:noProof/>
            <w:webHidden/>
          </w:rPr>
          <w:instrText xml:space="preserve"> PAGEREF _Toc427747156 \h </w:instrText>
        </w:r>
        <w:r w:rsidR="00E03715">
          <w:rPr>
            <w:noProof/>
            <w:webHidden/>
          </w:rPr>
        </w:r>
        <w:r w:rsidR="00E03715">
          <w:rPr>
            <w:noProof/>
            <w:webHidden/>
          </w:rPr>
          <w:fldChar w:fldCharType="separate"/>
        </w:r>
        <w:r w:rsidR="000F7A9B">
          <w:rPr>
            <w:noProof/>
            <w:webHidden/>
          </w:rPr>
          <w:t>345</w:t>
        </w:r>
        <w:r w:rsidR="00E03715">
          <w:rPr>
            <w:noProof/>
            <w:webHidden/>
          </w:rPr>
          <w:fldChar w:fldCharType="end"/>
        </w:r>
      </w:hyperlink>
    </w:p>
    <w:p w14:paraId="5376FFCE" w14:textId="77777777" w:rsidR="00E03715" w:rsidRDefault="00D57121">
      <w:pPr>
        <w:pStyle w:val="TableofFigures"/>
        <w:rPr>
          <w:rFonts w:asciiTheme="minorHAnsi" w:eastAsiaTheme="minorEastAsia" w:hAnsiTheme="minorHAnsi" w:cstheme="minorBidi"/>
          <w:noProof/>
          <w:color w:val="auto"/>
          <w:sz w:val="22"/>
        </w:rPr>
      </w:pPr>
      <w:hyperlink w:anchor="_Toc427747157" w:history="1">
        <w:r w:rsidR="00E03715" w:rsidRPr="00CE4CE2">
          <w:rPr>
            <w:rStyle w:val="Hyperlink"/>
            <w:noProof/>
          </w:rPr>
          <w:t>Table 3.2.60</w:t>
        </w:r>
        <w:r w:rsidR="00E03715">
          <w:rPr>
            <w:rFonts w:asciiTheme="minorHAnsi" w:eastAsiaTheme="minorEastAsia" w:hAnsiTheme="minorHAnsi" w:cstheme="minorBidi"/>
            <w:noProof/>
            <w:color w:val="auto"/>
            <w:sz w:val="22"/>
          </w:rPr>
          <w:tab/>
        </w:r>
        <w:r w:rsidR="00E03715" w:rsidRPr="00CE4CE2">
          <w:rPr>
            <w:rStyle w:val="Hyperlink"/>
            <w:noProof/>
          </w:rPr>
          <w:t>Critically ill paediatric patients: Results for ESAs versus no ESAs – Laboratory measures (Hb, Hct, ferritin) (secondary outcome)</w:t>
        </w:r>
        <w:r w:rsidR="00E03715">
          <w:rPr>
            <w:noProof/>
            <w:webHidden/>
          </w:rPr>
          <w:tab/>
        </w:r>
        <w:r w:rsidR="00E03715">
          <w:rPr>
            <w:noProof/>
            <w:webHidden/>
          </w:rPr>
          <w:fldChar w:fldCharType="begin"/>
        </w:r>
        <w:r w:rsidR="00E03715">
          <w:rPr>
            <w:noProof/>
            <w:webHidden/>
          </w:rPr>
          <w:instrText xml:space="preserve"> PAGEREF _Toc427747157 \h </w:instrText>
        </w:r>
        <w:r w:rsidR="00E03715">
          <w:rPr>
            <w:noProof/>
            <w:webHidden/>
          </w:rPr>
        </w:r>
        <w:r w:rsidR="00E03715">
          <w:rPr>
            <w:noProof/>
            <w:webHidden/>
          </w:rPr>
          <w:fldChar w:fldCharType="separate"/>
        </w:r>
        <w:r w:rsidR="000F7A9B">
          <w:rPr>
            <w:noProof/>
            <w:webHidden/>
          </w:rPr>
          <w:t>347</w:t>
        </w:r>
        <w:r w:rsidR="00E03715">
          <w:rPr>
            <w:noProof/>
            <w:webHidden/>
          </w:rPr>
          <w:fldChar w:fldCharType="end"/>
        </w:r>
      </w:hyperlink>
    </w:p>
    <w:p w14:paraId="17406E09" w14:textId="77777777" w:rsidR="00E03715" w:rsidRDefault="00D57121">
      <w:pPr>
        <w:pStyle w:val="TableofFigures"/>
        <w:rPr>
          <w:rFonts w:asciiTheme="minorHAnsi" w:eastAsiaTheme="minorEastAsia" w:hAnsiTheme="minorHAnsi" w:cstheme="minorBidi"/>
          <w:noProof/>
          <w:color w:val="auto"/>
          <w:sz w:val="22"/>
        </w:rPr>
      </w:pPr>
      <w:hyperlink w:anchor="_Toc427747158" w:history="1">
        <w:r w:rsidR="00E03715" w:rsidRPr="00CE4CE2">
          <w:rPr>
            <w:rStyle w:val="Hyperlink"/>
            <w:noProof/>
          </w:rPr>
          <w:t>Table 3.3.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FFP in preterm and low birth weight infants</w:t>
        </w:r>
        <w:r w:rsidR="00E03715">
          <w:rPr>
            <w:noProof/>
            <w:webHidden/>
          </w:rPr>
          <w:tab/>
        </w:r>
        <w:r w:rsidR="00E03715">
          <w:rPr>
            <w:noProof/>
            <w:webHidden/>
          </w:rPr>
          <w:fldChar w:fldCharType="begin"/>
        </w:r>
        <w:r w:rsidR="00E03715">
          <w:rPr>
            <w:noProof/>
            <w:webHidden/>
          </w:rPr>
          <w:instrText xml:space="preserve"> PAGEREF _Toc427747158 \h </w:instrText>
        </w:r>
        <w:r w:rsidR="00E03715">
          <w:rPr>
            <w:noProof/>
            <w:webHidden/>
          </w:rPr>
        </w:r>
        <w:r w:rsidR="00E03715">
          <w:rPr>
            <w:noProof/>
            <w:webHidden/>
          </w:rPr>
          <w:fldChar w:fldCharType="separate"/>
        </w:r>
        <w:r w:rsidR="000F7A9B">
          <w:rPr>
            <w:noProof/>
            <w:webHidden/>
          </w:rPr>
          <w:t>353</w:t>
        </w:r>
        <w:r w:rsidR="00E03715">
          <w:rPr>
            <w:noProof/>
            <w:webHidden/>
          </w:rPr>
          <w:fldChar w:fldCharType="end"/>
        </w:r>
      </w:hyperlink>
    </w:p>
    <w:p w14:paraId="1DCA0DD6" w14:textId="77777777" w:rsidR="00E03715" w:rsidRDefault="00D57121">
      <w:pPr>
        <w:pStyle w:val="TableofFigures"/>
        <w:rPr>
          <w:rFonts w:asciiTheme="minorHAnsi" w:eastAsiaTheme="minorEastAsia" w:hAnsiTheme="minorHAnsi" w:cstheme="minorBidi"/>
          <w:noProof/>
          <w:color w:val="auto"/>
          <w:sz w:val="22"/>
        </w:rPr>
      </w:pPr>
      <w:hyperlink w:anchor="_Toc427747159" w:history="1">
        <w:r w:rsidR="00E03715" w:rsidRPr="00CE4CE2">
          <w:rPr>
            <w:rStyle w:val="Hyperlink"/>
            <w:noProof/>
          </w:rPr>
          <w:t xml:space="preserve">Table 3.3.2 </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FFP in preterm and low birth weight infants</w:t>
        </w:r>
        <w:r w:rsidR="00E03715">
          <w:rPr>
            <w:noProof/>
            <w:webHidden/>
          </w:rPr>
          <w:tab/>
        </w:r>
        <w:r w:rsidR="00E03715">
          <w:rPr>
            <w:noProof/>
            <w:webHidden/>
          </w:rPr>
          <w:fldChar w:fldCharType="begin"/>
        </w:r>
        <w:r w:rsidR="00E03715">
          <w:rPr>
            <w:noProof/>
            <w:webHidden/>
          </w:rPr>
          <w:instrText xml:space="preserve"> PAGEREF _Toc427747159 \h </w:instrText>
        </w:r>
        <w:r w:rsidR="00E03715">
          <w:rPr>
            <w:noProof/>
            <w:webHidden/>
          </w:rPr>
        </w:r>
        <w:r w:rsidR="00E03715">
          <w:rPr>
            <w:noProof/>
            <w:webHidden/>
          </w:rPr>
          <w:fldChar w:fldCharType="separate"/>
        </w:r>
        <w:r w:rsidR="000F7A9B">
          <w:rPr>
            <w:noProof/>
            <w:webHidden/>
          </w:rPr>
          <w:t>354</w:t>
        </w:r>
        <w:r w:rsidR="00E03715">
          <w:rPr>
            <w:noProof/>
            <w:webHidden/>
          </w:rPr>
          <w:fldChar w:fldCharType="end"/>
        </w:r>
      </w:hyperlink>
    </w:p>
    <w:p w14:paraId="6B8197EA" w14:textId="77777777" w:rsidR="00E03715" w:rsidRDefault="00D57121">
      <w:pPr>
        <w:pStyle w:val="TableofFigures"/>
        <w:rPr>
          <w:rFonts w:asciiTheme="minorHAnsi" w:eastAsiaTheme="minorEastAsia" w:hAnsiTheme="minorHAnsi" w:cstheme="minorBidi"/>
          <w:noProof/>
          <w:color w:val="auto"/>
          <w:sz w:val="22"/>
        </w:rPr>
      </w:pPr>
      <w:hyperlink w:anchor="_Toc427747160" w:history="1">
        <w:r w:rsidR="00E03715" w:rsidRPr="00CE4CE2">
          <w:rPr>
            <w:rStyle w:val="Hyperlink"/>
            <w:noProof/>
          </w:rPr>
          <w:t xml:space="preserve">Table 3.3.3 </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FFP versus no FFP – mortality</w:t>
        </w:r>
        <w:r w:rsidR="00E03715">
          <w:rPr>
            <w:noProof/>
            <w:webHidden/>
          </w:rPr>
          <w:tab/>
        </w:r>
        <w:r w:rsidR="00E03715">
          <w:rPr>
            <w:noProof/>
            <w:webHidden/>
          </w:rPr>
          <w:fldChar w:fldCharType="begin"/>
        </w:r>
        <w:r w:rsidR="00E03715">
          <w:rPr>
            <w:noProof/>
            <w:webHidden/>
          </w:rPr>
          <w:instrText xml:space="preserve"> PAGEREF _Toc427747160 \h </w:instrText>
        </w:r>
        <w:r w:rsidR="00E03715">
          <w:rPr>
            <w:noProof/>
            <w:webHidden/>
          </w:rPr>
        </w:r>
        <w:r w:rsidR="00E03715">
          <w:rPr>
            <w:noProof/>
            <w:webHidden/>
          </w:rPr>
          <w:fldChar w:fldCharType="separate"/>
        </w:r>
        <w:r w:rsidR="000F7A9B">
          <w:rPr>
            <w:noProof/>
            <w:webHidden/>
          </w:rPr>
          <w:t>356</w:t>
        </w:r>
        <w:r w:rsidR="00E03715">
          <w:rPr>
            <w:noProof/>
            <w:webHidden/>
          </w:rPr>
          <w:fldChar w:fldCharType="end"/>
        </w:r>
      </w:hyperlink>
    </w:p>
    <w:p w14:paraId="65ADEFA8" w14:textId="77777777" w:rsidR="00E03715" w:rsidRDefault="00D57121">
      <w:pPr>
        <w:pStyle w:val="TableofFigures"/>
        <w:rPr>
          <w:rFonts w:asciiTheme="minorHAnsi" w:eastAsiaTheme="minorEastAsia" w:hAnsiTheme="minorHAnsi" w:cstheme="minorBidi"/>
          <w:noProof/>
          <w:color w:val="auto"/>
          <w:sz w:val="22"/>
        </w:rPr>
      </w:pPr>
      <w:hyperlink w:anchor="_Toc427747161" w:history="1">
        <w:r w:rsidR="00E03715" w:rsidRPr="00CE4CE2">
          <w:rPr>
            <w:rStyle w:val="Hyperlink"/>
            <w:noProof/>
          </w:rPr>
          <w:t xml:space="preserve">Table 3.3.4 </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FFP versus no FFP – bleeding events</w:t>
        </w:r>
        <w:r w:rsidR="00E03715">
          <w:rPr>
            <w:noProof/>
            <w:webHidden/>
          </w:rPr>
          <w:tab/>
        </w:r>
        <w:r w:rsidR="00E03715">
          <w:rPr>
            <w:noProof/>
            <w:webHidden/>
          </w:rPr>
          <w:fldChar w:fldCharType="begin"/>
        </w:r>
        <w:r w:rsidR="00E03715">
          <w:rPr>
            <w:noProof/>
            <w:webHidden/>
          </w:rPr>
          <w:instrText xml:space="preserve"> PAGEREF _Toc427747161 \h </w:instrText>
        </w:r>
        <w:r w:rsidR="00E03715">
          <w:rPr>
            <w:noProof/>
            <w:webHidden/>
          </w:rPr>
        </w:r>
        <w:r w:rsidR="00E03715">
          <w:rPr>
            <w:noProof/>
            <w:webHidden/>
          </w:rPr>
          <w:fldChar w:fldCharType="separate"/>
        </w:r>
        <w:r w:rsidR="000F7A9B">
          <w:rPr>
            <w:noProof/>
            <w:webHidden/>
          </w:rPr>
          <w:t>359</w:t>
        </w:r>
        <w:r w:rsidR="00E03715">
          <w:rPr>
            <w:noProof/>
            <w:webHidden/>
          </w:rPr>
          <w:fldChar w:fldCharType="end"/>
        </w:r>
      </w:hyperlink>
    </w:p>
    <w:p w14:paraId="5CCFDF6A" w14:textId="77777777" w:rsidR="00E03715" w:rsidRDefault="00D57121">
      <w:pPr>
        <w:pStyle w:val="TableofFigures"/>
        <w:rPr>
          <w:rFonts w:asciiTheme="minorHAnsi" w:eastAsiaTheme="minorEastAsia" w:hAnsiTheme="minorHAnsi" w:cstheme="minorBidi"/>
          <w:noProof/>
          <w:color w:val="auto"/>
          <w:sz w:val="22"/>
        </w:rPr>
      </w:pPr>
      <w:hyperlink w:anchor="_Toc427747162" w:history="1">
        <w:r w:rsidR="00E03715" w:rsidRPr="00CE4CE2">
          <w:rPr>
            <w:rStyle w:val="Hyperlink"/>
            <w:noProof/>
          </w:rPr>
          <w:t xml:space="preserve">Table 3.3.5 </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platelet transfusions in preterm infants (&lt;37 weeks gestational age)</w:t>
        </w:r>
        <w:r w:rsidR="00E03715">
          <w:rPr>
            <w:noProof/>
            <w:webHidden/>
          </w:rPr>
          <w:tab/>
        </w:r>
        <w:r w:rsidR="00E03715">
          <w:rPr>
            <w:noProof/>
            <w:webHidden/>
          </w:rPr>
          <w:fldChar w:fldCharType="begin"/>
        </w:r>
        <w:r w:rsidR="00E03715">
          <w:rPr>
            <w:noProof/>
            <w:webHidden/>
          </w:rPr>
          <w:instrText xml:space="preserve"> PAGEREF _Toc427747162 \h </w:instrText>
        </w:r>
        <w:r w:rsidR="00E03715">
          <w:rPr>
            <w:noProof/>
            <w:webHidden/>
          </w:rPr>
        </w:r>
        <w:r w:rsidR="00E03715">
          <w:rPr>
            <w:noProof/>
            <w:webHidden/>
          </w:rPr>
          <w:fldChar w:fldCharType="separate"/>
        </w:r>
        <w:r w:rsidR="000F7A9B">
          <w:rPr>
            <w:noProof/>
            <w:webHidden/>
          </w:rPr>
          <w:t>364</w:t>
        </w:r>
        <w:r w:rsidR="00E03715">
          <w:rPr>
            <w:noProof/>
            <w:webHidden/>
          </w:rPr>
          <w:fldChar w:fldCharType="end"/>
        </w:r>
      </w:hyperlink>
    </w:p>
    <w:p w14:paraId="2DBAC81D" w14:textId="77777777" w:rsidR="00E03715" w:rsidRDefault="00D57121">
      <w:pPr>
        <w:pStyle w:val="TableofFigures"/>
        <w:rPr>
          <w:rFonts w:asciiTheme="minorHAnsi" w:eastAsiaTheme="minorEastAsia" w:hAnsiTheme="minorHAnsi" w:cstheme="minorBidi"/>
          <w:noProof/>
          <w:color w:val="auto"/>
          <w:sz w:val="22"/>
        </w:rPr>
      </w:pPr>
      <w:hyperlink w:anchor="_Toc427747163" w:history="1">
        <w:r w:rsidR="00E03715" w:rsidRPr="00CE4CE2">
          <w:rPr>
            <w:rStyle w:val="Hyperlink"/>
            <w:noProof/>
          </w:rPr>
          <w:t>Table 3.3.6</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platelet transfusion versus no platelet transfusion – mortality</w:t>
        </w:r>
        <w:r w:rsidR="00E03715">
          <w:rPr>
            <w:noProof/>
            <w:webHidden/>
          </w:rPr>
          <w:tab/>
        </w:r>
        <w:r w:rsidR="00E03715">
          <w:rPr>
            <w:noProof/>
            <w:webHidden/>
          </w:rPr>
          <w:fldChar w:fldCharType="begin"/>
        </w:r>
        <w:r w:rsidR="00E03715">
          <w:rPr>
            <w:noProof/>
            <w:webHidden/>
          </w:rPr>
          <w:instrText xml:space="preserve"> PAGEREF _Toc427747163 \h </w:instrText>
        </w:r>
        <w:r w:rsidR="00E03715">
          <w:rPr>
            <w:noProof/>
            <w:webHidden/>
          </w:rPr>
        </w:r>
        <w:r w:rsidR="00E03715">
          <w:rPr>
            <w:noProof/>
            <w:webHidden/>
          </w:rPr>
          <w:fldChar w:fldCharType="separate"/>
        </w:r>
        <w:r w:rsidR="000F7A9B">
          <w:rPr>
            <w:noProof/>
            <w:webHidden/>
          </w:rPr>
          <w:t>367</w:t>
        </w:r>
        <w:r w:rsidR="00E03715">
          <w:rPr>
            <w:noProof/>
            <w:webHidden/>
          </w:rPr>
          <w:fldChar w:fldCharType="end"/>
        </w:r>
      </w:hyperlink>
    </w:p>
    <w:p w14:paraId="719BDBDF" w14:textId="77777777" w:rsidR="00E03715" w:rsidRDefault="00D57121">
      <w:pPr>
        <w:pStyle w:val="TableofFigures"/>
        <w:rPr>
          <w:rFonts w:asciiTheme="minorHAnsi" w:eastAsiaTheme="minorEastAsia" w:hAnsiTheme="minorHAnsi" w:cstheme="minorBidi"/>
          <w:noProof/>
          <w:color w:val="auto"/>
          <w:sz w:val="22"/>
        </w:rPr>
      </w:pPr>
      <w:hyperlink w:anchor="_Toc427747164" w:history="1">
        <w:r w:rsidR="00E03715" w:rsidRPr="00CE4CE2">
          <w:rPr>
            <w:rStyle w:val="Hyperlink"/>
            <w:noProof/>
          </w:rPr>
          <w:t>Table 3.3.7</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platelet transfusion versus different platelet transfusion strategy – mortality</w:t>
        </w:r>
        <w:r w:rsidR="00E03715">
          <w:rPr>
            <w:noProof/>
            <w:webHidden/>
          </w:rPr>
          <w:tab/>
        </w:r>
        <w:r w:rsidR="00E03715">
          <w:rPr>
            <w:noProof/>
            <w:webHidden/>
          </w:rPr>
          <w:fldChar w:fldCharType="begin"/>
        </w:r>
        <w:r w:rsidR="00E03715">
          <w:rPr>
            <w:noProof/>
            <w:webHidden/>
          </w:rPr>
          <w:instrText xml:space="preserve"> PAGEREF _Toc427747164 \h </w:instrText>
        </w:r>
        <w:r w:rsidR="00E03715">
          <w:rPr>
            <w:noProof/>
            <w:webHidden/>
          </w:rPr>
        </w:r>
        <w:r w:rsidR="00E03715">
          <w:rPr>
            <w:noProof/>
            <w:webHidden/>
          </w:rPr>
          <w:fldChar w:fldCharType="separate"/>
        </w:r>
        <w:r w:rsidR="000F7A9B">
          <w:rPr>
            <w:noProof/>
            <w:webHidden/>
          </w:rPr>
          <w:t>371</w:t>
        </w:r>
        <w:r w:rsidR="00E03715">
          <w:rPr>
            <w:noProof/>
            <w:webHidden/>
          </w:rPr>
          <w:fldChar w:fldCharType="end"/>
        </w:r>
      </w:hyperlink>
    </w:p>
    <w:p w14:paraId="034EE3F7" w14:textId="77777777" w:rsidR="00E03715" w:rsidRDefault="00D57121">
      <w:pPr>
        <w:pStyle w:val="TableofFigures"/>
        <w:rPr>
          <w:rFonts w:asciiTheme="minorHAnsi" w:eastAsiaTheme="minorEastAsia" w:hAnsiTheme="minorHAnsi" w:cstheme="minorBidi"/>
          <w:noProof/>
          <w:color w:val="auto"/>
          <w:sz w:val="22"/>
        </w:rPr>
      </w:pPr>
      <w:hyperlink w:anchor="_Toc427747165" w:history="1">
        <w:r w:rsidR="00E03715" w:rsidRPr="00CE4CE2">
          <w:rPr>
            <w:rStyle w:val="Hyperlink"/>
            <w:noProof/>
          </w:rPr>
          <w:t>Table 3.3.8</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platelet transfusion versus no platelet transfusion – bleeding events</w:t>
        </w:r>
        <w:r w:rsidR="00E03715">
          <w:rPr>
            <w:noProof/>
            <w:webHidden/>
          </w:rPr>
          <w:tab/>
        </w:r>
        <w:r w:rsidR="00E03715">
          <w:rPr>
            <w:noProof/>
            <w:webHidden/>
          </w:rPr>
          <w:fldChar w:fldCharType="begin"/>
        </w:r>
        <w:r w:rsidR="00E03715">
          <w:rPr>
            <w:noProof/>
            <w:webHidden/>
          </w:rPr>
          <w:instrText xml:space="preserve"> PAGEREF _Toc427747165 \h </w:instrText>
        </w:r>
        <w:r w:rsidR="00E03715">
          <w:rPr>
            <w:noProof/>
            <w:webHidden/>
          </w:rPr>
        </w:r>
        <w:r w:rsidR="00E03715">
          <w:rPr>
            <w:noProof/>
            <w:webHidden/>
          </w:rPr>
          <w:fldChar w:fldCharType="separate"/>
        </w:r>
        <w:r w:rsidR="000F7A9B">
          <w:rPr>
            <w:noProof/>
            <w:webHidden/>
          </w:rPr>
          <w:t>373</w:t>
        </w:r>
        <w:r w:rsidR="00E03715">
          <w:rPr>
            <w:noProof/>
            <w:webHidden/>
          </w:rPr>
          <w:fldChar w:fldCharType="end"/>
        </w:r>
      </w:hyperlink>
    </w:p>
    <w:p w14:paraId="048C2811" w14:textId="77777777" w:rsidR="00E03715" w:rsidRDefault="00D57121">
      <w:pPr>
        <w:pStyle w:val="TableofFigures"/>
        <w:rPr>
          <w:rFonts w:asciiTheme="minorHAnsi" w:eastAsiaTheme="minorEastAsia" w:hAnsiTheme="minorHAnsi" w:cstheme="minorBidi"/>
          <w:noProof/>
          <w:color w:val="auto"/>
          <w:sz w:val="22"/>
        </w:rPr>
      </w:pPr>
      <w:hyperlink w:anchor="_Toc427747166" w:history="1">
        <w:r w:rsidR="00E03715" w:rsidRPr="00CE4CE2">
          <w:rPr>
            <w:rStyle w:val="Hyperlink"/>
            <w:noProof/>
          </w:rPr>
          <w:t>Table 3.3.9</w:t>
        </w:r>
        <w:r w:rsidR="00E03715">
          <w:rPr>
            <w:rFonts w:asciiTheme="minorHAnsi" w:eastAsiaTheme="minorEastAsia" w:hAnsiTheme="minorHAnsi" w:cstheme="minorBidi"/>
            <w:noProof/>
            <w:color w:val="auto"/>
            <w:sz w:val="22"/>
          </w:rPr>
          <w:tab/>
        </w:r>
        <w:r w:rsidR="00E03715" w:rsidRPr="00CE4CE2">
          <w:rPr>
            <w:rStyle w:val="Hyperlink"/>
            <w:noProof/>
          </w:rPr>
          <w:t>Preterm infants: Results for platelet transfusion versus different platelet transfusion strategy – bleeding events</w:t>
        </w:r>
        <w:r w:rsidR="00E03715">
          <w:rPr>
            <w:noProof/>
            <w:webHidden/>
          </w:rPr>
          <w:tab/>
        </w:r>
        <w:r w:rsidR="00E03715">
          <w:rPr>
            <w:noProof/>
            <w:webHidden/>
          </w:rPr>
          <w:fldChar w:fldCharType="begin"/>
        </w:r>
        <w:r w:rsidR="00E03715">
          <w:rPr>
            <w:noProof/>
            <w:webHidden/>
          </w:rPr>
          <w:instrText xml:space="preserve"> PAGEREF _Toc427747166 \h </w:instrText>
        </w:r>
        <w:r w:rsidR="00E03715">
          <w:rPr>
            <w:noProof/>
            <w:webHidden/>
          </w:rPr>
        </w:r>
        <w:r w:rsidR="00E03715">
          <w:rPr>
            <w:noProof/>
            <w:webHidden/>
          </w:rPr>
          <w:fldChar w:fldCharType="separate"/>
        </w:r>
        <w:r w:rsidR="000F7A9B">
          <w:rPr>
            <w:noProof/>
            <w:webHidden/>
          </w:rPr>
          <w:t>375</w:t>
        </w:r>
        <w:r w:rsidR="00E03715">
          <w:rPr>
            <w:noProof/>
            <w:webHidden/>
          </w:rPr>
          <w:fldChar w:fldCharType="end"/>
        </w:r>
      </w:hyperlink>
    </w:p>
    <w:p w14:paraId="0FE9C389" w14:textId="77777777" w:rsidR="00E03715" w:rsidRDefault="00D57121">
      <w:pPr>
        <w:pStyle w:val="TableofFigures"/>
        <w:rPr>
          <w:rFonts w:asciiTheme="minorHAnsi" w:eastAsiaTheme="minorEastAsia" w:hAnsiTheme="minorHAnsi" w:cstheme="minorBidi"/>
          <w:noProof/>
          <w:color w:val="auto"/>
          <w:sz w:val="22"/>
        </w:rPr>
      </w:pPr>
      <w:hyperlink w:anchor="_Toc427747167" w:history="1">
        <w:r w:rsidR="00E03715" w:rsidRPr="00CE4CE2">
          <w:rPr>
            <w:rStyle w:val="Hyperlink"/>
            <w:noProof/>
          </w:rPr>
          <w:t>Table 3.3.10</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platelet transfusion in neonatal and paediatric patients with cancer</w:t>
        </w:r>
        <w:r w:rsidR="00E03715">
          <w:rPr>
            <w:noProof/>
            <w:webHidden/>
          </w:rPr>
          <w:tab/>
        </w:r>
        <w:r w:rsidR="00E03715">
          <w:rPr>
            <w:noProof/>
            <w:webHidden/>
          </w:rPr>
          <w:fldChar w:fldCharType="begin"/>
        </w:r>
        <w:r w:rsidR="00E03715">
          <w:rPr>
            <w:noProof/>
            <w:webHidden/>
          </w:rPr>
          <w:instrText xml:space="preserve"> PAGEREF _Toc427747167 \h </w:instrText>
        </w:r>
        <w:r w:rsidR="00E03715">
          <w:rPr>
            <w:noProof/>
            <w:webHidden/>
          </w:rPr>
        </w:r>
        <w:r w:rsidR="00E03715">
          <w:rPr>
            <w:noProof/>
            <w:webHidden/>
          </w:rPr>
          <w:fldChar w:fldCharType="separate"/>
        </w:r>
        <w:r w:rsidR="000F7A9B">
          <w:rPr>
            <w:noProof/>
            <w:webHidden/>
          </w:rPr>
          <w:t>380</w:t>
        </w:r>
        <w:r w:rsidR="00E03715">
          <w:rPr>
            <w:noProof/>
            <w:webHidden/>
          </w:rPr>
          <w:fldChar w:fldCharType="end"/>
        </w:r>
      </w:hyperlink>
    </w:p>
    <w:p w14:paraId="15FF2174" w14:textId="77777777" w:rsidR="00E03715" w:rsidRDefault="00D57121">
      <w:pPr>
        <w:pStyle w:val="TableofFigures"/>
        <w:rPr>
          <w:rFonts w:asciiTheme="minorHAnsi" w:eastAsiaTheme="minorEastAsia" w:hAnsiTheme="minorHAnsi" w:cstheme="minorBidi"/>
          <w:noProof/>
          <w:color w:val="auto"/>
          <w:sz w:val="22"/>
        </w:rPr>
      </w:pPr>
      <w:hyperlink w:anchor="_Toc427747168" w:history="1">
        <w:r w:rsidR="00E03715" w:rsidRPr="00CE4CE2">
          <w:rPr>
            <w:rStyle w:val="Hyperlink"/>
            <w:noProof/>
          </w:rPr>
          <w:t>Table 3.3.11</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with cancer: Results for platelet transfusion versus different platelet transfusion strategy – mortality</w:t>
        </w:r>
        <w:r w:rsidR="00E03715">
          <w:rPr>
            <w:noProof/>
            <w:webHidden/>
          </w:rPr>
          <w:tab/>
        </w:r>
        <w:r w:rsidR="00E03715">
          <w:rPr>
            <w:noProof/>
            <w:webHidden/>
          </w:rPr>
          <w:fldChar w:fldCharType="begin"/>
        </w:r>
        <w:r w:rsidR="00E03715">
          <w:rPr>
            <w:noProof/>
            <w:webHidden/>
          </w:rPr>
          <w:instrText xml:space="preserve"> PAGEREF _Toc427747168 \h </w:instrText>
        </w:r>
        <w:r w:rsidR="00E03715">
          <w:rPr>
            <w:noProof/>
            <w:webHidden/>
          </w:rPr>
        </w:r>
        <w:r w:rsidR="00E03715">
          <w:rPr>
            <w:noProof/>
            <w:webHidden/>
          </w:rPr>
          <w:fldChar w:fldCharType="separate"/>
        </w:r>
        <w:r w:rsidR="000F7A9B">
          <w:rPr>
            <w:noProof/>
            <w:webHidden/>
          </w:rPr>
          <w:t>382</w:t>
        </w:r>
        <w:r w:rsidR="00E03715">
          <w:rPr>
            <w:noProof/>
            <w:webHidden/>
          </w:rPr>
          <w:fldChar w:fldCharType="end"/>
        </w:r>
      </w:hyperlink>
    </w:p>
    <w:p w14:paraId="77B32451" w14:textId="77777777" w:rsidR="00E03715" w:rsidRDefault="00D57121">
      <w:pPr>
        <w:pStyle w:val="TableofFigures"/>
        <w:rPr>
          <w:rFonts w:asciiTheme="minorHAnsi" w:eastAsiaTheme="minorEastAsia" w:hAnsiTheme="minorHAnsi" w:cstheme="minorBidi"/>
          <w:noProof/>
          <w:color w:val="auto"/>
          <w:sz w:val="22"/>
        </w:rPr>
      </w:pPr>
      <w:hyperlink w:anchor="_Toc427747169" w:history="1">
        <w:r w:rsidR="00E03715" w:rsidRPr="00CE4CE2">
          <w:rPr>
            <w:rStyle w:val="Hyperlink"/>
            <w:noProof/>
          </w:rPr>
          <w:t>Table 3.3.12</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with cancer: Results for platelet transfusion versus different platelet transfusion</w:t>
        </w:r>
        <w:r w:rsidR="00E03715" w:rsidRPr="00CE4CE2">
          <w:rPr>
            <w:rStyle w:val="Hyperlink"/>
            <w:noProof/>
            <w:lang w:eastAsia="en-GB"/>
          </w:rPr>
          <w:t xml:space="preserve"> </w:t>
        </w:r>
        <w:r w:rsidR="00E03715" w:rsidRPr="00CE4CE2">
          <w:rPr>
            <w:rStyle w:val="Hyperlink"/>
            <w:noProof/>
          </w:rPr>
          <w:t>strategy – Bleeding events</w:t>
        </w:r>
        <w:r w:rsidR="00E03715">
          <w:rPr>
            <w:noProof/>
            <w:webHidden/>
          </w:rPr>
          <w:tab/>
        </w:r>
        <w:r w:rsidR="00E03715">
          <w:rPr>
            <w:noProof/>
            <w:webHidden/>
          </w:rPr>
          <w:fldChar w:fldCharType="begin"/>
        </w:r>
        <w:r w:rsidR="00E03715">
          <w:rPr>
            <w:noProof/>
            <w:webHidden/>
          </w:rPr>
          <w:instrText xml:space="preserve"> PAGEREF _Toc427747169 \h </w:instrText>
        </w:r>
        <w:r w:rsidR="00E03715">
          <w:rPr>
            <w:noProof/>
            <w:webHidden/>
          </w:rPr>
        </w:r>
        <w:r w:rsidR="00E03715">
          <w:rPr>
            <w:noProof/>
            <w:webHidden/>
          </w:rPr>
          <w:fldChar w:fldCharType="separate"/>
        </w:r>
        <w:r w:rsidR="000F7A9B">
          <w:rPr>
            <w:noProof/>
            <w:webHidden/>
          </w:rPr>
          <w:t>384</w:t>
        </w:r>
        <w:r w:rsidR="00E03715">
          <w:rPr>
            <w:noProof/>
            <w:webHidden/>
          </w:rPr>
          <w:fldChar w:fldCharType="end"/>
        </w:r>
      </w:hyperlink>
    </w:p>
    <w:p w14:paraId="2E852285" w14:textId="77777777" w:rsidR="00E03715" w:rsidRDefault="00D57121">
      <w:pPr>
        <w:pStyle w:val="TableofFigures"/>
        <w:rPr>
          <w:rFonts w:asciiTheme="minorHAnsi" w:eastAsiaTheme="minorEastAsia" w:hAnsiTheme="minorHAnsi" w:cstheme="minorBidi"/>
          <w:noProof/>
          <w:color w:val="auto"/>
          <w:sz w:val="22"/>
        </w:rPr>
      </w:pPr>
      <w:hyperlink w:anchor="_Toc427747170" w:history="1">
        <w:r w:rsidR="00E03715" w:rsidRPr="00CE4CE2">
          <w:rPr>
            <w:rStyle w:val="Hyperlink"/>
            <w:noProof/>
          </w:rPr>
          <w:t>Table 3.3.13</w:t>
        </w:r>
        <w:r w:rsidR="00E03715">
          <w:rPr>
            <w:rFonts w:asciiTheme="minorHAnsi" w:eastAsiaTheme="minorEastAsia" w:hAnsiTheme="minorHAnsi" w:cstheme="minorBidi"/>
            <w:noProof/>
            <w:color w:val="auto"/>
            <w:sz w:val="22"/>
          </w:rPr>
          <w:tab/>
        </w:r>
        <w:r w:rsidR="00E03715" w:rsidRPr="00CE4CE2">
          <w:rPr>
            <w:rStyle w:val="Hyperlink"/>
            <w:noProof/>
          </w:rPr>
          <w:t xml:space="preserve"> Neonatal and paediatric patients with cancer: Results for platelet transfusion versus different platelet transfusion</w:t>
        </w:r>
        <w:r w:rsidR="00E03715" w:rsidRPr="00CE4CE2">
          <w:rPr>
            <w:rStyle w:val="Hyperlink"/>
            <w:noProof/>
            <w:lang w:eastAsia="en-GB"/>
          </w:rPr>
          <w:t xml:space="preserve"> </w:t>
        </w:r>
        <w:r w:rsidR="00E03715" w:rsidRPr="00CE4CE2">
          <w:rPr>
            <w:rStyle w:val="Hyperlink"/>
            <w:noProof/>
          </w:rPr>
          <w:t>strategy – transfusion volume or incidence</w:t>
        </w:r>
        <w:r w:rsidR="00E03715">
          <w:rPr>
            <w:noProof/>
            <w:webHidden/>
          </w:rPr>
          <w:tab/>
        </w:r>
        <w:r w:rsidR="00E03715">
          <w:rPr>
            <w:noProof/>
            <w:webHidden/>
          </w:rPr>
          <w:fldChar w:fldCharType="begin"/>
        </w:r>
        <w:r w:rsidR="00E03715">
          <w:rPr>
            <w:noProof/>
            <w:webHidden/>
          </w:rPr>
          <w:instrText xml:space="preserve"> PAGEREF _Toc427747170 \h </w:instrText>
        </w:r>
        <w:r w:rsidR="00E03715">
          <w:rPr>
            <w:noProof/>
            <w:webHidden/>
          </w:rPr>
        </w:r>
        <w:r w:rsidR="00E03715">
          <w:rPr>
            <w:noProof/>
            <w:webHidden/>
          </w:rPr>
          <w:fldChar w:fldCharType="separate"/>
        </w:r>
        <w:r w:rsidR="000F7A9B">
          <w:rPr>
            <w:noProof/>
            <w:webHidden/>
          </w:rPr>
          <w:t>386</w:t>
        </w:r>
        <w:r w:rsidR="00E03715">
          <w:rPr>
            <w:noProof/>
            <w:webHidden/>
          </w:rPr>
          <w:fldChar w:fldCharType="end"/>
        </w:r>
      </w:hyperlink>
    </w:p>
    <w:p w14:paraId="448A0994" w14:textId="77777777" w:rsidR="00E03715" w:rsidRDefault="00D57121">
      <w:pPr>
        <w:pStyle w:val="TableofFigures"/>
        <w:rPr>
          <w:rFonts w:asciiTheme="minorHAnsi" w:eastAsiaTheme="minorEastAsia" w:hAnsiTheme="minorHAnsi" w:cstheme="minorBidi"/>
          <w:noProof/>
          <w:color w:val="auto"/>
          <w:sz w:val="22"/>
        </w:rPr>
      </w:pPr>
      <w:hyperlink w:anchor="_Toc427747171" w:history="1">
        <w:r w:rsidR="00E03715" w:rsidRPr="00CE4CE2">
          <w:rPr>
            <w:rStyle w:val="Hyperlink"/>
            <w:noProof/>
          </w:rPr>
          <w:t>Table 3.3.14</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FFP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171 \h </w:instrText>
        </w:r>
        <w:r w:rsidR="00E03715">
          <w:rPr>
            <w:noProof/>
            <w:webHidden/>
          </w:rPr>
        </w:r>
        <w:r w:rsidR="00E03715">
          <w:rPr>
            <w:noProof/>
            <w:webHidden/>
          </w:rPr>
          <w:fldChar w:fldCharType="separate"/>
        </w:r>
        <w:r w:rsidR="000F7A9B">
          <w:rPr>
            <w:noProof/>
            <w:webHidden/>
          </w:rPr>
          <w:t>389</w:t>
        </w:r>
        <w:r w:rsidR="00E03715">
          <w:rPr>
            <w:noProof/>
            <w:webHidden/>
          </w:rPr>
          <w:fldChar w:fldCharType="end"/>
        </w:r>
      </w:hyperlink>
    </w:p>
    <w:p w14:paraId="7E9E549E" w14:textId="77777777" w:rsidR="00E03715" w:rsidRDefault="00D57121">
      <w:pPr>
        <w:pStyle w:val="TableofFigures"/>
        <w:rPr>
          <w:rFonts w:asciiTheme="minorHAnsi" w:eastAsiaTheme="minorEastAsia" w:hAnsiTheme="minorHAnsi" w:cstheme="minorBidi"/>
          <w:noProof/>
          <w:color w:val="auto"/>
          <w:sz w:val="22"/>
        </w:rPr>
      </w:pPr>
      <w:hyperlink w:anchor="_Toc427747172" w:history="1">
        <w:r w:rsidR="00E03715" w:rsidRPr="00CE4CE2">
          <w:rPr>
            <w:rStyle w:val="Hyperlink"/>
            <w:noProof/>
          </w:rPr>
          <w:t>Table 3.3.15</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FFP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172 \h </w:instrText>
        </w:r>
        <w:r w:rsidR="00E03715">
          <w:rPr>
            <w:noProof/>
            <w:webHidden/>
          </w:rPr>
        </w:r>
        <w:r w:rsidR="00E03715">
          <w:rPr>
            <w:noProof/>
            <w:webHidden/>
          </w:rPr>
          <w:fldChar w:fldCharType="separate"/>
        </w:r>
        <w:r w:rsidR="000F7A9B">
          <w:rPr>
            <w:noProof/>
            <w:webHidden/>
          </w:rPr>
          <w:t>389</w:t>
        </w:r>
        <w:r w:rsidR="00E03715">
          <w:rPr>
            <w:noProof/>
            <w:webHidden/>
          </w:rPr>
          <w:fldChar w:fldCharType="end"/>
        </w:r>
      </w:hyperlink>
    </w:p>
    <w:p w14:paraId="1B213A25" w14:textId="77777777" w:rsidR="00E03715" w:rsidRDefault="00D57121">
      <w:pPr>
        <w:pStyle w:val="TableofFigures"/>
        <w:rPr>
          <w:rFonts w:asciiTheme="minorHAnsi" w:eastAsiaTheme="minorEastAsia" w:hAnsiTheme="minorHAnsi" w:cstheme="minorBidi"/>
          <w:noProof/>
          <w:color w:val="auto"/>
          <w:sz w:val="22"/>
        </w:rPr>
      </w:pPr>
      <w:hyperlink w:anchor="_Toc427747173" w:history="1">
        <w:r w:rsidR="00E03715" w:rsidRPr="00CE4CE2">
          <w:rPr>
            <w:rStyle w:val="Hyperlink"/>
            <w:noProof/>
          </w:rPr>
          <w:t>Table 3.3.16</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cardiac surgery: Results for FFP versus no FFP – mortality</w:t>
        </w:r>
        <w:r w:rsidR="00E03715">
          <w:rPr>
            <w:noProof/>
            <w:webHidden/>
          </w:rPr>
          <w:tab/>
        </w:r>
        <w:r w:rsidR="00E03715">
          <w:rPr>
            <w:noProof/>
            <w:webHidden/>
          </w:rPr>
          <w:fldChar w:fldCharType="begin"/>
        </w:r>
        <w:r w:rsidR="00E03715">
          <w:rPr>
            <w:noProof/>
            <w:webHidden/>
          </w:rPr>
          <w:instrText xml:space="preserve"> PAGEREF _Toc427747173 \h </w:instrText>
        </w:r>
        <w:r w:rsidR="00E03715">
          <w:rPr>
            <w:noProof/>
            <w:webHidden/>
          </w:rPr>
        </w:r>
        <w:r w:rsidR="00E03715">
          <w:rPr>
            <w:noProof/>
            <w:webHidden/>
          </w:rPr>
          <w:fldChar w:fldCharType="separate"/>
        </w:r>
        <w:r w:rsidR="000F7A9B">
          <w:rPr>
            <w:noProof/>
            <w:webHidden/>
          </w:rPr>
          <w:t>391</w:t>
        </w:r>
        <w:r w:rsidR="00E03715">
          <w:rPr>
            <w:noProof/>
            <w:webHidden/>
          </w:rPr>
          <w:fldChar w:fldCharType="end"/>
        </w:r>
      </w:hyperlink>
    </w:p>
    <w:p w14:paraId="64C063F2" w14:textId="77777777" w:rsidR="00E03715" w:rsidRDefault="00D57121">
      <w:pPr>
        <w:pStyle w:val="TableofFigures"/>
        <w:rPr>
          <w:rFonts w:asciiTheme="minorHAnsi" w:eastAsiaTheme="minorEastAsia" w:hAnsiTheme="minorHAnsi" w:cstheme="minorBidi"/>
          <w:noProof/>
          <w:color w:val="auto"/>
          <w:sz w:val="22"/>
        </w:rPr>
      </w:pPr>
      <w:hyperlink w:anchor="_Toc427747174" w:history="1">
        <w:r w:rsidR="00E03715" w:rsidRPr="00CE4CE2">
          <w:rPr>
            <w:rStyle w:val="Hyperlink"/>
            <w:noProof/>
          </w:rPr>
          <w:t>Table 3.3.17</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cardiac surgery: Results for FFP versus no FFP – bleeding events (major and minor)</w:t>
        </w:r>
        <w:r w:rsidR="00E03715">
          <w:rPr>
            <w:noProof/>
            <w:webHidden/>
          </w:rPr>
          <w:tab/>
        </w:r>
        <w:r w:rsidR="00E03715">
          <w:rPr>
            <w:noProof/>
            <w:webHidden/>
          </w:rPr>
          <w:fldChar w:fldCharType="begin"/>
        </w:r>
        <w:r w:rsidR="00E03715">
          <w:rPr>
            <w:noProof/>
            <w:webHidden/>
          </w:rPr>
          <w:instrText xml:space="preserve"> PAGEREF _Toc427747174 \h </w:instrText>
        </w:r>
        <w:r w:rsidR="00E03715">
          <w:rPr>
            <w:noProof/>
            <w:webHidden/>
          </w:rPr>
        </w:r>
        <w:r w:rsidR="00E03715">
          <w:rPr>
            <w:noProof/>
            <w:webHidden/>
          </w:rPr>
          <w:fldChar w:fldCharType="separate"/>
        </w:r>
        <w:r w:rsidR="000F7A9B">
          <w:rPr>
            <w:noProof/>
            <w:webHidden/>
          </w:rPr>
          <w:t>394</w:t>
        </w:r>
        <w:r w:rsidR="00E03715">
          <w:rPr>
            <w:noProof/>
            <w:webHidden/>
          </w:rPr>
          <w:fldChar w:fldCharType="end"/>
        </w:r>
      </w:hyperlink>
    </w:p>
    <w:p w14:paraId="43C73832" w14:textId="77777777" w:rsidR="00E03715" w:rsidRDefault="00D57121">
      <w:pPr>
        <w:pStyle w:val="TableofFigures"/>
        <w:rPr>
          <w:rFonts w:asciiTheme="minorHAnsi" w:eastAsiaTheme="minorEastAsia" w:hAnsiTheme="minorHAnsi" w:cstheme="minorBidi"/>
          <w:noProof/>
          <w:color w:val="auto"/>
          <w:sz w:val="22"/>
        </w:rPr>
      </w:pPr>
      <w:hyperlink w:anchor="_Toc427747175" w:history="1">
        <w:r w:rsidR="00E03715" w:rsidRPr="00CE4CE2">
          <w:rPr>
            <w:rStyle w:val="Hyperlink"/>
            <w:noProof/>
          </w:rPr>
          <w:t>Table 3.3.18</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cardiac surgery: Results for FFP versus no FFP – transfusion volume or incidence</w:t>
        </w:r>
        <w:r w:rsidR="00E03715">
          <w:rPr>
            <w:noProof/>
            <w:webHidden/>
          </w:rPr>
          <w:tab/>
        </w:r>
        <w:r w:rsidR="00E03715">
          <w:rPr>
            <w:noProof/>
            <w:webHidden/>
          </w:rPr>
          <w:fldChar w:fldCharType="begin"/>
        </w:r>
        <w:r w:rsidR="00E03715">
          <w:rPr>
            <w:noProof/>
            <w:webHidden/>
          </w:rPr>
          <w:instrText xml:space="preserve"> PAGEREF _Toc427747175 \h </w:instrText>
        </w:r>
        <w:r w:rsidR="00E03715">
          <w:rPr>
            <w:noProof/>
            <w:webHidden/>
          </w:rPr>
        </w:r>
        <w:r w:rsidR="00E03715">
          <w:rPr>
            <w:noProof/>
            <w:webHidden/>
          </w:rPr>
          <w:fldChar w:fldCharType="separate"/>
        </w:r>
        <w:r w:rsidR="000F7A9B">
          <w:rPr>
            <w:noProof/>
            <w:webHidden/>
          </w:rPr>
          <w:t>397</w:t>
        </w:r>
        <w:r w:rsidR="00E03715">
          <w:rPr>
            <w:noProof/>
            <w:webHidden/>
          </w:rPr>
          <w:fldChar w:fldCharType="end"/>
        </w:r>
      </w:hyperlink>
    </w:p>
    <w:p w14:paraId="4CC3A49D" w14:textId="77777777" w:rsidR="00E03715" w:rsidRDefault="00D57121">
      <w:pPr>
        <w:pStyle w:val="TableofFigures"/>
        <w:rPr>
          <w:rFonts w:asciiTheme="minorHAnsi" w:eastAsiaTheme="minorEastAsia" w:hAnsiTheme="minorHAnsi" w:cstheme="minorBidi"/>
          <w:noProof/>
          <w:color w:val="auto"/>
          <w:sz w:val="22"/>
        </w:rPr>
      </w:pPr>
      <w:hyperlink w:anchor="_Toc427747176" w:history="1">
        <w:r w:rsidR="00E03715" w:rsidRPr="00CE4CE2">
          <w:rPr>
            <w:rStyle w:val="Hyperlink"/>
            <w:noProof/>
          </w:rPr>
          <w:t>Table 3.3.19</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platelet transfusion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176 \h </w:instrText>
        </w:r>
        <w:r w:rsidR="00E03715">
          <w:rPr>
            <w:noProof/>
            <w:webHidden/>
          </w:rPr>
        </w:r>
        <w:r w:rsidR="00E03715">
          <w:rPr>
            <w:noProof/>
            <w:webHidden/>
          </w:rPr>
          <w:fldChar w:fldCharType="separate"/>
        </w:r>
        <w:r w:rsidR="000F7A9B">
          <w:rPr>
            <w:noProof/>
            <w:webHidden/>
          </w:rPr>
          <w:t>406</w:t>
        </w:r>
        <w:r w:rsidR="00E03715">
          <w:rPr>
            <w:noProof/>
            <w:webHidden/>
          </w:rPr>
          <w:fldChar w:fldCharType="end"/>
        </w:r>
      </w:hyperlink>
    </w:p>
    <w:p w14:paraId="088EFBB2" w14:textId="77777777" w:rsidR="00E03715" w:rsidRDefault="00D57121">
      <w:pPr>
        <w:pStyle w:val="TableofFigures"/>
        <w:rPr>
          <w:rFonts w:asciiTheme="minorHAnsi" w:eastAsiaTheme="minorEastAsia" w:hAnsiTheme="minorHAnsi" w:cstheme="minorBidi"/>
          <w:noProof/>
          <w:color w:val="auto"/>
          <w:sz w:val="22"/>
        </w:rPr>
      </w:pPr>
      <w:hyperlink w:anchor="_Toc427747177" w:history="1">
        <w:r w:rsidR="00E03715" w:rsidRPr="00CE4CE2">
          <w:rPr>
            <w:rStyle w:val="Hyperlink"/>
            <w:noProof/>
          </w:rPr>
          <w:t>Table 3.3.20</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platelet transfusion versus no platelet transfusion – mortality</w:t>
        </w:r>
        <w:r w:rsidR="00E03715">
          <w:rPr>
            <w:noProof/>
            <w:webHidden/>
          </w:rPr>
          <w:tab/>
        </w:r>
        <w:r w:rsidR="00E03715">
          <w:rPr>
            <w:noProof/>
            <w:webHidden/>
          </w:rPr>
          <w:fldChar w:fldCharType="begin"/>
        </w:r>
        <w:r w:rsidR="00E03715">
          <w:rPr>
            <w:noProof/>
            <w:webHidden/>
          </w:rPr>
          <w:instrText xml:space="preserve"> PAGEREF _Toc427747177 \h </w:instrText>
        </w:r>
        <w:r w:rsidR="00E03715">
          <w:rPr>
            <w:noProof/>
            <w:webHidden/>
          </w:rPr>
        </w:r>
        <w:r w:rsidR="00E03715">
          <w:rPr>
            <w:noProof/>
            <w:webHidden/>
          </w:rPr>
          <w:fldChar w:fldCharType="separate"/>
        </w:r>
        <w:r w:rsidR="000F7A9B">
          <w:rPr>
            <w:noProof/>
            <w:webHidden/>
          </w:rPr>
          <w:t>408</w:t>
        </w:r>
        <w:r w:rsidR="00E03715">
          <w:rPr>
            <w:noProof/>
            <w:webHidden/>
          </w:rPr>
          <w:fldChar w:fldCharType="end"/>
        </w:r>
      </w:hyperlink>
    </w:p>
    <w:p w14:paraId="705A9B47" w14:textId="77777777" w:rsidR="00E03715" w:rsidRDefault="00D57121">
      <w:pPr>
        <w:pStyle w:val="TableofFigures"/>
        <w:rPr>
          <w:rFonts w:asciiTheme="minorHAnsi" w:eastAsiaTheme="minorEastAsia" w:hAnsiTheme="minorHAnsi" w:cstheme="minorBidi"/>
          <w:noProof/>
          <w:color w:val="auto"/>
          <w:sz w:val="22"/>
        </w:rPr>
      </w:pPr>
      <w:hyperlink w:anchor="_Toc427747178" w:history="1">
        <w:r w:rsidR="00E03715" w:rsidRPr="00CE4CE2">
          <w:rPr>
            <w:rStyle w:val="Hyperlink"/>
            <w:noProof/>
          </w:rPr>
          <w:t>Table 3.3.2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fibrinogen concentrate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178 \h </w:instrText>
        </w:r>
        <w:r w:rsidR="00E03715">
          <w:rPr>
            <w:noProof/>
            <w:webHidden/>
          </w:rPr>
        </w:r>
        <w:r w:rsidR="00E03715">
          <w:rPr>
            <w:noProof/>
            <w:webHidden/>
          </w:rPr>
          <w:fldChar w:fldCharType="separate"/>
        </w:r>
        <w:r w:rsidR="000F7A9B">
          <w:rPr>
            <w:noProof/>
            <w:webHidden/>
          </w:rPr>
          <w:t>412</w:t>
        </w:r>
        <w:r w:rsidR="00E03715">
          <w:rPr>
            <w:noProof/>
            <w:webHidden/>
          </w:rPr>
          <w:fldChar w:fldCharType="end"/>
        </w:r>
      </w:hyperlink>
    </w:p>
    <w:p w14:paraId="5F03D4CC" w14:textId="77777777" w:rsidR="00E03715" w:rsidRDefault="00D57121">
      <w:pPr>
        <w:pStyle w:val="TableofFigures"/>
        <w:rPr>
          <w:rFonts w:asciiTheme="minorHAnsi" w:eastAsiaTheme="minorEastAsia" w:hAnsiTheme="minorHAnsi" w:cstheme="minorBidi"/>
          <w:noProof/>
          <w:color w:val="auto"/>
          <w:sz w:val="22"/>
        </w:rPr>
      </w:pPr>
      <w:hyperlink w:anchor="_Toc427747179" w:history="1">
        <w:r w:rsidR="00E03715" w:rsidRPr="00CE4CE2">
          <w:rPr>
            <w:rStyle w:val="Hyperlink"/>
            <w:noProof/>
          </w:rPr>
          <w:t>Table 3.3.22</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fibrinogen concentrate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179 \h </w:instrText>
        </w:r>
        <w:r w:rsidR="00E03715">
          <w:rPr>
            <w:noProof/>
            <w:webHidden/>
          </w:rPr>
        </w:r>
        <w:r w:rsidR="00E03715">
          <w:rPr>
            <w:noProof/>
            <w:webHidden/>
          </w:rPr>
          <w:fldChar w:fldCharType="separate"/>
        </w:r>
        <w:r w:rsidR="000F7A9B">
          <w:rPr>
            <w:noProof/>
            <w:webHidden/>
          </w:rPr>
          <w:t>413</w:t>
        </w:r>
        <w:r w:rsidR="00E03715">
          <w:rPr>
            <w:noProof/>
            <w:webHidden/>
          </w:rPr>
          <w:fldChar w:fldCharType="end"/>
        </w:r>
      </w:hyperlink>
    </w:p>
    <w:p w14:paraId="3107866E" w14:textId="77777777" w:rsidR="00E03715" w:rsidRDefault="00D57121">
      <w:pPr>
        <w:pStyle w:val="TableofFigures"/>
        <w:rPr>
          <w:rFonts w:asciiTheme="minorHAnsi" w:eastAsiaTheme="minorEastAsia" w:hAnsiTheme="minorHAnsi" w:cstheme="minorBidi"/>
          <w:noProof/>
          <w:color w:val="auto"/>
          <w:sz w:val="22"/>
        </w:rPr>
      </w:pPr>
      <w:hyperlink w:anchor="_Toc427747180" w:history="1">
        <w:r w:rsidR="00E03715" w:rsidRPr="00CE4CE2">
          <w:rPr>
            <w:rStyle w:val="Hyperlink"/>
            <w:noProof/>
          </w:rPr>
          <w:t>Table 3.3.23</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fibrinogen concentrate compared with no fibrinogen concentrate – mortality</w:t>
        </w:r>
        <w:r w:rsidR="00E03715">
          <w:rPr>
            <w:noProof/>
            <w:webHidden/>
          </w:rPr>
          <w:tab/>
        </w:r>
        <w:r w:rsidR="00E03715">
          <w:rPr>
            <w:noProof/>
            <w:webHidden/>
          </w:rPr>
          <w:fldChar w:fldCharType="begin"/>
        </w:r>
        <w:r w:rsidR="00E03715">
          <w:rPr>
            <w:noProof/>
            <w:webHidden/>
          </w:rPr>
          <w:instrText xml:space="preserve"> PAGEREF _Toc427747180 \h </w:instrText>
        </w:r>
        <w:r w:rsidR="00E03715">
          <w:rPr>
            <w:noProof/>
            <w:webHidden/>
          </w:rPr>
        </w:r>
        <w:r w:rsidR="00E03715">
          <w:rPr>
            <w:noProof/>
            <w:webHidden/>
          </w:rPr>
          <w:fldChar w:fldCharType="separate"/>
        </w:r>
        <w:r w:rsidR="000F7A9B">
          <w:rPr>
            <w:noProof/>
            <w:webHidden/>
          </w:rPr>
          <w:t>415</w:t>
        </w:r>
        <w:r w:rsidR="00E03715">
          <w:rPr>
            <w:noProof/>
            <w:webHidden/>
          </w:rPr>
          <w:fldChar w:fldCharType="end"/>
        </w:r>
      </w:hyperlink>
    </w:p>
    <w:p w14:paraId="08BCE828" w14:textId="77777777" w:rsidR="00E03715" w:rsidRDefault="00D57121">
      <w:pPr>
        <w:pStyle w:val="TableofFigures"/>
        <w:rPr>
          <w:rFonts w:asciiTheme="minorHAnsi" w:eastAsiaTheme="minorEastAsia" w:hAnsiTheme="minorHAnsi" w:cstheme="minorBidi"/>
          <w:noProof/>
          <w:color w:val="auto"/>
          <w:sz w:val="22"/>
        </w:rPr>
      </w:pPr>
      <w:hyperlink w:anchor="_Toc427747181" w:history="1">
        <w:r w:rsidR="00E03715" w:rsidRPr="00CE4CE2">
          <w:rPr>
            <w:rStyle w:val="Hyperlink"/>
            <w:noProof/>
          </w:rPr>
          <w:t>Table 3.3.24</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fibrinogen concentrate compared with cryoprecipitate – mortality</w:t>
        </w:r>
        <w:r w:rsidR="00E03715">
          <w:rPr>
            <w:noProof/>
            <w:webHidden/>
          </w:rPr>
          <w:tab/>
        </w:r>
        <w:r w:rsidR="00E03715">
          <w:rPr>
            <w:noProof/>
            <w:webHidden/>
          </w:rPr>
          <w:fldChar w:fldCharType="begin"/>
        </w:r>
        <w:r w:rsidR="00E03715">
          <w:rPr>
            <w:noProof/>
            <w:webHidden/>
          </w:rPr>
          <w:instrText xml:space="preserve"> PAGEREF _Toc427747181 \h </w:instrText>
        </w:r>
        <w:r w:rsidR="00E03715">
          <w:rPr>
            <w:noProof/>
            <w:webHidden/>
          </w:rPr>
        </w:r>
        <w:r w:rsidR="00E03715">
          <w:rPr>
            <w:noProof/>
            <w:webHidden/>
          </w:rPr>
          <w:fldChar w:fldCharType="separate"/>
        </w:r>
        <w:r w:rsidR="000F7A9B">
          <w:rPr>
            <w:noProof/>
            <w:webHidden/>
          </w:rPr>
          <w:t>416</w:t>
        </w:r>
        <w:r w:rsidR="00E03715">
          <w:rPr>
            <w:noProof/>
            <w:webHidden/>
          </w:rPr>
          <w:fldChar w:fldCharType="end"/>
        </w:r>
      </w:hyperlink>
    </w:p>
    <w:p w14:paraId="5222F0DD" w14:textId="77777777" w:rsidR="00E03715" w:rsidRDefault="00D57121">
      <w:pPr>
        <w:pStyle w:val="TableofFigures"/>
        <w:rPr>
          <w:rFonts w:asciiTheme="minorHAnsi" w:eastAsiaTheme="minorEastAsia" w:hAnsiTheme="minorHAnsi" w:cstheme="minorBidi"/>
          <w:noProof/>
          <w:color w:val="auto"/>
          <w:sz w:val="22"/>
        </w:rPr>
      </w:pPr>
      <w:hyperlink w:anchor="_Toc427747182" w:history="1">
        <w:r w:rsidR="00E03715" w:rsidRPr="00CE4CE2">
          <w:rPr>
            <w:rStyle w:val="Hyperlink"/>
            <w:noProof/>
          </w:rPr>
          <w:t>Table 3.3.25</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surgery: Results for fibrinogen concentrate compared with cryoprecipitate – bleeding events</w:t>
        </w:r>
        <w:r w:rsidR="00E03715">
          <w:rPr>
            <w:noProof/>
            <w:webHidden/>
          </w:rPr>
          <w:tab/>
        </w:r>
        <w:r w:rsidR="00E03715">
          <w:rPr>
            <w:noProof/>
            <w:webHidden/>
          </w:rPr>
          <w:fldChar w:fldCharType="begin"/>
        </w:r>
        <w:r w:rsidR="00E03715">
          <w:rPr>
            <w:noProof/>
            <w:webHidden/>
          </w:rPr>
          <w:instrText xml:space="preserve"> PAGEREF _Toc427747182 \h </w:instrText>
        </w:r>
        <w:r w:rsidR="00E03715">
          <w:rPr>
            <w:noProof/>
            <w:webHidden/>
          </w:rPr>
        </w:r>
        <w:r w:rsidR="00E03715">
          <w:rPr>
            <w:noProof/>
            <w:webHidden/>
          </w:rPr>
          <w:fldChar w:fldCharType="separate"/>
        </w:r>
        <w:r w:rsidR="000F7A9B">
          <w:rPr>
            <w:noProof/>
            <w:webHidden/>
          </w:rPr>
          <w:t>418</w:t>
        </w:r>
        <w:r w:rsidR="00E03715">
          <w:rPr>
            <w:noProof/>
            <w:webHidden/>
          </w:rPr>
          <w:fldChar w:fldCharType="end"/>
        </w:r>
      </w:hyperlink>
    </w:p>
    <w:p w14:paraId="217F402E" w14:textId="77777777" w:rsidR="00E03715" w:rsidRDefault="00D57121">
      <w:pPr>
        <w:pStyle w:val="TableofFigures"/>
        <w:rPr>
          <w:rFonts w:asciiTheme="minorHAnsi" w:eastAsiaTheme="minorEastAsia" w:hAnsiTheme="minorHAnsi" w:cstheme="minorBidi"/>
          <w:noProof/>
          <w:color w:val="auto"/>
          <w:sz w:val="22"/>
        </w:rPr>
      </w:pPr>
      <w:hyperlink w:anchor="_Toc427747183" w:history="1">
        <w:r w:rsidR="00E03715" w:rsidRPr="00CE4CE2">
          <w:rPr>
            <w:rStyle w:val="Hyperlink"/>
            <w:noProof/>
          </w:rPr>
          <w:t>Table 3.3.26</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cardiac surgery: Results for fibrinogen concentrate compared with cryoprecipitate – transfusion volume or incidence</w:t>
        </w:r>
        <w:r w:rsidR="00E03715">
          <w:rPr>
            <w:noProof/>
            <w:webHidden/>
          </w:rPr>
          <w:tab/>
        </w:r>
        <w:r w:rsidR="00E03715">
          <w:rPr>
            <w:noProof/>
            <w:webHidden/>
          </w:rPr>
          <w:fldChar w:fldCharType="begin"/>
        </w:r>
        <w:r w:rsidR="00E03715">
          <w:rPr>
            <w:noProof/>
            <w:webHidden/>
          </w:rPr>
          <w:instrText xml:space="preserve"> PAGEREF _Toc427747183 \h </w:instrText>
        </w:r>
        <w:r w:rsidR="00E03715">
          <w:rPr>
            <w:noProof/>
            <w:webHidden/>
          </w:rPr>
        </w:r>
        <w:r w:rsidR="00E03715">
          <w:rPr>
            <w:noProof/>
            <w:webHidden/>
          </w:rPr>
          <w:fldChar w:fldCharType="separate"/>
        </w:r>
        <w:r w:rsidR="000F7A9B">
          <w:rPr>
            <w:noProof/>
            <w:webHidden/>
          </w:rPr>
          <w:t>420</w:t>
        </w:r>
        <w:r w:rsidR="00E03715">
          <w:rPr>
            <w:noProof/>
            <w:webHidden/>
          </w:rPr>
          <w:fldChar w:fldCharType="end"/>
        </w:r>
      </w:hyperlink>
    </w:p>
    <w:p w14:paraId="29CDDBC9" w14:textId="77777777" w:rsidR="00E03715" w:rsidRDefault="00D57121">
      <w:pPr>
        <w:pStyle w:val="TableofFigures"/>
        <w:rPr>
          <w:rFonts w:asciiTheme="minorHAnsi" w:eastAsiaTheme="minorEastAsia" w:hAnsiTheme="minorHAnsi" w:cstheme="minorBidi"/>
          <w:noProof/>
          <w:color w:val="auto"/>
          <w:sz w:val="22"/>
        </w:rPr>
      </w:pPr>
      <w:hyperlink w:anchor="_Toc427747184" w:history="1">
        <w:r w:rsidR="00E03715" w:rsidRPr="00CE4CE2">
          <w:rPr>
            <w:rStyle w:val="Hyperlink"/>
            <w:noProof/>
          </w:rPr>
          <w:t>Table 3.3.27</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requiring cardiac surgery: Results for fibrinogen concentrate compared with cryoprecipitate – thromboembolic events</w:t>
        </w:r>
        <w:r w:rsidR="00E03715">
          <w:rPr>
            <w:noProof/>
            <w:webHidden/>
          </w:rPr>
          <w:tab/>
        </w:r>
        <w:r w:rsidR="00E03715">
          <w:rPr>
            <w:noProof/>
            <w:webHidden/>
          </w:rPr>
          <w:fldChar w:fldCharType="begin"/>
        </w:r>
        <w:r w:rsidR="00E03715">
          <w:rPr>
            <w:noProof/>
            <w:webHidden/>
          </w:rPr>
          <w:instrText xml:space="preserve"> PAGEREF _Toc427747184 \h </w:instrText>
        </w:r>
        <w:r w:rsidR="00E03715">
          <w:rPr>
            <w:noProof/>
            <w:webHidden/>
          </w:rPr>
        </w:r>
        <w:r w:rsidR="00E03715">
          <w:rPr>
            <w:noProof/>
            <w:webHidden/>
          </w:rPr>
          <w:fldChar w:fldCharType="separate"/>
        </w:r>
        <w:r w:rsidR="000F7A9B">
          <w:rPr>
            <w:noProof/>
            <w:webHidden/>
          </w:rPr>
          <w:t>422</w:t>
        </w:r>
        <w:r w:rsidR="00E03715">
          <w:rPr>
            <w:noProof/>
            <w:webHidden/>
          </w:rPr>
          <w:fldChar w:fldCharType="end"/>
        </w:r>
      </w:hyperlink>
    </w:p>
    <w:p w14:paraId="597574E7" w14:textId="77777777" w:rsidR="00E03715" w:rsidRDefault="00D57121">
      <w:pPr>
        <w:pStyle w:val="TableofFigures"/>
        <w:rPr>
          <w:rFonts w:asciiTheme="minorHAnsi" w:eastAsiaTheme="minorEastAsia" w:hAnsiTheme="minorHAnsi" w:cstheme="minorBidi"/>
          <w:noProof/>
          <w:color w:val="auto"/>
          <w:sz w:val="22"/>
        </w:rPr>
      </w:pPr>
      <w:hyperlink w:anchor="_Toc427747185" w:history="1">
        <w:r w:rsidR="00E03715" w:rsidRPr="00CE4CE2">
          <w:rPr>
            <w:rStyle w:val="Hyperlink"/>
            <w:noProof/>
          </w:rPr>
          <w:t>Table 3.3.2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FFP in critically ill neonatal and paediatric patients</w:t>
        </w:r>
        <w:r w:rsidR="00E03715">
          <w:rPr>
            <w:noProof/>
            <w:webHidden/>
          </w:rPr>
          <w:tab/>
        </w:r>
        <w:r w:rsidR="00E03715">
          <w:rPr>
            <w:noProof/>
            <w:webHidden/>
          </w:rPr>
          <w:fldChar w:fldCharType="begin"/>
        </w:r>
        <w:r w:rsidR="00E03715">
          <w:rPr>
            <w:noProof/>
            <w:webHidden/>
          </w:rPr>
          <w:instrText xml:space="preserve"> PAGEREF _Toc427747185 \h </w:instrText>
        </w:r>
        <w:r w:rsidR="00E03715">
          <w:rPr>
            <w:noProof/>
            <w:webHidden/>
          </w:rPr>
        </w:r>
        <w:r w:rsidR="00E03715">
          <w:rPr>
            <w:noProof/>
            <w:webHidden/>
          </w:rPr>
          <w:fldChar w:fldCharType="separate"/>
        </w:r>
        <w:r w:rsidR="000F7A9B">
          <w:rPr>
            <w:noProof/>
            <w:webHidden/>
          </w:rPr>
          <w:t>425</w:t>
        </w:r>
        <w:r w:rsidR="00E03715">
          <w:rPr>
            <w:noProof/>
            <w:webHidden/>
          </w:rPr>
          <w:fldChar w:fldCharType="end"/>
        </w:r>
      </w:hyperlink>
    </w:p>
    <w:p w14:paraId="0A129551" w14:textId="77777777" w:rsidR="00E03715" w:rsidRDefault="00D57121">
      <w:pPr>
        <w:pStyle w:val="TableofFigures"/>
        <w:rPr>
          <w:rFonts w:asciiTheme="minorHAnsi" w:eastAsiaTheme="minorEastAsia" w:hAnsiTheme="minorHAnsi" w:cstheme="minorBidi"/>
          <w:noProof/>
          <w:color w:val="auto"/>
          <w:sz w:val="22"/>
        </w:rPr>
      </w:pPr>
      <w:hyperlink w:anchor="_Toc427747186" w:history="1">
        <w:r w:rsidR="00E03715" w:rsidRPr="00CE4CE2">
          <w:rPr>
            <w:rStyle w:val="Hyperlink"/>
            <w:noProof/>
          </w:rPr>
          <w:t>Table 3.3.29</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 paediatric patients: Results for FFP compared with no FFP – mortality</w:t>
        </w:r>
        <w:r w:rsidR="00E03715">
          <w:rPr>
            <w:noProof/>
            <w:webHidden/>
          </w:rPr>
          <w:tab/>
        </w:r>
        <w:r w:rsidR="00E03715">
          <w:rPr>
            <w:noProof/>
            <w:webHidden/>
          </w:rPr>
          <w:fldChar w:fldCharType="begin"/>
        </w:r>
        <w:r w:rsidR="00E03715">
          <w:rPr>
            <w:noProof/>
            <w:webHidden/>
          </w:rPr>
          <w:instrText xml:space="preserve"> PAGEREF _Toc427747186 \h </w:instrText>
        </w:r>
        <w:r w:rsidR="00E03715">
          <w:rPr>
            <w:noProof/>
            <w:webHidden/>
          </w:rPr>
        </w:r>
        <w:r w:rsidR="00E03715">
          <w:rPr>
            <w:noProof/>
            <w:webHidden/>
          </w:rPr>
          <w:fldChar w:fldCharType="separate"/>
        </w:r>
        <w:r w:rsidR="000F7A9B">
          <w:rPr>
            <w:noProof/>
            <w:webHidden/>
          </w:rPr>
          <w:t>427</w:t>
        </w:r>
        <w:r w:rsidR="00E03715">
          <w:rPr>
            <w:noProof/>
            <w:webHidden/>
          </w:rPr>
          <w:fldChar w:fldCharType="end"/>
        </w:r>
      </w:hyperlink>
    </w:p>
    <w:p w14:paraId="05F6FE46" w14:textId="77777777" w:rsidR="00E03715" w:rsidRDefault="00D57121">
      <w:pPr>
        <w:pStyle w:val="TableofFigures"/>
        <w:rPr>
          <w:rFonts w:asciiTheme="minorHAnsi" w:eastAsiaTheme="minorEastAsia" w:hAnsiTheme="minorHAnsi" w:cstheme="minorBidi"/>
          <w:noProof/>
          <w:color w:val="auto"/>
          <w:sz w:val="22"/>
        </w:rPr>
      </w:pPr>
      <w:hyperlink w:anchor="_Toc427747187" w:history="1">
        <w:r w:rsidR="00E03715" w:rsidRPr="00CE4CE2">
          <w:rPr>
            <w:rStyle w:val="Hyperlink"/>
            <w:noProof/>
          </w:rPr>
          <w:t>Table 3.3.30</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I evidence – platelet transfusion in critically ill neonatal and paediatric patients</w:t>
        </w:r>
        <w:r w:rsidR="00E03715">
          <w:rPr>
            <w:noProof/>
            <w:webHidden/>
          </w:rPr>
          <w:tab/>
        </w:r>
        <w:r w:rsidR="00E03715">
          <w:rPr>
            <w:noProof/>
            <w:webHidden/>
          </w:rPr>
          <w:fldChar w:fldCharType="begin"/>
        </w:r>
        <w:r w:rsidR="00E03715">
          <w:rPr>
            <w:noProof/>
            <w:webHidden/>
          </w:rPr>
          <w:instrText xml:space="preserve"> PAGEREF _Toc427747187 \h </w:instrText>
        </w:r>
        <w:r w:rsidR="00E03715">
          <w:rPr>
            <w:noProof/>
            <w:webHidden/>
          </w:rPr>
        </w:r>
        <w:r w:rsidR="00E03715">
          <w:rPr>
            <w:noProof/>
            <w:webHidden/>
          </w:rPr>
          <w:fldChar w:fldCharType="separate"/>
        </w:r>
        <w:r w:rsidR="000F7A9B">
          <w:rPr>
            <w:noProof/>
            <w:webHidden/>
          </w:rPr>
          <w:t>432</w:t>
        </w:r>
        <w:r w:rsidR="00E03715">
          <w:rPr>
            <w:noProof/>
            <w:webHidden/>
          </w:rPr>
          <w:fldChar w:fldCharType="end"/>
        </w:r>
      </w:hyperlink>
    </w:p>
    <w:p w14:paraId="6F857F98" w14:textId="77777777" w:rsidR="00E03715" w:rsidRDefault="00D57121">
      <w:pPr>
        <w:pStyle w:val="TableofFigures"/>
        <w:rPr>
          <w:rFonts w:asciiTheme="minorHAnsi" w:eastAsiaTheme="minorEastAsia" w:hAnsiTheme="minorHAnsi" w:cstheme="minorBidi"/>
          <w:noProof/>
          <w:color w:val="auto"/>
          <w:sz w:val="22"/>
        </w:rPr>
      </w:pPr>
      <w:hyperlink w:anchor="_Toc427747188" w:history="1">
        <w:r w:rsidR="00E03715" w:rsidRPr="00CE4CE2">
          <w:rPr>
            <w:rStyle w:val="Hyperlink"/>
            <w:noProof/>
          </w:rPr>
          <w:t>Table 3.3.31</w:t>
        </w:r>
        <w:r w:rsidR="00E03715">
          <w:rPr>
            <w:rFonts w:asciiTheme="minorHAnsi" w:eastAsiaTheme="minorEastAsia" w:hAnsiTheme="minorHAnsi" w:cstheme="minorBidi"/>
            <w:noProof/>
            <w:color w:val="auto"/>
            <w:sz w:val="22"/>
          </w:rPr>
          <w:tab/>
        </w:r>
        <w:r w:rsidR="00E03715" w:rsidRPr="00CE4CE2">
          <w:rPr>
            <w:rStyle w:val="Hyperlink"/>
            <w:noProof/>
          </w:rPr>
          <w:t>Critically ill neonatal and paediatric patients: Results for platelet transfusion compared with no platelet transfusion – mortality</w:t>
        </w:r>
        <w:r w:rsidR="00E03715">
          <w:rPr>
            <w:noProof/>
            <w:webHidden/>
          </w:rPr>
          <w:tab/>
        </w:r>
        <w:r w:rsidR="00E03715">
          <w:rPr>
            <w:noProof/>
            <w:webHidden/>
          </w:rPr>
          <w:fldChar w:fldCharType="begin"/>
        </w:r>
        <w:r w:rsidR="00E03715">
          <w:rPr>
            <w:noProof/>
            <w:webHidden/>
          </w:rPr>
          <w:instrText xml:space="preserve"> PAGEREF _Toc427747188 \h </w:instrText>
        </w:r>
        <w:r w:rsidR="00E03715">
          <w:rPr>
            <w:noProof/>
            <w:webHidden/>
          </w:rPr>
        </w:r>
        <w:r w:rsidR="00E03715">
          <w:rPr>
            <w:noProof/>
            <w:webHidden/>
          </w:rPr>
          <w:fldChar w:fldCharType="separate"/>
        </w:r>
        <w:r w:rsidR="000F7A9B">
          <w:rPr>
            <w:noProof/>
            <w:webHidden/>
          </w:rPr>
          <w:t>434</w:t>
        </w:r>
        <w:r w:rsidR="00E03715">
          <w:rPr>
            <w:noProof/>
            <w:webHidden/>
          </w:rPr>
          <w:fldChar w:fldCharType="end"/>
        </w:r>
      </w:hyperlink>
    </w:p>
    <w:p w14:paraId="6F7CE4F3" w14:textId="77777777" w:rsidR="00E03715" w:rsidRDefault="00D57121">
      <w:pPr>
        <w:pStyle w:val="TableofFigures"/>
        <w:rPr>
          <w:rFonts w:asciiTheme="minorHAnsi" w:eastAsiaTheme="minorEastAsia" w:hAnsiTheme="minorHAnsi" w:cstheme="minorBidi"/>
          <w:noProof/>
          <w:color w:val="auto"/>
          <w:sz w:val="22"/>
        </w:rPr>
      </w:pPr>
      <w:hyperlink w:anchor="_Toc427747189" w:history="1">
        <w:r w:rsidR="00E03715" w:rsidRPr="00CE4CE2">
          <w:rPr>
            <w:rStyle w:val="Hyperlink"/>
            <w:noProof/>
          </w:rPr>
          <w:t>Table 3.4.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placental transfusion in preterm and term infants</w:t>
        </w:r>
        <w:r w:rsidR="00E03715">
          <w:rPr>
            <w:noProof/>
            <w:webHidden/>
          </w:rPr>
          <w:tab/>
        </w:r>
        <w:r w:rsidR="00E03715">
          <w:rPr>
            <w:noProof/>
            <w:webHidden/>
          </w:rPr>
          <w:fldChar w:fldCharType="begin"/>
        </w:r>
        <w:r w:rsidR="00E03715">
          <w:rPr>
            <w:noProof/>
            <w:webHidden/>
          </w:rPr>
          <w:instrText xml:space="preserve"> PAGEREF _Toc427747189 \h </w:instrText>
        </w:r>
        <w:r w:rsidR="00E03715">
          <w:rPr>
            <w:noProof/>
            <w:webHidden/>
          </w:rPr>
        </w:r>
        <w:r w:rsidR="00E03715">
          <w:rPr>
            <w:noProof/>
            <w:webHidden/>
          </w:rPr>
          <w:fldChar w:fldCharType="separate"/>
        </w:r>
        <w:r w:rsidR="000F7A9B">
          <w:rPr>
            <w:noProof/>
            <w:webHidden/>
          </w:rPr>
          <w:t>442</w:t>
        </w:r>
        <w:r w:rsidR="00E03715">
          <w:rPr>
            <w:noProof/>
            <w:webHidden/>
          </w:rPr>
          <w:fldChar w:fldCharType="end"/>
        </w:r>
      </w:hyperlink>
    </w:p>
    <w:p w14:paraId="25682C59" w14:textId="77777777" w:rsidR="00E03715" w:rsidRDefault="00D57121">
      <w:pPr>
        <w:pStyle w:val="TableofFigures"/>
        <w:rPr>
          <w:rFonts w:asciiTheme="minorHAnsi" w:eastAsiaTheme="minorEastAsia" w:hAnsiTheme="minorHAnsi" w:cstheme="minorBidi"/>
          <w:noProof/>
          <w:color w:val="auto"/>
          <w:sz w:val="22"/>
        </w:rPr>
      </w:pPr>
      <w:hyperlink w:anchor="_Toc427747190" w:history="1">
        <w:r w:rsidR="00E03715" w:rsidRPr="00CE4CE2">
          <w:rPr>
            <w:rStyle w:val="Hyperlink"/>
            <w:noProof/>
          </w:rPr>
          <w:t>Table 3.4.2</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placental transfusion in preterm and term infants</w:t>
        </w:r>
        <w:r w:rsidR="00E03715">
          <w:rPr>
            <w:noProof/>
            <w:webHidden/>
          </w:rPr>
          <w:tab/>
        </w:r>
        <w:r w:rsidR="00E03715">
          <w:rPr>
            <w:noProof/>
            <w:webHidden/>
          </w:rPr>
          <w:fldChar w:fldCharType="begin"/>
        </w:r>
        <w:r w:rsidR="00E03715">
          <w:rPr>
            <w:noProof/>
            <w:webHidden/>
          </w:rPr>
          <w:instrText xml:space="preserve"> PAGEREF _Toc427747190 \h </w:instrText>
        </w:r>
        <w:r w:rsidR="00E03715">
          <w:rPr>
            <w:noProof/>
            <w:webHidden/>
          </w:rPr>
        </w:r>
        <w:r w:rsidR="00E03715">
          <w:rPr>
            <w:noProof/>
            <w:webHidden/>
          </w:rPr>
          <w:fldChar w:fldCharType="separate"/>
        </w:r>
        <w:r w:rsidR="000F7A9B">
          <w:rPr>
            <w:noProof/>
            <w:webHidden/>
          </w:rPr>
          <w:t>444</w:t>
        </w:r>
        <w:r w:rsidR="00E03715">
          <w:rPr>
            <w:noProof/>
            <w:webHidden/>
          </w:rPr>
          <w:fldChar w:fldCharType="end"/>
        </w:r>
      </w:hyperlink>
    </w:p>
    <w:p w14:paraId="287A25BB" w14:textId="77777777" w:rsidR="00E03715" w:rsidRDefault="00D57121">
      <w:pPr>
        <w:pStyle w:val="TableofFigures"/>
        <w:rPr>
          <w:rFonts w:asciiTheme="minorHAnsi" w:eastAsiaTheme="minorEastAsia" w:hAnsiTheme="minorHAnsi" w:cstheme="minorBidi"/>
          <w:noProof/>
          <w:color w:val="auto"/>
          <w:sz w:val="22"/>
        </w:rPr>
      </w:pPr>
      <w:hyperlink w:anchor="_Toc427747191" w:history="1">
        <w:r w:rsidR="00E03715" w:rsidRPr="00CE4CE2">
          <w:rPr>
            <w:rStyle w:val="Hyperlink"/>
            <w:noProof/>
          </w:rPr>
          <w:t>Table 3.4.3</w:t>
        </w:r>
        <w:r w:rsidR="00E03715">
          <w:rPr>
            <w:rFonts w:asciiTheme="minorHAnsi" w:eastAsiaTheme="minorEastAsia" w:hAnsiTheme="minorHAnsi" w:cstheme="minorBidi"/>
            <w:noProof/>
            <w:color w:val="auto"/>
            <w:sz w:val="22"/>
          </w:rPr>
          <w:tab/>
        </w:r>
        <w:r w:rsidR="00E03715" w:rsidRPr="00CE4CE2">
          <w:rPr>
            <w:rStyle w:val="Hyperlink"/>
            <w:noProof/>
            <w:lang w:eastAsia="en-GB"/>
          </w:rPr>
          <w:t>Preterm and term infants: Results for placental transfusion versus no placental transfusion – Transfusion volume or incidence</w:t>
        </w:r>
        <w:r w:rsidR="00E03715">
          <w:rPr>
            <w:noProof/>
            <w:webHidden/>
          </w:rPr>
          <w:tab/>
        </w:r>
        <w:r w:rsidR="00E03715">
          <w:rPr>
            <w:noProof/>
            <w:webHidden/>
          </w:rPr>
          <w:fldChar w:fldCharType="begin"/>
        </w:r>
        <w:r w:rsidR="00E03715">
          <w:rPr>
            <w:noProof/>
            <w:webHidden/>
          </w:rPr>
          <w:instrText xml:space="preserve"> PAGEREF _Toc427747191 \h </w:instrText>
        </w:r>
        <w:r w:rsidR="00E03715">
          <w:rPr>
            <w:noProof/>
            <w:webHidden/>
          </w:rPr>
        </w:r>
        <w:r w:rsidR="00E03715">
          <w:rPr>
            <w:noProof/>
            <w:webHidden/>
          </w:rPr>
          <w:fldChar w:fldCharType="separate"/>
        </w:r>
        <w:r w:rsidR="000F7A9B">
          <w:rPr>
            <w:noProof/>
            <w:webHidden/>
          </w:rPr>
          <w:t>449</w:t>
        </w:r>
        <w:r w:rsidR="00E03715">
          <w:rPr>
            <w:noProof/>
            <w:webHidden/>
          </w:rPr>
          <w:fldChar w:fldCharType="end"/>
        </w:r>
      </w:hyperlink>
    </w:p>
    <w:p w14:paraId="710630C7" w14:textId="77777777" w:rsidR="00E03715" w:rsidRDefault="00D57121">
      <w:pPr>
        <w:pStyle w:val="TableofFigures"/>
        <w:rPr>
          <w:rFonts w:asciiTheme="minorHAnsi" w:eastAsiaTheme="minorEastAsia" w:hAnsiTheme="minorHAnsi" w:cstheme="minorBidi"/>
          <w:noProof/>
          <w:color w:val="auto"/>
          <w:sz w:val="22"/>
        </w:rPr>
      </w:pPr>
      <w:hyperlink w:anchor="_Toc427747192" w:history="1">
        <w:r w:rsidR="00E03715" w:rsidRPr="00CE4CE2">
          <w:rPr>
            <w:rStyle w:val="Hyperlink"/>
            <w:noProof/>
          </w:rPr>
          <w:t>Table 3.4.4</w:t>
        </w:r>
        <w:r w:rsidR="00E03715">
          <w:rPr>
            <w:rFonts w:asciiTheme="minorHAnsi" w:eastAsiaTheme="minorEastAsia" w:hAnsiTheme="minorHAnsi" w:cstheme="minorBidi"/>
            <w:noProof/>
            <w:color w:val="auto"/>
            <w:sz w:val="22"/>
          </w:rPr>
          <w:tab/>
        </w:r>
        <w:r w:rsidR="00E03715" w:rsidRPr="00CE4CE2">
          <w:rPr>
            <w:rStyle w:val="Hyperlink"/>
            <w:noProof/>
            <w:lang w:eastAsia="en-GB"/>
          </w:rPr>
          <w:t>Preterm and term infants: Results for placental transfusion versus no placental transfusion – mortality</w:t>
        </w:r>
        <w:r w:rsidR="00E03715">
          <w:rPr>
            <w:noProof/>
            <w:webHidden/>
          </w:rPr>
          <w:tab/>
        </w:r>
        <w:r w:rsidR="00E03715">
          <w:rPr>
            <w:noProof/>
            <w:webHidden/>
          </w:rPr>
          <w:fldChar w:fldCharType="begin"/>
        </w:r>
        <w:r w:rsidR="00E03715">
          <w:rPr>
            <w:noProof/>
            <w:webHidden/>
          </w:rPr>
          <w:instrText xml:space="preserve"> PAGEREF _Toc427747192 \h </w:instrText>
        </w:r>
        <w:r w:rsidR="00E03715">
          <w:rPr>
            <w:noProof/>
            <w:webHidden/>
          </w:rPr>
        </w:r>
        <w:r w:rsidR="00E03715">
          <w:rPr>
            <w:noProof/>
            <w:webHidden/>
          </w:rPr>
          <w:fldChar w:fldCharType="separate"/>
        </w:r>
        <w:r w:rsidR="000F7A9B">
          <w:rPr>
            <w:noProof/>
            <w:webHidden/>
          </w:rPr>
          <w:t>455</w:t>
        </w:r>
        <w:r w:rsidR="00E03715">
          <w:rPr>
            <w:noProof/>
            <w:webHidden/>
          </w:rPr>
          <w:fldChar w:fldCharType="end"/>
        </w:r>
      </w:hyperlink>
    </w:p>
    <w:p w14:paraId="158A24D4" w14:textId="77777777" w:rsidR="00E03715" w:rsidRDefault="00D57121">
      <w:pPr>
        <w:pStyle w:val="TableofFigures"/>
        <w:rPr>
          <w:rFonts w:asciiTheme="minorHAnsi" w:eastAsiaTheme="minorEastAsia" w:hAnsiTheme="minorHAnsi" w:cstheme="minorBidi"/>
          <w:noProof/>
          <w:color w:val="auto"/>
          <w:sz w:val="22"/>
        </w:rPr>
      </w:pPr>
      <w:hyperlink w:anchor="_Toc427747193" w:history="1">
        <w:r w:rsidR="00E03715" w:rsidRPr="00CE4CE2">
          <w:rPr>
            <w:rStyle w:val="Hyperlink"/>
            <w:noProof/>
          </w:rPr>
          <w:t>Table 3.4.5</w:t>
        </w:r>
        <w:r w:rsidR="00E03715">
          <w:rPr>
            <w:rFonts w:asciiTheme="minorHAnsi" w:eastAsiaTheme="minorEastAsia" w:hAnsiTheme="minorHAnsi" w:cstheme="minorBidi"/>
            <w:noProof/>
            <w:color w:val="auto"/>
            <w:sz w:val="22"/>
          </w:rPr>
          <w:tab/>
        </w:r>
        <w:r w:rsidR="00E03715" w:rsidRPr="00CE4CE2">
          <w:rPr>
            <w:rStyle w:val="Hyperlink"/>
            <w:noProof/>
            <w:lang w:eastAsia="en-GB"/>
          </w:rPr>
          <w:t>Preterm and term infants: Results for placental transfusion versus no placental transfusion – IVH (secondary outcome)</w:t>
        </w:r>
        <w:r w:rsidR="00E03715">
          <w:rPr>
            <w:noProof/>
            <w:webHidden/>
          </w:rPr>
          <w:tab/>
        </w:r>
        <w:r w:rsidR="00E03715">
          <w:rPr>
            <w:noProof/>
            <w:webHidden/>
          </w:rPr>
          <w:fldChar w:fldCharType="begin"/>
        </w:r>
        <w:r w:rsidR="00E03715">
          <w:rPr>
            <w:noProof/>
            <w:webHidden/>
          </w:rPr>
          <w:instrText xml:space="preserve"> PAGEREF _Toc427747193 \h </w:instrText>
        </w:r>
        <w:r w:rsidR="00E03715">
          <w:rPr>
            <w:noProof/>
            <w:webHidden/>
          </w:rPr>
        </w:r>
        <w:r w:rsidR="00E03715">
          <w:rPr>
            <w:noProof/>
            <w:webHidden/>
          </w:rPr>
          <w:fldChar w:fldCharType="separate"/>
        </w:r>
        <w:r w:rsidR="000F7A9B">
          <w:rPr>
            <w:noProof/>
            <w:webHidden/>
          </w:rPr>
          <w:t>460</w:t>
        </w:r>
        <w:r w:rsidR="00E03715">
          <w:rPr>
            <w:noProof/>
            <w:webHidden/>
          </w:rPr>
          <w:fldChar w:fldCharType="end"/>
        </w:r>
      </w:hyperlink>
    </w:p>
    <w:p w14:paraId="6FB38718" w14:textId="77777777" w:rsidR="00E03715" w:rsidRDefault="00D57121">
      <w:pPr>
        <w:pStyle w:val="TableofFigures"/>
        <w:rPr>
          <w:rFonts w:asciiTheme="minorHAnsi" w:eastAsiaTheme="minorEastAsia" w:hAnsiTheme="minorHAnsi" w:cstheme="minorBidi"/>
          <w:noProof/>
          <w:color w:val="auto"/>
          <w:sz w:val="22"/>
        </w:rPr>
      </w:pPr>
      <w:hyperlink w:anchor="_Toc427747194" w:history="1">
        <w:r w:rsidR="00E03715" w:rsidRPr="00CE4CE2">
          <w:rPr>
            <w:rStyle w:val="Hyperlink"/>
            <w:noProof/>
          </w:rPr>
          <w:t>Table 3.4.6</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IVIg for haemolytic disease in preterm and term infants</w:t>
        </w:r>
        <w:r w:rsidR="00E03715">
          <w:rPr>
            <w:noProof/>
            <w:webHidden/>
          </w:rPr>
          <w:tab/>
        </w:r>
        <w:r w:rsidR="00E03715">
          <w:rPr>
            <w:noProof/>
            <w:webHidden/>
          </w:rPr>
          <w:fldChar w:fldCharType="begin"/>
        </w:r>
        <w:r w:rsidR="00E03715">
          <w:rPr>
            <w:noProof/>
            <w:webHidden/>
          </w:rPr>
          <w:instrText xml:space="preserve"> PAGEREF _Toc427747194 \h </w:instrText>
        </w:r>
        <w:r w:rsidR="00E03715">
          <w:rPr>
            <w:noProof/>
            <w:webHidden/>
          </w:rPr>
        </w:r>
        <w:r w:rsidR="00E03715">
          <w:rPr>
            <w:noProof/>
            <w:webHidden/>
          </w:rPr>
          <w:fldChar w:fldCharType="separate"/>
        </w:r>
        <w:r w:rsidR="000F7A9B">
          <w:rPr>
            <w:noProof/>
            <w:webHidden/>
          </w:rPr>
          <w:t>465</w:t>
        </w:r>
        <w:r w:rsidR="00E03715">
          <w:rPr>
            <w:noProof/>
            <w:webHidden/>
          </w:rPr>
          <w:fldChar w:fldCharType="end"/>
        </w:r>
      </w:hyperlink>
    </w:p>
    <w:p w14:paraId="555298C1" w14:textId="77777777" w:rsidR="00E03715" w:rsidRDefault="00D57121">
      <w:pPr>
        <w:pStyle w:val="TableofFigures"/>
        <w:rPr>
          <w:rFonts w:asciiTheme="minorHAnsi" w:eastAsiaTheme="minorEastAsia" w:hAnsiTheme="minorHAnsi" w:cstheme="minorBidi"/>
          <w:noProof/>
          <w:color w:val="auto"/>
          <w:sz w:val="22"/>
        </w:rPr>
      </w:pPr>
      <w:hyperlink w:anchor="_Toc427747195" w:history="1">
        <w:r w:rsidR="00E03715" w:rsidRPr="00CE4CE2">
          <w:rPr>
            <w:rStyle w:val="Hyperlink"/>
            <w:noProof/>
          </w:rPr>
          <w:t>Table 3.4.7</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IVIg for haemolytic disease in preterm and term infants</w:t>
        </w:r>
        <w:r w:rsidR="00E03715">
          <w:rPr>
            <w:noProof/>
            <w:webHidden/>
          </w:rPr>
          <w:tab/>
        </w:r>
        <w:r w:rsidR="00E03715">
          <w:rPr>
            <w:noProof/>
            <w:webHidden/>
          </w:rPr>
          <w:fldChar w:fldCharType="begin"/>
        </w:r>
        <w:r w:rsidR="00E03715">
          <w:rPr>
            <w:noProof/>
            <w:webHidden/>
          </w:rPr>
          <w:instrText xml:space="preserve"> PAGEREF _Toc427747195 \h </w:instrText>
        </w:r>
        <w:r w:rsidR="00E03715">
          <w:rPr>
            <w:noProof/>
            <w:webHidden/>
          </w:rPr>
        </w:r>
        <w:r w:rsidR="00E03715">
          <w:rPr>
            <w:noProof/>
            <w:webHidden/>
          </w:rPr>
          <w:fldChar w:fldCharType="separate"/>
        </w:r>
        <w:r w:rsidR="000F7A9B">
          <w:rPr>
            <w:noProof/>
            <w:webHidden/>
          </w:rPr>
          <w:t>466</w:t>
        </w:r>
        <w:r w:rsidR="00E03715">
          <w:rPr>
            <w:noProof/>
            <w:webHidden/>
          </w:rPr>
          <w:fldChar w:fldCharType="end"/>
        </w:r>
      </w:hyperlink>
    </w:p>
    <w:p w14:paraId="5CBB19AD" w14:textId="77777777" w:rsidR="00E03715" w:rsidRDefault="00D57121">
      <w:pPr>
        <w:pStyle w:val="TableofFigures"/>
        <w:rPr>
          <w:rFonts w:asciiTheme="minorHAnsi" w:eastAsiaTheme="minorEastAsia" w:hAnsiTheme="minorHAnsi" w:cstheme="minorBidi"/>
          <w:noProof/>
          <w:color w:val="auto"/>
          <w:sz w:val="22"/>
        </w:rPr>
      </w:pPr>
      <w:hyperlink w:anchor="_Toc427747196" w:history="1">
        <w:r w:rsidR="00E03715" w:rsidRPr="00CE4CE2">
          <w:rPr>
            <w:rStyle w:val="Hyperlink"/>
            <w:noProof/>
          </w:rPr>
          <w:t>Table 3.4.8</w:t>
        </w:r>
        <w:r w:rsidR="00E03715">
          <w:rPr>
            <w:rFonts w:asciiTheme="minorHAnsi" w:eastAsiaTheme="minorEastAsia" w:hAnsiTheme="minorHAnsi" w:cstheme="minorBidi"/>
            <w:noProof/>
            <w:color w:val="auto"/>
            <w:sz w:val="22"/>
          </w:rPr>
          <w:tab/>
        </w:r>
        <w:r w:rsidR="00E03715" w:rsidRPr="00CE4CE2">
          <w:rPr>
            <w:rStyle w:val="Hyperlink"/>
            <w:noProof/>
            <w:lang w:eastAsia="en-GB"/>
          </w:rPr>
          <w:t>Preterm and term infants: Results for IVIg versus no IVIg – exchange transfusion incidence</w:t>
        </w:r>
        <w:r w:rsidR="00E03715">
          <w:rPr>
            <w:noProof/>
            <w:webHidden/>
          </w:rPr>
          <w:tab/>
        </w:r>
        <w:r w:rsidR="00E03715">
          <w:rPr>
            <w:noProof/>
            <w:webHidden/>
          </w:rPr>
          <w:fldChar w:fldCharType="begin"/>
        </w:r>
        <w:r w:rsidR="00E03715">
          <w:rPr>
            <w:noProof/>
            <w:webHidden/>
          </w:rPr>
          <w:instrText xml:space="preserve"> PAGEREF _Toc427747196 \h </w:instrText>
        </w:r>
        <w:r w:rsidR="00E03715">
          <w:rPr>
            <w:noProof/>
            <w:webHidden/>
          </w:rPr>
        </w:r>
        <w:r w:rsidR="00E03715">
          <w:rPr>
            <w:noProof/>
            <w:webHidden/>
          </w:rPr>
          <w:fldChar w:fldCharType="separate"/>
        </w:r>
        <w:r w:rsidR="000F7A9B">
          <w:rPr>
            <w:noProof/>
            <w:webHidden/>
          </w:rPr>
          <w:t>472</w:t>
        </w:r>
        <w:r w:rsidR="00E03715">
          <w:rPr>
            <w:noProof/>
            <w:webHidden/>
          </w:rPr>
          <w:fldChar w:fldCharType="end"/>
        </w:r>
      </w:hyperlink>
    </w:p>
    <w:p w14:paraId="10D4DB77" w14:textId="77777777" w:rsidR="00E03715" w:rsidRDefault="00D57121">
      <w:pPr>
        <w:pStyle w:val="TableofFigures"/>
        <w:rPr>
          <w:rFonts w:asciiTheme="minorHAnsi" w:eastAsiaTheme="minorEastAsia" w:hAnsiTheme="minorHAnsi" w:cstheme="minorBidi"/>
          <w:noProof/>
          <w:color w:val="auto"/>
          <w:sz w:val="22"/>
        </w:rPr>
      </w:pPr>
      <w:hyperlink w:anchor="_Toc427747197" w:history="1">
        <w:r w:rsidR="00E03715" w:rsidRPr="00CE4CE2">
          <w:rPr>
            <w:rStyle w:val="Hyperlink"/>
            <w:noProof/>
          </w:rPr>
          <w:t>Table 3.4.9</w:t>
        </w:r>
        <w:r w:rsidR="00E03715">
          <w:rPr>
            <w:rFonts w:asciiTheme="minorHAnsi" w:eastAsiaTheme="minorEastAsia" w:hAnsiTheme="minorHAnsi" w:cstheme="minorBidi"/>
            <w:noProof/>
            <w:color w:val="auto"/>
            <w:sz w:val="22"/>
          </w:rPr>
          <w:tab/>
        </w:r>
        <w:r w:rsidR="00E03715" w:rsidRPr="00CE4CE2">
          <w:rPr>
            <w:rStyle w:val="Hyperlink"/>
            <w:noProof/>
            <w:lang w:eastAsia="en-GB"/>
          </w:rPr>
          <w:t>Preterm and term infants: Results for IVIg versus no IVIg – mortality</w:t>
        </w:r>
        <w:r w:rsidR="00E03715">
          <w:rPr>
            <w:noProof/>
            <w:webHidden/>
          </w:rPr>
          <w:tab/>
        </w:r>
        <w:r w:rsidR="00E03715">
          <w:rPr>
            <w:noProof/>
            <w:webHidden/>
          </w:rPr>
          <w:fldChar w:fldCharType="begin"/>
        </w:r>
        <w:r w:rsidR="00E03715">
          <w:rPr>
            <w:noProof/>
            <w:webHidden/>
          </w:rPr>
          <w:instrText xml:space="preserve"> PAGEREF _Toc427747197 \h </w:instrText>
        </w:r>
        <w:r w:rsidR="00E03715">
          <w:rPr>
            <w:noProof/>
            <w:webHidden/>
          </w:rPr>
        </w:r>
        <w:r w:rsidR="00E03715">
          <w:rPr>
            <w:noProof/>
            <w:webHidden/>
          </w:rPr>
          <w:fldChar w:fldCharType="separate"/>
        </w:r>
        <w:r w:rsidR="000F7A9B">
          <w:rPr>
            <w:noProof/>
            <w:webHidden/>
          </w:rPr>
          <w:t>476</w:t>
        </w:r>
        <w:r w:rsidR="00E03715">
          <w:rPr>
            <w:noProof/>
            <w:webHidden/>
          </w:rPr>
          <w:fldChar w:fldCharType="end"/>
        </w:r>
      </w:hyperlink>
    </w:p>
    <w:p w14:paraId="50F420FF" w14:textId="77777777" w:rsidR="00E03715" w:rsidRDefault="00D57121">
      <w:pPr>
        <w:pStyle w:val="TableofFigures"/>
        <w:rPr>
          <w:rFonts w:asciiTheme="minorHAnsi" w:eastAsiaTheme="minorEastAsia" w:hAnsiTheme="minorHAnsi" w:cstheme="minorBidi"/>
          <w:noProof/>
          <w:color w:val="auto"/>
          <w:sz w:val="22"/>
        </w:rPr>
      </w:pPr>
      <w:hyperlink w:anchor="_Toc427747198" w:history="1">
        <w:r w:rsidR="00E03715" w:rsidRPr="00CE4CE2">
          <w:rPr>
            <w:rStyle w:val="Hyperlink"/>
            <w:noProof/>
          </w:rPr>
          <w:t>Table 3.4.10</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prevention of hypothermia in paediatric patients undergoing surgery</w:t>
        </w:r>
        <w:r w:rsidR="00E03715">
          <w:rPr>
            <w:noProof/>
            <w:webHidden/>
          </w:rPr>
          <w:tab/>
        </w:r>
        <w:r w:rsidR="00E03715">
          <w:rPr>
            <w:noProof/>
            <w:webHidden/>
          </w:rPr>
          <w:fldChar w:fldCharType="begin"/>
        </w:r>
        <w:r w:rsidR="00E03715">
          <w:rPr>
            <w:noProof/>
            <w:webHidden/>
          </w:rPr>
          <w:instrText xml:space="preserve"> PAGEREF _Toc427747198 \h </w:instrText>
        </w:r>
        <w:r w:rsidR="00E03715">
          <w:rPr>
            <w:noProof/>
            <w:webHidden/>
          </w:rPr>
        </w:r>
        <w:r w:rsidR="00E03715">
          <w:rPr>
            <w:noProof/>
            <w:webHidden/>
          </w:rPr>
          <w:fldChar w:fldCharType="separate"/>
        </w:r>
        <w:r w:rsidR="000F7A9B">
          <w:rPr>
            <w:noProof/>
            <w:webHidden/>
          </w:rPr>
          <w:t>478</w:t>
        </w:r>
        <w:r w:rsidR="00E03715">
          <w:rPr>
            <w:noProof/>
            <w:webHidden/>
          </w:rPr>
          <w:fldChar w:fldCharType="end"/>
        </w:r>
      </w:hyperlink>
    </w:p>
    <w:p w14:paraId="40A2BC64" w14:textId="77777777" w:rsidR="00E03715" w:rsidRDefault="00D57121">
      <w:pPr>
        <w:pStyle w:val="TableofFigures"/>
        <w:rPr>
          <w:rFonts w:asciiTheme="minorHAnsi" w:eastAsiaTheme="minorEastAsia" w:hAnsiTheme="minorHAnsi" w:cstheme="minorBidi"/>
          <w:noProof/>
          <w:color w:val="auto"/>
          <w:sz w:val="22"/>
        </w:rPr>
      </w:pPr>
      <w:hyperlink w:anchor="_Toc427747199" w:history="1">
        <w:r w:rsidR="00E03715" w:rsidRPr="00CE4CE2">
          <w:rPr>
            <w:rStyle w:val="Hyperlink"/>
            <w:noProof/>
          </w:rPr>
          <w:t>Table 3.4.11</w:t>
        </w:r>
        <w:r w:rsidR="00E03715">
          <w:rPr>
            <w:rFonts w:asciiTheme="minorHAnsi" w:eastAsiaTheme="minorEastAsia" w:hAnsiTheme="minorHAnsi" w:cstheme="minorBidi"/>
            <w:noProof/>
            <w:color w:val="auto"/>
            <w:sz w:val="22"/>
          </w:rPr>
          <w:tab/>
        </w:r>
        <w:r w:rsidR="00E03715" w:rsidRPr="00CE4CE2">
          <w:rPr>
            <w:rStyle w:val="Hyperlink"/>
            <w:noProof/>
            <w:lang w:eastAsia="en-GB"/>
          </w:rPr>
          <w:t xml:space="preserve">Neonatal and paediatric patients undergoing surgery: Results for prevention of hypothermia versus no prevention of hypothermia – </w:t>
        </w:r>
        <w:r w:rsidR="00E03715" w:rsidRPr="00CE4CE2">
          <w:rPr>
            <w:rStyle w:val="Hyperlink"/>
            <w:noProof/>
          </w:rPr>
          <w:t>mortality</w:t>
        </w:r>
        <w:r w:rsidR="00E03715">
          <w:rPr>
            <w:noProof/>
            <w:webHidden/>
          </w:rPr>
          <w:tab/>
        </w:r>
        <w:r w:rsidR="00E03715">
          <w:rPr>
            <w:noProof/>
            <w:webHidden/>
          </w:rPr>
          <w:fldChar w:fldCharType="begin"/>
        </w:r>
        <w:r w:rsidR="00E03715">
          <w:rPr>
            <w:noProof/>
            <w:webHidden/>
          </w:rPr>
          <w:instrText xml:space="preserve"> PAGEREF _Toc427747199 \h </w:instrText>
        </w:r>
        <w:r w:rsidR="00E03715">
          <w:rPr>
            <w:noProof/>
            <w:webHidden/>
          </w:rPr>
        </w:r>
        <w:r w:rsidR="00E03715">
          <w:rPr>
            <w:noProof/>
            <w:webHidden/>
          </w:rPr>
          <w:fldChar w:fldCharType="separate"/>
        </w:r>
        <w:r w:rsidR="000F7A9B">
          <w:rPr>
            <w:noProof/>
            <w:webHidden/>
          </w:rPr>
          <w:t>480</w:t>
        </w:r>
        <w:r w:rsidR="00E03715">
          <w:rPr>
            <w:noProof/>
            <w:webHidden/>
          </w:rPr>
          <w:fldChar w:fldCharType="end"/>
        </w:r>
      </w:hyperlink>
    </w:p>
    <w:p w14:paraId="3E22156E" w14:textId="77777777" w:rsidR="00E03715" w:rsidRDefault="00D57121">
      <w:pPr>
        <w:pStyle w:val="TableofFigures"/>
        <w:rPr>
          <w:rFonts w:asciiTheme="minorHAnsi" w:eastAsiaTheme="minorEastAsia" w:hAnsiTheme="minorHAnsi" w:cstheme="minorBidi"/>
          <w:noProof/>
          <w:color w:val="auto"/>
          <w:sz w:val="22"/>
        </w:rPr>
      </w:pPr>
      <w:hyperlink w:anchor="_Toc427747200" w:history="1">
        <w:r w:rsidR="00E03715" w:rsidRPr="00CE4CE2">
          <w:rPr>
            <w:rStyle w:val="Hyperlink"/>
            <w:noProof/>
          </w:rPr>
          <w:t>Table 3.4.12</w:t>
        </w:r>
        <w:r w:rsidR="00E03715">
          <w:rPr>
            <w:rFonts w:asciiTheme="minorHAnsi" w:eastAsiaTheme="minorEastAsia" w:hAnsiTheme="minorHAnsi" w:cstheme="minorBidi"/>
            <w:noProof/>
            <w:color w:val="auto"/>
            <w:sz w:val="22"/>
          </w:rPr>
          <w:tab/>
        </w:r>
        <w:r w:rsidR="00E03715" w:rsidRPr="00CE4CE2">
          <w:rPr>
            <w:rStyle w:val="Hyperlink"/>
            <w:noProof/>
            <w:lang w:eastAsia="en-GB"/>
          </w:rPr>
          <w:t xml:space="preserve">Neonatal and paediatric patients undergoing surgery: Results for prevention of hypothermia </w:t>
        </w:r>
        <w:r w:rsidR="00E03715" w:rsidRPr="00CE4CE2">
          <w:rPr>
            <w:rStyle w:val="Hyperlink"/>
            <w:noProof/>
          </w:rPr>
          <w:t xml:space="preserve">versus no prevention of hypothermia </w:t>
        </w:r>
        <w:r w:rsidR="00E03715" w:rsidRPr="00CE4CE2">
          <w:rPr>
            <w:rStyle w:val="Hyperlink"/>
            <w:noProof/>
            <w:lang w:eastAsia="en-GB"/>
          </w:rPr>
          <w:t>– transfusion volume or incidence</w:t>
        </w:r>
        <w:r w:rsidR="00E03715">
          <w:rPr>
            <w:noProof/>
            <w:webHidden/>
          </w:rPr>
          <w:tab/>
        </w:r>
        <w:r w:rsidR="00E03715">
          <w:rPr>
            <w:noProof/>
            <w:webHidden/>
          </w:rPr>
          <w:fldChar w:fldCharType="begin"/>
        </w:r>
        <w:r w:rsidR="00E03715">
          <w:rPr>
            <w:noProof/>
            <w:webHidden/>
          </w:rPr>
          <w:instrText xml:space="preserve"> PAGEREF _Toc427747200 \h </w:instrText>
        </w:r>
        <w:r w:rsidR="00E03715">
          <w:rPr>
            <w:noProof/>
            <w:webHidden/>
          </w:rPr>
        </w:r>
        <w:r w:rsidR="00E03715">
          <w:rPr>
            <w:noProof/>
            <w:webHidden/>
          </w:rPr>
          <w:fldChar w:fldCharType="separate"/>
        </w:r>
        <w:r w:rsidR="000F7A9B">
          <w:rPr>
            <w:noProof/>
            <w:webHidden/>
          </w:rPr>
          <w:t>482</w:t>
        </w:r>
        <w:r w:rsidR="00E03715">
          <w:rPr>
            <w:noProof/>
            <w:webHidden/>
          </w:rPr>
          <w:fldChar w:fldCharType="end"/>
        </w:r>
      </w:hyperlink>
    </w:p>
    <w:p w14:paraId="3C9CF347" w14:textId="77777777" w:rsidR="00E03715" w:rsidRDefault="00D57121">
      <w:pPr>
        <w:pStyle w:val="TableofFigures"/>
        <w:rPr>
          <w:rFonts w:asciiTheme="minorHAnsi" w:eastAsiaTheme="minorEastAsia" w:hAnsiTheme="minorHAnsi" w:cstheme="minorBidi"/>
          <w:noProof/>
          <w:color w:val="auto"/>
          <w:sz w:val="22"/>
        </w:rPr>
      </w:pPr>
      <w:hyperlink w:anchor="_Toc427747201" w:history="1">
        <w:r w:rsidR="00E03715" w:rsidRPr="00CE4CE2">
          <w:rPr>
            <w:rStyle w:val="Hyperlink"/>
            <w:noProof/>
          </w:rPr>
          <w:t>Table 3.4.13</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deliberate/controlled induced hypotension in paediatric patients undergoing surgery</w:t>
        </w:r>
        <w:r w:rsidR="00E03715">
          <w:rPr>
            <w:noProof/>
            <w:webHidden/>
          </w:rPr>
          <w:tab/>
        </w:r>
        <w:r w:rsidR="00E03715">
          <w:rPr>
            <w:noProof/>
            <w:webHidden/>
          </w:rPr>
          <w:fldChar w:fldCharType="begin"/>
        </w:r>
        <w:r w:rsidR="00E03715">
          <w:rPr>
            <w:noProof/>
            <w:webHidden/>
          </w:rPr>
          <w:instrText xml:space="preserve"> PAGEREF _Toc427747201 \h </w:instrText>
        </w:r>
        <w:r w:rsidR="00E03715">
          <w:rPr>
            <w:noProof/>
            <w:webHidden/>
          </w:rPr>
        </w:r>
        <w:r w:rsidR="00E03715">
          <w:rPr>
            <w:noProof/>
            <w:webHidden/>
          </w:rPr>
          <w:fldChar w:fldCharType="separate"/>
        </w:r>
        <w:r w:rsidR="000F7A9B">
          <w:rPr>
            <w:noProof/>
            <w:webHidden/>
          </w:rPr>
          <w:t>484</w:t>
        </w:r>
        <w:r w:rsidR="00E03715">
          <w:rPr>
            <w:noProof/>
            <w:webHidden/>
          </w:rPr>
          <w:fldChar w:fldCharType="end"/>
        </w:r>
      </w:hyperlink>
    </w:p>
    <w:p w14:paraId="6C2DCE38" w14:textId="77777777" w:rsidR="00E03715" w:rsidRDefault="00D57121">
      <w:pPr>
        <w:pStyle w:val="TableofFigures"/>
        <w:rPr>
          <w:rFonts w:asciiTheme="minorHAnsi" w:eastAsiaTheme="minorEastAsia" w:hAnsiTheme="minorHAnsi" w:cstheme="minorBidi"/>
          <w:noProof/>
          <w:color w:val="auto"/>
          <w:sz w:val="22"/>
        </w:rPr>
      </w:pPr>
      <w:hyperlink w:anchor="_Toc427747202" w:history="1">
        <w:r w:rsidR="00E03715" w:rsidRPr="00CE4CE2">
          <w:rPr>
            <w:rStyle w:val="Hyperlink"/>
            <w:noProof/>
          </w:rPr>
          <w:t>Table 3.4.14</w:t>
        </w:r>
        <w:r w:rsidR="00E03715">
          <w:rPr>
            <w:rFonts w:asciiTheme="minorHAnsi" w:eastAsiaTheme="minorEastAsia" w:hAnsiTheme="minorHAnsi" w:cstheme="minorBidi"/>
            <w:noProof/>
            <w:color w:val="auto"/>
            <w:sz w:val="22"/>
          </w:rPr>
          <w:tab/>
        </w:r>
        <w:r w:rsidR="00E03715" w:rsidRPr="00CE4CE2">
          <w:rPr>
            <w:rStyle w:val="Hyperlink"/>
            <w:noProof/>
            <w:lang w:eastAsia="en-GB"/>
          </w:rPr>
          <w:t>Neonatal and paediatric patients undergoing surgery: Results for deliberate/controlled induced hypotension versus no deliberate/controlled induced hypotension – transfusion volume or incidence</w:t>
        </w:r>
        <w:r w:rsidR="00E03715">
          <w:rPr>
            <w:noProof/>
            <w:webHidden/>
          </w:rPr>
          <w:tab/>
        </w:r>
        <w:r w:rsidR="00E03715">
          <w:rPr>
            <w:noProof/>
            <w:webHidden/>
          </w:rPr>
          <w:fldChar w:fldCharType="begin"/>
        </w:r>
        <w:r w:rsidR="00E03715">
          <w:rPr>
            <w:noProof/>
            <w:webHidden/>
          </w:rPr>
          <w:instrText xml:space="preserve"> PAGEREF _Toc427747202 \h </w:instrText>
        </w:r>
        <w:r w:rsidR="00E03715">
          <w:rPr>
            <w:noProof/>
            <w:webHidden/>
          </w:rPr>
        </w:r>
        <w:r w:rsidR="00E03715">
          <w:rPr>
            <w:noProof/>
            <w:webHidden/>
          </w:rPr>
          <w:fldChar w:fldCharType="separate"/>
        </w:r>
        <w:r w:rsidR="000F7A9B">
          <w:rPr>
            <w:noProof/>
            <w:webHidden/>
          </w:rPr>
          <w:t>486</w:t>
        </w:r>
        <w:r w:rsidR="00E03715">
          <w:rPr>
            <w:noProof/>
            <w:webHidden/>
          </w:rPr>
          <w:fldChar w:fldCharType="end"/>
        </w:r>
      </w:hyperlink>
    </w:p>
    <w:p w14:paraId="344D3BF9" w14:textId="77777777" w:rsidR="00E03715" w:rsidRDefault="00D57121">
      <w:pPr>
        <w:pStyle w:val="TableofFigures"/>
        <w:rPr>
          <w:rFonts w:asciiTheme="minorHAnsi" w:eastAsiaTheme="minorEastAsia" w:hAnsiTheme="minorHAnsi" w:cstheme="minorBidi"/>
          <w:noProof/>
          <w:color w:val="auto"/>
          <w:sz w:val="22"/>
        </w:rPr>
      </w:pPr>
      <w:hyperlink w:anchor="_Toc427747203" w:history="1">
        <w:r w:rsidR="00E03715" w:rsidRPr="00CE4CE2">
          <w:rPr>
            <w:rStyle w:val="Hyperlink"/>
            <w:noProof/>
          </w:rPr>
          <w:t>Table 3.4.15</w:t>
        </w:r>
        <w:r w:rsidR="00E03715">
          <w:rPr>
            <w:rFonts w:asciiTheme="minorHAnsi" w:eastAsiaTheme="minorEastAsia" w:hAnsiTheme="minorHAnsi" w:cstheme="minorBidi"/>
            <w:noProof/>
            <w:color w:val="auto"/>
            <w:sz w:val="22"/>
          </w:rPr>
          <w:tab/>
        </w:r>
        <w:r w:rsidR="00E03715" w:rsidRPr="00CE4CE2">
          <w:rPr>
            <w:rStyle w:val="Hyperlink"/>
            <w:noProof/>
            <w:lang w:eastAsia="en-GB"/>
          </w:rPr>
          <w:t>Neonatal and paediatric patients undergoing surgery</w:t>
        </w:r>
        <w:r w:rsidR="00E03715" w:rsidRPr="00CE4CE2">
          <w:rPr>
            <w:rStyle w:val="Hyperlink"/>
            <w:noProof/>
          </w:rPr>
          <w:t>: Results for deliberate/controlled induced hypotension versus no deliberate/controlled induced hypotension – bleeding events</w:t>
        </w:r>
        <w:r w:rsidR="00E03715">
          <w:rPr>
            <w:noProof/>
            <w:webHidden/>
          </w:rPr>
          <w:tab/>
        </w:r>
        <w:r w:rsidR="00E03715">
          <w:rPr>
            <w:noProof/>
            <w:webHidden/>
          </w:rPr>
          <w:fldChar w:fldCharType="begin"/>
        </w:r>
        <w:r w:rsidR="00E03715">
          <w:rPr>
            <w:noProof/>
            <w:webHidden/>
          </w:rPr>
          <w:instrText xml:space="preserve"> PAGEREF _Toc427747203 \h </w:instrText>
        </w:r>
        <w:r w:rsidR="00E03715">
          <w:rPr>
            <w:noProof/>
            <w:webHidden/>
          </w:rPr>
        </w:r>
        <w:r w:rsidR="00E03715">
          <w:rPr>
            <w:noProof/>
            <w:webHidden/>
          </w:rPr>
          <w:fldChar w:fldCharType="separate"/>
        </w:r>
        <w:r w:rsidR="000F7A9B">
          <w:rPr>
            <w:noProof/>
            <w:webHidden/>
          </w:rPr>
          <w:t>488</w:t>
        </w:r>
        <w:r w:rsidR="00E03715">
          <w:rPr>
            <w:noProof/>
            <w:webHidden/>
          </w:rPr>
          <w:fldChar w:fldCharType="end"/>
        </w:r>
      </w:hyperlink>
    </w:p>
    <w:p w14:paraId="12027C14" w14:textId="77777777" w:rsidR="00E03715" w:rsidRDefault="00D57121">
      <w:pPr>
        <w:pStyle w:val="TableofFigures"/>
        <w:rPr>
          <w:rFonts w:asciiTheme="minorHAnsi" w:eastAsiaTheme="minorEastAsia" w:hAnsiTheme="minorHAnsi" w:cstheme="minorBidi"/>
          <w:noProof/>
          <w:color w:val="auto"/>
          <w:sz w:val="22"/>
        </w:rPr>
      </w:pPr>
      <w:hyperlink w:anchor="_Toc427747204" w:history="1">
        <w:r w:rsidR="00E03715" w:rsidRPr="00CE4CE2">
          <w:rPr>
            <w:rStyle w:val="Hyperlink"/>
            <w:noProof/>
          </w:rPr>
          <w:t>Table 3.4.16</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ANH in paediatric patients undergoing surgery</w:t>
        </w:r>
        <w:r w:rsidR="00E03715">
          <w:rPr>
            <w:noProof/>
            <w:webHidden/>
          </w:rPr>
          <w:tab/>
        </w:r>
        <w:r w:rsidR="00E03715">
          <w:rPr>
            <w:noProof/>
            <w:webHidden/>
          </w:rPr>
          <w:fldChar w:fldCharType="begin"/>
        </w:r>
        <w:r w:rsidR="00E03715">
          <w:rPr>
            <w:noProof/>
            <w:webHidden/>
          </w:rPr>
          <w:instrText xml:space="preserve"> PAGEREF _Toc427747204 \h </w:instrText>
        </w:r>
        <w:r w:rsidR="00E03715">
          <w:rPr>
            <w:noProof/>
            <w:webHidden/>
          </w:rPr>
        </w:r>
        <w:r w:rsidR="00E03715">
          <w:rPr>
            <w:noProof/>
            <w:webHidden/>
          </w:rPr>
          <w:fldChar w:fldCharType="separate"/>
        </w:r>
        <w:r w:rsidR="000F7A9B">
          <w:rPr>
            <w:noProof/>
            <w:webHidden/>
          </w:rPr>
          <w:t>490</w:t>
        </w:r>
        <w:r w:rsidR="00E03715">
          <w:rPr>
            <w:noProof/>
            <w:webHidden/>
          </w:rPr>
          <w:fldChar w:fldCharType="end"/>
        </w:r>
      </w:hyperlink>
    </w:p>
    <w:p w14:paraId="045EBCB9" w14:textId="77777777" w:rsidR="00E03715" w:rsidRDefault="00D57121">
      <w:pPr>
        <w:pStyle w:val="TableofFigures"/>
        <w:rPr>
          <w:rFonts w:asciiTheme="minorHAnsi" w:eastAsiaTheme="minorEastAsia" w:hAnsiTheme="minorHAnsi" w:cstheme="minorBidi"/>
          <w:noProof/>
          <w:color w:val="auto"/>
          <w:sz w:val="22"/>
        </w:rPr>
      </w:pPr>
      <w:hyperlink w:anchor="_Toc427747205" w:history="1">
        <w:r w:rsidR="00E03715" w:rsidRPr="00CE4CE2">
          <w:rPr>
            <w:rStyle w:val="Hyperlink"/>
            <w:noProof/>
          </w:rPr>
          <w:t>Table 3.4.17</w:t>
        </w:r>
        <w:r w:rsidR="00E03715">
          <w:rPr>
            <w:rFonts w:asciiTheme="minorHAnsi" w:eastAsiaTheme="minorEastAsia" w:hAnsiTheme="minorHAnsi" w:cstheme="minorBidi"/>
            <w:noProof/>
            <w:color w:val="auto"/>
            <w:sz w:val="22"/>
          </w:rPr>
          <w:tab/>
        </w:r>
        <w:r w:rsidR="00E03715" w:rsidRPr="00CE4CE2">
          <w:rPr>
            <w:rStyle w:val="Hyperlink"/>
            <w:noProof/>
            <w:lang w:eastAsia="en-GB"/>
          </w:rPr>
          <w:t>Neonatal and paediatric patients undergoing surgery: Results for ANH versus no ANH – transfusion volume and incidence</w:t>
        </w:r>
        <w:r w:rsidR="00E03715">
          <w:rPr>
            <w:noProof/>
            <w:webHidden/>
          </w:rPr>
          <w:tab/>
        </w:r>
        <w:r w:rsidR="00E03715">
          <w:rPr>
            <w:noProof/>
            <w:webHidden/>
          </w:rPr>
          <w:fldChar w:fldCharType="begin"/>
        </w:r>
        <w:r w:rsidR="00E03715">
          <w:rPr>
            <w:noProof/>
            <w:webHidden/>
          </w:rPr>
          <w:instrText xml:space="preserve"> PAGEREF _Toc427747205 \h </w:instrText>
        </w:r>
        <w:r w:rsidR="00E03715">
          <w:rPr>
            <w:noProof/>
            <w:webHidden/>
          </w:rPr>
        </w:r>
        <w:r w:rsidR="00E03715">
          <w:rPr>
            <w:noProof/>
            <w:webHidden/>
          </w:rPr>
          <w:fldChar w:fldCharType="separate"/>
        </w:r>
        <w:r w:rsidR="000F7A9B">
          <w:rPr>
            <w:noProof/>
            <w:webHidden/>
          </w:rPr>
          <w:t>493</w:t>
        </w:r>
        <w:r w:rsidR="00E03715">
          <w:rPr>
            <w:noProof/>
            <w:webHidden/>
          </w:rPr>
          <w:fldChar w:fldCharType="end"/>
        </w:r>
      </w:hyperlink>
    </w:p>
    <w:p w14:paraId="417AB430" w14:textId="77777777" w:rsidR="00E03715" w:rsidRDefault="00D57121">
      <w:pPr>
        <w:pStyle w:val="TableofFigures"/>
        <w:rPr>
          <w:rFonts w:asciiTheme="minorHAnsi" w:eastAsiaTheme="minorEastAsia" w:hAnsiTheme="minorHAnsi" w:cstheme="minorBidi"/>
          <w:noProof/>
          <w:color w:val="auto"/>
          <w:sz w:val="22"/>
        </w:rPr>
      </w:pPr>
      <w:hyperlink w:anchor="_Toc427747206" w:history="1">
        <w:r w:rsidR="00E03715" w:rsidRPr="00CE4CE2">
          <w:rPr>
            <w:rStyle w:val="Hyperlink"/>
            <w:noProof/>
          </w:rPr>
          <w:t>Table 3.4.1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intraoperative cell salvage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206 \h </w:instrText>
        </w:r>
        <w:r w:rsidR="00E03715">
          <w:rPr>
            <w:noProof/>
            <w:webHidden/>
          </w:rPr>
        </w:r>
        <w:r w:rsidR="00E03715">
          <w:rPr>
            <w:noProof/>
            <w:webHidden/>
          </w:rPr>
          <w:fldChar w:fldCharType="separate"/>
        </w:r>
        <w:r w:rsidR="000F7A9B">
          <w:rPr>
            <w:noProof/>
            <w:webHidden/>
          </w:rPr>
          <w:t>495</w:t>
        </w:r>
        <w:r w:rsidR="00E03715">
          <w:rPr>
            <w:noProof/>
            <w:webHidden/>
          </w:rPr>
          <w:fldChar w:fldCharType="end"/>
        </w:r>
      </w:hyperlink>
    </w:p>
    <w:p w14:paraId="1B5F6B02" w14:textId="77777777" w:rsidR="00E03715" w:rsidRDefault="00D57121">
      <w:pPr>
        <w:pStyle w:val="TableofFigures"/>
        <w:rPr>
          <w:rFonts w:asciiTheme="minorHAnsi" w:eastAsiaTheme="minorEastAsia" w:hAnsiTheme="minorHAnsi" w:cstheme="minorBidi"/>
          <w:noProof/>
          <w:color w:val="auto"/>
          <w:sz w:val="22"/>
        </w:rPr>
      </w:pPr>
      <w:hyperlink w:anchor="_Toc427747207" w:history="1">
        <w:r w:rsidR="00E03715" w:rsidRPr="00CE4CE2">
          <w:rPr>
            <w:rStyle w:val="Hyperlink"/>
            <w:noProof/>
          </w:rPr>
          <w:t>Table 3.4.19</w:t>
        </w:r>
        <w:r w:rsidR="00E03715">
          <w:rPr>
            <w:rFonts w:asciiTheme="minorHAnsi" w:eastAsiaTheme="minorEastAsia" w:hAnsiTheme="minorHAnsi" w:cstheme="minorBidi"/>
            <w:noProof/>
            <w:color w:val="auto"/>
            <w:sz w:val="22"/>
          </w:rPr>
          <w:tab/>
        </w:r>
        <w:r w:rsidR="00E03715" w:rsidRPr="00CE4CE2">
          <w:rPr>
            <w:rStyle w:val="Hyperlink"/>
            <w:noProof/>
            <w:lang w:eastAsia="en-GB"/>
          </w:rPr>
          <w:t>Neonatal and paediatric patients undergoing surgery: Results for intraoperative cell salvage versus no intraoperative cell salvage – mortality</w:t>
        </w:r>
        <w:r w:rsidR="00E03715">
          <w:rPr>
            <w:noProof/>
            <w:webHidden/>
          </w:rPr>
          <w:tab/>
        </w:r>
        <w:r w:rsidR="00E03715">
          <w:rPr>
            <w:noProof/>
            <w:webHidden/>
          </w:rPr>
          <w:fldChar w:fldCharType="begin"/>
        </w:r>
        <w:r w:rsidR="00E03715">
          <w:rPr>
            <w:noProof/>
            <w:webHidden/>
          </w:rPr>
          <w:instrText xml:space="preserve"> PAGEREF _Toc427747207 \h </w:instrText>
        </w:r>
        <w:r w:rsidR="00E03715">
          <w:rPr>
            <w:noProof/>
            <w:webHidden/>
          </w:rPr>
        </w:r>
        <w:r w:rsidR="00E03715">
          <w:rPr>
            <w:noProof/>
            <w:webHidden/>
          </w:rPr>
          <w:fldChar w:fldCharType="separate"/>
        </w:r>
        <w:r w:rsidR="000F7A9B">
          <w:rPr>
            <w:noProof/>
            <w:webHidden/>
          </w:rPr>
          <w:t>498</w:t>
        </w:r>
        <w:r w:rsidR="00E03715">
          <w:rPr>
            <w:noProof/>
            <w:webHidden/>
          </w:rPr>
          <w:fldChar w:fldCharType="end"/>
        </w:r>
      </w:hyperlink>
    </w:p>
    <w:p w14:paraId="3698EFD6" w14:textId="77777777" w:rsidR="00E03715" w:rsidRDefault="00D57121">
      <w:pPr>
        <w:pStyle w:val="TableofFigures"/>
        <w:rPr>
          <w:rFonts w:asciiTheme="minorHAnsi" w:eastAsiaTheme="minorEastAsia" w:hAnsiTheme="minorHAnsi" w:cstheme="minorBidi"/>
          <w:noProof/>
          <w:color w:val="auto"/>
          <w:sz w:val="22"/>
        </w:rPr>
      </w:pPr>
      <w:hyperlink w:anchor="_Toc427747208" w:history="1">
        <w:r w:rsidR="00E03715" w:rsidRPr="00CE4CE2">
          <w:rPr>
            <w:rStyle w:val="Hyperlink"/>
            <w:noProof/>
          </w:rPr>
          <w:t>Table 3.4.20</w:t>
        </w:r>
        <w:r w:rsidR="00E03715">
          <w:rPr>
            <w:rFonts w:asciiTheme="minorHAnsi" w:eastAsiaTheme="minorEastAsia" w:hAnsiTheme="minorHAnsi" w:cstheme="minorBidi"/>
            <w:noProof/>
            <w:color w:val="auto"/>
            <w:sz w:val="22"/>
          </w:rPr>
          <w:tab/>
        </w:r>
        <w:r w:rsidR="00E03715" w:rsidRPr="00CE4CE2">
          <w:rPr>
            <w:rStyle w:val="Hyperlink"/>
            <w:noProof/>
            <w:lang w:eastAsia="en-GB"/>
          </w:rPr>
          <w:t>Neonatal and paediatric patients undergoing surgery: Results for intraoperative cell salvage versus no intraoperative cell salvage – transfusion volume and incidence</w:t>
        </w:r>
        <w:r w:rsidR="00E03715">
          <w:rPr>
            <w:noProof/>
            <w:webHidden/>
          </w:rPr>
          <w:tab/>
        </w:r>
        <w:r w:rsidR="00E03715">
          <w:rPr>
            <w:noProof/>
            <w:webHidden/>
          </w:rPr>
          <w:fldChar w:fldCharType="begin"/>
        </w:r>
        <w:r w:rsidR="00E03715">
          <w:rPr>
            <w:noProof/>
            <w:webHidden/>
          </w:rPr>
          <w:instrText xml:space="preserve"> PAGEREF _Toc427747208 \h </w:instrText>
        </w:r>
        <w:r w:rsidR="00E03715">
          <w:rPr>
            <w:noProof/>
            <w:webHidden/>
          </w:rPr>
        </w:r>
        <w:r w:rsidR="00E03715">
          <w:rPr>
            <w:noProof/>
            <w:webHidden/>
          </w:rPr>
          <w:fldChar w:fldCharType="separate"/>
        </w:r>
        <w:r w:rsidR="000F7A9B">
          <w:rPr>
            <w:noProof/>
            <w:webHidden/>
          </w:rPr>
          <w:t>500</w:t>
        </w:r>
        <w:r w:rsidR="00E03715">
          <w:rPr>
            <w:noProof/>
            <w:webHidden/>
          </w:rPr>
          <w:fldChar w:fldCharType="end"/>
        </w:r>
      </w:hyperlink>
    </w:p>
    <w:p w14:paraId="2435C2DB" w14:textId="77777777" w:rsidR="00E03715" w:rsidRDefault="00D57121">
      <w:pPr>
        <w:pStyle w:val="TableofFigures"/>
        <w:rPr>
          <w:rFonts w:asciiTheme="minorHAnsi" w:eastAsiaTheme="minorEastAsia" w:hAnsiTheme="minorHAnsi" w:cstheme="minorBidi"/>
          <w:noProof/>
          <w:color w:val="auto"/>
          <w:sz w:val="22"/>
        </w:rPr>
      </w:pPr>
      <w:hyperlink w:anchor="_Toc427747209" w:history="1">
        <w:r w:rsidR="00E03715" w:rsidRPr="00CE4CE2">
          <w:rPr>
            <w:rStyle w:val="Hyperlink"/>
            <w:noProof/>
          </w:rPr>
          <w:t>Table 3.4.21</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evidence – antifibrinolytics in paediatric patients undergoing surgery</w:t>
        </w:r>
        <w:r w:rsidR="00E03715">
          <w:rPr>
            <w:noProof/>
            <w:webHidden/>
          </w:rPr>
          <w:tab/>
        </w:r>
        <w:r w:rsidR="00E03715">
          <w:rPr>
            <w:noProof/>
            <w:webHidden/>
          </w:rPr>
          <w:fldChar w:fldCharType="begin"/>
        </w:r>
        <w:r w:rsidR="00E03715">
          <w:rPr>
            <w:noProof/>
            <w:webHidden/>
          </w:rPr>
          <w:instrText xml:space="preserve"> PAGEREF _Toc427747209 \h </w:instrText>
        </w:r>
        <w:r w:rsidR="00E03715">
          <w:rPr>
            <w:noProof/>
            <w:webHidden/>
          </w:rPr>
        </w:r>
        <w:r w:rsidR="00E03715">
          <w:rPr>
            <w:noProof/>
            <w:webHidden/>
          </w:rPr>
          <w:fldChar w:fldCharType="separate"/>
        </w:r>
        <w:r w:rsidR="000F7A9B">
          <w:rPr>
            <w:noProof/>
            <w:webHidden/>
          </w:rPr>
          <w:t>508</w:t>
        </w:r>
        <w:r w:rsidR="00E03715">
          <w:rPr>
            <w:noProof/>
            <w:webHidden/>
          </w:rPr>
          <w:fldChar w:fldCharType="end"/>
        </w:r>
      </w:hyperlink>
    </w:p>
    <w:p w14:paraId="3D81046E" w14:textId="77777777" w:rsidR="00E03715" w:rsidRDefault="00D57121">
      <w:pPr>
        <w:pStyle w:val="TableofFigures"/>
        <w:rPr>
          <w:rFonts w:asciiTheme="minorHAnsi" w:eastAsiaTheme="minorEastAsia" w:hAnsiTheme="minorHAnsi" w:cstheme="minorBidi"/>
          <w:noProof/>
          <w:color w:val="auto"/>
          <w:sz w:val="22"/>
        </w:rPr>
      </w:pPr>
      <w:hyperlink w:anchor="_Toc427747210" w:history="1">
        <w:r w:rsidR="00E03715" w:rsidRPr="00CE4CE2">
          <w:rPr>
            <w:rStyle w:val="Hyperlink"/>
            <w:noProof/>
          </w:rPr>
          <w:t>Table 3.4.22</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identified and assessed by included Level I studies – antifibrinolytics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210 \h </w:instrText>
        </w:r>
        <w:r w:rsidR="00E03715">
          <w:rPr>
            <w:noProof/>
            <w:webHidden/>
          </w:rPr>
        </w:r>
        <w:r w:rsidR="00E03715">
          <w:rPr>
            <w:noProof/>
            <w:webHidden/>
          </w:rPr>
          <w:fldChar w:fldCharType="separate"/>
        </w:r>
        <w:r w:rsidR="000F7A9B">
          <w:rPr>
            <w:noProof/>
            <w:webHidden/>
          </w:rPr>
          <w:t>509</w:t>
        </w:r>
        <w:r w:rsidR="00E03715">
          <w:rPr>
            <w:noProof/>
            <w:webHidden/>
          </w:rPr>
          <w:fldChar w:fldCharType="end"/>
        </w:r>
      </w:hyperlink>
    </w:p>
    <w:p w14:paraId="1993C4A2" w14:textId="77777777" w:rsidR="00E03715" w:rsidRDefault="00D57121">
      <w:pPr>
        <w:pStyle w:val="TableofFigures"/>
        <w:rPr>
          <w:rFonts w:asciiTheme="minorHAnsi" w:eastAsiaTheme="minorEastAsia" w:hAnsiTheme="minorHAnsi" w:cstheme="minorBidi"/>
          <w:noProof/>
          <w:color w:val="auto"/>
          <w:sz w:val="22"/>
        </w:rPr>
      </w:pPr>
      <w:hyperlink w:anchor="_Toc427747211" w:history="1">
        <w:r w:rsidR="00E03715" w:rsidRPr="00CE4CE2">
          <w:rPr>
            <w:rStyle w:val="Hyperlink"/>
            <w:noProof/>
          </w:rPr>
          <w:t>Table 3.4.23</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identified and assessed in this review – antifibrinolytics</w:t>
        </w:r>
        <w:r w:rsidR="00E03715">
          <w:rPr>
            <w:noProof/>
            <w:webHidden/>
          </w:rPr>
          <w:tab/>
        </w:r>
        <w:r w:rsidR="00E03715">
          <w:rPr>
            <w:noProof/>
            <w:webHidden/>
          </w:rPr>
          <w:fldChar w:fldCharType="begin"/>
        </w:r>
        <w:r w:rsidR="00E03715">
          <w:rPr>
            <w:noProof/>
            <w:webHidden/>
          </w:rPr>
          <w:instrText xml:space="preserve"> PAGEREF _Toc427747211 \h </w:instrText>
        </w:r>
        <w:r w:rsidR="00E03715">
          <w:rPr>
            <w:noProof/>
            <w:webHidden/>
          </w:rPr>
        </w:r>
        <w:r w:rsidR="00E03715">
          <w:rPr>
            <w:noProof/>
            <w:webHidden/>
          </w:rPr>
          <w:fldChar w:fldCharType="separate"/>
        </w:r>
        <w:r w:rsidR="000F7A9B">
          <w:rPr>
            <w:noProof/>
            <w:webHidden/>
          </w:rPr>
          <w:t>515</w:t>
        </w:r>
        <w:r w:rsidR="00E03715">
          <w:rPr>
            <w:noProof/>
            <w:webHidden/>
          </w:rPr>
          <w:fldChar w:fldCharType="end"/>
        </w:r>
      </w:hyperlink>
    </w:p>
    <w:p w14:paraId="54EB3811" w14:textId="77777777" w:rsidR="00E03715" w:rsidRDefault="00D57121">
      <w:pPr>
        <w:pStyle w:val="TableofFigures"/>
        <w:rPr>
          <w:rFonts w:asciiTheme="minorHAnsi" w:eastAsiaTheme="minorEastAsia" w:hAnsiTheme="minorHAnsi" w:cstheme="minorBidi"/>
          <w:noProof/>
          <w:color w:val="auto"/>
          <w:sz w:val="22"/>
        </w:rPr>
      </w:pPr>
      <w:hyperlink w:anchor="_Toc427747212" w:history="1">
        <w:r w:rsidR="00E03715" w:rsidRPr="00CE4CE2">
          <w:rPr>
            <w:rStyle w:val="Hyperlink"/>
            <w:noProof/>
          </w:rPr>
          <w:t>Table 3.4.24</w:t>
        </w:r>
        <w:r w:rsidR="00E03715">
          <w:rPr>
            <w:rFonts w:asciiTheme="minorHAnsi" w:eastAsiaTheme="minorEastAsia" w:hAnsiTheme="minorHAnsi" w:cstheme="minorBidi"/>
            <w:noProof/>
            <w:color w:val="auto"/>
            <w:sz w:val="22"/>
          </w:rPr>
          <w:tab/>
        </w:r>
        <w:r w:rsidR="00E03715" w:rsidRPr="00CE4CE2">
          <w:rPr>
            <w:rStyle w:val="Hyperlink"/>
            <w:noProof/>
            <w:lang w:eastAsia="en-GB"/>
          </w:rPr>
          <w:t>Surgical paediatric/neonatal patients: Results for antifibrinolytics versus no antifibrinolytics – mortality</w:t>
        </w:r>
        <w:r w:rsidR="00E03715">
          <w:rPr>
            <w:noProof/>
            <w:webHidden/>
          </w:rPr>
          <w:tab/>
        </w:r>
        <w:r w:rsidR="00E03715">
          <w:rPr>
            <w:noProof/>
            <w:webHidden/>
          </w:rPr>
          <w:fldChar w:fldCharType="begin"/>
        </w:r>
        <w:r w:rsidR="00E03715">
          <w:rPr>
            <w:noProof/>
            <w:webHidden/>
          </w:rPr>
          <w:instrText xml:space="preserve"> PAGEREF _Toc427747212 \h </w:instrText>
        </w:r>
        <w:r w:rsidR="00E03715">
          <w:rPr>
            <w:noProof/>
            <w:webHidden/>
          </w:rPr>
        </w:r>
        <w:r w:rsidR="00E03715">
          <w:rPr>
            <w:noProof/>
            <w:webHidden/>
          </w:rPr>
          <w:fldChar w:fldCharType="separate"/>
        </w:r>
        <w:r w:rsidR="000F7A9B">
          <w:rPr>
            <w:noProof/>
            <w:webHidden/>
          </w:rPr>
          <w:t>518</w:t>
        </w:r>
        <w:r w:rsidR="00E03715">
          <w:rPr>
            <w:noProof/>
            <w:webHidden/>
          </w:rPr>
          <w:fldChar w:fldCharType="end"/>
        </w:r>
      </w:hyperlink>
    </w:p>
    <w:p w14:paraId="5ED2CD60" w14:textId="77777777" w:rsidR="00E03715" w:rsidRDefault="00D57121">
      <w:pPr>
        <w:pStyle w:val="TableofFigures"/>
        <w:rPr>
          <w:rFonts w:asciiTheme="minorHAnsi" w:eastAsiaTheme="minorEastAsia" w:hAnsiTheme="minorHAnsi" w:cstheme="minorBidi"/>
          <w:noProof/>
          <w:color w:val="auto"/>
          <w:sz w:val="22"/>
        </w:rPr>
      </w:pPr>
      <w:hyperlink w:anchor="_Toc427747213" w:history="1">
        <w:r w:rsidR="00E03715" w:rsidRPr="00CE4CE2">
          <w:rPr>
            <w:rStyle w:val="Hyperlink"/>
            <w:noProof/>
          </w:rPr>
          <w:t>Table 3.4.25</w:t>
        </w:r>
        <w:r w:rsidR="00E03715">
          <w:rPr>
            <w:rFonts w:asciiTheme="minorHAnsi" w:eastAsiaTheme="minorEastAsia" w:hAnsiTheme="minorHAnsi" w:cstheme="minorBidi"/>
            <w:noProof/>
            <w:color w:val="auto"/>
            <w:sz w:val="22"/>
          </w:rPr>
          <w:tab/>
        </w:r>
        <w:r w:rsidR="00E03715" w:rsidRPr="00CE4CE2">
          <w:rPr>
            <w:rStyle w:val="Hyperlink"/>
            <w:noProof/>
          </w:rPr>
          <w:t>Neonatal and paediatric</w:t>
        </w:r>
        <w:r w:rsidR="00E03715" w:rsidRPr="00CE4CE2">
          <w:rPr>
            <w:rStyle w:val="Hyperlink"/>
            <w:noProof/>
            <w:lang w:eastAsia="en-GB"/>
          </w:rPr>
          <w:t xml:space="preserve"> patients undergoing cardiac surgery: Results for antifibrinolytics versus no antifibrinolytics – transfusion volume and incidence</w:t>
        </w:r>
        <w:r w:rsidR="00E03715">
          <w:rPr>
            <w:noProof/>
            <w:webHidden/>
          </w:rPr>
          <w:tab/>
        </w:r>
        <w:r w:rsidR="00E03715">
          <w:rPr>
            <w:noProof/>
            <w:webHidden/>
          </w:rPr>
          <w:fldChar w:fldCharType="begin"/>
        </w:r>
        <w:r w:rsidR="00E03715">
          <w:rPr>
            <w:noProof/>
            <w:webHidden/>
          </w:rPr>
          <w:instrText xml:space="preserve"> PAGEREF _Toc427747213 \h </w:instrText>
        </w:r>
        <w:r w:rsidR="00E03715">
          <w:rPr>
            <w:noProof/>
            <w:webHidden/>
          </w:rPr>
        </w:r>
        <w:r w:rsidR="00E03715">
          <w:rPr>
            <w:noProof/>
            <w:webHidden/>
          </w:rPr>
          <w:fldChar w:fldCharType="separate"/>
        </w:r>
        <w:r w:rsidR="000F7A9B">
          <w:rPr>
            <w:noProof/>
            <w:webHidden/>
          </w:rPr>
          <w:t>523</w:t>
        </w:r>
        <w:r w:rsidR="00E03715">
          <w:rPr>
            <w:noProof/>
            <w:webHidden/>
          </w:rPr>
          <w:fldChar w:fldCharType="end"/>
        </w:r>
      </w:hyperlink>
    </w:p>
    <w:p w14:paraId="581DB69D" w14:textId="77777777" w:rsidR="00E03715" w:rsidRDefault="00D57121">
      <w:pPr>
        <w:pStyle w:val="TableofFigures"/>
        <w:rPr>
          <w:rFonts w:asciiTheme="minorHAnsi" w:eastAsiaTheme="minorEastAsia" w:hAnsiTheme="minorHAnsi" w:cstheme="minorBidi"/>
          <w:noProof/>
          <w:color w:val="auto"/>
          <w:sz w:val="22"/>
        </w:rPr>
      </w:pPr>
      <w:hyperlink w:anchor="_Toc427747214" w:history="1">
        <w:r w:rsidR="00E03715" w:rsidRPr="00CE4CE2">
          <w:rPr>
            <w:rStyle w:val="Hyperlink"/>
            <w:noProof/>
          </w:rPr>
          <w:t>Table 3.4.26</w:t>
        </w:r>
        <w:r w:rsidR="00E03715">
          <w:rPr>
            <w:rFonts w:asciiTheme="minorHAnsi" w:eastAsiaTheme="minorEastAsia" w:hAnsiTheme="minorHAnsi" w:cstheme="minorBidi"/>
            <w:noProof/>
            <w:color w:val="auto"/>
            <w:sz w:val="22"/>
          </w:rPr>
          <w:tab/>
        </w:r>
        <w:r w:rsidR="00E03715" w:rsidRPr="00CE4CE2">
          <w:rPr>
            <w:rStyle w:val="Hyperlink"/>
            <w:noProof/>
          </w:rPr>
          <w:t>Neonatal and paediatric</w:t>
        </w:r>
        <w:r w:rsidR="00E03715" w:rsidRPr="00CE4CE2">
          <w:rPr>
            <w:rStyle w:val="Hyperlink"/>
            <w:noProof/>
            <w:lang w:eastAsia="en-GB"/>
          </w:rPr>
          <w:t xml:space="preserve"> patients undergoing scoliosis surgery: Results for antifibrinolytics versus no antifibrinolytics – transfusion requirements</w:t>
        </w:r>
        <w:r w:rsidR="00E03715">
          <w:rPr>
            <w:noProof/>
            <w:webHidden/>
          </w:rPr>
          <w:tab/>
        </w:r>
        <w:r w:rsidR="00E03715">
          <w:rPr>
            <w:noProof/>
            <w:webHidden/>
          </w:rPr>
          <w:fldChar w:fldCharType="begin"/>
        </w:r>
        <w:r w:rsidR="00E03715">
          <w:rPr>
            <w:noProof/>
            <w:webHidden/>
          </w:rPr>
          <w:instrText xml:space="preserve"> PAGEREF _Toc427747214 \h </w:instrText>
        </w:r>
        <w:r w:rsidR="00E03715">
          <w:rPr>
            <w:noProof/>
            <w:webHidden/>
          </w:rPr>
        </w:r>
        <w:r w:rsidR="00E03715">
          <w:rPr>
            <w:noProof/>
            <w:webHidden/>
          </w:rPr>
          <w:fldChar w:fldCharType="separate"/>
        </w:r>
        <w:r w:rsidR="000F7A9B">
          <w:rPr>
            <w:noProof/>
            <w:webHidden/>
          </w:rPr>
          <w:t>534</w:t>
        </w:r>
        <w:r w:rsidR="00E03715">
          <w:rPr>
            <w:noProof/>
            <w:webHidden/>
          </w:rPr>
          <w:fldChar w:fldCharType="end"/>
        </w:r>
      </w:hyperlink>
    </w:p>
    <w:p w14:paraId="06F37D9B" w14:textId="77777777" w:rsidR="00E03715" w:rsidRDefault="00D57121">
      <w:pPr>
        <w:pStyle w:val="TableofFigures"/>
        <w:rPr>
          <w:rFonts w:asciiTheme="minorHAnsi" w:eastAsiaTheme="minorEastAsia" w:hAnsiTheme="minorHAnsi" w:cstheme="minorBidi"/>
          <w:noProof/>
          <w:color w:val="auto"/>
          <w:sz w:val="22"/>
        </w:rPr>
      </w:pPr>
      <w:hyperlink w:anchor="_Toc427747215" w:history="1">
        <w:r w:rsidR="00E03715" w:rsidRPr="00CE4CE2">
          <w:rPr>
            <w:rStyle w:val="Hyperlink"/>
            <w:noProof/>
          </w:rPr>
          <w:t>Table 3.4.27</w:t>
        </w:r>
        <w:r w:rsidR="00E03715">
          <w:rPr>
            <w:rFonts w:asciiTheme="minorHAnsi" w:eastAsiaTheme="minorEastAsia" w:hAnsiTheme="minorHAnsi" w:cstheme="minorBidi"/>
            <w:noProof/>
            <w:color w:val="auto"/>
            <w:sz w:val="22"/>
          </w:rPr>
          <w:tab/>
        </w:r>
        <w:r w:rsidR="00E03715" w:rsidRPr="00CE4CE2">
          <w:rPr>
            <w:rStyle w:val="Hyperlink"/>
            <w:noProof/>
          </w:rPr>
          <w:t>Neonatal and paediatric</w:t>
        </w:r>
        <w:r w:rsidR="00E03715" w:rsidRPr="00CE4CE2">
          <w:rPr>
            <w:rStyle w:val="Hyperlink"/>
            <w:noProof/>
            <w:lang w:eastAsia="en-GB"/>
          </w:rPr>
          <w:t xml:space="preserve"> patients undergoing craniofacial surgery: Results for antifibrinolytics versus no antifibrinolytics – transfusion requirements</w:t>
        </w:r>
        <w:r w:rsidR="00E03715">
          <w:rPr>
            <w:noProof/>
            <w:webHidden/>
          </w:rPr>
          <w:tab/>
        </w:r>
        <w:r w:rsidR="00E03715">
          <w:rPr>
            <w:noProof/>
            <w:webHidden/>
          </w:rPr>
          <w:fldChar w:fldCharType="begin"/>
        </w:r>
        <w:r w:rsidR="00E03715">
          <w:rPr>
            <w:noProof/>
            <w:webHidden/>
          </w:rPr>
          <w:instrText xml:space="preserve"> PAGEREF _Toc427747215 \h </w:instrText>
        </w:r>
        <w:r w:rsidR="00E03715">
          <w:rPr>
            <w:noProof/>
            <w:webHidden/>
          </w:rPr>
        </w:r>
        <w:r w:rsidR="00E03715">
          <w:rPr>
            <w:noProof/>
            <w:webHidden/>
          </w:rPr>
          <w:fldChar w:fldCharType="separate"/>
        </w:r>
        <w:r w:rsidR="000F7A9B">
          <w:rPr>
            <w:noProof/>
            <w:webHidden/>
          </w:rPr>
          <w:t>537</w:t>
        </w:r>
        <w:r w:rsidR="00E03715">
          <w:rPr>
            <w:noProof/>
            <w:webHidden/>
          </w:rPr>
          <w:fldChar w:fldCharType="end"/>
        </w:r>
      </w:hyperlink>
    </w:p>
    <w:p w14:paraId="46264B3F" w14:textId="77777777" w:rsidR="00E03715" w:rsidRDefault="00D57121">
      <w:pPr>
        <w:pStyle w:val="TableofFigures"/>
        <w:rPr>
          <w:rFonts w:asciiTheme="minorHAnsi" w:eastAsiaTheme="minorEastAsia" w:hAnsiTheme="minorHAnsi" w:cstheme="minorBidi"/>
          <w:noProof/>
          <w:color w:val="auto"/>
          <w:sz w:val="22"/>
        </w:rPr>
      </w:pPr>
      <w:hyperlink w:anchor="_Toc427747216" w:history="1">
        <w:r w:rsidR="00E03715" w:rsidRPr="00CE4CE2">
          <w:rPr>
            <w:rStyle w:val="Hyperlink"/>
            <w:noProof/>
          </w:rPr>
          <w:t>Table 3.4.28</w:t>
        </w:r>
        <w:r w:rsidR="00E03715">
          <w:rPr>
            <w:rFonts w:asciiTheme="minorHAnsi" w:eastAsiaTheme="minorEastAsia" w:hAnsiTheme="minorHAnsi" w:cstheme="minorBidi"/>
            <w:noProof/>
            <w:color w:val="auto"/>
            <w:sz w:val="22"/>
          </w:rPr>
          <w:tab/>
        </w:r>
        <w:r w:rsidR="00E03715" w:rsidRPr="00CE4CE2">
          <w:rPr>
            <w:rStyle w:val="Hyperlink"/>
            <w:noProof/>
          </w:rPr>
          <w:t>Neonatal and paediatric</w:t>
        </w:r>
        <w:r w:rsidR="00E03715" w:rsidRPr="00CE4CE2">
          <w:rPr>
            <w:rStyle w:val="Hyperlink"/>
            <w:noProof/>
            <w:lang w:eastAsia="en-GB"/>
          </w:rPr>
          <w:t xml:space="preserve"> patients undergoing ENT surgery: Results for antifibrinolytics versus no antifibrinolytics – transfusion requirements</w:t>
        </w:r>
        <w:r w:rsidR="00E03715">
          <w:rPr>
            <w:noProof/>
            <w:webHidden/>
          </w:rPr>
          <w:tab/>
        </w:r>
        <w:r w:rsidR="00E03715">
          <w:rPr>
            <w:noProof/>
            <w:webHidden/>
          </w:rPr>
          <w:fldChar w:fldCharType="begin"/>
        </w:r>
        <w:r w:rsidR="00E03715">
          <w:rPr>
            <w:noProof/>
            <w:webHidden/>
          </w:rPr>
          <w:instrText xml:space="preserve"> PAGEREF _Toc427747216 \h </w:instrText>
        </w:r>
        <w:r w:rsidR="00E03715">
          <w:rPr>
            <w:noProof/>
            <w:webHidden/>
          </w:rPr>
        </w:r>
        <w:r w:rsidR="00E03715">
          <w:rPr>
            <w:noProof/>
            <w:webHidden/>
          </w:rPr>
          <w:fldChar w:fldCharType="separate"/>
        </w:r>
        <w:r w:rsidR="000F7A9B">
          <w:rPr>
            <w:noProof/>
            <w:webHidden/>
          </w:rPr>
          <w:t>541</w:t>
        </w:r>
        <w:r w:rsidR="00E03715">
          <w:rPr>
            <w:noProof/>
            <w:webHidden/>
          </w:rPr>
          <w:fldChar w:fldCharType="end"/>
        </w:r>
      </w:hyperlink>
    </w:p>
    <w:p w14:paraId="4621829C" w14:textId="77777777" w:rsidR="00E03715" w:rsidRDefault="00D57121">
      <w:pPr>
        <w:pStyle w:val="TableofFigures"/>
        <w:rPr>
          <w:rFonts w:asciiTheme="minorHAnsi" w:eastAsiaTheme="minorEastAsia" w:hAnsiTheme="minorHAnsi" w:cstheme="minorBidi"/>
          <w:noProof/>
          <w:color w:val="auto"/>
          <w:sz w:val="22"/>
        </w:rPr>
      </w:pPr>
      <w:hyperlink w:anchor="_Toc427747217" w:history="1">
        <w:r w:rsidR="00E03715" w:rsidRPr="00CE4CE2">
          <w:rPr>
            <w:rStyle w:val="Hyperlink"/>
            <w:noProof/>
          </w:rPr>
          <w:t>Table 3.4.29</w:t>
        </w:r>
        <w:r w:rsidR="00E03715">
          <w:rPr>
            <w:rFonts w:asciiTheme="minorHAnsi" w:eastAsiaTheme="minorEastAsia" w:hAnsiTheme="minorHAnsi" w:cstheme="minorBidi"/>
            <w:noProof/>
            <w:color w:val="auto"/>
            <w:sz w:val="22"/>
          </w:rPr>
          <w:tab/>
        </w:r>
        <w:r w:rsidR="00E03715" w:rsidRPr="00CE4CE2">
          <w:rPr>
            <w:rStyle w:val="Hyperlink"/>
            <w:noProof/>
          </w:rPr>
          <w:t xml:space="preserve">Neonatal and paediatric </w:t>
        </w:r>
        <w:r w:rsidR="00E03715" w:rsidRPr="00CE4CE2">
          <w:rPr>
            <w:rStyle w:val="Hyperlink"/>
            <w:noProof/>
            <w:lang w:eastAsia="en-GB"/>
          </w:rPr>
          <w:t>patients undergoing surgery: Results for antifibrinolytics versus no antifibrinolytics – thromboembolic events</w:t>
        </w:r>
        <w:r w:rsidR="00E03715">
          <w:rPr>
            <w:noProof/>
            <w:webHidden/>
          </w:rPr>
          <w:tab/>
        </w:r>
        <w:r w:rsidR="00E03715">
          <w:rPr>
            <w:noProof/>
            <w:webHidden/>
          </w:rPr>
          <w:fldChar w:fldCharType="begin"/>
        </w:r>
        <w:r w:rsidR="00E03715">
          <w:rPr>
            <w:noProof/>
            <w:webHidden/>
          </w:rPr>
          <w:instrText xml:space="preserve"> PAGEREF _Toc427747217 \h </w:instrText>
        </w:r>
        <w:r w:rsidR="00E03715">
          <w:rPr>
            <w:noProof/>
            <w:webHidden/>
          </w:rPr>
        </w:r>
        <w:r w:rsidR="00E03715">
          <w:rPr>
            <w:noProof/>
            <w:webHidden/>
          </w:rPr>
          <w:fldChar w:fldCharType="separate"/>
        </w:r>
        <w:r w:rsidR="000F7A9B">
          <w:rPr>
            <w:noProof/>
            <w:webHidden/>
          </w:rPr>
          <w:t>543</w:t>
        </w:r>
        <w:r w:rsidR="00E03715">
          <w:rPr>
            <w:noProof/>
            <w:webHidden/>
          </w:rPr>
          <w:fldChar w:fldCharType="end"/>
        </w:r>
      </w:hyperlink>
    </w:p>
    <w:p w14:paraId="0E9C6288" w14:textId="77777777" w:rsidR="00E03715" w:rsidRDefault="00D57121">
      <w:pPr>
        <w:pStyle w:val="TableofFigures"/>
        <w:rPr>
          <w:rFonts w:asciiTheme="minorHAnsi" w:eastAsiaTheme="minorEastAsia" w:hAnsiTheme="minorHAnsi" w:cstheme="minorBidi"/>
          <w:noProof/>
          <w:color w:val="auto"/>
          <w:sz w:val="22"/>
        </w:rPr>
      </w:pPr>
      <w:hyperlink w:anchor="_Toc427747218" w:history="1">
        <w:r w:rsidR="00E03715" w:rsidRPr="00CE4CE2">
          <w:rPr>
            <w:rStyle w:val="Hyperlink"/>
            <w:noProof/>
          </w:rPr>
          <w:t>Table 3.4.30</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undergoing cardiac surgery</w:t>
        </w:r>
        <w:r w:rsidR="00E03715" w:rsidRPr="00CE4CE2">
          <w:rPr>
            <w:rStyle w:val="Hyperlink"/>
            <w:noProof/>
            <w:lang w:eastAsia="en-GB"/>
          </w:rPr>
          <w:t>: results for antifibrinolytics versus no antifibrinolytics – bleeding events</w:t>
        </w:r>
        <w:r w:rsidR="00E03715">
          <w:rPr>
            <w:noProof/>
            <w:webHidden/>
          </w:rPr>
          <w:tab/>
        </w:r>
        <w:r w:rsidR="00E03715">
          <w:rPr>
            <w:noProof/>
            <w:webHidden/>
          </w:rPr>
          <w:fldChar w:fldCharType="begin"/>
        </w:r>
        <w:r w:rsidR="00E03715">
          <w:rPr>
            <w:noProof/>
            <w:webHidden/>
          </w:rPr>
          <w:instrText xml:space="preserve"> PAGEREF _Toc427747218 \h </w:instrText>
        </w:r>
        <w:r w:rsidR="00E03715">
          <w:rPr>
            <w:noProof/>
            <w:webHidden/>
          </w:rPr>
        </w:r>
        <w:r w:rsidR="00E03715">
          <w:rPr>
            <w:noProof/>
            <w:webHidden/>
          </w:rPr>
          <w:fldChar w:fldCharType="separate"/>
        </w:r>
        <w:r w:rsidR="000F7A9B">
          <w:rPr>
            <w:noProof/>
            <w:webHidden/>
          </w:rPr>
          <w:t>547</w:t>
        </w:r>
        <w:r w:rsidR="00E03715">
          <w:rPr>
            <w:noProof/>
            <w:webHidden/>
          </w:rPr>
          <w:fldChar w:fldCharType="end"/>
        </w:r>
      </w:hyperlink>
    </w:p>
    <w:p w14:paraId="207CB64D" w14:textId="77777777" w:rsidR="00E03715" w:rsidRDefault="00D57121">
      <w:pPr>
        <w:pStyle w:val="TableofFigures"/>
        <w:rPr>
          <w:rFonts w:asciiTheme="minorHAnsi" w:eastAsiaTheme="minorEastAsia" w:hAnsiTheme="minorHAnsi" w:cstheme="minorBidi"/>
          <w:noProof/>
          <w:color w:val="auto"/>
          <w:sz w:val="22"/>
        </w:rPr>
      </w:pPr>
      <w:hyperlink w:anchor="_Toc427747219" w:history="1">
        <w:r w:rsidR="00E03715" w:rsidRPr="00CE4CE2">
          <w:rPr>
            <w:rStyle w:val="Hyperlink"/>
            <w:noProof/>
          </w:rPr>
          <w:t>Table 3.4.31</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undergoing scoliosis surgery</w:t>
        </w:r>
        <w:r w:rsidR="00E03715" w:rsidRPr="00CE4CE2">
          <w:rPr>
            <w:rStyle w:val="Hyperlink"/>
            <w:noProof/>
            <w:lang w:eastAsia="en-GB"/>
          </w:rPr>
          <w:t>: Results for antifibrinolytics versus no antifibrinolytics – bleeding events</w:t>
        </w:r>
        <w:r w:rsidR="00E03715">
          <w:rPr>
            <w:noProof/>
            <w:webHidden/>
          </w:rPr>
          <w:tab/>
        </w:r>
        <w:r w:rsidR="00E03715">
          <w:rPr>
            <w:noProof/>
            <w:webHidden/>
          </w:rPr>
          <w:fldChar w:fldCharType="begin"/>
        </w:r>
        <w:r w:rsidR="00E03715">
          <w:rPr>
            <w:noProof/>
            <w:webHidden/>
          </w:rPr>
          <w:instrText xml:space="preserve"> PAGEREF _Toc427747219 \h </w:instrText>
        </w:r>
        <w:r w:rsidR="00E03715">
          <w:rPr>
            <w:noProof/>
            <w:webHidden/>
          </w:rPr>
        </w:r>
        <w:r w:rsidR="00E03715">
          <w:rPr>
            <w:noProof/>
            <w:webHidden/>
          </w:rPr>
          <w:fldChar w:fldCharType="separate"/>
        </w:r>
        <w:r w:rsidR="000F7A9B">
          <w:rPr>
            <w:noProof/>
            <w:webHidden/>
          </w:rPr>
          <w:t>551</w:t>
        </w:r>
        <w:r w:rsidR="00E03715">
          <w:rPr>
            <w:noProof/>
            <w:webHidden/>
          </w:rPr>
          <w:fldChar w:fldCharType="end"/>
        </w:r>
      </w:hyperlink>
    </w:p>
    <w:p w14:paraId="6B6A78F8" w14:textId="77777777" w:rsidR="00E03715" w:rsidRDefault="00D57121">
      <w:pPr>
        <w:pStyle w:val="TableofFigures"/>
        <w:rPr>
          <w:rFonts w:asciiTheme="minorHAnsi" w:eastAsiaTheme="minorEastAsia" w:hAnsiTheme="minorHAnsi" w:cstheme="minorBidi"/>
          <w:noProof/>
          <w:color w:val="auto"/>
          <w:sz w:val="22"/>
        </w:rPr>
      </w:pPr>
      <w:hyperlink w:anchor="_Toc427747220" w:history="1">
        <w:r w:rsidR="00E03715" w:rsidRPr="00CE4CE2">
          <w:rPr>
            <w:rStyle w:val="Hyperlink"/>
            <w:noProof/>
          </w:rPr>
          <w:t>Table 3.4.32</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undergoing craniofacial surgery</w:t>
        </w:r>
        <w:r w:rsidR="00E03715" w:rsidRPr="00CE4CE2">
          <w:rPr>
            <w:rStyle w:val="Hyperlink"/>
            <w:noProof/>
            <w:lang w:eastAsia="en-GB"/>
          </w:rPr>
          <w:t>: Results for antifibrinolytics versus no antifibrinolytics – bleeding events</w:t>
        </w:r>
        <w:r w:rsidR="00E03715">
          <w:rPr>
            <w:noProof/>
            <w:webHidden/>
          </w:rPr>
          <w:tab/>
        </w:r>
        <w:r w:rsidR="00E03715">
          <w:rPr>
            <w:noProof/>
            <w:webHidden/>
          </w:rPr>
          <w:fldChar w:fldCharType="begin"/>
        </w:r>
        <w:r w:rsidR="00E03715">
          <w:rPr>
            <w:noProof/>
            <w:webHidden/>
          </w:rPr>
          <w:instrText xml:space="preserve"> PAGEREF _Toc427747220 \h </w:instrText>
        </w:r>
        <w:r w:rsidR="00E03715">
          <w:rPr>
            <w:noProof/>
            <w:webHidden/>
          </w:rPr>
        </w:r>
        <w:r w:rsidR="00E03715">
          <w:rPr>
            <w:noProof/>
            <w:webHidden/>
          </w:rPr>
          <w:fldChar w:fldCharType="separate"/>
        </w:r>
        <w:r w:rsidR="000F7A9B">
          <w:rPr>
            <w:noProof/>
            <w:webHidden/>
          </w:rPr>
          <w:t>554</w:t>
        </w:r>
        <w:r w:rsidR="00E03715">
          <w:rPr>
            <w:noProof/>
            <w:webHidden/>
          </w:rPr>
          <w:fldChar w:fldCharType="end"/>
        </w:r>
      </w:hyperlink>
    </w:p>
    <w:p w14:paraId="6EAFA97E" w14:textId="77777777" w:rsidR="00E03715" w:rsidRDefault="00D57121">
      <w:pPr>
        <w:pStyle w:val="TableofFigures"/>
        <w:rPr>
          <w:rFonts w:asciiTheme="minorHAnsi" w:eastAsiaTheme="minorEastAsia" w:hAnsiTheme="minorHAnsi" w:cstheme="minorBidi"/>
          <w:noProof/>
          <w:color w:val="auto"/>
          <w:sz w:val="22"/>
        </w:rPr>
      </w:pPr>
      <w:hyperlink w:anchor="_Toc427747221" w:history="1">
        <w:r w:rsidR="00E03715" w:rsidRPr="00CE4CE2">
          <w:rPr>
            <w:rStyle w:val="Hyperlink"/>
            <w:noProof/>
          </w:rPr>
          <w:t>Table 3.4.33</w:t>
        </w:r>
        <w:r w:rsidR="00E03715">
          <w:rPr>
            <w:rFonts w:asciiTheme="minorHAnsi" w:eastAsiaTheme="minorEastAsia" w:hAnsiTheme="minorHAnsi" w:cstheme="minorBidi"/>
            <w:noProof/>
            <w:color w:val="auto"/>
            <w:sz w:val="22"/>
          </w:rPr>
          <w:tab/>
        </w:r>
        <w:r w:rsidR="00E03715" w:rsidRPr="00CE4CE2">
          <w:rPr>
            <w:rStyle w:val="Hyperlink"/>
            <w:noProof/>
          </w:rPr>
          <w:t>Neonatal and paediatric patients undergoing ENT surgery</w:t>
        </w:r>
        <w:r w:rsidR="00E03715" w:rsidRPr="00CE4CE2">
          <w:rPr>
            <w:rStyle w:val="Hyperlink"/>
            <w:noProof/>
            <w:lang w:eastAsia="en-GB"/>
          </w:rPr>
          <w:t>: Results for antifibrinolytics versus no antifibrinolytics – bleeding events</w:t>
        </w:r>
        <w:r w:rsidR="00E03715">
          <w:rPr>
            <w:noProof/>
            <w:webHidden/>
          </w:rPr>
          <w:tab/>
        </w:r>
        <w:r w:rsidR="00E03715">
          <w:rPr>
            <w:noProof/>
            <w:webHidden/>
          </w:rPr>
          <w:fldChar w:fldCharType="begin"/>
        </w:r>
        <w:r w:rsidR="00E03715">
          <w:rPr>
            <w:noProof/>
            <w:webHidden/>
          </w:rPr>
          <w:instrText xml:space="preserve"> PAGEREF _Toc427747221 \h </w:instrText>
        </w:r>
        <w:r w:rsidR="00E03715">
          <w:rPr>
            <w:noProof/>
            <w:webHidden/>
          </w:rPr>
        </w:r>
        <w:r w:rsidR="00E03715">
          <w:rPr>
            <w:noProof/>
            <w:webHidden/>
          </w:rPr>
          <w:fldChar w:fldCharType="separate"/>
        </w:r>
        <w:r w:rsidR="000F7A9B">
          <w:rPr>
            <w:noProof/>
            <w:webHidden/>
          </w:rPr>
          <w:t>558</w:t>
        </w:r>
        <w:r w:rsidR="00E03715">
          <w:rPr>
            <w:noProof/>
            <w:webHidden/>
          </w:rPr>
          <w:fldChar w:fldCharType="end"/>
        </w:r>
      </w:hyperlink>
    </w:p>
    <w:p w14:paraId="64063A16" w14:textId="77777777" w:rsidR="00E03715" w:rsidRDefault="00D57121">
      <w:pPr>
        <w:pStyle w:val="TableofFigures"/>
        <w:rPr>
          <w:rFonts w:asciiTheme="minorHAnsi" w:eastAsiaTheme="minorEastAsia" w:hAnsiTheme="minorHAnsi" w:cstheme="minorBidi"/>
          <w:noProof/>
          <w:color w:val="auto"/>
          <w:sz w:val="22"/>
        </w:rPr>
      </w:pPr>
      <w:hyperlink w:anchor="_Toc427747222" w:history="1">
        <w:r w:rsidR="00E03715" w:rsidRPr="00CE4CE2">
          <w:rPr>
            <w:rStyle w:val="Hyperlink"/>
            <w:noProof/>
          </w:rPr>
          <w:t>Table 3.4.34</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 and Level II evidence – rFVIIa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222 \h </w:instrText>
        </w:r>
        <w:r w:rsidR="00E03715">
          <w:rPr>
            <w:noProof/>
            <w:webHidden/>
          </w:rPr>
        </w:r>
        <w:r w:rsidR="00E03715">
          <w:rPr>
            <w:noProof/>
            <w:webHidden/>
          </w:rPr>
          <w:fldChar w:fldCharType="separate"/>
        </w:r>
        <w:r w:rsidR="000F7A9B">
          <w:rPr>
            <w:noProof/>
            <w:webHidden/>
          </w:rPr>
          <w:t>562</w:t>
        </w:r>
        <w:r w:rsidR="00E03715">
          <w:rPr>
            <w:noProof/>
            <w:webHidden/>
          </w:rPr>
          <w:fldChar w:fldCharType="end"/>
        </w:r>
      </w:hyperlink>
    </w:p>
    <w:p w14:paraId="5DEF4CCF" w14:textId="77777777" w:rsidR="00E03715" w:rsidRDefault="00D57121">
      <w:pPr>
        <w:pStyle w:val="TableofFigures"/>
        <w:rPr>
          <w:rFonts w:asciiTheme="minorHAnsi" w:eastAsiaTheme="minorEastAsia" w:hAnsiTheme="minorHAnsi" w:cstheme="minorBidi"/>
          <w:noProof/>
          <w:color w:val="auto"/>
          <w:sz w:val="22"/>
        </w:rPr>
      </w:pPr>
      <w:hyperlink w:anchor="_Toc427747223" w:history="1">
        <w:r w:rsidR="00E03715" w:rsidRPr="00CE4CE2">
          <w:rPr>
            <w:rStyle w:val="Hyperlink"/>
            <w:noProof/>
          </w:rPr>
          <w:t>Table 3.4.35</w:t>
        </w:r>
        <w:r w:rsidR="00E03715">
          <w:rPr>
            <w:rFonts w:asciiTheme="minorHAnsi" w:eastAsiaTheme="minorEastAsia" w:hAnsiTheme="minorHAnsi" w:cstheme="minorBidi"/>
            <w:noProof/>
            <w:color w:val="auto"/>
            <w:sz w:val="22"/>
          </w:rPr>
          <w:tab/>
        </w:r>
        <w:r w:rsidR="00E03715" w:rsidRPr="00CE4CE2">
          <w:rPr>
            <w:rStyle w:val="Hyperlink"/>
            <w:noProof/>
          </w:rPr>
          <w:t xml:space="preserve">Neonatal and </w:t>
        </w:r>
        <w:r w:rsidR="00E03715" w:rsidRPr="00CE4CE2">
          <w:rPr>
            <w:rStyle w:val="Hyperlink"/>
            <w:noProof/>
            <w:lang w:eastAsia="en-GB"/>
          </w:rPr>
          <w:t>paediatric patients undergoing surgery: Results for rFVIIa versus no rFVIIa – mortality</w:t>
        </w:r>
        <w:r w:rsidR="00E03715">
          <w:rPr>
            <w:noProof/>
            <w:webHidden/>
          </w:rPr>
          <w:tab/>
        </w:r>
        <w:r w:rsidR="00E03715">
          <w:rPr>
            <w:noProof/>
            <w:webHidden/>
          </w:rPr>
          <w:fldChar w:fldCharType="begin"/>
        </w:r>
        <w:r w:rsidR="00E03715">
          <w:rPr>
            <w:noProof/>
            <w:webHidden/>
          </w:rPr>
          <w:instrText xml:space="preserve"> PAGEREF _Toc427747223 \h </w:instrText>
        </w:r>
        <w:r w:rsidR="00E03715">
          <w:rPr>
            <w:noProof/>
            <w:webHidden/>
          </w:rPr>
        </w:r>
        <w:r w:rsidR="00E03715">
          <w:rPr>
            <w:noProof/>
            <w:webHidden/>
          </w:rPr>
          <w:fldChar w:fldCharType="separate"/>
        </w:r>
        <w:r w:rsidR="000F7A9B">
          <w:rPr>
            <w:noProof/>
            <w:webHidden/>
          </w:rPr>
          <w:t>564</w:t>
        </w:r>
        <w:r w:rsidR="00E03715">
          <w:rPr>
            <w:noProof/>
            <w:webHidden/>
          </w:rPr>
          <w:fldChar w:fldCharType="end"/>
        </w:r>
      </w:hyperlink>
    </w:p>
    <w:p w14:paraId="406293D7" w14:textId="77777777" w:rsidR="00E03715" w:rsidRDefault="00D57121">
      <w:pPr>
        <w:pStyle w:val="TableofFigures"/>
        <w:rPr>
          <w:rFonts w:asciiTheme="minorHAnsi" w:eastAsiaTheme="minorEastAsia" w:hAnsiTheme="minorHAnsi" w:cstheme="minorBidi"/>
          <w:noProof/>
          <w:color w:val="auto"/>
          <w:sz w:val="22"/>
        </w:rPr>
      </w:pPr>
      <w:hyperlink w:anchor="_Toc427747224" w:history="1">
        <w:r w:rsidR="00E03715" w:rsidRPr="00CE4CE2">
          <w:rPr>
            <w:rStyle w:val="Hyperlink"/>
            <w:noProof/>
          </w:rPr>
          <w:t>Table 3.4.36</w:t>
        </w:r>
        <w:r w:rsidR="00E03715">
          <w:rPr>
            <w:rFonts w:asciiTheme="minorHAnsi" w:eastAsiaTheme="minorEastAsia" w:hAnsiTheme="minorHAnsi" w:cstheme="minorBidi"/>
            <w:noProof/>
            <w:color w:val="auto"/>
            <w:sz w:val="22"/>
          </w:rPr>
          <w:tab/>
        </w:r>
        <w:r w:rsidR="00E03715" w:rsidRPr="00CE4CE2">
          <w:rPr>
            <w:rStyle w:val="Hyperlink"/>
            <w:noProof/>
            <w:lang w:eastAsia="en-GB"/>
          </w:rPr>
          <w:t>Surgical paediatric/neonatal patients: Results for rFVIIa versus no rFVIIa – transfusion requirements</w:t>
        </w:r>
        <w:r w:rsidR="00E03715">
          <w:rPr>
            <w:noProof/>
            <w:webHidden/>
          </w:rPr>
          <w:tab/>
        </w:r>
        <w:r w:rsidR="00E03715">
          <w:rPr>
            <w:noProof/>
            <w:webHidden/>
          </w:rPr>
          <w:fldChar w:fldCharType="begin"/>
        </w:r>
        <w:r w:rsidR="00E03715">
          <w:rPr>
            <w:noProof/>
            <w:webHidden/>
          </w:rPr>
          <w:instrText xml:space="preserve"> PAGEREF _Toc427747224 \h </w:instrText>
        </w:r>
        <w:r w:rsidR="00E03715">
          <w:rPr>
            <w:noProof/>
            <w:webHidden/>
          </w:rPr>
        </w:r>
        <w:r w:rsidR="00E03715">
          <w:rPr>
            <w:noProof/>
            <w:webHidden/>
          </w:rPr>
          <w:fldChar w:fldCharType="separate"/>
        </w:r>
        <w:r w:rsidR="000F7A9B">
          <w:rPr>
            <w:noProof/>
            <w:webHidden/>
          </w:rPr>
          <w:t>566</w:t>
        </w:r>
        <w:r w:rsidR="00E03715">
          <w:rPr>
            <w:noProof/>
            <w:webHidden/>
          </w:rPr>
          <w:fldChar w:fldCharType="end"/>
        </w:r>
      </w:hyperlink>
    </w:p>
    <w:p w14:paraId="20CE7580" w14:textId="77777777" w:rsidR="00E03715" w:rsidRDefault="00D57121">
      <w:pPr>
        <w:pStyle w:val="TableofFigures"/>
        <w:rPr>
          <w:rFonts w:asciiTheme="minorHAnsi" w:eastAsiaTheme="minorEastAsia" w:hAnsiTheme="minorHAnsi" w:cstheme="minorBidi"/>
          <w:noProof/>
          <w:color w:val="auto"/>
          <w:sz w:val="22"/>
        </w:rPr>
      </w:pPr>
      <w:hyperlink w:anchor="_Toc427747225" w:history="1">
        <w:r w:rsidR="00E03715" w:rsidRPr="00CE4CE2">
          <w:rPr>
            <w:rStyle w:val="Hyperlink"/>
            <w:noProof/>
          </w:rPr>
          <w:t>Table 3.4.37</w:t>
        </w:r>
        <w:r w:rsidR="00E03715">
          <w:rPr>
            <w:rFonts w:asciiTheme="minorHAnsi" w:eastAsiaTheme="minorEastAsia" w:hAnsiTheme="minorHAnsi" w:cstheme="minorBidi"/>
            <w:noProof/>
            <w:color w:val="auto"/>
            <w:sz w:val="22"/>
          </w:rPr>
          <w:tab/>
        </w:r>
        <w:r w:rsidR="00E03715" w:rsidRPr="00CE4CE2">
          <w:rPr>
            <w:rStyle w:val="Hyperlink"/>
            <w:noProof/>
          </w:rPr>
          <w:t xml:space="preserve">Neonatal and paediatric patients undergoing surgery: Results for rFVIIa </w:t>
        </w:r>
        <w:r w:rsidR="00E03715" w:rsidRPr="00CE4CE2">
          <w:rPr>
            <w:rStyle w:val="Hyperlink"/>
            <w:noProof/>
            <w:lang w:eastAsia="en-GB"/>
          </w:rPr>
          <w:t xml:space="preserve">versus no rFVIIa </w:t>
        </w:r>
        <w:r w:rsidR="00E03715" w:rsidRPr="00CE4CE2">
          <w:rPr>
            <w:rStyle w:val="Hyperlink"/>
            <w:noProof/>
          </w:rPr>
          <w:t>– thromboembolic events</w:t>
        </w:r>
        <w:r w:rsidR="00E03715">
          <w:rPr>
            <w:noProof/>
            <w:webHidden/>
          </w:rPr>
          <w:tab/>
        </w:r>
        <w:r w:rsidR="00E03715">
          <w:rPr>
            <w:noProof/>
            <w:webHidden/>
          </w:rPr>
          <w:fldChar w:fldCharType="begin"/>
        </w:r>
        <w:r w:rsidR="00E03715">
          <w:rPr>
            <w:noProof/>
            <w:webHidden/>
          </w:rPr>
          <w:instrText xml:space="preserve"> PAGEREF _Toc427747225 \h </w:instrText>
        </w:r>
        <w:r w:rsidR="00E03715">
          <w:rPr>
            <w:noProof/>
            <w:webHidden/>
          </w:rPr>
        </w:r>
        <w:r w:rsidR="00E03715">
          <w:rPr>
            <w:noProof/>
            <w:webHidden/>
          </w:rPr>
          <w:fldChar w:fldCharType="separate"/>
        </w:r>
        <w:r w:rsidR="000F7A9B">
          <w:rPr>
            <w:noProof/>
            <w:webHidden/>
          </w:rPr>
          <w:t>568</w:t>
        </w:r>
        <w:r w:rsidR="00E03715">
          <w:rPr>
            <w:noProof/>
            <w:webHidden/>
          </w:rPr>
          <w:fldChar w:fldCharType="end"/>
        </w:r>
      </w:hyperlink>
    </w:p>
    <w:p w14:paraId="2B7E7389" w14:textId="77777777" w:rsidR="00E03715" w:rsidRDefault="00D57121">
      <w:pPr>
        <w:pStyle w:val="TableofFigures"/>
        <w:rPr>
          <w:rFonts w:asciiTheme="minorHAnsi" w:eastAsiaTheme="minorEastAsia" w:hAnsiTheme="minorHAnsi" w:cstheme="minorBidi"/>
          <w:noProof/>
          <w:color w:val="auto"/>
          <w:sz w:val="22"/>
        </w:rPr>
      </w:pPr>
      <w:hyperlink w:anchor="_Toc427747226" w:history="1">
        <w:r w:rsidR="00E03715" w:rsidRPr="00CE4CE2">
          <w:rPr>
            <w:rStyle w:val="Hyperlink"/>
            <w:noProof/>
          </w:rPr>
          <w:t>Table 3.4.38</w:t>
        </w:r>
        <w:r w:rsidR="00E03715">
          <w:rPr>
            <w:rFonts w:asciiTheme="minorHAnsi" w:eastAsiaTheme="minorEastAsia" w:hAnsiTheme="minorHAnsi" w:cstheme="minorBidi"/>
            <w:noProof/>
            <w:color w:val="auto"/>
            <w:sz w:val="22"/>
          </w:rPr>
          <w:tab/>
        </w:r>
        <w:r w:rsidR="00E03715" w:rsidRPr="00CE4CE2">
          <w:rPr>
            <w:rStyle w:val="Hyperlink"/>
            <w:noProof/>
          </w:rPr>
          <w:t>Characteristics and quality of Level II evidence – miniaturised CPB systems in neonatal and paediatric patients undergoing surgery</w:t>
        </w:r>
        <w:r w:rsidR="00E03715">
          <w:rPr>
            <w:noProof/>
            <w:webHidden/>
          </w:rPr>
          <w:tab/>
        </w:r>
        <w:r w:rsidR="00E03715">
          <w:rPr>
            <w:noProof/>
            <w:webHidden/>
          </w:rPr>
          <w:fldChar w:fldCharType="begin"/>
        </w:r>
        <w:r w:rsidR="00E03715">
          <w:rPr>
            <w:noProof/>
            <w:webHidden/>
          </w:rPr>
          <w:instrText xml:space="preserve"> PAGEREF _Toc427747226 \h </w:instrText>
        </w:r>
        <w:r w:rsidR="00E03715">
          <w:rPr>
            <w:noProof/>
            <w:webHidden/>
          </w:rPr>
        </w:r>
        <w:r w:rsidR="00E03715">
          <w:rPr>
            <w:noProof/>
            <w:webHidden/>
          </w:rPr>
          <w:fldChar w:fldCharType="separate"/>
        </w:r>
        <w:r w:rsidR="000F7A9B">
          <w:rPr>
            <w:noProof/>
            <w:webHidden/>
          </w:rPr>
          <w:t>571</w:t>
        </w:r>
        <w:r w:rsidR="00E03715">
          <w:rPr>
            <w:noProof/>
            <w:webHidden/>
          </w:rPr>
          <w:fldChar w:fldCharType="end"/>
        </w:r>
      </w:hyperlink>
    </w:p>
    <w:p w14:paraId="2D2325EA" w14:textId="77777777" w:rsidR="00E03715" w:rsidRDefault="00D57121">
      <w:pPr>
        <w:pStyle w:val="TableofFigures"/>
        <w:rPr>
          <w:rFonts w:asciiTheme="minorHAnsi" w:eastAsiaTheme="minorEastAsia" w:hAnsiTheme="minorHAnsi" w:cstheme="minorBidi"/>
          <w:noProof/>
          <w:color w:val="auto"/>
          <w:sz w:val="22"/>
        </w:rPr>
      </w:pPr>
      <w:hyperlink w:anchor="_Toc427747227" w:history="1">
        <w:r w:rsidR="00E03715" w:rsidRPr="00CE4CE2">
          <w:rPr>
            <w:rStyle w:val="Hyperlink"/>
            <w:noProof/>
          </w:rPr>
          <w:t>Table 3.4.39</w:t>
        </w:r>
        <w:r w:rsidR="00E03715">
          <w:rPr>
            <w:rFonts w:asciiTheme="minorHAnsi" w:eastAsiaTheme="minorEastAsia" w:hAnsiTheme="minorHAnsi" w:cstheme="minorBidi"/>
            <w:noProof/>
            <w:color w:val="auto"/>
            <w:sz w:val="22"/>
          </w:rPr>
          <w:tab/>
        </w:r>
        <w:r w:rsidR="00E03715" w:rsidRPr="00CE4CE2">
          <w:rPr>
            <w:rStyle w:val="Hyperlink"/>
            <w:noProof/>
            <w:lang w:eastAsia="en-GB"/>
          </w:rPr>
          <w:t>Surgical paediatric/neonatal patients: Results for miniaturised CPB systems versus standard-sized systems – mortality</w:t>
        </w:r>
        <w:r w:rsidR="00E03715">
          <w:rPr>
            <w:noProof/>
            <w:webHidden/>
          </w:rPr>
          <w:tab/>
        </w:r>
        <w:r w:rsidR="00E03715">
          <w:rPr>
            <w:noProof/>
            <w:webHidden/>
          </w:rPr>
          <w:fldChar w:fldCharType="begin"/>
        </w:r>
        <w:r w:rsidR="00E03715">
          <w:rPr>
            <w:noProof/>
            <w:webHidden/>
          </w:rPr>
          <w:instrText xml:space="preserve"> PAGEREF _Toc427747227 \h </w:instrText>
        </w:r>
        <w:r w:rsidR="00E03715">
          <w:rPr>
            <w:noProof/>
            <w:webHidden/>
          </w:rPr>
        </w:r>
        <w:r w:rsidR="00E03715">
          <w:rPr>
            <w:noProof/>
            <w:webHidden/>
          </w:rPr>
          <w:fldChar w:fldCharType="separate"/>
        </w:r>
        <w:r w:rsidR="000F7A9B">
          <w:rPr>
            <w:noProof/>
            <w:webHidden/>
          </w:rPr>
          <w:t>573</w:t>
        </w:r>
        <w:r w:rsidR="00E03715">
          <w:rPr>
            <w:noProof/>
            <w:webHidden/>
          </w:rPr>
          <w:fldChar w:fldCharType="end"/>
        </w:r>
      </w:hyperlink>
    </w:p>
    <w:p w14:paraId="38723F00" w14:textId="77777777" w:rsidR="00E03715" w:rsidRDefault="00D57121">
      <w:pPr>
        <w:pStyle w:val="TableofFigures"/>
        <w:rPr>
          <w:rFonts w:asciiTheme="minorHAnsi" w:eastAsiaTheme="minorEastAsia" w:hAnsiTheme="minorHAnsi" w:cstheme="minorBidi"/>
          <w:noProof/>
          <w:color w:val="auto"/>
          <w:sz w:val="22"/>
        </w:rPr>
      </w:pPr>
      <w:hyperlink w:anchor="_Toc427747228" w:history="1">
        <w:r w:rsidR="00E03715" w:rsidRPr="00CE4CE2">
          <w:rPr>
            <w:rStyle w:val="Hyperlink"/>
            <w:noProof/>
          </w:rPr>
          <w:t>Table 3.4.40</w:t>
        </w:r>
        <w:r w:rsidR="00E03715">
          <w:rPr>
            <w:rFonts w:asciiTheme="minorHAnsi" w:eastAsiaTheme="minorEastAsia" w:hAnsiTheme="minorHAnsi" w:cstheme="minorBidi"/>
            <w:noProof/>
            <w:color w:val="auto"/>
            <w:sz w:val="22"/>
          </w:rPr>
          <w:tab/>
        </w:r>
        <w:r w:rsidR="00E03715" w:rsidRPr="00CE4CE2">
          <w:rPr>
            <w:rStyle w:val="Hyperlink"/>
            <w:noProof/>
            <w:lang w:eastAsia="en-GB"/>
          </w:rPr>
          <w:t>Neonatal and paediatric patients undergoing surgery: Results for miniaturised CPB systems versus standard-sized systems – transfusion volume and incidence</w:t>
        </w:r>
        <w:r w:rsidR="00E03715">
          <w:rPr>
            <w:noProof/>
            <w:webHidden/>
          </w:rPr>
          <w:tab/>
        </w:r>
        <w:r w:rsidR="00E03715">
          <w:rPr>
            <w:noProof/>
            <w:webHidden/>
          </w:rPr>
          <w:fldChar w:fldCharType="begin"/>
        </w:r>
        <w:r w:rsidR="00E03715">
          <w:rPr>
            <w:noProof/>
            <w:webHidden/>
          </w:rPr>
          <w:instrText xml:space="preserve"> PAGEREF _Toc427747228 \h </w:instrText>
        </w:r>
        <w:r w:rsidR="00E03715">
          <w:rPr>
            <w:noProof/>
            <w:webHidden/>
          </w:rPr>
        </w:r>
        <w:r w:rsidR="00E03715">
          <w:rPr>
            <w:noProof/>
            <w:webHidden/>
          </w:rPr>
          <w:fldChar w:fldCharType="separate"/>
        </w:r>
        <w:r w:rsidR="000F7A9B">
          <w:rPr>
            <w:noProof/>
            <w:webHidden/>
          </w:rPr>
          <w:t>575</w:t>
        </w:r>
        <w:r w:rsidR="00E03715">
          <w:rPr>
            <w:noProof/>
            <w:webHidden/>
          </w:rPr>
          <w:fldChar w:fldCharType="end"/>
        </w:r>
      </w:hyperlink>
    </w:p>
    <w:p w14:paraId="11E7B74C" w14:textId="77777777" w:rsidR="00E03715" w:rsidRDefault="00D57121">
      <w:pPr>
        <w:pStyle w:val="TableofFigures"/>
        <w:rPr>
          <w:rFonts w:asciiTheme="minorHAnsi" w:eastAsiaTheme="minorEastAsia" w:hAnsiTheme="minorHAnsi" w:cstheme="minorBidi"/>
          <w:noProof/>
          <w:color w:val="auto"/>
          <w:sz w:val="22"/>
        </w:rPr>
      </w:pPr>
      <w:hyperlink w:anchor="_Toc427747229" w:history="1">
        <w:r w:rsidR="00E03715" w:rsidRPr="00CE4CE2">
          <w:rPr>
            <w:rStyle w:val="Hyperlink"/>
            <w:noProof/>
          </w:rPr>
          <w:t>Table 4.1.1</w:t>
        </w:r>
        <w:r w:rsidR="00E03715">
          <w:rPr>
            <w:rFonts w:asciiTheme="minorHAnsi" w:eastAsiaTheme="minorEastAsia" w:hAnsiTheme="minorHAnsi" w:cstheme="minorBidi"/>
            <w:noProof/>
            <w:color w:val="auto"/>
            <w:sz w:val="22"/>
          </w:rPr>
          <w:tab/>
        </w:r>
        <w:r w:rsidR="00E03715" w:rsidRPr="00CE4CE2">
          <w:rPr>
            <w:rStyle w:val="Hyperlink"/>
            <w:noProof/>
          </w:rPr>
          <w:t>Structure of generic research questions</w:t>
        </w:r>
        <w:r w:rsidR="00E03715">
          <w:rPr>
            <w:noProof/>
            <w:webHidden/>
          </w:rPr>
          <w:tab/>
        </w:r>
        <w:r w:rsidR="00E03715">
          <w:rPr>
            <w:noProof/>
            <w:webHidden/>
          </w:rPr>
          <w:fldChar w:fldCharType="begin"/>
        </w:r>
        <w:r w:rsidR="00E03715">
          <w:rPr>
            <w:noProof/>
            <w:webHidden/>
          </w:rPr>
          <w:instrText xml:space="preserve"> PAGEREF _Toc427747229 \h </w:instrText>
        </w:r>
        <w:r w:rsidR="00E03715">
          <w:rPr>
            <w:noProof/>
            <w:webHidden/>
          </w:rPr>
        </w:r>
        <w:r w:rsidR="00E03715">
          <w:rPr>
            <w:noProof/>
            <w:webHidden/>
          </w:rPr>
          <w:fldChar w:fldCharType="separate"/>
        </w:r>
        <w:r w:rsidR="000F7A9B">
          <w:rPr>
            <w:noProof/>
            <w:webHidden/>
          </w:rPr>
          <w:t>579</w:t>
        </w:r>
        <w:r w:rsidR="00E03715">
          <w:rPr>
            <w:noProof/>
            <w:webHidden/>
          </w:rPr>
          <w:fldChar w:fldCharType="end"/>
        </w:r>
      </w:hyperlink>
    </w:p>
    <w:p w14:paraId="016F9F5A" w14:textId="77777777" w:rsidR="00E03715" w:rsidRDefault="00D57121">
      <w:pPr>
        <w:pStyle w:val="TableofFigures"/>
        <w:rPr>
          <w:rFonts w:asciiTheme="minorHAnsi" w:eastAsiaTheme="minorEastAsia" w:hAnsiTheme="minorHAnsi" w:cstheme="minorBidi"/>
          <w:noProof/>
          <w:color w:val="auto"/>
          <w:sz w:val="22"/>
        </w:rPr>
      </w:pPr>
      <w:hyperlink w:anchor="_Toc427747230" w:history="1">
        <w:r w:rsidR="00E03715" w:rsidRPr="00CE4CE2">
          <w:rPr>
            <w:rStyle w:val="Hyperlink"/>
            <w:noProof/>
          </w:rPr>
          <w:t>Table 4.1.2</w:t>
        </w:r>
        <w:r w:rsidR="00E03715">
          <w:rPr>
            <w:rFonts w:asciiTheme="minorHAnsi" w:eastAsiaTheme="minorEastAsia" w:hAnsiTheme="minorHAnsi" w:cstheme="minorBidi"/>
            <w:noProof/>
            <w:color w:val="auto"/>
            <w:sz w:val="22"/>
          </w:rPr>
          <w:tab/>
        </w:r>
        <w:r w:rsidR="00E03715" w:rsidRPr="00CE4CE2">
          <w:rPr>
            <w:rStyle w:val="Hyperlink"/>
            <w:noProof/>
          </w:rPr>
          <w:t>Structure of the research question specific to neonatal and paediatric patient blood management</w:t>
        </w:r>
        <w:r w:rsidR="00E03715">
          <w:rPr>
            <w:noProof/>
            <w:webHidden/>
          </w:rPr>
          <w:tab/>
        </w:r>
        <w:r w:rsidR="00E03715">
          <w:rPr>
            <w:noProof/>
            <w:webHidden/>
          </w:rPr>
          <w:fldChar w:fldCharType="begin"/>
        </w:r>
        <w:r w:rsidR="00E03715">
          <w:rPr>
            <w:noProof/>
            <w:webHidden/>
          </w:rPr>
          <w:instrText xml:space="preserve"> PAGEREF _Toc427747230 \h </w:instrText>
        </w:r>
        <w:r w:rsidR="00E03715">
          <w:rPr>
            <w:noProof/>
            <w:webHidden/>
          </w:rPr>
        </w:r>
        <w:r w:rsidR="00E03715">
          <w:rPr>
            <w:noProof/>
            <w:webHidden/>
          </w:rPr>
          <w:fldChar w:fldCharType="separate"/>
        </w:r>
        <w:r w:rsidR="000F7A9B">
          <w:rPr>
            <w:noProof/>
            <w:webHidden/>
          </w:rPr>
          <w:t>583</w:t>
        </w:r>
        <w:r w:rsidR="00E03715">
          <w:rPr>
            <w:noProof/>
            <w:webHidden/>
          </w:rPr>
          <w:fldChar w:fldCharType="end"/>
        </w:r>
      </w:hyperlink>
    </w:p>
    <w:p w14:paraId="79F8AFA2" w14:textId="48F44FEE" w:rsidR="00BC3DA9" w:rsidRPr="00C70209" w:rsidRDefault="00BC3DA9" w:rsidP="00BC3DA9">
      <w:pPr>
        <w:pStyle w:val="BodyText"/>
      </w:pPr>
      <w:r w:rsidRPr="00C70209">
        <w:fldChar w:fldCharType="end"/>
      </w:r>
      <w:r w:rsidRPr="00C70209">
        <w:br w:type="page"/>
      </w:r>
    </w:p>
    <w:p w14:paraId="6F5480C0" w14:textId="6314EC45" w:rsidR="00BC3DA9" w:rsidRPr="00C70209" w:rsidRDefault="00BC3DA9" w:rsidP="0068396B">
      <w:pPr>
        <w:pStyle w:val="H1-NoNum"/>
      </w:pPr>
      <w:bookmarkStart w:id="56" w:name="_Toc421784768"/>
      <w:bookmarkStart w:id="57" w:name="_Toc421784823"/>
      <w:bookmarkStart w:id="58" w:name="_Toc421800796"/>
      <w:bookmarkStart w:id="59" w:name="_Toc422991158"/>
      <w:bookmarkStart w:id="60" w:name="_Toc423513238"/>
      <w:bookmarkStart w:id="61" w:name="_Toc423513315"/>
      <w:bookmarkStart w:id="62" w:name="_Toc423938437"/>
      <w:bookmarkStart w:id="63" w:name="_Toc423951370"/>
      <w:bookmarkStart w:id="64" w:name="_Toc425150816"/>
      <w:bookmarkStart w:id="65" w:name="_Toc425187785"/>
      <w:bookmarkStart w:id="66" w:name="_Toc425256355"/>
      <w:bookmarkStart w:id="67" w:name="_Toc425420008"/>
      <w:bookmarkStart w:id="68" w:name="_Toc427746813"/>
      <w:r w:rsidRPr="00C70209">
        <w:t>Figures</w:t>
      </w:r>
      <w:bookmarkEnd w:id="56"/>
      <w:bookmarkEnd w:id="57"/>
      <w:bookmarkEnd w:id="58"/>
      <w:bookmarkEnd w:id="59"/>
      <w:bookmarkEnd w:id="60"/>
      <w:bookmarkEnd w:id="61"/>
      <w:bookmarkEnd w:id="62"/>
      <w:bookmarkEnd w:id="63"/>
      <w:bookmarkEnd w:id="64"/>
      <w:bookmarkEnd w:id="65"/>
      <w:bookmarkEnd w:id="66"/>
      <w:bookmarkEnd w:id="67"/>
      <w:bookmarkEnd w:id="68"/>
    </w:p>
    <w:p w14:paraId="70959BA0" w14:textId="77777777" w:rsidR="00E03715" w:rsidRDefault="00BC3DA9">
      <w:pPr>
        <w:pStyle w:val="TableofFigures"/>
        <w:rPr>
          <w:rFonts w:asciiTheme="minorHAnsi" w:eastAsiaTheme="minorEastAsia" w:hAnsiTheme="minorHAnsi" w:cstheme="minorBidi"/>
          <w:noProof/>
          <w:color w:val="auto"/>
          <w:sz w:val="22"/>
        </w:rPr>
      </w:pPr>
      <w:r w:rsidRPr="00C70209">
        <w:fldChar w:fldCharType="begin"/>
      </w:r>
      <w:r w:rsidRPr="00C70209">
        <w:instrText xml:space="preserve"> TOC \h \z \c "Figure" </w:instrText>
      </w:r>
      <w:r w:rsidRPr="00C70209">
        <w:fldChar w:fldCharType="separate"/>
      </w:r>
      <w:hyperlink w:anchor="_Toc427747231" w:history="1">
        <w:r w:rsidR="00E03715" w:rsidRPr="006124DF">
          <w:rPr>
            <w:rStyle w:val="Hyperlink"/>
            <w:noProof/>
          </w:rPr>
          <w:t xml:space="preserve">Figure 3.1.1 </w:t>
        </w:r>
        <w:r w:rsidR="00E03715">
          <w:rPr>
            <w:rFonts w:asciiTheme="minorHAnsi" w:eastAsiaTheme="minorEastAsia" w:hAnsiTheme="minorHAnsi" w:cstheme="minorBidi"/>
            <w:noProof/>
            <w:color w:val="auto"/>
            <w:sz w:val="22"/>
          </w:rPr>
          <w:tab/>
        </w:r>
        <w:r w:rsidR="00E03715" w:rsidRPr="006124DF">
          <w:rPr>
            <w:rStyle w:val="Hyperlink"/>
            <w:noProof/>
          </w:rPr>
          <w:t>Pooled data from cohort studies assessing the association between RBC transfusions and NEC in preterm and/or low birth weight infants</w:t>
        </w:r>
        <w:r w:rsidR="00E03715">
          <w:rPr>
            <w:noProof/>
            <w:webHidden/>
          </w:rPr>
          <w:tab/>
        </w:r>
        <w:r w:rsidR="00E03715">
          <w:rPr>
            <w:noProof/>
            <w:webHidden/>
          </w:rPr>
          <w:fldChar w:fldCharType="begin"/>
        </w:r>
        <w:r w:rsidR="00E03715">
          <w:rPr>
            <w:noProof/>
            <w:webHidden/>
          </w:rPr>
          <w:instrText xml:space="preserve"> PAGEREF _Toc427747231 \h </w:instrText>
        </w:r>
        <w:r w:rsidR="00E03715">
          <w:rPr>
            <w:noProof/>
            <w:webHidden/>
          </w:rPr>
        </w:r>
        <w:r w:rsidR="00E03715">
          <w:rPr>
            <w:noProof/>
            <w:webHidden/>
          </w:rPr>
          <w:fldChar w:fldCharType="separate"/>
        </w:r>
        <w:r w:rsidR="000F7A9B">
          <w:rPr>
            <w:noProof/>
            <w:webHidden/>
          </w:rPr>
          <w:t>39</w:t>
        </w:r>
        <w:r w:rsidR="00E03715">
          <w:rPr>
            <w:noProof/>
            <w:webHidden/>
          </w:rPr>
          <w:fldChar w:fldCharType="end"/>
        </w:r>
      </w:hyperlink>
    </w:p>
    <w:p w14:paraId="368041FC" w14:textId="77777777" w:rsidR="00E03715" w:rsidRDefault="00D57121">
      <w:pPr>
        <w:pStyle w:val="TableofFigures"/>
        <w:rPr>
          <w:rFonts w:asciiTheme="minorHAnsi" w:eastAsiaTheme="minorEastAsia" w:hAnsiTheme="minorHAnsi" w:cstheme="minorBidi"/>
          <w:noProof/>
          <w:color w:val="auto"/>
          <w:sz w:val="22"/>
        </w:rPr>
      </w:pPr>
      <w:hyperlink w:anchor="_Toc427747232" w:history="1">
        <w:r w:rsidR="00E03715" w:rsidRPr="006124DF">
          <w:rPr>
            <w:rStyle w:val="Hyperlink"/>
            <w:noProof/>
          </w:rPr>
          <w:t xml:space="preserve">Figure 3.1.2 </w:t>
        </w:r>
        <w:r w:rsidR="00E03715">
          <w:rPr>
            <w:rFonts w:asciiTheme="minorHAnsi" w:eastAsiaTheme="minorEastAsia" w:hAnsiTheme="minorHAnsi" w:cstheme="minorBidi"/>
            <w:noProof/>
            <w:color w:val="auto"/>
            <w:sz w:val="22"/>
          </w:rPr>
          <w:tab/>
        </w:r>
        <w:r w:rsidR="00E03715" w:rsidRPr="006124DF">
          <w:rPr>
            <w:rStyle w:val="Hyperlink"/>
            <w:noProof/>
          </w:rPr>
          <w:t>Pooled data from case–control studies assessing the association between RBC transfusions and NEC in preterm and/or low birth weight infants</w:t>
        </w:r>
        <w:r w:rsidR="00E03715">
          <w:rPr>
            <w:noProof/>
            <w:webHidden/>
          </w:rPr>
          <w:tab/>
        </w:r>
        <w:r w:rsidR="00E03715">
          <w:rPr>
            <w:noProof/>
            <w:webHidden/>
          </w:rPr>
          <w:fldChar w:fldCharType="begin"/>
        </w:r>
        <w:r w:rsidR="00E03715">
          <w:rPr>
            <w:noProof/>
            <w:webHidden/>
          </w:rPr>
          <w:instrText xml:space="preserve"> PAGEREF _Toc427747232 \h </w:instrText>
        </w:r>
        <w:r w:rsidR="00E03715">
          <w:rPr>
            <w:noProof/>
            <w:webHidden/>
          </w:rPr>
        </w:r>
        <w:r w:rsidR="00E03715">
          <w:rPr>
            <w:noProof/>
            <w:webHidden/>
          </w:rPr>
          <w:fldChar w:fldCharType="separate"/>
        </w:r>
        <w:r w:rsidR="000F7A9B">
          <w:rPr>
            <w:noProof/>
            <w:webHidden/>
          </w:rPr>
          <w:t>39</w:t>
        </w:r>
        <w:r w:rsidR="00E03715">
          <w:rPr>
            <w:noProof/>
            <w:webHidden/>
          </w:rPr>
          <w:fldChar w:fldCharType="end"/>
        </w:r>
      </w:hyperlink>
    </w:p>
    <w:p w14:paraId="717039EF" w14:textId="77777777" w:rsidR="00E03715" w:rsidRDefault="00D57121">
      <w:pPr>
        <w:pStyle w:val="TableofFigures"/>
        <w:rPr>
          <w:rFonts w:asciiTheme="minorHAnsi" w:eastAsiaTheme="minorEastAsia" w:hAnsiTheme="minorHAnsi" w:cstheme="minorBidi"/>
          <w:noProof/>
          <w:color w:val="auto"/>
          <w:sz w:val="22"/>
        </w:rPr>
      </w:pPr>
      <w:hyperlink w:anchor="_Toc427747233" w:history="1">
        <w:r w:rsidR="00E03715" w:rsidRPr="006124DF">
          <w:rPr>
            <w:rStyle w:val="Hyperlink"/>
            <w:noProof/>
          </w:rPr>
          <w:t>Figure 3.1.3</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mortality</w:t>
        </w:r>
        <w:r w:rsidR="00E03715">
          <w:rPr>
            <w:noProof/>
            <w:webHidden/>
          </w:rPr>
          <w:tab/>
        </w:r>
        <w:r w:rsidR="00E03715">
          <w:rPr>
            <w:noProof/>
            <w:webHidden/>
          </w:rPr>
          <w:fldChar w:fldCharType="begin"/>
        </w:r>
        <w:r w:rsidR="00E03715">
          <w:rPr>
            <w:noProof/>
            <w:webHidden/>
          </w:rPr>
          <w:instrText xml:space="preserve"> PAGEREF _Toc427747233 \h </w:instrText>
        </w:r>
        <w:r w:rsidR="00E03715">
          <w:rPr>
            <w:noProof/>
            <w:webHidden/>
          </w:rPr>
        </w:r>
        <w:r w:rsidR="00E03715">
          <w:rPr>
            <w:noProof/>
            <w:webHidden/>
          </w:rPr>
          <w:fldChar w:fldCharType="separate"/>
        </w:r>
        <w:r w:rsidR="000F7A9B">
          <w:rPr>
            <w:noProof/>
            <w:webHidden/>
          </w:rPr>
          <w:t>53</w:t>
        </w:r>
        <w:r w:rsidR="00E03715">
          <w:rPr>
            <w:noProof/>
            <w:webHidden/>
          </w:rPr>
          <w:fldChar w:fldCharType="end"/>
        </w:r>
      </w:hyperlink>
    </w:p>
    <w:p w14:paraId="796B7A69" w14:textId="77777777" w:rsidR="00E03715" w:rsidRDefault="00D57121">
      <w:pPr>
        <w:pStyle w:val="TableofFigures"/>
        <w:rPr>
          <w:rFonts w:asciiTheme="minorHAnsi" w:eastAsiaTheme="minorEastAsia" w:hAnsiTheme="minorHAnsi" w:cstheme="minorBidi"/>
          <w:noProof/>
          <w:color w:val="auto"/>
          <w:sz w:val="22"/>
        </w:rPr>
      </w:pPr>
      <w:hyperlink w:anchor="_Toc427747234" w:history="1">
        <w:r w:rsidR="00E03715" w:rsidRPr="006124DF">
          <w:rPr>
            <w:rStyle w:val="Hyperlink"/>
            <w:noProof/>
          </w:rPr>
          <w:t>Figure 3.1.4</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composite of mortality and severe morbidity (BPD, ROP, NEC, brain injury)</w:t>
        </w:r>
        <w:r w:rsidR="00E03715">
          <w:rPr>
            <w:noProof/>
            <w:webHidden/>
          </w:rPr>
          <w:tab/>
        </w:r>
        <w:r w:rsidR="00E03715">
          <w:rPr>
            <w:noProof/>
            <w:webHidden/>
          </w:rPr>
          <w:fldChar w:fldCharType="begin"/>
        </w:r>
        <w:r w:rsidR="00E03715">
          <w:rPr>
            <w:noProof/>
            <w:webHidden/>
          </w:rPr>
          <w:instrText xml:space="preserve"> PAGEREF _Toc427747234 \h </w:instrText>
        </w:r>
        <w:r w:rsidR="00E03715">
          <w:rPr>
            <w:noProof/>
            <w:webHidden/>
          </w:rPr>
        </w:r>
        <w:r w:rsidR="00E03715">
          <w:rPr>
            <w:noProof/>
            <w:webHidden/>
          </w:rPr>
          <w:fldChar w:fldCharType="separate"/>
        </w:r>
        <w:r w:rsidR="000F7A9B">
          <w:rPr>
            <w:noProof/>
            <w:webHidden/>
          </w:rPr>
          <w:t>56</w:t>
        </w:r>
        <w:r w:rsidR="00E03715">
          <w:rPr>
            <w:noProof/>
            <w:webHidden/>
          </w:rPr>
          <w:fldChar w:fldCharType="end"/>
        </w:r>
      </w:hyperlink>
    </w:p>
    <w:p w14:paraId="2B440043" w14:textId="77777777" w:rsidR="00E03715" w:rsidRDefault="00D57121">
      <w:pPr>
        <w:pStyle w:val="TableofFigures"/>
        <w:rPr>
          <w:rFonts w:asciiTheme="minorHAnsi" w:eastAsiaTheme="minorEastAsia" w:hAnsiTheme="minorHAnsi" w:cstheme="minorBidi"/>
          <w:noProof/>
          <w:color w:val="auto"/>
          <w:sz w:val="22"/>
        </w:rPr>
      </w:pPr>
      <w:hyperlink w:anchor="_Toc427747235" w:history="1">
        <w:r w:rsidR="00E03715" w:rsidRPr="006124DF">
          <w:rPr>
            <w:rStyle w:val="Hyperlink"/>
            <w:noProof/>
          </w:rPr>
          <w:t>Figure 3.1.5</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severe morbidity (BPD)</w:t>
        </w:r>
        <w:r w:rsidR="00E03715">
          <w:rPr>
            <w:noProof/>
            <w:webHidden/>
          </w:rPr>
          <w:tab/>
        </w:r>
        <w:r w:rsidR="00E03715">
          <w:rPr>
            <w:noProof/>
            <w:webHidden/>
          </w:rPr>
          <w:fldChar w:fldCharType="begin"/>
        </w:r>
        <w:r w:rsidR="00E03715">
          <w:rPr>
            <w:noProof/>
            <w:webHidden/>
          </w:rPr>
          <w:instrText xml:space="preserve"> PAGEREF _Toc427747235 \h </w:instrText>
        </w:r>
        <w:r w:rsidR="00E03715">
          <w:rPr>
            <w:noProof/>
            <w:webHidden/>
          </w:rPr>
        </w:r>
        <w:r w:rsidR="00E03715">
          <w:rPr>
            <w:noProof/>
            <w:webHidden/>
          </w:rPr>
          <w:fldChar w:fldCharType="separate"/>
        </w:r>
        <w:r w:rsidR="000F7A9B">
          <w:rPr>
            <w:noProof/>
            <w:webHidden/>
          </w:rPr>
          <w:t>58</w:t>
        </w:r>
        <w:r w:rsidR="00E03715">
          <w:rPr>
            <w:noProof/>
            <w:webHidden/>
          </w:rPr>
          <w:fldChar w:fldCharType="end"/>
        </w:r>
      </w:hyperlink>
    </w:p>
    <w:p w14:paraId="6ACAD664" w14:textId="77777777" w:rsidR="00E03715" w:rsidRDefault="00D57121">
      <w:pPr>
        <w:pStyle w:val="TableofFigures"/>
        <w:rPr>
          <w:rFonts w:asciiTheme="minorHAnsi" w:eastAsiaTheme="minorEastAsia" w:hAnsiTheme="minorHAnsi" w:cstheme="minorBidi"/>
          <w:noProof/>
          <w:color w:val="auto"/>
          <w:sz w:val="22"/>
        </w:rPr>
      </w:pPr>
      <w:hyperlink w:anchor="_Toc427747236" w:history="1">
        <w:r w:rsidR="00E03715" w:rsidRPr="006124DF">
          <w:rPr>
            <w:rStyle w:val="Hyperlink"/>
            <w:noProof/>
          </w:rPr>
          <w:t>Figure 3.1.6</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Severe morbidity (NEC)</w:t>
        </w:r>
        <w:r w:rsidR="00E03715">
          <w:rPr>
            <w:noProof/>
            <w:webHidden/>
          </w:rPr>
          <w:tab/>
        </w:r>
        <w:r w:rsidR="00E03715">
          <w:rPr>
            <w:noProof/>
            <w:webHidden/>
          </w:rPr>
          <w:fldChar w:fldCharType="begin"/>
        </w:r>
        <w:r w:rsidR="00E03715">
          <w:rPr>
            <w:noProof/>
            <w:webHidden/>
          </w:rPr>
          <w:instrText xml:space="preserve"> PAGEREF _Toc427747236 \h </w:instrText>
        </w:r>
        <w:r w:rsidR="00E03715">
          <w:rPr>
            <w:noProof/>
            <w:webHidden/>
          </w:rPr>
        </w:r>
        <w:r w:rsidR="00E03715">
          <w:rPr>
            <w:noProof/>
            <w:webHidden/>
          </w:rPr>
          <w:fldChar w:fldCharType="separate"/>
        </w:r>
        <w:r w:rsidR="000F7A9B">
          <w:rPr>
            <w:noProof/>
            <w:webHidden/>
          </w:rPr>
          <w:t>60</w:t>
        </w:r>
        <w:r w:rsidR="00E03715">
          <w:rPr>
            <w:noProof/>
            <w:webHidden/>
          </w:rPr>
          <w:fldChar w:fldCharType="end"/>
        </w:r>
      </w:hyperlink>
    </w:p>
    <w:p w14:paraId="028FA22F" w14:textId="77777777" w:rsidR="00E03715" w:rsidRDefault="00D57121">
      <w:pPr>
        <w:pStyle w:val="TableofFigures"/>
        <w:rPr>
          <w:rFonts w:asciiTheme="minorHAnsi" w:eastAsiaTheme="minorEastAsia" w:hAnsiTheme="minorHAnsi" w:cstheme="minorBidi"/>
          <w:noProof/>
          <w:color w:val="auto"/>
          <w:sz w:val="22"/>
        </w:rPr>
      </w:pPr>
      <w:hyperlink w:anchor="_Toc427747237" w:history="1">
        <w:r w:rsidR="00E03715" w:rsidRPr="006124DF">
          <w:rPr>
            <w:rStyle w:val="Hyperlink"/>
            <w:noProof/>
          </w:rPr>
          <w:t>Figure 3.1.7</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severe morbidity (ROP – all cases)</w:t>
        </w:r>
        <w:r w:rsidR="00E03715">
          <w:rPr>
            <w:noProof/>
            <w:webHidden/>
          </w:rPr>
          <w:tab/>
        </w:r>
        <w:r w:rsidR="00E03715">
          <w:rPr>
            <w:noProof/>
            <w:webHidden/>
          </w:rPr>
          <w:fldChar w:fldCharType="begin"/>
        </w:r>
        <w:r w:rsidR="00E03715">
          <w:rPr>
            <w:noProof/>
            <w:webHidden/>
          </w:rPr>
          <w:instrText xml:space="preserve"> PAGEREF _Toc427747237 \h </w:instrText>
        </w:r>
        <w:r w:rsidR="00E03715">
          <w:rPr>
            <w:noProof/>
            <w:webHidden/>
          </w:rPr>
        </w:r>
        <w:r w:rsidR="00E03715">
          <w:rPr>
            <w:noProof/>
            <w:webHidden/>
          </w:rPr>
          <w:fldChar w:fldCharType="separate"/>
        </w:r>
        <w:r w:rsidR="000F7A9B">
          <w:rPr>
            <w:noProof/>
            <w:webHidden/>
          </w:rPr>
          <w:t>62</w:t>
        </w:r>
        <w:r w:rsidR="00E03715">
          <w:rPr>
            <w:noProof/>
            <w:webHidden/>
          </w:rPr>
          <w:fldChar w:fldCharType="end"/>
        </w:r>
      </w:hyperlink>
    </w:p>
    <w:p w14:paraId="5B4D8F1C" w14:textId="77777777" w:rsidR="00E03715" w:rsidRDefault="00D57121">
      <w:pPr>
        <w:pStyle w:val="TableofFigures"/>
        <w:rPr>
          <w:rFonts w:asciiTheme="minorHAnsi" w:eastAsiaTheme="minorEastAsia" w:hAnsiTheme="minorHAnsi" w:cstheme="minorBidi"/>
          <w:noProof/>
          <w:color w:val="auto"/>
          <w:sz w:val="22"/>
        </w:rPr>
      </w:pPr>
      <w:hyperlink w:anchor="_Toc427747238" w:history="1">
        <w:r w:rsidR="00E03715" w:rsidRPr="006124DF">
          <w:rPr>
            <w:rStyle w:val="Hyperlink"/>
            <w:noProof/>
          </w:rPr>
          <w:t>Figure 3.1.8</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severe morbidity (ROP – by stage)</w:t>
        </w:r>
        <w:r w:rsidR="00E03715">
          <w:rPr>
            <w:noProof/>
            <w:webHidden/>
          </w:rPr>
          <w:tab/>
        </w:r>
        <w:r w:rsidR="00E03715">
          <w:rPr>
            <w:noProof/>
            <w:webHidden/>
          </w:rPr>
          <w:fldChar w:fldCharType="begin"/>
        </w:r>
        <w:r w:rsidR="00E03715">
          <w:rPr>
            <w:noProof/>
            <w:webHidden/>
          </w:rPr>
          <w:instrText xml:space="preserve"> PAGEREF _Toc427747238 \h </w:instrText>
        </w:r>
        <w:r w:rsidR="00E03715">
          <w:rPr>
            <w:noProof/>
            <w:webHidden/>
          </w:rPr>
        </w:r>
        <w:r w:rsidR="00E03715">
          <w:rPr>
            <w:noProof/>
            <w:webHidden/>
          </w:rPr>
          <w:fldChar w:fldCharType="separate"/>
        </w:r>
        <w:r w:rsidR="000F7A9B">
          <w:rPr>
            <w:noProof/>
            <w:webHidden/>
          </w:rPr>
          <w:t>63</w:t>
        </w:r>
        <w:r w:rsidR="00E03715">
          <w:rPr>
            <w:noProof/>
            <w:webHidden/>
          </w:rPr>
          <w:fldChar w:fldCharType="end"/>
        </w:r>
      </w:hyperlink>
    </w:p>
    <w:p w14:paraId="4977FB31" w14:textId="77777777" w:rsidR="00E03715" w:rsidRDefault="00D57121">
      <w:pPr>
        <w:pStyle w:val="TableofFigures"/>
        <w:rPr>
          <w:rFonts w:asciiTheme="minorHAnsi" w:eastAsiaTheme="minorEastAsia" w:hAnsiTheme="minorHAnsi" w:cstheme="minorBidi"/>
          <w:noProof/>
          <w:color w:val="auto"/>
          <w:sz w:val="22"/>
        </w:rPr>
      </w:pPr>
      <w:hyperlink w:anchor="_Toc427747239" w:history="1">
        <w:r w:rsidR="00E03715" w:rsidRPr="006124DF">
          <w:rPr>
            <w:rStyle w:val="Hyperlink"/>
            <w:noProof/>
          </w:rPr>
          <w:t>Figure 3.1.9</w:t>
        </w:r>
        <w:r w:rsidR="00E03715">
          <w:rPr>
            <w:rFonts w:asciiTheme="minorHAnsi" w:eastAsiaTheme="minorEastAsia" w:hAnsiTheme="minorHAnsi" w:cstheme="minorBidi"/>
            <w:noProof/>
            <w:color w:val="auto"/>
            <w:sz w:val="22"/>
          </w:rPr>
          <w:tab/>
        </w:r>
        <w:r w:rsidR="00E03715" w:rsidRPr="006124DF">
          <w:rPr>
            <w:rStyle w:val="Hyperlink"/>
            <w:noProof/>
          </w:rPr>
          <w:t>Meta-analysis: restrictive RBC transfusion versus liberal RBC transfusion in preterm infants – severe morbidity (brain injury on ultrasound)</w:t>
        </w:r>
        <w:r w:rsidR="00E03715">
          <w:rPr>
            <w:noProof/>
            <w:webHidden/>
          </w:rPr>
          <w:tab/>
        </w:r>
        <w:r w:rsidR="00E03715">
          <w:rPr>
            <w:noProof/>
            <w:webHidden/>
          </w:rPr>
          <w:fldChar w:fldCharType="begin"/>
        </w:r>
        <w:r w:rsidR="00E03715">
          <w:rPr>
            <w:noProof/>
            <w:webHidden/>
          </w:rPr>
          <w:instrText xml:space="preserve"> PAGEREF _Toc427747239 \h </w:instrText>
        </w:r>
        <w:r w:rsidR="00E03715">
          <w:rPr>
            <w:noProof/>
            <w:webHidden/>
          </w:rPr>
        </w:r>
        <w:r w:rsidR="00E03715">
          <w:rPr>
            <w:noProof/>
            <w:webHidden/>
          </w:rPr>
          <w:fldChar w:fldCharType="separate"/>
        </w:r>
        <w:r w:rsidR="000F7A9B">
          <w:rPr>
            <w:noProof/>
            <w:webHidden/>
          </w:rPr>
          <w:t>66</w:t>
        </w:r>
        <w:r w:rsidR="00E03715">
          <w:rPr>
            <w:noProof/>
            <w:webHidden/>
          </w:rPr>
          <w:fldChar w:fldCharType="end"/>
        </w:r>
      </w:hyperlink>
    </w:p>
    <w:p w14:paraId="1AEC655D" w14:textId="77777777" w:rsidR="00E03715" w:rsidRDefault="00D57121">
      <w:pPr>
        <w:pStyle w:val="TableofFigures"/>
        <w:rPr>
          <w:rFonts w:asciiTheme="minorHAnsi" w:eastAsiaTheme="minorEastAsia" w:hAnsiTheme="minorHAnsi" w:cstheme="minorBidi"/>
          <w:noProof/>
          <w:color w:val="auto"/>
          <w:sz w:val="22"/>
        </w:rPr>
      </w:pPr>
      <w:hyperlink w:anchor="_Toc427747240" w:history="1">
        <w:r w:rsidR="00E03715" w:rsidRPr="006124DF">
          <w:rPr>
            <w:rStyle w:val="Hyperlink"/>
            <w:noProof/>
          </w:rPr>
          <w:t>Figure 3.2.1</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One or more RBC transfusion</w:t>
        </w:r>
        <w:r w:rsidR="00E03715">
          <w:rPr>
            <w:noProof/>
            <w:webHidden/>
          </w:rPr>
          <w:tab/>
        </w:r>
        <w:r w:rsidR="00E03715">
          <w:rPr>
            <w:noProof/>
            <w:webHidden/>
          </w:rPr>
          <w:fldChar w:fldCharType="begin"/>
        </w:r>
        <w:r w:rsidR="00E03715">
          <w:rPr>
            <w:noProof/>
            <w:webHidden/>
          </w:rPr>
          <w:instrText xml:space="preserve"> PAGEREF _Toc427747240 \h </w:instrText>
        </w:r>
        <w:r w:rsidR="00E03715">
          <w:rPr>
            <w:noProof/>
            <w:webHidden/>
          </w:rPr>
        </w:r>
        <w:r w:rsidR="00E03715">
          <w:rPr>
            <w:noProof/>
            <w:webHidden/>
          </w:rPr>
          <w:fldChar w:fldCharType="separate"/>
        </w:r>
        <w:r w:rsidR="000F7A9B">
          <w:rPr>
            <w:noProof/>
            <w:webHidden/>
          </w:rPr>
          <w:t>169</w:t>
        </w:r>
        <w:r w:rsidR="00E03715">
          <w:rPr>
            <w:noProof/>
            <w:webHidden/>
          </w:rPr>
          <w:fldChar w:fldCharType="end"/>
        </w:r>
      </w:hyperlink>
    </w:p>
    <w:p w14:paraId="79F95D19" w14:textId="77777777" w:rsidR="00E03715" w:rsidRDefault="00D57121">
      <w:pPr>
        <w:pStyle w:val="TableofFigures"/>
        <w:rPr>
          <w:rFonts w:asciiTheme="minorHAnsi" w:eastAsiaTheme="minorEastAsia" w:hAnsiTheme="minorHAnsi" w:cstheme="minorBidi"/>
          <w:noProof/>
          <w:color w:val="auto"/>
          <w:sz w:val="22"/>
        </w:rPr>
      </w:pPr>
      <w:hyperlink w:anchor="_Toc427747241" w:history="1">
        <w:r w:rsidR="00E03715" w:rsidRPr="006124DF">
          <w:rPr>
            <w:rStyle w:val="Hyperlink"/>
            <w:noProof/>
          </w:rPr>
          <w:t>Figure 3.2.2</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mean number of RBC transfusions per infant</w:t>
        </w:r>
        <w:r w:rsidR="00E03715">
          <w:rPr>
            <w:noProof/>
            <w:webHidden/>
          </w:rPr>
          <w:tab/>
        </w:r>
        <w:r w:rsidR="00E03715">
          <w:rPr>
            <w:noProof/>
            <w:webHidden/>
          </w:rPr>
          <w:fldChar w:fldCharType="begin"/>
        </w:r>
        <w:r w:rsidR="00E03715">
          <w:rPr>
            <w:noProof/>
            <w:webHidden/>
          </w:rPr>
          <w:instrText xml:space="preserve"> PAGEREF _Toc427747241 \h </w:instrText>
        </w:r>
        <w:r w:rsidR="00E03715">
          <w:rPr>
            <w:noProof/>
            <w:webHidden/>
          </w:rPr>
        </w:r>
        <w:r w:rsidR="00E03715">
          <w:rPr>
            <w:noProof/>
            <w:webHidden/>
          </w:rPr>
          <w:fldChar w:fldCharType="separate"/>
        </w:r>
        <w:r w:rsidR="000F7A9B">
          <w:rPr>
            <w:noProof/>
            <w:webHidden/>
          </w:rPr>
          <w:t>176</w:t>
        </w:r>
        <w:r w:rsidR="00E03715">
          <w:rPr>
            <w:noProof/>
            <w:webHidden/>
          </w:rPr>
          <w:fldChar w:fldCharType="end"/>
        </w:r>
      </w:hyperlink>
    </w:p>
    <w:p w14:paraId="6E7590C0" w14:textId="77777777" w:rsidR="00E03715" w:rsidRDefault="00D57121">
      <w:pPr>
        <w:pStyle w:val="TableofFigures"/>
        <w:rPr>
          <w:rFonts w:asciiTheme="minorHAnsi" w:eastAsiaTheme="minorEastAsia" w:hAnsiTheme="minorHAnsi" w:cstheme="minorBidi"/>
          <w:noProof/>
          <w:color w:val="auto"/>
          <w:sz w:val="22"/>
        </w:rPr>
      </w:pPr>
      <w:hyperlink w:anchor="_Toc427747242" w:history="1">
        <w:r w:rsidR="00E03715" w:rsidRPr="006124DF">
          <w:rPr>
            <w:rStyle w:val="Hyperlink"/>
            <w:noProof/>
          </w:rPr>
          <w:t>Figure 3.2.3</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transfusion volume (mL/kg)</w:t>
        </w:r>
        <w:r w:rsidR="00E03715">
          <w:rPr>
            <w:noProof/>
            <w:webHidden/>
          </w:rPr>
          <w:tab/>
        </w:r>
        <w:r w:rsidR="00E03715">
          <w:rPr>
            <w:noProof/>
            <w:webHidden/>
          </w:rPr>
          <w:fldChar w:fldCharType="begin"/>
        </w:r>
        <w:r w:rsidR="00E03715">
          <w:rPr>
            <w:noProof/>
            <w:webHidden/>
          </w:rPr>
          <w:instrText xml:space="preserve"> PAGEREF _Toc427747242 \h </w:instrText>
        </w:r>
        <w:r w:rsidR="00E03715">
          <w:rPr>
            <w:noProof/>
            <w:webHidden/>
          </w:rPr>
        </w:r>
        <w:r w:rsidR="00E03715">
          <w:rPr>
            <w:noProof/>
            <w:webHidden/>
          </w:rPr>
          <w:fldChar w:fldCharType="separate"/>
        </w:r>
        <w:r w:rsidR="000F7A9B">
          <w:rPr>
            <w:noProof/>
            <w:webHidden/>
          </w:rPr>
          <w:t>183</w:t>
        </w:r>
        <w:r w:rsidR="00E03715">
          <w:rPr>
            <w:noProof/>
            <w:webHidden/>
          </w:rPr>
          <w:fldChar w:fldCharType="end"/>
        </w:r>
      </w:hyperlink>
    </w:p>
    <w:p w14:paraId="2F3EFB94" w14:textId="77777777" w:rsidR="00E03715" w:rsidRDefault="00D57121">
      <w:pPr>
        <w:pStyle w:val="TableofFigures"/>
        <w:rPr>
          <w:rFonts w:asciiTheme="minorHAnsi" w:eastAsiaTheme="minorEastAsia" w:hAnsiTheme="minorHAnsi" w:cstheme="minorBidi"/>
          <w:noProof/>
          <w:color w:val="auto"/>
          <w:sz w:val="22"/>
        </w:rPr>
      </w:pPr>
      <w:hyperlink w:anchor="_Toc427747243" w:history="1">
        <w:r w:rsidR="00E03715" w:rsidRPr="006124DF">
          <w:rPr>
            <w:rStyle w:val="Hyperlink"/>
            <w:noProof/>
          </w:rPr>
          <w:t>Figure 3.2.4</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ROP (all stages or stage not reported)</w:t>
        </w:r>
        <w:r w:rsidR="00E03715">
          <w:rPr>
            <w:noProof/>
            <w:webHidden/>
          </w:rPr>
          <w:tab/>
        </w:r>
        <w:r w:rsidR="00E03715">
          <w:rPr>
            <w:noProof/>
            <w:webHidden/>
          </w:rPr>
          <w:fldChar w:fldCharType="begin"/>
        </w:r>
        <w:r w:rsidR="00E03715">
          <w:rPr>
            <w:noProof/>
            <w:webHidden/>
          </w:rPr>
          <w:instrText xml:space="preserve"> PAGEREF _Toc427747243 \h </w:instrText>
        </w:r>
        <w:r w:rsidR="00E03715">
          <w:rPr>
            <w:noProof/>
            <w:webHidden/>
          </w:rPr>
        </w:r>
        <w:r w:rsidR="00E03715">
          <w:rPr>
            <w:noProof/>
            <w:webHidden/>
          </w:rPr>
          <w:fldChar w:fldCharType="separate"/>
        </w:r>
        <w:r w:rsidR="000F7A9B">
          <w:rPr>
            <w:noProof/>
            <w:webHidden/>
          </w:rPr>
          <w:t>192</w:t>
        </w:r>
        <w:r w:rsidR="00E03715">
          <w:rPr>
            <w:noProof/>
            <w:webHidden/>
          </w:rPr>
          <w:fldChar w:fldCharType="end"/>
        </w:r>
      </w:hyperlink>
    </w:p>
    <w:p w14:paraId="1E4630EA" w14:textId="77777777" w:rsidR="00E03715" w:rsidRDefault="00D57121">
      <w:pPr>
        <w:pStyle w:val="TableofFigures"/>
        <w:rPr>
          <w:rFonts w:asciiTheme="minorHAnsi" w:eastAsiaTheme="minorEastAsia" w:hAnsiTheme="minorHAnsi" w:cstheme="minorBidi"/>
          <w:noProof/>
          <w:color w:val="auto"/>
          <w:sz w:val="22"/>
        </w:rPr>
      </w:pPr>
      <w:hyperlink w:anchor="_Toc427747244" w:history="1">
        <w:r w:rsidR="00E03715" w:rsidRPr="006124DF">
          <w:rPr>
            <w:rStyle w:val="Hyperlink"/>
            <w:noProof/>
          </w:rPr>
          <w:t>Figure 3.2.5</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ROP (all stages or stage not reported – RCTs only)</w:t>
        </w:r>
        <w:r w:rsidR="00E03715">
          <w:rPr>
            <w:noProof/>
            <w:webHidden/>
          </w:rPr>
          <w:tab/>
        </w:r>
        <w:r w:rsidR="00E03715">
          <w:rPr>
            <w:noProof/>
            <w:webHidden/>
          </w:rPr>
          <w:fldChar w:fldCharType="begin"/>
        </w:r>
        <w:r w:rsidR="00E03715">
          <w:rPr>
            <w:noProof/>
            <w:webHidden/>
          </w:rPr>
          <w:instrText xml:space="preserve"> PAGEREF _Toc427747244 \h </w:instrText>
        </w:r>
        <w:r w:rsidR="00E03715">
          <w:rPr>
            <w:noProof/>
            <w:webHidden/>
          </w:rPr>
        </w:r>
        <w:r w:rsidR="00E03715">
          <w:rPr>
            <w:noProof/>
            <w:webHidden/>
          </w:rPr>
          <w:fldChar w:fldCharType="separate"/>
        </w:r>
        <w:r w:rsidR="000F7A9B">
          <w:rPr>
            <w:noProof/>
            <w:webHidden/>
          </w:rPr>
          <w:t>193</w:t>
        </w:r>
        <w:r w:rsidR="00E03715">
          <w:rPr>
            <w:noProof/>
            <w:webHidden/>
          </w:rPr>
          <w:fldChar w:fldCharType="end"/>
        </w:r>
      </w:hyperlink>
    </w:p>
    <w:p w14:paraId="05CF33D0" w14:textId="77777777" w:rsidR="00E03715" w:rsidRDefault="00D57121">
      <w:pPr>
        <w:pStyle w:val="TableofFigures"/>
        <w:rPr>
          <w:rFonts w:asciiTheme="minorHAnsi" w:eastAsiaTheme="minorEastAsia" w:hAnsiTheme="minorHAnsi" w:cstheme="minorBidi"/>
          <w:noProof/>
          <w:color w:val="auto"/>
          <w:sz w:val="22"/>
        </w:rPr>
      </w:pPr>
      <w:hyperlink w:anchor="_Toc427747245" w:history="1">
        <w:r w:rsidR="00E03715" w:rsidRPr="006124DF">
          <w:rPr>
            <w:rStyle w:val="Hyperlink"/>
            <w:noProof/>
          </w:rPr>
          <w:t>Figure 3.2.6</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severe ROP (stage 3–4)</w:t>
        </w:r>
        <w:r w:rsidR="00E03715">
          <w:rPr>
            <w:noProof/>
            <w:webHidden/>
          </w:rPr>
          <w:tab/>
        </w:r>
        <w:r w:rsidR="00E03715">
          <w:rPr>
            <w:noProof/>
            <w:webHidden/>
          </w:rPr>
          <w:fldChar w:fldCharType="begin"/>
        </w:r>
        <w:r w:rsidR="00E03715">
          <w:rPr>
            <w:noProof/>
            <w:webHidden/>
          </w:rPr>
          <w:instrText xml:space="preserve"> PAGEREF _Toc427747245 \h </w:instrText>
        </w:r>
        <w:r w:rsidR="00E03715">
          <w:rPr>
            <w:noProof/>
            <w:webHidden/>
          </w:rPr>
        </w:r>
        <w:r w:rsidR="00E03715">
          <w:rPr>
            <w:noProof/>
            <w:webHidden/>
          </w:rPr>
          <w:fldChar w:fldCharType="separate"/>
        </w:r>
        <w:r w:rsidR="000F7A9B">
          <w:rPr>
            <w:noProof/>
            <w:webHidden/>
          </w:rPr>
          <w:t>194</w:t>
        </w:r>
        <w:r w:rsidR="00E03715">
          <w:rPr>
            <w:noProof/>
            <w:webHidden/>
          </w:rPr>
          <w:fldChar w:fldCharType="end"/>
        </w:r>
      </w:hyperlink>
    </w:p>
    <w:p w14:paraId="79036BE1" w14:textId="77777777" w:rsidR="00E03715" w:rsidRDefault="00D57121">
      <w:pPr>
        <w:pStyle w:val="TableofFigures"/>
        <w:rPr>
          <w:rFonts w:asciiTheme="minorHAnsi" w:eastAsiaTheme="minorEastAsia" w:hAnsiTheme="minorHAnsi" w:cstheme="minorBidi"/>
          <w:noProof/>
          <w:color w:val="auto"/>
          <w:sz w:val="22"/>
        </w:rPr>
      </w:pPr>
      <w:hyperlink w:anchor="_Toc427747246" w:history="1">
        <w:r w:rsidR="00E03715" w:rsidRPr="006124DF">
          <w:rPr>
            <w:rStyle w:val="Hyperlink"/>
            <w:noProof/>
          </w:rPr>
          <w:t>Figure 3.2.7</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severe ROP (stage 3–4 – RCTs only)</w:t>
        </w:r>
        <w:r w:rsidR="00E03715">
          <w:rPr>
            <w:noProof/>
            <w:webHidden/>
          </w:rPr>
          <w:tab/>
        </w:r>
        <w:r w:rsidR="00E03715">
          <w:rPr>
            <w:noProof/>
            <w:webHidden/>
          </w:rPr>
          <w:fldChar w:fldCharType="begin"/>
        </w:r>
        <w:r w:rsidR="00E03715">
          <w:rPr>
            <w:noProof/>
            <w:webHidden/>
          </w:rPr>
          <w:instrText xml:space="preserve"> PAGEREF _Toc427747246 \h </w:instrText>
        </w:r>
        <w:r w:rsidR="00E03715">
          <w:rPr>
            <w:noProof/>
            <w:webHidden/>
          </w:rPr>
        </w:r>
        <w:r w:rsidR="00E03715">
          <w:rPr>
            <w:noProof/>
            <w:webHidden/>
          </w:rPr>
          <w:fldChar w:fldCharType="separate"/>
        </w:r>
        <w:r w:rsidR="000F7A9B">
          <w:rPr>
            <w:noProof/>
            <w:webHidden/>
          </w:rPr>
          <w:t>195</w:t>
        </w:r>
        <w:r w:rsidR="00E03715">
          <w:rPr>
            <w:noProof/>
            <w:webHidden/>
          </w:rPr>
          <w:fldChar w:fldCharType="end"/>
        </w:r>
      </w:hyperlink>
    </w:p>
    <w:p w14:paraId="134E9538" w14:textId="77777777" w:rsidR="00E03715" w:rsidRDefault="00D57121">
      <w:pPr>
        <w:pStyle w:val="TableofFigures"/>
        <w:rPr>
          <w:rFonts w:asciiTheme="minorHAnsi" w:eastAsiaTheme="minorEastAsia" w:hAnsiTheme="minorHAnsi" w:cstheme="minorBidi"/>
          <w:noProof/>
          <w:color w:val="auto"/>
          <w:sz w:val="22"/>
        </w:rPr>
      </w:pPr>
      <w:hyperlink w:anchor="_Toc427747247" w:history="1">
        <w:r w:rsidR="00E03715" w:rsidRPr="006124DF">
          <w:rPr>
            <w:rStyle w:val="Hyperlink"/>
            <w:noProof/>
          </w:rPr>
          <w:t>Figure 3.2.8</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BPD</w:t>
        </w:r>
        <w:r w:rsidR="00E03715">
          <w:rPr>
            <w:noProof/>
            <w:webHidden/>
          </w:rPr>
          <w:tab/>
        </w:r>
        <w:r w:rsidR="00E03715">
          <w:rPr>
            <w:noProof/>
            <w:webHidden/>
          </w:rPr>
          <w:fldChar w:fldCharType="begin"/>
        </w:r>
        <w:r w:rsidR="00E03715">
          <w:rPr>
            <w:noProof/>
            <w:webHidden/>
          </w:rPr>
          <w:instrText xml:space="preserve"> PAGEREF _Toc427747247 \h </w:instrText>
        </w:r>
        <w:r w:rsidR="00E03715">
          <w:rPr>
            <w:noProof/>
            <w:webHidden/>
          </w:rPr>
        </w:r>
        <w:r w:rsidR="00E03715">
          <w:rPr>
            <w:noProof/>
            <w:webHidden/>
          </w:rPr>
          <w:fldChar w:fldCharType="separate"/>
        </w:r>
        <w:r w:rsidR="000F7A9B">
          <w:rPr>
            <w:noProof/>
            <w:webHidden/>
          </w:rPr>
          <w:t>199</w:t>
        </w:r>
        <w:r w:rsidR="00E03715">
          <w:rPr>
            <w:noProof/>
            <w:webHidden/>
          </w:rPr>
          <w:fldChar w:fldCharType="end"/>
        </w:r>
      </w:hyperlink>
    </w:p>
    <w:p w14:paraId="48BF5032" w14:textId="77777777" w:rsidR="00E03715" w:rsidRDefault="00D57121">
      <w:pPr>
        <w:pStyle w:val="TableofFigures"/>
        <w:rPr>
          <w:rFonts w:asciiTheme="minorHAnsi" w:eastAsiaTheme="minorEastAsia" w:hAnsiTheme="minorHAnsi" w:cstheme="minorBidi"/>
          <w:noProof/>
          <w:color w:val="auto"/>
          <w:sz w:val="22"/>
        </w:rPr>
      </w:pPr>
      <w:hyperlink w:anchor="_Toc427747248" w:history="1">
        <w:r w:rsidR="00E03715" w:rsidRPr="006124DF">
          <w:rPr>
            <w:rStyle w:val="Hyperlink"/>
            <w:noProof/>
          </w:rPr>
          <w:t>Figure 3.2.9</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NEC</w:t>
        </w:r>
        <w:r w:rsidR="00E03715">
          <w:rPr>
            <w:noProof/>
            <w:webHidden/>
          </w:rPr>
          <w:tab/>
        </w:r>
        <w:r w:rsidR="00E03715">
          <w:rPr>
            <w:noProof/>
            <w:webHidden/>
          </w:rPr>
          <w:fldChar w:fldCharType="begin"/>
        </w:r>
        <w:r w:rsidR="00E03715">
          <w:rPr>
            <w:noProof/>
            <w:webHidden/>
          </w:rPr>
          <w:instrText xml:space="preserve"> PAGEREF _Toc427747248 \h </w:instrText>
        </w:r>
        <w:r w:rsidR="00E03715">
          <w:rPr>
            <w:noProof/>
            <w:webHidden/>
          </w:rPr>
        </w:r>
        <w:r w:rsidR="00E03715">
          <w:rPr>
            <w:noProof/>
            <w:webHidden/>
          </w:rPr>
          <w:fldChar w:fldCharType="separate"/>
        </w:r>
        <w:r w:rsidR="000F7A9B">
          <w:rPr>
            <w:noProof/>
            <w:webHidden/>
          </w:rPr>
          <w:t>203</w:t>
        </w:r>
        <w:r w:rsidR="00E03715">
          <w:rPr>
            <w:noProof/>
            <w:webHidden/>
          </w:rPr>
          <w:fldChar w:fldCharType="end"/>
        </w:r>
      </w:hyperlink>
    </w:p>
    <w:p w14:paraId="6E74799C" w14:textId="77777777" w:rsidR="00E03715" w:rsidRDefault="00D57121">
      <w:pPr>
        <w:pStyle w:val="TableofFigures"/>
        <w:rPr>
          <w:rFonts w:asciiTheme="minorHAnsi" w:eastAsiaTheme="minorEastAsia" w:hAnsiTheme="minorHAnsi" w:cstheme="minorBidi"/>
          <w:noProof/>
          <w:color w:val="auto"/>
          <w:sz w:val="22"/>
        </w:rPr>
      </w:pPr>
      <w:hyperlink w:anchor="_Toc427747249" w:history="1">
        <w:r w:rsidR="00E03715" w:rsidRPr="006124DF">
          <w:rPr>
            <w:rStyle w:val="Hyperlink"/>
            <w:noProof/>
          </w:rPr>
          <w:t>Figure 3.2.10</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with or without iron) in preterm infants with anaemia of prematurity – mortality</w:t>
        </w:r>
        <w:r w:rsidR="00E03715">
          <w:rPr>
            <w:noProof/>
            <w:webHidden/>
          </w:rPr>
          <w:tab/>
        </w:r>
        <w:r w:rsidR="00E03715">
          <w:rPr>
            <w:noProof/>
            <w:webHidden/>
          </w:rPr>
          <w:fldChar w:fldCharType="begin"/>
        </w:r>
        <w:r w:rsidR="00E03715">
          <w:rPr>
            <w:noProof/>
            <w:webHidden/>
          </w:rPr>
          <w:instrText xml:space="preserve"> PAGEREF _Toc427747249 \h </w:instrText>
        </w:r>
        <w:r w:rsidR="00E03715">
          <w:rPr>
            <w:noProof/>
            <w:webHidden/>
          </w:rPr>
        </w:r>
        <w:r w:rsidR="00E03715">
          <w:rPr>
            <w:noProof/>
            <w:webHidden/>
          </w:rPr>
          <w:fldChar w:fldCharType="separate"/>
        </w:r>
        <w:r w:rsidR="000F7A9B">
          <w:rPr>
            <w:noProof/>
            <w:webHidden/>
          </w:rPr>
          <w:t>207</w:t>
        </w:r>
        <w:r w:rsidR="00E03715">
          <w:rPr>
            <w:noProof/>
            <w:webHidden/>
          </w:rPr>
          <w:fldChar w:fldCharType="end"/>
        </w:r>
      </w:hyperlink>
    </w:p>
    <w:p w14:paraId="056A41A6" w14:textId="77777777" w:rsidR="00E03715" w:rsidRDefault="00D57121">
      <w:pPr>
        <w:pStyle w:val="TableofFigures"/>
        <w:rPr>
          <w:rFonts w:asciiTheme="minorHAnsi" w:eastAsiaTheme="minorEastAsia" w:hAnsiTheme="minorHAnsi" w:cstheme="minorBidi"/>
          <w:noProof/>
          <w:color w:val="auto"/>
          <w:sz w:val="22"/>
        </w:rPr>
      </w:pPr>
      <w:hyperlink w:anchor="_Toc427747250" w:history="1">
        <w:r w:rsidR="00E03715" w:rsidRPr="006124DF">
          <w:rPr>
            <w:rStyle w:val="Hyperlink"/>
            <w:noProof/>
          </w:rPr>
          <w:t>Figure 3.2.11</w:t>
        </w:r>
        <w:r w:rsidR="00E03715">
          <w:rPr>
            <w:rFonts w:asciiTheme="minorHAnsi" w:eastAsiaTheme="minorEastAsia" w:hAnsiTheme="minorHAnsi" w:cstheme="minorBidi"/>
            <w:noProof/>
            <w:color w:val="auto"/>
            <w:sz w:val="22"/>
          </w:rPr>
          <w:tab/>
        </w:r>
        <w:r w:rsidR="00E03715" w:rsidRPr="006124DF">
          <w:rPr>
            <w:rStyle w:val="Hyperlink"/>
            <w:noProof/>
          </w:rPr>
          <w:t>Meta-analysis of iron versus no iron in preterm infants – transfusion incidence</w:t>
        </w:r>
        <w:r w:rsidR="00E03715">
          <w:rPr>
            <w:noProof/>
            <w:webHidden/>
          </w:rPr>
          <w:tab/>
        </w:r>
        <w:r w:rsidR="00E03715">
          <w:rPr>
            <w:noProof/>
            <w:webHidden/>
          </w:rPr>
          <w:fldChar w:fldCharType="begin"/>
        </w:r>
        <w:r w:rsidR="00E03715">
          <w:rPr>
            <w:noProof/>
            <w:webHidden/>
          </w:rPr>
          <w:instrText xml:space="preserve"> PAGEREF _Toc427747250 \h </w:instrText>
        </w:r>
        <w:r w:rsidR="00E03715">
          <w:rPr>
            <w:noProof/>
            <w:webHidden/>
          </w:rPr>
        </w:r>
        <w:r w:rsidR="00E03715">
          <w:rPr>
            <w:noProof/>
            <w:webHidden/>
          </w:rPr>
          <w:fldChar w:fldCharType="separate"/>
        </w:r>
        <w:r w:rsidR="000F7A9B">
          <w:rPr>
            <w:noProof/>
            <w:webHidden/>
          </w:rPr>
          <w:t>218</w:t>
        </w:r>
        <w:r w:rsidR="00E03715">
          <w:rPr>
            <w:noProof/>
            <w:webHidden/>
          </w:rPr>
          <w:fldChar w:fldCharType="end"/>
        </w:r>
      </w:hyperlink>
    </w:p>
    <w:p w14:paraId="5865270A" w14:textId="77777777" w:rsidR="00E03715" w:rsidRDefault="00D57121">
      <w:pPr>
        <w:pStyle w:val="TableofFigures"/>
        <w:rPr>
          <w:rFonts w:asciiTheme="minorHAnsi" w:eastAsiaTheme="minorEastAsia" w:hAnsiTheme="minorHAnsi" w:cstheme="minorBidi"/>
          <w:noProof/>
          <w:color w:val="auto"/>
          <w:sz w:val="22"/>
        </w:rPr>
      </w:pPr>
      <w:hyperlink w:anchor="_Toc427747251" w:history="1">
        <w:r w:rsidR="00E03715" w:rsidRPr="006124DF">
          <w:rPr>
            <w:rStyle w:val="Hyperlink"/>
            <w:noProof/>
          </w:rPr>
          <w:t>Figure 3.2.12</w:t>
        </w:r>
        <w:r w:rsidR="00E03715">
          <w:rPr>
            <w:rFonts w:asciiTheme="minorHAnsi" w:eastAsiaTheme="minorEastAsia" w:hAnsiTheme="minorHAnsi" w:cstheme="minorBidi"/>
            <w:noProof/>
            <w:color w:val="auto"/>
            <w:sz w:val="22"/>
          </w:rPr>
          <w:tab/>
        </w:r>
        <w:r w:rsidR="00E03715" w:rsidRPr="006124DF">
          <w:rPr>
            <w:rStyle w:val="Hyperlink"/>
            <w:noProof/>
          </w:rPr>
          <w:t>Meta-analysis of iron versus no iron in preterm infants – ROP, BPD and NEC</w:t>
        </w:r>
        <w:r w:rsidR="00E03715">
          <w:rPr>
            <w:noProof/>
            <w:webHidden/>
          </w:rPr>
          <w:tab/>
        </w:r>
        <w:r w:rsidR="00E03715">
          <w:rPr>
            <w:noProof/>
            <w:webHidden/>
          </w:rPr>
          <w:fldChar w:fldCharType="begin"/>
        </w:r>
        <w:r w:rsidR="00E03715">
          <w:rPr>
            <w:noProof/>
            <w:webHidden/>
          </w:rPr>
          <w:instrText xml:space="preserve"> PAGEREF _Toc427747251 \h </w:instrText>
        </w:r>
        <w:r w:rsidR="00E03715">
          <w:rPr>
            <w:noProof/>
            <w:webHidden/>
          </w:rPr>
        </w:r>
        <w:r w:rsidR="00E03715">
          <w:rPr>
            <w:noProof/>
            <w:webHidden/>
          </w:rPr>
          <w:fldChar w:fldCharType="separate"/>
        </w:r>
        <w:r w:rsidR="000F7A9B">
          <w:rPr>
            <w:noProof/>
            <w:webHidden/>
          </w:rPr>
          <w:t>224</w:t>
        </w:r>
        <w:r w:rsidR="00E03715">
          <w:rPr>
            <w:noProof/>
            <w:webHidden/>
          </w:rPr>
          <w:fldChar w:fldCharType="end"/>
        </w:r>
      </w:hyperlink>
    </w:p>
    <w:p w14:paraId="3B978B24" w14:textId="77777777" w:rsidR="00E03715" w:rsidRDefault="00D57121">
      <w:pPr>
        <w:pStyle w:val="TableofFigures"/>
        <w:rPr>
          <w:rFonts w:asciiTheme="minorHAnsi" w:eastAsiaTheme="minorEastAsia" w:hAnsiTheme="minorHAnsi" w:cstheme="minorBidi"/>
          <w:noProof/>
          <w:color w:val="auto"/>
          <w:sz w:val="22"/>
        </w:rPr>
      </w:pPr>
      <w:hyperlink w:anchor="_Toc427747252" w:history="1">
        <w:r w:rsidR="00E03715" w:rsidRPr="006124DF">
          <w:rPr>
            <w:rStyle w:val="Hyperlink"/>
            <w:noProof/>
          </w:rPr>
          <w:t>Figure 3.2.13</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in paediatric patients receiving chemotherapy for cancer – number of infants requiring RBC transfusions (by type of cancer)</w:t>
        </w:r>
        <w:r w:rsidR="00E03715">
          <w:rPr>
            <w:noProof/>
            <w:webHidden/>
          </w:rPr>
          <w:tab/>
        </w:r>
        <w:r w:rsidR="00E03715">
          <w:rPr>
            <w:noProof/>
            <w:webHidden/>
          </w:rPr>
          <w:fldChar w:fldCharType="begin"/>
        </w:r>
        <w:r w:rsidR="00E03715">
          <w:rPr>
            <w:noProof/>
            <w:webHidden/>
          </w:rPr>
          <w:instrText xml:space="preserve"> PAGEREF _Toc427747252 \h </w:instrText>
        </w:r>
        <w:r w:rsidR="00E03715">
          <w:rPr>
            <w:noProof/>
            <w:webHidden/>
          </w:rPr>
        </w:r>
        <w:r w:rsidR="00E03715">
          <w:rPr>
            <w:noProof/>
            <w:webHidden/>
          </w:rPr>
          <w:fldChar w:fldCharType="separate"/>
        </w:r>
        <w:r w:rsidR="000F7A9B">
          <w:rPr>
            <w:noProof/>
            <w:webHidden/>
          </w:rPr>
          <w:t>263</w:t>
        </w:r>
        <w:r w:rsidR="00E03715">
          <w:rPr>
            <w:noProof/>
            <w:webHidden/>
          </w:rPr>
          <w:fldChar w:fldCharType="end"/>
        </w:r>
      </w:hyperlink>
    </w:p>
    <w:p w14:paraId="3FC1BC1F" w14:textId="77777777" w:rsidR="00E03715" w:rsidRDefault="00D57121">
      <w:pPr>
        <w:pStyle w:val="TableofFigures"/>
        <w:rPr>
          <w:rFonts w:asciiTheme="minorHAnsi" w:eastAsiaTheme="minorEastAsia" w:hAnsiTheme="minorHAnsi" w:cstheme="minorBidi"/>
          <w:noProof/>
          <w:color w:val="auto"/>
          <w:sz w:val="22"/>
        </w:rPr>
      </w:pPr>
      <w:hyperlink w:anchor="_Toc427747253" w:history="1">
        <w:r w:rsidR="00E03715" w:rsidRPr="006124DF">
          <w:rPr>
            <w:rStyle w:val="Hyperlink"/>
            <w:noProof/>
          </w:rPr>
          <w:t>Figure 3.2.14</w:t>
        </w:r>
        <w:r w:rsidR="00E03715">
          <w:rPr>
            <w:rFonts w:asciiTheme="minorHAnsi" w:eastAsiaTheme="minorEastAsia" w:hAnsiTheme="minorHAnsi" w:cstheme="minorBidi"/>
            <w:noProof/>
            <w:color w:val="auto"/>
            <w:sz w:val="22"/>
          </w:rPr>
          <w:tab/>
        </w:r>
        <w:r w:rsidR="00E03715" w:rsidRPr="006124DF">
          <w:rPr>
            <w:rStyle w:val="Hyperlink"/>
            <w:noProof/>
          </w:rPr>
          <w:t>Analysis of ESAs versus no ESAs in paediatric patients receiving chemotherapy for cancer – thromboembolic events</w:t>
        </w:r>
        <w:r w:rsidR="00E03715">
          <w:rPr>
            <w:noProof/>
            <w:webHidden/>
          </w:rPr>
          <w:tab/>
        </w:r>
        <w:r w:rsidR="00E03715">
          <w:rPr>
            <w:noProof/>
            <w:webHidden/>
          </w:rPr>
          <w:fldChar w:fldCharType="begin"/>
        </w:r>
        <w:r w:rsidR="00E03715">
          <w:rPr>
            <w:noProof/>
            <w:webHidden/>
          </w:rPr>
          <w:instrText xml:space="preserve"> PAGEREF _Toc427747253 \h </w:instrText>
        </w:r>
        <w:r w:rsidR="00E03715">
          <w:rPr>
            <w:noProof/>
            <w:webHidden/>
          </w:rPr>
        </w:r>
        <w:r w:rsidR="00E03715">
          <w:rPr>
            <w:noProof/>
            <w:webHidden/>
          </w:rPr>
          <w:fldChar w:fldCharType="separate"/>
        </w:r>
        <w:r w:rsidR="000F7A9B">
          <w:rPr>
            <w:noProof/>
            <w:webHidden/>
          </w:rPr>
          <w:t>264</w:t>
        </w:r>
        <w:r w:rsidR="00E03715">
          <w:rPr>
            <w:noProof/>
            <w:webHidden/>
          </w:rPr>
          <w:fldChar w:fldCharType="end"/>
        </w:r>
      </w:hyperlink>
    </w:p>
    <w:p w14:paraId="065AB527" w14:textId="77777777" w:rsidR="00E03715" w:rsidRDefault="00D57121">
      <w:pPr>
        <w:pStyle w:val="TableofFigures"/>
        <w:rPr>
          <w:rFonts w:asciiTheme="minorHAnsi" w:eastAsiaTheme="minorEastAsia" w:hAnsiTheme="minorHAnsi" w:cstheme="minorBidi"/>
          <w:noProof/>
          <w:color w:val="auto"/>
          <w:sz w:val="22"/>
        </w:rPr>
      </w:pPr>
      <w:hyperlink w:anchor="_Toc427747254" w:history="1">
        <w:r w:rsidR="00E03715" w:rsidRPr="006124DF">
          <w:rPr>
            <w:rStyle w:val="Hyperlink"/>
            <w:noProof/>
          </w:rPr>
          <w:t>Figure 3.2.15</w:t>
        </w:r>
        <w:r w:rsidR="00E03715">
          <w:rPr>
            <w:rFonts w:asciiTheme="minorHAnsi" w:eastAsiaTheme="minorEastAsia" w:hAnsiTheme="minorHAnsi" w:cstheme="minorBidi"/>
            <w:noProof/>
            <w:color w:val="auto"/>
            <w:sz w:val="22"/>
          </w:rPr>
          <w:tab/>
        </w:r>
        <w:r w:rsidR="00E03715" w:rsidRPr="006124DF">
          <w:rPr>
            <w:rStyle w:val="Hyperlink"/>
            <w:noProof/>
          </w:rPr>
          <w:t>Meta-analysis of ESAs versus no ESAs in paediatric patients receiving chemotherapy for cancer – mortality</w:t>
        </w:r>
        <w:r w:rsidR="00E03715">
          <w:rPr>
            <w:noProof/>
            <w:webHidden/>
          </w:rPr>
          <w:tab/>
        </w:r>
        <w:r w:rsidR="00E03715">
          <w:rPr>
            <w:noProof/>
            <w:webHidden/>
          </w:rPr>
          <w:fldChar w:fldCharType="begin"/>
        </w:r>
        <w:r w:rsidR="00E03715">
          <w:rPr>
            <w:noProof/>
            <w:webHidden/>
          </w:rPr>
          <w:instrText xml:space="preserve"> PAGEREF _Toc427747254 \h </w:instrText>
        </w:r>
        <w:r w:rsidR="00E03715">
          <w:rPr>
            <w:noProof/>
            <w:webHidden/>
          </w:rPr>
        </w:r>
        <w:r w:rsidR="00E03715">
          <w:rPr>
            <w:noProof/>
            <w:webHidden/>
          </w:rPr>
          <w:fldChar w:fldCharType="separate"/>
        </w:r>
        <w:r w:rsidR="000F7A9B">
          <w:rPr>
            <w:noProof/>
            <w:webHidden/>
          </w:rPr>
          <w:t>266</w:t>
        </w:r>
        <w:r w:rsidR="00E03715">
          <w:rPr>
            <w:noProof/>
            <w:webHidden/>
          </w:rPr>
          <w:fldChar w:fldCharType="end"/>
        </w:r>
      </w:hyperlink>
    </w:p>
    <w:p w14:paraId="60E43C02" w14:textId="77777777" w:rsidR="00E03715" w:rsidRDefault="00D57121">
      <w:pPr>
        <w:pStyle w:val="TableofFigures"/>
        <w:rPr>
          <w:rFonts w:asciiTheme="minorHAnsi" w:eastAsiaTheme="minorEastAsia" w:hAnsiTheme="minorHAnsi" w:cstheme="minorBidi"/>
          <w:noProof/>
          <w:color w:val="auto"/>
          <w:sz w:val="22"/>
        </w:rPr>
      </w:pPr>
      <w:hyperlink w:anchor="_Toc427747255" w:history="1">
        <w:r w:rsidR="00E03715" w:rsidRPr="006124DF">
          <w:rPr>
            <w:rStyle w:val="Hyperlink"/>
            <w:noProof/>
          </w:rPr>
          <w:t>Figure 3.2.16</w:t>
        </w:r>
        <w:r w:rsidR="00E03715">
          <w:rPr>
            <w:rFonts w:asciiTheme="minorHAnsi" w:eastAsiaTheme="minorEastAsia" w:hAnsiTheme="minorHAnsi" w:cstheme="minorBidi"/>
            <w:noProof/>
            <w:color w:val="auto"/>
            <w:sz w:val="22"/>
          </w:rPr>
          <w:tab/>
        </w:r>
        <w:r w:rsidR="00E03715" w:rsidRPr="006124DF">
          <w:rPr>
            <w:rStyle w:val="Hyperlink"/>
            <w:noProof/>
          </w:rPr>
          <w:t>Meta-analysis of iron versus no iron in neonatal and paediatric patients with anaemia associated with malaria – mortality</w:t>
        </w:r>
        <w:r w:rsidR="00E03715">
          <w:rPr>
            <w:noProof/>
            <w:webHidden/>
          </w:rPr>
          <w:tab/>
        </w:r>
        <w:r w:rsidR="00E03715">
          <w:rPr>
            <w:noProof/>
            <w:webHidden/>
          </w:rPr>
          <w:fldChar w:fldCharType="begin"/>
        </w:r>
        <w:r w:rsidR="00E03715">
          <w:rPr>
            <w:noProof/>
            <w:webHidden/>
          </w:rPr>
          <w:instrText xml:space="preserve"> PAGEREF _Toc427747255 \h </w:instrText>
        </w:r>
        <w:r w:rsidR="00E03715">
          <w:rPr>
            <w:noProof/>
            <w:webHidden/>
          </w:rPr>
        </w:r>
        <w:r w:rsidR="00E03715">
          <w:rPr>
            <w:noProof/>
            <w:webHidden/>
          </w:rPr>
          <w:fldChar w:fldCharType="separate"/>
        </w:r>
        <w:r w:rsidR="000F7A9B">
          <w:rPr>
            <w:noProof/>
            <w:webHidden/>
          </w:rPr>
          <w:t>293</w:t>
        </w:r>
        <w:r w:rsidR="00E03715">
          <w:rPr>
            <w:noProof/>
            <w:webHidden/>
          </w:rPr>
          <w:fldChar w:fldCharType="end"/>
        </w:r>
      </w:hyperlink>
    </w:p>
    <w:p w14:paraId="2EDF0453" w14:textId="77777777" w:rsidR="00E03715" w:rsidRDefault="00D57121">
      <w:pPr>
        <w:pStyle w:val="TableofFigures"/>
        <w:rPr>
          <w:rFonts w:asciiTheme="minorHAnsi" w:eastAsiaTheme="minorEastAsia" w:hAnsiTheme="minorHAnsi" w:cstheme="minorBidi"/>
          <w:noProof/>
          <w:color w:val="auto"/>
          <w:sz w:val="22"/>
        </w:rPr>
      </w:pPr>
      <w:hyperlink w:anchor="_Toc427747256" w:history="1">
        <w:r w:rsidR="00E03715" w:rsidRPr="006124DF">
          <w:rPr>
            <w:rStyle w:val="Hyperlink"/>
            <w:noProof/>
          </w:rPr>
          <w:t>Figure 3.2.17</w:t>
        </w:r>
        <w:r w:rsidR="00E03715">
          <w:rPr>
            <w:rFonts w:asciiTheme="minorHAnsi" w:eastAsiaTheme="minorEastAsia" w:hAnsiTheme="minorHAnsi" w:cstheme="minorBidi"/>
            <w:noProof/>
            <w:color w:val="auto"/>
            <w:sz w:val="22"/>
          </w:rPr>
          <w:tab/>
        </w:r>
        <w:r w:rsidR="00E03715" w:rsidRPr="006124DF">
          <w:rPr>
            <w:rStyle w:val="Hyperlink"/>
            <w:noProof/>
          </w:rPr>
          <w:t>Subgroup analysis of hydroxyurea versus placebo in paediatric patients with sickle cell disease – one or more RBC transfusions</w:t>
        </w:r>
        <w:r w:rsidR="00E03715">
          <w:rPr>
            <w:noProof/>
            <w:webHidden/>
          </w:rPr>
          <w:tab/>
        </w:r>
        <w:r w:rsidR="00E03715">
          <w:rPr>
            <w:noProof/>
            <w:webHidden/>
          </w:rPr>
          <w:fldChar w:fldCharType="begin"/>
        </w:r>
        <w:r w:rsidR="00E03715">
          <w:rPr>
            <w:noProof/>
            <w:webHidden/>
          </w:rPr>
          <w:instrText xml:space="preserve"> PAGEREF _Toc427747256 \h </w:instrText>
        </w:r>
        <w:r w:rsidR="00E03715">
          <w:rPr>
            <w:noProof/>
            <w:webHidden/>
          </w:rPr>
        </w:r>
        <w:r w:rsidR="00E03715">
          <w:rPr>
            <w:noProof/>
            <w:webHidden/>
          </w:rPr>
          <w:fldChar w:fldCharType="separate"/>
        </w:r>
        <w:r w:rsidR="000F7A9B">
          <w:rPr>
            <w:noProof/>
            <w:webHidden/>
          </w:rPr>
          <w:t>307</w:t>
        </w:r>
        <w:r w:rsidR="00E03715">
          <w:rPr>
            <w:noProof/>
            <w:webHidden/>
          </w:rPr>
          <w:fldChar w:fldCharType="end"/>
        </w:r>
      </w:hyperlink>
    </w:p>
    <w:p w14:paraId="3CB5B7B3" w14:textId="77777777" w:rsidR="00E03715" w:rsidRDefault="00D57121">
      <w:pPr>
        <w:pStyle w:val="TableofFigures"/>
        <w:rPr>
          <w:rFonts w:asciiTheme="minorHAnsi" w:eastAsiaTheme="minorEastAsia" w:hAnsiTheme="minorHAnsi" w:cstheme="minorBidi"/>
          <w:noProof/>
          <w:color w:val="auto"/>
          <w:sz w:val="22"/>
        </w:rPr>
      </w:pPr>
      <w:hyperlink w:anchor="_Toc427747257" w:history="1">
        <w:r w:rsidR="00E03715" w:rsidRPr="006124DF">
          <w:rPr>
            <w:rStyle w:val="Hyperlink"/>
            <w:noProof/>
          </w:rPr>
          <w:t>Figure 3.2.18</w:t>
        </w:r>
        <w:r w:rsidR="00E03715">
          <w:rPr>
            <w:rFonts w:asciiTheme="minorHAnsi" w:eastAsiaTheme="minorEastAsia" w:hAnsiTheme="minorHAnsi" w:cstheme="minorBidi"/>
            <w:noProof/>
            <w:color w:val="auto"/>
            <w:sz w:val="22"/>
          </w:rPr>
          <w:tab/>
        </w:r>
        <w:r w:rsidR="00E03715" w:rsidRPr="006124DF">
          <w:rPr>
            <w:rStyle w:val="Hyperlink"/>
            <w:noProof/>
          </w:rPr>
          <w:t>Subgroup analysis of hydroxyurea versus placebo in paediatric patients with sickle cell disease – chronic pain</w:t>
        </w:r>
        <w:r w:rsidR="00E03715">
          <w:rPr>
            <w:noProof/>
            <w:webHidden/>
          </w:rPr>
          <w:tab/>
        </w:r>
        <w:r w:rsidR="00E03715">
          <w:rPr>
            <w:noProof/>
            <w:webHidden/>
          </w:rPr>
          <w:fldChar w:fldCharType="begin"/>
        </w:r>
        <w:r w:rsidR="00E03715">
          <w:rPr>
            <w:noProof/>
            <w:webHidden/>
          </w:rPr>
          <w:instrText xml:space="preserve"> PAGEREF _Toc427747257 \h </w:instrText>
        </w:r>
        <w:r w:rsidR="00E03715">
          <w:rPr>
            <w:noProof/>
            <w:webHidden/>
          </w:rPr>
        </w:r>
        <w:r w:rsidR="00E03715">
          <w:rPr>
            <w:noProof/>
            <w:webHidden/>
          </w:rPr>
          <w:fldChar w:fldCharType="separate"/>
        </w:r>
        <w:r w:rsidR="000F7A9B">
          <w:rPr>
            <w:noProof/>
            <w:webHidden/>
          </w:rPr>
          <w:t>315</w:t>
        </w:r>
        <w:r w:rsidR="00E03715">
          <w:rPr>
            <w:noProof/>
            <w:webHidden/>
          </w:rPr>
          <w:fldChar w:fldCharType="end"/>
        </w:r>
      </w:hyperlink>
    </w:p>
    <w:p w14:paraId="225515D0" w14:textId="77777777" w:rsidR="00E03715" w:rsidRDefault="00D57121">
      <w:pPr>
        <w:pStyle w:val="TableofFigures"/>
        <w:rPr>
          <w:rFonts w:asciiTheme="minorHAnsi" w:eastAsiaTheme="minorEastAsia" w:hAnsiTheme="minorHAnsi" w:cstheme="minorBidi"/>
          <w:noProof/>
          <w:color w:val="auto"/>
          <w:sz w:val="22"/>
        </w:rPr>
      </w:pPr>
      <w:hyperlink w:anchor="_Toc427747258" w:history="1">
        <w:r w:rsidR="00E03715" w:rsidRPr="006124DF">
          <w:rPr>
            <w:rStyle w:val="Hyperlink"/>
            <w:noProof/>
          </w:rPr>
          <w:t>Figure 3.2.19</w:t>
        </w:r>
        <w:r w:rsidR="00E03715">
          <w:rPr>
            <w:rFonts w:asciiTheme="minorHAnsi" w:eastAsiaTheme="minorEastAsia" w:hAnsiTheme="minorHAnsi" w:cstheme="minorBidi"/>
            <w:noProof/>
            <w:color w:val="auto"/>
            <w:sz w:val="22"/>
          </w:rPr>
          <w:tab/>
        </w:r>
        <w:r w:rsidR="00E03715" w:rsidRPr="006124DF">
          <w:rPr>
            <w:rStyle w:val="Hyperlink"/>
            <w:noProof/>
          </w:rPr>
          <w:t>Subgroup analysis of hydroxyurea versus placebo in paediatric patients with sickle cell disease – acute chest syndrome</w:t>
        </w:r>
        <w:r w:rsidR="00E03715">
          <w:rPr>
            <w:noProof/>
            <w:webHidden/>
          </w:rPr>
          <w:tab/>
        </w:r>
        <w:r w:rsidR="00E03715">
          <w:rPr>
            <w:noProof/>
            <w:webHidden/>
          </w:rPr>
          <w:fldChar w:fldCharType="begin"/>
        </w:r>
        <w:r w:rsidR="00E03715">
          <w:rPr>
            <w:noProof/>
            <w:webHidden/>
          </w:rPr>
          <w:instrText xml:space="preserve"> PAGEREF _Toc427747258 \h </w:instrText>
        </w:r>
        <w:r w:rsidR="00E03715">
          <w:rPr>
            <w:noProof/>
            <w:webHidden/>
          </w:rPr>
        </w:r>
        <w:r w:rsidR="00E03715">
          <w:rPr>
            <w:noProof/>
            <w:webHidden/>
          </w:rPr>
          <w:fldChar w:fldCharType="separate"/>
        </w:r>
        <w:r w:rsidR="000F7A9B">
          <w:rPr>
            <w:noProof/>
            <w:webHidden/>
          </w:rPr>
          <w:t>318</w:t>
        </w:r>
        <w:r w:rsidR="00E03715">
          <w:rPr>
            <w:noProof/>
            <w:webHidden/>
          </w:rPr>
          <w:fldChar w:fldCharType="end"/>
        </w:r>
      </w:hyperlink>
    </w:p>
    <w:p w14:paraId="3532807D" w14:textId="77777777" w:rsidR="00E03715" w:rsidRDefault="00D57121">
      <w:pPr>
        <w:pStyle w:val="TableofFigures"/>
        <w:rPr>
          <w:rFonts w:asciiTheme="minorHAnsi" w:eastAsiaTheme="minorEastAsia" w:hAnsiTheme="minorHAnsi" w:cstheme="minorBidi"/>
          <w:noProof/>
          <w:color w:val="auto"/>
          <w:sz w:val="22"/>
        </w:rPr>
      </w:pPr>
      <w:hyperlink w:anchor="_Toc427747259" w:history="1">
        <w:r w:rsidR="00E03715" w:rsidRPr="006124DF">
          <w:rPr>
            <w:rStyle w:val="Hyperlink"/>
            <w:noProof/>
          </w:rPr>
          <w:t>Figure 3.2.20</w:t>
        </w:r>
        <w:r w:rsidR="00E03715">
          <w:rPr>
            <w:rFonts w:asciiTheme="minorHAnsi" w:eastAsiaTheme="minorEastAsia" w:hAnsiTheme="minorHAnsi" w:cstheme="minorBidi"/>
            <w:noProof/>
            <w:color w:val="auto"/>
            <w:sz w:val="22"/>
          </w:rPr>
          <w:tab/>
        </w:r>
        <w:r w:rsidR="00E03715" w:rsidRPr="006124DF">
          <w:rPr>
            <w:rStyle w:val="Hyperlink"/>
            <w:noProof/>
          </w:rPr>
          <w:t>ESAs versus no ESAs in neonates requiring major surgery – mean number of transfusions</w:t>
        </w:r>
        <w:r w:rsidR="00E03715">
          <w:rPr>
            <w:noProof/>
            <w:webHidden/>
          </w:rPr>
          <w:tab/>
        </w:r>
        <w:r w:rsidR="00E03715">
          <w:rPr>
            <w:noProof/>
            <w:webHidden/>
          </w:rPr>
          <w:fldChar w:fldCharType="begin"/>
        </w:r>
        <w:r w:rsidR="00E03715">
          <w:rPr>
            <w:noProof/>
            <w:webHidden/>
          </w:rPr>
          <w:instrText xml:space="preserve"> PAGEREF _Toc427747259 \h </w:instrText>
        </w:r>
        <w:r w:rsidR="00E03715">
          <w:rPr>
            <w:noProof/>
            <w:webHidden/>
          </w:rPr>
        </w:r>
        <w:r w:rsidR="00E03715">
          <w:rPr>
            <w:noProof/>
            <w:webHidden/>
          </w:rPr>
          <w:fldChar w:fldCharType="separate"/>
        </w:r>
        <w:r w:rsidR="000F7A9B">
          <w:rPr>
            <w:noProof/>
            <w:webHidden/>
          </w:rPr>
          <w:t>326</w:t>
        </w:r>
        <w:r w:rsidR="00E03715">
          <w:rPr>
            <w:noProof/>
            <w:webHidden/>
          </w:rPr>
          <w:fldChar w:fldCharType="end"/>
        </w:r>
      </w:hyperlink>
    </w:p>
    <w:p w14:paraId="6D781087" w14:textId="77777777" w:rsidR="00E03715" w:rsidRDefault="00D57121">
      <w:pPr>
        <w:pStyle w:val="TableofFigures"/>
        <w:rPr>
          <w:rFonts w:asciiTheme="minorHAnsi" w:eastAsiaTheme="minorEastAsia" w:hAnsiTheme="minorHAnsi" w:cstheme="minorBidi"/>
          <w:noProof/>
          <w:color w:val="auto"/>
          <w:sz w:val="22"/>
        </w:rPr>
      </w:pPr>
      <w:hyperlink w:anchor="_Toc427747260" w:history="1">
        <w:r w:rsidR="00E03715" w:rsidRPr="006124DF">
          <w:rPr>
            <w:rStyle w:val="Hyperlink"/>
            <w:noProof/>
          </w:rPr>
          <w:t>Figure 3.2.21</w:t>
        </w:r>
        <w:r w:rsidR="00E03715">
          <w:rPr>
            <w:rFonts w:asciiTheme="minorHAnsi" w:eastAsiaTheme="minorEastAsia" w:hAnsiTheme="minorHAnsi" w:cstheme="minorBidi"/>
            <w:noProof/>
            <w:color w:val="auto"/>
            <w:sz w:val="22"/>
          </w:rPr>
          <w:tab/>
        </w:r>
        <w:r w:rsidR="00E03715" w:rsidRPr="006124DF">
          <w:rPr>
            <w:rStyle w:val="Hyperlink"/>
            <w:noProof/>
          </w:rPr>
          <w:t>ESAs versus no ESAs in neonates requiring major surgery – transfusion volume (mL/kg)</w:t>
        </w:r>
        <w:r w:rsidR="00E03715">
          <w:rPr>
            <w:noProof/>
            <w:webHidden/>
          </w:rPr>
          <w:tab/>
        </w:r>
        <w:r w:rsidR="00E03715">
          <w:rPr>
            <w:noProof/>
            <w:webHidden/>
          </w:rPr>
          <w:fldChar w:fldCharType="begin"/>
        </w:r>
        <w:r w:rsidR="00E03715">
          <w:rPr>
            <w:noProof/>
            <w:webHidden/>
          </w:rPr>
          <w:instrText xml:space="preserve"> PAGEREF _Toc427747260 \h </w:instrText>
        </w:r>
        <w:r w:rsidR="00E03715">
          <w:rPr>
            <w:noProof/>
            <w:webHidden/>
          </w:rPr>
        </w:r>
        <w:r w:rsidR="00E03715">
          <w:rPr>
            <w:noProof/>
            <w:webHidden/>
          </w:rPr>
          <w:fldChar w:fldCharType="separate"/>
        </w:r>
        <w:r w:rsidR="000F7A9B">
          <w:rPr>
            <w:noProof/>
            <w:webHidden/>
          </w:rPr>
          <w:t>326</w:t>
        </w:r>
        <w:r w:rsidR="00E03715">
          <w:rPr>
            <w:noProof/>
            <w:webHidden/>
          </w:rPr>
          <w:fldChar w:fldCharType="end"/>
        </w:r>
      </w:hyperlink>
    </w:p>
    <w:p w14:paraId="321EF212" w14:textId="77777777" w:rsidR="00E03715" w:rsidRDefault="00D57121">
      <w:pPr>
        <w:pStyle w:val="TableofFigures"/>
        <w:rPr>
          <w:rFonts w:asciiTheme="minorHAnsi" w:eastAsiaTheme="minorEastAsia" w:hAnsiTheme="minorHAnsi" w:cstheme="minorBidi"/>
          <w:noProof/>
          <w:color w:val="auto"/>
          <w:sz w:val="22"/>
        </w:rPr>
      </w:pPr>
      <w:hyperlink w:anchor="_Toc427747261" w:history="1">
        <w:r w:rsidR="00E03715" w:rsidRPr="006124DF">
          <w:rPr>
            <w:rStyle w:val="Hyperlink"/>
            <w:noProof/>
          </w:rPr>
          <w:t>Figure 3.2.22</w:t>
        </w:r>
        <w:r w:rsidR="00E03715">
          <w:rPr>
            <w:rFonts w:asciiTheme="minorHAnsi" w:eastAsiaTheme="minorEastAsia" w:hAnsiTheme="minorHAnsi" w:cstheme="minorBidi"/>
            <w:noProof/>
            <w:color w:val="auto"/>
            <w:sz w:val="22"/>
          </w:rPr>
          <w:tab/>
        </w:r>
        <w:r w:rsidR="00E03715" w:rsidRPr="006124DF">
          <w:rPr>
            <w:rStyle w:val="Hyperlink"/>
            <w:noProof/>
          </w:rPr>
          <w:t>ESA with iron versus iron alone in infants aged &lt;8 years scheduled for primary cranial vault remodelling – transfusion incidence</w:t>
        </w:r>
        <w:r w:rsidR="00E03715">
          <w:rPr>
            <w:noProof/>
            <w:webHidden/>
          </w:rPr>
          <w:tab/>
        </w:r>
        <w:r w:rsidR="00E03715">
          <w:rPr>
            <w:noProof/>
            <w:webHidden/>
          </w:rPr>
          <w:fldChar w:fldCharType="begin"/>
        </w:r>
        <w:r w:rsidR="00E03715">
          <w:rPr>
            <w:noProof/>
            <w:webHidden/>
          </w:rPr>
          <w:instrText xml:space="preserve"> PAGEREF _Toc427747261 \h </w:instrText>
        </w:r>
        <w:r w:rsidR="00E03715">
          <w:rPr>
            <w:noProof/>
            <w:webHidden/>
          </w:rPr>
        </w:r>
        <w:r w:rsidR="00E03715">
          <w:rPr>
            <w:noProof/>
            <w:webHidden/>
          </w:rPr>
          <w:fldChar w:fldCharType="separate"/>
        </w:r>
        <w:r w:rsidR="000F7A9B">
          <w:rPr>
            <w:noProof/>
            <w:webHidden/>
          </w:rPr>
          <w:t>326</w:t>
        </w:r>
        <w:r w:rsidR="00E03715">
          <w:rPr>
            <w:noProof/>
            <w:webHidden/>
          </w:rPr>
          <w:fldChar w:fldCharType="end"/>
        </w:r>
      </w:hyperlink>
    </w:p>
    <w:p w14:paraId="68396D16" w14:textId="77777777" w:rsidR="00E03715" w:rsidRDefault="00D57121">
      <w:pPr>
        <w:pStyle w:val="TableofFigures"/>
        <w:rPr>
          <w:rFonts w:asciiTheme="minorHAnsi" w:eastAsiaTheme="minorEastAsia" w:hAnsiTheme="minorHAnsi" w:cstheme="minorBidi"/>
          <w:noProof/>
          <w:color w:val="auto"/>
          <w:sz w:val="22"/>
        </w:rPr>
      </w:pPr>
      <w:hyperlink w:anchor="_Toc427747262" w:history="1">
        <w:r w:rsidR="00E03715" w:rsidRPr="006124DF">
          <w:rPr>
            <w:rStyle w:val="Hyperlink"/>
            <w:noProof/>
          </w:rPr>
          <w:t>Figure 3.2.23</w:t>
        </w:r>
        <w:r w:rsidR="00E03715">
          <w:rPr>
            <w:rFonts w:asciiTheme="minorHAnsi" w:eastAsiaTheme="minorEastAsia" w:hAnsiTheme="minorHAnsi" w:cstheme="minorBidi"/>
            <w:noProof/>
            <w:color w:val="auto"/>
            <w:sz w:val="22"/>
          </w:rPr>
          <w:tab/>
        </w:r>
        <w:r w:rsidR="00E03715" w:rsidRPr="006124DF">
          <w:rPr>
            <w:rStyle w:val="Hyperlink"/>
            <w:noProof/>
          </w:rPr>
          <w:t>ESAs versus no ESAs in neonates requiring cardiac surgery – thromboembolic events</w:t>
        </w:r>
        <w:r w:rsidR="00E03715">
          <w:rPr>
            <w:noProof/>
            <w:webHidden/>
          </w:rPr>
          <w:tab/>
        </w:r>
        <w:r w:rsidR="00E03715">
          <w:rPr>
            <w:noProof/>
            <w:webHidden/>
          </w:rPr>
          <w:fldChar w:fldCharType="begin"/>
        </w:r>
        <w:r w:rsidR="00E03715">
          <w:rPr>
            <w:noProof/>
            <w:webHidden/>
          </w:rPr>
          <w:instrText xml:space="preserve"> PAGEREF _Toc427747262 \h </w:instrText>
        </w:r>
        <w:r w:rsidR="00E03715">
          <w:rPr>
            <w:noProof/>
            <w:webHidden/>
          </w:rPr>
        </w:r>
        <w:r w:rsidR="00E03715">
          <w:rPr>
            <w:noProof/>
            <w:webHidden/>
          </w:rPr>
          <w:fldChar w:fldCharType="separate"/>
        </w:r>
        <w:r w:rsidR="000F7A9B">
          <w:rPr>
            <w:noProof/>
            <w:webHidden/>
          </w:rPr>
          <w:t>327</w:t>
        </w:r>
        <w:r w:rsidR="00E03715">
          <w:rPr>
            <w:noProof/>
            <w:webHidden/>
          </w:rPr>
          <w:fldChar w:fldCharType="end"/>
        </w:r>
      </w:hyperlink>
    </w:p>
    <w:p w14:paraId="7E1AC8F1" w14:textId="77777777" w:rsidR="00E03715" w:rsidRDefault="00D57121">
      <w:pPr>
        <w:pStyle w:val="TableofFigures"/>
        <w:rPr>
          <w:rFonts w:asciiTheme="minorHAnsi" w:eastAsiaTheme="minorEastAsia" w:hAnsiTheme="minorHAnsi" w:cstheme="minorBidi"/>
          <w:noProof/>
          <w:color w:val="auto"/>
          <w:sz w:val="22"/>
        </w:rPr>
      </w:pPr>
      <w:hyperlink w:anchor="_Toc427747263" w:history="1">
        <w:r w:rsidR="00E03715" w:rsidRPr="006124DF">
          <w:rPr>
            <w:rStyle w:val="Hyperlink"/>
            <w:noProof/>
          </w:rPr>
          <w:t>Figure 3.2.24</w:t>
        </w:r>
        <w:r w:rsidR="00E03715">
          <w:rPr>
            <w:rFonts w:asciiTheme="minorHAnsi" w:eastAsiaTheme="minorEastAsia" w:hAnsiTheme="minorHAnsi" w:cstheme="minorBidi"/>
            <w:noProof/>
            <w:color w:val="auto"/>
            <w:sz w:val="22"/>
          </w:rPr>
          <w:tab/>
        </w:r>
        <w:r w:rsidR="00E03715" w:rsidRPr="006124DF">
          <w:rPr>
            <w:rStyle w:val="Hyperlink"/>
            <w:noProof/>
          </w:rPr>
          <w:t>ESAs versus no ESAs in neonates requiring cardiac surgery – Bayley III scores at 12-months follow-up</w:t>
        </w:r>
        <w:r w:rsidR="00E03715">
          <w:rPr>
            <w:noProof/>
            <w:webHidden/>
          </w:rPr>
          <w:tab/>
        </w:r>
        <w:r w:rsidR="00E03715">
          <w:rPr>
            <w:noProof/>
            <w:webHidden/>
          </w:rPr>
          <w:fldChar w:fldCharType="begin"/>
        </w:r>
        <w:r w:rsidR="00E03715">
          <w:rPr>
            <w:noProof/>
            <w:webHidden/>
          </w:rPr>
          <w:instrText xml:space="preserve"> PAGEREF _Toc427747263 \h </w:instrText>
        </w:r>
        <w:r w:rsidR="00E03715">
          <w:rPr>
            <w:noProof/>
            <w:webHidden/>
          </w:rPr>
        </w:r>
        <w:r w:rsidR="00E03715">
          <w:rPr>
            <w:noProof/>
            <w:webHidden/>
          </w:rPr>
          <w:fldChar w:fldCharType="separate"/>
        </w:r>
        <w:r w:rsidR="000F7A9B">
          <w:rPr>
            <w:noProof/>
            <w:webHidden/>
          </w:rPr>
          <w:t>334</w:t>
        </w:r>
        <w:r w:rsidR="00E03715">
          <w:rPr>
            <w:noProof/>
            <w:webHidden/>
          </w:rPr>
          <w:fldChar w:fldCharType="end"/>
        </w:r>
      </w:hyperlink>
    </w:p>
    <w:p w14:paraId="649BD197" w14:textId="77777777" w:rsidR="00E03715" w:rsidRDefault="00D57121">
      <w:pPr>
        <w:pStyle w:val="TableofFigures"/>
        <w:rPr>
          <w:rFonts w:asciiTheme="minorHAnsi" w:eastAsiaTheme="minorEastAsia" w:hAnsiTheme="minorHAnsi" w:cstheme="minorBidi"/>
          <w:noProof/>
          <w:color w:val="auto"/>
          <w:sz w:val="22"/>
        </w:rPr>
      </w:pPr>
      <w:hyperlink w:anchor="_Toc427747264" w:history="1">
        <w:r w:rsidR="00E03715" w:rsidRPr="006124DF">
          <w:rPr>
            <w:rStyle w:val="Hyperlink"/>
            <w:noProof/>
          </w:rPr>
          <w:t>Figure 3.2.25</w:t>
        </w:r>
        <w:r w:rsidR="00E03715">
          <w:rPr>
            <w:rFonts w:asciiTheme="minorHAnsi" w:eastAsiaTheme="minorEastAsia" w:hAnsiTheme="minorHAnsi" w:cstheme="minorBidi"/>
            <w:noProof/>
            <w:color w:val="auto"/>
            <w:sz w:val="22"/>
          </w:rPr>
          <w:tab/>
        </w:r>
        <w:r w:rsidR="00E03715" w:rsidRPr="006124DF">
          <w:rPr>
            <w:rStyle w:val="Hyperlink"/>
            <w:noProof/>
          </w:rPr>
          <w:t>ESAs versus no ESAs in neonates requiring cardiac surgery – Bayley III scores at 12-months follow-up (subgroup analysis by use of aprotinin)</w:t>
        </w:r>
        <w:r w:rsidR="00E03715">
          <w:rPr>
            <w:noProof/>
            <w:webHidden/>
          </w:rPr>
          <w:tab/>
        </w:r>
        <w:r w:rsidR="00E03715">
          <w:rPr>
            <w:noProof/>
            <w:webHidden/>
          </w:rPr>
          <w:fldChar w:fldCharType="begin"/>
        </w:r>
        <w:r w:rsidR="00E03715">
          <w:rPr>
            <w:noProof/>
            <w:webHidden/>
          </w:rPr>
          <w:instrText xml:space="preserve"> PAGEREF _Toc427747264 \h </w:instrText>
        </w:r>
        <w:r w:rsidR="00E03715">
          <w:rPr>
            <w:noProof/>
            <w:webHidden/>
          </w:rPr>
        </w:r>
        <w:r w:rsidR="00E03715">
          <w:rPr>
            <w:noProof/>
            <w:webHidden/>
          </w:rPr>
          <w:fldChar w:fldCharType="separate"/>
        </w:r>
        <w:r w:rsidR="000F7A9B">
          <w:rPr>
            <w:noProof/>
            <w:webHidden/>
          </w:rPr>
          <w:t>335</w:t>
        </w:r>
        <w:r w:rsidR="00E03715">
          <w:rPr>
            <w:noProof/>
            <w:webHidden/>
          </w:rPr>
          <w:fldChar w:fldCharType="end"/>
        </w:r>
      </w:hyperlink>
    </w:p>
    <w:p w14:paraId="48C47A6D" w14:textId="77777777" w:rsidR="00E03715" w:rsidRDefault="00D57121">
      <w:pPr>
        <w:pStyle w:val="TableofFigures"/>
        <w:rPr>
          <w:rFonts w:asciiTheme="minorHAnsi" w:eastAsiaTheme="minorEastAsia" w:hAnsiTheme="minorHAnsi" w:cstheme="minorBidi"/>
          <w:noProof/>
          <w:color w:val="auto"/>
          <w:sz w:val="22"/>
        </w:rPr>
      </w:pPr>
      <w:hyperlink w:anchor="_Toc427747265" w:history="1">
        <w:r w:rsidR="00E03715" w:rsidRPr="006124DF">
          <w:rPr>
            <w:rStyle w:val="Hyperlink"/>
            <w:noProof/>
          </w:rPr>
          <w:t>Figure 3.2.26</w:t>
        </w:r>
        <w:r w:rsidR="00E03715">
          <w:rPr>
            <w:rFonts w:asciiTheme="minorHAnsi" w:eastAsiaTheme="minorEastAsia" w:hAnsiTheme="minorHAnsi" w:cstheme="minorBidi"/>
            <w:noProof/>
            <w:color w:val="auto"/>
            <w:sz w:val="22"/>
          </w:rPr>
          <w:tab/>
        </w:r>
        <w:r w:rsidR="00E03715" w:rsidRPr="006124DF">
          <w:rPr>
            <w:rStyle w:val="Hyperlink"/>
            <w:noProof/>
          </w:rPr>
          <w:t>ESAs versus no ESAs in neonates requiring cardiac surgery – Bayley III scores at 12-months follow-up (subgroup analysis by rHuEPO dose)</w:t>
        </w:r>
        <w:r w:rsidR="00E03715">
          <w:rPr>
            <w:noProof/>
            <w:webHidden/>
          </w:rPr>
          <w:tab/>
        </w:r>
        <w:r w:rsidR="00E03715">
          <w:rPr>
            <w:noProof/>
            <w:webHidden/>
          </w:rPr>
          <w:fldChar w:fldCharType="begin"/>
        </w:r>
        <w:r w:rsidR="00E03715">
          <w:rPr>
            <w:noProof/>
            <w:webHidden/>
          </w:rPr>
          <w:instrText xml:space="preserve"> PAGEREF _Toc427747265 \h </w:instrText>
        </w:r>
        <w:r w:rsidR="00E03715">
          <w:rPr>
            <w:noProof/>
            <w:webHidden/>
          </w:rPr>
        </w:r>
        <w:r w:rsidR="00E03715">
          <w:rPr>
            <w:noProof/>
            <w:webHidden/>
          </w:rPr>
          <w:fldChar w:fldCharType="separate"/>
        </w:r>
        <w:r w:rsidR="000F7A9B">
          <w:rPr>
            <w:noProof/>
            <w:webHidden/>
          </w:rPr>
          <w:t>335</w:t>
        </w:r>
        <w:r w:rsidR="00E03715">
          <w:rPr>
            <w:noProof/>
            <w:webHidden/>
          </w:rPr>
          <w:fldChar w:fldCharType="end"/>
        </w:r>
      </w:hyperlink>
    </w:p>
    <w:p w14:paraId="34998901" w14:textId="77777777" w:rsidR="00E03715" w:rsidRDefault="00D57121">
      <w:pPr>
        <w:pStyle w:val="TableofFigures"/>
        <w:rPr>
          <w:rFonts w:asciiTheme="minorHAnsi" w:eastAsiaTheme="minorEastAsia" w:hAnsiTheme="minorHAnsi" w:cstheme="minorBidi"/>
          <w:noProof/>
          <w:color w:val="auto"/>
          <w:sz w:val="22"/>
        </w:rPr>
      </w:pPr>
      <w:hyperlink w:anchor="_Toc427747266" w:history="1">
        <w:r w:rsidR="00E03715" w:rsidRPr="006124DF">
          <w:rPr>
            <w:rStyle w:val="Hyperlink"/>
            <w:noProof/>
          </w:rPr>
          <w:t>Figure 3.2.27</w:t>
        </w:r>
        <w:r w:rsidR="00E03715">
          <w:rPr>
            <w:rFonts w:asciiTheme="minorHAnsi" w:eastAsiaTheme="minorEastAsia" w:hAnsiTheme="minorHAnsi" w:cstheme="minorBidi"/>
            <w:noProof/>
            <w:color w:val="auto"/>
            <w:sz w:val="22"/>
          </w:rPr>
          <w:tab/>
        </w:r>
        <w:r w:rsidR="00E03715" w:rsidRPr="006124DF">
          <w:rPr>
            <w:rStyle w:val="Hyperlink"/>
            <w:noProof/>
          </w:rPr>
          <w:t>Meta-analysis: ESAs versus no ESAs in critically ill paediatric patients – transfusion incidence</w:t>
        </w:r>
        <w:r w:rsidR="00E03715">
          <w:rPr>
            <w:noProof/>
            <w:webHidden/>
          </w:rPr>
          <w:tab/>
        </w:r>
        <w:r w:rsidR="00E03715">
          <w:rPr>
            <w:noProof/>
            <w:webHidden/>
          </w:rPr>
          <w:fldChar w:fldCharType="begin"/>
        </w:r>
        <w:r w:rsidR="00E03715">
          <w:rPr>
            <w:noProof/>
            <w:webHidden/>
          </w:rPr>
          <w:instrText xml:space="preserve"> PAGEREF _Toc427747266 \h </w:instrText>
        </w:r>
        <w:r w:rsidR="00E03715">
          <w:rPr>
            <w:noProof/>
            <w:webHidden/>
          </w:rPr>
        </w:r>
        <w:r w:rsidR="00E03715">
          <w:rPr>
            <w:noProof/>
            <w:webHidden/>
          </w:rPr>
          <w:fldChar w:fldCharType="separate"/>
        </w:r>
        <w:r w:rsidR="000F7A9B">
          <w:rPr>
            <w:noProof/>
            <w:webHidden/>
          </w:rPr>
          <w:t>343</w:t>
        </w:r>
        <w:r w:rsidR="00E03715">
          <w:rPr>
            <w:noProof/>
            <w:webHidden/>
          </w:rPr>
          <w:fldChar w:fldCharType="end"/>
        </w:r>
      </w:hyperlink>
    </w:p>
    <w:p w14:paraId="0129CA4D" w14:textId="77777777" w:rsidR="00E03715" w:rsidRDefault="00D57121">
      <w:pPr>
        <w:pStyle w:val="TableofFigures"/>
        <w:rPr>
          <w:rFonts w:asciiTheme="minorHAnsi" w:eastAsiaTheme="minorEastAsia" w:hAnsiTheme="minorHAnsi" w:cstheme="minorBidi"/>
          <w:noProof/>
          <w:color w:val="auto"/>
          <w:sz w:val="22"/>
        </w:rPr>
      </w:pPr>
      <w:hyperlink w:anchor="_Toc427747267" w:history="1">
        <w:r w:rsidR="00E03715" w:rsidRPr="006124DF">
          <w:rPr>
            <w:rStyle w:val="Hyperlink"/>
            <w:noProof/>
          </w:rPr>
          <w:t>Figure 3.2.28</w:t>
        </w:r>
        <w:r w:rsidR="00E03715">
          <w:rPr>
            <w:rFonts w:asciiTheme="minorHAnsi" w:eastAsiaTheme="minorEastAsia" w:hAnsiTheme="minorHAnsi" w:cstheme="minorBidi"/>
            <w:noProof/>
            <w:color w:val="auto"/>
            <w:sz w:val="22"/>
          </w:rPr>
          <w:tab/>
        </w:r>
        <w:r w:rsidR="00E03715" w:rsidRPr="006124DF">
          <w:rPr>
            <w:rStyle w:val="Hyperlink"/>
            <w:noProof/>
          </w:rPr>
          <w:t>Meta-analysis: ESAs versus no ESAs in critically ill paediatric patients – mean number of transfusions</w:t>
        </w:r>
        <w:r w:rsidR="00E03715">
          <w:rPr>
            <w:noProof/>
            <w:webHidden/>
          </w:rPr>
          <w:tab/>
        </w:r>
        <w:r w:rsidR="00E03715">
          <w:rPr>
            <w:noProof/>
            <w:webHidden/>
          </w:rPr>
          <w:fldChar w:fldCharType="begin"/>
        </w:r>
        <w:r w:rsidR="00E03715">
          <w:rPr>
            <w:noProof/>
            <w:webHidden/>
          </w:rPr>
          <w:instrText xml:space="preserve"> PAGEREF _Toc427747267 \h </w:instrText>
        </w:r>
        <w:r w:rsidR="00E03715">
          <w:rPr>
            <w:noProof/>
            <w:webHidden/>
          </w:rPr>
        </w:r>
        <w:r w:rsidR="00E03715">
          <w:rPr>
            <w:noProof/>
            <w:webHidden/>
          </w:rPr>
          <w:fldChar w:fldCharType="separate"/>
        </w:r>
        <w:r w:rsidR="000F7A9B">
          <w:rPr>
            <w:noProof/>
            <w:webHidden/>
          </w:rPr>
          <w:t>343</w:t>
        </w:r>
        <w:r w:rsidR="00E03715">
          <w:rPr>
            <w:noProof/>
            <w:webHidden/>
          </w:rPr>
          <w:fldChar w:fldCharType="end"/>
        </w:r>
      </w:hyperlink>
    </w:p>
    <w:p w14:paraId="3B42A4C5" w14:textId="77777777" w:rsidR="00E03715" w:rsidRDefault="00D57121">
      <w:pPr>
        <w:pStyle w:val="TableofFigures"/>
        <w:rPr>
          <w:rFonts w:asciiTheme="minorHAnsi" w:eastAsiaTheme="minorEastAsia" w:hAnsiTheme="minorHAnsi" w:cstheme="minorBidi"/>
          <w:noProof/>
          <w:color w:val="auto"/>
          <w:sz w:val="22"/>
        </w:rPr>
      </w:pPr>
      <w:hyperlink w:anchor="_Toc427747268" w:history="1">
        <w:r w:rsidR="00E03715" w:rsidRPr="006124DF">
          <w:rPr>
            <w:rStyle w:val="Hyperlink"/>
            <w:noProof/>
          </w:rPr>
          <w:t>Figure 3.4.1</w:t>
        </w:r>
        <w:r w:rsidR="00E03715">
          <w:rPr>
            <w:rFonts w:asciiTheme="minorHAnsi" w:eastAsiaTheme="minorEastAsia" w:hAnsiTheme="minorHAnsi" w:cstheme="minorBidi"/>
            <w:noProof/>
            <w:color w:val="auto"/>
            <w:sz w:val="22"/>
          </w:rPr>
          <w:tab/>
        </w:r>
        <w:r w:rsidR="00E03715" w:rsidRPr="006124DF">
          <w:rPr>
            <w:rStyle w:val="Hyperlink"/>
            <w:noProof/>
          </w:rPr>
          <w:t>Meta-analysis: placental transfusion versus control in preterm infants by gestational age at birth – transfusion incidence</w:t>
        </w:r>
        <w:r w:rsidR="00E03715">
          <w:rPr>
            <w:noProof/>
            <w:webHidden/>
          </w:rPr>
          <w:tab/>
        </w:r>
        <w:r w:rsidR="00E03715">
          <w:rPr>
            <w:noProof/>
            <w:webHidden/>
          </w:rPr>
          <w:fldChar w:fldCharType="begin"/>
        </w:r>
        <w:r w:rsidR="00E03715">
          <w:rPr>
            <w:noProof/>
            <w:webHidden/>
          </w:rPr>
          <w:instrText xml:space="preserve"> PAGEREF _Toc427747268 \h </w:instrText>
        </w:r>
        <w:r w:rsidR="00E03715">
          <w:rPr>
            <w:noProof/>
            <w:webHidden/>
          </w:rPr>
        </w:r>
        <w:r w:rsidR="00E03715">
          <w:rPr>
            <w:noProof/>
            <w:webHidden/>
          </w:rPr>
          <w:fldChar w:fldCharType="separate"/>
        </w:r>
        <w:r w:rsidR="000F7A9B">
          <w:rPr>
            <w:noProof/>
            <w:webHidden/>
          </w:rPr>
          <w:t>452</w:t>
        </w:r>
        <w:r w:rsidR="00E03715">
          <w:rPr>
            <w:noProof/>
            <w:webHidden/>
          </w:rPr>
          <w:fldChar w:fldCharType="end"/>
        </w:r>
      </w:hyperlink>
    </w:p>
    <w:p w14:paraId="06B7E746" w14:textId="77777777" w:rsidR="00E03715" w:rsidRDefault="00D57121">
      <w:pPr>
        <w:pStyle w:val="TableofFigures"/>
        <w:rPr>
          <w:rFonts w:asciiTheme="minorHAnsi" w:eastAsiaTheme="minorEastAsia" w:hAnsiTheme="minorHAnsi" w:cstheme="minorBidi"/>
          <w:noProof/>
          <w:color w:val="auto"/>
          <w:sz w:val="22"/>
        </w:rPr>
      </w:pPr>
      <w:hyperlink w:anchor="_Toc427747269" w:history="1">
        <w:r w:rsidR="00E03715" w:rsidRPr="006124DF">
          <w:rPr>
            <w:rStyle w:val="Hyperlink"/>
            <w:noProof/>
          </w:rPr>
          <w:t>Figure 3.4.2</w:t>
        </w:r>
        <w:r w:rsidR="00E03715">
          <w:rPr>
            <w:rFonts w:asciiTheme="minorHAnsi" w:eastAsiaTheme="minorEastAsia" w:hAnsiTheme="minorHAnsi" w:cstheme="minorBidi"/>
            <w:noProof/>
            <w:color w:val="auto"/>
            <w:sz w:val="22"/>
          </w:rPr>
          <w:tab/>
        </w:r>
        <w:r w:rsidR="00E03715" w:rsidRPr="006124DF">
          <w:rPr>
            <w:rStyle w:val="Hyperlink"/>
            <w:noProof/>
          </w:rPr>
          <w:t>Meta-analysis: placental transfusion versus control in preterm infants by gestational age at birth – mean number of transfusions per infant</w:t>
        </w:r>
        <w:r w:rsidR="00E03715">
          <w:rPr>
            <w:noProof/>
            <w:webHidden/>
          </w:rPr>
          <w:tab/>
        </w:r>
        <w:r w:rsidR="00E03715">
          <w:rPr>
            <w:noProof/>
            <w:webHidden/>
          </w:rPr>
          <w:fldChar w:fldCharType="begin"/>
        </w:r>
        <w:r w:rsidR="00E03715">
          <w:rPr>
            <w:noProof/>
            <w:webHidden/>
          </w:rPr>
          <w:instrText xml:space="preserve"> PAGEREF _Toc427747269 \h </w:instrText>
        </w:r>
        <w:r w:rsidR="00E03715">
          <w:rPr>
            <w:noProof/>
            <w:webHidden/>
          </w:rPr>
        </w:r>
        <w:r w:rsidR="00E03715">
          <w:rPr>
            <w:noProof/>
            <w:webHidden/>
          </w:rPr>
          <w:fldChar w:fldCharType="separate"/>
        </w:r>
        <w:r w:rsidR="000F7A9B">
          <w:rPr>
            <w:noProof/>
            <w:webHidden/>
          </w:rPr>
          <w:t>452</w:t>
        </w:r>
        <w:r w:rsidR="00E03715">
          <w:rPr>
            <w:noProof/>
            <w:webHidden/>
          </w:rPr>
          <w:fldChar w:fldCharType="end"/>
        </w:r>
      </w:hyperlink>
    </w:p>
    <w:p w14:paraId="58300EDE" w14:textId="77777777" w:rsidR="00E03715" w:rsidRDefault="00D57121">
      <w:pPr>
        <w:pStyle w:val="TableofFigures"/>
        <w:rPr>
          <w:rFonts w:asciiTheme="minorHAnsi" w:eastAsiaTheme="minorEastAsia" w:hAnsiTheme="minorHAnsi" w:cstheme="minorBidi"/>
          <w:noProof/>
          <w:color w:val="auto"/>
          <w:sz w:val="22"/>
        </w:rPr>
      </w:pPr>
      <w:hyperlink w:anchor="_Toc427747270" w:history="1">
        <w:r w:rsidR="00E03715" w:rsidRPr="006124DF">
          <w:rPr>
            <w:rStyle w:val="Hyperlink"/>
            <w:noProof/>
          </w:rPr>
          <w:t>Figure 3.4.3</w:t>
        </w:r>
        <w:r w:rsidR="00E03715">
          <w:rPr>
            <w:rFonts w:asciiTheme="minorHAnsi" w:eastAsiaTheme="minorEastAsia" w:hAnsiTheme="minorHAnsi" w:cstheme="minorBidi"/>
            <w:noProof/>
            <w:color w:val="auto"/>
            <w:sz w:val="22"/>
          </w:rPr>
          <w:tab/>
        </w:r>
        <w:r w:rsidR="00E03715" w:rsidRPr="006124DF">
          <w:rPr>
            <w:rStyle w:val="Hyperlink"/>
            <w:noProof/>
          </w:rPr>
          <w:t>Meta-analysis: placental transfusion versus control in preterm and term infants by gestational age at birth – mortality</w:t>
        </w:r>
        <w:r w:rsidR="00E03715">
          <w:rPr>
            <w:noProof/>
            <w:webHidden/>
          </w:rPr>
          <w:tab/>
        </w:r>
        <w:r w:rsidR="00E03715">
          <w:rPr>
            <w:noProof/>
            <w:webHidden/>
          </w:rPr>
          <w:fldChar w:fldCharType="begin"/>
        </w:r>
        <w:r w:rsidR="00E03715">
          <w:rPr>
            <w:noProof/>
            <w:webHidden/>
          </w:rPr>
          <w:instrText xml:space="preserve"> PAGEREF _Toc427747270 \h </w:instrText>
        </w:r>
        <w:r w:rsidR="00E03715">
          <w:rPr>
            <w:noProof/>
            <w:webHidden/>
          </w:rPr>
        </w:r>
        <w:r w:rsidR="00E03715">
          <w:rPr>
            <w:noProof/>
            <w:webHidden/>
          </w:rPr>
          <w:fldChar w:fldCharType="separate"/>
        </w:r>
        <w:r w:rsidR="000F7A9B">
          <w:rPr>
            <w:noProof/>
            <w:webHidden/>
          </w:rPr>
          <w:t>454</w:t>
        </w:r>
        <w:r w:rsidR="00E03715">
          <w:rPr>
            <w:noProof/>
            <w:webHidden/>
          </w:rPr>
          <w:fldChar w:fldCharType="end"/>
        </w:r>
      </w:hyperlink>
    </w:p>
    <w:p w14:paraId="46B73B75" w14:textId="77777777" w:rsidR="00E03715" w:rsidRDefault="00D57121">
      <w:pPr>
        <w:pStyle w:val="TableofFigures"/>
        <w:rPr>
          <w:rFonts w:asciiTheme="minorHAnsi" w:eastAsiaTheme="minorEastAsia" w:hAnsiTheme="minorHAnsi" w:cstheme="minorBidi"/>
          <w:noProof/>
          <w:color w:val="auto"/>
          <w:sz w:val="22"/>
        </w:rPr>
      </w:pPr>
      <w:hyperlink w:anchor="_Toc427747271" w:history="1">
        <w:r w:rsidR="00E03715" w:rsidRPr="006124DF">
          <w:rPr>
            <w:rStyle w:val="Hyperlink"/>
            <w:noProof/>
          </w:rPr>
          <w:t>Figure 3.4.4</w:t>
        </w:r>
        <w:r w:rsidR="00E03715">
          <w:rPr>
            <w:rFonts w:asciiTheme="minorHAnsi" w:eastAsiaTheme="minorEastAsia" w:hAnsiTheme="minorHAnsi" w:cstheme="minorBidi"/>
            <w:noProof/>
            <w:color w:val="auto"/>
            <w:sz w:val="22"/>
          </w:rPr>
          <w:tab/>
        </w:r>
        <w:r w:rsidR="00E03715" w:rsidRPr="006124DF">
          <w:rPr>
            <w:rStyle w:val="Hyperlink"/>
            <w:noProof/>
          </w:rPr>
          <w:t>Meta-analysis: placental transfusion versus control in preterm infants by gestational age at birth – IVH (all grades)</w:t>
        </w:r>
        <w:r w:rsidR="00E03715">
          <w:rPr>
            <w:noProof/>
            <w:webHidden/>
          </w:rPr>
          <w:tab/>
        </w:r>
        <w:r w:rsidR="00E03715">
          <w:rPr>
            <w:noProof/>
            <w:webHidden/>
          </w:rPr>
          <w:fldChar w:fldCharType="begin"/>
        </w:r>
        <w:r w:rsidR="00E03715">
          <w:rPr>
            <w:noProof/>
            <w:webHidden/>
          </w:rPr>
          <w:instrText xml:space="preserve"> PAGEREF _Toc427747271 \h </w:instrText>
        </w:r>
        <w:r w:rsidR="00E03715">
          <w:rPr>
            <w:noProof/>
            <w:webHidden/>
          </w:rPr>
        </w:r>
        <w:r w:rsidR="00E03715">
          <w:rPr>
            <w:noProof/>
            <w:webHidden/>
          </w:rPr>
          <w:fldChar w:fldCharType="separate"/>
        </w:r>
        <w:r w:rsidR="000F7A9B">
          <w:rPr>
            <w:noProof/>
            <w:webHidden/>
          </w:rPr>
          <w:t>463</w:t>
        </w:r>
        <w:r w:rsidR="00E03715">
          <w:rPr>
            <w:noProof/>
            <w:webHidden/>
          </w:rPr>
          <w:fldChar w:fldCharType="end"/>
        </w:r>
      </w:hyperlink>
    </w:p>
    <w:p w14:paraId="7E70C50D" w14:textId="77777777" w:rsidR="00E03715" w:rsidRDefault="00D57121">
      <w:pPr>
        <w:pStyle w:val="TableofFigures"/>
        <w:rPr>
          <w:rFonts w:asciiTheme="minorHAnsi" w:eastAsiaTheme="minorEastAsia" w:hAnsiTheme="minorHAnsi" w:cstheme="minorBidi"/>
          <w:noProof/>
          <w:color w:val="auto"/>
          <w:sz w:val="22"/>
        </w:rPr>
      </w:pPr>
      <w:hyperlink w:anchor="_Toc427747272" w:history="1">
        <w:r w:rsidR="00E03715" w:rsidRPr="006124DF">
          <w:rPr>
            <w:rStyle w:val="Hyperlink"/>
            <w:noProof/>
          </w:rPr>
          <w:t>Figure 3.4.5</w:t>
        </w:r>
        <w:r w:rsidR="00E03715">
          <w:rPr>
            <w:rFonts w:asciiTheme="minorHAnsi" w:eastAsiaTheme="minorEastAsia" w:hAnsiTheme="minorHAnsi" w:cstheme="minorBidi"/>
            <w:noProof/>
            <w:color w:val="auto"/>
            <w:sz w:val="22"/>
          </w:rPr>
          <w:tab/>
        </w:r>
        <w:r w:rsidR="00E03715" w:rsidRPr="006124DF">
          <w:rPr>
            <w:rStyle w:val="Hyperlink"/>
            <w:noProof/>
          </w:rPr>
          <w:t>Meta-analysis of placental transfusion versus control in preterm infants by gestational age at birth – severe IVH (grades 3 and 4)</w:t>
        </w:r>
        <w:r w:rsidR="00E03715">
          <w:rPr>
            <w:noProof/>
            <w:webHidden/>
          </w:rPr>
          <w:tab/>
        </w:r>
        <w:r w:rsidR="00E03715">
          <w:rPr>
            <w:noProof/>
            <w:webHidden/>
          </w:rPr>
          <w:fldChar w:fldCharType="begin"/>
        </w:r>
        <w:r w:rsidR="00E03715">
          <w:rPr>
            <w:noProof/>
            <w:webHidden/>
          </w:rPr>
          <w:instrText xml:space="preserve"> PAGEREF _Toc427747272 \h </w:instrText>
        </w:r>
        <w:r w:rsidR="00E03715">
          <w:rPr>
            <w:noProof/>
            <w:webHidden/>
          </w:rPr>
        </w:r>
        <w:r w:rsidR="00E03715">
          <w:rPr>
            <w:noProof/>
            <w:webHidden/>
          </w:rPr>
          <w:fldChar w:fldCharType="separate"/>
        </w:r>
        <w:r w:rsidR="000F7A9B">
          <w:rPr>
            <w:noProof/>
            <w:webHidden/>
          </w:rPr>
          <w:t>463</w:t>
        </w:r>
        <w:r w:rsidR="00E03715">
          <w:rPr>
            <w:noProof/>
            <w:webHidden/>
          </w:rPr>
          <w:fldChar w:fldCharType="end"/>
        </w:r>
      </w:hyperlink>
    </w:p>
    <w:p w14:paraId="474483DA" w14:textId="77777777" w:rsidR="00E03715" w:rsidRDefault="00D57121">
      <w:pPr>
        <w:pStyle w:val="TableofFigures"/>
        <w:rPr>
          <w:rFonts w:asciiTheme="minorHAnsi" w:eastAsiaTheme="minorEastAsia" w:hAnsiTheme="minorHAnsi" w:cstheme="minorBidi"/>
          <w:noProof/>
          <w:color w:val="auto"/>
          <w:sz w:val="22"/>
        </w:rPr>
      </w:pPr>
      <w:hyperlink w:anchor="_Toc427747273" w:history="1">
        <w:r w:rsidR="00E03715" w:rsidRPr="006124DF">
          <w:rPr>
            <w:rStyle w:val="Hyperlink"/>
            <w:noProof/>
          </w:rPr>
          <w:t>Figure 3.4.6</w:t>
        </w:r>
        <w:r w:rsidR="00E03715">
          <w:rPr>
            <w:rFonts w:asciiTheme="minorHAnsi" w:eastAsiaTheme="minorEastAsia" w:hAnsiTheme="minorHAnsi" w:cstheme="minorBidi"/>
            <w:noProof/>
            <w:color w:val="auto"/>
            <w:sz w:val="22"/>
          </w:rPr>
          <w:tab/>
        </w:r>
        <w:r w:rsidR="00E03715" w:rsidRPr="006124DF">
          <w:rPr>
            <w:rStyle w:val="Hyperlink"/>
            <w:noProof/>
          </w:rPr>
          <w:t>Meta-analysis: IVIg for haemolytic disease due to Rh isoimmunisation in preterm and term infants – exchange transfusion incidence</w:t>
        </w:r>
        <w:r w:rsidR="00E03715">
          <w:rPr>
            <w:noProof/>
            <w:webHidden/>
          </w:rPr>
          <w:tab/>
        </w:r>
        <w:r w:rsidR="00E03715">
          <w:rPr>
            <w:noProof/>
            <w:webHidden/>
          </w:rPr>
          <w:fldChar w:fldCharType="begin"/>
        </w:r>
        <w:r w:rsidR="00E03715">
          <w:rPr>
            <w:noProof/>
            <w:webHidden/>
          </w:rPr>
          <w:instrText xml:space="preserve"> PAGEREF _Toc427747273 \h </w:instrText>
        </w:r>
        <w:r w:rsidR="00E03715">
          <w:rPr>
            <w:noProof/>
            <w:webHidden/>
          </w:rPr>
        </w:r>
        <w:r w:rsidR="00E03715">
          <w:rPr>
            <w:noProof/>
            <w:webHidden/>
          </w:rPr>
          <w:fldChar w:fldCharType="separate"/>
        </w:r>
        <w:r w:rsidR="000F7A9B">
          <w:rPr>
            <w:noProof/>
            <w:webHidden/>
          </w:rPr>
          <w:t>470</w:t>
        </w:r>
        <w:r w:rsidR="00E03715">
          <w:rPr>
            <w:noProof/>
            <w:webHidden/>
          </w:rPr>
          <w:fldChar w:fldCharType="end"/>
        </w:r>
      </w:hyperlink>
    </w:p>
    <w:p w14:paraId="2A830CE7" w14:textId="77777777" w:rsidR="00E03715" w:rsidRDefault="00D57121">
      <w:pPr>
        <w:pStyle w:val="TableofFigures"/>
        <w:rPr>
          <w:rFonts w:asciiTheme="minorHAnsi" w:eastAsiaTheme="minorEastAsia" w:hAnsiTheme="minorHAnsi" w:cstheme="minorBidi"/>
          <w:noProof/>
          <w:color w:val="auto"/>
          <w:sz w:val="22"/>
        </w:rPr>
      </w:pPr>
      <w:hyperlink w:anchor="_Toc427747274" w:history="1">
        <w:r w:rsidR="00E03715" w:rsidRPr="006124DF">
          <w:rPr>
            <w:rStyle w:val="Hyperlink"/>
            <w:noProof/>
          </w:rPr>
          <w:t>Figure 3.4.7</w:t>
        </w:r>
        <w:r w:rsidR="00E03715">
          <w:rPr>
            <w:rFonts w:asciiTheme="minorHAnsi" w:eastAsiaTheme="minorEastAsia" w:hAnsiTheme="minorHAnsi" w:cstheme="minorBidi"/>
            <w:noProof/>
            <w:color w:val="auto"/>
            <w:sz w:val="22"/>
          </w:rPr>
          <w:tab/>
        </w:r>
        <w:r w:rsidR="00E03715" w:rsidRPr="006124DF">
          <w:rPr>
            <w:rStyle w:val="Hyperlink"/>
            <w:noProof/>
          </w:rPr>
          <w:t>Meta-analysis: IVIg for haemolytic disease due to Rh isoimmunisation (prophylactic only) in preterm and term infants – exchange transfusion incidence</w:t>
        </w:r>
        <w:r w:rsidR="00E03715">
          <w:rPr>
            <w:noProof/>
            <w:webHidden/>
          </w:rPr>
          <w:tab/>
        </w:r>
        <w:r w:rsidR="00E03715">
          <w:rPr>
            <w:noProof/>
            <w:webHidden/>
          </w:rPr>
          <w:fldChar w:fldCharType="begin"/>
        </w:r>
        <w:r w:rsidR="00E03715">
          <w:rPr>
            <w:noProof/>
            <w:webHidden/>
          </w:rPr>
          <w:instrText xml:space="preserve"> PAGEREF _Toc427747274 \h </w:instrText>
        </w:r>
        <w:r w:rsidR="00E03715">
          <w:rPr>
            <w:noProof/>
            <w:webHidden/>
          </w:rPr>
        </w:r>
        <w:r w:rsidR="00E03715">
          <w:rPr>
            <w:noProof/>
            <w:webHidden/>
          </w:rPr>
          <w:fldChar w:fldCharType="separate"/>
        </w:r>
        <w:r w:rsidR="000F7A9B">
          <w:rPr>
            <w:noProof/>
            <w:webHidden/>
          </w:rPr>
          <w:t>470</w:t>
        </w:r>
        <w:r w:rsidR="00E03715">
          <w:rPr>
            <w:noProof/>
            <w:webHidden/>
          </w:rPr>
          <w:fldChar w:fldCharType="end"/>
        </w:r>
      </w:hyperlink>
    </w:p>
    <w:p w14:paraId="0092B112" w14:textId="77777777" w:rsidR="00E03715" w:rsidRDefault="00D57121">
      <w:pPr>
        <w:pStyle w:val="TableofFigures"/>
        <w:rPr>
          <w:rFonts w:asciiTheme="minorHAnsi" w:eastAsiaTheme="minorEastAsia" w:hAnsiTheme="minorHAnsi" w:cstheme="minorBidi"/>
          <w:noProof/>
          <w:color w:val="auto"/>
          <w:sz w:val="22"/>
        </w:rPr>
      </w:pPr>
      <w:hyperlink w:anchor="_Toc427747275" w:history="1">
        <w:r w:rsidR="00E03715" w:rsidRPr="006124DF">
          <w:rPr>
            <w:rStyle w:val="Hyperlink"/>
            <w:noProof/>
          </w:rPr>
          <w:t>Figure 3.4.8</w:t>
        </w:r>
        <w:r w:rsidR="00E03715">
          <w:rPr>
            <w:rFonts w:asciiTheme="minorHAnsi" w:eastAsiaTheme="minorEastAsia" w:hAnsiTheme="minorHAnsi" w:cstheme="minorBidi"/>
            <w:noProof/>
            <w:color w:val="auto"/>
            <w:sz w:val="22"/>
          </w:rPr>
          <w:tab/>
        </w:r>
        <w:r w:rsidR="00E03715" w:rsidRPr="006124DF">
          <w:rPr>
            <w:rStyle w:val="Hyperlink"/>
            <w:noProof/>
          </w:rPr>
          <w:t>Meta-analysis: IVIg for haemolytic disease due to ABO isoimmunisation in preterm and term infants – exchange transfusion incidence</w:t>
        </w:r>
        <w:r w:rsidR="00E03715">
          <w:rPr>
            <w:noProof/>
            <w:webHidden/>
          </w:rPr>
          <w:tab/>
        </w:r>
        <w:r w:rsidR="00E03715">
          <w:rPr>
            <w:noProof/>
            <w:webHidden/>
          </w:rPr>
          <w:fldChar w:fldCharType="begin"/>
        </w:r>
        <w:r w:rsidR="00E03715">
          <w:rPr>
            <w:noProof/>
            <w:webHidden/>
          </w:rPr>
          <w:instrText xml:space="preserve"> PAGEREF _Toc427747275 \h </w:instrText>
        </w:r>
        <w:r w:rsidR="00E03715">
          <w:rPr>
            <w:noProof/>
            <w:webHidden/>
          </w:rPr>
        </w:r>
        <w:r w:rsidR="00E03715">
          <w:rPr>
            <w:noProof/>
            <w:webHidden/>
          </w:rPr>
          <w:fldChar w:fldCharType="separate"/>
        </w:r>
        <w:r w:rsidR="000F7A9B">
          <w:rPr>
            <w:noProof/>
            <w:webHidden/>
          </w:rPr>
          <w:t>471</w:t>
        </w:r>
        <w:r w:rsidR="00E03715">
          <w:rPr>
            <w:noProof/>
            <w:webHidden/>
          </w:rPr>
          <w:fldChar w:fldCharType="end"/>
        </w:r>
      </w:hyperlink>
    </w:p>
    <w:p w14:paraId="169FA707" w14:textId="77777777" w:rsidR="00E03715" w:rsidRDefault="00D57121">
      <w:pPr>
        <w:pStyle w:val="TableofFigures"/>
        <w:rPr>
          <w:rFonts w:asciiTheme="minorHAnsi" w:eastAsiaTheme="minorEastAsia" w:hAnsiTheme="minorHAnsi" w:cstheme="minorBidi"/>
          <w:noProof/>
          <w:color w:val="auto"/>
          <w:sz w:val="22"/>
        </w:rPr>
      </w:pPr>
      <w:hyperlink w:anchor="_Toc427747276" w:history="1">
        <w:r w:rsidR="00E03715" w:rsidRPr="006124DF">
          <w:rPr>
            <w:rStyle w:val="Hyperlink"/>
            <w:noProof/>
          </w:rPr>
          <w:t>Figure 3.4.9</w:t>
        </w:r>
        <w:r w:rsidR="00E03715">
          <w:rPr>
            <w:rFonts w:asciiTheme="minorHAnsi" w:eastAsiaTheme="minorEastAsia" w:hAnsiTheme="minorHAnsi" w:cstheme="minorBidi"/>
            <w:noProof/>
            <w:color w:val="auto"/>
            <w:sz w:val="22"/>
          </w:rPr>
          <w:tab/>
        </w:r>
        <w:r w:rsidR="00E03715" w:rsidRPr="006124DF">
          <w:rPr>
            <w:rStyle w:val="Hyperlink"/>
            <w:noProof/>
          </w:rPr>
          <w:t>Meta-analysis: antifibrinolytics versus no antifibrinolytics in paediatric patients undergoing craniofacial surgery – perioperative RBC transfusion volume (mL/kg)</w:t>
        </w:r>
        <w:r w:rsidR="00E03715">
          <w:rPr>
            <w:noProof/>
            <w:webHidden/>
          </w:rPr>
          <w:tab/>
        </w:r>
        <w:r w:rsidR="00E03715">
          <w:rPr>
            <w:noProof/>
            <w:webHidden/>
          </w:rPr>
          <w:fldChar w:fldCharType="begin"/>
        </w:r>
        <w:r w:rsidR="00E03715">
          <w:rPr>
            <w:noProof/>
            <w:webHidden/>
          </w:rPr>
          <w:instrText xml:space="preserve"> PAGEREF _Toc427747276 \h </w:instrText>
        </w:r>
        <w:r w:rsidR="00E03715">
          <w:rPr>
            <w:noProof/>
            <w:webHidden/>
          </w:rPr>
        </w:r>
        <w:r w:rsidR="00E03715">
          <w:rPr>
            <w:noProof/>
            <w:webHidden/>
          </w:rPr>
          <w:fldChar w:fldCharType="separate"/>
        </w:r>
        <w:r w:rsidR="000F7A9B">
          <w:rPr>
            <w:noProof/>
            <w:webHidden/>
          </w:rPr>
          <w:t>539</w:t>
        </w:r>
        <w:r w:rsidR="00E03715">
          <w:rPr>
            <w:noProof/>
            <w:webHidden/>
          </w:rPr>
          <w:fldChar w:fldCharType="end"/>
        </w:r>
      </w:hyperlink>
    </w:p>
    <w:p w14:paraId="05D786D2" w14:textId="77777777" w:rsidR="00E03715" w:rsidRDefault="00D57121">
      <w:pPr>
        <w:pStyle w:val="TableofFigures"/>
        <w:rPr>
          <w:rFonts w:asciiTheme="minorHAnsi" w:eastAsiaTheme="minorEastAsia" w:hAnsiTheme="minorHAnsi" w:cstheme="minorBidi"/>
          <w:noProof/>
          <w:color w:val="auto"/>
          <w:sz w:val="22"/>
        </w:rPr>
      </w:pPr>
      <w:hyperlink w:anchor="_Toc427747277" w:history="1">
        <w:r w:rsidR="00E03715" w:rsidRPr="006124DF">
          <w:rPr>
            <w:rStyle w:val="Hyperlink"/>
            <w:noProof/>
          </w:rPr>
          <w:t>Figure 3.4.10</w:t>
        </w:r>
        <w:r w:rsidR="00E03715">
          <w:rPr>
            <w:rFonts w:asciiTheme="minorHAnsi" w:eastAsiaTheme="minorEastAsia" w:hAnsiTheme="minorHAnsi" w:cstheme="minorBidi"/>
            <w:noProof/>
            <w:color w:val="auto"/>
            <w:sz w:val="22"/>
          </w:rPr>
          <w:tab/>
        </w:r>
        <w:r w:rsidR="00E03715" w:rsidRPr="006124DF">
          <w:rPr>
            <w:rStyle w:val="Hyperlink"/>
            <w:noProof/>
          </w:rPr>
          <w:t>Meta-analysis: antifibrinolytics versus placebo in paediatric patients undergoing craniofacial surgery – perioperative blood loss</w:t>
        </w:r>
        <w:r w:rsidR="00E03715">
          <w:rPr>
            <w:noProof/>
            <w:webHidden/>
          </w:rPr>
          <w:tab/>
        </w:r>
        <w:r w:rsidR="00E03715">
          <w:rPr>
            <w:noProof/>
            <w:webHidden/>
          </w:rPr>
          <w:fldChar w:fldCharType="begin"/>
        </w:r>
        <w:r w:rsidR="00E03715">
          <w:rPr>
            <w:noProof/>
            <w:webHidden/>
          </w:rPr>
          <w:instrText xml:space="preserve"> PAGEREF _Toc427747277 \h </w:instrText>
        </w:r>
        <w:r w:rsidR="00E03715">
          <w:rPr>
            <w:noProof/>
            <w:webHidden/>
          </w:rPr>
        </w:r>
        <w:r w:rsidR="00E03715">
          <w:rPr>
            <w:noProof/>
            <w:webHidden/>
          </w:rPr>
          <w:fldChar w:fldCharType="separate"/>
        </w:r>
        <w:r w:rsidR="000F7A9B">
          <w:rPr>
            <w:noProof/>
            <w:webHidden/>
          </w:rPr>
          <w:t>556</w:t>
        </w:r>
        <w:r w:rsidR="00E03715">
          <w:rPr>
            <w:noProof/>
            <w:webHidden/>
          </w:rPr>
          <w:fldChar w:fldCharType="end"/>
        </w:r>
      </w:hyperlink>
    </w:p>
    <w:p w14:paraId="754F9799" w14:textId="52659C37" w:rsidR="00D53639" w:rsidRPr="00C70209" w:rsidRDefault="00BC3DA9" w:rsidP="00BC3DA9">
      <w:r w:rsidRPr="00C70209">
        <w:fldChar w:fldCharType="end"/>
      </w:r>
    </w:p>
    <w:p w14:paraId="1F26D8A7" w14:textId="77777777" w:rsidR="00D53639" w:rsidRPr="00C70209" w:rsidRDefault="00D53639">
      <w:pPr>
        <w:spacing w:after="200" w:line="276" w:lineRule="auto"/>
        <w:ind w:left="0"/>
      </w:pPr>
      <w:r w:rsidRPr="00C70209">
        <w:br w:type="page"/>
      </w:r>
    </w:p>
    <w:p w14:paraId="668DA79E" w14:textId="77777777" w:rsidR="00D53639" w:rsidRPr="00C70209" w:rsidRDefault="00D53639" w:rsidP="00D53639">
      <w:pPr>
        <w:pStyle w:val="Heading1noNum"/>
      </w:pPr>
      <w:bookmarkStart w:id="69" w:name="_Toc423938438"/>
      <w:bookmarkStart w:id="70" w:name="_Toc423951371"/>
      <w:bookmarkStart w:id="71" w:name="_Toc425420009"/>
      <w:bookmarkStart w:id="72" w:name="_Toc427746814"/>
      <w:r w:rsidRPr="00C70209">
        <w:t>Abbreviations and acronyms</w:t>
      </w:r>
      <w:bookmarkEnd w:id="69"/>
      <w:bookmarkEnd w:id="70"/>
      <w:bookmarkEnd w:id="71"/>
      <w:bookmarkEnd w:id="72"/>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4950"/>
      </w:tblGrid>
      <w:tr w:rsidR="00D53639" w:rsidRPr="00C70209" w14:paraId="670FD50D" w14:textId="77777777" w:rsidTr="0064192F">
        <w:trPr>
          <w:trHeight w:hRule="exact" w:val="432"/>
        </w:trPr>
        <w:tc>
          <w:tcPr>
            <w:tcW w:w="1188" w:type="dxa"/>
          </w:tcPr>
          <w:p w14:paraId="0FE72A2B" w14:textId="77777777" w:rsidR="00D53639" w:rsidRPr="00C70209" w:rsidRDefault="00D53639" w:rsidP="0064192F">
            <w:pPr>
              <w:pStyle w:val="Tabletext"/>
            </w:pPr>
            <w:r w:rsidRPr="00C70209">
              <w:t>APTT</w:t>
            </w:r>
          </w:p>
        </w:tc>
        <w:tc>
          <w:tcPr>
            <w:tcW w:w="4950" w:type="dxa"/>
          </w:tcPr>
          <w:p w14:paraId="46668BD9" w14:textId="181804FB" w:rsidR="00D53639" w:rsidRPr="00C70209" w:rsidRDefault="00D53639" w:rsidP="0064192F">
            <w:pPr>
              <w:pStyle w:val="Tabletext"/>
            </w:pPr>
            <w:r w:rsidRPr="00C70209">
              <w:t>activated partial thromboplastin time</w:t>
            </w:r>
          </w:p>
        </w:tc>
      </w:tr>
      <w:tr w:rsidR="00697850" w:rsidRPr="00C70209" w14:paraId="44F9C936" w14:textId="77777777" w:rsidTr="0064192F">
        <w:trPr>
          <w:trHeight w:hRule="exact" w:val="432"/>
        </w:trPr>
        <w:tc>
          <w:tcPr>
            <w:tcW w:w="1188" w:type="dxa"/>
          </w:tcPr>
          <w:p w14:paraId="699F52D1" w14:textId="2D51819A" w:rsidR="00697850" w:rsidRPr="00C70209" w:rsidRDefault="00697850" w:rsidP="0064192F">
            <w:pPr>
              <w:pStyle w:val="Tabletext"/>
            </w:pPr>
            <w:r w:rsidRPr="00C70209">
              <w:t>AHD</w:t>
            </w:r>
          </w:p>
        </w:tc>
        <w:tc>
          <w:tcPr>
            <w:tcW w:w="4950" w:type="dxa"/>
          </w:tcPr>
          <w:p w14:paraId="2038FACA" w14:textId="27A33629" w:rsidR="00697850" w:rsidRPr="00C70209" w:rsidRDefault="00697850" w:rsidP="0064192F">
            <w:pPr>
              <w:pStyle w:val="Tabletext"/>
            </w:pPr>
            <w:r w:rsidRPr="00C70209">
              <w:t>alloimmune haemolytic disease</w:t>
            </w:r>
          </w:p>
        </w:tc>
      </w:tr>
      <w:tr w:rsidR="00697850" w:rsidRPr="00C70209" w14:paraId="4FDA5422" w14:textId="77777777" w:rsidTr="0064192F">
        <w:trPr>
          <w:trHeight w:hRule="exact" w:val="432"/>
        </w:trPr>
        <w:tc>
          <w:tcPr>
            <w:tcW w:w="1188" w:type="dxa"/>
          </w:tcPr>
          <w:p w14:paraId="4AAD45AF" w14:textId="05DA833B" w:rsidR="00697850" w:rsidRPr="00C70209" w:rsidRDefault="00697850" w:rsidP="0064192F">
            <w:pPr>
              <w:pStyle w:val="Tabletext"/>
            </w:pPr>
            <w:r w:rsidRPr="00C70209">
              <w:t>ALI</w:t>
            </w:r>
          </w:p>
        </w:tc>
        <w:tc>
          <w:tcPr>
            <w:tcW w:w="4950" w:type="dxa"/>
          </w:tcPr>
          <w:p w14:paraId="74573006" w14:textId="59BFFDE8" w:rsidR="00697850" w:rsidRPr="00C70209" w:rsidRDefault="00697850" w:rsidP="0064192F">
            <w:pPr>
              <w:pStyle w:val="Tabletext"/>
            </w:pPr>
            <w:r w:rsidRPr="00C70209">
              <w:t>acute lung injury</w:t>
            </w:r>
          </w:p>
        </w:tc>
      </w:tr>
      <w:tr w:rsidR="00697850" w:rsidRPr="00C70209" w14:paraId="24E2CA36" w14:textId="77777777" w:rsidTr="0064192F">
        <w:trPr>
          <w:trHeight w:hRule="exact" w:val="432"/>
        </w:trPr>
        <w:tc>
          <w:tcPr>
            <w:tcW w:w="1188" w:type="dxa"/>
          </w:tcPr>
          <w:p w14:paraId="664A2706" w14:textId="1924A20E" w:rsidR="00697850" w:rsidRPr="00C70209" w:rsidRDefault="00697850" w:rsidP="0064192F">
            <w:pPr>
              <w:pStyle w:val="Tabletext"/>
            </w:pPr>
            <w:r w:rsidRPr="00C70209">
              <w:t>AML</w:t>
            </w:r>
          </w:p>
        </w:tc>
        <w:tc>
          <w:tcPr>
            <w:tcW w:w="4950" w:type="dxa"/>
          </w:tcPr>
          <w:p w14:paraId="45C80133" w14:textId="27866A64" w:rsidR="00697850" w:rsidRPr="00C70209" w:rsidRDefault="00697850" w:rsidP="0064192F">
            <w:pPr>
              <w:pStyle w:val="Tabletext"/>
            </w:pPr>
            <w:r w:rsidRPr="00C70209">
              <w:t xml:space="preserve">acute myeloid leukaemia </w:t>
            </w:r>
          </w:p>
        </w:tc>
      </w:tr>
      <w:tr w:rsidR="00697850" w:rsidRPr="00C70209" w14:paraId="3A1B40A3" w14:textId="77777777" w:rsidTr="0064192F">
        <w:trPr>
          <w:trHeight w:hRule="exact" w:val="432"/>
        </w:trPr>
        <w:tc>
          <w:tcPr>
            <w:tcW w:w="1188" w:type="dxa"/>
          </w:tcPr>
          <w:p w14:paraId="41371D53" w14:textId="4B73458D" w:rsidR="00697850" w:rsidRPr="00C70209" w:rsidRDefault="00697850" w:rsidP="0064192F">
            <w:pPr>
              <w:pStyle w:val="Tabletext"/>
            </w:pPr>
            <w:r w:rsidRPr="00C70209">
              <w:t>ANH</w:t>
            </w:r>
          </w:p>
        </w:tc>
        <w:tc>
          <w:tcPr>
            <w:tcW w:w="4950" w:type="dxa"/>
          </w:tcPr>
          <w:p w14:paraId="7A6CC700" w14:textId="522D29BA" w:rsidR="00697850" w:rsidRPr="00C70209" w:rsidRDefault="00697850" w:rsidP="0064192F">
            <w:pPr>
              <w:pStyle w:val="Tabletext"/>
            </w:pPr>
            <w:r w:rsidRPr="00C70209">
              <w:t>acute normovolemic haemodilution</w:t>
            </w:r>
          </w:p>
        </w:tc>
      </w:tr>
      <w:tr w:rsidR="00D53639" w:rsidRPr="00C70209" w14:paraId="0826E8A5" w14:textId="77777777" w:rsidTr="0064192F">
        <w:trPr>
          <w:trHeight w:hRule="exact" w:val="432"/>
        </w:trPr>
        <w:tc>
          <w:tcPr>
            <w:tcW w:w="1188" w:type="dxa"/>
          </w:tcPr>
          <w:p w14:paraId="656D5007" w14:textId="77777777" w:rsidR="00D53639" w:rsidRPr="00C70209" w:rsidRDefault="00D53639" w:rsidP="0064192F">
            <w:pPr>
              <w:pStyle w:val="Tabletext"/>
            </w:pPr>
            <w:r w:rsidRPr="00C70209">
              <w:t>ASBT</w:t>
            </w:r>
          </w:p>
        </w:tc>
        <w:tc>
          <w:tcPr>
            <w:tcW w:w="4950" w:type="dxa"/>
          </w:tcPr>
          <w:p w14:paraId="2DA4037F" w14:textId="77777777" w:rsidR="00D53639" w:rsidRPr="00C70209" w:rsidRDefault="00D53639" w:rsidP="0064192F">
            <w:pPr>
              <w:pStyle w:val="Tabletext"/>
            </w:pPr>
            <w:r w:rsidRPr="00C70209">
              <w:t xml:space="preserve">Australasian Society of Blood Transfusion </w:t>
            </w:r>
          </w:p>
        </w:tc>
      </w:tr>
      <w:tr w:rsidR="007B3616" w:rsidRPr="00C70209" w14:paraId="56C683A0" w14:textId="77777777" w:rsidTr="0064192F">
        <w:trPr>
          <w:trHeight w:hRule="exact" w:val="432"/>
        </w:trPr>
        <w:tc>
          <w:tcPr>
            <w:tcW w:w="1188" w:type="dxa"/>
          </w:tcPr>
          <w:p w14:paraId="4F1C4A23" w14:textId="18B483EB" w:rsidR="007B3616" w:rsidRPr="00C70209" w:rsidRDefault="007B3616" w:rsidP="0064192F">
            <w:pPr>
              <w:pStyle w:val="Tabletext"/>
            </w:pPr>
            <w:r w:rsidRPr="00C70209">
              <w:t>BPD</w:t>
            </w:r>
          </w:p>
        </w:tc>
        <w:tc>
          <w:tcPr>
            <w:tcW w:w="4950" w:type="dxa"/>
          </w:tcPr>
          <w:p w14:paraId="0B54FEFA" w14:textId="2E62EA04" w:rsidR="007B3616" w:rsidRPr="00C70209" w:rsidRDefault="007B3616" w:rsidP="0064192F">
            <w:pPr>
              <w:pStyle w:val="Tabletext"/>
            </w:pPr>
            <w:r w:rsidRPr="00C70209">
              <w:t>bronchopulmonary dysplasia</w:t>
            </w:r>
          </w:p>
        </w:tc>
      </w:tr>
      <w:tr w:rsidR="00900B2E" w:rsidRPr="00C70209" w14:paraId="0410954D" w14:textId="77777777" w:rsidTr="0064192F">
        <w:trPr>
          <w:trHeight w:hRule="exact" w:val="432"/>
        </w:trPr>
        <w:tc>
          <w:tcPr>
            <w:tcW w:w="1188" w:type="dxa"/>
          </w:tcPr>
          <w:p w14:paraId="19D44DE9" w14:textId="0B3C5610" w:rsidR="00900B2E" w:rsidRPr="00C70209" w:rsidRDefault="00900B2E" w:rsidP="0064192F">
            <w:pPr>
              <w:pStyle w:val="Tabletext"/>
            </w:pPr>
            <w:r w:rsidRPr="00C70209">
              <w:t>CBP</w:t>
            </w:r>
          </w:p>
        </w:tc>
        <w:tc>
          <w:tcPr>
            <w:tcW w:w="4950" w:type="dxa"/>
          </w:tcPr>
          <w:p w14:paraId="00BD952D" w14:textId="7B9059F6" w:rsidR="00900B2E" w:rsidRPr="00C70209" w:rsidRDefault="00900B2E" w:rsidP="0091073B">
            <w:pPr>
              <w:pStyle w:val="Tabletext"/>
            </w:pPr>
            <w:r w:rsidRPr="00C70209">
              <w:t xml:space="preserve">critical </w:t>
            </w:r>
            <w:r w:rsidR="00C70209" w:rsidRPr="00C70209">
              <w:t>bleeding</w:t>
            </w:r>
            <w:r w:rsidRPr="00C70209">
              <w:t xml:space="preserve"> </w:t>
            </w:r>
            <w:r w:rsidR="0091073B">
              <w:t>protocol</w:t>
            </w:r>
          </w:p>
        </w:tc>
      </w:tr>
      <w:tr w:rsidR="00697850" w:rsidRPr="00C70209" w14:paraId="5AA855D5" w14:textId="77777777" w:rsidTr="0064192F">
        <w:trPr>
          <w:trHeight w:hRule="exact" w:val="432"/>
        </w:trPr>
        <w:tc>
          <w:tcPr>
            <w:tcW w:w="1188" w:type="dxa"/>
          </w:tcPr>
          <w:p w14:paraId="5FADEBFC" w14:textId="06F1C578" w:rsidR="00697850" w:rsidRPr="00C70209" w:rsidRDefault="00697850" w:rsidP="0064192F">
            <w:pPr>
              <w:pStyle w:val="Tabletext"/>
            </w:pPr>
            <w:r w:rsidRPr="00C70209">
              <w:t>CHD</w:t>
            </w:r>
          </w:p>
        </w:tc>
        <w:tc>
          <w:tcPr>
            <w:tcW w:w="4950" w:type="dxa"/>
          </w:tcPr>
          <w:p w14:paraId="2E42FB1D" w14:textId="25805B86" w:rsidR="00697850" w:rsidRPr="00C70209" w:rsidRDefault="00697850" w:rsidP="0064192F">
            <w:pPr>
              <w:pStyle w:val="Tabletext"/>
            </w:pPr>
            <w:r w:rsidRPr="00C70209">
              <w:t>congenital heart disease</w:t>
            </w:r>
          </w:p>
        </w:tc>
      </w:tr>
      <w:tr w:rsidR="00D53639" w:rsidRPr="00C70209" w14:paraId="10851C48" w14:textId="77777777" w:rsidTr="0064192F">
        <w:trPr>
          <w:trHeight w:hRule="exact" w:val="432"/>
        </w:trPr>
        <w:tc>
          <w:tcPr>
            <w:tcW w:w="1188" w:type="dxa"/>
          </w:tcPr>
          <w:p w14:paraId="57B7BCAF" w14:textId="77777777" w:rsidR="00D53639" w:rsidRPr="00C70209" w:rsidRDefault="00D53639" w:rsidP="0064192F">
            <w:pPr>
              <w:pStyle w:val="Tabletext"/>
            </w:pPr>
            <w:r w:rsidRPr="00C70209">
              <w:t>CI</w:t>
            </w:r>
          </w:p>
        </w:tc>
        <w:tc>
          <w:tcPr>
            <w:tcW w:w="4950" w:type="dxa"/>
          </w:tcPr>
          <w:p w14:paraId="3ECE6F00" w14:textId="77777777" w:rsidR="00D53639" w:rsidRPr="00C70209" w:rsidRDefault="00D53639" w:rsidP="0064192F">
            <w:pPr>
              <w:pStyle w:val="Tabletext"/>
            </w:pPr>
            <w:r w:rsidRPr="00C70209">
              <w:t>confidence interval</w:t>
            </w:r>
          </w:p>
        </w:tc>
      </w:tr>
      <w:tr w:rsidR="00697850" w:rsidRPr="00C70209" w14:paraId="77348CF9" w14:textId="77777777" w:rsidTr="0064192F">
        <w:trPr>
          <w:trHeight w:hRule="exact" w:val="432"/>
        </w:trPr>
        <w:tc>
          <w:tcPr>
            <w:tcW w:w="1188" w:type="dxa"/>
          </w:tcPr>
          <w:p w14:paraId="67B81705" w14:textId="4B94E505" w:rsidR="00697850" w:rsidRPr="00C70209" w:rsidRDefault="00697850" w:rsidP="0064192F">
            <w:pPr>
              <w:pStyle w:val="Tabletext"/>
            </w:pPr>
            <w:r w:rsidRPr="00C70209">
              <w:t>CKD</w:t>
            </w:r>
          </w:p>
        </w:tc>
        <w:tc>
          <w:tcPr>
            <w:tcW w:w="4950" w:type="dxa"/>
          </w:tcPr>
          <w:p w14:paraId="1C58013F" w14:textId="5A7431B2" w:rsidR="00697850" w:rsidRPr="00C70209" w:rsidRDefault="00697850" w:rsidP="0064192F">
            <w:pPr>
              <w:pStyle w:val="Tabletext"/>
            </w:pPr>
            <w:r w:rsidRPr="00C70209">
              <w:t>chronic kidney disease</w:t>
            </w:r>
          </w:p>
        </w:tc>
      </w:tr>
      <w:tr w:rsidR="00D53639" w:rsidRPr="00C70209" w14:paraId="6422D6FC" w14:textId="77777777" w:rsidTr="0064192F">
        <w:trPr>
          <w:trHeight w:hRule="exact" w:val="432"/>
        </w:trPr>
        <w:tc>
          <w:tcPr>
            <w:tcW w:w="1188" w:type="dxa"/>
          </w:tcPr>
          <w:p w14:paraId="5D9AC25B" w14:textId="77777777" w:rsidR="00D53639" w:rsidRPr="00C70209" w:rsidRDefault="00D53639" w:rsidP="0064192F">
            <w:pPr>
              <w:pStyle w:val="Tabletext"/>
            </w:pPr>
            <w:r w:rsidRPr="00C70209">
              <w:t>CADTH</w:t>
            </w:r>
          </w:p>
        </w:tc>
        <w:tc>
          <w:tcPr>
            <w:tcW w:w="4950" w:type="dxa"/>
          </w:tcPr>
          <w:p w14:paraId="151F12D9" w14:textId="77777777" w:rsidR="00D53639" w:rsidRPr="00C70209" w:rsidRDefault="00D53639" w:rsidP="0064192F">
            <w:pPr>
              <w:pStyle w:val="Tabletext"/>
            </w:pPr>
            <w:r w:rsidRPr="00C70209">
              <w:rPr>
                <w:rFonts w:eastAsia="MS Mincho"/>
              </w:rPr>
              <w:t>Canadian Agency for Drugs and Technologies in Health</w:t>
            </w:r>
          </w:p>
        </w:tc>
      </w:tr>
      <w:tr w:rsidR="00697850" w:rsidRPr="00C70209" w14:paraId="41A92E67" w14:textId="77777777" w:rsidTr="0064192F">
        <w:trPr>
          <w:trHeight w:hRule="exact" w:val="432"/>
        </w:trPr>
        <w:tc>
          <w:tcPr>
            <w:tcW w:w="1188" w:type="dxa"/>
          </w:tcPr>
          <w:p w14:paraId="2C3A9444" w14:textId="1266046E" w:rsidR="00697850" w:rsidRPr="00C70209" w:rsidRDefault="00697850" w:rsidP="0064192F">
            <w:pPr>
              <w:pStyle w:val="Tabletext"/>
            </w:pPr>
            <w:r w:rsidRPr="00C70209">
              <w:t>COWA</w:t>
            </w:r>
          </w:p>
        </w:tc>
        <w:tc>
          <w:tcPr>
            <w:tcW w:w="4950" w:type="dxa"/>
          </w:tcPr>
          <w:p w14:paraId="5E56C3FA" w14:textId="07CBA056" w:rsidR="00697850" w:rsidRPr="00C70209" w:rsidRDefault="00697850" w:rsidP="0064192F">
            <w:pPr>
              <w:pStyle w:val="Tabletext"/>
              <w:rPr>
                <w:rFonts w:eastAsia="MS Mincho"/>
              </w:rPr>
            </w:pPr>
            <w:r w:rsidRPr="00C70209">
              <w:rPr>
                <w:rFonts w:eastAsia="MS Mincho"/>
              </w:rPr>
              <w:t>controlled oral word association</w:t>
            </w:r>
          </w:p>
        </w:tc>
      </w:tr>
      <w:tr w:rsidR="00697850" w:rsidRPr="00C70209" w14:paraId="2F030849" w14:textId="77777777" w:rsidTr="0064192F">
        <w:trPr>
          <w:trHeight w:hRule="exact" w:val="432"/>
        </w:trPr>
        <w:tc>
          <w:tcPr>
            <w:tcW w:w="1188" w:type="dxa"/>
          </w:tcPr>
          <w:p w14:paraId="094AEBAF" w14:textId="2261A0C1" w:rsidR="00697850" w:rsidRPr="00C70209" w:rsidRDefault="00697850" w:rsidP="0064192F">
            <w:pPr>
              <w:pStyle w:val="Tabletext"/>
            </w:pPr>
            <w:r w:rsidRPr="00C70209">
              <w:t>CPB</w:t>
            </w:r>
          </w:p>
        </w:tc>
        <w:tc>
          <w:tcPr>
            <w:tcW w:w="4950" w:type="dxa"/>
          </w:tcPr>
          <w:p w14:paraId="1A40477B" w14:textId="61801220" w:rsidR="00697850" w:rsidRPr="00C70209" w:rsidRDefault="00697850" w:rsidP="0064192F">
            <w:pPr>
              <w:pStyle w:val="Tabletext"/>
              <w:rPr>
                <w:rFonts w:eastAsia="MS Mincho"/>
              </w:rPr>
            </w:pPr>
            <w:r w:rsidRPr="00C70209">
              <w:rPr>
                <w:rFonts w:eastAsia="MS Mincho"/>
              </w:rPr>
              <w:t>cardiopulmonary bypass</w:t>
            </w:r>
          </w:p>
        </w:tc>
      </w:tr>
      <w:tr w:rsidR="00D53639" w:rsidRPr="00C70209" w14:paraId="5C0C371B" w14:textId="77777777" w:rsidTr="0064192F">
        <w:trPr>
          <w:trHeight w:hRule="exact" w:val="432"/>
        </w:trPr>
        <w:tc>
          <w:tcPr>
            <w:tcW w:w="1188" w:type="dxa"/>
          </w:tcPr>
          <w:p w14:paraId="279E7EAE" w14:textId="77777777" w:rsidR="00D53639" w:rsidRPr="00C70209" w:rsidRDefault="00D53639" w:rsidP="0064192F">
            <w:pPr>
              <w:pStyle w:val="Tabletext"/>
            </w:pPr>
            <w:r w:rsidRPr="00C70209">
              <w:t>CRG</w:t>
            </w:r>
          </w:p>
        </w:tc>
        <w:tc>
          <w:tcPr>
            <w:tcW w:w="4950" w:type="dxa"/>
          </w:tcPr>
          <w:p w14:paraId="066E99BA" w14:textId="77777777" w:rsidR="00D53639" w:rsidRPr="00C70209" w:rsidRDefault="00D53639" w:rsidP="0064192F">
            <w:pPr>
              <w:pStyle w:val="Tabletext"/>
            </w:pPr>
            <w:r w:rsidRPr="00C70209">
              <w:t>Consumer/Clinical Reference Group</w:t>
            </w:r>
          </w:p>
        </w:tc>
      </w:tr>
      <w:tr w:rsidR="00EA5C41" w:rsidRPr="00C70209" w14:paraId="4AC2AFF7" w14:textId="77777777" w:rsidTr="0064192F">
        <w:trPr>
          <w:trHeight w:hRule="exact" w:val="432"/>
        </w:trPr>
        <w:tc>
          <w:tcPr>
            <w:tcW w:w="1188" w:type="dxa"/>
          </w:tcPr>
          <w:p w14:paraId="64E7ABCD" w14:textId="29E578BD" w:rsidR="00EA5C41" w:rsidRPr="00C70209" w:rsidRDefault="00EA5C41" w:rsidP="0064192F">
            <w:pPr>
              <w:pStyle w:val="Tabletext"/>
            </w:pPr>
            <w:r w:rsidRPr="00C70209">
              <w:t>DAR</w:t>
            </w:r>
          </w:p>
        </w:tc>
        <w:tc>
          <w:tcPr>
            <w:tcW w:w="4950" w:type="dxa"/>
          </w:tcPr>
          <w:p w14:paraId="26B6B822" w14:textId="3D87F58D" w:rsidR="00EA5C41" w:rsidRPr="00C70209" w:rsidRDefault="00EA5C41" w:rsidP="0064192F">
            <w:pPr>
              <w:pStyle w:val="Tabletext"/>
            </w:pPr>
            <w:r w:rsidRPr="00C70209">
              <w:t>darbepoetin alfa</w:t>
            </w:r>
          </w:p>
        </w:tc>
      </w:tr>
      <w:tr w:rsidR="00697850" w:rsidRPr="00C70209" w14:paraId="4D57A80C" w14:textId="77777777" w:rsidTr="0064192F">
        <w:trPr>
          <w:trHeight w:hRule="exact" w:val="432"/>
        </w:trPr>
        <w:tc>
          <w:tcPr>
            <w:tcW w:w="1188" w:type="dxa"/>
          </w:tcPr>
          <w:p w14:paraId="024322EB" w14:textId="705FB1E3" w:rsidR="00697850" w:rsidRPr="00C70209" w:rsidRDefault="00697850" w:rsidP="0064192F">
            <w:pPr>
              <w:pStyle w:val="Tabletext"/>
            </w:pPr>
            <w:r w:rsidRPr="00C70209">
              <w:t>DCC</w:t>
            </w:r>
          </w:p>
        </w:tc>
        <w:tc>
          <w:tcPr>
            <w:tcW w:w="4950" w:type="dxa"/>
          </w:tcPr>
          <w:p w14:paraId="649F4645" w14:textId="657F606B" w:rsidR="00697850" w:rsidRPr="00C70209" w:rsidRDefault="00697850" w:rsidP="0064192F">
            <w:pPr>
              <w:pStyle w:val="Tabletext"/>
            </w:pPr>
            <w:r w:rsidRPr="00C70209">
              <w:t>delayed cord clamping</w:t>
            </w:r>
          </w:p>
        </w:tc>
      </w:tr>
      <w:tr w:rsidR="00697850" w:rsidRPr="00C70209" w14:paraId="7AF23312" w14:textId="77777777" w:rsidTr="0064192F">
        <w:trPr>
          <w:trHeight w:hRule="exact" w:val="432"/>
        </w:trPr>
        <w:tc>
          <w:tcPr>
            <w:tcW w:w="1188" w:type="dxa"/>
          </w:tcPr>
          <w:p w14:paraId="7FCD0013" w14:textId="389E2A75" w:rsidR="00697850" w:rsidRPr="00C70209" w:rsidRDefault="00697850" w:rsidP="0064192F">
            <w:pPr>
              <w:pStyle w:val="Tabletext"/>
            </w:pPr>
            <w:r w:rsidRPr="00C70209">
              <w:t>DVT</w:t>
            </w:r>
          </w:p>
        </w:tc>
        <w:tc>
          <w:tcPr>
            <w:tcW w:w="4950" w:type="dxa"/>
          </w:tcPr>
          <w:p w14:paraId="7688D8CD" w14:textId="5DC42F32" w:rsidR="00697850" w:rsidRPr="00C70209" w:rsidRDefault="00697850" w:rsidP="0064192F">
            <w:pPr>
              <w:pStyle w:val="Tabletext"/>
            </w:pPr>
            <w:r w:rsidRPr="00C70209">
              <w:t>deep vein thrombosis</w:t>
            </w:r>
          </w:p>
        </w:tc>
      </w:tr>
      <w:tr w:rsidR="00697850" w:rsidRPr="00C70209" w14:paraId="09C6007C" w14:textId="77777777" w:rsidTr="0064192F">
        <w:trPr>
          <w:trHeight w:hRule="exact" w:val="432"/>
        </w:trPr>
        <w:tc>
          <w:tcPr>
            <w:tcW w:w="1188" w:type="dxa"/>
          </w:tcPr>
          <w:p w14:paraId="62894B43" w14:textId="3ABF596B" w:rsidR="00697850" w:rsidRPr="00C70209" w:rsidRDefault="00697850" w:rsidP="0064192F">
            <w:pPr>
              <w:pStyle w:val="Tabletext"/>
            </w:pPr>
            <w:r w:rsidRPr="00C70209">
              <w:t>EACA</w:t>
            </w:r>
          </w:p>
        </w:tc>
        <w:tc>
          <w:tcPr>
            <w:tcW w:w="4950" w:type="dxa"/>
          </w:tcPr>
          <w:p w14:paraId="481932FD" w14:textId="71A3FA1F" w:rsidR="00697850" w:rsidRPr="00C70209" w:rsidRDefault="00697850" w:rsidP="0064192F">
            <w:pPr>
              <w:pStyle w:val="Tabletext"/>
            </w:pPr>
            <w:r w:rsidRPr="00C70209">
              <w:t>epsilon-aminocaproic acid</w:t>
            </w:r>
          </w:p>
        </w:tc>
      </w:tr>
      <w:tr w:rsidR="00697850" w:rsidRPr="00C70209" w14:paraId="5E0C24B0" w14:textId="77777777" w:rsidTr="0064192F">
        <w:trPr>
          <w:trHeight w:hRule="exact" w:val="432"/>
        </w:trPr>
        <w:tc>
          <w:tcPr>
            <w:tcW w:w="1188" w:type="dxa"/>
          </w:tcPr>
          <w:p w14:paraId="71CAE79D" w14:textId="12E864EF" w:rsidR="00697850" w:rsidRPr="00C70209" w:rsidRDefault="00697850" w:rsidP="0064192F">
            <w:pPr>
              <w:pStyle w:val="Tabletext"/>
            </w:pPr>
            <w:r w:rsidRPr="00C70209">
              <w:t>ECC</w:t>
            </w:r>
          </w:p>
        </w:tc>
        <w:tc>
          <w:tcPr>
            <w:tcW w:w="4950" w:type="dxa"/>
          </w:tcPr>
          <w:p w14:paraId="10245CE3" w14:textId="5FE1855B" w:rsidR="00697850" w:rsidRPr="00C70209" w:rsidRDefault="00697850" w:rsidP="0064192F">
            <w:pPr>
              <w:pStyle w:val="Tabletext"/>
            </w:pPr>
            <w:r w:rsidRPr="00C70209">
              <w:t>early cord clamping</w:t>
            </w:r>
          </w:p>
        </w:tc>
      </w:tr>
      <w:tr w:rsidR="00616243" w:rsidRPr="00C70209" w14:paraId="19A289F9" w14:textId="77777777" w:rsidTr="0064192F">
        <w:trPr>
          <w:trHeight w:hRule="exact" w:val="432"/>
        </w:trPr>
        <w:tc>
          <w:tcPr>
            <w:tcW w:w="1188" w:type="dxa"/>
          </w:tcPr>
          <w:p w14:paraId="647291E4" w14:textId="0B93E389" w:rsidR="00616243" w:rsidRPr="00C70209" w:rsidRDefault="00616243" w:rsidP="0064192F">
            <w:pPr>
              <w:pStyle w:val="Tabletext"/>
            </w:pPr>
            <w:r w:rsidRPr="00C70209">
              <w:t>ECMO</w:t>
            </w:r>
          </w:p>
        </w:tc>
        <w:tc>
          <w:tcPr>
            <w:tcW w:w="4950" w:type="dxa"/>
          </w:tcPr>
          <w:p w14:paraId="1A53BDBC" w14:textId="7C6F74F5" w:rsidR="00616243" w:rsidRPr="00C70209" w:rsidRDefault="00616243" w:rsidP="0064192F">
            <w:pPr>
              <w:pStyle w:val="Tabletext"/>
            </w:pPr>
            <w:r w:rsidRPr="00C70209">
              <w:t>extracorporeal membrane oxygenation</w:t>
            </w:r>
          </w:p>
        </w:tc>
      </w:tr>
      <w:tr w:rsidR="00EA5C41" w:rsidRPr="00C70209" w14:paraId="0C7D7B15" w14:textId="77777777" w:rsidTr="0064192F">
        <w:trPr>
          <w:trHeight w:hRule="exact" w:val="432"/>
        </w:trPr>
        <w:tc>
          <w:tcPr>
            <w:tcW w:w="1188" w:type="dxa"/>
          </w:tcPr>
          <w:p w14:paraId="1170F752" w14:textId="3925B183" w:rsidR="00EA5C41" w:rsidRPr="00C70209" w:rsidRDefault="00EA5C41" w:rsidP="0064192F">
            <w:pPr>
              <w:pStyle w:val="Tabletext"/>
            </w:pPr>
            <w:r w:rsidRPr="00C70209">
              <w:t>ECLS</w:t>
            </w:r>
          </w:p>
        </w:tc>
        <w:tc>
          <w:tcPr>
            <w:tcW w:w="4950" w:type="dxa"/>
          </w:tcPr>
          <w:p w14:paraId="35CCCA66" w14:textId="756D3284" w:rsidR="00EA5C41" w:rsidRPr="00C70209" w:rsidRDefault="00EA5C41" w:rsidP="0064192F">
            <w:pPr>
              <w:pStyle w:val="Tabletext"/>
            </w:pPr>
            <w:r w:rsidRPr="00C70209">
              <w:t>extracorporeal life support</w:t>
            </w:r>
          </w:p>
        </w:tc>
      </w:tr>
      <w:tr w:rsidR="00EA5C41" w:rsidRPr="00C70209" w14:paraId="3721C027" w14:textId="77777777" w:rsidTr="0064192F">
        <w:trPr>
          <w:trHeight w:hRule="exact" w:val="432"/>
        </w:trPr>
        <w:tc>
          <w:tcPr>
            <w:tcW w:w="1188" w:type="dxa"/>
          </w:tcPr>
          <w:p w14:paraId="09BF795E" w14:textId="0B046BAB" w:rsidR="00EA5C41" w:rsidRPr="00C70209" w:rsidRDefault="00EA5C41" w:rsidP="0064192F">
            <w:pPr>
              <w:pStyle w:val="Tabletext"/>
            </w:pPr>
            <w:r w:rsidRPr="00C70209">
              <w:t>EHEC</w:t>
            </w:r>
          </w:p>
        </w:tc>
        <w:tc>
          <w:tcPr>
            <w:tcW w:w="4950" w:type="dxa"/>
          </w:tcPr>
          <w:p w14:paraId="119FB64F" w14:textId="78D06E41" w:rsidR="00EA5C41" w:rsidRPr="00C70209" w:rsidRDefault="00EA5C41" w:rsidP="0064192F">
            <w:pPr>
              <w:pStyle w:val="Tabletext"/>
              <w:rPr>
                <w:i/>
              </w:rPr>
            </w:pPr>
            <w:r w:rsidRPr="00C70209">
              <w:t xml:space="preserve">enterohaemorrhagic </w:t>
            </w:r>
            <w:r w:rsidRPr="00C70209">
              <w:rPr>
                <w:i/>
              </w:rPr>
              <w:t>Escherichia coli</w:t>
            </w:r>
          </w:p>
        </w:tc>
      </w:tr>
      <w:tr w:rsidR="00EA5C41" w:rsidRPr="00C70209" w14:paraId="5BF6BC12" w14:textId="77777777" w:rsidTr="0064192F">
        <w:trPr>
          <w:trHeight w:hRule="exact" w:val="432"/>
        </w:trPr>
        <w:tc>
          <w:tcPr>
            <w:tcW w:w="1188" w:type="dxa"/>
          </w:tcPr>
          <w:p w14:paraId="5784DD51" w14:textId="60C3EAC3" w:rsidR="00EA5C41" w:rsidRPr="00C70209" w:rsidRDefault="00EA5C41" w:rsidP="0064192F">
            <w:pPr>
              <w:pStyle w:val="Tabletext"/>
            </w:pPr>
            <w:r w:rsidRPr="00C70209">
              <w:t>ELBW</w:t>
            </w:r>
          </w:p>
        </w:tc>
        <w:tc>
          <w:tcPr>
            <w:tcW w:w="4950" w:type="dxa"/>
          </w:tcPr>
          <w:p w14:paraId="1F2B5208" w14:textId="747D5868" w:rsidR="00EA5C41" w:rsidRPr="00C70209" w:rsidRDefault="00EA5C41" w:rsidP="0064192F">
            <w:pPr>
              <w:pStyle w:val="Tabletext"/>
            </w:pPr>
            <w:r w:rsidRPr="00C70209">
              <w:t>extremely low birth weight</w:t>
            </w:r>
          </w:p>
        </w:tc>
      </w:tr>
      <w:tr w:rsidR="00697850" w:rsidRPr="00C70209" w14:paraId="1FE03AA5" w14:textId="77777777" w:rsidTr="0064192F">
        <w:trPr>
          <w:trHeight w:hRule="exact" w:val="432"/>
        </w:trPr>
        <w:tc>
          <w:tcPr>
            <w:tcW w:w="1188" w:type="dxa"/>
          </w:tcPr>
          <w:p w14:paraId="23C775FC" w14:textId="78368DA7" w:rsidR="00697850" w:rsidRPr="00C70209" w:rsidRDefault="00697850" w:rsidP="0064192F">
            <w:pPr>
              <w:pStyle w:val="Tabletext"/>
            </w:pPr>
            <w:r w:rsidRPr="00C70209">
              <w:t>ENT</w:t>
            </w:r>
          </w:p>
        </w:tc>
        <w:tc>
          <w:tcPr>
            <w:tcW w:w="4950" w:type="dxa"/>
          </w:tcPr>
          <w:p w14:paraId="36060450" w14:textId="59F8BC4E" w:rsidR="00697850" w:rsidRPr="00C70209" w:rsidRDefault="00697850" w:rsidP="0064192F">
            <w:pPr>
              <w:pStyle w:val="Tabletext"/>
            </w:pPr>
            <w:r w:rsidRPr="00C70209">
              <w:t>ear, nose and throat</w:t>
            </w:r>
          </w:p>
        </w:tc>
      </w:tr>
      <w:tr w:rsidR="00D53639" w:rsidRPr="00C70209" w14:paraId="4A825C97" w14:textId="77777777" w:rsidTr="0064192F">
        <w:trPr>
          <w:trHeight w:hRule="exact" w:val="432"/>
        </w:trPr>
        <w:tc>
          <w:tcPr>
            <w:tcW w:w="1188" w:type="dxa"/>
          </w:tcPr>
          <w:p w14:paraId="5BAAEC09" w14:textId="77777777" w:rsidR="00D53639" w:rsidRPr="00C70209" w:rsidRDefault="00D53639" w:rsidP="0064192F">
            <w:pPr>
              <w:pStyle w:val="Tabletext"/>
            </w:pPr>
            <w:r w:rsidRPr="00C70209">
              <w:t>ES</w:t>
            </w:r>
          </w:p>
        </w:tc>
        <w:tc>
          <w:tcPr>
            <w:tcW w:w="4950" w:type="dxa"/>
          </w:tcPr>
          <w:p w14:paraId="472DFE52" w14:textId="77777777" w:rsidR="00D53639" w:rsidRPr="00C70209" w:rsidRDefault="00D53639" w:rsidP="0064192F">
            <w:pPr>
              <w:pStyle w:val="Tabletext"/>
            </w:pPr>
            <w:r w:rsidRPr="00C70209">
              <w:t>evidence statement</w:t>
            </w:r>
          </w:p>
        </w:tc>
      </w:tr>
      <w:tr w:rsidR="00D53639" w:rsidRPr="00C70209" w14:paraId="0B139078" w14:textId="77777777" w:rsidTr="0064192F">
        <w:trPr>
          <w:trHeight w:hRule="exact" w:val="432"/>
        </w:trPr>
        <w:tc>
          <w:tcPr>
            <w:tcW w:w="1188" w:type="dxa"/>
          </w:tcPr>
          <w:p w14:paraId="0626EDAB" w14:textId="77777777" w:rsidR="00D53639" w:rsidRPr="00C70209" w:rsidRDefault="00D53639" w:rsidP="0064192F">
            <w:pPr>
              <w:pStyle w:val="Tabletext"/>
            </w:pPr>
            <w:r w:rsidRPr="00C70209">
              <w:t>ESA</w:t>
            </w:r>
          </w:p>
        </w:tc>
        <w:tc>
          <w:tcPr>
            <w:tcW w:w="4950" w:type="dxa"/>
          </w:tcPr>
          <w:p w14:paraId="1E786050" w14:textId="66A7C166" w:rsidR="00D53639" w:rsidRPr="00C70209" w:rsidRDefault="00EA5C41" w:rsidP="0064192F">
            <w:pPr>
              <w:pStyle w:val="Tabletext"/>
            </w:pPr>
            <w:r w:rsidRPr="00C70209">
              <w:t>erythropoiesis</w:t>
            </w:r>
            <w:r w:rsidR="00D53639" w:rsidRPr="00C70209">
              <w:t xml:space="preserve"> stimulating agent</w:t>
            </w:r>
          </w:p>
        </w:tc>
      </w:tr>
      <w:tr w:rsidR="00EA5C41" w:rsidRPr="00C70209" w14:paraId="0D3D7CB5" w14:textId="77777777" w:rsidTr="0064192F">
        <w:trPr>
          <w:trHeight w:hRule="exact" w:val="432"/>
        </w:trPr>
        <w:tc>
          <w:tcPr>
            <w:tcW w:w="1188" w:type="dxa"/>
          </w:tcPr>
          <w:p w14:paraId="107F641C" w14:textId="1289EF8C" w:rsidR="00EA5C41" w:rsidRPr="00C70209" w:rsidRDefault="00EA5C41" w:rsidP="0064192F">
            <w:pPr>
              <w:pStyle w:val="Tabletext"/>
            </w:pPr>
            <w:r w:rsidRPr="00C70209">
              <w:t>ESRD</w:t>
            </w:r>
          </w:p>
        </w:tc>
        <w:tc>
          <w:tcPr>
            <w:tcW w:w="4950" w:type="dxa"/>
          </w:tcPr>
          <w:p w14:paraId="02302D10" w14:textId="234E1FC1" w:rsidR="00EA5C41" w:rsidRPr="00C70209" w:rsidRDefault="00EA5C41" w:rsidP="0064192F">
            <w:pPr>
              <w:pStyle w:val="Tabletext"/>
            </w:pPr>
            <w:r w:rsidRPr="00C70209">
              <w:t>end-stage renal disease</w:t>
            </w:r>
          </w:p>
        </w:tc>
      </w:tr>
      <w:tr w:rsidR="00D53639" w:rsidRPr="00C70209" w14:paraId="6CEC8E17" w14:textId="77777777" w:rsidTr="0064192F">
        <w:trPr>
          <w:trHeight w:hRule="exact" w:val="432"/>
        </w:trPr>
        <w:tc>
          <w:tcPr>
            <w:tcW w:w="1188" w:type="dxa"/>
          </w:tcPr>
          <w:p w14:paraId="0899EFF0" w14:textId="77777777" w:rsidR="00D53639" w:rsidRPr="00C70209" w:rsidRDefault="00D53639" w:rsidP="0064192F">
            <w:pPr>
              <w:pStyle w:val="Tabletext"/>
            </w:pPr>
            <w:r w:rsidRPr="00C70209">
              <w:t>EWG</w:t>
            </w:r>
          </w:p>
        </w:tc>
        <w:tc>
          <w:tcPr>
            <w:tcW w:w="4950" w:type="dxa"/>
          </w:tcPr>
          <w:p w14:paraId="14968156" w14:textId="77777777" w:rsidR="00D53639" w:rsidRPr="00C70209" w:rsidRDefault="00D53639" w:rsidP="0064192F">
            <w:pPr>
              <w:pStyle w:val="Tabletext"/>
            </w:pPr>
            <w:r w:rsidRPr="00C70209">
              <w:t>Expert Working Group</w:t>
            </w:r>
          </w:p>
        </w:tc>
      </w:tr>
      <w:tr w:rsidR="00697850" w:rsidRPr="00C70209" w14:paraId="23A4DADF" w14:textId="77777777" w:rsidTr="0064192F">
        <w:trPr>
          <w:trHeight w:hRule="exact" w:val="432"/>
        </w:trPr>
        <w:tc>
          <w:tcPr>
            <w:tcW w:w="1188" w:type="dxa"/>
          </w:tcPr>
          <w:p w14:paraId="0BA5DECC" w14:textId="066D61E0" w:rsidR="00697850" w:rsidRPr="00C70209" w:rsidRDefault="00697850" w:rsidP="0064192F">
            <w:pPr>
              <w:pStyle w:val="Tabletext"/>
            </w:pPr>
            <w:r w:rsidRPr="00C70209">
              <w:t>FDA</w:t>
            </w:r>
          </w:p>
        </w:tc>
        <w:tc>
          <w:tcPr>
            <w:tcW w:w="4950" w:type="dxa"/>
          </w:tcPr>
          <w:p w14:paraId="7560F506" w14:textId="2D507F14" w:rsidR="00697850" w:rsidRPr="00C70209" w:rsidRDefault="00697850" w:rsidP="0064192F">
            <w:pPr>
              <w:pStyle w:val="Tabletext"/>
            </w:pPr>
            <w:r w:rsidRPr="00C70209">
              <w:t>Food and Drug Administration</w:t>
            </w:r>
          </w:p>
        </w:tc>
      </w:tr>
      <w:tr w:rsidR="00D53639" w:rsidRPr="00C70209" w14:paraId="3AC98591" w14:textId="77777777" w:rsidTr="0064192F">
        <w:trPr>
          <w:trHeight w:hRule="exact" w:val="432"/>
        </w:trPr>
        <w:tc>
          <w:tcPr>
            <w:tcW w:w="1188" w:type="dxa"/>
          </w:tcPr>
          <w:p w14:paraId="4A13FDFE" w14:textId="77777777" w:rsidR="00D53639" w:rsidRPr="00C70209" w:rsidRDefault="00D53639" w:rsidP="0064192F">
            <w:pPr>
              <w:pStyle w:val="Tabletext"/>
            </w:pPr>
            <w:r w:rsidRPr="00C70209">
              <w:t>FFP</w:t>
            </w:r>
          </w:p>
        </w:tc>
        <w:tc>
          <w:tcPr>
            <w:tcW w:w="4950" w:type="dxa"/>
          </w:tcPr>
          <w:p w14:paraId="7C03D9DA" w14:textId="77777777" w:rsidR="00D53639" w:rsidRPr="00C70209" w:rsidRDefault="00D53639" w:rsidP="0064192F">
            <w:pPr>
              <w:pStyle w:val="Tabletext"/>
            </w:pPr>
            <w:r w:rsidRPr="00C70209">
              <w:t>fresh frozen plasma</w:t>
            </w:r>
          </w:p>
        </w:tc>
      </w:tr>
      <w:tr w:rsidR="00697850" w:rsidRPr="00C70209" w14:paraId="15A4984A" w14:textId="77777777" w:rsidTr="0064192F">
        <w:trPr>
          <w:trHeight w:hRule="exact" w:val="432"/>
        </w:trPr>
        <w:tc>
          <w:tcPr>
            <w:tcW w:w="1188" w:type="dxa"/>
          </w:tcPr>
          <w:p w14:paraId="62D87D5B" w14:textId="3A621F57" w:rsidR="00697850" w:rsidRPr="00C70209" w:rsidRDefault="00697850" w:rsidP="0064192F">
            <w:pPr>
              <w:pStyle w:val="Tabletext"/>
            </w:pPr>
            <w:r w:rsidRPr="00C70209">
              <w:t>GCS</w:t>
            </w:r>
          </w:p>
        </w:tc>
        <w:tc>
          <w:tcPr>
            <w:tcW w:w="4950" w:type="dxa"/>
          </w:tcPr>
          <w:p w14:paraId="264DE706" w14:textId="3FEB211D" w:rsidR="00697850" w:rsidRPr="00C70209" w:rsidRDefault="00697850" w:rsidP="0064192F">
            <w:pPr>
              <w:pStyle w:val="Tabletext"/>
            </w:pPr>
            <w:r w:rsidRPr="00C70209">
              <w:t>Glasgow Coma Scale</w:t>
            </w:r>
          </w:p>
        </w:tc>
      </w:tr>
      <w:tr w:rsidR="00D53639" w:rsidRPr="00C70209" w14:paraId="4A99386E" w14:textId="77777777" w:rsidTr="0064192F">
        <w:trPr>
          <w:trHeight w:hRule="exact" w:val="432"/>
        </w:trPr>
        <w:tc>
          <w:tcPr>
            <w:tcW w:w="1188" w:type="dxa"/>
          </w:tcPr>
          <w:p w14:paraId="6015F1CD" w14:textId="77777777" w:rsidR="00D53639" w:rsidRPr="00C70209" w:rsidRDefault="00D53639" w:rsidP="0064192F">
            <w:pPr>
              <w:pStyle w:val="Tabletext"/>
            </w:pPr>
            <w:r w:rsidRPr="00C70209">
              <w:t>Hb</w:t>
            </w:r>
          </w:p>
        </w:tc>
        <w:tc>
          <w:tcPr>
            <w:tcW w:w="4950" w:type="dxa"/>
          </w:tcPr>
          <w:p w14:paraId="68100B95" w14:textId="18ABBB95" w:rsidR="00D53639" w:rsidRPr="00C70209" w:rsidRDefault="00EA5C41" w:rsidP="0064192F">
            <w:pPr>
              <w:pStyle w:val="Tabletext"/>
            </w:pPr>
            <w:r w:rsidRPr="00C70209">
              <w:t>h</w:t>
            </w:r>
            <w:r w:rsidR="00D53639" w:rsidRPr="00C70209">
              <w:t>aemoglobin</w:t>
            </w:r>
          </w:p>
        </w:tc>
      </w:tr>
      <w:tr w:rsidR="00697850" w:rsidRPr="00C70209" w14:paraId="2FC88CA1" w14:textId="77777777" w:rsidTr="0064192F">
        <w:trPr>
          <w:trHeight w:hRule="exact" w:val="432"/>
        </w:trPr>
        <w:tc>
          <w:tcPr>
            <w:tcW w:w="1188" w:type="dxa"/>
          </w:tcPr>
          <w:p w14:paraId="12D062FB" w14:textId="57B6F3A0" w:rsidR="00697850" w:rsidRPr="00C70209" w:rsidRDefault="00697850" w:rsidP="0064192F">
            <w:pPr>
              <w:pStyle w:val="Tabletext"/>
            </w:pPr>
            <w:r w:rsidRPr="00C70209">
              <w:t>HDFN</w:t>
            </w:r>
          </w:p>
        </w:tc>
        <w:tc>
          <w:tcPr>
            <w:tcW w:w="4950" w:type="dxa"/>
          </w:tcPr>
          <w:p w14:paraId="5F71E770" w14:textId="2E96A8E2" w:rsidR="00697850" w:rsidRPr="00C70209" w:rsidRDefault="00697850" w:rsidP="0064192F">
            <w:pPr>
              <w:pStyle w:val="Tabletext"/>
            </w:pPr>
            <w:r w:rsidRPr="00C70209">
              <w:t>haemolytic disease of the fetus and newborn</w:t>
            </w:r>
          </w:p>
        </w:tc>
      </w:tr>
      <w:tr w:rsidR="00D53639" w:rsidRPr="00C70209" w14:paraId="1F50CB78" w14:textId="77777777" w:rsidTr="0064192F">
        <w:trPr>
          <w:trHeight w:hRule="exact" w:val="432"/>
        </w:trPr>
        <w:tc>
          <w:tcPr>
            <w:tcW w:w="1188" w:type="dxa"/>
          </w:tcPr>
          <w:p w14:paraId="7316C3FA" w14:textId="77777777" w:rsidR="00D53639" w:rsidRPr="00C70209" w:rsidRDefault="00D53639" w:rsidP="0064192F">
            <w:pPr>
              <w:pStyle w:val="Tabletext"/>
            </w:pPr>
            <w:r w:rsidRPr="00C70209">
              <w:t>HTA</w:t>
            </w:r>
          </w:p>
        </w:tc>
        <w:tc>
          <w:tcPr>
            <w:tcW w:w="4950" w:type="dxa"/>
          </w:tcPr>
          <w:p w14:paraId="4B693CDD" w14:textId="77777777" w:rsidR="00D53639" w:rsidRPr="00C70209" w:rsidRDefault="00D53639" w:rsidP="0064192F">
            <w:pPr>
              <w:pStyle w:val="Tabletext"/>
            </w:pPr>
            <w:r w:rsidRPr="00C70209">
              <w:t>health technology assessment</w:t>
            </w:r>
          </w:p>
        </w:tc>
      </w:tr>
      <w:tr w:rsidR="00697850" w:rsidRPr="00C70209" w14:paraId="50177ED1" w14:textId="77777777" w:rsidTr="0064192F">
        <w:trPr>
          <w:trHeight w:hRule="exact" w:val="432"/>
        </w:trPr>
        <w:tc>
          <w:tcPr>
            <w:tcW w:w="1188" w:type="dxa"/>
          </w:tcPr>
          <w:p w14:paraId="12273E70" w14:textId="681ACEED" w:rsidR="00697850" w:rsidRPr="00C70209" w:rsidRDefault="00697850" w:rsidP="0064192F">
            <w:pPr>
              <w:pStyle w:val="Tabletext"/>
            </w:pPr>
            <w:r w:rsidRPr="00C70209">
              <w:t>HUS</w:t>
            </w:r>
          </w:p>
        </w:tc>
        <w:tc>
          <w:tcPr>
            <w:tcW w:w="4950" w:type="dxa"/>
          </w:tcPr>
          <w:p w14:paraId="0692FD99" w14:textId="48290111" w:rsidR="00697850" w:rsidRPr="00C70209" w:rsidRDefault="00697850" w:rsidP="0064192F">
            <w:pPr>
              <w:pStyle w:val="Tabletext"/>
            </w:pPr>
            <w:r w:rsidRPr="00C70209">
              <w:t>haemolytic uremic syndrome</w:t>
            </w:r>
          </w:p>
        </w:tc>
      </w:tr>
      <w:tr w:rsidR="00697850" w:rsidRPr="00C70209" w14:paraId="6D94FDD4" w14:textId="77777777" w:rsidTr="0064192F">
        <w:trPr>
          <w:trHeight w:hRule="exact" w:val="432"/>
        </w:trPr>
        <w:tc>
          <w:tcPr>
            <w:tcW w:w="1188" w:type="dxa"/>
          </w:tcPr>
          <w:p w14:paraId="3FBFFAEB" w14:textId="07DAAC33" w:rsidR="00697850" w:rsidRPr="00C70209" w:rsidRDefault="00697850" w:rsidP="0064192F">
            <w:pPr>
              <w:pStyle w:val="Tabletext"/>
            </w:pPr>
            <w:r w:rsidRPr="00C70209">
              <w:t>ICC</w:t>
            </w:r>
          </w:p>
        </w:tc>
        <w:tc>
          <w:tcPr>
            <w:tcW w:w="4950" w:type="dxa"/>
          </w:tcPr>
          <w:p w14:paraId="4309E4A2" w14:textId="062A5C03" w:rsidR="00697850" w:rsidRPr="00C70209" w:rsidRDefault="00697850" w:rsidP="0064192F">
            <w:pPr>
              <w:pStyle w:val="Tabletext"/>
            </w:pPr>
            <w:r w:rsidRPr="00C70209">
              <w:t>immediate cord clamping</w:t>
            </w:r>
          </w:p>
        </w:tc>
      </w:tr>
      <w:tr w:rsidR="00D53639" w:rsidRPr="00C70209" w14:paraId="7590C42B" w14:textId="77777777" w:rsidTr="0064192F">
        <w:trPr>
          <w:trHeight w:hRule="exact" w:val="432"/>
        </w:trPr>
        <w:tc>
          <w:tcPr>
            <w:tcW w:w="1188" w:type="dxa"/>
          </w:tcPr>
          <w:p w14:paraId="799A849F" w14:textId="77777777" w:rsidR="00D53639" w:rsidRPr="00C70209" w:rsidRDefault="00D53639" w:rsidP="0064192F">
            <w:pPr>
              <w:pStyle w:val="Tabletext"/>
            </w:pPr>
            <w:r w:rsidRPr="00C70209">
              <w:t>ICU</w:t>
            </w:r>
          </w:p>
        </w:tc>
        <w:tc>
          <w:tcPr>
            <w:tcW w:w="4950" w:type="dxa"/>
          </w:tcPr>
          <w:p w14:paraId="37DEB349" w14:textId="77777777" w:rsidR="00D53639" w:rsidRPr="00C70209" w:rsidRDefault="00D53639" w:rsidP="0064192F">
            <w:pPr>
              <w:pStyle w:val="Tabletext"/>
            </w:pPr>
            <w:r w:rsidRPr="00C70209">
              <w:t>intensive care unit</w:t>
            </w:r>
          </w:p>
        </w:tc>
      </w:tr>
      <w:tr w:rsidR="00D53639" w:rsidRPr="00C70209" w14:paraId="5FEE0EB5" w14:textId="77777777" w:rsidTr="0064192F">
        <w:trPr>
          <w:trHeight w:hRule="exact" w:val="432"/>
        </w:trPr>
        <w:tc>
          <w:tcPr>
            <w:tcW w:w="1188" w:type="dxa"/>
          </w:tcPr>
          <w:p w14:paraId="4DC29EDB" w14:textId="77777777" w:rsidR="00D53639" w:rsidRPr="00C70209" w:rsidRDefault="00D53639" w:rsidP="0064192F">
            <w:pPr>
              <w:pStyle w:val="Tabletext"/>
            </w:pPr>
            <w:r w:rsidRPr="00C70209">
              <w:t>IM</w:t>
            </w:r>
          </w:p>
        </w:tc>
        <w:tc>
          <w:tcPr>
            <w:tcW w:w="4950" w:type="dxa"/>
          </w:tcPr>
          <w:p w14:paraId="3E550D5A" w14:textId="77777777" w:rsidR="00D53639" w:rsidRPr="00C70209" w:rsidRDefault="00D53639" w:rsidP="0064192F">
            <w:pPr>
              <w:pStyle w:val="Tabletext"/>
            </w:pPr>
            <w:r w:rsidRPr="00C70209">
              <w:t>intramuscular</w:t>
            </w:r>
          </w:p>
        </w:tc>
      </w:tr>
      <w:tr w:rsidR="00D53639" w:rsidRPr="00C70209" w14:paraId="479A1F0C" w14:textId="77777777" w:rsidTr="0064192F">
        <w:trPr>
          <w:trHeight w:hRule="exact" w:val="432"/>
        </w:trPr>
        <w:tc>
          <w:tcPr>
            <w:tcW w:w="1188" w:type="dxa"/>
          </w:tcPr>
          <w:p w14:paraId="4AB72DDD" w14:textId="77777777" w:rsidR="00D53639" w:rsidRPr="00C70209" w:rsidRDefault="00D53639" w:rsidP="0064192F">
            <w:pPr>
              <w:pStyle w:val="Tabletext"/>
            </w:pPr>
            <w:r w:rsidRPr="00C70209">
              <w:t>INR</w:t>
            </w:r>
          </w:p>
        </w:tc>
        <w:tc>
          <w:tcPr>
            <w:tcW w:w="4950" w:type="dxa"/>
          </w:tcPr>
          <w:p w14:paraId="706757A4" w14:textId="77777777" w:rsidR="00D53639" w:rsidRPr="00C70209" w:rsidRDefault="00D53639" w:rsidP="0064192F">
            <w:pPr>
              <w:pStyle w:val="Tabletext"/>
            </w:pPr>
            <w:r w:rsidRPr="00C70209">
              <w:t>international normalisation ratio</w:t>
            </w:r>
          </w:p>
        </w:tc>
      </w:tr>
      <w:tr w:rsidR="00EA5C41" w:rsidRPr="00C70209" w14:paraId="008B5045" w14:textId="77777777" w:rsidTr="0064192F">
        <w:trPr>
          <w:trHeight w:hRule="exact" w:val="432"/>
        </w:trPr>
        <w:tc>
          <w:tcPr>
            <w:tcW w:w="1188" w:type="dxa"/>
          </w:tcPr>
          <w:p w14:paraId="10E30F8A" w14:textId="5517DC0C" w:rsidR="00EA5C41" w:rsidRPr="00C70209" w:rsidRDefault="00EA5C41" w:rsidP="0064192F">
            <w:pPr>
              <w:pStyle w:val="Tabletext"/>
            </w:pPr>
            <w:r w:rsidRPr="00C70209">
              <w:t>IQR</w:t>
            </w:r>
          </w:p>
        </w:tc>
        <w:tc>
          <w:tcPr>
            <w:tcW w:w="4950" w:type="dxa"/>
          </w:tcPr>
          <w:p w14:paraId="71D7D821" w14:textId="02DF67B3" w:rsidR="00EA5C41" w:rsidRPr="00C70209" w:rsidRDefault="00EA5C41" w:rsidP="0064192F">
            <w:pPr>
              <w:pStyle w:val="Tabletext"/>
            </w:pPr>
            <w:r w:rsidRPr="00C70209">
              <w:t>interquartile range</w:t>
            </w:r>
          </w:p>
        </w:tc>
      </w:tr>
      <w:tr w:rsidR="00D53639" w:rsidRPr="00C70209" w14:paraId="594104D1" w14:textId="77777777" w:rsidTr="0064192F">
        <w:trPr>
          <w:trHeight w:hRule="exact" w:val="432"/>
        </w:trPr>
        <w:tc>
          <w:tcPr>
            <w:tcW w:w="1188" w:type="dxa"/>
          </w:tcPr>
          <w:p w14:paraId="7EA5DB8F" w14:textId="77777777" w:rsidR="00D53639" w:rsidRPr="00C70209" w:rsidRDefault="00D53639" w:rsidP="0064192F">
            <w:pPr>
              <w:pStyle w:val="Tabletext"/>
            </w:pPr>
            <w:r w:rsidRPr="00C70209">
              <w:t>IR</w:t>
            </w:r>
          </w:p>
        </w:tc>
        <w:tc>
          <w:tcPr>
            <w:tcW w:w="4950" w:type="dxa"/>
          </w:tcPr>
          <w:p w14:paraId="3BE4F2BD" w14:textId="77777777" w:rsidR="00D53639" w:rsidRPr="00C70209" w:rsidRDefault="00D53639" w:rsidP="0064192F">
            <w:pPr>
              <w:pStyle w:val="Tabletext"/>
            </w:pPr>
            <w:r w:rsidRPr="00C70209">
              <w:t>interventional radiology</w:t>
            </w:r>
          </w:p>
        </w:tc>
      </w:tr>
      <w:tr w:rsidR="00697850" w:rsidRPr="00C70209" w14:paraId="0708BAF1" w14:textId="77777777" w:rsidTr="0064192F">
        <w:trPr>
          <w:trHeight w:hRule="exact" w:val="432"/>
        </w:trPr>
        <w:tc>
          <w:tcPr>
            <w:tcW w:w="1188" w:type="dxa"/>
          </w:tcPr>
          <w:p w14:paraId="0E94E6D3" w14:textId="74F86F76" w:rsidR="00697850" w:rsidRPr="00C70209" w:rsidRDefault="00697850" w:rsidP="0064192F">
            <w:pPr>
              <w:pStyle w:val="Tabletext"/>
            </w:pPr>
            <w:r w:rsidRPr="00C70209">
              <w:t>ISS</w:t>
            </w:r>
          </w:p>
        </w:tc>
        <w:tc>
          <w:tcPr>
            <w:tcW w:w="4950" w:type="dxa"/>
          </w:tcPr>
          <w:p w14:paraId="0167D2A5" w14:textId="2E8FD799" w:rsidR="00697850" w:rsidRPr="00C70209" w:rsidRDefault="00697850" w:rsidP="0064192F">
            <w:pPr>
              <w:pStyle w:val="Tabletext"/>
            </w:pPr>
            <w:r w:rsidRPr="00C70209">
              <w:t>injury severity score</w:t>
            </w:r>
          </w:p>
        </w:tc>
      </w:tr>
      <w:tr w:rsidR="00EA5C41" w:rsidRPr="00C70209" w14:paraId="1FF54348" w14:textId="77777777" w:rsidTr="0064192F">
        <w:trPr>
          <w:trHeight w:hRule="exact" w:val="432"/>
        </w:trPr>
        <w:tc>
          <w:tcPr>
            <w:tcW w:w="1188" w:type="dxa"/>
          </w:tcPr>
          <w:p w14:paraId="1BF55B24" w14:textId="1F22EB7D" w:rsidR="00EA5C41" w:rsidRPr="00C70209" w:rsidRDefault="00EA5C41" w:rsidP="0064192F">
            <w:pPr>
              <w:pStyle w:val="Tabletext"/>
            </w:pPr>
            <w:r w:rsidRPr="00C70209">
              <w:t>ITT</w:t>
            </w:r>
          </w:p>
        </w:tc>
        <w:tc>
          <w:tcPr>
            <w:tcW w:w="4950" w:type="dxa"/>
          </w:tcPr>
          <w:p w14:paraId="2EB63AA9" w14:textId="07AFBCF8" w:rsidR="00EA5C41" w:rsidRPr="00C70209" w:rsidRDefault="00EA5C41" w:rsidP="0064192F">
            <w:pPr>
              <w:pStyle w:val="Tabletext"/>
            </w:pPr>
            <w:r w:rsidRPr="00C70209">
              <w:t>intent-to-treat</w:t>
            </w:r>
          </w:p>
        </w:tc>
      </w:tr>
      <w:tr w:rsidR="00EA5C41" w:rsidRPr="00C70209" w14:paraId="77B4F4C6" w14:textId="77777777" w:rsidTr="0064192F">
        <w:trPr>
          <w:trHeight w:hRule="exact" w:val="432"/>
        </w:trPr>
        <w:tc>
          <w:tcPr>
            <w:tcW w:w="1188" w:type="dxa"/>
          </w:tcPr>
          <w:p w14:paraId="5816A23E" w14:textId="7D500DEC" w:rsidR="00EA5C41" w:rsidRPr="00C70209" w:rsidRDefault="00EA5C41" w:rsidP="0064192F">
            <w:pPr>
              <w:pStyle w:val="Tabletext"/>
            </w:pPr>
            <w:r w:rsidRPr="00C70209">
              <w:t>IUT</w:t>
            </w:r>
          </w:p>
        </w:tc>
        <w:tc>
          <w:tcPr>
            <w:tcW w:w="4950" w:type="dxa"/>
          </w:tcPr>
          <w:p w14:paraId="775AF6A4" w14:textId="0ED33268" w:rsidR="00EA5C41" w:rsidRPr="00C70209" w:rsidRDefault="00EA5C41" w:rsidP="0064192F">
            <w:pPr>
              <w:pStyle w:val="Tabletext"/>
            </w:pPr>
            <w:r w:rsidRPr="00C70209">
              <w:t>intrauterine transfusion</w:t>
            </w:r>
          </w:p>
        </w:tc>
      </w:tr>
      <w:tr w:rsidR="00D53639" w:rsidRPr="00C70209" w14:paraId="6F2CBC3F" w14:textId="77777777" w:rsidTr="0064192F">
        <w:trPr>
          <w:trHeight w:hRule="exact" w:val="432"/>
        </w:trPr>
        <w:tc>
          <w:tcPr>
            <w:tcW w:w="1188" w:type="dxa"/>
          </w:tcPr>
          <w:p w14:paraId="2E629CB2" w14:textId="77777777" w:rsidR="00D53639" w:rsidRPr="00C70209" w:rsidRDefault="00D53639" w:rsidP="0064192F">
            <w:pPr>
              <w:pStyle w:val="Tabletext"/>
            </w:pPr>
            <w:r w:rsidRPr="00C70209">
              <w:t>IV</w:t>
            </w:r>
          </w:p>
        </w:tc>
        <w:tc>
          <w:tcPr>
            <w:tcW w:w="4950" w:type="dxa"/>
          </w:tcPr>
          <w:p w14:paraId="1822192E" w14:textId="41969F63" w:rsidR="00D53639" w:rsidRPr="00C70209" w:rsidRDefault="00EA5C41" w:rsidP="0064192F">
            <w:pPr>
              <w:pStyle w:val="Tabletext"/>
            </w:pPr>
            <w:r w:rsidRPr="00C70209">
              <w:t>i</w:t>
            </w:r>
            <w:r w:rsidR="00D53639" w:rsidRPr="00C70209">
              <w:t>ntravenous</w:t>
            </w:r>
          </w:p>
        </w:tc>
      </w:tr>
      <w:tr w:rsidR="007B3616" w:rsidRPr="00C70209" w14:paraId="542A0C55" w14:textId="77777777" w:rsidTr="0064192F">
        <w:trPr>
          <w:trHeight w:hRule="exact" w:val="432"/>
        </w:trPr>
        <w:tc>
          <w:tcPr>
            <w:tcW w:w="1188" w:type="dxa"/>
          </w:tcPr>
          <w:p w14:paraId="499FE90D" w14:textId="6C27F45D" w:rsidR="007B3616" w:rsidRPr="00C70209" w:rsidRDefault="007B3616" w:rsidP="0064192F">
            <w:pPr>
              <w:pStyle w:val="Tabletext"/>
            </w:pPr>
            <w:r w:rsidRPr="00C70209">
              <w:t>IVH</w:t>
            </w:r>
          </w:p>
        </w:tc>
        <w:tc>
          <w:tcPr>
            <w:tcW w:w="4950" w:type="dxa"/>
          </w:tcPr>
          <w:p w14:paraId="16BC62E1" w14:textId="3BEB1D96" w:rsidR="007B3616" w:rsidRPr="00C70209" w:rsidRDefault="007B3616" w:rsidP="0064192F">
            <w:pPr>
              <w:pStyle w:val="Tabletext"/>
            </w:pPr>
            <w:r w:rsidRPr="00C70209">
              <w:t>intraventricular haemorrhage</w:t>
            </w:r>
          </w:p>
        </w:tc>
      </w:tr>
      <w:tr w:rsidR="00EA5C41" w:rsidRPr="00C70209" w14:paraId="3657924F" w14:textId="77777777" w:rsidTr="0064192F">
        <w:trPr>
          <w:trHeight w:hRule="exact" w:val="432"/>
        </w:trPr>
        <w:tc>
          <w:tcPr>
            <w:tcW w:w="1188" w:type="dxa"/>
          </w:tcPr>
          <w:p w14:paraId="3C0BAA92" w14:textId="563611F3" w:rsidR="00EA5C41" w:rsidRPr="00C70209" w:rsidRDefault="00EA5C41" w:rsidP="0064192F">
            <w:pPr>
              <w:pStyle w:val="Tabletext"/>
            </w:pPr>
            <w:r w:rsidRPr="00C70209">
              <w:t>IVIg</w:t>
            </w:r>
          </w:p>
        </w:tc>
        <w:tc>
          <w:tcPr>
            <w:tcW w:w="4950" w:type="dxa"/>
          </w:tcPr>
          <w:p w14:paraId="269B7EAE" w14:textId="7661A191" w:rsidR="00EA5C41" w:rsidRPr="00C70209" w:rsidRDefault="00EA5C41" w:rsidP="0064192F">
            <w:pPr>
              <w:pStyle w:val="Tabletext"/>
            </w:pPr>
            <w:r w:rsidRPr="00C70209">
              <w:t>intravenous immunoglobulin</w:t>
            </w:r>
          </w:p>
        </w:tc>
      </w:tr>
      <w:tr w:rsidR="00697850" w:rsidRPr="00C70209" w14:paraId="18ABFD61" w14:textId="77777777" w:rsidTr="0064192F">
        <w:trPr>
          <w:trHeight w:hRule="exact" w:val="432"/>
        </w:trPr>
        <w:tc>
          <w:tcPr>
            <w:tcW w:w="1188" w:type="dxa"/>
          </w:tcPr>
          <w:p w14:paraId="1896CE99" w14:textId="5F16B648" w:rsidR="00697850" w:rsidRPr="00C70209" w:rsidRDefault="00EA5C41" w:rsidP="0064192F">
            <w:pPr>
              <w:pStyle w:val="Tabletext"/>
            </w:pPr>
            <w:r w:rsidRPr="00C70209">
              <w:t>LBW</w:t>
            </w:r>
          </w:p>
        </w:tc>
        <w:tc>
          <w:tcPr>
            <w:tcW w:w="4950" w:type="dxa"/>
          </w:tcPr>
          <w:p w14:paraId="6C807F99" w14:textId="19882D1A" w:rsidR="00697850" w:rsidRPr="00C70209" w:rsidRDefault="00EA5C41" w:rsidP="0064192F">
            <w:pPr>
              <w:pStyle w:val="Tabletext"/>
            </w:pPr>
            <w:r w:rsidRPr="00C70209">
              <w:t>low birth weight</w:t>
            </w:r>
          </w:p>
        </w:tc>
      </w:tr>
      <w:tr w:rsidR="00EA5C41" w:rsidRPr="00C70209" w14:paraId="786E78D1" w14:textId="77777777" w:rsidTr="0064192F">
        <w:trPr>
          <w:trHeight w:hRule="exact" w:val="432"/>
        </w:trPr>
        <w:tc>
          <w:tcPr>
            <w:tcW w:w="1188" w:type="dxa"/>
          </w:tcPr>
          <w:p w14:paraId="1EACB091" w14:textId="6847C52C" w:rsidR="00EA5C41" w:rsidRPr="00C70209" w:rsidRDefault="00EA5C41" w:rsidP="0064192F">
            <w:pPr>
              <w:pStyle w:val="Tabletext"/>
            </w:pPr>
            <w:r w:rsidRPr="00C70209">
              <w:t>MD</w:t>
            </w:r>
          </w:p>
        </w:tc>
        <w:tc>
          <w:tcPr>
            <w:tcW w:w="4950" w:type="dxa"/>
          </w:tcPr>
          <w:p w14:paraId="61FE6B7D" w14:textId="246416E8" w:rsidR="00EA5C41" w:rsidRPr="00C70209" w:rsidRDefault="00EA5C41" w:rsidP="0064192F">
            <w:pPr>
              <w:pStyle w:val="Tabletext"/>
            </w:pPr>
            <w:r w:rsidRPr="00C70209">
              <w:t>mean difference</w:t>
            </w:r>
          </w:p>
        </w:tc>
      </w:tr>
      <w:tr w:rsidR="00EA5C41" w:rsidRPr="00C70209" w14:paraId="2D546D24" w14:textId="77777777" w:rsidTr="0064192F">
        <w:trPr>
          <w:trHeight w:hRule="exact" w:val="432"/>
        </w:trPr>
        <w:tc>
          <w:tcPr>
            <w:tcW w:w="1188" w:type="dxa"/>
          </w:tcPr>
          <w:p w14:paraId="191742A7" w14:textId="5440F771" w:rsidR="00EA5C41" w:rsidRPr="00C70209" w:rsidRDefault="00EA5C41" w:rsidP="0064192F">
            <w:pPr>
              <w:pStyle w:val="Tabletext"/>
            </w:pPr>
            <w:r w:rsidRPr="00C70209">
              <w:t>MDI</w:t>
            </w:r>
          </w:p>
        </w:tc>
        <w:tc>
          <w:tcPr>
            <w:tcW w:w="4950" w:type="dxa"/>
          </w:tcPr>
          <w:p w14:paraId="2C64AD2D" w14:textId="666AA6D7" w:rsidR="00EA5C41" w:rsidRPr="00C70209" w:rsidRDefault="00EA5C41" w:rsidP="0064192F">
            <w:pPr>
              <w:pStyle w:val="Tabletext"/>
            </w:pPr>
            <w:r w:rsidRPr="00C70209">
              <w:t>mental developmental index</w:t>
            </w:r>
          </w:p>
        </w:tc>
      </w:tr>
      <w:tr w:rsidR="00EA5C41" w:rsidRPr="00C70209" w14:paraId="586F09F3" w14:textId="77777777" w:rsidTr="0064192F">
        <w:trPr>
          <w:trHeight w:hRule="exact" w:val="432"/>
        </w:trPr>
        <w:tc>
          <w:tcPr>
            <w:tcW w:w="1188" w:type="dxa"/>
          </w:tcPr>
          <w:p w14:paraId="6E151673" w14:textId="61E821CB" w:rsidR="00EA5C41" w:rsidRPr="00C70209" w:rsidRDefault="00EA5C41" w:rsidP="0064192F">
            <w:pPr>
              <w:pStyle w:val="Tabletext"/>
            </w:pPr>
            <w:r w:rsidRPr="00C70209">
              <w:t>MOD</w:t>
            </w:r>
            <w:r w:rsidR="00900B2E" w:rsidRPr="00C70209">
              <w:t>S</w:t>
            </w:r>
          </w:p>
        </w:tc>
        <w:tc>
          <w:tcPr>
            <w:tcW w:w="4950" w:type="dxa"/>
          </w:tcPr>
          <w:p w14:paraId="3A0B23F4" w14:textId="57AF25DB" w:rsidR="00EA5C41" w:rsidRPr="00C70209" w:rsidRDefault="00EA5C41" w:rsidP="0064192F">
            <w:pPr>
              <w:pStyle w:val="Tabletext"/>
            </w:pPr>
            <w:r w:rsidRPr="00C70209">
              <w:t>multiple organ dysfunction</w:t>
            </w:r>
            <w:r w:rsidR="00900B2E" w:rsidRPr="00C70209">
              <w:t xml:space="preserve"> syndrome</w:t>
            </w:r>
          </w:p>
        </w:tc>
      </w:tr>
      <w:tr w:rsidR="00EA5C41" w:rsidRPr="00C70209" w14:paraId="3CEE24F1" w14:textId="77777777" w:rsidTr="0064192F">
        <w:trPr>
          <w:trHeight w:hRule="exact" w:val="432"/>
        </w:trPr>
        <w:tc>
          <w:tcPr>
            <w:tcW w:w="1188" w:type="dxa"/>
          </w:tcPr>
          <w:p w14:paraId="713AE83E" w14:textId="2EE08B47" w:rsidR="00EA5C41" w:rsidRPr="00C70209" w:rsidRDefault="00EA5C41" w:rsidP="0064192F">
            <w:pPr>
              <w:pStyle w:val="Tabletext"/>
            </w:pPr>
            <w:r w:rsidRPr="00C70209">
              <w:t>NBA</w:t>
            </w:r>
          </w:p>
        </w:tc>
        <w:tc>
          <w:tcPr>
            <w:tcW w:w="4950" w:type="dxa"/>
          </w:tcPr>
          <w:p w14:paraId="7BEC8D1A" w14:textId="774BFBA8" w:rsidR="00EA5C41" w:rsidRPr="00C70209" w:rsidRDefault="00EA5C41" w:rsidP="0064192F">
            <w:pPr>
              <w:pStyle w:val="Tabletext"/>
            </w:pPr>
            <w:r w:rsidRPr="00C70209">
              <w:t>National Blood Authority</w:t>
            </w:r>
          </w:p>
        </w:tc>
      </w:tr>
      <w:tr w:rsidR="00A00213" w:rsidRPr="00C70209" w14:paraId="6055584F" w14:textId="77777777" w:rsidTr="0064192F">
        <w:trPr>
          <w:trHeight w:hRule="exact" w:val="432"/>
        </w:trPr>
        <w:tc>
          <w:tcPr>
            <w:tcW w:w="1188" w:type="dxa"/>
          </w:tcPr>
          <w:p w14:paraId="588C647A" w14:textId="285C9128" w:rsidR="00A00213" w:rsidRPr="00C70209" w:rsidRDefault="00A00213" w:rsidP="0064192F">
            <w:pPr>
              <w:pStyle w:val="Tabletext"/>
            </w:pPr>
            <w:r w:rsidRPr="00C70209">
              <w:t>NEC</w:t>
            </w:r>
          </w:p>
        </w:tc>
        <w:tc>
          <w:tcPr>
            <w:tcW w:w="4950" w:type="dxa"/>
          </w:tcPr>
          <w:p w14:paraId="1CF78FD3" w14:textId="1D3523EE" w:rsidR="00A00213" w:rsidRPr="00C70209" w:rsidRDefault="00A00213" w:rsidP="0064192F">
            <w:pPr>
              <w:pStyle w:val="Tabletext"/>
            </w:pPr>
            <w:r w:rsidRPr="00C70209">
              <w:t>necrotising enterocolitis</w:t>
            </w:r>
          </w:p>
        </w:tc>
      </w:tr>
      <w:tr w:rsidR="00EA5C41" w:rsidRPr="00C70209" w14:paraId="3A81BCB9" w14:textId="77777777" w:rsidTr="0064192F">
        <w:trPr>
          <w:trHeight w:hRule="exact" w:val="432"/>
        </w:trPr>
        <w:tc>
          <w:tcPr>
            <w:tcW w:w="1188" w:type="dxa"/>
          </w:tcPr>
          <w:p w14:paraId="7A1DF9E2" w14:textId="77777777" w:rsidR="00EA5C41" w:rsidRPr="00C70209" w:rsidRDefault="00EA5C41" w:rsidP="0064192F">
            <w:pPr>
              <w:pStyle w:val="Tabletext"/>
            </w:pPr>
            <w:r w:rsidRPr="00C70209">
              <w:t>NHMRC</w:t>
            </w:r>
          </w:p>
        </w:tc>
        <w:tc>
          <w:tcPr>
            <w:tcW w:w="4950" w:type="dxa"/>
          </w:tcPr>
          <w:p w14:paraId="6B085A6B" w14:textId="77777777" w:rsidR="00EA5C41" w:rsidRPr="00C70209" w:rsidRDefault="00EA5C41" w:rsidP="0064192F">
            <w:pPr>
              <w:pStyle w:val="Tabletext"/>
            </w:pPr>
            <w:r w:rsidRPr="00C70209">
              <w:t>National Health and Medical Research Council</w:t>
            </w:r>
          </w:p>
        </w:tc>
      </w:tr>
      <w:tr w:rsidR="00EA5C41" w:rsidRPr="00C70209" w14:paraId="205B0953" w14:textId="77777777" w:rsidTr="0064192F">
        <w:trPr>
          <w:trHeight w:hRule="exact" w:val="432"/>
        </w:trPr>
        <w:tc>
          <w:tcPr>
            <w:tcW w:w="1188" w:type="dxa"/>
          </w:tcPr>
          <w:p w14:paraId="1E31D6CE" w14:textId="77777777" w:rsidR="00EA5C41" w:rsidRPr="00C70209" w:rsidRDefault="00EA5C41" w:rsidP="0064192F">
            <w:pPr>
              <w:pStyle w:val="Tabletext"/>
            </w:pPr>
            <w:r w:rsidRPr="00C70209">
              <w:t>NICE</w:t>
            </w:r>
          </w:p>
        </w:tc>
        <w:tc>
          <w:tcPr>
            <w:tcW w:w="4950" w:type="dxa"/>
          </w:tcPr>
          <w:p w14:paraId="790A6F41" w14:textId="77777777" w:rsidR="00EA5C41" w:rsidRPr="00C70209" w:rsidRDefault="00EA5C41" w:rsidP="0064192F">
            <w:pPr>
              <w:pStyle w:val="Tabletext"/>
            </w:pPr>
            <w:r w:rsidRPr="00C70209">
              <w:rPr>
                <w:rFonts w:eastAsia="MS Mincho"/>
              </w:rPr>
              <w:t>National Institute for Health and Clinical Excellence (UK)</w:t>
            </w:r>
          </w:p>
        </w:tc>
      </w:tr>
      <w:tr w:rsidR="00EA5C41" w:rsidRPr="00C70209" w14:paraId="7704494E" w14:textId="77777777" w:rsidTr="0064192F">
        <w:trPr>
          <w:trHeight w:hRule="exact" w:val="432"/>
        </w:trPr>
        <w:tc>
          <w:tcPr>
            <w:tcW w:w="1188" w:type="dxa"/>
          </w:tcPr>
          <w:p w14:paraId="68B64D3D" w14:textId="4CEEB80B" w:rsidR="00EA5C41" w:rsidRPr="00C70209" w:rsidRDefault="00EA5C41" w:rsidP="0064192F">
            <w:pPr>
              <w:pStyle w:val="Tabletext"/>
            </w:pPr>
            <w:r w:rsidRPr="00C70209">
              <w:t>NICU</w:t>
            </w:r>
          </w:p>
        </w:tc>
        <w:tc>
          <w:tcPr>
            <w:tcW w:w="4950" w:type="dxa"/>
          </w:tcPr>
          <w:p w14:paraId="34BDF8F3" w14:textId="3E699894" w:rsidR="00EA5C41" w:rsidRPr="00C70209" w:rsidRDefault="00EA5C41" w:rsidP="0064192F">
            <w:pPr>
              <w:pStyle w:val="Tabletext"/>
              <w:rPr>
                <w:rFonts w:eastAsia="MS Mincho"/>
              </w:rPr>
            </w:pPr>
            <w:r w:rsidRPr="00C70209">
              <w:t>neonatal intensive care unit</w:t>
            </w:r>
          </w:p>
        </w:tc>
      </w:tr>
      <w:tr w:rsidR="00EA5C41" w:rsidRPr="00C70209" w14:paraId="6F05D59E" w14:textId="77777777" w:rsidTr="0064192F">
        <w:trPr>
          <w:trHeight w:hRule="exact" w:val="432"/>
        </w:trPr>
        <w:tc>
          <w:tcPr>
            <w:tcW w:w="1188" w:type="dxa"/>
          </w:tcPr>
          <w:p w14:paraId="446CBC0F" w14:textId="376C14EF" w:rsidR="00EA5C41" w:rsidRPr="00C70209" w:rsidRDefault="00EA5C41" w:rsidP="0064192F">
            <w:pPr>
              <w:pStyle w:val="Tabletext"/>
            </w:pPr>
            <w:r w:rsidRPr="00C70209">
              <w:t>NNNI</w:t>
            </w:r>
          </w:p>
        </w:tc>
        <w:tc>
          <w:tcPr>
            <w:tcW w:w="4950" w:type="dxa"/>
          </w:tcPr>
          <w:p w14:paraId="1A775508" w14:textId="2C8AF4B6" w:rsidR="00EA5C41" w:rsidRPr="00C70209" w:rsidRDefault="00EA5C41" w:rsidP="0064192F">
            <w:pPr>
              <w:pStyle w:val="Tabletext"/>
            </w:pPr>
            <w:r w:rsidRPr="00C70209">
              <w:t>Northern Neonatal Nursing Initiative</w:t>
            </w:r>
          </w:p>
        </w:tc>
      </w:tr>
      <w:tr w:rsidR="00493D65" w:rsidRPr="00C70209" w14:paraId="1CE1CF7C" w14:textId="77777777" w:rsidTr="0064192F">
        <w:trPr>
          <w:trHeight w:hRule="exact" w:val="432"/>
        </w:trPr>
        <w:tc>
          <w:tcPr>
            <w:tcW w:w="1188" w:type="dxa"/>
          </w:tcPr>
          <w:p w14:paraId="4FCBA43F" w14:textId="61F05279" w:rsidR="00493D65" w:rsidRPr="00C70209" w:rsidRDefault="00493D65" w:rsidP="0064192F">
            <w:pPr>
              <w:pStyle w:val="Tabletext"/>
            </w:pPr>
            <w:r w:rsidRPr="00C70209">
              <w:t>NNTH</w:t>
            </w:r>
          </w:p>
        </w:tc>
        <w:tc>
          <w:tcPr>
            <w:tcW w:w="4950" w:type="dxa"/>
          </w:tcPr>
          <w:p w14:paraId="5268E338" w14:textId="25344964" w:rsidR="00493D65" w:rsidRPr="00C70209" w:rsidRDefault="00493D65" w:rsidP="0064192F">
            <w:pPr>
              <w:pStyle w:val="Tabletext"/>
            </w:pPr>
            <w:r w:rsidRPr="00C70209">
              <w:t>number needed to treat to harm</w:t>
            </w:r>
          </w:p>
        </w:tc>
      </w:tr>
      <w:tr w:rsidR="00EA5C41" w:rsidRPr="00C70209" w14:paraId="69D1ED4B" w14:textId="77777777" w:rsidTr="0064192F">
        <w:trPr>
          <w:trHeight w:hRule="exact" w:val="432"/>
        </w:trPr>
        <w:tc>
          <w:tcPr>
            <w:tcW w:w="1188" w:type="dxa"/>
          </w:tcPr>
          <w:p w14:paraId="5F81809B" w14:textId="77777777" w:rsidR="00EA5C41" w:rsidRPr="00C70209" w:rsidRDefault="00EA5C41" w:rsidP="0064192F">
            <w:pPr>
              <w:pStyle w:val="Tabletext"/>
            </w:pPr>
            <w:r w:rsidRPr="00C70209">
              <w:t>NR</w:t>
            </w:r>
          </w:p>
        </w:tc>
        <w:tc>
          <w:tcPr>
            <w:tcW w:w="4950" w:type="dxa"/>
          </w:tcPr>
          <w:p w14:paraId="062F90C8" w14:textId="77777777" w:rsidR="00EA5C41" w:rsidRPr="00C70209" w:rsidRDefault="00EA5C41" w:rsidP="0064192F">
            <w:pPr>
              <w:pStyle w:val="Tabletext"/>
              <w:rPr>
                <w:rFonts w:eastAsia="MS Mincho"/>
              </w:rPr>
            </w:pPr>
            <w:r w:rsidRPr="00C70209">
              <w:rPr>
                <w:rFonts w:eastAsia="MS Mincho"/>
              </w:rPr>
              <w:t>not reported</w:t>
            </w:r>
          </w:p>
        </w:tc>
      </w:tr>
      <w:tr w:rsidR="00EA5C41" w:rsidRPr="00C70209" w14:paraId="4F41B01E" w14:textId="77777777" w:rsidTr="0064192F">
        <w:trPr>
          <w:trHeight w:hRule="exact" w:val="432"/>
        </w:trPr>
        <w:tc>
          <w:tcPr>
            <w:tcW w:w="1188" w:type="dxa"/>
          </w:tcPr>
          <w:p w14:paraId="35894FA2" w14:textId="77777777" w:rsidR="00EA5C41" w:rsidRPr="00C70209" w:rsidRDefault="00EA5C41" w:rsidP="0064192F">
            <w:pPr>
              <w:pStyle w:val="Tabletext"/>
            </w:pPr>
            <w:r w:rsidRPr="00C70209">
              <w:t>OR</w:t>
            </w:r>
          </w:p>
        </w:tc>
        <w:tc>
          <w:tcPr>
            <w:tcW w:w="4950" w:type="dxa"/>
          </w:tcPr>
          <w:p w14:paraId="6FC0B737" w14:textId="77777777" w:rsidR="00EA5C41" w:rsidRPr="00C70209" w:rsidRDefault="00EA5C41" w:rsidP="0064192F">
            <w:pPr>
              <w:pStyle w:val="Tabletext"/>
            </w:pPr>
            <w:r w:rsidRPr="00C70209">
              <w:t>odds ratio</w:t>
            </w:r>
          </w:p>
        </w:tc>
      </w:tr>
      <w:tr w:rsidR="00493D65" w:rsidRPr="00C70209" w14:paraId="01754B82" w14:textId="77777777" w:rsidTr="0064192F">
        <w:trPr>
          <w:trHeight w:hRule="exact" w:val="432"/>
        </w:trPr>
        <w:tc>
          <w:tcPr>
            <w:tcW w:w="1188" w:type="dxa"/>
          </w:tcPr>
          <w:p w14:paraId="69C9A8C3" w14:textId="0BDE5BDF" w:rsidR="00493D65" w:rsidRPr="00C70209" w:rsidRDefault="00493D65" w:rsidP="0064192F">
            <w:pPr>
              <w:pStyle w:val="Tabletext"/>
            </w:pPr>
            <w:r w:rsidRPr="00C70209">
              <w:t>PCV</w:t>
            </w:r>
          </w:p>
        </w:tc>
        <w:tc>
          <w:tcPr>
            <w:tcW w:w="4950" w:type="dxa"/>
          </w:tcPr>
          <w:p w14:paraId="785C2145" w14:textId="03721501" w:rsidR="00493D65" w:rsidRPr="00C70209" w:rsidRDefault="00493D65" w:rsidP="0064192F">
            <w:pPr>
              <w:pStyle w:val="Tabletext"/>
            </w:pPr>
            <w:r w:rsidRPr="00C70209">
              <w:t>packed cell volume</w:t>
            </w:r>
          </w:p>
        </w:tc>
      </w:tr>
      <w:tr w:rsidR="00EA5C41" w:rsidRPr="00C70209" w14:paraId="798C77D9" w14:textId="77777777" w:rsidTr="0064192F">
        <w:trPr>
          <w:trHeight w:hRule="exact" w:val="432"/>
        </w:trPr>
        <w:tc>
          <w:tcPr>
            <w:tcW w:w="1188" w:type="dxa"/>
          </w:tcPr>
          <w:p w14:paraId="211B82AC" w14:textId="39EAD62B" w:rsidR="00EA5C41" w:rsidRPr="00C70209" w:rsidRDefault="00EA5C41" w:rsidP="0064192F">
            <w:pPr>
              <w:pStyle w:val="Tabletext"/>
            </w:pPr>
            <w:r w:rsidRPr="00C70209">
              <w:t>PDI</w:t>
            </w:r>
          </w:p>
        </w:tc>
        <w:tc>
          <w:tcPr>
            <w:tcW w:w="4950" w:type="dxa"/>
          </w:tcPr>
          <w:p w14:paraId="3770B2E9" w14:textId="679B96A8" w:rsidR="00EA5C41" w:rsidRPr="00C70209" w:rsidRDefault="00EA5C41" w:rsidP="0064192F">
            <w:pPr>
              <w:pStyle w:val="Tabletext"/>
            </w:pPr>
            <w:r w:rsidRPr="00C70209">
              <w:t>psychomotor development index</w:t>
            </w:r>
          </w:p>
        </w:tc>
      </w:tr>
      <w:tr w:rsidR="00EA5C41" w:rsidRPr="00C70209" w14:paraId="715F1283" w14:textId="77777777" w:rsidTr="0064192F">
        <w:trPr>
          <w:trHeight w:hRule="exact" w:val="432"/>
        </w:trPr>
        <w:tc>
          <w:tcPr>
            <w:tcW w:w="1188" w:type="dxa"/>
          </w:tcPr>
          <w:p w14:paraId="1512EAE0" w14:textId="77777777" w:rsidR="00EA5C41" w:rsidRPr="00C70209" w:rsidRDefault="00EA5C41" w:rsidP="0064192F">
            <w:pPr>
              <w:pStyle w:val="Tabletext"/>
            </w:pPr>
            <w:r w:rsidRPr="00C70209">
              <w:t>PBM</w:t>
            </w:r>
          </w:p>
        </w:tc>
        <w:tc>
          <w:tcPr>
            <w:tcW w:w="4950" w:type="dxa"/>
          </w:tcPr>
          <w:p w14:paraId="11C944BF" w14:textId="77777777" w:rsidR="00EA5C41" w:rsidRPr="00C70209" w:rsidRDefault="00EA5C41" w:rsidP="0064192F">
            <w:pPr>
              <w:pStyle w:val="Tabletext"/>
            </w:pPr>
            <w:r w:rsidRPr="00C70209">
              <w:t>patient blood management</w:t>
            </w:r>
          </w:p>
        </w:tc>
      </w:tr>
      <w:tr w:rsidR="00493D65" w:rsidRPr="00C70209" w14:paraId="733509EA" w14:textId="77777777" w:rsidTr="0064192F">
        <w:trPr>
          <w:trHeight w:hRule="exact" w:val="432"/>
        </w:trPr>
        <w:tc>
          <w:tcPr>
            <w:tcW w:w="1188" w:type="dxa"/>
          </w:tcPr>
          <w:p w14:paraId="57F16F00" w14:textId="54CA402E" w:rsidR="00493D65" w:rsidRPr="00C70209" w:rsidRDefault="00493D65" w:rsidP="0064192F">
            <w:pPr>
              <w:pStyle w:val="Tabletext"/>
            </w:pPr>
            <w:r w:rsidRPr="00C70209">
              <w:t>PDA</w:t>
            </w:r>
          </w:p>
        </w:tc>
        <w:tc>
          <w:tcPr>
            <w:tcW w:w="4950" w:type="dxa"/>
          </w:tcPr>
          <w:p w14:paraId="643C2A70" w14:textId="4D2E50BF" w:rsidR="00493D65" w:rsidRPr="00C70209" w:rsidRDefault="00493D65" w:rsidP="0064192F">
            <w:pPr>
              <w:pStyle w:val="Tabletext"/>
            </w:pPr>
            <w:r w:rsidRPr="00C70209">
              <w:t>patent ductus arteriosus</w:t>
            </w:r>
          </w:p>
        </w:tc>
      </w:tr>
      <w:tr w:rsidR="00493D65" w:rsidRPr="00C70209" w14:paraId="60E1FA67" w14:textId="77777777" w:rsidTr="0064192F">
        <w:trPr>
          <w:trHeight w:hRule="exact" w:val="432"/>
        </w:trPr>
        <w:tc>
          <w:tcPr>
            <w:tcW w:w="1188" w:type="dxa"/>
          </w:tcPr>
          <w:p w14:paraId="0DBFA98D" w14:textId="771631C6" w:rsidR="00493D65" w:rsidRPr="00C70209" w:rsidRDefault="00493D65" w:rsidP="0064192F">
            <w:pPr>
              <w:pStyle w:val="Tabletext"/>
            </w:pPr>
            <w:r w:rsidRPr="00C70209">
              <w:t>PELD</w:t>
            </w:r>
          </w:p>
        </w:tc>
        <w:tc>
          <w:tcPr>
            <w:tcW w:w="4950" w:type="dxa"/>
          </w:tcPr>
          <w:p w14:paraId="0CD84BD6" w14:textId="7FA6980B" w:rsidR="00493D65" w:rsidRPr="00C70209" w:rsidRDefault="00493D65" w:rsidP="0064192F">
            <w:pPr>
              <w:pStyle w:val="Tabletext"/>
            </w:pPr>
            <w:r w:rsidRPr="00C70209">
              <w:t>paediatric end-stage liver disease</w:t>
            </w:r>
          </w:p>
        </w:tc>
      </w:tr>
      <w:tr w:rsidR="00493D65" w:rsidRPr="00C70209" w14:paraId="76DD6FAF" w14:textId="77777777" w:rsidTr="0064192F">
        <w:trPr>
          <w:trHeight w:hRule="exact" w:val="432"/>
        </w:trPr>
        <w:tc>
          <w:tcPr>
            <w:tcW w:w="1188" w:type="dxa"/>
          </w:tcPr>
          <w:p w14:paraId="31CE9D26" w14:textId="4B46D2EA" w:rsidR="00493D65" w:rsidRPr="00C70209" w:rsidRDefault="00493D65" w:rsidP="0064192F">
            <w:pPr>
              <w:pStyle w:val="Tabletext"/>
            </w:pPr>
            <w:r w:rsidRPr="00C70209">
              <w:t>PELOD</w:t>
            </w:r>
          </w:p>
        </w:tc>
        <w:tc>
          <w:tcPr>
            <w:tcW w:w="4950" w:type="dxa"/>
          </w:tcPr>
          <w:p w14:paraId="5E6F820F" w14:textId="19E49764" w:rsidR="00493D65" w:rsidRPr="00C70209" w:rsidRDefault="00493D65" w:rsidP="0064192F">
            <w:pPr>
              <w:pStyle w:val="Tabletext"/>
            </w:pPr>
            <w:r w:rsidRPr="00C70209">
              <w:t>paediatric logistic organ dysfunction</w:t>
            </w:r>
          </w:p>
        </w:tc>
      </w:tr>
      <w:tr w:rsidR="00493D65" w:rsidRPr="00C70209" w14:paraId="2B888854" w14:textId="77777777" w:rsidTr="0064192F">
        <w:trPr>
          <w:trHeight w:hRule="exact" w:val="432"/>
        </w:trPr>
        <w:tc>
          <w:tcPr>
            <w:tcW w:w="1188" w:type="dxa"/>
          </w:tcPr>
          <w:p w14:paraId="16377ADB" w14:textId="2FE2C0E7" w:rsidR="00493D65" w:rsidRPr="00C70209" w:rsidRDefault="00493D65" w:rsidP="0064192F">
            <w:pPr>
              <w:pStyle w:val="Tabletext"/>
            </w:pPr>
            <w:r w:rsidRPr="00C70209">
              <w:t>PHD</w:t>
            </w:r>
          </w:p>
        </w:tc>
        <w:tc>
          <w:tcPr>
            <w:tcW w:w="4950" w:type="dxa"/>
          </w:tcPr>
          <w:p w14:paraId="6970E831" w14:textId="654FA6EF" w:rsidR="00493D65" w:rsidRPr="00C70209" w:rsidRDefault="00493D65" w:rsidP="0064192F">
            <w:pPr>
              <w:pStyle w:val="Tabletext"/>
            </w:pPr>
            <w:r w:rsidRPr="00C70209">
              <w:t>preoperative haemodilution</w:t>
            </w:r>
          </w:p>
        </w:tc>
      </w:tr>
      <w:tr w:rsidR="00EA5C41" w:rsidRPr="00C70209" w14:paraId="5135E512" w14:textId="77777777" w:rsidTr="0064192F">
        <w:trPr>
          <w:trHeight w:hRule="exact" w:val="432"/>
        </w:trPr>
        <w:tc>
          <w:tcPr>
            <w:tcW w:w="1188" w:type="dxa"/>
          </w:tcPr>
          <w:p w14:paraId="76B8F8FC" w14:textId="77777777" w:rsidR="00EA5C41" w:rsidRPr="00C70209" w:rsidRDefault="00EA5C41" w:rsidP="0064192F">
            <w:pPr>
              <w:pStyle w:val="Tabletext"/>
            </w:pPr>
            <w:r w:rsidRPr="00C70209">
              <w:t>PICO</w:t>
            </w:r>
          </w:p>
        </w:tc>
        <w:tc>
          <w:tcPr>
            <w:tcW w:w="4950" w:type="dxa"/>
          </w:tcPr>
          <w:p w14:paraId="3134C9FE" w14:textId="77777777" w:rsidR="00EA5C41" w:rsidRPr="00C70209" w:rsidRDefault="00EA5C41" w:rsidP="0064192F">
            <w:pPr>
              <w:pStyle w:val="Tabletext"/>
            </w:pPr>
            <w:r w:rsidRPr="00C70209">
              <w:t xml:space="preserve">population, intervention, comparator, outcome </w:t>
            </w:r>
          </w:p>
        </w:tc>
      </w:tr>
      <w:tr w:rsidR="00EA5C41" w:rsidRPr="00C70209" w14:paraId="7DA2D108" w14:textId="77777777" w:rsidTr="0064192F">
        <w:trPr>
          <w:trHeight w:hRule="exact" w:val="432"/>
        </w:trPr>
        <w:tc>
          <w:tcPr>
            <w:tcW w:w="1188" w:type="dxa"/>
          </w:tcPr>
          <w:p w14:paraId="3F1971DF" w14:textId="57CBDB9A" w:rsidR="00EA5C41" w:rsidRPr="00C70209" w:rsidRDefault="00EA5C41" w:rsidP="0064192F">
            <w:pPr>
              <w:pStyle w:val="Tabletext"/>
            </w:pPr>
            <w:r w:rsidRPr="00C70209">
              <w:t>PICU</w:t>
            </w:r>
          </w:p>
        </w:tc>
        <w:tc>
          <w:tcPr>
            <w:tcW w:w="4950" w:type="dxa"/>
          </w:tcPr>
          <w:p w14:paraId="4E32603D" w14:textId="0C6E7DA9" w:rsidR="00EA5C41" w:rsidRPr="00C70209" w:rsidRDefault="00EA5C41" w:rsidP="0064192F">
            <w:pPr>
              <w:pStyle w:val="Tabletext"/>
            </w:pPr>
            <w:r w:rsidRPr="00C70209">
              <w:t>paediatric intensive care unit</w:t>
            </w:r>
          </w:p>
        </w:tc>
      </w:tr>
      <w:tr w:rsidR="00EA5C41" w:rsidRPr="00C70209" w14:paraId="5FB21951" w14:textId="77777777" w:rsidTr="0064192F">
        <w:trPr>
          <w:trHeight w:hRule="exact" w:val="432"/>
        </w:trPr>
        <w:tc>
          <w:tcPr>
            <w:tcW w:w="1188" w:type="dxa"/>
          </w:tcPr>
          <w:p w14:paraId="7DF106D2" w14:textId="0C3A1E00" w:rsidR="00EA5C41" w:rsidRPr="00C70209" w:rsidRDefault="00EA5C41" w:rsidP="0064192F">
            <w:pPr>
              <w:pStyle w:val="Tabletext"/>
            </w:pPr>
            <w:r w:rsidRPr="00C70209">
              <w:t>PIM</w:t>
            </w:r>
          </w:p>
        </w:tc>
        <w:tc>
          <w:tcPr>
            <w:tcW w:w="4950" w:type="dxa"/>
          </w:tcPr>
          <w:p w14:paraId="229F98B5" w14:textId="703DC1A1" w:rsidR="00EA5C41" w:rsidRPr="00C70209" w:rsidRDefault="00EA5C41" w:rsidP="0064192F">
            <w:pPr>
              <w:pStyle w:val="Tabletext"/>
            </w:pPr>
            <w:r w:rsidRPr="00C70209">
              <w:t>paediatric index of mortality</w:t>
            </w:r>
          </w:p>
        </w:tc>
      </w:tr>
      <w:tr w:rsidR="00EA5C41" w:rsidRPr="00C70209" w14:paraId="32EA8072" w14:textId="77777777" w:rsidTr="0064192F">
        <w:trPr>
          <w:trHeight w:hRule="exact" w:val="432"/>
        </w:trPr>
        <w:tc>
          <w:tcPr>
            <w:tcW w:w="1188" w:type="dxa"/>
          </w:tcPr>
          <w:p w14:paraId="454D3249" w14:textId="450E6D4A" w:rsidR="00EA5C41" w:rsidRPr="00C70209" w:rsidRDefault="00EA5C41" w:rsidP="0064192F">
            <w:pPr>
              <w:pStyle w:val="Tabletext"/>
            </w:pPr>
            <w:r w:rsidRPr="00C70209">
              <w:t>POC</w:t>
            </w:r>
          </w:p>
        </w:tc>
        <w:tc>
          <w:tcPr>
            <w:tcW w:w="4950" w:type="dxa"/>
          </w:tcPr>
          <w:p w14:paraId="3D8F061E" w14:textId="32E848A3" w:rsidR="00EA5C41" w:rsidRPr="00C70209" w:rsidRDefault="00EA5C41" w:rsidP="0064192F">
            <w:pPr>
              <w:pStyle w:val="Tabletext"/>
            </w:pPr>
            <w:r w:rsidRPr="00C70209">
              <w:t>point of care</w:t>
            </w:r>
          </w:p>
        </w:tc>
      </w:tr>
      <w:tr w:rsidR="00EA5C41" w:rsidRPr="00C70209" w14:paraId="4FC83231" w14:textId="77777777" w:rsidTr="0064192F">
        <w:trPr>
          <w:trHeight w:hRule="exact" w:val="432"/>
        </w:trPr>
        <w:tc>
          <w:tcPr>
            <w:tcW w:w="1188" w:type="dxa"/>
          </w:tcPr>
          <w:p w14:paraId="151EC041" w14:textId="77777777" w:rsidR="00EA5C41" w:rsidRPr="00C70209" w:rsidRDefault="00EA5C41" w:rsidP="0064192F">
            <w:pPr>
              <w:pStyle w:val="Tabletext"/>
            </w:pPr>
            <w:r w:rsidRPr="00C70209">
              <w:t>POC</w:t>
            </w:r>
          </w:p>
        </w:tc>
        <w:tc>
          <w:tcPr>
            <w:tcW w:w="4950" w:type="dxa"/>
          </w:tcPr>
          <w:p w14:paraId="57C2306A" w14:textId="77777777" w:rsidR="00EA5C41" w:rsidRPr="00C70209" w:rsidRDefault="00EA5C41" w:rsidP="0064192F">
            <w:pPr>
              <w:pStyle w:val="Tabletext"/>
              <w:rPr>
                <w:rFonts w:eastAsia="MS Mincho"/>
              </w:rPr>
            </w:pPr>
            <w:r w:rsidRPr="00C70209">
              <w:t>point of care</w:t>
            </w:r>
          </w:p>
        </w:tc>
      </w:tr>
      <w:tr w:rsidR="00EA5C41" w:rsidRPr="00C70209" w14:paraId="0920A6B4" w14:textId="77777777" w:rsidTr="0064192F">
        <w:trPr>
          <w:trHeight w:hRule="exact" w:val="432"/>
        </w:trPr>
        <w:tc>
          <w:tcPr>
            <w:tcW w:w="1188" w:type="dxa"/>
          </w:tcPr>
          <w:p w14:paraId="448920D5" w14:textId="1BA1CE8A" w:rsidR="00EA5C41" w:rsidRPr="00C70209" w:rsidRDefault="00EA5C41" w:rsidP="0064192F">
            <w:pPr>
              <w:pStyle w:val="Tabletext"/>
            </w:pPr>
            <w:r w:rsidRPr="00C70209">
              <w:t>PP</w:t>
            </w:r>
          </w:p>
        </w:tc>
        <w:tc>
          <w:tcPr>
            <w:tcW w:w="4950" w:type="dxa"/>
          </w:tcPr>
          <w:p w14:paraId="5BBD52DC" w14:textId="46D93932" w:rsidR="00EA5C41" w:rsidRPr="00C70209" w:rsidRDefault="00EA5C41" w:rsidP="0064192F">
            <w:pPr>
              <w:pStyle w:val="Tabletext"/>
            </w:pPr>
            <w:r w:rsidRPr="00C70209">
              <w:t>practice point</w:t>
            </w:r>
          </w:p>
        </w:tc>
      </w:tr>
      <w:tr w:rsidR="0064192F" w:rsidRPr="00C70209" w14:paraId="7F01B57C" w14:textId="77777777" w:rsidTr="0064192F">
        <w:trPr>
          <w:trHeight w:hRule="exact" w:val="432"/>
        </w:trPr>
        <w:tc>
          <w:tcPr>
            <w:tcW w:w="1188" w:type="dxa"/>
          </w:tcPr>
          <w:p w14:paraId="18574560" w14:textId="70E09C47" w:rsidR="0064192F" w:rsidRPr="00C70209" w:rsidRDefault="0064192F" w:rsidP="0064192F">
            <w:pPr>
              <w:pStyle w:val="Tabletext"/>
            </w:pPr>
            <w:r w:rsidRPr="00C70209">
              <w:t>PPT</w:t>
            </w:r>
          </w:p>
        </w:tc>
        <w:tc>
          <w:tcPr>
            <w:tcW w:w="4950" w:type="dxa"/>
          </w:tcPr>
          <w:p w14:paraId="670D2999" w14:textId="570FB6DF" w:rsidR="0064192F" w:rsidRPr="00C70209" w:rsidRDefault="0064192F" w:rsidP="0064192F">
            <w:pPr>
              <w:pStyle w:val="Tabletext"/>
            </w:pPr>
            <w:r w:rsidRPr="00C70209">
              <w:t>prophylactic platelet transfusion</w:t>
            </w:r>
          </w:p>
        </w:tc>
      </w:tr>
      <w:tr w:rsidR="00493D65" w:rsidRPr="00C70209" w14:paraId="1C3726B8" w14:textId="77777777" w:rsidTr="0064192F">
        <w:trPr>
          <w:trHeight w:hRule="exact" w:val="432"/>
        </w:trPr>
        <w:tc>
          <w:tcPr>
            <w:tcW w:w="1188" w:type="dxa"/>
          </w:tcPr>
          <w:p w14:paraId="6E970099" w14:textId="2C26E62F" w:rsidR="00493D65" w:rsidRPr="00C70209" w:rsidRDefault="00493D65" w:rsidP="0064192F">
            <w:pPr>
              <w:pStyle w:val="Tabletext"/>
            </w:pPr>
            <w:r w:rsidRPr="00C70209">
              <w:t>PRISM</w:t>
            </w:r>
          </w:p>
        </w:tc>
        <w:tc>
          <w:tcPr>
            <w:tcW w:w="4950" w:type="dxa"/>
          </w:tcPr>
          <w:p w14:paraId="31FEEF82" w14:textId="7CED06B2" w:rsidR="00493D65" w:rsidRPr="00C70209" w:rsidRDefault="00493D65" w:rsidP="0064192F">
            <w:pPr>
              <w:pStyle w:val="Tabletext"/>
            </w:pPr>
            <w:r w:rsidRPr="00C70209">
              <w:t>paediatric risk of mortality</w:t>
            </w:r>
          </w:p>
        </w:tc>
      </w:tr>
      <w:tr w:rsidR="00493D65" w:rsidRPr="00C70209" w14:paraId="44061F40" w14:textId="77777777" w:rsidTr="0064192F">
        <w:trPr>
          <w:trHeight w:hRule="exact" w:val="432"/>
        </w:trPr>
        <w:tc>
          <w:tcPr>
            <w:tcW w:w="1188" w:type="dxa"/>
          </w:tcPr>
          <w:p w14:paraId="51BB58A8" w14:textId="39E9A302" w:rsidR="00493D65" w:rsidRPr="00C70209" w:rsidRDefault="00493D65" w:rsidP="0064192F">
            <w:pPr>
              <w:pStyle w:val="Tabletext"/>
            </w:pPr>
            <w:r w:rsidRPr="00C70209">
              <w:t>PROM</w:t>
            </w:r>
          </w:p>
        </w:tc>
        <w:tc>
          <w:tcPr>
            <w:tcW w:w="4950" w:type="dxa"/>
          </w:tcPr>
          <w:p w14:paraId="1B451367" w14:textId="35A3CF83" w:rsidR="00493D65" w:rsidRPr="00C70209" w:rsidRDefault="00493D65" w:rsidP="0064192F">
            <w:pPr>
              <w:pStyle w:val="Tabletext"/>
            </w:pPr>
            <w:r w:rsidRPr="00C70209">
              <w:t>prolonged rupture of membrane</w:t>
            </w:r>
          </w:p>
        </w:tc>
      </w:tr>
      <w:tr w:rsidR="00EA5C41" w:rsidRPr="00C70209" w14:paraId="3209F94D" w14:textId="77777777" w:rsidTr="0064192F">
        <w:trPr>
          <w:trHeight w:hRule="exact" w:val="432"/>
        </w:trPr>
        <w:tc>
          <w:tcPr>
            <w:tcW w:w="1188" w:type="dxa"/>
          </w:tcPr>
          <w:p w14:paraId="423930C1" w14:textId="77777777" w:rsidR="00EA5C41" w:rsidRPr="00C70209" w:rsidRDefault="00EA5C41" w:rsidP="0064192F">
            <w:pPr>
              <w:pStyle w:val="Tabletext"/>
            </w:pPr>
            <w:r w:rsidRPr="00C70209">
              <w:t>PT</w:t>
            </w:r>
          </w:p>
        </w:tc>
        <w:tc>
          <w:tcPr>
            <w:tcW w:w="4950" w:type="dxa"/>
          </w:tcPr>
          <w:p w14:paraId="27102937" w14:textId="77777777" w:rsidR="00EA5C41" w:rsidRPr="00C70209" w:rsidRDefault="00EA5C41" w:rsidP="0064192F">
            <w:pPr>
              <w:pStyle w:val="Tabletext"/>
            </w:pPr>
            <w:r w:rsidRPr="00C70209">
              <w:t>prothrombin time</w:t>
            </w:r>
          </w:p>
        </w:tc>
      </w:tr>
      <w:tr w:rsidR="007B3616" w:rsidRPr="00C70209" w14:paraId="2059744A" w14:textId="77777777" w:rsidTr="0064192F">
        <w:trPr>
          <w:trHeight w:hRule="exact" w:val="432"/>
        </w:trPr>
        <w:tc>
          <w:tcPr>
            <w:tcW w:w="1188" w:type="dxa"/>
          </w:tcPr>
          <w:p w14:paraId="4A158ABD" w14:textId="22CF0EBB" w:rsidR="007B3616" w:rsidRPr="00C70209" w:rsidRDefault="007B3616" w:rsidP="0064192F">
            <w:pPr>
              <w:pStyle w:val="Tabletext"/>
            </w:pPr>
            <w:r w:rsidRPr="00C70209">
              <w:t>PVL</w:t>
            </w:r>
          </w:p>
        </w:tc>
        <w:tc>
          <w:tcPr>
            <w:tcW w:w="4950" w:type="dxa"/>
          </w:tcPr>
          <w:p w14:paraId="37786222" w14:textId="2101DE3C" w:rsidR="007B3616" w:rsidRPr="00C70209" w:rsidRDefault="007B3616" w:rsidP="0064192F">
            <w:pPr>
              <w:pStyle w:val="Tabletext"/>
            </w:pPr>
            <w:r w:rsidRPr="00C70209">
              <w:t>periventricular leukomalacia</w:t>
            </w:r>
          </w:p>
        </w:tc>
      </w:tr>
      <w:tr w:rsidR="007B3616" w:rsidRPr="00C70209" w14:paraId="05D765A4" w14:textId="77777777" w:rsidTr="0064192F">
        <w:trPr>
          <w:trHeight w:hRule="exact" w:val="432"/>
        </w:trPr>
        <w:tc>
          <w:tcPr>
            <w:tcW w:w="1188" w:type="dxa"/>
          </w:tcPr>
          <w:p w14:paraId="59798D16" w14:textId="3362FD4D" w:rsidR="007B3616" w:rsidRPr="00C70209" w:rsidRDefault="007B3616" w:rsidP="0064192F">
            <w:pPr>
              <w:pStyle w:val="Tabletext"/>
            </w:pPr>
            <w:r w:rsidRPr="00C70209">
              <w:t>QoL</w:t>
            </w:r>
          </w:p>
        </w:tc>
        <w:tc>
          <w:tcPr>
            <w:tcW w:w="4950" w:type="dxa"/>
          </w:tcPr>
          <w:p w14:paraId="27265D56" w14:textId="4C477CA1" w:rsidR="007B3616" w:rsidRPr="00C70209" w:rsidRDefault="007B3616" w:rsidP="0064192F">
            <w:pPr>
              <w:pStyle w:val="Tabletext"/>
            </w:pPr>
            <w:r w:rsidRPr="00C70209">
              <w:t>quality of life</w:t>
            </w:r>
          </w:p>
        </w:tc>
      </w:tr>
      <w:tr w:rsidR="00EA5C41" w:rsidRPr="00C70209" w14:paraId="3BF6822C" w14:textId="77777777" w:rsidTr="0064192F">
        <w:trPr>
          <w:trHeight w:hRule="exact" w:val="432"/>
        </w:trPr>
        <w:tc>
          <w:tcPr>
            <w:tcW w:w="1188" w:type="dxa"/>
          </w:tcPr>
          <w:p w14:paraId="43ADBC0A" w14:textId="77777777" w:rsidR="00EA5C41" w:rsidRPr="00C70209" w:rsidRDefault="00EA5C41" w:rsidP="0064192F">
            <w:pPr>
              <w:pStyle w:val="Tabletext"/>
            </w:pPr>
            <w:r w:rsidRPr="00C70209">
              <w:t>R</w:t>
            </w:r>
          </w:p>
        </w:tc>
        <w:tc>
          <w:tcPr>
            <w:tcW w:w="4950" w:type="dxa"/>
          </w:tcPr>
          <w:p w14:paraId="7B13A6E4" w14:textId="77777777" w:rsidR="00EA5C41" w:rsidRPr="00C70209" w:rsidRDefault="00EA5C41" w:rsidP="0064192F">
            <w:pPr>
              <w:pStyle w:val="Tabletext"/>
            </w:pPr>
            <w:r w:rsidRPr="00C70209">
              <w:t>recommendation</w:t>
            </w:r>
          </w:p>
        </w:tc>
      </w:tr>
      <w:tr w:rsidR="00EA5C41" w:rsidRPr="00C70209" w14:paraId="1EB491B1" w14:textId="77777777" w:rsidTr="0064192F">
        <w:trPr>
          <w:trHeight w:hRule="exact" w:val="432"/>
        </w:trPr>
        <w:tc>
          <w:tcPr>
            <w:tcW w:w="1188" w:type="dxa"/>
          </w:tcPr>
          <w:p w14:paraId="652920E3" w14:textId="77777777" w:rsidR="00EA5C41" w:rsidRPr="00C70209" w:rsidRDefault="00EA5C41" w:rsidP="0064192F">
            <w:pPr>
              <w:pStyle w:val="Tabletext"/>
            </w:pPr>
            <w:r w:rsidRPr="00C70209">
              <w:t>RBC</w:t>
            </w:r>
          </w:p>
        </w:tc>
        <w:tc>
          <w:tcPr>
            <w:tcW w:w="4950" w:type="dxa"/>
          </w:tcPr>
          <w:p w14:paraId="75DF9DC5" w14:textId="77777777" w:rsidR="00EA5C41" w:rsidRPr="00C70209" w:rsidRDefault="00EA5C41" w:rsidP="0064192F">
            <w:pPr>
              <w:pStyle w:val="Tabletext"/>
            </w:pPr>
            <w:r w:rsidRPr="00C70209">
              <w:t>red blood cell</w:t>
            </w:r>
          </w:p>
        </w:tc>
      </w:tr>
      <w:tr w:rsidR="00EA5C41" w:rsidRPr="00C70209" w14:paraId="32C87B63" w14:textId="77777777" w:rsidTr="0064192F">
        <w:trPr>
          <w:trHeight w:hRule="exact" w:val="432"/>
        </w:trPr>
        <w:tc>
          <w:tcPr>
            <w:tcW w:w="1188" w:type="dxa"/>
          </w:tcPr>
          <w:p w14:paraId="7AECA9DF" w14:textId="77777777" w:rsidR="00EA5C41" w:rsidRPr="00C70209" w:rsidRDefault="00EA5C41" w:rsidP="0064192F">
            <w:pPr>
              <w:pStyle w:val="Tabletext"/>
            </w:pPr>
            <w:r w:rsidRPr="00C70209">
              <w:t>RCT</w:t>
            </w:r>
          </w:p>
        </w:tc>
        <w:tc>
          <w:tcPr>
            <w:tcW w:w="4950" w:type="dxa"/>
          </w:tcPr>
          <w:p w14:paraId="643DD2AF" w14:textId="77777777" w:rsidR="00EA5C41" w:rsidRPr="00C70209" w:rsidRDefault="00EA5C41" w:rsidP="0064192F">
            <w:pPr>
              <w:pStyle w:val="Tabletext"/>
            </w:pPr>
            <w:r w:rsidRPr="00C70209">
              <w:t>randomised controlled trial</w:t>
            </w:r>
          </w:p>
        </w:tc>
      </w:tr>
      <w:tr w:rsidR="005F09C0" w:rsidRPr="00C70209" w14:paraId="2E2CA629" w14:textId="77777777" w:rsidTr="0064192F">
        <w:trPr>
          <w:trHeight w:hRule="exact" w:val="432"/>
        </w:trPr>
        <w:tc>
          <w:tcPr>
            <w:tcW w:w="1188" w:type="dxa"/>
          </w:tcPr>
          <w:p w14:paraId="68797473" w14:textId="01EF471E" w:rsidR="005F09C0" w:rsidRPr="00C70209" w:rsidRDefault="005F09C0" w:rsidP="0064192F">
            <w:pPr>
              <w:pStyle w:val="Tabletext"/>
            </w:pPr>
            <w:r w:rsidRPr="00C70209">
              <w:t>RDI</w:t>
            </w:r>
          </w:p>
        </w:tc>
        <w:tc>
          <w:tcPr>
            <w:tcW w:w="4950" w:type="dxa"/>
          </w:tcPr>
          <w:p w14:paraId="16755438" w14:textId="60E3AD78" w:rsidR="005F09C0" w:rsidRPr="00C70209" w:rsidRDefault="005F09C0" w:rsidP="0064192F">
            <w:pPr>
              <w:pStyle w:val="Tabletext"/>
            </w:pPr>
            <w:r w:rsidRPr="00C70209">
              <w:t>recommended daily intake</w:t>
            </w:r>
          </w:p>
        </w:tc>
      </w:tr>
      <w:tr w:rsidR="00EA5C41" w:rsidRPr="00C70209" w14:paraId="3DCB6540" w14:textId="77777777" w:rsidTr="0064192F">
        <w:trPr>
          <w:trHeight w:hRule="exact" w:val="432"/>
        </w:trPr>
        <w:tc>
          <w:tcPr>
            <w:tcW w:w="1188" w:type="dxa"/>
          </w:tcPr>
          <w:p w14:paraId="610EBBD5" w14:textId="77777777" w:rsidR="00EA5C41" w:rsidRPr="00C70209" w:rsidRDefault="00EA5C41" w:rsidP="0064192F">
            <w:pPr>
              <w:pStyle w:val="Tabletext"/>
            </w:pPr>
            <w:r w:rsidRPr="00C70209">
              <w:t>rFVIIa</w:t>
            </w:r>
          </w:p>
        </w:tc>
        <w:tc>
          <w:tcPr>
            <w:tcW w:w="4950" w:type="dxa"/>
          </w:tcPr>
          <w:p w14:paraId="0D48D2CB" w14:textId="77777777" w:rsidR="00EA5C41" w:rsidRPr="00C70209" w:rsidRDefault="00EA5C41" w:rsidP="0064192F">
            <w:pPr>
              <w:pStyle w:val="Tabletext"/>
            </w:pPr>
            <w:r w:rsidRPr="00C70209">
              <w:t>recombinant activated factor VII</w:t>
            </w:r>
          </w:p>
        </w:tc>
      </w:tr>
      <w:tr w:rsidR="005F09C0" w:rsidRPr="00C70209" w14:paraId="5493207E" w14:textId="77777777" w:rsidTr="0064192F">
        <w:trPr>
          <w:trHeight w:hRule="exact" w:val="432"/>
        </w:trPr>
        <w:tc>
          <w:tcPr>
            <w:tcW w:w="1188" w:type="dxa"/>
          </w:tcPr>
          <w:p w14:paraId="1BA633CA" w14:textId="6DABC136" w:rsidR="005F09C0" w:rsidRPr="00C70209" w:rsidRDefault="005F09C0" w:rsidP="0064192F">
            <w:pPr>
              <w:pStyle w:val="Tabletext"/>
            </w:pPr>
            <w:r w:rsidRPr="00C70209">
              <w:t>RhHDFN</w:t>
            </w:r>
          </w:p>
        </w:tc>
        <w:tc>
          <w:tcPr>
            <w:tcW w:w="4950" w:type="dxa"/>
          </w:tcPr>
          <w:p w14:paraId="521D9969" w14:textId="0CD84DD3" w:rsidR="005F09C0" w:rsidRPr="00C70209" w:rsidRDefault="005F09C0" w:rsidP="0064192F">
            <w:pPr>
              <w:pStyle w:val="Tabletext"/>
            </w:pPr>
            <w:r w:rsidRPr="00C70209">
              <w:t>Rh haemolytic disease of the fetus and newborn</w:t>
            </w:r>
          </w:p>
        </w:tc>
      </w:tr>
      <w:tr w:rsidR="00EA5C41" w:rsidRPr="00C70209" w14:paraId="2FAA20A4" w14:textId="77777777" w:rsidTr="0064192F">
        <w:trPr>
          <w:trHeight w:hRule="exact" w:val="432"/>
        </w:trPr>
        <w:tc>
          <w:tcPr>
            <w:tcW w:w="1188" w:type="dxa"/>
          </w:tcPr>
          <w:p w14:paraId="12141082" w14:textId="68539EDD" w:rsidR="00EA5C41" w:rsidRPr="00C70209" w:rsidRDefault="00EA5C41" w:rsidP="0064192F">
            <w:pPr>
              <w:pStyle w:val="Tabletext"/>
            </w:pPr>
            <w:r w:rsidRPr="00C70209">
              <w:t>rHuEPO</w:t>
            </w:r>
          </w:p>
        </w:tc>
        <w:tc>
          <w:tcPr>
            <w:tcW w:w="4950" w:type="dxa"/>
          </w:tcPr>
          <w:p w14:paraId="26CA0838" w14:textId="532838AF" w:rsidR="00EA5C41" w:rsidRPr="00C70209" w:rsidRDefault="00EA5C41" w:rsidP="0064192F">
            <w:pPr>
              <w:pStyle w:val="Tabletext"/>
            </w:pPr>
            <w:r w:rsidRPr="00C70209">
              <w:t>recombinant human epoetin</w:t>
            </w:r>
          </w:p>
        </w:tc>
      </w:tr>
      <w:tr w:rsidR="00EA5C41" w:rsidRPr="00C70209" w14:paraId="75B20690" w14:textId="77777777" w:rsidTr="0064192F">
        <w:trPr>
          <w:trHeight w:hRule="exact" w:val="432"/>
        </w:trPr>
        <w:tc>
          <w:tcPr>
            <w:tcW w:w="1188" w:type="dxa"/>
          </w:tcPr>
          <w:p w14:paraId="79D6FEBB" w14:textId="6AC02968" w:rsidR="00EA5C41" w:rsidRPr="00C70209" w:rsidRDefault="00EA5C41" w:rsidP="0064192F">
            <w:pPr>
              <w:pStyle w:val="Tabletext"/>
            </w:pPr>
            <w:r w:rsidRPr="00C70209">
              <w:t>RNI</w:t>
            </w:r>
          </w:p>
        </w:tc>
        <w:tc>
          <w:tcPr>
            <w:tcW w:w="4950" w:type="dxa"/>
          </w:tcPr>
          <w:p w14:paraId="47F74F82" w14:textId="75FAE832" w:rsidR="00EA5C41" w:rsidRPr="00C70209" w:rsidRDefault="00EA5C41" w:rsidP="0064192F">
            <w:pPr>
              <w:pStyle w:val="Tabletext"/>
            </w:pPr>
            <w:r w:rsidRPr="00C70209">
              <w:t>recommended nutrient intake</w:t>
            </w:r>
          </w:p>
        </w:tc>
      </w:tr>
      <w:tr w:rsidR="00EA5C41" w:rsidRPr="00C70209" w14:paraId="0165C8B1" w14:textId="77777777" w:rsidTr="0064192F">
        <w:trPr>
          <w:trHeight w:hRule="exact" w:val="432"/>
        </w:trPr>
        <w:tc>
          <w:tcPr>
            <w:tcW w:w="1188" w:type="dxa"/>
          </w:tcPr>
          <w:p w14:paraId="1F773B29" w14:textId="38D0D677" w:rsidR="00EA5C41" w:rsidRPr="00C70209" w:rsidRDefault="00EA5C41" w:rsidP="0064192F">
            <w:pPr>
              <w:pStyle w:val="Tabletext"/>
            </w:pPr>
            <w:r w:rsidRPr="00C70209">
              <w:t>ROP</w:t>
            </w:r>
          </w:p>
        </w:tc>
        <w:tc>
          <w:tcPr>
            <w:tcW w:w="4950" w:type="dxa"/>
          </w:tcPr>
          <w:p w14:paraId="3C256378" w14:textId="2CF124D0" w:rsidR="00EA5C41" w:rsidRPr="00C70209" w:rsidRDefault="00EA5C41" w:rsidP="0064192F">
            <w:pPr>
              <w:pStyle w:val="Tabletext"/>
            </w:pPr>
            <w:r w:rsidRPr="00C70209">
              <w:t>retinopathy of prematurity</w:t>
            </w:r>
          </w:p>
        </w:tc>
      </w:tr>
      <w:tr w:rsidR="00EA5C41" w:rsidRPr="00C70209" w14:paraId="2C8936F8" w14:textId="77777777" w:rsidTr="0064192F">
        <w:trPr>
          <w:trHeight w:hRule="exact" w:val="432"/>
        </w:trPr>
        <w:tc>
          <w:tcPr>
            <w:tcW w:w="1188" w:type="dxa"/>
          </w:tcPr>
          <w:p w14:paraId="3EF8283C" w14:textId="77777777" w:rsidR="00EA5C41" w:rsidRPr="00C70209" w:rsidRDefault="00EA5C41" w:rsidP="0064192F">
            <w:pPr>
              <w:pStyle w:val="Tabletext"/>
            </w:pPr>
            <w:r w:rsidRPr="00C70209">
              <w:t>RR</w:t>
            </w:r>
          </w:p>
        </w:tc>
        <w:tc>
          <w:tcPr>
            <w:tcW w:w="4950" w:type="dxa"/>
          </w:tcPr>
          <w:p w14:paraId="512C536C" w14:textId="77777777" w:rsidR="00EA5C41" w:rsidRPr="00C70209" w:rsidRDefault="00EA5C41" w:rsidP="0064192F">
            <w:pPr>
              <w:pStyle w:val="Tabletext"/>
            </w:pPr>
            <w:r w:rsidRPr="00C70209">
              <w:t>relative risk</w:t>
            </w:r>
          </w:p>
        </w:tc>
      </w:tr>
      <w:tr w:rsidR="005F09C0" w:rsidRPr="00C70209" w14:paraId="22206F8F" w14:textId="77777777" w:rsidTr="0064192F">
        <w:trPr>
          <w:trHeight w:hRule="exact" w:val="432"/>
        </w:trPr>
        <w:tc>
          <w:tcPr>
            <w:tcW w:w="1188" w:type="dxa"/>
          </w:tcPr>
          <w:p w14:paraId="12F30DEC" w14:textId="516488E1" w:rsidR="005F09C0" w:rsidRPr="00C70209" w:rsidRDefault="005F09C0" w:rsidP="0064192F">
            <w:pPr>
              <w:pStyle w:val="Tabletext"/>
            </w:pPr>
            <w:r w:rsidRPr="00C70209">
              <w:t>SAE</w:t>
            </w:r>
          </w:p>
        </w:tc>
        <w:tc>
          <w:tcPr>
            <w:tcW w:w="4950" w:type="dxa"/>
          </w:tcPr>
          <w:p w14:paraId="1169C7BE" w14:textId="2FE57F73" w:rsidR="005F09C0" w:rsidRPr="00C70209" w:rsidRDefault="005F09C0" w:rsidP="0064192F">
            <w:pPr>
              <w:pStyle w:val="Tabletext"/>
            </w:pPr>
            <w:r w:rsidRPr="00C70209">
              <w:t>serious adverse event</w:t>
            </w:r>
          </w:p>
        </w:tc>
      </w:tr>
      <w:tr w:rsidR="00EA5C41" w:rsidRPr="00C70209" w14:paraId="157FD6A1" w14:textId="77777777" w:rsidTr="0064192F">
        <w:trPr>
          <w:trHeight w:hRule="exact" w:val="432"/>
        </w:trPr>
        <w:tc>
          <w:tcPr>
            <w:tcW w:w="1188" w:type="dxa"/>
          </w:tcPr>
          <w:p w14:paraId="270E8EAE" w14:textId="77777777" w:rsidR="00EA5C41" w:rsidRPr="00C70209" w:rsidRDefault="00EA5C41" w:rsidP="0064192F">
            <w:pPr>
              <w:pStyle w:val="Tabletext"/>
            </w:pPr>
            <w:r w:rsidRPr="00C70209">
              <w:t>SD</w:t>
            </w:r>
          </w:p>
        </w:tc>
        <w:tc>
          <w:tcPr>
            <w:tcW w:w="4950" w:type="dxa"/>
          </w:tcPr>
          <w:p w14:paraId="748460BB" w14:textId="77777777" w:rsidR="00EA5C41" w:rsidRPr="00C70209" w:rsidRDefault="00EA5C41" w:rsidP="0064192F">
            <w:pPr>
              <w:pStyle w:val="Tabletext"/>
            </w:pPr>
            <w:r w:rsidRPr="00C70209">
              <w:t>standard deviation</w:t>
            </w:r>
          </w:p>
        </w:tc>
      </w:tr>
      <w:tr w:rsidR="00EA5C41" w:rsidRPr="00C70209" w14:paraId="2522C701" w14:textId="77777777" w:rsidTr="0064192F">
        <w:trPr>
          <w:trHeight w:hRule="exact" w:val="432"/>
        </w:trPr>
        <w:tc>
          <w:tcPr>
            <w:tcW w:w="1188" w:type="dxa"/>
          </w:tcPr>
          <w:p w14:paraId="4AEA7C26" w14:textId="43068DB9" w:rsidR="00EA5C41" w:rsidRPr="00C70209" w:rsidRDefault="00EA5C41" w:rsidP="0064192F">
            <w:pPr>
              <w:pStyle w:val="Tabletext"/>
            </w:pPr>
            <w:r w:rsidRPr="00C70209">
              <w:t>SE</w:t>
            </w:r>
          </w:p>
        </w:tc>
        <w:tc>
          <w:tcPr>
            <w:tcW w:w="4950" w:type="dxa"/>
          </w:tcPr>
          <w:p w14:paraId="20A9976C" w14:textId="3483E575" w:rsidR="00EA5C41" w:rsidRPr="00C70209" w:rsidRDefault="00EA5C41" w:rsidP="0064192F">
            <w:pPr>
              <w:pStyle w:val="Tabletext"/>
            </w:pPr>
            <w:r w:rsidRPr="00C70209">
              <w:t>standard error</w:t>
            </w:r>
          </w:p>
        </w:tc>
      </w:tr>
      <w:tr w:rsidR="0064192F" w:rsidRPr="00C70209" w14:paraId="6E2619F7" w14:textId="77777777" w:rsidTr="0064192F">
        <w:trPr>
          <w:trHeight w:hRule="exact" w:val="432"/>
        </w:trPr>
        <w:tc>
          <w:tcPr>
            <w:tcW w:w="1188" w:type="dxa"/>
          </w:tcPr>
          <w:p w14:paraId="41C69334" w14:textId="46BF108A" w:rsidR="0064192F" w:rsidRPr="00C70209" w:rsidRDefault="0064192F" w:rsidP="0064192F">
            <w:pPr>
              <w:pStyle w:val="Tabletext"/>
            </w:pPr>
            <w:r w:rsidRPr="00C70209">
              <w:t>SMD</w:t>
            </w:r>
          </w:p>
        </w:tc>
        <w:tc>
          <w:tcPr>
            <w:tcW w:w="4950" w:type="dxa"/>
          </w:tcPr>
          <w:p w14:paraId="7A0A09C7" w14:textId="5D5A1CD5" w:rsidR="0064192F" w:rsidRPr="00C70209" w:rsidRDefault="0064192F" w:rsidP="0064192F">
            <w:pPr>
              <w:pStyle w:val="Tabletext"/>
            </w:pPr>
            <w:r w:rsidRPr="00C70209">
              <w:t>standardised mean difference</w:t>
            </w:r>
          </w:p>
        </w:tc>
      </w:tr>
      <w:tr w:rsidR="0064192F" w:rsidRPr="00C70209" w14:paraId="6A1CA730" w14:textId="77777777" w:rsidTr="0064192F">
        <w:trPr>
          <w:trHeight w:hRule="exact" w:val="432"/>
        </w:trPr>
        <w:tc>
          <w:tcPr>
            <w:tcW w:w="1188" w:type="dxa"/>
          </w:tcPr>
          <w:p w14:paraId="2F674133" w14:textId="6846BC92" w:rsidR="0064192F" w:rsidRPr="00C70209" w:rsidRDefault="0064192F" w:rsidP="0064192F">
            <w:pPr>
              <w:pStyle w:val="Tabletext"/>
            </w:pPr>
            <w:r w:rsidRPr="00C70209">
              <w:t>SNAP</w:t>
            </w:r>
          </w:p>
        </w:tc>
        <w:tc>
          <w:tcPr>
            <w:tcW w:w="4950" w:type="dxa"/>
          </w:tcPr>
          <w:p w14:paraId="273CFF58" w14:textId="7720E23C" w:rsidR="0064192F" w:rsidRPr="00C70209" w:rsidRDefault="0064192F" w:rsidP="0064192F">
            <w:pPr>
              <w:pStyle w:val="Tabletext"/>
            </w:pPr>
            <w:r w:rsidRPr="00C70209">
              <w:t>score for neonatal acute physiology</w:t>
            </w:r>
          </w:p>
        </w:tc>
      </w:tr>
      <w:tr w:rsidR="00EA5C41" w:rsidRPr="00C70209" w14:paraId="11C18952" w14:textId="77777777" w:rsidTr="0064192F">
        <w:trPr>
          <w:trHeight w:hRule="exact" w:val="432"/>
        </w:trPr>
        <w:tc>
          <w:tcPr>
            <w:tcW w:w="1188" w:type="dxa"/>
          </w:tcPr>
          <w:p w14:paraId="1ED0B529" w14:textId="77777777" w:rsidR="00EA5C41" w:rsidRPr="00C70209" w:rsidRDefault="00EA5C41" w:rsidP="0064192F">
            <w:pPr>
              <w:pStyle w:val="Tabletext"/>
            </w:pPr>
            <w:r w:rsidRPr="00C70209">
              <w:t>TACO</w:t>
            </w:r>
          </w:p>
        </w:tc>
        <w:tc>
          <w:tcPr>
            <w:tcW w:w="4950" w:type="dxa"/>
          </w:tcPr>
          <w:p w14:paraId="47C2A85B" w14:textId="6BD8242E" w:rsidR="00EA5C41" w:rsidRPr="00C70209" w:rsidRDefault="00EA5C41" w:rsidP="0091073B">
            <w:pPr>
              <w:pStyle w:val="Tabletext"/>
            </w:pPr>
            <w:r w:rsidRPr="00C70209">
              <w:t>transfusion-related circulatory overload</w:t>
            </w:r>
          </w:p>
        </w:tc>
      </w:tr>
      <w:tr w:rsidR="0064192F" w:rsidRPr="00C70209" w14:paraId="16E324A5" w14:textId="77777777" w:rsidTr="0064192F">
        <w:trPr>
          <w:trHeight w:hRule="exact" w:val="432"/>
        </w:trPr>
        <w:tc>
          <w:tcPr>
            <w:tcW w:w="1188" w:type="dxa"/>
          </w:tcPr>
          <w:p w14:paraId="1C7BEBF9" w14:textId="23019E6B" w:rsidR="0064192F" w:rsidRPr="00C70209" w:rsidRDefault="0064192F" w:rsidP="0064192F">
            <w:pPr>
              <w:pStyle w:val="Tabletext"/>
            </w:pPr>
            <w:r w:rsidRPr="00C70209">
              <w:t>TANEC</w:t>
            </w:r>
          </w:p>
        </w:tc>
        <w:tc>
          <w:tcPr>
            <w:tcW w:w="4950" w:type="dxa"/>
          </w:tcPr>
          <w:p w14:paraId="59185E36" w14:textId="40DF7568" w:rsidR="0064192F" w:rsidRPr="00C70209" w:rsidRDefault="0064192F" w:rsidP="0064192F">
            <w:pPr>
              <w:pStyle w:val="Tabletext"/>
            </w:pPr>
            <w:r w:rsidRPr="00C70209">
              <w:t>transfusion-associated necrotising enterocolitis</w:t>
            </w:r>
          </w:p>
        </w:tc>
      </w:tr>
      <w:tr w:rsidR="00EA5C41" w:rsidRPr="00C70209" w14:paraId="1DF3FB4A" w14:textId="77777777" w:rsidTr="0064192F">
        <w:trPr>
          <w:trHeight w:hRule="exact" w:val="432"/>
        </w:trPr>
        <w:tc>
          <w:tcPr>
            <w:tcW w:w="1188" w:type="dxa"/>
          </w:tcPr>
          <w:p w14:paraId="202233D4" w14:textId="0883008B" w:rsidR="00EA5C41" w:rsidRPr="00C70209" w:rsidRDefault="00EA5C41" w:rsidP="0064192F">
            <w:pPr>
              <w:pStyle w:val="Tabletext"/>
            </w:pPr>
            <w:r w:rsidRPr="00C70209">
              <w:t>TCD</w:t>
            </w:r>
          </w:p>
        </w:tc>
        <w:tc>
          <w:tcPr>
            <w:tcW w:w="4950" w:type="dxa"/>
          </w:tcPr>
          <w:p w14:paraId="5B2B0F3A" w14:textId="0A01F790" w:rsidR="00EA5C41" w:rsidRPr="00C70209" w:rsidRDefault="00EA5C41" w:rsidP="0064192F">
            <w:pPr>
              <w:pStyle w:val="Tabletext"/>
            </w:pPr>
            <w:r w:rsidRPr="00C70209">
              <w:t>transcranial Doppler</w:t>
            </w:r>
          </w:p>
        </w:tc>
      </w:tr>
      <w:tr w:rsidR="00EA5C41" w:rsidRPr="00C70209" w14:paraId="72F1000E" w14:textId="77777777" w:rsidTr="0064192F">
        <w:trPr>
          <w:trHeight w:hRule="exact" w:val="432"/>
        </w:trPr>
        <w:tc>
          <w:tcPr>
            <w:tcW w:w="1188" w:type="dxa"/>
          </w:tcPr>
          <w:p w14:paraId="48BDD599" w14:textId="77777777" w:rsidR="00EA5C41" w:rsidRPr="00C70209" w:rsidRDefault="00EA5C41" w:rsidP="0064192F">
            <w:pPr>
              <w:pStyle w:val="Tabletext"/>
            </w:pPr>
            <w:r w:rsidRPr="00C70209">
              <w:t>TGA</w:t>
            </w:r>
          </w:p>
        </w:tc>
        <w:tc>
          <w:tcPr>
            <w:tcW w:w="4950" w:type="dxa"/>
          </w:tcPr>
          <w:p w14:paraId="35B81B03" w14:textId="77777777" w:rsidR="00EA5C41" w:rsidRPr="00C70209" w:rsidRDefault="00EA5C41" w:rsidP="0064192F">
            <w:pPr>
              <w:pStyle w:val="Tabletext"/>
            </w:pPr>
            <w:r w:rsidRPr="00C70209">
              <w:t>Therapeutic Goods Administration</w:t>
            </w:r>
          </w:p>
        </w:tc>
      </w:tr>
      <w:tr w:rsidR="00EA5C41" w:rsidRPr="00C70209" w14:paraId="28020AD2" w14:textId="77777777" w:rsidTr="0064192F">
        <w:trPr>
          <w:trHeight w:hRule="exact" w:val="432"/>
        </w:trPr>
        <w:tc>
          <w:tcPr>
            <w:tcW w:w="1188" w:type="dxa"/>
          </w:tcPr>
          <w:p w14:paraId="3C76B377" w14:textId="7195E778" w:rsidR="00EA5C41" w:rsidRPr="00C70209" w:rsidRDefault="00EA5C41" w:rsidP="0064192F">
            <w:pPr>
              <w:pStyle w:val="Tabletext"/>
            </w:pPr>
            <w:r w:rsidRPr="00C70209">
              <w:t>TISS</w:t>
            </w:r>
          </w:p>
        </w:tc>
        <w:tc>
          <w:tcPr>
            <w:tcW w:w="4950" w:type="dxa"/>
          </w:tcPr>
          <w:p w14:paraId="30CF9E8B" w14:textId="1C8ECE5D" w:rsidR="00EA5C41" w:rsidRPr="00C70209" w:rsidRDefault="00EA5C41" w:rsidP="0064192F">
            <w:pPr>
              <w:pStyle w:val="Tabletext"/>
            </w:pPr>
            <w:r w:rsidRPr="00C70209">
              <w:t>therapeutic Intervention Scoring System</w:t>
            </w:r>
          </w:p>
        </w:tc>
      </w:tr>
      <w:tr w:rsidR="0064192F" w:rsidRPr="00C70209" w14:paraId="57871A44" w14:textId="77777777" w:rsidTr="0064192F">
        <w:trPr>
          <w:trHeight w:hRule="exact" w:val="432"/>
        </w:trPr>
        <w:tc>
          <w:tcPr>
            <w:tcW w:w="1188" w:type="dxa"/>
          </w:tcPr>
          <w:p w14:paraId="3839CC2C" w14:textId="75077EDD" w:rsidR="0064192F" w:rsidRPr="00C70209" w:rsidRDefault="0064192F" w:rsidP="0064192F">
            <w:pPr>
              <w:pStyle w:val="Tabletext"/>
            </w:pPr>
            <w:r w:rsidRPr="00C70209">
              <w:t>TPN</w:t>
            </w:r>
          </w:p>
        </w:tc>
        <w:tc>
          <w:tcPr>
            <w:tcW w:w="4950" w:type="dxa"/>
          </w:tcPr>
          <w:p w14:paraId="1C5A8403" w14:textId="687FD399" w:rsidR="0064192F" w:rsidRPr="00C70209" w:rsidRDefault="0064192F" w:rsidP="0064192F">
            <w:pPr>
              <w:pStyle w:val="Tabletext"/>
            </w:pPr>
            <w:r w:rsidRPr="00C70209">
              <w:t>total parenteral nutrition</w:t>
            </w:r>
          </w:p>
        </w:tc>
      </w:tr>
      <w:tr w:rsidR="0064192F" w:rsidRPr="00C70209" w14:paraId="01AEA17A" w14:textId="77777777" w:rsidTr="0064192F">
        <w:trPr>
          <w:trHeight w:hRule="exact" w:val="432"/>
        </w:trPr>
        <w:tc>
          <w:tcPr>
            <w:tcW w:w="1188" w:type="dxa"/>
          </w:tcPr>
          <w:p w14:paraId="271AC179" w14:textId="23756DDC" w:rsidR="0064192F" w:rsidRPr="00C70209" w:rsidRDefault="0064192F" w:rsidP="0064192F">
            <w:pPr>
              <w:pStyle w:val="Tabletext"/>
            </w:pPr>
            <w:r w:rsidRPr="00C70209">
              <w:t>TPT</w:t>
            </w:r>
          </w:p>
        </w:tc>
        <w:tc>
          <w:tcPr>
            <w:tcW w:w="4950" w:type="dxa"/>
          </w:tcPr>
          <w:p w14:paraId="487D1580" w14:textId="2EF1A78C" w:rsidR="0064192F" w:rsidRPr="00C70209" w:rsidRDefault="0064192F" w:rsidP="0064192F">
            <w:pPr>
              <w:pStyle w:val="Tabletext"/>
            </w:pPr>
            <w:r w:rsidRPr="00C70209">
              <w:t>therapeutic platelet transfusion</w:t>
            </w:r>
          </w:p>
        </w:tc>
      </w:tr>
      <w:tr w:rsidR="00EA5C41" w:rsidRPr="00C70209" w14:paraId="54FA2BD2" w14:textId="77777777" w:rsidTr="0064192F">
        <w:trPr>
          <w:trHeight w:hRule="exact" w:val="432"/>
        </w:trPr>
        <w:tc>
          <w:tcPr>
            <w:tcW w:w="1188" w:type="dxa"/>
          </w:tcPr>
          <w:p w14:paraId="229BFB3E" w14:textId="77777777" w:rsidR="00EA5C41" w:rsidRPr="00C70209" w:rsidRDefault="00EA5C41" w:rsidP="0064192F">
            <w:pPr>
              <w:pStyle w:val="Tabletext"/>
            </w:pPr>
            <w:r w:rsidRPr="00C70209">
              <w:t>TRALI</w:t>
            </w:r>
          </w:p>
        </w:tc>
        <w:tc>
          <w:tcPr>
            <w:tcW w:w="4950" w:type="dxa"/>
          </w:tcPr>
          <w:p w14:paraId="5502516A" w14:textId="77777777" w:rsidR="00EA5C41" w:rsidRPr="00C70209" w:rsidRDefault="00EA5C41" w:rsidP="0064192F">
            <w:pPr>
              <w:pStyle w:val="Tabletext"/>
            </w:pPr>
            <w:r w:rsidRPr="00C70209">
              <w:t xml:space="preserve">transfusion-related acute lung injury </w:t>
            </w:r>
          </w:p>
        </w:tc>
      </w:tr>
      <w:tr w:rsidR="00EA5C41" w:rsidRPr="00C70209" w14:paraId="1C8EE908" w14:textId="77777777" w:rsidTr="0064192F">
        <w:trPr>
          <w:trHeight w:hRule="exact" w:val="432"/>
        </w:trPr>
        <w:tc>
          <w:tcPr>
            <w:tcW w:w="1188" w:type="dxa"/>
          </w:tcPr>
          <w:p w14:paraId="1C6FE8BD" w14:textId="77777777" w:rsidR="00EA5C41" w:rsidRPr="00C70209" w:rsidRDefault="00EA5C41" w:rsidP="0064192F">
            <w:pPr>
              <w:pStyle w:val="Tabletext"/>
            </w:pPr>
            <w:r w:rsidRPr="00C70209">
              <w:t>TTP</w:t>
            </w:r>
          </w:p>
        </w:tc>
        <w:tc>
          <w:tcPr>
            <w:tcW w:w="4950" w:type="dxa"/>
          </w:tcPr>
          <w:p w14:paraId="0C405F26" w14:textId="77777777" w:rsidR="00EA5C41" w:rsidRPr="00C70209" w:rsidRDefault="00EA5C41" w:rsidP="0064192F">
            <w:pPr>
              <w:pStyle w:val="Tabletext"/>
            </w:pPr>
            <w:r w:rsidRPr="00C70209">
              <w:t xml:space="preserve">thrombocytopenic purpura </w:t>
            </w:r>
          </w:p>
        </w:tc>
      </w:tr>
      <w:tr w:rsidR="00EA5C41" w:rsidRPr="00C70209" w14:paraId="7EC32708" w14:textId="77777777" w:rsidTr="0064192F">
        <w:trPr>
          <w:trHeight w:hRule="exact" w:val="432"/>
        </w:trPr>
        <w:tc>
          <w:tcPr>
            <w:tcW w:w="1188" w:type="dxa"/>
          </w:tcPr>
          <w:p w14:paraId="318EA289" w14:textId="77777777" w:rsidR="00EA5C41" w:rsidRPr="00C70209" w:rsidRDefault="00EA5C41" w:rsidP="0064192F">
            <w:pPr>
              <w:pStyle w:val="Tabletext"/>
            </w:pPr>
            <w:r w:rsidRPr="00C70209">
              <w:t>TXA</w:t>
            </w:r>
          </w:p>
        </w:tc>
        <w:tc>
          <w:tcPr>
            <w:tcW w:w="4950" w:type="dxa"/>
          </w:tcPr>
          <w:p w14:paraId="47FE3850" w14:textId="77777777" w:rsidR="00EA5C41" w:rsidRPr="00C70209" w:rsidRDefault="00EA5C41" w:rsidP="0064192F">
            <w:pPr>
              <w:pStyle w:val="Tabletext"/>
            </w:pPr>
            <w:r w:rsidRPr="00C70209">
              <w:t>tranexamic acid</w:t>
            </w:r>
          </w:p>
        </w:tc>
      </w:tr>
      <w:tr w:rsidR="0064192F" w:rsidRPr="00C70209" w14:paraId="7E067CC2" w14:textId="77777777" w:rsidTr="0064192F">
        <w:trPr>
          <w:trHeight w:hRule="exact" w:val="432"/>
        </w:trPr>
        <w:tc>
          <w:tcPr>
            <w:tcW w:w="1188" w:type="dxa"/>
          </w:tcPr>
          <w:p w14:paraId="30BF32DB" w14:textId="59ED18D5" w:rsidR="0064192F" w:rsidRPr="00C70209" w:rsidRDefault="0064192F" w:rsidP="0064192F">
            <w:pPr>
              <w:pStyle w:val="Tabletext"/>
            </w:pPr>
            <w:r w:rsidRPr="00C70209">
              <w:t>UAC</w:t>
            </w:r>
          </w:p>
        </w:tc>
        <w:tc>
          <w:tcPr>
            <w:tcW w:w="4950" w:type="dxa"/>
          </w:tcPr>
          <w:p w14:paraId="320ED4CD" w14:textId="21C8888F" w:rsidR="0064192F" w:rsidRPr="00C70209" w:rsidRDefault="0064192F" w:rsidP="0064192F">
            <w:pPr>
              <w:pStyle w:val="Tabletext"/>
            </w:pPr>
            <w:r w:rsidRPr="00C70209">
              <w:t>umbilical arterial catheter</w:t>
            </w:r>
          </w:p>
        </w:tc>
      </w:tr>
      <w:tr w:rsidR="00EA5C41" w:rsidRPr="00C70209" w14:paraId="6EBC98B1" w14:textId="77777777" w:rsidTr="0064192F">
        <w:trPr>
          <w:trHeight w:hRule="exact" w:val="432"/>
        </w:trPr>
        <w:tc>
          <w:tcPr>
            <w:tcW w:w="1188" w:type="dxa"/>
          </w:tcPr>
          <w:p w14:paraId="1FBD532C" w14:textId="5CE6AA16" w:rsidR="00EA5C41" w:rsidRPr="00C70209" w:rsidRDefault="00EA5C41" w:rsidP="0064192F">
            <w:pPr>
              <w:pStyle w:val="Tabletext"/>
            </w:pPr>
            <w:r w:rsidRPr="00C70209">
              <w:t>VLBW</w:t>
            </w:r>
          </w:p>
        </w:tc>
        <w:tc>
          <w:tcPr>
            <w:tcW w:w="4950" w:type="dxa"/>
          </w:tcPr>
          <w:p w14:paraId="3D2C7CCD" w14:textId="213FADFC" w:rsidR="00EA5C41" w:rsidRPr="00C70209" w:rsidRDefault="007B3616" w:rsidP="0064192F">
            <w:pPr>
              <w:pStyle w:val="Tabletext"/>
            </w:pPr>
            <w:r w:rsidRPr="00C70209">
              <w:t>v</w:t>
            </w:r>
            <w:r w:rsidR="00EA5C41" w:rsidRPr="00C70209">
              <w:t>ery low birth weight</w:t>
            </w:r>
          </w:p>
        </w:tc>
      </w:tr>
      <w:tr w:rsidR="00EA5C41" w:rsidRPr="00C70209" w14:paraId="2596A1FA" w14:textId="77777777" w:rsidTr="0064192F">
        <w:trPr>
          <w:trHeight w:hRule="exact" w:val="432"/>
        </w:trPr>
        <w:tc>
          <w:tcPr>
            <w:tcW w:w="1188" w:type="dxa"/>
          </w:tcPr>
          <w:p w14:paraId="72C6F4E9" w14:textId="165A4B88" w:rsidR="00EA5C41" w:rsidRPr="00C70209" w:rsidRDefault="00EA5C41" w:rsidP="0064192F">
            <w:pPr>
              <w:pStyle w:val="Tabletext"/>
            </w:pPr>
            <w:r w:rsidRPr="00C70209">
              <w:t>WHO</w:t>
            </w:r>
          </w:p>
        </w:tc>
        <w:tc>
          <w:tcPr>
            <w:tcW w:w="4950" w:type="dxa"/>
          </w:tcPr>
          <w:p w14:paraId="55AE94FD" w14:textId="21104F2A" w:rsidR="00EA5C41" w:rsidRPr="00C70209" w:rsidRDefault="00EA5C41" w:rsidP="0064192F">
            <w:pPr>
              <w:pStyle w:val="Tabletext"/>
            </w:pPr>
            <w:r w:rsidRPr="00C70209">
              <w:t>World Health Organization</w:t>
            </w:r>
          </w:p>
        </w:tc>
      </w:tr>
      <w:tr w:rsidR="005902AC" w:rsidRPr="00C70209" w14:paraId="5D53D421" w14:textId="77777777" w:rsidTr="0064192F">
        <w:trPr>
          <w:trHeight w:hRule="exact" w:val="432"/>
        </w:trPr>
        <w:tc>
          <w:tcPr>
            <w:tcW w:w="1188" w:type="dxa"/>
          </w:tcPr>
          <w:p w14:paraId="0FE2F258" w14:textId="73FDE853" w:rsidR="005902AC" w:rsidRPr="00C70209" w:rsidRDefault="005902AC" w:rsidP="0064192F">
            <w:pPr>
              <w:pStyle w:val="Tabletext"/>
            </w:pPr>
            <w:r w:rsidRPr="00C70209">
              <w:t>WMD</w:t>
            </w:r>
          </w:p>
        </w:tc>
        <w:tc>
          <w:tcPr>
            <w:tcW w:w="4950" w:type="dxa"/>
          </w:tcPr>
          <w:p w14:paraId="1077C1D5" w14:textId="630B2E07" w:rsidR="005902AC" w:rsidRPr="00C70209" w:rsidRDefault="005902AC" w:rsidP="0064192F">
            <w:pPr>
              <w:pStyle w:val="Tabletext"/>
            </w:pPr>
            <w:r w:rsidRPr="00C70209">
              <w:t>weighted mean difference</w:t>
            </w:r>
          </w:p>
        </w:tc>
      </w:tr>
    </w:tbl>
    <w:p w14:paraId="580605EB" w14:textId="59D6DF52" w:rsidR="00EA5C41" w:rsidRPr="00C70209" w:rsidRDefault="00EA5C41"/>
    <w:p w14:paraId="58CA5E39" w14:textId="77777777" w:rsidR="00D53639" w:rsidRPr="00C70209" w:rsidRDefault="00D53639" w:rsidP="00BC3DA9"/>
    <w:p w14:paraId="509443EA" w14:textId="77777777" w:rsidR="00D53639" w:rsidRPr="00C70209" w:rsidRDefault="00D53639" w:rsidP="00BC3DA9"/>
    <w:p w14:paraId="162DC462" w14:textId="77777777" w:rsidR="00D53639" w:rsidRPr="00C70209" w:rsidRDefault="00D53639" w:rsidP="00BC3DA9">
      <w:pPr>
        <w:sectPr w:rsidR="00D53639" w:rsidRPr="00C70209" w:rsidSect="00130F03">
          <w:headerReference w:type="default" r:id="rId12"/>
          <w:footerReference w:type="default" r:id="rId13"/>
          <w:footnotePr>
            <w:numFmt w:val="lowerLetter"/>
          </w:footnotePr>
          <w:pgSz w:w="11906" w:h="16838" w:code="9"/>
          <w:pgMar w:top="1440" w:right="1440" w:bottom="1440" w:left="1440" w:header="709" w:footer="709" w:gutter="0"/>
          <w:pgNumType w:fmt="lowerRoman" w:start="1"/>
          <w:cols w:space="708"/>
          <w:titlePg/>
          <w:docGrid w:linePitch="326"/>
        </w:sectPr>
      </w:pPr>
    </w:p>
    <w:p w14:paraId="2540A4E9" w14:textId="653E1158" w:rsidR="00F4446E" w:rsidRPr="00C70209" w:rsidRDefault="00F4446E" w:rsidP="004C0032">
      <w:pPr>
        <w:pStyle w:val="Heading1"/>
      </w:pPr>
      <w:bookmarkStart w:id="73" w:name="_Toc427746815"/>
      <w:r w:rsidRPr="00C70209">
        <w:t>Introduction</w:t>
      </w:r>
      <w:bookmarkEnd w:id="73"/>
    </w:p>
    <w:p w14:paraId="183562EA" w14:textId="541D43C5" w:rsidR="00D57258" w:rsidRPr="00C70209" w:rsidRDefault="00D57258" w:rsidP="00D57258">
      <w:pPr>
        <w:pStyle w:val="BodyText"/>
      </w:pPr>
      <w:r w:rsidRPr="00C70209">
        <w:t xml:space="preserve">This document presents the methods and results relating to the findings from a systematic literature review on paediatric patient blood management. It is the first volume of a technical report produced as part of the development process for the </w:t>
      </w:r>
      <w:r w:rsidRPr="00C70209">
        <w:rPr>
          <w:i/>
        </w:rPr>
        <w:t>Patient blood management guidelines: Module 6 –</w:t>
      </w:r>
      <w:r w:rsidR="002C195B" w:rsidRPr="00C70209">
        <w:rPr>
          <w:i/>
        </w:rPr>
        <w:t xml:space="preserve"> Neonatal and paediatrics</w:t>
      </w:r>
      <w:r w:rsidR="002C195B" w:rsidRPr="00C70209">
        <w:t>;</w:t>
      </w:r>
      <w:r w:rsidRPr="00C70209">
        <w:t xml:space="preserve"> the sixth and final in a series of six modules that focus on evidence-based patient blood management and will replace the 2001 National Health and Medical Research Council/Australasian Society of Blood Transfusion (NHMRC/ASBT) </w:t>
      </w:r>
      <w:r w:rsidRPr="00C70209">
        <w:rPr>
          <w:i/>
        </w:rPr>
        <w:t>Clinical practice guidelines on the use of blood components</w:t>
      </w:r>
      <w:r w:rsidRPr="00C70209">
        <w:t>.</w:t>
      </w:r>
      <w:r w:rsidR="00763099" w:rsidRPr="00C70209">
        <w:fldChar w:fldCharType="begin"/>
      </w:r>
      <w:r w:rsidR="00763099" w:rsidRPr="00C70209">
        <w:instrText xml:space="preserve"> ADDIN EN.CITE &lt;EndNote&gt;&lt;Cite&gt;&lt;Author&gt;National Health and Medical Research Council (NHMRC)&lt;/Author&gt;&lt;Year&gt;2001&lt;/Year&gt;&lt;RecNum&gt;997&lt;/RecNum&gt;&lt;DisplayText&gt;&lt;style face="superscript"&gt;1&lt;/style&gt;&lt;/DisplayText&gt;&lt;record&gt;&lt;rec-number&gt;997&lt;/rec-number&gt;&lt;foreign-keys&gt;&lt;key app="EN" db-id="9edve2wadsavt5ewavaxtda4f2tavzvts9ee" timestamp="1437457804"&gt;997&lt;/key&gt;&lt;/foreign-keys&gt;&lt;ref-type name="Report"&gt;27&lt;/ref-type&gt;&lt;contributors&gt;&lt;authors&gt;&lt;author&gt;National Health and Medical Research Council (NHMRC),&lt;/author&gt;&lt;author&gt;Australasian Society of Blood Transfusion (ASBT),&lt;/author&gt;&lt;/authors&gt;&lt;/contributors&gt;&lt;titles&gt;&lt;title&gt;Clinical practice guidelines on the use of blood components&lt;/title&gt;&lt;/titles&gt;&lt;dates&gt;&lt;year&gt;2001&lt;/year&gt;&lt;/dates&gt;&lt;pub-location&gt;Canberra, Australia&lt;/pub-location&gt;&lt;publisher&gt;NHMRC&lt;/publisher&gt;&lt;urls&gt;&lt;related-urls&gt;&lt;url&gt;http://www.nhmrc.gov.au/_files_nhmrc/file/publications/synopses/cp78.pdf&lt;/url&gt;&lt;/related-urls&gt;&lt;/urls&gt;&lt;/record&gt;&lt;/Cite&gt;&lt;/EndNote&gt;</w:instrText>
      </w:r>
      <w:r w:rsidR="00763099" w:rsidRPr="00C70209">
        <w:fldChar w:fldCharType="separate"/>
      </w:r>
      <w:r w:rsidR="00763099" w:rsidRPr="00C70209">
        <w:rPr>
          <w:vertAlign w:val="superscript"/>
        </w:rPr>
        <w:t>1</w:t>
      </w:r>
      <w:r w:rsidR="00763099" w:rsidRPr="00C70209">
        <w:fldChar w:fldCharType="end"/>
      </w:r>
      <w:r w:rsidRPr="00C70209">
        <w:t xml:space="preserve"> The six modules of the guidelines are being developed in three phases, as shown in </w:t>
      </w:r>
      <w:r w:rsidRPr="00C70209">
        <w:rPr>
          <w:b/>
        </w:rPr>
        <w:fldChar w:fldCharType="begin"/>
      </w:r>
      <w:r w:rsidRPr="00C70209">
        <w:rPr>
          <w:b/>
        </w:rPr>
        <w:instrText xml:space="preserve"> REF _Ref384064052 \h  \* MERGEFORMAT </w:instrText>
      </w:r>
      <w:r w:rsidRPr="00C70209">
        <w:rPr>
          <w:b/>
        </w:rPr>
      </w:r>
      <w:r w:rsidRPr="00C70209">
        <w:rPr>
          <w:b/>
        </w:rPr>
        <w:fldChar w:fldCharType="separate"/>
      </w:r>
      <w:r w:rsidR="000F7A9B" w:rsidRPr="000F7A9B">
        <w:rPr>
          <w:b/>
        </w:rPr>
        <w:t>Table 2.1.1</w:t>
      </w:r>
      <w:r w:rsidRPr="00C70209">
        <w:rPr>
          <w:b/>
        </w:rPr>
        <w:fldChar w:fldCharType="end"/>
      </w:r>
      <w:r w:rsidRPr="00C70209">
        <w:t>.</w:t>
      </w:r>
    </w:p>
    <w:p w14:paraId="6CFFB22D" w14:textId="77777777" w:rsidR="00D57258" w:rsidRPr="00C70209" w:rsidRDefault="00D57258" w:rsidP="00D57258">
      <w:pPr>
        <w:pStyle w:val="BodyText"/>
      </w:pPr>
    </w:p>
    <w:p w14:paraId="53206A9F" w14:textId="63DDE324" w:rsidR="00D57258" w:rsidRPr="00C70209" w:rsidRDefault="00D57258" w:rsidP="00D57258">
      <w:pPr>
        <w:pStyle w:val="Tablename"/>
        <w:rPr>
          <w:lang w:eastAsia="en-GB"/>
        </w:rPr>
      </w:pPr>
      <w:bookmarkStart w:id="74" w:name="_Ref384064052"/>
      <w:bookmarkStart w:id="75" w:name="_Toc256665496"/>
      <w:bookmarkStart w:id="76" w:name="_Toc268552273"/>
      <w:bookmarkStart w:id="77" w:name="_Toc317151017"/>
      <w:bookmarkStart w:id="78" w:name="_Toc314555446"/>
      <w:bookmarkStart w:id="79" w:name="_Toc322095214"/>
      <w:bookmarkStart w:id="80" w:name="_Ref384064048"/>
      <w:bookmarkStart w:id="81" w:name="_Toc398542791"/>
      <w:bookmarkStart w:id="82" w:name="_Toc42774705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2.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w:t>
      </w:r>
      <w:r w:rsidR="00130F03" w:rsidRPr="00C70209">
        <w:fldChar w:fldCharType="end"/>
      </w:r>
      <w:bookmarkEnd w:id="74"/>
      <w:r w:rsidRPr="00C70209">
        <w:rPr>
          <w:lang w:eastAsia="en-GB"/>
        </w:rPr>
        <w:tab/>
        <w:t>Phases of development of guideline modules</w:t>
      </w:r>
      <w:bookmarkEnd w:id="75"/>
      <w:bookmarkEnd w:id="76"/>
      <w:bookmarkEnd w:id="77"/>
      <w:bookmarkEnd w:id="78"/>
      <w:bookmarkEnd w:id="79"/>
      <w:bookmarkEnd w:id="80"/>
      <w:bookmarkEnd w:id="81"/>
      <w:bookmarkEnd w:id="82"/>
    </w:p>
    <w:tbl>
      <w:tblPr>
        <w:tblW w:w="0" w:type="auto"/>
        <w:tblInd w:w="817" w:type="dxa"/>
        <w:tblBorders>
          <w:top w:val="single" w:sz="4" w:space="0" w:color="000000"/>
          <w:bottom w:val="single" w:sz="4" w:space="0" w:color="000000"/>
        </w:tblBorders>
        <w:tblLook w:val="04A0" w:firstRow="1" w:lastRow="0" w:firstColumn="1" w:lastColumn="0" w:noHBand="0" w:noVBand="1"/>
      </w:tblPr>
      <w:tblGrid>
        <w:gridCol w:w="851"/>
        <w:gridCol w:w="3402"/>
      </w:tblGrid>
      <w:tr w:rsidR="00D57258" w:rsidRPr="00C70209" w14:paraId="061EB4E0" w14:textId="77777777" w:rsidTr="00B20C53">
        <w:tc>
          <w:tcPr>
            <w:tcW w:w="851" w:type="dxa"/>
            <w:tcBorders>
              <w:top w:val="single" w:sz="4" w:space="0" w:color="000000"/>
              <w:bottom w:val="single" w:sz="4" w:space="0" w:color="000000"/>
            </w:tcBorders>
          </w:tcPr>
          <w:p w14:paraId="1DA737C5" w14:textId="77777777" w:rsidR="00D57258" w:rsidRPr="00C70209" w:rsidRDefault="00D57258" w:rsidP="00B20C53">
            <w:pPr>
              <w:pStyle w:val="TableH1"/>
              <w:rPr>
                <w:lang w:val="en-AU"/>
              </w:rPr>
            </w:pPr>
            <w:r w:rsidRPr="00C70209">
              <w:rPr>
                <w:lang w:val="en-AU"/>
              </w:rPr>
              <w:t>Phase</w:t>
            </w:r>
          </w:p>
        </w:tc>
        <w:tc>
          <w:tcPr>
            <w:tcW w:w="3402" w:type="dxa"/>
            <w:tcBorders>
              <w:top w:val="single" w:sz="4" w:space="0" w:color="000000"/>
              <w:bottom w:val="single" w:sz="4" w:space="0" w:color="000000"/>
            </w:tcBorders>
          </w:tcPr>
          <w:p w14:paraId="33134A86" w14:textId="77777777" w:rsidR="00D57258" w:rsidRPr="00C70209" w:rsidRDefault="00D57258" w:rsidP="00B20C53">
            <w:pPr>
              <w:pStyle w:val="TableH1"/>
              <w:rPr>
                <w:lang w:val="en-AU" w:eastAsia="en-GB"/>
              </w:rPr>
            </w:pPr>
            <w:r w:rsidRPr="00C70209">
              <w:rPr>
                <w:lang w:val="en-AU" w:eastAsia="en-GB"/>
              </w:rPr>
              <w:t>Modules</w:t>
            </w:r>
          </w:p>
        </w:tc>
      </w:tr>
      <w:tr w:rsidR="00D57258" w:rsidRPr="00C70209" w14:paraId="604E9B60" w14:textId="77777777" w:rsidTr="00B20C53">
        <w:tc>
          <w:tcPr>
            <w:tcW w:w="851" w:type="dxa"/>
            <w:tcBorders>
              <w:top w:val="single" w:sz="4" w:space="0" w:color="000000"/>
              <w:bottom w:val="nil"/>
            </w:tcBorders>
          </w:tcPr>
          <w:p w14:paraId="630D9FB5" w14:textId="77777777" w:rsidR="00D57258" w:rsidRPr="00C70209" w:rsidRDefault="00D57258" w:rsidP="00B20C53">
            <w:pPr>
              <w:pStyle w:val="Tabletext"/>
            </w:pPr>
            <w:r w:rsidRPr="00C70209">
              <w:t>I</w:t>
            </w:r>
          </w:p>
        </w:tc>
        <w:tc>
          <w:tcPr>
            <w:tcW w:w="3402" w:type="dxa"/>
            <w:tcBorders>
              <w:top w:val="single" w:sz="4" w:space="0" w:color="000000"/>
              <w:bottom w:val="nil"/>
            </w:tcBorders>
          </w:tcPr>
          <w:p w14:paraId="1CB4D4A6" w14:textId="77777777" w:rsidR="00D57258" w:rsidRPr="00C70209" w:rsidRDefault="00D57258" w:rsidP="00B20C53">
            <w:pPr>
              <w:pStyle w:val="Tabletext"/>
            </w:pPr>
            <w:r w:rsidRPr="00C70209">
              <w:t>Critical bleeding/massive transfusion</w:t>
            </w:r>
          </w:p>
        </w:tc>
      </w:tr>
      <w:tr w:rsidR="00D57258" w:rsidRPr="00C70209" w14:paraId="36717C3D" w14:textId="77777777" w:rsidTr="00B20C53">
        <w:trPr>
          <w:trHeight w:val="66"/>
        </w:trPr>
        <w:tc>
          <w:tcPr>
            <w:tcW w:w="851" w:type="dxa"/>
            <w:tcBorders>
              <w:top w:val="nil"/>
              <w:bottom w:val="single" w:sz="4" w:space="0" w:color="000000"/>
            </w:tcBorders>
          </w:tcPr>
          <w:p w14:paraId="42AB9F1F" w14:textId="77777777" w:rsidR="00D57258" w:rsidRPr="00C70209" w:rsidRDefault="00D57258" w:rsidP="00B20C53">
            <w:pPr>
              <w:pStyle w:val="Tabletext"/>
            </w:pPr>
          </w:p>
        </w:tc>
        <w:tc>
          <w:tcPr>
            <w:tcW w:w="3402" w:type="dxa"/>
            <w:tcBorders>
              <w:top w:val="nil"/>
              <w:bottom w:val="single" w:sz="4" w:space="0" w:color="000000"/>
            </w:tcBorders>
          </w:tcPr>
          <w:p w14:paraId="4D043BA8" w14:textId="77777777" w:rsidR="00D57258" w:rsidRPr="00C70209" w:rsidRDefault="00D57258" w:rsidP="00B20C53">
            <w:pPr>
              <w:pStyle w:val="Tabletext"/>
            </w:pPr>
            <w:r w:rsidRPr="00C70209">
              <w:t>Perioperative</w:t>
            </w:r>
          </w:p>
        </w:tc>
      </w:tr>
      <w:tr w:rsidR="00D57258" w:rsidRPr="00C70209" w14:paraId="3D9E6231" w14:textId="77777777" w:rsidTr="00B20C53">
        <w:tc>
          <w:tcPr>
            <w:tcW w:w="851" w:type="dxa"/>
            <w:tcBorders>
              <w:top w:val="single" w:sz="4" w:space="0" w:color="000000"/>
              <w:bottom w:val="nil"/>
            </w:tcBorders>
          </w:tcPr>
          <w:p w14:paraId="3AB812B1" w14:textId="77777777" w:rsidR="00D57258" w:rsidRPr="00C70209" w:rsidRDefault="00D57258" w:rsidP="00B20C53">
            <w:pPr>
              <w:pStyle w:val="Tabletext"/>
            </w:pPr>
            <w:r w:rsidRPr="00C70209">
              <w:t>II</w:t>
            </w:r>
          </w:p>
        </w:tc>
        <w:tc>
          <w:tcPr>
            <w:tcW w:w="3402" w:type="dxa"/>
            <w:tcBorders>
              <w:top w:val="single" w:sz="4" w:space="0" w:color="000000"/>
              <w:bottom w:val="nil"/>
            </w:tcBorders>
          </w:tcPr>
          <w:p w14:paraId="42B1E4AC" w14:textId="77777777" w:rsidR="00D57258" w:rsidRPr="00C70209" w:rsidRDefault="00D57258" w:rsidP="00B20C53">
            <w:pPr>
              <w:pStyle w:val="Tabletext"/>
            </w:pPr>
            <w:r w:rsidRPr="00C70209">
              <w:t>Medical</w:t>
            </w:r>
          </w:p>
        </w:tc>
      </w:tr>
      <w:tr w:rsidR="00D57258" w:rsidRPr="00C70209" w14:paraId="7B6B8826" w14:textId="77777777" w:rsidTr="00B20C53">
        <w:tc>
          <w:tcPr>
            <w:tcW w:w="851" w:type="dxa"/>
            <w:tcBorders>
              <w:top w:val="nil"/>
              <w:bottom w:val="single" w:sz="4" w:space="0" w:color="000000"/>
            </w:tcBorders>
          </w:tcPr>
          <w:p w14:paraId="0029C520" w14:textId="77777777" w:rsidR="00D57258" w:rsidRPr="00C70209" w:rsidRDefault="00D57258" w:rsidP="00B20C53">
            <w:pPr>
              <w:pStyle w:val="Tabletext"/>
            </w:pPr>
          </w:p>
        </w:tc>
        <w:tc>
          <w:tcPr>
            <w:tcW w:w="3402" w:type="dxa"/>
            <w:tcBorders>
              <w:top w:val="nil"/>
              <w:bottom w:val="single" w:sz="4" w:space="0" w:color="000000"/>
            </w:tcBorders>
          </w:tcPr>
          <w:p w14:paraId="5D7C0F80" w14:textId="77777777" w:rsidR="00D57258" w:rsidRPr="00C70209" w:rsidRDefault="00D57258" w:rsidP="00B20C53">
            <w:pPr>
              <w:pStyle w:val="Tabletext"/>
            </w:pPr>
            <w:r w:rsidRPr="00C70209">
              <w:t>Critical care</w:t>
            </w:r>
          </w:p>
        </w:tc>
      </w:tr>
      <w:tr w:rsidR="00D57258" w:rsidRPr="00C70209" w14:paraId="5D2379D9" w14:textId="77777777" w:rsidTr="00B20C53">
        <w:tc>
          <w:tcPr>
            <w:tcW w:w="851" w:type="dxa"/>
            <w:tcBorders>
              <w:top w:val="single" w:sz="4" w:space="0" w:color="000000"/>
            </w:tcBorders>
          </w:tcPr>
          <w:p w14:paraId="6753228C" w14:textId="77777777" w:rsidR="00D57258" w:rsidRPr="00C70209" w:rsidRDefault="00D57258" w:rsidP="00B20C53">
            <w:pPr>
              <w:pStyle w:val="Tabletext"/>
            </w:pPr>
            <w:r w:rsidRPr="00C70209">
              <w:t>III</w:t>
            </w:r>
          </w:p>
        </w:tc>
        <w:tc>
          <w:tcPr>
            <w:tcW w:w="3402" w:type="dxa"/>
            <w:tcBorders>
              <w:top w:val="single" w:sz="4" w:space="0" w:color="000000"/>
            </w:tcBorders>
          </w:tcPr>
          <w:p w14:paraId="7B6141BA" w14:textId="77777777" w:rsidR="00D57258" w:rsidRPr="00C70209" w:rsidRDefault="00D57258" w:rsidP="00B20C53">
            <w:pPr>
              <w:pStyle w:val="Tabletext"/>
            </w:pPr>
            <w:r w:rsidRPr="00C70209">
              <w:t>Obstetrics and Maternity</w:t>
            </w:r>
          </w:p>
        </w:tc>
      </w:tr>
      <w:tr w:rsidR="00D57258" w:rsidRPr="00C70209" w14:paraId="7FEB238E" w14:textId="77777777" w:rsidTr="00B20C53">
        <w:tc>
          <w:tcPr>
            <w:tcW w:w="851" w:type="dxa"/>
          </w:tcPr>
          <w:p w14:paraId="35066EA5" w14:textId="77777777" w:rsidR="00D57258" w:rsidRPr="00C70209" w:rsidRDefault="00D57258" w:rsidP="00B20C53">
            <w:pPr>
              <w:pStyle w:val="Tabletext"/>
            </w:pPr>
          </w:p>
        </w:tc>
        <w:tc>
          <w:tcPr>
            <w:tcW w:w="3402" w:type="dxa"/>
          </w:tcPr>
          <w:p w14:paraId="52CF9099" w14:textId="77777777" w:rsidR="00D57258" w:rsidRPr="00C70209" w:rsidRDefault="00D57258" w:rsidP="00B20C53">
            <w:pPr>
              <w:pStyle w:val="Tabletext"/>
            </w:pPr>
            <w:r w:rsidRPr="00C70209">
              <w:t>Paediatric/neonatal</w:t>
            </w:r>
          </w:p>
        </w:tc>
      </w:tr>
    </w:tbl>
    <w:p w14:paraId="7AC006F4" w14:textId="77777777" w:rsidR="00D57258" w:rsidRPr="00C70209" w:rsidRDefault="00D57258" w:rsidP="00D57258">
      <w:pPr>
        <w:rPr>
          <w:lang w:eastAsia="en-GB"/>
        </w:rPr>
      </w:pPr>
    </w:p>
    <w:p w14:paraId="33D7AEF6" w14:textId="77777777" w:rsidR="00D57258" w:rsidRPr="00C70209" w:rsidRDefault="00D57258" w:rsidP="00D57258">
      <w:pPr>
        <w:pStyle w:val="BodyText"/>
        <w:rPr>
          <w:rFonts w:eastAsia="MS Mincho"/>
        </w:rPr>
      </w:pPr>
      <w:r w:rsidRPr="00C70209">
        <w:rPr>
          <w:rFonts w:eastAsia="MS Mincho"/>
        </w:rPr>
        <w:t>This volume covers all the research questions. Volume 2 of the technical report presents the related appendixes.</w:t>
      </w:r>
    </w:p>
    <w:p w14:paraId="745FD1A1" w14:textId="2813B439" w:rsidR="00D57258" w:rsidRPr="00C70209" w:rsidRDefault="00D57258" w:rsidP="00D57258">
      <w:pPr>
        <w:pStyle w:val="Bulletintro"/>
        <w:rPr>
          <w:lang w:val="en-AU" w:eastAsia="en-GB"/>
        </w:rPr>
      </w:pPr>
      <w:r w:rsidRPr="00C70209">
        <w:rPr>
          <w:lang w:val="en-AU" w:eastAsia="en-GB"/>
        </w:rPr>
        <w:t xml:space="preserve">The document </w:t>
      </w:r>
      <w:r w:rsidRPr="00C70209">
        <w:rPr>
          <w:i/>
          <w:lang w:val="en-AU" w:eastAsia="en-GB"/>
        </w:rPr>
        <w:t>Patient blood management guidelines:</w:t>
      </w:r>
      <w:r w:rsidRPr="00C70209">
        <w:rPr>
          <w:lang w:val="en-AU" w:eastAsia="en-GB"/>
        </w:rPr>
        <w:t xml:space="preserve"> </w:t>
      </w:r>
      <w:r w:rsidRPr="00C70209">
        <w:rPr>
          <w:rStyle w:val="Emphasis"/>
          <w:lang w:val="en-AU"/>
        </w:rPr>
        <w:t>Module 6 –</w:t>
      </w:r>
      <w:r w:rsidR="002C195B" w:rsidRPr="00C70209">
        <w:rPr>
          <w:rStyle w:val="Emphasis"/>
          <w:lang w:val="en-AU"/>
        </w:rPr>
        <w:t xml:space="preserve"> Neonatal and paediatrics </w:t>
      </w:r>
      <w:r w:rsidRPr="00C70209">
        <w:rPr>
          <w:lang w:val="en-AU" w:eastAsia="en-GB"/>
        </w:rPr>
        <w:t>gives information on:</w:t>
      </w:r>
    </w:p>
    <w:p w14:paraId="1AFA0B85" w14:textId="77777777" w:rsidR="00D57258" w:rsidRPr="00C70209" w:rsidRDefault="00D57258" w:rsidP="00130F03">
      <w:pPr>
        <w:pStyle w:val="Bullet6"/>
      </w:pPr>
      <w:r w:rsidRPr="00C70209">
        <w:t>governance arrangements for the guidelines</w:t>
      </w:r>
    </w:p>
    <w:p w14:paraId="0598B4BA" w14:textId="77777777" w:rsidR="00D57258" w:rsidRPr="00C70209" w:rsidRDefault="00D57258" w:rsidP="00130F03">
      <w:pPr>
        <w:pStyle w:val="Bullet6"/>
      </w:pPr>
      <w:r w:rsidRPr="00C70209">
        <w:t>committee memberships and affiliations</w:t>
      </w:r>
    </w:p>
    <w:p w14:paraId="4E59FB04" w14:textId="77777777" w:rsidR="00D57258" w:rsidRPr="00C70209" w:rsidRDefault="00D57258" w:rsidP="00130F03">
      <w:pPr>
        <w:pStyle w:val="Bullet6"/>
      </w:pPr>
      <w:r w:rsidRPr="00C70209">
        <w:t>the background research team.</w:t>
      </w:r>
    </w:p>
    <w:p w14:paraId="6563D5DE" w14:textId="77777777" w:rsidR="00B30DCE" w:rsidRPr="00C70209" w:rsidRDefault="00B30DCE" w:rsidP="00926E69">
      <w:pPr>
        <w:spacing w:after="200" w:line="276" w:lineRule="auto"/>
        <w:ind w:left="0"/>
      </w:pPr>
    </w:p>
    <w:p w14:paraId="421087CE" w14:textId="77777777" w:rsidR="00B30DCE" w:rsidRPr="00C70209" w:rsidRDefault="00B30DCE" w:rsidP="00926E69">
      <w:pPr>
        <w:spacing w:after="200" w:line="276" w:lineRule="auto"/>
        <w:ind w:left="0"/>
        <w:sectPr w:rsidR="00B30DCE" w:rsidRPr="00C70209" w:rsidSect="00130F03">
          <w:headerReference w:type="even" r:id="rId14"/>
          <w:headerReference w:type="default" r:id="rId15"/>
          <w:footerReference w:type="default" r:id="rId16"/>
          <w:headerReference w:type="first" r:id="rId17"/>
          <w:footnotePr>
            <w:numFmt w:val="lowerLetter"/>
          </w:footnotePr>
          <w:pgSz w:w="11906" w:h="16838" w:code="9"/>
          <w:pgMar w:top="1440" w:right="1440" w:bottom="1440" w:left="1440" w:header="709" w:footer="709" w:gutter="0"/>
          <w:pgNumType w:start="1"/>
          <w:cols w:space="708"/>
          <w:docGrid w:linePitch="326"/>
        </w:sectPr>
      </w:pPr>
    </w:p>
    <w:p w14:paraId="0F36C1BB" w14:textId="77777777" w:rsidR="00F4446E" w:rsidRPr="00C70209" w:rsidRDefault="00F4446E" w:rsidP="00F4446E">
      <w:pPr>
        <w:pStyle w:val="Heading1"/>
      </w:pPr>
      <w:bookmarkStart w:id="83" w:name="_Toc427746816"/>
      <w:r w:rsidRPr="00C70209">
        <w:t>Methods</w:t>
      </w:r>
      <w:bookmarkEnd w:id="83"/>
    </w:p>
    <w:p w14:paraId="73886595" w14:textId="58C3D1B0" w:rsidR="00FC791E" w:rsidRPr="00C70209" w:rsidRDefault="00FC791E" w:rsidP="00FC791E">
      <w:pPr>
        <w:pStyle w:val="Heading2"/>
        <w:rPr>
          <w:lang w:val="en-AU"/>
        </w:rPr>
      </w:pPr>
      <w:bookmarkStart w:id="84" w:name="_Toc427746817"/>
      <w:r w:rsidRPr="00C70209">
        <w:rPr>
          <w:lang w:val="en-AU"/>
        </w:rPr>
        <w:t>Research question development</w:t>
      </w:r>
      <w:bookmarkEnd w:id="84"/>
    </w:p>
    <w:p w14:paraId="2C2E9A40" w14:textId="77777777" w:rsidR="00FC791E" w:rsidRPr="00C70209" w:rsidRDefault="00FC791E" w:rsidP="00FC791E">
      <w:pPr>
        <w:pStyle w:val="BodyText"/>
        <w:rPr>
          <w:rFonts w:eastAsia="MS Mincho"/>
        </w:rPr>
      </w:pPr>
      <w:r w:rsidRPr="00C70209">
        <w:rPr>
          <w:rFonts w:eastAsia="MS Mincho"/>
        </w:rPr>
        <w:t>An Expert Working Group (EWG) met for the first time in July 2008. At this meeting members were provided with a comprehensive analysis of existing guidelines relevant to the clinical areas of focus. An independent systematic review expert provided a detailed presentation on framing clinical questions for systematic review. EWG members self-nominated to participate in relevant areas of clinical focus for each module. This action formed the basis for the establishment of a Consumer/Clinical Reference Group (CRG) for each module.</w:t>
      </w:r>
    </w:p>
    <w:p w14:paraId="12E057B4" w14:textId="6FA475E1" w:rsidR="00FC791E" w:rsidRPr="00C70209" w:rsidRDefault="00FC791E" w:rsidP="00FC791E">
      <w:pPr>
        <w:pStyle w:val="BodyText"/>
        <w:rPr>
          <w:rFonts w:eastAsia="MS Mincho"/>
        </w:rPr>
      </w:pPr>
      <w:r w:rsidRPr="00C70209">
        <w:rPr>
          <w:rFonts w:eastAsia="MS Mincho"/>
        </w:rPr>
        <w:t xml:space="preserve">Following the July 2008 meeting, members of each CRG generated questions to be considered for inclusion in their respective guidelines. Before the next meeting, CRG members discussed first-draft questions, and acknowledged that question content would </w:t>
      </w:r>
      <w:r w:rsidR="002C195B" w:rsidRPr="00C70209">
        <w:rPr>
          <w:rFonts w:eastAsia="MS Mincho"/>
        </w:rPr>
        <w:t xml:space="preserve">mean that there was a need to consider </w:t>
      </w:r>
      <w:r w:rsidRPr="00C70209">
        <w:rPr>
          <w:rFonts w:eastAsia="MS Mincho"/>
        </w:rPr>
        <w:t xml:space="preserve">expanding </w:t>
      </w:r>
      <w:r w:rsidR="002C195B" w:rsidRPr="00C70209">
        <w:rPr>
          <w:rFonts w:eastAsia="MS Mincho"/>
        </w:rPr>
        <w:t xml:space="preserve">the </w:t>
      </w:r>
      <w:r w:rsidRPr="00C70209">
        <w:rPr>
          <w:rFonts w:eastAsia="MS Mincho"/>
        </w:rPr>
        <w:t>CRG memberships to ensure relevant clinical and consumer representation. CRG members agreed that it would be appropriate to circulate draft questions to relevant clinical colleges and societies for input and feedback at an early stage</w:t>
      </w:r>
      <w:r w:rsidR="002C195B" w:rsidRPr="00C70209">
        <w:rPr>
          <w:rFonts w:eastAsia="MS Mincho"/>
        </w:rPr>
        <w:t>,</w:t>
      </w:r>
      <w:r w:rsidRPr="00C70209">
        <w:rPr>
          <w:rFonts w:eastAsia="MS Mincho"/>
        </w:rPr>
        <w:t xml:space="preserve"> and before inclusion in a statement of requirement for a systematic reviewer.</w:t>
      </w:r>
    </w:p>
    <w:p w14:paraId="43914EAF" w14:textId="134B2876" w:rsidR="00FC791E" w:rsidRPr="00C70209" w:rsidRDefault="00FC791E" w:rsidP="00FC791E">
      <w:pPr>
        <w:pStyle w:val="BodyText"/>
        <w:rPr>
          <w:rFonts w:eastAsia="MS Mincho"/>
        </w:rPr>
      </w:pPr>
      <w:r w:rsidRPr="00C70209">
        <w:rPr>
          <w:rFonts w:eastAsia="MS Mincho"/>
        </w:rPr>
        <w:t xml:space="preserve">The EWG met in September 2008 to further develop and prioritise the proposed questions. During the development of research questions, it became apparent that several questions would be relevant for systematic review for all modules (Phases I to III). These became known as generic questions; six </w:t>
      </w:r>
      <w:r w:rsidR="002C195B" w:rsidRPr="00C70209">
        <w:rPr>
          <w:rFonts w:eastAsia="MS Mincho"/>
        </w:rPr>
        <w:t>such questions</w:t>
      </w:r>
      <w:r w:rsidRPr="00C70209">
        <w:rPr>
          <w:rFonts w:eastAsia="MS Mincho"/>
        </w:rPr>
        <w:t xml:space="preserve"> were ultimately developed.</w:t>
      </w:r>
    </w:p>
    <w:p w14:paraId="3884758D" w14:textId="77777777" w:rsidR="00FC791E" w:rsidRPr="00C70209" w:rsidRDefault="00FC791E" w:rsidP="00FC791E">
      <w:pPr>
        <w:pStyle w:val="BodyText"/>
      </w:pPr>
      <w:r w:rsidRPr="00C70209">
        <w:rPr>
          <w:rFonts w:eastAsia="MS Mincho"/>
        </w:rPr>
        <w:t>Another two workshop meetings were held in November 2008. All EWG members attended these meetings, where questions were further prioritised, combined and refined. In January 2009, a meeting of the CRG Chairs finalised questions that were subsequently provided to systematic reviewers.</w:t>
      </w:r>
    </w:p>
    <w:p w14:paraId="4C9E843A" w14:textId="713D0F05" w:rsidR="00FC791E" w:rsidRPr="00C70209" w:rsidRDefault="00FC791E" w:rsidP="00FC791E">
      <w:pPr>
        <w:pStyle w:val="BodyText"/>
        <w:rPr>
          <w:rFonts w:eastAsia="MS Mincho"/>
        </w:rPr>
      </w:pPr>
      <w:r w:rsidRPr="00C70209">
        <w:rPr>
          <w:rFonts w:eastAsia="MS Mincho"/>
        </w:rPr>
        <w:t xml:space="preserve">This process resulted in </w:t>
      </w:r>
      <w:r w:rsidRPr="00C70209">
        <w:rPr>
          <w:rFonts w:eastAsia="MS Mincho"/>
          <w:i/>
        </w:rPr>
        <w:t>generic</w:t>
      </w:r>
      <w:r w:rsidR="002C195B" w:rsidRPr="00C70209">
        <w:rPr>
          <w:rFonts w:eastAsia="MS Mincho"/>
          <w:i/>
        </w:rPr>
        <w:t xml:space="preserve"> foreground questions</w:t>
      </w:r>
      <w:r w:rsidRPr="00C70209">
        <w:rPr>
          <w:rFonts w:eastAsia="MS Mincho"/>
          <w:i/>
        </w:rPr>
        <w:t xml:space="preserve"> </w:t>
      </w:r>
      <w:r w:rsidRPr="00C70209">
        <w:t xml:space="preserve">(i.e. relevant to all six modules in the series) </w:t>
      </w:r>
      <w:r w:rsidRPr="00C70209">
        <w:rPr>
          <w:rFonts w:eastAsia="MS Mincho"/>
        </w:rPr>
        <w:t xml:space="preserve">and </w:t>
      </w:r>
      <w:r w:rsidRPr="00C70209">
        <w:rPr>
          <w:rFonts w:eastAsia="MS Mincho"/>
          <w:i/>
        </w:rPr>
        <w:t>specific</w:t>
      </w:r>
      <w:r w:rsidR="002C195B" w:rsidRPr="00C70209">
        <w:rPr>
          <w:rFonts w:eastAsia="MS Mincho"/>
          <w:i/>
        </w:rPr>
        <w:t xml:space="preserve"> foreground questions</w:t>
      </w:r>
      <w:r w:rsidRPr="00C70209">
        <w:rPr>
          <w:rFonts w:eastAsia="MS Mincho"/>
        </w:rPr>
        <w:t xml:space="preserve"> </w:t>
      </w:r>
      <w:r w:rsidRPr="00C70209">
        <w:t xml:space="preserve">(i.e. specific to each module) </w:t>
      </w:r>
      <w:r w:rsidRPr="00C70209">
        <w:rPr>
          <w:rFonts w:eastAsia="MS Mincho"/>
        </w:rPr>
        <w:t>for systematic review</w:t>
      </w:r>
      <w:r w:rsidR="002C195B" w:rsidRPr="00C70209">
        <w:rPr>
          <w:rFonts w:eastAsia="MS Mincho"/>
        </w:rPr>
        <w:t>,</w:t>
      </w:r>
      <w:r w:rsidRPr="00C70209">
        <w:rPr>
          <w:rFonts w:eastAsia="MS Mincho"/>
        </w:rPr>
        <w:t xml:space="preserve"> and questions for background research. The background questions were to be addressed through general research undertaken by registrars supervised by CRG members. Background questions were designed to provide general information for the guidelines and to assist in providing generalised clinical practice tips</w:t>
      </w:r>
      <w:r w:rsidR="002C195B" w:rsidRPr="00C70209">
        <w:rPr>
          <w:rFonts w:eastAsia="MS Mincho"/>
        </w:rPr>
        <w:t>, in the form of expert opinion points</w:t>
      </w:r>
      <w:r w:rsidRPr="00C70209">
        <w:rPr>
          <w:rFonts w:eastAsia="MS Mincho"/>
        </w:rPr>
        <w:t xml:space="preserve">. </w:t>
      </w:r>
      <w:r w:rsidR="002C195B" w:rsidRPr="00C70209">
        <w:rPr>
          <w:rFonts w:eastAsia="MS Mincho"/>
        </w:rPr>
        <w:t xml:space="preserve">The questions </w:t>
      </w:r>
      <w:r w:rsidRPr="00C70209">
        <w:rPr>
          <w:rFonts w:eastAsia="MS Mincho"/>
        </w:rPr>
        <w:t>were intended to capture information that was considered to fall outside the scope of the foreground questions addressed by the systematic literature review. Foreground and background questions were further refined through consultation among the systematic reviewers and technical writer, the CRG, the National Blood Authority (NBA) and the independent systematic review expert.</w:t>
      </w:r>
    </w:p>
    <w:p w14:paraId="78439562" w14:textId="2459FD8D" w:rsidR="00FC791E" w:rsidRPr="00C70209" w:rsidRDefault="00FC791E" w:rsidP="00FC791E">
      <w:pPr>
        <w:pStyle w:val="BodyText"/>
        <w:rPr>
          <w:rFonts w:eastAsia="MS Mincho" w:cs="Arial"/>
          <w:szCs w:val="24"/>
        </w:rPr>
      </w:pPr>
      <w:r w:rsidRPr="00C70209">
        <w:rPr>
          <w:rFonts w:eastAsia="MS Mincho" w:cs="Arial"/>
          <w:szCs w:val="24"/>
        </w:rPr>
        <w:t xml:space="preserve">Research questions were developed for all but the critical care module. The requirement for this module was </w:t>
      </w:r>
      <w:r w:rsidR="002C195B" w:rsidRPr="00C70209">
        <w:rPr>
          <w:rFonts w:eastAsia="MS Mincho" w:cs="Arial"/>
          <w:szCs w:val="24"/>
        </w:rPr>
        <w:t xml:space="preserve">only </w:t>
      </w:r>
      <w:r w:rsidRPr="00C70209">
        <w:rPr>
          <w:rFonts w:eastAsia="MS Mincho" w:cs="Arial"/>
          <w:szCs w:val="24"/>
        </w:rPr>
        <w:t>identified after the initial systematic review for Phase I had commenced.</w:t>
      </w:r>
    </w:p>
    <w:p w14:paraId="53C6DB85" w14:textId="2B60DFF1" w:rsidR="00FC791E" w:rsidRPr="00C70209" w:rsidRDefault="002C195B" w:rsidP="00FC791E">
      <w:pPr>
        <w:pStyle w:val="BodyText"/>
        <w:rPr>
          <w:rFonts w:eastAsia="MS Mincho" w:cs="Arial"/>
          <w:szCs w:val="24"/>
        </w:rPr>
      </w:pPr>
      <w:r w:rsidRPr="00C70209">
        <w:rPr>
          <w:rFonts w:eastAsia="MS Mincho" w:cs="Arial"/>
          <w:szCs w:val="24"/>
        </w:rPr>
        <w:t xml:space="preserve">The intervention </w:t>
      </w:r>
      <w:r w:rsidR="00FC791E" w:rsidRPr="00C70209">
        <w:rPr>
          <w:rFonts w:eastAsia="MS Mincho" w:cs="Arial"/>
          <w:szCs w:val="24"/>
        </w:rPr>
        <w:t>questions were intended to determine the effects on patient outcomes of various strategies that can be used in patient blood management. The aetiology question was designed to determine whether the risk factor anaemia causes adverse outcomes. The prognostic question was concerned with clinical information that predicts outcomes.</w:t>
      </w:r>
    </w:p>
    <w:p w14:paraId="0EE04E04" w14:textId="77777777" w:rsidR="00FC791E" w:rsidRPr="00C70209" w:rsidRDefault="00FC791E" w:rsidP="00FC791E">
      <w:pPr>
        <w:pStyle w:val="Heading3"/>
      </w:pPr>
      <w:bookmarkStart w:id="85" w:name="_Toc398542748"/>
      <w:bookmarkStart w:id="86" w:name="_Toc427746818"/>
      <w:r w:rsidRPr="00C70209">
        <w:t>Foreground research questions</w:t>
      </w:r>
      <w:bookmarkEnd w:id="85"/>
      <w:bookmarkEnd w:id="86"/>
    </w:p>
    <w:p w14:paraId="4E1DBAFB" w14:textId="14ECB160" w:rsidR="00FC791E" w:rsidRPr="00C70209" w:rsidRDefault="00FC791E" w:rsidP="00FC791E">
      <w:pPr>
        <w:pStyle w:val="BodyText"/>
        <w:rPr>
          <w:lang w:eastAsia="en-GB"/>
        </w:rPr>
      </w:pPr>
      <w:r w:rsidRPr="00C70209">
        <w:t>Research questions to be investigated in the neonatal and paediatrics module were reviewed or developed by the CRG at an initial face-to-face workshop held on 18–19</w:t>
      </w:r>
      <w:r w:rsidR="000F779F" w:rsidRPr="00C70209">
        <w:t> </w:t>
      </w:r>
      <w:r w:rsidRPr="00C70209">
        <w:t>February</w:t>
      </w:r>
      <w:r w:rsidR="000F779F" w:rsidRPr="00C70209">
        <w:t> </w:t>
      </w:r>
      <w:r w:rsidRPr="00C70209">
        <w:t>2013. Generic research questions and a specific research question were developed and refined at the workshop, and were then further refined via email correspondence and during teleconferences held between February and 7</w:t>
      </w:r>
      <w:r w:rsidR="000F779F" w:rsidRPr="00C70209">
        <w:t> </w:t>
      </w:r>
      <w:r w:rsidRPr="00C70209">
        <w:t>June</w:t>
      </w:r>
      <w:r w:rsidR="000F779F" w:rsidRPr="00C70209">
        <w:t> </w:t>
      </w:r>
      <w:r w:rsidRPr="00C70209">
        <w:t>2013. A second face-to-face workshop was held on 18</w:t>
      </w:r>
      <w:r w:rsidR="002C195B" w:rsidRPr="00C70209">
        <w:t>–</w:t>
      </w:r>
      <w:r w:rsidRPr="00C70209">
        <w:t>19</w:t>
      </w:r>
      <w:r w:rsidR="000F779F" w:rsidRPr="00C70209">
        <w:t> November 2013</w:t>
      </w:r>
      <w:r w:rsidRPr="00C70209">
        <w:t xml:space="preserve"> to further clarify the research questions and help refine the systematic literature search strategies.</w:t>
      </w:r>
    </w:p>
    <w:p w14:paraId="659B0C9E" w14:textId="77777777" w:rsidR="00FC791E" w:rsidRPr="00C70209" w:rsidRDefault="00FC791E" w:rsidP="00FC791E">
      <w:pPr>
        <w:pStyle w:val="BodyText"/>
        <w:rPr>
          <w:lang w:eastAsia="en-GB"/>
        </w:rPr>
      </w:pPr>
      <w:r w:rsidRPr="00C70209">
        <w:rPr>
          <w:lang w:eastAsia="en-GB"/>
        </w:rPr>
        <w:t>There are four foreground research questions for this module. Questions 1–3 are generic questions (relevant to all six modules of these guidelines), whereas Question 4 is specific to this module:</w:t>
      </w:r>
    </w:p>
    <w:p w14:paraId="083FF6A6" w14:textId="0B77C39F" w:rsidR="00FC791E" w:rsidRPr="00C70209" w:rsidRDefault="00FC791E" w:rsidP="00130F03">
      <w:pPr>
        <w:pStyle w:val="Bullet6"/>
      </w:pPr>
      <w:r w:rsidRPr="00C70209">
        <w:rPr>
          <w:i/>
        </w:rPr>
        <w:t>Question 1</w:t>
      </w:r>
      <w:r w:rsidRPr="00C70209">
        <w:t xml:space="preserve"> – In paediatric/neonatal patients, what is the effect of </w:t>
      </w:r>
      <w:r w:rsidR="00CC43D8" w:rsidRPr="00C70209">
        <w:t>red blood cell (RBC)</w:t>
      </w:r>
      <w:r w:rsidRPr="00C70209">
        <w:t xml:space="preserve"> (allogeneic) transfusion on patient outcomes? (Interventional question)</w:t>
      </w:r>
    </w:p>
    <w:p w14:paraId="18E5EB57" w14:textId="77777777" w:rsidR="00FC791E" w:rsidRPr="00C70209" w:rsidRDefault="00FC791E" w:rsidP="00130F03">
      <w:pPr>
        <w:pStyle w:val="Bullet6"/>
        <w:rPr>
          <w:i/>
        </w:rPr>
      </w:pPr>
      <w:r w:rsidRPr="00C70209">
        <w:rPr>
          <w:i/>
        </w:rPr>
        <w:t>Question 2</w:t>
      </w:r>
      <w:r w:rsidRPr="00C70209">
        <w:t xml:space="preserve"> – In paediatric/neonatal patients, what is the effect of non-transfusion interventions to increase haemoglobin (Hb) concentration on morbidity, mortality and need for RBC blood transfusion? (Interventional question)</w:t>
      </w:r>
    </w:p>
    <w:p w14:paraId="47822273" w14:textId="77777777" w:rsidR="00FC791E" w:rsidRPr="00C70209" w:rsidRDefault="00FC791E" w:rsidP="00130F03">
      <w:pPr>
        <w:pStyle w:val="Bullet6"/>
      </w:pPr>
      <w:r w:rsidRPr="00C70209">
        <w:rPr>
          <w:i/>
        </w:rPr>
        <w:t xml:space="preserve">Question 3 – </w:t>
      </w:r>
      <w:r w:rsidRPr="00C70209">
        <w:t>In paediatric/neonatal patients, what is the effect of fresh frozen plasma (FFP), cryoprecipitate, fibrinogen concentrate, and/or platelet transfusion on patient outcomes? (Interventional question)</w:t>
      </w:r>
    </w:p>
    <w:p w14:paraId="6670784E" w14:textId="77777777" w:rsidR="00FC791E" w:rsidRPr="00C70209" w:rsidRDefault="00FC791E" w:rsidP="00130F03">
      <w:pPr>
        <w:pStyle w:val="Bullet12"/>
      </w:pPr>
      <w:r w:rsidRPr="00C70209">
        <w:rPr>
          <w:i/>
        </w:rPr>
        <w:t xml:space="preserve">Question 4 – </w:t>
      </w:r>
      <w:r w:rsidRPr="00C70209">
        <w:t>In paediatric/neonatal patients, what is the effect of strategies that aim to minimise blood loss on morbidity, mortality, or the need for RBC transfusion? (Interventional question)</w:t>
      </w:r>
    </w:p>
    <w:p w14:paraId="03C44313" w14:textId="0B0901BE" w:rsidR="00FC791E" w:rsidRPr="00C70209" w:rsidRDefault="00FC791E" w:rsidP="00FC791E">
      <w:pPr>
        <w:pStyle w:val="BodyText"/>
      </w:pPr>
      <w:r w:rsidRPr="00C70209">
        <w:t>When describing the patient population of interest through the module and technical reports, the term ‘neonate’ was used to reflect the evidence when referring to the newborn</w:t>
      </w:r>
      <w:r w:rsidR="002C195B" w:rsidRPr="00C70209">
        <w:t xml:space="preserve">; it </w:t>
      </w:r>
      <w:r w:rsidRPr="00C70209">
        <w:t>specifically refers to a defined period of time up to 28 days following birth. The term ‘preterm’ was used to describe patients born before 37 weeks gestational age. The specific gestational age of the preterms was reported where available. In some cases, the evidence refers to both preterm and term infants. This population is discussed according to birth weight. The term ‘infants’ was used to refer to those aged between 1 and 24 months, ‘children’ were those aged between 2 and 12 years, and ‘adolescents’ were those aged between 13 and 18 years. The term ‘paediatric’ was used to encompass all infants, children and adolescents.</w:t>
      </w:r>
    </w:p>
    <w:p w14:paraId="1B4DD13F" w14:textId="77777777" w:rsidR="00FC791E" w:rsidRPr="00C70209" w:rsidRDefault="00FC791E" w:rsidP="00FC791E">
      <w:pPr>
        <w:pStyle w:val="BodyText"/>
      </w:pPr>
      <w:r w:rsidRPr="00C70209">
        <w:rPr>
          <w:lang w:eastAsia="en-GB"/>
        </w:rPr>
        <w:t xml:space="preserve">Two questions were excluded from the Phase II and Phase III modules because </w:t>
      </w:r>
      <w:r w:rsidRPr="00C70209">
        <w:t xml:space="preserve">they were not interventional questions; hence, clinical recommendations could not easily be made. </w:t>
      </w:r>
      <w:r w:rsidRPr="00C70209">
        <w:rPr>
          <w:lang w:eastAsia="en-GB"/>
        </w:rPr>
        <w:t>The first was</w:t>
      </w:r>
      <w:r w:rsidRPr="00C70209">
        <w:t xml:space="preserve"> an aetiological question (</w:t>
      </w:r>
      <w:r w:rsidRPr="00C70209">
        <w:rPr>
          <w:lang w:eastAsia="en-GB"/>
        </w:rPr>
        <w:t xml:space="preserve">Is </w:t>
      </w:r>
      <w:r w:rsidRPr="00C70209">
        <w:t>anaemia</w:t>
      </w:r>
      <w:r w:rsidRPr="00C70209">
        <w:rPr>
          <w:lang w:eastAsia="en-GB"/>
        </w:rPr>
        <w:t xml:space="preserve"> an independent risk factor for adverse outcomes?) and the other was a prognostic question (A</w:t>
      </w:r>
      <w:r w:rsidRPr="00C70209">
        <w:t>t what international normalised ratio (INR) (or prothrombin time [PT]/partial thromboplastin time [APTT]) for FFP, fibrinogen level for cryoprecipitate, platelet count for platelets concentrates should patients be transfused to avoid risks of significant adverse events?).</w:t>
      </w:r>
    </w:p>
    <w:p w14:paraId="13613136" w14:textId="77777777" w:rsidR="00FC791E" w:rsidRPr="00C70209" w:rsidRDefault="00FC791E" w:rsidP="00FC791E">
      <w:pPr>
        <w:pStyle w:val="BodyText"/>
      </w:pPr>
      <w:r w:rsidRPr="00C70209">
        <w:rPr>
          <w:rFonts w:eastAsia="MS Mincho"/>
        </w:rPr>
        <w:t>One further question (What is the effect of rFVIIa [prophylaxis or treatment] on morbidity, mor</w:t>
      </w:r>
      <w:r w:rsidRPr="00C70209">
        <w:rPr>
          <w:rFonts w:eastAsia="MS Mincho"/>
          <w:color w:val="auto"/>
        </w:rPr>
        <w:t>t</w:t>
      </w:r>
      <w:r w:rsidRPr="00C70209">
        <w:rPr>
          <w:rFonts w:eastAsia="MS Mincho"/>
        </w:rPr>
        <w:t xml:space="preserve">ality and transfusion rate?) was not covered in the Phase II modules </w:t>
      </w:r>
      <w:r w:rsidRPr="00C70209">
        <w:t>because it had already been covered in Phase I. This question was excluded as a separate question from the Phase III modules, but rFVIIa was included as an intervention within the specific question (i.e. Question 4).</w:t>
      </w:r>
    </w:p>
    <w:p w14:paraId="12A9977F" w14:textId="77777777" w:rsidR="00FC791E" w:rsidRPr="00C70209" w:rsidRDefault="00FC791E" w:rsidP="00FC791E">
      <w:pPr>
        <w:pStyle w:val="BodyText"/>
        <w:rPr>
          <w:rFonts w:eastAsia="MS Mincho"/>
        </w:rPr>
      </w:pPr>
      <w:r w:rsidRPr="00C70209">
        <w:rPr>
          <w:rFonts w:eastAsia="MS Mincho"/>
        </w:rPr>
        <w:t xml:space="preserve">Details of research question criteria are presented in </w:t>
      </w:r>
      <w:r w:rsidRPr="00C70209">
        <w:rPr>
          <w:rFonts w:eastAsia="MS Mincho"/>
          <w:b/>
          <w:bCs/>
        </w:rPr>
        <w:t>Appendix 1</w:t>
      </w:r>
      <w:r w:rsidRPr="00C70209">
        <w:rPr>
          <w:rFonts w:eastAsia="MS Mincho"/>
        </w:rPr>
        <w:t xml:space="preserve"> of this volume.</w:t>
      </w:r>
    </w:p>
    <w:p w14:paraId="0F25A36E" w14:textId="77777777" w:rsidR="00FC791E" w:rsidRPr="00C70209" w:rsidRDefault="00FC791E" w:rsidP="00FC791E">
      <w:pPr>
        <w:pStyle w:val="Heading3"/>
      </w:pPr>
      <w:bookmarkStart w:id="87" w:name="_Toc322095132"/>
      <w:bookmarkStart w:id="88" w:name="_Toc398542749"/>
      <w:bookmarkStart w:id="89" w:name="_Toc427746819"/>
      <w:bookmarkStart w:id="90" w:name="_Toc248302913"/>
      <w:bookmarkStart w:id="91" w:name="_Toc248895986"/>
      <w:r w:rsidRPr="00C70209">
        <w:t>Background research question</w:t>
      </w:r>
      <w:bookmarkEnd w:id="87"/>
      <w:r w:rsidRPr="00C70209">
        <w:t>s</w:t>
      </w:r>
      <w:bookmarkEnd w:id="88"/>
      <w:bookmarkEnd w:id="89"/>
    </w:p>
    <w:p w14:paraId="31FB6098" w14:textId="77777777" w:rsidR="00FC791E" w:rsidRPr="00C70209" w:rsidRDefault="00FC791E" w:rsidP="00FC791E">
      <w:pPr>
        <w:pStyle w:val="BodyText"/>
        <w:rPr>
          <w:lang w:eastAsia="en-GB"/>
        </w:rPr>
      </w:pPr>
      <w:r w:rsidRPr="00C70209">
        <w:rPr>
          <w:lang w:eastAsia="en-GB"/>
        </w:rPr>
        <w:t>The background research questions developed for paediatric/neonatal patient blood management were:</w:t>
      </w:r>
    </w:p>
    <w:p w14:paraId="3AF026E3" w14:textId="2123919B" w:rsidR="000D7CA9" w:rsidRPr="00C70209" w:rsidRDefault="000D7CA9" w:rsidP="00AB0F82">
      <w:pPr>
        <w:pStyle w:val="Bullet6"/>
      </w:pPr>
      <w:r w:rsidRPr="00C70209">
        <w:rPr>
          <w:i/>
        </w:rPr>
        <w:t xml:space="preserve">Background Question 1 </w:t>
      </w:r>
      <w:r w:rsidRPr="00C70209">
        <w:t>– For paediatric, neonatal or fetal patients, does selection of specific blood products, when compared with routine blood products improve outcomes?</w:t>
      </w:r>
    </w:p>
    <w:p w14:paraId="2A1097C6" w14:textId="575D6C31" w:rsidR="000D7CA9" w:rsidRPr="00C70209" w:rsidRDefault="000D7CA9" w:rsidP="00AB0F82">
      <w:pPr>
        <w:pStyle w:val="Bullet6"/>
      </w:pPr>
      <w:r w:rsidRPr="00C70209">
        <w:rPr>
          <w:i/>
        </w:rPr>
        <w:t xml:space="preserve">Background Question 2 </w:t>
      </w:r>
      <w:r w:rsidRPr="00C70209">
        <w:t>– In fetuses at risk for thrombocytopenia or anaemia, do particular strategies for detection, intrauterine transfusion and other management improve outcomes and/or reduce the need for neonatal transfusion?</w:t>
      </w:r>
    </w:p>
    <w:p w14:paraId="599B6171" w14:textId="4698B211" w:rsidR="000D7CA9" w:rsidRPr="00C70209" w:rsidRDefault="000D7CA9" w:rsidP="00AB0F82">
      <w:pPr>
        <w:pStyle w:val="Bullet6"/>
      </w:pPr>
      <w:r w:rsidRPr="00C70209">
        <w:rPr>
          <w:i/>
        </w:rPr>
        <w:t xml:space="preserve">Background Question 3 </w:t>
      </w:r>
      <w:r w:rsidRPr="00C70209">
        <w:t>– Do non-pharmacologic strategies for minimisation of blood loss from sampling reduce the need for red cell transfusion?</w:t>
      </w:r>
    </w:p>
    <w:p w14:paraId="38F61613" w14:textId="6AF400BA" w:rsidR="000D7CA9" w:rsidRPr="00C70209" w:rsidRDefault="000D7CA9" w:rsidP="00AB0F82">
      <w:pPr>
        <w:pStyle w:val="Bullet6"/>
      </w:pPr>
      <w:r w:rsidRPr="00C70209">
        <w:rPr>
          <w:i/>
        </w:rPr>
        <w:t xml:space="preserve">Background Question 4 </w:t>
      </w:r>
      <w:r w:rsidRPr="00C70209">
        <w:t>– In perioperative neonatal and paediatric patients needing cardiac surgery, do strategies to minimise blood loss reduce the need for transfusion?</w:t>
      </w:r>
    </w:p>
    <w:p w14:paraId="0810FF8E" w14:textId="408725ED" w:rsidR="00130F03" w:rsidRPr="00C70209" w:rsidRDefault="000D7CA9" w:rsidP="00AB0F82">
      <w:pPr>
        <w:pStyle w:val="Bullet6"/>
      </w:pPr>
      <w:r w:rsidRPr="00C70209">
        <w:rPr>
          <w:i/>
        </w:rPr>
        <w:t xml:space="preserve">Background Question 5 </w:t>
      </w:r>
      <w:r w:rsidRPr="00C70209">
        <w:t>–</w:t>
      </w:r>
      <w:r w:rsidR="00E2182A" w:rsidRPr="00C70209">
        <w:t xml:space="preserve"> What recommendations should be made for the detection, diagnosis and management of iron deficiency a</w:t>
      </w:r>
      <w:r w:rsidR="006441B7" w:rsidRPr="00C70209">
        <w:t>naemia in neonates and children?</w:t>
      </w:r>
    </w:p>
    <w:p w14:paraId="652D4BF8" w14:textId="77777777" w:rsidR="00FC791E" w:rsidRPr="00C70209" w:rsidRDefault="00FC791E" w:rsidP="00FC791E">
      <w:pPr>
        <w:pStyle w:val="Heading3"/>
      </w:pPr>
      <w:bookmarkStart w:id="92" w:name="_Toc322095133"/>
      <w:bookmarkStart w:id="93" w:name="_Toc398542750"/>
      <w:bookmarkStart w:id="94" w:name="_Toc427746820"/>
      <w:bookmarkEnd w:id="90"/>
      <w:bookmarkEnd w:id="91"/>
      <w:r w:rsidRPr="00C70209">
        <w:t>Aboriginal and Torres Strait Islander populations</w:t>
      </w:r>
      <w:bookmarkEnd w:id="92"/>
      <w:bookmarkEnd w:id="93"/>
      <w:bookmarkEnd w:id="94"/>
    </w:p>
    <w:p w14:paraId="15C8615B" w14:textId="65B92826" w:rsidR="00FC791E" w:rsidRPr="00C70209" w:rsidRDefault="00FC791E" w:rsidP="00FC791E">
      <w:pPr>
        <w:pStyle w:val="BodyText"/>
        <w:rPr>
          <w:lang w:eastAsia="en-GB"/>
        </w:rPr>
      </w:pPr>
      <w:r w:rsidRPr="00C70209">
        <w:rPr>
          <w:rFonts w:eastAsia="Arial Unicode MS"/>
          <w:lang w:eastAsia="en-GB"/>
        </w:rPr>
        <w:t>Prevalence of anaemia in Aboriginal and Torres Strait Islander populations is known to be higher than in the general Australian population.</w:t>
      </w:r>
      <w:r w:rsidR="00164A39" w:rsidRPr="00C70209">
        <w:fldChar w:fldCharType="begin">
          <w:fldData xml:space="preserve">PEVuZE5vdGU+PENpdGU+PEF1dGhvcj5BcXVpbm88L0F1dGhvcj48WWVhcj4yMDEzPC9ZZWFyPjxS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</w:fldData>
        </w:fldChar>
      </w:r>
      <w:r w:rsidR="003F7DCB" w:rsidRPr="00C70209">
        <w:instrText xml:space="preserve"> ADDIN EN.CITE </w:instrText>
      </w:r>
      <w:r w:rsidR="003F7DCB" w:rsidRPr="00C70209">
        <w:fldChar w:fldCharType="begin">
          <w:fldData xml:space="preserve">PEVuZE5vdGU+PENpdGU+PEF1dGhvcj5BcXVpbm88L0F1dGhvcj48WWVhcj4yMDEzPC9ZZWFyPjxS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</w:fldData>
        </w:fldChar>
      </w:r>
      <w:r w:rsidR="003F7DCB" w:rsidRPr="00C70209">
        <w:instrText xml:space="preserve"> ADDIN EN.CITE.DATA </w:instrText>
      </w:r>
      <w:r w:rsidR="003F7DCB" w:rsidRPr="00C70209">
        <w:fldChar w:fldCharType="end"/>
      </w:r>
      <w:r w:rsidR="00164A39" w:rsidRPr="00C70209">
        <w:fldChar w:fldCharType="separate"/>
      </w:r>
      <w:r w:rsidR="00763099" w:rsidRPr="00C70209">
        <w:rPr>
          <w:vertAlign w:val="superscript"/>
        </w:rPr>
        <w:t>2-6</w:t>
      </w:r>
      <w:r w:rsidR="00164A39" w:rsidRPr="00C70209">
        <w:fldChar w:fldCharType="end"/>
      </w:r>
      <w:r w:rsidR="00164A39" w:rsidRPr="00C70209">
        <w:t xml:space="preserve"> </w:t>
      </w:r>
      <w:r w:rsidRPr="00C70209">
        <w:rPr>
          <w:lang w:eastAsia="en-GB"/>
        </w:rPr>
        <w:t>T</w:t>
      </w:r>
      <w:r w:rsidRPr="00C70209">
        <w:rPr>
          <w:rFonts w:eastAsia="Arial Unicode MS"/>
          <w:lang w:eastAsia="en-GB"/>
        </w:rPr>
        <w:t>he electronic search terms did not specifically search for or limit retrieval of articles to studi</w:t>
      </w:r>
      <w:r w:rsidRPr="00C70209">
        <w:rPr>
          <w:lang w:eastAsia="en-GB"/>
        </w:rPr>
        <w:t>es that addressed socioeconomic,</w:t>
      </w:r>
      <w:r w:rsidRPr="00C70209">
        <w:rPr>
          <w:rFonts w:eastAsia="Arial Unicode MS"/>
          <w:lang w:eastAsia="en-GB"/>
        </w:rPr>
        <w:t xml:space="preserve"> Aboriginal or Torres Strait Islander subgroup</w:t>
      </w:r>
      <w:r w:rsidRPr="00C70209">
        <w:rPr>
          <w:lang w:eastAsia="en-GB"/>
        </w:rPr>
        <w:t>s. However, in</w:t>
      </w:r>
      <w:r w:rsidRPr="00C70209">
        <w:rPr>
          <w:rFonts w:eastAsia="Arial Unicode MS"/>
          <w:lang w:eastAsia="en-GB"/>
        </w:rPr>
        <w:t xml:space="preserve"> accordance with NHMRC guideline development requirements, the reviewers were required to isolate any papers addressing these populations for specific consideration by the CRG. No papers were identified that addressed these populations specifically.</w:t>
      </w:r>
    </w:p>
    <w:p w14:paraId="434BA7FD" w14:textId="77777777" w:rsidR="00FC791E" w:rsidRPr="00C70209" w:rsidRDefault="00FC791E" w:rsidP="00FC791E">
      <w:pPr>
        <w:pStyle w:val="Heading2"/>
        <w:ind w:left="1116"/>
        <w:rPr>
          <w:lang w:val="en-AU"/>
        </w:rPr>
      </w:pPr>
      <w:bookmarkStart w:id="95" w:name="_Toc303724759"/>
      <w:bookmarkStart w:id="96" w:name="_Toc248895987"/>
      <w:bookmarkStart w:id="97" w:name="_Toc322095134"/>
      <w:bookmarkStart w:id="98" w:name="_Toc398542751"/>
      <w:bookmarkStart w:id="99" w:name="_Toc427746821"/>
      <w:bookmarkEnd w:id="95"/>
      <w:r w:rsidRPr="00C70209">
        <w:rPr>
          <w:lang w:val="en-AU"/>
        </w:rPr>
        <w:t>Literature searches</w:t>
      </w:r>
      <w:bookmarkEnd w:id="96"/>
      <w:bookmarkEnd w:id="97"/>
      <w:bookmarkEnd w:id="98"/>
      <w:bookmarkEnd w:id="99"/>
    </w:p>
    <w:p w14:paraId="48787D23" w14:textId="360C761C" w:rsidR="00FC791E" w:rsidRPr="00C70209" w:rsidRDefault="00FC791E" w:rsidP="00FC791E">
      <w:pPr>
        <w:pStyle w:val="BodyText"/>
        <w:rPr>
          <w:rFonts w:eastAsia="MS Mincho"/>
        </w:rPr>
      </w:pPr>
      <w:r w:rsidRPr="00C70209">
        <w:rPr>
          <w:rFonts w:eastAsia="MS Mincho"/>
        </w:rPr>
        <w:t>NHMRC standards and procedures require that clinical practice guidelines be based on systematic identification and synthesis of the best available scientific evidence.</w:t>
      </w:r>
      <w:r w:rsidR="002F08BB" w:rsidRPr="00C70209">
        <w:rPr>
          <w:rFonts w:eastAsia="MS Mincho"/>
        </w:rPr>
        <w:fldChar w:fldCharType="begin"/>
      </w:r>
      <w:r w:rsidR="002F08BB" w:rsidRPr="00C70209">
        <w:rPr>
          <w:rFonts w:eastAsia="MS Mincho"/>
        </w:rPr>
        <w:instrText xml:space="preserve"> ADDIN EN.CITE &lt;EndNote&gt;&lt;Cite&gt;&lt;Author&gt;National Health and Medical Research Council (NHMRC)&lt;/Author&gt;&lt;Year&gt;1999&lt;/Year&gt;&lt;RecNum&gt;998&lt;/RecNum&gt;&lt;DisplayText&gt;&lt;style face="superscript"&gt;7&lt;/style&gt;&lt;/DisplayText&gt;&lt;record&gt;&lt;rec-number&gt;998&lt;/rec-number&gt;&lt;foreign-keys&gt;&lt;key app="EN" db-id="9edve2wadsavt5ewavaxtda4f2tavzvts9ee" timestamp="1437463571"&gt;998&lt;/key&gt;&lt;/foreign-keys&gt;&lt;ref-type name="Report"&gt;27&lt;/ref-type&gt;&lt;contributors&gt;&lt;authors&gt;&lt;author&gt;National Health and Medical Research Council (NHMRC),&lt;/author&gt;&lt;/authors&gt;&lt;/contributors&gt;&lt;titles&gt;&lt;title&gt;A guide to the development, implementation and evaluation of clinical practice guidelines&lt;/title&gt;&lt;/titles&gt;&lt;dates&gt;&lt;year&gt;1999&lt;/year&gt;&lt;/dates&gt;&lt;pub-location&gt;Canberra, Australia&lt;/pub-location&gt;&lt;publisher&gt;NHMRC&lt;/publisher&gt;&lt;urls&gt;&lt;related-urls&gt;&lt;url&gt;http://www.nhmrc.gov.au/publications/synopses/cp30syn.htm&lt;/url&gt;&lt;/related-urls&gt;&lt;/urls&gt;&lt;/record&gt;&lt;/Cite&gt;&lt;/EndNote&gt;</w:instrText>
      </w:r>
      <w:r w:rsidR="002F08BB" w:rsidRPr="00C70209">
        <w:rPr>
          <w:rFonts w:eastAsia="MS Mincho"/>
        </w:rPr>
        <w:fldChar w:fldCharType="separate"/>
      </w:r>
      <w:r w:rsidR="002F08BB" w:rsidRPr="00C70209">
        <w:rPr>
          <w:rFonts w:eastAsia="MS Mincho"/>
          <w:vertAlign w:val="superscript"/>
        </w:rPr>
        <w:t>7</w:t>
      </w:r>
      <w:r w:rsidR="002F08BB" w:rsidRPr="00C70209">
        <w:rPr>
          <w:rFonts w:eastAsia="MS Mincho"/>
        </w:rPr>
        <w:fldChar w:fldCharType="end"/>
      </w:r>
      <w:r w:rsidRPr="00C70209">
        <w:rPr>
          <w:rFonts w:eastAsia="MS Mincho"/>
        </w:rPr>
        <w:t xml:space="preserve"> Systematic reviews were conducted for all generic and specific research questions, using a stepped process in which the highest level body of evidence was assessed before lower levels of evidence were considered. If there was sufficient Level I evidence to address all primary outcomes of a research question (as specified in the population, intervention, comparator, outcome [PICO] criteria), Level II and III evidence was not assessed. However, the literature search was updated to identify any Level II studies published since the search date of the key Level I evidence. If no relevant Level I evidence was available for a particular research question, a literature search was conducted to identify Level II studies, and if no studies were identified, the process was repeated for lower level evidence (if specified in the PICO criteria). For primary outcomes not addressed in higher level evidence, a search of lower level evidence was conducted for those particular outcomes only.</w:t>
      </w:r>
    </w:p>
    <w:p w14:paraId="51657497" w14:textId="77777777" w:rsidR="00FC791E" w:rsidRPr="00C70209" w:rsidRDefault="00FC791E" w:rsidP="00FC791E">
      <w:pPr>
        <w:pStyle w:val="BodyText"/>
        <w:rPr>
          <w:rFonts w:eastAsia="MS Mincho"/>
        </w:rPr>
      </w:pPr>
      <w:r w:rsidRPr="00C70209">
        <w:rPr>
          <w:rFonts w:eastAsia="MS Mincho"/>
        </w:rPr>
        <w:t>Three main strategies were used to identify all potentially relevant literature: electronic database searching, manual searching, and literature recommended by expert members of the CRG.</w:t>
      </w:r>
    </w:p>
    <w:p w14:paraId="3C36ACA2" w14:textId="77777777" w:rsidR="00FC791E" w:rsidRPr="00C70209" w:rsidRDefault="00FC791E" w:rsidP="00FC791E">
      <w:pPr>
        <w:pStyle w:val="Heading3"/>
      </w:pPr>
      <w:bookmarkStart w:id="100" w:name="_Toc322095135"/>
      <w:bookmarkStart w:id="101" w:name="_Toc398542752"/>
      <w:bookmarkStart w:id="102" w:name="_Toc427746822"/>
      <w:r w:rsidRPr="00C70209">
        <w:t>Electronic databases</w:t>
      </w:r>
      <w:bookmarkEnd w:id="100"/>
      <w:bookmarkEnd w:id="101"/>
      <w:bookmarkEnd w:id="102"/>
    </w:p>
    <w:p w14:paraId="18898C49" w14:textId="77777777" w:rsidR="00FC791E" w:rsidRPr="00C70209" w:rsidRDefault="00FC791E" w:rsidP="00FC791E">
      <w:pPr>
        <w:pStyle w:val="BodyText"/>
        <w:rPr>
          <w:lang w:eastAsia="en-GB"/>
        </w:rPr>
      </w:pPr>
      <w:r w:rsidRPr="00C70209">
        <w:rPr>
          <w:lang w:eastAsia="en-GB"/>
        </w:rPr>
        <w:t>The systematic reviewers carried out searches using the following primary databases:</w:t>
      </w:r>
    </w:p>
    <w:p w14:paraId="6FD7804B" w14:textId="77777777" w:rsidR="00FC791E" w:rsidRPr="00C70209" w:rsidRDefault="00FC791E" w:rsidP="00130F03">
      <w:pPr>
        <w:pStyle w:val="Bullet6"/>
      </w:pPr>
      <w:r w:rsidRPr="00C70209">
        <w:t>EMBASE and Medline via the EMBASE.com interface</w:t>
      </w:r>
    </w:p>
    <w:p w14:paraId="3961AACB" w14:textId="77777777" w:rsidR="00FC791E" w:rsidRPr="00C70209" w:rsidRDefault="00FC791E" w:rsidP="00130F03">
      <w:pPr>
        <w:pStyle w:val="Bullet6"/>
      </w:pPr>
      <w:r w:rsidRPr="00C70209">
        <w:t>Cochrane Library Database: a database of systematic reviews, other reviews, clinical trials, methods studies, technology assessments, economic evaluations and Cochrane Groups.</w:t>
      </w:r>
    </w:p>
    <w:p w14:paraId="72E1F6A6" w14:textId="1930C122" w:rsidR="00FC791E" w:rsidRPr="00C70209" w:rsidRDefault="00FC791E" w:rsidP="00FC791E">
      <w:pPr>
        <w:pStyle w:val="BodyText"/>
        <w:rPr>
          <w:lang w:eastAsia="en-GB"/>
        </w:rPr>
      </w:pPr>
      <w:r w:rsidRPr="00C70209">
        <w:rPr>
          <w:rFonts w:eastAsia="MS Mincho"/>
        </w:rPr>
        <w:t>Search strategies for all primary databases were developed in consultation with a specialist search strategist. All strategies were based on the PICO criteria developed for the research questions (</w:t>
      </w:r>
      <w:r w:rsidRPr="00C70209">
        <w:rPr>
          <w:rFonts w:eastAsia="MS Mincho"/>
          <w:b/>
          <w:bCs/>
        </w:rPr>
        <w:t>Appendix 1</w:t>
      </w:r>
      <w:r w:rsidRPr="00C70209">
        <w:rPr>
          <w:rFonts w:eastAsia="MS Mincho"/>
        </w:rPr>
        <w:t xml:space="preserve"> in this volume). Full details of all search strategies for the primary databases </w:t>
      </w:r>
      <w:r w:rsidR="00C70209">
        <w:rPr>
          <w:rFonts w:eastAsia="MS Mincho"/>
        </w:rPr>
        <w:t>(</w:t>
      </w:r>
      <w:r w:rsidR="00C70209" w:rsidRPr="00C70209">
        <w:rPr>
          <w:rFonts w:eastAsia="MS Mincho"/>
        </w:rPr>
        <w:t>including search dates</w:t>
      </w:r>
      <w:r w:rsidR="00C70209">
        <w:rPr>
          <w:rFonts w:eastAsia="MS Mincho"/>
        </w:rPr>
        <w:t xml:space="preserve">) </w:t>
      </w:r>
      <w:r w:rsidRPr="00C70209">
        <w:rPr>
          <w:rFonts w:eastAsia="MS Mincho"/>
        </w:rPr>
        <w:t xml:space="preserve">are presented in </w:t>
      </w:r>
      <w:r w:rsidRPr="00C70209">
        <w:rPr>
          <w:rFonts w:eastAsia="MS Mincho"/>
          <w:b/>
        </w:rPr>
        <w:t>Appendix A</w:t>
      </w:r>
      <w:r w:rsidRPr="00C70209">
        <w:rPr>
          <w:rFonts w:eastAsia="MS Mincho"/>
        </w:rPr>
        <w:t xml:space="preserve"> </w:t>
      </w:r>
      <w:r w:rsidRPr="00C70209">
        <w:rPr>
          <w:rFonts w:eastAsia="MS Mincho"/>
          <w:bCs/>
        </w:rPr>
        <w:t>(Volume 2)</w:t>
      </w:r>
      <w:r w:rsidRPr="00C70209">
        <w:rPr>
          <w:lang w:eastAsia="en-GB"/>
        </w:rPr>
        <w:t>.</w:t>
      </w:r>
    </w:p>
    <w:p w14:paraId="61C03464" w14:textId="77777777" w:rsidR="00FC791E" w:rsidRPr="00C70209" w:rsidRDefault="00FC791E" w:rsidP="00FC791E">
      <w:pPr>
        <w:pStyle w:val="BodyText"/>
        <w:rPr>
          <w:lang w:eastAsia="en-GB"/>
        </w:rPr>
      </w:pPr>
      <w:r w:rsidRPr="00C70209">
        <w:rPr>
          <w:lang w:eastAsia="en-GB"/>
        </w:rPr>
        <w:t>Additional secondary databases searched included:</w:t>
      </w:r>
    </w:p>
    <w:p w14:paraId="25A6C45C" w14:textId="77777777" w:rsidR="00FC791E" w:rsidRPr="00C70209" w:rsidRDefault="00FC791E" w:rsidP="00130F03">
      <w:pPr>
        <w:pStyle w:val="Bullet6"/>
      </w:pPr>
      <w:r w:rsidRPr="00C70209">
        <w:t>Health Technology Assessment (HTA) agency websites (e.g. NICE in the UK, CADTH in Canada)</w:t>
      </w:r>
    </w:p>
    <w:p w14:paraId="09C7C3B5" w14:textId="77777777" w:rsidR="00FC791E" w:rsidRPr="00C70209" w:rsidRDefault="00FC791E" w:rsidP="00130F03">
      <w:pPr>
        <w:pStyle w:val="Bullet6"/>
      </w:pPr>
      <w:r w:rsidRPr="00C70209">
        <w:t>Guideline websites and databases (e.g. Guidelines International Network, National Guidelines Clearing House)</w:t>
      </w:r>
    </w:p>
    <w:p w14:paraId="4FABB8C4" w14:textId="171BCFA4" w:rsidR="00FC791E" w:rsidRPr="00C70209" w:rsidRDefault="00FC791E" w:rsidP="00130F03">
      <w:pPr>
        <w:pStyle w:val="Bullet6"/>
      </w:pPr>
      <w:r w:rsidRPr="00C70209">
        <w:t>Clinical trial registries (e.g. Current Controlled Trials MetaRegister)</w:t>
      </w:r>
    </w:p>
    <w:p w14:paraId="09DC1205" w14:textId="77777777" w:rsidR="00FC791E" w:rsidRPr="00C70209" w:rsidRDefault="00FC791E" w:rsidP="00130F03">
      <w:pPr>
        <w:pStyle w:val="Bullet6"/>
      </w:pPr>
      <w:r w:rsidRPr="00C70209">
        <w:t>PreMedline (Medline in process, accessed via the PubMed interface and limited to 12 months prior to the search date).</w:t>
      </w:r>
    </w:p>
    <w:p w14:paraId="1867343F" w14:textId="5C66F8EB" w:rsidR="00FC791E" w:rsidRPr="00C70209" w:rsidRDefault="00FC791E" w:rsidP="00FC791E">
      <w:pPr>
        <w:pStyle w:val="BodyText"/>
        <w:rPr>
          <w:lang w:eastAsia="en-GB"/>
        </w:rPr>
      </w:pPr>
      <w:r w:rsidRPr="00C70209">
        <w:rPr>
          <w:lang w:eastAsia="en-GB"/>
        </w:rPr>
        <w:t>Each secondary database was searched by a single reviewer using simple search strategies (based on those developed for the primary databases) and articles that met the inclusion criteria identified. Searches of the secondary databases occurred on 13-14</w:t>
      </w:r>
      <w:r w:rsidR="000F779F" w:rsidRPr="00C70209">
        <w:rPr>
          <w:lang w:eastAsia="en-GB"/>
        </w:rPr>
        <w:t> </w:t>
      </w:r>
      <w:r w:rsidRPr="00C70209">
        <w:rPr>
          <w:lang w:eastAsia="en-GB"/>
        </w:rPr>
        <w:t>June</w:t>
      </w:r>
      <w:r w:rsidR="000F779F" w:rsidRPr="00C70209">
        <w:rPr>
          <w:lang w:eastAsia="en-GB"/>
        </w:rPr>
        <w:t> </w:t>
      </w:r>
      <w:r w:rsidRPr="00C70209">
        <w:rPr>
          <w:lang w:eastAsia="en-GB"/>
        </w:rPr>
        <w:t>2013, and again on 2</w:t>
      </w:r>
      <w:r w:rsidR="0063348C" w:rsidRPr="00C70209">
        <w:rPr>
          <w:lang w:eastAsia="en-GB"/>
        </w:rPr>
        <w:t>–3</w:t>
      </w:r>
      <w:r w:rsidR="000F779F" w:rsidRPr="00C70209">
        <w:rPr>
          <w:lang w:eastAsia="en-GB"/>
        </w:rPr>
        <w:t> </w:t>
      </w:r>
      <w:r w:rsidRPr="00C70209">
        <w:rPr>
          <w:lang w:eastAsia="en-GB"/>
        </w:rPr>
        <w:t>September (Question 2), 22–23</w:t>
      </w:r>
      <w:r w:rsidR="000F779F" w:rsidRPr="00C70209">
        <w:rPr>
          <w:lang w:eastAsia="en-GB"/>
        </w:rPr>
        <w:t> </w:t>
      </w:r>
      <w:r w:rsidRPr="00C70209">
        <w:rPr>
          <w:lang w:eastAsia="en-GB"/>
        </w:rPr>
        <w:t>October (Question 1 and Question 3) and 4–5</w:t>
      </w:r>
      <w:r w:rsidR="000F779F" w:rsidRPr="00C70209">
        <w:rPr>
          <w:lang w:eastAsia="en-GB"/>
        </w:rPr>
        <w:t> </w:t>
      </w:r>
      <w:r w:rsidRPr="00C70209">
        <w:rPr>
          <w:lang w:eastAsia="en-GB"/>
        </w:rPr>
        <w:t>November (Question 4).</w:t>
      </w:r>
    </w:p>
    <w:p w14:paraId="13FB6E18" w14:textId="20F97449" w:rsidR="00FC791E" w:rsidRPr="00C70209" w:rsidRDefault="00FC791E" w:rsidP="00FC791E">
      <w:pPr>
        <w:pStyle w:val="BodyText"/>
        <w:rPr>
          <w:lang w:eastAsia="en-GB"/>
        </w:rPr>
      </w:pPr>
      <w:r w:rsidRPr="00C70209">
        <w:rPr>
          <w:lang w:eastAsia="en-GB"/>
        </w:rPr>
        <w:t xml:space="preserve">To maintain the rigor of the systematic review process, studies published after the literature search date were not eligible for inclusion in the technical report. However, pivotal new evidence could be discussed in the guideline document and could be used to develop consensus-based ’expert opinion’. Literature search start dates were defined by the CRG for each question (see </w:t>
      </w:r>
      <w:r w:rsidRPr="00C70209">
        <w:rPr>
          <w:b/>
          <w:lang w:eastAsia="en-GB"/>
        </w:rPr>
        <w:t>Appendix 1</w:t>
      </w:r>
      <w:r w:rsidRPr="00C70209">
        <w:rPr>
          <w:lang w:eastAsia="en-GB"/>
        </w:rPr>
        <w:t xml:space="preserve"> in this volume). Studies were excluded for each question if they were published prior to 1995 (except primary studies if they were included as part of a systematic review). The rationale from the CRG was that papers published prior to 1995 were unlikely to reflect the current context of care, due to advances in neonatal and paediatric care.</w:t>
      </w:r>
    </w:p>
    <w:p w14:paraId="2FBB3B74" w14:textId="77777777" w:rsidR="00FC791E" w:rsidRPr="00C70209" w:rsidRDefault="00FC791E" w:rsidP="00FC791E">
      <w:pPr>
        <w:pStyle w:val="Heading3"/>
        <w:rPr>
          <w:lang w:eastAsia="en-GB"/>
        </w:rPr>
      </w:pPr>
      <w:bookmarkStart w:id="103" w:name="_Toc395774387"/>
      <w:bookmarkStart w:id="104" w:name="_Toc322095136"/>
      <w:bookmarkStart w:id="105" w:name="_Toc398542753"/>
      <w:bookmarkStart w:id="106" w:name="_Toc427746823"/>
      <w:bookmarkEnd w:id="103"/>
      <w:r w:rsidRPr="00C70209">
        <w:rPr>
          <w:lang w:eastAsia="en-GB"/>
        </w:rPr>
        <w:t>Manual searching of reference lists</w:t>
      </w:r>
      <w:bookmarkEnd w:id="104"/>
      <w:bookmarkEnd w:id="105"/>
      <w:bookmarkEnd w:id="106"/>
    </w:p>
    <w:p w14:paraId="3CE4957A" w14:textId="77777777" w:rsidR="00FC791E" w:rsidRPr="00C70209" w:rsidRDefault="00FC791E" w:rsidP="00FC791E">
      <w:pPr>
        <w:pStyle w:val="BodyText"/>
        <w:rPr>
          <w:rFonts w:eastAsia="MS Mincho"/>
        </w:rPr>
      </w:pPr>
      <w:r w:rsidRPr="00C70209">
        <w:rPr>
          <w:rFonts w:eastAsia="MS Mincho"/>
        </w:rPr>
        <w:t xml:space="preserve">Members of the systematic review/technical writing group manually hand-searched reference lists included in relevant articles identified by the systematic literature search. This strategy identified some additional articles that were not found in electronic database searches. Additional articles found by manual searching are indicated in the literature search results presented in </w:t>
      </w:r>
      <w:r w:rsidRPr="00C70209">
        <w:rPr>
          <w:rFonts w:eastAsia="MS Mincho"/>
          <w:b/>
          <w:bCs/>
        </w:rPr>
        <w:t>Appendix C</w:t>
      </w:r>
      <w:r w:rsidRPr="00C70209">
        <w:rPr>
          <w:rFonts w:eastAsia="MS Mincho"/>
        </w:rPr>
        <w:t xml:space="preserve"> (Volume 2).</w:t>
      </w:r>
    </w:p>
    <w:p w14:paraId="284735F9" w14:textId="77777777" w:rsidR="00FC791E" w:rsidRPr="00C70209" w:rsidRDefault="00FC791E" w:rsidP="00FC791E">
      <w:pPr>
        <w:pStyle w:val="Heading3"/>
        <w:rPr>
          <w:lang w:eastAsia="en-GB"/>
        </w:rPr>
      </w:pPr>
      <w:bookmarkStart w:id="107" w:name="_Toc322095137"/>
      <w:bookmarkStart w:id="108" w:name="_Toc398542754"/>
      <w:bookmarkStart w:id="109" w:name="_Toc427746824"/>
      <w:r w:rsidRPr="00C70209">
        <w:rPr>
          <w:lang w:eastAsia="en-GB"/>
        </w:rPr>
        <w:t>Expert sources</w:t>
      </w:r>
      <w:bookmarkEnd w:id="107"/>
      <w:bookmarkEnd w:id="108"/>
      <w:bookmarkEnd w:id="109"/>
    </w:p>
    <w:p w14:paraId="4EEE6454" w14:textId="77777777" w:rsidR="00FC791E" w:rsidRPr="00C70209" w:rsidRDefault="00FC791E" w:rsidP="00FC791E">
      <w:pPr>
        <w:pStyle w:val="BodyText"/>
        <w:rPr>
          <w:rFonts w:eastAsia="MS Mincho"/>
        </w:rPr>
      </w:pPr>
      <w:r w:rsidRPr="00C70209">
        <w:rPr>
          <w:rFonts w:eastAsia="MS Mincho"/>
        </w:rPr>
        <w:t>Articles recommended by CRG members were considered for inclusion, provided the articles met the criteria for inclusion.</w:t>
      </w:r>
    </w:p>
    <w:p w14:paraId="2A8BC04F" w14:textId="77777777" w:rsidR="00FC791E" w:rsidRPr="00C70209" w:rsidRDefault="00FC791E" w:rsidP="00FC791E">
      <w:pPr>
        <w:pStyle w:val="Heading3"/>
        <w:rPr>
          <w:lang w:eastAsia="en-GB"/>
        </w:rPr>
      </w:pPr>
      <w:bookmarkStart w:id="110" w:name="_Toc322095138"/>
      <w:bookmarkStart w:id="111" w:name="_Toc398542755"/>
      <w:bookmarkStart w:id="112" w:name="_Toc427746825"/>
      <w:r w:rsidRPr="00C70209">
        <w:rPr>
          <w:lang w:eastAsia="en-GB"/>
        </w:rPr>
        <w:t>Background question research</w:t>
      </w:r>
      <w:bookmarkEnd w:id="110"/>
      <w:bookmarkEnd w:id="111"/>
      <w:bookmarkEnd w:id="112"/>
    </w:p>
    <w:p w14:paraId="4E5D6FB7" w14:textId="77777777" w:rsidR="00FC791E" w:rsidRPr="00C70209" w:rsidRDefault="00FC791E" w:rsidP="00FC791E">
      <w:pPr>
        <w:pStyle w:val="BodyText"/>
        <w:rPr>
          <w:rFonts w:eastAsia="MS Mincho"/>
        </w:rPr>
      </w:pPr>
      <w:r w:rsidRPr="00C70209">
        <w:rPr>
          <w:rFonts w:eastAsia="MS Mincho"/>
        </w:rPr>
        <w:t>Research for background questions was undertaken by registrars under the supervision of CRG members. These questions were not researched by applying systematic review processes. Registrars were advised to use sources ranging from medical textbooks, grey literature, published scientific and review articles (identified through PubMed, EMBASE or Cochrane databases), series yearbooks and other relevant medical literature. Because the intention was to identify relevant information that could inform best practice, background research was not limited to evidence or general information only applicable to Australia and New Zealand.</w:t>
      </w:r>
    </w:p>
    <w:p w14:paraId="71939139" w14:textId="77777777" w:rsidR="00FC791E" w:rsidRPr="00C70209" w:rsidRDefault="00FC791E" w:rsidP="00FC791E">
      <w:pPr>
        <w:pStyle w:val="Heading3"/>
        <w:rPr>
          <w:lang w:eastAsia="en-GB"/>
        </w:rPr>
      </w:pPr>
      <w:bookmarkStart w:id="113" w:name="_Toc314555392"/>
      <w:bookmarkStart w:id="114" w:name="_Toc322095139"/>
      <w:bookmarkStart w:id="115" w:name="_Toc398542756"/>
      <w:bookmarkStart w:id="116" w:name="_Toc427746826"/>
      <w:r w:rsidRPr="00C70209">
        <w:rPr>
          <w:lang w:eastAsia="en-GB"/>
        </w:rPr>
        <w:t>Issues relevant to Aboriginal and Torres Strait Islander peoples and culturally and linguistically diverse communities</w:t>
      </w:r>
      <w:bookmarkEnd w:id="113"/>
      <w:bookmarkEnd w:id="114"/>
      <w:bookmarkEnd w:id="115"/>
      <w:bookmarkEnd w:id="116"/>
    </w:p>
    <w:p w14:paraId="45373E6E" w14:textId="77777777" w:rsidR="00FC791E" w:rsidRPr="00C70209" w:rsidRDefault="00FC791E" w:rsidP="00FC791E">
      <w:pPr>
        <w:pStyle w:val="BodyText"/>
        <w:rPr>
          <w:lang w:eastAsia="zh-TW"/>
        </w:rPr>
      </w:pPr>
      <w:r w:rsidRPr="00C70209">
        <w:rPr>
          <w:lang w:eastAsia="zh-TW"/>
        </w:rPr>
        <w:t>The focus of the systematic review was on physiological parameters surrounding the decision to transfuse. As such, there were no distinct physiological issues relevant to Aboriginal and Torres Strait Islander peoples, and culturally and linguistically diverse communities.</w:t>
      </w:r>
    </w:p>
    <w:p w14:paraId="7362CC10" w14:textId="77777777" w:rsidR="00FC791E" w:rsidRPr="00C70209" w:rsidRDefault="00FC791E" w:rsidP="00FC791E">
      <w:pPr>
        <w:pStyle w:val="BodyText"/>
        <w:rPr>
          <w:lang w:eastAsia="zh-TW"/>
        </w:rPr>
      </w:pPr>
      <w:r w:rsidRPr="00C70209">
        <w:rPr>
          <w:lang w:eastAsia="zh-TW"/>
        </w:rPr>
        <w:t>The greater prevalence of certain conditions (e.g. anaemia and chronic kidney disease) in some Indigenous Australian communities has a socioeconomic, not physiological, basis. No literature pertaining to Australia’s Aboriginal and Torres Strait Islander peoples was identified in the literature searches for any research question.</w:t>
      </w:r>
    </w:p>
    <w:p w14:paraId="303B744E" w14:textId="77777777" w:rsidR="00FC791E" w:rsidRPr="00C70209" w:rsidRDefault="00FC791E" w:rsidP="00FC791E">
      <w:pPr>
        <w:pStyle w:val="Heading3"/>
        <w:rPr>
          <w:lang w:eastAsia="en-GB"/>
        </w:rPr>
      </w:pPr>
      <w:bookmarkStart w:id="117" w:name="_Toc322095140"/>
      <w:bookmarkStart w:id="118" w:name="_Toc398542757"/>
      <w:bookmarkStart w:id="119" w:name="_Toc427746827"/>
      <w:r w:rsidRPr="00C70209">
        <w:t>Cost</w:t>
      </w:r>
      <w:r w:rsidRPr="00C70209">
        <w:rPr>
          <w:lang w:eastAsia="en-GB"/>
        </w:rPr>
        <w:t xml:space="preserve"> </w:t>
      </w:r>
      <w:r w:rsidRPr="00C70209">
        <w:t>effectiveness</w:t>
      </w:r>
      <w:bookmarkEnd w:id="117"/>
      <w:bookmarkEnd w:id="118"/>
      <w:bookmarkEnd w:id="119"/>
    </w:p>
    <w:p w14:paraId="73E99CCA" w14:textId="1CEEE6B8" w:rsidR="00FC791E" w:rsidRPr="00C70209" w:rsidRDefault="00FC791E" w:rsidP="00FC791E">
      <w:pPr>
        <w:pStyle w:val="BodyText"/>
      </w:pPr>
      <w:r w:rsidRPr="00C70209">
        <w:t>A specific literature search for economic evidence was not conducted. Any economic evidence identified in the literature that met the PICO criteria was not considered.</w:t>
      </w:r>
    </w:p>
    <w:p w14:paraId="712F264A" w14:textId="77777777" w:rsidR="00FC791E" w:rsidRPr="00C70209" w:rsidRDefault="00FC791E" w:rsidP="00FC791E">
      <w:pPr>
        <w:pStyle w:val="Heading2"/>
        <w:rPr>
          <w:lang w:val="en-AU" w:eastAsia="en-GB"/>
        </w:rPr>
      </w:pPr>
      <w:bookmarkStart w:id="120" w:name="_Toc248302914"/>
      <w:bookmarkStart w:id="121" w:name="_Toc248895988"/>
      <w:bookmarkStart w:id="122" w:name="_Toc322095141"/>
      <w:bookmarkStart w:id="123" w:name="_Toc398542758"/>
      <w:bookmarkStart w:id="124" w:name="_Ref424130991"/>
      <w:bookmarkStart w:id="125" w:name="_Ref425415771"/>
      <w:bookmarkStart w:id="126" w:name="_Toc427746828"/>
      <w:r w:rsidRPr="00C70209">
        <w:rPr>
          <w:lang w:val="en-AU"/>
        </w:rPr>
        <w:t>Inclusion</w:t>
      </w:r>
      <w:r w:rsidRPr="00C70209">
        <w:rPr>
          <w:lang w:val="en-AU" w:eastAsia="en-GB"/>
        </w:rPr>
        <w:t xml:space="preserve"> and exclusion criteria</w:t>
      </w:r>
      <w:bookmarkEnd w:id="120"/>
      <w:bookmarkEnd w:id="121"/>
      <w:bookmarkEnd w:id="122"/>
      <w:bookmarkEnd w:id="123"/>
      <w:bookmarkEnd w:id="124"/>
      <w:bookmarkEnd w:id="125"/>
      <w:bookmarkEnd w:id="126"/>
    </w:p>
    <w:p w14:paraId="38DCCD69" w14:textId="53248FF4" w:rsidR="00FC791E" w:rsidRPr="00C70209" w:rsidRDefault="00FC791E" w:rsidP="00FC791E">
      <w:pPr>
        <w:pStyle w:val="BodyText"/>
        <w:rPr>
          <w:rFonts w:eastAsia="MS Mincho"/>
        </w:rPr>
      </w:pPr>
      <w:r w:rsidRPr="00C70209">
        <w:rPr>
          <w:rFonts w:eastAsia="MS Mincho"/>
        </w:rPr>
        <w:t>Inclusion criteria were determined from the PICO criteria that formed the basis of the systematically reviewed research questions (</w:t>
      </w:r>
      <w:r w:rsidR="0082594B" w:rsidRPr="00C70209">
        <w:rPr>
          <w:rFonts w:eastAsia="MS Mincho"/>
          <w:b/>
        </w:rPr>
        <w:t xml:space="preserve">Appendix </w:t>
      </w:r>
      <w:r w:rsidR="0082594B" w:rsidRPr="00C70209">
        <w:rPr>
          <w:rFonts w:eastAsia="MS Mincho"/>
          <w:b/>
          <w:bCs/>
        </w:rPr>
        <w:fldChar w:fldCharType="begin"/>
      </w:r>
      <w:r w:rsidR="0082594B" w:rsidRPr="00C70209">
        <w:rPr>
          <w:rFonts w:eastAsia="MS Mincho"/>
          <w:b/>
        </w:rPr>
        <w:instrText xml:space="preserve"> REF _Ref424131191 \n \h </w:instrText>
      </w:r>
      <w:r w:rsidR="0082594B" w:rsidRPr="00C70209">
        <w:rPr>
          <w:rFonts w:eastAsia="MS Mincho"/>
          <w:b/>
          <w:bCs/>
        </w:rPr>
        <w:instrText xml:space="preserve"> \* MERGEFORMAT </w:instrText>
      </w:r>
      <w:r w:rsidR="0082594B" w:rsidRPr="00C70209">
        <w:rPr>
          <w:rFonts w:eastAsia="MS Mincho"/>
          <w:b/>
          <w:bCs/>
        </w:rPr>
      </w:r>
      <w:r w:rsidR="0082594B" w:rsidRPr="00C70209">
        <w:rPr>
          <w:rFonts w:eastAsia="MS Mincho"/>
          <w:b/>
          <w:bCs/>
        </w:rPr>
        <w:fldChar w:fldCharType="separate"/>
      </w:r>
      <w:r w:rsidR="000F7A9B">
        <w:rPr>
          <w:rFonts w:eastAsia="MS Mincho"/>
          <w:b/>
        </w:rPr>
        <w:t>4.1</w:t>
      </w:r>
      <w:r w:rsidR="0082594B" w:rsidRPr="00C70209">
        <w:rPr>
          <w:rFonts w:eastAsia="MS Mincho"/>
          <w:b/>
          <w:bCs/>
        </w:rPr>
        <w:fldChar w:fldCharType="end"/>
      </w:r>
      <w:r w:rsidRPr="00C70209">
        <w:rPr>
          <w:rFonts w:eastAsia="MS Mincho"/>
        </w:rPr>
        <w:t xml:space="preserve"> in this volume). </w:t>
      </w:r>
      <w:r w:rsidRPr="00C70209">
        <w:t xml:space="preserve">Studies reporting at least one of the primary outcomes were eligible for inclusion if they also satisfied the correct intervention and comparator criteria. </w:t>
      </w:r>
      <w:r w:rsidRPr="00C70209">
        <w:rPr>
          <w:rFonts w:eastAsia="MS Mincho"/>
        </w:rPr>
        <w:t>Studies that did not meet one or more of these criteria were excluded.</w:t>
      </w:r>
    </w:p>
    <w:p w14:paraId="09C0F79C" w14:textId="77777777" w:rsidR="00FC791E" w:rsidRPr="00C70209" w:rsidRDefault="00FC791E" w:rsidP="00FC791E">
      <w:pPr>
        <w:pStyle w:val="BodyText"/>
        <w:rPr>
          <w:lang w:eastAsia="en-GB"/>
        </w:rPr>
      </w:pPr>
      <w:r w:rsidRPr="00C70209">
        <w:rPr>
          <w:lang w:eastAsia="en-GB"/>
        </w:rPr>
        <w:t>Additional reasons for excluding studies were:</w:t>
      </w:r>
    </w:p>
    <w:p w14:paraId="4AE7D391" w14:textId="77777777" w:rsidR="00FC791E" w:rsidRPr="00C70209" w:rsidRDefault="00FC791E" w:rsidP="00130F03">
      <w:pPr>
        <w:pStyle w:val="Bullet6"/>
      </w:pPr>
      <w:r w:rsidRPr="00C70209">
        <w:t>non-human studies</w:t>
      </w:r>
    </w:p>
    <w:p w14:paraId="3AAC4ED9" w14:textId="77777777" w:rsidR="00FC791E" w:rsidRPr="00C70209" w:rsidRDefault="00FC791E" w:rsidP="00130F03">
      <w:pPr>
        <w:pStyle w:val="Bullet6"/>
      </w:pPr>
      <w:r w:rsidRPr="00C70209">
        <w:t>non-English language studies</w:t>
      </w:r>
    </w:p>
    <w:p w14:paraId="7F59A741" w14:textId="77777777" w:rsidR="00FC791E" w:rsidRPr="00C70209" w:rsidRDefault="00FC791E" w:rsidP="00130F03">
      <w:pPr>
        <w:pStyle w:val="Bullet6"/>
      </w:pPr>
      <w:r w:rsidRPr="00C70209">
        <w:t>non-systematic reviews, editorials, opinion pieces and letters</w:t>
      </w:r>
    </w:p>
    <w:p w14:paraId="2D72734F" w14:textId="77777777" w:rsidR="00FC791E" w:rsidRPr="00C70209" w:rsidRDefault="00FC791E" w:rsidP="00130F03">
      <w:pPr>
        <w:pStyle w:val="Bullet6"/>
      </w:pPr>
      <w:r w:rsidRPr="00C70209">
        <w:t>case series, pre–post or post studies</w:t>
      </w:r>
    </w:p>
    <w:p w14:paraId="1ABE5992" w14:textId="77777777" w:rsidR="00FC791E" w:rsidRPr="00C70209" w:rsidRDefault="00FC791E" w:rsidP="007C113C">
      <w:pPr>
        <w:pStyle w:val="Bullet12"/>
        <w:rPr>
          <w:rFonts w:eastAsia="MS Mincho"/>
        </w:rPr>
      </w:pPr>
      <w:r w:rsidRPr="00C70209">
        <w:rPr>
          <w:rFonts w:eastAsia="MS Mincho"/>
        </w:rPr>
        <w:t>research or systematic review protocols not defined.</w:t>
      </w:r>
    </w:p>
    <w:p w14:paraId="137EEE8A" w14:textId="77777777" w:rsidR="00FC791E" w:rsidRPr="00C70209" w:rsidRDefault="00FC791E" w:rsidP="00FC791E">
      <w:pPr>
        <w:pStyle w:val="BodyText"/>
        <w:rPr>
          <w:rFonts w:eastAsia="MS Mincho"/>
        </w:rPr>
      </w:pPr>
      <w:r w:rsidRPr="00C70209">
        <w:rPr>
          <w:rFonts w:eastAsia="MS Mincho"/>
        </w:rPr>
        <w:t>Titles and abstracts of every record retrieved by searching the primary and secondary databases were reviewed, and full articles were retrieved for further assessment where the articles were considered to meet the inclusion criteria. Articles that could not be included or excluded on the basis of information in the title or abstract were retrieved as full text before a final decision was made on inclusion or exclusion.</w:t>
      </w:r>
    </w:p>
    <w:p w14:paraId="0791D5F7" w14:textId="77777777" w:rsidR="00FC791E" w:rsidRPr="00C70209" w:rsidRDefault="00FC791E" w:rsidP="00FC791E">
      <w:pPr>
        <w:pStyle w:val="BodyText"/>
        <w:rPr>
          <w:rFonts w:eastAsia="MS Mincho"/>
        </w:rPr>
      </w:pPr>
      <w:r w:rsidRPr="00C70209">
        <w:rPr>
          <w:rFonts w:eastAsia="MS Mincho"/>
        </w:rPr>
        <w:t>One reviewer from the evidence review team screened the titles and abstracts (where available) for all citations retrieved by the literature search. A second reviewer then performed quality checks on a random subset of excluded citations. All citations listed for inclusion for full text review were independently assessed by a second reviewer. Any disagreements were resolved by a third reviewer.</w:t>
      </w:r>
    </w:p>
    <w:p w14:paraId="00CA1031" w14:textId="77777777" w:rsidR="00FC791E" w:rsidRPr="00C70209" w:rsidRDefault="00FC791E" w:rsidP="00FC791E">
      <w:pPr>
        <w:pStyle w:val="BodyText"/>
        <w:rPr>
          <w:lang w:eastAsia="en-GB"/>
        </w:rPr>
      </w:pPr>
      <w:r w:rsidRPr="00C70209">
        <w:rPr>
          <w:lang w:eastAsia="en-GB"/>
        </w:rPr>
        <w:t>Articles reporting on the basis of the following study designs were considered for inclusion when PICO criteria were met:</w:t>
      </w:r>
    </w:p>
    <w:p w14:paraId="62DBE8C3" w14:textId="77777777" w:rsidR="00FC791E" w:rsidRPr="00C70209" w:rsidRDefault="00FC791E" w:rsidP="00130F03">
      <w:pPr>
        <w:pStyle w:val="Bullet6"/>
      </w:pPr>
      <w:r w:rsidRPr="00C70209">
        <w:t>systematic reviews of randomised controlled trials (RCTs) and/or cohort studies</w:t>
      </w:r>
    </w:p>
    <w:p w14:paraId="297D6D30" w14:textId="77777777" w:rsidR="00FC791E" w:rsidRPr="00C70209" w:rsidRDefault="00FC791E" w:rsidP="00130F03">
      <w:pPr>
        <w:pStyle w:val="Bullet6"/>
      </w:pPr>
      <w:r w:rsidRPr="00C70209">
        <w:t>RCTs or pseudo-RCTs</w:t>
      </w:r>
    </w:p>
    <w:p w14:paraId="4BD2A267" w14:textId="77777777" w:rsidR="00FC791E" w:rsidRPr="00C70209" w:rsidRDefault="00FC791E" w:rsidP="00130F03">
      <w:pPr>
        <w:pStyle w:val="Bullet6"/>
      </w:pPr>
      <w:r w:rsidRPr="00C70209">
        <w:t>cohort studies</w:t>
      </w:r>
    </w:p>
    <w:p w14:paraId="6AAD2CB2" w14:textId="32E97943" w:rsidR="00FC791E" w:rsidRPr="00C70209" w:rsidRDefault="00C56734" w:rsidP="00130F03">
      <w:pPr>
        <w:pStyle w:val="Bullet6"/>
      </w:pPr>
      <w:r w:rsidRPr="00C70209">
        <w:t>case–control</w:t>
      </w:r>
      <w:r w:rsidR="00FC791E" w:rsidRPr="00C70209">
        <w:t xml:space="preserve"> studies</w:t>
      </w:r>
    </w:p>
    <w:p w14:paraId="10989C5B" w14:textId="77777777" w:rsidR="00FC791E" w:rsidRPr="00C70209" w:rsidRDefault="00FC791E" w:rsidP="00FC791E">
      <w:pPr>
        <w:pStyle w:val="BodyText"/>
        <w:rPr>
          <w:rFonts w:eastAsia="MS Mincho"/>
        </w:rPr>
      </w:pPr>
      <w:r w:rsidRPr="00C70209">
        <w:rPr>
          <w:rFonts w:eastAsia="MS Mincho"/>
        </w:rPr>
        <w:t xml:space="preserve">Studies that initially met inclusion criteria but were later excluded are documented, with reasons for their exclusion, in </w:t>
      </w:r>
      <w:r w:rsidRPr="00C70209">
        <w:rPr>
          <w:rFonts w:eastAsia="MS Mincho"/>
          <w:b/>
          <w:bCs/>
        </w:rPr>
        <w:t>Appendix B</w:t>
      </w:r>
      <w:r w:rsidRPr="00C70209">
        <w:rPr>
          <w:rFonts w:eastAsia="MS Mincho"/>
        </w:rPr>
        <w:t xml:space="preserve"> (Volume 2). Examples of reasons for exclusion in this circumstance include different systematic reviews reporting the same primary studies (in which case, the highest quality systematic review reporting the best available data was used), and inadequate data reporting.</w:t>
      </w:r>
    </w:p>
    <w:p w14:paraId="49B313EB" w14:textId="77777777" w:rsidR="00FC791E" w:rsidRPr="00C70209" w:rsidRDefault="00FC791E" w:rsidP="00FC791E">
      <w:pPr>
        <w:pStyle w:val="Heading2"/>
        <w:rPr>
          <w:lang w:val="en-AU" w:eastAsia="en-GB"/>
        </w:rPr>
      </w:pPr>
      <w:bookmarkStart w:id="127" w:name="_Toc248302915"/>
      <w:bookmarkStart w:id="128" w:name="_Toc248895989"/>
      <w:bookmarkStart w:id="129" w:name="_Toc322095142"/>
      <w:bookmarkStart w:id="130" w:name="_Toc398542759"/>
      <w:bookmarkStart w:id="131" w:name="_Toc427746829"/>
      <w:r w:rsidRPr="00C70209">
        <w:rPr>
          <w:lang w:val="en-AU" w:eastAsia="en-GB"/>
        </w:rPr>
        <w:t>Classification and assessment of evidence</w:t>
      </w:r>
      <w:bookmarkEnd w:id="127"/>
      <w:bookmarkEnd w:id="128"/>
      <w:bookmarkEnd w:id="129"/>
      <w:bookmarkEnd w:id="130"/>
      <w:bookmarkEnd w:id="131"/>
    </w:p>
    <w:p w14:paraId="760FF56F" w14:textId="77777777" w:rsidR="00FC791E" w:rsidRPr="00C70209" w:rsidRDefault="00FC791E" w:rsidP="00FC791E">
      <w:pPr>
        <w:pStyle w:val="BodyText"/>
        <w:rPr>
          <w:rFonts w:eastAsia="MS Mincho"/>
        </w:rPr>
      </w:pPr>
      <w:r w:rsidRPr="00C70209">
        <w:rPr>
          <w:rFonts w:eastAsia="MS Mincho"/>
        </w:rPr>
        <w:t>Studies identified for inclusion from the literature search were classified according to the NHMRC levels of evidence hierarchy (</w:t>
      </w:r>
      <w:r w:rsidRPr="00C70209">
        <w:rPr>
          <w:rFonts w:eastAsia="MS Mincho"/>
          <w:b/>
        </w:rPr>
        <w:fldChar w:fldCharType="begin"/>
      </w:r>
      <w:r w:rsidRPr="00C70209">
        <w:rPr>
          <w:rFonts w:eastAsia="MS Mincho"/>
          <w:b/>
        </w:rPr>
        <w:instrText xml:space="preserve"> REF _Ref314473855 \h  \* MERGEFORMAT </w:instrText>
      </w:r>
      <w:r w:rsidRPr="00C70209">
        <w:rPr>
          <w:rFonts w:eastAsia="MS Mincho"/>
          <w:b/>
        </w:rPr>
      </w:r>
      <w:r w:rsidRPr="00C70209">
        <w:rPr>
          <w:rFonts w:eastAsia="MS Mincho"/>
          <w:b/>
        </w:rPr>
        <w:fldChar w:fldCharType="separate"/>
      </w:r>
      <w:r w:rsidR="000F7A9B" w:rsidRPr="000F7A9B">
        <w:rPr>
          <w:rFonts w:eastAsia="MS Mincho"/>
          <w:b/>
        </w:rPr>
        <w:t>Table 2.4.1</w:t>
      </w:r>
      <w:r w:rsidRPr="00C70209">
        <w:rPr>
          <w:rFonts w:eastAsia="MS Mincho"/>
          <w:b/>
        </w:rPr>
        <w:fldChar w:fldCharType="end"/>
      </w:r>
      <w:r w:rsidRPr="00C70209">
        <w:rPr>
          <w:rFonts w:eastAsia="MS Mincho"/>
        </w:rPr>
        <w:t>). To ensure that modules were based on the best available evidence, studies of higher levels of evidence (Levels I or II) were included in preference to those presenting lower levels of evidence (Levels III or IV). This was to minimise the potential for bias in the evidence base for each systematically reviewed question. However, lower level studies were reviewed where evidence was not available in higher level studies for any of the primary outcomes.</w:t>
      </w:r>
    </w:p>
    <w:p w14:paraId="5D47A613" w14:textId="6F8D9154" w:rsidR="00FC791E" w:rsidRPr="00C70209" w:rsidRDefault="00FC791E" w:rsidP="00FC791E">
      <w:pPr>
        <w:pStyle w:val="BodyText"/>
        <w:rPr>
          <w:rFonts w:eastAsia="MS Mincho"/>
        </w:rPr>
      </w:pPr>
      <w:r w:rsidRPr="00C70209">
        <w:rPr>
          <w:rFonts w:eastAsia="MS Mincho"/>
        </w:rPr>
        <w:t>Studies identified from the systematic literature review were assessed according to NHMRC dimensions of evidence (</w:t>
      </w:r>
      <w:r w:rsidRPr="00C70209">
        <w:rPr>
          <w:rFonts w:eastAsia="MS Mincho"/>
          <w:b/>
        </w:rPr>
        <w:fldChar w:fldCharType="begin"/>
      </w:r>
      <w:r w:rsidRPr="00C70209">
        <w:rPr>
          <w:rFonts w:eastAsia="MS Mincho"/>
          <w:b/>
        </w:rPr>
        <w:instrText xml:space="preserve"> REF _Ref314473937 \h  \* MERGEFORMAT </w:instrText>
      </w:r>
      <w:r w:rsidRPr="00C70209">
        <w:rPr>
          <w:rFonts w:eastAsia="MS Mincho"/>
          <w:b/>
        </w:rPr>
      </w:r>
      <w:r w:rsidRPr="00C70209">
        <w:rPr>
          <w:rFonts w:eastAsia="MS Mincho"/>
          <w:b/>
        </w:rPr>
        <w:fldChar w:fldCharType="separate"/>
      </w:r>
      <w:r w:rsidR="000F7A9B" w:rsidRPr="000F7A9B">
        <w:rPr>
          <w:rFonts w:eastAsia="MS Mincho"/>
          <w:b/>
        </w:rPr>
        <w:t xml:space="preserve">Table </w:t>
      </w:r>
      <w:r w:rsidR="000F7A9B" w:rsidRPr="000F7A9B">
        <w:rPr>
          <w:b/>
        </w:rPr>
        <w:t>2.4.2</w:t>
      </w:r>
      <w:r w:rsidRPr="00C70209">
        <w:rPr>
          <w:rFonts w:eastAsia="MS Mincho"/>
          <w:b/>
        </w:rPr>
        <w:fldChar w:fldCharType="end"/>
      </w:r>
      <w:r w:rsidRPr="00C70209">
        <w:rPr>
          <w:rFonts w:eastAsia="MS Mincho"/>
        </w:rPr>
        <w:t>).</w:t>
      </w:r>
      <w:r w:rsidR="002F08BB" w:rsidRPr="00C70209">
        <w:rPr>
          <w:rFonts w:eastAsia="MS Mincho"/>
        </w:rPr>
        <w:fldChar w:fldCharType="begin"/>
      </w:r>
      <w:r w:rsidR="002F08BB" w:rsidRPr="00C70209">
        <w:rPr>
          <w:rFonts w:eastAsia="MS Mincho"/>
        </w:rPr>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2F08BB" w:rsidRPr="00C70209">
        <w:rPr>
          <w:rFonts w:eastAsia="MS Mincho"/>
        </w:rPr>
        <w:fldChar w:fldCharType="separate"/>
      </w:r>
      <w:r w:rsidR="002F08BB" w:rsidRPr="00C70209">
        <w:rPr>
          <w:rFonts w:eastAsia="MS Mincho"/>
          <w:vertAlign w:val="superscript"/>
        </w:rPr>
        <w:t>8</w:t>
      </w:r>
      <w:r w:rsidR="002F08BB" w:rsidRPr="00C70209">
        <w:rPr>
          <w:rFonts w:eastAsia="MS Mincho"/>
        </w:rPr>
        <w:fldChar w:fldCharType="end"/>
      </w:r>
      <w:r w:rsidRPr="00C70209">
        <w:rPr>
          <w:rFonts w:eastAsia="MS Mincho"/>
        </w:rPr>
        <w:t xml:space="preserve"> There are three main domains: strength of the evidence, size of the effect, and relevance of the evidence. The first domain was derived directly from the literature identified for a particular intervention, aetiology or prognostic study. The other two domains were determined in consultation with the CRG as part of the study assessment process during the review of the evidence considered for module development. An aspect of the strength of the evidence domain is the level of evidence of the study, which was determined as described above using the NHMRC levels of evidence hierarchy outlined in </w:t>
      </w:r>
      <w:r w:rsidRPr="00C70209">
        <w:rPr>
          <w:rFonts w:eastAsia="MS Mincho"/>
          <w:b/>
        </w:rPr>
        <w:fldChar w:fldCharType="begin"/>
      </w:r>
      <w:r w:rsidRPr="00C70209">
        <w:rPr>
          <w:rFonts w:eastAsia="MS Mincho"/>
          <w:b/>
        </w:rPr>
        <w:instrText xml:space="preserve"> REF _Ref314473855 \h  \* MERGEFORMAT </w:instrText>
      </w:r>
      <w:r w:rsidRPr="00C70209">
        <w:rPr>
          <w:rFonts w:eastAsia="MS Mincho"/>
          <w:b/>
        </w:rPr>
      </w:r>
      <w:r w:rsidRPr="00C70209">
        <w:rPr>
          <w:rFonts w:eastAsia="MS Mincho"/>
          <w:b/>
        </w:rPr>
        <w:fldChar w:fldCharType="separate"/>
      </w:r>
      <w:r w:rsidR="000F7A9B" w:rsidRPr="000F7A9B">
        <w:rPr>
          <w:rFonts w:eastAsia="MS Mincho"/>
          <w:b/>
        </w:rPr>
        <w:t>Table 2.4.1</w:t>
      </w:r>
      <w:r w:rsidRPr="00C70209">
        <w:rPr>
          <w:rFonts w:eastAsia="MS Mincho"/>
          <w:b/>
        </w:rPr>
        <w:fldChar w:fldCharType="end"/>
      </w:r>
      <w:r w:rsidRPr="00C70209">
        <w:rPr>
          <w:rFonts w:eastAsia="MS Mincho"/>
        </w:rPr>
        <w:t>.</w:t>
      </w:r>
    </w:p>
    <w:p w14:paraId="20BAFF65" w14:textId="1F873436" w:rsidR="00FC791E" w:rsidRPr="00C70209" w:rsidRDefault="00FC791E" w:rsidP="0048663F">
      <w:pPr>
        <w:pStyle w:val="Caption"/>
        <w:ind w:left="2070"/>
      </w:pPr>
      <w:bookmarkStart w:id="132" w:name="_Ref247983755"/>
      <w:bookmarkStart w:id="133" w:name="_Ref314473855"/>
      <w:bookmarkStart w:id="134" w:name="_Toc248294209"/>
      <w:bookmarkStart w:id="135" w:name="_Toc248895669"/>
      <w:bookmarkStart w:id="136" w:name="_Toc317151018"/>
      <w:bookmarkStart w:id="137" w:name="_Toc314555447"/>
      <w:bookmarkStart w:id="138" w:name="_Toc322095215"/>
      <w:bookmarkStart w:id="139" w:name="_Toc398542792"/>
      <w:bookmarkStart w:id="140" w:name="_Toc427747051"/>
      <w:r w:rsidRPr="00C70209">
        <w:t>Table</w:t>
      </w:r>
      <w:bookmarkEnd w:id="132"/>
      <w:r w:rsidRPr="00C70209">
        <w:t xml:space="preserve"> </w:t>
      </w:r>
      <w:r w:rsidR="00130F03" w:rsidRPr="00C70209">
        <w:fldChar w:fldCharType="begin"/>
      </w:r>
      <w:r w:rsidR="00130F03" w:rsidRPr="00C70209">
        <w:instrText xml:space="preserve"> STYLEREF 2 \s </w:instrText>
      </w:r>
      <w:r w:rsidR="00130F03" w:rsidRPr="00C70209">
        <w:fldChar w:fldCharType="separate"/>
      </w:r>
      <w:r w:rsidR="000F7A9B">
        <w:rPr>
          <w:noProof/>
        </w:rPr>
        <w:t>2.4</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w:t>
      </w:r>
      <w:r w:rsidR="00130F03" w:rsidRPr="00C70209">
        <w:fldChar w:fldCharType="end"/>
      </w:r>
      <w:bookmarkEnd w:id="133"/>
      <w:r w:rsidRPr="00C70209">
        <w:tab/>
        <w:t>NHMRC evidence hierarchy: designations of levels of evidence according to type of research question</w:t>
      </w:r>
      <w:bookmarkEnd w:id="134"/>
      <w:bookmarkEnd w:id="135"/>
      <w:bookmarkEnd w:id="136"/>
      <w:bookmarkEnd w:id="137"/>
      <w:bookmarkEnd w:id="138"/>
      <w:bookmarkEnd w:id="139"/>
      <w:bookmarkEnd w:id="140"/>
    </w:p>
    <w:tbl>
      <w:tblPr>
        <w:tblW w:w="4566" w:type="pct"/>
        <w:tblInd w:w="82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1133"/>
        <w:gridCol w:w="2613"/>
        <w:gridCol w:w="2613"/>
        <w:gridCol w:w="2081"/>
      </w:tblGrid>
      <w:tr w:rsidR="00FC791E" w:rsidRPr="00C70209" w14:paraId="26FA7897" w14:textId="77777777" w:rsidTr="00B20C53">
        <w:tc>
          <w:tcPr>
            <w:tcW w:w="671" w:type="pct"/>
            <w:tcBorders>
              <w:top w:val="single" w:sz="4" w:space="0" w:color="auto"/>
            </w:tcBorders>
          </w:tcPr>
          <w:p w14:paraId="40E48D06" w14:textId="77777777" w:rsidR="00FC791E" w:rsidRPr="00C70209" w:rsidRDefault="00FC791E" w:rsidP="00B20C53">
            <w:pPr>
              <w:pStyle w:val="TableH1"/>
              <w:rPr>
                <w:rFonts w:eastAsia="Arial Unicode MS"/>
                <w:lang w:val="en-AU"/>
              </w:rPr>
            </w:pPr>
            <w:r w:rsidRPr="00C70209">
              <w:rPr>
                <w:rFonts w:eastAsia="Arial Unicode MS"/>
                <w:lang w:val="en-AU"/>
              </w:rPr>
              <w:t>Level</w:t>
            </w:r>
          </w:p>
        </w:tc>
        <w:tc>
          <w:tcPr>
            <w:tcW w:w="1548" w:type="pct"/>
            <w:tcBorders>
              <w:top w:val="single" w:sz="4" w:space="0" w:color="auto"/>
            </w:tcBorders>
          </w:tcPr>
          <w:p w14:paraId="1B02F606" w14:textId="77777777" w:rsidR="00FC791E" w:rsidRPr="00C70209" w:rsidRDefault="00FC791E" w:rsidP="00B20C53">
            <w:pPr>
              <w:pStyle w:val="TableH1"/>
              <w:rPr>
                <w:rFonts w:eastAsia="Arial Unicode MS"/>
                <w:lang w:val="en-AU"/>
              </w:rPr>
            </w:pPr>
            <w:r w:rsidRPr="00C70209">
              <w:rPr>
                <w:rFonts w:eastAsia="Arial Unicode MS"/>
                <w:lang w:val="en-AU"/>
              </w:rPr>
              <w:t>Intervention</w:t>
            </w:r>
            <w:r w:rsidRPr="00C70209">
              <w:rPr>
                <w:rFonts w:eastAsia="Arial Unicode MS"/>
                <w:vertAlign w:val="superscript"/>
                <w:lang w:val="en-AU"/>
              </w:rPr>
              <w:t>a</w:t>
            </w:r>
          </w:p>
        </w:tc>
        <w:tc>
          <w:tcPr>
            <w:tcW w:w="1548" w:type="pct"/>
            <w:tcBorders>
              <w:top w:val="single" w:sz="4" w:space="0" w:color="auto"/>
            </w:tcBorders>
          </w:tcPr>
          <w:p w14:paraId="5BA50BA9" w14:textId="77777777" w:rsidR="00FC791E" w:rsidRPr="00C70209" w:rsidRDefault="00FC791E" w:rsidP="00B20C53">
            <w:pPr>
              <w:pStyle w:val="TableH1"/>
              <w:rPr>
                <w:rFonts w:eastAsia="Arial Unicode MS"/>
                <w:lang w:val="en-AU"/>
              </w:rPr>
            </w:pPr>
            <w:r w:rsidRPr="00C70209">
              <w:rPr>
                <w:rFonts w:eastAsia="Arial Unicode MS"/>
                <w:lang w:val="en-AU"/>
              </w:rPr>
              <w:t>Prognosis</w:t>
            </w:r>
          </w:p>
        </w:tc>
        <w:tc>
          <w:tcPr>
            <w:tcW w:w="1233" w:type="pct"/>
            <w:tcBorders>
              <w:top w:val="single" w:sz="4" w:space="0" w:color="auto"/>
            </w:tcBorders>
          </w:tcPr>
          <w:p w14:paraId="65BD372C" w14:textId="77777777" w:rsidR="00FC791E" w:rsidRPr="00C70209" w:rsidRDefault="00FC791E" w:rsidP="00B20C53">
            <w:pPr>
              <w:pStyle w:val="TableH1"/>
              <w:rPr>
                <w:rFonts w:eastAsia="Arial Unicode MS"/>
                <w:lang w:val="en-AU"/>
              </w:rPr>
            </w:pPr>
            <w:r w:rsidRPr="00C70209">
              <w:rPr>
                <w:rFonts w:eastAsia="Arial Unicode MS"/>
                <w:lang w:val="en-AU"/>
              </w:rPr>
              <w:t>Aetiology</w:t>
            </w:r>
            <w:r w:rsidRPr="00C70209">
              <w:rPr>
                <w:rFonts w:eastAsia="Arial Unicode MS"/>
                <w:vertAlign w:val="superscript"/>
                <w:lang w:val="en-AU"/>
              </w:rPr>
              <w:t>b</w:t>
            </w:r>
          </w:p>
        </w:tc>
      </w:tr>
      <w:tr w:rsidR="00FC791E" w:rsidRPr="00C70209" w14:paraId="4C3EB0A8" w14:textId="77777777" w:rsidTr="00B20C53">
        <w:tc>
          <w:tcPr>
            <w:tcW w:w="671" w:type="pct"/>
          </w:tcPr>
          <w:p w14:paraId="71F0F804" w14:textId="77777777" w:rsidR="00FC791E" w:rsidRPr="00C70209" w:rsidRDefault="00FC791E" w:rsidP="00B20C53">
            <w:pPr>
              <w:pStyle w:val="TableH1"/>
              <w:rPr>
                <w:rFonts w:eastAsia="Arial Unicode MS"/>
                <w:lang w:val="en-AU"/>
              </w:rPr>
            </w:pPr>
            <w:r w:rsidRPr="00C70209">
              <w:rPr>
                <w:rFonts w:eastAsia="Arial Unicode MS"/>
                <w:lang w:val="en-AU"/>
              </w:rPr>
              <w:t>I</w:t>
            </w:r>
            <w:r w:rsidRPr="00C70209">
              <w:rPr>
                <w:rFonts w:eastAsia="Arial Unicode MS"/>
                <w:vertAlign w:val="superscript"/>
                <w:lang w:val="en-AU"/>
              </w:rPr>
              <w:t>c</w:t>
            </w:r>
          </w:p>
        </w:tc>
        <w:tc>
          <w:tcPr>
            <w:tcW w:w="1548" w:type="pct"/>
          </w:tcPr>
          <w:p w14:paraId="4467B660" w14:textId="77777777" w:rsidR="00FC791E" w:rsidRPr="00C70209" w:rsidRDefault="00FC791E" w:rsidP="00B20C53">
            <w:pPr>
              <w:pStyle w:val="Tabletext"/>
            </w:pPr>
            <w:r w:rsidRPr="00C70209">
              <w:t>A systematic review of Level II studies</w:t>
            </w:r>
          </w:p>
        </w:tc>
        <w:tc>
          <w:tcPr>
            <w:tcW w:w="1548" w:type="pct"/>
          </w:tcPr>
          <w:p w14:paraId="59CC638E" w14:textId="77777777" w:rsidR="00FC791E" w:rsidRPr="00C70209" w:rsidRDefault="00FC791E" w:rsidP="00B20C53">
            <w:pPr>
              <w:pStyle w:val="Tabletext"/>
            </w:pPr>
            <w:r w:rsidRPr="00C70209">
              <w:t>A systematic review of Level II studies</w:t>
            </w:r>
          </w:p>
        </w:tc>
        <w:tc>
          <w:tcPr>
            <w:tcW w:w="1233" w:type="pct"/>
          </w:tcPr>
          <w:p w14:paraId="111420E5" w14:textId="77777777" w:rsidR="00FC791E" w:rsidRPr="00C70209" w:rsidRDefault="00FC791E" w:rsidP="00B20C53">
            <w:pPr>
              <w:pStyle w:val="Tabletext"/>
            </w:pPr>
            <w:r w:rsidRPr="00C70209">
              <w:t>A systematic review of Level II studies</w:t>
            </w:r>
          </w:p>
        </w:tc>
      </w:tr>
      <w:tr w:rsidR="00FC791E" w:rsidRPr="00C70209" w14:paraId="0B6BCC59" w14:textId="77777777" w:rsidTr="00B20C53">
        <w:tc>
          <w:tcPr>
            <w:tcW w:w="671" w:type="pct"/>
          </w:tcPr>
          <w:p w14:paraId="1C0BF11A" w14:textId="77777777" w:rsidR="00FC791E" w:rsidRPr="00C70209" w:rsidRDefault="00FC791E" w:rsidP="00B20C53">
            <w:pPr>
              <w:pStyle w:val="TableH1"/>
              <w:rPr>
                <w:rFonts w:eastAsia="Arial Unicode MS"/>
                <w:lang w:val="en-AU"/>
              </w:rPr>
            </w:pPr>
            <w:r w:rsidRPr="00C70209">
              <w:rPr>
                <w:rFonts w:eastAsia="Arial Unicode MS"/>
                <w:lang w:val="en-AU"/>
              </w:rPr>
              <w:t>II</w:t>
            </w:r>
          </w:p>
        </w:tc>
        <w:tc>
          <w:tcPr>
            <w:tcW w:w="1548" w:type="pct"/>
          </w:tcPr>
          <w:p w14:paraId="112D44A5" w14:textId="77777777" w:rsidR="00FC791E" w:rsidRPr="00C70209" w:rsidRDefault="00FC791E" w:rsidP="00B20C53">
            <w:pPr>
              <w:pStyle w:val="Tabletext"/>
            </w:pPr>
            <w:r w:rsidRPr="00C70209">
              <w:t>A randomised controlled trial</w:t>
            </w:r>
          </w:p>
        </w:tc>
        <w:tc>
          <w:tcPr>
            <w:tcW w:w="1548" w:type="pct"/>
          </w:tcPr>
          <w:p w14:paraId="10AF2B63" w14:textId="77777777" w:rsidR="00FC791E" w:rsidRPr="00C70209" w:rsidRDefault="00FC791E" w:rsidP="00B20C53">
            <w:pPr>
              <w:pStyle w:val="Tabletext"/>
            </w:pPr>
            <w:r w:rsidRPr="00C70209">
              <w:t>A prospective cohort study</w:t>
            </w:r>
            <w:r w:rsidRPr="00C70209">
              <w:rPr>
                <w:szCs w:val="18"/>
                <w:vertAlign w:val="superscript"/>
              </w:rPr>
              <w:t>d</w:t>
            </w:r>
          </w:p>
        </w:tc>
        <w:tc>
          <w:tcPr>
            <w:tcW w:w="1233" w:type="pct"/>
          </w:tcPr>
          <w:p w14:paraId="2B202658" w14:textId="77777777" w:rsidR="00FC791E" w:rsidRPr="00C70209" w:rsidRDefault="00FC791E" w:rsidP="00B20C53">
            <w:pPr>
              <w:pStyle w:val="Tabletext"/>
            </w:pPr>
            <w:r w:rsidRPr="00C70209">
              <w:t>A prospective cohort study</w:t>
            </w:r>
          </w:p>
        </w:tc>
      </w:tr>
      <w:tr w:rsidR="00FC791E" w:rsidRPr="00C70209" w14:paraId="1B42C6F5" w14:textId="77777777" w:rsidTr="00B20C53">
        <w:tc>
          <w:tcPr>
            <w:tcW w:w="671" w:type="pct"/>
          </w:tcPr>
          <w:p w14:paraId="418B25A8" w14:textId="77777777" w:rsidR="00FC791E" w:rsidRPr="00C70209" w:rsidRDefault="00FC791E" w:rsidP="00B20C53">
            <w:pPr>
              <w:pStyle w:val="TableH1"/>
              <w:rPr>
                <w:rFonts w:eastAsia="Arial Unicode MS"/>
                <w:lang w:val="en-AU"/>
              </w:rPr>
            </w:pPr>
            <w:r w:rsidRPr="00C70209">
              <w:rPr>
                <w:rFonts w:eastAsia="Arial Unicode MS"/>
                <w:lang w:val="en-AU"/>
              </w:rPr>
              <w:t>III–1</w:t>
            </w:r>
          </w:p>
        </w:tc>
        <w:tc>
          <w:tcPr>
            <w:tcW w:w="1548" w:type="pct"/>
          </w:tcPr>
          <w:p w14:paraId="12308822" w14:textId="77777777" w:rsidR="00FC791E" w:rsidRPr="00C70209" w:rsidRDefault="00FC791E" w:rsidP="00B20C53">
            <w:pPr>
              <w:pStyle w:val="Tabletext"/>
            </w:pPr>
            <w:r w:rsidRPr="00C70209">
              <w:t>A pseudo-randomised controlled trial (i.e. alternate allocation or some other method)</w:t>
            </w:r>
          </w:p>
        </w:tc>
        <w:tc>
          <w:tcPr>
            <w:tcW w:w="1548" w:type="pct"/>
          </w:tcPr>
          <w:p w14:paraId="6AE33B9E" w14:textId="77777777" w:rsidR="00FC791E" w:rsidRPr="00C70209" w:rsidRDefault="00FC791E" w:rsidP="00B20C53">
            <w:pPr>
              <w:pStyle w:val="Tabletext"/>
            </w:pPr>
            <w:r w:rsidRPr="00C70209">
              <w:t>All or none</w:t>
            </w:r>
            <w:r w:rsidRPr="00C70209">
              <w:rPr>
                <w:szCs w:val="18"/>
                <w:vertAlign w:val="superscript"/>
              </w:rPr>
              <w:t>e</w:t>
            </w:r>
          </w:p>
        </w:tc>
        <w:tc>
          <w:tcPr>
            <w:tcW w:w="1233" w:type="pct"/>
          </w:tcPr>
          <w:p w14:paraId="2A73103D" w14:textId="77777777" w:rsidR="00FC791E" w:rsidRPr="00C70209" w:rsidRDefault="00FC791E" w:rsidP="00B20C53">
            <w:pPr>
              <w:pStyle w:val="Tabletext"/>
            </w:pPr>
            <w:r w:rsidRPr="00C70209">
              <w:t>All or none</w:t>
            </w:r>
            <w:r w:rsidRPr="00C70209">
              <w:rPr>
                <w:szCs w:val="18"/>
                <w:vertAlign w:val="superscript"/>
              </w:rPr>
              <w:t>e</w:t>
            </w:r>
          </w:p>
        </w:tc>
      </w:tr>
      <w:tr w:rsidR="00FC791E" w:rsidRPr="00C70209" w14:paraId="526F7603" w14:textId="77777777" w:rsidTr="00B20C53">
        <w:tc>
          <w:tcPr>
            <w:tcW w:w="671" w:type="pct"/>
          </w:tcPr>
          <w:p w14:paraId="6BD773D3" w14:textId="77777777" w:rsidR="00FC791E" w:rsidRPr="00C70209" w:rsidRDefault="00FC791E" w:rsidP="00B20C53">
            <w:pPr>
              <w:pStyle w:val="TableH1"/>
              <w:rPr>
                <w:rFonts w:eastAsia="Arial Unicode MS"/>
                <w:lang w:val="en-AU"/>
              </w:rPr>
            </w:pPr>
            <w:r w:rsidRPr="00C70209">
              <w:rPr>
                <w:rFonts w:eastAsia="Arial Unicode MS"/>
                <w:lang w:val="en-AU"/>
              </w:rPr>
              <w:t>III–2</w:t>
            </w:r>
          </w:p>
        </w:tc>
        <w:tc>
          <w:tcPr>
            <w:tcW w:w="1548" w:type="pct"/>
          </w:tcPr>
          <w:p w14:paraId="43836927" w14:textId="77777777" w:rsidR="00FC791E" w:rsidRPr="00C70209" w:rsidRDefault="00FC791E" w:rsidP="00B20C53">
            <w:pPr>
              <w:pStyle w:val="Tabletext"/>
            </w:pPr>
            <w:r w:rsidRPr="00C70209">
              <w:t>A comparative study with concurrent controls:</w:t>
            </w:r>
          </w:p>
          <w:p w14:paraId="2365CE9E" w14:textId="77777777" w:rsidR="00FC791E" w:rsidRPr="00C70209" w:rsidRDefault="00FC791E" w:rsidP="00FC791E">
            <w:pPr>
              <w:pStyle w:val="TableBullet"/>
              <w:ind w:left="203" w:hanging="180"/>
            </w:pPr>
            <w:r w:rsidRPr="00C70209">
              <w:t>non-randomised, experimental trial</w:t>
            </w:r>
            <w:r w:rsidRPr="00C70209">
              <w:rPr>
                <w:vertAlign w:val="superscript"/>
              </w:rPr>
              <w:t>f</w:t>
            </w:r>
          </w:p>
          <w:p w14:paraId="13B447E3" w14:textId="77777777" w:rsidR="00FC791E" w:rsidRPr="00C70209" w:rsidRDefault="00FC791E" w:rsidP="00FC791E">
            <w:pPr>
              <w:pStyle w:val="TableBullet"/>
              <w:ind w:left="203" w:hanging="180"/>
            </w:pPr>
            <w:r w:rsidRPr="00C70209">
              <w:t>cohort study</w:t>
            </w:r>
          </w:p>
          <w:p w14:paraId="063683B2" w14:textId="77777777" w:rsidR="00FC791E" w:rsidRPr="00C70209" w:rsidRDefault="00FC791E" w:rsidP="00FC791E">
            <w:pPr>
              <w:pStyle w:val="TableBullet"/>
              <w:ind w:left="203" w:hanging="180"/>
            </w:pPr>
            <w:r w:rsidRPr="00C70209">
              <w:t>case–control study</w:t>
            </w:r>
          </w:p>
          <w:p w14:paraId="7466E7ED" w14:textId="77777777" w:rsidR="00FC791E" w:rsidRPr="00C70209" w:rsidRDefault="00FC791E" w:rsidP="00FC791E">
            <w:pPr>
              <w:pStyle w:val="TableBullet"/>
              <w:ind w:left="203" w:hanging="180"/>
              <w:rPr>
                <w:bCs/>
              </w:rPr>
            </w:pPr>
            <w:r w:rsidRPr="00C70209">
              <w:t>interrupted time series with a control group</w:t>
            </w:r>
          </w:p>
        </w:tc>
        <w:tc>
          <w:tcPr>
            <w:tcW w:w="1548" w:type="pct"/>
          </w:tcPr>
          <w:p w14:paraId="2ADC6C01" w14:textId="77777777" w:rsidR="00FC791E" w:rsidRPr="00C70209" w:rsidRDefault="00FC791E" w:rsidP="00B20C53">
            <w:pPr>
              <w:pStyle w:val="Tabletext"/>
            </w:pPr>
            <w:r w:rsidRPr="00C70209">
              <w:t>Analysis of prognostic factors among persons in a single arm of a randomised controlled trial</w:t>
            </w:r>
          </w:p>
        </w:tc>
        <w:tc>
          <w:tcPr>
            <w:tcW w:w="1233" w:type="pct"/>
          </w:tcPr>
          <w:p w14:paraId="65283468" w14:textId="77777777" w:rsidR="00FC791E" w:rsidRPr="00C70209" w:rsidRDefault="00FC791E" w:rsidP="00B20C53">
            <w:pPr>
              <w:pStyle w:val="Tabletext"/>
            </w:pPr>
            <w:r w:rsidRPr="00C70209">
              <w:t>A retrospective cohort study</w:t>
            </w:r>
          </w:p>
        </w:tc>
      </w:tr>
      <w:tr w:rsidR="00FC791E" w:rsidRPr="00C70209" w14:paraId="3D173FF0" w14:textId="77777777" w:rsidTr="00B20C53">
        <w:tc>
          <w:tcPr>
            <w:tcW w:w="671" w:type="pct"/>
          </w:tcPr>
          <w:p w14:paraId="190F3113" w14:textId="77777777" w:rsidR="00FC791E" w:rsidRPr="00C70209" w:rsidRDefault="00FC791E" w:rsidP="00B20C53">
            <w:pPr>
              <w:pStyle w:val="TableH1"/>
              <w:rPr>
                <w:rFonts w:eastAsia="Arial Unicode MS"/>
                <w:lang w:val="en-AU"/>
              </w:rPr>
            </w:pPr>
            <w:r w:rsidRPr="00C70209">
              <w:rPr>
                <w:rFonts w:eastAsia="Arial Unicode MS"/>
                <w:lang w:val="en-AU"/>
              </w:rPr>
              <w:t>III–3</w:t>
            </w:r>
          </w:p>
        </w:tc>
        <w:tc>
          <w:tcPr>
            <w:tcW w:w="1548" w:type="pct"/>
          </w:tcPr>
          <w:p w14:paraId="76DA7386" w14:textId="77777777" w:rsidR="00FC791E" w:rsidRPr="00C70209" w:rsidRDefault="00FC791E" w:rsidP="00B20C53">
            <w:pPr>
              <w:pStyle w:val="Tabletext"/>
            </w:pPr>
            <w:r w:rsidRPr="00C70209">
              <w:t>A comparative study without concurrent controls:</w:t>
            </w:r>
          </w:p>
          <w:p w14:paraId="358EE2C7" w14:textId="77777777" w:rsidR="00FC791E" w:rsidRPr="00C70209" w:rsidRDefault="00FC791E" w:rsidP="00FC791E">
            <w:pPr>
              <w:pStyle w:val="TableBullet"/>
              <w:ind w:left="203" w:hanging="180"/>
              <w:rPr>
                <w:bCs/>
              </w:rPr>
            </w:pPr>
            <w:r w:rsidRPr="00C70209">
              <w:t>historical control study</w:t>
            </w:r>
          </w:p>
          <w:p w14:paraId="459EB2F3" w14:textId="035DD600" w:rsidR="00FC791E" w:rsidRPr="00C70209" w:rsidRDefault="00FC791E" w:rsidP="00FC791E">
            <w:pPr>
              <w:pStyle w:val="TableBullet"/>
              <w:ind w:left="203" w:hanging="180"/>
              <w:rPr>
                <w:bCs/>
              </w:rPr>
            </w:pPr>
            <w:r w:rsidRPr="00C70209">
              <w:t>two or more single</w:t>
            </w:r>
            <w:r w:rsidR="004B557C" w:rsidRPr="00C70209">
              <w:t>-</w:t>
            </w:r>
            <w:r w:rsidRPr="00C70209">
              <w:t>arm stud</w:t>
            </w:r>
            <w:r w:rsidR="004B557C" w:rsidRPr="00C70209">
              <w:t>ies</w:t>
            </w:r>
            <w:r w:rsidRPr="00C70209">
              <w:rPr>
                <w:vertAlign w:val="superscript"/>
              </w:rPr>
              <w:t>g</w:t>
            </w:r>
          </w:p>
          <w:p w14:paraId="7443F921" w14:textId="77777777" w:rsidR="00FC791E" w:rsidRPr="00C70209" w:rsidRDefault="00FC791E" w:rsidP="00FC791E">
            <w:pPr>
              <w:pStyle w:val="TableBullet"/>
              <w:ind w:left="203" w:hanging="180"/>
              <w:rPr>
                <w:bCs/>
              </w:rPr>
            </w:pPr>
            <w:r w:rsidRPr="00C70209">
              <w:t>interrupted time series without a parallel control group</w:t>
            </w:r>
          </w:p>
        </w:tc>
        <w:tc>
          <w:tcPr>
            <w:tcW w:w="1548" w:type="pct"/>
          </w:tcPr>
          <w:p w14:paraId="6EB9538F" w14:textId="77777777" w:rsidR="00FC791E" w:rsidRPr="00C70209" w:rsidRDefault="00FC791E" w:rsidP="00B20C53">
            <w:pPr>
              <w:pStyle w:val="Tabletext"/>
            </w:pPr>
            <w:r w:rsidRPr="00C70209">
              <w:t>A retrospective cohort study</w:t>
            </w:r>
          </w:p>
        </w:tc>
        <w:tc>
          <w:tcPr>
            <w:tcW w:w="1233" w:type="pct"/>
          </w:tcPr>
          <w:p w14:paraId="56C7766E" w14:textId="77777777" w:rsidR="00FC791E" w:rsidRPr="00C70209" w:rsidRDefault="00FC791E" w:rsidP="00B20C53">
            <w:pPr>
              <w:pStyle w:val="Tabletext"/>
            </w:pPr>
            <w:r w:rsidRPr="00C70209">
              <w:t>A case–control study</w:t>
            </w:r>
          </w:p>
        </w:tc>
      </w:tr>
      <w:tr w:rsidR="00FC791E" w:rsidRPr="00C70209" w14:paraId="08EDCCA3" w14:textId="77777777" w:rsidTr="00B20C53">
        <w:tc>
          <w:tcPr>
            <w:tcW w:w="671" w:type="pct"/>
            <w:tcBorders>
              <w:bottom w:val="single" w:sz="4" w:space="0" w:color="auto"/>
            </w:tcBorders>
          </w:tcPr>
          <w:p w14:paraId="3FFCBC32" w14:textId="77777777" w:rsidR="00FC791E" w:rsidRPr="00C70209" w:rsidRDefault="00FC791E" w:rsidP="00B20C53">
            <w:pPr>
              <w:pStyle w:val="TableH1"/>
              <w:rPr>
                <w:rFonts w:eastAsia="Arial Unicode MS"/>
                <w:lang w:val="en-AU"/>
              </w:rPr>
            </w:pPr>
            <w:r w:rsidRPr="00C70209">
              <w:rPr>
                <w:rFonts w:eastAsia="Arial Unicode MS"/>
                <w:lang w:val="en-AU"/>
              </w:rPr>
              <w:t>IV</w:t>
            </w:r>
          </w:p>
        </w:tc>
        <w:tc>
          <w:tcPr>
            <w:tcW w:w="1548" w:type="pct"/>
            <w:tcBorders>
              <w:bottom w:val="single" w:sz="4" w:space="0" w:color="auto"/>
            </w:tcBorders>
          </w:tcPr>
          <w:p w14:paraId="5DCC941E" w14:textId="77777777" w:rsidR="00FC791E" w:rsidRPr="00C70209" w:rsidRDefault="00FC791E" w:rsidP="00B20C53">
            <w:pPr>
              <w:pStyle w:val="Tabletext"/>
            </w:pPr>
            <w:r w:rsidRPr="00C70209">
              <w:t>Case series with either post-test or pre-test/post-test outcomes</w:t>
            </w:r>
          </w:p>
        </w:tc>
        <w:tc>
          <w:tcPr>
            <w:tcW w:w="1548" w:type="pct"/>
            <w:tcBorders>
              <w:bottom w:val="single" w:sz="4" w:space="0" w:color="auto"/>
            </w:tcBorders>
          </w:tcPr>
          <w:p w14:paraId="0C5B2775" w14:textId="77777777" w:rsidR="00FC791E" w:rsidRPr="00C70209" w:rsidRDefault="00FC791E" w:rsidP="00B20C53">
            <w:pPr>
              <w:pStyle w:val="Tabletext"/>
            </w:pPr>
            <w:r w:rsidRPr="00C70209">
              <w:t>Case series, or cohort study of persons at different stages of disease</w:t>
            </w:r>
          </w:p>
        </w:tc>
        <w:tc>
          <w:tcPr>
            <w:tcW w:w="1233" w:type="pct"/>
            <w:tcBorders>
              <w:bottom w:val="single" w:sz="4" w:space="0" w:color="auto"/>
            </w:tcBorders>
          </w:tcPr>
          <w:p w14:paraId="20055DD7" w14:textId="77777777" w:rsidR="00FC791E" w:rsidRPr="00C70209" w:rsidRDefault="00FC791E" w:rsidP="00B20C53">
            <w:pPr>
              <w:pStyle w:val="Tabletext"/>
            </w:pPr>
            <w:r w:rsidRPr="00C70209">
              <w:t>A cross-sectional study or case series</w:t>
            </w:r>
          </w:p>
        </w:tc>
      </w:tr>
    </w:tbl>
    <w:p w14:paraId="25D0404A" w14:textId="2A4344EF" w:rsidR="00FC791E" w:rsidRPr="00C70209" w:rsidRDefault="00FC791E" w:rsidP="003F612E">
      <w:pPr>
        <w:pStyle w:val="TableFigNotes18"/>
        <w:rPr>
          <w:vertAlign w:val="superscript"/>
        </w:rPr>
      </w:pPr>
      <w:r w:rsidRPr="00C70209">
        <w:rPr>
          <w:rFonts w:eastAsia="MS Mincho"/>
        </w:rPr>
        <w:t>Source: NHMRC (2009)</w:t>
      </w:r>
      <w:r w:rsidR="003F612E" w:rsidRPr="00C70209">
        <w:rPr>
          <w:rFonts w:eastAsia="MS Mincho"/>
        </w:rPr>
        <w:fldChar w:fldCharType="begin"/>
      </w:r>
      <w:r w:rsidR="003F612E" w:rsidRPr="00C70209">
        <w:rPr>
          <w:rFonts w:eastAsia="MS Mincho"/>
        </w:rPr>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3F612E" w:rsidRPr="00C70209">
        <w:rPr>
          <w:rFonts w:eastAsia="MS Mincho"/>
        </w:rPr>
        <w:fldChar w:fldCharType="separate"/>
      </w:r>
      <w:r w:rsidR="003F612E" w:rsidRPr="00C70209">
        <w:rPr>
          <w:rFonts w:eastAsia="MS Mincho"/>
          <w:vertAlign w:val="superscript"/>
        </w:rPr>
        <w:t>8</w:t>
      </w:r>
      <w:r w:rsidR="003F612E" w:rsidRPr="00C70209">
        <w:rPr>
          <w:rFonts w:eastAsia="MS Mincho"/>
        </w:rPr>
        <w:fldChar w:fldCharType="end"/>
      </w:r>
      <w:r w:rsidR="002F08BB" w:rsidRPr="00C70209">
        <w:rPr>
          <w:rFonts w:eastAsia="MS Mincho"/>
        </w:rPr>
        <w:br/>
      </w:r>
      <w:r w:rsidR="002F08BB" w:rsidRPr="00C70209">
        <w:rPr>
          <w:b/>
        </w:rPr>
        <w:t xml:space="preserve"> </w:t>
      </w:r>
      <w:r w:rsidRPr="00C70209">
        <w:rPr>
          <w:b/>
        </w:rPr>
        <w:t xml:space="preserve">a </w:t>
      </w:r>
      <w:r w:rsidRPr="00C70209">
        <w:t xml:space="preserve">Definitions of these study designs are provided on pages 7–8, </w:t>
      </w:r>
      <w:r w:rsidRPr="00C70209">
        <w:rPr>
          <w:i/>
        </w:rPr>
        <w:t>How to use the evidence: assessment and application of scientific evidence</w:t>
      </w:r>
      <w:r w:rsidR="003F612E" w:rsidRPr="00C70209">
        <w:t xml:space="preserve"> (NHMRC 2000)</w:t>
      </w:r>
      <w:r w:rsidR="003F612E" w:rsidRPr="00C70209">
        <w:fldChar w:fldCharType="begin"/>
      </w:r>
      <w:r w:rsidR="003F612E" w:rsidRPr="00C70209">
        <w:instrText xml:space="preserve"> ADDIN EN.CITE &lt;EndNote&gt;&lt;Cite&gt;&lt;Author&gt;National Health and Medical Research Council (NHMRC)&lt;/Author&gt;&lt;Year&gt;2000&lt;/Year&gt;&lt;RecNum&gt;1000&lt;/RecNum&gt;&lt;DisplayText&gt;&lt;style face="superscript"&gt;9&lt;/style&gt;&lt;/DisplayText&gt;&lt;record&gt;&lt;rec-number&gt;1000&lt;/rec-number&gt;&lt;foreign-keys&gt;&lt;key app="EN" db-id="9edve2wadsavt5ewavaxtda4f2tavzvts9ee" timestamp="1437464297"&gt;1000&lt;/key&gt;&lt;/foreign-keys&gt;&lt;ref-type name="Report"&gt;27&lt;/ref-type&gt;&lt;contributors&gt;&lt;authors&gt;&lt;author&gt;National Health and Medical Research Council (NHMRC),&lt;/author&gt;&lt;/authors&gt;&lt;/contributors&gt;&lt;titles&gt;&lt;title&gt;How to use the evidence: assessment and application of scientific evidence&lt;/title&gt;&lt;secondary-title&gt;NHMRC handbook series&lt;/secondary-title&gt;&lt;/titles&gt;&lt;dates&gt;&lt;year&gt;2000&lt;/year&gt;&lt;/dates&gt;&lt;pub-location&gt;Canberra, Australia&lt;/pub-location&gt;&lt;publisher&gt;NHMRC&lt;/publisher&gt;&lt;urls&gt;&lt;related-urls&gt;&lt;url&gt;http://www.nhmrc.gov.au/publications/synopses/cp69syn.htm&lt;/url&gt;&lt;/related-urls&gt;&lt;/urls&gt;&lt;/record&gt;&lt;/Cite&gt;&lt;/EndNote&gt;</w:instrText>
      </w:r>
      <w:r w:rsidR="003F612E" w:rsidRPr="00C70209">
        <w:fldChar w:fldCharType="separate"/>
      </w:r>
      <w:r w:rsidR="003F612E" w:rsidRPr="00C70209">
        <w:rPr>
          <w:vertAlign w:val="superscript"/>
        </w:rPr>
        <w:t>9</w:t>
      </w:r>
      <w:r w:rsidR="003F612E" w:rsidRPr="00C70209">
        <w:fldChar w:fldCharType="end"/>
      </w:r>
      <w:r w:rsidR="003F612E" w:rsidRPr="00C70209">
        <w:rPr>
          <w:vertAlign w:val="superscript"/>
        </w:rPr>
        <w:br/>
      </w:r>
      <w:r w:rsidRPr="00C70209">
        <w:rPr>
          <w:b/>
        </w:rPr>
        <w:t>b</w:t>
      </w:r>
      <w:r w:rsidRPr="00C70209">
        <w:t xml:space="preserve"> If it is possible and ethical to determine a causal relationship using experimental evidence, then the ‘intervention’ hierarchy of evidence should be used. If it is only possible or ethical to determine a causal relationship using observational evidence (e.g. groups cannot be allocated to a potential harmful exposure, such as nuclear radiation), then the ‘aetiology’ hierarchy of evidence should be utilised.</w:t>
      </w:r>
      <w:r w:rsidRPr="00C70209">
        <w:br/>
      </w:r>
      <w:r w:rsidRPr="00C70209">
        <w:rPr>
          <w:b/>
        </w:rPr>
        <w:t>c</w:t>
      </w:r>
      <w:r w:rsidRPr="00C70209">
        <w:t xml:space="preserve"> A systematic review will only be assigned a level of evidence as high as the studies it contains, except where those studies contain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 or result, as different studies (and study designs) might contribute to each different outcome.</w:t>
      </w:r>
      <w:r w:rsidRPr="00C70209">
        <w:br/>
      </w:r>
      <w:r w:rsidRPr="00C70209">
        <w:rPr>
          <w:b/>
        </w:rPr>
        <w:t xml:space="preserve">d </w:t>
      </w:r>
      <w:r w:rsidRPr="00C70209">
        <w:t>At study inception, the cohort is either non-diseased or all at the same stage of the disease. A randomised controlled trial with persons either non-diseased or at the same stage of the disease in both arms of the trial would also meet the criterion for this level of evidence.</w:t>
      </w:r>
      <w:r w:rsidRPr="00C70209">
        <w:br/>
      </w:r>
      <w:r w:rsidRPr="00C70209">
        <w:rPr>
          <w:b/>
        </w:rPr>
        <w:t xml:space="preserve">e </w:t>
      </w:r>
      <w:r w:rsidRPr="00C70209">
        <w:t>All or none of the people with the risk factor(s) experience the outcome; and the data arises from an unselected or representative case series which provides an unbiased representation of the prognostic effect. For example, no smallpox develops in the absence of the specific virus; and clear proof of the causal link has come from the disappearance of smallpox after large-scale vaccination.</w:t>
      </w:r>
      <w:r w:rsidRPr="00C70209">
        <w:br/>
      </w:r>
      <w:r w:rsidRPr="00C70209">
        <w:rPr>
          <w:b/>
        </w:rPr>
        <w:t xml:space="preserve">f </w:t>
      </w:r>
      <w:r w:rsidRPr="00C70209">
        <w:t>This also includes controlled before-and-after (pre-test/post-test) studies, as well as indirect comparisons (i.e. utilise A vs. B and B vs. C to determine A vs. C).</w:t>
      </w:r>
      <w:r w:rsidRPr="00C70209">
        <w:br/>
      </w:r>
      <w:r w:rsidRPr="00C70209">
        <w:rPr>
          <w:b/>
        </w:rPr>
        <w:t xml:space="preserve">g </w:t>
      </w:r>
      <w:r w:rsidRPr="00C70209">
        <w:t>Comparing single</w:t>
      </w:r>
      <w:r w:rsidR="004B557C" w:rsidRPr="00C70209">
        <w:t>-</w:t>
      </w:r>
      <w:r w:rsidRPr="00C70209">
        <w:t>arm studies i.e. case series from two studies. This would also include unadjusted indirect comparisons (i.e. utilise A vs. B and B vs.</w:t>
      </w:r>
      <w:r w:rsidRPr="00C70209">
        <w:rPr>
          <w:rFonts w:eastAsia="MS Mincho"/>
        </w:rPr>
        <w:t xml:space="preserve"> C to determine A vs. C, without statistical adjustment for B).</w:t>
      </w:r>
    </w:p>
    <w:p w14:paraId="413F1DC4" w14:textId="77777777" w:rsidR="00FC791E" w:rsidRPr="00C70209" w:rsidRDefault="00FC791E" w:rsidP="00FC791E">
      <w:pPr>
        <w:spacing w:after="200" w:line="276" w:lineRule="auto"/>
        <w:ind w:left="0"/>
        <w:rPr>
          <w:rFonts w:ascii="Arial Narrow" w:eastAsia="MS Mincho" w:hAnsi="Arial Narrow"/>
          <w:sz w:val="16"/>
          <w:szCs w:val="16"/>
          <w:lang w:eastAsia="ja-JP"/>
        </w:rPr>
      </w:pPr>
      <w:r w:rsidRPr="00C70209">
        <w:rPr>
          <w:rFonts w:eastAsia="MS Mincho"/>
          <w:lang w:eastAsia="ja-JP"/>
        </w:rPr>
        <w:br w:type="page"/>
      </w:r>
    </w:p>
    <w:p w14:paraId="2D65BB9A" w14:textId="293C5391" w:rsidR="00FC791E" w:rsidRPr="00C70209" w:rsidRDefault="00FC791E" w:rsidP="0048663F">
      <w:pPr>
        <w:pStyle w:val="Caption"/>
        <w:ind w:left="2070"/>
      </w:pPr>
      <w:bookmarkStart w:id="141" w:name="_Ref248026287"/>
      <w:bookmarkStart w:id="142" w:name="_Ref314473937"/>
      <w:bookmarkStart w:id="143" w:name="_Toc248294210"/>
      <w:bookmarkStart w:id="144" w:name="_Toc248895670"/>
      <w:bookmarkStart w:id="145" w:name="_Toc317151019"/>
      <w:bookmarkStart w:id="146" w:name="_Toc314555448"/>
      <w:bookmarkStart w:id="147" w:name="_Toc322095216"/>
      <w:bookmarkStart w:id="148" w:name="_Toc398542793"/>
      <w:bookmarkStart w:id="149" w:name="_Toc427747052"/>
      <w:r w:rsidRPr="00C70209">
        <w:t>Tabl</w:t>
      </w:r>
      <w:bookmarkEnd w:id="141"/>
      <w:r w:rsidRPr="00C70209">
        <w:t xml:space="preserve">e </w:t>
      </w:r>
      <w:r w:rsidR="00130F03" w:rsidRPr="00C70209">
        <w:fldChar w:fldCharType="begin"/>
      </w:r>
      <w:r w:rsidR="00130F03" w:rsidRPr="00C70209">
        <w:instrText xml:space="preserve"> STYLEREF 2 \s </w:instrText>
      </w:r>
      <w:r w:rsidR="00130F03" w:rsidRPr="00C70209">
        <w:fldChar w:fldCharType="separate"/>
      </w:r>
      <w:r w:rsidR="000F7A9B">
        <w:rPr>
          <w:noProof/>
        </w:rPr>
        <w:t>2.4</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w:t>
      </w:r>
      <w:r w:rsidR="00130F03" w:rsidRPr="00C70209">
        <w:fldChar w:fldCharType="end"/>
      </w:r>
      <w:bookmarkEnd w:id="142"/>
      <w:r w:rsidRPr="00C70209">
        <w:tab/>
        <w:t>NHMRC dimensions of evidence</w:t>
      </w:r>
      <w:bookmarkEnd w:id="143"/>
      <w:bookmarkEnd w:id="144"/>
      <w:bookmarkEnd w:id="145"/>
      <w:bookmarkEnd w:id="146"/>
      <w:bookmarkEnd w:id="147"/>
      <w:bookmarkEnd w:id="148"/>
      <w:bookmarkEnd w:id="149"/>
    </w:p>
    <w:tbl>
      <w:tblPr>
        <w:tblW w:w="0" w:type="auto"/>
        <w:tblInd w:w="82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1856"/>
        <w:gridCol w:w="6558"/>
      </w:tblGrid>
      <w:tr w:rsidR="00FC791E" w:rsidRPr="00C70209" w14:paraId="1030AC61" w14:textId="77777777" w:rsidTr="00B20C53">
        <w:trPr>
          <w:tblHeader/>
        </w:trPr>
        <w:tc>
          <w:tcPr>
            <w:tcW w:w="1890" w:type="dxa"/>
            <w:tcBorders>
              <w:top w:val="single" w:sz="4" w:space="0" w:color="auto"/>
            </w:tcBorders>
          </w:tcPr>
          <w:p w14:paraId="32DABCCB" w14:textId="77777777" w:rsidR="00FC791E" w:rsidRPr="00C70209" w:rsidRDefault="00FC791E" w:rsidP="0048663F">
            <w:pPr>
              <w:pStyle w:val="TableH1"/>
              <w:rPr>
                <w:rFonts w:eastAsia="Arial Unicode MS"/>
                <w:lang w:val="en-AU"/>
              </w:rPr>
            </w:pPr>
            <w:r w:rsidRPr="00C70209">
              <w:rPr>
                <w:rFonts w:eastAsia="Arial Unicode MS"/>
                <w:lang w:val="en-AU"/>
              </w:rPr>
              <w:t>Dimension</w:t>
            </w:r>
          </w:p>
        </w:tc>
        <w:tc>
          <w:tcPr>
            <w:tcW w:w="6830" w:type="dxa"/>
            <w:tcBorders>
              <w:top w:val="single" w:sz="4" w:space="0" w:color="auto"/>
            </w:tcBorders>
          </w:tcPr>
          <w:p w14:paraId="0C8973EB" w14:textId="77777777" w:rsidR="00FC791E" w:rsidRPr="00C70209" w:rsidRDefault="00FC791E" w:rsidP="0048663F">
            <w:pPr>
              <w:pStyle w:val="TableH1"/>
              <w:rPr>
                <w:rFonts w:eastAsia="Arial Unicode MS"/>
                <w:lang w:val="en-AU"/>
              </w:rPr>
            </w:pPr>
            <w:r w:rsidRPr="00C70209">
              <w:rPr>
                <w:rFonts w:eastAsia="Arial Unicode MS"/>
                <w:lang w:val="en-AU"/>
              </w:rPr>
              <w:t>Definition</w:t>
            </w:r>
          </w:p>
        </w:tc>
      </w:tr>
      <w:tr w:rsidR="00FC791E" w:rsidRPr="00C70209" w14:paraId="7B30333B" w14:textId="77777777" w:rsidTr="00B20C53">
        <w:tc>
          <w:tcPr>
            <w:tcW w:w="8720" w:type="dxa"/>
            <w:gridSpan w:val="2"/>
          </w:tcPr>
          <w:p w14:paraId="3651CCF2" w14:textId="77777777" w:rsidR="00FC791E" w:rsidRPr="00C70209" w:rsidRDefault="00FC791E" w:rsidP="0048663F">
            <w:pPr>
              <w:pStyle w:val="TableH3"/>
            </w:pPr>
            <w:r w:rsidRPr="00C70209">
              <w:t>Strength of evidence</w:t>
            </w:r>
          </w:p>
        </w:tc>
      </w:tr>
      <w:tr w:rsidR="00FC791E" w:rsidRPr="00C70209" w14:paraId="7263C299" w14:textId="77777777" w:rsidTr="00B20C53">
        <w:tc>
          <w:tcPr>
            <w:tcW w:w="1890" w:type="dxa"/>
          </w:tcPr>
          <w:p w14:paraId="032A5E0A" w14:textId="77777777" w:rsidR="00FC791E" w:rsidRPr="00C70209" w:rsidRDefault="00FC791E" w:rsidP="0048663F">
            <w:pPr>
              <w:pStyle w:val="TableH2"/>
              <w:rPr>
                <w:rFonts w:eastAsia="MS Mincho"/>
              </w:rPr>
            </w:pPr>
            <w:r w:rsidRPr="00C70209">
              <w:rPr>
                <w:rFonts w:eastAsia="MS Mincho"/>
              </w:rPr>
              <w:t>Level</w:t>
            </w:r>
          </w:p>
        </w:tc>
        <w:tc>
          <w:tcPr>
            <w:tcW w:w="6830" w:type="dxa"/>
          </w:tcPr>
          <w:p w14:paraId="0B666600" w14:textId="77777777" w:rsidR="00FC791E" w:rsidRPr="00C70209" w:rsidRDefault="00FC791E" w:rsidP="00B20C53">
            <w:pPr>
              <w:pStyle w:val="Tabletext"/>
            </w:pPr>
            <w:r w:rsidRPr="00C70209">
              <w:t>Each included study is assessed according to its place in the research hierarchy. This illustrates the potential of each included study to adequately answer a particular research question and indicates the degree to which design has minimised the impact of bias on the results</w:t>
            </w:r>
          </w:p>
        </w:tc>
      </w:tr>
      <w:tr w:rsidR="00FC791E" w:rsidRPr="00C70209" w14:paraId="12F52159" w14:textId="77777777" w:rsidTr="00B20C53">
        <w:tc>
          <w:tcPr>
            <w:tcW w:w="1890" w:type="dxa"/>
          </w:tcPr>
          <w:p w14:paraId="782D6C0B" w14:textId="77777777" w:rsidR="00FC791E" w:rsidRPr="00C70209" w:rsidRDefault="00FC791E" w:rsidP="0048663F">
            <w:pPr>
              <w:pStyle w:val="TableH2"/>
              <w:rPr>
                <w:rFonts w:eastAsia="MS Mincho"/>
              </w:rPr>
            </w:pPr>
            <w:r w:rsidRPr="00C70209">
              <w:rPr>
                <w:rFonts w:eastAsia="MS Mincho"/>
              </w:rPr>
              <w:t>Quality</w:t>
            </w:r>
          </w:p>
        </w:tc>
        <w:tc>
          <w:tcPr>
            <w:tcW w:w="6830" w:type="dxa"/>
          </w:tcPr>
          <w:p w14:paraId="0196D850" w14:textId="77777777" w:rsidR="00FC791E" w:rsidRPr="00C70209" w:rsidRDefault="00FC791E" w:rsidP="00B20C53">
            <w:pPr>
              <w:pStyle w:val="Tabletext"/>
            </w:pPr>
            <w:r w:rsidRPr="00C70209">
              <w:t>Included studies are critically appraised for methodological quality. Each study is assessed according to the potential that bias, confounding and/or chance has influenced the results</w:t>
            </w:r>
          </w:p>
        </w:tc>
      </w:tr>
      <w:tr w:rsidR="00FC791E" w:rsidRPr="00C70209" w14:paraId="637BFF04" w14:textId="77777777" w:rsidTr="00B20C53">
        <w:tc>
          <w:tcPr>
            <w:tcW w:w="1890" w:type="dxa"/>
          </w:tcPr>
          <w:p w14:paraId="610D1438" w14:textId="77777777" w:rsidR="00FC791E" w:rsidRPr="00C70209" w:rsidRDefault="00FC791E" w:rsidP="0048663F">
            <w:pPr>
              <w:pStyle w:val="TableH2"/>
              <w:rPr>
                <w:rFonts w:eastAsia="MS Mincho"/>
              </w:rPr>
            </w:pPr>
            <w:r w:rsidRPr="00C70209">
              <w:rPr>
                <w:rFonts w:eastAsia="MS Mincho"/>
              </w:rPr>
              <w:t>Statistical precision</w:t>
            </w:r>
          </w:p>
        </w:tc>
        <w:tc>
          <w:tcPr>
            <w:tcW w:w="6830" w:type="dxa"/>
          </w:tcPr>
          <w:p w14:paraId="4DCD9939" w14:textId="2A5C43FB" w:rsidR="00FC791E" w:rsidRPr="00C70209" w:rsidRDefault="00FC791E" w:rsidP="00B20C53">
            <w:pPr>
              <w:pStyle w:val="Tabletext"/>
            </w:pPr>
            <w:r w:rsidRPr="00C70209">
              <w:t xml:space="preserve">Primary outcomes of included studies are assessed to establish whether the effect is real, rather than due to chance. Using a level of significance such as a </w:t>
            </w:r>
            <w:r w:rsidR="001A475D" w:rsidRPr="001A475D">
              <w:rPr>
                <w:i/>
              </w:rPr>
              <w:t>P-</w:t>
            </w:r>
            <w:r w:rsidRPr="00C70209">
              <w:t>value and/or confidence interval, the precision of the estimate of the effect is evaluated. This considers the degree of certainty regarding the existence of a true effect</w:t>
            </w:r>
          </w:p>
        </w:tc>
      </w:tr>
      <w:tr w:rsidR="00FC791E" w:rsidRPr="00C70209" w14:paraId="51B55A23" w14:textId="77777777" w:rsidTr="00B20C53">
        <w:tc>
          <w:tcPr>
            <w:tcW w:w="1890" w:type="dxa"/>
          </w:tcPr>
          <w:p w14:paraId="26F31818" w14:textId="77777777" w:rsidR="00FC791E" w:rsidRPr="00C70209" w:rsidRDefault="00FC791E" w:rsidP="0048663F">
            <w:pPr>
              <w:pStyle w:val="TableH2"/>
              <w:rPr>
                <w:rFonts w:eastAsia="Arial Unicode MS"/>
              </w:rPr>
            </w:pPr>
            <w:r w:rsidRPr="00C70209">
              <w:rPr>
                <w:rFonts w:eastAsia="Arial Unicode MS"/>
              </w:rPr>
              <w:t>Size of effect</w:t>
            </w:r>
          </w:p>
        </w:tc>
        <w:tc>
          <w:tcPr>
            <w:tcW w:w="6830" w:type="dxa"/>
          </w:tcPr>
          <w:p w14:paraId="56F009D0" w14:textId="77777777" w:rsidR="00FC791E" w:rsidRPr="00C70209" w:rsidRDefault="00FC791E" w:rsidP="0048663F">
            <w:pPr>
              <w:pStyle w:val="Tabletext"/>
            </w:pPr>
            <w:r w:rsidRPr="00C70209">
              <w:t>The clinical importance of the findings of each study is assessed. This concept refers to the measure of effect or point estimate reported in the results of each study (e.g. mean difference, relative risk). For meta-analysis pooled measures of effect are assessed. Size of effect refers to the distance of the point estimate from its null value and also the values included in the corresponding 95% confidence interval. Size of effect indicates the clinical impact a particular factor or intervention will have on a patient and is considered in the context of patient relevant clinical differences</w:t>
            </w:r>
          </w:p>
        </w:tc>
      </w:tr>
      <w:tr w:rsidR="00FC791E" w:rsidRPr="00C70209" w14:paraId="41BA5CCA" w14:textId="77777777" w:rsidTr="00B20C53">
        <w:tc>
          <w:tcPr>
            <w:tcW w:w="1890" w:type="dxa"/>
            <w:tcBorders>
              <w:bottom w:val="single" w:sz="4" w:space="0" w:color="auto"/>
            </w:tcBorders>
          </w:tcPr>
          <w:p w14:paraId="354FC7EF" w14:textId="77777777" w:rsidR="00FC791E" w:rsidRPr="00C70209" w:rsidRDefault="00FC791E" w:rsidP="0048663F">
            <w:pPr>
              <w:pStyle w:val="TableH2"/>
              <w:rPr>
                <w:rFonts w:eastAsia="Arial Unicode MS"/>
              </w:rPr>
            </w:pPr>
            <w:r w:rsidRPr="00C70209">
              <w:rPr>
                <w:rFonts w:eastAsia="Arial Unicode MS"/>
              </w:rPr>
              <w:t>Relevance of evidence</w:t>
            </w:r>
          </w:p>
        </w:tc>
        <w:tc>
          <w:tcPr>
            <w:tcW w:w="6830" w:type="dxa"/>
            <w:tcBorders>
              <w:bottom w:val="single" w:sz="4" w:space="0" w:color="auto"/>
            </w:tcBorders>
          </w:tcPr>
          <w:p w14:paraId="50B5DFC9" w14:textId="77777777" w:rsidR="00FC791E" w:rsidRPr="00C70209" w:rsidRDefault="00FC791E" w:rsidP="0048663F">
            <w:pPr>
              <w:pStyle w:val="Tabletext"/>
            </w:pPr>
            <w:r w:rsidRPr="00C70209">
              <w:t>The translation of research evidence to clinical practice is addressed by this dimension. It is regarded as potentially the most subjective of the evidence assessments. There are two questions concerning the appropriateness of outcomes and relevance of study questions:</w:t>
            </w:r>
          </w:p>
          <w:p w14:paraId="6C56F231" w14:textId="77777777" w:rsidR="00FC791E" w:rsidRPr="00C70209" w:rsidRDefault="00FC791E" w:rsidP="00B20C53">
            <w:pPr>
              <w:pStyle w:val="Tabletext"/>
            </w:pPr>
            <w:r w:rsidRPr="00C70209">
              <w:t>Are the outcomes measured in the study relevant to patients?</w:t>
            </w:r>
          </w:p>
          <w:p w14:paraId="5E962946" w14:textId="77777777" w:rsidR="00FC791E" w:rsidRPr="00C70209" w:rsidRDefault="00FC791E" w:rsidP="00B20C53">
            <w:pPr>
              <w:pStyle w:val="Tabletext"/>
            </w:pPr>
            <w:r w:rsidRPr="00C70209">
              <w:t>How closely do the elements of the study research question match with those of the clinical question being considered?</w:t>
            </w:r>
          </w:p>
        </w:tc>
      </w:tr>
    </w:tbl>
    <w:p w14:paraId="25867C9D" w14:textId="07E8A1BF" w:rsidR="00FC791E" w:rsidRPr="00C70209" w:rsidRDefault="00FC791E" w:rsidP="00FC791E">
      <w:pPr>
        <w:pStyle w:val="TableFigNotes18"/>
      </w:pPr>
      <w:r w:rsidRPr="00C70209">
        <w:t>Source: NHMRC (2009</w:t>
      </w:r>
      <w:r w:rsidR="003F612E" w:rsidRPr="00C70209">
        <w:t>)</w:t>
      </w:r>
      <w:r w:rsidR="002B4E33" w:rsidRPr="00C70209">
        <w:fldChar w:fldCharType="begin"/>
      </w:r>
      <w:r w:rsidR="002B4E33" w:rsidRPr="00C70209">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2B4E33" w:rsidRPr="00C70209">
        <w:fldChar w:fldCharType="separate"/>
      </w:r>
      <w:r w:rsidR="002B4E33" w:rsidRPr="00C70209">
        <w:rPr>
          <w:vertAlign w:val="superscript"/>
        </w:rPr>
        <w:t>8</w:t>
      </w:r>
      <w:r w:rsidR="002B4E33" w:rsidRPr="00C70209">
        <w:fldChar w:fldCharType="end"/>
      </w:r>
    </w:p>
    <w:p w14:paraId="33675499" w14:textId="5A717AEE" w:rsidR="00FC791E" w:rsidRPr="00C70209" w:rsidRDefault="00FC791E" w:rsidP="00FC791E">
      <w:pPr>
        <w:pStyle w:val="Heading3"/>
        <w:rPr>
          <w:lang w:eastAsia="en-GB"/>
        </w:rPr>
      </w:pPr>
      <w:bookmarkStart w:id="150" w:name="_Toc322095143"/>
      <w:bookmarkStart w:id="151" w:name="_Toc398542760"/>
      <w:bookmarkStart w:id="152" w:name="_Toc427746830"/>
      <w:r w:rsidRPr="00C70209">
        <w:rPr>
          <w:lang w:eastAsia="en-GB"/>
        </w:rPr>
        <w:t>Quality appraisal</w:t>
      </w:r>
      <w:bookmarkEnd w:id="150"/>
      <w:bookmarkEnd w:id="151"/>
      <w:bookmarkEnd w:id="152"/>
    </w:p>
    <w:p w14:paraId="1E2548F3" w14:textId="1C2769F0" w:rsidR="00FC791E" w:rsidRPr="00C70209" w:rsidRDefault="00FC791E" w:rsidP="00FC791E">
      <w:pPr>
        <w:pStyle w:val="BodyText"/>
        <w:rPr>
          <w:rFonts w:eastAsia="MS Mincho"/>
        </w:rPr>
      </w:pPr>
      <w:r w:rsidRPr="00C70209">
        <w:rPr>
          <w:rFonts w:eastAsia="MS Mincho"/>
        </w:rPr>
        <w:t xml:space="preserve">The methodological quality of the included studies was assessed using the criteria presented in </w:t>
      </w:r>
      <w:r w:rsidRPr="00C70209">
        <w:rPr>
          <w:rFonts w:eastAsia="MS Mincho"/>
          <w:b/>
          <w:bCs/>
        </w:rPr>
        <w:t>Appendix </w:t>
      </w:r>
      <w:r w:rsidR="0082594B" w:rsidRPr="00C70209">
        <w:rPr>
          <w:rFonts w:eastAsia="MS Mincho"/>
          <w:b/>
          <w:bCs/>
        </w:rPr>
        <w:fldChar w:fldCharType="begin"/>
      </w:r>
      <w:r w:rsidR="0082594B" w:rsidRPr="00C70209">
        <w:rPr>
          <w:rFonts w:eastAsia="MS Mincho"/>
          <w:b/>
          <w:bCs/>
        </w:rPr>
        <w:instrText xml:space="preserve"> REF _Ref426551730 \n \h </w:instrText>
      </w:r>
      <w:r w:rsidR="0082594B" w:rsidRPr="00C70209">
        <w:rPr>
          <w:rFonts w:eastAsia="MS Mincho"/>
          <w:b/>
          <w:bCs/>
        </w:rPr>
      </w:r>
      <w:r w:rsidR="0082594B" w:rsidRPr="00C70209">
        <w:rPr>
          <w:rFonts w:eastAsia="MS Mincho"/>
          <w:b/>
          <w:bCs/>
        </w:rPr>
        <w:fldChar w:fldCharType="separate"/>
      </w:r>
      <w:r w:rsidR="000F7A9B">
        <w:rPr>
          <w:rFonts w:eastAsia="MS Mincho"/>
          <w:b/>
          <w:bCs/>
        </w:rPr>
        <w:t>4.2</w:t>
      </w:r>
      <w:r w:rsidR="0082594B" w:rsidRPr="00C70209">
        <w:rPr>
          <w:rFonts w:eastAsia="MS Mincho"/>
          <w:b/>
          <w:bCs/>
        </w:rPr>
        <w:fldChar w:fldCharType="end"/>
      </w:r>
      <w:r w:rsidRPr="00C70209">
        <w:rPr>
          <w:rFonts w:eastAsia="MS Mincho"/>
        </w:rPr>
        <w:t xml:space="preserve"> of this volume. Quality assessment criteria varied according to whether included studies were systematic reviews, RCTs, cohort studies or case–control studies. No weighting of quality criteria was applied, but studies that met all criteria, or all but one, were considered to be of good quality with a low risk of bias. Quality assessments of included studies for all systematically reviewed research questions are presented in </w:t>
      </w:r>
      <w:r w:rsidRPr="00C70209">
        <w:rPr>
          <w:rFonts w:eastAsia="MS Mincho"/>
          <w:b/>
        </w:rPr>
        <w:t xml:space="preserve">Appendix E </w:t>
      </w:r>
      <w:r w:rsidRPr="00C70209">
        <w:rPr>
          <w:rFonts w:eastAsia="MS Mincho"/>
          <w:bCs/>
        </w:rPr>
        <w:t>(Volume 2)</w:t>
      </w:r>
      <w:r w:rsidRPr="00C70209">
        <w:rPr>
          <w:rFonts w:eastAsia="MS Mincho"/>
        </w:rPr>
        <w:t>.</w:t>
      </w:r>
    </w:p>
    <w:p w14:paraId="176C642D" w14:textId="77777777" w:rsidR="00FC791E" w:rsidRPr="00C70209" w:rsidRDefault="00FC791E" w:rsidP="00FC791E">
      <w:pPr>
        <w:pStyle w:val="Heading3"/>
        <w:rPr>
          <w:lang w:eastAsia="en-GB"/>
        </w:rPr>
      </w:pPr>
      <w:bookmarkStart w:id="153" w:name="_Toc322095144"/>
      <w:bookmarkStart w:id="154" w:name="_Toc398542761"/>
      <w:bookmarkStart w:id="155" w:name="_Toc427746831"/>
      <w:r w:rsidRPr="00C70209">
        <w:rPr>
          <w:lang w:eastAsia="en-GB"/>
        </w:rPr>
        <w:t>Data extraction</w:t>
      </w:r>
      <w:bookmarkEnd w:id="153"/>
      <w:bookmarkEnd w:id="154"/>
      <w:bookmarkEnd w:id="155"/>
    </w:p>
    <w:p w14:paraId="344BDA48" w14:textId="4F67E235" w:rsidR="00FC791E" w:rsidRPr="00C70209" w:rsidRDefault="00FC791E" w:rsidP="00FC791E">
      <w:pPr>
        <w:pStyle w:val="BodyText"/>
        <w:rPr>
          <w:rFonts w:eastAsia="MS Mincho"/>
        </w:rPr>
      </w:pPr>
      <w:r w:rsidRPr="00C70209">
        <w:rPr>
          <w:rFonts w:eastAsia="MS Mincho"/>
        </w:rPr>
        <w:t>Data and information were extracted into evidence summary tables according to the inclusion criteria. Evidence summary tables were based on NHMRC requirements for externally developed guidelines.</w:t>
      </w:r>
      <w:r w:rsidR="002B4E33" w:rsidRPr="00C70209">
        <w:rPr>
          <w:rFonts w:eastAsia="MS Mincho"/>
        </w:rPr>
        <w:fldChar w:fldCharType="begin"/>
      </w:r>
      <w:r w:rsidR="002B4E33" w:rsidRPr="00C70209">
        <w:rPr>
          <w:rFonts w:eastAsia="MS Mincho"/>
        </w:rPr>
        <w:instrText xml:space="preserve"> ADDIN EN.CITE &lt;EndNote&gt;&lt;Cite&gt;&lt;Author&gt;National Health and Medical Research Council (NHMRC)&lt;/Author&gt;&lt;Year&gt;2007&lt;/Year&gt;&lt;RecNum&gt;1003&lt;/RecNum&gt;&lt;DisplayText&gt;&lt;style face="superscript"&gt;10&lt;/style&gt;&lt;/DisplayText&gt;&lt;record&gt;&lt;rec-number&gt;1003&lt;/rec-number&gt;&lt;foreign-keys&gt;&lt;key app="EN" db-id="9edve2wadsavt5ewavaxtda4f2tavzvts9ee" timestamp="1437464845"&gt;1003&lt;/key&gt;&lt;/foreign-keys&gt;&lt;ref-type name="Report"&gt;27&lt;/ref-type&gt;&lt;contributors&gt;&lt;authors&gt;&lt;author&gt;National Health and Medical Research Council (NHMRC),&lt;/author&gt;&lt;/authors&gt;&lt;/contributors&gt;&lt;titles&gt;&lt;title&gt;NHMRC standards and procedures for externally developed guidelines&lt;/title&gt;&lt;/titles&gt;&lt;dates&gt;&lt;year&gt;2007&lt;/year&gt;&lt;/dates&gt;&lt;pub-location&gt;Canberra, Australia&lt;/pub-location&gt;&lt;publisher&gt;NHMRC&lt;/publisher&gt;&lt;urls&gt;&lt;related-urls&gt;&lt;url&gt;http://www.nhmrc.gov.au/publications/synopses/nh56syn.htm&lt;/url&gt;&lt;/related-urls&gt;&lt;/urls&gt;&lt;/record&gt;&lt;/Cite&gt;&lt;/EndNote&gt;</w:instrText>
      </w:r>
      <w:r w:rsidR="002B4E33" w:rsidRPr="00C70209">
        <w:rPr>
          <w:rFonts w:eastAsia="MS Mincho"/>
        </w:rPr>
        <w:fldChar w:fldCharType="separate"/>
      </w:r>
      <w:r w:rsidR="002B4E33" w:rsidRPr="00C70209">
        <w:rPr>
          <w:rFonts w:eastAsia="MS Mincho"/>
          <w:vertAlign w:val="superscript"/>
        </w:rPr>
        <w:t>10</w:t>
      </w:r>
      <w:r w:rsidR="002B4E33" w:rsidRPr="00C70209">
        <w:rPr>
          <w:rFonts w:eastAsia="MS Mincho"/>
        </w:rPr>
        <w:fldChar w:fldCharType="end"/>
      </w:r>
      <w:r w:rsidRPr="00C70209">
        <w:rPr>
          <w:rFonts w:eastAsia="MS Mincho"/>
        </w:rPr>
        <w:t xml:space="preserve"> All articles retrieved for full text review were initially screened, critically appraised, and data extracted by one evidence reviewer. A second reviewer independently checked and reviewed all articles, data extractions, and quality assessments. Any disagreements were resolved by a third reviewer.</w:t>
      </w:r>
    </w:p>
    <w:p w14:paraId="5D01BE04" w14:textId="77777777" w:rsidR="00FC791E" w:rsidRPr="00C70209" w:rsidRDefault="00FC791E" w:rsidP="00FC791E">
      <w:pPr>
        <w:pStyle w:val="BodyText"/>
        <w:rPr>
          <w:rFonts w:eastAsia="MS Mincho"/>
        </w:rPr>
      </w:pPr>
      <w:r w:rsidRPr="00C70209">
        <w:rPr>
          <w:rFonts w:eastAsia="MS Mincho"/>
        </w:rPr>
        <w:t xml:space="preserve">Extracted data and information included general study details (citation, study design, evidence level, country and setting); characteristics of study participants; details of interventions and comparators; details of study validity, both internal (e.g. allocation and blinding) and external (applicability and generalisability); and results for outcomes specified in the inclusion criteria. Where relevant studies were identified, extracted data and information were used to construct study characteristics and results tables of included evidence for each systematically reviewed research question. Evidence summary tables for all included studies are presented in </w:t>
      </w:r>
      <w:r w:rsidRPr="00C70209">
        <w:rPr>
          <w:rFonts w:eastAsia="MS Mincho"/>
          <w:b/>
          <w:bCs/>
        </w:rPr>
        <w:t>Appendix F</w:t>
      </w:r>
      <w:r w:rsidRPr="00C70209">
        <w:rPr>
          <w:rFonts w:eastAsia="MS Mincho"/>
        </w:rPr>
        <w:t xml:space="preserve"> (Volume 2).</w:t>
      </w:r>
    </w:p>
    <w:p w14:paraId="26E392B2" w14:textId="77777777" w:rsidR="00FC791E" w:rsidRPr="00C70209" w:rsidRDefault="00FC791E" w:rsidP="00A21FE4">
      <w:pPr>
        <w:pStyle w:val="Heading2"/>
        <w:rPr>
          <w:lang w:val="en-AU" w:eastAsia="en-GB"/>
        </w:rPr>
      </w:pPr>
      <w:bookmarkStart w:id="156" w:name="_Toc248302916"/>
      <w:bookmarkStart w:id="157" w:name="_Toc248895990"/>
      <w:bookmarkStart w:id="158" w:name="_Toc322095145"/>
      <w:bookmarkStart w:id="159" w:name="_Toc398542762"/>
      <w:bookmarkStart w:id="160" w:name="_Ref423939707"/>
      <w:bookmarkStart w:id="161" w:name="_Toc427746832"/>
      <w:r w:rsidRPr="00C70209">
        <w:rPr>
          <w:lang w:val="en-AU"/>
        </w:rPr>
        <w:t>Assessment</w:t>
      </w:r>
      <w:r w:rsidRPr="00C70209">
        <w:rPr>
          <w:lang w:val="en-AU" w:eastAsia="en-GB"/>
        </w:rPr>
        <w:t xml:space="preserve"> </w:t>
      </w:r>
      <w:r w:rsidRPr="00C70209">
        <w:rPr>
          <w:lang w:val="en-AU"/>
        </w:rPr>
        <w:t>of</w:t>
      </w:r>
      <w:r w:rsidRPr="00C70209">
        <w:rPr>
          <w:lang w:val="en-AU" w:eastAsia="en-GB"/>
        </w:rPr>
        <w:t xml:space="preserve"> the body of evidence and formulation of recommendations</w:t>
      </w:r>
      <w:bookmarkEnd w:id="156"/>
      <w:bookmarkEnd w:id="157"/>
      <w:bookmarkEnd w:id="158"/>
      <w:bookmarkEnd w:id="159"/>
      <w:bookmarkEnd w:id="160"/>
      <w:bookmarkEnd w:id="161"/>
    </w:p>
    <w:p w14:paraId="037F7815" w14:textId="03D75001" w:rsidR="00FC791E" w:rsidRPr="00C70209" w:rsidRDefault="00FC791E" w:rsidP="00A21FE4">
      <w:pPr>
        <w:pStyle w:val="BodyText"/>
        <w:rPr>
          <w:rFonts w:eastAsia="MS Mincho"/>
        </w:rPr>
      </w:pPr>
      <w:r w:rsidRPr="00C70209">
        <w:rPr>
          <w:rFonts w:eastAsia="MS Mincho"/>
        </w:rPr>
        <w:t>The body of evidence for each module recommendation was graded in accordance with the NHMRC framework for developing evidence-based recommendations.</w:t>
      </w:r>
      <w:r w:rsidRPr="00C70209">
        <w:rPr>
          <w:rFonts w:eastAsia="MS Mincho"/>
        </w:rPr>
        <w:fldChar w:fldCharType="begin"/>
      </w:r>
      <w:r w:rsidR="002B4E33" w:rsidRPr="00C70209">
        <w:rPr>
          <w:rFonts w:eastAsia="MS Mincho"/>
        </w:rPr>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Pr="00C70209">
        <w:rPr>
          <w:rFonts w:eastAsia="MS Mincho"/>
        </w:rPr>
        <w:fldChar w:fldCharType="separate"/>
      </w:r>
      <w:r w:rsidR="00763099" w:rsidRPr="00C70209">
        <w:rPr>
          <w:rFonts w:eastAsia="MS Mincho"/>
          <w:vertAlign w:val="superscript"/>
        </w:rPr>
        <w:t>8</w:t>
      </w:r>
      <w:r w:rsidRPr="00C70209">
        <w:rPr>
          <w:rFonts w:eastAsia="MS Mincho"/>
        </w:rPr>
        <w:fldChar w:fldCharType="end"/>
      </w:r>
      <w:r w:rsidRPr="00C70209">
        <w:rPr>
          <w:rFonts w:eastAsia="MS Mincho"/>
        </w:rPr>
        <w:t xml:space="preserve"> Assessment of the body of evidence considers the dimensions of evidence of studies relevant to that recommendation (</w:t>
      </w:r>
      <w:r w:rsidRPr="00C70209">
        <w:rPr>
          <w:rFonts w:eastAsia="MS Mincho"/>
          <w:b/>
        </w:rPr>
        <w:fldChar w:fldCharType="begin"/>
      </w:r>
      <w:r w:rsidRPr="00C70209">
        <w:rPr>
          <w:rFonts w:eastAsia="MS Mincho"/>
          <w:b/>
        </w:rPr>
        <w:instrText xml:space="preserve"> REF _Ref314473937 \h  \* MERGEFORMAT </w:instrText>
      </w:r>
      <w:r w:rsidRPr="00C70209">
        <w:rPr>
          <w:rFonts w:eastAsia="MS Mincho"/>
          <w:b/>
        </w:rPr>
      </w:r>
      <w:r w:rsidRPr="00C70209">
        <w:rPr>
          <w:rFonts w:eastAsia="MS Mincho"/>
          <w:b/>
        </w:rPr>
        <w:fldChar w:fldCharType="separate"/>
      </w:r>
      <w:r w:rsidR="000F7A9B" w:rsidRPr="000F7A9B">
        <w:rPr>
          <w:rFonts w:eastAsia="MS Mincho"/>
          <w:b/>
        </w:rPr>
        <w:t>Table 2.4.2</w:t>
      </w:r>
      <w:r w:rsidRPr="00C70209">
        <w:rPr>
          <w:rFonts w:eastAsia="MS Mincho"/>
          <w:b/>
        </w:rPr>
        <w:fldChar w:fldCharType="end"/>
      </w:r>
      <w:r w:rsidRPr="00C70209">
        <w:rPr>
          <w:rFonts w:eastAsia="MS Mincho"/>
        </w:rPr>
        <w:t xml:space="preserve">). A modified NHMRC evidence statement form was used with each clinical research question considered in the development of the guidelines (see </w:t>
      </w:r>
      <w:r w:rsidRPr="00C70209">
        <w:rPr>
          <w:rFonts w:eastAsia="MS Mincho"/>
          <w:b/>
          <w:bCs/>
        </w:rPr>
        <w:t>Appendix </w:t>
      </w:r>
      <w:r w:rsidR="0082594B" w:rsidRPr="00C70209">
        <w:rPr>
          <w:rFonts w:eastAsia="MS Mincho"/>
          <w:b/>
          <w:bCs/>
        </w:rPr>
        <w:fldChar w:fldCharType="begin"/>
      </w:r>
      <w:r w:rsidR="0082594B" w:rsidRPr="00C70209">
        <w:rPr>
          <w:rFonts w:eastAsia="MS Mincho"/>
          <w:b/>
          <w:bCs/>
        </w:rPr>
        <w:instrText xml:space="preserve"> REF _Ref426551756 \n \h </w:instrText>
      </w:r>
      <w:r w:rsidR="0082594B" w:rsidRPr="00C70209">
        <w:rPr>
          <w:rFonts w:eastAsia="MS Mincho"/>
          <w:b/>
          <w:bCs/>
        </w:rPr>
      </w:r>
      <w:r w:rsidR="0082594B" w:rsidRPr="00C70209">
        <w:rPr>
          <w:rFonts w:eastAsia="MS Mincho"/>
          <w:b/>
          <w:bCs/>
        </w:rPr>
        <w:fldChar w:fldCharType="separate"/>
      </w:r>
      <w:r w:rsidR="000F7A9B">
        <w:rPr>
          <w:rFonts w:eastAsia="MS Mincho"/>
          <w:b/>
          <w:bCs/>
        </w:rPr>
        <w:t>4.3</w:t>
      </w:r>
      <w:r w:rsidR="0082594B" w:rsidRPr="00C70209">
        <w:rPr>
          <w:rFonts w:eastAsia="MS Mincho"/>
          <w:b/>
          <w:bCs/>
        </w:rPr>
        <w:fldChar w:fldCharType="end"/>
      </w:r>
      <w:r w:rsidRPr="00C70209">
        <w:rPr>
          <w:rFonts w:eastAsia="MS Mincho"/>
          <w:b/>
          <w:bCs/>
        </w:rPr>
        <w:t xml:space="preserve"> </w:t>
      </w:r>
      <w:r w:rsidRPr="00C70209">
        <w:rPr>
          <w:rFonts w:eastAsia="MS Mincho"/>
          <w:bCs/>
        </w:rPr>
        <w:t>of</w:t>
      </w:r>
      <w:r w:rsidRPr="00C70209">
        <w:rPr>
          <w:rFonts w:eastAsia="MS Mincho"/>
        </w:rPr>
        <w:t xml:space="preserve"> this volume). That is, a separate form was used for consolidation of the evidence (evidence statement form) and the development of recommendations (recommendation form). The decision to separate out the two components of the NHMRC evidence statement form was due to the inevitability of several evidence statement forms leading to only one recommendation. Also, the current NHMRC evidence statement form does not provide a space to capture the actual wording of evidence statements.</w:t>
      </w:r>
    </w:p>
    <w:p w14:paraId="4C2E60B2" w14:textId="77777777" w:rsidR="00FC791E" w:rsidRPr="00C70209" w:rsidRDefault="00FC791E" w:rsidP="0048663F">
      <w:pPr>
        <w:pStyle w:val="BodyText"/>
        <w:rPr>
          <w:rFonts w:eastAsia="MS Mincho"/>
        </w:rPr>
      </w:pPr>
      <w:r w:rsidRPr="00C70209">
        <w:rPr>
          <w:rFonts w:eastAsia="MS Mincho"/>
        </w:rPr>
        <w:t>Before the evidence statement form was completed, included studies were critically appraised and relevant data were summarised, as described. This information was required to formulate each recommendation and determine the overall grade of the body of evidence supporting each recommendation.</w:t>
      </w:r>
    </w:p>
    <w:p w14:paraId="2A4066CE" w14:textId="77777777" w:rsidR="00FC791E" w:rsidRPr="00C70209" w:rsidRDefault="00FC791E" w:rsidP="0048663F">
      <w:pPr>
        <w:pStyle w:val="BodyText"/>
        <w:rPr>
          <w:rFonts w:eastAsia="MS Mincho"/>
        </w:rPr>
      </w:pPr>
      <w:r w:rsidRPr="00C70209">
        <w:rPr>
          <w:rFonts w:eastAsia="MS Mincho"/>
        </w:rPr>
        <w:t>The key findings from included studies were summarised as evidence statements for each systematically reviewed research question. Where required, separate evidence statements were developed for different patient populations and outcomes. CRG input helped to ensure that the size of effects and relevance of evidence were considered when developing evidence statements. Where no evidence or insufficient relevant evidence was identified, this was explained in the evidence statement.</w:t>
      </w:r>
    </w:p>
    <w:p w14:paraId="03B4B406" w14:textId="77777777" w:rsidR="00FC791E" w:rsidRPr="00C70209" w:rsidRDefault="00FC791E" w:rsidP="00FC791E">
      <w:pPr>
        <w:pStyle w:val="BodyText"/>
        <w:rPr>
          <w:rFonts w:eastAsia="MS Mincho"/>
        </w:rPr>
      </w:pPr>
      <w:r w:rsidRPr="00C70209">
        <w:rPr>
          <w:rFonts w:eastAsia="MS Mincho"/>
        </w:rPr>
        <w:t xml:space="preserve">Completed evidence statement forms and recommendation forms for each research question are presented in </w:t>
      </w:r>
      <w:r w:rsidRPr="00C70209">
        <w:rPr>
          <w:rFonts w:eastAsia="MS Mincho"/>
          <w:b/>
          <w:bCs/>
        </w:rPr>
        <w:t>Appendix D</w:t>
      </w:r>
      <w:r w:rsidRPr="00C70209">
        <w:rPr>
          <w:rFonts w:eastAsia="MS Mincho"/>
        </w:rPr>
        <w:t xml:space="preserve"> (Volume 2).</w:t>
      </w:r>
    </w:p>
    <w:p w14:paraId="466AECB9" w14:textId="77777777" w:rsidR="00FC791E" w:rsidRPr="00C70209" w:rsidRDefault="00FC791E" w:rsidP="0048663F">
      <w:pPr>
        <w:pStyle w:val="Heading3"/>
        <w:rPr>
          <w:lang w:eastAsia="en-GB"/>
        </w:rPr>
      </w:pPr>
      <w:bookmarkStart w:id="162" w:name="_Toc322095146"/>
      <w:bookmarkStart w:id="163" w:name="_Toc398542763"/>
      <w:bookmarkStart w:id="164" w:name="_Toc427746833"/>
      <w:r w:rsidRPr="00C70209">
        <w:rPr>
          <w:lang w:eastAsia="en-GB"/>
        </w:rPr>
        <w:t xml:space="preserve">Use of </w:t>
      </w:r>
      <w:r w:rsidRPr="00C70209">
        <w:t>the</w:t>
      </w:r>
      <w:r w:rsidRPr="00C70209">
        <w:rPr>
          <w:lang w:eastAsia="en-GB"/>
        </w:rPr>
        <w:t xml:space="preserve"> modified NHMRC evidence statement form</w:t>
      </w:r>
      <w:bookmarkEnd w:id="162"/>
      <w:bookmarkEnd w:id="163"/>
      <w:bookmarkEnd w:id="164"/>
    </w:p>
    <w:p w14:paraId="0F0844EF" w14:textId="77777777" w:rsidR="00FC791E" w:rsidRPr="00C70209" w:rsidRDefault="00FC791E" w:rsidP="00FC791E">
      <w:pPr>
        <w:pStyle w:val="BodyText"/>
        <w:rPr>
          <w:rFonts w:eastAsia="MS Mincho"/>
        </w:rPr>
      </w:pPr>
      <w:r w:rsidRPr="00C70209">
        <w:rPr>
          <w:rFonts w:eastAsia="MS Mincho"/>
        </w:rPr>
        <w:t>The modified NHMRC evidence statement form was applied in five steps.</w:t>
      </w:r>
    </w:p>
    <w:p w14:paraId="4B49427D" w14:textId="77777777" w:rsidR="00FC791E" w:rsidRPr="00C70209" w:rsidRDefault="00FC791E" w:rsidP="0048663F">
      <w:pPr>
        <w:pStyle w:val="Heading4"/>
        <w:rPr>
          <w:lang w:val="en-AU"/>
        </w:rPr>
      </w:pPr>
      <w:r w:rsidRPr="00C70209">
        <w:rPr>
          <w:lang w:val="en-AU"/>
        </w:rPr>
        <w:t>Step 1</w:t>
      </w:r>
      <w:r w:rsidRPr="00C70209">
        <w:rPr>
          <w:lang w:val="en-AU"/>
        </w:rPr>
        <w:tab/>
        <w:t>Rating each of the five components</w:t>
      </w:r>
    </w:p>
    <w:p w14:paraId="5488A20E" w14:textId="77777777" w:rsidR="00FC791E" w:rsidRPr="00C70209" w:rsidRDefault="00FC791E" w:rsidP="00FC791E">
      <w:pPr>
        <w:pStyle w:val="BodyText"/>
        <w:rPr>
          <w:rFonts w:eastAsia="MS Mincho"/>
        </w:rPr>
      </w:pPr>
      <w:r w:rsidRPr="00C70209">
        <w:rPr>
          <w:rFonts w:eastAsia="MS Mincho"/>
        </w:rPr>
        <w:t>To inform grading of recommendations, the body of evidence underpinning each evidence statement was assessed. Five key components were rated (</w:t>
      </w:r>
      <w:r w:rsidRPr="00C70209">
        <w:rPr>
          <w:rFonts w:eastAsia="MS Mincho"/>
          <w:b/>
        </w:rPr>
        <w:fldChar w:fldCharType="begin"/>
      </w:r>
      <w:r w:rsidRPr="00C70209">
        <w:rPr>
          <w:rFonts w:eastAsia="MS Mincho"/>
          <w:b/>
        </w:rPr>
        <w:instrText xml:space="preserve"> REF _Ref314474079 \h  \* MERGEFORMAT </w:instrText>
      </w:r>
      <w:r w:rsidRPr="00C70209">
        <w:rPr>
          <w:rFonts w:eastAsia="MS Mincho"/>
          <w:b/>
        </w:rPr>
      </w:r>
      <w:r w:rsidRPr="00C70209">
        <w:rPr>
          <w:rFonts w:eastAsia="MS Mincho"/>
          <w:b/>
        </w:rPr>
        <w:fldChar w:fldCharType="separate"/>
      </w:r>
      <w:r w:rsidR="000F7A9B" w:rsidRPr="000F7A9B">
        <w:rPr>
          <w:rFonts w:eastAsia="MS Mincho"/>
          <w:b/>
        </w:rPr>
        <w:t>Table 2.5.1</w:t>
      </w:r>
      <w:r w:rsidRPr="00C70209">
        <w:rPr>
          <w:rFonts w:eastAsia="MS Mincho"/>
          <w:b/>
        </w:rPr>
        <w:fldChar w:fldCharType="end"/>
      </w:r>
      <w:r w:rsidRPr="00C70209">
        <w:rPr>
          <w:rFonts w:eastAsia="MS Mincho"/>
        </w:rPr>
        <w:t>). The first two components – evidence base and consistency – were derived directly from the literature identified for each research question. During review of identified evidence, CRG guidance was also required to assess the clinical impact, generalisability and applicability of included studies.</w:t>
      </w:r>
    </w:p>
    <w:p w14:paraId="18BDDB77" w14:textId="77777777" w:rsidR="00FC791E" w:rsidRPr="00C70209" w:rsidRDefault="00FC791E" w:rsidP="00FC791E">
      <w:pPr>
        <w:pStyle w:val="BodyText"/>
        <w:rPr>
          <w:rFonts w:eastAsia="MS Mincho"/>
        </w:rPr>
      </w:pPr>
      <w:r w:rsidRPr="00C70209">
        <w:rPr>
          <w:rFonts w:eastAsia="MS Mincho"/>
        </w:rPr>
        <w:t xml:space="preserve">For each evidence statement, the five components presented in </w:t>
      </w:r>
      <w:r w:rsidRPr="00C70209">
        <w:rPr>
          <w:rFonts w:eastAsia="MS Mincho"/>
          <w:b/>
        </w:rPr>
        <w:fldChar w:fldCharType="begin"/>
      </w:r>
      <w:r w:rsidRPr="00C70209">
        <w:rPr>
          <w:rFonts w:eastAsia="MS Mincho"/>
          <w:b/>
        </w:rPr>
        <w:instrText xml:space="preserve"> REF _Ref314474079 \h  \* MERGEFORMAT </w:instrText>
      </w:r>
      <w:r w:rsidRPr="00C70209">
        <w:rPr>
          <w:rFonts w:eastAsia="MS Mincho"/>
          <w:b/>
        </w:rPr>
      </w:r>
      <w:r w:rsidRPr="00C70209">
        <w:rPr>
          <w:rFonts w:eastAsia="MS Mincho"/>
          <w:b/>
        </w:rPr>
        <w:fldChar w:fldCharType="separate"/>
      </w:r>
      <w:r w:rsidR="000F7A9B" w:rsidRPr="000F7A9B">
        <w:rPr>
          <w:rFonts w:eastAsia="MS Mincho"/>
          <w:b/>
        </w:rPr>
        <w:t>Table 2.5.1</w:t>
      </w:r>
      <w:r w:rsidRPr="00C70209">
        <w:rPr>
          <w:rFonts w:eastAsia="MS Mincho"/>
          <w:b/>
        </w:rPr>
        <w:fldChar w:fldCharType="end"/>
      </w:r>
      <w:r w:rsidRPr="00C70209">
        <w:rPr>
          <w:rFonts w:eastAsia="MS Mincho"/>
        </w:rPr>
        <w:t xml:space="preserve"> were rated according to the matrix shown in </w:t>
      </w:r>
      <w:r w:rsidRPr="00C70209">
        <w:rPr>
          <w:rFonts w:eastAsia="MS Mincho"/>
          <w:b/>
        </w:rPr>
        <w:fldChar w:fldCharType="begin"/>
      </w:r>
      <w:r w:rsidRPr="00C70209">
        <w:rPr>
          <w:rFonts w:eastAsia="MS Mincho"/>
          <w:b/>
        </w:rPr>
        <w:instrText xml:space="preserve"> REF _Ref314474147 \h  \* MERGEFORMAT </w:instrText>
      </w:r>
      <w:r w:rsidRPr="00C70209">
        <w:rPr>
          <w:rFonts w:eastAsia="MS Mincho"/>
          <w:b/>
        </w:rPr>
      </w:r>
      <w:r w:rsidRPr="00C70209">
        <w:rPr>
          <w:rFonts w:eastAsia="MS Mincho"/>
          <w:b/>
        </w:rPr>
        <w:fldChar w:fldCharType="separate"/>
      </w:r>
      <w:r w:rsidR="000F7A9B" w:rsidRPr="000F7A9B">
        <w:rPr>
          <w:rFonts w:eastAsia="MS Mincho"/>
          <w:b/>
        </w:rPr>
        <w:t>Table 2.5.2</w:t>
      </w:r>
      <w:r w:rsidRPr="00C70209">
        <w:rPr>
          <w:rFonts w:eastAsia="MS Mincho"/>
          <w:b/>
        </w:rPr>
        <w:fldChar w:fldCharType="end"/>
      </w:r>
      <w:r w:rsidRPr="00C70209">
        <w:rPr>
          <w:rFonts w:eastAsia="MS Mincho"/>
        </w:rPr>
        <w:t>. This grading system was designed to accommodate variation in the body of evidence. For example, a large number of studies with minimal bias may be included, but have limited applicability to the Australian health-care context. Alternatively, a body of evidence may consist of a small number of trials with a moderate risk of bias, but have a significant clinical impact and high applicability to the Australian health-care context. Rating results were entered into the modified NHMRC evidence statement form, together with any additional explanatory information relevant to each component. The results section for each research question includes the body-of-evidence matrix-rating assessment for each evidence statement.</w:t>
      </w:r>
    </w:p>
    <w:p w14:paraId="469918AE" w14:textId="6A7FD21E" w:rsidR="00FC791E" w:rsidRPr="00C70209" w:rsidRDefault="00FC791E" w:rsidP="0048663F">
      <w:pPr>
        <w:pStyle w:val="Caption"/>
        <w:ind w:left="2070"/>
      </w:pPr>
      <w:bookmarkStart w:id="165" w:name="_Ref248053089"/>
      <w:bookmarkStart w:id="166" w:name="_Ref314474079"/>
      <w:bookmarkStart w:id="167" w:name="_Toc248294211"/>
      <w:bookmarkStart w:id="168" w:name="_Toc248895671"/>
      <w:bookmarkStart w:id="169" w:name="_Ref263257034"/>
      <w:bookmarkStart w:id="170" w:name="_Toc317151020"/>
      <w:bookmarkStart w:id="171" w:name="_Toc314555449"/>
      <w:bookmarkStart w:id="172" w:name="_Toc322095217"/>
      <w:bookmarkStart w:id="173" w:name="_Toc398542794"/>
      <w:bookmarkStart w:id="174" w:name="_Toc427747053"/>
      <w:r w:rsidRPr="00C70209">
        <w:t>Tabl</w:t>
      </w:r>
      <w:bookmarkEnd w:id="165"/>
      <w:r w:rsidRPr="00C70209">
        <w:t xml:space="preserve">e </w:t>
      </w:r>
      <w:r w:rsidR="00130F03" w:rsidRPr="00C70209">
        <w:fldChar w:fldCharType="begin"/>
      </w:r>
      <w:r w:rsidR="00130F03" w:rsidRPr="00C70209">
        <w:instrText xml:space="preserve"> STYLEREF 2 \s </w:instrText>
      </w:r>
      <w:r w:rsidR="00130F03" w:rsidRPr="00C70209">
        <w:fldChar w:fldCharType="separate"/>
      </w:r>
      <w:r w:rsidR="000F7A9B">
        <w:rPr>
          <w:noProof/>
        </w:rPr>
        <w:t>2.5</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w:t>
      </w:r>
      <w:r w:rsidR="00130F03" w:rsidRPr="00C70209">
        <w:fldChar w:fldCharType="end"/>
      </w:r>
      <w:bookmarkEnd w:id="166"/>
      <w:r w:rsidRPr="00C70209">
        <w:tab/>
        <w:t>Components of the evidence statement</w:t>
      </w:r>
      <w:bookmarkEnd w:id="167"/>
      <w:bookmarkEnd w:id="168"/>
      <w:bookmarkEnd w:id="169"/>
      <w:bookmarkEnd w:id="170"/>
      <w:bookmarkEnd w:id="171"/>
      <w:bookmarkEnd w:id="172"/>
      <w:bookmarkEnd w:id="173"/>
      <w:bookmarkEnd w:id="174"/>
    </w:p>
    <w:tbl>
      <w:tblPr>
        <w:tblW w:w="8720" w:type="dxa"/>
        <w:tblInd w:w="82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326"/>
        <w:gridCol w:w="1384"/>
        <w:gridCol w:w="7010"/>
      </w:tblGrid>
      <w:tr w:rsidR="00FC791E" w:rsidRPr="00C70209" w14:paraId="02BF2CC6" w14:textId="77777777" w:rsidTr="00B20C53">
        <w:trPr>
          <w:tblHeader/>
        </w:trPr>
        <w:tc>
          <w:tcPr>
            <w:tcW w:w="1710" w:type="dxa"/>
            <w:gridSpan w:val="2"/>
            <w:tcBorders>
              <w:top w:val="single" w:sz="4" w:space="0" w:color="auto"/>
              <w:bottom w:val="single" w:sz="4" w:space="0" w:color="auto"/>
            </w:tcBorders>
          </w:tcPr>
          <w:p w14:paraId="7A54AABE" w14:textId="77777777" w:rsidR="00FC791E" w:rsidRPr="00C70209" w:rsidRDefault="00FC791E" w:rsidP="00B20C53">
            <w:pPr>
              <w:pStyle w:val="TableH1"/>
              <w:rPr>
                <w:rFonts w:eastAsia="Arial Unicode MS"/>
                <w:lang w:val="en-AU"/>
              </w:rPr>
            </w:pPr>
            <w:r w:rsidRPr="00C70209">
              <w:rPr>
                <w:rFonts w:eastAsia="Arial Unicode MS"/>
                <w:lang w:val="en-AU"/>
              </w:rPr>
              <w:t>Component</w:t>
            </w:r>
          </w:p>
        </w:tc>
        <w:tc>
          <w:tcPr>
            <w:tcW w:w="7010" w:type="dxa"/>
            <w:tcBorders>
              <w:top w:val="single" w:sz="4" w:space="0" w:color="auto"/>
            </w:tcBorders>
          </w:tcPr>
          <w:p w14:paraId="1D272B91" w14:textId="77777777" w:rsidR="00FC791E" w:rsidRPr="00C70209" w:rsidRDefault="00FC791E" w:rsidP="00B20C53">
            <w:pPr>
              <w:pStyle w:val="TableH1"/>
              <w:rPr>
                <w:rFonts w:eastAsia="Arial Unicode MS"/>
                <w:lang w:val="en-AU"/>
              </w:rPr>
            </w:pPr>
            <w:r w:rsidRPr="00C70209">
              <w:rPr>
                <w:rFonts w:eastAsia="Arial Unicode MS"/>
                <w:lang w:val="en-AU"/>
              </w:rPr>
              <w:t>Definition</w:t>
            </w:r>
          </w:p>
        </w:tc>
      </w:tr>
      <w:tr w:rsidR="00FC791E" w:rsidRPr="00C70209" w14:paraId="412041EF" w14:textId="77777777" w:rsidTr="00B20C53">
        <w:tc>
          <w:tcPr>
            <w:tcW w:w="1710" w:type="dxa"/>
            <w:gridSpan w:val="2"/>
            <w:tcBorders>
              <w:top w:val="single" w:sz="4" w:space="0" w:color="auto"/>
              <w:bottom w:val="single" w:sz="4" w:space="0" w:color="auto"/>
              <w:right w:val="single" w:sz="4" w:space="0" w:color="auto"/>
            </w:tcBorders>
          </w:tcPr>
          <w:p w14:paraId="7B256C43" w14:textId="77777777" w:rsidR="00FC791E" w:rsidRPr="00C70209" w:rsidRDefault="00FC791E" w:rsidP="00B20C53">
            <w:pPr>
              <w:pStyle w:val="TableH2"/>
            </w:pPr>
            <w:r w:rsidRPr="00C70209">
              <w:t>Evidence base</w:t>
            </w:r>
          </w:p>
        </w:tc>
        <w:tc>
          <w:tcPr>
            <w:tcW w:w="7010" w:type="dxa"/>
            <w:tcBorders>
              <w:left w:val="single" w:sz="4" w:space="0" w:color="auto"/>
            </w:tcBorders>
          </w:tcPr>
          <w:p w14:paraId="65B7395B" w14:textId="77777777" w:rsidR="00FC791E" w:rsidRPr="00C70209" w:rsidRDefault="00FC791E" w:rsidP="00B20C53">
            <w:pPr>
              <w:pStyle w:val="Tabletext"/>
              <w:keepNext/>
            </w:pPr>
          </w:p>
        </w:tc>
      </w:tr>
      <w:tr w:rsidR="00FC791E" w:rsidRPr="00C70209" w14:paraId="09E49E71" w14:textId="77777777" w:rsidTr="00B20C53">
        <w:tc>
          <w:tcPr>
            <w:tcW w:w="326" w:type="dxa"/>
            <w:tcBorders>
              <w:top w:val="single" w:sz="4" w:space="0" w:color="auto"/>
              <w:bottom w:val="single" w:sz="4" w:space="0" w:color="auto"/>
              <w:right w:val="nil"/>
            </w:tcBorders>
          </w:tcPr>
          <w:p w14:paraId="0D8E3A8E" w14:textId="77777777" w:rsidR="00FC791E" w:rsidRPr="00C70209" w:rsidRDefault="00FC791E" w:rsidP="00B20C53">
            <w:pPr>
              <w:pStyle w:val="Tabletext"/>
              <w:keepNext/>
            </w:pPr>
          </w:p>
        </w:tc>
        <w:tc>
          <w:tcPr>
            <w:tcW w:w="1384" w:type="dxa"/>
            <w:tcBorders>
              <w:top w:val="single" w:sz="4" w:space="0" w:color="auto"/>
              <w:left w:val="nil"/>
              <w:bottom w:val="single" w:sz="4" w:space="0" w:color="auto"/>
              <w:right w:val="single" w:sz="4" w:space="0" w:color="auto"/>
            </w:tcBorders>
          </w:tcPr>
          <w:p w14:paraId="24690D10" w14:textId="77777777" w:rsidR="00FC791E" w:rsidRPr="00C70209" w:rsidRDefault="00FC791E" w:rsidP="00B20C53">
            <w:pPr>
              <w:pStyle w:val="TableH3"/>
            </w:pPr>
            <w:r w:rsidRPr="00C70209">
              <w:t>Quantity</w:t>
            </w:r>
          </w:p>
        </w:tc>
        <w:tc>
          <w:tcPr>
            <w:tcW w:w="7010" w:type="dxa"/>
            <w:tcBorders>
              <w:left w:val="single" w:sz="4" w:space="0" w:color="auto"/>
            </w:tcBorders>
          </w:tcPr>
          <w:p w14:paraId="6D26F07B" w14:textId="77777777" w:rsidR="00FC791E" w:rsidRPr="00C70209" w:rsidRDefault="00FC791E" w:rsidP="00B20C53">
            <w:pPr>
              <w:pStyle w:val="Tabletext"/>
              <w:keepNext/>
            </w:pPr>
            <w:r w:rsidRPr="00C70209">
              <w:t>Reflects the number of studies included as the evidence base. Also takes into account the number of patients in relation to frequency of the outcomes measured (i.e. study statistical power). Meta-analysis can be used to combine results of studies to increase the power and statistical precision of effect estimates.</w:t>
            </w:r>
          </w:p>
        </w:tc>
      </w:tr>
      <w:tr w:rsidR="00FC791E" w:rsidRPr="00C70209" w14:paraId="214E9F03" w14:textId="77777777" w:rsidTr="00B20C53">
        <w:tc>
          <w:tcPr>
            <w:tcW w:w="326" w:type="dxa"/>
            <w:tcBorders>
              <w:top w:val="single" w:sz="4" w:space="0" w:color="auto"/>
              <w:bottom w:val="single" w:sz="4" w:space="0" w:color="auto"/>
              <w:right w:val="nil"/>
            </w:tcBorders>
          </w:tcPr>
          <w:p w14:paraId="229EFCFD" w14:textId="77777777" w:rsidR="00FC791E" w:rsidRPr="00C70209" w:rsidRDefault="00FC791E" w:rsidP="00B20C53">
            <w:pPr>
              <w:pStyle w:val="Tabletext"/>
            </w:pPr>
          </w:p>
        </w:tc>
        <w:tc>
          <w:tcPr>
            <w:tcW w:w="1384" w:type="dxa"/>
            <w:tcBorders>
              <w:top w:val="single" w:sz="4" w:space="0" w:color="auto"/>
              <w:left w:val="nil"/>
              <w:bottom w:val="single" w:sz="4" w:space="0" w:color="auto"/>
              <w:right w:val="single" w:sz="4" w:space="0" w:color="auto"/>
            </w:tcBorders>
          </w:tcPr>
          <w:p w14:paraId="485C48A1" w14:textId="77777777" w:rsidR="00FC791E" w:rsidRPr="00C70209" w:rsidRDefault="00FC791E" w:rsidP="00B20C53">
            <w:pPr>
              <w:pStyle w:val="TableH3"/>
            </w:pPr>
            <w:r w:rsidRPr="00C70209">
              <w:t>Level</w:t>
            </w:r>
          </w:p>
        </w:tc>
        <w:tc>
          <w:tcPr>
            <w:tcW w:w="7010" w:type="dxa"/>
            <w:tcBorders>
              <w:left w:val="single" w:sz="4" w:space="0" w:color="auto"/>
            </w:tcBorders>
          </w:tcPr>
          <w:p w14:paraId="175B36B6" w14:textId="77777777" w:rsidR="00FC791E" w:rsidRPr="00C70209" w:rsidRDefault="00FC791E" w:rsidP="00B20C53">
            <w:pPr>
              <w:pStyle w:val="Tabletext"/>
            </w:pPr>
            <w:r w:rsidRPr="00C70209">
              <w:t>Reflects the best study type for the specific type of research question (intervention, prognosis). Level I evidence would be the best evidence to answer each question.</w:t>
            </w:r>
          </w:p>
        </w:tc>
      </w:tr>
      <w:tr w:rsidR="00FC791E" w:rsidRPr="00C70209" w14:paraId="7FAF8352" w14:textId="77777777" w:rsidTr="00B20C53">
        <w:tc>
          <w:tcPr>
            <w:tcW w:w="326" w:type="dxa"/>
            <w:tcBorders>
              <w:top w:val="single" w:sz="4" w:space="0" w:color="auto"/>
              <w:bottom w:val="nil"/>
              <w:right w:val="nil"/>
            </w:tcBorders>
          </w:tcPr>
          <w:p w14:paraId="60370716" w14:textId="77777777" w:rsidR="00FC791E" w:rsidRPr="00C70209" w:rsidRDefault="00FC791E" w:rsidP="00B20C53">
            <w:pPr>
              <w:pStyle w:val="Tabletext"/>
            </w:pPr>
          </w:p>
        </w:tc>
        <w:tc>
          <w:tcPr>
            <w:tcW w:w="1384" w:type="dxa"/>
            <w:tcBorders>
              <w:top w:val="single" w:sz="4" w:space="0" w:color="auto"/>
              <w:left w:val="nil"/>
              <w:bottom w:val="nil"/>
              <w:right w:val="single" w:sz="4" w:space="0" w:color="auto"/>
            </w:tcBorders>
          </w:tcPr>
          <w:p w14:paraId="3A17BE65" w14:textId="77777777" w:rsidR="00FC791E" w:rsidRPr="00C70209" w:rsidRDefault="00FC791E" w:rsidP="00B20C53">
            <w:pPr>
              <w:pStyle w:val="TableH3"/>
            </w:pPr>
            <w:r w:rsidRPr="00C70209">
              <w:t>Quality</w:t>
            </w:r>
          </w:p>
        </w:tc>
        <w:tc>
          <w:tcPr>
            <w:tcW w:w="7010" w:type="dxa"/>
            <w:tcBorders>
              <w:left w:val="single" w:sz="4" w:space="0" w:color="auto"/>
            </w:tcBorders>
          </w:tcPr>
          <w:p w14:paraId="3BEFF5A5" w14:textId="77777777" w:rsidR="00FC791E" w:rsidRPr="00C70209" w:rsidRDefault="00FC791E" w:rsidP="00B20C53">
            <w:pPr>
              <w:pStyle w:val="Tabletext"/>
            </w:pPr>
            <w:r w:rsidRPr="00C70209">
              <w:t>Reflects how well studies were designed and conducted in order to eliminate bias.</w:t>
            </w:r>
          </w:p>
        </w:tc>
      </w:tr>
      <w:tr w:rsidR="00FC791E" w:rsidRPr="00C70209" w14:paraId="013D4423" w14:textId="77777777" w:rsidTr="00B20C53">
        <w:tc>
          <w:tcPr>
            <w:tcW w:w="1710" w:type="dxa"/>
            <w:gridSpan w:val="2"/>
          </w:tcPr>
          <w:p w14:paraId="0B4DCC77" w14:textId="77777777" w:rsidR="00FC791E" w:rsidRPr="00C70209" w:rsidRDefault="00FC791E" w:rsidP="00B20C53">
            <w:pPr>
              <w:pStyle w:val="TableH2"/>
            </w:pPr>
            <w:r w:rsidRPr="00C70209">
              <w:t>Consistency</w:t>
            </w:r>
          </w:p>
        </w:tc>
        <w:tc>
          <w:tcPr>
            <w:tcW w:w="7010" w:type="dxa"/>
          </w:tcPr>
          <w:p w14:paraId="42A9A575" w14:textId="77777777" w:rsidR="00FC791E" w:rsidRPr="00C70209" w:rsidRDefault="00FC791E" w:rsidP="00B20C53">
            <w:pPr>
              <w:pStyle w:val="Tabletext"/>
            </w:pPr>
            <w:r w:rsidRPr="00C70209">
              <w:t>Assesses whether findings are consistent across included studies, including a range of study populations and study designs. Meta-analysis of randomised studies should present statistical analysis of heterogeneity that demonstrates little statistical difference between studies. Presentation of an I</w:t>
            </w:r>
            <w:r w:rsidRPr="00C70209">
              <w:rPr>
                <w:vertAlign w:val="superscript"/>
              </w:rPr>
              <w:t>2</w:t>
            </w:r>
            <w:r w:rsidRPr="00C70209">
              <w:t xml:space="preserve"> statistic illustrates the extent of heterogeneity between studies. Clinical heterogeneity between studies should also be explored.</w:t>
            </w:r>
          </w:p>
        </w:tc>
      </w:tr>
      <w:tr w:rsidR="00FC791E" w:rsidRPr="00C70209" w14:paraId="79810EA8" w14:textId="77777777" w:rsidTr="00B20C53">
        <w:trPr>
          <w:cantSplit/>
        </w:trPr>
        <w:tc>
          <w:tcPr>
            <w:tcW w:w="1710" w:type="dxa"/>
            <w:gridSpan w:val="2"/>
          </w:tcPr>
          <w:p w14:paraId="266BA2E5" w14:textId="77777777" w:rsidR="00FC791E" w:rsidRPr="00C70209" w:rsidRDefault="00FC791E" w:rsidP="00B20C53">
            <w:pPr>
              <w:pStyle w:val="TableH2"/>
            </w:pPr>
            <w:r w:rsidRPr="00C70209">
              <w:t>Clinical impact</w:t>
            </w:r>
          </w:p>
        </w:tc>
        <w:tc>
          <w:tcPr>
            <w:tcW w:w="7010" w:type="dxa"/>
          </w:tcPr>
          <w:p w14:paraId="0A54FD2B" w14:textId="77777777" w:rsidR="00FC791E" w:rsidRPr="00C70209" w:rsidRDefault="00FC791E" w:rsidP="00B20C53">
            <w:pPr>
              <w:pStyle w:val="Tabletext"/>
            </w:pPr>
            <w:r w:rsidRPr="00C70209">
              <w:t>Measures the potential benefit from application of the guidelines to a population. Several factors need to be considered when estimating clinical impact, including relevance of the evidence to the clinical question; statistical precision and size of the effect; relevance of the effect to patients compared with other management options or none. Other relevant factors are the duration of therapy required to achieve the effect, and the balance of risks and benefits (taking into account the size of the patient population).</w:t>
            </w:r>
          </w:p>
        </w:tc>
      </w:tr>
      <w:tr w:rsidR="00FC791E" w:rsidRPr="00C70209" w14:paraId="2C0ED38C" w14:textId="77777777" w:rsidTr="00B20C53">
        <w:trPr>
          <w:cantSplit/>
        </w:trPr>
        <w:tc>
          <w:tcPr>
            <w:tcW w:w="1710" w:type="dxa"/>
            <w:gridSpan w:val="2"/>
          </w:tcPr>
          <w:p w14:paraId="671C35C8" w14:textId="77777777" w:rsidR="00FC791E" w:rsidRPr="00C70209" w:rsidRDefault="00FC791E" w:rsidP="00B20C53">
            <w:pPr>
              <w:pStyle w:val="TableH2"/>
            </w:pPr>
            <w:r w:rsidRPr="00C70209">
              <w:t>Generalisability</w:t>
            </w:r>
          </w:p>
        </w:tc>
        <w:tc>
          <w:tcPr>
            <w:tcW w:w="7010" w:type="dxa"/>
          </w:tcPr>
          <w:p w14:paraId="40482DB8" w14:textId="77777777" w:rsidR="00FC791E" w:rsidRPr="00C70209" w:rsidRDefault="00FC791E" w:rsidP="00B20C53">
            <w:pPr>
              <w:pStyle w:val="Tabletext"/>
            </w:pPr>
            <w:r w:rsidRPr="00C70209">
              <w:t>Addresses how well the subjects and settings of included studies match those of the recommendation. Population issues that could affect recommendations include sex, age, ethnicity, and baseline risk or level of care (e.g. community or hospital setting). This is an important consideration when evidence comes from randomised controlled trials, where setting and entry requirements are generally narrow and therefore may not be representative of all patients to whom the recommendation may be applied in practice. In this circumstance broader-based population studies may be useful for confirming evidence from randomised controlled trials.</w:t>
            </w:r>
          </w:p>
        </w:tc>
      </w:tr>
      <w:tr w:rsidR="00FC791E" w:rsidRPr="00C70209" w14:paraId="424AC588" w14:textId="77777777" w:rsidTr="00B20C53">
        <w:trPr>
          <w:cantSplit/>
        </w:trPr>
        <w:tc>
          <w:tcPr>
            <w:tcW w:w="1710" w:type="dxa"/>
            <w:gridSpan w:val="2"/>
            <w:tcBorders>
              <w:bottom w:val="single" w:sz="4" w:space="0" w:color="auto"/>
            </w:tcBorders>
          </w:tcPr>
          <w:p w14:paraId="4FD66452" w14:textId="77777777" w:rsidR="00FC791E" w:rsidRPr="00C70209" w:rsidRDefault="00FC791E" w:rsidP="00B20C53">
            <w:pPr>
              <w:pStyle w:val="TableH2"/>
            </w:pPr>
            <w:r w:rsidRPr="00C70209">
              <w:t>Applicability</w:t>
            </w:r>
          </w:p>
        </w:tc>
        <w:tc>
          <w:tcPr>
            <w:tcW w:w="7010" w:type="dxa"/>
            <w:tcBorders>
              <w:bottom w:val="single" w:sz="4" w:space="0" w:color="auto"/>
            </w:tcBorders>
          </w:tcPr>
          <w:p w14:paraId="6ED37C0C" w14:textId="77777777" w:rsidR="00FC791E" w:rsidRPr="00C70209" w:rsidRDefault="00FC791E" w:rsidP="00B20C53">
            <w:pPr>
              <w:pStyle w:val="Tabletext"/>
            </w:pPr>
            <w:r w:rsidRPr="00C70209">
              <w:t>Addresses whether the evidence base is relevant to the Australian health-care setting in general or to more local settings for specific recommendations (e.g. rural areas or cities). Factors that will affect the applicability of study findings include organisational factors (e.g. availability of trained staff, specialised equipment and resources) and cultural factors (e.g. attitudes to health issues, including those that may affect compliance with guidelines recommendations).</w:t>
            </w:r>
          </w:p>
        </w:tc>
      </w:tr>
    </w:tbl>
    <w:p w14:paraId="4988BEE8" w14:textId="1415DE4A" w:rsidR="00FC791E" w:rsidRPr="00C70209" w:rsidRDefault="00807898" w:rsidP="00FC791E">
      <w:pPr>
        <w:pStyle w:val="TableFigNotes18"/>
      </w:pPr>
      <w:r w:rsidRPr="00C70209">
        <w:t>Source: NHMRC (2009)</w:t>
      </w:r>
      <w:r w:rsidR="002B4E33" w:rsidRPr="00C70209">
        <w:fldChar w:fldCharType="begin"/>
      </w:r>
      <w:r w:rsidR="002B4E33" w:rsidRPr="00C70209">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2B4E33" w:rsidRPr="00C70209">
        <w:fldChar w:fldCharType="separate"/>
      </w:r>
      <w:r w:rsidR="002B4E33" w:rsidRPr="00C70209">
        <w:rPr>
          <w:vertAlign w:val="superscript"/>
        </w:rPr>
        <w:t>8</w:t>
      </w:r>
      <w:r w:rsidR="002B4E33" w:rsidRPr="00C70209">
        <w:fldChar w:fldCharType="end"/>
      </w:r>
    </w:p>
    <w:p w14:paraId="1E10B595" w14:textId="4AB2BF52" w:rsidR="00FC791E" w:rsidRPr="00C70209" w:rsidRDefault="00FC791E" w:rsidP="0048663F">
      <w:pPr>
        <w:pStyle w:val="Caption"/>
        <w:ind w:left="2070"/>
      </w:pPr>
      <w:r w:rsidRPr="00C70209">
        <w:br w:type="page"/>
      </w:r>
      <w:bookmarkStart w:id="175" w:name="_Ref226962352"/>
      <w:bookmarkStart w:id="176" w:name="_Ref314474147"/>
      <w:bookmarkStart w:id="177" w:name="_Toc248294212"/>
      <w:bookmarkStart w:id="178" w:name="_Toc248895672"/>
      <w:bookmarkStart w:id="179" w:name="_Toc317151021"/>
      <w:bookmarkStart w:id="180" w:name="_Toc314555450"/>
      <w:bookmarkStart w:id="181" w:name="_Toc322095218"/>
      <w:bookmarkStart w:id="182" w:name="_Toc398542795"/>
      <w:bookmarkStart w:id="183" w:name="_Toc427747054"/>
      <w:r w:rsidRPr="00C70209">
        <w:t>Table</w:t>
      </w:r>
      <w:bookmarkEnd w:id="175"/>
      <w:r w:rsidRPr="00C70209">
        <w:t xml:space="preserve"> </w:t>
      </w:r>
      <w:r w:rsidR="00130F03" w:rsidRPr="00C70209">
        <w:fldChar w:fldCharType="begin"/>
      </w:r>
      <w:r w:rsidR="00130F03" w:rsidRPr="00C70209">
        <w:instrText xml:space="preserve"> STYLEREF 2 \s </w:instrText>
      </w:r>
      <w:r w:rsidR="00130F03" w:rsidRPr="00C70209">
        <w:fldChar w:fldCharType="separate"/>
      </w:r>
      <w:r w:rsidR="000F7A9B">
        <w:rPr>
          <w:noProof/>
        </w:rPr>
        <w:t>2.5</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w:t>
      </w:r>
      <w:r w:rsidR="00130F03" w:rsidRPr="00C70209">
        <w:fldChar w:fldCharType="end"/>
      </w:r>
      <w:bookmarkEnd w:id="176"/>
      <w:r w:rsidRPr="00C70209">
        <w:tab/>
        <w:t>Body-of-evidence matrix</w:t>
      </w:r>
      <w:bookmarkEnd w:id="177"/>
      <w:bookmarkEnd w:id="178"/>
      <w:bookmarkEnd w:id="179"/>
      <w:bookmarkEnd w:id="180"/>
      <w:bookmarkEnd w:id="181"/>
      <w:bookmarkEnd w:id="182"/>
      <w:bookmarkEnd w:id="183"/>
    </w:p>
    <w:tbl>
      <w:tblPr>
        <w:tblW w:w="4566" w:type="pct"/>
        <w:tblInd w:w="82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1501"/>
        <w:gridCol w:w="1734"/>
        <w:gridCol w:w="1735"/>
        <w:gridCol w:w="1735"/>
        <w:gridCol w:w="1735"/>
      </w:tblGrid>
      <w:tr w:rsidR="00FC791E" w:rsidRPr="00C70209" w14:paraId="5D3B1FB2" w14:textId="77777777" w:rsidTr="00B20C53">
        <w:trPr>
          <w:tblHeader/>
        </w:trPr>
        <w:tc>
          <w:tcPr>
            <w:tcW w:w="620" w:type="pct"/>
            <w:vMerge w:val="restart"/>
            <w:tcBorders>
              <w:top w:val="single" w:sz="4" w:space="0" w:color="auto"/>
            </w:tcBorders>
          </w:tcPr>
          <w:p w14:paraId="0212CCCE" w14:textId="77777777" w:rsidR="00FC791E" w:rsidRPr="00C70209" w:rsidRDefault="00FC791E" w:rsidP="00B20C53">
            <w:pPr>
              <w:pStyle w:val="TableH1"/>
              <w:rPr>
                <w:rFonts w:eastAsia="Arial Unicode MS"/>
                <w:lang w:val="en-AU"/>
              </w:rPr>
            </w:pPr>
            <w:r w:rsidRPr="00C70209">
              <w:rPr>
                <w:rFonts w:eastAsia="Arial Unicode MS"/>
                <w:lang w:val="en-AU"/>
              </w:rPr>
              <w:t>Component</w:t>
            </w:r>
          </w:p>
        </w:tc>
        <w:tc>
          <w:tcPr>
            <w:tcW w:w="1095" w:type="pct"/>
            <w:tcBorders>
              <w:top w:val="single" w:sz="4" w:space="0" w:color="auto"/>
              <w:bottom w:val="dotted" w:sz="4" w:space="0" w:color="auto"/>
            </w:tcBorders>
          </w:tcPr>
          <w:p w14:paraId="2647ACBD" w14:textId="77777777" w:rsidR="00FC791E" w:rsidRPr="00C70209" w:rsidRDefault="00FC791E" w:rsidP="00B20C53">
            <w:pPr>
              <w:pStyle w:val="TableH1"/>
              <w:rPr>
                <w:rFonts w:eastAsia="Arial Unicode MS"/>
                <w:lang w:val="en-AU"/>
              </w:rPr>
            </w:pPr>
            <w:r w:rsidRPr="00C70209">
              <w:rPr>
                <w:rFonts w:eastAsia="Arial Unicode MS"/>
                <w:lang w:val="en-AU"/>
              </w:rPr>
              <w:t>A</w:t>
            </w:r>
          </w:p>
        </w:tc>
        <w:tc>
          <w:tcPr>
            <w:tcW w:w="1095" w:type="pct"/>
            <w:tcBorders>
              <w:top w:val="single" w:sz="4" w:space="0" w:color="auto"/>
              <w:bottom w:val="dotted" w:sz="4" w:space="0" w:color="auto"/>
            </w:tcBorders>
          </w:tcPr>
          <w:p w14:paraId="26BAA774" w14:textId="77777777" w:rsidR="00FC791E" w:rsidRPr="00C70209" w:rsidRDefault="00FC791E" w:rsidP="00B20C53">
            <w:pPr>
              <w:pStyle w:val="TableH1"/>
              <w:rPr>
                <w:rFonts w:eastAsia="Arial Unicode MS"/>
                <w:lang w:val="en-AU"/>
              </w:rPr>
            </w:pPr>
            <w:r w:rsidRPr="00C70209">
              <w:rPr>
                <w:rFonts w:eastAsia="Arial Unicode MS"/>
                <w:lang w:val="en-AU"/>
              </w:rPr>
              <w:t>B</w:t>
            </w:r>
          </w:p>
        </w:tc>
        <w:tc>
          <w:tcPr>
            <w:tcW w:w="1095" w:type="pct"/>
            <w:tcBorders>
              <w:top w:val="single" w:sz="4" w:space="0" w:color="auto"/>
              <w:bottom w:val="dotted" w:sz="4" w:space="0" w:color="auto"/>
            </w:tcBorders>
          </w:tcPr>
          <w:p w14:paraId="61B6E0FC" w14:textId="77777777" w:rsidR="00FC791E" w:rsidRPr="00C70209" w:rsidRDefault="00FC791E" w:rsidP="00B20C53">
            <w:pPr>
              <w:pStyle w:val="TableH1"/>
              <w:rPr>
                <w:rFonts w:eastAsia="Arial Unicode MS"/>
                <w:lang w:val="en-AU"/>
              </w:rPr>
            </w:pPr>
            <w:r w:rsidRPr="00C70209">
              <w:rPr>
                <w:rFonts w:eastAsia="Arial Unicode MS"/>
                <w:lang w:val="en-AU"/>
              </w:rPr>
              <w:t>C</w:t>
            </w:r>
          </w:p>
        </w:tc>
        <w:tc>
          <w:tcPr>
            <w:tcW w:w="1095" w:type="pct"/>
            <w:tcBorders>
              <w:top w:val="single" w:sz="4" w:space="0" w:color="auto"/>
              <w:bottom w:val="dotted" w:sz="4" w:space="0" w:color="auto"/>
            </w:tcBorders>
          </w:tcPr>
          <w:p w14:paraId="3FE20734" w14:textId="77777777" w:rsidR="00FC791E" w:rsidRPr="00C70209" w:rsidRDefault="00FC791E" w:rsidP="00B20C53">
            <w:pPr>
              <w:pStyle w:val="TableH1"/>
              <w:rPr>
                <w:rFonts w:eastAsia="Arial Unicode MS"/>
                <w:lang w:val="en-AU"/>
              </w:rPr>
            </w:pPr>
            <w:r w:rsidRPr="00C70209">
              <w:rPr>
                <w:rFonts w:eastAsia="Arial Unicode MS"/>
                <w:lang w:val="en-AU"/>
              </w:rPr>
              <w:t>D</w:t>
            </w:r>
          </w:p>
        </w:tc>
      </w:tr>
      <w:tr w:rsidR="00FC791E" w:rsidRPr="00C70209" w14:paraId="4A310074" w14:textId="77777777" w:rsidTr="00B20C53">
        <w:trPr>
          <w:tblHeader/>
        </w:trPr>
        <w:tc>
          <w:tcPr>
            <w:tcW w:w="620" w:type="pct"/>
            <w:vMerge/>
          </w:tcPr>
          <w:p w14:paraId="403BC648" w14:textId="77777777" w:rsidR="00FC791E" w:rsidRPr="00C70209" w:rsidRDefault="00FC791E" w:rsidP="00B20C53">
            <w:pPr>
              <w:pStyle w:val="TableH1"/>
              <w:rPr>
                <w:rFonts w:eastAsia="Arial Unicode MS"/>
                <w:lang w:val="en-AU"/>
              </w:rPr>
            </w:pPr>
          </w:p>
        </w:tc>
        <w:tc>
          <w:tcPr>
            <w:tcW w:w="1095" w:type="pct"/>
            <w:tcBorders>
              <w:top w:val="dotted" w:sz="4" w:space="0" w:color="auto"/>
            </w:tcBorders>
          </w:tcPr>
          <w:p w14:paraId="50329118" w14:textId="77777777" w:rsidR="00FC791E" w:rsidRPr="00C70209" w:rsidRDefault="00FC791E" w:rsidP="00B20C53">
            <w:pPr>
              <w:pStyle w:val="TableH1"/>
              <w:rPr>
                <w:rFonts w:eastAsia="Arial Unicode MS"/>
                <w:lang w:val="en-AU"/>
              </w:rPr>
            </w:pPr>
            <w:r w:rsidRPr="00C70209">
              <w:rPr>
                <w:rFonts w:eastAsia="Arial Unicode MS"/>
                <w:lang w:val="en-AU"/>
              </w:rPr>
              <w:t>Excellent</w:t>
            </w:r>
          </w:p>
        </w:tc>
        <w:tc>
          <w:tcPr>
            <w:tcW w:w="1095" w:type="pct"/>
            <w:tcBorders>
              <w:top w:val="dotted" w:sz="4" w:space="0" w:color="auto"/>
            </w:tcBorders>
          </w:tcPr>
          <w:p w14:paraId="3EF536DC" w14:textId="77777777" w:rsidR="00FC791E" w:rsidRPr="00C70209" w:rsidRDefault="00FC791E" w:rsidP="00B20C53">
            <w:pPr>
              <w:pStyle w:val="TableH1"/>
              <w:rPr>
                <w:rFonts w:eastAsia="Arial Unicode MS"/>
                <w:lang w:val="en-AU"/>
              </w:rPr>
            </w:pPr>
            <w:r w:rsidRPr="00C70209">
              <w:rPr>
                <w:rFonts w:eastAsia="Arial Unicode MS"/>
                <w:lang w:val="en-AU"/>
              </w:rPr>
              <w:t>Good</w:t>
            </w:r>
          </w:p>
        </w:tc>
        <w:tc>
          <w:tcPr>
            <w:tcW w:w="1095" w:type="pct"/>
            <w:tcBorders>
              <w:top w:val="dotted" w:sz="4" w:space="0" w:color="auto"/>
            </w:tcBorders>
          </w:tcPr>
          <w:p w14:paraId="60467A66" w14:textId="77777777" w:rsidR="00FC791E" w:rsidRPr="00C70209" w:rsidRDefault="00FC791E" w:rsidP="00B20C53">
            <w:pPr>
              <w:pStyle w:val="TableH1"/>
              <w:rPr>
                <w:rFonts w:eastAsia="Arial Unicode MS"/>
                <w:lang w:val="en-AU"/>
              </w:rPr>
            </w:pPr>
            <w:r w:rsidRPr="00C70209">
              <w:rPr>
                <w:rFonts w:eastAsia="Arial Unicode MS"/>
                <w:lang w:val="en-AU"/>
              </w:rPr>
              <w:t>Satisfactory</w:t>
            </w:r>
          </w:p>
        </w:tc>
        <w:tc>
          <w:tcPr>
            <w:tcW w:w="1095" w:type="pct"/>
            <w:tcBorders>
              <w:top w:val="dotted" w:sz="4" w:space="0" w:color="auto"/>
            </w:tcBorders>
          </w:tcPr>
          <w:p w14:paraId="0AD28B27" w14:textId="77777777" w:rsidR="00FC791E" w:rsidRPr="00C70209" w:rsidRDefault="00FC791E" w:rsidP="00B20C53">
            <w:pPr>
              <w:pStyle w:val="TableH1"/>
              <w:rPr>
                <w:rFonts w:eastAsia="Arial Unicode MS"/>
                <w:lang w:val="en-AU"/>
              </w:rPr>
            </w:pPr>
            <w:r w:rsidRPr="00C70209">
              <w:rPr>
                <w:rFonts w:eastAsia="Arial Unicode MS"/>
                <w:lang w:val="en-AU"/>
              </w:rPr>
              <w:t>Poor</w:t>
            </w:r>
          </w:p>
        </w:tc>
      </w:tr>
      <w:tr w:rsidR="00FC791E" w:rsidRPr="00C70209" w14:paraId="63F60D5A" w14:textId="77777777" w:rsidTr="00B20C53">
        <w:tc>
          <w:tcPr>
            <w:tcW w:w="620" w:type="pct"/>
          </w:tcPr>
          <w:p w14:paraId="54EB3F33" w14:textId="77777777" w:rsidR="00FC791E" w:rsidRPr="00C70209" w:rsidRDefault="00FC791E" w:rsidP="00B20C53">
            <w:pPr>
              <w:pStyle w:val="TableH1"/>
              <w:rPr>
                <w:lang w:val="en-AU"/>
              </w:rPr>
            </w:pPr>
            <w:r w:rsidRPr="00C70209">
              <w:rPr>
                <w:lang w:val="en-AU"/>
              </w:rPr>
              <w:t>Evidence base</w:t>
            </w:r>
          </w:p>
        </w:tc>
        <w:tc>
          <w:tcPr>
            <w:tcW w:w="1095" w:type="pct"/>
          </w:tcPr>
          <w:p w14:paraId="5FE4784B" w14:textId="77777777" w:rsidR="00FC791E" w:rsidRPr="00C70209" w:rsidRDefault="00FC791E" w:rsidP="00B20C53">
            <w:pPr>
              <w:pStyle w:val="Tabletext"/>
            </w:pPr>
            <w:r w:rsidRPr="00C70209">
              <w:t>Several Level I or II studies with low risk of bias</w:t>
            </w:r>
          </w:p>
        </w:tc>
        <w:tc>
          <w:tcPr>
            <w:tcW w:w="1095" w:type="pct"/>
          </w:tcPr>
          <w:p w14:paraId="5AE7BD3F" w14:textId="77777777" w:rsidR="00FC791E" w:rsidRPr="00C70209" w:rsidRDefault="00FC791E" w:rsidP="00B20C53">
            <w:pPr>
              <w:pStyle w:val="Tabletext"/>
            </w:pPr>
            <w:r w:rsidRPr="00C70209">
              <w:t>One or two Level II studies with low risk of bias or a systematic review/multiple Level III studies with low risk of bias</w:t>
            </w:r>
          </w:p>
        </w:tc>
        <w:tc>
          <w:tcPr>
            <w:tcW w:w="1095" w:type="pct"/>
          </w:tcPr>
          <w:p w14:paraId="0753F83A" w14:textId="77777777" w:rsidR="00FC791E" w:rsidRPr="00C70209" w:rsidRDefault="00FC791E" w:rsidP="00B20C53">
            <w:pPr>
              <w:pStyle w:val="Tabletext"/>
            </w:pPr>
            <w:r w:rsidRPr="00C70209">
              <w:t>Level III studies with low risk of bias, or Level I or II studies with moderate risk of bias</w:t>
            </w:r>
          </w:p>
        </w:tc>
        <w:tc>
          <w:tcPr>
            <w:tcW w:w="1095" w:type="pct"/>
          </w:tcPr>
          <w:p w14:paraId="3B66707C" w14:textId="77777777" w:rsidR="00FC791E" w:rsidRPr="00C70209" w:rsidRDefault="00FC791E" w:rsidP="00B20C53">
            <w:pPr>
              <w:pStyle w:val="Tabletext"/>
            </w:pPr>
            <w:r w:rsidRPr="00C70209">
              <w:t>Level IV studies, or Level I to III studies with high risk of bias</w:t>
            </w:r>
          </w:p>
        </w:tc>
      </w:tr>
      <w:tr w:rsidR="00FC791E" w:rsidRPr="00C70209" w14:paraId="5A382879" w14:textId="77777777" w:rsidTr="00B20C53">
        <w:tc>
          <w:tcPr>
            <w:tcW w:w="620" w:type="pct"/>
          </w:tcPr>
          <w:p w14:paraId="716B1A65" w14:textId="77777777" w:rsidR="00FC791E" w:rsidRPr="00C70209" w:rsidRDefault="00FC791E" w:rsidP="00B20C53">
            <w:pPr>
              <w:pStyle w:val="TableH2"/>
            </w:pPr>
            <w:r w:rsidRPr="00C70209">
              <w:t>Consistency</w:t>
            </w:r>
          </w:p>
        </w:tc>
        <w:tc>
          <w:tcPr>
            <w:tcW w:w="1095" w:type="pct"/>
          </w:tcPr>
          <w:p w14:paraId="34E099B1" w14:textId="77777777" w:rsidR="00FC791E" w:rsidRPr="00C70209" w:rsidRDefault="00FC791E" w:rsidP="00B20C53">
            <w:pPr>
              <w:pStyle w:val="Tabletext"/>
            </w:pPr>
            <w:r w:rsidRPr="00C70209">
              <w:t>All studies consistent</w:t>
            </w:r>
          </w:p>
        </w:tc>
        <w:tc>
          <w:tcPr>
            <w:tcW w:w="1095" w:type="pct"/>
          </w:tcPr>
          <w:p w14:paraId="2774DEAA" w14:textId="77777777" w:rsidR="00FC791E" w:rsidRPr="00C70209" w:rsidRDefault="00FC791E" w:rsidP="00B20C53">
            <w:pPr>
              <w:pStyle w:val="Tabletext"/>
            </w:pPr>
            <w:r w:rsidRPr="00C70209">
              <w:t>Most studies consistent and inconsistency can be explained</w:t>
            </w:r>
          </w:p>
        </w:tc>
        <w:tc>
          <w:tcPr>
            <w:tcW w:w="1095" w:type="pct"/>
          </w:tcPr>
          <w:p w14:paraId="498EDE8C" w14:textId="77777777" w:rsidR="00FC791E" w:rsidRPr="00C70209" w:rsidRDefault="00FC791E" w:rsidP="00B20C53">
            <w:pPr>
              <w:pStyle w:val="Tabletext"/>
            </w:pPr>
            <w:r w:rsidRPr="00C70209">
              <w:t>Some inconsistency reflecting genuine uncertainty around clinical question</w:t>
            </w:r>
          </w:p>
        </w:tc>
        <w:tc>
          <w:tcPr>
            <w:tcW w:w="1095" w:type="pct"/>
          </w:tcPr>
          <w:p w14:paraId="08FC82F2" w14:textId="77777777" w:rsidR="00FC791E" w:rsidRPr="00C70209" w:rsidRDefault="00FC791E" w:rsidP="00B20C53">
            <w:pPr>
              <w:pStyle w:val="Tabletext"/>
            </w:pPr>
            <w:r w:rsidRPr="00C70209">
              <w:t>Evidence is inconsistent</w:t>
            </w:r>
          </w:p>
        </w:tc>
      </w:tr>
      <w:tr w:rsidR="00FC791E" w:rsidRPr="00C70209" w14:paraId="45BFC8A1" w14:textId="77777777" w:rsidTr="00B20C53">
        <w:tc>
          <w:tcPr>
            <w:tcW w:w="620" w:type="pct"/>
          </w:tcPr>
          <w:p w14:paraId="37758A64" w14:textId="77777777" w:rsidR="00FC791E" w:rsidRPr="00C70209" w:rsidRDefault="00FC791E" w:rsidP="00B20C53">
            <w:pPr>
              <w:pStyle w:val="TableH2"/>
            </w:pPr>
            <w:r w:rsidRPr="00C70209">
              <w:t>Clinical impact</w:t>
            </w:r>
          </w:p>
        </w:tc>
        <w:tc>
          <w:tcPr>
            <w:tcW w:w="1095" w:type="pct"/>
          </w:tcPr>
          <w:p w14:paraId="334AEF67" w14:textId="77777777" w:rsidR="00FC791E" w:rsidRPr="00C70209" w:rsidRDefault="00FC791E" w:rsidP="00B20C53">
            <w:pPr>
              <w:pStyle w:val="Tabletext"/>
            </w:pPr>
            <w:r w:rsidRPr="00C70209">
              <w:t>Very large</w:t>
            </w:r>
          </w:p>
        </w:tc>
        <w:tc>
          <w:tcPr>
            <w:tcW w:w="1095" w:type="pct"/>
          </w:tcPr>
          <w:p w14:paraId="5CCF0A6C" w14:textId="77777777" w:rsidR="00FC791E" w:rsidRPr="00C70209" w:rsidRDefault="00FC791E" w:rsidP="00B20C53">
            <w:pPr>
              <w:pStyle w:val="Tabletext"/>
            </w:pPr>
            <w:r w:rsidRPr="00C70209">
              <w:t>Substantial</w:t>
            </w:r>
          </w:p>
        </w:tc>
        <w:tc>
          <w:tcPr>
            <w:tcW w:w="1095" w:type="pct"/>
          </w:tcPr>
          <w:p w14:paraId="0DCFC06E" w14:textId="77777777" w:rsidR="00FC791E" w:rsidRPr="00C70209" w:rsidRDefault="00FC791E" w:rsidP="00B20C53">
            <w:pPr>
              <w:pStyle w:val="Tabletext"/>
            </w:pPr>
            <w:r w:rsidRPr="00C70209">
              <w:t>Moderate</w:t>
            </w:r>
          </w:p>
        </w:tc>
        <w:tc>
          <w:tcPr>
            <w:tcW w:w="1095" w:type="pct"/>
          </w:tcPr>
          <w:p w14:paraId="761604B7" w14:textId="77777777" w:rsidR="00FC791E" w:rsidRPr="00C70209" w:rsidRDefault="00FC791E" w:rsidP="00B20C53">
            <w:pPr>
              <w:pStyle w:val="Tabletext"/>
            </w:pPr>
            <w:r w:rsidRPr="00C70209">
              <w:t>Slight or restricted</w:t>
            </w:r>
          </w:p>
        </w:tc>
      </w:tr>
      <w:tr w:rsidR="00FC791E" w:rsidRPr="00C70209" w14:paraId="3C0437C1" w14:textId="77777777" w:rsidTr="00B20C53">
        <w:trPr>
          <w:cantSplit/>
        </w:trPr>
        <w:tc>
          <w:tcPr>
            <w:tcW w:w="620" w:type="pct"/>
          </w:tcPr>
          <w:p w14:paraId="6980B4C2" w14:textId="77777777" w:rsidR="00FC791E" w:rsidRPr="00C70209" w:rsidRDefault="00FC791E" w:rsidP="00B20C53">
            <w:pPr>
              <w:pStyle w:val="TableH2"/>
            </w:pPr>
            <w:r w:rsidRPr="00C70209">
              <w:t>Generalisability</w:t>
            </w:r>
          </w:p>
        </w:tc>
        <w:tc>
          <w:tcPr>
            <w:tcW w:w="1095" w:type="pct"/>
          </w:tcPr>
          <w:p w14:paraId="09A36260" w14:textId="77777777" w:rsidR="00FC791E" w:rsidRPr="00C70209" w:rsidRDefault="00FC791E" w:rsidP="00B20C53">
            <w:pPr>
              <w:pStyle w:val="Tabletext"/>
            </w:pPr>
            <w:r w:rsidRPr="00C70209">
              <w:t>Population/s studied in body of evidence are the same as the target population for the guidelines</w:t>
            </w:r>
          </w:p>
        </w:tc>
        <w:tc>
          <w:tcPr>
            <w:tcW w:w="1095" w:type="pct"/>
          </w:tcPr>
          <w:p w14:paraId="5C01C5EE" w14:textId="77777777" w:rsidR="00FC791E" w:rsidRPr="00C70209" w:rsidRDefault="00FC791E" w:rsidP="00B20C53">
            <w:pPr>
              <w:pStyle w:val="Tabletext"/>
            </w:pPr>
            <w:r w:rsidRPr="00C70209">
              <w:t>Population/s studied in the body of evidence are similar to the target population for the guidelines</w:t>
            </w:r>
          </w:p>
        </w:tc>
        <w:tc>
          <w:tcPr>
            <w:tcW w:w="1095" w:type="pct"/>
          </w:tcPr>
          <w:p w14:paraId="4B13191F" w14:textId="77777777" w:rsidR="00FC791E" w:rsidRPr="00C70209" w:rsidRDefault="00FC791E" w:rsidP="00B20C53">
            <w:pPr>
              <w:pStyle w:val="Tabletext"/>
            </w:pPr>
            <w:r w:rsidRPr="00C70209">
              <w:t>Population/s studied in the body of evidence are different to the target population but it is clinically sensible to apply this evidence to the target population for the guidelines</w:t>
            </w:r>
          </w:p>
        </w:tc>
        <w:tc>
          <w:tcPr>
            <w:tcW w:w="1095" w:type="pct"/>
          </w:tcPr>
          <w:p w14:paraId="36B7960D" w14:textId="77777777" w:rsidR="00FC791E" w:rsidRPr="00C70209" w:rsidRDefault="00FC791E" w:rsidP="00B20C53">
            <w:pPr>
              <w:pStyle w:val="Tabletext"/>
            </w:pPr>
            <w:r w:rsidRPr="00C70209">
              <w:t>Population/s studied in the body of evidence are different to the target population, and hard to judge whether it is sensible to generalise to the target population for the guidelines</w:t>
            </w:r>
          </w:p>
        </w:tc>
      </w:tr>
      <w:tr w:rsidR="00FC791E" w:rsidRPr="00C70209" w14:paraId="4291536E" w14:textId="77777777" w:rsidTr="00B20C53">
        <w:tc>
          <w:tcPr>
            <w:tcW w:w="620" w:type="pct"/>
            <w:tcBorders>
              <w:bottom w:val="single" w:sz="4" w:space="0" w:color="auto"/>
            </w:tcBorders>
          </w:tcPr>
          <w:p w14:paraId="08DBC873" w14:textId="77777777" w:rsidR="00FC791E" w:rsidRPr="00C70209" w:rsidRDefault="00FC791E" w:rsidP="00B20C53">
            <w:pPr>
              <w:pStyle w:val="TableH2"/>
            </w:pPr>
            <w:r w:rsidRPr="00C70209">
              <w:t>Applicability</w:t>
            </w:r>
          </w:p>
        </w:tc>
        <w:tc>
          <w:tcPr>
            <w:tcW w:w="1095" w:type="pct"/>
            <w:tcBorders>
              <w:bottom w:val="single" w:sz="4" w:space="0" w:color="auto"/>
            </w:tcBorders>
          </w:tcPr>
          <w:p w14:paraId="72A59561" w14:textId="77777777" w:rsidR="00FC791E" w:rsidRPr="00C70209" w:rsidRDefault="00FC791E" w:rsidP="00B20C53">
            <w:pPr>
              <w:pStyle w:val="Tabletext"/>
            </w:pPr>
            <w:r w:rsidRPr="00C70209">
              <w:t>Directly applicable to the Australian health-care context</w:t>
            </w:r>
          </w:p>
        </w:tc>
        <w:tc>
          <w:tcPr>
            <w:tcW w:w="1095" w:type="pct"/>
            <w:tcBorders>
              <w:bottom w:val="single" w:sz="4" w:space="0" w:color="auto"/>
            </w:tcBorders>
          </w:tcPr>
          <w:p w14:paraId="55608D84" w14:textId="77777777" w:rsidR="00FC791E" w:rsidRPr="00C70209" w:rsidRDefault="00FC791E" w:rsidP="00B20C53">
            <w:pPr>
              <w:pStyle w:val="Tabletext"/>
            </w:pPr>
            <w:r w:rsidRPr="00C70209">
              <w:t>Applicable to Australian health-care context with a few caveats</w:t>
            </w:r>
          </w:p>
        </w:tc>
        <w:tc>
          <w:tcPr>
            <w:tcW w:w="1095" w:type="pct"/>
            <w:tcBorders>
              <w:bottom w:val="single" w:sz="4" w:space="0" w:color="auto"/>
            </w:tcBorders>
          </w:tcPr>
          <w:p w14:paraId="7421F4B7" w14:textId="77777777" w:rsidR="00FC791E" w:rsidRPr="00C70209" w:rsidRDefault="00FC791E" w:rsidP="00B20C53">
            <w:pPr>
              <w:pStyle w:val="Tabletext"/>
            </w:pPr>
            <w:r w:rsidRPr="00C70209">
              <w:t>Probably applicable to Australian health-care context with some caveats</w:t>
            </w:r>
          </w:p>
        </w:tc>
        <w:tc>
          <w:tcPr>
            <w:tcW w:w="1095" w:type="pct"/>
            <w:tcBorders>
              <w:bottom w:val="single" w:sz="4" w:space="0" w:color="auto"/>
            </w:tcBorders>
          </w:tcPr>
          <w:p w14:paraId="55B602AC" w14:textId="77777777" w:rsidR="00FC791E" w:rsidRPr="00C70209" w:rsidRDefault="00FC791E" w:rsidP="00B20C53">
            <w:pPr>
              <w:pStyle w:val="Tabletext"/>
            </w:pPr>
            <w:r w:rsidRPr="00C70209">
              <w:t>Not applicable to Australian health-care context</w:t>
            </w:r>
          </w:p>
        </w:tc>
      </w:tr>
    </w:tbl>
    <w:p w14:paraId="5C3A7FB9" w14:textId="25FD6E43" w:rsidR="00FC791E" w:rsidRPr="00C70209" w:rsidRDefault="00807898" w:rsidP="00FC791E">
      <w:pPr>
        <w:pStyle w:val="TableFigNotes18"/>
        <w:rPr>
          <w:vertAlign w:val="superscript"/>
        </w:rPr>
      </w:pPr>
      <w:r w:rsidRPr="00C70209">
        <w:t>Source: NHMRC (2009)</w:t>
      </w:r>
      <w:r w:rsidR="002B4E33" w:rsidRPr="00C70209">
        <w:fldChar w:fldCharType="begin"/>
      </w:r>
      <w:r w:rsidR="002B4E33" w:rsidRPr="00C70209">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2B4E33" w:rsidRPr="00C70209">
        <w:fldChar w:fldCharType="separate"/>
      </w:r>
      <w:r w:rsidR="002B4E33" w:rsidRPr="00C70209">
        <w:rPr>
          <w:vertAlign w:val="superscript"/>
        </w:rPr>
        <w:t>8</w:t>
      </w:r>
      <w:r w:rsidR="002B4E33" w:rsidRPr="00C70209">
        <w:fldChar w:fldCharType="end"/>
      </w:r>
    </w:p>
    <w:p w14:paraId="4B42B11A" w14:textId="77777777" w:rsidR="00FC791E" w:rsidRPr="00C70209" w:rsidRDefault="00FC791E" w:rsidP="00FC791E">
      <w:r w:rsidRPr="00C70209">
        <w:t>A rating of ‘NA’ was attributed for consistency when only one study was included.</w:t>
      </w:r>
    </w:p>
    <w:p w14:paraId="58910491" w14:textId="77777777" w:rsidR="00FC791E" w:rsidRPr="00C70209" w:rsidRDefault="00FC791E" w:rsidP="00FC791E">
      <w:pPr>
        <w:pStyle w:val="Heading4"/>
        <w:rPr>
          <w:lang w:val="en-AU"/>
        </w:rPr>
      </w:pPr>
      <w:r w:rsidRPr="00C70209">
        <w:rPr>
          <w:lang w:val="en-AU"/>
        </w:rPr>
        <w:t>Step 2</w:t>
      </w:r>
      <w:r w:rsidRPr="00C70209">
        <w:rPr>
          <w:lang w:val="en-AU"/>
        </w:rPr>
        <w:tab/>
        <w:t>Preparation of an evidence statement matrix</w:t>
      </w:r>
    </w:p>
    <w:p w14:paraId="4E690B83" w14:textId="77777777" w:rsidR="00FC791E" w:rsidRPr="00C70209" w:rsidRDefault="00FC791E" w:rsidP="00FC791E">
      <w:pPr>
        <w:pStyle w:val="BodyText"/>
        <w:rPr>
          <w:rFonts w:eastAsia="MS Mincho"/>
        </w:rPr>
      </w:pPr>
      <w:r w:rsidRPr="00C70209">
        <w:rPr>
          <w:rFonts w:eastAsia="MS Mincho"/>
        </w:rPr>
        <w:t>An evidence statement matrix was completed to summarise the synthesis of the evidence relating to the evidence statement or statements for each research question. This summary presented ratings for the five components of the body-of-evidence matrix assessed for each evidence statement. Multiple statements were required where the evidence differed in population subgroups, or where differences in an intervention (e.g. dose/mode of administration) could lead to different results. Other relevant issues and dissenting opinions were recorded if required.</w:t>
      </w:r>
    </w:p>
    <w:p w14:paraId="2EEB7C74" w14:textId="77777777" w:rsidR="00FC791E" w:rsidRPr="00C70209" w:rsidRDefault="00FC791E" w:rsidP="00FC791E">
      <w:pPr>
        <w:pStyle w:val="BodyText"/>
        <w:rPr>
          <w:rFonts w:eastAsia="MS Mincho"/>
        </w:rPr>
      </w:pPr>
      <w:r w:rsidRPr="00C70209">
        <w:rPr>
          <w:rFonts w:eastAsia="MS Mincho"/>
        </w:rPr>
        <w:t>In practice, Steps 1 and 2 to complete the modified NHMRC evidence statement forms were conducted concurrently for each evidence statement.</w:t>
      </w:r>
    </w:p>
    <w:p w14:paraId="1B123C25" w14:textId="77777777" w:rsidR="00FC791E" w:rsidRPr="00C70209" w:rsidRDefault="00FC791E" w:rsidP="00FC791E">
      <w:pPr>
        <w:pStyle w:val="Heading4"/>
        <w:rPr>
          <w:lang w:val="en-AU"/>
        </w:rPr>
      </w:pPr>
      <w:r w:rsidRPr="00C70209">
        <w:rPr>
          <w:lang w:val="en-AU"/>
        </w:rPr>
        <w:t>Step 3</w:t>
      </w:r>
      <w:r w:rsidRPr="00C70209">
        <w:rPr>
          <w:lang w:val="en-AU"/>
        </w:rPr>
        <w:tab/>
        <w:t>Formulation of a recommendation based on the body of evidence</w:t>
      </w:r>
    </w:p>
    <w:p w14:paraId="259A0E4A" w14:textId="77777777" w:rsidR="00FC791E" w:rsidRPr="00C70209" w:rsidRDefault="00FC791E" w:rsidP="00FC791E">
      <w:pPr>
        <w:pStyle w:val="BodyText"/>
        <w:rPr>
          <w:rFonts w:eastAsia="MS Mincho"/>
        </w:rPr>
      </w:pPr>
      <w:r w:rsidRPr="00C70209">
        <w:rPr>
          <w:rFonts w:eastAsia="MS Mincho"/>
        </w:rPr>
        <w:t>Step 3 involved formulating the wording of the recommendation. This wording was intended to reflect the strength of the body evidence; that is, where the evidence base was regarded as poor or unreliable, words such as ‘must’ or ‘should’ were not used. The wording of recommendations was developed in conjunction with the CRG during meetings to review the evidence base for research questions.</w:t>
      </w:r>
    </w:p>
    <w:p w14:paraId="2223053A" w14:textId="77777777" w:rsidR="00FC791E" w:rsidRPr="00C70209" w:rsidRDefault="00FC791E" w:rsidP="00FC791E">
      <w:pPr>
        <w:pStyle w:val="Heading4"/>
        <w:rPr>
          <w:lang w:val="en-AU"/>
        </w:rPr>
      </w:pPr>
      <w:r w:rsidRPr="00C70209">
        <w:rPr>
          <w:lang w:val="en-AU"/>
        </w:rPr>
        <w:t>Step 4</w:t>
      </w:r>
      <w:r w:rsidRPr="00C70209">
        <w:rPr>
          <w:lang w:val="en-AU"/>
        </w:rPr>
        <w:tab/>
        <w:t>Determination of the grade for the recommendation</w:t>
      </w:r>
    </w:p>
    <w:p w14:paraId="348C3B77" w14:textId="77777777" w:rsidR="00FC791E" w:rsidRPr="00C70209" w:rsidRDefault="00FC791E" w:rsidP="00FC791E">
      <w:pPr>
        <w:pStyle w:val="BodyText"/>
        <w:rPr>
          <w:rFonts w:eastAsia="MS Mincho"/>
        </w:rPr>
      </w:pPr>
      <w:r w:rsidRPr="00C70209">
        <w:rPr>
          <w:rFonts w:eastAsia="MS Mincho"/>
        </w:rPr>
        <w:t xml:space="preserve">The overall grade for each recommendation was determined from a summary of the rating for each component of the body of evidence. Definitions of the NHMRC grades of recommendations are presented in </w:t>
      </w:r>
      <w:r w:rsidRPr="00C70209">
        <w:rPr>
          <w:rFonts w:eastAsia="MS Mincho"/>
          <w:b/>
        </w:rPr>
        <w:fldChar w:fldCharType="begin"/>
      </w:r>
      <w:r w:rsidRPr="00C70209">
        <w:rPr>
          <w:rFonts w:eastAsia="MS Mincho"/>
          <w:b/>
        </w:rPr>
        <w:instrText xml:space="preserve"> REF _Ref314474179 \h  \* MERGEFORMAT </w:instrText>
      </w:r>
      <w:r w:rsidRPr="00C70209">
        <w:rPr>
          <w:rFonts w:eastAsia="MS Mincho"/>
          <w:b/>
        </w:rPr>
      </w:r>
      <w:r w:rsidRPr="00C70209">
        <w:rPr>
          <w:rFonts w:eastAsia="MS Mincho"/>
          <w:b/>
        </w:rPr>
        <w:fldChar w:fldCharType="separate"/>
      </w:r>
      <w:r w:rsidR="000F7A9B" w:rsidRPr="000F7A9B">
        <w:rPr>
          <w:rFonts w:eastAsia="MS Mincho"/>
          <w:b/>
        </w:rPr>
        <w:t>Table 2.5.3</w:t>
      </w:r>
      <w:r w:rsidRPr="00C70209">
        <w:rPr>
          <w:rFonts w:eastAsia="MS Mincho"/>
          <w:b/>
        </w:rPr>
        <w:fldChar w:fldCharType="end"/>
      </w:r>
      <w:r w:rsidRPr="00C70209">
        <w:rPr>
          <w:rFonts w:eastAsia="MS Mincho"/>
        </w:rPr>
        <w:t>. In accordance with the NHMRC framework, recommendations were not graded A or B unless the evidence base and consistency of evidence were both rated A or B (unless only one study was included, and consistency was rated ‘NA’ – in this situation the quality, size and strength of the evidence base was relied upon to grade the recommendation). The grading of recommendations was determined in conjunction with the CRG.</w:t>
      </w:r>
    </w:p>
    <w:p w14:paraId="02D22352" w14:textId="77777777" w:rsidR="00FC791E" w:rsidRPr="00C70209" w:rsidRDefault="00FC791E" w:rsidP="00FC791E">
      <w:pPr>
        <w:pStyle w:val="BodyText"/>
        <w:rPr>
          <w:rFonts w:eastAsia="MS Mincho"/>
        </w:rPr>
      </w:pPr>
      <w:r w:rsidRPr="00C70209">
        <w:rPr>
          <w:rFonts w:eastAsia="MS Mincho"/>
        </w:rPr>
        <w:t>Developed recommendations were entered into the recommendation forms, and the corresponding evidence statement forms were noted, along with the overall grade determined in this step (</w:t>
      </w:r>
      <w:r w:rsidRPr="00C70209">
        <w:rPr>
          <w:rFonts w:eastAsia="MS Mincho"/>
          <w:b/>
          <w:bCs/>
        </w:rPr>
        <w:t>Appendix D</w:t>
      </w:r>
      <w:r w:rsidRPr="00C70209">
        <w:rPr>
          <w:rFonts w:eastAsia="MS Mincho"/>
        </w:rPr>
        <w:t>, Volume 2).</w:t>
      </w:r>
    </w:p>
    <w:p w14:paraId="52A1A128" w14:textId="484D7B0C" w:rsidR="00FC791E" w:rsidRPr="00C70209" w:rsidRDefault="00FC791E" w:rsidP="0048663F">
      <w:pPr>
        <w:pStyle w:val="Caption"/>
        <w:ind w:left="2070"/>
        <w:rPr>
          <w:rFonts w:eastAsia="MS Mincho"/>
          <w:szCs w:val="24"/>
        </w:rPr>
      </w:pPr>
      <w:bookmarkStart w:id="184" w:name="_Ref232929016"/>
      <w:bookmarkStart w:id="185" w:name="_Ref314474179"/>
      <w:bookmarkStart w:id="186" w:name="_Toc248294213"/>
      <w:bookmarkStart w:id="187" w:name="_Toc248895673"/>
      <w:bookmarkStart w:id="188" w:name="_Toc317151022"/>
      <w:bookmarkStart w:id="189" w:name="_Toc314555451"/>
      <w:bookmarkStart w:id="190" w:name="_Toc322095219"/>
      <w:bookmarkStart w:id="191" w:name="_Toc398542796"/>
      <w:bookmarkStart w:id="192" w:name="_Toc427747055"/>
      <w:r w:rsidRPr="00C70209">
        <w:t>Table</w:t>
      </w:r>
      <w:bookmarkEnd w:id="184"/>
      <w:r w:rsidRPr="00C70209">
        <w:t xml:space="preserve"> </w:t>
      </w:r>
      <w:r w:rsidR="00130F03" w:rsidRPr="00C70209">
        <w:fldChar w:fldCharType="begin"/>
      </w:r>
      <w:r w:rsidR="00130F03" w:rsidRPr="00C70209">
        <w:instrText xml:space="preserve"> STYLEREF 2 \s </w:instrText>
      </w:r>
      <w:r w:rsidR="00130F03" w:rsidRPr="00C70209">
        <w:fldChar w:fldCharType="separate"/>
      </w:r>
      <w:r w:rsidR="000F7A9B">
        <w:rPr>
          <w:noProof/>
        </w:rPr>
        <w:t>2.5</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w:t>
      </w:r>
      <w:r w:rsidR="00130F03" w:rsidRPr="00C70209">
        <w:fldChar w:fldCharType="end"/>
      </w:r>
      <w:bookmarkEnd w:id="185"/>
      <w:r w:rsidRPr="00C70209">
        <w:tab/>
        <w:t>Definitions of NHMRC grades for recommendations</w:t>
      </w:r>
      <w:bookmarkEnd w:id="186"/>
      <w:bookmarkEnd w:id="187"/>
      <w:bookmarkEnd w:id="188"/>
      <w:bookmarkEnd w:id="189"/>
      <w:bookmarkEnd w:id="190"/>
      <w:bookmarkEnd w:id="191"/>
      <w:bookmarkEnd w:id="192"/>
    </w:p>
    <w:tbl>
      <w:tblPr>
        <w:tblW w:w="4567" w:type="pct"/>
        <w:tblInd w:w="82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A0" w:firstRow="1" w:lastRow="0" w:firstColumn="1" w:lastColumn="0" w:noHBand="0" w:noVBand="0"/>
      </w:tblPr>
      <w:tblGrid>
        <w:gridCol w:w="1307"/>
        <w:gridCol w:w="7135"/>
      </w:tblGrid>
      <w:tr w:rsidR="00FC791E" w:rsidRPr="00C70209" w14:paraId="46A57585" w14:textId="77777777" w:rsidTr="00B20C53">
        <w:tc>
          <w:tcPr>
            <w:tcW w:w="774" w:type="pct"/>
            <w:tcBorders>
              <w:top w:val="single" w:sz="4" w:space="0" w:color="auto"/>
            </w:tcBorders>
          </w:tcPr>
          <w:p w14:paraId="1DB0675C" w14:textId="77777777" w:rsidR="00FC791E" w:rsidRPr="00C70209" w:rsidRDefault="00FC791E" w:rsidP="00B20C53">
            <w:pPr>
              <w:pStyle w:val="TableH1"/>
              <w:rPr>
                <w:rFonts w:eastAsia="Arial Unicode MS"/>
                <w:lang w:val="en-AU"/>
              </w:rPr>
            </w:pPr>
            <w:r w:rsidRPr="00C70209">
              <w:rPr>
                <w:rFonts w:eastAsia="Arial Unicode MS"/>
                <w:lang w:val="en-AU"/>
              </w:rPr>
              <w:t>Grade</w:t>
            </w:r>
          </w:p>
        </w:tc>
        <w:tc>
          <w:tcPr>
            <w:tcW w:w="4226" w:type="pct"/>
            <w:tcBorders>
              <w:top w:val="single" w:sz="4" w:space="0" w:color="auto"/>
            </w:tcBorders>
          </w:tcPr>
          <w:p w14:paraId="1379E727" w14:textId="77777777" w:rsidR="00FC791E" w:rsidRPr="00C70209" w:rsidRDefault="00FC791E" w:rsidP="00B20C53">
            <w:pPr>
              <w:pStyle w:val="TableH1"/>
              <w:rPr>
                <w:rFonts w:eastAsia="Arial Unicode MS"/>
                <w:lang w:val="en-AU"/>
              </w:rPr>
            </w:pPr>
            <w:r w:rsidRPr="00C70209">
              <w:rPr>
                <w:rFonts w:eastAsia="Arial Unicode MS"/>
                <w:lang w:val="en-AU"/>
              </w:rPr>
              <w:t>Definition</w:t>
            </w:r>
          </w:p>
        </w:tc>
      </w:tr>
      <w:tr w:rsidR="00FC791E" w:rsidRPr="00C70209" w14:paraId="509FC1C8" w14:textId="77777777" w:rsidTr="00B20C53">
        <w:tc>
          <w:tcPr>
            <w:tcW w:w="774" w:type="pct"/>
          </w:tcPr>
          <w:p w14:paraId="549A4B8D" w14:textId="77777777" w:rsidR="00FC791E" w:rsidRPr="00C70209" w:rsidRDefault="00FC791E" w:rsidP="00B20C53">
            <w:pPr>
              <w:pStyle w:val="Tabletext"/>
            </w:pPr>
            <w:r w:rsidRPr="00C70209">
              <w:t>A</w:t>
            </w:r>
          </w:p>
        </w:tc>
        <w:tc>
          <w:tcPr>
            <w:tcW w:w="4226" w:type="pct"/>
          </w:tcPr>
          <w:p w14:paraId="3E515111" w14:textId="77777777" w:rsidR="00FC791E" w:rsidRPr="00C70209" w:rsidRDefault="00FC791E" w:rsidP="00B20C53">
            <w:pPr>
              <w:pStyle w:val="Tabletext"/>
            </w:pPr>
            <w:r w:rsidRPr="00C70209">
              <w:t>Body of evidence can be trusted to guide practice</w:t>
            </w:r>
          </w:p>
        </w:tc>
      </w:tr>
      <w:tr w:rsidR="00FC791E" w:rsidRPr="00C70209" w14:paraId="6BE36C0A" w14:textId="77777777" w:rsidTr="00B20C53">
        <w:tc>
          <w:tcPr>
            <w:tcW w:w="774" w:type="pct"/>
          </w:tcPr>
          <w:p w14:paraId="1BD9EFDF" w14:textId="77777777" w:rsidR="00FC791E" w:rsidRPr="00C70209" w:rsidRDefault="00FC791E" w:rsidP="00B20C53">
            <w:pPr>
              <w:pStyle w:val="Tabletext"/>
            </w:pPr>
            <w:r w:rsidRPr="00C70209">
              <w:t>B</w:t>
            </w:r>
          </w:p>
        </w:tc>
        <w:tc>
          <w:tcPr>
            <w:tcW w:w="4226" w:type="pct"/>
          </w:tcPr>
          <w:p w14:paraId="12D40C2A" w14:textId="77777777" w:rsidR="00FC791E" w:rsidRPr="00C70209" w:rsidRDefault="00FC791E" w:rsidP="00B20C53">
            <w:pPr>
              <w:pStyle w:val="Tabletext"/>
            </w:pPr>
            <w:r w:rsidRPr="00C70209">
              <w:t>Body of evidence can be trusted to guide practice in most situations</w:t>
            </w:r>
          </w:p>
        </w:tc>
      </w:tr>
      <w:tr w:rsidR="00FC791E" w:rsidRPr="00C70209" w14:paraId="23541FFC" w14:textId="77777777" w:rsidTr="00B20C53">
        <w:tc>
          <w:tcPr>
            <w:tcW w:w="774" w:type="pct"/>
          </w:tcPr>
          <w:p w14:paraId="0EB4B219" w14:textId="77777777" w:rsidR="00FC791E" w:rsidRPr="00C70209" w:rsidRDefault="00FC791E" w:rsidP="00B20C53">
            <w:pPr>
              <w:pStyle w:val="Tabletext"/>
            </w:pPr>
            <w:r w:rsidRPr="00C70209">
              <w:t>C</w:t>
            </w:r>
          </w:p>
        </w:tc>
        <w:tc>
          <w:tcPr>
            <w:tcW w:w="4226" w:type="pct"/>
          </w:tcPr>
          <w:p w14:paraId="4521234D" w14:textId="77777777" w:rsidR="00FC791E" w:rsidRPr="00C70209" w:rsidRDefault="00FC791E" w:rsidP="00B20C53">
            <w:pPr>
              <w:pStyle w:val="Tabletext"/>
            </w:pPr>
            <w:r w:rsidRPr="00C70209">
              <w:t>Body of evidence provides some support for recommendation(s) but care should be taken in its application</w:t>
            </w:r>
          </w:p>
        </w:tc>
      </w:tr>
      <w:tr w:rsidR="00FC791E" w:rsidRPr="00C70209" w14:paraId="78C5DFA6" w14:textId="77777777" w:rsidTr="00B20C53">
        <w:tc>
          <w:tcPr>
            <w:tcW w:w="774" w:type="pct"/>
            <w:tcBorders>
              <w:bottom w:val="single" w:sz="4" w:space="0" w:color="auto"/>
            </w:tcBorders>
          </w:tcPr>
          <w:p w14:paraId="6D5BC64F" w14:textId="77777777" w:rsidR="00FC791E" w:rsidRPr="00C70209" w:rsidRDefault="00FC791E" w:rsidP="00B20C53">
            <w:pPr>
              <w:pStyle w:val="Tabletext"/>
            </w:pPr>
            <w:r w:rsidRPr="00C70209">
              <w:t>D</w:t>
            </w:r>
          </w:p>
        </w:tc>
        <w:tc>
          <w:tcPr>
            <w:tcW w:w="4226" w:type="pct"/>
            <w:tcBorders>
              <w:bottom w:val="single" w:sz="4" w:space="0" w:color="auto"/>
            </w:tcBorders>
          </w:tcPr>
          <w:p w14:paraId="74D3B4A4" w14:textId="77777777" w:rsidR="00FC791E" w:rsidRPr="00C70209" w:rsidRDefault="00FC791E" w:rsidP="00B20C53">
            <w:pPr>
              <w:pStyle w:val="Tabletext"/>
            </w:pPr>
            <w:r w:rsidRPr="00C70209">
              <w:t>Body of evidence is weak and recommendations must be applied with caution</w:t>
            </w:r>
          </w:p>
        </w:tc>
      </w:tr>
    </w:tbl>
    <w:p w14:paraId="5A21EF0B" w14:textId="067BCEB8" w:rsidR="00FC791E" w:rsidRPr="00C70209" w:rsidRDefault="00FC791E" w:rsidP="00FC791E">
      <w:pPr>
        <w:pStyle w:val="TableFigNotes18"/>
      </w:pPr>
      <w:r w:rsidRPr="00C70209">
        <w:t>Source: NHMRC (2009)</w:t>
      </w:r>
      <w:r w:rsidR="002B4E33" w:rsidRPr="00C70209">
        <w:fldChar w:fldCharType="begin"/>
      </w:r>
      <w:r w:rsidR="002B4E33" w:rsidRPr="00C70209">
        <w:instrText xml:space="preserve"> ADDIN EN.CITE &lt;EndNote&gt;&lt;Cite&gt;&lt;Author&gt;National Health and Medical Research Council (NHMRC)&lt;/Author&gt;&lt;Year&gt;2009&lt;/Year&gt;&lt;RecNum&gt;999&lt;/RecNum&gt;&lt;DisplayText&gt;&lt;style face="superscript"&gt;8&lt;/style&gt;&lt;/DisplayText&gt;&lt;record&gt;&lt;rec-number&gt;999&lt;/rec-number&gt;&lt;foreign-keys&gt;&lt;key app="EN" db-id="9edve2wadsavt5ewavaxtda4f2tavzvts9ee" timestamp="1437464011"&gt;999&lt;/key&gt;&lt;/foreign-keys&gt;&lt;ref-type name="Report"&gt;27&lt;/ref-type&gt;&lt;contributors&gt;&lt;authors&gt;&lt;author&gt;National Health and Medical Research Council (NHMRC),&lt;/author&gt;&lt;/authors&gt;&lt;/contributors&gt;&lt;titles&gt;&lt;title&gt;NHMRC additional levels of evidence and grades for recommendations for developers of guidelines&lt;/title&gt;&lt;/titles&gt;&lt;dates&gt;&lt;year&gt;2009&lt;/year&gt;&lt;/dates&gt;&lt;pub-location&gt;Canberra, Australia&lt;/pub-location&gt;&lt;publisher&gt;NHMRC&lt;/publisher&gt;&lt;urls&gt;&lt;related-urls&gt;&lt;url&gt;http://www.nhmrc.gov.au/guidelines/consult/consultations/add_levels_grades_dev_guidelines2.htm&lt;/url&gt;&lt;/related-urls&gt;&lt;/urls&gt;&lt;/record&gt;&lt;/Cite&gt;&lt;/EndNote&gt;</w:instrText>
      </w:r>
      <w:r w:rsidR="002B4E33" w:rsidRPr="00C70209">
        <w:fldChar w:fldCharType="separate"/>
      </w:r>
      <w:r w:rsidR="002B4E33" w:rsidRPr="00C70209">
        <w:rPr>
          <w:vertAlign w:val="superscript"/>
        </w:rPr>
        <w:t>8</w:t>
      </w:r>
      <w:r w:rsidR="002B4E33" w:rsidRPr="00C70209">
        <w:fldChar w:fldCharType="end"/>
      </w:r>
    </w:p>
    <w:p w14:paraId="62DC700E" w14:textId="77777777" w:rsidR="00FC791E" w:rsidRPr="00C70209" w:rsidRDefault="00FC791E" w:rsidP="00FC791E">
      <w:pPr>
        <w:pStyle w:val="Heading4"/>
        <w:rPr>
          <w:lang w:val="en-AU"/>
        </w:rPr>
      </w:pPr>
      <w:r w:rsidRPr="00C70209">
        <w:rPr>
          <w:lang w:val="en-AU"/>
        </w:rPr>
        <w:t>Step 5</w:t>
      </w:r>
      <w:r w:rsidRPr="00C70209">
        <w:rPr>
          <w:lang w:val="en-AU"/>
        </w:rPr>
        <w:tab/>
        <w:t>Implementation of guidelines recommendations</w:t>
      </w:r>
    </w:p>
    <w:p w14:paraId="3DC3BAFA" w14:textId="0B34A26E" w:rsidR="00FC791E" w:rsidRPr="00C70209" w:rsidRDefault="00FC791E" w:rsidP="00FC791E">
      <w:pPr>
        <w:pStyle w:val="BodyText"/>
        <w:rPr>
          <w:lang w:eastAsia="en-GB"/>
        </w:rPr>
      </w:pPr>
      <w:r w:rsidRPr="00C70209">
        <w:rPr>
          <w:lang w:eastAsia="en-GB"/>
        </w:rPr>
        <w:t>The NHMRC framework directs that guidelines implementation should be considered at the same time as recommendations are formulated. The recommendation form contains questions related to the implementation of each module (</w:t>
      </w:r>
      <w:r w:rsidRPr="00C70209">
        <w:rPr>
          <w:rFonts w:cs="Arial"/>
          <w:b/>
          <w:bCs/>
          <w:szCs w:val="24"/>
        </w:rPr>
        <w:t>Appendix </w:t>
      </w:r>
      <w:r w:rsidR="0082594B" w:rsidRPr="00C70209">
        <w:rPr>
          <w:rFonts w:cs="Arial"/>
          <w:b/>
          <w:bCs/>
          <w:szCs w:val="24"/>
        </w:rPr>
        <w:fldChar w:fldCharType="begin"/>
      </w:r>
      <w:r w:rsidR="0082594B" w:rsidRPr="00C70209">
        <w:rPr>
          <w:rFonts w:cs="Arial"/>
          <w:b/>
          <w:bCs/>
          <w:szCs w:val="24"/>
        </w:rPr>
        <w:instrText xml:space="preserve"> REF _Ref426551787 \n \h </w:instrText>
      </w:r>
      <w:r w:rsidR="0082594B" w:rsidRPr="00C70209">
        <w:rPr>
          <w:rFonts w:cs="Arial"/>
          <w:b/>
          <w:bCs/>
          <w:szCs w:val="24"/>
        </w:rPr>
      </w:r>
      <w:r w:rsidR="0082594B" w:rsidRPr="00C70209">
        <w:rPr>
          <w:rFonts w:cs="Arial"/>
          <w:b/>
          <w:bCs/>
          <w:szCs w:val="24"/>
        </w:rPr>
        <w:fldChar w:fldCharType="separate"/>
      </w:r>
      <w:r w:rsidR="000F7A9B">
        <w:rPr>
          <w:rFonts w:cs="Arial"/>
          <w:b/>
          <w:bCs/>
          <w:szCs w:val="24"/>
        </w:rPr>
        <w:t>4.3</w:t>
      </w:r>
      <w:r w:rsidR="0082594B" w:rsidRPr="00C70209">
        <w:rPr>
          <w:rFonts w:cs="Arial"/>
          <w:b/>
          <w:bCs/>
          <w:szCs w:val="24"/>
        </w:rPr>
        <w:fldChar w:fldCharType="end"/>
      </w:r>
      <w:r w:rsidRPr="00C70209">
        <w:rPr>
          <w:lang w:eastAsia="en-GB"/>
        </w:rPr>
        <w:t xml:space="preserve"> in this volume). These are:</w:t>
      </w:r>
    </w:p>
    <w:p w14:paraId="18E8E642" w14:textId="77777777" w:rsidR="00FC791E" w:rsidRPr="00C70209" w:rsidRDefault="00FC791E" w:rsidP="00130F03">
      <w:pPr>
        <w:pStyle w:val="Bullet6"/>
      </w:pPr>
      <w:r w:rsidRPr="00C70209">
        <w:t>Will this recommendation result in changes in usual care?</w:t>
      </w:r>
    </w:p>
    <w:p w14:paraId="39D638DC" w14:textId="77777777" w:rsidR="00FC791E" w:rsidRPr="00C70209" w:rsidRDefault="00FC791E" w:rsidP="00130F03">
      <w:pPr>
        <w:pStyle w:val="Bullet6"/>
      </w:pPr>
      <w:r w:rsidRPr="00C70209">
        <w:t>Are there any resource implications associated with implementing this recommendation?</w:t>
      </w:r>
    </w:p>
    <w:p w14:paraId="6A502351" w14:textId="77777777" w:rsidR="00FC791E" w:rsidRPr="00C70209" w:rsidRDefault="00FC791E" w:rsidP="00130F03">
      <w:pPr>
        <w:pStyle w:val="Bullet6"/>
      </w:pPr>
      <w:r w:rsidRPr="00C70209">
        <w:t>Will the implementation of this recommendation require changes in the way care is currently organised?</w:t>
      </w:r>
    </w:p>
    <w:p w14:paraId="1F67BAA3" w14:textId="77777777" w:rsidR="00FC791E" w:rsidRPr="00C70209" w:rsidRDefault="00FC791E" w:rsidP="00130F03">
      <w:pPr>
        <w:pStyle w:val="Bullet12"/>
        <w:rPr>
          <w:rFonts w:eastAsia="MS Mincho"/>
        </w:rPr>
      </w:pPr>
      <w:r w:rsidRPr="00C70209">
        <w:rPr>
          <w:rFonts w:eastAsia="MS Mincho"/>
        </w:rPr>
        <w:t>Is the guidelines development group aware of any barriers to the implementation of this recommendation?</w:t>
      </w:r>
    </w:p>
    <w:p w14:paraId="696FBB61" w14:textId="77777777" w:rsidR="00FC791E" w:rsidRPr="00C70209" w:rsidRDefault="00FC791E" w:rsidP="00FC791E">
      <w:pPr>
        <w:pStyle w:val="BodyText"/>
        <w:rPr>
          <w:rFonts w:eastAsia="MS Mincho"/>
        </w:rPr>
      </w:pPr>
      <w:r w:rsidRPr="00C70209">
        <w:rPr>
          <w:rFonts w:eastAsia="MS Mincho"/>
        </w:rPr>
        <w:t xml:space="preserve">This section of the recommendation form was completed in consultation with the CRG when each recommendation was formulated and graded. Implementation issues are recorded in the recommendation forms presented in </w:t>
      </w:r>
      <w:r w:rsidRPr="00C70209">
        <w:rPr>
          <w:rFonts w:eastAsia="MS Mincho"/>
          <w:b/>
          <w:bCs/>
        </w:rPr>
        <w:t>Appendix D</w:t>
      </w:r>
      <w:r w:rsidRPr="00C70209">
        <w:rPr>
          <w:rFonts w:eastAsia="MS Mincho"/>
        </w:rPr>
        <w:t xml:space="preserve"> (Volume 2).</w:t>
      </w:r>
    </w:p>
    <w:p w14:paraId="7E7472F8" w14:textId="77777777" w:rsidR="00FC791E" w:rsidRPr="00C70209" w:rsidRDefault="00FC791E" w:rsidP="0048663F">
      <w:pPr>
        <w:pStyle w:val="Heading3"/>
        <w:rPr>
          <w:lang w:eastAsia="en-GB"/>
        </w:rPr>
      </w:pPr>
      <w:bookmarkStart w:id="193" w:name="_Toc322095147"/>
      <w:bookmarkStart w:id="194" w:name="_Toc398542764"/>
      <w:bookmarkStart w:id="195" w:name="_Toc427746834"/>
      <w:r w:rsidRPr="00C70209">
        <w:rPr>
          <w:lang w:eastAsia="en-GB"/>
        </w:rPr>
        <w:t>Practice points</w:t>
      </w:r>
      <w:bookmarkEnd w:id="193"/>
      <w:bookmarkEnd w:id="194"/>
      <w:bookmarkEnd w:id="195"/>
    </w:p>
    <w:p w14:paraId="546B822A" w14:textId="0B171A50" w:rsidR="00FC791E" w:rsidRPr="00C70209" w:rsidRDefault="00FC791E" w:rsidP="00FC791E">
      <w:pPr>
        <w:pStyle w:val="BodyText"/>
        <w:rPr>
          <w:lang w:eastAsia="en-GB"/>
        </w:rPr>
      </w:pPr>
      <w:r w:rsidRPr="00C70209">
        <w:rPr>
          <w:lang w:eastAsia="en-GB"/>
        </w:rPr>
        <w:t>Practice points were developed by the CRG through a facilitated group discussion and consensus process (</w:t>
      </w:r>
      <w:r w:rsidRPr="00C70209">
        <w:rPr>
          <w:b/>
          <w:lang w:eastAsia="en-GB"/>
        </w:rPr>
        <w:t>Appendix </w:t>
      </w:r>
      <w:r w:rsidR="0082594B" w:rsidRPr="00C70209">
        <w:rPr>
          <w:b/>
          <w:lang w:eastAsia="en-GB"/>
        </w:rPr>
        <w:fldChar w:fldCharType="begin"/>
      </w:r>
      <w:r w:rsidR="0082594B" w:rsidRPr="00C70209">
        <w:rPr>
          <w:b/>
          <w:lang w:eastAsia="en-GB"/>
        </w:rPr>
        <w:instrText xml:space="preserve"> REF _Ref426551807 \n \h </w:instrText>
      </w:r>
      <w:r w:rsidR="0082594B" w:rsidRPr="00C70209">
        <w:rPr>
          <w:b/>
          <w:lang w:eastAsia="en-GB"/>
        </w:rPr>
      </w:r>
      <w:r w:rsidR="0082594B" w:rsidRPr="00C70209">
        <w:rPr>
          <w:b/>
          <w:lang w:eastAsia="en-GB"/>
        </w:rPr>
        <w:fldChar w:fldCharType="separate"/>
      </w:r>
      <w:r w:rsidR="000F7A9B">
        <w:rPr>
          <w:b/>
          <w:lang w:eastAsia="en-GB"/>
        </w:rPr>
        <w:t>4.4</w:t>
      </w:r>
      <w:r w:rsidR="0082594B" w:rsidRPr="00C70209">
        <w:rPr>
          <w:b/>
          <w:lang w:eastAsia="en-GB"/>
        </w:rPr>
        <w:fldChar w:fldCharType="end"/>
      </w:r>
      <w:r w:rsidRPr="00C70209">
        <w:rPr>
          <w:b/>
          <w:lang w:eastAsia="en-GB"/>
        </w:rPr>
        <w:t xml:space="preserve"> </w:t>
      </w:r>
      <w:r w:rsidRPr="00C70209">
        <w:rPr>
          <w:lang w:eastAsia="en-GB"/>
        </w:rPr>
        <w:t>in this volume) in the following circumstances:</w:t>
      </w:r>
    </w:p>
    <w:p w14:paraId="3B6D58A7" w14:textId="77777777" w:rsidR="00FC791E" w:rsidRPr="00C70209" w:rsidRDefault="00FC791E" w:rsidP="00130F03">
      <w:pPr>
        <w:pStyle w:val="Bullet6"/>
      </w:pPr>
      <w:r w:rsidRPr="00C70209">
        <w:t>where the underpinning evidence would have led to a Grade D evidence-based recommendation</w:t>
      </w:r>
    </w:p>
    <w:p w14:paraId="6CEEDEE0" w14:textId="77777777" w:rsidR="00FC791E" w:rsidRPr="00C70209" w:rsidRDefault="00FC791E" w:rsidP="00130F03">
      <w:pPr>
        <w:pStyle w:val="Bullet6"/>
      </w:pPr>
      <w:r w:rsidRPr="00C70209">
        <w:t>where the CRG developed evidence-based recommendations graded C and above, but considered that additional information was required to guide clinical practice (wherever possible, this guidance was sourced from other evidence-based guidelines assessed to be of high quality)</w:t>
      </w:r>
    </w:p>
    <w:p w14:paraId="22E919E8" w14:textId="77777777" w:rsidR="00FC791E" w:rsidRPr="00C70209" w:rsidRDefault="00FC791E" w:rsidP="00130F03">
      <w:pPr>
        <w:pStyle w:val="Bullet12"/>
        <w:rPr>
          <w:rFonts w:eastAsia="MS Mincho"/>
        </w:rPr>
      </w:pPr>
      <w:r w:rsidRPr="00C70209">
        <w:t>where</w:t>
      </w:r>
      <w:r w:rsidRPr="00C70209">
        <w:rPr>
          <w:rFonts w:eastAsia="MS Mincho"/>
        </w:rPr>
        <w:t xml:space="preserve"> insufficient evidence was identified to support the development of an evidence-based recommendation.</w:t>
      </w:r>
    </w:p>
    <w:p w14:paraId="6393ADB9" w14:textId="3B94517F" w:rsidR="00FC791E" w:rsidRPr="00C70209" w:rsidRDefault="00FC791E" w:rsidP="00FC791E">
      <w:pPr>
        <w:pStyle w:val="BodyText"/>
      </w:pPr>
      <w:r w:rsidRPr="00C70209">
        <w:t>The preferred term for this type of recommendation is a ‘consensus-based recommendation’.</w:t>
      </w:r>
      <w:r w:rsidRPr="00C70209">
        <w:fldChar w:fldCharType="begin"/>
      </w:r>
      <w:r w:rsidR="00A06EBF">
        <w:instrText xml:space="preserve"> ADDIN EN.CITE &lt;EndNote&gt;&lt;Cite&gt;&lt;Author&gt;National Health and Medical Research Council (NHMRC)&lt;/Author&gt;&lt;Year&gt;2011&lt;/Year&gt;&lt;RecNum&gt;1058&lt;/RecNum&gt;&lt;DisplayText&gt;&lt;style face="superscript"&gt;11&lt;/style&gt;&lt;/DisplayText&gt;&lt;record&gt;&lt;rec-number&gt;1058&lt;/rec-number&gt;&lt;foreign-keys&gt;&lt;key app="EN" db-id="9edve2wadsavt5ewavaxtda4f2tavzvts9ee" timestamp="1439243315"&gt;1058&lt;/key&gt;&lt;/foreign-keys&gt;&lt;ref-type name="Report"&gt;27&lt;/ref-type&gt;&lt;contributors&gt;&lt;authors&gt;&lt;author&gt;National Health and Medical Research Council (NHMRC),&lt;/author&gt;&lt;/authors&gt;&lt;/contributors&gt;&lt;titles&gt;&lt;title&gt;Procedures and requirements for meeting the 2011 NHMRC standard for clinical practice guidelines&lt;/title&gt;&lt;/titles&gt;&lt;dates&gt;&lt;year&gt;2011&lt;/year&gt;&lt;/dates&gt;&lt;pub-location&gt;Canberra, Australia&lt;/pub-location&gt;&lt;publisher&gt;NHMRC&lt;/publisher&gt;&lt;urls&gt;&lt;related-urls&gt;&lt;url&gt;http://www.nhmrc.gov.au/guidelines/publications/cp133-and-cp133a&lt;/url&gt;&lt;/related-urls&gt;&lt;/urls&gt;&lt;access-date&gt;7 May 2014&lt;/access-date&gt;&lt;/record&gt;&lt;/Cite&gt;&lt;/EndNote&gt;</w:instrText>
      </w:r>
      <w:r w:rsidRPr="00C70209">
        <w:fldChar w:fldCharType="separate"/>
      </w:r>
      <w:r w:rsidR="00763099" w:rsidRPr="00C70209">
        <w:rPr>
          <w:noProof/>
          <w:vertAlign w:val="superscript"/>
        </w:rPr>
        <w:t>11</w:t>
      </w:r>
      <w:r w:rsidRPr="00C70209">
        <w:fldChar w:fldCharType="end"/>
      </w:r>
      <w:r w:rsidRPr="00C70209">
        <w:t xml:space="preserve"> However, to be consistent with the first four modules of the patient blood management guidelines and to avoid confusion, the term ‘practice point’ will continue to be used for the final two modules. The new terminology will be adopted across all six modules at the first review.</w:t>
      </w:r>
    </w:p>
    <w:p w14:paraId="337C873F" w14:textId="77777777" w:rsidR="00FC791E" w:rsidRPr="00C70209" w:rsidRDefault="00FC791E" w:rsidP="00FC791E">
      <w:pPr>
        <w:pStyle w:val="BodyText"/>
      </w:pPr>
      <w:r w:rsidRPr="00C70209">
        <w:t>Recommendations, practice points and expert opinion points were formulated, discussed, and agreed by the CRG at face-to-face meetings. No major debate or dissenting viewpoints about the evidence occurred.</w:t>
      </w:r>
    </w:p>
    <w:p w14:paraId="4B5D4B16" w14:textId="77777777" w:rsidR="00FC791E" w:rsidRPr="00C70209" w:rsidRDefault="00FC791E" w:rsidP="0048663F">
      <w:pPr>
        <w:pStyle w:val="Heading2"/>
        <w:rPr>
          <w:rFonts w:eastAsia="MS Mincho"/>
          <w:szCs w:val="26"/>
          <w:lang w:val="en-AU"/>
        </w:rPr>
      </w:pPr>
      <w:bookmarkStart w:id="196" w:name="_Toc398542765"/>
      <w:bookmarkStart w:id="197" w:name="_Toc427746835"/>
      <w:r w:rsidRPr="00C70209">
        <w:rPr>
          <w:rFonts w:eastAsia="MS Mincho"/>
          <w:lang w:val="en-AU"/>
        </w:rPr>
        <w:t>Limitations of the review methodology</w:t>
      </w:r>
      <w:bookmarkEnd w:id="196"/>
      <w:bookmarkEnd w:id="197"/>
    </w:p>
    <w:p w14:paraId="5516649B" w14:textId="77777777" w:rsidR="00FC791E" w:rsidRPr="00C70209" w:rsidRDefault="00FC791E" w:rsidP="00FC791E">
      <w:pPr>
        <w:pStyle w:val="BodyText"/>
        <w:rPr>
          <w:rFonts w:eastAsia="MS Mincho"/>
        </w:rPr>
      </w:pPr>
      <w:r w:rsidRPr="00C70209">
        <w:rPr>
          <w:rFonts w:eastAsia="MS Mincho"/>
        </w:rPr>
        <w:t>This review used a structured approach to reviewing the literature. However, as with all study types can be subject bias. Reporting biases are a particular problem related to systematic reviews and include publication bias (small, negative trials tend not to be published), time-lag bias (delayed publication of negative findings), multiple publication bias (positive results published and counted multiple times), language bias (significant results tend to be published in English language journals) and outcome reporting bias (selective reporting of favourable outcomes).</w:t>
      </w:r>
    </w:p>
    <w:p w14:paraId="571E7170" w14:textId="77777777" w:rsidR="00FC791E" w:rsidRPr="00C70209" w:rsidRDefault="00FC791E" w:rsidP="00FC791E">
      <w:pPr>
        <w:pStyle w:val="BodyText"/>
        <w:rPr>
          <w:rFonts w:eastAsia="MS Mincho"/>
        </w:rPr>
      </w:pPr>
      <w:r w:rsidRPr="00C70209">
        <w:rPr>
          <w:rFonts w:eastAsia="MS Mincho"/>
        </w:rPr>
        <w:t>Some of these biases are potentially present in these reviews. For example, only data published in peer-reviewed journals were included. Unpublished material was not included as such material typically has insufficient information upon which to base quality assessment, and it has not been subject to the peer-review process. In addition, the search was limited to English language publications only, so language bias is also a potential problem. Outcome reporting bias and inclusion criteria bias are unlikely as the methodology used in the review and the scope of the review was defined in advance.</w:t>
      </w:r>
    </w:p>
    <w:p w14:paraId="45F2BB71" w14:textId="56B61C2B" w:rsidR="00FC791E" w:rsidRPr="00C70209" w:rsidRDefault="00A21FE4" w:rsidP="0048663F">
      <w:pPr>
        <w:pStyle w:val="Heading2"/>
        <w:rPr>
          <w:rFonts w:eastAsia="MS Mincho"/>
          <w:lang w:val="en-AU"/>
        </w:rPr>
      </w:pPr>
      <w:bookmarkStart w:id="198" w:name="_Toc427746836"/>
      <w:r w:rsidRPr="00C70209">
        <w:rPr>
          <w:rFonts w:eastAsia="MS Mincho"/>
          <w:lang w:val="en-AU"/>
        </w:rPr>
        <w:t>Protocol deviation</w:t>
      </w:r>
      <w:bookmarkEnd w:id="198"/>
    </w:p>
    <w:p w14:paraId="7E9B6521" w14:textId="236387B9" w:rsidR="00A21FE4" w:rsidRPr="00C70209" w:rsidRDefault="00A21FE4" w:rsidP="00FC791E">
      <w:pPr>
        <w:rPr>
          <w:rFonts w:eastAsia="MS Mincho"/>
        </w:rPr>
      </w:pPr>
      <w:r w:rsidRPr="00C70209">
        <w:rPr>
          <w:rFonts w:eastAsia="MS Mincho"/>
        </w:rPr>
        <w:t>It was not intended that individual evidence statement forms would be prepared for any of the secondary outcomes identified in this review. This is because the secondary outcomes were only extracted from studies that reported one or more primary outcomes, and therefore had not undergone a strict systematic review process. However, in question 1, evidence statements for each severe morbidity outcome were completed as it was realised during the review process that in order to assess full text papers for the primary outcomes (composite of severe morbidity and mortality) we had inadvertently also systematically screened for each severe morbidity outcome.</w:t>
      </w:r>
      <w:r w:rsidR="00B01F0F" w:rsidRPr="00C70209">
        <w:rPr>
          <w:rFonts w:eastAsia="MS Mincho"/>
        </w:rPr>
        <w:t xml:space="preserve"> </w:t>
      </w:r>
      <w:r w:rsidR="00F65CB2" w:rsidRPr="00C70209">
        <w:rPr>
          <w:rFonts w:eastAsia="MS Mincho"/>
        </w:rPr>
        <w:t>I</w:t>
      </w:r>
      <w:r w:rsidRPr="00C70209">
        <w:rPr>
          <w:rFonts w:eastAsia="MS Mincho"/>
        </w:rPr>
        <w:t xml:space="preserve">t was </w:t>
      </w:r>
      <w:r w:rsidR="00F65CB2" w:rsidRPr="00C70209">
        <w:rPr>
          <w:rFonts w:eastAsia="MS Mincho"/>
        </w:rPr>
        <w:t xml:space="preserve">therefore </w:t>
      </w:r>
      <w:r w:rsidRPr="00C70209">
        <w:rPr>
          <w:rFonts w:eastAsia="MS Mincho"/>
        </w:rPr>
        <w:t xml:space="preserve">deemed appropriate </w:t>
      </w:r>
      <w:r w:rsidR="00B01F0F" w:rsidRPr="00C70209">
        <w:rPr>
          <w:rFonts w:eastAsia="MS Mincho"/>
        </w:rPr>
        <w:t>to consider the evidence for e</w:t>
      </w:r>
      <w:r w:rsidRPr="00C70209">
        <w:rPr>
          <w:rFonts w:eastAsia="MS Mincho"/>
        </w:rPr>
        <w:t xml:space="preserve">ach severe morbidity outcome </w:t>
      </w:r>
      <w:r w:rsidR="00B01F0F" w:rsidRPr="00C70209">
        <w:rPr>
          <w:rFonts w:eastAsia="MS Mincho"/>
        </w:rPr>
        <w:t>in the same manner as other primary outcomes considered for this review.</w:t>
      </w:r>
    </w:p>
    <w:p w14:paraId="036BCD7D" w14:textId="77777777" w:rsidR="00FC791E" w:rsidRPr="00C70209" w:rsidRDefault="00FC791E" w:rsidP="00FC791E">
      <w:pPr>
        <w:ind w:left="0"/>
        <w:rPr>
          <w:rFonts w:eastAsia="MS Mincho"/>
        </w:rPr>
      </w:pPr>
    </w:p>
    <w:p w14:paraId="47A55159" w14:textId="77777777" w:rsidR="00FC791E" w:rsidRPr="00C70209" w:rsidRDefault="00FC791E" w:rsidP="00FC791E"/>
    <w:p w14:paraId="6237278C" w14:textId="77777777" w:rsidR="00B30DCE" w:rsidRPr="00C70209" w:rsidRDefault="00B30DCE" w:rsidP="00926E69">
      <w:pPr>
        <w:spacing w:after="200" w:line="276" w:lineRule="auto"/>
        <w:ind w:left="0"/>
      </w:pPr>
    </w:p>
    <w:p w14:paraId="78F510B4" w14:textId="77777777" w:rsidR="00B30DCE" w:rsidRPr="00C70209" w:rsidRDefault="00B30DCE" w:rsidP="00926E69">
      <w:pPr>
        <w:spacing w:after="200" w:line="276" w:lineRule="auto"/>
        <w:ind w:left="0"/>
        <w:sectPr w:rsidR="00B30DCE" w:rsidRPr="00C70209" w:rsidSect="00130F03">
          <w:headerReference w:type="even" r:id="rId18"/>
          <w:headerReference w:type="default" r:id="rId19"/>
          <w:headerReference w:type="first" r:id="rId20"/>
          <w:footnotePr>
            <w:numFmt w:val="lowerLetter"/>
          </w:footnotePr>
          <w:pgSz w:w="11906" w:h="16838" w:code="9"/>
          <w:pgMar w:top="1440" w:right="1440" w:bottom="1440" w:left="1440" w:header="709" w:footer="709" w:gutter="0"/>
          <w:cols w:space="708"/>
          <w:docGrid w:linePitch="326"/>
        </w:sectPr>
      </w:pPr>
    </w:p>
    <w:p w14:paraId="6C8ECA57" w14:textId="77777777" w:rsidR="00E1671D" w:rsidRPr="00C70209" w:rsidRDefault="00E1671D" w:rsidP="004C0032">
      <w:pPr>
        <w:pStyle w:val="Heading1"/>
      </w:pPr>
      <w:bookmarkStart w:id="199" w:name="_Toc427746837"/>
      <w:r w:rsidRPr="00C70209">
        <w:t>Findings of systematic review</w:t>
      </w:r>
      <w:bookmarkEnd w:id="17"/>
      <w:bookmarkEnd w:id="18"/>
      <w:bookmarkEnd w:id="19"/>
      <w:bookmarkEnd w:id="20"/>
      <w:bookmarkEnd w:id="21"/>
      <w:bookmarkEnd w:id="199"/>
    </w:p>
    <w:p w14:paraId="3CF55CAC" w14:textId="77777777" w:rsidR="00E1671D" w:rsidRPr="00C70209" w:rsidRDefault="00E1671D" w:rsidP="0067466B">
      <w:pPr>
        <w:rPr>
          <w:lang w:eastAsia="en-GB"/>
        </w:rPr>
      </w:pPr>
      <w:r w:rsidRPr="00C70209">
        <w:rPr>
          <w:lang w:eastAsia="en-GB"/>
        </w:rPr>
        <w:t>This chapter provides the findings of the systematic review, based on the four questions listed in Chapter 2.</w:t>
      </w:r>
    </w:p>
    <w:p w14:paraId="2BF11012" w14:textId="77777777" w:rsidR="00E1671D" w:rsidRPr="00C70209" w:rsidRDefault="00E1671D" w:rsidP="00E1671D">
      <w:pPr>
        <w:pStyle w:val="Heading2"/>
        <w:rPr>
          <w:lang w:val="en-AU" w:eastAsia="en-GB"/>
        </w:rPr>
      </w:pPr>
      <w:bookmarkStart w:id="200" w:name="_Toc372020854"/>
      <w:bookmarkStart w:id="201" w:name="_Toc398542767"/>
      <w:bookmarkStart w:id="202" w:name="_Toc427746838"/>
      <w:bookmarkEnd w:id="22"/>
      <w:bookmarkEnd w:id="23"/>
      <w:r w:rsidRPr="00C70209">
        <w:rPr>
          <w:lang w:val="en-AU"/>
        </w:rPr>
        <w:t>Question</w:t>
      </w:r>
      <w:r w:rsidRPr="00C70209">
        <w:rPr>
          <w:lang w:val="en-AU" w:eastAsia="en-GB"/>
        </w:rPr>
        <w:t xml:space="preserve"> 1</w:t>
      </w:r>
      <w:bookmarkEnd w:id="200"/>
      <w:bookmarkEnd w:id="201"/>
      <w:bookmarkEnd w:id="202"/>
    </w:p>
    <w:p w14:paraId="5A02575B" w14:textId="77777777" w:rsidR="00E1671D" w:rsidRPr="00C70209" w:rsidRDefault="00E1671D" w:rsidP="0082594B">
      <w:pPr>
        <w:pStyle w:val="BoxHeading"/>
        <w:pBdr>
          <w:right w:val="single" w:sz="4" w:space="2" w:color="000000"/>
        </w:pBdr>
        <w:rPr>
          <w:lang w:eastAsia="en-GB"/>
        </w:rPr>
      </w:pPr>
      <w:bookmarkStart w:id="203" w:name="_Toc372020855"/>
      <w:r w:rsidRPr="00C70209">
        <w:rPr>
          <w:lang w:eastAsia="en-GB"/>
        </w:rPr>
        <w:t>Question 1 (Interventional)</w:t>
      </w:r>
      <w:bookmarkEnd w:id="203"/>
    </w:p>
    <w:p w14:paraId="26DE2F94" w14:textId="77777777" w:rsidR="00E1671D" w:rsidRPr="00C70209" w:rsidRDefault="00E1671D" w:rsidP="0082594B">
      <w:pPr>
        <w:pStyle w:val="BoxText"/>
        <w:pBdr>
          <w:right w:val="single" w:sz="4" w:space="2" w:color="000000"/>
        </w:pBdr>
      </w:pPr>
      <w:r w:rsidRPr="00C70209">
        <w:t>In paediatric/neonatal patients, what is the effect of RBC (allogeneic) transfusion on patient outcomes?</w:t>
      </w:r>
    </w:p>
    <w:p w14:paraId="34D3FB5C" w14:textId="77777777" w:rsidR="00E1671D" w:rsidRPr="00C70209" w:rsidRDefault="00E1671D" w:rsidP="0082594B">
      <w:pPr>
        <w:pStyle w:val="BoxText"/>
        <w:pBdr>
          <w:right w:val="single" w:sz="4" w:space="2" w:color="000000"/>
        </w:pBdr>
        <w:rPr>
          <w:sz w:val="18"/>
          <w:szCs w:val="18"/>
        </w:rPr>
      </w:pPr>
      <w:r w:rsidRPr="00C70209">
        <w:rPr>
          <w:sz w:val="18"/>
          <w:szCs w:val="18"/>
        </w:rPr>
        <w:t>RBC, red blood cell</w:t>
      </w: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745307" w:rsidRPr="00C70209" w14:paraId="289B7E92" w14:textId="77777777" w:rsidTr="00745307">
        <w:tc>
          <w:tcPr>
            <w:tcW w:w="0" w:type="auto"/>
            <w:gridSpan w:val="2"/>
            <w:tcBorders>
              <w:top w:val="single" w:sz="4" w:space="0" w:color="000000"/>
              <w:left w:val="single" w:sz="4" w:space="0" w:color="000000"/>
              <w:bottom w:val="single" w:sz="4" w:space="0" w:color="000000"/>
              <w:right w:val="single" w:sz="4" w:space="0" w:color="000000"/>
            </w:tcBorders>
            <w:shd w:val="clear" w:color="auto" w:fill="FFFF00"/>
          </w:tcPr>
          <w:p w14:paraId="05D07169" w14:textId="09F8BC0B" w:rsidR="00745307" w:rsidRPr="00C70209" w:rsidRDefault="00745307" w:rsidP="000A6306">
            <w:pPr>
              <w:pStyle w:val="PP-heading"/>
            </w:pPr>
            <w:bookmarkStart w:id="204" w:name="_Toc372020856"/>
            <w:bookmarkStart w:id="205" w:name="_Ref395781670"/>
            <w:bookmarkStart w:id="206" w:name="_Ref395781675"/>
            <w:bookmarkStart w:id="207" w:name="_Toc398542768"/>
            <w:r w:rsidRPr="00C70209">
              <w:t>Recommendation</w:t>
            </w:r>
            <w:r w:rsidR="000A6306">
              <w:t>s</w:t>
            </w:r>
            <w:r w:rsidRPr="00C70209">
              <w:t xml:space="preserve"> –</w:t>
            </w:r>
            <w:r w:rsidR="000A6306">
              <w:t>RBC transfusion</w:t>
            </w:r>
          </w:p>
        </w:tc>
      </w:tr>
      <w:tr w:rsidR="00091CFC" w:rsidRPr="00C70209" w14:paraId="35AAA0CB" w14:textId="77777777" w:rsidTr="000A6306">
        <w:trPr>
          <w:cantSplit/>
        </w:trPr>
        <w:tc>
          <w:tcPr>
            <w:tcW w:w="1117" w:type="dxa"/>
            <w:tcBorders>
              <w:right w:val="single" w:sz="4" w:space="0" w:color="auto"/>
            </w:tcBorders>
            <w:shd w:val="clear" w:color="auto" w:fill="auto"/>
          </w:tcPr>
          <w:p w14:paraId="18775687" w14:textId="39CF98D0" w:rsidR="00091CFC" w:rsidRPr="00C70209" w:rsidRDefault="00091CFC" w:rsidP="008D2679">
            <w:pPr>
              <w:pStyle w:val="PP-bullets"/>
            </w:pPr>
            <w:r w:rsidRPr="00C70209">
              <w:t>R</w:t>
            </w:r>
            <w:r w:rsidR="008D2679" w:rsidRPr="00C70209">
              <w:t>1</w:t>
            </w:r>
            <w:r w:rsidRPr="00C70209">
              <w:br/>
              <w:t>(Grade C)</w:t>
            </w:r>
          </w:p>
        </w:tc>
        <w:tc>
          <w:tcPr>
            <w:tcW w:w="7531" w:type="dxa"/>
            <w:tcBorders>
              <w:left w:val="single" w:sz="4" w:space="0" w:color="auto"/>
            </w:tcBorders>
            <w:shd w:val="clear" w:color="auto" w:fill="auto"/>
          </w:tcPr>
          <w:p w14:paraId="353F3CA1" w14:textId="3C5A7F7A" w:rsidR="00091CFC" w:rsidRPr="00C70209" w:rsidRDefault="00091CFC" w:rsidP="00130F03">
            <w:pPr>
              <w:pStyle w:val="PP-bullets"/>
            </w:pPr>
            <w:r w:rsidRPr="00C70209">
              <w:t>In paediatric patients, including those who are critically ill, a restrictive transfusion strategy should be employed.</w:t>
            </w:r>
            <w:r w:rsidRPr="00C70209">
              <w:rPr>
                <w:vertAlign w:val="superscript"/>
              </w:rPr>
              <w:t>a</w:t>
            </w:r>
            <w:r w:rsidRPr="00C70209">
              <w:t xml:space="preserve"> Higher Hb thresholds are appropriate in very low birth weight neonates.</w:t>
            </w:r>
            <w:r w:rsidRPr="00C70209">
              <w:rPr>
                <w:vertAlign w:val="superscript"/>
              </w:rPr>
              <w:t>b</w:t>
            </w:r>
          </w:p>
          <w:p w14:paraId="5605C02F" w14:textId="730FFB4E" w:rsidR="00091CFC" w:rsidRPr="00C70209" w:rsidRDefault="00091CFC" w:rsidP="0091073B">
            <w:pPr>
              <w:pStyle w:val="PP-note"/>
            </w:pPr>
            <w:r w:rsidRPr="00C70209">
              <w:rPr>
                <w:vertAlign w:val="superscript"/>
              </w:rPr>
              <w:t xml:space="preserve">a </w:t>
            </w:r>
            <w:r w:rsidRPr="00C70209">
              <w:t xml:space="preserve">See </w:t>
            </w:r>
            <w:r w:rsidR="00745307" w:rsidRPr="00C70209">
              <w:t xml:space="preserve">PP6 </w:t>
            </w:r>
            <w:r w:rsidRPr="00C70209">
              <w:t>for guidance on a restrictive transfusion strategy.</w:t>
            </w:r>
            <w:r w:rsidRPr="00C70209">
              <w:br/>
            </w:r>
            <w:r w:rsidRPr="00C70209">
              <w:rPr>
                <w:vertAlign w:val="superscript"/>
              </w:rPr>
              <w:t xml:space="preserve">b </w:t>
            </w:r>
            <w:r w:rsidRPr="00C70209">
              <w:t xml:space="preserve">See PP2 </w:t>
            </w:r>
            <w:r w:rsidR="0091073B">
              <w:t xml:space="preserve">and PP3 </w:t>
            </w:r>
            <w:r w:rsidRPr="00C70209">
              <w:t xml:space="preserve">for guidance for </w:t>
            </w:r>
            <w:r w:rsidR="0091073B">
              <w:t>preterm</w:t>
            </w:r>
            <w:r w:rsidRPr="00C70209">
              <w:t xml:space="preserve"> neonates.</w:t>
            </w:r>
          </w:p>
        </w:tc>
      </w:tr>
      <w:tr w:rsidR="000A6306" w:rsidRPr="00C70209" w14:paraId="0E5F44B9" w14:textId="77777777" w:rsidTr="00254BA8">
        <w:tc>
          <w:tcPr>
            <w:tcW w:w="1117" w:type="dxa"/>
            <w:tcBorders>
              <w:right w:val="single" w:sz="4" w:space="0" w:color="auto"/>
            </w:tcBorders>
            <w:shd w:val="clear" w:color="auto" w:fill="auto"/>
          </w:tcPr>
          <w:p w14:paraId="2BBDA6C6" w14:textId="77777777" w:rsidR="000A6306" w:rsidRPr="00C70209" w:rsidRDefault="000A6306" w:rsidP="00254BA8">
            <w:pPr>
              <w:pStyle w:val="Normal-noindent"/>
            </w:pPr>
            <w:r w:rsidRPr="00C70209">
              <w:t>R2</w:t>
            </w:r>
            <w:r w:rsidRPr="00C70209">
              <w:br/>
              <w:t>(Grade A)</w:t>
            </w:r>
          </w:p>
        </w:tc>
        <w:tc>
          <w:tcPr>
            <w:tcW w:w="7531" w:type="dxa"/>
            <w:tcBorders>
              <w:left w:val="single" w:sz="4" w:space="0" w:color="auto"/>
            </w:tcBorders>
            <w:shd w:val="clear" w:color="auto" w:fill="auto"/>
          </w:tcPr>
          <w:p w14:paraId="25B3D199" w14:textId="2BE42CF4" w:rsidR="000A6306" w:rsidRPr="00C70209" w:rsidRDefault="000A6306" w:rsidP="00254BA8">
            <w:pPr>
              <w:pStyle w:val="PP-bullets"/>
            </w:pPr>
            <w:r w:rsidRPr="00C70209">
              <w:t xml:space="preserve">In children and adolescents with </w:t>
            </w:r>
            <w:r w:rsidR="00A14122">
              <w:t>SCD</w:t>
            </w:r>
            <w:r w:rsidRPr="00C70209">
              <w:t xml:space="preserve"> who have been assessed to be at increased risk of stroke,</w:t>
            </w:r>
            <w:r w:rsidRPr="00C70209">
              <w:rPr>
                <w:vertAlign w:val="superscript"/>
              </w:rPr>
              <w:t>a</w:t>
            </w:r>
            <w:r w:rsidRPr="00C70209">
              <w:t xml:space="preserve"> ongoing prophylactic RBC transfusions are recommended because they reduce stroke occurrence.</w:t>
            </w:r>
            <w:r w:rsidRPr="00C70209">
              <w:rPr>
                <w:vertAlign w:val="superscript"/>
              </w:rPr>
              <w:t>b</w:t>
            </w:r>
          </w:p>
          <w:p w14:paraId="7E7CA1FC" w14:textId="00DF57A4" w:rsidR="000A6306" w:rsidRPr="00C70209" w:rsidRDefault="000A6306" w:rsidP="00A06EBF">
            <w:pPr>
              <w:pStyle w:val="PP-note"/>
            </w:pPr>
            <w:r w:rsidRPr="00C70209">
              <w:rPr>
                <w:vertAlign w:val="superscript"/>
              </w:rPr>
              <w:t>a</w:t>
            </w:r>
            <w:r w:rsidRPr="00C70209">
              <w:t xml:space="preserve"> Assessed by </w:t>
            </w:r>
            <w:r>
              <w:t>TCD</w:t>
            </w:r>
            <w:r w:rsidRPr="00C70209">
              <w:t xml:space="preserve"> ultrasonography</w:t>
            </w:r>
            <w:r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2</w:t>
            </w:r>
            <w:r w:rsidRPr="00C70209">
              <w:fldChar w:fldCharType="end"/>
            </w:r>
            <w:r w:rsidRPr="00C70209">
              <w:t xml:space="preserve"> </w:t>
            </w:r>
            <w:r w:rsidRPr="00C70209">
              <w:rPr>
                <w:i/>
              </w:rPr>
              <w:t>and</w:t>
            </w:r>
            <w:r w:rsidRPr="00C70209">
              <w:t xml:space="preserve"> </w:t>
            </w:r>
            <w:r>
              <w:t>MRI</w:t>
            </w:r>
            <w:r w:rsidRPr="00C70209">
              <w:t>.</w:t>
            </w:r>
            <w:r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3</w:t>
            </w:r>
            <w:r w:rsidRPr="00C70209">
              <w:fldChar w:fldCharType="end"/>
            </w:r>
            <w:r w:rsidRPr="00C70209">
              <w:rPr>
                <w:vertAlign w:val="superscript"/>
              </w:rPr>
              <w:br/>
              <w:t xml:space="preserve">b </w:t>
            </w:r>
            <w:r w:rsidRPr="00C70209">
              <w:t>See PP11 for methods of assessment.</w:t>
            </w:r>
          </w:p>
        </w:tc>
      </w:tr>
      <w:tr w:rsidR="00745307" w:rsidRPr="00C70209" w14:paraId="7736B37D" w14:textId="77777777" w:rsidTr="00745307">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53A4E01E" w14:textId="09D1EC1B" w:rsidR="00745307" w:rsidRPr="00C70209" w:rsidRDefault="00745307" w:rsidP="000A6306">
            <w:pPr>
              <w:pStyle w:val="PP-heading"/>
            </w:pPr>
            <w:r w:rsidRPr="00C70209">
              <w:t>Practice points –</w:t>
            </w:r>
            <w:r w:rsidR="000A6306">
              <w:t>RBC transfusion</w:t>
            </w:r>
          </w:p>
        </w:tc>
      </w:tr>
      <w:tr w:rsidR="00745307" w:rsidRPr="00C70209" w14:paraId="7C1ED990" w14:textId="77777777" w:rsidTr="000A6306">
        <w:tc>
          <w:tcPr>
            <w:tcW w:w="1117" w:type="dxa"/>
            <w:tcBorders>
              <w:right w:val="single" w:sz="4" w:space="0" w:color="auto"/>
            </w:tcBorders>
            <w:shd w:val="clear" w:color="auto" w:fill="auto"/>
          </w:tcPr>
          <w:p w14:paraId="55E83110" w14:textId="77777777" w:rsidR="00745307" w:rsidRPr="00C70209" w:rsidRDefault="00745307" w:rsidP="00130F03">
            <w:pPr>
              <w:pStyle w:val="PP-bullets"/>
            </w:pPr>
            <w:r w:rsidRPr="00C70209">
              <w:t>PP1</w:t>
            </w:r>
          </w:p>
        </w:tc>
        <w:tc>
          <w:tcPr>
            <w:tcW w:w="7531" w:type="dxa"/>
            <w:tcBorders>
              <w:left w:val="single" w:sz="4" w:space="0" w:color="auto"/>
            </w:tcBorders>
            <w:shd w:val="clear" w:color="auto" w:fill="auto"/>
          </w:tcPr>
          <w:p w14:paraId="47AF1B56" w14:textId="77777777" w:rsidR="00745307" w:rsidRPr="00C70209" w:rsidRDefault="00745307" w:rsidP="00130F03">
            <w:pPr>
              <w:pStyle w:val="PP-bullets"/>
            </w:pPr>
            <w:r w:rsidRPr="00C70209">
              <w:t>In neonatal and paediatric patients, the decision to give a RBC transfusion should not be dictated by a Hb concentration alone.</w:t>
            </w:r>
            <w:r w:rsidRPr="00C70209">
              <w:rPr>
                <w:vertAlign w:val="superscript"/>
              </w:rPr>
              <w:t>a</w:t>
            </w:r>
            <w:r w:rsidRPr="00C70209">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23B89AFE" w14:textId="639FA412" w:rsidR="00745307" w:rsidRPr="00C70209" w:rsidRDefault="00745307" w:rsidP="00A06EBF">
            <w:pPr>
              <w:pStyle w:val="PP-note"/>
            </w:pPr>
            <w:r w:rsidRPr="00C70209">
              <w:rPr>
                <w:vertAlign w:val="superscript"/>
              </w:rPr>
              <w:t xml:space="preserve">a </w:t>
            </w:r>
            <w:r w:rsidR="000A6306">
              <w:t>See</w:t>
            </w:r>
            <w:r w:rsidRPr="00C70209">
              <w:t xml:space="preserve"> PP1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p>
        </w:tc>
      </w:tr>
      <w:tr w:rsidR="00745307" w:rsidRPr="00C70209" w14:paraId="47A14786" w14:textId="77777777" w:rsidTr="000A6306">
        <w:tc>
          <w:tcPr>
            <w:tcW w:w="1117" w:type="dxa"/>
            <w:tcBorders>
              <w:right w:val="single" w:sz="4" w:space="0" w:color="auto"/>
            </w:tcBorders>
            <w:shd w:val="clear" w:color="auto" w:fill="auto"/>
          </w:tcPr>
          <w:p w14:paraId="468D5A9B" w14:textId="77777777" w:rsidR="00745307" w:rsidRPr="00C70209" w:rsidRDefault="00745307" w:rsidP="00130F03">
            <w:pPr>
              <w:pStyle w:val="PP-bullets"/>
            </w:pPr>
            <w:r w:rsidRPr="00C70209">
              <w:t>PP2</w:t>
            </w:r>
          </w:p>
        </w:tc>
        <w:tc>
          <w:tcPr>
            <w:tcW w:w="7531" w:type="dxa"/>
            <w:tcBorders>
              <w:left w:val="single" w:sz="4" w:space="0" w:color="auto"/>
            </w:tcBorders>
            <w:shd w:val="clear" w:color="auto" w:fill="auto"/>
          </w:tcPr>
          <w:p w14:paraId="37D9B85D" w14:textId="77777777" w:rsidR="00745307" w:rsidRPr="00C70209" w:rsidRDefault="00745307" w:rsidP="00130F03">
            <w:pPr>
              <w:pStyle w:val="PP-bullets"/>
            </w:pPr>
            <w:r w:rsidRPr="00C70209">
              <w:t>Neonatal units should use a procedural guideline</w:t>
            </w:r>
            <w:r w:rsidRPr="00C70209">
              <w:rPr>
                <w:vertAlign w:val="superscript"/>
              </w:rPr>
              <w:t>a</w:t>
            </w:r>
            <w:r w:rsidRPr="00C70209">
              <w:t xml:space="preserve"> for RBC transfusion in preterm infants that includes the following:</w:t>
            </w:r>
          </w:p>
          <w:p w14:paraId="36828946" w14:textId="77777777" w:rsidR="00745307" w:rsidRPr="00C70209" w:rsidRDefault="00745307" w:rsidP="00091CFC">
            <w:pPr>
              <w:pStyle w:val="PP-bullet"/>
              <w:rPr>
                <w:lang w:val="en-AU"/>
              </w:rPr>
            </w:pPr>
            <w:r w:rsidRPr="00C70209">
              <w:rPr>
                <w:lang w:val="en-AU"/>
              </w:rPr>
              <w:t>age of infant</w:t>
            </w:r>
          </w:p>
          <w:p w14:paraId="48D912D4" w14:textId="023EE122" w:rsidR="00745307" w:rsidRPr="00C70209" w:rsidRDefault="00745307" w:rsidP="00091CFC">
            <w:pPr>
              <w:pStyle w:val="PP-bullet"/>
              <w:rPr>
                <w:lang w:val="en-AU"/>
              </w:rPr>
            </w:pPr>
            <w:r w:rsidRPr="00C70209">
              <w:rPr>
                <w:lang w:val="en-AU"/>
              </w:rPr>
              <w:t xml:space="preserve">Hb or </w:t>
            </w:r>
            <w:r w:rsidR="009A20A3" w:rsidRPr="00C70209">
              <w:rPr>
                <w:lang w:val="en-AU"/>
              </w:rPr>
              <w:t>Hct</w:t>
            </w:r>
          </w:p>
          <w:p w14:paraId="4AB42508" w14:textId="77777777" w:rsidR="00745307" w:rsidRPr="00C70209" w:rsidRDefault="00745307" w:rsidP="00091CFC">
            <w:pPr>
              <w:pStyle w:val="PP-bullet"/>
              <w:rPr>
                <w:lang w:val="en-AU"/>
              </w:rPr>
            </w:pPr>
            <w:r w:rsidRPr="00C70209">
              <w:rPr>
                <w:lang w:val="en-AU"/>
              </w:rPr>
              <w:t>level of respiratory support</w:t>
            </w:r>
          </w:p>
          <w:p w14:paraId="7BFD91D3" w14:textId="77777777" w:rsidR="00745307" w:rsidRPr="00C70209" w:rsidRDefault="00745307" w:rsidP="00091CFC">
            <w:pPr>
              <w:pStyle w:val="PP-bullet"/>
              <w:rPr>
                <w:lang w:val="en-AU"/>
              </w:rPr>
            </w:pPr>
            <w:r w:rsidRPr="00C70209">
              <w:rPr>
                <w:lang w:val="en-AU"/>
              </w:rPr>
              <w:t>ongoing or anticipated red cell loss</w:t>
            </w:r>
          </w:p>
          <w:p w14:paraId="53EA2589" w14:textId="6BE74BFC" w:rsidR="00745307" w:rsidRPr="00C70209" w:rsidRDefault="00745307" w:rsidP="00091CFC">
            <w:pPr>
              <w:pStyle w:val="PP-bullet"/>
              <w:rPr>
                <w:lang w:val="en-AU"/>
              </w:rPr>
            </w:pPr>
            <w:r w:rsidRPr="00C70209">
              <w:rPr>
                <w:lang w:val="en-AU"/>
              </w:rPr>
              <w:t>nutritional status.</w:t>
            </w:r>
          </w:p>
          <w:p w14:paraId="58AEDEAC" w14:textId="0FDEBEA7" w:rsidR="00745307" w:rsidRPr="00C70209" w:rsidRDefault="00745307" w:rsidP="00ED3696">
            <w:pPr>
              <w:pStyle w:val="PP-note"/>
            </w:pPr>
            <w:r w:rsidRPr="00C70209">
              <w:rPr>
                <w:vertAlign w:val="superscript"/>
              </w:rPr>
              <w:t xml:space="preserve">a </w:t>
            </w:r>
            <w:r w:rsidRPr="00C70209">
              <w:t xml:space="preserve">See Appendix </w:t>
            </w:r>
            <w:r w:rsidR="00ED3696" w:rsidRPr="00C70209">
              <w:t>F</w:t>
            </w:r>
            <w:r w:rsidR="009A20A3" w:rsidRPr="00C70209">
              <w:t xml:space="preserve"> (</w:t>
            </w:r>
            <w:r w:rsidR="009A20A3" w:rsidRPr="00C70209">
              <w:rPr>
                <w:i/>
              </w:rPr>
              <w:t>RBC transfusions in preterm infants</w:t>
            </w:r>
            <w:r w:rsidR="009A20A3" w:rsidRPr="00C70209">
              <w:t xml:space="preserve">) </w:t>
            </w:r>
          </w:p>
        </w:tc>
      </w:tr>
      <w:tr w:rsidR="00745307" w:rsidRPr="00C70209" w14:paraId="4A727677" w14:textId="77777777" w:rsidTr="000A6306">
        <w:tc>
          <w:tcPr>
            <w:tcW w:w="1117" w:type="dxa"/>
            <w:tcBorders>
              <w:right w:val="single" w:sz="4" w:space="0" w:color="auto"/>
            </w:tcBorders>
            <w:shd w:val="clear" w:color="auto" w:fill="auto"/>
          </w:tcPr>
          <w:p w14:paraId="1141ADC2" w14:textId="77777777" w:rsidR="00745307" w:rsidRPr="00C70209" w:rsidRDefault="00745307" w:rsidP="00130F03">
            <w:pPr>
              <w:pStyle w:val="PP-bullets"/>
            </w:pPr>
            <w:r w:rsidRPr="00C70209">
              <w:t>PP3</w:t>
            </w:r>
          </w:p>
        </w:tc>
        <w:tc>
          <w:tcPr>
            <w:tcW w:w="7531" w:type="dxa"/>
            <w:tcBorders>
              <w:left w:val="single" w:sz="4" w:space="0" w:color="auto"/>
            </w:tcBorders>
            <w:shd w:val="clear" w:color="auto" w:fill="auto"/>
          </w:tcPr>
          <w:p w14:paraId="1FB3A94B" w14:textId="77777777" w:rsidR="00745307" w:rsidRPr="00C70209" w:rsidRDefault="00745307" w:rsidP="00130F03">
            <w:pPr>
              <w:pStyle w:val="PP-bullets"/>
            </w:pPr>
            <w:r w:rsidRPr="00C70209">
              <w:t>In preterm infants requiring transfusion, there is insufficient evidence to support or refute the use of either a restrictive or liberal RBC transfusion strategy.</w:t>
            </w:r>
          </w:p>
        </w:tc>
      </w:tr>
      <w:tr w:rsidR="00745307" w:rsidRPr="00C70209" w14:paraId="24595DFD" w14:textId="77777777" w:rsidTr="000A6306">
        <w:trPr>
          <w:cantSplit/>
        </w:trPr>
        <w:tc>
          <w:tcPr>
            <w:tcW w:w="1117" w:type="dxa"/>
            <w:tcBorders>
              <w:right w:val="single" w:sz="4" w:space="0" w:color="auto"/>
            </w:tcBorders>
            <w:shd w:val="clear" w:color="auto" w:fill="auto"/>
          </w:tcPr>
          <w:p w14:paraId="2437935E" w14:textId="04F22960" w:rsidR="00745307" w:rsidRPr="00C70209" w:rsidRDefault="00745307" w:rsidP="00130F03">
            <w:pPr>
              <w:pStyle w:val="PP-bullets"/>
            </w:pPr>
            <w:r w:rsidRPr="00C70209">
              <w:t>PP4</w:t>
            </w:r>
          </w:p>
        </w:tc>
        <w:tc>
          <w:tcPr>
            <w:tcW w:w="7531" w:type="dxa"/>
            <w:tcBorders>
              <w:left w:val="single" w:sz="4" w:space="0" w:color="auto"/>
            </w:tcBorders>
            <w:shd w:val="clear" w:color="auto" w:fill="auto"/>
          </w:tcPr>
          <w:p w14:paraId="031D325A" w14:textId="76D938CB" w:rsidR="00745307" w:rsidRPr="00C70209" w:rsidRDefault="00745307" w:rsidP="00130F03">
            <w:pPr>
              <w:pStyle w:val="PP-bullets"/>
            </w:pPr>
            <w:r w:rsidRPr="00C70209">
              <w:t>In neonatal patients, calculate transfusion volume (mL) based on weight and desired Hb increment.</w:t>
            </w:r>
            <w:r w:rsidRPr="00C70209">
              <w:rPr>
                <w:vertAlign w:val="superscript"/>
              </w:rPr>
              <w:t>a</w:t>
            </w:r>
          </w:p>
          <w:p w14:paraId="122158D3" w14:textId="41DBF9F1" w:rsidR="00745307" w:rsidRPr="00C70209" w:rsidRDefault="00745307" w:rsidP="00172123">
            <w:pPr>
              <w:pStyle w:val="PP-note"/>
            </w:pPr>
            <w:r w:rsidRPr="00C70209">
              <w:rPr>
                <w:vertAlign w:val="superscript"/>
              </w:rPr>
              <w:t>a</w:t>
            </w:r>
            <w:r w:rsidRPr="00C70209">
              <w:t xml:space="preserve"> See Appendix </w:t>
            </w:r>
            <w:r w:rsidR="00172123" w:rsidRPr="00172123">
              <w:t>F (</w:t>
            </w:r>
            <w:r w:rsidR="00172123" w:rsidRPr="00172123">
              <w:rPr>
                <w:i/>
              </w:rPr>
              <w:t>RBC transfusions in preterm infants</w:t>
            </w:r>
            <w:r w:rsidR="00172123" w:rsidRPr="00172123">
              <w:t>)</w:t>
            </w:r>
            <w:r w:rsidR="00172123">
              <w:t xml:space="preserve"> and Appendix </w:t>
            </w:r>
            <w:r w:rsidR="00172123" w:rsidRPr="00C70209">
              <w:t>J (</w:t>
            </w:r>
            <w:r w:rsidR="00172123" w:rsidRPr="00C70209">
              <w:rPr>
                <w:i/>
              </w:rPr>
              <w:t>Transfusion volume calculation for neonates, infants and small children</w:t>
            </w:r>
            <w:r w:rsidR="00172123" w:rsidRPr="00C70209">
              <w:t>)</w:t>
            </w:r>
          </w:p>
        </w:tc>
      </w:tr>
      <w:tr w:rsidR="00091CFC" w:rsidRPr="00C70209" w14:paraId="64151EC5" w14:textId="77777777" w:rsidTr="000A6306">
        <w:tc>
          <w:tcPr>
            <w:tcW w:w="1117" w:type="dxa"/>
            <w:tcBorders>
              <w:right w:val="single" w:sz="4" w:space="0" w:color="auto"/>
            </w:tcBorders>
            <w:shd w:val="clear" w:color="auto" w:fill="auto"/>
          </w:tcPr>
          <w:p w14:paraId="2DEF1830" w14:textId="10A718D7" w:rsidR="00091CFC" w:rsidRPr="00C70209" w:rsidRDefault="007E4C74" w:rsidP="00130F03">
            <w:pPr>
              <w:pStyle w:val="PP-bullets"/>
            </w:pPr>
            <w:r w:rsidRPr="00C70209">
              <w:t>PP5</w:t>
            </w:r>
          </w:p>
        </w:tc>
        <w:tc>
          <w:tcPr>
            <w:tcW w:w="7531" w:type="dxa"/>
            <w:tcBorders>
              <w:left w:val="single" w:sz="4" w:space="0" w:color="auto"/>
            </w:tcBorders>
            <w:shd w:val="clear" w:color="auto" w:fill="auto"/>
          </w:tcPr>
          <w:p w14:paraId="2137E776" w14:textId="05680AA5" w:rsidR="00091CFC" w:rsidRPr="00C70209" w:rsidRDefault="0091073B" w:rsidP="00130F03">
            <w:pPr>
              <w:pStyle w:val="PP-bullets"/>
            </w:pPr>
            <w:r>
              <w:t xml:space="preserve">For neonatal and </w:t>
            </w:r>
            <w:r w:rsidR="00091CFC" w:rsidRPr="00C70209">
              <w:t>paediatric</w:t>
            </w:r>
            <w:r>
              <w:t xml:space="preserve"> patients, a </w:t>
            </w:r>
            <w:r w:rsidR="00091CFC" w:rsidRPr="00C70209">
              <w:t>specific procedural guideline for RBC transfusion should be used that includes the following:</w:t>
            </w:r>
          </w:p>
          <w:p w14:paraId="78B75F9F" w14:textId="77777777" w:rsidR="00091CFC" w:rsidRPr="00C70209" w:rsidRDefault="00091CFC" w:rsidP="00091CFC">
            <w:pPr>
              <w:pStyle w:val="PP-bullet"/>
              <w:rPr>
                <w:lang w:val="en-AU"/>
              </w:rPr>
            </w:pPr>
            <w:r w:rsidRPr="00C70209">
              <w:rPr>
                <w:lang w:val="en-AU"/>
              </w:rPr>
              <w:t>volume of transfusion and rate of administration</w:t>
            </w:r>
          </w:p>
          <w:p w14:paraId="2DDC5B16" w14:textId="77777777" w:rsidR="00091CFC" w:rsidRPr="00C70209" w:rsidRDefault="00091CFC" w:rsidP="00091CFC">
            <w:pPr>
              <w:pStyle w:val="PP-bullet"/>
              <w:rPr>
                <w:lang w:val="en-AU"/>
              </w:rPr>
            </w:pPr>
            <w:r w:rsidRPr="00C70209">
              <w:rPr>
                <w:lang w:val="en-AU"/>
              </w:rPr>
              <w:t>patient monitoring during and after transfusion</w:t>
            </w:r>
          </w:p>
          <w:p w14:paraId="799F2C49" w14:textId="77777777" w:rsidR="00091CFC" w:rsidRPr="00C70209" w:rsidRDefault="00091CFC" w:rsidP="00091CFC">
            <w:pPr>
              <w:pStyle w:val="PP-bullet"/>
              <w:rPr>
                <w:lang w:val="en-AU"/>
              </w:rPr>
            </w:pPr>
            <w:r w:rsidRPr="00C70209">
              <w:rPr>
                <w:lang w:val="en-AU"/>
              </w:rPr>
              <w:t>transfusion technique (e.g. use of syringe pumps)</w:t>
            </w:r>
          </w:p>
          <w:p w14:paraId="487FA621" w14:textId="6A72EFCB" w:rsidR="00091CFC" w:rsidRPr="00C70209" w:rsidRDefault="00091CFC" w:rsidP="00091CFC">
            <w:pPr>
              <w:pStyle w:val="PP-bullet"/>
              <w:rPr>
                <w:lang w:val="en-AU"/>
              </w:rPr>
            </w:pPr>
            <w:r w:rsidRPr="00C70209">
              <w:rPr>
                <w:lang w:val="en-AU"/>
              </w:rPr>
              <w:t>recognition and reporting of adverse events.</w:t>
            </w:r>
          </w:p>
        </w:tc>
      </w:tr>
      <w:tr w:rsidR="00091CFC" w:rsidRPr="00C70209" w14:paraId="7B6747FD" w14:textId="77777777" w:rsidTr="000A6306">
        <w:tc>
          <w:tcPr>
            <w:tcW w:w="1117" w:type="dxa"/>
            <w:tcBorders>
              <w:right w:val="single" w:sz="4" w:space="0" w:color="auto"/>
            </w:tcBorders>
            <w:shd w:val="clear" w:color="auto" w:fill="auto"/>
          </w:tcPr>
          <w:p w14:paraId="792E2924" w14:textId="7570B171" w:rsidR="00091CFC" w:rsidRPr="00C70209" w:rsidRDefault="007E4C74" w:rsidP="00130F03">
            <w:pPr>
              <w:pStyle w:val="PP-bullets"/>
            </w:pPr>
            <w:r w:rsidRPr="00C70209">
              <w:t>PP6</w:t>
            </w:r>
          </w:p>
        </w:tc>
        <w:tc>
          <w:tcPr>
            <w:tcW w:w="7531" w:type="dxa"/>
            <w:tcBorders>
              <w:left w:val="single" w:sz="4" w:space="0" w:color="auto"/>
            </w:tcBorders>
            <w:shd w:val="clear" w:color="auto" w:fill="auto"/>
          </w:tcPr>
          <w:p w14:paraId="2722F4A6" w14:textId="1EA8613D" w:rsidR="00091CFC" w:rsidRPr="00C70209" w:rsidRDefault="00091CFC" w:rsidP="00130F03">
            <w:pPr>
              <w:pStyle w:val="PP-bullets"/>
            </w:pPr>
            <w:r w:rsidRPr="00C70209">
              <w:t>In haemodynamically stable paediatric patients (excluding neonates), evidence from other patient groups and CRG consensus</w:t>
            </w:r>
            <w:r w:rsidRPr="00C70209">
              <w:rPr>
                <w:vertAlign w:val="superscript"/>
              </w:rPr>
              <w:t>a</w:t>
            </w:r>
            <w:r w:rsidRPr="00C70209">
              <w:t xml:space="preserve"> suggests that, with a:</w:t>
            </w:r>
          </w:p>
          <w:p w14:paraId="03103B88" w14:textId="77777777" w:rsidR="00091CFC" w:rsidRPr="00C70209" w:rsidRDefault="00091CFC" w:rsidP="00091CFC">
            <w:pPr>
              <w:pStyle w:val="PP-bullet"/>
              <w:rPr>
                <w:lang w:val="en-AU"/>
              </w:rPr>
            </w:pPr>
            <w:r w:rsidRPr="00C70209">
              <w:rPr>
                <w:lang w:val="en-AU"/>
              </w:rPr>
              <w:t>Hb concentration &lt;70 g/L, RBC transfusion is often appropriate. However, transfusion may not be required in well-compensated patients or where other specific therapy is available.</w:t>
            </w:r>
          </w:p>
          <w:p w14:paraId="20C87EDD" w14:textId="61AFDF2E" w:rsidR="00091CFC" w:rsidRPr="00C70209" w:rsidRDefault="00091CFC" w:rsidP="00091CFC">
            <w:pPr>
              <w:pStyle w:val="PP-bullet"/>
              <w:rPr>
                <w:lang w:val="en-AU"/>
              </w:rPr>
            </w:pPr>
            <w:r w:rsidRPr="00C70209">
              <w:rPr>
                <w:lang w:val="en-AU"/>
              </w:rPr>
              <w:t>Hb concentration of 70–90 g/L, RBC transfusion may be appropriate. The decision to transfuse patients should be based on the need to relieve clinical signs and symptoms of anaemia, and the patient’s response to previous transfusions.</w:t>
            </w:r>
          </w:p>
          <w:p w14:paraId="46B7AF71" w14:textId="77777777" w:rsidR="00091CFC" w:rsidRPr="00C70209" w:rsidRDefault="00091CFC" w:rsidP="00091CFC">
            <w:pPr>
              <w:pStyle w:val="PP-bullet"/>
              <w:tabs>
                <w:tab w:val="left" w:pos="1012"/>
              </w:tabs>
              <w:rPr>
                <w:lang w:val="en-AU"/>
              </w:rPr>
            </w:pPr>
            <w:r w:rsidRPr="00C70209">
              <w:rPr>
                <w:lang w:val="en-AU"/>
              </w:rPr>
              <w:t>Hb concentration &gt;90 g/L, RBC transfusion is often unnecessary and may be inappropriate.</w:t>
            </w:r>
          </w:p>
          <w:p w14:paraId="7AED446F" w14:textId="259897B0" w:rsidR="00091CFC" w:rsidRPr="00C70209" w:rsidRDefault="00091CFC" w:rsidP="00A06EBF">
            <w:pPr>
              <w:pStyle w:val="PP-note"/>
            </w:pPr>
            <w:r w:rsidRPr="00C70209">
              <w:rPr>
                <w:vertAlign w:val="superscript"/>
              </w:rPr>
              <w:t xml:space="preserve">a </w:t>
            </w:r>
            <w:r w:rsidR="000A6306">
              <w:t>See</w:t>
            </w:r>
            <w:r w:rsidRPr="00C70209">
              <w:t xml:space="preserve"> PP3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r w:rsidRPr="00C70209">
              <w:t xml:space="preserve"> </w:t>
            </w:r>
          </w:p>
        </w:tc>
      </w:tr>
      <w:tr w:rsidR="000A6306" w:rsidRPr="00C70209" w14:paraId="559C79A3" w14:textId="77777777" w:rsidTr="00745307">
        <w:tc>
          <w:tcPr>
            <w:tcW w:w="1117" w:type="dxa"/>
            <w:tcBorders>
              <w:right w:val="single" w:sz="4" w:space="0" w:color="auto"/>
            </w:tcBorders>
            <w:shd w:val="clear" w:color="auto" w:fill="auto"/>
          </w:tcPr>
          <w:p w14:paraId="78BCC414" w14:textId="77777777" w:rsidR="000A6306" w:rsidRPr="00C70209" w:rsidRDefault="000A6306" w:rsidP="00130F03">
            <w:pPr>
              <w:pStyle w:val="PP-bullets"/>
            </w:pPr>
            <w:r w:rsidRPr="00C70209">
              <w:t>PP7</w:t>
            </w:r>
          </w:p>
        </w:tc>
        <w:tc>
          <w:tcPr>
            <w:tcW w:w="7531" w:type="dxa"/>
            <w:tcBorders>
              <w:left w:val="single" w:sz="4" w:space="0" w:color="auto"/>
            </w:tcBorders>
            <w:shd w:val="clear" w:color="auto" w:fill="auto"/>
          </w:tcPr>
          <w:p w14:paraId="7CBB3EB4" w14:textId="77777777" w:rsidR="000A6306" w:rsidRPr="00C70209" w:rsidRDefault="000A6306" w:rsidP="00130F03">
            <w:pPr>
              <w:pStyle w:val="PP-bullets"/>
            </w:pPr>
            <w:r w:rsidRPr="00C70209">
              <w:t>In paediatric patients with beta thalassaemia, the evidence does not support any change to the current practice of maintaining a pretransfusion Hb concentration of 90–100 g/L.</w:t>
            </w:r>
            <w:r w:rsidRPr="00C70209">
              <w:rPr>
                <w:vertAlign w:val="superscript"/>
              </w:rPr>
              <w:t>a</w:t>
            </w:r>
          </w:p>
          <w:p w14:paraId="366180F1" w14:textId="2E516B7C" w:rsidR="000A6306" w:rsidRPr="00C70209" w:rsidRDefault="000A6306" w:rsidP="00A06EBF">
            <w:pPr>
              <w:pStyle w:val="PP-note"/>
            </w:pPr>
            <w:r w:rsidRPr="00C70209">
              <w:rPr>
                <w:vertAlign w:val="superscript"/>
              </w:rPr>
              <w:t>a</w:t>
            </w:r>
            <w:r w:rsidRPr="00C70209">
              <w:t xml:space="preserve"> </w:t>
            </w:r>
            <w:r>
              <w:t>See</w:t>
            </w:r>
            <w:r w:rsidRPr="00C70209">
              <w:t xml:space="preserve"> PP23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r w:rsidRPr="00C70209">
              <w:rPr>
                <w:vertAlign w:val="superscript"/>
              </w:rPr>
              <w:t xml:space="preserve"> </w:t>
            </w:r>
          </w:p>
        </w:tc>
      </w:tr>
      <w:tr w:rsidR="00091CFC" w:rsidRPr="00C70209" w14:paraId="4AC92CCE" w14:textId="77777777" w:rsidTr="000A6306">
        <w:tc>
          <w:tcPr>
            <w:tcW w:w="1117" w:type="dxa"/>
            <w:tcBorders>
              <w:right w:val="single" w:sz="4" w:space="0" w:color="auto"/>
            </w:tcBorders>
            <w:shd w:val="clear" w:color="auto" w:fill="auto"/>
          </w:tcPr>
          <w:p w14:paraId="1060F66F" w14:textId="7F5424DF" w:rsidR="00091CFC" w:rsidRPr="00C70209" w:rsidRDefault="007E4C74" w:rsidP="00130F03">
            <w:pPr>
              <w:pStyle w:val="PP-bullets"/>
            </w:pPr>
            <w:r w:rsidRPr="00C70209">
              <w:t>PP8</w:t>
            </w:r>
          </w:p>
        </w:tc>
        <w:tc>
          <w:tcPr>
            <w:tcW w:w="7531" w:type="dxa"/>
            <w:tcBorders>
              <w:left w:val="single" w:sz="4" w:space="0" w:color="auto"/>
            </w:tcBorders>
            <w:shd w:val="clear" w:color="auto" w:fill="auto"/>
          </w:tcPr>
          <w:p w14:paraId="069A7B9D" w14:textId="3311CBD1" w:rsidR="00091CFC" w:rsidRPr="00C70209" w:rsidRDefault="00091CFC" w:rsidP="00130F03">
            <w:pPr>
              <w:pStyle w:val="PP-bullets"/>
            </w:pPr>
            <w:r w:rsidRPr="00C70209">
              <w:t>In paediatric patients less than 20 kg, calculate transfusion volume (mL) based on weight and desired Hb increment.</w:t>
            </w:r>
            <w:r w:rsidRPr="00C70209">
              <w:rPr>
                <w:vertAlign w:val="superscript"/>
              </w:rPr>
              <w:t>a</w:t>
            </w:r>
          </w:p>
          <w:p w14:paraId="72DAB11A" w14:textId="082EA60D" w:rsidR="00091CFC" w:rsidRPr="00C70209" w:rsidRDefault="00091CFC" w:rsidP="00172123">
            <w:pPr>
              <w:pStyle w:val="PP-note"/>
            </w:pPr>
            <w:r w:rsidRPr="00C70209">
              <w:rPr>
                <w:vertAlign w:val="superscript"/>
              </w:rPr>
              <w:t xml:space="preserve">a </w:t>
            </w:r>
            <w:r w:rsidRPr="00C70209">
              <w:t xml:space="preserve">See Appendix </w:t>
            </w:r>
            <w:r w:rsidR="00172123" w:rsidRPr="00172123">
              <w:t>F (</w:t>
            </w:r>
            <w:r w:rsidR="00172123" w:rsidRPr="00172123">
              <w:rPr>
                <w:i/>
              </w:rPr>
              <w:t>RBC transfusions in preterm infants</w:t>
            </w:r>
            <w:r w:rsidR="00172123" w:rsidRPr="00172123">
              <w:t>)</w:t>
            </w:r>
            <w:r w:rsidR="00172123">
              <w:t xml:space="preserve"> and Appendix </w:t>
            </w:r>
            <w:r w:rsidR="000A6306" w:rsidRPr="00C70209">
              <w:t>J (</w:t>
            </w:r>
            <w:r w:rsidR="000A6306" w:rsidRPr="00C70209">
              <w:rPr>
                <w:i/>
              </w:rPr>
              <w:t>Transfusion volume calculation for neonates, infants and small children</w:t>
            </w:r>
            <w:r w:rsidR="000A6306" w:rsidRPr="00C70209">
              <w:t>)</w:t>
            </w:r>
          </w:p>
        </w:tc>
      </w:tr>
      <w:tr w:rsidR="00091CFC" w:rsidRPr="00C70209" w14:paraId="4DC75784" w14:textId="77777777" w:rsidTr="000A6306">
        <w:tc>
          <w:tcPr>
            <w:tcW w:w="1117" w:type="dxa"/>
            <w:tcBorders>
              <w:right w:val="single" w:sz="4" w:space="0" w:color="auto"/>
            </w:tcBorders>
            <w:shd w:val="clear" w:color="auto" w:fill="auto"/>
          </w:tcPr>
          <w:p w14:paraId="52F19151" w14:textId="5A1783B5" w:rsidR="00091CFC" w:rsidRPr="00C70209" w:rsidRDefault="00745307" w:rsidP="00130F03">
            <w:pPr>
              <w:pStyle w:val="PP-bullets"/>
            </w:pPr>
            <w:r w:rsidRPr="00C70209">
              <w:t>PP9</w:t>
            </w:r>
          </w:p>
        </w:tc>
        <w:tc>
          <w:tcPr>
            <w:tcW w:w="7531" w:type="dxa"/>
            <w:tcBorders>
              <w:left w:val="single" w:sz="4" w:space="0" w:color="auto"/>
            </w:tcBorders>
            <w:shd w:val="clear" w:color="auto" w:fill="auto"/>
          </w:tcPr>
          <w:p w14:paraId="730350EB" w14:textId="4CC4DE2D" w:rsidR="00091CFC" w:rsidRPr="00C70209" w:rsidRDefault="00091CFC" w:rsidP="00130F03">
            <w:pPr>
              <w:pStyle w:val="PP-bullets"/>
            </w:pPr>
            <w:r w:rsidRPr="00C70209">
              <w:t>In most paediatric patients over 20 kg, transfusion of a single unit of RBC, followed by clinical reassessment to determine the need for further transfusion, is appropriate.</w:t>
            </w:r>
            <w:r w:rsidR="0082594B" w:rsidRPr="00C70209">
              <w:rPr>
                <w:vertAlign w:val="superscript"/>
              </w:rPr>
              <w:t>a</w:t>
            </w:r>
            <w:r w:rsidRPr="00C70209">
              <w:t xml:space="preserve"> This reassessment will also guide the decision on whether to retest the Hb level.</w:t>
            </w:r>
          </w:p>
          <w:p w14:paraId="18609F2E" w14:textId="55350C28" w:rsidR="00091CFC" w:rsidRPr="00C70209" w:rsidRDefault="0082594B" w:rsidP="00A06EBF">
            <w:pPr>
              <w:pStyle w:val="PP-note"/>
            </w:pPr>
            <w:r w:rsidRPr="00C70209">
              <w:rPr>
                <w:vertAlign w:val="superscript"/>
              </w:rPr>
              <w:t>a</w:t>
            </w:r>
            <w:r w:rsidRPr="00C70209">
              <w:t xml:space="preserve"> </w:t>
            </w:r>
            <w:r w:rsidR="000A6306">
              <w:t>See</w:t>
            </w:r>
            <w:r w:rsidR="00091CFC" w:rsidRPr="00C70209">
              <w:t xml:space="preserve"> PP2 in </w:t>
            </w:r>
            <w:r w:rsidR="00091CFC" w:rsidRPr="00C70209">
              <w:rPr>
                <w:i/>
              </w:rPr>
              <w:t>Patient Blood Management Guidelines: Module 2 – Perioperative</w:t>
            </w:r>
            <w:r w:rsidR="00091CFC"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091CFC" w:rsidRPr="00C70209">
              <w:fldChar w:fldCharType="separate"/>
            </w:r>
            <w:r w:rsidR="00A06EBF" w:rsidRPr="00A06EBF">
              <w:rPr>
                <w:noProof/>
                <w:vertAlign w:val="superscript"/>
              </w:rPr>
              <w:t>15</w:t>
            </w:r>
            <w:r w:rsidR="00091CFC" w:rsidRPr="00C70209">
              <w:fldChar w:fldCharType="end"/>
            </w:r>
          </w:p>
        </w:tc>
      </w:tr>
      <w:tr w:rsidR="00697850" w:rsidRPr="00C70209" w14:paraId="7A6620E9" w14:textId="77777777" w:rsidTr="000A6306">
        <w:tc>
          <w:tcPr>
            <w:tcW w:w="1117" w:type="dxa"/>
            <w:tcBorders>
              <w:right w:val="single" w:sz="4" w:space="0" w:color="auto"/>
            </w:tcBorders>
            <w:shd w:val="clear" w:color="auto" w:fill="auto"/>
          </w:tcPr>
          <w:p w14:paraId="26A1EEFE" w14:textId="77777777" w:rsidR="00697850" w:rsidRPr="00C70209" w:rsidRDefault="00697850" w:rsidP="00697850">
            <w:pPr>
              <w:pStyle w:val="PP-bullets"/>
            </w:pPr>
            <w:r w:rsidRPr="00C70209">
              <w:t>PP10</w:t>
            </w:r>
          </w:p>
        </w:tc>
        <w:tc>
          <w:tcPr>
            <w:tcW w:w="7531" w:type="dxa"/>
            <w:tcBorders>
              <w:left w:val="single" w:sz="4" w:space="0" w:color="auto"/>
            </w:tcBorders>
            <w:shd w:val="clear" w:color="auto" w:fill="auto"/>
          </w:tcPr>
          <w:p w14:paraId="2D5A406B" w14:textId="77777777" w:rsidR="00697850" w:rsidRPr="00C70209" w:rsidRDefault="00697850" w:rsidP="00697850">
            <w:pPr>
              <w:pStyle w:val="PP-bullets"/>
            </w:pPr>
            <w:r w:rsidRPr="00C70209">
              <w:t xml:space="preserve">In paediatric patients over 20 kg who are chronically transfused (e.g. haemoglobinopathies or bone marrow failure syndromes) a single-unit approach may not be appropriate. Instead, calculation of the transfusion volume (mL) should be based on weight and desired Hb increment. </w:t>
            </w:r>
          </w:p>
        </w:tc>
      </w:tr>
      <w:tr w:rsidR="000A6306" w:rsidRPr="00C70209" w14:paraId="37A83F22" w14:textId="77777777" w:rsidTr="00745307">
        <w:tc>
          <w:tcPr>
            <w:tcW w:w="1117" w:type="dxa"/>
            <w:tcBorders>
              <w:right w:val="single" w:sz="4" w:space="0" w:color="auto"/>
            </w:tcBorders>
            <w:shd w:val="clear" w:color="auto" w:fill="auto"/>
          </w:tcPr>
          <w:p w14:paraId="50175995" w14:textId="77777777" w:rsidR="000A6306" w:rsidRPr="00C70209" w:rsidRDefault="000A6306" w:rsidP="00130F03">
            <w:pPr>
              <w:pStyle w:val="PP-bullets"/>
            </w:pPr>
            <w:r w:rsidRPr="00C70209">
              <w:t>PP11</w:t>
            </w:r>
          </w:p>
        </w:tc>
        <w:tc>
          <w:tcPr>
            <w:tcW w:w="7531" w:type="dxa"/>
            <w:tcBorders>
              <w:left w:val="single" w:sz="4" w:space="0" w:color="auto"/>
            </w:tcBorders>
            <w:shd w:val="clear" w:color="auto" w:fill="auto"/>
          </w:tcPr>
          <w:p w14:paraId="2AD49015" w14:textId="5A3A0523" w:rsidR="000A6306" w:rsidRPr="00C70209" w:rsidRDefault="000A6306" w:rsidP="00A14122">
            <w:pPr>
              <w:pStyle w:val="PP-bullets"/>
            </w:pPr>
            <w:r w:rsidRPr="00C70209">
              <w:t xml:space="preserve">Children and adolescents with </w:t>
            </w:r>
            <w:r w:rsidR="00A14122">
              <w:t>SCD</w:t>
            </w:r>
            <w:r w:rsidRPr="00C70209">
              <w:t xml:space="preserve"> should be assessed for stroke risk using both </w:t>
            </w:r>
            <w:r>
              <w:t xml:space="preserve">TCD </w:t>
            </w:r>
            <w:r w:rsidRPr="00C70209">
              <w:t>ultrasonography</w:t>
            </w:r>
            <w:r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2</w:t>
            </w:r>
            <w:r w:rsidRPr="00C70209">
              <w:fldChar w:fldCharType="end"/>
            </w:r>
            <w:r w:rsidRPr="00C70209">
              <w:t xml:space="preserve"> and</w:t>
            </w:r>
            <w:r>
              <w:t xml:space="preserve"> MRI</w:t>
            </w:r>
            <w:r w:rsidRPr="00C70209">
              <w:t>.</w:t>
            </w:r>
            <w:r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3</w:t>
            </w:r>
            <w:r w:rsidRPr="00C70209">
              <w:fldChar w:fldCharType="end"/>
            </w:r>
            <w:r w:rsidRPr="00C70209">
              <w:rPr>
                <w:rStyle w:val="FootnoteReference"/>
              </w:rPr>
              <w:t xml:space="preserve"> </w:t>
            </w:r>
          </w:p>
        </w:tc>
      </w:tr>
      <w:tr w:rsidR="00745307" w:rsidRPr="00C70209" w14:paraId="39149722" w14:textId="77777777" w:rsidTr="000A6306">
        <w:tc>
          <w:tcPr>
            <w:tcW w:w="1117" w:type="dxa"/>
            <w:tcBorders>
              <w:right w:val="single" w:sz="4" w:space="0" w:color="auto"/>
            </w:tcBorders>
            <w:shd w:val="clear" w:color="auto" w:fill="auto"/>
          </w:tcPr>
          <w:p w14:paraId="66C93A61" w14:textId="5324AAF8" w:rsidR="00745307" w:rsidRPr="00C70209" w:rsidRDefault="00745307" w:rsidP="00130F03">
            <w:pPr>
              <w:pStyle w:val="PP-bullets"/>
            </w:pPr>
            <w:r w:rsidRPr="00C70209">
              <w:t>PP12</w:t>
            </w:r>
          </w:p>
        </w:tc>
        <w:tc>
          <w:tcPr>
            <w:tcW w:w="7531" w:type="dxa"/>
            <w:tcBorders>
              <w:left w:val="single" w:sz="4" w:space="0" w:color="auto"/>
            </w:tcBorders>
            <w:shd w:val="clear" w:color="auto" w:fill="auto"/>
          </w:tcPr>
          <w:p w14:paraId="50D18317" w14:textId="10831935" w:rsidR="00745307" w:rsidRPr="00C70209" w:rsidRDefault="00745307" w:rsidP="00130F03">
            <w:pPr>
              <w:pStyle w:val="PP-bullets"/>
            </w:pPr>
            <w:r w:rsidRPr="00C70209">
              <w:t xml:space="preserve">In neonatal and paediatric patients with critical bleeding requiring massive transfusion, use </w:t>
            </w:r>
            <w:r w:rsidR="000A6306" w:rsidRPr="000A6306">
              <w:t>a critical bleeding protocol</w:t>
            </w:r>
            <w:r w:rsidRPr="00C70209">
              <w:t>.</w:t>
            </w:r>
            <w:r w:rsidRPr="00C70209">
              <w:rPr>
                <w:vertAlign w:val="superscript"/>
              </w:rPr>
              <w:t xml:space="preserve">a </w:t>
            </w:r>
            <w:r w:rsidRPr="00C70209">
              <w:t xml:space="preserve">A template </w:t>
            </w:r>
            <w:r w:rsidR="000A6306">
              <w:t>protocol</w:t>
            </w:r>
            <w:r w:rsidRPr="00C70209">
              <w:t xml:space="preserve"> is provided within the module.</w:t>
            </w:r>
            <w:r w:rsidRPr="00C70209">
              <w:rPr>
                <w:vertAlign w:val="superscript"/>
              </w:rPr>
              <w:t>b</w:t>
            </w:r>
          </w:p>
          <w:p w14:paraId="109ED9C2" w14:textId="20C62FDB" w:rsidR="000A6306" w:rsidRPr="00C70209" w:rsidRDefault="00745307" w:rsidP="000A6306">
            <w:pPr>
              <w:pStyle w:val="PP-note"/>
            </w:pPr>
            <w:r w:rsidRPr="00C70209">
              <w:rPr>
                <w:vertAlign w:val="superscript"/>
              </w:rPr>
              <w:t>a</w:t>
            </w:r>
            <w:r w:rsidRPr="00C70209">
              <w:t xml:space="preserve"> The use of the word ‘protocol’ is not strictly prescriptive.</w:t>
            </w:r>
            <w:r w:rsidRPr="00C70209">
              <w:br/>
            </w:r>
            <w:r w:rsidRPr="00C70209">
              <w:rPr>
                <w:vertAlign w:val="superscript"/>
              </w:rPr>
              <w:t>b</w:t>
            </w:r>
            <w:r w:rsidRPr="00C70209">
              <w:t xml:space="preserve"> The template </w:t>
            </w:r>
            <w:r w:rsidR="000A6306">
              <w:t>g</w:t>
            </w:r>
            <w:r w:rsidR="000A6306" w:rsidRPr="000A6306">
              <w:t>iven in Appendix K (</w:t>
            </w:r>
            <w:r w:rsidR="000A6306" w:rsidRPr="000A6306">
              <w:rPr>
                <w:i/>
              </w:rPr>
              <w:t>Critical bleeding protocol</w:t>
            </w:r>
            <w:r w:rsidR="000A6306" w:rsidRPr="000A6306">
              <w:t>) is intended for local adaptation.</w:t>
            </w:r>
          </w:p>
        </w:tc>
      </w:tr>
      <w:tr w:rsidR="00745307" w:rsidRPr="00C70209" w14:paraId="77C52B3A" w14:textId="77777777" w:rsidTr="00091CFC">
        <w:trPr>
          <w:trHeight w:val="397"/>
        </w:trPr>
        <w:tc>
          <w:tcPr>
            <w:tcW w:w="8648" w:type="dxa"/>
            <w:gridSpan w:val="2"/>
            <w:shd w:val="clear" w:color="auto" w:fill="auto"/>
          </w:tcPr>
          <w:p w14:paraId="46DFE0B8" w14:textId="73E116A8" w:rsidR="00745307" w:rsidRDefault="00745307" w:rsidP="00091CFC">
            <w:pPr>
              <w:pStyle w:val="ES-notes"/>
            </w:pPr>
            <w:r w:rsidRPr="00C70209">
              <w:t xml:space="preserve">CRG, Clinical/Consumer Reference Group; Hb, haemoglobin; </w:t>
            </w:r>
            <w:r w:rsidR="000A6306" w:rsidRPr="00C70209">
              <w:t xml:space="preserve">Hct, haematocrit; </w:t>
            </w:r>
            <w:r w:rsidR="000A6306">
              <w:t xml:space="preserve">MRI, </w:t>
            </w:r>
            <w:r w:rsidR="000A6306" w:rsidRPr="000A6306">
              <w:t>magnetic resonance imaging</w:t>
            </w:r>
            <w:r w:rsidR="000A6306">
              <w:t xml:space="preserve">; </w:t>
            </w:r>
            <w:r w:rsidRPr="00C70209">
              <w:t xml:space="preserve">PP, practice point; </w:t>
            </w:r>
            <w:r w:rsidR="000A6306" w:rsidRPr="00C70209">
              <w:t xml:space="preserve">R, recommendation; </w:t>
            </w:r>
            <w:r w:rsidRPr="00C70209">
              <w:t>RBC, red blood cell</w:t>
            </w:r>
            <w:r w:rsidR="000A6306">
              <w:t>;</w:t>
            </w:r>
            <w:r w:rsidRPr="00C70209">
              <w:t xml:space="preserve"> </w:t>
            </w:r>
            <w:r w:rsidR="00A14122" w:rsidRPr="00A14122">
              <w:t>SCD, sickle cell disease</w:t>
            </w:r>
            <w:r w:rsidR="000A6306">
              <w:t xml:space="preserve">TCD, </w:t>
            </w:r>
            <w:r w:rsidR="000A6306" w:rsidRPr="000A6306">
              <w:t>transcranial Doppler</w:t>
            </w:r>
          </w:p>
          <w:p w14:paraId="581A1220" w14:textId="77777777" w:rsidR="000A6306" w:rsidRDefault="000A6306" w:rsidP="00091CFC">
            <w:pPr>
              <w:pStyle w:val="ES-notes"/>
            </w:pPr>
          </w:p>
          <w:p w14:paraId="2E045888" w14:textId="0652B2E0" w:rsidR="000A6306" w:rsidRPr="00C70209" w:rsidRDefault="000A6306" w:rsidP="00E95843">
            <w:pPr>
              <w:pStyle w:val="ES-notes"/>
            </w:pPr>
            <w:r w:rsidRPr="000A6306">
              <w:t xml:space="preserve">Note: The Phase III TWiTCH trial comparing RBC transfusion to hydroxyurea in paediatric sickle cell patients was stopped early, because hydroxyurea was found to be as effective as transfusions in lowering the mean </w:t>
            </w:r>
            <w:r>
              <w:t>TCD</w:t>
            </w:r>
            <w:r w:rsidRPr="000A6306">
              <w:t xml:space="preserve"> velocity of blood flow. Complete data, including the secondary outcome of primary stroke are not yet available. We await publication of the full trial results before</w:t>
            </w:r>
            <w:r w:rsidR="00E95843">
              <w:t xml:space="preserve"> a reassessment of </w:t>
            </w:r>
            <w:r w:rsidRPr="000A6306">
              <w:t>current recommendations (R</w:t>
            </w:r>
            <w:r w:rsidR="00E95843">
              <w:t>2</w:t>
            </w:r>
            <w:r w:rsidRPr="000A6306">
              <w:t xml:space="preserve"> and R4) and practice points (PP11) are made.</w:t>
            </w:r>
          </w:p>
        </w:tc>
      </w:tr>
    </w:tbl>
    <w:p w14:paraId="79EB0D0B" w14:textId="77777777" w:rsidR="00745307" w:rsidRPr="00C70209" w:rsidRDefault="00745307" w:rsidP="00745307"/>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771CAD" w:rsidRPr="00C70209" w14:paraId="0815F666" w14:textId="77777777" w:rsidTr="00745307">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CC"/>
            <w:hideMark/>
          </w:tcPr>
          <w:p w14:paraId="0A15F99F" w14:textId="77777777" w:rsidR="00771CAD" w:rsidRPr="00C70209" w:rsidRDefault="00771CAD" w:rsidP="00454D97">
            <w:pPr>
              <w:pStyle w:val="PT-heading"/>
              <w:tabs>
                <w:tab w:val="left" w:pos="5096"/>
              </w:tabs>
              <w:rPr>
                <w:lang w:eastAsia="en-US"/>
              </w:rPr>
            </w:pPr>
            <w:r w:rsidRPr="00C70209">
              <w:t>Evidence gaps and areas for future research</w:t>
            </w:r>
          </w:p>
        </w:tc>
      </w:tr>
      <w:tr w:rsidR="00771CAD" w:rsidRPr="00C70209" w14:paraId="6BE228B7" w14:textId="77777777" w:rsidTr="00454D97">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70E37C9F" w14:textId="378C489A" w:rsidR="00771CAD" w:rsidRPr="00C70209" w:rsidRDefault="00771CAD" w:rsidP="00130F03">
            <w:pPr>
              <w:pStyle w:val="PP-bullets"/>
            </w:pPr>
            <w:r w:rsidRPr="00C70209">
              <w:t>There is a need for further research on:</w:t>
            </w:r>
          </w:p>
          <w:p w14:paraId="43DFAB42" w14:textId="5E096B69" w:rsidR="00771CAD" w:rsidRPr="00C70209" w:rsidRDefault="00771CAD" w:rsidP="00771CAD">
            <w:pPr>
              <w:pStyle w:val="PP-bullet"/>
              <w:rPr>
                <w:lang w:val="en-AU"/>
              </w:rPr>
            </w:pPr>
            <w:r w:rsidRPr="00C70209">
              <w:rPr>
                <w:lang w:val="en-AU"/>
              </w:rPr>
              <w:t xml:space="preserve">the effect on RBC transfusion on morbidity </w:t>
            </w:r>
            <w:r w:rsidR="007E4C74" w:rsidRPr="00C70209">
              <w:rPr>
                <w:lang w:val="en-AU"/>
              </w:rPr>
              <w:t xml:space="preserve">(including BPD) </w:t>
            </w:r>
            <w:r w:rsidRPr="00C70209">
              <w:rPr>
                <w:lang w:val="en-AU"/>
              </w:rPr>
              <w:t>and mortality in preterm infants</w:t>
            </w:r>
          </w:p>
          <w:p w14:paraId="76B9C9EE" w14:textId="1BCA1723" w:rsidR="00771CAD" w:rsidRPr="00C70209" w:rsidRDefault="00771CAD" w:rsidP="00771CAD">
            <w:pPr>
              <w:pStyle w:val="PP-bullet"/>
              <w:rPr>
                <w:lang w:val="en-AU"/>
              </w:rPr>
            </w:pPr>
            <w:r w:rsidRPr="00C70209">
              <w:rPr>
                <w:lang w:val="en-AU"/>
              </w:rPr>
              <w:t>in other paediatric patients who are chronically transfused (e.g. acquired or inherited bone marrow failure or anaemia syndromes), evidence to guide particular Hb thresholds</w:t>
            </w:r>
          </w:p>
          <w:p w14:paraId="5084B030" w14:textId="77777777" w:rsidR="00771CAD" w:rsidRPr="00C70209" w:rsidRDefault="00771CAD" w:rsidP="00771CAD">
            <w:pPr>
              <w:pStyle w:val="PP-bullet"/>
              <w:rPr>
                <w:lang w:val="en-AU"/>
              </w:rPr>
            </w:pPr>
            <w:r w:rsidRPr="00C70209">
              <w:rPr>
                <w:lang w:val="en-AU"/>
              </w:rPr>
              <w:t>the use of restrictive transfusions strategies in the following populations: critically ill neonates, surgical patients, cardiac surgical patients and oncology patients</w:t>
            </w:r>
          </w:p>
          <w:p w14:paraId="0D67FD87" w14:textId="77777777" w:rsidR="00771CAD" w:rsidRPr="00C70209" w:rsidRDefault="00771CAD" w:rsidP="00771CAD">
            <w:pPr>
              <w:pStyle w:val="PP-bullet"/>
              <w:rPr>
                <w:lang w:val="en-AU"/>
              </w:rPr>
            </w:pPr>
            <w:r w:rsidRPr="00C70209">
              <w:rPr>
                <w:lang w:val="en-AU"/>
              </w:rPr>
              <w:t>alloimmunisation in regularly transfused patients</w:t>
            </w:r>
          </w:p>
          <w:p w14:paraId="6CB160F9" w14:textId="7B60DD74" w:rsidR="00771CAD" w:rsidRPr="00C70209" w:rsidRDefault="00771CAD" w:rsidP="0055776B">
            <w:pPr>
              <w:pStyle w:val="PP-bullet"/>
              <w:rPr>
                <w:lang w:val="en-AU"/>
              </w:rPr>
            </w:pPr>
            <w:r w:rsidRPr="00C70209">
              <w:rPr>
                <w:lang w:val="en-AU"/>
              </w:rPr>
              <w:t xml:space="preserve">in paediatric patients with sickle cell </w:t>
            </w:r>
            <w:r w:rsidR="0055776B" w:rsidRPr="00C70209">
              <w:rPr>
                <w:lang w:val="en-AU"/>
              </w:rPr>
              <w:t>disease</w:t>
            </w:r>
            <w:r w:rsidRPr="00C70209">
              <w:rPr>
                <w:lang w:val="en-AU"/>
              </w:rPr>
              <w:t>, optimal strategies for identifying patients at high risk of silent and asymptomatic stroke.</w:t>
            </w:r>
          </w:p>
        </w:tc>
      </w:tr>
    </w:tbl>
    <w:p w14:paraId="59256163" w14:textId="77777777" w:rsidR="00771CAD" w:rsidRPr="00C70209" w:rsidRDefault="00771CAD"/>
    <w:p w14:paraId="4D13D633" w14:textId="11E39D61" w:rsidR="001B05B1" w:rsidRPr="00C70209" w:rsidRDefault="001B05B1" w:rsidP="001B05B1">
      <w:pPr>
        <w:pStyle w:val="Heading3"/>
        <w:rPr>
          <w:lang w:eastAsia="en-GB"/>
        </w:rPr>
      </w:pPr>
      <w:bookmarkStart w:id="208" w:name="_Toc427746839"/>
      <w:r w:rsidRPr="00C70209">
        <w:rPr>
          <w:lang w:eastAsia="en-GB"/>
        </w:rPr>
        <w:t>Background</w:t>
      </w:r>
      <w:bookmarkEnd w:id="208"/>
    </w:p>
    <w:p w14:paraId="27F4632B" w14:textId="32E64F5D" w:rsidR="003D2EBB" w:rsidRPr="00C70209" w:rsidRDefault="008A4D5E" w:rsidP="00B96330">
      <w:pPr>
        <w:rPr>
          <w:lang w:eastAsia="en-GB"/>
        </w:rPr>
      </w:pPr>
      <w:r w:rsidRPr="00C70209">
        <w:rPr>
          <w:lang w:eastAsia="en-GB"/>
        </w:rPr>
        <w:t>N</w:t>
      </w:r>
      <w:r w:rsidR="0067466B" w:rsidRPr="00C70209">
        <w:rPr>
          <w:lang w:eastAsia="en-GB"/>
        </w:rPr>
        <w:t xml:space="preserve">eonatal </w:t>
      </w:r>
      <w:r w:rsidRPr="00C70209">
        <w:rPr>
          <w:lang w:eastAsia="en-GB"/>
        </w:rPr>
        <w:t xml:space="preserve">and paediatric </w:t>
      </w:r>
      <w:r w:rsidR="009A54C4" w:rsidRPr="00C70209">
        <w:rPr>
          <w:lang w:eastAsia="en-GB"/>
        </w:rPr>
        <w:t xml:space="preserve">patients are transfused </w:t>
      </w:r>
      <w:r w:rsidR="0067466B" w:rsidRPr="00C70209">
        <w:rPr>
          <w:lang w:eastAsia="en-GB"/>
        </w:rPr>
        <w:t xml:space="preserve">with RBCs </w:t>
      </w:r>
      <w:r w:rsidR="009A54C4" w:rsidRPr="00C70209">
        <w:rPr>
          <w:lang w:eastAsia="en-GB"/>
        </w:rPr>
        <w:t>to treat symptoms</w:t>
      </w:r>
      <w:r w:rsidR="0067466B" w:rsidRPr="00C70209">
        <w:rPr>
          <w:lang w:eastAsia="en-GB"/>
        </w:rPr>
        <w:t xml:space="preserve"> of acute blood loss or anaemia</w:t>
      </w:r>
      <w:r w:rsidR="00E57E22" w:rsidRPr="00C70209">
        <w:rPr>
          <w:lang w:eastAsia="en-GB"/>
        </w:rPr>
        <w:t xml:space="preserve">, </w:t>
      </w:r>
      <w:r w:rsidR="0035357C" w:rsidRPr="00C70209">
        <w:rPr>
          <w:lang w:eastAsia="en-GB"/>
        </w:rPr>
        <w:t xml:space="preserve">to </w:t>
      </w:r>
      <w:r w:rsidR="009A54C4" w:rsidRPr="00C70209">
        <w:rPr>
          <w:lang w:eastAsia="en-GB"/>
        </w:rPr>
        <w:t xml:space="preserve">reduce morbidity and mortality and improve quality of life. </w:t>
      </w:r>
      <w:r w:rsidR="000363F7" w:rsidRPr="00C70209">
        <w:rPr>
          <w:lang w:eastAsia="en-GB"/>
        </w:rPr>
        <w:t>The systematic</w:t>
      </w:r>
      <w:r w:rsidR="007A3DD8" w:rsidRPr="00C70209">
        <w:rPr>
          <w:lang w:eastAsia="en-GB"/>
        </w:rPr>
        <w:t xml:space="preserve"> review aimed to establish whether receiving a </w:t>
      </w:r>
      <w:r w:rsidR="00B96330" w:rsidRPr="00C70209">
        <w:rPr>
          <w:lang w:eastAsia="en-GB"/>
        </w:rPr>
        <w:t xml:space="preserve">RBC </w:t>
      </w:r>
      <w:r w:rsidR="007A3DD8" w:rsidRPr="00C70209">
        <w:rPr>
          <w:lang w:eastAsia="en-GB"/>
        </w:rPr>
        <w:t xml:space="preserve">transfusion affects </w:t>
      </w:r>
      <w:r w:rsidR="00B90F75" w:rsidRPr="00C70209">
        <w:rPr>
          <w:lang w:eastAsia="en-GB"/>
        </w:rPr>
        <w:t>clinicall</w:t>
      </w:r>
      <w:r w:rsidR="00926E69" w:rsidRPr="00C70209">
        <w:rPr>
          <w:lang w:eastAsia="en-GB"/>
        </w:rPr>
        <w:t>y</w:t>
      </w:r>
      <w:r w:rsidR="00B90F75" w:rsidRPr="00C70209">
        <w:rPr>
          <w:lang w:eastAsia="en-GB"/>
        </w:rPr>
        <w:t xml:space="preserve"> important </w:t>
      </w:r>
      <w:r w:rsidR="007A3DD8" w:rsidRPr="00C70209">
        <w:rPr>
          <w:lang w:eastAsia="en-GB"/>
        </w:rPr>
        <w:t xml:space="preserve">patient outcomes. </w:t>
      </w:r>
      <w:r w:rsidR="00E57E22" w:rsidRPr="00C70209">
        <w:rPr>
          <w:lang w:eastAsia="en-GB"/>
        </w:rPr>
        <w:t>It</w:t>
      </w:r>
      <w:r w:rsidR="007A3DD8" w:rsidRPr="00C70209">
        <w:rPr>
          <w:lang w:eastAsia="en-GB"/>
        </w:rPr>
        <w:t xml:space="preserve"> examined the effect of RBC transfusions in</w:t>
      </w:r>
      <w:r w:rsidR="0039722C" w:rsidRPr="00C70209">
        <w:rPr>
          <w:lang w:eastAsia="en-GB"/>
        </w:rPr>
        <w:t xml:space="preserve"> </w:t>
      </w:r>
      <w:r w:rsidR="007A3DD8" w:rsidRPr="00C70209">
        <w:rPr>
          <w:lang w:eastAsia="en-GB"/>
        </w:rPr>
        <w:t xml:space="preserve">a general population of </w:t>
      </w:r>
      <w:r w:rsidRPr="00C70209">
        <w:rPr>
          <w:lang w:eastAsia="en-GB"/>
        </w:rPr>
        <w:t xml:space="preserve">neonatal and paediatric </w:t>
      </w:r>
      <w:r w:rsidR="007A3DD8" w:rsidRPr="00C70209">
        <w:rPr>
          <w:lang w:eastAsia="en-GB"/>
        </w:rPr>
        <w:t>patients</w:t>
      </w:r>
      <w:r w:rsidR="00E57E22" w:rsidRPr="00C70209">
        <w:rPr>
          <w:lang w:eastAsia="en-GB"/>
        </w:rPr>
        <w:t>,</w:t>
      </w:r>
      <w:r w:rsidR="007A3DD8" w:rsidRPr="00C70209">
        <w:rPr>
          <w:lang w:eastAsia="en-GB"/>
        </w:rPr>
        <w:t xml:space="preserve"> and in subsets of patients in whom a different management strategy might be appropriate.</w:t>
      </w:r>
    </w:p>
    <w:p w14:paraId="658D3412" w14:textId="5B6F3C88" w:rsidR="0039722C" w:rsidRPr="00C70209" w:rsidRDefault="003D2EBB" w:rsidP="00B96330">
      <w:pPr>
        <w:rPr>
          <w:lang w:eastAsia="en-GB"/>
        </w:rPr>
      </w:pPr>
      <w:r w:rsidRPr="00C70209">
        <w:rPr>
          <w:lang w:eastAsia="en-GB"/>
        </w:rPr>
        <w:t>Six different populations were considered for this question: (1) preterm infants (</w:t>
      </w:r>
      <w:r w:rsidR="00E57E22" w:rsidRPr="00C70209">
        <w:rPr>
          <w:lang w:eastAsia="en-GB"/>
        </w:rPr>
        <w:t>&lt;</w:t>
      </w:r>
      <w:r w:rsidRPr="00C70209">
        <w:rPr>
          <w:lang w:eastAsia="en-GB"/>
        </w:rPr>
        <w:t>37 weeks gestational age); (2) infants (aged 0–23 months); (3) Children</w:t>
      </w:r>
      <w:r w:rsidR="00E57E22" w:rsidRPr="00C70209">
        <w:rPr>
          <w:lang w:eastAsia="en-GB"/>
        </w:rPr>
        <w:t xml:space="preserve"> and </w:t>
      </w:r>
      <w:r w:rsidRPr="00C70209">
        <w:rPr>
          <w:lang w:eastAsia="en-GB"/>
        </w:rPr>
        <w:t xml:space="preserve">adolescents (aged between 2 and 18 years); (4) medical </w:t>
      </w:r>
      <w:r w:rsidR="008A4D5E" w:rsidRPr="00C70209">
        <w:rPr>
          <w:lang w:eastAsia="en-GB"/>
        </w:rPr>
        <w:t xml:space="preserve">neonatal and paediatric </w:t>
      </w:r>
      <w:r w:rsidRPr="00C70209">
        <w:rPr>
          <w:lang w:eastAsia="en-GB"/>
        </w:rPr>
        <w:t xml:space="preserve">patients; (5) </w:t>
      </w:r>
      <w:r w:rsidR="008A4D5E" w:rsidRPr="00C70209">
        <w:rPr>
          <w:lang w:eastAsia="en-GB"/>
        </w:rPr>
        <w:t xml:space="preserve">neonatal and paediatric </w:t>
      </w:r>
      <w:r w:rsidRPr="00C70209">
        <w:rPr>
          <w:lang w:eastAsia="en-GB"/>
        </w:rPr>
        <w:t xml:space="preserve">patients requiring surgery; and (6) critically ill </w:t>
      </w:r>
      <w:r w:rsidR="008A4D5E" w:rsidRPr="00C70209">
        <w:rPr>
          <w:lang w:eastAsia="en-GB"/>
        </w:rPr>
        <w:t xml:space="preserve">neonatal and paediatric </w:t>
      </w:r>
      <w:r w:rsidRPr="00C70209">
        <w:rPr>
          <w:lang w:eastAsia="en-GB"/>
        </w:rPr>
        <w:t>patients.</w:t>
      </w:r>
    </w:p>
    <w:p w14:paraId="7513935E" w14:textId="21F5A218" w:rsidR="00E1671D" w:rsidRPr="00C70209" w:rsidRDefault="00E1671D" w:rsidP="00932272">
      <w:pPr>
        <w:pStyle w:val="Heading3"/>
      </w:pPr>
      <w:bookmarkStart w:id="209" w:name="_Ref424130900"/>
      <w:bookmarkStart w:id="210" w:name="_Ref424130911"/>
      <w:bookmarkStart w:id="211" w:name="_Toc427746840"/>
      <w:bookmarkEnd w:id="204"/>
      <w:bookmarkEnd w:id="205"/>
      <w:bookmarkEnd w:id="206"/>
      <w:bookmarkEnd w:id="207"/>
      <w:r w:rsidRPr="00C70209">
        <w:t>Methods</w:t>
      </w:r>
      <w:bookmarkEnd w:id="209"/>
      <w:bookmarkEnd w:id="210"/>
      <w:bookmarkEnd w:id="211"/>
    </w:p>
    <w:p w14:paraId="0B096E85" w14:textId="7FEEA161" w:rsidR="00496CA3" w:rsidRPr="00C70209" w:rsidRDefault="00E57E22" w:rsidP="0067466B">
      <w:pPr>
        <w:rPr>
          <w:lang w:eastAsia="en-GB"/>
        </w:rPr>
      </w:pPr>
      <w:r w:rsidRPr="00C70209">
        <w:rPr>
          <w:lang w:eastAsia="en-GB"/>
        </w:rPr>
        <w:t>T</w:t>
      </w:r>
      <w:r w:rsidR="00E1671D" w:rsidRPr="00C70209">
        <w:rPr>
          <w:lang w:eastAsia="en-GB"/>
        </w:rPr>
        <w:t xml:space="preserve">wo comparisons </w:t>
      </w:r>
      <w:r w:rsidRPr="00C70209">
        <w:rPr>
          <w:lang w:eastAsia="en-GB"/>
        </w:rPr>
        <w:t xml:space="preserve">were </w:t>
      </w:r>
      <w:r w:rsidR="00E1671D" w:rsidRPr="00C70209">
        <w:rPr>
          <w:lang w:eastAsia="en-GB"/>
        </w:rPr>
        <w:t>assessed for this review:</w:t>
      </w:r>
      <w:r w:rsidR="0007185E" w:rsidRPr="00C70209">
        <w:rPr>
          <w:lang w:eastAsia="en-GB"/>
        </w:rPr>
        <w:t xml:space="preserve"> </w:t>
      </w:r>
      <w:r w:rsidR="00D934FA" w:rsidRPr="00C70209">
        <w:rPr>
          <w:lang w:eastAsia="en-GB"/>
        </w:rPr>
        <w:t xml:space="preserve">(1) </w:t>
      </w:r>
      <w:r w:rsidR="0007185E" w:rsidRPr="00C70209">
        <w:rPr>
          <w:lang w:eastAsia="en-GB"/>
        </w:rPr>
        <w:t>RBC</w:t>
      </w:r>
      <w:r w:rsidR="00E1671D" w:rsidRPr="00C70209">
        <w:rPr>
          <w:lang w:eastAsia="en-GB"/>
        </w:rPr>
        <w:t xml:space="preserve"> transfusion </w:t>
      </w:r>
      <w:r w:rsidR="00B96330" w:rsidRPr="00C70209">
        <w:rPr>
          <w:lang w:eastAsia="en-GB"/>
        </w:rPr>
        <w:t xml:space="preserve">compared </w:t>
      </w:r>
      <w:r w:rsidR="00F4446E" w:rsidRPr="00C70209">
        <w:rPr>
          <w:lang w:eastAsia="en-GB"/>
        </w:rPr>
        <w:t>with</w:t>
      </w:r>
      <w:r w:rsidR="00B96330" w:rsidRPr="00C70209">
        <w:rPr>
          <w:lang w:eastAsia="en-GB"/>
        </w:rPr>
        <w:t xml:space="preserve"> </w:t>
      </w:r>
      <w:r w:rsidR="00E1671D" w:rsidRPr="00C70209">
        <w:rPr>
          <w:lang w:eastAsia="en-GB"/>
        </w:rPr>
        <w:t xml:space="preserve">no transfusion (or alternative </w:t>
      </w:r>
      <w:r w:rsidR="0007185E" w:rsidRPr="00C70209">
        <w:rPr>
          <w:lang w:eastAsia="en-GB"/>
        </w:rPr>
        <w:t xml:space="preserve">RBC </w:t>
      </w:r>
      <w:r w:rsidR="00E1671D" w:rsidRPr="00C70209">
        <w:rPr>
          <w:lang w:eastAsia="en-GB"/>
        </w:rPr>
        <w:t xml:space="preserve">transfusion dose); and </w:t>
      </w:r>
      <w:r w:rsidR="00D934FA" w:rsidRPr="00C70209">
        <w:rPr>
          <w:lang w:eastAsia="en-GB"/>
        </w:rPr>
        <w:t xml:space="preserve">(2) </w:t>
      </w:r>
      <w:r w:rsidR="00E1671D" w:rsidRPr="00C70209">
        <w:rPr>
          <w:lang w:eastAsia="en-GB"/>
        </w:rPr>
        <w:t xml:space="preserve">restrictive transfusion </w:t>
      </w:r>
      <w:r w:rsidR="00B96330" w:rsidRPr="00C70209">
        <w:rPr>
          <w:lang w:eastAsia="en-GB"/>
        </w:rPr>
        <w:t xml:space="preserve">compared </w:t>
      </w:r>
      <w:r w:rsidR="00F4446E" w:rsidRPr="00C70209">
        <w:rPr>
          <w:lang w:eastAsia="en-GB"/>
        </w:rPr>
        <w:t>with</w:t>
      </w:r>
      <w:r w:rsidR="00E1671D" w:rsidRPr="00C70209">
        <w:rPr>
          <w:lang w:eastAsia="en-GB"/>
        </w:rPr>
        <w:t xml:space="preserve"> liberal </w:t>
      </w:r>
      <w:r w:rsidR="00E40628" w:rsidRPr="00C70209">
        <w:rPr>
          <w:lang w:eastAsia="en-GB"/>
        </w:rPr>
        <w:t>transfusion</w:t>
      </w:r>
      <w:r w:rsidR="0007185E" w:rsidRPr="00C70209">
        <w:rPr>
          <w:lang w:eastAsia="en-GB"/>
        </w:rPr>
        <w:t xml:space="preserve"> </w:t>
      </w:r>
      <w:r w:rsidR="00A27DBD" w:rsidRPr="00C70209">
        <w:rPr>
          <w:lang w:eastAsia="en-GB"/>
        </w:rPr>
        <w:t>(</w:t>
      </w:r>
      <w:r w:rsidR="0007185E" w:rsidRPr="00C70209">
        <w:rPr>
          <w:lang w:eastAsia="en-GB"/>
        </w:rPr>
        <w:t>based on different transfusion triggers</w:t>
      </w:r>
      <w:r w:rsidR="00A27DBD" w:rsidRPr="00C70209">
        <w:rPr>
          <w:lang w:eastAsia="en-GB"/>
        </w:rPr>
        <w:t>)</w:t>
      </w:r>
      <w:r w:rsidR="009D6610" w:rsidRPr="00C70209">
        <w:rPr>
          <w:lang w:eastAsia="en-GB"/>
        </w:rPr>
        <w:t xml:space="preserve"> </w:t>
      </w:r>
      <w:r w:rsidR="009D6610" w:rsidRPr="00C70209">
        <w:t xml:space="preserve">(see </w:t>
      </w:r>
      <w:r w:rsidR="009D6610" w:rsidRPr="00C70209">
        <w:rPr>
          <w:b/>
        </w:rPr>
        <w:t xml:space="preserve">Section </w:t>
      </w:r>
      <w:r w:rsidR="009D6610" w:rsidRPr="00C70209">
        <w:rPr>
          <w:b/>
          <w:lang w:eastAsia="en-GB"/>
        </w:rPr>
        <w:fldChar w:fldCharType="begin"/>
      </w:r>
      <w:r w:rsidR="009D6610" w:rsidRPr="00C70209">
        <w:rPr>
          <w:b/>
          <w:lang w:eastAsia="en-GB"/>
        </w:rPr>
        <w:instrText xml:space="preserve"> REF _Ref424131191 \n \h  \* MERGEFORMAT </w:instrText>
      </w:r>
      <w:r w:rsidR="009D6610" w:rsidRPr="00C70209">
        <w:rPr>
          <w:b/>
          <w:lang w:eastAsia="en-GB"/>
        </w:rPr>
      </w:r>
      <w:r w:rsidR="009D6610" w:rsidRPr="00C70209">
        <w:rPr>
          <w:b/>
          <w:lang w:eastAsia="en-GB"/>
        </w:rPr>
        <w:fldChar w:fldCharType="separate"/>
      </w:r>
      <w:r w:rsidR="000F7A9B">
        <w:rPr>
          <w:b/>
          <w:lang w:eastAsia="en-GB"/>
        </w:rPr>
        <w:t>4.1</w:t>
      </w:r>
      <w:r w:rsidR="009D6610" w:rsidRPr="00C70209">
        <w:rPr>
          <w:b/>
          <w:lang w:eastAsia="en-GB"/>
        </w:rPr>
        <w:fldChar w:fldCharType="end"/>
      </w:r>
      <w:r w:rsidR="009D6610" w:rsidRPr="00C70209">
        <w:rPr>
          <w:lang w:eastAsia="en-GB"/>
        </w:rPr>
        <w:t>)</w:t>
      </w:r>
      <w:r w:rsidR="003D2EBB" w:rsidRPr="00C70209">
        <w:rPr>
          <w:lang w:eastAsia="en-GB"/>
        </w:rPr>
        <w:t>.</w:t>
      </w:r>
    </w:p>
    <w:p w14:paraId="03E1910D" w14:textId="77777777" w:rsidR="00E1671D" w:rsidRPr="00C70209" w:rsidRDefault="00E1671D" w:rsidP="00906FC3">
      <w:pPr>
        <w:pStyle w:val="Bulletintro"/>
        <w:rPr>
          <w:lang w:val="en-AU" w:eastAsia="en-GB"/>
        </w:rPr>
      </w:pPr>
      <w:r w:rsidRPr="00C70209">
        <w:rPr>
          <w:lang w:val="en-AU" w:eastAsia="en-GB"/>
        </w:rPr>
        <w:t>Because this is an intervention question, the levels of evidence are as follows:</w:t>
      </w:r>
    </w:p>
    <w:p w14:paraId="7F86640E" w14:textId="77777777" w:rsidR="00E1671D" w:rsidRPr="00C70209" w:rsidRDefault="00E1671D" w:rsidP="00130F03">
      <w:pPr>
        <w:pStyle w:val="Bullet6"/>
      </w:pPr>
      <w:r w:rsidRPr="00C70209">
        <w:t>Level I – a systematic review of two or more Level II studies</w:t>
      </w:r>
    </w:p>
    <w:p w14:paraId="61B96019" w14:textId="77777777" w:rsidR="00E1671D" w:rsidRPr="00C70209" w:rsidRDefault="00E1671D" w:rsidP="00130F03">
      <w:pPr>
        <w:pStyle w:val="Bullet6"/>
      </w:pPr>
      <w:r w:rsidRPr="00C70209">
        <w:t>Level II – an RCT</w:t>
      </w:r>
    </w:p>
    <w:p w14:paraId="1FA89865" w14:textId="77777777" w:rsidR="00E1671D" w:rsidRPr="00C70209" w:rsidRDefault="00E1671D" w:rsidP="00130F03">
      <w:pPr>
        <w:pStyle w:val="Bullet6"/>
      </w:pPr>
      <w:r w:rsidRPr="00C70209">
        <w:t>Level III–1 – a pseudo-RCT</w:t>
      </w:r>
    </w:p>
    <w:p w14:paraId="21EB1117" w14:textId="129A137F" w:rsidR="00E1671D" w:rsidRPr="00C70209" w:rsidRDefault="00E1671D" w:rsidP="00130F03">
      <w:pPr>
        <w:pStyle w:val="Bullet6"/>
      </w:pPr>
      <w:r w:rsidRPr="00C70209">
        <w:t>Level III–2 – a comparative study with concurrent controls (including non-randomised, experimental trials, cohort studies, case</w:t>
      </w:r>
      <w:r w:rsidR="00E57E22" w:rsidRPr="00C70209">
        <w:t>–</w:t>
      </w:r>
      <w:r w:rsidRPr="00C70209">
        <w:t>control studies and interrupted time series with a control group)</w:t>
      </w:r>
    </w:p>
    <w:p w14:paraId="51FB7440" w14:textId="3BEA9F9E" w:rsidR="00BA16A6" w:rsidRPr="00C70209" w:rsidRDefault="00E1671D" w:rsidP="00130F03">
      <w:pPr>
        <w:pStyle w:val="Bullet6"/>
      </w:pPr>
      <w:r w:rsidRPr="00C70209">
        <w:t xml:space="preserve">Level III–3 – a comparative study without concurrent controls (including historical control studies, two or more </w:t>
      </w:r>
      <w:r w:rsidR="00E57E22" w:rsidRPr="00C70209">
        <w:t>single-</w:t>
      </w:r>
      <w:r w:rsidRPr="00C70209">
        <w:t xml:space="preserve">arm studies, </w:t>
      </w:r>
      <w:r w:rsidR="00E57E22" w:rsidRPr="00C70209">
        <w:t xml:space="preserve">and </w:t>
      </w:r>
      <w:r w:rsidRPr="00C70209">
        <w:t>interrupted time series without a parallel control group)</w:t>
      </w:r>
    </w:p>
    <w:p w14:paraId="36A78D5F" w14:textId="32FA37E2" w:rsidR="00E1671D" w:rsidRPr="00C70209" w:rsidRDefault="00E1671D" w:rsidP="00130F03">
      <w:pPr>
        <w:pStyle w:val="Bullet6"/>
      </w:pPr>
      <w:r w:rsidRPr="00C70209">
        <w:t>Level IV – case series with either post-test</w:t>
      </w:r>
      <w:r w:rsidR="00E57E22" w:rsidRPr="00C70209">
        <w:t>,</w:t>
      </w:r>
      <w:r w:rsidRPr="00C70209">
        <w:t xml:space="preserve"> or pre-test</w:t>
      </w:r>
      <w:r w:rsidR="00E57E22" w:rsidRPr="00C70209">
        <w:t xml:space="preserve"> and </w:t>
      </w:r>
      <w:r w:rsidRPr="00C70209">
        <w:t>post-test outcomes.</w:t>
      </w:r>
    </w:p>
    <w:p w14:paraId="54E75259" w14:textId="487F7EB9" w:rsidR="00E1671D" w:rsidRPr="00C70209" w:rsidRDefault="00E1671D" w:rsidP="00D934FA">
      <w:r w:rsidRPr="00C70209">
        <w:rPr>
          <w:lang w:eastAsia="en-GB"/>
        </w:rPr>
        <w:t xml:space="preserve">For the purposes of this review, a systematic review of Level III–2 or Level III–3 evidence was classified as Level III </w:t>
      </w:r>
      <w:r w:rsidRPr="00C70209">
        <w:t>evidence</w:t>
      </w:r>
      <w:r w:rsidRPr="00C70209">
        <w:rPr>
          <w:lang w:eastAsia="en-GB"/>
        </w:rPr>
        <w:t>.</w:t>
      </w:r>
    </w:p>
    <w:p w14:paraId="494EFC32" w14:textId="5E2D542D" w:rsidR="00D934FA" w:rsidRPr="00C70209" w:rsidRDefault="00D934FA" w:rsidP="00906FC3">
      <w:pPr>
        <w:pStyle w:val="BodyText"/>
      </w:pPr>
      <w:r w:rsidRPr="00C70209" w:rsidDel="00C87406">
        <w:rPr>
          <w:lang w:eastAsia="en-GB"/>
        </w:rPr>
        <w:t>For this question, the evidence was limited to studies published after 1995.</w:t>
      </w:r>
      <w:r w:rsidRPr="00C70209">
        <w:rPr>
          <w:lang w:eastAsia="en-GB"/>
        </w:rPr>
        <w:t xml:space="preserve"> </w:t>
      </w:r>
      <w:r w:rsidRPr="00C70209" w:rsidDel="00F74909">
        <w:t xml:space="preserve">Articles published </w:t>
      </w:r>
      <w:r w:rsidR="00E57E22" w:rsidRPr="00C70209">
        <w:t>before</w:t>
      </w:r>
      <w:r w:rsidRPr="00C70209" w:rsidDel="00F74909">
        <w:t xml:space="preserve"> 1995 that had been included in a Level I study were included. A search of lower level evidence was only conducted for primary outcomes not addressed in higher level evidence</w:t>
      </w:r>
      <w:r w:rsidR="009D6610" w:rsidRPr="00C70209">
        <w:t xml:space="preserve"> </w:t>
      </w:r>
      <w:r w:rsidR="009D6610" w:rsidRPr="00C70209">
        <w:rPr>
          <w:lang w:eastAsia="en-GB"/>
        </w:rPr>
        <w:t xml:space="preserve">(see </w:t>
      </w:r>
      <w:r w:rsidR="009D6610" w:rsidRPr="00C70209">
        <w:rPr>
          <w:b/>
          <w:lang w:eastAsia="en-GB"/>
        </w:rPr>
        <w:t xml:space="preserve">Section </w:t>
      </w:r>
      <w:r w:rsidR="009D6610" w:rsidRPr="00C70209">
        <w:rPr>
          <w:b/>
          <w:lang w:eastAsia="en-GB"/>
        </w:rPr>
        <w:fldChar w:fldCharType="begin"/>
      </w:r>
      <w:r w:rsidR="009D6610" w:rsidRPr="00C70209">
        <w:rPr>
          <w:b/>
          <w:lang w:eastAsia="en-GB"/>
        </w:rPr>
        <w:instrText xml:space="preserve"> REF _Ref425415771 \r \h  \* MERGEFORMAT </w:instrText>
      </w:r>
      <w:r w:rsidR="009D6610" w:rsidRPr="00C70209">
        <w:rPr>
          <w:b/>
          <w:lang w:eastAsia="en-GB"/>
        </w:rPr>
      </w:r>
      <w:r w:rsidR="009D6610" w:rsidRPr="00C70209">
        <w:rPr>
          <w:b/>
          <w:lang w:eastAsia="en-GB"/>
        </w:rPr>
        <w:fldChar w:fldCharType="separate"/>
      </w:r>
      <w:r w:rsidR="000F7A9B">
        <w:rPr>
          <w:b/>
          <w:lang w:eastAsia="en-GB"/>
        </w:rPr>
        <w:t>2.3</w:t>
      </w:r>
      <w:r w:rsidR="009D6610" w:rsidRPr="00C70209">
        <w:rPr>
          <w:b/>
          <w:lang w:eastAsia="en-GB"/>
        </w:rPr>
        <w:fldChar w:fldCharType="end"/>
      </w:r>
      <w:r w:rsidR="009D6610" w:rsidRPr="00C70209">
        <w:rPr>
          <w:lang w:eastAsia="en-GB"/>
        </w:rPr>
        <w:t>)</w:t>
      </w:r>
      <w:r w:rsidRPr="00C70209" w:rsidDel="00F74909">
        <w:t>. Secondary outcomes were extracted from studies that reported one or more primary outcomes.</w:t>
      </w:r>
    </w:p>
    <w:p w14:paraId="762DD829" w14:textId="0C031B71" w:rsidR="008A240E" w:rsidRPr="00C70209" w:rsidRDefault="00DC1E2F" w:rsidP="008A240E">
      <w:pPr>
        <w:rPr>
          <w:lang w:eastAsia="en-GB"/>
        </w:rPr>
      </w:pPr>
      <w:r w:rsidRPr="00C70209">
        <w:rPr>
          <w:lang w:eastAsia="en-GB"/>
        </w:rPr>
        <w:t>For the first comparison</w:t>
      </w:r>
      <w:r w:rsidR="00C87406" w:rsidRPr="00C70209">
        <w:rPr>
          <w:lang w:eastAsia="en-GB"/>
        </w:rPr>
        <w:t xml:space="preserve"> (</w:t>
      </w:r>
      <w:r w:rsidRPr="00C70209">
        <w:rPr>
          <w:lang w:eastAsia="en-GB"/>
        </w:rPr>
        <w:t xml:space="preserve">RBC transfusion </w:t>
      </w:r>
      <w:r w:rsidR="00C87406" w:rsidRPr="00C70209">
        <w:rPr>
          <w:lang w:eastAsia="en-GB"/>
        </w:rPr>
        <w:t xml:space="preserve">compared </w:t>
      </w:r>
      <w:r w:rsidR="00F4446E" w:rsidRPr="00C70209">
        <w:rPr>
          <w:lang w:eastAsia="en-GB"/>
        </w:rPr>
        <w:t>with</w:t>
      </w:r>
      <w:r w:rsidR="00C87406" w:rsidRPr="00C70209">
        <w:rPr>
          <w:lang w:eastAsia="en-GB"/>
        </w:rPr>
        <w:t xml:space="preserve"> </w:t>
      </w:r>
      <w:r w:rsidRPr="00C70209">
        <w:rPr>
          <w:lang w:eastAsia="en-GB"/>
        </w:rPr>
        <w:t>no transfusion</w:t>
      </w:r>
      <w:r w:rsidR="00C87406" w:rsidRPr="00C70209">
        <w:rPr>
          <w:lang w:eastAsia="en-GB"/>
        </w:rPr>
        <w:t xml:space="preserve">), we considered </w:t>
      </w:r>
      <w:r w:rsidRPr="00C70209">
        <w:rPr>
          <w:lang w:eastAsia="en-GB"/>
        </w:rPr>
        <w:t>Level III</w:t>
      </w:r>
      <w:r w:rsidR="00E64EC2" w:rsidRPr="00C70209">
        <w:rPr>
          <w:lang w:eastAsia="en-GB"/>
        </w:rPr>
        <w:t>–2</w:t>
      </w:r>
      <w:r w:rsidR="00B96330" w:rsidRPr="00C70209">
        <w:rPr>
          <w:lang w:eastAsia="en-GB"/>
        </w:rPr>
        <w:t xml:space="preserve"> evidence</w:t>
      </w:r>
      <w:r w:rsidRPr="00C70209">
        <w:rPr>
          <w:lang w:eastAsia="en-GB"/>
        </w:rPr>
        <w:t xml:space="preserve"> or higher. </w:t>
      </w:r>
      <w:r w:rsidR="00C87406" w:rsidRPr="00C70209">
        <w:rPr>
          <w:lang w:eastAsia="en-GB"/>
        </w:rPr>
        <w:t>Only Level III</w:t>
      </w:r>
      <w:r w:rsidR="00E64EC2" w:rsidRPr="00C70209">
        <w:rPr>
          <w:lang w:eastAsia="en-GB"/>
        </w:rPr>
        <w:t>–2</w:t>
      </w:r>
      <w:r w:rsidR="00C87406" w:rsidRPr="00C70209">
        <w:rPr>
          <w:lang w:eastAsia="en-GB"/>
        </w:rPr>
        <w:t xml:space="preserve"> studies that </w:t>
      </w:r>
      <w:r w:rsidR="00926E69" w:rsidRPr="00C70209">
        <w:rPr>
          <w:lang w:eastAsia="en-GB"/>
        </w:rPr>
        <w:t xml:space="preserve">included at least 100 subjects and were </w:t>
      </w:r>
      <w:r w:rsidR="00C87406" w:rsidRPr="00C70209">
        <w:rPr>
          <w:lang w:eastAsia="en-GB"/>
        </w:rPr>
        <w:t>adjusted for potential confounding variables</w:t>
      </w:r>
      <w:r w:rsidR="00F74909" w:rsidRPr="00C70209">
        <w:rPr>
          <w:lang w:eastAsia="en-GB"/>
        </w:rPr>
        <w:t xml:space="preserve"> </w:t>
      </w:r>
      <w:r w:rsidR="00926E69" w:rsidRPr="00C70209">
        <w:rPr>
          <w:lang w:eastAsia="en-GB"/>
        </w:rPr>
        <w:t>were considered</w:t>
      </w:r>
      <w:r w:rsidRPr="00C70209">
        <w:rPr>
          <w:lang w:eastAsia="en-GB"/>
        </w:rPr>
        <w:t xml:space="preserve">. </w:t>
      </w:r>
      <w:r w:rsidR="00D934FA" w:rsidRPr="00C70209">
        <w:t xml:space="preserve">Although the results of these adjusted Level III studies can indicate whether or not RBC transfusions are an independent risk factor for specific outcomes, they do not prove that RBC transfusions </w:t>
      </w:r>
      <w:r w:rsidR="00D934FA" w:rsidRPr="00C70209">
        <w:rPr>
          <w:i/>
        </w:rPr>
        <w:t>cause</w:t>
      </w:r>
      <w:r w:rsidR="00D934FA" w:rsidRPr="00C70209">
        <w:t xml:space="preserve"> these outcomes. This is because </w:t>
      </w:r>
      <w:r w:rsidR="00D934FA" w:rsidRPr="00C70209">
        <w:rPr>
          <w:lang w:eastAsia="en-GB"/>
        </w:rPr>
        <w:t>p</w:t>
      </w:r>
      <w:r w:rsidR="00D934FA" w:rsidRPr="00C70209">
        <w:t xml:space="preserve">roof of causation can only be determined using </w:t>
      </w:r>
      <w:r w:rsidR="00E57E22" w:rsidRPr="00C70209">
        <w:t>an RCT</w:t>
      </w:r>
      <w:r w:rsidR="00D934FA" w:rsidRPr="00C70209">
        <w:t xml:space="preserve">. </w:t>
      </w:r>
      <w:r w:rsidRPr="00C70209">
        <w:rPr>
          <w:lang w:eastAsia="en-GB"/>
        </w:rPr>
        <w:t>For the second comparison</w:t>
      </w:r>
      <w:r w:rsidR="00C87406" w:rsidRPr="00C70209">
        <w:rPr>
          <w:lang w:eastAsia="en-GB"/>
        </w:rPr>
        <w:t xml:space="preserve"> (</w:t>
      </w:r>
      <w:r w:rsidRPr="00C70209">
        <w:rPr>
          <w:lang w:eastAsia="en-GB"/>
        </w:rPr>
        <w:t xml:space="preserve">restrictive transfusion </w:t>
      </w:r>
      <w:r w:rsidR="00F74909" w:rsidRPr="00C70209">
        <w:rPr>
          <w:lang w:eastAsia="en-GB"/>
        </w:rPr>
        <w:t>compared</w:t>
      </w:r>
      <w:r w:rsidR="00F4446E" w:rsidRPr="00C70209">
        <w:rPr>
          <w:lang w:eastAsia="en-GB"/>
        </w:rPr>
        <w:t xml:space="preserve"> with</w:t>
      </w:r>
      <w:r w:rsidR="00F74909" w:rsidRPr="00C70209">
        <w:rPr>
          <w:lang w:eastAsia="en-GB"/>
        </w:rPr>
        <w:t xml:space="preserve"> </w:t>
      </w:r>
      <w:r w:rsidRPr="00C70209">
        <w:rPr>
          <w:lang w:eastAsia="en-GB"/>
        </w:rPr>
        <w:t>liberal transfusion</w:t>
      </w:r>
      <w:r w:rsidR="00F74909" w:rsidRPr="00C70209">
        <w:rPr>
          <w:lang w:eastAsia="en-GB"/>
        </w:rPr>
        <w:t>)</w:t>
      </w:r>
      <w:r w:rsidRPr="00C70209">
        <w:rPr>
          <w:lang w:eastAsia="en-GB"/>
        </w:rPr>
        <w:t xml:space="preserve">, </w:t>
      </w:r>
      <w:r w:rsidR="00F74909" w:rsidRPr="00C70209">
        <w:rPr>
          <w:lang w:eastAsia="en-GB"/>
        </w:rPr>
        <w:t xml:space="preserve">Level I and </w:t>
      </w:r>
      <w:r w:rsidRPr="00C70209">
        <w:rPr>
          <w:lang w:eastAsia="en-GB"/>
        </w:rPr>
        <w:t>Level II</w:t>
      </w:r>
      <w:r w:rsidR="00F74909" w:rsidRPr="00C70209">
        <w:rPr>
          <w:lang w:eastAsia="en-GB"/>
        </w:rPr>
        <w:t xml:space="preserve"> evidence were considered</w:t>
      </w:r>
      <w:r w:rsidRPr="00C70209">
        <w:rPr>
          <w:lang w:eastAsia="en-GB"/>
        </w:rPr>
        <w:t>.</w:t>
      </w:r>
    </w:p>
    <w:p w14:paraId="57CAA078" w14:textId="6E407066" w:rsidR="00A377CE" w:rsidRPr="00C70209" w:rsidRDefault="00A377CE" w:rsidP="009946F6">
      <w:pPr>
        <w:pStyle w:val="BodyText"/>
      </w:pPr>
      <w:r w:rsidRPr="00C70209">
        <w:t xml:space="preserve">Overall, </w:t>
      </w:r>
      <w:r w:rsidR="008A240E" w:rsidRPr="00C70209">
        <w:t>nine</w:t>
      </w:r>
      <w:r w:rsidRPr="00C70209">
        <w:t xml:space="preserve"> Level I studies</w:t>
      </w:r>
      <w:r w:rsidR="008A240E" w:rsidRPr="00C70209">
        <w:t xml:space="preserve"> that included seven Level II studies relevant to our research question</w:t>
      </w:r>
      <w:r w:rsidRPr="00C70209">
        <w:t xml:space="preserve">, </w:t>
      </w:r>
      <w:r w:rsidR="008A240E" w:rsidRPr="00C70209">
        <w:t>four</w:t>
      </w:r>
      <w:r w:rsidRPr="00C70209">
        <w:t xml:space="preserve"> </w:t>
      </w:r>
      <w:r w:rsidR="008A240E" w:rsidRPr="00C70209">
        <w:t xml:space="preserve">additional </w:t>
      </w:r>
      <w:r w:rsidRPr="00C70209">
        <w:t>Level II studies</w:t>
      </w:r>
      <w:r w:rsidR="008A240E" w:rsidRPr="00C70209">
        <w:t>,</w:t>
      </w:r>
      <w:r w:rsidRPr="00C70209">
        <w:t xml:space="preserve"> </w:t>
      </w:r>
      <w:r w:rsidR="008A240E" w:rsidRPr="00C70209">
        <w:t>20</w:t>
      </w:r>
      <w:r w:rsidRPr="00C70209">
        <w:t xml:space="preserve"> Level III</w:t>
      </w:r>
      <w:r w:rsidR="00E64EC2" w:rsidRPr="00C70209">
        <w:t>–2</w:t>
      </w:r>
      <w:r w:rsidRPr="00C70209">
        <w:t xml:space="preserve"> studies</w:t>
      </w:r>
      <w:r w:rsidR="008A240E" w:rsidRPr="00C70209">
        <w:t>, and two systematic reviews of Level III studies</w:t>
      </w:r>
      <w:r w:rsidRPr="00C70209">
        <w:t xml:space="preserve"> </w:t>
      </w:r>
      <w:r w:rsidR="002C4BAF" w:rsidRPr="00C70209">
        <w:t xml:space="preserve">were </w:t>
      </w:r>
      <w:r w:rsidRPr="00C70209">
        <w:t xml:space="preserve">identified in the systematic review and </w:t>
      </w:r>
      <w:r w:rsidR="00E57E22" w:rsidRPr="00C70209">
        <w:t>hand-</w:t>
      </w:r>
      <w:r w:rsidRPr="00C70209">
        <w:t>searching process that evaluated the use of RBC transfusion</w:t>
      </w:r>
      <w:r w:rsidR="00D934FA" w:rsidRPr="00C70209">
        <w:t>s</w:t>
      </w:r>
      <w:r w:rsidRPr="00C70209">
        <w:t xml:space="preserve"> in </w:t>
      </w:r>
      <w:r w:rsidR="008A4D5E" w:rsidRPr="00C70209">
        <w:rPr>
          <w:lang w:eastAsia="en-GB"/>
        </w:rPr>
        <w:t xml:space="preserve">neonatal </w:t>
      </w:r>
      <w:r w:rsidR="000F045E" w:rsidRPr="00C70209">
        <w:rPr>
          <w:lang w:eastAsia="en-GB"/>
        </w:rPr>
        <w:t>and/or</w:t>
      </w:r>
      <w:r w:rsidR="008A4D5E" w:rsidRPr="00C70209">
        <w:rPr>
          <w:lang w:eastAsia="en-GB"/>
        </w:rPr>
        <w:t xml:space="preserve"> paediatric </w:t>
      </w:r>
      <w:r w:rsidRPr="00C70209">
        <w:t>patients</w:t>
      </w:r>
      <w:r w:rsidR="00E57E22" w:rsidRPr="00C70209">
        <w:t>,</w:t>
      </w:r>
      <w:r w:rsidRPr="00C70209">
        <w:t xml:space="preserve"> and reported outcomes relevant to our research questions (see </w:t>
      </w:r>
      <w:r w:rsidRPr="00C70209">
        <w:rPr>
          <w:b/>
        </w:rPr>
        <w:t>Appendix C, Volume 2</w:t>
      </w:r>
      <w:r w:rsidRPr="00C70209">
        <w:t>).</w:t>
      </w:r>
    </w:p>
    <w:p w14:paraId="137AF3F0" w14:textId="77777777" w:rsidR="00BC1EA0" w:rsidRPr="00C70209" w:rsidRDefault="00926E69" w:rsidP="009946F6">
      <w:pPr>
        <w:pStyle w:val="BodyText"/>
      </w:pPr>
      <w:r w:rsidRPr="00C70209">
        <w:t>There was no</w:t>
      </w:r>
      <w:r w:rsidR="00E1671D" w:rsidRPr="00C70209">
        <w:t xml:space="preserve"> literature s</w:t>
      </w:r>
      <w:r w:rsidRPr="00C70209">
        <w:t xml:space="preserve">pecifically pertaining to </w:t>
      </w:r>
      <w:r w:rsidR="00E1671D" w:rsidRPr="00C70209">
        <w:t>Australia’s Aboriginal and Torres Strait Islander peoples relevant to this research question.</w:t>
      </w:r>
      <w:bookmarkStart w:id="212" w:name="_Toc268514111"/>
      <w:bookmarkStart w:id="213" w:name="_Toc372020857"/>
    </w:p>
    <w:p w14:paraId="6EECF794" w14:textId="3924FBA8" w:rsidR="003363BE" w:rsidRPr="00C70209" w:rsidRDefault="00D934FA" w:rsidP="008D6C15">
      <w:pPr>
        <w:pStyle w:val="Heading3"/>
      </w:pPr>
      <w:bookmarkStart w:id="214" w:name="_Toc427746841"/>
      <w:bookmarkEnd w:id="212"/>
      <w:bookmarkEnd w:id="213"/>
      <w:r w:rsidRPr="00C70209">
        <w:t>P</w:t>
      </w:r>
      <w:r w:rsidR="00DE623D" w:rsidRPr="00C70209">
        <w:t>reterm</w:t>
      </w:r>
      <w:r w:rsidR="008D6C15" w:rsidRPr="00C70209">
        <w:t xml:space="preserve"> and low birth weight</w:t>
      </w:r>
      <w:r w:rsidR="00DE623D" w:rsidRPr="00C70209">
        <w:t xml:space="preserve"> infants</w:t>
      </w:r>
      <w:bookmarkEnd w:id="214"/>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138FC" w:rsidRPr="00C70209" w14:paraId="79990889"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6CD32028" w14:textId="3C08939A" w:rsidR="00E138FC" w:rsidRPr="00C70209" w:rsidRDefault="00E138FC" w:rsidP="00745307">
            <w:pPr>
              <w:pStyle w:val="PP-heading"/>
            </w:pPr>
            <w:r w:rsidRPr="00C70209">
              <w:t xml:space="preserve">Evidence statements – </w:t>
            </w:r>
            <w:r w:rsidR="00745307" w:rsidRPr="00C70209">
              <w:t>preterm and low birth weight infants (RBC</w:t>
            </w:r>
            <w:r w:rsidRPr="00C70209">
              <w:t xml:space="preserve"> transfusion</w:t>
            </w:r>
            <w:r w:rsidR="00745307" w:rsidRPr="00C70209">
              <w: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A858195" w14:textId="77777777" w:rsidR="00E138FC" w:rsidRPr="00C70209" w:rsidRDefault="00E138FC" w:rsidP="009D7655">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EC93646" w14:textId="77777777" w:rsidR="00E138FC" w:rsidRPr="00C70209" w:rsidRDefault="00E138FC" w:rsidP="009D7655">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8341317" w14:textId="77777777" w:rsidR="00E138FC" w:rsidRPr="00C70209" w:rsidRDefault="00E138FC" w:rsidP="009D7655">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0CD3657" w14:textId="77777777" w:rsidR="00E138FC" w:rsidRPr="00C70209" w:rsidRDefault="00E138FC" w:rsidP="009D7655">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BAA9168" w14:textId="77777777" w:rsidR="00E138FC" w:rsidRPr="00C70209" w:rsidRDefault="00E138FC" w:rsidP="009D7655">
            <w:pPr>
              <w:ind w:left="113" w:right="113"/>
              <w:jc w:val="center"/>
              <w:rPr>
                <w:b/>
              </w:rPr>
            </w:pPr>
            <w:r w:rsidRPr="00C70209">
              <w:rPr>
                <w:b/>
              </w:rPr>
              <w:t>Applicability</w:t>
            </w:r>
          </w:p>
        </w:tc>
      </w:tr>
      <w:tr w:rsidR="00E138FC" w:rsidRPr="00C70209" w14:paraId="00EF6710" w14:textId="77777777" w:rsidTr="006C3E38">
        <w:trPr>
          <w:cantSplit/>
        </w:trPr>
        <w:tc>
          <w:tcPr>
            <w:tcW w:w="851" w:type="dxa"/>
          </w:tcPr>
          <w:p w14:paraId="7EE97417" w14:textId="77777777" w:rsidR="00E138FC" w:rsidRPr="00C70209" w:rsidRDefault="00E138FC" w:rsidP="00E138FC">
            <w:pPr>
              <w:pStyle w:val="Tabletextnoindent"/>
            </w:pPr>
          </w:p>
        </w:tc>
        <w:tc>
          <w:tcPr>
            <w:tcW w:w="3750" w:type="dxa"/>
          </w:tcPr>
          <w:p w14:paraId="5D178E04" w14:textId="77777777" w:rsidR="00E138FC" w:rsidRPr="00C70209" w:rsidRDefault="00E138FC" w:rsidP="00E138FC">
            <w:pPr>
              <w:pStyle w:val="ES-table"/>
            </w:pPr>
            <w:r w:rsidRPr="00C70209">
              <w:t>In very low birth weight infants (</w:t>
            </w:r>
            <w:r w:rsidRPr="00C70209">
              <w:rPr>
                <w:i/>
              </w:rPr>
              <w:t>&lt;</w:t>
            </w:r>
            <w:r w:rsidRPr="00C70209">
              <w:t>1500 g), the effect of RBC transfusion compared with no transfusion on mortality is uncertain.</w:t>
            </w:r>
          </w:p>
          <w:p w14:paraId="6BB00C70" w14:textId="77777777" w:rsidR="00E138FC" w:rsidRPr="00C70209" w:rsidRDefault="00E138FC" w:rsidP="00E138FC">
            <w:pPr>
              <w:pStyle w:val="ES-notes"/>
            </w:pPr>
            <w:r w:rsidRPr="00C70209">
              <w:t>(See evidence matrix D1.A in Volume 2 of the technical report.)</w:t>
            </w:r>
          </w:p>
        </w:tc>
        <w:tc>
          <w:tcPr>
            <w:tcW w:w="809" w:type="dxa"/>
          </w:tcPr>
          <w:p w14:paraId="5BDA0E7C" w14:textId="77777777" w:rsidR="00E138FC" w:rsidRPr="00C70209" w:rsidRDefault="00E138FC" w:rsidP="009D7655">
            <w:pPr>
              <w:pStyle w:val="T-ABCD"/>
            </w:pPr>
            <w:r w:rsidRPr="00C70209">
              <w:sym w:font="Symbol" w:char="F0D6"/>
            </w:r>
          </w:p>
        </w:tc>
        <w:tc>
          <w:tcPr>
            <w:tcW w:w="809" w:type="dxa"/>
          </w:tcPr>
          <w:p w14:paraId="576A972B" w14:textId="77777777" w:rsidR="00E138FC" w:rsidRPr="00C70209" w:rsidRDefault="00E138FC" w:rsidP="009D7655">
            <w:pPr>
              <w:pStyle w:val="T-ABCD"/>
            </w:pPr>
            <w:r w:rsidRPr="00C70209">
              <w:t>NA</w:t>
            </w:r>
          </w:p>
        </w:tc>
        <w:tc>
          <w:tcPr>
            <w:tcW w:w="809" w:type="dxa"/>
          </w:tcPr>
          <w:p w14:paraId="2F362A95" w14:textId="77777777" w:rsidR="00E138FC" w:rsidRPr="00C70209" w:rsidRDefault="00E138FC" w:rsidP="009D7655">
            <w:pPr>
              <w:pStyle w:val="T-ABCD"/>
            </w:pPr>
            <w:r w:rsidRPr="00C70209">
              <w:sym w:font="Symbol" w:char="F0D6"/>
            </w:r>
          </w:p>
        </w:tc>
        <w:tc>
          <w:tcPr>
            <w:tcW w:w="809" w:type="dxa"/>
          </w:tcPr>
          <w:p w14:paraId="4C0C676D"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12E89D83" w14:textId="77777777" w:rsidR="00E138FC" w:rsidRPr="00C70209" w:rsidRDefault="00E138FC" w:rsidP="009D7655">
            <w:pPr>
              <w:pStyle w:val="T-ABCD"/>
            </w:pPr>
            <w:r w:rsidRPr="00C70209">
              <w:sym w:font="Symbol" w:char="F0D6"/>
            </w:r>
          </w:p>
        </w:tc>
      </w:tr>
      <w:tr w:rsidR="00E138FC" w:rsidRPr="00C70209" w14:paraId="7626D0E8" w14:textId="77777777" w:rsidTr="006C3E38">
        <w:trPr>
          <w:cantSplit/>
        </w:trPr>
        <w:tc>
          <w:tcPr>
            <w:tcW w:w="851" w:type="dxa"/>
          </w:tcPr>
          <w:p w14:paraId="7B517453" w14:textId="77777777" w:rsidR="00E138FC" w:rsidRPr="00C70209" w:rsidRDefault="00E138FC" w:rsidP="00E138FC">
            <w:pPr>
              <w:pStyle w:val="Tabletextnoindent"/>
            </w:pPr>
          </w:p>
        </w:tc>
        <w:tc>
          <w:tcPr>
            <w:tcW w:w="3750" w:type="dxa"/>
          </w:tcPr>
          <w:p w14:paraId="7EE89819" w14:textId="0182DC19" w:rsidR="00E138FC" w:rsidRPr="00C70209" w:rsidRDefault="00E138FC" w:rsidP="008E4141">
            <w:pPr>
              <w:pStyle w:val="ES-table"/>
            </w:pPr>
            <w:r w:rsidRPr="00C70209">
              <w:t>In preterm infants, the effect of RBC transfusion compared with no transfusion on a composite of mortality and severe morbidity is unknown.</w:t>
            </w:r>
          </w:p>
        </w:tc>
        <w:tc>
          <w:tcPr>
            <w:tcW w:w="809" w:type="dxa"/>
          </w:tcPr>
          <w:p w14:paraId="3C1FFDBB" w14:textId="77777777" w:rsidR="00E138FC" w:rsidRPr="00C70209" w:rsidRDefault="00E138FC" w:rsidP="009D7655">
            <w:pPr>
              <w:pStyle w:val="T-ABCD"/>
            </w:pPr>
            <w:r w:rsidRPr="00C70209">
              <w:t>NA</w:t>
            </w:r>
          </w:p>
        </w:tc>
        <w:tc>
          <w:tcPr>
            <w:tcW w:w="809" w:type="dxa"/>
          </w:tcPr>
          <w:p w14:paraId="3255B225" w14:textId="77777777" w:rsidR="00E138FC" w:rsidRPr="00C70209" w:rsidRDefault="00E138FC" w:rsidP="009D7655">
            <w:pPr>
              <w:pStyle w:val="T-ABCD"/>
            </w:pPr>
            <w:r w:rsidRPr="00C70209">
              <w:t>NA</w:t>
            </w:r>
          </w:p>
        </w:tc>
        <w:tc>
          <w:tcPr>
            <w:tcW w:w="809" w:type="dxa"/>
          </w:tcPr>
          <w:p w14:paraId="1CA00CA9" w14:textId="77777777" w:rsidR="00E138FC" w:rsidRPr="00C70209" w:rsidRDefault="00E138FC" w:rsidP="009D7655">
            <w:pPr>
              <w:pStyle w:val="T-ABCD"/>
            </w:pPr>
            <w:r w:rsidRPr="00C70209">
              <w:t>NA</w:t>
            </w:r>
          </w:p>
        </w:tc>
        <w:tc>
          <w:tcPr>
            <w:tcW w:w="809" w:type="dxa"/>
          </w:tcPr>
          <w:p w14:paraId="4312735B" w14:textId="77777777" w:rsidR="00E138FC" w:rsidRPr="00C70209" w:rsidRDefault="00E138FC" w:rsidP="009D7655">
            <w:pPr>
              <w:pStyle w:val="T-ABCD"/>
            </w:pPr>
            <w:r w:rsidRPr="00C70209">
              <w:t>NA</w:t>
            </w:r>
          </w:p>
        </w:tc>
        <w:tc>
          <w:tcPr>
            <w:tcW w:w="810" w:type="dxa"/>
          </w:tcPr>
          <w:p w14:paraId="35E03A3C" w14:textId="77777777" w:rsidR="00E138FC" w:rsidRPr="00C70209" w:rsidRDefault="00E138FC" w:rsidP="009D7655">
            <w:pPr>
              <w:pStyle w:val="T-ABCD"/>
            </w:pPr>
            <w:r w:rsidRPr="00C70209">
              <w:t xml:space="preserve">NA </w:t>
            </w:r>
          </w:p>
        </w:tc>
      </w:tr>
      <w:tr w:rsidR="00E138FC" w:rsidRPr="00C70209" w14:paraId="4B924723" w14:textId="77777777" w:rsidTr="006C3E38">
        <w:trPr>
          <w:cantSplit/>
        </w:trPr>
        <w:tc>
          <w:tcPr>
            <w:tcW w:w="851" w:type="dxa"/>
          </w:tcPr>
          <w:p w14:paraId="4A294E90" w14:textId="77777777" w:rsidR="00E138FC" w:rsidRPr="00C70209" w:rsidRDefault="00E138FC" w:rsidP="00E138FC">
            <w:pPr>
              <w:pStyle w:val="Tabletextnoindent"/>
            </w:pPr>
          </w:p>
        </w:tc>
        <w:tc>
          <w:tcPr>
            <w:tcW w:w="3750" w:type="dxa"/>
          </w:tcPr>
          <w:p w14:paraId="2DB7D4F0" w14:textId="042C02BE" w:rsidR="00E138FC" w:rsidRPr="00C70209" w:rsidRDefault="00E138FC" w:rsidP="00E138FC">
            <w:pPr>
              <w:pStyle w:val="ES-table"/>
            </w:pPr>
            <w:r w:rsidRPr="00C70209">
              <w:t>In preterm infants, the effect of RBC transfusion compared with no transfusion on NEC is uncertain.</w:t>
            </w:r>
          </w:p>
          <w:p w14:paraId="0070C0E0" w14:textId="77777777" w:rsidR="00E138FC" w:rsidRPr="00C70209" w:rsidRDefault="00E138FC" w:rsidP="00E138FC">
            <w:pPr>
              <w:pStyle w:val="ES-notes"/>
            </w:pPr>
            <w:r w:rsidRPr="00C70209">
              <w:t>(See evidence matrix D1.B in Volume 2 of the technical report.)</w:t>
            </w:r>
          </w:p>
        </w:tc>
        <w:tc>
          <w:tcPr>
            <w:tcW w:w="809" w:type="dxa"/>
          </w:tcPr>
          <w:p w14:paraId="00A40202" w14:textId="77777777" w:rsidR="00E138FC" w:rsidRPr="00C70209" w:rsidRDefault="00E138FC" w:rsidP="009D7655">
            <w:pPr>
              <w:pStyle w:val="T-ABCD"/>
            </w:pPr>
            <w:r w:rsidRPr="00C70209">
              <w:sym w:font="Symbol" w:char="F0D6"/>
            </w:r>
          </w:p>
        </w:tc>
        <w:tc>
          <w:tcPr>
            <w:tcW w:w="809" w:type="dxa"/>
          </w:tcPr>
          <w:p w14:paraId="2EEDB5C9" w14:textId="77777777" w:rsidR="00E138FC" w:rsidRPr="00C70209" w:rsidRDefault="00E138FC" w:rsidP="009D7655">
            <w:pPr>
              <w:pStyle w:val="T-ABCD"/>
            </w:pPr>
            <w:r w:rsidRPr="00C70209">
              <w:t>X</w:t>
            </w:r>
          </w:p>
        </w:tc>
        <w:tc>
          <w:tcPr>
            <w:tcW w:w="809" w:type="dxa"/>
          </w:tcPr>
          <w:p w14:paraId="7063A1B0" w14:textId="77777777" w:rsidR="00E138FC" w:rsidRPr="00C70209" w:rsidRDefault="00E138FC" w:rsidP="009D7655">
            <w:pPr>
              <w:pStyle w:val="T-ABCD"/>
            </w:pPr>
            <w:r w:rsidRPr="00C70209">
              <w:t>X</w:t>
            </w:r>
          </w:p>
        </w:tc>
        <w:tc>
          <w:tcPr>
            <w:tcW w:w="809" w:type="dxa"/>
          </w:tcPr>
          <w:p w14:paraId="393EE14D" w14:textId="77777777" w:rsidR="00E138FC" w:rsidRPr="00C70209" w:rsidRDefault="00E138FC" w:rsidP="009D7655">
            <w:pPr>
              <w:pStyle w:val="T-ABCD"/>
            </w:pPr>
            <w:r w:rsidRPr="00C70209">
              <w:sym w:font="Symbol" w:char="F0D6"/>
            </w:r>
            <w:r w:rsidRPr="00C70209">
              <w:sym w:font="Symbol" w:char="F0D6"/>
            </w:r>
          </w:p>
        </w:tc>
        <w:tc>
          <w:tcPr>
            <w:tcW w:w="810" w:type="dxa"/>
          </w:tcPr>
          <w:p w14:paraId="3C560889" w14:textId="77777777" w:rsidR="00E138FC" w:rsidRPr="00C70209" w:rsidRDefault="00E138FC" w:rsidP="009D7655">
            <w:pPr>
              <w:pStyle w:val="T-ABCD"/>
            </w:pPr>
            <w:r w:rsidRPr="00C70209">
              <w:sym w:font="Symbol" w:char="F0D6"/>
            </w:r>
          </w:p>
        </w:tc>
      </w:tr>
      <w:tr w:rsidR="00E138FC" w:rsidRPr="00C70209" w14:paraId="3405CD11" w14:textId="77777777" w:rsidTr="006C3E38">
        <w:trPr>
          <w:cantSplit/>
        </w:trPr>
        <w:tc>
          <w:tcPr>
            <w:tcW w:w="851" w:type="dxa"/>
          </w:tcPr>
          <w:p w14:paraId="45BFDB9D" w14:textId="77777777" w:rsidR="00E138FC" w:rsidRPr="00C70209" w:rsidRDefault="00E138FC" w:rsidP="00E138FC">
            <w:pPr>
              <w:pStyle w:val="Tabletextnoindent"/>
            </w:pPr>
          </w:p>
        </w:tc>
        <w:tc>
          <w:tcPr>
            <w:tcW w:w="3750" w:type="dxa"/>
          </w:tcPr>
          <w:p w14:paraId="6C58DDF7" w14:textId="77777777" w:rsidR="00E138FC" w:rsidRPr="00C70209" w:rsidRDefault="00E138FC" w:rsidP="00E138FC">
            <w:pPr>
              <w:pStyle w:val="ES-table"/>
            </w:pPr>
            <w:r w:rsidRPr="00C70209">
              <w:t>In preterm infants, the effect of RBC transfusion compared with no transfusion on ROP is uncertain.</w:t>
            </w:r>
          </w:p>
          <w:p w14:paraId="284834F5" w14:textId="77777777" w:rsidR="00E138FC" w:rsidRPr="00C70209" w:rsidRDefault="00E138FC" w:rsidP="00E138FC">
            <w:pPr>
              <w:pStyle w:val="ES-notes"/>
            </w:pPr>
            <w:r w:rsidRPr="00C70209">
              <w:t>(See evidence matrix D1.C in Volume 2 of the technical report.)</w:t>
            </w:r>
          </w:p>
        </w:tc>
        <w:tc>
          <w:tcPr>
            <w:tcW w:w="809" w:type="dxa"/>
          </w:tcPr>
          <w:p w14:paraId="752467F4" w14:textId="77777777" w:rsidR="00E138FC" w:rsidRPr="00C70209" w:rsidRDefault="00E138FC" w:rsidP="009D7655">
            <w:pPr>
              <w:pStyle w:val="T-ABCD"/>
            </w:pPr>
            <w:r w:rsidRPr="00C70209">
              <w:t>X</w:t>
            </w:r>
          </w:p>
        </w:tc>
        <w:tc>
          <w:tcPr>
            <w:tcW w:w="809" w:type="dxa"/>
          </w:tcPr>
          <w:p w14:paraId="10B4EA63" w14:textId="77777777" w:rsidR="00E138FC" w:rsidRPr="00C70209" w:rsidRDefault="00E138FC" w:rsidP="009D7655">
            <w:pPr>
              <w:pStyle w:val="T-ABCD"/>
            </w:pPr>
            <w:r w:rsidRPr="00C70209">
              <w:sym w:font="Symbol" w:char="F0D6"/>
            </w:r>
          </w:p>
        </w:tc>
        <w:tc>
          <w:tcPr>
            <w:tcW w:w="809" w:type="dxa"/>
          </w:tcPr>
          <w:p w14:paraId="07909D47" w14:textId="77777777" w:rsidR="00E138FC" w:rsidRPr="00C70209" w:rsidRDefault="00E138FC" w:rsidP="009D7655">
            <w:pPr>
              <w:pStyle w:val="T-ABCD"/>
            </w:pPr>
            <w:r w:rsidRPr="00C70209">
              <w:t>X</w:t>
            </w:r>
          </w:p>
        </w:tc>
        <w:tc>
          <w:tcPr>
            <w:tcW w:w="809" w:type="dxa"/>
          </w:tcPr>
          <w:p w14:paraId="51EE60F1" w14:textId="77777777" w:rsidR="00E138FC" w:rsidRPr="00C70209" w:rsidRDefault="00E138FC" w:rsidP="009D7655">
            <w:pPr>
              <w:pStyle w:val="T-ABCD"/>
            </w:pPr>
            <w:r w:rsidRPr="00C70209">
              <w:sym w:font="Symbol" w:char="F0D6"/>
            </w:r>
            <w:r w:rsidRPr="00C70209">
              <w:sym w:font="Symbol" w:char="F0D6"/>
            </w:r>
          </w:p>
        </w:tc>
        <w:tc>
          <w:tcPr>
            <w:tcW w:w="810" w:type="dxa"/>
          </w:tcPr>
          <w:p w14:paraId="4109E793" w14:textId="77777777" w:rsidR="00E138FC" w:rsidRPr="00C70209" w:rsidRDefault="00E138FC" w:rsidP="009D7655">
            <w:pPr>
              <w:pStyle w:val="T-ABCD"/>
            </w:pPr>
            <w:r w:rsidRPr="00C70209">
              <w:sym w:font="Symbol" w:char="F0D6"/>
            </w:r>
          </w:p>
        </w:tc>
      </w:tr>
      <w:tr w:rsidR="00E138FC" w:rsidRPr="00C70209" w14:paraId="53D3A82E" w14:textId="77777777" w:rsidTr="006C3E38">
        <w:trPr>
          <w:cantSplit/>
        </w:trPr>
        <w:tc>
          <w:tcPr>
            <w:tcW w:w="851" w:type="dxa"/>
          </w:tcPr>
          <w:p w14:paraId="5D98D6C5" w14:textId="77777777" w:rsidR="00E138FC" w:rsidRPr="00C70209" w:rsidRDefault="00E138FC" w:rsidP="00E138FC">
            <w:pPr>
              <w:pStyle w:val="Tabletextnoindent"/>
            </w:pPr>
          </w:p>
        </w:tc>
        <w:tc>
          <w:tcPr>
            <w:tcW w:w="3750" w:type="dxa"/>
          </w:tcPr>
          <w:p w14:paraId="4B743C5A" w14:textId="77777777" w:rsidR="00E138FC" w:rsidRPr="00C70209" w:rsidRDefault="00E138FC" w:rsidP="00E138FC">
            <w:pPr>
              <w:pStyle w:val="ES-table"/>
            </w:pPr>
            <w:r w:rsidRPr="00C70209">
              <w:t>In very low birth weight infants (</w:t>
            </w:r>
            <w:r w:rsidRPr="00C70209">
              <w:rPr>
                <w:i/>
              </w:rPr>
              <w:t>&lt;</w:t>
            </w:r>
            <w:r w:rsidRPr="00C70209">
              <w:t>1500 g), the effect of RBC transfusion compared with no transfusion on IVH is uncertain.</w:t>
            </w:r>
          </w:p>
          <w:p w14:paraId="453C1B0B" w14:textId="77777777" w:rsidR="00E138FC" w:rsidRPr="00C70209" w:rsidRDefault="00E138FC" w:rsidP="00E138FC">
            <w:pPr>
              <w:pStyle w:val="ES-notes"/>
            </w:pPr>
            <w:r w:rsidRPr="00C70209">
              <w:t>(See evidence matrix D1.D in Volume 2 of the technical report.)</w:t>
            </w:r>
          </w:p>
        </w:tc>
        <w:tc>
          <w:tcPr>
            <w:tcW w:w="809" w:type="dxa"/>
          </w:tcPr>
          <w:p w14:paraId="2DE64060" w14:textId="77777777" w:rsidR="00E138FC" w:rsidRPr="00C70209" w:rsidRDefault="00E138FC" w:rsidP="009D7655">
            <w:pPr>
              <w:pStyle w:val="T-ABCD"/>
            </w:pPr>
            <w:r w:rsidRPr="00C70209">
              <w:sym w:font="Symbol" w:char="F0D6"/>
            </w:r>
          </w:p>
        </w:tc>
        <w:tc>
          <w:tcPr>
            <w:tcW w:w="809" w:type="dxa"/>
          </w:tcPr>
          <w:p w14:paraId="7540725F" w14:textId="77777777" w:rsidR="00E138FC" w:rsidRPr="00C70209" w:rsidRDefault="00E138FC" w:rsidP="009D7655">
            <w:pPr>
              <w:pStyle w:val="T-ABCD"/>
            </w:pPr>
            <w:r w:rsidRPr="00C70209">
              <w:t>NA</w:t>
            </w:r>
          </w:p>
        </w:tc>
        <w:tc>
          <w:tcPr>
            <w:tcW w:w="809" w:type="dxa"/>
          </w:tcPr>
          <w:p w14:paraId="44709C00" w14:textId="77777777" w:rsidR="00E138FC" w:rsidRPr="00C70209" w:rsidRDefault="00E138FC" w:rsidP="009D7655">
            <w:pPr>
              <w:pStyle w:val="T-ABCD"/>
            </w:pPr>
            <w:r w:rsidRPr="00C70209">
              <w:sym w:font="Symbol" w:char="F0D6"/>
            </w:r>
          </w:p>
        </w:tc>
        <w:tc>
          <w:tcPr>
            <w:tcW w:w="809" w:type="dxa"/>
          </w:tcPr>
          <w:p w14:paraId="2F1D7EA6"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19906732" w14:textId="77777777" w:rsidR="00E138FC" w:rsidRPr="00C70209" w:rsidRDefault="00E138FC" w:rsidP="009D7655">
            <w:pPr>
              <w:pStyle w:val="T-ABCD"/>
            </w:pPr>
            <w:r w:rsidRPr="00C70209">
              <w:sym w:font="Symbol" w:char="F0D6"/>
            </w:r>
          </w:p>
        </w:tc>
      </w:tr>
      <w:tr w:rsidR="00E138FC" w:rsidRPr="00C70209" w14:paraId="7A5FAC36" w14:textId="77777777" w:rsidTr="006C3E38">
        <w:trPr>
          <w:cantSplit/>
        </w:trPr>
        <w:tc>
          <w:tcPr>
            <w:tcW w:w="851" w:type="dxa"/>
          </w:tcPr>
          <w:p w14:paraId="79E7BD55" w14:textId="77777777" w:rsidR="00E138FC" w:rsidRPr="00C70209" w:rsidRDefault="00E138FC" w:rsidP="00E138FC">
            <w:pPr>
              <w:pStyle w:val="Tabletextnoindent"/>
            </w:pPr>
          </w:p>
        </w:tc>
        <w:tc>
          <w:tcPr>
            <w:tcW w:w="3750" w:type="dxa"/>
          </w:tcPr>
          <w:p w14:paraId="4A5750CD" w14:textId="77777777" w:rsidR="00E138FC" w:rsidRPr="00C70209" w:rsidRDefault="00E138FC" w:rsidP="00E138FC">
            <w:pPr>
              <w:pStyle w:val="ES-table"/>
            </w:pPr>
            <w:r w:rsidRPr="00C70209">
              <w:t>In very low birth weight infants (</w:t>
            </w:r>
            <w:r w:rsidRPr="00C70209">
              <w:rPr>
                <w:i/>
              </w:rPr>
              <w:t>&lt;</w:t>
            </w:r>
            <w:r w:rsidRPr="00C70209">
              <w:t>1500 g), the effect of restrictive RBC transfusion compared with liberal RBC transfusion on mortality is uncertain.</w:t>
            </w:r>
          </w:p>
          <w:p w14:paraId="12C3AA1B" w14:textId="77777777" w:rsidR="00E138FC" w:rsidRPr="00C70209" w:rsidRDefault="00E138FC" w:rsidP="00E138FC">
            <w:pPr>
              <w:pStyle w:val="ES-notes"/>
            </w:pPr>
            <w:r w:rsidRPr="00C70209">
              <w:t>(See evidence matrix D1.E in Volume 2 of the technical report.)</w:t>
            </w:r>
          </w:p>
        </w:tc>
        <w:tc>
          <w:tcPr>
            <w:tcW w:w="809" w:type="dxa"/>
          </w:tcPr>
          <w:p w14:paraId="77619B48" w14:textId="77777777" w:rsidR="00E138FC" w:rsidRPr="00C70209" w:rsidRDefault="00E138FC" w:rsidP="009D7655">
            <w:pPr>
              <w:pStyle w:val="T-ABCD"/>
            </w:pPr>
            <w:r w:rsidRPr="00C70209">
              <w:sym w:font="Symbol" w:char="F0D6"/>
            </w:r>
            <w:r w:rsidRPr="00C70209">
              <w:sym w:font="Symbol" w:char="F0D6"/>
            </w:r>
          </w:p>
        </w:tc>
        <w:tc>
          <w:tcPr>
            <w:tcW w:w="809" w:type="dxa"/>
          </w:tcPr>
          <w:p w14:paraId="768F1250"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09" w:type="dxa"/>
          </w:tcPr>
          <w:p w14:paraId="69BE7C53" w14:textId="77777777" w:rsidR="00E138FC" w:rsidRPr="00C70209" w:rsidRDefault="00E138FC" w:rsidP="009D7655">
            <w:pPr>
              <w:pStyle w:val="T-ABCD"/>
            </w:pPr>
            <w:r w:rsidRPr="00C70209">
              <w:t>NA</w:t>
            </w:r>
          </w:p>
        </w:tc>
        <w:tc>
          <w:tcPr>
            <w:tcW w:w="809" w:type="dxa"/>
          </w:tcPr>
          <w:p w14:paraId="4BB46055" w14:textId="77777777" w:rsidR="00E138FC" w:rsidRPr="00C70209" w:rsidRDefault="00E138FC" w:rsidP="009D7655">
            <w:pPr>
              <w:pStyle w:val="T-ABCD"/>
            </w:pPr>
            <w:r w:rsidRPr="00C70209">
              <w:sym w:font="Symbol" w:char="F0D6"/>
            </w:r>
            <w:r w:rsidRPr="00C70209">
              <w:sym w:font="Symbol" w:char="F0D6"/>
            </w:r>
          </w:p>
        </w:tc>
        <w:tc>
          <w:tcPr>
            <w:tcW w:w="810" w:type="dxa"/>
          </w:tcPr>
          <w:p w14:paraId="61E07119" w14:textId="77777777" w:rsidR="00E138FC" w:rsidRPr="00C70209" w:rsidRDefault="00E138FC" w:rsidP="009D7655">
            <w:pPr>
              <w:pStyle w:val="T-ABCD"/>
            </w:pPr>
            <w:r w:rsidRPr="00C70209">
              <w:sym w:font="Symbol" w:char="F0D6"/>
            </w:r>
            <w:r w:rsidRPr="00C70209">
              <w:sym w:font="Symbol" w:char="F0D6"/>
            </w:r>
          </w:p>
        </w:tc>
      </w:tr>
      <w:tr w:rsidR="00E138FC" w:rsidRPr="00C70209" w14:paraId="1B9990D9" w14:textId="77777777" w:rsidTr="006C3E38">
        <w:trPr>
          <w:cantSplit/>
        </w:trPr>
        <w:tc>
          <w:tcPr>
            <w:tcW w:w="851" w:type="dxa"/>
          </w:tcPr>
          <w:p w14:paraId="435E958B" w14:textId="77777777" w:rsidR="00E138FC" w:rsidRPr="00C70209" w:rsidRDefault="00E138FC" w:rsidP="00E138FC">
            <w:pPr>
              <w:pStyle w:val="Tabletextnoindent"/>
            </w:pPr>
          </w:p>
        </w:tc>
        <w:tc>
          <w:tcPr>
            <w:tcW w:w="3750" w:type="dxa"/>
          </w:tcPr>
          <w:p w14:paraId="1E9BCDFD" w14:textId="77777777" w:rsidR="00E138FC" w:rsidRPr="00C70209" w:rsidRDefault="00E138FC" w:rsidP="00E138FC">
            <w:pPr>
              <w:pStyle w:val="ES-table"/>
            </w:pPr>
            <w:r w:rsidRPr="00C70209">
              <w:t>In very low birth weight infants (</w:t>
            </w:r>
            <w:r w:rsidRPr="00C70209">
              <w:rPr>
                <w:i/>
              </w:rPr>
              <w:t>&lt;</w:t>
            </w:r>
            <w:r w:rsidRPr="00C70209">
              <w:t>1500 g), the effect of restrictive RBC transfusion compared with liberal RBC transfusion on a composite outcome of mortality and severe morbidity is uncertain.</w:t>
            </w:r>
          </w:p>
          <w:p w14:paraId="5A3A2A3E" w14:textId="77777777" w:rsidR="00E138FC" w:rsidRPr="00C70209" w:rsidRDefault="00E138FC" w:rsidP="00E138FC">
            <w:pPr>
              <w:pStyle w:val="ES-notes"/>
            </w:pPr>
            <w:r w:rsidRPr="00C70209">
              <w:t>(See evidence matrix D1.F in Volume 2 of the technical report.)</w:t>
            </w:r>
          </w:p>
        </w:tc>
        <w:tc>
          <w:tcPr>
            <w:tcW w:w="809" w:type="dxa"/>
          </w:tcPr>
          <w:p w14:paraId="0473635F" w14:textId="77777777" w:rsidR="00E138FC" w:rsidRPr="00C70209" w:rsidRDefault="00E138FC" w:rsidP="009D7655">
            <w:pPr>
              <w:pStyle w:val="T-ABCD"/>
            </w:pPr>
            <w:r w:rsidRPr="00C70209">
              <w:sym w:font="Symbol" w:char="F0D6"/>
            </w:r>
            <w:r w:rsidRPr="00C70209">
              <w:sym w:font="Symbol" w:char="F0D6"/>
            </w:r>
          </w:p>
        </w:tc>
        <w:tc>
          <w:tcPr>
            <w:tcW w:w="809" w:type="dxa"/>
          </w:tcPr>
          <w:p w14:paraId="59B7D4A1" w14:textId="77777777" w:rsidR="00E138FC" w:rsidRPr="00C70209" w:rsidRDefault="00E138FC" w:rsidP="009D7655">
            <w:pPr>
              <w:pStyle w:val="T-ABCD"/>
            </w:pPr>
            <w:r w:rsidRPr="00C70209">
              <w:sym w:font="Symbol" w:char="F0D6"/>
            </w:r>
            <w:r w:rsidRPr="00C70209">
              <w:sym w:font="Symbol" w:char="F0D6"/>
            </w:r>
          </w:p>
        </w:tc>
        <w:tc>
          <w:tcPr>
            <w:tcW w:w="809" w:type="dxa"/>
          </w:tcPr>
          <w:p w14:paraId="7C650943" w14:textId="77777777" w:rsidR="00E138FC" w:rsidRPr="00C70209" w:rsidRDefault="00E138FC" w:rsidP="009D7655">
            <w:pPr>
              <w:pStyle w:val="T-ABCD"/>
            </w:pPr>
            <w:r w:rsidRPr="00C70209">
              <w:t>X</w:t>
            </w:r>
          </w:p>
        </w:tc>
        <w:tc>
          <w:tcPr>
            <w:tcW w:w="809" w:type="dxa"/>
          </w:tcPr>
          <w:p w14:paraId="4B215B4E" w14:textId="77777777" w:rsidR="00E138FC" w:rsidRPr="00C70209" w:rsidRDefault="00E138FC" w:rsidP="009D7655">
            <w:pPr>
              <w:pStyle w:val="T-ABCD"/>
            </w:pPr>
            <w:r w:rsidRPr="00C70209">
              <w:sym w:font="Symbol" w:char="F0D6"/>
            </w:r>
            <w:r w:rsidRPr="00C70209">
              <w:sym w:font="Symbol" w:char="F0D6"/>
            </w:r>
          </w:p>
        </w:tc>
        <w:tc>
          <w:tcPr>
            <w:tcW w:w="810" w:type="dxa"/>
          </w:tcPr>
          <w:p w14:paraId="59B8A4DD" w14:textId="77777777" w:rsidR="00E138FC" w:rsidRPr="00C70209" w:rsidRDefault="00E138FC" w:rsidP="009D7655">
            <w:pPr>
              <w:pStyle w:val="T-ABCD"/>
            </w:pPr>
            <w:r w:rsidRPr="00C70209">
              <w:sym w:font="Symbol" w:char="F0D6"/>
            </w:r>
          </w:p>
        </w:tc>
      </w:tr>
      <w:tr w:rsidR="00E138FC" w:rsidRPr="00C70209" w14:paraId="63C21240" w14:textId="77777777" w:rsidTr="006C3E38">
        <w:trPr>
          <w:cantSplit/>
        </w:trPr>
        <w:tc>
          <w:tcPr>
            <w:tcW w:w="851" w:type="dxa"/>
          </w:tcPr>
          <w:p w14:paraId="6D569126" w14:textId="77777777" w:rsidR="00E138FC" w:rsidRPr="00C70209" w:rsidRDefault="00E138FC" w:rsidP="00E138FC">
            <w:pPr>
              <w:pStyle w:val="Tabletextnoindent"/>
            </w:pPr>
          </w:p>
        </w:tc>
        <w:tc>
          <w:tcPr>
            <w:tcW w:w="3750" w:type="dxa"/>
          </w:tcPr>
          <w:p w14:paraId="2D0B411D" w14:textId="77777777" w:rsidR="00E138FC" w:rsidRPr="00C70209" w:rsidRDefault="00E138FC" w:rsidP="00E138FC">
            <w:pPr>
              <w:pStyle w:val="ES-table"/>
            </w:pPr>
            <w:r w:rsidRPr="00C70209">
              <w:t>In very low birth weight infants (</w:t>
            </w:r>
            <w:r w:rsidRPr="00C70209">
              <w:rPr>
                <w:i/>
              </w:rPr>
              <w:t>&lt;</w:t>
            </w:r>
            <w:r w:rsidRPr="00C70209">
              <w:t>1500 g), there is no difference between restrictive RBC transfusion or liberal RBC transfusion on the incidence of NEC, ROP or BPD.</w:t>
            </w:r>
          </w:p>
          <w:p w14:paraId="23CDB500" w14:textId="77777777" w:rsidR="00E138FC" w:rsidRPr="00C70209" w:rsidRDefault="00E138FC" w:rsidP="00E138FC">
            <w:pPr>
              <w:pStyle w:val="ES-notes"/>
            </w:pPr>
            <w:r w:rsidRPr="00C70209">
              <w:t>(See evidence matrix D1.G in Volume 2 of the technical report.)</w:t>
            </w:r>
          </w:p>
        </w:tc>
        <w:tc>
          <w:tcPr>
            <w:tcW w:w="809" w:type="dxa"/>
          </w:tcPr>
          <w:p w14:paraId="25A59512" w14:textId="77777777" w:rsidR="00E138FC" w:rsidRPr="00C70209" w:rsidRDefault="00E138FC" w:rsidP="009D7655">
            <w:pPr>
              <w:pStyle w:val="T-ABCD"/>
            </w:pPr>
            <w:r w:rsidRPr="00C70209">
              <w:sym w:font="Symbol" w:char="F0D6"/>
            </w:r>
            <w:r w:rsidRPr="00C70209">
              <w:sym w:font="Symbol" w:char="F0D6"/>
            </w:r>
          </w:p>
        </w:tc>
        <w:tc>
          <w:tcPr>
            <w:tcW w:w="809" w:type="dxa"/>
          </w:tcPr>
          <w:p w14:paraId="5C54A5BC"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09" w:type="dxa"/>
          </w:tcPr>
          <w:p w14:paraId="3667011A" w14:textId="77777777" w:rsidR="00E138FC" w:rsidRPr="00C70209" w:rsidRDefault="00E138FC" w:rsidP="009D7655">
            <w:pPr>
              <w:pStyle w:val="T-ABCD"/>
            </w:pPr>
            <w:r w:rsidRPr="00C70209">
              <w:t>NA</w:t>
            </w:r>
          </w:p>
        </w:tc>
        <w:tc>
          <w:tcPr>
            <w:tcW w:w="809" w:type="dxa"/>
          </w:tcPr>
          <w:p w14:paraId="28A21A30" w14:textId="77777777" w:rsidR="00E138FC" w:rsidRPr="00C70209" w:rsidRDefault="00E138FC" w:rsidP="009D7655">
            <w:pPr>
              <w:pStyle w:val="T-ABCD"/>
            </w:pPr>
            <w:r w:rsidRPr="00C70209">
              <w:sym w:font="Symbol" w:char="F0D6"/>
            </w:r>
            <w:r w:rsidRPr="00C70209">
              <w:sym w:font="Symbol" w:char="F0D6"/>
            </w:r>
          </w:p>
        </w:tc>
        <w:tc>
          <w:tcPr>
            <w:tcW w:w="810" w:type="dxa"/>
          </w:tcPr>
          <w:p w14:paraId="6DD371CF" w14:textId="77777777" w:rsidR="00E138FC" w:rsidRPr="00C70209" w:rsidRDefault="00E138FC" w:rsidP="009D7655">
            <w:pPr>
              <w:pStyle w:val="T-ABCD"/>
            </w:pPr>
            <w:r w:rsidRPr="00C70209">
              <w:sym w:font="Symbol" w:char="F0D6"/>
            </w:r>
            <w:r w:rsidRPr="00C70209">
              <w:sym w:font="Symbol" w:char="F0D6"/>
            </w:r>
          </w:p>
        </w:tc>
      </w:tr>
      <w:tr w:rsidR="00E138FC" w:rsidRPr="00C70209" w14:paraId="7620C5D0" w14:textId="77777777" w:rsidTr="006C3E38">
        <w:trPr>
          <w:cantSplit/>
        </w:trPr>
        <w:tc>
          <w:tcPr>
            <w:tcW w:w="851" w:type="dxa"/>
          </w:tcPr>
          <w:p w14:paraId="27430B6D" w14:textId="77777777" w:rsidR="00E138FC" w:rsidRPr="00C70209" w:rsidRDefault="00E138FC" w:rsidP="00E138FC">
            <w:pPr>
              <w:pStyle w:val="Tabletextnoindent"/>
            </w:pPr>
          </w:p>
        </w:tc>
        <w:tc>
          <w:tcPr>
            <w:tcW w:w="3750" w:type="dxa"/>
          </w:tcPr>
          <w:p w14:paraId="521A16D5" w14:textId="77777777" w:rsidR="00E138FC" w:rsidRPr="00C70209" w:rsidRDefault="00E138FC" w:rsidP="00E138FC">
            <w:pPr>
              <w:pStyle w:val="ES-table"/>
            </w:pPr>
            <w:r w:rsidRPr="00C70209">
              <w:t>In very low birth weight infants (</w:t>
            </w:r>
            <w:r w:rsidRPr="00C70209">
              <w:rPr>
                <w:i/>
              </w:rPr>
              <w:t>&lt;</w:t>
            </w:r>
            <w:r w:rsidRPr="00C70209">
              <w:t>1500 g), the effect of restrictive RBC transfusion compared with liberal RBC transfusion on brain injury is uncertain.</w:t>
            </w:r>
          </w:p>
          <w:p w14:paraId="4DEAD919" w14:textId="77777777" w:rsidR="00E138FC" w:rsidRPr="00C70209" w:rsidRDefault="00E138FC" w:rsidP="00E138FC">
            <w:pPr>
              <w:pStyle w:val="ES-notes"/>
            </w:pPr>
            <w:r w:rsidRPr="00C70209">
              <w:t>(See evidence matrix D1.H in Volume 2 of the technical report.)</w:t>
            </w:r>
          </w:p>
        </w:tc>
        <w:tc>
          <w:tcPr>
            <w:tcW w:w="809" w:type="dxa"/>
          </w:tcPr>
          <w:p w14:paraId="45976741" w14:textId="77777777" w:rsidR="00E138FC" w:rsidRPr="00C70209" w:rsidRDefault="00E138FC" w:rsidP="009D7655">
            <w:pPr>
              <w:pStyle w:val="T-ABCD"/>
            </w:pPr>
            <w:r w:rsidRPr="00C70209">
              <w:sym w:font="Symbol" w:char="F0D6"/>
            </w:r>
            <w:r w:rsidRPr="00C70209">
              <w:sym w:font="Symbol" w:char="F0D6"/>
            </w:r>
          </w:p>
        </w:tc>
        <w:tc>
          <w:tcPr>
            <w:tcW w:w="809" w:type="dxa"/>
          </w:tcPr>
          <w:p w14:paraId="5C60F3EA" w14:textId="77777777" w:rsidR="00E138FC" w:rsidRPr="00C70209" w:rsidRDefault="00E138FC" w:rsidP="009D7655">
            <w:pPr>
              <w:pStyle w:val="T-ABCD"/>
            </w:pPr>
            <w:r w:rsidRPr="00C70209">
              <w:sym w:font="Symbol" w:char="F0D6"/>
            </w:r>
            <w:r w:rsidRPr="00C70209">
              <w:sym w:font="Symbol" w:char="F0D6"/>
            </w:r>
          </w:p>
        </w:tc>
        <w:tc>
          <w:tcPr>
            <w:tcW w:w="809" w:type="dxa"/>
          </w:tcPr>
          <w:p w14:paraId="0E7A46E8" w14:textId="77777777" w:rsidR="00E138FC" w:rsidRPr="00C70209" w:rsidRDefault="00E138FC" w:rsidP="009D7655">
            <w:pPr>
              <w:pStyle w:val="T-ABCD"/>
            </w:pPr>
            <w:r w:rsidRPr="00C70209">
              <w:t>NA</w:t>
            </w:r>
          </w:p>
        </w:tc>
        <w:tc>
          <w:tcPr>
            <w:tcW w:w="809" w:type="dxa"/>
          </w:tcPr>
          <w:p w14:paraId="03FEDF2B" w14:textId="77777777" w:rsidR="00E138FC" w:rsidRPr="00C70209" w:rsidRDefault="00E138FC" w:rsidP="009D7655">
            <w:pPr>
              <w:pStyle w:val="T-ABCD"/>
            </w:pPr>
            <w:r w:rsidRPr="00C70209">
              <w:sym w:font="Symbol" w:char="F0D6"/>
            </w:r>
            <w:r w:rsidRPr="00C70209">
              <w:sym w:font="Symbol" w:char="F0D6"/>
            </w:r>
          </w:p>
        </w:tc>
        <w:tc>
          <w:tcPr>
            <w:tcW w:w="810" w:type="dxa"/>
          </w:tcPr>
          <w:p w14:paraId="63C42087" w14:textId="77777777" w:rsidR="00E138FC" w:rsidRPr="00C70209" w:rsidRDefault="00E138FC" w:rsidP="009D7655">
            <w:pPr>
              <w:pStyle w:val="T-ABCD"/>
            </w:pPr>
            <w:r w:rsidRPr="00C70209">
              <w:sym w:font="Symbol" w:char="F0D6"/>
            </w:r>
            <w:r w:rsidRPr="00C70209">
              <w:sym w:font="Symbol" w:char="F0D6"/>
            </w:r>
          </w:p>
        </w:tc>
      </w:tr>
      <w:tr w:rsidR="00E138FC" w:rsidRPr="00C70209" w14:paraId="1F03DB5B" w14:textId="77777777" w:rsidTr="006C3E38">
        <w:trPr>
          <w:cantSplit/>
        </w:trPr>
        <w:tc>
          <w:tcPr>
            <w:tcW w:w="851" w:type="dxa"/>
          </w:tcPr>
          <w:p w14:paraId="6251B68B" w14:textId="77777777" w:rsidR="00E138FC" w:rsidRPr="00C70209" w:rsidRDefault="00E138FC" w:rsidP="00E138FC">
            <w:pPr>
              <w:pStyle w:val="Tabletextnoindent"/>
            </w:pPr>
          </w:p>
        </w:tc>
        <w:tc>
          <w:tcPr>
            <w:tcW w:w="3750" w:type="dxa"/>
          </w:tcPr>
          <w:p w14:paraId="73D4E79B" w14:textId="77777777" w:rsidR="00E138FC" w:rsidRPr="00C70209" w:rsidRDefault="00E138FC" w:rsidP="00E138FC">
            <w:pPr>
              <w:pStyle w:val="ES-table"/>
            </w:pPr>
            <w:r w:rsidRPr="00C70209">
              <w:t>In very low birth weight infants (</w:t>
            </w:r>
            <w:r w:rsidRPr="00C70209">
              <w:rPr>
                <w:i/>
              </w:rPr>
              <w:t>&lt;</w:t>
            </w:r>
            <w:r w:rsidRPr="00C70209">
              <w:t>1500 g), liberal RBC transfusion may reduce cognitive delays compared with restrictive RBC transfusion.</w:t>
            </w:r>
          </w:p>
          <w:p w14:paraId="49C621D7" w14:textId="77777777" w:rsidR="00E138FC" w:rsidRPr="00C70209" w:rsidRDefault="00E138FC" w:rsidP="00E138FC">
            <w:pPr>
              <w:pStyle w:val="ES-notes"/>
            </w:pPr>
            <w:r w:rsidRPr="00C70209">
              <w:t>(See evidence matrix D1.I in Volume 2 of the technical report.)</w:t>
            </w:r>
          </w:p>
        </w:tc>
        <w:tc>
          <w:tcPr>
            <w:tcW w:w="809" w:type="dxa"/>
          </w:tcPr>
          <w:p w14:paraId="510D0A99" w14:textId="77777777" w:rsidR="00E138FC" w:rsidRPr="00C70209" w:rsidRDefault="00E138FC" w:rsidP="009D7655">
            <w:pPr>
              <w:pStyle w:val="T-ABCD"/>
            </w:pPr>
            <w:r w:rsidRPr="00C70209">
              <w:sym w:font="Symbol" w:char="F0D6"/>
            </w:r>
            <w:r w:rsidRPr="00C70209">
              <w:sym w:font="Symbol" w:char="F0D6"/>
            </w:r>
          </w:p>
        </w:tc>
        <w:tc>
          <w:tcPr>
            <w:tcW w:w="809" w:type="dxa"/>
          </w:tcPr>
          <w:p w14:paraId="7C5C7315" w14:textId="77777777" w:rsidR="00E138FC" w:rsidRPr="00C70209" w:rsidRDefault="00E138FC" w:rsidP="009D7655">
            <w:pPr>
              <w:pStyle w:val="T-ABCD"/>
            </w:pPr>
            <w:r w:rsidRPr="00C70209">
              <w:t>NA</w:t>
            </w:r>
          </w:p>
        </w:tc>
        <w:tc>
          <w:tcPr>
            <w:tcW w:w="809" w:type="dxa"/>
          </w:tcPr>
          <w:p w14:paraId="01B7F53A" w14:textId="77777777" w:rsidR="00E138FC" w:rsidRPr="00C70209" w:rsidRDefault="00E138FC" w:rsidP="009D7655">
            <w:pPr>
              <w:pStyle w:val="T-ABCD"/>
            </w:pPr>
            <w:r w:rsidRPr="00C70209">
              <w:sym w:font="Symbol" w:char="F0D6"/>
            </w:r>
          </w:p>
        </w:tc>
        <w:tc>
          <w:tcPr>
            <w:tcW w:w="809" w:type="dxa"/>
          </w:tcPr>
          <w:p w14:paraId="09476AA5" w14:textId="77777777" w:rsidR="00E138FC" w:rsidRPr="00C70209" w:rsidRDefault="00E138FC" w:rsidP="009D7655">
            <w:pPr>
              <w:pStyle w:val="T-ABCD"/>
            </w:pPr>
            <w:r w:rsidRPr="00C70209">
              <w:sym w:font="Symbol" w:char="F0D6"/>
            </w:r>
            <w:r w:rsidRPr="00C70209">
              <w:sym w:font="Symbol" w:char="F0D6"/>
            </w:r>
          </w:p>
        </w:tc>
        <w:tc>
          <w:tcPr>
            <w:tcW w:w="810" w:type="dxa"/>
          </w:tcPr>
          <w:p w14:paraId="13D2F4BE" w14:textId="77777777" w:rsidR="00E138FC" w:rsidRPr="00C70209" w:rsidRDefault="00E138FC" w:rsidP="009D7655">
            <w:pPr>
              <w:pStyle w:val="T-ABCD"/>
            </w:pPr>
            <w:r w:rsidRPr="00C70209">
              <w:sym w:font="Symbol" w:char="F0D6"/>
            </w:r>
            <w:r w:rsidRPr="00C70209">
              <w:sym w:font="Symbol" w:char="F0D6"/>
            </w:r>
          </w:p>
        </w:tc>
      </w:tr>
      <w:tr w:rsidR="00E138FC" w:rsidRPr="00C70209" w14:paraId="7531FA1A" w14:textId="77777777" w:rsidTr="006C3E38">
        <w:trPr>
          <w:cantSplit/>
        </w:trPr>
        <w:tc>
          <w:tcPr>
            <w:tcW w:w="851" w:type="dxa"/>
          </w:tcPr>
          <w:p w14:paraId="72030171" w14:textId="77777777" w:rsidR="00E138FC" w:rsidRPr="00C70209" w:rsidRDefault="00E138FC" w:rsidP="00E138FC">
            <w:pPr>
              <w:pStyle w:val="Tabletextnoindent"/>
            </w:pPr>
          </w:p>
        </w:tc>
        <w:tc>
          <w:tcPr>
            <w:tcW w:w="3750" w:type="dxa"/>
          </w:tcPr>
          <w:p w14:paraId="785B4A44" w14:textId="77777777" w:rsidR="00E138FC" w:rsidRPr="00C70209" w:rsidRDefault="00E138FC" w:rsidP="00E138FC">
            <w:pPr>
              <w:pStyle w:val="ES-table"/>
            </w:pPr>
            <w:r w:rsidRPr="00C70209">
              <w:t>In very low birth weight infants (</w:t>
            </w:r>
            <w:r w:rsidRPr="00C70209">
              <w:rPr>
                <w:i/>
              </w:rPr>
              <w:t>&lt;</w:t>
            </w:r>
            <w:r w:rsidRPr="00C70209">
              <w:t>1500 g), the effect of restrictive RBC transfusion compared with liberal RBC transfusion on neurosensory impairment, cerebral palsy, and visual and hearing impairments is uncertain.</w:t>
            </w:r>
          </w:p>
          <w:p w14:paraId="613CFEAC" w14:textId="77777777" w:rsidR="00E138FC" w:rsidRPr="00C70209" w:rsidRDefault="00E138FC" w:rsidP="00E138FC">
            <w:pPr>
              <w:pStyle w:val="ES-notes"/>
            </w:pPr>
            <w:r w:rsidRPr="00C70209">
              <w:t>(See evidence matrix D1.I in Volume 2 of the technical report.)</w:t>
            </w:r>
          </w:p>
        </w:tc>
        <w:tc>
          <w:tcPr>
            <w:tcW w:w="809" w:type="dxa"/>
          </w:tcPr>
          <w:p w14:paraId="7C0302F1" w14:textId="77777777" w:rsidR="00E138FC" w:rsidRPr="00C70209" w:rsidRDefault="00E138FC" w:rsidP="009D7655">
            <w:pPr>
              <w:pStyle w:val="T-ABCD"/>
            </w:pPr>
            <w:r w:rsidRPr="00C70209">
              <w:sym w:font="Symbol" w:char="F0D6"/>
            </w:r>
            <w:r w:rsidRPr="00C70209">
              <w:sym w:font="Symbol" w:char="F0D6"/>
            </w:r>
          </w:p>
        </w:tc>
        <w:tc>
          <w:tcPr>
            <w:tcW w:w="809" w:type="dxa"/>
          </w:tcPr>
          <w:p w14:paraId="1A94DE6D" w14:textId="77777777" w:rsidR="00E138FC" w:rsidRPr="00C70209" w:rsidRDefault="00E138FC" w:rsidP="009D7655">
            <w:pPr>
              <w:pStyle w:val="T-ABCD"/>
            </w:pPr>
            <w:r w:rsidRPr="00C70209">
              <w:t>NA</w:t>
            </w:r>
          </w:p>
        </w:tc>
        <w:tc>
          <w:tcPr>
            <w:tcW w:w="809" w:type="dxa"/>
          </w:tcPr>
          <w:p w14:paraId="5C25AD46" w14:textId="77777777" w:rsidR="00E138FC" w:rsidRPr="00C70209" w:rsidRDefault="00E138FC" w:rsidP="009D7655">
            <w:pPr>
              <w:pStyle w:val="T-ABCD"/>
            </w:pPr>
            <w:r w:rsidRPr="00C70209">
              <w:sym w:font="Symbol" w:char="F0D6"/>
            </w:r>
          </w:p>
        </w:tc>
        <w:tc>
          <w:tcPr>
            <w:tcW w:w="809" w:type="dxa"/>
          </w:tcPr>
          <w:p w14:paraId="2C7540AE" w14:textId="77777777" w:rsidR="00E138FC" w:rsidRPr="00C70209" w:rsidRDefault="00E138FC" w:rsidP="009D7655">
            <w:pPr>
              <w:pStyle w:val="T-ABCD"/>
            </w:pPr>
            <w:r w:rsidRPr="00C70209">
              <w:sym w:font="Symbol" w:char="F0D6"/>
            </w:r>
            <w:r w:rsidRPr="00C70209">
              <w:sym w:font="Symbol" w:char="F0D6"/>
            </w:r>
          </w:p>
        </w:tc>
        <w:tc>
          <w:tcPr>
            <w:tcW w:w="810" w:type="dxa"/>
          </w:tcPr>
          <w:p w14:paraId="293F1C6B" w14:textId="77777777" w:rsidR="00E138FC" w:rsidRPr="00C70209" w:rsidRDefault="00E138FC" w:rsidP="009D7655">
            <w:pPr>
              <w:pStyle w:val="T-ABCD"/>
            </w:pPr>
            <w:r w:rsidRPr="00C70209">
              <w:sym w:font="Symbol" w:char="F0D6"/>
            </w:r>
            <w:r w:rsidRPr="00C70209">
              <w:sym w:font="Symbol" w:char="F0D6"/>
            </w:r>
          </w:p>
        </w:tc>
      </w:tr>
      <w:tr w:rsidR="00E138FC" w:rsidRPr="00C70209" w14:paraId="58B06D43" w14:textId="77777777" w:rsidTr="00771CAD">
        <w:trPr>
          <w:cantSplit/>
        </w:trPr>
        <w:tc>
          <w:tcPr>
            <w:tcW w:w="8647" w:type="dxa"/>
            <w:gridSpan w:val="7"/>
          </w:tcPr>
          <w:p w14:paraId="1954B15B" w14:textId="5AD72695" w:rsidR="00E138FC" w:rsidRPr="00C70209" w:rsidRDefault="00E138FC" w:rsidP="009D7655">
            <w:pPr>
              <w:pStyle w:val="ES-notes"/>
            </w:pPr>
            <w:r w:rsidRPr="00C70209">
              <w:t>BPD, bronchopulmonary dysplasia; ES, evidence statement; NEC, necroti</w:t>
            </w:r>
            <w:r w:rsidR="000F779F" w:rsidRPr="00C70209">
              <w:t>s</w:t>
            </w:r>
            <w:r w:rsidRPr="00C70209">
              <w:t>ing enterocolitis; RBC, red blood cell; ROP, retinopathy of prematurity</w:t>
            </w:r>
          </w:p>
          <w:p w14:paraId="6124B7EA" w14:textId="77777777" w:rsidR="00E138FC" w:rsidRPr="00C70209" w:rsidRDefault="00E138FC" w:rsidP="009D7655">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2B9AEA6C" w14:textId="77777777" w:rsidR="00091CFC" w:rsidRDefault="00091CFC" w:rsidP="00091CFC">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0A6306" w:rsidRPr="00C70209" w14:paraId="540C90C2" w14:textId="77777777" w:rsidTr="000A6306">
        <w:tc>
          <w:tcPr>
            <w:tcW w:w="0" w:type="auto"/>
            <w:gridSpan w:val="2"/>
            <w:tcBorders>
              <w:top w:val="single" w:sz="4" w:space="0" w:color="000000"/>
              <w:left w:val="single" w:sz="4" w:space="0" w:color="000000"/>
              <w:bottom w:val="single" w:sz="4" w:space="0" w:color="000000"/>
              <w:right w:val="single" w:sz="4" w:space="0" w:color="000000"/>
            </w:tcBorders>
            <w:shd w:val="clear" w:color="auto" w:fill="FFFF00"/>
          </w:tcPr>
          <w:p w14:paraId="132D8323" w14:textId="33289747" w:rsidR="000A6306" w:rsidRPr="00C70209" w:rsidRDefault="000A6306" w:rsidP="00254BA8">
            <w:pPr>
              <w:pStyle w:val="PP-heading"/>
            </w:pPr>
            <w:r w:rsidRPr="00C70209">
              <w:t>Recommendation</w:t>
            </w:r>
            <w:r>
              <w:t>s</w:t>
            </w:r>
            <w:r w:rsidRPr="00C70209">
              <w:t xml:space="preserve"> – preterm and low birth weight infants </w:t>
            </w:r>
            <w:r>
              <w:t>(RBC transfusion)</w:t>
            </w:r>
          </w:p>
        </w:tc>
      </w:tr>
      <w:tr w:rsidR="000A6306" w:rsidRPr="00C70209" w14:paraId="3DD80A6F" w14:textId="77777777" w:rsidTr="000A6306">
        <w:trPr>
          <w:cantSplit/>
        </w:trPr>
        <w:tc>
          <w:tcPr>
            <w:tcW w:w="1135" w:type="dxa"/>
            <w:tcBorders>
              <w:right w:val="single" w:sz="4" w:space="0" w:color="auto"/>
            </w:tcBorders>
            <w:shd w:val="clear" w:color="auto" w:fill="auto"/>
          </w:tcPr>
          <w:p w14:paraId="011A416A" w14:textId="77777777" w:rsidR="000A6306" w:rsidRPr="00C70209" w:rsidRDefault="000A6306" w:rsidP="00254BA8">
            <w:pPr>
              <w:pStyle w:val="PP-bullets"/>
            </w:pPr>
            <w:r w:rsidRPr="00C70209">
              <w:t>R1</w:t>
            </w:r>
            <w:r w:rsidRPr="00C70209">
              <w:br/>
              <w:t>(Grade C)</w:t>
            </w:r>
          </w:p>
        </w:tc>
        <w:tc>
          <w:tcPr>
            <w:tcW w:w="7513" w:type="dxa"/>
            <w:tcBorders>
              <w:left w:val="single" w:sz="4" w:space="0" w:color="auto"/>
            </w:tcBorders>
            <w:shd w:val="clear" w:color="auto" w:fill="auto"/>
          </w:tcPr>
          <w:p w14:paraId="674C384D" w14:textId="77777777" w:rsidR="000A6306" w:rsidRPr="00C70209" w:rsidRDefault="000A6306" w:rsidP="00254BA8">
            <w:pPr>
              <w:pStyle w:val="PP-bullets"/>
            </w:pPr>
            <w:r w:rsidRPr="00C70209">
              <w:t>In paediatric patients, including those who are critically ill, a restrictive transfusion strategy should be employed.</w:t>
            </w:r>
            <w:r w:rsidRPr="00C70209">
              <w:rPr>
                <w:vertAlign w:val="superscript"/>
              </w:rPr>
              <w:t>a</w:t>
            </w:r>
            <w:r w:rsidRPr="00C70209">
              <w:t xml:space="preserve"> Higher Hb thresholds are appropriate in very low birth weight neonates.</w:t>
            </w:r>
            <w:r w:rsidRPr="00C70209">
              <w:rPr>
                <w:vertAlign w:val="superscript"/>
              </w:rPr>
              <w:t>b</w:t>
            </w:r>
          </w:p>
          <w:p w14:paraId="7218D609" w14:textId="036D00A9" w:rsidR="000A6306" w:rsidRPr="00C70209" w:rsidRDefault="000A6306" w:rsidP="0091073B">
            <w:pPr>
              <w:pStyle w:val="PP-note"/>
            </w:pPr>
            <w:r w:rsidRPr="00C70209">
              <w:rPr>
                <w:vertAlign w:val="superscript"/>
              </w:rPr>
              <w:t xml:space="preserve">a </w:t>
            </w:r>
            <w:r w:rsidRPr="00C70209">
              <w:t>See PP6 for guidance on a restrictive transfusion strategy.</w:t>
            </w:r>
            <w:r w:rsidRPr="00C70209">
              <w:br/>
            </w:r>
            <w:r w:rsidRPr="00C70209">
              <w:rPr>
                <w:vertAlign w:val="superscript"/>
              </w:rPr>
              <w:t xml:space="preserve">b </w:t>
            </w:r>
            <w:r w:rsidRPr="00C70209">
              <w:t xml:space="preserve">See PP2 </w:t>
            </w:r>
            <w:r w:rsidR="0091073B">
              <w:t xml:space="preserve">and PP3 </w:t>
            </w:r>
            <w:r w:rsidRPr="00C70209">
              <w:t xml:space="preserve">for guidance for </w:t>
            </w:r>
            <w:r w:rsidR="0091073B">
              <w:t>preterm</w:t>
            </w:r>
            <w:r w:rsidRPr="00C70209">
              <w:t xml:space="preserve"> neonates.</w:t>
            </w:r>
          </w:p>
        </w:tc>
      </w:tr>
      <w:tr w:rsidR="000A6306" w:rsidRPr="00C70209" w14:paraId="07284B19"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4E03E9AC" w14:textId="5E783F77" w:rsidR="000A6306" w:rsidRPr="00C70209" w:rsidRDefault="000A6306" w:rsidP="00254BA8">
            <w:pPr>
              <w:pStyle w:val="PP-heading"/>
            </w:pPr>
            <w:r w:rsidRPr="00C70209">
              <w:t xml:space="preserve">Practice points – preterm and low birth weight infants </w:t>
            </w:r>
            <w:r>
              <w:t>(RBC transfusion)</w:t>
            </w:r>
          </w:p>
        </w:tc>
      </w:tr>
      <w:tr w:rsidR="000A6306" w:rsidRPr="00C70209" w14:paraId="465A13DF" w14:textId="77777777" w:rsidTr="000A6306">
        <w:tc>
          <w:tcPr>
            <w:tcW w:w="1135" w:type="dxa"/>
            <w:tcBorders>
              <w:right w:val="single" w:sz="4" w:space="0" w:color="auto"/>
            </w:tcBorders>
            <w:shd w:val="clear" w:color="auto" w:fill="auto"/>
          </w:tcPr>
          <w:p w14:paraId="2FD5A8DE" w14:textId="77777777" w:rsidR="000A6306" w:rsidRPr="00C70209" w:rsidRDefault="000A6306" w:rsidP="00254BA8">
            <w:pPr>
              <w:pStyle w:val="PP-bullets"/>
            </w:pPr>
            <w:r w:rsidRPr="00C70209">
              <w:t>PP1</w:t>
            </w:r>
          </w:p>
        </w:tc>
        <w:tc>
          <w:tcPr>
            <w:tcW w:w="7513" w:type="dxa"/>
            <w:tcBorders>
              <w:left w:val="single" w:sz="4" w:space="0" w:color="auto"/>
            </w:tcBorders>
            <w:shd w:val="clear" w:color="auto" w:fill="auto"/>
          </w:tcPr>
          <w:p w14:paraId="32BC1BA0" w14:textId="77777777" w:rsidR="000A6306" w:rsidRPr="00C70209" w:rsidRDefault="000A6306" w:rsidP="00254BA8">
            <w:pPr>
              <w:pStyle w:val="PP-bullets"/>
            </w:pPr>
            <w:r w:rsidRPr="00C70209">
              <w:t>In neonatal and paediatric patients, the decision to give a RBC transfusion should not be dictated by a Hb concentration alone.</w:t>
            </w:r>
            <w:r w:rsidRPr="00C70209">
              <w:rPr>
                <w:vertAlign w:val="superscript"/>
              </w:rPr>
              <w:t>a</w:t>
            </w:r>
            <w:r w:rsidRPr="00C70209">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757C8DD5" w14:textId="5FB0EEC2" w:rsidR="000A6306" w:rsidRPr="00C70209" w:rsidRDefault="000A6306" w:rsidP="00A06EBF">
            <w:pPr>
              <w:pStyle w:val="PP-note"/>
            </w:pPr>
            <w:r w:rsidRPr="00C70209">
              <w:rPr>
                <w:vertAlign w:val="superscript"/>
              </w:rPr>
              <w:t xml:space="preserve">a </w:t>
            </w:r>
            <w:r>
              <w:t>See</w:t>
            </w:r>
            <w:r w:rsidRPr="00C70209">
              <w:t xml:space="preserve"> PP1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p>
        </w:tc>
      </w:tr>
      <w:tr w:rsidR="000A6306" w:rsidRPr="00C70209" w14:paraId="008A8B6B" w14:textId="77777777" w:rsidTr="000A6306">
        <w:tc>
          <w:tcPr>
            <w:tcW w:w="1135" w:type="dxa"/>
            <w:tcBorders>
              <w:right w:val="single" w:sz="4" w:space="0" w:color="auto"/>
            </w:tcBorders>
            <w:shd w:val="clear" w:color="auto" w:fill="auto"/>
          </w:tcPr>
          <w:p w14:paraId="08B936A5" w14:textId="77777777" w:rsidR="000A6306" w:rsidRPr="00C70209" w:rsidRDefault="000A6306" w:rsidP="00254BA8">
            <w:pPr>
              <w:pStyle w:val="PP-bullets"/>
            </w:pPr>
            <w:r w:rsidRPr="00C70209">
              <w:t>PP2</w:t>
            </w:r>
          </w:p>
        </w:tc>
        <w:tc>
          <w:tcPr>
            <w:tcW w:w="7513" w:type="dxa"/>
            <w:tcBorders>
              <w:left w:val="single" w:sz="4" w:space="0" w:color="auto"/>
            </w:tcBorders>
            <w:shd w:val="clear" w:color="auto" w:fill="auto"/>
          </w:tcPr>
          <w:p w14:paraId="4472093F" w14:textId="77777777" w:rsidR="000A6306" w:rsidRPr="00C70209" w:rsidRDefault="000A6306" w:rsidP="00254BA8">
            <w:pPr>
              <w:pStyle w:val="PP-bullets"/>
            </w:pPr>
            <w:r w:rsidRPr="00C70209">
              <w:t>Neonatal units should use a procedural guideline</w:t>
            </w:r>
            <w:r w:rsidRPr="00C70209">
              <w:rPr>
                <w:vertAlign w:val="superscript"/>
              </w:rPr>
              <w:t>a</w:t>
            </w:r>
            <w:r w:rsidRPr="00C70209">
              <w:t xml:space="preserve"> for RBC transfusion in preterm infants that includes the following:</w:t>
            </w:r>
          </w:p>
          <w:p w14:paraId="65D97D4B" w14:textId="77777777" w:rsidR="000A6306" w:rsidRPr="00C70209" w:rsidRDefault="000A6306" w:rsidP="00254BA8">
            <w:pPr>
              <w:pStyle w:val="PP-bullet"/>
              <w:rPr>
                <w:lang w:val="en-AU"/>
              </w:rPr>
            </w:pPr>
            <w:r w:rsidRPr="00C70209">
              <w:rPr>
                <w:lang w:val="en-AU"/>
              </w:rPr>
              <w:t>age of infant</w:t>
            </w:r>
          </w:p>
          <w:p w14:paraId="63A8840E" w14:textId="77777777" w:rsidR="000A6306" w:rsidRPr="00C70209" w:rsidRDefault="000A6306" w:rsidP="00254BA8">
            <w:pPr>
              <w:pStyle w:val="PP-bullet"/>
              <w:rPr>
                <w:lang w:val="en-AU"/>
              </w:rPr>
            </w:pPr>
            <w:r w:rsidRPr="00C70209">
              <w:rPr>
                <w:lang w:val="en-AU"/>
              </w:rPr>
              <w:t>Hb or Hct</w:t>
            </w:r>
          </w:p>
          <w:p w14:paraId="52DEF6CF" w14:textId="77777777" w:rsidR="000A6306" w:rsidRPr="00C70209" w:rsidRDefault="000A6306" w:rsidP="00254BA8">
            <w:pPr>
              <w:pStyle w:val="PP-bullet"/>
              <w:rPr>
                <w:lang w:val="en-AU"/>
              </w:rPr>
            </w:pPr>
            <w:r w:rsidRPr="00C70209">
              <w:rPr>
                <w:lang w:val="en-AU"/>
              </w:rPr>
              <w:t>level of respiratory support</w:t>
            </w:r>
          </w:p>
          <w:p w14:paraId="4EAF485A" w14:textId="77777777" w:rsidR="000A6306" w:rsidRPr="00C70209" w:rsidRDefault="000A6306" w:rsidP="00254BA8">
            <w:pPr>
              <w:pStyle w:val="PP-bullet"/>
              <w:rPr>
                <w:lang w:val="en-AU"/>
              </w:rPr>
            </w:pPr>
            <w:r w:rsidRPr="00C70209">
              <w:rPr>
                <w:lang w:val="en-AU"/>
              </w:rPr>
              <w:t>ongoing or anticipated red cell loss</w:t>
            </w:r>
          </w:p>
          <w:p w14:paraId="357786C7" w14:textId="77777777" w:rsidR="000A6306" w:rsidRPr="00C70209" w:rsidRDefault="000A6306" w:rsidP="00254BA8">
            <w:pPr>
              <w:pStyle w:val="PP-bullet"/>
              <w:rPr>
                <w:lang w:val="en-AU"/>
              </w:rPr>
            </w:pPr>
            <w:r w:rsidRPr="00C70209">
              <w:rPr>
                <w:lang w:val="en-AU"/>
              </w:rPr>
              <w:t>nutritional status.</w:t>
            </w:r>
          </w:p>
          <w:p w14:paraId="457A5137" w14:textId="77777777" w:rsidR="000A6306" w:rsidRPr="00C70209" w:rsidRDefault="000A6306" w:rsidP="00254BA8">
            <w:pPr>
              <w:pStyle w:val="PP-note"/>
            </w:pPr>
            <w:r w:rsidRPr="00C70209">
              <w:rPr>
                <w:vertAlign w:val="superscript"/>
              </w:rPr>
              <w:t xml:space="preserve">a </w:t>
            </w:r>
            <w:r w:rsidRPr="00C70209">
              <w:t>See Appendix F (</w:t>
            </w:r>
            <w:r w:rsidRPr="00C70209">
              <w:rPr>
                <w:i/>
              </w:rPr>
              <w:t>RBC transfusions in preterm infants</w:t>
            </w:r>
            <w:r w:rsidRPr="00C70209">
              <w:t xml:space="preserve">) </w:t>
            </w:r>
          </w:p>
        </w:tc>
      </w:tr>
      <w:tr w:rsidR="000A6306" w:rsidRPr="00C70209" w14:paraId="03F78103" w14:textId="77777777" w:rsidTr="000A6306">
        <w:tc>
          <w:tcPr>
            <w:tcW w:w="1135" w:type="dxa"/>
            <w:tcBorders>
              <w:right w:val="single" w:sz="4" w:space="0" w:color="auto"/>
            </w:tcBorders>
            <w:shd w:val="clear" w:color="auto" w:fill="auto"/>
          </w:tcPr>
          <w:p w14:paraId="5E133294" w14:textId="77777777" w:rsidR="000A6306" w:rsidRPr="00C70209" w:rsidRDefault="000A6306" w:rsidP="00254BA8">
            <w:pPr>
              <w:pStyle w:val="PP-bullets"/>
            </w:pPr>
            <w:r w:rsidRPr="00C70209">
              <w:t>PP3</w:t>
            </w:r>
          </w:p>
        </w:tc>
        <w:tc>
          <w:tcPr>
            <w:tcW w:w="7513" w:type="dxa"/>
            <w:tcBorders>
              <w:left w:val="single" w:sz="4" w:space="0" w:color="auto"/>
            </w:tcBorders>
            <w:shd w:val="clear" w:color="auto" w:fill="auto"/>
          </w:tcPr>
          <w:p w14:paraId="21884623" w14:textId="77777777" w:rsidR="000A6306" w:rsidRPr="00C70209" w:rsidRDefault="000A6306" w:rsidP="00254BA8">
            <w:pPr>
              <w:pStyle w:val="PP-bullets"/>
            </w:pPr>
            <w:r w:rsidRPr="00C70209">
              <w:t>In preterm infants requiring transfusion, there is insufficient evidence to support or refute the use of either a restrictive or liberal RBC transfusion strategy.</w:t>
            </w:r>
          </w:p>
        </w:tc>
      </w:tr>
      <w:tr w:rsidR="000A6306" w:rsidRPr="00C70209" w14:paraId="72CE0952" w14:textId="77777777" w:rsidTr="000A6306">
        <w:trPr>
          <w:cantSplit/>
        </w:trPr>
        <w:tc>
          <w:tcPr>
            <w:tcW w:w="1135" w:type="dxa"/>
            <w:tcBorders>
              <w:right w:val="single" w:sz="4" w:space="0" w:color="auto"/>
            </w:tcBorders>
            <w:shd w:val="clear" w:color="auto" w:fill="auto"/>
          </w:tcPr>
          <w:p w14:paraId="491D10D4" w14:textId="77777777" w:rsidR="000A6306" w:rsidRPr="00C70209" w:rsidRDefault="000A6306" w:rsidP="00254BA8">
            <w:pPr>
              <w:pStyle w:val="PP-bullets"/>
            </w:pPr>
            <w:r w:rsidRPr="00C70209">
              <w:t>PP4</w:t>
            </w:r>
          </w:p>
        </w:tc>
        <w:tc>
          <w:tcPr>
            <w:tcW w:w="7513" w:type="dxa"/>
            <w:tcBorders>
              <w:left w:val="single" w:sz="4" w:space="0" w:color="auto"/>
            </w:tcBorders>
            <w:shd w:val="clear" w:color="auto" w:fill="auto"/>
          </w:tcPr>
          <w:p w14:paraId="7B1B6C74" w14:textId="77777777" w:rsidR="000A6306" w:rsidRPr="00C70209" w:rsidRDefault="000A6306" w:rsidP="00254BA8">
            <w:pPr>
              <w:pStyle w:val="PP-bullets"/>
            </w:pPr>
            <w:r w:rsidRPr="00C70209">
              <w:t>In neonatal patients, calculate transfusion volume (mL) based on weight and desired Hb increment.</w:t>
            </w:r>
            <w:r w:rsidRPr="00C70209">
              <w:rPr>
                <w:vertAlign w:val="superscript"/>
              </w:rPr>
              <w:t>a</w:t>
            </w:r>
          </w:p>
          <w:p w14:paraId="661C9D5E" w14:textId="2ECD04BB" w:rsidR="000A6306" w:rsidRPr="00C70209" w:rsidRDefault="000A6306" w:rsidP="00172123">
            <w:pPr>
              <w:pStyle w:val="PP-note"/>
            </w:pPr>
            <w:r w:rsidRPr="00C70209">
              <w:rPr>
                <w:vertAlign w:val="superscript"/>
              </w:rPr>
              <w:t>a</w:t>
            </w:r>
            <w:r w:rsidRPr="00C70209">
              <w:t xml:space="preserve"> See Appendix </w:t>
            </w:r>
            <w:r w:rsidR="00172123" w:rsidRPr="00172123">
              <w:t>F (</w:t>
            </w:r>
            <w:r w:rsidR="00172123" w:rsidRPr="00172123">
              <w:rPr>
                <w:i/>
              </w:rPr>
              <w:t>RBC transfusions in preterm infants</w:t>
            </w:r>
            <w:r w:rsidR="00172123" w:rsidRPr="00172123">
              <w:t>)</w:t>
            </w:r>
            <w:r w:rsidR="00172123">
              <w:t xml:space="preserve"> and Appendix </w:t>
            </w:r>
            <w:r w:rsidR="00172123" w:rsidRPr="00C70209">
              <w:t>J (</w:t>
            </w:r>
            <w:r w:rsidR="00172123" w:rsidRPr="00C70209">
              <w:rPr>
                <w:i/>
              </w:rPr>
              <w:t>Transfusion volume calculation for neonates, infants and small children</w:t>
            </w:r>
            <w:r w:rsidR="00172123" w:rsidRPr="00C70209">
              <w:t>)</w:t>
            </w:r>
          </w:p>
        </w:tc>
      </w:tr>
      <w:tr w:rsidR="000A6306" w:rsidRPr="00C70209" w14:paraId="1380C411" w14:textId="77777777" w:rsidTr="00254BA8">
        <w:trPr>
          <w:trHeight w:val="397"/>
        </w:trPr>
        <w:tc>
          <w:tcPr>
            <w:tcW w:w="8648" w:type="dxa"/>
            <w:gridSpan w:val="2"/>
            <w:shd w:val="clear" w:color="auto" w:fill="auto"/>
          </w:tcPr>
          <w:p w14:paraId="38B36C1E" w14:textId="065F5D8A" w:rsidR="000A6306" w:rsidRDefault="000A6306" w:rsidP="00254BA8">
            <w:pPr>
              <w:pStyle w:val="ES-notes"/>
            </w:pPr>
            <w:r w:rsidRPr="00C70209">
              <w:t>Hb, haemoglobin; Hct, haematocrit; PP, practice point; R, recommendation; RBC, red blood cell</w:t>
            </w:r>
            <w:r>
              <w:t>;</w:t>
            </w:r>
            <w:r w:rsidRPr="00C70209">
              <w:t xml:space="preserve"> </w:t>
            </w:r>
          </w:p>
          <w:p w14:paraId="56479736" w14:textId="21C1FD2B" w:rsidR="000A6306" w:rsidRPr="00C70209" w:rsidRDefault="000A6306" w:rsidP="00254BA8">
            <w:pPr>
              <w:pStyle w:val="ES-notes"/>
            </w:pPr>
          </w:p>
        </w:tc>
      </w:tr>
    </w:tbl>
    <w:p w14:paraId="4DEE84A9" w14:textId="77777777" w:rsidR="000A6306" w:rsidRDefault="000A6306"/>
    <w:p w14:paraId="0A69C5DF" w14:textId="77777777" w:rsidR="005B2300" w:rsidRPr="00C70209" w:rsidRDefault="005B2300" w:rsidP="005B2300">
      <w:pPr>
        <w:pStyle w:val="Heading5"/>
        <w:rPr>
          <w:lang w:val="en-AU"/>
        </w:rPr>
      </w:pPr>
      <w:r w:rsidRPr="00C70209">
        <w:rPr>
          <w:lang w:val="en-AU"/>
        </w:rPr>
        <w:t>Background</w:t>
      </w:r>
    </w:p>
    <w:p w14:paraId="16D8A4ED" w14:textId="169F5DF8" w:rsidR="005B2300" w:rsidRPr="00C70209" w:rsidRDefault="005B2300" w:rsidP="005B2300">
      <w:pPr>
        <w:pStyle w:val="BodyText"/>
      </w:pPr>
      <w:r w:rsidRPr="00C70209">
        <w:t>In infants born before term, the physiological decline in circulating RBCs is more pronounced than in term infants. Contributing factors include inadequate erythropoiesis, rapid growth and phlebotomy blood losses that may occur within the first few weeks of life. This anaemia of prematurity can be treated with RBC transfusions, which raise haemoglobin levels and help to increase red cell volume. However, concerns have been raised about the use of RBC transfusions in preterm infants, because of a potential association with a number of developmentally specific adverse events such as retinopathy of prematurity (ROP), bronchopulmonary dysplasia (BPD</w:t>
      </w:r>
      <w:r w:rsidR="009D14AA" w:rsidRPr="00C70209">
        <w:t>)</w:t>
      </w:r>
      <w:r w:rsidRPr="00C70209">
        <w:t>, necrotising enterocolitis (NEC) and intraventricular haemorrhage (IVH). There is considerable variability in practice, due to uncertainty regarding the indications for RBC transfusion and appropriate haemoglobin thresholds for transfusion.</w:t>
      </w:r>
    </w:p>
    <w:p w14:paraId="494863CF" w14:textId="77777777" w:rsidR="00351F21" w:rsidRPr="00C70209" w:rsidRDefault="00351F21" w:rsidP="00D14E0D">
      <w:pPr>
        <w:pStyle w:val="Head4Num"/>
      </w:pPr>
      <w:r w:rsidRPr="00C70209">
        <w:t xml:space="preserve">RBC transfusion versus no transfusion </w:t>
      </w:r>
      <w:r w:rsidR="003D2EBB" w:rsidRPr="00C70209">
        <w:t>(or alternate dose)</w:t>
      </w:r>
    </w:p>
    <w:p w14:paraId="56977D33" w14:textId="0AF01812" w:rsidR="00E1671D" w:rsidRPr="00C70209" w:rsidRDefault="00DE623D" w:rsidP="005248BA">
      <w:pPr>
        <w:pStyle w:val="Heading5"/>
        <w:rPr>
          <w:lang w:val="en-AU"/>
        </w:rPr>
      </w:pPr>
      <w:r w:rsidRPr="00C70209">
        <w:rPr>
          <w:lang w:val="en-AU"/>
        </w:rPr>
        <w:t>Summary of evidence</w:t>
      </w:r>
    </w:p>
    <w:p w14:paraId="0CAAE592" w14:textId="77777777" w:rsidR="00E1671D" w:rsidRPr="00C70209" w:rsidRDefault="00E1671D" w:rsidP="005248BA">
      <w:pPr>
        <w:pStyle w:val="Heading6"/>
      </w:pPr>
      <w:bookmarkStart w:id="215" w:name="_Ref286753552"/>
      <w:r w:rsidRPr="00C70209">
        <w:t>Level I evidence</w:t>
      </w:r>
    </w:p>
    <w:p w14:paraId="1335D5ED" w14:textId="37D81A45" w:rsidR="00DB24A2" w:rsidRPr="00C70209" w:rsidRDefault="009946F6" w:rsidP="005248BA">
      <w:pPr>
        <w:pStyle w:val="BodyText"/>
      </w:pPr>
      <w:r w:rsidRPr="00C70209">
        <w:t xml:space="preserve">The literature search did not identify any Level I studies of Level II evidence that examined the effect of RBC transfusion </w:t>
      </w:r>
      <w:r w:rsidR="003D2EBB" w:rsidRPr="00C70209">
        <w:t>compared with</w:t>
      </w:r>
      <w:r w:rsidRPr="00C70209">
        <w:t xml:space="preserve"> no transfusion in preterm infants </w:t>
      </w:r>
      <w:r w:rsidR="003D2EBB" w:rsidRPr="00C70209">
        <w:t>(</w:t>
      </w:r>
      <w:r w:rsidR="002C4BAF" w:rsidRPr="00C70209">
        <w:t>&lt;</w:t>
      </w:r>
      <w:r w:rsidR="003D2EBB" w:rsidRPr="00C70209">
        <w:t xml:space="preserve">37 weeks gestational age) </w:t>
      </w:r>
      <w:r w:rsidRPr="00C70209">
        <w:t>that reported primary outcomes relevant to our research question.</w:t>
      </w:r>
    </w:p>
    <w:p w14:paraId="135CAE4E" w14:textId="77777777" w:rsidR="009946F6" w:rsidRPr="00C70209" w:rsidRDefault="009946F6" w:rsidP="005248BA">
      <w:pPr>
        <w:pStyle w:val="Heading6"/>
      </w:pPr>
      <w:r w:rsidRPr="00C70209">
        <w:t>Level II evidence</w:t>
      </w:r>
    </w:p>
    <w:p w14:paraId="6597AB91" w14:textId="78749797" w:rsidR="009946F6" w:rsidRPr="00C70209" w:rsidRDefault="009946F6" w:rsidP="005248BA">
      <w:pPr>
        <w:pStyle w:val="BodyText"/>
      </w:pPr>
      <w:r w:rsidRPr="00C70209">
        <w:t xml:space="preserve">The literature search did not identify any Level II studies that examined the effect of RBC transfusion </w:t>
      </w:r>
      <w:r w:rsidR="003D2EBB" w:rsidRPr="00C70209">
        <w:t>compared with</w:t>
      </w:r>
      <w:r w:rsidRPr="00C70209">
        <w:t xml:space="preserve"> no transfusion in preterm infants</w:t>
      </w:r>
      <w:r w:rsidR="0003668F" w:rsidRPr="00C70209">
        <w:t xml:space="preserve"> (</w:t>
      </w:r>
      <w:r w:rsidR="002C4BAF" w:rsidRPr="00C70209">
        <w:t>&lt;</w:t>
      </w:r>
      <w:r w:rsidR="0003668F" w:rsidRPr="00C70209">
        <w:t>37 weeks gestational age) that reported primary outcomes relevant to our research question</w:t>
      </w:r>
      <w:r w:rsidRPr="00C70209">
        <w:t>.</w:t>
      </w:r>
    </w:p>
    <w:p w14:paraId="069DD397" w14:textId="77777777" w:rsidR="009946F6" w:rsidRPr="00C70209" w:rsidRDefault="009946F6" w:rsidP="005248BA">
      <w:pPr>
        <w:pStyle w:val="Heading6"/>
      </w:pPr>
      <w:r w:rsidRPr="00C70209">
        <w:t>Level III evidence</w:t>
      </w:r>
    </w:p>
    <w:p w14:paraId="6FCAE945" w14:textId="3F59CEA0" w:rsidR="003363BE" w:rsidRPr="00C70209" w:rsidRDefault="002C4BAF" w:rsidP="00E63155">
      <w:pPr>
        <w:pStyle w:val="BodyText"/>
        <w:rPr>
          <w:lang w:eastAsia="en-GB"/>
        </w:rPr>
      </w:pPr>
      <w:r w:rsidRPr="00C70209">
        <w:t>T</w:t>
      </w:r>
      <w:r w:rsidR="00906FC3" w:rsidRPr="00C70209">
        <w:t xml:space="preserve">wo systematic reviews of Level III studies (Mohamed 2012, Kirpalani 2012) and </w:t>
      </w:r>
      <w:r w:rsidR="00E63155" w:rsidRPr="00C70209">
        <w:t xml:space="preserve">14 </w:t>
      </w:r>
      <w:r w:rsidR="00906FC3" w:rsidRPr="00C70209">
        <w:t>Level III</w:t>
      </w:r>
      <w:r w:rsidR="00E64EC2" w:rsidRPr="00C70209">
        <w:t>–2</w:t>
      </w:r>
      <w:r w:rsidR="00906FC3" w:rsidRPr="00C70209">
        <w:t xml:space="preserve"> studies </w:t>
      </w:r>
      <w:r w:rsidR="00B80571" w:rsidRPr="00C70209">
        <w:t>(</w:t>
      </w:r>
      <w:r w:rsidR="00FB3296" w:rsidRPr="00C70209">
        <w:t xml:space="preserve">AlFaleh 2014, </w:t>
      </w:r>
      <w:r w:rsidR="005974D5" w:rsidRPr="00C70209">
        <w:t>Baer 2011</w:t>
      </w:r>
      <w:r w:rsidR="00B80571" w:rsidRPr="00C70209">
        <w:t xml:space="preserve">, Demirel 2012, Dos Santos 2011, Elabaid 2013, Feghhi 2012, Fortes Filho 2013, Hakeem 2012, Kabatas 2013, </w:t>
      </w:r>
      <w:r w:rsidR="00E63155" w:rsidRPr="00C70209">
        <w:t xml:space="preserve">Li 2013, Navaei 2010, </w:t>
      </w:r>
      <w:r w:rsidR="00DB24A2" w:rsidRPr="00C70209">
        <w:t xml:space="preserve">Stritzke 2013, Wan-Huen 2013, </w:t>
      </w:r>
      <w:r w:rsidR="00B80571" w:rsidRPr="00C70209">
        <w:t>Weintraub 2011)</w:t>
      </w:r>
      <w:r w:rsidRPr="00C70209">
        <w:t xml:space="preserve"> were</w:t>
      </w:r>
      <w:r w:rsidR="00B80571" w:rsidRPr="00C70209">
        <w:t xml:space="preserve"> </w:t>
      </w:r>
      <w:r w:rsidR="00906FC3" w:rsidRPr="00C70209">
        <w:t>identified from the systematic review and hand</w:t>
      </w:r>
      <w:r w:rsidRPr="00C70209">
        <w:t>-</w:t>
      </w:r>
      <w:r w:rsidR="00906FC3" w:rsidRPr="00C70209">
        <w:t xml:space="preserve">searching process that examined the effect of RBC transfusion </w:t>
      </w:r>
      <w:r w:rsidR="003D2EBB" w:rsidRPr="00C70209">
        <w:t>compared with</w:t>
      </w:r>
      <w:r w:rsidR="00F4446E" w:rsidRPr="00C70209">
        <w:t xml:space="preserve"> </w:t>
      </w:r>
      <w:r w:rsidR="00906FC3" w:rsidRPr="00C70209">
        <w:t xml:space="preserve">no transfusion in preterm </w:t>
      </w:r>
      <w:r w:rsidR="00A738BA" w:rsidRPr="00C70209">
        <w:t xml:space="preserve">or </w:t>
      </w:r>
      <w:r w:rsidR="00926E69" w:rsidRPr="00C70209">
        <w:t>ver</w:t>
      </w:r>
      <w:r w:rsidRPr="00C70209">
        <w:t>y</w:t>
      </w:r>
      <w:r w:rsidR="00926E69" w:rsidRPr="00C70209">
        <w:t xml:space="preserve"> low birth weight (VLBW)</w:t>
      </w:r>
      <w:r w:rsidR="00A738BA" w:rsidRPr="00C70209">
        <w:t xml:space="preserve"> </w:t>
      </w:r>
      <w:r w:rsidR="00906FC3" w:rsidRPr="00C70209">
        <w:t xml:space="preserve">infants </w:t>
      </w:r>
      <w:r w:rsidR="00906FC3" w:rsidRPr="00C70209">
        <w:rPr>
          <w:lang w:eastAsia="en-GB"/>
        </w:rPr>
        <w:t xml:space="preserve">(see </w:t>
      </w:r>
      <w:r w:rsidR="00906FC3" w:rsidRPr="00C70209">
        <w:rPr>
          <w:b/>
        </w:rPr>
        <w:t>Appendix C, Volume 2</w:t>
      </w:r>
      <w:r w:rsidR="00906FC3" w:rsidRPr="00C70209">
        <w:rPr>
          <w:lang w:eastAsia="en-GB"/>
        </w:rPr>
        <w:t>). The main characteristics of these studies are summarised in</w:t>
      </w:r>
      <w:r w:rsidR="003363BE" w:rsidRPr="00C70209">
        <w:rPr>
          <w:lang w:eastAsia="en-GB"/>
        </w:rPr>
        <w:t xml:space="preserve"> </w:t>
      </w:r>
      <w:r w:rsidR="003363BE" w:rsidRPr="00C70209">
        <w:rPr>
          <w:b/>
          <w:lang w:eastAsia="en-GB"/>
        </w:rPr>
        <w:fldChar w:fldCharType="begin"/>
      </w:r>
      <w:r w:rsidR="003363BE" w:rsidRPr="00C70209">
        <w:rPr>
          <w:b/>
          <w:lang w:eastAsia="en-GB"/>
        </w:rPr>
        <w:instrText xml:space="preserve"> REF _Ref413080672 \h  \* MERGEFORMAT </w:instrText>
      </w:r>
      <w:r w:rsidR="003363BE" w:rsidRPr="00C70209">
        <w:rPr>
          <w:b/>
          <w:lang w:eastAsia="en-GB"/>
        </w:rPr>
      </w:r>
      <w:r w:rsidR="003363BE" w:rsidRPr="00C70209">
        <w:rPr>
          <w:b/>
          <w:lang w:eastAsia="en-GB"/>
        </w:rPr>
        <w:fldChar w:fldCharType="separate"/>
      </w:r>
      <w:r w:rsidR="000F7A9B" w:rsidRPr="000F7A9B">
        <w:rPr>
          <w:b/>
        </w:rPr>
        <w:t>Table 3.1.1</w:t>
      </w:r>
      <w:r w:rsidR="003363BE" w:rsidRPr="00C70209">
        <w:rPr>
          <w:b/>
          <w:lang w:eastAsia="en-GB"/>
        </w:rPr>
        <w:fldChar w:fldCharType="end"/>
      </w:r>
      <w:r w:rsidR="003363BE" w:rsidRPr="00C70209">
        <w:rPr>
          <w:lang w:eastAsia="en-GB"/>
        </w:rPr>
        <w:t>.</w:t>
      </w:r>
    </w:p>
    <w:p w14:paraId="5663FCB8" w14:textId="7358B50D" w:rsidR="00602F49" w:rsidRPr="00C70209" w:rsidRDefault="00906FC3" w:rsidP="00F51F8C">
      <w:pPr>
        <w:pStyle w:val="BodyText"/>
      </w:pPr>
      <w:r w:rsidRPr="00C70209">
        <w:t xml:space="preserve">Mohamed (2012) was a </w:t>
      </w:r>
      <w:r w:rsidR="002C4BAF" w:rsidRPr="00C70209">
        <w:t>good-</w:t>
      </w:r>
      <w:r w:rsidRPr="00C70209">
        <w:t xml:space="preserve">quality systematic review of </w:t>
      </w:r>
      <w:r w:rsidR="00602F49" w:rsidRPr="00C70209">
        <w:t>11 retrospective case</w:t>
      </w:r>
      <w:r w:rsidR="002C4BAF" w:rsidRPr="00C70209">
        <w:t>–</w:t>
      </w:r>
      <w:r w:rsidR="00602F49" w:rsidRPr="00C70209">
        <w:t xml:space="preserve">control studies and </w:t>
      </w:r>
      <w:r w:rsidR="002C4BAF" w:rsidRPr="00C70209">
        <w:t xml:space="preserve">one </w:t>
      </w:r>
      <w:r w:rsidR="00602F49" w:rsidRPr="00C70209">
        <w:t xml:space="preserve">cohort study </w:t>
      </w:r>
      <w:r w:rsidR="00C86946" w:rsidRPr="00C70209">
        <w:t xml:space="preserve">that examined the association between RBC transfusion and necrotising enterocolitis in </w:t>
      </w:r>
      <w:r w:rsidR="00875D5A" w:rsidRPr="00C70209">
        <w:t xml:space="preserve">4857 </w:t>
      </w:r>
      <w:r w:rsidR="00C86946" w:rsidRPr="00C70209">
        <w:t xml:space="preserve">preterm infants. </w:t>
      </w:r>
      <w:r w:rsidR="00602F49" w:rsidRPr="00C70209">
        <w:t xml:space="preserve">The included studies </w:t>
      </w:r>
      <w:r w:rsidR="00C86946" w:rsidRPr="00C70209">
        <w:t xml:space="preserve">were assessed </w:t>
      </w:r>
      <w:r w:rsidR="00602F49" w:rsidRPr="00C70209">
        <w:t xml:space="preserve">by Mohamed (2012) </w:t>
      </w:r>
      <w:r w:rsidR="002C4BAF" w:rsidRPr="00C70209">
        <w:t xml:space="preserve">to </w:t>
      </w:r>
      <w:r w:rsidR="00C86946" w:rsidRPr="00C70209">
        <w:t>be of moderate risk of bias (scoring 6–8 out of 10 on the Newcastle-Ottawa scale)</w:t>
      </w:r>
      <w:r w:rsidR="00602F49" w:rsidRPr="00C70209">
        <w:t>, with t</w:t>
      </w:r>
      <w:r w:rsidR="00C86946" w:rsidRPr="00C70209">
        <w:t>he main causes of bias being the selection of control subjects and the lack of adjustment for confounders.</w:t>
      </w:r>
    </w:p>
    <w:p w14:paraId="54E2F409" w14:textId="2D26A743" w:rsidR="00906FC3" w:rsidRPr="00C70209" w:rsidRDefault="00906FC3" w:rsidP="00F51F8C">
      <w:pPr>
        <w:pStyle w:val="BodyText"/>
        <w:rPr>
          <w:lang w:eastAsia="en-GB"/>
        </w:rPr>
      </w:pPr>
      <w:r w:rsidRPr="00C70209">
        <w:t xml:space="preserve">Kirpalani (2012) was a </w:t>
      </w:r>
      <w:r w:rsidR="002C4BAF" w:rsidRPr="00C70209">
        <w:t>poor-</w:t>
      </w:r>
      <w:r w:rsidRPr="00C70209">
        <w:t xml:space="preserve">quality systematic review of </w:t>
      </w:r>
      <w:r w:rsidR="00C86946" w:rsidRPr="00C70209">
        <w:t xml:space="preserve">10 Level III </w:t>
      </w:r>
      <w:r w:rsidRPr="00C70209">
        <w:t xml:space="preserve">studies </w:t>
      </w:r>
      <w:r w:rsidR="00602F49" w:rsidRPr="00C70209">
        <w:t xml:space="preserve">that </w:t>
      </w:r>
      <w:r w:rsidRPr="00C70209">
        <w:t xml:space="preserve">assessed </w:t>
      </w:r>
      <w:r w:rsidR="0073081E" w:rsidRPr="00C70209">
        <w:t>RBC</w:t>
      </w:r>
      <w:r w:rsidR="00C80D93" w:rsidRPr="00C70209">
        <w:t xml:space="preserve"> </w:t>
      </w:r>
      <w:r w:rsidRPr="00C70209">
        <w:t>transfusion as a risk factor for NEC in 22,722 neonates.</w:t>
      </w:r>
      <w:r w:rsidRPr="00C70209">
        <w:rPr>
          <w:lang w:eastAsia="en-GB"/>
        </w:rPr>
        <w:t xml:space="preserve"> </w:t>
      </w:r>
      <w:r w:rsidR="00602F49" w:rsidRPr="00C70209">
        <w:rPr>
          <w:lang w:eastAsia="en-GB"/>
        </w:rPr>
        <w:t xml:space="preserve">The included </w:t>
      </w:r>
      <w:r w:rsidR="00602F49" w:rsidRPr="00C70209">
        <w:t xml:space="preserve">studies were assessed to be of moderate risk of bias, with the main cause of bias being the inability to confirm that the outcome was absent at the start of the study. The main characteristics of the Level III studies included in these two reviews are summarised in </w:t>
      </w:r>
      <w:r w:rsidR="00602F49" w:rsidRPr="00C70209">
        <w:rPr>
          <w:b/>
          <w:lang w:eastAsia="en-GB"/>
        </w:rPr>
        <w:fldChar w:fldCharType="begin"/>
      </w:r>
      <w:r w:rsidR="00602F49" w:rsidRPr="00C70209">
        <w:rPr>
          <w:b/>
          <w:lang w:eastAsia="en-GB"/>
        </w:rPr>
        <w:instrText xml:space="preserve"> REF _Ref413681465 \h  \* MERGEFORMAT </w:instrText>
      </w:r>
      <w:r w:rsidR="00602F49" w:rsidRPr="00C70209">
        <w:rPr>
          <w:b/>
          <w:lang w:eastAsia="en-GB"/>
        </w:rPr>
      </w:r>
      <w:r w:rsidR="00602F49" w:rsidRPr="00C70209">
        <w:rPr>
          <w:b/>
          <w:lang w:eastAsia="en-GB"/>
        </w:rPr>
        <w:fldChar w:fldCharType="separate"/>
      </w:r>
      <w:r w:rsidR="000F7A9B" w:rsidRPr="000F7A9B">
        <w:rPr>
          <w:b/>
        </w:rPr>
        <w:t>Table 3.1.2</w:t>
      </w:r>
      <w:r w:rsidR="00602F49" w:rsidRPr="00C70209">
        <w:rPr>
          <w:b/>
          <w:lang w:eastAsia="en-GB"/>
        </w:rPr>
        <w:fldChar w:fldCharType="end"/>
      </w:r>
      <w:r w:rsidR="00602F49" w:rsidRPr="00C70209">
        <w:rPr>
          <w:lang w:eastAsia="en-GB"/>
        </w:rPr>
        <w:t>.</w:t>
      </w:r>
    </w:p>
    <w:p w14:paraId="21B8EB44" w14:textId="68904EE9" w:rsidR="00FB3296" w:rsidRPr="00C70209" w:rsidRDefault="002C4BAF" w:rsidP="00F51F8C">
      <w:pPr>
        <w:pStyle w:val="BodyText"/>
      </w:pPr>
      <w:r w:rsidRPr="00C70209">
        <w:t xml:space="preserve">Of the 13 additional Level III studies identified in this review, five </w:t>
      </w:r>
      <w:r w:rsidR="00143969" w:rsidRPr="00C70209">
        <w:t>(</w:t>
      </w:r>
      <w:r w:rsidR="00FB3296" w:rsidRPr="00C70209">
        <w:t xml:space="preserve">AlFaleh 2014, </w:t>
      </w:r>
      <w:r w:rsidR="00143969" w:rsidRPr="00C70209">
        <w:t>Demirel 2012, Elabaid 2013</w:t>
      </w:r>
      <w:r w:rsidR="00FB3296" w:rsidRPr="00C70209">
        <w:t>, Stritzke 2013, Wan-Huen 2013</w:t>
      </w:r>
      <w:r w:rsidR="00143969" w:rsidRPr="00C70209">
        <w:t>)</w:t>
      </w:r>
      <w:r w:rsidR="00481ADA" w:rsidRPr="00C70209">
        <w:rPr>
          <w:vertAlign w:val="superscript"/>
        </w:rPr>
        <w:t xml:space="preserve"> </w:t>
      </w:r>
      <w:r w:rsidR="00602F49" w:rsidRPr="00C70209">
        <w:t xml:space="preserve">also examined the association between </w:t>
      </w:r>
      <w:r w:rsidRPr="00C70209">
        <w:t>RBC</w:t>
      </w:r>
      <w:r w:rsidR="00C80D93" w:rsidRPr="00C70209">
        <w:t xml:space="preserve"> </w:t>
      </w:r>
      <w:r w:rsidR="00602F49" w:rsidRPr="00C70209">
        <w:t>transfusion and NEC in preterm infants</w:t>
      </w:r>
      <w:r w:rsidRPr="00C70209">
        <w:t>,</w:t>
      </w:r>
      <w:r w:rsidR="00602F49" w:rsidRPr="00C70209">
        <w:t xml:space="preserve"> and were published subsequent to the systematic reviews by Mohamed (2012) and Kirpalani (2012). </w:t>
      </w:r>
      <w:r w:rsidR="00FB3296" w:rsidRPr="00C70209">
        <w:t>The newly identified studies were either retrospective case</w:t>
      </w:r>
      <w:r w:rsidRPr="00C70209">
        <w:t>–</w:t>
      </w:r>
      <w:r w:rsidR="00FB3296" w:rsidRPr="00C70209">
        <w:t>control</w:t>
      </w:r>
      <w:r w:rsidRPr="00C70209">
        <w:t xml:space="preserve"> studies</w:t>
      </w:r>
      <w:r w:rsidR="00FB3296" w:rsidRPr="00C70209">
        <w:t xml:space="preserve"> (AlFaleh 2014, Stritzke 2013, Wan-Huen 2013) or cohort </w:t>
      </w:r>
      <w:r w:rsidRPr="00C70209">
        <w:t xml:space="preserve">studies </w:t>
      </w:r>
      <w:r w:rsidR="00FB3296" w:rsidRPr="00C70209">
        <w:t>(Demirel 2012, Elabaid 2013)</w:t>
      </w:r>
      <w:r w:rsidRPr="00C70209">
        <w:t>,</w:t>
      </w:r>
      <w:r w:rsidR="00FB3296" w:rsidRPr="00C70209">
        <w:t xml:space="preserve"> and were conducted in a variety of settings, including single neonatal intensive care units</w:t>
      </w:r>
      <w:r w:rsidRPr="00C70209">
        <w:t xml:space="preserve"> (NICU)</w:t>
      </w:r>
      <w:r w:rsidR="00FB3296" w:rsidRPr="00C70209">
        <w:t xml:space="preserve"> in Saudi Arabia (AlFaleh 2014), Turkey (Demirel 2012), </w:t>
      </w:r>
      <w:r w:rsidRPr="00C70209">
        <w:t xml:space="preserve">and </w:t>
      </w:r>
      <w:r w:rsidR="00FB3296" w:rsidRPr="00C70209">
        <w:t xml:space="preserve">the </w:t>
      </w:r>
      <w:r w:rsidRPr="00C70209">
        <w:t xml:space="preserve">United States </w:t>
      </w:r>
      <w:r w:rsidR="00FB3296" w:rsidRPr="00C70209">
        <w:t xml:space="preserve">(Elabaid 2013, Wan-Huen 2013), </w:t>
      </w:r>
      <w:r w:rsidRPr="00C70209">
        <w:t xml:space="preserve">and </w:t>
      </w:r>
      <w:r w:rsidR="00FB3296" w:rsidRPr="00C70209">
        <w:t>multiple NICUs in Canada (Stritzke 2013)</w:t>
      </w:r>
    </w:p>
    <w:p w14:paraId="4E265C0E" w14:textId="7B800746" w:rsidR="00602F49" w:rsidRPr="00C70209" w:rsidRDefault="00602F49" w:rsidP="00F51F8C">
      <w:pPr>
        <w:pStyle w:val="BodyText"/>
      </w:pPr>
      <w:r w:rsidRPr="00C70209">
        <w:t xml:space="preserve">Baer (2011) was a retrospective </w:t>
      </w:r>
      <w:r w:rsidR="00FB7912" w:rsidRPr="00C70209">
        <w:t>case–control</w:t>
      </w:r>
      <w:r w:rsidRPr="00C70209">
        <w:t xml:space="preserve"> study of 155 VLBW (&lt;1500 g) neonates admitted to three perinatal centres in the USA. Cases were matched 1:2 to controls with similar gestational age (</w:t>
      </w:r>
      <w:r w:rsidRPr="00C70209">
        <w:rPr>
          <w:rFonts w:cstheme="minorHAnsi"/>
        </w:rPr>
        <w:t>± </w:t>
      </w:r>
      <w:r w:rsidRPr="00C70209">
        <w:t>2 weeks) and birth weight (</w:t>
      </w:r>
      <w:r w:rsidRPr="00C70209">
        <w:rPr>
          <w:rFonts w:cstheme="minorHAnsi"/>
        </w:rPr>
        <w:t>± </w:t>
      </w:r>
      <w:r w:rsidRPr="00C70209">
        <w:t xml:space="preserve">200 g). Various risk factors, including RBC transfusion within 72 hours of birth, were assessed for development of severe </w:t>
      </w:r>
      <w:r w:rsidR="00C428FD" w:rsidRPr="00C70209">
        <w:t>IVH</w:t>
      </w:r>
      <w:r w:rsidRPr="00C70209">
        <w:t xml:space="preserve"> (grade 3</w:t>
      </w:r>
      <w:r w:rsidR="00E64EC2" w:rsidRPr="00C70209">
        <w:t>–4</w:t>
      </w:r>
      <w:r w:rsidRPr="00C70209">
        <w:t>).</w:t>
      </w:r>
    </w:p>
    <w:p w14:paraId="2FD4C1C6" w14:textId="77777777" w:rsidR="00E63155" w:rsidRPr="00C70209" w:rsidRDefault="000A23DB" w:rsidP="00F51F8C">
      <w:pPr>
        <w:pStyle w:val="BodyText"/>
      </w:pPr>
      <w:r w:rsidRPr="00C70209">
        <w:t>Dos Santos (2011) was a retrospective cohort study of 1077 VLBW preterm infants aged 23 to 37 weeks gestation, who were admitted to eight centres in Brazil. Mortality was compared in patients who received a RBC transfusion before the 28</w:t>
      </w:r>
      <w:r w:rsidRPr="00C70209">
        <w:rPr>
          <w:vertAlign w:val="superscript"/>
        </w:rPr>
        <w:t>th</w:t>
      </w:r>
      <w:r w:rsidRPr="00C70209">
        <w:t xml:space="preserve"> day of life with patients who did not receive a transfusion.</w:t>
      </w:r>
    </w:p>
    <w:p w14:paraId="3E04A94F" w14:textId="101A9EF3" w:rsidR="00E63155" w:rsidRPr="00C70209" w:rsidRDefault="00E63155" w:rsidP="00F51F8C">
      <w:pPr>
        <w:pStyle w:val="BodyText"/>
      </w:pPr>
      <w:r w:rsidRPr="00C70209">
        <w:rPr>
          <w:lang w:eastAsia="en-GB"/>
        </w:rPr>
        <w:t xml:space="preserve">Navaei (2010) </w:t>
      </w:r>
      <w:r w:rsidRPr="00C70209">
        <w:t xml:space="preserve">was a retrospective cohort study that </w:t>
      </w:r>
      <w:r w:rsidRPr="00C70209">
        <w:rPr>
          <w:lang w:eastAsia="en-GB"/>
        </w:rPr>
        <w:t>investigated factors associated with survival among 194 preterm infants with VLBW admitted to two NICUs in Iran over a period of 15 months. Survival was defined as the discharge of live infants within 75 days.</w:t>
      </w:r>
    </w:p>
    <w:p w14:paraId="7A1B95B0" w14:textId="79A3FF1E" w:rsidR="00F4446E" w:rsidRPr="00C70209" w:rsidRDefault="00602F49" w:rsidP="00F51F8C">
      <w:pPr>
        <w:pStyle w:val="BodyText"/>
      </w:pPr>
      <w:r w:rsidRPr="00C70209">
        <w:t xml:space="preserve">The remaining six Level III studies (Feghhi 2012, Fortes Filho 2013, Hakeem, 2012, Kabatas 2013, Li 2013, Weintraub 2011) included in this systematic review reported on various risk factors (including RBC blood transfusion) associated with the development of </w:t>
      </w:r>
      <w:r w:rsidR="00A7046B" w:rsidRPr="00C70209">
        <w:t>ROP</w:t>
      </w:r>
      <w:r w:rsidRPr="00C70209">
        <w:t xml:space="preserve"> in preterm and/or low birth weight infants. There were three prospective cohort studies conducted in single NICUs in Southern Brazil (Fortes Filho 2013), Egypt (Hakeem 2012), and Turkey (Kabatas 2013). </w:t>
      </w:r>
      <w:r w:rsidR="002A785C" w:rsidRPr="00C70209">
        <w:t xml:space="preserve">One (Feghhi 2012) was a cross-sectional </w:t>
      </w:r>
      <w:r w:rsidR="00FB7912" w:rsidRPr="00C70209">
        <w:t>case–control</w:t>
      </w:r>
      <w:r w:rsidR="002A785C" w:rsidRPr="00C70209">
        <w:t xml:space="preserve"> study of low birth weight infants admitted to multiple NICUs in Iran. One</w:t>
      </w:r>
      <w:r w:rsidRPr="00C70209">
        <w:t xml:space="preserve"> </w:t>
      </w:r>
      <w:r w:rsidR="002A785C" w:rsidRPr="00C70209">
        <w:t xml:space="preserve">(Li 2013) was a </w:t>
      </w:r>
      <w:r w:rsidRPr="00C70209">
        <w:t>retrospective cohort stud</w:t>
      </w:r>
      <w:r w:rsidR="002A785C" w:rsidRPr="00C70209">
        <w:t>y</w:t>
      </w:r>
      <w:r w:rsidRPr="00C70209">
        <w:t xml:space="preserve"> conducted in a single hospital in Taiwan </w:t>
      </w:r>
      <w:r w:rsidR="002A785C" w:rsidRPr="00C70209">
        <w:t xml:space="preserve">and one (Weintraub 2011) was a retrospective </w:t>
      </w:r>
      <w:r w:rsidR="00FB7912" w:rsidRPr="00C70209">
        <w:t>case–control</w:t>
      </w:r>
      <w:r w:rsidR="002A785C" w:rsidRPr="00C70209">
        <w:t xml:space="preserve"> study assumed to be conducted in Israel (study location not reported).</w:t>
      </w:r>
    </w:p>
    <w:p w14:paraId="0F4A7ED2" w14:textId="237F07E1" w:rsidR="00906FC3" w:rsidRPr="00C70209" w:rsidRDefault="00906FC3" w:rsidP="00906FC3">
      <w:pPr>
        <w:pStyle w:val="Caption"/>
        <w:ind w:left="2070"/>
      </w:pPr>
      <w:bookmarkStart w:id="216" w:name="_Ref413080672"/>
      <w:bookmarkStart w:id="217" w:name="_Toc398542797"/>
      <w:bookmarkStart w:id="218" w:name="_Ref406142747"/>
      <w:bookmarkStart w:id="219" w:name="_Toc42774705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w:t>
      </w:r>
      <w:r w:rsidR="00130F03" w:rsidRPr="00C70209">
        <w:fldChar w:fldCharType="end"/>
      </w:r>
      <w:bookmarkEnd w:id="216"/>
      <w:r w:rsidRPr="00C70209">
        <w:tab/>
        <w:t>Characteristics and quality of Level III evidence</w:t>
      </w:r>
      <w:bookmarkEnd w:id="217"/>
      <w:bookmarkEnd w:id="218"/>
      <w:r w:rsidRPr="00C70209">
        <w:t xml:space="preserve"> </w:t>
      </w:r>
      <w:r w:rsidR="00F51F8C" w:rsidRPr="00C70209">
        <w:t xml:space="preserve">identified in this review </w:t>
      </w:r>
      <w:r w:rsidRPr="00C70209">
        <w:t>– RBC transfusion versus no transfusion in preterm infants</w:t>
      </w:r>
      <w:bookmarkEnd w:id="219"/>
    </w:p>
    <w:tbl>
      <w:tblPr>
        <w:tblW w:w="4573" w:type="pct"/>
        <w:tblInd w:w="816" w:type="dxa"/>
        <w:tblLayout w:type="fixed"/>
        <w:tblCellMar>
          <w:top w:w="28" w:type="dxa"/>
          <w:left w:w="85" w:type="dxa"/>
          <w:bottom w:w="28" w:type="dxa"/>
          <w:right w:w="85" w:type="dxa"/>
        </w:tblCellMar>
        <w:tblLook w:val="0000" w:firstRow="0" w:lastRow="0" w:firstColumn="0" w:lastColumn="0" w:noHBand="0" w:noVBand="0"/>
      </w:tblPr>
      <w:tblGrid>
        <w:gridCol w:w="1254"/>
        <w:gridCol w:w="1744"/>
        <w:gridCol w:w="1941"/>
        <w:gridCol w:w="1844"/>
        <w:gridCol w:w="1628"/>
      </w:tblGrid>
      <w:tr w:rsidR="00F06DDE" w:rsidRPr="00C70209" w14:paraId="5800F0BE" w14:textId="77777777" w:rsidTr="0082594B">
        <w:trPr>
          <w:cantSplit/>
          <w:tblHeader/>
        </w:trPr>
        <w:tc>
          <w:tcPr>
            <w:tcW w:w="745" w:type="pct"/>
            <w:tcBorders>
              <w:top w:val="single" w:sz="4" w:space="0" w:color="auto"/>
              <w:left w:val="single" w:sz="4" w:space="0" w:color="auto"/>
              <w:bottom w:val="single" w:sz="4" w:space="0" w:color="auto"/>
              <w:right w:val="single" w:sz="4" w:space="0" w:color="auto"/>
            </w:tcBorders>
            <w:shd w:val="clear" w:color="auto" w:fill="auto"/>
          </w:tcPr>
          <w:p w14:paraId="37EFF7C3" w14:textId="77777777" w:rsidR="00F06DDE" w:rsidRPr="00C70209" w:rsidRDefault="00BA16A6" w:rsidP="00D9760F">
            <w:pPr>
              <w:pStyle w:val="TableH2"/>
              <w:tabs>
                <w:tab w:val="left" w:pos="801"/>
              </w:tabs>
            </w:pPr>
            <w:r w:rsidRPr="00C70209">
              <w:t>Study ID</w:t>
            </w:r>
          </w:p>
        </w:tc>
        <w:tc>
          <w:tcPr>
            <w:tcW w:w="1037" w:type="pct"/>
            <w:tcBorders>
              <w:top w:val="single" w:sz="4" w:space="0" w:color="auto"/>
              <w:left w:val="nil"/>
              <w:bottom w:val="single" w:sz="4" w:space="0" w:color="auto"/>
              <w:right w:val="single" w:sz="4" w:space="0" w:color="auto"/>
            </w:tcBorders>
            <w:shd w:val="clear" w:color="auto" w:fill="auto"/>
          </w:tcPr>
          <w:p w14:paraId="0C00B388" w14:textId="77777777" w:rsidR="00F06DDE" w:rsidRPr="00C70209" w:rsidRDefault="00F06DDE" w:rsidP="00D9760F">
            <w:pPr>
              <w:pStyle w:val="TableH2"/>
            </w:pPr>
            <w:r w:rsidRPr="00C70209">
              <w:t>Study type</w:t>
            </w:r>
            <w:r w:rsidRPr="00C70209">
              <w:br/>
            </w:r>
            <w:r w:rsidRPr="00C70209">
              <w:rPr>
                <w:i/>
              </w:rPr>
              <w:t>Study quality</w:t>
            </w:r>
          </w:p>
        </w:tc>
        <w:tc>
          <w:tcPr>
            <w:tcW w:w="1154" w:type="pct"/>
            <w:tcBorders>
              <w:top w:val="single" w:sz="4" w:space="0" w:color="auto"/>
              <w:left w:val="nil"/>
              <w:bottom w:val="single" w:sz="4" w:space="0" w:color="auto"/>
              <w:right w:val="single" w:sz="4" w:space="0" w:color="auto"/>
            </w:tcBorders>
            <w:shd w:val="clear" w:color="auto" w:fill="auto"/>
          </w:tcPr>
          <w:p w14:paraId="11F42B05" w14:textId="77777777" w:rsidR="00F06DDE" w:rsidRPr="00C70209" w:rsidRDefault="00F06DDE" w:rsidP="00D9760F">
            <w:pPr>
              <w:pStyle w:val="TableH2"/>
            </w:pPr>
            <w:r w:rsidRPr="00C70209">
              <w:t>Population</w:t>
            </w:r>
          </w:p>
          <w:p w14:paraId="5F2324A6" w14:textId="77777777" w:rsidR="00F06DDE" w:rsidRPr="00C70209" w:rsidRDefault="00F06DDE" w:rsidP="00D9760F">
            <w:pPr>
              <w:pStyle w:val="TableH2"/>
            </w:pPr>
            <w:r w:rsidRPr="00C70209">
              <w:t>N</w:t>
            </w:r>
          </w:p>
        </w:tc>
        <w:tc>
          <w:tcPr>
            <w:tcW w:w="1096" w:type="pct"/>
            <w:tcBorders>
              <w:top w:val="single" w:sz="4" w:space="0" w:color="auto"/>
              <w:left w:val="nil"/>
              <w:bottom w:val="single" w:sz="4" w:space="0" w:color="auto"/>
              <w:right w:val="single" w:sz="4" w:space="0" w:color="auto"/>
            </w:tcBorders>
            <w:shd w:val="clear" w:color="auto" w:fill="auto"/>
          </w:tcPr>
          <w:p w14:paraId="6241D93B" w14:textId="77777777" w:rsidR="00F06DDE" w:rsidRPr="00C70209" w:rsidRDefault="00F06DDE" w:rsidP="00D9760F">
            <w:pPr>
              <w:pStyle w:val="TableH2"/>
            </w:pPr>
            <w:r w:rsidRPr="00C70209">
              <w:t>Comparison</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13379FFA" w14:textId="77777777" w:rsidR="00F06DDE" w:rsidRPr="00C70209" w:rsidRDefault="00F06DDE" w:rsidP="00D9760F">
            <w:pPr>
              <w:pStyle w:val="TableH2"/>
            </w:pPr>
            <w:r w:rsidRPr="00C70209">
              <w:t>Outcomes</w:t>
            </w:r>
          </w:p>
        </w:tc>
      </w:tr>
      <w:tr w:rsidR="00D9760F" w:rsidRPr="00C70209" w14:paraId="761B0083" w14:textId="77777777" w:rsidTr="00E63155">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7208855" w14:textId="77777777" w:rsidR="00D9760F" w:rsidRPr="00C70209" w:rsidRDefault="00D9760F" w:rsidP="00D9760F">
            <w:pPr>
              <w:pStyle w:val="TableH2"/>
            </w:pPr>
            <w:r w:rsidRPr="00C70209">
              <w:t>Systematic reviews of observational studies</w:t>
            </w:r>
          </w:p>
        </w:tc>
      </w:tr>
      <w:tr w:rsidR="00F06DDE" w:rsidRPr="00C70209" w14:paraId="57F8FF96"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04EFA76A" w14:textId="2A352E8A" w:rsidR="00F06DDE" w:rsidRPr="00C70209" w:rsidRDefault="00F06DDE" w:rsidP="003F7DCB">
            <w:pPr>
              <w:pStyle w:val="Tabletext"/>
            </w:pPr>
            <w:r w:rsidRPr="00C70209">
              <w:t>Mohamed (2012)</w:t>
            </w:r>
            <w:r w:rsidR="00F07ADC" w:rsidRPr="00C70209">
              <w:fldChar w:fldCharType="begin">
                <w:fldData xml:space="preserve">PEVuZE5vdGU+PENpdGU+PEF1dGhvcj5Nb2hhbWVkPC9BdXRob3I+PFllYXI+MjAxMjwvWWVhcj48
UmVjTnVtPjE3NTwvUmVjTnVtPjxEaXNwbGF5VGV4dD48c3R5bGUgZmFjZT0ic3VwZXJzY3JpcHQi
PjE2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3F7DCB" w:rsidRPr="00C70209">
              <w:instrText xml:space="preserve"> ADDIN EN.CITE </w:instrText>
            </w:r>
            <w:r w:rsidR="003F7DCB" w:rsidRPr="00C70209">
              <w:fldChar w:fldCharType="begin">
                <w:fldData xml:space="preserve">PEVuZE5vdGU+PENpdGU+PEF1dGhvcj5Nb2hhbWVkPC9BdXRob3I+PFllYXI+MjAxMjwvWWVhcj48
UmVjTnVtPjE3NTwvUmVjTnVtPjxEaXNwbGF5VGV4dD48c3R5bGUgZmFjZT0ic3VwZXJzY3JpcHQi
PjE2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3F7DCB" w:rsidRPr="00C70209">
              <w:instrText xml:space="preserve"> ADDIN EN.CITE.DATA </w:instrText>
            </w:r>
            <w:r w:rsidR="003F7DCB" w:rsidRPr="00C70209">
              <w:fldChar w:fldCharType="end"/>
            </w:r>
            <w:r w:rsidR="00F07ADC" w:rsidRPr="00C70209">
              <w:fldChar w:fldCharType="separate"/>
            </w:r>
            <w:r w:rsidR="00763099" w:rsidRPr="00C70209">
              <w:rPr>
                <w:vertAlign w:val="superscript"/>
              </w:rPr>
              <w:t>16</w:t>
            </w:r>
            <w:r w:rsidR="00F07ADC"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78F650DD" w14:textId="77777777" w:rsidR="00F06DDE" w:rsidRPr="00C70209" w:rsidRDefault="00F06DDE" w:rsidP="00D9760F">
            <w:pPr>
              <w:pStyle w:val="Tabletext"/>
            </w:pPr>
            <w:r w:rsidRPr="00C70209">
              <w:t>Systematic review of observational studies</w:t>
            </w:r>
          </w:p>
          <w:p w14:paraId="1C8939CE" w14:textId="77777777" w:rsidR="00F06DDE" w:rsidRPr="00C70209" w:rsidRDefault="00F06DDE" w:rsidP="00D9760F">
            <w:pPr>
              <w:pStyle w:val="Tabletext"/>
            </w:pPr>
            <w:r w:rsidRPr="00C70209">
              <w:rPr>
                <w:i/>
              </w:rPr>
              <w:t>Good</w:t>
            </w:r>
            <w:r w:rsidRPr="00C70209">
              <w:t xml:space="preserve"> </w:t>
            </w:r>
          </w:p>
        </w:tc>
        <w:tc>
          <w:tcPr>
            <w:tcW w:w="1154" w:type="pct"/>
            <w:tcBorders>
              <w:top w:val="single" w:sz="4" w:space="0" w:color="auto"/>
              <w:left w:val="nil"/>
              <w:bottom w:val="single" w:sz="4" w:space="0" w:color="auto"/>
              <w:right w:val="single" w:sz="4" w:space="0" w:color="auto"/>
            </w:tcBorders>
            <w:shd w:val="clear" w:color="auto" w:fill="auto"/>
          </w:tcPr>
          <w:p w14:paraId="577B4FB4" w14:textId="77777777" w:rsidR="00F06DDE" w:rsidRPr="00C70209" w:rsidRDefault="00F06DDE" w:rsidP="00D9760F">
            <w:pPr>
              <w:pStyle w:val="Tabletext"/>
            </w:pPr>
            <w:r w:rsidRPr="00C70209">
              <w:t>Preterm infants or neonates</w:t>
            </w:r>
          </w:p>
          <w:p w14:paraId="30AD8B40" w14:textId="5A7620E3" w:rsidR="00F06DDE" w:rsidRPr="00C70209" w:rsidRDefault="00F06DDE" w:rsidP="00CA68A2">
            <w:pPr>
              <w:pStyle w:val="Tabletext"/>
            </w:pPr>
            <w:r w:rsidRPr="00C70209">
              <w:t>12 studies, N</w:t>
            </w:r>
            <w:r w:rsidR="00FB7912" w:rsidRPr="00C70209">
              <w:t>&gt;</w:t>
            </w:r>
            <w:r w:rsidRPr="00C70209">
              <w:t>2000</w:t>
            </w:r>
          </w:p>
        </w:tc>
        <w:tc>
          <w:tcPr>
            <w:tcW w:w="1096" w:type="pct"/>
            <w:tcBorders>
              <w:top w:val="single" w:sz="4" w:space="0" w:color="auto"/>
              <w:left w:val="nil"/>
              <w:bottom w:val="single" w:sz="4" w:space="0" w:color="auto"/>
              <w:right w:val="single" w:sz="4" w:space="0" w:color="auto"/>
            </w:tcBorders>
            <w:shd w:val="clear" w:color="auto" w:fill="auto"/>
          </w:tcPr>
          <w:p w14:paraId="0CC3EE72" w14:textId="2A4BDFF6" w:rsidR="00F06DDE" w:rsidRPr="00C70209" w:rsidRDefault="00C428FD" w:rsidP="00F06DDE">
            <w:pPr>
              <w:pStyle w:val="Tabletext"/>
            </w:pPr>
            <w:r w:rsidRPr="00C70209">
              <w:t>RBC</w:t>
            </w:r>
            <w:r w:rsidR="00F06DDE" w:rsidRPr="00C70209">
              <w:t xml:space="preserve"> transfusion </w:t>
            </w:r>
            <w:r w:rsidR="00C91BAE" w:rsidRPr="00C70209">
              <w:t>versus</w:t>
            </w:r>
            <w:r w:rsidR="00F06DDE" w:rsidRPr="00C70209">
              <w:t xml:space="preserve"> no transfusion</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539F36DF" w14:textId="5B5DFE74" w:rsidR="00F06DDE" w:rsidRPr="00C70209" w:rsidRDefault="00F06DDE" w:rsidP="00D9760F">
            <w:pPr>
              <w:pStyle w:val="Tabletext"/>
            </w:pPr>
            <w:r w:rsidRPr="00C70209">
              <w:t>NEC</w:t>
            </w:r>
          </w:p>
          <w:p w14:paraId="1E08F057" w14:textId="77777777" w:rsidR="00F06DDE" w:rsidRPr="00C70209" w:rsidRDefault="00F06DDE" w:rsidP="00D9760F">
            <w:pPr>
              <w:pStyle w:val="Tabletext"/>
            </w:pPr>
          </w:p>
        </w:tc>
      </w:tr>
      <w:tr w:rsidR="00F06DDE" w:rsidRPr="00C70209" w14:paraId="42904EB2"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0672105C" w14:textId="52DB38E1" w:rsidR="00F06DDE" w:rsidRPr="00C70209" w:rsidRDefault="00F06DDE" w:rsidP="003F7DCB">
            <w:pPr>
              <w:pStyle w:val="Tabletext"/>
            </w:pPr>
            <w:r w:rsidRPr="00C70209">
              <w:t>Kirpalani (2012)</w:t>
            </w:r>
            <w:r w:rsidR="00E1112B" w:rsidRPr="00C70209">
              <w:fldChar w:fldCharType="begin">
                <w:fldData xml:space="preserve">PEVuZE5vdGU+PENpdGU+PEF1dGhvcj5LaXJwYWxhbmk8L0F1dGhvcj48WWVhcj4yMDEyPC9ZZWFy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</w:fldData>
              </w:fldChar>
            </w:r>
            <w:r w:rsidR="003F7DCB" w:rsidRPr="00C70209">
              <w:instrText xml:space="preserve"> ADDIN EN.CITE </w:instrText>
            </w:r>
            <w:r w:rsidR="003F7DCB" w:rsidRPr="00C70209">
              <w:fldChar w:fldCharType="begin">
                <w:fldData xml:space="preserve">PEVuZE5vdGU+PENpdGU+PEF1dGhvcj5LaXJwYWxhbmk8L0F1dGhvcj48WWVhcj4yMDEyPC9ZZWFy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17</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60EA5E5B" w14:textId="77777777" w:rsidR="00F06DDE" w:rsidRPr="00C70209" w:rsidRDefault="00F06DDE" w:rsidP="00D9760F">
            <w:pPr>
              <w:pStyle w:val="Tabletext"/>
            </w:pPr>
            <w:r w:rsidRPr="00C70209">
              <w:t>Systematic review of observational studies</w:t>
            </w:r>
          </w:p>
          <w:p w14:paraId="1A32A719" w14:textId="77777777" w:rsidR="00F06DDE" w:rsidRPr="00C70209" w:rsidRDefault="00F06DDE" w:rsidP="00D9760F">
            <w:pPr>
              <w:pStyle w:val="Tabletext"/>
            </w:pPr>
            <w:r w:rsidRPr="00C70209">
              <w:rPr>
                <w:i/>
              </w:rPr>
              <w:t>Poor</w:t>
            </w:r>
          </w:p>
        </w:tc>
        <w:tc>
          <w:tcPr>
            <w:tcW w:w="1154" w:type="pct"/>
            <w:tcBorders>
              <w:top w:val="single" w:sz="4" w:space="0" w:color="auto"/>
              <w:left w:val="nil"/>
              <w:bottom w:val="single" w:sz="4" w:space="0" w:color="auto"/>
              <w:right w:val="single" w:sz="4" w:space="0" w:color="auto"/>
            </w:tcBorders>
            <w:shd w:val="clear" w:color="auto" w:fill="auto"/>
          </w:tcPr>
          <w:p w14:paraId="24411BFC" w14:textId="77777777" w:rsidR="00F06DDE" w:rsidRPr="00C70209" w:rsidRDefault="00F06DDE" w:rsidP="00D9760F">
            <w:pPr>
              <w:pStyle w:val="Tabletext"/>
            </w:pPr>
            <w:r w:rsidRPr="00C70209">
              <w:t>Neonates who developed NEC</w:t>
            </w:r>
          </w:p>
          <w:p w14:paraId="70DB6B56" w14:textId="77777777" w:rsidR="00F06DDE" w:rsidRPr="00C70209" w:rsidRDefault="00CA68A2" w:rsidP="00D9760F">
            <w:pPr>
              <w:pStyle w:val="Tabletext"/>
            </w:pPr>
            <w:r w:rsidRPr="00C70209">
              <w:t xml:space="preserve">10 studies, </w:t>
            </w:r>
            <w:r w:rsidR="00F06DDE" w:rsidRPr="00C70209">
              <w:t>N=22,722</w:t>
            </w:r>
          </w:p>
        </w:tc>
        <w:tc>
          <w:tcPr>
            <w:tcW w:w="1096" w:type="pct"/>
            <w:tcBorders>
              <w:top w:val="single" w:sz="4" w:space="0" w:color="auto"/>
              <w:left w:val="nil"/>
              <w:bottom w:val="single" w:sz="4" w:space="0" w:color="auto"/>
              <w:right w:val="single" w:sz="4" w:space="0" w:color="auto"/>
            </w:tcBorders>
            <w:shd w:val="clear" w:color="auto" w:fill="auto"/>
          </w:tcPr>
          <w:p w14:paraId="2CB1A573" w14:textId="3BDBB9C2" w:rsidR="00F06DDE" w:rsidRPr="00C70209" w:rsidRDefault="00C428FD" w:rsidP="00F06DDE">
            <w:pPr>
              <w:pStyle w:val="Tabletext"/>
            </w:pPr>
            <w:r w:rsidRPr="00C70209">
              <w:t>RBC</w:t>
            </w:r>
            <w:r w:rsidR="00F06DDE" w:rsidRPr="00C70209">
              <w:t xml:space="preserve"> transfusion </w:t>
            </w:r>
            <w:r w:rsidR="00C91BAE" w:rsidRPr="00C70209">
              <w:t>versus</w:t>
            </w:r>
            <w:r w:rsidR="00F06DDE" w:rsidRPr="00C70209">
              <w:t xml:space="preserve"> no transfusion</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3624F323" w14:textId="77777777" w:rsidR="00F06DDE" w:rsidRPr="00C70209" w:rsidRDefault="00F06DDE" w:rsidP="00D9760F">
            <w:pPr>
              <w:pStyle w:val="Tabletext"/>
            </w:pPr>
            <w:r w:rsidRPr="00C70209">
              <w:t>NEC</w:t>
            </w:r>
          </w:p>
        </w:tc>
      </w:tr>
      <w:tr w:rsidR="00D9760F" w:rsidRPr="00C70209" w14:paraId="54CA57F7" w14:textId="77777777" w:rsidTr="00E63155">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527D95B" w14:textId="40FD994F" w:rsidR="00D9760F" w:rsidRPr="00C70209" w:rsidRDefault="00D9760F" w:rsidP="00D9760F">
            <w:pPr>
              <w:pStyle w:val="TableH2"/>
            </w:pPr>
            <w:r w:rsidRPr="00C70209">
              <w:t>Level III</w:t>
            </w:r>
            <w:r w:rsidR="00E64EC2" w:rsidRPr="00C70209">
              <w:t>–2</w:t>
            </w:r>
            <w:r w:rsidRPr="00C70209">
              <w:t xml:space="preserve"> studies </w:t>
            </w:r>
          </w:p>
        </w:tc>
      </w:tr>
      <w:tr w:rsidR="0092173F" w:rsidRPr="00C70209" w14:paraId="0F899183"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719D8BC0" w14:textId="1B01FEC1" w:rsidR="0092173F" w:rsidRPr="00C70209" w:rsidRDefault="0092173F" w:rsidP="003F7DCB">
            <w:pPr>
              <w:pStyle w:val="Tabletext"/>
            </w:pPr>
            <w:r w:rsidRPr="00C70209">
              <w:t>AlFaleh (2014)</w:t>
            </w:r>
            <w:r w:rsidR="008D1D0A" w:rsidRPr="00C70209">
              <w:fldChar w:fldCharType="begin"/>
            </w:r>
            <w:r w:rsidR="003F7DCB" w:rsidRPr="00C70209">
              <w:instrText xml:space="preserve"> ADDIN EN.CITE &lt;EndNote&gt;&lt;Cite&gt;&lt;Author&gt;AlFaleh&lt;/Author&gt;&lt;Year&gt;2014&lt;/Year&gt;&lt;RecNum&gt;724&lt;/RecNum&gt;&lt;DisplayText&gt;&lt;style face="superscript"&gt;18&lt;/style&gt;&lt;/DisplayText&gt;&lt;record&gt;&lt;rec-number&gt;724&lt;/rec-number&gt;&lt;foreign-keys&gt;&lt;key app="EN" db-id="9edve2wadsavt5ewavaxtda4f2tavzvts9ee" timestamp="1430121584"&gt;724&lt;/key&gt;&lt;/foreign-keys&gt;&lt;ref-type name="Journal Article"&gt;17&lt;/ref-type&gt;&lt;contributors&gt;&lt;authors&gt;&lt;author&gt;AlFaleh, K.&lt;/author&gt;&lt;author&gt;Al-Jebreen, A.&lt;/author&gt;&lt;author&gt;Baqays, A.&lt;/author&gt;&lt;author&gt;Al-Hallali, A.&lt;/author&gt;&lt;author&gt;Bedaiwi, K.&lt;/author&gt;&lt;author&gt;Al-Balahi, N.&lt;/author&gt;&lt;author&gt;AlGhamdi, A.&lt;/author&gt;&lt;author&gt;AlKharfi, T.&lt;/author&gt;&lt;author&gt;Alzahem, A.&lt;/author&gt;&lt;/authors&gt;&lt;/contributors&gt;&lt;auth-address&gt;Department of Pediatrics (Division of Neonatology), College of Medicine, King Saud University, Riyadh, Saudi Arabia.&amp;#xD;Department of Surgery (Division of Pediatric Surgery), College of Medicine, King Saud University, Riyadh, Saudi Arabia.&lt;/auth-address&gt;&lt;titles&gt;&lt;title&gt;Association of packed red blood cell transfusion and necrotizing enterocolitis in very low birth weight infants&lt;/title&gt;&lt;secondary-title&gt;J Neonatal Perinatal Med&lt;/secondary-title&gt;&lt;/titles&gt;&lt;periodical&gt;&lt;full-title&gt;J Neonatal Perinatal Med&lt;/full-title&gt;&lt;/periodical&gt;&lt;pages&gt;193–8&lt;/pages&gt;&lt;volume&gt;7&lt;/volume&gt;&lt;number&gt;3&lt;/number&gt;&lt;keywords&gt;&lt;keyword&gt;Nec&lt;/keyword&gt;&lt;keyword&gt;necrotizing enterocolitis&lt;/keyword&gt;&lt;keyword&gt;newborn&lt;/keyword&gt;&lt;keyword&gt;preterm&lt;/keyword&gt;&lt;keyword&gt;transfusion&lt;/keyword&gt;&lt;/keywords&gt;&lt;dates&gt;&lt;year&gt;2014&lt;/year&gt;&lt;pub-dates&gt;&lt;date&gt;Jan 1&lt;/date&gt;&lt;/pub-dates&gt;&lt;/dates&gt;&lt;isbn&gt;1878-4429 (Electronic)&lt;/isbn&gt;&lt;accession-num&gt;25318632&lt;/accession-num&gt;&lt;urls&gt;&lt;related-urls&gt;&lt;url&gt;http://www.ncbi.nlm.nih.gov/pubmed/25318632&lt;/url&gt;&lt;/related-urls&gt;&lt;/urls&gt;&lt;electronic-resource-num&gt;10.3233/NPM-14814048&lt;/electronic-resource-num&gt;&lt;/record&gt;&lt;/Cite&gt;&lt;/EndNote&gt;</w:instrText>
            </w:r>
            <w:r w:rsidR="008D1D0A" w:rsidRPr="00C70209">
              <w:fldChar w:fldCharType="separate"/>
            </w:r>
            <w:r w:rsidR="00763099" w:rsidRPr="00C70209">
              <w:rPr>
                <w:vertAlign w:val="superscript"/>
              </w:rPr>
              <w:t>18</w:t>
            </w:r>
            <w:r w:rsidR="008D1D0A"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4407299B" w14:textId="7EFB6928" w:rsidR="0092173F" w:rsidRPr="00C70209" w:rsidRDefault="0092173F" w:rsidP="00FB3296">
            <w:pPr>
              <w:pStyle w:val="Tabletext"/>
            </w:pPr>
            <w:r w:rsidRPr="00C70209">
              <w:t xml:space="preserve">Retrospective </w:t>
            </w:r>
            <w:r w:rsidR="00FB7912" w:rsidRPr="00C70209">
              <w:t>case–control</w:t>
            </w:r>
          </w:p>
          <w:p w14:paraId="61D3E5AA" w14:textId="77777777" w:rsidR="0092173F" w:rsidRPr="00C70209" w:rsidRDefault="0092173F" w:rsidP="00D9760F">
            <w:pPr>
              <w:pStyle w:val="Tabletext"/>
              <w:rPr>
                <w:i/>
              </w:rPr>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191E9A1B" w14:textId="736888C4" w:rsidR="0092173F" w:rsidRPr="00C70209" w:rsidRDefault="0092173F" w:rsidP="00D9760F">
            <w:pPr>
              <w:pStyle w:val="Tabletext"/>
            </w:pPr>
            <w:r w:rsidRPr="00C70209">
              <w:t>Preterm infants (</w:t>
            </w:r>
            <w:r w:rsidR="00FB7912" w:rsidRPr="00C70209">
              <w:t>≤</w:t>
            </w:r>
            <w:r w:rsidRPr="00C70209">
              <w:t>32 weeks gestation) with VLBW (</w:t>
            </w:r>
            <w:r w:rsidR="00FB7912" w:rsidRPr="00C70209">
              <w:t>&lt;</w:t>
            </w:r>
            <w:r w:rsidRPr="00C70209">
              <w:t>1500 g)</w:t>
            </w:r>
          </w:p>
          <w:p w14:paraId="460AAE23" w14:textId="77777777" w:rsidR="0092173F" w:rsidRPr="00C70209" w:rsidRDefault="0092173F" w:rsidP="00D9760F">
            <w:pPr>
              <w:pStyle w:val="Tabletext"/>
            </w:pPr>
            <w:r w:rsidRPr="00C70209">
              <w:t>N=152</w:t>
            </w:r>
          </w:p>
        </w:tc>
        <w:tc>
          <w:tcPr>
            <w:tcW w:w="1096" w:type="pct"/>
            <w:tcBorders>
              <w:top w:val="single" w:sz="4" w:space="0" w:color="auto"/>
              <w:left w:val="nil"/>
              <w:bottom w:val="single" w:sz="4" w:space="0" w:color="auto"/>
              <w:right w:val="single" w:sz="4" w:space="0" w:color="auto"/>
            </w:tcBorders>
            <w:shd w:val="clear" w:color="auto" w:fill="auto"/>
          </w:tcPr>
          <w:p w14:paraId="22C754A0" w14:textId="3A3BB327" w:rsidR="0092173F" w:rsidRPr="00C70209" w:rsidRDefault="0092173F">
            <w:pPr>
              <w:pStyle w:val="Tabletext"/>
            </w:pPr>
            <w:r w:rsidRPr="00C70209">
              <w:t xml:space="preserve">RBC transfusion (n=110) </w:t>
            </w:r>
            <w:r w:rsidR="00C91BAE" w:rsidRPr="00C70209">
              <w:t>versus</w:t>
            </w:r>
            <w:r w:rsidRPr="00C70209">
              <w:t xml:space="preserve"> no transfusion (n=42)</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540644C8" w14:textId="77777777" w:rsidR="0092173F" w:rsidRPr="00C70209" w:rsidRDefault="0092173F" w:rsidP="00E06038">
            <w:pPr>
              <w:pStyle w:val="Tabletext"/>
            </w:pPr>
            <w:r w:rsidRPr="00C70209">
              <w:t>NEC</w:t>
            </w:r>
            <w:r w:rsidR="00E06038" w:rsidRPr="00C70209">
              <w:t xml:space="preserve"> </w:t>
            </w:r>
          </w:p>
        </w:tc>
      </w:tr>
      <w:tr w:rsidR="00F06DDE" w:rsidRPr="00C70209" w14:paraId="6D9A1DD4"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2BA014CD" w14:textId="06451C5F" w:rsidR="00F06DDE" w:rsidRPr="00C70209" w:rsidRDefault="00F06DDE" w:rsidP="003F7DCB">
            <w:pPr>
              <w:pStyle w:val="Tabletext"/>
            </w:pPr>
            <w:r w:rsidRPr="00C70209">
              <w:t>Baer (2011)</w:t>
            </w:r>
            <w:r w:rsidR="00E1112B" w:rsidRPr="00C70209">
              <w:fldChar w:fldCharType="begin">
                <w:fldData xml:space="preserve">PEVuZE5vdGU+PENpdGU+PEF1dGhvcj5CYWVyPC9BdXRob3I+PFllYXI+MjAxMTwvWWVhcj48UmVj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CYWVyPC9BdXRob3I+PFllYXI+MjAxMTwvWWVhcj48UmVj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19</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374AB784" w14:textId="6B73E09C" w:rsidR="00F06DDE" w:rsidRPr="00C70209" w:rsidRDefault="00F06DDE" w:rsidP="00D9760F">
            <w:pPr>
              <w:pStyle w:val="Tabletext"/>
            </w:pPr>
            <w:r w:rsidRPr="00C70209">
              <w:t xml:space="preserve">Retrospective </w:t>
            </w:r>
            <w:r w:rsidR="00FB7912" w:rsidRPr="00C70209">
              <w:t>case–control</w:t>
            </w:r>
          </w:p>
          <w:p w14:paraId="486F21E3" w14:textId="77777777" w:rsidR="00F06DDE" w:rsidRPr="00C70209" w:rsidRDefault="005974D5"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2E6DB15B" w14:textId="3FF79F6D" w:rsidR="00F06DDE" w:rsidRPr="00C70209" w:rsidRDefault="00F06DDE" w:rsidP="00F51F8C">
            <w:pPr>
              <w:pStyle w:val="Tabletext"/>
            </w:pPr>
            <w:r w:rsidRPr="00C70209">
              <w:t xml:space="preserve">VLBW </w:t>
            </w:r>
            <w:r w:rsidR="005974D5" w:rsidRPr="00C70209">
              <w:t xml:space="preserve">neonates </w:t>
            </w:r>
            <w:r w:rsidRPr="00C70209">
              <w:t xml:space="preserve">who developed severe IVH matched </w:t>
            </w:r>
            <w:r w:rsidR="00F51F8C" w:rsidRPr="00C70209">
              <w:t xml:space="preserve">1:2 </w:t>
            </w:r>
            <w:r w:rsidRPr="00C70209">
              <w:t>for gestational age and birth weight with no IVH</w:t>
            </w:r>
          </w:p>
          <w:p w14:paraId="4139B285" w14:textId="10632840" w:rsidR="00F06DDE" w:rsidRPr="00C70209" w:rsidRDefault="00F06DDE" w:rsidP="00D9760F">
            <w:pPr>
              <w:pStyle w:val="Tabletext"/>
            </w:pPr>
            <w:r w:rsidRPr="00C70209">
              <w:t>N=101</w:t>
            </w:r>
            <w:r w:rsidR="00F51F8C" w:rsidRPr="00C70209">
              <w:t xml:space="preserve"> (cases, n=54; controls, n=101)</w:t>
            </w:r>
          </w:p>
        </w:tc>
        <w:tc>
          <w:tcPr>
            <w:tcW w:w="1096" w:type="pct"/>
            <w:tcBorders>
              <w:top w:val="single" w:sz="4" w:space="0" w:color="auto"/>
              <w:left w:val="nil"/>
              <w:bottom w:val="single" w:sz="4" w:space="0" w:color="auto"/>
              <w:right w:val="single" w:sz="4" w:space="0" w:color="auto"/>
            </w:tcBorders>
            <w:shd w:val="clear" w:color="auto" w:fill="auto"/>
          </w:tcPr>
          <w:p w14:paraId="5D827693" w14:textId="0EAC6606" w:rsidR="00F06DDE" w:rsidRPr="00C70209" w:rsidRDefault="00F06DDE" w:rsidP="00F06DDE">
            <w:pPr>
              <w:pStyle w:val="Tabletext"/>
            </w:pPr>
            <w:r w:rsidRPr="00C70209">
              <w:t xml:space="preserve">RBC transfusion (n=118) </w:t>
            </w:r>
            <w:r w:rsidR="00C91BAE" w:rsidRPr="00C70209">
              <w:t>versus</w:t>
            </w:r>
            <w:r w:rsidRPr="00C70209">
              <w:t xml:space="preserve"> no transfusion (n=37)</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710BD292" w14:textId="77777777" w:rsidR="00F06DDE" w:rsidRPr="00C70209" w:rsidRDefault="00F06DDE" w:rsidP="00D9760F">
            <w:pPr>
              <w:pStyle w:val="Tabletext"/>
            </w:pPr>
            <w:r w:rsidRPr="00C70209">
              <w:t xml:space="preserve">IVH (grade 3 or 4) </w:t>
            </w:r>
          </w:p>
        </w:tc>
      </w:tr>
      <w:tr w:rsidR="00F06DDE" w:rsidRPr="00C70209" w14:paraId="0CA1B585"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4C773258" w14:textId="32D36C6F" w:rsidR="00F06DDE" w:rsidRPr="00C70209" w:rsidRDefault="00F06DDE" w:rsidP="003F7DCB">
            <w:pPr>
              <w:pStyle w:val="Tabletext"/>
            </w:pPr>
            <w:r w:rsidRPr="00C70209">
              <w:t>Demirel (2012)</w:t>
            </w:r>
            <w:r w:rsidR="00E1112B" w:rsidRPr="00C70209">
              <w:fldChar w:fldCharType="begin">
                <w:fldData xml:space="preserve">PEVuZE5vdGU+PENpdGU+PEF1dGhvcj5EZW1pcmVsPC9BdXRob3I+PFllYXI+MjAxMjwvWWVhcj48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</w:fldData>
              </w:fldChar>
            </w:r>
            <w:r w:rsidR="003F7DCB" w:rsidRPr="00C70209">
              <w:instrText xml:space="preserve"> ADDIN EN.CITE </w:instrText>
            </w:r>
            <w:r w:rsidR="003F7DCB" w:rsidRPr="00C70209">
              <w:fldChar w:fldCharType="begin">
                <w:fldData xml:space="preserve">PEVuZE5vdGU+PENpdGU+PEF1dGhvcj5EZW1pcmVsPC9BdXRob3I+PFllYXI+MjAxMjwvWWVhcj48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0</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13D33C34" w14:textId="77777777" w:rsidR="00F06DDE" w:rsidRPr="00C70209" w:rsidRDefault="00F06DDE" w:rsidP="00D9760F">
            <w:pPr>
              <w:pStyle w:val="Tabletext"/>
            </w:pPr>
            <w:r w:rsidRPr="00C70209">
              <w:t>Retrospective cohort</w:t>
            </w:r>
          </w:p>
          <w:p w14:paraId="29B94F63"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45276128" w14:textId="77777777" w:rsidR="00F06DDE" w:rsidRPr="00C70209" w:rsidRDefault="00F06DDE" w:rsidP="00D9760F">
            <w:pPr>
              <w:pStyle w:val="Tabletext"/>
            </w:pPr>
            <w:r w:rsidRPr="00C70209">
              <w:t>Preterm infants (mean gestational age 29 ± 3.1 weeks) admitted to NICU with VLBW (mean 1157 ± 237 g)</w:t>
            </w:r>
          </w:p>
          <w:p w14:paraId="12C70D5B" w14:textId="77777777" w:rsidR="00F06DDE" w:rsidRPr="00C70209" w:rsidRDefault="00F06DDE" w:rsidP="00D9760F">
            <w:pPr>
              <w:pStyle w:val="Tabletext"/>
            </w:pPr>
            <w:r w:rsidRPr="00C70209">
              <w:t>N=647</w:t>
            </w:r>
          </w:p>
        </w:tc>
        <w:tc>
          <w:tcPr>
            <w:tcW w:w="1096" w:type="pct"/>
            <w:tcBorders>
              <w:top w:val="single" w:sz="4" w:space="0" w:color="auto"/>
              <w:left w:val="nil"/>
              <w:bottom w:val="single" w:sz="4" w:space="0" w:color="auto"/>
              <w:right w:val="single" w:sz="4" w:space="0" w:color="auto"/>
            </w:tcBorders>
            <w:shd w:val="clear" w:color="auto" w:fill="auto"/>
          </w:tcPr>
          <w:p w14:paraId="79581D05" w14:textId="777215B3" w:rsidR="00F06DDE" w:rsidRPr="00C70209" w:rsidRDefault="00C428FD" w:rsidP="00F06DDE">
            <w:pPr>
              <w:pStyle w:val="Tabletext"/>
            </w:pPr>
            <w:r w:rsidRPr="00C70209">
              <w:t>RBC</w:t>
            </w:r>
            <w:r w:rsidR="00F06DDE" w:rsidRPr="00C70209">
              <w:t xml:space="preserve"> transfusion (n=296) </w:t>
            </w:r>
            <w:r w:rsidR="00C91BAE" w:rsidRPr="00C70209">
              <w:t>versus</w:t>
            </w:r>
            <w:r w:rsidR="00F06DDE" w:rsidRPr="00C70209">
              <w:t xml:space="preserve"> no transfusion (n=351)</w:t>
            </w:r>
          </w:p>
          <w:p w14:paraId="445E352A" w14:textId="77777777" w:rsidR="00F06DDE" w:rsidRPr="00C70209" w:rsidRDefault="00F06DDE" w:rsidP="00BA16A6">
            <w:pPr>
              <w:pStyle w:val="Tabletext-evidencematrix"/>
            </w:pPr>
            <w:r w:rsidRPr="00C70209">
              <w:t>*irradiated, leukoreduced</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6D2A58E8" w14:textId="77777777" w:rsidR="00F06DDE" w:rsidRPr="00C70209" w:rsidRDefault="00F06DDE" w:rsidP="00D9760F">
            <w:pPr>
              <w:pStyle w:val="Tabletext"/>
            </w:pPr>
            <w:r w:rsidRPr="00C70209">
              <w:t xml:space="preserve">NEC </w:t>
            </w:r>
          </w:p>
        </w:tc>
      </w:tr>
      <w:tr w:rsidR="00F06DDE" w:rsidRPr="00C70209" w14:paraId="1E46CD0F"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32BD5EE6" w14:textId="164931FA" w:rsidR="00F06DDE" w:rsidRPr="00C70209" w:rsidRDefault="00F06DDE" w:rsidP="003F7DCB">
            <w:pPr>
              <w:pStyle w:val="Tabletext"/>
            </w:pPr>
            <w:r w:rsidRPr="00C70209">
              <w:t>Dos Santos (2011)</w:t>
            </w:r>
            <w:r w:rsidR="00E1112B" w:rsidRPr="00C70209">
              <w:fldChar w:fldCharType="begin">
                <w:fldData xml:space="preserve">PEVuZE5vdGU+PENpdGU+PEF1dGhvcj5Eb3MgU2FudG9zPC9BdXRob3I+PFllYXI+MjAxMTwvWWVh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Eb3MgU2FudG9zPC9BdXRob3I+PFllYXI+MjAxMTwvWWVh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1</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25EE5E25" w14:textId="77777777" w:rsidR="00F06DDE" w:rsidRPr="00C70209" w:rsidRDefault="00F06DDE" w:rsidP="00D9760F">
            <w:pPr>
              <w:pStyle w:val="Tabletext"/>
            </w:pPr>
            <w:r w:rsidRPr="00C70209">
              <w:t>Retrospective cohort</w:t>
            </w:r>
          </w:p>
          <w:p w14:paraId="449E7AF2"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0EDF7706" w14:textId="19ABF908" w:rsidR="00F06DDE" w:rsidRPr="00C70209" w:rsidRDefault="00F06DDE" w:rsidP="00D9760F">
            <w:pPr>
              <w:pStyle w:val="Tabletext"/>
            </w:pPr>
            <w:r w:rsidRPr="00C70209">
              <w:t>Preterm infants with VLBW</w:t>
            </w:r>
          </w:p>
          <w:p w14:paraId="2DE5E43E" w14:textId="77777777" w:rsidR="00F06DDE" w:rsidRPr="00C70209" w:rsidRDefault="00F06DDE" w:rsidP="00D9760F">
            <w:pPr>
              <w:pStyle w:val="Tabletext"/>
            </w:pPr>
            <w:r w:rsidRPr="00C70209">
              <w:t>N=1077</w:t>
            </w:r>
          </w:p>
        </w:tc>
        <w:tc>
          <w:tcPr>
            <w:tcW w:w="1096" w:type="pct"/>
            <w:tcBorders>
              <w:top w:val="single" w:sz="4" w:space="0" w:color="auto"/>
              <w:left w:val="nil"/>
              <w:bottom w:val="single" w:sz="4" w:space="0" w:color="auto"/>
              <w:right w:val="single" w:sz="4" w:space="0" w:color="auto"/>
            </w:tcBorders>
            <w:shd w:val="clear" w:color="auto" w:fill="auto"/>
          </w:tcPr>
          <w:p w14:paraId="6771E7CD" w14:textId="1E7F1155" w:rsidR="00F06DDE" w:rsidRPr="00C70209" w:rsidRDefault="00F06DDE" w:rsidP="00BA16A6">
            <w:pPr>
              <w:pStyle w:val="Tabletext"/>
            </w:pPr>
            <w:r w:rsidRPr="00C70209">
              <w:t>RBC transfusion</w:t>
            </w:r>
            <w:r w:rsidR="00BA16A6" w:rsidRPr="00C70209">
              <w:t xml:space="preserve"> (n=</w:t>
            </w:r>
            <w:r w:rsidRPr="00C70209">
              <w:t>574</w:t>
            </w:r>
            <w:r w:rsidR="00BA16A6" w:rsidRPr="00C70209">
              <w:t xml:space="preserve">) </w:t>
            </w:r>
            <w:r w:rsidR="00C91BAE" w:rsidRPr="00C70209">
              <w:t>versus</w:t>
            </w:r>
            <w:r w:rsidR="00BA16A6" w:rsidRPr="00C70209">
              <w:t xml:space="preserve"> n</w:t>
            </w:r>
            <w:r w:rsidRPr="00C70209">
              <w:t>o transfusion</w:t>
            </w:r>
            <w:r w:rsidR="00BA16A6" w:rsidRPr="00C70209">
              <w:t xml:space="preserve"> (n=</w:t>
            </w:r>
            <w:r w:rsidRPr="00C70209">
              <w:t>503</w:t>
            </w:r>
            <w:r w:rsidR="00BA16A6" w:rsidRPr="00C70209">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17D6960A" w14:textId="77777777" w:rsidR="00F06DDE" w:rsidRPr="00C70209" w:rsidRDefault="00F06DDE" w:rsidP="00D9760F">
            <w:pPr>
              <w:pStyle w:val="Tabletext"/>
            </w:pPr>
            <w:r w:rsidRPr="00C70209">
              <w:t>Mortality</w:t>
            </w:r>
          </w:p>
        </w:tc>
      </w:tr>
      <w:tr w:rsidR="00F06DDE" w:rsidRPr="00C70209" w14:paraId="5C405CAD"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1D35809C" w14:textId="1749E28A" w:rsidR="00F06DDE" w:rsidRPr="00C70209" w:rsidRDefault="00F06DDE" w:rsidP="00763099">
            <w:pPr>
              <w:pStyle w:val="Tabletext"/>
            </w:pPr>
            <w:r w:rsidRPr="00C70209">
              <w:t>Elabaid (2013)</w:t>
            </w:r>
            <w:r w:rsidR="00E1112B" w:rsidRPr="00C70209">
              <w:fldChar w:fldCharType="begin">
                <w:fldData xml:space="preserve">PEVuZE5vdGU+PENpdGU+PEF1dGhvcj5FbGFiaWFkPC9BdXRob3I+PFllYXI+MjAxMzwvWWVhcj48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</w:fldData>
              </w:fldChar>
            </w:r>
            <w:r w:rsidR="00763099" w:rsidRPr="00C70209">
              <w:instrText xml:space="preserve"> ADDIN EN.CITE </w:instrText>
            </w:r>
            <w:r w:rsidR="00763099" w:rsidRPr="00C70209">
              <w:fldChar w:fldCharType="begin">
                <w:fldData xml:space="preserve">PEVuZE5vdGU+PENpdGU+PEF1dGhvcj5FbGFiaWFkPC9BdXRob3I+PFllYXI+MjAxMzwvWWVhcj48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</w:fldData>
              </w:fldChar>
            </w:r>
            <w:r w:rsidR="00763099" w:rsidRPr="00C70209">
              <w:instrText xml:space="preserve"> ADDIN EN.CITE.DATA </w:instrText>
            </w:r>
            <w:r w:rsidR="00763099" w:rsidRPr="00C70209">
              <w:fldChar w:fldCharType="end"/>
            </w:r>
            <w:r w:rsidR="00E1112B" w:rsidRPr="00C70209">
              <w:fldChar w:fldCharType="separate"/>
            </w:r>
            <w:r w:rsidR="00763099" w:rsidRPr="00C70209">
              <w:rPr>
                <w:vertAlign w:val="superscript"/>
              </w:rPr>
              <w:t>22</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28939114" w14:textId="77777777" w:rsidR="00F06DDE" w:rsidRPr="00C70209" w:rsidRDefault="00F06DDE" w:rsidP="00D9760F">
            <w:pPr>
              <w:pStyle w:val="Tabletext"/>
            </w:pPr>
            <w:r w:rsidRPr="00C70209">
              <w:t>Retrospective cohort</w:t>
            </w:r>
          </w:p>
          <w:p w14:paraId="40316CC7"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4326F731" w14:textId="05497034" w:rsidR="00F06DDE" w:rsidRPr="00C70209" w:rsidRDefault="00F06DDE" w:rsidP="00D9760F">
            <w:pPr>
              <w:pStyle w:val="Tabletext"/>
            </w:pPr>
            <w:r w:rsidRPr="00C70209">
              <w:t>Preterm infants admitted to NICU with VLBW (</w:t>
            </w:r>
            <w:r w:rsidR="00FB7912" w:rsidRPr="00C70209">
              <w:t>≤</w:t>
            </w:r>
            <w:r w:rsidRPr="00C70209">
              <w:t>1500 g)</w:t>
            </w:r>
          </w:p>
          <w:p w14:paraId="48E5F807" w14:textId="77777777" w:rsidR="00F06DDE" w:rsidRPr="00C70209" w:rsidRDefault="00F06DDE">
            <w:pPr>
              <w:pStyle w:val="Tabletext"/>
            </w:pPr>
            <w:r w:rsidRPr="00C70209">
              <w:t>N=3060</w:t>
            </w:r>
          </w:p>
        </w:tc>
        <w:tc>
          <w:tcPr>
            <w:tcW w:w="1096" w:type="pct"/>
            <w:tcBorders>
              <w:top w:val="single" w:sz="4" w:space="0" w:color="auto"/>
              <w:left w:val="nil"/>
              <w:bottom w:val="single" w:sz="4" w:space="0" w:color="auto"/>
              <w:right w:val="single" w:sz="4" w:space="0" w:color="auto"/>
            </w:tcBorders>
            <w:shd w:val="clear" w:color="auto" w:fill="auto"/>
          </w:tcPr>
          <w:p w14:paraId="39690D98" w14:textId="6EB76624" w:rsidR="00F06DDE" w:rsidRPr="00C70209" w:rsidRDefault="00C428FD" w:rsidP="00D9760F">
            <w:pPr>
              <w:pStyle w:val="Tabletext"/>
            </w:pPr>
            <w:r w:rsidRPr="00C70209">
              <w:t>RBC</w:t>
            </w:r>
            <w:r w:rsidR="00F06DDE" w:rsidRPr="00C70209">
              <w:t xml:space="preserve"> transfusion</w:t>
            </w:r>
            <w:r w:rsidR="00BA16A6" w:rsidRPr="00C70209">
              <w:t xml:space="preserve"> (n</w:t>
            </w:r>
            <w:r w:rsidR="00F06DDE" w:rsidRPr="00C70209">
              <w:t>=1842</w:t>
            </w:r>
            <w:r w:rsidR="00BA16A6" w:rsidRPr="00C70209">
              <w:t>) no transfusion (n=1218)</w:t>
            </w:r>
          </w:p>
          <w:p w14:paraId="0E3B4D06" w14:textId="77777777" w:rsidR="00F06DDE" w:rsidRPr="00C70209" w:rsidRDefault="00F06DDE" w:rsidP="00BA16A6">
            <w:pPr>
              <w:pStyle w:val="Tabletext-evidencematrix"/>
            </w:pPr>
            <w:r w:rsidRPr="00C70209">
              <w:t>*irradia</w:t>
            </w:r>
            <w:r w:rsidRPr="00C70209">
              <w:rPr>
                <w:rStyle w:val="Tabletext-evidencematrixChar"/>
              </w:rPr>
              <w:t>t</w:t>
            </w:r>
            <w:r w:rsidRPr="00C70209">
              <w:t>ed, leukoreduced</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140699A0" w14:textId="3F29CB4D" w:rsidR="00F06DDE" w:rsidRPr="00C70209" w:rsidRDefault="00F06DDE" w:rsidP="00D9760F">
            <w:pPr>
              <w:pStyle w:val="Tabletext"/>
            </w:pPr>
            <w:r w:rsidRPr="00C70209">
              <w:t>NEC (</w:t>
            </w:r>
            <w:r w:rsidR="00FB7912" w:rsidRPr="00C70209">
              <w:t>≥</w:t>
            </w:r>
            <w:r w:rsidRPr="00C70209">
              <w:t xml:space="preserve">stage 2) </w:t>
            </w:r>
          </w:p>
        </w:tc>
      </w:tr>
      <w:tr w:rsidR="00F06DDE" w:rsidRPr="00C70209" w14:paraId="19C54920"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2C30329D" w14:textId="29757367" w:rsidR="00F06DDE" w:rsidRPr="00C70209" w:rsidRDefault="00F06DDE" w:rsidP="003F7DCB">
            <w:pPr>
              <w:pStyle w:val="Tabletext"/>
            </w:pPr>
            <w:r w:rsidRPr="00C70209">
              <w:t>Feghhi (2012)</w:t>
            </w:r>
            <w:r w:rsidR="00E1112B" w:rsidRPr="00C70209">
              <w:fldChar w:fldCharType="begin">
                <w:fldData xml:space="preserve">PEVuZE5vdGU+PENpdGU+PEF1dGhvcj5GZWdoaGk8L0F1dGhvcj48WWVhcj4yMDEyPC9ZZWFyPjxS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</w:fldData>
              </w:fldChar>
            </w:r>
            <w:r w:rsidR="003F7DCB" w:rsidRPr="00C70209">
              <w:instrText xml:space="preserve"> ADDIN EN.CITE </w:instrText>
            </w:r>
            <w:r w:rsidR="003F7DCB" w:rsidRPr="00C70209">
              <w:fldChar w:fldCharType="begin">
                <w:fldData xml:space="preserve">PEVuZE5vdGU+PENpdGU+PEF1dGhvcj5GZWdoaGk8L0F1dGhvcj48WWVhcj4yMDEyPC9ZZWFyPjxS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3</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50127BBD" w14:textId="6362B833" w:rsidR="00F06DDE" w:rsidRPr="00C70209" w:rsidRDefault="00F06DDE" w:rsidP="00D9760F">
            <w:pPr>
              <w:pStyle w:val="Tabletext"/>
            </w:pPr>
            <w:r w:rsidRPr="00C70209">
              <w:t xml:space="preserve">Cross-sectional </w:t>
            </w:r>
            <w:r w:rsidR="00FB7912" w:rsidRPr="00C70209">
              <w:t>case–control</w:t>
            </w:r>
          </w:p>
          <w:p w14:paraId="7021DF2B"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5E7B68D5" w14:textId="757D78FA" w:rsidR="00F06DDE" w:rsidRPr="00C70209" w:rsidRDefault="00F06DDE" w:rsidP="00D9760F">
            <w:pPr>
              <w:pStyle w:val="Tabletext"/>
            </w:pPr>
            <w:r w:rsidRPr="00C70209">
              <w:t>Preterm infants (</w:t>
            </w:r>
            <w:r w:rsidR="00FB7912" w:rsidRPr="00C70209">
              <w:t>≤</w:t>
            </w:r>
            <w:r w:rsidRPr="00C70209">
              <w:t>32 weeks gestational age) and/or LBW infants</w:t>
            </w:r>
          </w:p>
          <w:p w14:paraId="3F71A917" w14:textId="77777777" w:rsidR="00F06DDE" w:rsidRPr="00C70209" w:rsidRDefault="00F06DDE" w:rsidP="00D9760F">
            <w:pPr>
              <w:pStyle w:val="Tabletext"/>
            </w:pPr>
            <w:r w:rsidRPr="00C70209">
              <w:t>N=576</w:t>
            </w:r>
          </w:p>
        </w:tc>
        <w:tc>
          <w:tcPr>
            <w:tcW w:w="1096" w:type="pct"/>
            <w:tcBorders>
              <w:top w:val="single" w:sz="4" w:space="0" w:color="auto"/>
              <w:left w:val="nil"/>
              <w:bottom w:val="single" w:sz="4" w:space="0" w:color="auto"/>
              <w:right w:val="single" w:sz="4" w:space="0" w:color="auto"/>
            </w:tcBorders>
            <w:shd w:val="clear" w:color="auto" w:fill="auto"/>
          </w:tcPr>
          <w:p w14:paraId="0670BEE9" w14:textId="2B29B3A5" w:rsidR="00F06DDE" w:rsidRPr="00C70209" w:rsidRDefault="00F06DDE" w:rsidP="00BA16A6">
            <w:pPr>
              <w:pStyle w:val="Tabletext"/>
            </w:pPr>
            <w:r w:rsidRPr="00C70209">
              <w:t>RBC transfusion</w:t>
            </w:r>
            <w:r w:rsidR="00BA16A6" w:rsidRPr="00C70209">
              <w:t xml:space="preserve"> (n=</w:t>
            </w:r>
            <w:r w:rsidRPr="00C70209">
              <w:t>40</w:t>
            </w:r>
            <w:r w:rsidR="00BA16A6" w:rsidRPr="00C70209">
              <w:t xml:space="preserve">) </w:t>
            </w:r>
            <w:r w:rsidR="00C91BAE" w:rsidRPr="00C70209">
              <w:t>versus</w:t>
            </w:r>
            <w:r w:rsidR="00BA16A6" w:rsidRPr="00C70209">
              <w:t xml:space="preserve"> n</w:t>
            </w:r>
            <w:r w:rsidRPr="00C70209">
              <w:t>o transfusion</w:t>
            </w:r>
            <w:r w:rsidR="00BA16A6" w:rsidRPr="00C70209">
              <w:t xml:space="preserve"> (n=</w:t>
            </w:r>
            <w:r w:rsidRPr="00C70209">
              <w:t>536</w:t>
            </w:r>
            <w:r w:rsidR="00BA16A6" w:rsidRPr="00C70209">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2E58A52C" w14:textId="77777777" w:rsidR="00F06DDE" w:rsidRPr="00C70209" w:rsidRDefault="00F06DDE" w:rsidP="00D9760F">
            <w:pPr>
              <w:pStyle w:val="Tabletext"/>
            </w:pPr>
            <w:r w:rsidRPr="00C70209">
              <w:t>ROP</w:t>
            </w:r>
          </w:p>
        </w:tc>
      </w:tr>
      <w:tr w:rsidR="00F06DDE" w:rsidRPr="00C70209" w14:paraId="7278CE35"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409316AF" w14:textId="6D3A14F7" w:rsidR="00F06DDE" w:rsidRPr="00C70209" w:rsidRDefault="00F06DDE" w:rsidP="003F7DCB">
            <w:pPr>
              <w:pStyle w:val="Tabletext"/>
            </w:pPr>
            <w:r w:rsidRPr="00C70209">
              <w:t>Fortes Filho (2013)</w:t>
            </w:r>
            <w:r w:rsidR="00E1112B" w:rsidRPr="00C70209">
              <w:fldChar w:fldCharType="begin">
                <w:fldData xml:space="preserve">PEVuZE5vdGU+PENpdGU+PEF1dGhvcj5Gb3J0ZXMgRmlsaG88L0F1dGhvcj48WWVhcj4yMDEzPC9Z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</w:fldData>
              </w:fldChar>
            </w:r>
            <w:r w:rsidR="003F7DCB" w:rsidRPr="00C70209">
              <w:instrText xml:space="preserve"> ADDIN EN.CITE </w:instrText>
            </w:r>
            <w:r w:rsidR="003F7DCB" w:rsidRPr="00C70209">
              <w:fldChar w:fldCharType="begin">
                <w:fldData xml:space="preserve">PEVuZE5vdGU+PENpdGU+PEF1dGhvcj5Gb3J0ZXMgRmlsaG88L0F1dGhvcj48WWVhcj4yMDEzPC9Z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4</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65DA0B0B" w14:textId="77777777" w:rsidR="00F06DDE" w:rsidRPr="00C70209" w:rsidRDefault="00F06DDE" w:rsidP="00D9760F">
            <w:pPr>
              <w:pStyle w:val="Tabletext"/>
            </w:pPr>
            <w:r w:rsidRPr="00C70209">
              <w:t>Prospective cohort</w:t>
            </w:r>
          </w:p>
          <w:p w14:paraId="78E68C2B"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3F9C5265" w14:textId="6996FD30" w:rsidR="00F06DDE" w:rsidRPr="00C70209" w:rsidRDefault="00F06DDE" w:rsidP="00D9760F">
            <w:pPr>
              <w:pStyle w:val="Tabletext"/>
            </w:pPr>
            <w:r w:rsidRPr="00C70209">
              <w:t>Preterm infants with ELBW</w:t>
            </w:r>
          </w:p>
          <w:p w14:paraId="6B11C16F" w14:textId="77777777" w:rsidR="00F06DDE" w:rsidRPr="00C70209" w:rsidRDefault="00F06DDE" w:rsidP="00D9760F">
            <w:pPr>
              <w:pStyle w:val="Tabletext"/>
            </w:pPr>
            <w:r w:rsidRPr="00C70209">
              <w:t>N=157</w:t>
            </w:r>
          </w:p>
        </w:tc>
        <w:tc>
          <w:tcPr>
            <w:tcW w:w="1096" w:type="pct"/>
            <w:tcBorders>
              <w:top w:val="single" w:sz="4" w:space="0" w:color="auto"/>
              <w:left w:val="nil"/>
              <w:bottom w:val="single" w:sz="4" w:space="0" w:color="auto"/>
              <w:right w:val="single" w:sz="4" w:space="0" w:color="auto"/>
            </w:tcBorders>
            <w:shd w:val="clear" w:color="auto" w:fill="auto"/>
          </w:tcPr>
          <w:p w14:paraId="2336A9E0" w14:textId="4348D632" w:rsidR="00F06DDE" w:rsidRPr="00C70209" w:rsidRDefault="00F06DDE" w:rsidP="00BA16A6">
            <w:pPr>
              <w:pStyle w:val="Tabletext"/>
            </w:pPr>
            <w:r w:rsidRPr="00C70209">
              <w:t>RBC transfusion</w:t>
            </w:r>
            <w:r w:rsidR="00BA16A6" w:rsidRPr="00C70209">
              <w:t xml:space="preserve"> (n=</w:t>
            </w:r>
            <w:r w:rsidRPr="00C70209">
              <w:t>124</w:t>
            </w:r>
            <w:r w:rsidR="00BA16A6" w:rsidRPr="00C70209">
              <w:t xml:space="preserve">) </w:t>
            </w:r>
            <w:r w:rsidR="00C91BAE" w:rsidRPr="00C70209">
              <w:t>versus</w:t>
            </w:r>
            <w:r w:rsidR="00BA16A6" w:rsidRPr="00C70209">
              <w:t xml:space="preserve"> n</w:t>
            </w:r>
            <w:r w:rsidRPr="00C70209">
              <w:t>o transfusion</w:t>
            </w:r>
            <w:r w:rsidR="00BA16A6" w:rsidRPr="00C70209">
              <w:t xml:space="preserve"> (n=</w:t>
            </w:r>
            <w:r w:rsidRPr="00C70209">
              <w:t>33</w:t>
            </w:r>
            <w:r w:rsidR="00BA16A6" w:rsidRPr="00C70209">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031FB53E" w14:textId="7AC247B6" w:rsidR="00F06DDE" w:rsidRPr="00C70209" w:rsidRDefault="00F06DDE" w:rsidP="00D9760F">
            <w:pPr>
              <w:pStyle w:val="Tabletext"/>
            </w:pPr>
            <w:r w:rsidRPr="00C70209">
              <w:t>ROP (</w:t>
            </w:r>
            <w:r w:rsidR="00FB7912" w:rsidRPr="00C70209">
              <w:t>≥</w:t>
            </w:r>
            <w:r w:rsidRPr="00C70209">
              <w:t>stage 3)</w:t>
            </w:r>
          </w:p>
        </w:tc>
      </w:tr>
      <w:tr w:rsidR="00F06DDE" w:rsidRPr="00C70209" w14:paraId="6AFC0CEC"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1F8BBA6C" w14:textId="1B195774" w:rsidR="00F06DDE" w:rsidRPr="00C70209" w:rsidRDefault="00F06DDE" w:rsidP="003F7DCB">
            <w:pPr>
              <w:pStyle w:val="Tabletext"/>
            </w:pPr>
            <w:r w:rsidRPr="00C70209">
              <w:t>Hakeem (2012)</w:t>
            </w:r>
            <w:r w:rsidR="00E1112B" w:rsidRPr="00C70209">
              <w:fldChar w:fldCharType="begin">
                <w:fldData xml:space="preserve">PEVuZE5vdGU+PENpdGU+PEF1dGhvcj5IYWtlZW08L0F1dGhvcj48WWVhcj4yMDEyPC9ZZWFyPjxS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</w:fldData>
              </w:fldChar>
            </w:r>
            <w:r w:rsidR="003F7DCB" w:rsidRPr="00C70209">
              <w:instrText xml:space="preserve"> ADDIN EN.CITE </w:instrText>
            </w:r>
            <w:r w:rsidR="003F7DCB" w:rsidRPr="00C70209">
              <w:fldChar w:fldCharType="begin">
                <w:fldData xml:space="preserve">PEVuZE5vdGU+PENpdGU+PEF1dGhvcj5IYWtlZW08L0F1dGhvcj48WWVhcj4yMDEyPC9ZZWFyPjxS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5</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4E7B92AE" w14:textId="77777777" w:rsidR="00F06DDE" w:rsidRPr="00C70209" w:rsidRDefault="00F06DDE" w:rsidP="00D9760F">
            <w:pPr>
              <w:pStyle w:val="Tabletext"/>
            </w:pPr>
            <w:r w:rsidRPr="00C70209">
              <w:t>Prospective cohort</w:t>
            </w:r>
          </w:p>
          <w:p w14:paraId="75B7080E"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09BD020B" w14:textId="5BE05BEA" w:rsidR="00F06DDE" w:rsidRPr="00C70209" w:rsidRDefault="00F06DDE" w:rsidP="00D9760F">
            <w:pPr>
              <w:pStyle w:val="Tabletext"/>
            </w:pPr>
            <w:r w:rsidRPr="00C70209">
              <w:t>Preterm infants (</w:t>
            </w:r>
            <w:r w:rsidR="00FB7912" w:rsidRPr="00C70209">
              <w:t>≤</w:t>
            </w:r>
            <w:r w:rsidRPr="00C70209">
              <w:t>32 weeks gestational age) with VLBW;</w:t>
            </w:r>
          </w:p>
          <w:p w14:paraId="33040456" w14:textId="69828C0E" w:rsidR="00F06DDE" w:rsidRPr="00C70209" w:rsidRDefault="00F06DDE" w:rsidP="00D9760F">
            <w:pPr>
              <w:pStyle w:val="Tabletext"/>
            </w:pPr>
            <w:r w:rsidRPr="00C70209">
              <w:t>Infants (</w:t>
            </w:r>
            <w:r w:rsidR="00FB7912" w:rsidRPr="00C70209">
              <w:t>&gt;</w:t>
            </w:r>
            <w:r w:rsidRPr="00C70209">
              <w:t xml:space="preserve">32 weeks gestational age or </w:t>
            </w:r>
            <w:r w:rsidR="00FB7912" w:rsidRPr="00C70209">
              <w:t>&gt;</w:t>
            </w:r>
            <w:r w:rsidRPr="00C70209">
              <w:t xml:space="preserve">1500 g birth weight) exposed to oxygen therapy for </w:t>
            </w:r>
            <w:r w:rsidR="00FB7912" w:rsidRPr="00C70209">
              <w:t>&gt;</w:t>
            </w:r>
            <w:r w:rsidRPr="00C70209">
              <w:t>7 days;</w:t>
            </w:r>
          </w:p>
          <w:p w14:paraId="3C2734C1" w14:textId="77777777" w:rsidR="00F06DDE" w:rsidRPr="00C70209" w:rsidRDefault="00F06DDE" w:rsidP="00D9760F">
            <w:pPr>
              <w:pStyle w:val="Tabletext"/>
            </w:pPr>
            <w:r w:rsidRPr="00C70209">
              <w:t>Preterm infants (32–34 weeks gestational age) who had had a course of instability e.g. sepsis, ventilation</w:t>
            </w:r>
          </w:p>
          <w:p w14:paraId="471F9DF7" w14:textId="77777777" w:rsidR="00F06DDE" w:rsidRPr="00C70209" w:rsidRDefault="00F06DDE" w:rsidP="00D9760F">
            <w:pPr>
              <w:pStyle w:val="Tabletext"/>
            </w:pPr>
            <w:r w:rsidRPr="00C70209">
              <w:t>N=172</w:t>
            </w:r>
          </w:p>
        </w:tc>
        <w:tc>
          <w:tcPr>
            <w:tcW w:w="1096" w:type="pct"/>
            <w:tcBorders>
              <w:top w:val="single" w:sz="4" w:space="0" w:color="auto"/>
              <w:left w:val="nil"/>
              <w:bottom w:val="single" w:sz="4" w:space="0" w:color="auto"/>
              <w:right w:val="single" w:sz="4" w:space="0" w:color="auto"/>
            </w:tcBorders>
            <w:shd w:val="clear" w:color="auto" w:fill="auto"/>
          </w:tcPr>
          <w:p w14:paraId="22FBDC02" w14:textId="5FD37B47" w:rsidR="00F06DDE" w:rsidRPr="00C70209" w:rsidRDefault="00FB7912" w:rsidP="00BA16A6">
            <w:pPr>
              <w:pStyle w:val="Tabletext"/>
            </w:pPr>
            <w:r w:rsidRPr="00C70209">
              <w:t>&gt;</w:t>
            </w:r>
            <w:r w:rsidR="00F06DDE" w:rsidRPr="00C70209">
              <w:t>1 RBC transfusion</w:t>
            </w:r>
            <w:r w:rsidR="00BA16A6" w:rsidRPr="00C70209">
              <w:t xml:space="preserve"> (n</w:t>
            </w:r>
            <w:r w:rsidR="00F06DDE" w:rsidRPr="00C70209">
              <w:t>=23</w:t>
            </w:r>
            <w:r w:rsidR="00BA16A6" w:rsidRPr="00C70209">
              <w:t xml:space="preserve">) </w:t>
            </w:r>
            <w:r w:rsidR="00C91BAE" w:rsidRPr="00C70209">
              <w:t>versus</w:t>
            </w:r>
            <w:r w:rsidR="00BA16A6" w:rsidRPr="00C70209">
              <w:t xml:space="preserve"> </w:t>
            </w:r>
            <w:r w:rsidR="00F06DDE" w:rsidRPr="00C70209">
              <w:t>1 RBC transfusion</w:t>
            </w:r>
            <w:r w:rsidR="00BA16A6" w:rsidRPr="00C70209">
              <w:t xml:space="preserve"> (n=</w:t>
            </w:r>
            <w:r w:rsidR="00F06DDE" w:rsidRPr="00C70209">
              <w:t>25</w:t>
            </w:r>
            <w:r w:rsidR="00BA16A6" w:rsidRPr="00C70209">
              <w:t xml:space="preserve">) </w:t>
            </w:r>
            <w:r w:rsidR="00C91BAE" w:rsidRPr="00C70209">
              <w:t>versus</w:t>
            </w:r>
            <w:r w:rsidR="00BA16A6" w:rsidRPr="00C70209">
              <w:t xml:space="preserve"> n</w:t>
            </w:r>
            <w:r w:rsidR="00F06DDE" w:rsidRPr="00C70209">
              <w:t>o transfusion</w:t>
            </w:r>
            <w:r w:rsidR="00BA16A6" w:rsidRPr="00C70209">
              <w:t xml:space="preserve"> (n</w:t>
            </w:r>
            <w:r w:rsidR="00F06DDE" w:rsidRPr="00C70209">
              <w:t>=124</w:t>
            </w:r>
            <w:r w:rsidR="00BA16A6" w:rsidRPr="00C70209">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3333F2F2" w14:textId="5C27CC4A" w:rsidR="00F06DDE" w:rsidRPr="00C70209" w:rsidRDefault="00F06DDE" w:rsidP="00D9760F">
            <w:pPr>
              <w:pStyle w:val="Tabletext"/>
            </w:pPr>
            <w:r w:rsidRPr="00C70209">
              <w:t>ROP (stage 1</w:t>
            </w:r>
            <w:r w:rsidR="00E64EC2" w:rsidRPr="00C70209">
              <w:t>–3</w:t>
            </w:r>
            <w:r w:rsidRPr="00C70209">
              <w:t>)</w:t>
            </w:r>
          </w:p>
        </w:tc>
      </w:tr>
      <w:tr w:rsidR="00F06DDE" w:rsidRPr="00C70209" w14:paraId="7A4E2D28"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62889FDC" w14:textId="4157CC86" w:rsidR="00F06DDE" w:rsidRPr="00C70209" w:rsidRDefault="00F06DDE" w:rsidP="00763099">
            <w:pPr>
              <w:pStyle w:val="Tabletext"/>
            </w:pPr>
            <w:r w:rsidRPr="00C70209">
              <w:t>Kabatas (2013)</w:t>
            </w:r>
            <w:r w:rsidR="00E1112B" w:rsidRPr="00C70209">
              <w:fldChar w:fldCharType="begin">
                <w:fldData xml:space="preserve">PEVuZE5vdGU+PENpdGU+PEF1dGhvcj5LYWJhdGFzPC9BdXRob3I+PFllYXI+MjAxMzwvWWVhcj48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=
</w:fldData>
              </w:fldChar>
            </w:r>
            <w:r w:rsidR="00763099" w:rsidRPr="00C70209">
              <w:instrText xml:space="preserve"> ADDIN EN.CITE </w:instrText>
            </w:r>
            <w:r w:rsidR="00763099" w:rsidRPr="00C70209">
              <w:fldChar w:fldCharType="begin">
                <w:fldData xml:space="preserve">PEVuZE5vdGU+PENpdGU+PEF1dGhvcj5LYWJhdGFzPC9BdXRob3I+PFllYXI+MjAxMzwvWWVhcj48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=
</w:fldData>
              </w:fldChar>
            </w:r>
            <w:r w:rsidR="00763099" w:rsidRPr="00C70209">
              <w:instrText xml:space="preserve"> ADDIN EN.CITE.DATA </w:instrText>
            </w:r>
            <w:r w:rsidR="00763099" w:rsidRPr="00C70209">
              <w:fldChar w:fldCharType="end"/>
            </w:r>
            <w:r w:rsidR="00E1112B" w:rsidRPr="00C70209">
              <w:fldChar w:fldCharType="separate"/>
            </w:r>
            <w:r w:rsidR="00763099" w:rsidRPr="00C70209">
              <w:rPr>
                <w:vertAlign w:val="superscript"/>
              </w:rPr>
              <w:t>26</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2E69AAF1" w14:textId="2F673CA4" w:rsidR="00F06DDE" w:rsidRPr="00C70209" w:rsidRDefault="00F06DDE" w:rsidP="00D9760F">
            <w:pPr>
              <w:pStyle w:val="Tabletext"/>
            </w:pPr>
            <w:r w:rsidRPr="00C70209">
              <w:t xml:space="preserve">Prospective </w:t>
            </w:r>
            <w:r w:rsidR="00FB7912" w:rsidRPr="00C70209">
              <w:t>case–control</w:t>
            </w:r>
          </w:p>
          <w:p w14:paraId="26CFA83C" w14:textId="77777777" w:rsidR="00F06DDE" w:rsidRPr="00C70209" w:rsidRDefault="00F06DDE" w:rsidP="00D9760F">
            <w:pPr>
              <w:pStyle w:val="Tabletext"/>
            </w:pPr>
            <w:r w:rsidRPr="00C70209">
              <w:rPr>
                <w:i/>
              </w:rPr>
              <w:t>Poor</w:t>
            </w:r>
          </w:p>
        </w:tc>
        <w:tc>
          <w:tcPr>
            <w:tcW w:w="1154" w:type="pct"/>
            <w:tcBorders>
              <w:top w:val="single" w:sz="4" w:space="0" w:color="auto"/>
              <w:left w:val="nil"/>
              <w:bottom w:val="single" w:sz="4" w:space="0" w:color="auto"/>
              <w:right w:val="single" w:sz="4" w:space="0" w:color="auto"/>
            </w:tcBorders>
            <w:shd w:val="clear" w:color="auto" w:fill="auto"/>
          </w:tcPr>
          <w:p w14:paraId="0775C09F" w14:textId="12DCC179" w:rsidR="00F06DDE" w:rsidRPr="00C70209" w:rsidRDefault="00F06DDE" w:rsidP="00D9760F">
            <w:pPr>
              <w:pStyle w:val="Tabletext"/>
            </w:pPr>
            <w:r w:rsidRPr="00C70209">
              <w:t>Preterm infants (</w:t>
            </w:r>
            <w:r w:rsidR="00FB7912" w:rsidRPr="00C70209">
              <w:t>&lt;</w:t>
            </w:r>
            <w:r w:rsidRPr="00C70209">
              <w:t>32 weeks gestational age) with VLBW, or preterm infants (32–37 weeks gestational age) with anaemia, apnoea, RDS, PDA, ICH, NEC, CLD perinatal asphyxia or sepsis requiring prolonged mechanical ventilation</w:t>
            </w:r>
          </w:p>
          <w:p w14:paraId="4B6B376D" w14:textId="77777777" w:rsidR="00F06DDE" w:rsidRPr="00C70209" w:rsidRDefault="00F06DDE" w:rsidP="00D9760F">
            <w:pPr>
              <w:pStyle w:val="Tabletext"/>
            </w:pPr>
            <w:r w:rsidRPr="00C70209">
              <w:t>N=113</w:t>
            </w:r>
          </w:p>
        </w:tc>
        <w:tc>
          <w:tcPr>
            <w:tcW w:w="1096" w:type="pct"/>
            <w:tcBorders>
              <w:top w:val="single" w:sz="4" w:space="0" w:color="auto"/>
              <w:left w:val="nil"/>
              <w:bottom w:val="single" w:sz="4" w:space="0" w:color="auto"/>
              <w:right w:val="single" w:sz="4" w:space="0" w:color="auto"/>
            </w:tcBorders>
            <w:shd w:val="clear" w:color="auto" w:fill="auto"/>
          </w:tcPr>
          <w:p w14:paraId="6B3A3C1E" w14:textId="146F0502" w:rsidR="00F06DDE" w:rsidRPr="00C70209" w:rsidRDefault="00F06DDE" w:rsidP="00BA16A6">
            <w:pPr>
              <w:pStyle w:val="Tabletext"/>
            </w:pPr>
            <w:r w:rsidRPr="00C70209">
              <w:t>RBC transfusion</w:t>
            </w:r>
            <w:r w:rsidR="00BA16A6" w:rsidRPr="00C70209">
              <w:t xml:space="preserve"> (n=</w:t>
            </w:r>
            <w:r w:rsidRPr="00C70209">
              <w:t>87</w:t>
            </w:r>
            <w:r w:rsidR="00BA16A6" w:rsidRPr="00C70209">
              <w:t xml:space="preserve">) </w:t>
            </w:r>
            <w:r w:rsidR="00C91BAE" w:rsidRPr="00C70209">
              <w:t>versus</w:t>
            </w:r>
            <w:r w:rsidR="00BA16A6" w:rsidRPr="00C70209">
              <w:t xml:space="preserve"> n</w:t>
            </w:r>
            <w:r w:rsidRPr="00C70209">
              <w:t>o transfusion</w:t>
            </w:r>
            <w:r w:rsidR="00BA16A6" w:rsidRPr="00C70209">
              <w:t xml:space="preserve"> (n=</w:t>
            </w:r>
            <w:r w:rsidRPr="00C70209">
              <w:t>26</w:t>
            </w:r>
            <w:r w:rsidR="00BA16A6" w:rsidRPr="00C70209">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34213DD7" w14:textId="77777777" w:rsidR="00F06DDE" w:rsidRPr="00C70209" w:rsidRDefault="00F06DDE" w:rsidP="003363BE">
            <w:pPr>
              <w:pStyle w:val="Tabletext"/>
            </w:pPr>
            <w:r w:rsidRPr="00C70209">
              <w:t xml:space="preserve">ROP </w:t>
            </w:r>
          </w:p>
        </w:tc>
      </w:tr>
      <w:tr w:rsidR="00F06DDE" w:rsidRPr="00C70209" w14:paraId="1A805C21"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24273F62" w14:textId="70604567" w:rsidR="00F06DDE" w:rsidRPr="00C70209" w:rsidRDefault="00F06DDE" w:rsidP="003F7DCB">
            <w:pPr>
              <w:pStyle w:val="Tabletext"/>
            </w:pPr>
            <w:r w:rsidRPr="00C70209">
              <w:t>Li (2013)</w:t>
            </w:r>
            <w:r w:rsidR="00E1112B" w:rsidRPr="00C70209">
              <w:fldChar w:fldCharType="begin">
                <w:fldData xml:space="preserve">PEVuZE5vdGU+PENpdGU+PEF1dGhvcj5MaTwvQXV0aG9yPjxZZWFyPjIwMTM8L1llYXI+PFJlY051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</w:fldData>
              </w:fldChar>
            </w:r>
            <w:r w:rsidR="003F7DCB" w:rsidRPr="00C70209">
              <w:instrText xml:space="preserve"> ADDIN EN.CITE </w:instrText>
            </w:r>
            <w:r w:rsidR="003F7DCB" w:rsidRPr="00C70209">
              <w:fldChar w:fldCharType="begin">
                <w:fldData xml:space="preserve">PEVuZE5vdGU+PENpdGU+PEF1dGhvcj5MaTwvQXV0aG9yPjxZZWFyPjIwMTM8L1llYXI+PFJlY051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7</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10B76327" w14:textId="77777777" w:rsidR="00F06DDE" w:rsidRPr="00C70209" w:rsidRDefault="00F06DDE" w:rsidP="00D9760F">
            <w:pPr>
              <w:pStyle w:val="Tabletext"/>
            </w:pPr>
            <w:r w:rsidRPr="00C70209">
              <w:t>Retrospective cohort</w:t>
            </w:r>
          </w:p>
          <w:p w14:paraId="66638CC2" w14:textId="77777777" w:rsidR="00F06DDE" w:rsidRPr="00C70209" w:rsidRDefault="00F06DDE" w:rsidP="00D9760F">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141BD428" w14:textId="51E1DC72" w:rsidR="00F06DDE" w:rsidRPr="00C70209" w:rsidRDefault="00F06DDE" w:rsidP="00D9760F">
            <w:pPr>
              <w:pStyle w:val="Tabletext"/>
            </w:pPr>
            <w:r w:rsidRPr="00C70209">
              <w:t>Preterm (</w:t>
            </w:r>
            <w:r w:rsidR="00FB7912" w:rsidRPr="00C70209">
              <w:t>&lt;</w:t>
            </w:r>
            <w:r w:rsidRPr="00C70209">
              <w:t>32 weeks gestational age) or VLBW infants</w:t>
            </w:r>
          </w:p>
          <w:p w14:paraId="0AA6C8AB" w14:textId="77777777" w:rsidR="00F06DDE" w:rsidRPr="00C70209" w:rsidRDefault="00F06DDE" w:rsidP="00D9760F">
            <w:pPr>
              <w:pStyle w:val="Tabletext"/>
            </w:pPr>
            <w:r w:rsidRPr="00C70209">
              <w:t>N=503</w:t>
            </w:r>
          </w:p>
        </w:tc>
        <w:tc>
          <w:tcPr>
            <w:tcW w:w="1096" w:type="pct"/>
            <w:tcBorders>
              <w:top w:val="single" w:sz="4" w:space="0" w:color="auto"/>
              <w:left w:val="nil"/>
              <w:bottom w:val="single" w:sz="4" w:space="0" w:color="auto"/>
              <w:right w:val="single" w:sz="4" w:space="0" w:color="auto"/>
            </w:tcBorders>
            <w:shd w:val="clear" w:color="auto" w:fill="auto"/>
          </w:tcPr>
          <w:p w14:paraId="3B6CFC32" w14:textId="1A394319" w:rsidR="00F06DDE" w:rsidRPr="00C70209" w:rsidRDefault="00F06DDE" w:rsidP="00BA16A6">
            <w:pPr>
              <w:pStyle w:val="Tabletext"/>
            </w:pPr>
            <w:r w:rsidRPr="00C70209">
              <w:t>RBC transfusion</w:t>
            </w:r>
            <w:r w:rsidR="00BA16A6" w:rsidRPr="00C70209">
              <w:t xml:space="preserve"> (n=</w:t>
            </w:r>
            <w:r w:rsidRPr="00C70209">
              <w:t>228</w:t>
            </w:r>
            <w:r w:rsidR="00BA16A6" w:rsidRPr="00C70209">
              <w:t xml:space="preserve">) </w:t>
            </w:r>
            <w:r w:rsidR="00C91BAE" w:rsidRPr="00C70209">
              <w:t>versus</w:t>
            </w:r>
            <w:r w:rsidR="00BA16A6" w:rsidRPr="00C70209">
              <w:t xml:space="preserve"> n</w:t>
            </w:r>
            <w:r w:rsidRPr="00C70209">
              <w:t>o transfusion</w:t>
            </w:r>
            <w:r w:rsidR="00BA16A6" w:rsidRPr="00C70209">
              <w:t xml:space="preserve"> (n</w:t>
            </w:r>
            <w:r w:rsidRPr="00C70209">
              <w:t>=275</w:t>
            </w:r>
            <w:r w:rsidR="00BA16A6" w:rsidRPr="00C70209">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5F13ED38" w14:textId="77777777" w:rsidR="00F06DDE" w:rsidRPr="00C70209" w:rsidRDefault="00F06DDE" w:rsidP="00D9760F">
            <w:pPr>
              <w:pStyle w:val="Tabletext"/>
            </w:pPr>
            <w:r w:rsidRPr="00C70209">
              <w:t>ROP</w:t>
            </w:r>
          </w:p>
        </w:tc>
      </w:tr>
      <w:tr w:rsidR="00E63155" w:rsidRPr="00C70209" w14:paraId="6D1904E5"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50437D11" w14:textId="12F698E5" w:rsidR="00E63155" w:rsidRPr="00C70209" w:rsidRDefault="00E63155" w:rsidP="003F7DCB">
            <w:pPr>
              <w:pStyle w:val="Tabletext"/>
            </w:pPr>
            <w:r w:rsidRPr="00C70209">
              <w:t>Navaei (2010)</w:t>
            </w:r>
            <w:r w:rsidR="003F7DCB" w:rsidRPr="00C70209">
              <w:fldChar w:fldCharType="begin"/>
            </w:r>
            <w:r w:rsidR="003F7DCB" w:rsidRPr="00C70209">
              <w:instrText xml:space="preserve"> ADDIN EN.CITE &lt;EndNote&gt;&lt;Cite&gt;&lt;Author&gt;Navaei&lt;/Author&gt;&lt;Year&gt;2010&lt;/Year&gt;&lt;RecNum&gt;1041&lt;/RecNum&gt;&lt;DisplayText&gt;&lt;style face="superscript"&gt;28&lt;/style&gt;&lt;/DisplayText&gt;&lt;record&gt;&lt;rec-number&gt;1041&lt;/rec-number&gt;&lt;foreign-keys&gt;&lt;key app="EN" db-id="9edve2wadsavt5ewavaxtda4f2tavzvts9ee" timestamp="1438748992"&gt;1041&lt;/key&gt;&lt;/foreign-keys&gt;&lt;ref-type name="Journal Article"&gt;17&lt;/ref-type&gt;&lt;contributors&gt;&lt;authors&gt;&lt;author&gt;Navaei, F.&lt;/author&gt;&lt;author&gt;Aliabady, B.&lt;/author&gt;&lt;author&gt;Moghtaderi, J.&lt;/author&gt;&lt;author&gt;Moghtaderi, M.&lt;/author&gt;&lt;author&gt;Kelishadi, R.&lt;/author&gt;&lt;/authors&gt;&lt;/contributors&gt;&lt;auth-address&gt;Pediatrics &amp;amp; Neonatology Department, Isfahan University of Medical Sciences, Isfahan, Iran. navaei@med.mui.ac.ir&lt;/auth-address&gt;&lt;titles&gt;&lt;title&gt;Early outcome of preterm infants with birth weight of 1500 g or less and gestational age of 30 weeks or less in Isfahan city, Iran&lt;/title&gt;&lt;secondary-title&gt;World J Pediatr&lt;/secondary-title&gt;&lt;/titles&gt;&lt;periodical&gt;&lt;full-title&gt;World J Pediatr&lt;/full-title&gt;&lt;/periodical&gt;&lt;pages&gt;228-32&lt;/pages&gt;&lt;volume&gt;6&lt;/volume&gt;&lt;number&gt;3&lt;/number&gt;&lt;keywords&gt;&lt;keyword&gt;Apgar Score&lt;/keyword&gt;&lt;keyword&gt;Birth Weight&lt;/keyword&gt;&lt;keyword&gt;Developing Countries&lt;/keyword&gt;&lt;keyword&gt;Gestational Age&lt;/keyword&gt;&lt;keyword&gt;Humans&lt;/keyword&gt;&lt;keyword&gt;*Infant Mortality&lt;/keyword&gt;&lt;keyword&gt;Infant, Newborn&lt;/keyword&gt;&lt;keyword&gt;*Infant, Premature&lt;/keyword&gt;&lt;keyword&gt;*Infant, Very Low Birth Weight&lt;/keyword&gt;&lt;keyword&gt;Intensive Care Units, Neonatal&lt;/keyword&gt;&lt;keyword&gt;Iran/epidemiology&lt;/keyword&gt;&lt;keyword&gt;Linear Models&lt;/keyword&gt;&lt;keyword&gt;*Morbidity&lt;/keyword&gt;&lt;keyword&gt;Probability&lt;/keyword&gt;&lt;keyword&gt;Retrospective Studies&lt;/keyword&gt;&lt;keyword&gt;Survival Rate&lt;/keyword&gt;&lt;/keywords&gt;&lt;dates&gt;&lt;year&gt;2010&lt;/year&gt;&lt;pub-dates&gt;&lt;date&gt;Aug&lt;/date&gt;&lt;/pub-dates&gt;&lt;/dates&gt;&lt;isbn&gt;1867-0687 (Electronic)&lt;/isbn&gt;&lt;accession-num&gt;20549417&lt;/accession-num&gt;&lt;urls&gt;&lt;related-urls&gt;&lt;url&gt;http://www.ncbi.nlm.nih.gov/pubmed/20549417&lt;/url&gt;&lt;/related-urls&gt;&lt;/urls&gt;&lt;electronic-resource-num&gt;10.1007/s12519-010-0204-1&lt;/electronic-resource-num&gt;&lt;/record&gt;&lt;/Cite&gt;&lt;/EndNote&gt;</w:instrText>
            </w:r>
            <w:r w:rsidR="003F7DCB" w:rsidRPr="00C70209">
              <w:fldChar w:fldCharType="separate"/>
            </w:r>
            <w:r w:rsidR="003F7DCB" w:rsidRPr="00C70209">
              <w:rPr>
                <w:vertAlign w:val="superscript"/>
              </w:rPr>
              <w:t>28</w:t>
            </w:r>
            <w:r w:rsidR="003F7DC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72258852" w14:textId="77777777" w:rsidR="00E63155" w:rsidRPr="00C70209" w:rsidRDefault="00E63155" w:rsidP="00D9760F">
            <w:pPr>
              <w:pStyle w:val="Tabletext"/>
            </w:pPr>
            <w:r w:rsidRPr="00C70209">
              <w:t>Retrospective cohort</w:t>
            </w:r>
          </w:p>
          <w:p w14:paraId="4821C679" w14:textId="24EBB990" w:rsidR="000A6A35" w:rsidRPr="00C70209" w:rsidRDefault="000A6A35" w:rsidP="00D9760F">
            <w:pPr>
              <w:pStyle w:val="Tabletext"/>
              <w:rPr>
                <w:i/>
              </w:rPr>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409A177C" w14:textId="77777777" w:rsidR="00E63155" w:rsidRPr="00C70209" w:rsidRDefault="00E63155" w:rsidP="00E63155">
            <w:pPr>
              <w:pStyle w:val="Tabletext"/>
            </w:pPr>
            <w:r w:rsidRPr="00C70209">
              <w:t>Preterm infants (≤30 weeks gestational age) with VLBW (≤1500 g)</w:t>
            </w:r>
          </w:p>
          <w:p w14:paraId="52C7ECDE" w14:textId="43F925BE" w:rsidR="00E63155" w:rsidRPr="00C70209" w:rsidRDefault="00E63155" w:rsidP="00E63155">
            <w:pPr>
              <w:pStyle w:val="Tabletext"/>
            </w:pPr>
            <w:r w:rsidRPr="00C70209">
              <w:t>N=194</w:t>
            </w:r>
          </w:p>
        </w:tc>
        <w:tc>
          <w:tcPr>
            <w:tcW w:w="1096" w:type="pct"/>
            <w:tcBorders>
              <w:top w:val="single" w:sz="4" w:space="0" w:color="auto"/>
              <w:left w:val="nil"/>
              <w:bottom w:val="single" w:sz="4" w:space="0" w:color="auto"/>
              <w:right w:val="single" w:sz="4" w:space="0" w:color="auto"/>
            </w:tcBorders>
            <w:shd w:val="clear" w:color="auto" w:fill="auto"/>
          </w:tcPr>
          <w:p w14:paraId="5AD6E37A" w14:textId="0CD6657F" w:rsidR="00E63155" w:rsidRPr="00C70209" w:rsidRDefault="00E63155" w:rsidP="00E63155">
            <w:pPr>
              <w:pStyle w:val="Tabletext"/>
            </w:pPr>
            <w:r w:rsidRPr="00C70209">
              <w:t>RBC transfusion (n=84) versus no transfusion (n=110)</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00E1AF91" w14:textId="046DA8C5" w:rsidR="00E63155" w:rsidRPr="00C70209" w:rsidRDefault="00E63155" w:rsidP="00D9760F">
            <w:pPr>
              <w:pStyle w:val="Tabletext"/>
            </w:pPr>
            <w:r w:rsidRPr="00C70209">
              <w:t>Mortality</w:t>
            </w:r>
          </w:p>
        </w:tc>
      </w:tr>
      <w:tr w:rsidR="00F06DDE" w:rsidRPr="00C70209" w14:paraId="2C54A4CC"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495B2F36" w14:textId="0F16ABDB" w:rsidR="00F06DDE" w:rsidRPr="00C70209" w:rsidRDefault="00F06DDE" w:rsidP="003F7DCB">
            <w:pPr>
              <w:pStyle w:val="Tabletext"/>
            </w:pPr>
            <w:r w:rsidRPr="00C70209">
              <w:t>Stritzke (2013)</w:t>
            </w:r>
            <w:r w:rsidR="00E1112B" w:rsidRPr="00C70209">
              <w:fldChar w:fldCharType="begin">
                <w:fldData xml:space="preserve">PEVuZE5vdGU+PENpdGU+PEF1dGhvcj5TdHJpdHprZTwvQXV0aG9yPjxZZWFyPjIwMTM8L1llYXI+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</w:fldData>
              </w:fldChar>
            </w:r>
            <w:r w:rsidR="003F7DCB" w:rsidRPr="00C70209">
              <w:instrText xml:space="preserve"> ADDIN EN.CITE </w:instrText>
            </w:r>
            <w:r w:rsidR="003F7DCB" w:rsidRPr="00C70209">
              <w:fldChar w:fldCharType="begin">
                <w:fldData xml:space="preserve">PEVuZE5vdGU+PENpdGU+PEF1dGhvcj5TdHJpdHprZTwvQXV0aG9yPjxZZWFyPjIwMTM8L1llYXI+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29</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4A2F008F" w14:textId="359199D5" w:rsidR="00F06DDE" w:rsidRPr="00C70209" w:rsidRDefault="00F06DDE" w:rsidP="00F06DDE">
            <w:pPr>
              <w:pStyle w:val="Tabletext"/>
            </w:pPr>
            <w:r w:rsidRPr="00C70209">
              <w:t xml:space="preserve">Retrospective </w:t>
            </w:r>
            <w:r w:rsidR="00FB7912" w:rsidRPr="00C70209">
              <w:t>case–control</w:t>
            </w:r>
          </w:p>
          <w:p w14:paraId="083554E8" w14:textId="77777777" w:rsidR="00F06DDE" w:rsidRPr="00C70209" w:rsidRDefault="00F06DDE" w:rsidP="00D9760F">
            <w:pPr>
              <w:pStyle w:val="Tabletext"/>
              <w:rPr>
                <w:i/>
              </w:rPr>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0106EB6D" w14:textId="607C09B4" w:rsidR="00F06DDE" w:rsidRPr="00C70209" w:rsidRDefault="00F06DDE">
            <w:pPr>
              <w:pStyle w:val="Tabletext"/>
            </w:pPr>
            <w:r w:rsidRPr="00C70209">
              <w:t xml:space="preserve">Preterm infants admitted to NICU with NEC stage </w:t>
            </w:r>
            <w:r w:rsidR="00FB7912" w:rsidRPr="00C70209">
              <w:t>≥</w:t>
            </w:r>
            <w:r w:rsidRPr="00C70209">
              <w:t>2 matched 1:3 to preterm infant</w:t>
            </w:r>
            <w:r w:rsidR="00F51F8C" w:rsidRPr="00C70209">
              <w:t>s admitted to NICU without NEC</w:t>
            </w:r>
          </w:p>
          <w:p w14:paraId="01826F58" w14:textId="57B9BDC6" w:rsidR="00F06DDE" w:rsidRPr="00C70209" w:rsidRDefault="00F06DDE" w:rsidP="00F51F8C">
            <w:pPr>
              <w:pStyle w:val="Tabletext"/>
            </w:pPr>
            <w:r w:rsidRPr="00C70209">
              <w:t>N=3708</w:t>
            </w:r>
            <w:r w:rsidR="00F51F8C" w:rsidRPr="00C70209">
              <w:t xml:space="preserve"> (cases, n=927; controls, n=2781)</w:t>
            </w:r>
          </w:p>
        </w:tc>
        <w:tc>
          <w:tcPr>
            <w:tcW w:w="1096" w:type="pct"/>
            <w:tcBorders>
              <w:top w:val="single" w:sz="4" w:space="0" w:color="auto"/>
              <w:left w:val="nil"/>
              <w:bottom w:val="single" w:sz="4" w:space="0" w:color="auto"/>
              <w:right w:val="single" w:sz="4" w:space="0" w:color="auto"/>
            </w:tcBorders>
            <w:shd w:val="clear" w:color="auto" w:fill="auto"/>
          </w:tcPr>
          <w:p w14:paraId="03F64609" w14:textId="18007AB4" w:rsidR="00F06DDE" w:rsidRPr="00C70209" w:rsidRDefault="00C428FD">
            <w:pPr>
              <w:pStyle w:val="Tabletext"/>
            </w:pPr>
            <w:r w:rsidRPr="00C70209">
              <w:t>RBC</w:t>
            </w:r>
            <w:r w:rsidR="00F06DDE" w:rsidRPr="00C70209">
              <w:t xml:space="preserve"> transfusion (n=357) </w:t>
            </w:r>
            <w:r w:rsidR="00C91BAE" w:rsidRPr="00C70209">
              <w:t>versus</w:t>
            </w:r>
            <w:r w:rsidR="00F06DDE" w:rsidRPr="00C70209">
              <w:t xml:space="preserve"> no transfusion (n=3351)</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19E975B0" w14:textId="77777777" w:rsidR="00F06DDE" w:rsidRPr="00C70209" w:rsidRDefault="00F06DDE" w:rsidP="00D9760F">
            <w:pPr>
              <w:pStyle w:val="Tabletext"/>
            </w:pPr>
            <w:r w:rsidRPr="00C70209">
              <w:t>NEC</w:t>
            </w:r>
          </w:p>
        </w:tc>
      </w:tr>
      <w:tr w:rsidR="00F06DDE" w:rsidRPr="00C70209" w14:paraId="10435507"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4642E7E5" w14:textId="78BFF6EC" w:rsidR="00F06DDE" w:rsidRPr="00C70209" w:rsidRDefault="00F06DDE" w:rsidP="003F7DCB">
            <w:pPr>
              <w:pStyle w:val="Tabletext"/>
            </w:pPr>
            <w:r w:rsidRPr="00C70209">
              <w:t>Wan-Huen (2013)</w:t>
            </w:r>
            <w:r w:rsidR="00E1112B" w:rsidRPr="00C70209">
              <w:fldChar w:fldCharType="begin">
                <w:fldData xml:space="preserve">PEVuZE5vdGU+PENpdGU+PEF1dGhvcj5XYW4tSHVlbjwvQXV0aG9yPjxZZWFyPjIwMTM8L1llYXI+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</w:fldData>
              </w:fldChar>
            </w:r>
            <w:r w:rsidR="003F7DCB" w:rsidRPr="00C70209">
              <w:instrText xml:space="preserve"> ADDIN EN.CITE </w:instrText>
            </w:r>
            <w:r w:rsidR="003F7DCB" w:rsidRPr="00C70209">
              <w:fldChar w:fldCharType="begin">
                <w:fldData xml:space="preserve">PEVuZE5vdGU+PENpdGU+PEF1dGhvcj5XYW4tSHVlbjwvQXV0aG9yPjxZZWFyPjIwMTM8L1llYXI+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30</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0FC72877" w14:textId="54868062" w:rsidR="00F06DDE" w:rsidRPr="00C70209" w:rsidRDefault="00F06DDE" w:rsidP="00F06DDE">
            <w:pPr>
              <w:pStyle w:val="Tabletext"/>
            </w:pPr>
            <w:r w:rsidRPr="00C70209">
              <w:t xml:space="preserve">Retrospective </w:t>
            </w:r>
            <w:r w:rsidR="00FB7912" w:rsidRPr="00C70209">
              <w:t>case–control</w:t>
            </w:r>
          </w:p>
          <w:p w14:paraId="666822C3" w14:textId="77777777" w:rsidR="00F06DDE" w:rsidRPr="00C70209" w:rsidRDefault="00F06DDE" w:rsidP="00F06DDE">
            <w:pPr>
              <w:pStyle w:val="Tabletext"/>
            </w:pPr>
            <w:r w:rsidRPr="00C70209">
              <w:rPr>
                <w:i/>
              </w:rPr>
              <w:t>Fair</w:t>
            </w:r>
          </w:p>
        </w:tc>
        <w:tc>
          <w:tcPr>
            <w:tcW w:w="1154" w:type="pct"/>
            <w:tcBorders>
              <w:top w:val="single" w:sz="4" w:space="0" w:color="auto"/>
              <w:left w:val="nil"/>
              <w:bottom w:val="single" w:sz="4" w:space="0" w:color="auto"/>
              <w:right w:val="single" w:sz="4" w:space="0" w:color="auto"/>
            </w:tcBorders>
            <w:shd w:val="clear" w:color="auto" w:fill="auto"/>
          </w:tcPr>
          <w:p w14:paraId="440A8242" w14:textId="118D347B" w:rsidR="00F06DDE" w:rsidRPr="00C70209" w:rsidRDefault="00F06DDE">
            <w:pPr>
              <w:pStyle w:val="Tabletext"/>
            </w:pPr>
            <w:r w:rsidRPr="00C70209">
              <w:t xml:space="preserve">Preterm infants admitted to NICU with NEC stage </w:t>
            </w:r>
            <w:r w:rsidR="00FB7912" w:rsidRPr="00C70209">
              <w:t>≥</w:t>
            </w:r>
            <w:r w:rsidRPr="00C70209">
              <w:t>2 matched 1:2 to preterm infants admitted to NICU without NEC</w:t>
            </w:r>
          </w:p>
          <w:p w14:paraId="6233FBA3" w14:textId="7A607F67" w:rsidR="00F06DDE" w:rsidRPr="00C70209" w:rsidRDefault="00F51F8C" w:rsidP="00F51F8C">
            <w:pPr>
              <w:pStyle w:val="Tabletext"/>
            </w:pPr>
            <w:r w:rsidRPr="00C70209">
              <w:t>N=146</w:t>
            </w:r>
            <w:r w:rsidR="00F06DDE" w:rsidRPr="00C70209">
              <w:t xml:space="preserve"> </w:t>
            </w:r>
            <w:r w:rsidRPr="00C70209">
              <w:t xml:space="preserve">(cases, n=49; controls, n=97) </w:t>
            </w:r>
            <w:r w:rsidR="00F06DDE" w:rsidRPr="00C70209">
              <w:t>with 3652 48-hr epochs</w:t>
            </w:r>
          </w:p>
        </w:tc>
        <w:tc>
          <w:tcPr>
            <w:tcW w:w="1096" w:type="pct"/>
            <w:tcBorders>
              <w:top w:val="single" w:sz="4" w:space="0" w:color="auto"/>
              <w:left w:val="nil"/>
              <w:bottom w:val="single" w:sz="4" w:space="0" w:color="auto"/>
              <w:right w:val="single" w:sz="4" w:space="0" w:color="auto"/>
            </w:tcBorders>
            <w:shd w:val="clear" w:color="auto" w:fill="auto"/>
          </w:tcPr>
          <w:p w14:paraId="7F497800" w14:textId="656FFC64" w:rsidR="00F06DDE" w:rsidRPr="00C70209" w:rsidRDefault="00C428FD">
            <w:pPr>
              <w:pStyle w:val="Tabletext"/>
            </w:pPr>
            <w:r w:rsidRPr="00C70209">
              <w:t>RBC</w:t>
            </w:r>
            <w:r w:rsidR="00F06DDE" w:rsidRPr="00C70209">
              <w:t xml:space="preserve"> transfusion (n=557) </w:t>
            </w:r>
            <w:r w:rsidR="00C91BAE" w:rsidRPr="00C70209">
              <w:t>versus</w:t>
            </w:r>
            <w:r w:rsidR="00F06DDE" w:rsidRPr="00C70209">
              <w:t xml:space="preserve"> no transfusion (n=3095)</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408D8565" w14:textId="77777777" w:rsidR="00F06DDE" w:rsidRPr="00C70209" w:rsidRDefault="00F06DDE" w:rsidP="00D9760F">
            <w:pPr>
              <w:pStyle w:val="Tabletext"/>
            </w:pPr>
            <w:r w:rsidRPr="00C70209">
              <w:t>NEC</w:t>
            </w:r>
          </w:p>
        </w:tc>
      </w:tr>
      <w:tr w:rsidR="00F06DDE" w:rsidRPr="00C70209" w14:paraId="2C5CEBC6" w14:textId="77777777" w:rsidTr="0082594B">
        <w:trPr>
          <w:cantSplit/>
        </w:trPr>
        <w:tc>
          <w:tcPr>
            <w:tcW w:w="745" w:type="pct"/>
            <w:tcBorders>
              <w:top w:val="single" w:sz="4" w:space="0" w:color="auto"/>
              <w:left w:val="single" w:sz="4" w:space="0" w:color="auto"/>
              <w:bottom w:val="single" w:sz="4" w:space="0" w:color="auto"/>
              <w:right w:val="single" w:sz="4" w:space="0" w:color="auto"/>
            </w:tcBorders>
            <w:shd w:val="clear" w:color="auto" w:fill="auto"/>
          </w:tcPr>
          <w:p w14:paraId="02219F26" w14:textId="4D220362" w:rsidR="00F06DDE" w:rsidRPr="00C70209" w:rsidRDefault="00F06DDE" w:rsidP="003F7DCB">
            <w:pPr>
              <w:pStyle w:val="Tabletext"/>
            </w:pPr>
            <w:r w:rsidRPr="00C70209">
              <w:t>Weintraub (2011)</w:t>
            </w:r>
            <w:r w:rsidR="00E1112B" w:rsidRPr="00C70209">
              <w:fldChar w:fldCharType="begin">
                <w:fldData xml:space="preserve">PEVuZE5vdGU+PENpdGU+PEF1dGhvcj5XZWludHJhdWI8L0F1dGhvcj48WWVhcj4yMDExPC9ZZWFy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</w:fldData>
              </w:fldChar>
            </w:r>
            <w:r w:rsidR="003F7DCB" w:rsidRPr="00C70209">
              <w:instrText xml:space="preserve"> ADDIN EN.CITE </w:instrText>
            </w:r>
            <w:r w:rsidR="003F7DCB" w:rsidRPr="00C70209">
              <w:fldChar w:fldCharType="begin">
                <w:fldData xml:space="preserve">PEVuZE5vdGU+PENpdGU+PEF1dGhvcj5XZWludHJhdWI8L0F1dGhvcj48WWVhcj4yMDExPC9ZZWFy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31</w:t>
            </w:r>
            <w:r w:rsidR="00E1112B" w:rsidRPr="00C70209">
              <w:fldChar w:fldCharType="end"/>
            </w:r>
          </w:p>
        </w:tc>
        <w:tc>
          <w:tcPr>
            <w:tcW w:w="1037" w:type="pct"/>
            <w:tcBorders>
              <w:top w:val="single" w:sz="4" w:space="0" w:color="auto"/>
              <w:left w:val="nil"/>
              <w:bottom w:val="single" w:sz="4" w:space="0" w:color="auto"/>
              <w:right w:val="single" w:sz="4" w:space="0" w:color="auto"/>
            </w:tcBorders>
            <w:shd w:val="clear" w:color="auto" w:fill="auto"/>
          </w:tcPr>
          <w:p w14:paraId="5EE331B8" w14:textId="384C3AA8" w:rsidR="00F06DDE" w:rsidRPr="00C70209" w:rsidRDefault="00F06DDE" w:rsidP="00D9760F">
            <w:pPr>
              <w:pStyle w:val="Tabletext"/>
            </w:pPr>
            <w:r w:rsidRPr="00C70209">
              <w:t xml:space="preserve">Retrospective </w:t>
            </w:r>
            <w:r w:rsidR="00FB7912" w:rsidRPr="00C70209">
              <w:t>case–control</w:t>
            </w:r>
          </w:p>
          <w:p w14:paraId="4CF75389" w14:textId="77777777" w:rsidR="00F06DDE" w:rsidRPr="00C70209" w:rsidRDefault="00F06DDE" w:rsidP="00D9760F">
            <w:pPr>
              <w:pStyle w:val="Tabletext"/>
            </w:pPr>
            <w:r w:rsidRPr="00C70209">
              <w:rPr>
                <w:i/>
              </w:rPr>
              <w:t>Poor</w:t>
            </w:r>
          </w:p>
        </w:tc>
        <w:tc>
          <w:tcPr>
            <w:tcW w:w="1154" w:type="pct"/>
            <w:tcBorders>
              <w:top w:val="single" w:sz="4" w:space="0" w:color="auto"/>
              <w:left w:val="nil"/>
              <w:bottom w:val="single" w:sz="4" w:space="0" w:color="auto"/>
              <w:right w:val="single" w:sz="4" w:space="0" w:color="auto"/>
            </w:tcBorders>
            <w:shd w:val="clear" w:color="auto" w:fill="auto"/>
          </w:tcPr>
          <w:p w14:paraId="5E6F36DA" w14:textId="71231059" w:rsidR="00F06DDE" w:rsidRPr="00C70209" w:rsidRDefault="00F06DDE">
            <w:pPr>
              <w:pStyle w:val="Tabletext"/>
            </w:pPr>
            <w:r w:rsidRPr="00C70209">
              <w:t>Preterm infants (</w:t>
            </w:r>
            <w:r w:rsidR="00FB7912" w:rsidRPr="00C70209">
              <w:t>&lt;</w:t>
            </w:r>
            <w:r w:rsidRPr="00C70209">
              <w:t>32 weeks gestational age) with VLBW and ROP (</w:t>
            </w:r>
            <w:r w:rsidR="00FB7912" w:rsidRPr="00C70209">
              <w:t>≥</w:t>
            </w:r>
            <w:r w:rsidRPr="00C70209">
              <w:t xml:space="preserve">stage 3) </w:t>
            </w:r>
            <w:r w:rsidR="00F51F8C" w:rsidRPr="00C70209">
              <w:t>matched 1:2 to p</w:t>
            </w:r>
            <w:r w:rsidRPr="00C70209">
              <w:t>reterm infants (</w:t>
            </w:r>
            <w:r w:rsidR="00FB7912" w:rsidRPr="00C70209">
              <w:t>&lt;</w:t>
            </w:r>
            <w:r w:rsidRPr="00C70209">
              <w:t>32 wee</w:t>
            </w:r>
            <w:r w:rsidR="00F51F8C" w:rsidRPr="00C70209">
              <w:t xml:space="preserve">ks gestational age) with VLBW, </w:t>
            </w:r>
            <w:r w:rsidRPr="00C70209">
              <w:t>without ROP</w:t>
            </w:r>
          </w:p>
          <w:p w14:paraId="6B982667" w14:textId="27FF8377" w:rsidR="00F06DDE" w:rsidRPr="00C70209" w:rsidRDefault="00F06DDE">
            <w:pPr>
              <w:pStyle w:val="Tabletext"/>
            </w:pPr>
            <w:r w:rsidRPr="00C70209">
              <w:t>N=165</w:t>
            </w:r>
            <w:r w:rsidR="00F51F8C" w:rsidRPr="00C70209">
              <w:t xml:space="preserve"> (cases, n=55; controls, n=110)</w:t>
            </w:r>
          </w:p>
        </w:tc>
        <w:tc>
          <w:tcPr>
            <w:tcW w:w="1096" w:type="pct"/>
            <w:tcBorders>
              <w:top w:val="single" w:sz="4" w:space="0" w:color="auto"/>
              <w:left w:val="nil"/>
              <w:bottom w:val="single" w:sz="4" w:space="0" w:color="auto"/>
              <w:right w:val="single" w:sz="4" w:space="0" w:color="auto"/>
            </w:tcBorders>
            <w:shd w:val="clear" w:color="auto" w:fill="auto"/>
          </w:tcPr>
          <w:p w14:paraId="47063C1F" w14:textId="620D6F42" w:rsidR="00F06DDE" w:rsidRPr="00C70209" w:rsidRDefault="00F06DDE">
            <w:pPr>
              <w:pStyle w:val="Tabletext"/>
            </w:pPr>
            <w:r w:rsidRPr="00C70209">
              <w:t xml:space="preserve">RBC transfusion (n=135) </w:t>
            </w:r>
            <w:r w:rsidR="00C91BAE" w:rsidRPr="00C70209">
              <w:t>versus</w:t>
            </w:r>
            <w:r w:rsidRPr="00C70209">
              <w:t xml:space="preserve"> no transfusion (n=30)</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553D5118" w14:textId="1CB9413A" w:rsidR="00F06DDE" w:rsidRPr="00C70209" w:rsidRDefault="00F06DDE" w:rsidP="00D9760F">
            <w:pPr>
              <w:pStyle w:val="Tabletext"/>
            </w:pPr>
            <w:r w:rsidRPr="00C70209">
              <w:t>ROP (</w:t>
            </w:r>
            <w:r w:rsidR="00FB7912" w:rsidRPr="00C70209">
              <w:t>≥</w:t>
            </w:r>
            <w:r w:rsidRPr="00C70209">
              <w:t>stage 3)</w:t>
            </w:r>
          </w:p>
        </w:tc>
      </w:tr>
    </w:tbl>
    <w:p w14:paraId="389B067D" w14:textId="48EE307C" w:rsidR="00F51F8C" w:rsidRPr="00C70209" w:rsidRDefault="003363BE" w:rsidP="00F51F8C">
      <w:pPr>
        <w:pStyle w:val="TableFigNotes18"/>
      </w:pPr>
      <w:r w:rsidRPr="00C70209">
        <w:t xml:space="preserve">CLD, chronic lung disease; ELBW, extremely low birth weight; ICH, intracranial haemorrhage; IVH, intraventricular haemorrhage; LBW, low birth weight; NEC, necrotising enterocolitis; </w:t>
      </w:r>
      <w:r w:rsidR="00366124" w:rsidRPr="00C70209">
        <w:t xml:space="preserve">NICU, neonatal intensive care unit; </w:t>
      </w:r>
      <w:r w:rsidRPr="00C70209">
        <w:t>PDA, patent ductus arteriosus;</w:t>
      </w:r>
      <w:r w:rsidR="0073081E" w:rsidRPr="00C70209">
        <w:t xml:space="preserve"> </w:t>
      </w:r>
      <w:r w:rsidRPr="00C70209">
        <w:t>RBC, red blood cell; RDS, respiratory distress syndrome; ROP, retinopathy of prematurity; VLBW, very low birth weight</w:t>
      </w:r>
    </w:p>
    <w:p w14:paraId="53196271" w14:textId="3A03B763" w:rsidR="00E75F60" w:rsidRPr="00C70209" w:rsidRDefault="00E75F60" w:rsidP="00E75F60">
      <w:pPr>
        <w:pStyle w:val="Caption"/>
        <w:ind w:left="2070"/>
      </w:pPr>
      <w:bookmarkStart w:id="220" w:name="_Ref413681465"/>
      <w:bookmarkStart w:id="221" w:name="_Ref406144556"/>
      <w:bookmarkStart w:id="222" w:name="_Toc42774705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w:t>
      </w:r>
      <w:r w:rsidR="00130F03" w:rsidRPr="00C70209">
        <w:fldChar w:fldCharType="end"/>
      </w:r>
      <w:bookmarkEnd w:id="220"/>
      <w:r w:rsidRPr="00C70209">
        <w:tab/>
        <w:t>Characteristics and quality of Level III evidence</w:t>
      </w:r>
      <w:bookmarkEnd w:id="221"/>
      <w:r w:rsidRPr="00C70209">
        <w:t xml:space="preserve"> </w:t>
      </w:r>
      <w:r w:rsidR="00F51F8C" w:rsidRPr="00C70209">
        <w:t xml:space="preserve">identified by included systematic reviews </w:t>
      </w:r>
      <w:r w:rsidRPr="00C70209">
        <w:t>– RBC transfusion versus no transfusion in preterm infants</w:t>
      </w:r>
      <w:bookmarkEnd w:id="222"/>
    </w:p>
    <w:tbl>
      <w:tblPr>
        <w:tblW w:w="4573" w:type="pct"/>
        <w:tblInd w:w="816" w:type="dxa"/>
        <w:tblCellMar>
          <w:top w:w="28" w:type="dxa"/>
          <w:bottom w:w="28" w:type="dxa"/>
        </w:tblCellMar>
        <w:tblLook w:val="0000" w:firstRow="0" w:lastRow="0" w:firstColumn="0" w:lastColumn="0" w:noHBand="0" w:noVBand="0"/>
      </w:tblPr>
      <w:tblGrid>
        <w:gridCol w:w="1418"/>
        <w:gridCol w:w="2223"/>
        <w:gridCol w:w="2406"/>
        <w:gridCol w:w="2406"/>
      </w:tblGrid>
      <w:tr w:rsidR="005248BA" w:rsidRPr="00C70209" w14:paraId="6E8F76DC" w14:textId="77777777" w:rsidTr="00481ADA">
        <w:trPr>
          <w:cantSplit/>
          <w:tblHeader/>
        </w:trPr>
        <w:tc>
          <w:tcPr>
            <w:tcW w:w="839" w:type="pct"/>
            <w:tcBorders>
              <w:top w:val="single" w:sz="4" w:space="0" w:color="auto"/>
              <w:left w:val="single" w:sz="4" w:space="0" w:color="auto"/>
              <w:bottom w:val="single" w:sz="4" w:space="0" w:color="auto"/>
              <w:right w:val="single" w:sz="4" w:space="0" w:color="auto"/>
            </w:tcBorders>
            <w:shd w:val="clear" w:color="auto" w:fill="auto"/>
          </w:tcPr>
          <w:p w14:paraId="0FE27C98" w14:textId="77777777" w:rsidR="00D07963" w:rsidRPr="00C70209" w:rsidRDefault="00D07963" w:rsidP="004625FE">
            <w:pPr>
              <w:pStyle w:val="TableH2"/>
              <w:tabs>
                <w:tab w:val="left" w:pos="829"/>
              </w:tabs>
            </w:pPr>
            <w:r w:rsidRPr="00C70209">
              <w:t>Study</w:t>
            </w:r>
          </w:p>
        </w:tc>
        <w:tc>
          <w:tcPr>
            <w:tcW w:w="1315" w:type="pct"/>
            <w:tcBorders>
              <w:top w:val="single" w:sz="4" w:space="0" w:color="auto"/>
              <w:left w:val="nil"/>
              <w:bottom w:val="single" w:sz="4" w:space="0" w:color="auto"/>
              <w:right w:val="single" w:sz="4" w:space="0" w:color="auto"/>
            </w:tcBorders>
          </w:tcPr>
          <w:p w14:paraId="7ED28A23" w14:textId="77777777" w:rsidR="00D07963" w:rsidRPr="00C70209" w:rsidRDefault="00D07963" w:rsidP="0067208B">
            <w:pPr>
              <w:pStyle w:val="TableH2"/>
              <w:rPr>
                <w:b w:val="0"/>
                <w:sz w:val="16"/>
                <w:szCs w:val="16"/>
              </w:rPr>
            </w:pPr>
            <w:r w:rsidRPr="00C70209">
              <w:t>Study type</w:t>
            </w:r>
            <w:r w:rsidRPr="00C70209">
              <w:br/>
            </w:r>
            <w:r w:rsidRPr="00C70209">
              <w:rPr>
                <w:i/>
              </w:rPr>
              <w:t>Study quality</w:t>
            </w:r>
          </w:p>
        </w:tc>
        <w:tc>
          <w:tcPr>
            <w:tcW w:w="1423" w:type="pct"/>
            <w:tcBorders>
              <w:top w:val="single" w:sz="4" w:space="0" w:color="auto"/>
              <w:left w:val="nil"/>
              <w:bottom w:val="single" w:sz="4" w:space="0" w:color="auto"/>
              <w:right w:val="single" w:sz="4" w:space="0" w:color="auto"/>
            </w:tcBorders>
          </w:tcPr>
          <w:p w14:paraId="6E0A6662" w14:textId="77777777" w:rsidR="00D07963" w:rsidRPr="00C70209" w:rsidRDefault="00D07963" w:rsidP="00D07963">
            <w:pPr>
              <w:pStyle w:val="TableH2"/>
            </w:pPr>
            <w:r w:rsidRPr="00C70209">
              <w:t>Population</w:t>
            </w:r>
          </w:p>
          <w:p w14:paraId="2006BF9B" w14:textId="77777777" w:rsidR="00D07963" w:rsidRPr="00C70209" w:rsidRDefault="00D07963" w:rsidP="00D07963">
            <w:pPr>
              <w:pStyle w:val="TableH2"/>
            </w:pPr>
            <w:r w:rsidRPr="00C70209">
              <w:t>N</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3DF1567B" w14:textId="77777777" w:rsidR="00D07963" w:rsidRPr="00C70209" w:rsidRDefault="0067208B" w:rsidP="00D07963">
            <w:pPr>
              <w:pStyle w:val="TableH2"/>
            </w:pPr>
            <w:r w:rsidRPr="00C70209">
              <w:t>Comparison</w:t>
            </w:r>
          </w:p>
        </w:tc>
      </w:tr>
      <w:tr w:rsidR="00D07963" w:rsidRPr="00C70209" w14:paraId="0F53A704" w14:textId="77777777" w:rsidTr="00E63155">
        <w:trPr>
          <w:cantSplit/>
        </w:trPr>
        <w:tc>
          <w:tcPr>
            <w:tcW w:w="5000" w:type="pct"/>
            <w:gridSpan w:val="4"/>
            <w:tcBorders>
              <w:top w:val="single" w:sz="4" w:space="0" w:color="auto"/>
              <w:left w:val="single" w:sz="4" w:space="0" w:color="auto"/>
              <w:bottom w:val="single" w:sz="4" w:space="0" w:color="auto"/>
              <w:right w:val="single" w:sz="4" w:space="0" w:color="auto"/>
            </w:tcBorders>
          </w:tcPr>
          <w:p w14:paraId="10CFCF62" w14:textId="71FB0147" w:rsidR="00D07963" w:rsidRPr="00C70209" w:rsidRDefault="00D07963" w:rsidP="00481ADA">
            <w:pPr>
              <w:pStyle w:val="TableH2"/>
            </w:pPr>
            <w:r w:rsidRPr="00C70209">
              <w:t xml:space="preserve">Level III studies identified and assessed by </w:t>
            </w:r>
            <w:r w:rsidR="0067208B" w:rsidRPr="00C70209">
              <w:t xml:space="preserve">(1) </w:t>
            </w:r>
            <w:r w:rsidRPr="00C70209">
              <w:t>Mohamed (2012)</w:t>
            </w:r>
            <w:r w:rsidR="00481ADA" w:rsidRPr="00C70209">
              <w:fldChar w:fldCharType="begin">
                <w:fldData xml:space="preserve">PEVuZE5vdGU+PENpdGU+PEF1dGhvcj5Nb2hhbWVkPC9BdXRob3I+PFllYXI+MjAxMjwvWWVhcj48
UmVjTnVtPjE3NTwvUmVjTnVtPjxEaXNwbGF5VGV4dD48c3R5bGUgZmFjZT0ic3VwZXJzY3JpcHQi
PjE2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481ADA" w:rsidRPr="00C70209">
              <w:instrText xml:space="preserve"> ADDIN EN.CITE </w:instrText>
            </w:r>
            <w:r w:rsidR="00481ADA" w:rsidRPr="00C70209">
              <w:fldChar w:fldCharType="begin">
                <w:fldData xml:space="preserve">PEVuZE5vdGU+PENpdGU+PEF1dGhvcj5Nb2hhbWVkPC9BdXRob3I+PFllYXI+MjAxMjwvWWVhcj48
UmVjTnVtPjE3NTwvUmVjTnVtPjxEaXNwbGF5VGV4dD48c3R5bGUgZmFjZT0ic3VwZXJzY3JpcHQi
PjE2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481ADA" w:rsidRPr="00C70209">
              <w:instrText xml:space="preserve"> ADDIN EN.CITE.DATA </w:instrText>
            </w:r>
            <w:r w:rsidR="00481ADA" w:rsidRPr="00C70209">
              <w:fldChar w:fldCharType="end"/>
            </w:r>
            <w:r w:rsidR="00481ADA" w:rsidRPr="00C70209">
              <w:fldChar w:fldCharType="separate"/>
            </w:r>
            <w:r w:rsidR="00481ADA" w:rsidRPr="00C70209">
              <w:rPr>
                <w:vertAlign w:val="superscript"/>
              </w:rPr>
              <w:t>16</w:t>
            </w:r>
            <w:r w:rsidR="00481ADA" w:rsidRPr="00C70209">
              <w:fldChar w:fldCharType="end"/>
            </w:r>
            <w:r w:rsidRPr="00C70209">
              <w:t xml:space="preserve"> and</w:t>
            </w:r>
            <w:r w:rsidR="0067208B" w:rsidRPr="00C70209">
              <w:t>/or (2)</w:t>
            </w:r>
            <w:r w:rsidRPr="00C70209">
              <w:t xml:space="preserve"> Kirpalani (2012)</w:t>
            </w:r>
          </w:p>
        </w:tc>
      </w:tr>
      <w:tr w:rsidR="005248BA" w:rsidRPr="00C70209" w14:paraId="79E8CA18"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173AF1B6" w14:textId="3DC9A887" w:rsidR="0067208B" w:rsidRPr="00C70209" w:rsidRDefault="0067208B" w:rsidP="003F7DCB">
            <w:pPr>
              <w:pStyle w:val="Tabletext"/>
              <w:rPr>
                <w:bCs w:val="0"/>
                <w:szCs w:val="20"/>
              </w:rPr>
            </w:pPr>
            <w:r w:rsidRPr="00C70209">
              <w:rPr>
                <w:bCs w:val="0"/>
                <w:szCs w:val="20"/>
              </w:rPr>
              <w:t xml:space="preserve">Blau </w:t>
            </w:r>
            <w:r w:rsidR="000A6306">
              <w:rPr>
                <w:bCs w:val="0"/>
                <w:szCs w:val="20"/>
              </w:rPr>
              <w:t>(</w:t>
            </w:r>
            <w:r w:rsidRPr="00C70209">
              <w:rPr>
                <w:bCs w:val="0"/>
                <w:szCs w:val="20"/>
              </w:rPr>
              <w:t>2011</w:t>
            </w:r>
            <w:r w:rsidR="000A6306">
              <w:rPr>
                <w:bCs w:val="0"/>
                <w:szCs w:val="20"/>
              </w:rPr>
              <w:t>)</w:t>
            </w:r>
            <w:r w:rsidR="005248BA" w:rsidRPr="00C70209">
              <w:rPr>
                <w:bCs w:val="0"/>
                <w:szCs w:val="20"/>
                <w:vertAlign w:val="superscript"/>
              </w:rPr>
              <w:t xml:space="preserve">a </w:t>
            </w:r>
            <w:r w:rsidR="00E1112B" w:rsidRPr="00C70209">
              <w:rPr>
                <w:bCs w:val="0"/>
                <w:szCs w:val="20"/>
              </w:rPr>
              <w:fldChar w:fldCharType="begin"/>
            </w:r>
            <w:r w:rsidR="003F7DCB" w:rsidRPr="00C70209">
              <w:rPr>
                <w:bCs w:val="0"/>
                <w:szCs w:val="20"/>
              </w:rPr>
              <w:instrText xml:space="preserve"> ADDIN EN.CITE &lt;EndNote&gt;&lt;Cite&gt;&lt;Author&gt;Blau&lt;/Author&gt;&lt;Year&gt;2011&lt;/Year&gt;&lt;RecNum&gt;685&lt;/RecNum&gt;&lt;DisplayText&gt;&lt;style face="superscript"&gt;32&lt;/style&gt;&lt;/DisplayText&gt;&lt;record&gt;&lt;rec-number&gt;685&lt;/rec-number&gt;&lt;foreign-keys&gt;&lt;key app="EN" db-id="9edve2wadsavt5ewavaxtda4f2tavzvts9ee" timestamp="1430015189"&gt;685&lt;/key&gt;&lt;/foreign-keys&gt;&lt;ref-type name="Journal Article"&gt;17&lt;/ref-type&gt;&lt;contributors&gt;&lt;authors&gt;&lt;author&gt;Blau, J.&lt;/author&gt;&lt;author&gt;Calo, J. M.&lt;/author&gt;&lt;author&gt;Dozor, D.&lt;/author&gt;&lt;author&gt;Sutton, M.&lt;/author&gt;&lt;author&gt;Alpan, G.&lt;/author&gt;&lt;author&gt;La Gamma, E. F.&lt;/author&gt;&lt;/authors&gt;&lt;/contributors&gt;&lt;titles&gt;&lt;title&gt;Transfusion-related acute gut injury: necrotizing enterocolitis in very low birth weight neonates after packed red blood cell transfusion&lt;/title&gt;&lt;secondary-title&gt;The Journal of Pediatrics&lt;/secondary-title&gt;&lt;alt-title&gt;J. Pediatr.&lt;/alt-title&gt;&lt;/titles&gt;&lt;periodical&gt;&lt;full-title&gt;J Pediatr&lt;/full-title&gt;&lt;abbr-1&gt;The Journal of pediatrics&lt;/abbr-1&gt;&lt;/periodical&gt;&lt;pages&gt;403–409&lt;/pages&gt;&lt;volume&gt;158&lt;/volume&gt;&lt;number&gt;3&lt;/number&gt;&lt;dates&gt;&lt;year&gt;2011&lt;/year&gt;&lt;/dates&gt;&lt;isbn&gt;0022-3476&lt;/isbn&gt;&lt;urls&gt;&lt;related-urls&gt;&lt;url&gt;http://www.jpeds.com/article/S0022-3476(10)00775-4/abstract&lt;/url&gt;&lt;/related-urls&gt;&lt;/urls&gt;&lt;electronic-resource-num&gt;DOI:10.1016/j.jpeds.2010.09.015&lt;/electronic-resource-num&gt;&lt;/record&gt;&lt;/Cite&gt;&lt;/EndNote&gt;</w:instrText>
            </w:r>
            <w:r w:rsidR="00E1112B" w:rsidRPr="00C70209">
              <w:rPr>
                <w:bCs w:val="0"/>
                <w:szCs w:val="20"/>
              </w:rPr>
              <w:fldChar w:fldCharType="separate"/>
            </w:r>
            <w:r w:rsidR="003F7DCB" w:rsidRPr="00C70209">
              <w:rPr>
                <w:bCs w:val="0"/>
                <w:szCs w:val="20"/>
                <w:vertAlign w:val="superscript"/>
              </w:rPr>
              <w:t>32</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4B57A1DE" w14:textId="5ECD0654" w:rsidR="0067208B" w:rsidRPr="00C70209" w:rsidRDefault="0067208B" w:rsidP="004625FE">
            <w:pPr>
              <w:pStyle w:val="Tabletext"/>
            </w:pPr>
            <w:r w:rsidRPr="00C70209">
              <w:t xml:space="preserve">(1) </w:t>
            </w:r>
            <w:r w:rsidR="00FB7912" w:rsidRPr="00C70209">
              <w:t>Case–control</w:t>
            </w:r>
          </w:p>
          <w:p w14:paraId="7BE997D0" w14:textId="77777777" w:rsidR="0067208B" w:rsidRPr="00C70209" w:rsidRDefault="0067208B" w:rsidP="004625FE">
            <w:pPr>
              <w:pStyle w:val="Tabletext"/>
            </w:pPr>
            <w:r w:rsidRPr="00C70209">
              <w:rPr>
                <w:i/>
              </w:rPr>
              <w:t>8/10</w:t>
            </w:r>
          </w:p>
          <w:p w14:paraId="4B72026B" w14:textId="77777777" w:rsidR="0067208B" w:rsidRPr="00C70209" w:rsidRDefault="0067208B" w:rsidP="0067208B">
            <w:pPr>
              <w:pStyle w:val="Tabletext"/>
            </w:pPr>
            <w:r w:rsidRPr="00C70209">
              <w:t>(2) Retrospective cohort</w:t>
            </w:r>
          </w:p>
          <w:p w14:paraId="6FD3A673" w14:textId="77777777" w:rsidR="0067208B" w:rsidRPr="00C70209" w:rsidRDefault="0067208B" w:rsidP="004625FE">
            <w:pPr>
              <w:pStyle w:val="Tabletext"/>
            </w:pPr>
            <w:r w:rsidRPr="00C70209">
              <w:rPr>
                <w:i/>
              </w:rPr>
              <w:t>High risk of bias in 3 out of 8 measures</w:t>
            </w:r>
          </w:p>
        </w:tc>
        <w:tc>
          <w:tcPr>
            <w:tcW w:w="1423" w:type="pct"/>
            <w:tcBorders>
              <w:top w:val="single" w:sz="4" w:space="0" w:color="auto"/>
              <w:left w:val="nil"/>
              <w:bottom w:val="single" w:sz="4" w:space="0" w:color="auto"/>
              <w:right w:val="single" w:sz="4" w:space="0" w:color="auto"/>
            </w:tcBorders>
          </w:tcPr>
          <w:p w14:paraId="25A572FB" w14:textId="3EF73295" w:rsidR="0067208B" w:rsidRPr="00C70209" w:rsidRDefault="0067208B" w:rsidP="003D1D90">
            <w:pPr>
              <w:pStyle w:val="Tabletext"/>
            </w:pPr>
            <w:r w:rsidRPr="00C70209">
              <w:t>Preterm (</w:t>
            </w:r>
            <w:r w:rsidR="00FB7912" w:rsidRPr="00C70209">
              <w:t>&lt;</w:t>
            </w:r>
            <w:r w:rsidRPr="00C70209">
              <w:t>32 weeks gestational age) or VLBW infants (</w:t>
            </w:r>
            <w:r w:rsidR="00FB7912" w:rsidRPr="00C70209">
              <w:t>&lt;</w:t>
            </w:r>
            <w:r w:rsidRPr="00C70209">
              <w:t>1500 g)</w:t>
            </w:r>
          </w:p>
          <w:p w14:paraId="5738BB8F" w14:textId="77777777" w:rsidR="0067208B" w:rsidRPr="00C70209" w:rsidRDefault="0067208B" w:rsidP="003D1D90">
            <w:pPr>
              <w:pStyle w:val="Tabletext"/>
            </w:pPr>
            <w:r w:rsidRPr="00C70209">
              <w:t>N=36</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36803584" w14:textId="693712FA" w:rsidR="0067208B" w:rsidRPr="00C70209" w:rsidRDefault="0067208B" w:rsidP="0067208B">
            <w:pPr>
              <w:pStyle w:val="Tabletext"/>
            </w:pPr>
            <w:r w:rsidRPr="00C70209">
              <w:t xml:space="preserve">Cases (n=9): TANEC </w:t>
            </w:r>
            <w:r w:rsidR="00FB7912" w:rsidRPr="00C70209">
              <w:t>≥</w:t>
            </w:r>
            <w:r w:rsidRPr="00C70209">
              <w:t>stage 2</w:t>
            </w:r>
          </w:p>
          <w:p w14:paraId="6F91D740" w14:textId="00DFE933" w:rsidR="0067208B" w:rsidRPr="00C70209" w:rsidRDefault="0067208B" w:rsidP="0067208B">
            <w:pPr>
              <w:pStyle w:val="Tabletext"/>
            </w:pPr>
            <w:r w:rsidRPr="00C70209">
              <w:t xml:space="preserve">Control 1 (n=15): NEC </w:t>
            </w:r>
            <w:r w:rsidR="00FB7912" w:rsidRPr="00C70209">
              <w:t>≥</w:t>
            </w:r>
            <w:r w:rsidRPr="00C70209">
              <w:t>stage 2 not associated with transfusion</w:t>
            </w:r>
          </w:p>
          <w:p w14:paraId="48FBAB55" w14:textId="46D4C979" w:rsidR="0067208B" w:rsidRPr="00C70209" w:rsidRDefault="0067208B" w:rsidP="0067208B">
            <w:pPr>
              <w:pStyle w:val="Tabletext"/>
            </w:pPr>
            <w:r w:rsidRPr="00C70209">
              <w:t xml:space="preserve">Control 2 (n=12): NEC </w:t>
            </w:r>
            <w:r w:rsidR="00FB7912" w:rsidRPr="00C70209">
              <w:t>≥</w:t>
            </w:r>
            <w:r w:rsidRPr="00C70209">
              <w:t>stage 2 and never</w:t>
            </w:r>
            <w:r w:rsidR="00FB7912" w:rsidRPr="00C70209">
              <w:t xml:space="preserve"> </w:t>
            </w:r>
            <w:r w:rsidRPr="00C70209">
              <w:t>transfused</w:t>
            </w:r>
          </w:p>
        </w:tc>
      </w:tr>
      <w:tr w:rsidR="005248BA" w:rsidRPr="00C70209" w14:paraId="76B8EA94" w14:textId="77777777" w:rsidTr="00481ADA">
        <w:trPr>
          <w:cantSplit/>
          <w:trHeight w:val="36"/>
        </w:trPr>
        <w:tc>
          <w:tcPr>
            <w:tcW w:w="839" w:type="pct"/>
            <w:tcBorders>
              <w:top w:val="single" w:sz="4" w:space="0" w:color="auto"/>
              <w:left w:val="single" w:sz="4" w:space="0" w:color="auto"/>
              <w:bottom w:val="single" w:sz="4" w:space="0" w:color="auto"/>
              <w:right w:val="single" w:sz="4" w:space="0" w:color="auto"/>
            </w:tcBorders>
            <w:shd w:val="clear" w:color="auto" w:fill="auto"/>
          </w:tcPr>
          <w:p w14:paraId="729E0256" w14:textId="19DE6EEB" w:rsidR="0067208B" w:rsidRPr="00C70209" w:rsidRDefault="0067208B" w:rsidP="003F7DCB">
            <w:pPr>
              <w:pStyle w:val="Tabletext"/>
            </w:pPr>
            <w:r w:rsidRPr="00C70209">
              <w:rPr>
                <w:bCs w:val="0"/>
                <w:szCs w:val="20"/>
              </w:rPr>
              <w:t xml:space="preserve">Christensen </w:t>
            </w:r>
            <w:r w:rsidR="000A6306">
              <w:rPr>
                <w:bCs w:val="0"/>
                <w:szCs w:val="20"/>
              </w:rPr>
              <w:t>(</w:t>
            </w:r>
            <w:r w:rsidRPr="00C70209">
              <w:rPr>
                <w:bCs w:val="0"/>
                <w:szCs w:val="20"/>
              </w:rPr>
              <w:t>20</w:t>
            </w:r>
            <w:r w:rsidR="00F7259E" w:rsidRPr="00C70209">
              <w:rPr>
                <w:bCs w:val="0"/>
                <w:szCs w:val="20"/>
              </w:rPr>
              <w:t>10</w:t>
            </w:r>
            <w:r w:rsidR="000A6306">
              <w:rPr>
                <w:bCs w:val="0"/>
                <w:szCs w:val="20"/>
              </w:rPr>
              <w:t>)</w:t>
            </w:r>
            <w:r w:rsidRPr="00C70209">
              <w:rPr>
                <w:bCs w:val="0"/>
                <w:szCs w:val="20"/>
                <w:vertAlign w:val="superscript"/>
              </w:rPr>
              <w:t>b</w:t>
            </w:r>
            <w:r w:rsidR="00F07ADC" w:rsidRPr="00C70209">
              <w:rPr>
                <w:bCs w:val="0"/>
                <w:szCs w:val="20"/>
                <w:vertAlign w:val="superscript"/>
              </w:rPr>
              <w:t xml:space="preserve"> </w:t>
            </w:r>
            <w:r w:rsidR="00F7259E" w:rsidRPr="00C70209">
              <w:rPr>
                <w:bCs w:val="0"/>
                <w:szCs w:val="20"/>
                <w:vertAlign w:val="superscript"/>
              </w:rPr>
              <w:fldChar w:fldCharType="begin"/>
            </w:r>
            <w:r w:rsidR="003F7DCB" w:rsidRPr="00C70209">
              <w:rPr>
                <w:bCs w:val="0"/>
                <w:szCs w:val="20"/>
                <w:vertAlign w:val="superscript"/>
              </w:rPr>
              <w:instrText xml:space="preserve"> ADDIN EN.CITE &lt;EndNote&gt;&lt;Cite&gt;&lt;Author&gt;Christensen&lt;/Author&gt;&lt;Year&gt;2010&lt;/Year&gt;&lt;RecNum&gt;686&lt;/RecNum&gt;&lt;DisplayText&gt;&lt;style face="superscript"&gt;33&lt;/style&gt;&lt;/DisplayText&gt;&lt;record&gt;&lt;rec-number&gt;686&lt;/rec-number&gt;&lt;foreign-keys&gt;&lt;key app="EN" db-id="9edve2wadsavt5ewavaxtda4f2tavzvts9ee" timestamp="1430015189"&gt;686&lt;/key&gt;&lt;/foreign-keys&gt;&lt;ref-type name="Journal Article"&gt;17&lt;/ref-type&gt;&lt;contributors&gt;&lt;authors&gt;&lt;author&gt;Christensen, R. D.&lt;/author&gt;&lt;author&gt;Lambert, D. K.&lt;/author&gt;&lt;author&gt;Henry, E.&lt;/author&gt;&lt;author&gt;Wiedmeier, S. E.&lt;/author&gt;&lt;author&gt;Snow, G. L.&lt;/author&gt;&lt;author&gt;Baer, V. L.&lt;/author&gt;&lt;author&gt;Gerday, E.&lt;/author&gt;&lt;author&gt;Ilstrup, S.&lt;/author&gt;&lt;author&gt;Pysher, T. J.&lt;/author&gt;&lt;/authors&gt;&lt;/contributors&gt;&lt;titles&gt;&lt;title&gt;Is &amp;quot;transfusion-associated necrotizing enterocolitis&amp;quot; an authentic pathogenic entity?&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106–1112&lt;/pages&gt;&lt;volume&gt;50&lt;/volume&gt;&lt;number&gt;5&lt;/number&gt;&lt;dates&gt;&lt;year&gt;2010&lt;/year&gt;&lt;/dates&gt;&lt;isbn&gt;0041-1132&lt;/isbn&gt;&lt;urls&gt;&lt;related-urls&gt;&lt;url&gt;http://onlinelibrary.wiley.com/doi/10.1111/j.1537-2995.2009.02542.x/abstract&lt;/url&gt;&lt;/related-urls&gt;&lt;/urls&gt;&lt;electronic-resource-num&gt;DOI:10.1111/j.1537-2995.2009.02542.x&lt;/electronic-resource-num&gt;&lt;/record&gt;&lt;/Cite&gt;&lt;/EndNote&gt;</w:instrText>
            </w:r>
            <w:r w:rsidR="00F7259E" w:rsidRPr="00C70209">
              <w:rPr>
                <w:bCs w:val="0"/>
                <w:szCs w:val="20"/>
                <w:vertAlign w:val="superscript"/>
              </w:rPr>
              <w:fldChar w:fldCharType="separate"/>
            </w:r>
            <w:r w:rsidR="003F7DCB" w:rsidRPr="00C70209">
              <w:rPr>
                <w:bCs w:val="0"/>
                <w:szCs w:val="20"/>
                <w:vertAlign w:val="superscript"/>
              </w:rPr>
              <w:t>33</w:t>
            </w:r>
            <w:r w:rsidR="00F7259E" w:rsidRPr="00C70209">
              <w:rPr>
                <w:bCs w:val="0"/>
                <w:szCs w:val="20"/>
                <w:vertAlign w:val="superscript"/>
              </w:rPr>
              <w:fldChar w:fldCharType="end"/>
            </w:r>
          </w:p>
        </w:tc>
        <w:tc>
          <w:tcPr>
            <w:tcW w:w="1315" w:type="pct"/>
            <w:tcBorders>
              <w:top w:val="single" w:sz="4" w:space="0" w:color="auto"/>
              <w:left w:val="nil"/>
              <w:bottom w:val="single" w:sz="4" w:space="0" w:color="auto"/>
              <w:right w:val="single" w:sz="4" w:space="0" w:color="auto"/>
            </w:tcBorders>
          </w:tcPr>
          <w:p w14:paraId="32CC94C1" w14:textId="00BEB678" w:rsidR="0067208B" w:rsidRPr="00C70209" w:rsidRDefault="0067208B" w:rsidP="004625FE">
            <w:pPr>
              <w:pStyle w:val="Tabletext"/>
            </w:pPr>
            <w:r w:rsidRPr="00C70209">
              <w:t xml:space="preserve">(1) </w:t>
            </w:r>
            <w:r w:rsidR="00FB7912" w:rsidRPr="00C70209">
              <w:t>Case–control</w:t>
            </w:r>
          </w:p>
          <w:p w14:paraId="6D737F29" w14:textId="77777777" w:rsidR="0067208B" w:rsidRPr="00C70209" w:rsidRDefault="0067208B" w:rsidP="004625FE">
            <w:pPr>
              <w:pStyle w:val="Tabletext"/>
              <w:rPr>
                <w:i/>
              </w:rPr>
            </w:pPr>
            <w:r w:rsidRPr="00C70209">
              <w:rPr>
                <w:i/>
              </w:rPr>
              <w:t>8/10</w:t>
            </w:r>
          </w:p>
          <w:p w14:paraId="02E239F1" w14:textId="77777777" w:rsidR="0067208B" w:rsidRPr="00C70209" w:rsidRDefault="0067208B" w:rsidP="004625FE">
            <w:pPr>
              <w:pStyle w:val="Tabletext"/>
            </w:pPr>
            <w:r w:rsidRPr="00C70209">
              <w:t>(2) Retrospective cohort</w:t>
            </w:r>
          </w:p>
          <w:p w14:paraId="3BD57159" w14:textId="77777777" w:rsidR="0067208B" w:rsidRPr="00C70209" w:rsidRDefault="0067208B" w:rsidP="00A3445D">
            <w:pPr>
              <w:pStyle w:val="Tabletext"/>
            </w:pPr>
            <w:r w:rsidRPr="00C70209">
              <w:rPr>
                <w:i/>
              </w:rPr>
              <w:t>High risk of bias in 3 out of 8 measures</w:t>
            </w:r>
          </w:p>
        </w:tc>
        <w:tc>
          <w:tcPr>
            <w:tcW w:w="1423" w:type="pct"/>
            <w:tcBorders>
              <w:top w:val="single" w:sz="4" w:space="0" w:color="auto"/>
              <w:left w:val="nil"/>
              <w:bottom w:val="single" w:sz="4" w:space="0" w:color="auto"/>
              <w:right w:val="single" w:sz="4" w:space="0" w:color="auto"/>
            </w:tcBorders>
          </w:tcPr>
          <w:p w14:paraId="066A2FEA" w14:textId="726EDBE2" w:rsidR="0067208B" w:rsidRPr="00C70209" w:rsidRDefault="0067208B" w:rsidP="003D1D90">
            <w:pPr>
              <w:pStyle w:val="Tabletext"/>
            </w:pPr>
            <w:r w:rsidRPr="00C70209">
              <w:t xml:space="preserve">Preterm infants </w:t>
            </w:r>
            <w:r w:rsidR="00E06038" w:rsidRPr="00C70209">
              <w:t>(</w:t>
            </w:r>
            <w:r w:rsidR="00FB7912" w:rsidRPr="00C70209">
              <w:t>&lt;</w:t>
            </w:r>
            <w:r w:rsidR="00E06038" w:rsidRPr="00C70209">
              <w:t xml:space="preserve">32 weeks gestational age) </w:t>
            </w:r>
            <w:r w:rsidRPr="00C70209">
              <w:t>with VLBW (</w:t>
            </w:r>
            <w:r w:rsidR="00FB7912" w:rsidRPr="00C70209">
              <w:t>&lt;</w:t>
            </w:r>
            <w:r w:rsidRPr="00C70209">
              <w:t>1500 g)</w:t>
            </w:r>
          </w:p>
          <w:p w14:paraId="32BCE08D" w14:textId="77777777" w:rsidR="0067208B" w:rsidRPr="00C70209" w:rsidRDefault="0067208B" w:rsidP="0067208B">
            <w:pPr>
              <w:pStyle w:val="Tabletext"/>
            </w:pPr>
            <w:r w:rsidRPr="00C70209">
              <w:t>N=112</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12FF5213" w14:textId="2901FDFB" w:rsidR="0067208B" w:rsidRPr="00C70209" w:rsidRDefault="0067208B" w:rsidP="0067208B">
            <w:pPr>
              <w:pStyle w:val="Tabletext"/>
            </w:pPr>
            <w:r w:rsidRPr="00C70209">
              <w:t xml:space="preserve">Cases (n=40): TANEC </w:t>
            </w:r>
            <w:r w:rsidR="00FB7912" w:rsidRPr="00C70209">
              <w:t>≥</w:t>
            </w:r>
            <w:r w:rsidRPr="00C70209">
              <w:t>stage 3 (surgical)</w:t>
            </w:r>
          </w:p>
          <w:p w14:paraId="67FC5600" w14:textId="4C793F5B" w:rsidR="0067208B" w:rsidRPr="00C70209" w:rsidRDefault="0067208B" w:rsidP="0067208B">
            <w:pPr>
              <w:pStyle w:val="Tabletext"/>
            </w:pPr>
            <w:r w:rsidRPr="00C70209">
              <w:t xml:space="preserve">Control (n=72): surgical NEC </w:t>
            </w:r>
            <w:r w:rsidR="00FB7912" w:rsidRPr="00C70209">
              <w:t>≥</w:t>
            </w:r>
            <w:r w:rsidRPr="00C70209">
              <w:t>stage 3 not associated with transfusion</w:t>
            </w:r>
          </w:p>
          <w:p w14:paraId="567C398E" w14:textId="77777777" w:rsidR="0067208B" w:rsidRPr="00C70209" w:rsidRDefault="0067208B" w:rsidP="0067208B">
            <w:pPr>
              <w:pStyle w:val="Tabletext-evidencematrix"/>
            </w:pPr>
            <w:r w:rsidRPr="00C70209">
              <w:t>*Kirpalani (2012) sought additional data on total cohort</w:t>
            </w:r>
          </w:p>
        </w:tc>
      </w:tr>
      <w:tr w:rsidR="005248BA" w:rsidRPr="00C70209" w14:paraId="7D32813F"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2F0C227B" w14:textId="1578CE42" w:rsidR="0067208B" w:rsidRPr="00C70209" w:rsidRDefault="0067208B" w:rsidP="003F7DCB">
            <w:pPr>
              <w:pStyle w:val="Tabletext"/>
              <w:rPr>
                <w:bCs w:val="0"/>
                <w:szCs w:val="20"/>
              </w:rPr>
            </w:pPr>
            <w:r w:rsidRPr="00C70209">
              <w:rPr>
                <w:bCs w:val="0"/>
                <w:szCs w:val="20"/>
              </w:rPr>
              <w:t xml:space="preserve">El-Dib </w:t>
            </w:r>
            <w:r w:rsidR="00CE465A">
              <w:rPr>
                <w:bCs w:val="0"/>
                <w:szCs w:val="20"/>
              </w:rPr>
              <w:br/>
            </w:r>
            <w:r w:rsidR="000A6306">
              <w:rPr>
                <w:bCs w:val="0"/>
                <w:szCs w:val="20"/>
              </w:rPr>
              <w:t>(</w:t>
            </w:r>
            <w:r w:rsidRPr="00C70209">
              <w:rPr>
                <w:bCs w:val="0"/>
                <w:szCs w:val="20"/>
              </w:rPr>
              <w:t>2011</w:t>
            </w:r>
            <w:r w:rsidR="000A6306">
              <w:rPr>
                <w:bCs w:val="0"/>
                <w:szCs w:val="20"/>
              </w:rPr>
              <w:t>)</w:t>
            </w:r>
            <w:r w:rsidRPr="00C70209">
              <w:rPr>
                <w:bCs w:val="0"/>
                <w:szCs w:val="20"/>
                <w:vertAlign w:val="superscript"/>
              </w:rPr>
              <w:t>a</w:t>
            </w:r>
            <w:r w:rsidR="00F07ADC" w:rsidRPr="00C70209">
              <w:rPr>
                <w:bCs w:val="0"/>
                <w:szCs w:val="20"/>
                <w:vertAlign w:val="superscript"/>
              </w:rPr>
              <w:t xml:space="preserve"> </w:t>
            </w:r>
            <w:r w:rsidR="00E1112B" w:rsidRPr="00C70209">
              <w:rPr>
                <w:bCs w:val="0"/>
                <w:szCs w:val="20"/>
              </w:rPr>
              <w:fldChar w:fldCharType="begin"/>
            </w:r>
            <w:r w:rsidR="003F7DCB" w:rsidRPr="00C70209">
              <w:rPr>
                <w:bCs w:val="0"/>
                <w:szCs w:val="20"/>
              </w:rPr>
              <w:instrText xml:space="preserve"> ADDIN EN.CITE &lt;EndNote&gt;&lt;Cite&gt;&lt;Author&gt;El-Dib&lt;/Author&gt;&lt;Year&gt;2011&lt;/Year&gt;&lt;RecNum&gt;687&lt;/RecNum&gt;&lt;DisplayText&gt;&lt;style face="superscript"&gt;34&lt;/style&gt;&lt;/DisplayText&gt;&lt;record&gt;&lt;rec-number&gt;687&lt;/rec-number&gt;&lt;foreign-keys&gt;&lt;key app="EN" db-id="9edve2wadsavt5ewavaxtda4f2tavzvts9ee" timestamp="1430015189"&gt;687&lt;/key&gt;&lt;/foreign-keys&gt;&lt;ref-type name="Journal Article"&gt;17&lt;/ref-type&gt;&lt;contributors&gt;&lt;authors&gt;&lt;author&gt;El-Dib, M.&lt;/author&gt;&lt;author&gt;Narang, S.&lt;/author&gt;&lt;author&gt;Lee, E.&lt;/author&gt;&lt;author&gt;Massaro, A. N.&lt;/author&gt;&lt;author&gt;Aly, H.&lt;/author&gt;&lt;/authors&gt;&lt;/contributors&gt;&lt;titles&gt;&lt;title&gt;Red blood cell transfusion, feeding and necrotizing enterocolitis in preterm infants&lt;/title&gt;&lt;secondary-title&gt;Journal of Perinatology&lt;/secondary-title&gt;&lt;alt-title&gt;J. Perinatol.&lt;/alt-title&gt;&lt;/titles&gt;&lt;periodical&gt;&lt;full-title&gt;Journal of Perinatology&lt;/full-title&gt;&lt;/periodical&gt;&lt;pages&gt;183–187&lt;/pages&gt;&lt;volume&gt;31&lt;/volume&gt;&lt;number&gt;3&lt;/number&gt;&lt;dates&gt;&lt;year&gt;2011&lt;/year&gt;&lt;/dates&gt;&lt;isbn&gt;0743-8346&lt;/isbn&gt;&lt;urls&gt;&lt;/urls&gt;&lt;electronic-resource-num&gt;DOI:10.1038/jp.2010.157&lt;/electronic-resource-num&gt;&lt;/record&gt;&lt;/Cite&gt;&lt;/EndNote&gt;</w:instrText>
            </w:r>
            <w:r w:rsidR="00E1112B" w:rsidRPr="00C70209">
              <w:rPr>
                <w:bCs w:val="0"/>
                <w:szCs w:val="20"/>
              </w:rPr>
              <w:fldChar w:fldCharType="separate"/>
            </w:r>
            <w:r w:rsidR="003F7DCB" w:rsidRPr="00C70209">
              <w:rPr>
                <w:bCs w:val="0"/>
                <w:szCs w:val="20"/>
                <w:vertAlign w:val="superscript"/>
              </w:rPr>
              <w:t>34</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7F93A61E" w14:textId="2C19A1F1" w:rsidR="0067208B" w:rsidRPr="00C70209" w:rsidRDefault="0067208B" w:rsidP="004625FE">
            <w:pPr>
              <w:pStyle w:val="Tabletext"/>
            </w:pPr>
            <w:r w:rsidRPr="00C70209">
              <w:t xml:space="preserve">(1) </w:t>
            </w:r>
            <w:r w:rsidR="00FB7912" w:rsidRPr="00C70209">
              <w:t>Case–control</w:t>
            </w:r>
          </w:p>
          <w:p w14:paraId="5E58BA24" w14:textId="77777777" w:rsidR="0067208B" w:rsidRPr="00C70209" w:rsidRDefault="0067208B" w:rsidP="004625FE">
            <w:pPr>
              <w:pStyle w:val="Tabletext"/>
              <w:rPr>
                <w:i/>
              </w:rPr>
            </w:pPr>
            <w:r w:rsidRPr="00C70209">
              <w:rPr>
                <w:i/>
              </w:rPr>
              <w:t>8/10</w:t>
            </w:r>
          </w:p>
          <w:p w14:paraId="0CE9F0FD" w14:textId="6A5F8F83" w:rsidR="0067208B" w:rsidRPr="00C70209" w:rsidRDefault="0067208B" w:rsidP="004625FE">
            <w:pPr>
              <w:pStyle w:val="Tabletext"/>
            </w:pPr>
            <w:r w:rsidRPr="00C70209">
              <w:t xml:space="preserve">(2) </w:t>
            </w:r>
            <w:r w:rsidR="00FB7912" w:rsidRPr="00C70209">
              <w:t>Case–control</w:t>
            </w:r>
          </w:p>
          <w:p w14:paraId="05CEE1B2" w14:textId="77777777" w:rsidR="0067208B" w:rsidRPr="00C70209" w:rsidRDefault="0067208B" w:rsidP="0067208B">
            <w:pPr>
              <w:pStyle w:val="Tabletext"/>
            </w:pPr>
            <w:r w:rsidRPr="00C70209">
              <w:rPr>
                <w:i/>
              </w:rPr>
              <w:t>High risk of bias in 1 out of 5 measures</w:t>
            </w:r>
          </w:p>
        </w:tc>
        <w:tc>
          <w:tcPr>
            <w:tcW w:w="1423" w:type="pct"/>
            <w:tcBorders>
              <w:top w:val="single" w:sz="4" w:space="0" w:color="auto"/>
              <w:left w:val="nil"/>
              <w:bottom w:val="single" w:sz="4" w:space="0" w:color="auto"/>
              <w:right w:val="single" w:sz="4" w:space="0" w:color="auto"/>
            </w:tcBorders>
          </w:tcPr>
          <w:p w14:paraId="6CB51D96" w14:textId="482841B6" w:rsidR="0067208B" w:rsidRPr="00C70209" w:rsidRDefault="0067208B" w:rsidP="003D1D90">
            <w:pPr>
              <w:pStyle w:val="Tabletext"/>
            </w:pPr>
            <w:r w:rsidRPr="00C70209">
              <w:t>Preterm (</w:t>
            </w:r>
            <w:r w:rsidR="00FB7912" w:rsidRPr="00C70209">
              <w:t>&lt;</w:t>
            </w:r>
            <w:r w:rsidRPr="00C70209">
              <w:t>32 weeks gestational age) infants with VLBW (</w:t>
            </w:r>
            <w:r w:rsidR="00FB7912" w:rsidRPr="00C70209">
              <w:t>&lt;</w:t>
            </w:r>
            <w:r w:rsidRPr="00C70209">
              <w:t>1500 g)</w:t>
            </w:r>
          </w:p>
          <w:p w14:paraId="7B3CFEF9" w14:textId="77777777" w:rsidR="0067208B" w:rsidRPr="00C70209" w:rsidRDefault="0067208B" w:rsidP="003D1D90">
            <w:pPr>
              <w:pStyle w:val="Tabletext"/>
            </w:pPr>
            <w:r w:rsidRPr="00C70209">
              <w:t>N=625</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6E0E7D7B" w14:textId="62805BBD" w:rsidR="0067208B" w:rsidRPr="00C70209" w:rsidRDefault="0067208B" w:rsidP="0067208B">
            <w:pPr>
              <w:pStyle w:val="Tabletext"/>
            </w:pPr>
            <w:r w:rsidRPr="00C70209">
              <w:t xml:space="preserve">Cases (n=14): TANEC </w:t>
            </w:r>
            <w:r w:rsidR="00FB7912" w:rsidRPr="00C70209">
              <w:t>≥</w:t>
            </w:r>
            <w:r w:rsidRPr="00C70209">
              <w:t>stage 2</w:t>
            </w:r>
          </w:p>
          <w:p w14:paraId="3CF0CE98" w14:textId="7DE8F59E" w:rsidR="0067208B" w:rsidRPr="00C70209" w:rsidRDefault="0067208B" w:rsidP="0067208B">
            <w:pPr>
              <w:pStyle w:val="Tabletext"/>
            </w:pPr>
            <w:r w:rsidRPr="00C70209">
              <w:t xml:space="preserve">Control (n=611): NEC </w:t>
            </w:r>
            <w:r w:rsidR="00FB7912" w:rsidRPr="00C70209">
              <w:t>≥</w:t>
            </w:r>
            <w:r w:rsidRPr="00C70209">
              <w:t xml:space="preserve">stage 2 not associated with transfusion </w:t>
            </w:r>
          </w:p>
        </w:tc>
      </w:tr>
      <w:tr w:rsidR="005248BA" w:rsidRPr="00C70209" w14:paraId="293C5981"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15953A89" w14:textId="2800FC14" w:rsidR="0067208B" w:rsidRPr="00C70209" w:rsidRDefault="0067208B" w:rsidP="003F7DCB">
            <w:pPr>
              <w:pStyle w:val="Tabletext"/>
              <w:rPr>
                <w:bCs w:val="0"/>
                <w:szCs w:val="20"/>
              </w:rPr>
            </w:pPr>
            <w:r w:rsidRPr="00C70209">
              <w:rPr>
                <w:bCs w:val="0"/>
                <w:szCs w:val="20"/>
              </w:rPr>
              <w:t xml:space="preserve">Harsono </w:t>
            </w:r>
            <w:r w:rsidR="000A6306">
              <w:rPr>
                <w:bCs w:val="0"/>
                <w:szCs w:val="20"/>
              </w:rPr>
              <w:t>(</w:t>
            </w:r>
            <w:r w:rsidRPr="00C70209">
              <w:rPr>
                <w:bCs w:val="0"/>
                <w:szCs w:val="20"/>
              </w:rPr>
              <w:t>2011</w:t>
            </w:r>
            <w:r w:rsidR="000A6306">
              <w:rPr>
                <w:bCs w:val="0"/>
                <w:szCs w:val="20"/>
              </w:rPr>
              <w:t>)</w:t>
            </w:r>
            <w:r w:rsidRPr="00C70209">
              <w:rPr>
                <w:bCs w:val="0"/>
                <w:szCs w:val="20"/>
                <w:vertAlign w:val="superscript"/>
              </w:rPr>
              <w:t>c</w:t>
            </w:r>
            <w:r w:rsidR="00F07ADC" w:rsidRPr="00C70209">
              <w:rPr>
                <w:bCs w:val="0"/>
                <w:szCs w:val="20"/>
                <w:vertAlign w:val="superscript"/>
              </w:rPr>
              <w:t xml:space="preserve"> </w:t>
            </w:r>
            <w:r w:rsidR="00E1112B" w:rsidRPr="00C70209">
              <w:rPr>
                <w:bCs w:val="0"/>
                <w:szCs w:val="20"/>
              </w:rPr>
              <w:fldChar w:fldCharType="begin"/>
            </w:r>
            <w:r w:rsidR="003F7DCB" w:rsidRPr="00C70209">
              <w:rPr>
                <w:bCs w:val="0"/>
                <w:szCs w:val="20"/>
              </w:rPr>
              <w:instrText xml:space="preserve"> ADDIN EN.CITE &lt;EndNote&gt;&lt;Cite&gt;&lt;Author&gt;Harsono&lt;/Author&gt;&lt;Year&gt;2011&lt;/Year&gt;&lt;RecNum&gt;688&lt;/RecNum&gt;&lt;DisplayText&gt;&lt;style face="superscript"&gt;35&lt;/style&gt;&lt;/DisplayText&gt;&lt;record&gt;&lt;rec-number&gt;688&lt;/rec-number&gt;&lt;foreign-keys&gt;&lt;key app="EN" db-id="9edve2wadsavt5ewavaxtda4f2tavzvts9ee" timestamp="1430015189"&gt;688&lt;/key&gt;&lt;/foreign-keys&gt;&lt;ref-type name="Book"&gt;6&lt;/ref-type&gt;&lt;contributors&gt;&lt;authors&gt;&lt;author&gt;Harsono, M.&lt;/author&gt;&lt;author&gt;Talati, A.&lt;/author&gt;&lt;author&gt;Dhanireddy, R.&lt;/author&gt;&lt;author&gt;Elabiad, M. T.&lt;/author&gt;&lt;/authors&gt;&lt;/contributors&gt;&lt;titles&gt;&lt;title&gt;Are packed red blood cell transfusions protective against late onset necrotizing enterocolitis in very low birth weight infants?&lt;/title&gt;&lt;/titles&gt;&lt;pages&gt;509&lt;/pages&gt;&lt;dates&gt;&lt;year&gt;2011&lt;/year&gt;&lt;/dates&gt;&lt;publisher&gt;E-PAS&lt;/publisher&gt;&lt;urls&gt;&lt;/urls&gt;&lt;/record&gt;&lt;/Cite&gt;&lt;/EndNote&gt;</w:instrText>
            </w:r>
            <w:r w:rsidR="00E1112B" w:rsidRPr="00C70209">
              <w:rPr>
                <w:bCs w:val="0"/>
                <w:szCs w:val="20"/>
              </w:rPr>
              <w:fldChar w:fldCharType="separate"/>
            </w:r>
            <w:r w:rsidR="003F7DCB" w:rsidRPr="00C70209">
              <w:rPr>
                <w:bCs w:val="0"/>
                <w:szCs w:val="20"/>
                <w:vertAlign w:val="superscript"/>
              </w:rPr>
              <w:t>35</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18F35BEF" w14:textId="77777777" w:rsidR="0067208B" w:rsidRPr="00C70209" w:rsidRDefault="0067208B" w:rsidP="004625FE">
            <w:pPr>
              <w:pStyle w:val="Tabletext"/>
            </w:pPr>
            <w:r w:rsidRPr="00C70209">
              <w:t>(1) Retrospective cohort</w:t>
            </w:r>
          </w:p>
          <w:p w14:paraId="4B1AA236" w14:textId="77777777" w:rsidR="0067208B" w:rsidRPr="00C70209" w:rsidRDefault="0067208B" w:rsidP="004625FE">
            <w:pPr>
              <w:pStyle w:val="Tabletext"/>
              <w:rPr>
                <w:i/>
              </w:rPr>
            </w:pPr>
            <w:r w:rsidRPr="00C70209">
              <w:rPr>
                <w:i/>
              </w:rPr>
              <w:t>6/10</w:t>
            </w:r>
          </w:p>
          <w:p w14:paraId="57CDC8E8" w14:textId="77777777" w:rsidR="0067208B" w:rsidRPr="00C70209" w:rsidRDefault="0067208B" w:rsidP="004625FE">
            <w:pPr>
              <w:pStyle w:val="Tabletext"/>
            </w:pPr>
            <w:r w:rsidRPr="00C70209">
              <w:t>(2) Not included</w:t>
            </w:r>
          </w:p>
        </w:tc>
        <w:tc>
          <w:tcPr>
            <w:tcW w:w="1423" w:type="pct"/>
            <w:tcBorders>
              <w:top w:val="single" w:sz="4" w:space="0" w:color="auto"/>
              <w:left w:val="nil"/>
              <w:bottom w:val="single" w:sz="4" w:space="0" w:color="auto"/>
              <w:right w:val="single" w:sz="4" w:space="0" w:color="auto"/>
            </w:tcBorders>
          </w:tcPr>
          <w:p w14:paraId="0CA15D94" w14:textId="714C4370" w:rsidR="0067208B" w:rsidRPr="00C70209" w:rsidRDefault="0067208B" w:rsidP="003D1D90">
            <w:pPr>
              <w:pStyle w:val="Tabletext"/>
            </w:pPr>
            <w:r w:rsidRPr="00C70209">
              <w:t>Infants with ELBW (</w:t>
            </w:r>
            <w:r w:rsidR="00FB7912" w:rsidRPr="00C70209">
              <w:t>&lt;</w:t>
            </w:r>
            <w:r w:rsidRPr="00C70209">
              <w:t>1000 g)</w:t>
            </w:r>
          </w:p>
          <w:p w14:paraId="258F9C75" w14:textId="77777777" w:rsidR="0067208B" w:rsidRPr="00C70209" w:rsidRDefault="0067208B" w:rsidP="003D1D90">
            <w:pPr>
              <w:pStyle w:val="Tabletext"/>
            </w:pPr>
            <w:r w:rsidRPr="00C70209">
              <w:t>N=43</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1171F5FF" w14:textId="77777777" w:rsidR="0067208B" w:rsidRPr="00C70209" w:rsidRDefault="0067208B" w:rsidP="0067208B">
            <w:pPr>
              <w:pStyle w:val="Tabletext"/>
            </w:pPr>
            <w:r w:rsidRPr="00C70209">
              <w:t>Cases (n=26): TANEC after 28 days of age</w:t>
            </w:r>
          </w:p>
          <w:p w14:paraId="5BF6E1AC" w14:textId="77777777" w:rsidR="0067208B" w:rsidRPr="00C70209" w:rsidRDefault="0067208B" w:rsidP="0067208B">
            <w:pPr>
              <w:pStyle w:val="Tabletext"/>
            </w:pPr>
            <w:r w:rsidRPr="00C70209">
              <w:t xml:space="preserve">Control (n=17): neonates (less than 28 days of age) with NEC not associated with transfusion </w:t>
            </w:r>
          </w:p>
        </w:tc>
      </w:tr>
      <w:tr w:rsidR="005248BA" w:rsidRPr="00C70209" w14:paraId="08A1400D"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0B42716C" w14:textId="709B5153" w:rsidR="0067208B" w:rsidRPr="00C70209" w:rsidRDefault="0067208B" w:rsidP="003F7DCB">
            <w:pPr>
              <w:pStyle w:val="Tabletext"/>
              <w:rPr>
                <w:bCs w:val="0"/>
                <w:szCs w:val="20"/>
              </w:rPr>
            </w:pPr>
            <w:r w:rsidRPr="00C70209">
              <w:rPr>
                <w:bCs w:val="0"/>
                <w:szCs w:val="20"/>
              </w:rPr>
              <w:t xml:space="preserve">Holder </w:t>
            </w:r>
            <w:r w:rsidR="000A6306">
              <w:rPr>
                <w:bCs w:val="0"/>
                <w:szCs w:val="20"/>
              </w:rPr>
              <w:t>(</w:t>
            </w:r>
            <w:r w:rsidRPr="00C70209">
              <w:rPr>
                <w:bCs w:val="0"/>
                <w:szCs w:val="20"/>
              </w:rPr>
              <w:t>2009</w:t>
            </w:r>
            <w:r w:rsidR="000A6306">
              <w:rPr>
                <w:bCs w:val="0"/>
                <w:szCs w:val="20"/>
              </w:rPr>
              <w:t>)</w:t>
            </w:r>
            <w:r w:rsidR="00E1112B" w:rsidRPr="00C70209">
              <w:rPr>
                <w:bCs w:val="0"/>
                <w:szCs w:val="20"/>
              </w:rPr>
              <w:fldChar w:fldCharType="begin"/>
            </w:r>
            <w:r w:rsidR="003F7DCB" w:rsidRPr="00C70209">
              <w:rPr>
                <w:bCs w:val="0"/>
                <w:szCs w:val="20"/>
              </w:rPr>
              <w:instrText xml:space="preserve"> ADDIN EN.CITE &lt;EndNote&gt;&lt;Cite&gt;&lt;Author&gt;Holder&lt;/Author&gt;&lt;Year&gt;2009&lt;/Year&gt;&lt;RecNum&gt;689&lt;/RecNum&gt;&lt;DisplayText&gt;&lt;style face="superscript"&gt;36&lt;/style&gt;&lt;/DisplayText&gt;&lt;record&gt;&lt;rec-number&gt;689&lt;/rec-number&gt;&lt;foreign-keys&gt;&lt;key app="EN" db-id="9edve2wadsavt5ewavaxtda4f2tavzvts9ee" timestamp="1430015189"&gt;689&lt;/key&gt;&lt;/foreign-keys&gt;&lt;ref-type name="Journal Article"&gt;17&lt;/ref-type&gt;&lt;contributors&gt;&lt;authors&gt;&lt;author&gt;Holder, G. L.&lt;/author&gt;&lt;author&gt;Dohert, D. A.&lt;/author&gt;&lt;author&gt;Patole, S. K.&lt;/author&gt;&lt;/authors&gt;&lt;/contributors&gt;&lt;titles&gt;&lt;title&gt;Elective red cell transfusion for anemia of prematurity and development of necrotizing enterocolitis in previously well preterm neonates: incidence and difficulties in proving a cause-effect association&lt;/title&gt;&lt;secondary-title&gt;Journal of Neonatal-Perinatal Medicine&lt;/secondary-title&gt;&lt;alt-title&gt;J. Neonatal Perinatal Med.&lt;/alt-title&gt;&lt;/titles&gt;&lt;periodical&gt;&lt;full-title&gt;Journal of Neonatal-Perinatal Medicine&lt;/full-title&gt;&lt;abbr-1&gt;J. Neonatal Perinatal Med.&lt;/abbr-1&gt;&lt;/periodical&gt;&lt;alt-periodical&gt;&lt;full-title&gt;Journal of Neonatal-Perinatal Medicine&lt;/full-title&gt;&lt;abbr-1&gt;J. Neonatal Perinatal Med.&lt;/abbr-1&gt;&lt;/alt-periodical&gt;&lt;pages&gt;181–186&lt;/pages&gt;&lt;volume&gt;2&lt;/volume&gt;&lt;dates&gt;&lt;year&gt;2009&lt;/year&gt;&lt;/dates&gt;&lt;isbn&gt;1934-5798&lt;/isbn&gt;&lt;urls&gt;&lt;/urls&gt;&lt;/record&gt;&lt;/Cite&gt;&lt;/EndNote&gt;</w:instrText>
            </w:r>
            <w:r w:rsidR="00E1112B" w:rsidRPr="00C70209">
              <w:rPr>
                <w:bCs w:val="0"/>
                <w:szCs w:val="20"/>
              </w:rPr>
              <w:fldChar w:fldCharType="separate"/>
            </w:r>
            <w:r w:rsidR="003F7DCB" w:rsidRPr="00C70209">
              <w:rPr>
                <w:bCs w:val="0"/>
                <w:szCs w:val="20"/>
                <w:vertAlign w:val="superscript"/>
              </w:rPr>
              <w:t>36</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0F06019F" w14:textId="0EE2544E" w:rsidR="0067208B" w:rsidRPr="00C70209" w:rsidRDefault="0067208B" w:rsidP="004625FE">
            <w:pPr>
              <w:pStyle w:val="Tabletext"/>
            </w:pPr>
            <w:r w:rsidRPr="00C70209">
              <w:t xml:space="preserve">(1) </w:t>
            </w:r>
            <w:r w:rsidR="00FB7912" w:rsidRPr="00C70209">
              <w:t>Case–control</w:t>
            </w:r>
          </w:p>
          <w:p w14:paraId="7478EBE1" w14:textId="77777777" w:rsidR="0067208B" w:rsidRPr="00C70209" w:rsidRDefault="0067208B" w:rsidP="004625FE">
            <w:pPr>
              <w:pStyle w:val="Tabletext"/>
              <w:rPr>
                <w:i/>
              </w:rPr>
            </w:pPr>
            <w:r w:rsidRPr="00C70209">
              <w:rPr>
                <w:i/>
              </w:rPr>
              <w:t>8/10</w:t>
            </w:r>
          </w:p>
          <w:p w14:paraId="5DFDFCA4" w14:textId="77777777" w:rsidR="0067208B" w:rsidRPr="00C70209" w:rsidRDefault="0067208B" w:rsidP="004625FE">
            <w:pPr>
              <w:pStyle w:val="Tabletext"/>
            </w:pPr>
            <w:r w:rsidRPr="00C70209">
              <w:t>(2) Retrospective cohort</w:t>
            </w:r>
          </w:p>
          <w:p w14:paraId="73D1FA9D" w14:textId="77777777" w:rsidR="0067208B" w:rsidRPr="00C70209" w:rsidRDefault="0067208B" w:rsidP="004625FE">
            <w:pPr>
              <w:pStyle w:val="Tabletext"/>
              <w:rPr>
                <w:i/>
              </w:rPr>
            </w:pPr>
            <w:r w:rsidRPr="00C70209">
              <w:rPr>
                <w:i/>
              </w:rPr>
              <w:t>High risk of bias in 3 out of 8 measures</w:t>
            </w:r>
          </w:p>
        </w:tc>
        <w:tc>
          <w:tcPr>
            <w:tcW w:w="1423" w:type="pct"/>
            <w:tcBorders>
              <w:top w:val="single" w:sz="4" w:space="0" w:color="auto"/>
              <w:left w:val="nil"/>
              <w:bottom w:val="single" w:sz="4" w:space="0" w:color="auto"/>
              <w:right w:val="single" w:sz="4" w:space="0" w:color="auto"/>
            </w:tcBorders>
          </w:tcPr>
          <w:p w14:paraId="59884D79" w14:textId="15C42177" w:rsidR="0067208B" w:rsidRPr="00C70209" w:rsidRDefault="0067208B" w:rsidP="003D1D90">
            <w:pPr>
              <w:pStyle w:val="Tabletext"/>
            </w:pPr>
            <w:r w:rsidRPr="00C70209">
              <w:t xml:space="preserve">Preterm infants </w:t>
            </w:r>
            <w:r w:rsidR="00E06038" w:rsidRPr="00C70209">
              <w:t>(</w:t>
            </w:r>
            <w:r w:rsidR="00FB7912" w:rsidRPr="00C70209">
              <w:t>&lt;</w:t>
            </w:r>
            <w:r w:rsidR="00E06038" w:rsidRPr="00C70209">
              <w:t xml:space="preserve">37 weeks gestation) </w:t>
            </w:r>
            <w:r w:rsidRPr="00C70209">
              <w:t>with VLBW (</w:t>
            </w:r>
            <w:r w:rsidR="00FB7912" w:rsidRPr="00C70209">
              <w:t>&lt;</w:t>
            </w:r>
            <w:r w:rsidRPr="00C70209">
              <w:t>1500 g)</w:t>
            </w:r>
          </w:p>
          <w:p w14:paraId="5D10FF49" w14:textId="77777777" w:rsidR="0067208B" w:rsidRPr="00C70209" w:rsidRDefault="00C14811" w:rsidP="003D1D90">
            <w:pPr>
              <w:pStyle w:val="Tabletext"/>
            </w:pPr>
            <w:r w:rsidRPr="00C70209">
              <w:t>N=4833</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701E75AC" w14:textId="20449CC9" w:rsidR="0067208B" w:rsidRPr="00C70209" w:rsidRDefault="0067208B" w:rsidP="0067208B">
            <w:pPr>
              <w:pStyle w:val="Tabletext"/>
            </w:pPr>
            <w:r w:rsidRPr="00C70209">
              <w:t xml:space="preserve">Cases (n=7): TANEC </w:t>
            </w:r>
            <w:r w:rsidR="00FB7912" w:rsidRPr="00C70209">
              <w:t>≥</w:t>
            </w:r>
            <w:r w:rsidRPr="00C70209">
              <w:t>stage 2</w:t>
            </w:r>
          </w:p>
          <w:p w14:paraId="5B9545BD" w14:textId="77777777" w:rsidR="0067208B" w:rsidRPr="00C70209" w:rsidRDefault="0067208B" w:rsidP="00C14811">
            <w:pPr>
              <w:pStyle w:val="Tabletext"/>
            </w:pPr>
            <w:r w:rsidRPr="00C70209">
              <w:t xml:space="preserve">Control (n=30): NEC not associated with transfusion </w:t>
            </w:r>
          </w:p>
        </w:tc>
      </w:tr>
      <w:tr w:rsidR="005248BA" w:rsidRPr="00C70209" w14:paraId="2CF7D68C"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2D22E4C7" w14:textId="39FD68BE" w:rsidR="0067208B" w:rsidRPr="00C70209" w:rsidRDefault="0067208B" w:rsidP="003F7DCB">
            <w:pPr>
              <w:pStyle w:val="Tabletext"/>
              <w:rPr>
                <w:bCs w:val="0"/>
                <w:szCs w:val="20"/>
              </w:rPr>
            </w:pPr>
            <w:r w:rsidRPr="00C70209">
              <w:rPr>
                <w:bCs w:val="0"/>
                <w:szCs w:val="20"/>
              </w:rPr>
              <w:t xml:space="preserve">Josephson </w:t>
            </w:r>
            <w:r w:rsidR="000A6306">
              <w:rPr>
                <w:bCs w:val="0"/>
                <w:szCs w:val="20"/>
              </w:rPr>
              <w:t>(</w:t>
            </w:r>
            <w:r w:rsidRPr="00C70209">
              <w:rPr>
                <w:bCs w:val="0"/>
                <w:szCs w:val="20"/>
              </w:rPr>
              <w:t>2010</w:t>
            </w:r>
            <w:r w:rsidR="000A6306">
              <w:rPr>
                <w:bCs w:val="0"/>
                <w:szCs w:val="20"/>
              </w:rPr>
              <w:t>)</w:t>
            </w:r>
            <w:r w:rsidR="008D1D0A" w:rsidRPr="00C70209">
              <w:rPr>
                <w:bCs w:val="0"/>
                <w:szCs w:val="20"/>
              </w:rPr>
              <w:fldChar w:fldCharType="begin"/>
            </w:r>
            <w:r w:rsidR="003F7DCB" w:rsidRPr="00C70209">
              <w:rPr>
                <w:bCs w:val="0"/>
                <w:szCs w:val="20"/>
              </w:rPr>
              <w:instrText xml:space="preserve"> ADDIN EN.CITE &lt;EndNote&gt;&lt;Cite&gt;&lt;Author&gt;Josephson&lt;/Author&gt;&lt;Year&gt;2010&lt;/Year&gt;&lt;RecNum&gt;726&lt;/RecNum&gt;&lt;DisplayText&gt;&lt;style face="superscript"&gt;37&lt;/style&gt;&lt;/DisplayText&gt;&lt;record&gt;&lt;rec-number&gt;726&lt;/rec-number&gt;&lt;foreign-keys&gt;&lt;key app="EN" db-id="9edve2wadsavt5ewavaxtda4f2tavzvts9ee" timestamp="1430121653"&gt;726&lt;/key&gt;&lt;/foreign-keys&gt;&lt;ref-type name="Journal Article"&gt;17&lt;/ref-type&gt;&lt;contributors&gt;&lt;authors&gt;&lt;author&gt;Josephson, C. D.&lt;/author&gt;&lt;author&gt;Wesolowski, A.&lt;/author&gt;&lt;author&gt;Bao, G.&lt;/author&gt;&lt;author&gt;Sola-Visner, M. C.&lt;/author&gt;&lt;author&gt;Dudell, G.&lt;/author&gt;&lt;author&gt;Castillejo, M. I.&lt;/author&gt;&lt;author&gt;Shaz, B. H.&lt;/author&gt;&lt;author&gt;Easley, K. A.&lt;/author&gt;&lt;author&gt;Hillyer, C. D.&lt;/author&gt;&lt;author&gt;Maheshwari, A.&lt;/author&gt;&lt;/authors&gt;&lt;/contributors&gt;&lt;auth-address&gt;Department of Pathology and Laboratory Medicine, Center for Transfusion and Cellular Therapies, Emory University School of Medicine, Atlanta, GA, USA.&lt;/auth-address&gt;&lt;titles&gt;&lt;title&gt;Do red cell transfusions increase the risk of necrotizing enterocolitis in premature infants?&lt;/title&gt;&lt;secondary-title&gt;J Pediatr&lt;/secondary-title&gt;&lt;/titles&gt;&lt;periodical&gt;&lt;full-title&gt;J Pediatr&lt;/full-title&gt;&lt;abbr-1&gt;The Journal of pediatrics&lt;/abbr-1&gt;&lt;/periodical&gt;&lt;pages&gt;972–978 e1–3&lt;/pages&gt;&lt;volume&gt;157&lt;/volume&gt;&lt;number&gt;6&lt;/number&gt;&lt;keywords&gt;&lt;keyword&gt;Case-Control Studies&lt;/keyword&gt;&lt;keyword&gt;Enterocolitis, Necrotizing/*epidemiology/*etiology&lt;/keyword&gt;&lt;keyword&gt;Erythrocyte Transfusion/*adverse effects&lt;/keyword&gt;&lt;keyword&gt;Female&lt;/keyword&gt;&lt;keyword&gt;Humans&lt;/keyword&gt;&lt;keyword&gt;Infant, Newborn&lt;/keyword&gt;&lt;keyword&gt;Infant, Premature, Diseases/*epidemiology/*etiology&lt;/keyword&gt;&lt;keyword&gt;Male&lt;/keyword&gt;&lt;keyword&gt;Retrospective Studies&lt;/keyword&gt;&lt;keyword&gt;Risk Factors&lt;/keyword&gt;&lt;/keywords&gt;&lt;dates&gt;&lt;year&gt;2010&lt;/year&gt;&lt;pub-dates&gt;&lt;date&gt;Dec&lt;/date&gt;&lt;/pub-dates&gt;&lt;/dates&gt;&lt;isbn&gt;1097-6833 (Electronic)&amp;#xD;0022-3476 (Linking)&lt;/isbn&gt;&lt;accession-num&gt;20650470&lt;/accession-num&gt;&lt;urls&gt;&lt;related-urls&gt;&lt;url&gt;http://www.ncbi.nlm.nih.gov/pubmed/20650470&lt;/url&gt;&lt;/related-urls&gt;&lt;/urls&gt;&lt;electronic-resource-num&gt;10.1016/j.jpeds.2010.05.054&lt;/electronic-resource-num&gt;&lt;/record&gt;&lt;/Cite&gt;&lt;/EndNote&gt;</w:instrText>
            </w:r>
            <w:r w:rsidR="008D1D0A" w:rsidRPr="00C70209">
              <w:rPr>
                <w:bCs w:val="0"/>
                <w:szCs w:val="20"/>
              </w:rPr>
              <w:fldChar w:fldCharType="separate"/>
            </w:r>
            <w:r w:rsidR="003F7DCB" w:rsidRPr="00C70209">
              <w:rPr>
                <w:bCs w:val="0"/>
                <w:szCs w:val="20"/>
                <w:vertAlign w:val="superscript"/>
              </w:rPr>
              <w:t>37</w:t>
            </w:r>
            <w:r w:rsidR="008D1D0A"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2EAF66A8" w14:textId="038EFDF7" w:rsidR="0067208B" w:rsidRPr="00C70209" w:rsidRDefault="0067208B" w:rsidP="004625FE">
            <w:pPr>
              <w:pStyle w:val="Tabletext"/>
            </w:pPr>
            <w:r w:rsidRPr="00C70209">
              <w:t xml:space="preserve">(1) </w:t>
            </w:r>
            <w:r w:rsidR="00FB7912" w:rsidRPr="00C70209">
              <w:t>Case–control</w:t>
            </w:r>
          </w:p>
          <w:p w14:paraId="1A0215FF" w14:textId="77777777" w:rsidR="0067208B" w:rsidRPr="00C70209" w:rsidRDefault="0067208B" w:rsidP="004625FE">
            <w:pPr>
              <w:pStyle w:val="Tabletext"/>
              <w:rPr>
                <w:i/>
              </w:rPr>
            </w:pPr>
            <w:r w:rsidRPr="00C70209">
              <w:rPr>
                <w:i/>
              </w:rPr>
              <w:t>8/10</w:t>
            </w:r>
          </w:p>
          <w:p w14:paraId="5D129EBE" w14:textId="7C8FA098" w:rsidR="0067208B" w:rsidRPr="00C70209" w:rsidRDefault="0067208B" w:rsidP="004625FE">
            <w:pPr>
              <w:pStyle w:val="Tabletext"/>
            </w:pPr>
            <w:r w:rsidRPr="00C70209">
              <w:t xml:space="preserve">(2) </w:t>
            </w:r>
            <w:r w:rsidR="00FB7912" w:rsidRPr="00C70209">
              <w:t>Case–control</w:t>
            </w:r>
          </w:p>
          <w:p w14:paraId="2E60C753" w14:textId="77777777" w:rsidR="0067208B" w:rsidRPr="00C70209" w:rsidRDefault="0067208B" w:rsidP="00A34D97">
            <w:pPr>
              <w:pStyle w:val="Tabletext"/>
              <w:rPr>
                <w:i/>
              </w:rPr>
            </w:pPr>
            <w:r w:rsidRPr="00C70209">
              <w:rPr>
                <w:i/>
              </w:rPr>
              <w:t>High risk of bias in 0 out of 5 measures</w:t>
            </w:r>
          </w:p>
        </w:tc>
        <w:tc>
          <w:tcPr>
            <w:tcW w:w="1423" w:type="pct"/>
            <w:tcBorders>
              <w:top w:val="single" w:sz="4" w:space="0" w:color="auto"/>
              <w:left w:val="nil"/>
              <w:bottom w:val="single" w:sz="4" w:space="0" w:color="auto"/>
              <w:right w:val="single" w:sz="4" w:space="0" w:color="auto"/>
            </w:tcBorders>
          </w:tcPr>
          <w:p w14:paraId="51CB8EFF" w14:textId="033F9A99" w:rsidR="0067208B" w:rsidRPr="00C70209" w:rsidRDefault="0067208B" w:rsidP="003D1D90">
            <w:pPr>
              <w:pStyle w:val="Tabletext"/>
            </w:pPr>
            <w:r w:rsidRPr="00C70209">
              <w:t xml:space="preserve">Preterm infants </w:t>
            </w:r>
            <w:r w:rsidR="00E06038" w:rsidRPr="00C70209">
              <w:t>(</w:t>
            </w:r>
            <w:r w:rsidR="00FB7912" w:rsidRPr="00C70209">
              <w:t>≤</w:t>
            </w:r>
            <w:r w:rsidR="00E06038" w:rsidRPr="00C70209">
              <w:t xml:space="preserve">34 weeks gestation) </w:t>
            </w:r>
            <w:r w:rsidR="00C14811" w:rsidRPr="00C70209">
              <w:t>admitted to NICU</w:t>
            </w:r>
          </w:p>
          <w:p w14:paraId="0939B04C" w14:textId="77777777" w:rsidR="0067208B" w:rsidRPr="00C70209" w:rsidRDefault="0067208B" w:rsidP="00C14811">
            <w:pPr>
              <w:pStyle w:val="Tabletext"/>
            </w:pPr>
            <w:r w:rsidRPr="00C70209">
              <w:t>N=</w:t>
            </w:r>
            <w:r w:rsidR="00C14811" w:rsidRPr="00C70209">
              <w:t>184</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052CF70E" w14:textId="3A1A8F50" w:rsidR="0067208B" w:rsidRPr="00C70209" w:rsidRDefault="0067208B" w:rsidP="0067208B">
            <w:pPr>
              <w:pStyle w:val="Tabletext"/>
            </w:pPr>
            <w:r w:rsidRPr="00C70209">
              <w:t xml:space="preserve">Cases (n=18): TANEC </w:t>
            </w:r>
            <w:r w:rsidR="00FB7912" w:rsidRPr="00C70209">
              <w:t>≥</w:t>
            </w:r>
            <w:r w:rsidRPr="00C70209">
              <w:t>stage 2</w:t>
            </w:r>
          </w:p>
          <w:p w14:paraId="290E8457" w14:textId="77777777" w:rsidR="0067208B" w:rsidRPr="00C70209" w:rsidRDefault="0067208B" w:rsidP="00C14811">
            <w:pPr>
              <w:pStyle w:val="Tabletext"/>
            </w:pPr>
            <w:r w:rsidRPr="00C70209">
              <w:t xml:space="preserve">Control (n=75): NEC not associated with transfusion </w:t>
            </w:r>
          </w:p>
        </w:tc>
      </w:tr>
      <w:tr w:rsidR="005248BA" w:rsidRPr="00C70209" w14:paraId="3DE80E7C"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3AEE83A3" w14:textId="50270CF3" w:rsidR="0067208B" w:rsidRPr="00C70209" w:rsidRDefault="0067208B" w:rsidP="003F7DCB">
            <w:pPr>
              <w:pStyle w:val="Tabletext"/>
              <w:rPr>
                <w:bCs w:val="0"/>
                <w:szCs w:val="20"/>
              </w:rPr>
            </w:pPr>
            <w:r w:rsidRPr="00C70209">
              <w:rPr>
                <w:bCs w:val="0"/>
                <w:szCs w:val="20"/>
              </w:rPr>
              <w:t xml:space="preserve">Mally </w:t>
            </w:r>
            <w:r w:rsidR="000A6306">
              <w:rPr>
                <w:bCs w:val="0"/>
                <w:szCs w:val="20"/>
              </w:rPr>
              <w:t>(</w:t>
            </w:r>
            <w:r w:rsidRPr="00C70209">
              <w:rPr>
                <w:bCs w:val="0"/>
                <w:szCs w:val="20"/>
              </w:rPr>
              <w:t>2006</w:t>
            </w:r>
            <w:r w:rsidR="000A6306">
              <w:rPr>
                <w:bCs w:val="0"/>
                <w:szCs w:val="20"/>
              </w:rPr>
              <w:t>)</w:t>
            </w:r>
            <w:r w:rsidR="003823C3" w:rsidRPr="00C70209">
              <w:rPr>
                <w:bCs w:val="0"/>
                <w:szCs w:val="20"/>
                <w:vertAlign w:val="superscript"/>
              </w:rPr>
              <w:t>a</w:t>
            </w:r>
            <w:r w:rsidR="000D2EF5" w:rsidRPr="00C70209">
              <w:rPr>
                <w:bCs w:val="0"/>
                <w:szCs w:val="20"/>
                <w:vertAlign w:val="superscript"/>
              </w:rPr>
              <w:t xml:space="preserve"> </w:t>
            </w:r>
            <w:r w:rsidR="00E1112B" w:rsidRPr="00C70209">
              <w:rPr>
                <w:bCs w:val="0"/>
                <w:szCs w:val="20"/>
              </w:rPr>
              <w:fldChar w:fldCharType="begin"/>
            </w:r>
            <w:r w:rsidR="003F7DCB" w:rsidRPr="00C70209">
              <w:rPr>
                <w:bCs w:val="0"/>
                <w:szCs w:val="20"/>
              </w:rPr>
              <w:instrText xml:space="preserve"> ADDIN EN.CITE &lt;EndNote&gt;&lt;Cite&gt;&lt;Author&gt;Mally&lt;/Author&gt;&lt;Year&gt;2006&lt;/Year&gt;&lt;RecNum&gt;690&lt;/RecNum&gt;&lt;DisplayText&gt;&lt;style face="superscript"&gt;38&lt;/style&gt;&lt;/DisplayText&gt;&lt;record&gt;&lt;rec-number&gt;690&lt;/rec-number&gt;&lt;foreign-keys&gt;&lt;key app="EN" db-id="9edve2wadsavt5ewavaxtda4f2tavzvts9ee" timestamp="1430015189"&gt;690&lt;/key&gt;&lt;/foreign-keys&gt;&lt;ref-type name="Journal Article"&gt;17&lt;/ref-type&gt;&lt;contributors&gt;&lt;authors&gt;&lt;author&gt;Mally, P.&lt;/author&gt;&lt;author&gt;Golombek, S. G.&lt;/author&gt;&lt;author&gt;Mishra, R.&lt;/author&gt;&lt;author&gt;Nigam, S.&lt;/author&gt;&lt;author&gt;Mohandas, K.&lt;/author&gt;&lt;author&gt;Depalhma, H.&lt;/author&gt;&lt;author&gt;LaGamma, E. F.&lt;/author&gt;&lt;/authors&gt;&lt;/contributors&gt;&lt;titles&gt;&lt;title&gt;Association of necrotizing enterocolitis with elective packed red blood cell transfusions in stable, growing, premature neonates&lt;/title&gt;&lt;secondary-title&gt;American Journal of Perinatology&lt;/secondary-title&gt;&lt;alt-title&gt;Am. J. Perinatol.&lt;/alt-title&gt;&lt;/titles&gt;&lt;periodical&gt;&lt;full-title&gt;American Journal of Perinatology&lt;/full-title&gt;&lt;/periodical&gt;&lt;pages&gt;451–458&lt;/pages&gt;&lt;volume&gt;23&lt;/volume&gt;&lt;number&gt;8&lt;/number&gt;&lt;dates&gt;&lt;year&gt;2006&lt;/year&gt;&lt;/dates&gt;&lt;isbn&gt;0735-1631&lt;/isbn&gt;&lt;urls&gt;&lt;related-urls&gt;&lt;url&gt;https://www.thieme-connect.com/DOI/DOI?10.1055/s-2006-951300&lt;/url&gt;&lt;/related-urls&gt;&lt;/urls&gt;&lt;electronic-resource-num&gt;DOI:10.1055/s-2006-951300&lt;/electronic-resource-num&gt;&lt;/record&gt;&lt;/Cite&gt;&lt;/EndNote&gt;</w:instrText>
            </w:r>
            <w:r w:rsidR="00E1112B" w:rsidRPr="00C70209">
              <w:rPr>
                <w:bCs w:val="0"/>
                <w:szCs w:val="20"/>
              </w:rPr>
              <w:fldChar w:fldCharType="separate"/>
            </w:r>
            <w:r w:rsidR="003F7DCB" w:rsidRPr="00C70209">
              <w:rPr>
                <w:bCs w:val="0"/>
                <w:szCs w:val="20"/>
                <w:vertAlign w:val="superscript"/>
              </w:rPr>
              <w:t>38</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6B3CE8B1" w14:textId="7CDB685B" w:rsidR="0067208B" w:rsidRPr="00C70209" w:rsidRDefault="0067208B" w:rsidP="004625FE">
            <w:pPr>
              <w:pStyle w:val="Tabletext"/>
            </w:pPr>
            <w:r w:rsidRPr="00C70209">
              <w:t xml:space="preserve">(1) </w:t>
            </w:r>
            <w:r w:rsidR="00FB7912" w:rsidRPr="00C70209">
              <w:t>Case–control</w:t>
            </w:r>
          </w:p>
          <w:p w14:paraId="1AB7BE65" w14:textId="77777777" w:rsidR="0067208B" w:rsidRPr="00C70209" w:rsidRDefault="0067208B" w:rsidP="004625FE">
            <w:pPr>
              <w:pStyle w:val="Tabletext"/>
              <w:rPr>
                <w:i/>
              </w:rPr>
            </w:pPr>
            <w:r w:rsidRPr="00C70209">
              <w:rPr>
                <w:i/>
              </w:rPr>
              <w:t>8/10</w:t>
            </w:r>
          </w:p>
          <w:p w14:paraId="160FF858" w14:textId="27F8BE97" w:rsidR="0067208B" w:rsidRPr="00C70209" w:rsidRDefault="0067208B" w:rsidP="004625FE">
            <w:pPr>
              <w:pStyle w:val="Tabletext"/>
            </w:pPr>
            <w:r w:rsidRPr="00C70209">
              <w:t>(2) Retrospective cohort</w:t>
            </w:r>
          </w:p>
          <w:p w14:paraId="7DB6FEAA" w14:textId="77777777" w:rsidR="0067208B" w:rsidRPr="00C70209" w:rsidRDefault="0067208B" w:rsidP="004625FE">
            <w:pPr>
              <w:pStyle w:val="Tabletext"/>
              <w:rPr>
                <w:i/>
              </w:rPr>
            </w:pPr>
            <w:r w:rsidRPr="00C70209">
              <w:rPr>
                <w:i/>
              </w:rPr>
              <w:t>High risk of bias in 3 out of 8 measures</w:t>
            </w:r>
          </w:p>
        </w:tc>
        <w:tc>
          <w:tcPr>
            <w:tcW w:w="1423" w:type="pct"/>
            <w:tcBorders>
              <w:top w:val="single" w:sz="4" w:space="0" w:color="auto"/>
              <w:left w:val="nil"/>
              <w:bottom w:val="single" w:sz="4" w:space="0" w:color="auto"/>
              <w:right w:val="single" w:sz="4" w:space="0" w:color="auto"/>
            </w:tcBorders>
          </w:tcPr>
          <w:p w14:paraId="7054B086" w14:textId="31E2AAB5" w:rsidR="0067208B" w:rsidRPr="00C70209" w:rsidRDefault="0067208B" w:rsidP="003D1D90">
            <w:pPr>
              <w:pStyle w:val="Tabletext"/>
            </w:pPr>
            <w:r w:rsidRPr="00C70209">
              <w:t xml:space="preserve">Preterm infants </w:t>
            </w:r>
            <w:r w:rsidR="00E06038" w:rsidRPr="00C70209">
              <w:t>(</w:t>
            </w:r>
            <w:r w:rsidR="00FB7912" w:rsidRPr="00C70209">
              <w:t>&lt;</w:t>
            </w:r>
            <w:r w:rsidR="00E06038" w:rsidRPr="00C70209">
              <w:t xml:space="preserve">32 weeks gestation) </w:t>
            </w:r>
            <w:r w:rsidRPr="00C70209">
              <w:t>with VLBW (</w:t>
            </w:r>
            <w:r w:rsidR="00FB7912" w:rsidRPr="00C70209">
              <w:t>&lt;</w:t>
            </w:r>
            <w:r w:rsidRPr="00C70209">
              <w:t>1500 g)</w:t>
            </w:r>
          </w:p>
          <w:p w14:paraId="7C04ECC0" w14:textId="77777777" w:rsidR="0067208B" w:rsidRPr="00C70209" w:rsidRDefault="0067208B" w:rsidP="00E06038">
            <w:pPr>
              <w:pStyle w:val="Tabletext"/>
            </w:pPr>
            <w:r w:rsidRPr="00C70209">
              <w:t>N=</w:t>
            </w:r>
            <w:r w:rsidR="00E06038" w:rsidRPr="00C70209">
              <w:t>908</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63FB8D7D" w14:textId="0CB47F20" w:rsidR="0067208B" w:rsidRPr="00C70209" w:rsidRDefault="0067208B" w:rsidP="0067208B">
            <w:pPr>
              <w:pStyle w:val="Tabletext"/>
            </w:pPr>
            <w:r w:rsidRPr="00C70209">
              <w:t xml:space="preserve">Cases (n=6): TANEC </w:t>
            </w:r>
            <w:r w:rsidR="00FB7912" w:rsidRPr="00C70209">
              <w:t>≥</w:t>
            </w:r>
            <w:r w:rsidRPr="00C70209">
              <w:t>stage 2</w:t>
            </w:r>
          </w:p>
          <w:p w14:paraId="446FEB79" w14:textId="037DA10E" w:rsidR="0067208B" w:rsidRPr="00C70209" w:rsidRDefault="0067208B" w:rsidP="0067208B">
            <w:pPr>
              <w:pStyle w:val="Tabletext"/>
            </w:pPr>
            <w:r w:rsidRPr="00C70209">
              <w:t xml:space="preserve">Control (n=11): NEC </w:t>
            </w:r>
            <w:r w:rsidR="00FB7912" w:rsidRPr="00C70209">
              <w:t>≥</w:t>
            </w:r>
            <w:r w:rsidRPr="00C70209">
              <w:t>stage 2 not associated with transfusion</w:t>
            </w:r>
          </w:p>
          <w:p w14:paraId="14A94C7D" w14:textId="77777777" w:rsidR="0067208B" w:rsidRPr="00C70209" w:rsidRDefault="0067208B" w:rsidP="0067208B">
            <w:pPr>
              <w:pStyle w:val="Tabletext"/>
            </w:pPr>
          </w:p>
        </w:tc>
      </w:tr>
      <w:tr w:rsidR="005248BA" w:rsidRPr="00C70209" w14:paraId="68C58B55"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0A8071EF" w14:textId="0342C8AF" w:rsidR="0067208B" w:rsidRPr="00C70209" w:rsidRDefault="0067208B" w:rsidP="003F7DCB">
            <w:pPr>
              <w:pStyle w:val="Tabletext"/>
              <w:rPr>
                <w:bCs w:val="0"/>
                <w:szCs w:val="20"/>
              </w:rPr>
            </w:pPr>
            <w:r w:rsidRPr="00C70209">
              <w:rPr>
                <w:bCs w:val="0"/>
                <w:szCs w:val="20"/>
              </w:rPr>
              <w:t xml:space="preserve">McGrady </w:t>
            </w:r>
            <w:r w:rsidR="000A6306">
              <w:rPr>
                <w:bCs w:val="0"/>
                <w:szCs w:val="20"/>
              </w:rPr>
              <w:t>(</w:t>
            </w:r>
            <w:r w:rsidRPr="00C70209">
              <w:rPr>
                <w:bCs w:val="0"/>
                <w:szCs w:val="20"/>
              </w:rPr>
              <w:t>1987</w:t>
            </w:r>
            <w:r w:rsidR="000A6306">
              <w:rPr>
                <w:bCs w:val="0"/>
                <w:szCs w:val="20"/>
              </w:rPr>
              <w:t>)</w:t>
            </w:r>
            <w:r w:rsidRPr="00C70209">
              <w:rPr>
                <w:bCs w:val="0"/>
                <w:szCs w:val="20"/>
                <w:vertAlign w:val="superscript"/>
              </w:rPr>
              <w:t>e</w:t>
            </w:r>
            <w:r w:rsidR="000D2EF5" w:rsidRPr="00C70209">
              <w:rPr>
                <w:bCs w:val="0"/>
                <w:szCs w:val="20"/>
                <w:vertAlign w:val="superscript"/>
              </w:rPr>
              <w:t xml:space="preserve"> </w:t>
            </w:r>
            <w:r w:rsidR="00E1112B" w:rsidRPr="00C70209">
              <w:rPr>
                <w:bCs w:val="0"/>
                <w:szCs w:val="20"/>
              </w:rPr>
              <w:fldChar w:fldCharType="begin"/>
            </w:r>
            <w:r w:rsidR="003F7DCB" w:rsidRPr="00C70209">
              <w:rPr>
                <w:bCs w:val="0"/>
                <w:szCs w:val="20"/>
              </w:rPr>
              <w:instrText xml:space="preserve"> ADDIN EN.CITE &lt;EndNote&gt;&lt;Cite&gt;&lt;Author&gt;McGrady&lt;/Author&gt;&lt;Year&gt;1987&lt;/Year&gt;&lt;RecNum&gt;691&lt;/RecNum&gt;&lt;DisplayText&gt;&lt;style face="superscript"&gt;39&lt;/style&gt;&lt;/DisplayText&gt;&lt;record&gt;&lt;rec-number&gt;691&lt;/rec-number&gt;&lt;foreign-keys&gt;&lt;key app="EN" db-id="9edve2wadsavt5ewavaxtda4f2tavzvts9ee" timestamp="1430015189"&gt;691&lt;/key&gt;&lt;/foreign-keys&gt;&lt;ref-type name="Journal Article"&gt;17&lt;/ref-type&gt;&lt;contributors&gt;&lt;authors&gt;&lt;author&gt;McGrady, G. A.&lt;/author&gt;&lt;author&gt;Rettig, P. J.&lt;/author&gt;&lt;author&gt;Istre, G. R.&lt;/author&gt;&lt;author&gt;Jason, J. M.&lt;/author&gt;&lt;author&gt;Holman, R. C.&lt;/author&gt;&lt;author&gt;Evatt, B. L.&lt;/author&gt;&lt;/authors&gt;&lt;/contributors&gt;&lt;titles&gt;&lt;title&gt;An outbreak of necrotizing enterocolitis. Association with transfusions of packed red blood cell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1165–1172&lt;/pages&gt;&lt;volume&gt;126&lt;/volume&gt;&lt;number&gt;6&lt;/number&gt;&lt;dates&gt;&lt;year&gt;1987&lt;/year&gt;&lt;/dates&gt;&lt;isbn&gt;0002-9262&lt;/isbn&gt;&lt;urls&gt;&lt;/urls&gt;&lt;/record&gt;&lt;/Cite&gt;&lt;/EndNote&gt;</w:instrText>
            </w:r>
            <w:r w:rsidR="00E1112B" w:rsidRPr="00C70209">
              <w:rPr>
                <w:bCs w:val="0"/>
                <w:szCs w:val="20"/>
              </w:rPr>
              <w:fldChar w:fldCharType="separate"/>
            </w:r>
            <w:r w:rsidR="003F7DCB" w:rsidRPr="00C70209">
              <w:rPr>
                <w:bCs w:val="0"/>
                <w:szCs w:val="20"/>
                <w:vertAlign w:val="superscript"/>
              </w:rPr>
              <w:t>39</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7C9F8ADA" w14:textId="77777777" w:rsidR="0067208B" w:rsidRPr="00C70209" w:rsidRDefault="0067208B" w:rsidP="004625FE">
            <w:pPr>
              <w:pStyle w:val="Tabletext"/>
            </w:pPr>
            <w:r w:rsidRPr="00C70209">
              <w:t>(1) Not included</w:t>
            </w:r>
          </w:p>
          <w:p w14:paraId="0F9ED3C5" w14:textId="04F1506E" w:rsidR="0067208B" w:rsidRPr="00C70209" w:rsidRDefault="0067208B" w:rsidP="004625FE">
            <w:pPr>
              <w:pStyle w:val="Tabletext"/>
            </w:pPr>
            <w:r w:rsidRPr="00C70209">
              <w:t xml:space="preserve">(2) </w:t>
            </w:r>
            <w:r w:rsidR="00FB7912" w:rsidRPr="00C70209">
              <w:t>Case–control</w:t>
            </w:r>
          </w:p>
          <w:p w14:paraId="5B2EE8BC" w14:textId="77777777" w:rsidR="0067208B" w:rsidRPr="00C70209" w:rsidRDefault="0067208B" w:rsidP="004625FE">
            <w:pPr>
              <w:pStyle w:val="Tabletext"/>
              <w:rPr>
                <w:i/>
              </w:rPr>
            </w:pPr>
            <w:r w:rsidRPr="00C70209">
              <w:rPr>
                <w:i/>
              </w:rPr>
              <w:t>High risk of bias in 1 out of 5 measures</w:t>
            </w:r>
          </w:p>
        </w:tc>
        <w:tc>
          <w:tcPr>
            <w:tcW w:w="1423" w:type="pct"/>
            <w:tcBorders>
              <w:top w:val="single" w:sz="4" w:space="0" w:color="auto"/>
              <w:left w:val="nil"/>
              <w:bottom w:val="single" w:sz="4" w:space="0" w:color="auto"/>
              <w:right w:val="single" w:sz="4" w:space="0" w:color="auto"/>
            </w:tcBorders>
          </w:tcPr>
          <w:p w14:paraId="31A348AB" w14:textId="77777777" w:rsidR="0067208B" w:rsidRPr="00C70209" w:rsidRDefault="0067208B" w:rsidP="003D1D90">
            <w:pPr>
              <w:pStyle w:val="Tabletext"/>
            </w:pPr>
            <w:r w:rsidRPr="00C70209">
              <w:t>NR</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60278FD3" w14:textId="77777777" w:rsidR="0067208B" w:rsidRPr="00C70209" w:rsidRDefault="0067208B" w:rsidP="004625FE">
            <w:pPr>
              <w:pStyle w:val="Tabletext"/>
            </w:pPr>
          </w:p>
        </w:tc>
      </w:tr>
      <w:tr w:rsidR="005248BA" w:rsidRPr="00C70209" w14:paraId="34049C17"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7D7F3B7A" w14:textId="56F8E88E" w:rsidR="0067208B" w:rsidRPr="00C70209" w:rsidRDefault="0067208B" w:rsidP="003F7DCB">
            <w:pPr>
              <w:pStyle w:val="Tabletext"/>
              <w:rPr>
                <w:bCs w:val="0"/>
                <w:szCs w:val="20"/>
              </w:rPr>
            </w:pPr>
            <w:r w:rsidRPr="00C70209">
              <w:rPr>
                <w:bCs w:val="0"/>
                <w:szCs w:val="20"/>
              </w:rPr>
              <w:t xml:space="preserve">Paul </w:t>
            </w:r>
            <w:r w:rsidR="000A6306">
              <w:rPr>
                <w:bCs w:val="0"/>
                <w:szCs w:val="20"/>
              </w:rPr>
              <w:t>(</w:t>
            </w:r>
            <w:r w:rsidRPr="00C70209">
              <w:rPr>
                <w:bCs w:val="0"/>
                <w:szCs w:val="20"/>
              </w:rPr>
              <w:t>2011</w:t>
            </w:r>
            <w:r w:rsidR="000A6306">
              <w:rPr>
                <w:bCs w:val="0"/>
                <w:szCs w:val="20"/>
              </w:rPr>
              <w:t>)</w:t>
            </w:r>
            <w:r w:rsidR="00E1112B" w:rsidRPr="00C70209">
              <w:rPr>
                <w:bCs w:val="0"/>
                <w:szCs w:val="20"/>
              </w:rPr>
              <w:fldChar w:fldCharType="begin">
                <w:fldData xml:space="preserve">PEVuZE5vdGU+PENpdGU+PEF1dGhvcj5QYXVsPC9BdXRob3I+PFllYXI+MjAxMTwvWWVhcj48UmVj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</w:fldData>
              </w:fldChar>
            </w:r>
            <w:r w:rsidR="003F7DCB" w:rsidRPr="00C70209">
              <w:rPr>
                <w:bCs w:val="0"/>
                <w:szCs w:val="20"/>
              </w:rPr>
              <w:instrText xml:space="preserve"> ADDIN EN.CITE </w:instrText>
            </w:r>
            <w:r w:rsidR="003F7DCB" w:rsidRPr="00C70209">
              <w:rPr>
                <w:bCs w:val="0"/>
                <w:szCs w:val="20"/>
              </w:rPr>
              <w:fldChar w:fldCharType="begin">
                <w:fldData xml:space="preserve">PEVuZE5vdGU+PENpdGU+PEF1dGhvcj5QYXVsPC9BdXRob3I+PFllYXI+MjAxMTwvWWVhcj48UmVj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</w:fldData>
              </w:fldChar>
            </w:r>
            <w:r w:rsidR="003F7DCB" w:rsidRPr="00C70209">
              <w:rPr>
                <w:bCs w:val="0"/>
                <w:szCs w:val="20"/>
              </w:rPr>
              <w:instrText xml:space="preserve"> ADDIN EN.CITE.DATA </w:instrText>
            </w:r>
            <w:r w:rsidR="003F7DCB" w:rsidRPr="00C70209">
              <w:rPr>
                <w:bCs w:val="0"/>
                <w:szCs w:val="20"/>
              </w:rPr>
            </w:r>
            <w:r w:rsidR="003F7DCB" w:rsidRPr="00C70209">
              <w:rPr>
                <w:bCs w:val="0"/>
                <w:szCs w:val="20"/>
              </w:rPr>
              <w:fldChar w:fldCharType="end"/>
            </w:r>
            <w:r w:rsidR="00E1112B" w:rsidRPr="00C70209">
              <w:rPr>
                <w:bCs w:val="0"/>
                <w:szCs w:val="20"/>
              </w:rPr>
            </w:r>
            <w:r w:rsidR="00E1112B" w:rsidRPr="00C70209">
              <w:rPr>
                <w:bCs w:val="0"/>
                <w:szCs w:val="20"/>
              </w:rPr>
              <w:fldChar w:fldCharType="separate"/>
            </w:r>
            <w:r w:rsidR="003F7DCB" w:rsidRPr="00C70209">
              <w:rPr>
                <w:bCs w:val="0"/>
                <w:szCs w:val="20"/>
                <w:vertAlign w:val="superscript"/>
              </w:rPr>
              <w:t>40</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1519C457" w14:textId="05BA8086" w:rsidR="0067208B" w:rsidRPr="00C70209" w:rsidRDefault="0067208B" w:rsidP="004625FE">
            <w:pPr>
              <w:pStyle w:val="Tabletext"/>
            </w:pPr>
            <w:r w:rsidRPr="00C70209">
              <w:t xml:space="preserve">(1) </w:t>
            </w:r>
            <w:r w:rsidR="00FB7912" w:rsidRPr="00C70209">
              <w:t>Case–control</w:t>
            </w:r>
          </w:p>
          <w:p w14:paraId="188DEB64" w14:textId="77777777" w:rsidR="0067208B" w:rsidRPr="00C70209" w:rsidRDefault="0067208B" w:rsidP="004625FE">
            <w:pPr>
              <w:pStyle w:val="Tabletext"/>
              <w:rPr>
                <w:i/>
              </w:rPr>
            </w:pPr>
            <w:r w:rsidRPr="00C70209">
              <w:rPr>
                <w:i/>
              </w:rPr>
              <w:t>8/10</w:t>
            </w:r>
          </w:p>
          <w:p w14:paraId="178C0E22" w14:textId="77777777" w:rsidR="0067208B" w:rsidRPr="00C70209" w:rsidRDefault="0067208B" w:rsidP="004625FE">
            <w:pPr>
              <w:pStyle w:val="Tabletext"/>
            </w:pPr>
            <w:r w:rsidRPr="00C70209">
              <w:t>(2) Retrospective cohort</w:t>
            </w:r>
          </w:p>
          <w:p w14:paraId="7306E7AB" w14:textId="77777777" w:rsidR="0067208B" w:rsidRPr="00C70209" w:rsidRDefault="0067208B" w:rsidP="004625FE">
            <w:pPr>
              <w:pStyle w:val="Tabletext"/>
              <w:rPr>
                <w:i/>
              </w:rPr>
            </w:pPr>
            <w:r w:rsidRPr="00C70209">
              <w:rPr>
                <w:i/>
              </w:rPr>
              <w:t>High risk of bias in 3 out of 8 measures</w:t>
            </w:r>
          </w:p>
        </w:tc>
        <w:tc>
          <w:tcPr>
            <w:tcW w:w="1423" w:type="pct"/>
            <w:tcBorders>
              <w:top w:val="single" w:sz="4" w:space="0" w:color="auto"/>
              <w:left w:val="nil"/>
              <w:bottom w:val="single" w:sz="4" w:space="0" w:color="auto"/>
              <w:right w:val="single" w:sz="4" w:space="0" w:color="auto"/>
            </w:tcBorders>
          </w:tcPr>
          <w:p w14:paraId="6AF28999" w14:textId="5FBBB958" w:rsidR="0067208B" w:rsidRPr="00C70209" w:rsidRDefault="0067208B" w:rsidP="003D1D90">
            <w:pPr>
              <w:pStyle w:val="Tabletext"/>
            </w:pPr>
            <w:r w:rsidRPr="00C70209">
              <w:t xml:space="preserve">Preterm infants </w:t>
            </w:r>
            <w:r w:rsidR="00E06038" w:rsidRPr="00C70209">
              <w:t>(</w:t>
            </w:r>
            <w:r w:rsidR="00FB7912" w:rsidRPr="00C70209">
              <w:t>&lt;</w:t>
            </w:r>
            <w:r w:rsidR="00E06038" w:rsidRPr="00C70209">
              <w:t xml:space="preserve">32 weeks gestation) </w:t>
            </w:r>
            <w:r w:rsidRPr="00C70209">
              <w:t>with VLBW (</w:t>
            </w:r>
            <w:r w:rsidR="00FB7912" w:rsidRPr="00C70209">
              <w:t>&lt;</w:t>
            </w:r>
            <w:r w:rsidRPr="00C70209">
              <w:t>1500 g)</w:t>
            </w:r>
          </w:p>
          <w:p w14:paraId="7595A3CC" w14:textId="77777777" w:rsidR="0067208B" w:rsidRPr="00C70209" w:rsidRDefault="0067208B" w:rsidP="0016715A">
            <w:pPr>
              <w:pStyle w:val="Tabletext"/>
            </w:pPr>
            <w:r w:rsidRPr="00C70209">
              <w:t>N=</w:t>
            </w:r>
            <w:r w:rsidR="0016715A" w:rsidRPr="00C70209">
              <w:t>2311</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08B9B4A3" w14:textId="54E7E0BF" w:rsidR="0067208B" w:rsidRPr="00C70209" w:rsidRDefault="0067208B" w:rsidP="0067208B">
            <w:pPr>
              <w:pStyle w:val="Tabletext"/>
            </w:pPr>
            <w:r w:rsidRPr="00C70209">
              <w:t xml:space="preserve">Cases (n=33): NEC </w:t>
            </w:r>
            <w:r w:rsidR="00FB7912" w:rsidRPr="00C70209">
              <w:t>≥</w:t>
            </w:r>
            <w:r w:rsidRPr="00C70209">
              <w:t xml:space="preserve">stage 2 </w:t>
            </w:r>
            <w:r w:rsidR="0016715A" w:rsidRPr="00C70209">
              <w:t>within 48 hours or transfusion</w:t>
            </w:r>
          </w:p>
          <w:p w14:paraId="57537781" w14:textId="059852EE" w:rsidR="0067208B" w:rsidRPr="00C70209" w:rsidRDefault="0067208B" w:rsidP="0067208B">
            <w:pPr>
              <w:pStyle w:val="Tabletext"/>
            </w:pPr>
            <w:r w:rsidRPr="00C70209">
              <w:t xml:space="preserve">Control </w:t>
            </w:r>
            <w:r w:rsidR="0016715A" w:rsidRPr="00C70209">
              <w:t xml:space="preserve">1 </w:t>
            </w:r>
            <w:r w:rsidRPr="00C70209">
              <w:t>(n=</w:t>
            </w:r>
            <w:r w:rsidR="0016715A" w:rsidRPr="00C70209">
              <w:t>59</w:t>
            </w:r>
            <w:r w:rsidRPr="00C70209">
              <w:t xml:space="preserve">): NEC </w:t>
            </w:r>
            <w:r w:rsidR="0016715A" w:rsidRPr="00C70209">
              <w:t xml:space="preserve">&gt;48 hours after </w:t>
            </w:r>
            <w:r w:rsidRPr="00C70209">
              <w:t>transfusion</w:t>
            </w:r>
          </w:p>
          <w:p w14:paraId="381C62BC" w14:textId="77777777" w:rsidR="0016715A" w:rsidRPr="00C70209" w:rsidRDefault="0016715A" w:rsidP="0016715A">
            <w:pPr>
              <w:pStyle w:val="Tabletext"/>
            </w:pPr>
            <w:r w:rsidRPr="00C70209">
              <w:t>Control 2 (n=30): NEC with no exposure</w:t>
            </w:r>
          </w:p>
        </w:tc>
      </w:tr>
      <w:tr w:rsidR="005248BA" w:rsidRPr="00C70209" w14:paraId="4B756EB0"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2FE4F75F" w14:textId="2FC2A25F" w:rsidR="0067208B" w:rsidRPr="00C70209" w:rsidRDefault="0067208B" w:rsidP="003F7DCB">
            <w:pPr>
              <w:pStyle w:val="Tabletext"/>
              <w:rPr>
                <w:bCs w:val="0"/>
                <w:szCs w:val="20"/>
              </w:rPr>
            </w:pPr>
            <w:r w:rsidRPr="00C70209">
              <w:rPr>
                <w:bCs w:val="0"/>
                <w:szCs w:val="20"/>
              </w:rPr>
              <w:t xml:space="preserve">Perciaccante </w:t>
            </w:r>
            <w:r w:rsidR="000A6306">
              <w:rPr>
                <w:bCs w:val="0"/>
                <w:szCs w:val="20"/>
              </w:rPr>
              <w:t>(</w:t>
            </w:r>
            <w:r w:rsidRPr="00C70209">
              <w:rPr>
                <w:bCs w:val="0"/>
                <w:szCs w:val="20"/>
              </w:rPr>
              <w:t>2008</w:t>
            </w:r>
            <w:r w:rsidR="000A6306">
              <w:rPr>
                <w:bCs w:val="0"/>
                <w:szCs w:val="20"/>
              </w:rPr>
              <w:t>)</w:t>
            </w:r>
            <w:r w:rsidRPr="00C70209">
              <w:rPr>
                <w:bCs w:val="0"/>
                <w:szCs w:val="20"/>
                <w:vertAlign w:val="superscript"/>
              </w:rPr>
              <w:t>b</w:t>
            </w:r>
            <w:r w:rsidR="000D2EF5" w:rsidRPr="00C70209">
              <w:rPr>
                <w:bCs w:val="0"/>
                <w:szCs w:val="20"/>
                <w:vertAlign w:val="superscript"/>
              </w:rPr>
              <w:t xml:space="preserve"> </w:t>
            </w:r>
            <w:r w:rsidR="008D1D0A" w:rsidRPr="00C70209">
              <w:rPr>
                <w:bCs w:val="0"/>
                <w:szCs w:val="20"/>
              </w:rPr>
              <w:fldChar w:fldCharType="begin"/>
            </w:r>
            <w:r w:rsidR="003F7DCB" w:rsidRPr="00C70209">
              <w:rPr>
                <w:bCs w:val="0"/>
                <w:szCs w:val="20"/>
              </w:rPr>
              <w:instrText xml:space="preserve"> ADDIN EN.CITE &lt;EndNote&gt;&lt;Cite&gt;&lt;Author&gt;Perciaccante&lt;/Author&gt;&lt;Year&gt;2008&lt;/Year&gt;&lt;RecNum&gt;728&lt;/RecNum&gt;&lt;DisplayText&gt;&lt;style face="superscript"&gt;41&lt;/style&gt;&lt;/DisplayText&gt;&lt;record&gt;&lt;rec-number&gt;728&lt;/rec-number&gt;&lt;foreign-keys&gt;&lt;key app="EN" db-id="9edve2wadsavt5ewavaxtda4f2tavzvts9ee" timestamp="1430121981"&gt;728&lt;/key&gt;&lt;/foreign-keys&gt;&lt;ref-type name="Journal Article"&gt;17&lt;/ref-type&gt;&lt;contributors&gt;&lt;authors&gt;&lt;author&gt;Perciaccante, J.V.&lt;/author&gt;&lt;author&gt;Young, T.E.&lt;/author&gt;&lt;/authors&gt;&lt;/contributors&gt;&lt;titles&gt;&lt;title&gt;Necrotizing enterocolitis associated with packed red blood cell transfusions in premature neonates&lt;/title&gt;&lt;secondary-title&gt;E-PAS&lt;/secondary-title&gt;&lt;/titles&gt;&lt;periodical&gt;&lt;full-title&gt;E-PAS&lt;/full-title&gt;&lt;/periodical&gt;&lt;pages&gt;5839.8&lt;/pages&gt;&lt;dates&gt;&lt;year&gt;2008&lt;/year&gt;&lt;/dates&gt;&lt;urls&gt;&lt;/urls&gt;&lt;/record&gt;&lt;/Cite&gt;&lt;/EndNote&gt;</w:instrText>
            </w:r>
            <w:r w:rsidR="008D1D0A" w:rsidRPr="00C70209">
              <w:rPr>
                <w:bCs w:val="0"/>
                <w:szCs w:val="20"/>
              </w:rPr>
              <w:fldChar w:fldCharType="separate"/>
            </w:r>
            <w:r w:rsidR="003F7DCB" w:rsidRPr="00C70209">
              <w:rPr>
                <w:bCs w:val="0"/>
                <w:szCs w:val="20"/>
                <w:vertAlign w:val="superscript"/>
              </w:rPr>
              <w:t>41</w:t>
            </w:r>
            <w:r w:rsidR="008D1D0A"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7DF2C941" w14:textId="03CAD602" w:rsidR="0067208B" w:rsidRPr="00C70209" w:rsidRDefault="0067208B" w:rsidP="004625FE">
            <w:pPr>
              <w:pStyle w:val="Tabletext"/>
            </w:pPr>
            <w:r w:rsidRPr="00C70209">
              <w:t xml:space="preserve">(1) </w:t>
            </w:r>
            <w:r w:rsidR="00FB7912" w:rsidRPr="00C70209">
              <w:t>Case–control</w:t>
            </w:r>
          </w:p>
          <w:p w14:paraId="661FC955" w14:textId="77777777" w:rsidR="0067208B" w:rsidRPr="00C70209" w:rsidRDefault="0067208B" w:rsidP="004625FE">
            <w:pPr>
              <w:pStyle w:val="Tabletext"/>
              <w:rPr>
                <w:i/>
              </w:rPr>
            </w:pPr>
            <w:r w:rsidRPr="00C70209">
              <w:rPr>
                <w:i/>
              </w:rPr>
              <w:t>6/10</w:t>
            </w:r>
          </w:p>
          <w:p w14:paraId="6C7BB27E" w14:textId="77777777" w:rsidR="0067208B" w:rsidRPr="00C70209" w:rsidRDefault="0067208B" w:rsidP="004625FE">
            <w:pPr>
              <w:pStyle w:val="Tabletext"/>
            </w:pPr>
            <w:r w:rsidRPr="00C70209">
              <w:t>(2) Not included</w:t>
            </w:r>
          </w:p>
        </w:tc>
        <w:tc>
          <w:tcPr>
            <w:tcW w:w="1423" w:type="pct"/>
            <w:tcBorders>
              <w:top w:val="single" w:sz="4" w:space="0" w:color="auto"/>
              <w:left w:val="nil"/>
              <w:bottom w:val="single" w:sz="4" w:space="0" w:color="auto"/>
              <w:right w:val="single" w:sz="4" w:space="0" w:color="auto"/>
            </w:tcBorders>
          </w:tcPr>
          <w:p w14:paraId="607B8C33" w14:textId="77777777" w:rsidR="0067208B" w:rsidRPr="00C70209" w:rsidRDefault="0067208B" w:rsidP="0067208B">
            <w:pPr>
              <w:pStyle w:val="Tabletext"/>
            </w:pPr>
            <w:r w:rsidRPr="00C70209">
              <w:t>NR</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7EBE6740" w14:textId="3FB23AD2" w:rsidR="0067208B" w:rsidRPr="00C70209" w:rsidRDefault="0067208B" w:rsidP="0067208B">
            <w:pPr>
              <w:pStyle w:val="Tabletext"/>
            </w:pPr>
            <w:r w:rsidRPr="00C70209">
              <w:t>Cases (n=7, n=0): TANEC</w:t>
            </w:r>
          </w:p>
          <w:p w14:paraId="698C0393" w14:textId="77777777" w:rsidR="0067208B" w:rsidRPr="00C70209" w:rsidRDefault="0067208B" w:rsidP="0067208B">
            <w:pPr>
              <w:pStyle w:val="Tabletext"/>
            </w:pPr>
            <w:r w:rsidRPr="00C70209">
              <w:t>Control (n=11, n=11): NEC not associated with transfusion</w:t>
            </w:r>
          </w:p>
          <w:p w14:paraId="3B720C06" w14:textId="77777777" w:rsidR="0067208B" w:rsidRPr="00C70209" w:rsidRDefault="0067208B" w:rsidP="0067208B">
            <w:pPr>
              <w:pStyle w:val="Tabletext-evidencematrix"/>
            </w:pPr>
            <w:r w:rsidRPr="00C70209">
              <w:t>Epoch 1 N=18</w:t>
            </w:r>
          </w:p>
          <w:p w14:paraId="2144120E" w14:textId="77777777" w:rsidR="0067208B" w:rsidRPr="00C70209" w:rsidRDefault="0067208B" w:rsidP="0067208B">
            <w:pPr>
              <w:pStyle w:val="Tabletext-evidencematrix"/>
            </w:pPr>
            <w:r w:rsidRPr="00C70209">
              <w:t>Epoch 2 N=11</w:t>
            </w:r>
          </w:p>
        </w:tc>
      </w:tr>
      <w:tr w:rsidR="005248BA" w:rsidRPr="00C70209" w14:paraId="0E5A86B2"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73243A57" w14:textId="03EEF46E" w:rsidR="0067208B" w:rsidRPr="00C70209" w:rsidRDefault="0067208B" w:rsidP="003F7DCB">
            <w:pPr>
              <w:pStyle w:val="Tabletext"/>
              <w:rPr>
                <w:bCs w:val="0"/>
                <w:szCs w:val="20"/>
              </w:rPr>
            </w:pPr>
            <w:r w:rsidRPr="00C70209">
              <w:rPr>
                <w:bCs w:val="0"/>
                <w:szCs w:val="20"/>
              </w:rPr>
              <w:t xml:space="preserve">Singh </w:t>
            </w:r>
            <w:r w:rsidR="000A6306">
              <w:rPr>
                <w:bCs w:val="0"/>
                <w:szCs w:val="20"/>
              </w:rPr>
              <w:t>(</w:t>
            </w:r>
            <w:r w:rsidRPr="00C70209">
              <w:rPr>
                <w:bCs w:val="0"/>
                <w:szCs w:val="20"/>
              </w:rPr>
              <w:t>2011</w:t>
            </w:r>
            <w:r w:rsidR="000A6306">
              <w:rPr>
                <w:bCs w:val="0"/>
                <w:szCs w:val="20"/>
              </w:rPr>
              <w:t>)</w:t>
            </w:r>
            <w:r w:rsidR="00E1112B" w:rsidRPr="00C70209">
              <w:rPr>
                <w:bCs w:val="0"/>
                <w:szCs w:val="20"/>
              </w:rPr>
              <w:fldChar w:fldCharType="begin">
                <w:fldData xml:space="preserve">PEVuZE5vdGU+PENpdGU+PEF1dGhvcj5TaW5naDwvQXV0aG9yPjxZZWFyPjIwMTE8L1llYXI+PFJl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</w:fldData>
              </w:fldChar>
            </w:r>
            <w:r w:rsidR="003F7DCB" w:rsidRPr="00C70209">
              <w:rPr>
                <w:bCs w:val="0"/>
                <w:szCs w:val="20"/>
              </w:rPr>
              <w:instrText xml:space="preserve"> ADDIN EN.CITE </w:instrText>
            </w:r>
            <w:r w:rsidR="003F7DCB" w:rsidRPr="00C70209">
              <w:rPr>
                <w:bCs w:val="0"/>
                <w:szCs w:val="20"/>
              </w:rPr>
              <w:fldChar w:fldCharType="begin">
                <w:fldData xml:space="preserve">PEVuZE5vdGU+PENpdGU+PEF1dGhvcj5TaW5naDwvQXV0aG9yPjxZZWFyPjIwMTE8L1llYXI+PFJl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</w:fldData>
              </w:fldChar>
            </w:r>
            <w:r w:rsidR="003F7DCB" w:rsidRPr="00C70209">
              <w:rPr>
                <w:bCs w:val="0"/>
                <w:szCs w:val="20"/>
              </w:rPr>
              <w:instrText xml:space="preserve"> ADDIN EN.CITE.DATA </w:instrText>
            </w:r>
            <w:r w:rsidR="003F7DCB" w:rsidRPr="00C70209">
              <w:rPr>
                <w:bCs w:val="0"/>
                <w:szCs w:val="20"/>
              </w:rPr>
            </w:r>
            <w:r w:rsidR="003F7DCB" w:rsidRPr="00C70209">
              <w:rPr>
                <w:bCs w:val="0"/>
                <w:szCs w:val="20"/>
              </w:rPr>
              <w:fldChar w:fldCharType="end"/>
            </w:r>
            <w:r w:rsidR="00E1112B" w:rsidRPr="00C70209">
              <w:rPr>
                <w:bCs w:val="0"/>
                <w:szCs w:val="20"/>
              </w:rPr>
            </w:r>
            <w:r w:rsidR="00E1112B" w:rsidRPr="00C70209">
              <w:rPr>
                <w:bCs w:val="0"/>
                <w:szCs w:val="20"/>
              </w:rPr>
              <w:fldChar w:fldCharType="separate"/>
            </w:r>
            <w:r w:rsidR="003F7DCB" w:rsidRPr="00C70209">
              <w:rPr>
                <w:bCs w:val="0"/>
                <w:szCs w:val="20"/>
                <w:vertAlign w:val="superscript"/>
              </w:rPr>
              <w:t>42</w:t>
            </w:r>
            <w:r w:rsidR="00E1112B"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4FDF04BB" w14:textId="41FC37D4" w:rsidR="0067208B" w:rsidRPr="00C70209" w:rsidRDefault="0067208B" w:rsidP="004625FE">
            <w:pPr>
              <w:pStyle w:val="Tabletext"/>
            </w:pPr>
            <w:r w:rsidRPr="00C70209">
              <w:t xml:space="preserve">(1) </w:t>
            </w:r>
            <w:r w:rsidR="00FB7912" w:rsidRPr="00C70209">
              <w:t>Case–control</w:t>
            </w:r>
          </w:p>
          <w:p w14:paraId="39C54DC7" w14:textId="77777777" w:rsidR="0067208B" w:rsidRPr="00C70209" w:rsidRDefault="0067208B" w:rsidP="004625FE">
            <w:pPr>
              <w:pStyle w:val="Tabletext"/>
              <w:rPr>
                <w:i/>
              </w:rPr>
            </w:pPr>
            <w:r w:rsidRPr="00C70209">
              <w:rPr>
                <w:i/>
              </w:rPr>
              <w:t>8/10</w:t>
            </w:r>
          </w:p>
          <w:p w14:paraId="6145AEF2" w14:textId="26E39372" w:rsidR="0067208B" w:rsidRPr="00C70209" w:rsidRDefault="0067208B" w:rsidP="004625FE">
            <w:pPr>
              <w:pStyle w:val="Tabletext"/>
            </w:pPr>
            <w:r w:rsidRPr="00C70209">
              <w:t xml:space="preserve">(2) </w:t>
            </w:r>
            <w:r w:rsidR="00FB7912" w:rsidRPr="00C70209">
              <w:t>Case–control</w:t>
            </w:r>
          </w:p>
          <w:p w14:paraId="49556A15" w14:textId="77777777" w:rsidR="0067208B" w:rsidRPr="00C70209" w:rsidRDefault="0067208B" w:rsidP="004625FE">
            <w:pPr>
              <w:pStyle w:val="Tabletext"/>
              <w:rPr>
                <w:i/>
              </w:rPr>
            </w:pPr>
            <w:r w:rsidRPr="00C70209">
              <w:rPr>
                <w:i/>
              </w:rPr>
              <w:t>High risk of bias in 0 out of 5 measures</w:t>
            </w:r>
          </w:p>
        </w:tc>
        <w:tc>
          <w:tcPr>
            <w:tcW w:w="1423" w:type="pct"/>
            <w:tcBorders>
              <w:top w:val="single" w:sz="4" w:space="0" w:color="auto"/>
              <w:left w:val="nil"/>
              <w:bottom w:val="single" w:sz="4" w:space="0" w:color="auto"/>
              <w:right w:val="single" w:sz="4" w:space="0" w:color="auto"/>
            </w:tcBorders>
          </w:tcPr>
          <w:p w14:paraId="6CD37E3E" w14:textId="33875345" w:rsidR="0067208B" w:rsidRPr="00C70209" w:rsidRDefault="0067208B" w:rsidP="003D1D90">
            <w:pPr>
              <w:pStyle w:val="Tabletext"/>
            </w:pPr>
            <w:r w:rsidRPr="00C70209">
              <w:t>NR</w:t>
            </w:r>
          </w:p>
          <w:p w14:paraId="089F0FD5" w14:textId="77777777" w:rsidR="0067208B" w:rsidRPr="00C70209" w:rsidRDefault="0067208B" w:rsidP="003D1D90">
            <w:pPr>
              <w:pStyle w:val="Tabletext"/>
            </w:pPr>
            <w:r w:rsidRPr="00C70209">
              <w:t>N=67</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592F02DE" w14:textId="699254C2" w:rsidR="0067208B" w:rsidRPr="00C70209" w:rsidRDefault="0067208B" w:rsidP="0067208B">
            <w:pPr>
              <w:pStyle w:val="Tabletext"/>
            </w:pPr>
            <w:r w:rsidRPr="00C70209">
              <w:t xml:space="preserve">Cases (n=44): TANEC </w:t>
            </w:r>
            <w:r w:rsidR="00FB7912" w:rsidRPr="00C70209">
              <w:t>≥</w:t>
            </w:r>
            <w:r w:rsidRPr="00C70209">
              <w:t>stage 2</w:t>
            </w:r>
          </w:p>
          <w:p w14:paraId="7B8DEA18" w14:textId="77777777" w:rsidR="0067208B" w:rsidRPr="00C70209" w:rsidRDefault="0067208B" w:rsidP="0067208B">
            <w:pPr>
              <w:pStyle w:val="Tabletext"/>
            </w:pPr>
            <w:r w:rsidRPr="00C70209">
              <w:t xml:space="preserve">Control (n=23): matched control </w:t>
            </w:r>
          </w:p>
        </w:tc>
      </w:tr>
      <w:tr w:rsidR="005248BA" w:rsidRPr="00C70209" w14:paraId="4D1A26E3"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41EE0466" w14:textId="568D88CD" w:rsidR="0067208B" w:rsidRPr="00C70209" w:rsidRDefault="0067208B" w:rsidP="003F7DCB">
            <w:pPr>
              <w:pStyle w:val="Tabletext"/>
              <w:rPr>
                <w:bCs w:val="0"/>
                <w:szCs w:val="20"/>
              </w:rPr>
            </w:pPr>
            <w:r w:rsidRPr="00C70209">
              <w:rPr>
                <w:bCs w:val="0"/>
                <w:szCs w:val="20"/>
              </w:rPr>
              <w:t xml:space="preserve">Stritzke </w:t>
            </w:r>
            <w:r w:rsidR="00CE465A">
              <w:rPr>
                <w:bCs w:val="0"/>
                <w:szCs w:val="20"/>
              </w:rPr>
              <w:br/>
            </w:r>
            <w:r w:rsidR="000A6306">
              <w:rPr>
                <w:bCs w:val="0"/>
                <w:szCs w:val="20"/>
              </w:rPr>
              <w:t>(</w:t>
            </w:r>
            <w:r w:rsidRPr="00C70209">
              <w:rPr>
                <w:bCs w:val="0"/>
                <w:szCs w:val="20"/>
              </w:rPr>
              <w:t>2011</w:t>
            </w:r>
            <w:r w:rsidR="000A6306">
              <w:rPr>
                <w:bCs w:val="0"/>
                <w:szCs w:val="20"/>
              </w:rPr>
              <w:t>)</w:t>
            </w:r>
            <w:r w:rsidRPr="00C70209">
              <w:rPr>
                <w:bCs w:val="0"/>
                <w:szCs w:val="20"/>
                <w:vertAlign w:val="superscript"/>
              </w:rPr>
              <w:t>c</w:t>
            </w:r>
            <w:r w:rsidR="000D2EF5" w:rsidRPr="00C70209">
              <w:rPr>
                <w:bCs w:val="0"/>
                <w:szCs w:val="20"/>
                <w:vertAlign w:val="superscript"/>
              </w:rPr>
              <w:t xml:space="preserve"> </w:t>
            </w:r>
            <w:r w:rsidR="008D1D0A" w:rsidRPr="00C70209">
              <w:rPr>
                <w:bCs w:val="0"/>
                <w:szCs w:val="20"/>
              </w:rPr>
              <w:fldChar w:fldCharType="begin"/>
            </w:r>
            <w:r w:rsidR="003F7DCB" w:rsidRPr="00C70209">
              <w:rPr>
                <w:bCs w:val="0"/>
                <w:szCs w:val="20"/>
              </w:rPr>
              <w:instrText xml:space="preserve"> ADDIN EN.CITE &lt;EndNote&gt;&lt;Cite&gt;&lt;Author&gt;Stritzke&lt;/Author&gt;&lt;Year&gt;2011&lt;/Year&gt;&lt;RecNum&gt;729&lt;/RecNum&gt;&lt;DisplayText&gt;&lt;style face="superscript"&gt;43&lt;/style&gt;&lt;/DisplayText&gt;&lt;record&gt;&lt;rec-number&gt;729&lt;/rec-number&gt;&lt;foreign-keys&gt;&lt;key app="EN" db-id="9edve2wadsavt5ewavaxtda4f2tavzvts9ee" timestamp="1430122133"&gt;729&lt;/key&gt;&lt;/foreign-keys&gt;&lt;ref-type name="Journal Article"&gt;17&lt;/ref-type&gt;&lt;contributors&gt;&lt;authors&gt;&lt;author&gt;Stritzke, A. I.&lt;/author&gt;&lt;author&gt;Smyth, J.&lt;/author&gt;&lt;author&gt;Synnes, A.&lt;/author&gt;&lt;author&gt;Shah, P. S.&lt;/author&gt;&lt;author&gt;Lee, S. K.&lt;/author&gt;&lt;author&gt;Canadian Neonatal Network,&lt;/author&gt;&lt;/authors&gt;&lt;/contributors&gt;&lt;auth-address&gt;Women&amp;apos;s and Children&amp;apos;s Hospital of British Columbia, Cardiology, 4490 Oak Street, Vancouver, BC V6H 3V4, Canada. astritzke@cw.bc.ca&lt;/auth-address&gt;&lt;titles&gt;&lt;title&gt;Transfusion-associated necrotising enterocolitis (TANEC) in neonates&lt;/title&gt;&lt;secondary-title&gt;E-PAS&lt;/secondary-title&gt;&lt;/titles&gt;&lt;periodical&gt;&lt;full-title&gt;E-PAS&lt;/full-title&gt;&lt;/periodical&gt;&lt;pages&gt;1421.234&lt;/pages&gt;&lt;volume&gt;98&lt;/volume&gt;&lt;keywords&gt;&lt;keyword&gt;Age Factors&lt;/keyword&gt;&lt;keyword&gt;Blood Transfusion/*adverse effects&lt;/keyword&gt;&lt;keyword&gt;Body Weight&lt;/keyword&gt;&lt;keyword&gt;Confounding Factors (Epidemiology)&lt;/keyword&gt;&lt;keyword&gt;Enterocolitis, Necrotizing/*epidemiology&lt;/keyword&gt;&lt;keyword&gt;Female&lt;/keyword&gt;&lt;keyword&gt;Humans&lt;/keyword&gt;&lt;keyword&gt;Infant, Newborn&lt;/keyword&gt;&lt;keyword&gt;Logistic Models&lt;/keyword&gt;&lt;keyword&gt;Male&lt;/keyword&gt;&lt;keyword&gt;Risk Factors&lt;/keyword&gt;&lt;keyword&gt;Severity of Illness Index&lt;/keyword&gt;&lt;/keywords&gt;&lt;dates&gt;&lt;year&gt;2011&lt;/year&gt;&lt;pub-dates&gt;&lt;date&gt;Jan&lt;/date&gt;&lt;/pub-dates&gt;&lt;/dates&gt;&lt;isbn&gt;1468-2052 (Electronic)&amp;#xD;1359-2998 (Linking)&lt;/isbn&gt;&lt;accession-num&gt;22447991&lt;/accession-num&gt;&lt;urls&gt;&lt;related-urls&gt;&lt;url&gt;http://www.ncbi.nlm.nih.gov/pubmed/22447991&lt;/url&gt;&lt;/related-urls&gt;&lt;/urls&gt;&lt;electronic-resource-num&gt;10.1136/fetalneonatal-2011-301282&lt;/electronic-resource-num&gt;&lt;/record&gt;&lt;/Cite&gt;&lt;/EndNote&gt;</w:instrText>
            </w:r>
            <w:r w:rsidR="008D1D0A" w:rsidRPr="00C70209">
              <w:rPr>
                <w:bCs w:val="0"/>
                <w:szCs w:val="20"/>
              </w:rPr>
              <w:fldChar w:fldCharType="separate"/>
            </w:r>
            <w:r w:rsidR="003F7DCB" w:rsidRPr="00C70209">
              <w:rPr>
                <w:bCs w:val="0"/>
                <w:szCs w:val="20"/>
                <w:vertAlign w:val="superscript"/>
              </w:rPr>
              <w:t>43</w:t>
            </w:r>
            <w:r w:rsidR="008D1D0A"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632B9D8F" w14:textId="1FB9EC62" w:rsidR="0067208B" w:rsidRPr="00C70209" w:rsidRDefault="0067208B" w:rsidP="004625FE">
            <w:pPr>
              <w:pStyle w:val="Tabletext"/>
            </w:pPr>
            <w:r w:rsidRPr="00C70209">
              <w:t xml:space="preserve">(1) </w:t>
            </w:r>
            <w:r w:rsidR="00FB7912" w:rsidRPr="00C70209">
              <w:t>Case–control</w:t>
            </w:r>
          </w:p>
          <w:p w14:paraId="1B48755B" w14:textId="77777777" w:rsidR="0067208B" w:rsidRPr="00C70209" w:rsidRDefault="0067208B" w:rsidP="004625FE">
            <w:pPr>
              <w:pStyle w:val="Tabletext"/>
              <w:rPr>
                <w:i/>
              </w:rPr>
            </w:pPr>
            <w:r w:rsidRPr="00C70209">
              <w:rPr>
                <w:i/>
              </w:rPr>
              <w:t>6/10</w:t>
            </w:r>
          </w:p>
          <w:p w14:paraId="45CAE7F2" w14:textId="77777777" w:rsidR="0067208B" w:rsidRPr="00C70209" w:rsidRDefault="0067208B" w:rsidP="004625FE">
            <w:pPr>
              <w:pStyle w:val="Tabletext"/>
            </w:pPr>
            <w:r w:rsidRPr="00C70209">
              <w:t>(2) Not included</w:t>
            </w:r>
          </w:p>
        </w:tc>
        <w:tc>
          <w:tcPr>
            <w:tcW w:w="1423" w:type="pct"/>
            <w:tcBorders>
              <w:top w:val="single" w:sz="4" w:space="0" w:color="auto"/>
              <w:left w:val="nil"/>
              <w:bottom w:val="single" w:sz="4" w:space="0" w:color="auto"/>
              <w:right w:val="single" w:sz="4" w:space="0" w:color="auto"/>
            </w:tcBorders>
          </w:tcPr>
          <w:p w14:paraId="1430F81F" w14:textId="0C604C02" w:rsidR="0067208B" w:rsidRPr="00C70209" w:rsidRDefault="0067208B" w:rsidP="003D1D90">
            <w:pPr>
              <w:pStyle w:val="Tabletext"/>
            </w:pPr>
            <w:r w:rsidRPr="00C70209">
              <w:t>VLBW (</w:t>
            </w:r>
            <w:r w:rsidR="00FB7912" w:rsidRPr="00C70209">
              <w:t>&lt;</w:t>
            </w:r>
            <w:r w:rsidRPr="00C70209">
              <w:t>1500 g) infants</w:t>
            </w:r>
          </w:p>
          <w:p w14:paraId="35AB827F" w14:textId="77777777" w:rsidR="0067208B" w:rsidRPr="00C70209" w:rsidRDefault="0067208B" w:rsidP="003D1D90">
            <w:pPr>
              <w:pStyle w:val="Tabletext"/>
            </w:pPr>
            <w:r w:rsidRPr="00C70209">
              <w:t>N=3708</w:t>
            </w:r>
          </w:p>
          <w:p w14:paraId="0FBA15AF" w14:textId="77777777" w:rsidR="0067208B" w:rsidRPr="00C70209" w:rsidRDefault="0067208B" w:rsidP="0067208B">
            <w:pPr>
              <w:pStyle w:val="Tabletext-evidencematrix"/>
            </w:pPr>
            <w:r w:rsidRPr="00C70209">
              <w:t>Nested study N=927</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70DEA25A" w14:textId="2DCA7663" w:rsidR="0067208B" w:rsidRPr="00C70209" w:rsidRDefault="0067208B" w:rsidP="0067208B">
            <w:pPr>
              <w:pStyle w:val="Tabletext"/>
            </w:pPr>
            <w:r w:rsidRPr="00C70209">
              <w:t xml:space="preserve">Cases (n=927): NEC </w:t>
            </w:r>
            <w:r w:rsidR="00FB7912" w:rsidRPr="00C70209">
              <w:t>≥</w:t>
            </w:r>
            <w:r w:rsidRPr="00C70209">
              <w:t>stage 2</w:t>
            </w:r>
          </w:p>
          <w:p w14:paraId="28075759" w14:textId="77777777" w:rsidR="0067208B" w:rsidRPr="00C70209" w:rsidRDefault="0067208B" w:rsidP="0067208B">
            <w:pPr>
              <w:pStyle w:val="Tabletext"/>
            </w:pPr>
            <w:r w:rsidRPr="00C70209">
              <w:t>Control (n=2781): no NEC</w:t>
            </w:r>
          </w:p>
          <w:p w14:paraId="3CAEC687" w14:textId="4B2C7A9F" w:rsidR="0067208B" w:rsidRPr="00C70209" w:rsidRDefault="0067208B" w:rsidP="0067208B">
            <w:pPr>
              <w:pStyle w:val="Tabletext-evidencematrix"/>
            </w:pPr>
            <w:r w:rsidRPr="00C70209">
              <w:t>Nested study</w:t>
            </w:r>
          </w:p>
          <w:p w14:paraId="1802F0AD" w14:textId="2E849887" w:rsidR="0067208B" w:rsidRPr="00C70209" w:rsidRDefault="0067208B" w:rsidP="0067208B">
            <w:pPr>
              <w:pStyle w:val="Tabletext-evidencematrix"/>
            </w:pPr>
            <w:r w:rsidRPr="00C70209">
              <w:t xml:space="preserve">Cases (n=144): TANEC </w:t>
            </w:r>
            <w:r w:rsidR="00FB7912" w:rsidRPr="00C70209">
              <w:t>≥</w:t>
            </w:r>
            <w:r w:rsidRPr="00C70209">
              <w:t>stage 2</w:t>
            </w:r>
          </w:p>
          <w:p w14:paraId="43D7E933" w14:textId="77777777" w:rsidR="0067208B" w:rsidRPr="00C70209" w:rsidRDefault="0067208B" w:rsidP="0067208B">
            <w:pPr>
              <w:pStyle w:val="Tabletext-evidencematrix"/>
            </w:pPr>
            <w:r w:rsidRPr="00C70209">
              <w:t xml:space="preserve">Control (n=783): NEC not associated with transfusion </w:t>
            </w:r>
          </w:p>
        </w:tc>
      </w:tr>
      <w:tr w:rsidR="005248BA" w:rsidRPr="00C70209" w14:paraId="7507A2A7"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7F52B8BD" w14:textId="25AE5CE6" w:rsidR="0067208B" w:rsidRPr="00C70209" w:rsidRDefault="0067208B" w:rsidP="003F7DCB">
            <w:pPr>
              <w:pStyle w:val="Tabletext"/>
            </w:pPr>
            <w:r w:rsidRPr="00C70209">
              <w:rPr>
                <w:bCs w:val="0"/>
                <w:szCs w:val="20"/>
              </w:rPr>
              <w:t xml:space="preserve">Wan-Huen </w:t>
            </w:r>
            <w:r w:rsidR="000A6306">
              <w:rPr>
                <w:bCs w:val="0"/>
                <w:szCs w:val="20"/>
              </w:rPr>
              <w:t>(</w:t>
            </w:r>
            <w:r w:rsidRPr="00C70209">
              <w:rPr>
                <w:bCs w:val="0"/>
                <w:szCs w:val="20"/>
              </w:rPr>
              <w:t>2011</w:t>
            </w:r>
            <w:r w:rsidR="000A6306">
              <w:rPr>
                <w:bCs w:val="0"/>
                <w:szCs w:val="20"/>
              </w:rPr>
              <w:t>)</w:t>
            </w:r>
            <w:r w:rsidRPr="00C70209">
              <w:rPr>
                <w:bCs w:val="0"/>
                <w:szCs w:val="20"/>
                <w:vertAlign w:val="superscript"/>
              </w:rPr>
              <w:t>c</w:t>
            </w:r>
            <w:r w:rsidR="000D2EF5" w:rsidRPr="00C70209">
              <w:rPr>
                <w:bCs w:val="0"/>
                <w:szCs w:val="20"/>
                <w:vertAlign w:val="superscript"/>
              </w:rPr>
              <w:t xml:space="preserve"> </w:t>
            </w:r>
            <w:r w:rsidR="007D5075" w:rsidRPr="00C70209">
              <w:rPr>
                <w:bCs w:val="0"/>
                <w:szCs w:val="20"/>
              </w:rPr>
              <w:fldChar w:fldCharType="begin">
                <w:fldData xml:space="preserve">PEVuZE5vdGU+PENpdGU+PEF1dGhvcj5XYW4tSHVlbjwvQXV0aG9yPjxZZWFyPjIwMTE8L1llYXI+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</w:fldData>
              </w:fldChar>
            </w:r>
            <w:r w:rsidR="003F7DCB" w:rsidRPr="00C70209">
              <w:rPr>
                <w:bCs w:val="0"/>
                <w:szCs w:val="20"/>
              </w:rPr>
              <w:instrText xml:space="preserve"> ADDIN EN.CITE </w:instrText>
            </w:r>
            <w:r w:rsidR="003F7DCB" w:rsidRPr="00C70209">
              <w:rPr>
                <w:bCs w:val="0"/>
                <w:szCs w:val="20"/>
              </w:rPr>
              <w:fldChar w:fldCharType="begin">
                <w:fldData xml:space="preserve">PEVuZE5vdGU+PENpdGU+PEF1dGhvcj5XYW4tSHVlbjwvQXV0aG9yPjxZZWFyPjIwMTE8L1llYXI+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</w:fldData>
              </w:fldChar>
            </w:r>
            <w:r w:rsidR="003F7DCB" w:rsidRPr="00C70209">
              <w:rPr>
                <w:bCs w:val="0"/>
                <w:szCs w:val="20"/>
              </w:rPr>
              <w:instrText xml:space="preserve"> ADDIN EN.CITE.DATA </w:instrText>
            </w:r>
            <w:r w:rsidR="003F7DCB" w:rsidRPr="00C70209">
              <w:rPr>
                <w:bCs w:val="0"/>
                <w:szCs w:val="20"/>
              </w:rPr>
            </w:r>
            <w:r w:rsidR="003F7DCB" w:rsidRPr="00C70209">
              <w:rPr>
                <w:bCs w:val="0"/>
                <w:szCs w:val="20"/>
              </w:rPr>
              <w:fldChar w:fldCharType="end"/>
            </w:r>
            <w:r w:rsidR="007D5075" w:rsidRPr="00C70209">
              <w:rPr>
                <w:bCs w:val="0"/>
                <w:szCs w:val="20"/>
              </w:rPr>
            </w:r>
            <w:r w:rsidR="007D5075" w:rsidRPr="00C70209">
              <w:rPr>
                <w:bCs w:val="0"/>
                <w:szCs w:val="20"/>
              </w:rPr>
              <w:fldChar w:fldCharType="separate"/>
            </w:r>
            <w:r w:rsidR="003F7DCB" w:rsidRPr="00C70209">
              <w:rPr>
                <w:bCs w:val="0"/>
                <w:szCs w:val="20"/>
                <w:vertAlign w:val="superscript"/>
              </w:rPr>
              <w:t>44</w:t>
            </w:r>
            <w:r w:rsidR="007D5075" w:rsidRPr="00C70209">
              <w:rPr>
                <w:bCs w:val="0"/>
                <w:szCs w:val="20"/>
              </w:rPr>
              <w:fldChar w:fldCharType="end"/>
            </w:r>
          </w:p>
        </w:tc>
        <w:tc>
          <w:tcPr>
            <w:tcW w:w="1315" w:type="pct"/>
            <w:tcBorders>
              <w:top w:val="single" w:sz="4" w:space="0" w:color="auto"/>
              <w:left w:val="nil"/>
              <w:bottom w:val="single" w:sz="4" w:space="0" w:color="auto"/>
              <w:right w:val="single" w:sz="4" w:space="0" w:color="auto"/>
            </w:tcBorders>
          </w:tcPr>
          <w:p w14:paraId="2386288B" w14:textId="4646E44A" w:rsidR="0067208B" w:rsidRPr="00C70209" w:rsidRDefault="0067208B" w:rsidP="004625FE">
            <w:pPr>
              <w:pStyle w:val="Tabletext"/>
            </w:pPr>
            <w:r w:rsidRPr="00C70209">
              <w:t xml:space="preserve">(1) </w:t>
            </w:r>
            <w:r w:rsidR="00FB7912" w:rsidRPr="00C70209">
              <w:t>Case–control</w:t>
            </w:r>
          </w:p>
          <w:p w14:paraId="6CCE15F7" w14:textId="77777777" w:rsidR="0067208B" w:rsidRPr="00C70209" w:rsidRDefault="0067208B" w:rsidP="004625FE">
            <w:pPr>
              <w:pStyle w:val="Tabletext"/>
              <w:rPr>
                <w:i/>
              </w:rPr>
            </w:pPr>
            <w:r w:rsidRPr="00C70209">
              <w:rPr>
                <w:i/>
              </w:rPr>
              <w:t>6/10</w:t>
            </w:r>
          </w:p>
          <w:p w14:paraId="392D8AC9" w14:textId="77777777" w:rsidR="0067208B" w:rsidRPr="00C70209" w:rsidRDefault="0067208B" w:rsidP="004625FE">
            <w:pPr>
              <w:pStyle w:val="Tabletext"/>
            </w:pPr>
            <w:r w:rsidRPr="00C70209">
              <w:t>(2) Not included</w:t>
            </w:r>
          </w:p>
        </w:tc>
        <w:tc>
          <w:tcPr>
            <w:tcW w:w="1423" w:type="pct"/>
            <w:tcBorders>
              <w:top w:val="single" w:sz="4" w:space="0" w:color="auto"/>
              <w:left w:val="nil"/>
              <w:bottom w:val="single" w:sz="4" w:space="0" w:color="auto"/>
              <w:right w:val="single" w:sz="4" w:space="0" w:color="auto"/>
            </w:tcBorders>
          </w:tcPr>
          <w:p w14:paraId="233203C8" w14:textId="5211262F" w:rsidR="0067208B" w:rsidRPr="00C70209" w:rsidRDefault="0067208B" w:rsidP="003D1D90">
            <w:pPr>
              <w:pStyle w:val="Tabletext"/>
            </w:pPr>
            <w:r w:rsidRPr="00C70209">
              <w:t>Preterm (</w:t>
            </w:r>
            <w:r w:rsidR="00FB7912" w:rsidRPr="00C70209">
              <w:t>&lt;</w:t>
            </w:r>
            <w:r w:rsidRPr="00C70209">
              <w:t>32 weeks gestational age) infants with ELBW (</w:t>
            </w:r>
            <w:r w:rsidR="00FB7912" w:rsidRPr="00C70209">
              <w:t>&lt;</w:t>
            </w:r>
            <w:r w:rsidRPr="00C70209">
              <w:t>1000 g)</w:t>
            </w:r>
          </w:p>
          <w:p w14:paraId="50C7E36D" w14:textId="77777777" w:rsidR="0067208B" w:rsidRPr="00C70209" w:rsidRDefault="0067208B" w:rsidP="003D1D90">
            <w:pPr>
              <w:pStyle w:val="Tabletext"/>
            </w:pPr>
            <w:r w:rsidRPr="00C70209">
              <w:t>N=49</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1F6CA949" w14:textId="04690A9F" w:rsidR="0067208B" w:rsidRPr="00C70209" w:rsidRDefault="0067208B" w:rsidP="0067208B">
            <w:pPr>
              <w:pStyle w:val="Tabletext"/>
            </w:pPr>
            <w:r w:rsidRPr="00C70209">
              <w:t xml:space="preserve">Cases (n=17): TANEC </w:t>
            </w:r>
            <w:r w:rsidR="00FB7912" w:rsidRPr="00C70209">
              <w:t>≥</w:t>
            </w:r>
            <w:r w:rsidRPr="00C70209">
              <w:t>stage 2</w:t>
            </w:r>
          </w:p>
          <w:p w14:paraId="26A72372" w14:textId="77777777" w:rsidR="0067208B" w:rsidRPr="00C70209" w:rsidRDefault="0067208B" w:rsidP="0067208B">
            <w:pPr>
              <w:pStyle w:val="Tabletext"/>
            </w:pPr>
            <w:r w:rsidRPr="00C70209">
              <w:t xml:space="preserve">Control (n=32): NEC not associated with transfusion </w:t>
            </w:r>
          </w:p>
        </w:tc>
      </w:tr>
      <w:tr w:rsidR="005248BA" w:rsidRPr="00C70209" w14:paraId="76720785" w14:textId="77777777" w:rsidTr="00481ADA">
        <w:trPr>
          <w:cantSplit/>
        </w:trPr>
        <w:tc>
          <w:tcPr>
            <w:tcW w:w="839" w:type="pct"/>
            <w:tcBorders>
              <w:top w:val="single" w:sz="4" w:space="0" w:color="auto"/>
              <w:left w:val="single" w:sz="4" w:space="0" w:color="auto"/>
              <w:bottom w:val="single" w:sz="4" w:space="0" w:color="auto"/>
              <w:right w:val="single" w:sz="4" w:space="0" w:color="auto"/>
            </w:tcBorders>
            <w:shd w:val="clear" w:color="auto" w:fill="auto"/>
          </w:tcPr>
          <w:p w14:paraId="40F7E37E" w14:textId="72A67A12" w:rsidR="0067208B" w:rsidRPr="00C70209" w:rsidRDefault="0067208B" w:rsidP="003F7DCB">
            <w:pPr>
              <w:pStyle w:val="Tabletext"/>
              <w:rPr>
                <w:szCs w:val="20"/>
              </w:rPr>
            </w:pPr>
            <w:r w:rsidRPr="00C70209">
              <w:rPr>
                <w:szCs w:val="20"/>
              </w:rPr>
              <w:t xml:space="preserve">Valieva </w:t>
            </w:r>
            <w:r w:rsidR="000A6306">
              <w:rPr>
                <w:szCs w:val="20"/>
              </w:rPr>
              <w:t>(</w:t>
            </w:r>
            <w:r w:rsidRPr="00C70209">
              <w:rPr>
                <w:szCs w:val="20"/>
              </w:rPr>
              <w:t>2009</w:t>
            </w:r>
            <w:r w:rsidR="000A6306">
              <w:rPr>
                <w:szCs w:val="20"/>
              </w:rPr>
              <w:t>)</w:t>
            </w:r>
            <w:r w:rsidRPr="00C70209">
              <w:rPr>
                <w:szCs w:val="20"/>
                <w:vertAlign w:val="superscript"/>
              </w:rPr>
              <w:t>a</w:t>
            </w:r>
            <w:r w:rsidR="000D2EF5" w:rsidRPr="00C70209">
              <w:rPr>
                <w:szCs w:val="20"/>
                <w:vertAlign w:val="superscript"/>
              </w:rPr>
              <w:t xml:space="preserve"> </w:t>
            </w:r>
            <w:r w:rsidR="00E1112B" w:rsidRPr="00C70209">
              <w:rPr>
                <w:szCs w:val="20"/>
              </w:rPr>
              <w:fldChar w:fldCharType="begin">
                <w:fldData xml:space="preserve">PEVuZE5vdGU+PENpdGU+PEF1dGhvcj5WYWxpZXZhPC9BdXRob3I+PFllYXI+MjAwOTwvWWVhcj48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==
</w:fldData>
              </w:fldChar>
            </w:r>
            <w:r w:rsidR="003F7DCB" w:rsidRPr="00C70209">
              <w:rPr>
                <w:szCs w:val="20"/>
              </w:rPr>
              <w:instrText xml:space="preserve"> ADDIN EN.CITE </w:instrText>
            </w:r>
            <w:r w:rsidR="003F7DCB" w:rsidRPr="00C70209">
              <w:rPr>
                <w:szCs w:val="20"/>
              </w:rPr>
              <w:fldChar w:fldCharType="begin">
                <w:fldData xml:space="preserve">PEVuZE5vdGU+PENpdGU+PEF1dGhvcj5WYWxpZXZhPC9BdXRob3I+PFllYXI+MjAwOTwvWWVhcj48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==
</w:fldData>
              </w:fldChar>
            </w:r>
            <w:r w:rsidR="003F7DCB" w:rsidRPr="00C70209">
              <w:rPr>
                <w:szCs w:val="20"/>
              </w:rPr>
              <w:instrText xml:space="preserve"> ADDIN EN.CITE.DATA </w:instrText>
            </w:r>
            <w:r w:rsidR="003F7DCB" w:rsidRPr="00C70209">
              <w:rPr>
                <w:szCs w:val="20"/>
              </w:rPr>
            </w:r>
            <w:r w:rsidR="003F7DCB" w:rsidRPr="00C70209">
              <w:rPr>
                <w:szCs w:val="20"/>
              </w:rPr>
              <w:fldChar w:fldCharType="end"/>
            </w:r>
            <w:r w:rsidR="00E1112B" w:rsidRPr="00C70209">
              <w:rPr>
                <w:szCs w:val="20"/>
              </w:rPr>
            </w:r>
            <w:r w:rsidR="00E1112B" w:rsidRPr="00C70209">
              <w:rPr>
                <w:szCs w:val="20"/>
              </w:rPr>
              <w:fldChar w:fldCharType="separate"/>
            </w:r>
            <w:r w:rsidR="003F7DCB" w:rsidRPr="00C70209">
              <w:rPr>
                <w:szCs w:val="20"/>
                <w:vertAlign w:val="superscript"/>
              </w:rPr>
              <w:t>45</w:t>
            </w:r>
            <w:r w:rsidR="00E1112B" w:rsidRPr="00C70209">
              <w:rPr>
                <w:szCs w:val="20"/>
              </w:rPr>
              <w:fldChar w:fldCharType="end"/>
            </w:r>
          </w:p>
        </w:tc>
        <w:tc>
          <w:tcPr>
            <w:tcW w:w="1315" w:type="pct"/>
            <w:tcBorders>
              <w:top w:val="single" w:sz="4" w:space="0" w:color="auto"/>
              <w:left w:val="nil"/>
              <w:bottom w:val="single" w:sz="4" w:space="0" w:color="auto"/>
              <w:right w:val="single" w:sz="4" w:space="0" w:color="auto"/>
            </w:tcBorders>
          </w:tcPr>
          <w:p w14:paraId="00DF3850" w14:textId="77777777" w:rsidR="0067208B" w:rsidRPr="00C70209" w:rsidRDefault="0067208B" w:rsidP="004625FE">
            <w:pPr>
              <w:pStyle w:val="Tabletext"/>
            </w:pPr>
            <w:r w:rsidRPr="00C70209">
              <w:t>(1) Not included</w:t>
            </w:r>
          </w:p>
          <w:p w14:paraId="0E7FF8E2" w14:textId="77777777" w:rsidR="0067208B" w:rsidRPr="00C70209" w:rsidRDefault="0067208B" w:rsidP="004625FE">
            <w:pPr>
              <w:pStyle w:val="Tabletext"/>
            </w:pPr>
            <w:r w:rsidRPr="00C70209">
              <w:t>(2) Retrospective cohort</w:t>
            </w:r>
          </w:p>
          <w:p w14:paraId="5E7BA2D5" w14:textId="77777777" w:rsidR="0067208B" w:rsidRPr="00C70209" w:rsidRDefault="0067208B" w:rsidP="004625FE">
            <w:pPr>
              <w:pStyle w:val="Tabletext"/>
              <w:rPr>
                <w:i/>
              </w:rPr>
            </w:pPr>
            <w:r w:rsidRPr="00C70209">
              <w:rPr>
                <w:i/>
              </w:rPr>
              <w:t>High risk of bias in 3 out of 8 measures</w:t>
            </w:r>
          </w:p>
        </w:tc>
        <w:tc>
          <w:tcPr>
            <w:tcW w:w="1423" w:type="pct"/>
            <w:tcBorders>
              <w:top w:val="single" w:sz="4" w:space="0" w:color="auto"/>
              <w:left w:val="nil"/>
              <w:bottom w:val="single" w:sz="4" w:space="0" w:color="auto"/>
              <w:right w:val="single" w:sz="4" w:space="0" w:color="auto"/>
            </w:tcBorders>
          </w:tcPr>
          <w:p w14:paraId="4822BB94" w14:textId="77777777" w:rsidR="0067208B" w:rsidRPr="00C70209" w:rsidRDefault="0067208B" w:rsidP="003D1D90">
            <w:pPr>
              <w:pStyle w:val="Tabletext"/>
            </w:pPr>
            <w:r w:rsidRPr="00C70209">
              <w:t>NR</w:t>
            </w:r>
          </w:p>
        </w:tc>
        <w:tc>
          <w:tcPr>
            <w:tcW w:w="1423" w:type="pct"/>
            <w:tcBorders>
              <w:top w:val="single" w:sz="4" w:space="0" w:color="auto"/>
              <w:left w:val="single" w:sz="4" w:space="0" w:color="auto"/>
              <w:bottom w:val="single" w:sz="4" w:space="0" w:color="auto"/>
              <w:right w:val="single" w:sz="4" w:space="0" w:color="auto"/>
            </w:tcBorders>
            <w:shd w:val="clear" w:color="auto" w:fill="auto"/>
          </w:tcPr>
          <w:p w14:paraId="7782F806" w14:textId="77777777" w:rsidR="0067208B" w:rsidRPr="00C70209" w:rsidRDefault="0067208B" w:rsidP="004625FE">
            <w:pPr>
              <w:pStyle w:val="Tabletext"/>
            </w:pPr>
          </w:p>
        </w:tc>
      </w:tr>
    </w:tbl>
    <w:p w14:paraId="0F977793" w14:textId="14081E80" w:rsidR="00E75F60" w:rsidRPr="00C70209" w:rsidRDefault="00E75F60" w:rsidP="0067208B">
      <w:pPr>
        <w:pStyle w:val="TableFigNotes0"/>
      </w:pPr>
      <w:r w:rsidRPr="00C70209">
        <w:t xml:space="preserve">ELBW, extremely low birth weight; NR, not reported; NEC, necrotising enterocolitis; </w:t>
      </w:r>
      <w:r w:rsidR="00366124" w:rsidRPr="00C70209">
        <w:t>NICU, neonatal intensive care unit;</w:t>
      </w:r>
      <w:r w:rsidRPr="00C70209">
        <w:t xml:space="preserve"> TANEC, transfusion</w:t>
      </w:r>
      <w:r w:rsidR="003837B1" w:rsidRPr="00C70209">
        <w:t>-</w:t>
      </w:r>
      <w:r w:rsidRPr="00C70209">
        <w:t>associated necrotising enterocolitis; VLBW, very low birth weight</w:t>
      </w:r>
    </w:p>
    <w:p w14:paraId="40D2F86D" w14:textId="4CC9159B" w:rsidR="003823C3" w:rsidRPr="00C70209" w:rsidRDefault="0067208B" w:rsidP="0067208B">
      <w:pPr>
        <w:pStyle w:val="TableFigNotes0"/>
        <w:rPr>
          <w:lang w:eastAsia="en-GB"/>
        </w:rPr>
      </w:pPr>
      <w:r w:rsidRPr="00C70209">
        <w:rPr>
          <w:b/>
        </w:rPr>
        <w:t>a</w:t>
      </w:r>
      <w:r w:rsidRPr="00C70209">
        <w:rPr>
          <w:b/>
          <w:lang w:eastAsia="en-GB"/>
        </w:rPr>
        <w:t xml:space="preserve">. </w:t>
      </w:r>
      <w:r w:rsidR="003823C3" w:rsidRPr="00C70209">
        <w:rPr>
          <w:lang w:eastAsia="en-GB"/>
        </w:rPr>
        <w:t xml:space="preserve">Study not included. </w:t>
      </w:r>
      <w:r w:rsidR="0092173F" w:rsidRPr="00C70209">
        <w:rPr>
          <w:lang w:eastAsia="en-GB"/>
        </w:rPr>
        <w:t xml:space="preserve">Data not sufficiently reported to </w:t>
      </w:r>
      <w:r w:rsidR="00E06038" w:rsidRPr="00C70209">
        <w:rPr>
          <w:lang w:eastAsia="en-GB"/>
        </w:rPr>
        <w:t>compare</w:t>
      </w:r>
      <w:r w:rsidR="0092173F" w:rsidRPr="00C70209">
        <w:rPr>
          <w:lang w:eastAsia="en-GB"/>
        </w:rPr>
        <w:t xml:space="preserve"> infan</w:t>
      </w:r>
      <w:r w:rsidR="00E06038" w:rsidRPr="00C70209">
        <w:rPr>
          <w:lang w:eastAsia="en-GB"/>
        </w:rPr>
        <w:t xml:space="preserve">ts that received a transfusion </w:t>
      </w:r>
      <w:r w:rsidR="0092173F" w:rsidRPr="00C70209">
        <w:rPr>
          <w:lang w:eastAsia="en-GB"/>
        </w:rPr>
        <w:t>with those who did not.</w:t>
      </w:r>
    </w:p>
    <w:p w14:paraId="78914603" w14:textId="7289790A" w:rsidR="0067208B" w:rsidRPr="00C70209" w:rsidRDefault="0067208B" w:rsidP="0067208B">
      <w:pPr>
        <w:pStyle w:val="TableFigNotes0"/>
        <w:rPr>
          <w:lang w:eastAsia="en-GB"/>
        </w:rPr>
      </w:pPr>
      <w:r w:rsidRPr="00C70209">
        <w:rPr>
          <w:b/>
          <w:lang w:eastAsia="en-GB"/>
        </w:rPr>
        <w:t xml:space="preserve">b. </w:t>
      </w:r>
      <w:r w:rsidRPr="00C70209">
        <w:rPr>
          <w:lang w:eastAsia="en-GB"/>
        </w:rPr>
        <w:t>Study does not meet our inclusion criteria. Level III</w:t>
      </w:r>
      <w:r w:rsidR="00E64EC2" w:rsidRPr="00C70209">
        <w:rPr>
          <w:lang w:eastAsia="en-GB"/>
        </w:rPr>
        <w:t>–3</w:t>
      </w:r>
      <w:r w:rsidRPr="00C70209">
        <w:rPr>
          <w:lang w:eastAsia="en-GB"/>
        </w:rPr>
        <w:t>.</w:t>
      </w:r>
    </w:p>
    <w:p w14:paraId="7837C7D0" w14:textId="77777777" w:rsidR="0067208B" w:rsidRPr="00C70209" w:rsidRDefault="0067208B" w:rsidP="0067208B">
      <w:pPr>
        <w:pStyle w:val="TableFigNotes0"/>
        <w:rPr>
          <w:lang w:eastAsia="en-GB"/>
        </w:rPr>
      </w:pPr>
      <w:r w:rsidRPr="00C70209">
        <w:rPr>
          <w:b/>
          <w:lang w:eastAsia="en-GB"/>
        </w:rPr>
        <w:t>c.</w:t>
      </w:r>
      <w:r w:rsidRPr="00C70209">
        <w:rPr>
          <w:lang w:eastAsia="en-GB"/>
        </w:rPr>
        <w:t xml:space="preserve"> Study does not meet our inclusion criteria. Conference abstract.</w:t>
      </w:r>
    </w:p>
    <w:p w14:paraId="0EF977F8" w14:textId="563F9E44" w:rsidR="003823C3" w:rsidRPr="00C70209" w:rsidRDefault="0067208B" w:rsidP="003823C3">
      <w:pPr>
        <w:pStyle w:val="TableFigNotes0"/>
        <w:rPr>
          <w:lang w:eastAsia="en-GB"/>
        </w:rPr>
      </w:pPr>
      <w:r w:rsidRPr="00C70209">
        <w:rPr>
          <w:b/>
          <w:lang w:eastAsia="en-GB"/>
        </w:rPr>
        <w:t xml:space="preserve">d. </w:t>
      </w:r>
      <w:r w:rsidRPr="00C70209">
        <w:rPr>
          <w:lang w:eastAsia="en-GB"/>
        </w:rPr>
        <w:t>Study not included. Total cohort numbers not provided.</w:t>
      </w:r>
      <w:r w:rsidR="003823C3" w:rsidRPr="00C70209">
        <w:rPr>
          <w:lang w:eastAsia="en-GB"/>
        </w:rPr>
        <w:t xml:space="preserve"> Sample size </w:t>
      </w:r>
      <w:r w:rsidR="00FB7912" w:rsidRPr="00C70209">
        <w:rPr>
          <w:lang w:eastAsia="en-GB"/>
        </w:rPr>
        <w:t>&lt;</w:t>
      </w:r>
      <w:r w:rsidR="003823C3" w:rsidRPr="00C70209">
        <w:rPr>
          <w:lang w:eastAsia="en-GB"/>
        </w:rPr>
        <w:t>100.</w:t>
      </w:r>
    </w:p>
    <w:p w14:paraId="137C0CE2" w14:textId="77777777" w:rsidR="0067208B" w:rsidRPr="00C70209" w:rsidRDefault="0067208B" w:rsidP="0067208B">
      <w:pPr>
        <w:pStyle w:val="TableFigNotes0"/>
        <w:rPr>
          <w:lang w:eastAsia="en-GB"/>
        </w:rPr>
      </w:pPr>
      <w:r w:rsidRPr="00C70209">
        <w:rPr>
          <w:b/>
          <w:lang w:eastAsia="en-GB"/>
        </w:rPr>
        <w:t>e.</w:t>
      </w:r>
      <w:r w:rsidRPr="00C70209">
        <w:rPr>
          <w:lang w:eastAsia="en-GB"/>
        </w:rPr>
        <w:t xml:space="preserve"> Study does not meet our inclusion criteria. Published prior to 1995.</w:t>
      </w:r>
    </w:p>
    <w:p w14:paraId="1906FEE3" w14:textId="77777777" w:rsidR="00E1671D" w:rsidRPr="00C70209" w:rsidRDefault="00E1671D" w:rsidP="00E1671D">
      <w:pPr>
        <w:spacing w:after="200" w:line="276" w:lineRule="auto"/>
        <w:ind w:left="0"/>
        <w:rPr>
          <w:rFonts w:ascii="Arial" w:hAnsi="Arial" w:cs="Arial"/>
          <w:b/>
          <w:bCs/>
          <w:sz w:val="20"/>
          <w:szCs w:val="28"/>
          <w:lang w:eastAsia="en-GB"/>
        </w:rPr>
      </w:pPr>
      <w:r w:rsidRPr="00C70209">
        <w:br w:type="page"/>
      </w:r>
    </w:p>
    <w:p w14:paraId="3C6D1A90" w14:textId="77777777" w:rsidR="00E1671D" w:rsidRPr="00C70209" w:rsidRDefault="00E1671D" w:rsidP="005B2300">
      <w:pPr>
        <w:pStyle w:val="Heading5"/>
        <w:rPr>
          <w:lang w:val="en-AU"/>
        </w:rPr>
      </w:pPr>
      <w:r w:rsidRPr="00C70209">
        <w:rPr>
          <w:lang w:val="en-AU"/>
        </w:rPr>
        <w:t>Results</w:t>
      </w:r>
    </w:p>
    <w:p w14:paraId="40A0E6D2" w14:textId="77777777" w:rsidR="00E1671D" w:rsidRPr="00C70209" w:rsidRDefault="00E1671D" w:rsidP="005B2300">
      <w:pPr>
        <w:pStyle w:val="Heading6"/>
      </w:pPr>
      <w:r w:rsidRPr="00C70209">
        <w:t>Mortality</w:t>
      </w:r>
    </w:p>
    <w:p w14:paraId="69A31CE1" w14:textId="0D7D76C5" w:rsidR="00886BBF" w:rsidRPr="00C70209" w:rsidRDefault="00E63155" w:rsidP="00E63155">
      <w:pPr>
        <w:pStyle w:val="BodyText"/>
      </w:pPr>
      <w:r w:rsidRPr="00C70209">
        <w:rPr>
          <w:lang w:eastAsia="en-GB"/>
        </w:rPr>
        <w:t xml:space="preserve">Two </w:t>
      </w:r>
      <w:r w:rsidR="00E1671D" w:rsidRPr="00C70209">
        <w:rPr>
          <w:lang w:eastAsia="en-GB"/>
        </w:rPr>
        <w:t>Level III</w:t>
      </w:r>
      <w:r w:rsidR="00E64EC2" w:rsidRPr="00C70209">
        <w:rPr>
          <w:lang w:eastAsia="en-GB"/>
        </w:rPr>
        <w:t>–2</w:t>
      </w:r>
      <w:r w:rsidR="00E1671D" w:rsidRPr="00C70209">
        <w:rPr>
          <w:lang w:eastAsia="en-GB"/>
        </w:rPr>
        <w:t xml:space="preserve"> stud</w:t>
      </w:r>
      <w:r w:rsidRPr="00C70209">
        <w:rPr>
          <w:lang w:eastAsia="en-GB"/>
        </w:rPr>
        <w:t>ies</w:t>
      </w:r>
      <w:r w:rsidR="00E1671D" w:rsidRPr="00C70209">
        <w:rPr>
          <w:lang w:eastAsia="en-GB"/>
        </w:rPr>
        <w:t xml:space="preserve"> </w:t>
      </w:r>
      <w:r w:rsidR="004625FE" w:rsidRPr="00C70209">
        <w:rPr>
          <w:lang w:eastAsia="en-GB"/>
        </w:rPr>
        <w:t>(dos Santos 2011</w:t>
      </w:r>
      <w:r w:rsidRPr="00C70209">
        <w:rPr>
          <w:lang w:eastAsia="en-GB"/>
        </w:rPr>
        <w:t>, Navaei 2010</w:t>
      </w:r>
      <w:r w:rsidR="004625FE" w:rsidRPr="00C70209">
        <w:rPr>
          <w:lang w:eastAsia="en-GB"/>
        </w:rPr>
        <w:t xml:space="preserve">) </w:t>
      </w:r>
      <w:r w:rsidR="000A23DB" w:rsidRPr="00C70209">
        <w:rPr>
          <w:lang w:eastAsia="en-GB"/>
        </w:rPr>
        <w:t>of fair</w:t>
      </w:r>
      <w:r w:rsidR="0023776E" w:rsidRPr="00C70209">
        <w:rPr>
          <w:lang w:eastAsia="en-GB"/>
        </w:rPr>
        <w:t>-</w:t>
      </w:r>
      <w:r w:rsidR="000A23DB" w:rsidRPr="00C70209">
        <w:rPr>
          <w:lang w:eastAsia="en-GB"/>
        </w:rPr>
        <w:t xml:space="preserve">quality </w:t>
      </w:r>
      <w:r w:rsidRPr="00C70209">
        <w:rPr>
          <w:lang w:eastAsia="en-GB"/>
        </w:rPr>
        <w:t xml:space="preserve">were </w:t>
      </w:r>
      <w:r w:rsidR="00E77D25" w:rsidRPr="00C70209">
        <w:rPr>
          <w:lang w:eastAsia="en-GB"/>
        </w:rPr>
        <w:t xml:space="preserve">identified that </w:t>
      </w:r>
      <w:r w:rsidR="000A23DB" w:rsidRPr="00C70209">
        <w:rPr>
          <w:lang w:eastAsia="en-GB"/>
        </w:rPr>
        <w:t xml:space="preserve">assessed the </w:t>
      </w:r>
      <w:r w:rsidR="004625FE" w:rsidRPr="00C70209">
        <w:rPr>
          <w:lang w:eastAsia="en-GB"/>
        </w:rPr>
        <w:t>association between RBC transfusion and</w:t>
      </w:r>
      <w:r w:rsidR="000A23DB" w:rsidRPr="00C70209">
        <w:rPr>
          <w:lang w:eastAsia="en-GB"/>
        </w:rPr>
        <w:t xml:space="preserve"> </w:t>
      </w:r>
      <w:r w:rsidR="00E1671D" w:rsidRPr="00C70209">
        <w:rPr>
          <w:lang w:eastAsia="en-GB"/>
        </w:rPr>
        <w:t>mortality</w:t>
      </w:r>
      <w:r w:rsidR="00E77D25" w:rsidRPr="00C70209">
        <w:rPr>
          <w:lang w:eastAsia="en-GB"/>
        </w:rPr>
        <w:t xml:space="preserve"> </w:t>
      </w:r>
      <w:r w:rsidR="000A23DB" w:rsidRPr="00C70209">
        <w:rPr>
          <w:lang w:eastAsia="en-GB"/>
        </w:rPr>
        <w:t>among</w:t>
      </w:r>
      <w:r w:rsidR="00E77D25" w:rsidRPr="00C70209">
        <w:rPr>
          <w:lang w:eastAsia="en-GB"/>
        </w:rPr>
        <w:t xml:space="preserve"> preterm infants</w:t>
      </w:r>
      <w:r w:rsidR="004625FE" w:rsidRPr="00C70209">
        <w:rPr>
          <w:lang w:eastAsia="en-GB"/>
        </w:rPr>
        <w:t xml:space="preserve"> with VLBW</w:t>
      </w:r>
      <w:r w:rsidR="00EF6F4F" w:rsidRPr="00C70209">
        <w:rPr>
          <w:rStyle w:val="FootnoteReference"/>
          <w:lang w:eastAsia="en-GB"/>
        </w:rPr>
        <w:footnoteReference w:id="1"/>
      </w:r>
      <w:r w:rsidR="004625FE" w:rsidRPr="00C70209">
        <w:rPr>
          <w:lang w:eastAsia="en-GB"/>
        </w:rPr>
        <w:t>.</w:t>
      </w:r>
      <w:r w:rsidR="00E1671D" w:rsidRPr="00C70209">
        <w:rPr>
          <w:lang w:eastAsia="en-GB"/>
        </w:rPr>
        <w:t xml:space="preserve"> </w:t>
      </w:r>
      <w:r w:rsidR="004625FE" w:rsidRPr="00C70209">
        <w:t xml:space="preserve">A summary of the results from </w:t>
      </w:r>
      <w:r w:rsidRPr="00C70209">
        <w:t xml:space="preserve">these studies </w:t>
      </w:r>
      <w:r w:rsidR="004625FE" w:rsidRPr="00C70209">
        <w:t>is provided in</w:t>
      </w:r>
      <w:r w:rsidR="00886BBF" w:rsidRPr="00C70209">
        <w:t xml:space="preserve"> </w:t>
      </w:r>
      <w:r w:rsidR="00886BBF" w:rsidRPr="00C70209">
        <w:rPr>
          <w:b/>
        </w:rPr>
        <w:fldChar w:fldCharType="begin"/>
      </w:r>
      <w:r w:rsidR="00886BBF" w:rsidRPr="00C70209">
        <w:rPr>
          <w:b/>
        </w:rPr>
        <w:instrText xml:space="preserve"> REF _Ref420010828 \h  \* MERGEFORMAT </w:instrText>
      </w:r>
      <w:r w:rsidR="00886BBF" w:rsidRPr="00C70209">
        <w:rPr>
          <w:b/>
        </w:rPr>
      </w:r>
      <w:r w:rsidR="00886BBF" w:rsidRPr="00C70209">
        <w:rPr>
          <w:b/>
        </w:rPr>
        <w:fldChar w:fldCharType="separate"/>
      </w:r>
      <w:r w:rsidR="000F7A9B" w:rsidRPr="000F7A9B">
        <w:rPr>
          <w:b/>
        </w:rPr>
        <w:t>Table 3.1.3</w:t>
      </w:r>
      <w:r w:rsidR="00886BBF" w:rsidRPr="00C70209">
        <w:rPr>
          <w:b/>
        </w:rPr>
        <w:fldChar w:fldCharType="end"/>
      </w:r>
      <w:r w:rsidR="00886BBF" w:rsidRPr="00C70209">
        <w:rPr>
          <w:b/>
        </w:rPr>
        <w:t>.</w:t>
      </w:r>
    </w:p>
    <w:p w14:paraId="20843392" w14:textId="594EBCB7" w:rsidR="009161B8" w:rsidRPr="00C70209" w:rsidRDefault="00E1671D" w:rsidP="00E63155">
      <w:pPr>
        <w:pStyle w:val="BodyText"/>
      </w:pPr>
      <w:r w:rsidRPr="00C70209">
        <w:rPr>
          <w:lang w:eastAsia="en-GB"/>
        </w:rPr>
        <w:t xml:space="preserve">Dos Santos (2011) </w:t>
      </w:r>
      <w:r w:rsidR="00EF6F4F" w:rsidRPr="00C70209">
        <w:rPr>
          <w:lang w:eastAsia="en-GB"/>
        </w:rPr>
        <w:t xml:space="preserve">was a retrospective cohort study of 1077 preterm infants aged 23 to 37 weeks gestation. The authors </w:t>
      </w:r>
      <w:r w:rsidRPr="00C70209">
        <w:rPr>
          <w:lang w:eastAsia="en-GB"/>
        </w:rPr>
        <w:t xml:space="preserve">reported in-hospital mortality in 197 infants who received RBC transfusion (34.3%) </w:t>
      </w:r>
      <w:r w:rsidR="00E77D25" w:rsidRPr="00C70209">
        <w:rPr>
          <w:lang w:eastAsia="en-GB"/>
        </w:rPr>
        <w:t xml:space="preserve">compared with </w:t>
      </w:r>
      <w:r w:rsidR="00645E61" w:rsidRPr="00C70209">
        <w:rPr>
          <w:lang w:eastAsia="en-GB"/>
        </w:rPr>
        <w:t xml:space="preserve">102 infants who did not </w:t>
      </w:r>
      <w:r w:rsidR="003823C3" w:rsidRPr="00C70209">
        <w:rPr>
          <w:lang w:eastAsia="en-GB"/>
        </w:rPr>
        <w:t>receive a transfusion</w:t>
      </w:r>
      <w:r w:rsidR="00EF6F4F" w:rsidRPr="00C70209">
        <w:rPr>
          <w:lang w:eastAsia="en-GB"/>
        </w:rPr>
        <w:t xml:space="preserve"> (20.3%)</w:t>
      </w:r>
      <w:r w:rsidR="00DB15C9" w:rsidRPr="00C70209">
        <w:rPr>
          <w:lang w:eastAsia="en-GB"/>
        </w:rPr>
        <w:t xml:space="preserve">. Patients in the transfused group were sicker than those who were not transfused. The data were assessed using a multivariate Cox regression, which adjusted for </w:t>
      </w:r>
      <w:r w:rsidR="00DB15C9" w:rsidRPr="00C70209">
        <w:t xml:space="preserve">variables </w:t>
      </w:r>
      <w:r w:rsidR="009161B8" w:rsidRPr="00C70209">
        <w:t xml:space="preserve">independently associated with higher mortality rates in a univariate analyses. These variables </w:t>
      </w:r>
      <w:r w:rsidR="00DB15C9" w:rsidRPr="00C70209">
        <w:t>includ</w:t>
      </w:r>
      <w:r w:rsidR="009161B8" w:rsidRPr="00C70209">
        <w:t>ed</w:t>
      </w:r>
      <w:r w:rsidR="00DB15C9" w:rsidRPr="00C70209">
        <w:t xml:space="preserve"> gestational age, Apgar score, Score for Neonatal Acute Physiology–Perinatal Extension (SNAPPE II), </w:t>
      </w:r>
      <w:r w:rsidR="003823C3" w:rsidRPr="00C70209">
        <w:t xml:space="preserve">respiratory distress syndrome, </w:t>
      </w:r>
      <w:r w:rsidR="008056BE" w:rsidRPr="00C70209">
        <w:t>IVH</w:t>
      </w:r>
      <w:r w:rsidR="00DB15C9" w:rsidRPr="00C70209">
        <w:t>, necrotising enterocolitis</w:t>
      </w:r>
      <w:r w:rsidR="003823C3" w:rsidRPr="00C70209">
        <w:t xml:space="preserve">, </w:t>
      </w:r>
      <w:r w:rsidR="00DB15C9" w:rsidRPr="00C70209">
        <w:t xml:space="preserve">and </w:t>
      </w:r>
      <w:r w:rsidR="009161B8" w:rsidRPr="00C70209">
        <w:t xml:space="preserve">early- or late-onset </w:t>
      </w:r>
      <w:r w:rsidR="00DB15C9" w:rsidRPr="00C70209">
        <w:t>sepsis.</w:t>
      </w:r>
      <w:r w:rsidR="00DB15C9" w:rsidRPr="00C70209">
        <w:rPr>
          <w:lang w:eastAsia="en-GB"/>
        </w:rPr>
        <w:t xml:space="preserve"> </w:t>
      </w:r>
      <w:r w:rsidR="009161B8" w:rsidRPr="00C70209">
        <w:rPr>
          <w:lang w:eastAsia="en-GB"/>
        </w:rPr>
        <w:t>The authors</w:t>
      </w:r>
      <w:r w:rsidR="00FB7350" w:rsidRPr="00C70209">
        <w:rPr>
          <w:lang w:eastAsia="en-GB"/>
        </w:rPr>
        <w:t xml:space="preserve"> concluded that t</w:t>
      </w:r>
      <w:r w:rsidR="00FB7350" w:rsidRPr="00C70209">
        <w:t xml:space="preserve">he </w:t>
      </w:r>
      <w:r w:rsidR="009161B8" w:rsidRPr="00C70209">
        <w:t xml:space="preserve">relative </w:t>
      </w:r>
      <w:r w:rsidR="00FB7350" w:rsidRPr="00C70209">
        <w:t xml:space="preserve">risk of in-hospital mortality </w:t>
      </w:r>
      <w:r w:rsidR="009161B8" w:rsidRPr="00C70209">
        <w:t xml:space="preserve">remained </w:t>
      </w:r>
      <w:r w:rsidR="00FB7350" w:rsidRPr="00C70209">
        <w:t xml:space="preserve">significantly increased </w:t>
      </w:r>
      <w:r w:rsidR="009161B8" w:rsidRPr="00C70209">
        <w:t xml:space="preserve">among infants who received at least one </w:t>
      </w:r>
      <w:r w:rsidR="00FB7350" w:rsidRPr="00C70209">
        <w:t>RBC transfusion before the 28</w:t>
      </w:r>
      <w:r w:rsidR="00FB7350" w:rsidRPr="00C70209">
        <w:rPr>
          <w:vertAlign w:val="superscript"/>
        </w:rPr>
        <w:t>th</w:t>
      </w:r>
      <w:r w:rsidR="00FB7350" w:rsidRPr="00C70209">
        <w:t xml:space="preserve"> day of life (RR 1.49; </w:t>
      </w:r>
      <w:r w:rsidR="002B7759" w:rsidRPr="00C70209">
        <w:t>95% CI</w:t>
      </w:r>
      <w:r w:rsidR="00FB7350" w:rsidRPr="00C70209">
        <w:t xml:space="preserve"> 1.17, 1.78)</w:t>
      </w:r>
      <w:r w:rsidR="009161B8" w:rsidRPr="00C70209">
        <w:t xml:space="preserve"> compared with those who did not received a transfusion</w:t>
      </w:r>
      <w:r w:rsidR="00FB7350" w:rsidRPr="00C70209">
        <w:t>.</w:t>
      </w:r>
    </w:p>
    <w:p w14:paraId="16DA2379" w14:textId="77777777" w:rsidR="00886BBF" w:rsidRPr="00C70209" w:rsidRDefault="00114874" w:rsidP="00E63155">
      <w:pPr>
        <w:pStyle w:val="BodyText"/>
        <w:rPr>
          <w:lang w:eastAsia="en-GB"/>
        </w:rPr>
      </w:pPr>
      <w:r w:rsidRPr="00C70209">
        <w:t>The study by dos Santos (2011) also assessed mortality after 28 days of life in the 839 infants who survived beyond the neonatal period. After adjusting for potential confounders, the authors found that the relative risk of death remained significant among infants who received more than two RBC transfusions during their hospital stay compared with infants who received one or two RBC transfusions</w:t>
      </w:r>
      <w:r w:rsidR="00DF3F0E" w:rsidRPr="00C70209">
        <w:t xml:space="preserve"> (RR 1.89; 95% CI 1.19, 2.69)</w:t>
      </w:r>
      <w:r w:rsidR="00FB7350" w:rsidRPr="00C70209">
        <w:rPr>
          <w:lang w:eastAsia="en-GB"/>
        </w:rPr>
        <w:t>.</w:t>
      </w:r>
      <w:bookmarkStart w:id="223" w:name="_Ref406075226"/>
    </w:p>
    <w:p w14:paraId="377FC3F4" w14:textId="3CAA976A" w:rsidR="00E63155" w:rsidRPr="00C70209" w:rsidRDefault="00454D97" w:rsidP="00E63155">
      <w:pPr>
        <w:pStyle w:val="BodyText"/>
        <w:rPr>
          <w:lang w:eastAsia="en-GB"/>
        </w:rPr>
      </w:pPr>
      <w:r w:rsidRPr="00C70209">
        <w:rPr>
          <w:lang w:eastAsia="en-GB"/>
        </w:rPr>
        <w:t>Whil</w:t>
      </w:r>
      <w:r w:rsidR="000F779F" w:rsidRPr="00C70209">
        <w:rPr>
          <w:lang w:eastAsia="en-GB"/>
        </w:rPr>
        <w:t>e</w:t>
      </w:r>
      <w:r w:rsidRPr="00C70209">
        <w:rPr>
          <w:lang w:eastAsia="en-GB"/>
        </w:rPr>
        <w:t xml:space="preserve"> an association between RBC transfusion and hospital mortality rates was evident, causality has not been established. Several others factors assessed by dos Santos (2011) also remained significantly associated with mortality.</w:t>
      </w:r>
    </w:p>
    <w:p w14:paraId="2DFB8892" w14:textId="3A26D72C" w:rsidR="00E63155" w:rsidRPr="00C70209" w:rsidRDefault="00E63155" w:rsidP="00E63155">
      <w:pPr>
        <w:pStyle w:val="BodyText"/>
        <w:rPr>
          <w:lang w:eastAsia="en-GB"/>
        </w:rPr>
      </w:pPr>
      <w:r w:rsidRPr="00C70209">
        <w:rPr>
          <w:lang w:eastAsia="en-GB"/>
        </w:rPr>
        <w:t xml:space="preserve">Navaei </w:t>
      </w:r>
      <w:r w:rsidR="00092C02" w:rsidRPr="00C70209">
        <w:rPr>
          <w:lang w:eastAsia="en-GB"/>
        </w:rPr>
        <w:t>(</w:t>
      </w:r>
      <w:r w:rsidRPr="00C70209">
        <w:rPr>
          <w:lang w:eastAsia="en-GB"/>
        </w:rPr>
        <w:t>2010</w:t>
      </w:r>
      <w:r w:rsidR="00092C02" w:rsidRPr="00C70209">
        <w:rPr>
          <w:lang w:eastAsia="en-GB"/>
        </w:rPr>
        <w:t>)</w:t>
      </w:r>
      <w:r w:rsidRPr="00C70209">
        <w:rPr>
          <w:lang w:eastAsia="en-GB"/>
        </w:rPr>
        <w:t xml:space="preserve"> reported mortality among 194 preterm infants with VLBW admitted to two NICUs in Iran over a period of 15 months. The study reported that RBC transfusion were required in 43.3% of infants, with no significant difference observed among those who received a transfusion (63.1%) compared with those not transfused (65.5%) (comp</w:t>
      </w:r>
      <w:r w:rsidR="00F007E6" w:rsidRPr="00C70209">
        <w:rPr>
          <w:lang w:eastAsia="en-GB"/>
        </w:rPr>
        <w:t>l</w:t>
      </w:r>
      <w:r w:rsidRPr="00C70209">
        <w:rPr>
          <w:lang w:eastAsia="en-GB"/>
        </w:rPr>
        <w:t>ete data NR).</w:t>
      </w:r>
    </w:p>
    <w:p w14:paraId="0D982FA2" w14:textId="6C6D0224" w:rsidR="00EF6F4F" w:rsidRPr="00C70209" w:rsidRDefault="00E63155" w:rsidP="005B2300">
      <w:pPr>
        <w:pStyle w:val="BodyText"/>
        <w:rPr>
          <w:lang w:eastAsia="en-GB"/>
        </w:rPr>
      </w:pPr>
      <w:r w:rsidRPr="00C70209">
        <w:rPr>
          <w:lang w:eastAsia="en-GB"/>
        </w:rPr>
        <w:t xml:space="preserve">The study by </w:t>
      </w:r>
      <w:r w:rsidR="00EF6F4F" w:rsidRPr="00C70209">
        <w:rPr>
          <w:lang w:eastAsia="en-GB"/>
        </w:rPr>
        <w:t xml:space="preserve">Boo (1997) assessed risk factors associated with mortality in 868 VLBW infants admitted to NICUs in Malaysia. Subjects were enrolled during a 6 month period between January and June 1993. Using a stepwise logistic regression, the use of blood transfusion was found to be associated with a significant lower risk of mortality (OR 0.4; 95% CI 0.2, 0.7; </w:t>
      </w:r>
      <w:r w:rsidR="001A475D" w:rsidRPr="001A475D">
        <w:rPr>
          <w:i/>
          <w:lang w:eastAsia="en-GB"/>
        </w:rPr>
        <w:t>P = </w:t>
      </w:r>
      <w:r w:rsidR="00EF6F4F" w:rsidRPr="00C70209">
        <w:rPr>
          <w:lang w:eastAsia="en-GB"/>
        </w:rPr>
        <w:t xml:space="preserve">0.0021), however due to advances in neonatal care this data was </w:t>
      </w:r>
      <w:r w:rsidR="00F007E6" w:rsidRPr="00C70209">
        <w:rPr>
          <w:lang w:eastAsia="en-GB"/>
        </w:rPr>
        <w:t>judg</w:t>
      </w:r>
      <w:r w:rsidR="00EF6F4F" w:rsidRPr="00C70209">
        <w:rPr>
          <w:lang w:eastAsia="en-GB"/>
        </w:rPr>
        <w:t>ed to be of historical interest only.</w:t>
      </w:r>
    </w:p>
    <w:p w14:paraId="45FAC974" w14:textId="77777777" w:rsidR="00886BBF" w:rsidRPr="00C70209" w:rsidRDefault="00886BBF" w:rsidP="005B2300">
      <w:pPr>
        <w:pStyle w:val="BodyText"/>
        <w:rPr>
          <w:lang w:eastAsia="en-GB"/>
        </w:rPr>
      </w:pPr>
    </w:p>
    <w:p w14:paraId="32647B67" w14:textId="77777777" w:rsidR="00886BBF" w:rsidRPr="00C70209" w:rsidRDefault="00886BBF" w:rsidP="005B2300">
      <w:pPr>
        <w:pStyle w:val="BodyText"/>
        <w:rPr>
          <w:lang w:eastAsia="en-GB"/>
        </w:rPr>
        <w:sectPr w:rsidR="00886BBF" w:rsidRPr="00C70209" w:rsidSect="0082594B">
          <w:headerReference w:type="even" r:id="rId21"/>
          <w:headerReference w:type="default" r:id="rId22"/>
          <w:headerReference w:type="first" r:id="rId23"/>
          <w:footnotePr>
            <w:numFmt w:val="lowerLetter"/>
          </w:footnotePr>
          <w:pgSz w:w="11906" w:h="16838" w:code="9"/>
          <w:pgMar w:top="1440" w:right="1440" w:bottom="1440" w:left="1440" w:header="709" w:footer="709" w:gutter="0"/>
          <w:cols w:space="708"/>
          <w:docGrid w:linePitch="326"/>
        </w:sectPr>
      </w:pPr>
    </w:p>
    <w:p w14:paraId="11C7B497" w14:textId="2963AFE2" w:rsidR="00A27648" w:rsidRPr="00C70209" w:rsidRDefault="00E77D25" w:rsidP="005B2300">
      <w:pPr>
        <w:pStyle w:val="Caption"/>
      </w:pPr>
      <w:bookmarkStart w:id="224" w:name="_Ref420010828"/>
      <w:bookmarkStart w:id="225" w:name="_Toc42774705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w:t>
      </w:r>
      <w:r w:rsidR="00130F03" w:rsidRPr="00C70209">
        <w:fldChar w:fldCharType="end"/>
      </w:r>
      <w:bookmarkEnd w:id="223"/>
      <w:bookmarkEnd w:id="224"/>
      <w:r w:rsidRPr="00C70209">
        <w:tab/>
        <w:t xml:space="preserve">Preterm infants: </w:t>
      </w:r>
      <w:r w:rsidR="004625FE" w:rsidRPr="00C70209">
        <w:t xml:space="preserve">Results for </w:t>
      </w:r>
      <w:r w:rsidRPr="00C70209">
        <w:t>RBC transfusion versus no transfusion</w:t>
      </w:r>
      <w:r w:rsidR="004625FE" w:rsidRPr="00C70209">
        <w:t xml:space="preserve"> (or alternate dose)</w:t>
      </w:r>
      <w:r w:rsidRPr="00C70209">
        <w:t xml:space="preserve"> – </w:t>
      </w:r>
      <w:r w:rsidR="00926E69" w:rsidRPr="00C70209">
        <w:t>M</w:t>
      </w:r>
      <w:r w:rsidRPr="00C70209">
        <w:t>ortality</w:t>
      </w:r>
      <w:bookmarkEnd w:id="22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60"/>
        <w:gridCol w:w="1361"/>
        <w:gridCol w:w="1361"/>
        <w:gridCol w:w="1361"/>
        <w:gridCol w:w="1364"/>
        <w:gridCol w:w="1514"/>
        <w:gridCol w:w="1514"/>
        <w:gridCol w:w="1514"/>
        <w:gridCol w:w="1726"/>
      </w:tblGrid>
      <w:tr w:rsidR="00E77D25" w:rsidRPr="00C70209" w14:paraId="2C1313B0" w14:textId="77777777" w:rsidTr="00410153">
        <w:trPr>
          <w:tblHeader/>
        </w:trPr>
        <w:tc>
          <w:tcPr>
            <w:tcW w:w="388" w:type="pct"/>
            <w:vMerge w:val="restart"/>
            <w:tcBorders>
              <w:bottom w:val="single" w:sz="4" w:space="0" w:color="auto"/>
            </w:tcBorders>
          </w:tcPr>
          <w:p w14:paraId="3567D182" w14:textId="77777777" w:rsidR="00E77D25" w:rsidRPr="00C70209" w:rsidRDefault="00E77D25" w:rsidP="005B2300">
            <w:pPr>
              <w:pStyle w:val="TableH2"/>
              <w:rPr>
                <w:rFonts w:eastAsia="Arial Unicode MS"/>
              </w:rPr>
            </w:pPr>
            <w:r w:rsidRPr="00C70209">
              <w:rPr>
                <w:rFonts w:eastAsia="Arial Unicode MS"/>
              </w:rPr>
              <w:t>Study</w:t>
            </w:r>
          </w:p>
          <w:p w14:paraId="6ADD3B18" w14:textId="77777777" w:rsidR="00E77D25" w:rsidRPr="00C70209" w:rsidRDefault="00E77D25" w:rsidP="005B2300">
            <w:pPr>
              <w:pStyle w:val="TableH2"/>
              <w:rPr>
                <w:rFonts w:eastAsia="Arial Unicode MS"/>
                <w:vertAlign w:val="superscript"/>
              </w:rPr>
            </w:pPr>
            <w:r w:rsidRPr="00C70209">
              <w:rPr>
                <w:rFonts w:eastAsia="Arial Unicode MS"/>
              </w:rPr>
              <w:t>Level of evidence</w:t>
            </w:r>
            <w:r w:rsidR="004625FE" w:rsidRPr="00C70209">
              <w:rPr>
                <w:rFonts w:eastAsia="Arial Unicode MS"/>
                <w:vertAlign w:val="superscript"/>
              </w:rPr>
              <w:t>a</w:t>
            </w:r>
          </w:p>
          <w:p w14:paraId="443103E0" w14:textId="77777777" w:rsidR="00E77D25" w:rsidRPr="00C70209" w:rsidRDefault="00E77D25" w:rsidP="005B2300">
            <w:pPr>
              <w:pStyle w:val="TableH2"/>
              <w:rPr>
                <w:rFonts w:eastAsia="Arial Unicode MS"/>
              </w:rPr>
            </w:pPr>
            <w:r w:rsidRPr="00C70209">
              <w:rPr>
                <w:rFonts w:eastAsia="Arial Unicode MS"/>
                <w:i/>
              </w:rPr>
              <w:t>Quality</w:t>
            </w:r>
          </w:p>
        </w:tc>
        <w:tc>
          <w:tcPr>
            <w:tcW w:w="480" w:type="pct"/>
            <w:vMerge w:val="restart"/>
          </w:tcPr>
          <w:p w14:paraId="276E8177" w14:textId="77777777" w:rsidR="00E77D25" w:rsidRPr="00C70209" w:rsidRDefault="00E77D25" w:rsidP="005B2300">
            <w:pPr>
              <w:pStyle w:val="TableH2"/>
              <w:rPr>
                <w:rFonts w:eastAsia="Arial Unicode MS"/>
              </w:rPr>
            </w:pPr>
            <w:r w:rsidRPr="00C70209">
              <w:rPr>
                <w:rFonts w:eastAsia="Arial Unicode MS"/>
              </w:rPr>
              <w:t>No. of trials / sample size included in analysis</w:t>
            </w:r>
          </w:p>
        </w:tc>
        <w:tc>
          <w:tcPr>
            <w:tcW w:w="480" w:type="pct"/>
            <w:vMerge w:val="restart"/>
          </w:tcPr>
          <w:p w14:paraId="55698AF2" w14:textId="77777777" w:rsidR="00E77D25" w:rsidRPr="00C70209" w:rsidRDefault="00E77D25" w:rsidP="005B2300">
            <w:pPr>
              <w:pStyle w:val="TableH2"/>
              <w:rPr>
                <w:rFonts w:eastAsia="Arial Unicode MS"/>
              </w:rPr>
            </w:pPr>
            <w:r w:rsidRPr="00C70209">
              <w:rPr>
                <w:rFonts w:eastAsia="Arial Unicode MS"/>
              </w:rPr>
              <w:t xml:space="preserve">Patient population </w:t>
            </w:r>
          </w:p>
        </w:tc>
        <w:tc>
          <w:tcPr>
            <w:tcW w:w="480" w:type="pct"/>
            <w:vMerge w:val="restart"/>
          </w:tcPr>
          <w:p w14:paraId="4D044226" w14:textId="77777777" w:rsidR="00E77D25" w:rsidRPr="00C70209" w:rsidRDefault="00E77D25" w:rsidP="005B2300">
            <w:pPr>
              <w:pStyle w:val="TableH2"/>
              <w:rPr>
                <w:rFonts w:eastAsia="Arial Unicode MS"/>
              </w:rPr>
            </w:pPr>
            <w:r w:rsidRPr="00C70209">
              <w:rPr>
                <w:rFonts w:eastAsia="Arial Unicode MS"/>
              </w:rPr>
              <w:t>Setting</w:t>
            </w:r>
          </w:p>
          <w:p w14:paraId="376A9CA6" w14:textId="77777777" w:rsidR="00E77D25" w:rsidRPr="00C70209" w:rsidRDefault="00E77D25" w:rsidP="005B2300">
            <w:pPr>
              <w:pStyle w:val="TableH2"/>
              <w:rPr>
                <w:rFonts w:eastAsia="Arial Unicode MS"/>
              </w:rPr>
            </w:pPr>
            <w:r w:rsidRPr="00C70209">
              <w:rPr>
                <w:rFonts w:eastAsia="Arial Unicode MS"/>
              </w:rPr>
              <w:t>Location</w:t>
            </w:r>
          </w:p>
        </w:tc>
        <w:tc>
          <w:tcPr>
            <w:tcW w:w="480" w:type="pct"/>
            <w:vMerge w:val="restart"/>
          </w:tcPr>
          <w:p w14:paraId="100854EA" w14:textId="0B778E0A" w:rsidR="00E77D25" w:rsidRPr="00C70209" w:rsidRDefault="00E77D25"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1" w:type="pct"/>
            <w:vMerge w:val="restart"/>
          </w:tcPr>
          <w:p w14:paraId="2AAE48DC" w14:textId="77777777" w:rsidR="00E77D25" w:rsidRPr="00C70209" w:rsidRDefault="00E77D25" w:rsidP="005B2300">
            <w:pPr>
              <w:pStyle w:val="TableH2"/>
              <w:rPr>
                <w:rFonts w:eastAsia="Arial Unicode MS"/>
              </w:rPr>
            </w:pPr>
            <w:r w:rsidRPr="00C70209">
              <w:rPr>
                <w:rFonts w:eastAsia="Arial Unicode MS"/>
              </w:rPr>
              <w:t>Outcome</w:t>
            </w:r>
          </w:p>
        </w:tc>
        <w:tc>
          <w:tcPr>
            <w:tcW w:w="2211" w:type="pct"/>
            <w:gridSpan w:val="4"/>
          </w:tcPr>
          <w:p w14:paraId="7B2DEE12" w14:textId="77777777" w:rsidR="00E77D25" w:rsidRPr="00C70209" w:rsidRDefault="00E77D25" w:rsidP="005B2300">
            <w:pPr>
              <w:pStyle w:val="TableH2"/>
              <w:rPr>
                <w:rFonts w:eastAsia="Arial Unicode MS"/>
                <w:i/>
              </w:rPr>
            </w:pPr>
            <w:r w:rsidRPr="00C70209">
              <w:rPr>
                <w:rFonts w:eastAsia="Arial Unicode MS"/>
              </w:rPr>
              <w:t>Results</w:t>
            </w:r>
          </w:p>
        </w:tc>
      </w:tr>
      <w:tr w:rsidR="00E77D25" w:rsidRPr="00C70209" w14:paraId="29525CDF" w14:textId="77777777" w:rsidTr="00410153">
        <w:trPr>
          <w:tblHeader/>
        </w:trPr>
        <w:tc>
          <w:tcPr>
            <w:tcW w:w="388" w:type="pct"/>
            <w:vMerge/>
            <w:tcBorders>
              <w:bottom w:val="nil"/>
            </w:tcBorders>
          </w:tcPr>
          <w:p w14:paraId="72E7172F" w14:textId="77777777" w:rsidR="00E77D25" w:rsidRPr="00C70209" w:rsidRDefault="00E77D25" w:rsidP="005B2300">
            <w:pPr>
              <w:pStyle w:val="TableH2"/>
              <w:rPr>
                <w:rFonts w:eastAsia="Arial Unicode MS"/>
              </w:rPr>
            </w:pPr>
          </w:p>
        </w:tc>
        <w:tc>
          <w:tcPr>
            <w:tcW w:w="480" w:type="pct"/>
            <w:vMerge/>
            <w:tcBorders>
              <w:bottom w:val="nil"/>
            </w:tcBorders>
          </w:tcPr>
          <w:p w14:paraId="26715485" w14:textId="77777777" w:rsidR="00E77D25" w:rsidRPr="00C70209" w:rsidRDefault="00E77D25" w:rsidP="005B2300">
            <w:pPr>
              <w:pStyle w:val="TableH2"/>
              <w:rPr>
                <w:rFonts w:eastAsia="Arial Unicode MS"/>
              </w:rPr>
            </w:pPr>
          </w:p>
        </w:tc>
        <w:tc>
          <w:tcPr>
            <w:tcW w:w="480" w:type="pct"/>
            <w:vMerge/>
            <w:tcBorders>
              <w:bottom w:val="nil"/>
            </w:tcBorders>
          </w:tcPr>
          <w:p w14:paraId="64C44243" w14:textId="77777777" w:rsidR="00E77D25" w:rsidRPr="00C70209" w:rsidRDefault="00E77D25" w:rsidP="005B2300">
            <w:pPr>
              <w:pStyle w:val="TableH2"/>
              <w:rPr>
                <w:rFonts w:eastAsia="Arial Unicode MS"/>
              </w:rPr>
            </w:pPr>
          </w:p>
        </w:tc>
        <w:tc>
          <w:tcPr>
            <w:tcW w:w="480" w:type="pct"/>
            <w:vMerge/>
            <w:tcBorders>
              <w:bottom w:val="nil"/>
            </w:tcBorders>
          </w:tcPr>
          <w:p w14:paraId="582EFD46" w14:textId="77777777" w:rsidR="00E77D25" w:rsidRPr="00C70209" w:rsidRDefault="00E77D25" w:rsidP="005B2300">
            <w:pPr>
              <w:pStyle w:val="TableH2"/>
              <w:rPr>
                <w:rFonts w:eastAsia="Arial Unicode MS"/>
              </w:rPr>
            </w:pPr>
          </w:p>
        </w:tc>
        <w:tc>
          <w:tcPr>
            <w:tcW w:w="480" w:type="pct"/>
            <w:vMerge/>
            <w:tcBorders>
              <w:bottom w:val="nil"/>
            </w:tcBorders>
          </w:tcPr>
          <w:p w14:paraId="1DB746B7" w14:textId="77777777" w:rsidR="00E77D25" w:rsidRPr="00C70209" w:rsidRDefault="00E77D25" w:rsidP="005B2300">
            <w:pPr>
              <w:pStyle w:val="TableH2"/>
              <w:rPr>
                <w:rFonts w:eastAsia="Arial Unicode MS"/>
              </w:rPr>
            </w:pPr>
          </w:p>
        </w:tc>
        <w:tc>
          <w:tcPr>
            <w:tcW w:w="481" w:type="pct"/>
            <w:vMerge/>
            <w:tcBorders>
              <w:bottom w:val="nil"/>
            </w:tcBorders>
          </w:tcPr>
          <w:p w14:paraId="1B209D9E" w14:textId="77777777" w:rsidR="00E77D25" w:rsidRPr="00C70209" w:rsidRDefault="00E77D25" w:rsidP="005B2300">
            <w:pPr>
              <w:pStyle w:val="TableH2"/>
              <w:rPr>
                <w:rFonts w:eastAsia="Arial Unicode MS"/>
              </w:rPr>
            </w:pPr>
          </w:p>
        </w:tc>
        <w:tc>
          <w:tcPr>
            <w:tcW w:w="534" w:type="pct"/>
            <w:tcBorders>
              <w:bottom w:val="nil"/>
            </w:tcBorders>
          </w:tcPr>
          <w:p w14:paraId="4D4B86A5" w14:textId="77777777" w:rsidR="00E77D25" w:rsidRPr="00C70209" w:rsidRDefault="00E77D25" w:rsidP="005B2300">
            <w:pPr>
              <w:pStyle w:val="TableH2"/>
              <w:rPr>
                <w:rFonts w:eastAsia="Arial Unicode MS"/>
              </w:rPr>
            </w:pPr>
            <w:r w:rsidRPr="00C70209">
              <w:rPr>
                <w:rFonts w:eastAsia="Arial Unicode MS"/>
              </w:rPr>
              <w:t>RBC transfusion</w:t>
            </w:r>
          </w:p>
          <w:p w14:paraId="65795662" w14:textId="77777777" w:rsidR="00E77D25" w:rsidRPr="00C70209" w:rsidRDefault="00E77D25" w:rsidP="005B2300">
            <w:pPr>
              <w:pStyle w:val="TableH2"/>
              <w:rPr>
                <w:rFonts w:eastAsia="Arial Unicode MS"/>
              </w:rPr>
            </w:pPr>
            <w:r w:rsidRPr="00C70209">
              <w:rPr>
                <w:rFonts w:eastAsia="Arial Unicode MS"/>
              </w:rPr>
              <w:t>n/N (%)</w:t>
            </w:r>
          </w:p>
        </w:tc>
        <w:tc>
          <w:tcPr>
            <w:tcW w:w="534" w:type="pct"/>
            <w:tcBorders>
              <w:bottom w:val="nil"/>
            </w:tcBorders>
          </w:tcPr>
          <w:p w14:paraId="7AF3E3C3" w14:textId="77777777" w:rsidR="00E77D25" w:rsidRPr="00C70209" w:rsidRDefault="00E77D25" w:rsidP="005B2300">
            <w:pPr>
              <w:pStyle w:val="TableH2"/>
              <w:rPr>
                <w:rFonts w:eastAsia="Arial Unicode MS"/>
              </w:rPr>
            </w:pPr>
            <w:r w:rsidRPr="00C70209">
              <w:rPr>
                <w:rFonts w:eastAsia="Arial Unicode MS"/>
              </w:rPr>
              <w:t>No transfusion</w:t>
            </w:r>
          </w:p>
          <w:p w14:paraId="79759AD6" w14:textId="77777777" w:rsidR="00E77D25" w:rsidRPr="00C70209" w:rsidRDefault="00E77D25" w:rsidP="005B2300">
            <w:pPr>
              <w:pStyle w:val="TableH2"/>
              <w:rPr>
                <w:rFonts w:eastAsia="Arial Unicode MS"/>
              </w:rPr>
            </w:pPr>
            <w:r w:rsidRPr="00C70209">
              <w:rPr>
                <w:rFonts w:eastAsia="Arial Unicode MS"/>
              </w:rPr>
              <w:t>n/N (%)</w:t>
            </w:r>
          </w:p>
        </w:tc>
        <w:tc>
          <w:tcPr>
            <w:tcW w:w="534" w:type="pct"/>
            <w:tcBorders>
              <w:bottom w:val="nil"/>
            </w:tcBorders>
          </w:tcPr>
          <w:p w14:paraId="2FC1EC45" w14:textId="77777777" w:rsidR="00E77D25" w:rsidRPr="00C70209" w:rsidRDefault="00E77D25" w:rsidP="005B2300">
            <w:pPr>
              <w:pStyle w:val="TableH2"/>
              <w:rPr>
                <w:rFonts w:eastAsia="Arial Unicode MS"/>
              </w:rPr>
            </w:pPr>
            <w:r w:rsidRPr="00C70209">
              <w:rPr>
                <w:rFonts w:eastAsia="Arial Unicode MS"/>
              </w:rPr>
              <w:t>Risk estimate (95% CI)</w:t>
            </w:r>
          </w:p>
        </w:tc>
        <w:tc>
          <w:tcPr>
            <w:tcW w:w="609" w:type="pct"/>
            <w:tcBorders>
              <w:bottom w:val="nil"/>
            </w:tcBorders>
          </w:tcPr>
          <w:p w14:paraId="3D91D587" w14:textId="77777777" w:rsidR="00E77D25" w:rsidRPr="00C70209" w:rsidRDefault="00E77D25" w:rsidP="005B2300">
            <w:pPr>
              <w:pStyle w:val="TableH3"/>
              <w:rPr>
                <w:rFonts w:eastAsia="Arial Unicode MS"/>
              </w:rPr>
            </w:pPr>
            <w:r w:rsidRPr="00C70209">
              <w:rPr>
                <w:rFonts w:eastAsia="Arial Unicode MS"/>
              </w:rPr>
              <w:t>Statistical significance</w:t>
            </w:r>
          </w:p>
          <w:p w14:paraId="1EB97A4E" w14:textId="5245E3C8" w:rsidR="00E77D25" w:rsidRPr="00C70209" w:rsidRDefault="001A475D" w:rsidP="005B2300">
            <w:pPr>
              <w:pStyle w:val="TableH2"/>
              <w:rPr>
                <w:rFonts w:eastAsia="Arial Unicode MS"/>
              </w:rPr>
            </w:pPr>
            <w:r w:rsidRPr="001A475D">
              <w:rPr>
                <w:rFonts w:eastAsia="Arial Unicode MS"/>
                <w:i/>
              </w:rPr>
              <w:t>P-</w:t>
            </w:r>
            <w:r w:rsidR="00E77D25" w:rsidRPr="00C70209">
              <w:rPr>
                <w:rFonts w:eastAsia="Arial Unicode MS"/>
              </w:rPr>
              <w:t>value</w:t>
            </w:r>
          </w:p>
          <w:p w14:paraId="4C95C925" w14:textId="77777777" w:rsidR="00E77D25" w:rsidRPr="00C70209" w:rsidRDefault="00E77D25" w:rsidP="005B2300">
            <w:pPr>
              <w:pStyle w:val="TableH2"/>
              <w:rPr>
                <w:rFonts w:eastAsia="Arial Unicode MS"/>
              </w:rPr>
            </w:pPr>
            <w:r w:rsidRPr="00C70209">
              <w:t>Heterogeneity</w:t>
            </w:r>
            <w:r w:rsidRPr="00C70209">
              <w:rPr>
                <w:vertAlign w:val="superscript"/>
              </w:rPr>
              <w:t>b</w:t>
            </w:r>
          </w:p>
        </w:tc>
      </w:tr>
      <w:tr w:rsidR="00E77D25" w:rsidRPr="00C70209" w14:paraId="387D1CFA" w14:textId="77777777" w:rsidTr="00E77D25">
        <w:tc>
          <w:tcPr>
            <w:tcW w:w="5000" w:type="pct"/>
            <w:gridSpan w:val="10"/>
            <w:shd w:val="clear" w:color="auto" w:fill="000000" w:themeFill="text1"/>
          </w:tcPr>
          <w:p w14:paraId="57C194FA" w14:textId="77777777" w:rsidR="00E77D25" w:rsidRPr="00C70209" w:rsidRDefault="00E77D25" w:rsidP="005B2300">
            <w:pPr>
              <w:pStyle w:val="TableH4"/>
              <w:rPr>
                <w:rFonts w:eastAsia="Arial Unicode MS"/>
              </w:rPr>
            </w:pPr>
            <w:r w:rsidRPr="00C70209">
              <w:rPr>
                <w:rFonts w:eastAsia="Arial Unicode MS"/>
              </w:rPr>
              <w:t>Level III Evidence</w:t>
            </w:r>
          </w:p>
        </w:tc>
      </w:tr>
      <w:tr w:rsidR="00BB37B6" w:rsidRPr="00C70209" w14:paraId="1A838E5B" w14:textId="77777777" w:rsidTr="00410153">
        <w:tc>
          <w:tcPr>
            <w:tcW w:w="388" w:type="pct"/>
            <w:vMerge w:val="restart"/>
            <w:shd w:val="clear" w:color="auto" w:fill="auto"/>
          </w:tcPr>
          <w:p w14:paraId="32CD7AB6" w14:textId="1156A2F6" w:rsidR="00BB37B6" w:rsidRPr="00C70209" w:rsidRDefault="00597C80" w:rsidP="005B2300">
            <w:pPr>
              <w:pStyle w:val="Tabletext"/>
              <w:rPr>
                <w:sz w:val="16"/>
                <w:szCs w:val="16"/>
              </w:rPr>
            </w:pPr>
            <w:r w:rsidRPr="00C70209">
              <w:rPr>
                <w:sz w:val="16"/>
                <w:szCs w:val="16"/>
              </w:rPr>
              <w:t xml:space="preserve">Dos </w:t>
            </w:r>
            <w:r w:rsidR="00BB37B6" w:rsidRPr="00C70209">
              <w:rPr>
                <w:sz w:val="16"/>
                <w:szCs w:val="16"/>
              </w:rPr>
              <w:t>Santos 2011</w:t>
            </w:r>
            <w:r w:rsidR="00E1112B" w:rsidRPr="00C70209">
              <w:rPr>
                <w:sz w:val="16"/>
                <w:szCs w:val="16"/>
              </w:rPr>
              <w:fldChar w:fldCharType="begin">
                <w:fldData xml:space="preserve">PEVuZE5vdGU+PENpdGU+PEF1dGhvcj5Eb3MgU2FudG9zPC9BdXRob3I+PFllYXI+MjAxMTwvWWVh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Eb3MgU2FudG9zPC9BdXRob3I+PFllYXI+MjAxMTwvWWVh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E1112B" w:rsidRPr="00C70209">
              <w:rPr>
                <w:sz w:val="16"/>
                <w:szCs w:val="16"/>
              </w:rPr>
            </w:r>
            <w:r w:rsidR="00E1112B" w:rsidRPr="00C70209">
              <w:rPr>
                <w:sz w:val="16"/>
                <w:szCs w:val="16"/>
              </w:rPr>
              <w:fldChar w:fldCharType="separate"/>
            </w:r>
            <w:r w:rsidR="00763099" w:rsidRPr="00C70209">
              <w:rPr>
                <w:sz w:val="16"/>
                <w:szCs w:val="16"/>
                <w:vertAlign w:val="superscript"/>
              </w:rPr>
              <w:t>21</w:t>
            </w:r>
            <w:r w:rsidR="00E1112B" w:rsidRPr="00C70209">
              <w:rPr>
                <w:sz w:val="16"/>
                <w:szCs w:val="16"/>
              </w:rPr>
              <w:fldChar w:fldCharType="end"/>
            </w:r>
          </w:p>
          <w:p w14:paraId="0FE9746F" w14:textId="68F3F911" w:rsidR="00BB37B6" w:rsidRPr="00C70209" w:rsidRDefault="00BB37B6" w:rsidP="005B2300">
            <w:pPr>
              <w:pStyle w:val="Tabletext"/>
              <w:rPr>
                <w:sz w:val="16"/>
                <w:szCs w:val="16"/>
              </w:rPr>
            </w:pPr>
            <w:r w:rsidRPr="00C70209">
              <w:rPr>
                <w:sz w:val="16"/>
                <w:szCs w:val="16"/>
              </w:rPr>
              <w:t>Level III</w:t>
            </w:r>
            <w:r w:rsidR="00E64EC2" w:rsidRPr="00C70209">
              <w:rPr>
                <w:sz w:val="16"/>
                <w:szCs w:val="16"/>
              </w:rPr>
              <w:t>–2</w:t>
            </w:r>
          </w:p>
          <w:p w14:paraId="0A247169" w14:textId="77777777" w:rsidR="00BB37B6" w:rsidRPr="00C70209" w:rsidRDefault="00BB37B6" w:rsidP="005B2300">
            <w:pPr>
              <w:pStyle w:val="Tabletext"/>
              <w:rPr>
                <w:i/>
                <w:sz w:val="16"/>
                <w:szCs w:val="16"/>
              </w:rPr>
            </w:pPr>
            <w:r w:rsidRPr="00C70209">
              <w:rPr>
                <w:i/>
                <w:sz w:val="16"/>
                <w:szCs w:val="16"/>
              </w:rPr>
              <w:t>Fair</w:t>
            </w:r>
          </w:p>
        </w:tc>
        <w:tc>
          <w:tcPr>
            <w:tcW w:w="480" w:type="pct"/>
            <w:vMerge w:val="restart"/>
            <w:shd w:val="clear" w:color="auto" w:fill="auto"/>
          </w:tcPr>
          <w:p w14:paraId="331F8DA1" w14:textId="777F9CAA" w:rsidR="00BB37B6" w:rsidRPr="00C70209" w:rsidRDefault="00BB37B6" w:rsidP="005B2300">
            <w:pPr>
              <w:pStyle w:val="Tabletext"/>
              <w:rPr>
                <w:sz w:val="16"/>
                <w:szCs w:val="16"/>
              </w:rPr>
            </w:pPr>
            <w:r w:rsidRPr="00C70209">
              <w:rPr>
                <w:sz w:val="16"/>
                <w:szCs w:val="16"/>
              </w:rPr>
              <w:t>Retrospective cohort study</w:t>
            </w:r>
          </w:p>
          <w:p w14:paraId="5C893413" w14:textId="77777777" w:rsidR="00BB37B6" w:rsidRPr="00C70209" w:rsidRDefault="00BB37B6" w:rsidP="005B2300">
            <w:pPr>
              <w:pStyle w:val="Tabletext"/>
              <w:rPr>
                <w:sz w:val="16"/>
                <w:szCs w:val="16"/>
              </w:rPr>
            </w:pPr>
            <w:r w:rsidRPr="00C70209">
              <w:rPr>
                <w:sz w:val="16"/>
                <w:szCs w:val="16"/>
              </w:rPr>
              <w:t>N=1077</w:t>
            </w:r>
          </w:p>
        </w:tc>
        <w:tc>
          <w:tcPr>
            <w:tcW w:w="480" w:type="pct"/>
            <w:vMerge w:val="restart"/>
            <w:shd w:val="clear" w:color="auto" w:fill="auto"/>
          </w:tcPr>
          <w:p w14:paraId="169FADE6" w14:textId="4CC084D7" w:rsidR="00BB37B6" w:rsidRPr="00C70209" w:rsidRDefault="00BB37B6" w:rsidP="005B2300">
            <w:pPr>
              <w:pStyle w:val="Tabletext"/>
              <w:rPr>
                <w:sz w:val="16"/>
                <w:szCs w:val="16"/>
              </w:rPr>
            </w:pPr>
            <w:r w:rsidRPr="00C70209">
              <w:rPr>
                <w:sz w:val="16"/>
                <w:szCs w:val="16"/>
              </w:rPr>
              <w:t>Preterm infants (23.0–36.9 weeks gestation) with VLBW (</w:t>
            </w:r>
            <w:r w:rsidR="00FB7912" w:rsidRPr="00C70209">
              <w:rPr>
                <w:sz w:val="16"/>
                <w:szCs w:val="16"/>
              </w:rPr>
              <w:t>&lt;</w:t>
            </w:r>
            <w:r w:rsidRPr="00C70209">
              <w:rPr>
                <w:sz w:val="16"/>
                <w:szCs w:val="16"/>
              </w:rPr>
              <w:t>1500 g)</w:t>
            </w:r>
          </w:p>
        </w:tc>
        <w:tc>
          <w:tcPr>
            <w:tcW w:w="480" w:type="pct"/>
            <w:vMerge w:val="restart"/>
            <w:shd w:val="clear" w:color="auto" w:fill="auto"/>
          </w:tcPr>
          <w:p w14:paraId="06DF00BD" w14:textId="77777777" w:rsidR="00BB37B6" w:rsidRPr="00C70209" w:rsidRDefault="00BB37B6" w:rsidP="005B2300">
            <w:pPr>
              <w:pStyle w:val="Tabletext"/>
              <w:rPr>
                <w:sz w:val="16"/>
                <w:szCs w:val="16"/>
              </w:rPr>
            </w:pPr>
            <w:r w:rsidRPr="00C70209">
              <w:rPr>
                <w:sz w:val="16"/>
                <w:szCs w:val="16"/>
              </w:rPr>
              <w:t>8 centres, Brazil</w:t>
            </w:r>
          </w:p>
        </w:tc>
        <w:tc>
          <w:tcPr>
            <w:tcW w:w="480" w:type="pct"/>
            <w:vMerge w:val="restart"/>
            <w:shd w:val="clear" w:color="auto" w:fill="auto"/>
          </w:tcPr>
          <w:p w14:paraId="342BFE45" w14:textId="439F5067" w:rsidR="00BB37B6" w:rsidRPr="00C70209" w:rsidRDefault="00BB37B6" w:rsidP="005B2300">
            <w:pPr>
              <w:pStyle w:val="Tabletext"/>
              <w:rPr>
                <w:sz w:val="16"/>
                <w:szCs w:val="16"/>
              </w:rPr>
            </w:pPr>
            <w:r w:rsidRPr="00C70209">
              <w:rPr>
                <w:sz w:val="16"/>
                <w:szCs w:val="16"/>
              </w:rPr>
              <w:t>RBC transfusion before the 28</w:t>
            </w:r>
            <w:r w:rsidRPr="00C70209">
              <w:rPr>
                <w:sz w:val="16"/>
                <w:szCs w:val="16"/>
                <w:vertAlign w:val="superscript"/>
              </w:rPr>
              <w:t>th</w:t>
            </w:r>
            <w:r w:rsidRPr="00C70209">
              <w:rPr>
                <w:sz w:val="16"/>
                <w:szCs w:val="16"/>
              </w:rPr>
              <w:t xml:space="preserve"> day of life </w:t>
            </w:r>
            <w:r w:rsidR="00C91BAE" w:rsidRPr="00C70209">
              <w:rPr>
                <w:sz w:val="16"/>
                <w:szCs w:val="16"/>
              </w:rPr>
              <w:t>versus</w:t>
            </w:r>
            <w:r w:rsidRPr="00C70209">
              <w:rPr>
                <w:sz w:val="16"/>
                <w:szCs w:val="16"/>
              </w:rPr>
              <w:t xml:space="preserve"> no transfusion</w:t>
            </w:r>
          </w:p>
        </w:tc>
        <w:tc>
          <w:tcPr>
            <w:tcW w:w="481" w:type="pct"/>
            <w:vMerge w:val="restart"/>
            <w:shd w:val="clear" w:color="auto" w:fill="auto"/>
          </w:tcPr>
          <w:p w14:paraId="16C66BF8" w14:textId="77777777" w:rsidR="00BB37B6" w:rsidRPr="00C70209" w:rsidRDefault="00BB37B6" w:rsidP="005B2300">
            <w:pPr>
              <w:pStyle w:val="Tabletext"/>
              <w:rPr>
                <w:sz w:val="16"/>
                <w:szCs w:val="16"/>
              </w:rPr>
            </w:pPr>
            <w:r w:rsidRPr="00C70209">
              <w:rPr>
                <w:sz w:val="16"/>
                <w:szCs w:val="16"/>
              </w:rPr>
              <w:t>In-hospital mortality</w:t>
            </w:r>
          </w:p>
        </w:tc>
        <w:tc>
          <w:tcPr>
            <w:tcW w:w="534" w:type="pct"/>
            <w:shd w:val="clear" w:color="auto" w:fill="auto"/>
          </w:tcPr>
          <w:p w14:paraId="5528C6D5" w14:textId="77777777" w:rsidR="00BB37B6" w:rsidRPr="00C70209" w:rsidRDefault="00BB37B6" w:rsidP="005B2300">
            <w:pPr>
              <w:pStyle w:val="Tabletext"/>
              <w:rPr>
                <w:sz w:val="16"/>
                <w:szCs w:val="16"/>
              </w:rPr>
            </w:pPr>
            <w:r w:rsidRPr="00C70209">
              <w:rPr>
                <w:sz w:val="16"/>
                <w:szCs w:val="16"/>
              </w:rPr>
              <w:t>197/574 (34.3%)</w:t>
            </w:r>
          </w:p>
        </w:tc>
        <w:tc>
          <w:tcPr>
            <w:tcW w:w="534" w:type="pct"/>
            <w:shd w:val="clear" w:color="auto" w:fill="auto"/>
          </w:tcPr>
          <w:p w14:paraId="1860CCFF" w14:textId="77777777" w:rsidR="00BB37B6" w:rsidRPr="00C70209" w:rsidRDefault="00BB37B6" w:rsidP="005B2300">
            <w:pPr>
              <w:pStyle w:val="Tabletext"/>
              <w:rPr>
                <w:sz w:val="16"/>
                <w:szCs w:val="16"/>
              </w:rPr>
            </w:pPr>
            <w:r w:rsidRPr="00C70209">
              <w:rPr>
                <w:sz w:val="16"/>
                <w:szCs w:val="16"/>
              </w:rPr>
              <w:t>102/503 (20.3%)</w:t>
            </w:r>
          </w:p>
        </w:tc>
        <w:tc>
          <w:tcPr>
            <w:tcW w:w="534" w:type="pct"/>
            <w:shd w:val="clear" w:color="auto" w:fill="auto"/>
          </w:tcPr>
          <w:p w14:paraId="54A51087" w14:textId="77777777" w:rsidR="00BB37B6" w:rsidRPr="00C70209" w:rsidRDefault="00BB37B6" w:rsidP="005B2300">
            <w:pPr>
              <w:pStyle w:val="Tabletext"/>
              <w:rPr>
                <w:sz w:val="16"/>
                <w:szCs w:val="16"/>
              </w:rPr>
            </w:pPr>
            <w:r w:rsidRPr="00C70209">
              <w:rPr>
                <w:sz w:val="16"/>
                <w:szCs w:val="16"/>
              </w:rPr>
              <w:t>RR 1.46 [1.20, 1.53]</w:t>
            </w:r>
            <w:r w:rsidRPr="00C70209">
              <w:rPr>
                <w:sz w:val="16"/>
                <w:szCs w:val="16"/>
                <w:vertAlign w:val="superscript"/>
              </w:rPr>
              <w:t>c</w:t>
            </w:r>
          </w:p>
        </w:tc>
        <w:tc>
          <w:tcPr>
            <w:tcW w:w="609" w:type="pct"/>
            <w:shd w:val="clear" w:color="auto" w:fill="D9D9D9" w:themeFill="background1" w:themeFillShade="D9"/>
          </w:tcPr>
          <w:p w14:paraId="5B77E63B" w14:textId="77777777" w:rsidR="00BB37B6" w:rsidRPr="00C70209" w:rsidRDefault="00BB37B6" w:rsidP="005B2300">
            <w:pPr>
              <w:pStyle w:val="Tabletext"/>
              <w:rPr>
                <w:i/>
                <w:sz w:val="16"/>
                <w:szCs w:val="16"/>
              </w:rPr>
            </w:pPr>
            <w:r w:rsidRPr="00C70209">
              <w:rPr>
                <w:i/>
                <w:sz w:val="16"/>
                <w:szCs w:val="16"/>
              </w:rPr>
              <w:t>Favours no transfusion</w:t>
            </w:r>
          </w:p>
          <w:p w14:paraId="21C84173" w14:textId="648F4AB7" w:rsidR="00BB37B6" w:rsidRPr="00C70209" w:rsidRDefault="001A475D" w:rsidP="005B2300">
            <w:pPr>
              <w:pStyle w:val="Tabletext"/>
              <w:rPr>
                <w:sz w:val="16"/>
                <w:szCs w:val="16"/>
              </w:rPr>
            </w:pPr>
            <w:r w:rsidRPr="001A475D">
              <w:rPr>
                <w:i/>
                <w:sz w:val="16"/>
                <w:szCs w:val="16"/>
              </w:rPr>
              <w:t>P &lt; </w:t>
            </w:r>
            <w:r w:rsidR="00BB37B6" w:rsidRPr="00C70209">
              <w:rPr>
                <w:sz w:val="16"/>
                <w:szCs w:val="16"/>
              </w:rPr>
              <w:t>0.001</w:t>
            </w:r>
          </w:p>
        </w:tc>
      </w:tr>
      <w:tr w:rsidR="00BB37B6" w:rsidRPr="00C70209" w14:paraId="7290C0A0" w14:textId="77777777" w:rsidTr="00410153">
        <w:tc>
          <w:tcPr>
            <w:tcW w:w="388" w:type="pct"/>
            <w:vMerge/>
            <w:shd w:val="clear" w:color="auto" w:fill="auto"/>
          </w:tcPr>
          <w:p w14:paraId="43F8E7AA" w14:textId="77777777" w:rsidR="00BB37B6" w:rsidRPr="00C70209" w:rsidRDefault="00BB37B6" w:rsidP="005B2300">
            <w:pPr>
              <w:pStyle w:val="Tabletext"/>
              <w:rPr>
                <w:sz w:val="16"/>
                <w:szCs w:val="16"/>
              </w:rPr>
            </w:pPr>
          </w:p>
        </w:tc>
        <w:tc>
          <w:tcPr>
            <w:tcW w:w="480" w:type="pct"/>
            <w:vMerge/>
            <w:shd w:val="clear" w:color="auto" w:fill="auto"/>
          </w:tcPr>
          <w:p w14:paraId="3EDC3DD9" w14:textId="77777777" w:rsidR="00BB37B6" w:rsidRPr="00C70209" w:rsidRDefault="00BB37B6" w:rsidP="005B2300">
            <w:pPr>
              <w:pStyle w:val="Tabletext"/>
              <w:rPr>
                <w:sz w:val="16"/>
                <w:szCs w:val="16"/>
              </w:rPr>
            </w:pPr>
          </w:p>
        </w:tc>
        <w:tc>
          <w:tcPr>
            <w:tcW w:w="480" w:type="pct"/>
            <w:vMerge/>
            <w:shd w:val="clear" w:color="auto" w:fill="auto"/>
          </w:tcPr>
          <w:p w14:paraId="223D868D" w14:textId="77777777" w:rsidR="00BB37B6" w:rsidRPr="00C70209" w:rsidRDefault="00BB37B6" w:rsidP="005B2300">
            <w:pPr>
              <w:pStyle w:val="Tabletext"/>
              <w:rPr>
                <w:sz w:val="16"/>
                <w:szCs w:val="16"/>
              </w:rPr>
            </w:pPr>
          </w:p>
        </w:tc>
        <w:tc>
          <w:tcPr>
            <w:tcW w:w="480" w:type="pct"/>
            <w:vMerge/>
            <w:shd w:val="clear" w:color="auto" w:fill="auto"/>
          </w:tcPr>
          <w:p w14:paraId="2D5F8519" w14:textId="77777777" w:rsidR="00BB37B6" w:rsidRPr="00C70209" w:rsidRDefault="00BB37B6" w:rsidP="005B2300">
            <w:pPr>
              <w:pStyle w:val="Tabletext"/>
              <w:rPr>
                <w:sz w:val="16"/>
                <w:szCs w:val="16"/>
              </w:rPr>
            </w:pPr>
          </w:p>
        </w:tc>
        <w:tc>
          <w:tcPr>
            <w:tcW w:w="480" w:type="pct"/>
            <w:vMerge/>
            <w:shd w:val="clear" w:color="auto" w:fill="auto"/>
          </w:tcPr>
          <w:p w14:paraId="4481DA90" w14:textId="77777777" w:rsidR="00BB37B6" w:rsidRPr="00C70209" w:rsidRDefault="00BB37B6" w:rsidP="005B2300">
            <w:pPr>
              <w:pStyle w:val="Tabletext"/>
              <w:rPr>
                <w:sz w:val="16"/>
                <w:szCs w:val="16"/>
              </w:rPr>
            </w:pPr>
          </w:p>
        </w:tc>
        <w:tc>
          <w:tcPr>
            <w:tcW w:w="481" w:type="pct"/>
            <w:vMerge/>
            <w:shd w:val="clear" w:color="auto" w:fill="auto"/>
          </w:tcPr>
          <w:p w14:paraId="44AA8EEB" w14:textId="77777777" w:rsidR="00BB37B6" w:rsidRPr="00C70209" w:rsidRDefault="00BB37B6" w:rsidP="005B2300">
            <w:pPr>
              <w:pStyle w:val="Tabletext"/>
              <w:rPr>
                <w:sz w:val="16"/>
                <w:szCs w:val="16"/>
              </w:rPr>
            </w:pPr>
          </w:p>
        </w:tc>
        <w:tc>
          <w:tcPr>
            <w:tcW w:w="1068" w:type="pct"/>
            <w:gridSpan w:val="2"/>
            <w:shd w:val="clear" w:color="auto" w:fill="auto"/>
          </w:tcPr>
          <w:p w14:paraId="5E39A795" w14:textId="77777777" w:rsidR="00BB37B6" w:rsidRPr="00C70209" w:rsidRDefault="00BB37B6" w:rsidP="005B2300">
            <w:pPr>
              <w:pStyle w:val="Tabletext-subanalysis"/>
              <w:rPr>
                <w:sz w:val="16"/>
                <w:szCs w:val="16"/>
              </w:rPr>
            </w:pPr>
            <w:r w:rsidRPr="00C70209">
              <w:t>Multivariate Cox proportional hazards regression model adjusted for independent variables associated with higher mortality rates, including: gestational age, 1- and 5-minute Apgar scores, SNAPPE II score, RDS, IVH, early- and late-onset clinical sepsis, and NEC.</w:t>
            </w:r>
          </w:p>
        </w:tc>
        <w:tc>
          <w:tcPr>
            <w:tcW w:w="534" w:type="pct"/>
            <w:shd w:val="clear" w:color="auto" w:fill="auto"/>
          </w:tcPr>
          <w:p w14:paraId="64DEF3A4" w14:textId="77777777" w:rsidR="00BB37B6" w:rsidRPr="00C70209" w:rsidRDefault="00BB37B6" w:rsidP="005B2300">
            <w:pPr>
              <w:pStyle w:val="Tabletext"/>
              <w:rPr>
                <w:sz w:val="16"/>
                <w:szCs w:val="16"/>
              </w:rPr>
            </w:pPr>
            <w:r w:rsidRPr="00C70209">
              <w:rPr>
                <w:sz w:val="16"/>
                <w:szCs w:val="16"/>
              </w:rPr>
              <w:t>RR 1.49 [1.17, 1.78]</w:t>
            </w:r>
          </w:p>
        </w:tc>
        <w:tc>
          <w:tcPr>
            <w:tcW w:w="609" w:type="pct"/>
            <w:shd w:val="clear" w:color="auto" w:fill="D9D9D9" w:themeFill="background1" w:themeFillShade="D9"/>
          </w:tcPr>
          <w:p w14:paraId="5835C5B9" w14:textId="77777777" w:rsidR="00BB37B6" w:rsidRPr="00C70209" w:rsidRDefault="00BB37B6" w:rsidP="005B2300">
            <w:pPr>
              <w:pStyle w:val="Tabletext"/>
              <w:rPr>
                <w:i/>
                <w:sz w:val="16"/>
                <w:szCs w:val="16"/>
              </w:rPr>
            </w:pPr>
            <w:r w:rsidRPr="00C70209">
              <w:rPr>
                <w:i/>
                <w:sz w:val="16"/>
                <w:szCs w:val="16"/>
              </w:rPr>
              <w:t>Favours no transfusion</w:t>
            </w:r>
          </w:p>
          <w:p w14:paraId="21EF40AC" w14:textId="41936FD8" w:rsidR="00BB37B6" w:rsidRPr="00C70209" w:rsidRDefault="001A475D" w:rsidP="005B2300">
            <w:pPr>
              <w:pStyle w:val="Tabletext"/>
              <w:rPr>
                <w:i/>
                <w:sz w:val="16"/>
                <w:szCs w:val="16"/>
              </w:rPr>
            </w:pPr>
            <w:r w:rsidRPr="001A475D">
              <w:rPr>
                <w:i/>
                <w:sz w:val="16"/>
                <w:szCs w:val="16"/>
              </w:rPr>
              <w:t>P = </w:t>
            </w:r>
            <w:r w:rsidR="00BB37B6" w:rsidRPr="00C70209">
              <w:rPr>
                <w:sz w:val="16"/>
                <w:szCs w:val="16"/>
              </w:rPr>
              <w:t>0.001</w:t>
            </w:r>
          </w:p>
        </w:tc>
      </w:tr>
      <w:tr w:rsidR="00BB37B6" w:rsidRPr="00C70209" w14:paraId="366997E4" w14:textId="77777777" w:rsidTr="00410153">
        <w:tc>
          <w:tcPr>
            <w:tcW w:w="388" w:type="pct"/>
            <w:vMerge/>
            <w:shd w:val="clear" w:color="auto" w:fill="auto"/>
          </w:tcPr>
          <w:p w14:paraId="363AB888" w14:textId="77777777" w:rsidR="00BB37B6" w:rsidRPr="00C70209" w:rsidRDefault="00BB37B6" w:rsidP="005B2300">
            <w:pPr>
              <w:pStyle w:val="Tabletext"/>
              <w:rPr>
                <w:sz w:val="16"/>
                <w:szCs w:val="16"/>
                <w:highlight w:val="yellow"/>
              </w:rPr>
            </w:pPr>
          </w:p>
        </w:tc>
        <w:tc>
          <w:tcPr>
            <w:tcW w:w="480" w:type="pct"/>
            <w:vMerge/>
            <w:shd w:val="clear" w:color="auto" w:fill="auto"/>
          </w:tcPr>
          <w:p w14:paraId="05C5FD5F" w14:textId="77777777" w:rsidR="00BB37B6" w:rsidRPr="00C70209" w:rsidRDefault="00BB37B6" w:rsidP="005B2300">
            <w:pPr>
              <w:pStyle w:val="Tabletext"/>
              <w:rPr>
                <w:sz w:val="16"/>
                <w:szCs w:val="16"/>
              </w:rPr>
            </w:pPr>
          </w:p>
        </w:tc>
        <w:tc>
          <w:tcPr>
            <w:tcW w:w="480" w:type="pct"/>
            <w:vMerge/>
            <w:shd w:val="clear" w:color="auto" w:fill="auto"/>
          </w:tcPr>
          <w:p w14:paraId="1795CF53" w14:textId="77777777" w:rsidR="00BB37B6" w:rsidRPr="00C70209" w:rsidRDefault="00BB37B6" w:rsidP="005B2300">
            <w:pPr>
              <w:pStyle w:val="Tabletext"/>
              <w:rPr>
                <w:sz w:val="16"/>
                <w:szCs w:val="16"/>
              </w:rPr>
            </w:pPr>
          </w:p>
        </w:tc>
        <w:tc>
          <w:tcPr>
            <w:tcW w:w="480" w:type="pct"/>
            <w:vMerge/>
            <w:shd w:val="clear" w:color="auto" w:fill="auto"/>
          </w:tcPr>
          <w:p w14:paraId="693F6443" w14:textId="77777777" w:rsidR="00BB37B6" w:rsidRPr="00C70209" w:rsidRDefault="00BB37B6" w:rsidP="005B2300">
            <w:pPr>
              <w:pStyle w:val="Tabletext"/>
              <w:rPr>
                <w:sz w:val="16"/>
                <w:szCs w:val="16"/>
              </w:rPr>
            </w:pPr>
          </w:p>
        </w:tc>
        <w:tc>
          <w:tcPr>
            <w:tcW w:w="480" w:type="pct"/>
            <w:vMerge/>
            <w:shd w:val="clear" w:color="auto" w:fill="auto"/>
          </w:tcPr>
          <w:p w14:paraId="3FF658A0" w14:textId="77777777" w:rsidR="00BB37B6" w:rsidRPr="00C70209" w:rsidRDefault="00BB37B6" w:rsidP="005B2300">
            <w:pPr>
              <w:pStyle w:val="Tabletext"/>
              <w:rPr>
                <w:sz w:val="16"/>
                <w:szCs w:val="16"/>
              </w:rPr>
            </w:pPr>
          </w:p>
        </w:tc>
        <w:tc>
          <w:tcPr>
            <w:tcW w:w="481" w:type="pct"/>
            <w:vMerge w:val="restart"/>
            <w:shd w:val="clear" w:color="auto" w:fill="auto"/>
          </w:tcPr>
          <w:p w14:paraId="68B2B662" w14:textId="77777777" w:rsidR="00BB37B6" w:rsidRPr="00C70209" w:rsidRDefault="00BB37B6" w:rsidP="005B2300">
            <w:pPr>
              <w:pStyle w:val="Tabletext-evidencematrix"/>
            </w:pPr>
            <w:r w:rsidRPr="00C70209">
              <w:t>Mortality after 28 days of life</w:t>
            </w:r>
          </w:p>
          <w:p w14:paraId="2B0BB9A6" w14:textId="77777777" w:rsidR="00BB37B6" w:rsidRPr="00C70209" w:rsidRDefault="00BB37B6" w:rsidP="005B2300">
            <w:pPr>
              <w:pStyle w:val="Tabletext-evidencematrix"/>
              <w:rPr>
                <w:szCs w:val="16"/>
              </w:rPr>
            </w:pPr>
            <w:r w:rsidRPr="00C70209">
              <w:t>N=839</w:t>
            </w:r>
          </w:p>
        </w:tc>
        <w:tc>
          <w:tcPr>
            <w:tcW w:w="534" w:type="pct"/>
            <w:tcBorders>
              <w:bottom w:val="single" w:sz="4" w:space="0" w:color="000000"/>
            </w:tcBorders>
            <w:shd w:val="clear" w:color="auto" w:fill="auto"/>
          </w:tcPr>
          <w:p w14:paraId="7BDDEC4B" w14:textId="77777777" w:rsidR="00BB37B6" w:rsidRPr="00C70209" w:rsidRDefault="00BB37B6" w:rsidP="005B2300">
            <w:pPr>
              <w:pStyle w:val="Tabletext-evidencematrix"/>
            </w:pPr>
            <w:r w:rsidRPr="00C70209">
              <w:t>NR</w:t>
            </w:r>
          </w:p>
        </w:tc>
        <w:tc>
          <w:tcPr>
            <w:tcW w:w="534" w:type="pct"/>
            <w:tcBorders>
              <w:bottom w:val="single" w:sz="4" w:space="0" w:color="000000"/>
            </w:tcBorders>
            <w:shd w:val="clear" w:color="auto" w:fill="auto"/>
          </w:tcPr>
          <w:p w14:paraId="0BBEF508" w14:textId="77777777" w:rsidR="00BB37B6" w:rsidRPr="00C70209" w:rsidRDefault="00BB37B6" w:rsidP="005B2300">
            <w:pPr>
              <w:pStyle w:val="Tabletext-evidencematrix"/>
            </w:pPr>
            <w:r w:rsidRPr="00C70209">
              <w:t>NR</w:t>
            </w:r>
          </w:p>
        </w:tc>
        <w:tc>
          <w:tcPr>
            <w:tcW w:w="534" w:type="pct"/>
            <w:tcBorders>
              <w:bottom w:val="single" w:sz="4" w:space="0" w:color="000000"/>
            </w:tcBorders>
            <w:shd w:val="clear" w:color="auto" w:fill="auto"/>
          </w:tcPr>
          <w:p w14:paraId="37CAEA15" w14:textId="77777777" w:rsidR="00BB37B6" w:rsidRPr="00C70209" w:rsidRDefault="00BB37B6" w:rsidP="005B2300">
            <w:pPr>
              <w:pStyle w:val="Tabletext-evidencematrix"/>
            </w:pPr>
            <w:r w:rsidRPr="00C70209">
              <w:t>RR 4.17 [1.83, 6.91]</w:t>
            </w:r>
            <w:r w:rsidRPr="00C70209">
              <w:rPr>
                <w:vertAlign w:val="superscript"/>
              </w:rPr>
              <w:t>c</w:t>
            </w:r>
          </w:p>
        </w:tc>
        <w:tc>
          <w:tcPr>
            <w:tcW w:w="609" w:type="pct"/>
            <w:tcBorders>
              <w:bottom w:val="single" w:sz="4" w:space="0" w:color="000000"/>
            </w:tcBorders>
            <w:shd w:val="clear" w:color="auto" w:fill="D9D9D9" w:themeFill="background1" w:themeFillShade="D9"/>
          </w:tcPr>
          <w:p w14:paraId="7E82E79D" w14:textId="77777777" w:rsidR="00BB37B6" w:rsidRPr="00C70209" w:rsidRDefault="00BB37B6" w:rsidP="005B2300">
            <w:pPr>
              <w:pStyle w:val="Tabletext"/>
              <w:rPr>
                <w:i/>
                <w:sz w:val="16"/>
                <w:szCs w:val="16"/>
              </w:rPr>
            </w:pPr>
            <w:r w:rsidRPr="00C70209">
              <w:rPr>
                <w:i/>
                <w:sz w:val="16"/>
                <w:szCs w:val="16"/>
              </w:rPr>
              <w:t>Favours no transfusion</w:t>
            </w:r>
          </w:p>
          <w:p w14:paraId="7EFC76E1" w14:textId="55D35B28" w:rsidR="00BB37B6" w:rsidRPr="00C70209" w:rsidRDefault="001A475D" w:rsidP="005B2300">
            <w:pPr>
              <w:pStyle w:val="Tabletext-evidencematrix"/>
            </w:pPr>
            <w:r w:rsidRPr="001A475D">
              <w:rPr>
                <w:i/>
                <w:szCs w:val="16"/>
              </w:rPr>
              <w:t>P = </w:t>
            </w:r>
            <w:r w:rsidR="00BB37B6" w:rsidRPr="00C70209">
              <w:rPr>
                <w:szCs w:val="16"/>
              </w:rPr>
              <w:t>NR</w:t>
            </w:r>
          </w:p>
        </w:tc>
      </w:tr>
      <w:tr w:rsidR="00BB37B6" w:rsidRPr="00C70209" w14:paraId="15FF5B98" w14:textId="77777777" w:rsidTr="00410153">
        <w:tc>
          <w:tcPr>
            <w:tcW w:w="388" w:type="pct"/>
            <w:vMerge/>
            <w:shd w:val="clear" w:color="auto" w:fill="auto"/>
          </w:tcPr>
          <w:p w14:paraId="0BF4CCF0" w14:textId="77777777" w:rsidR="00BB37B6" w:rsidRPr="00C70209" w:rsidRDefault="00BB37B6" w:rsidP="005B2300">
            <w:pPr>
              <w:pStyle w:val="Tabletext"/>
              <w:rPr>
                <w:sz w:val="16"/>
                <w:szCs w:val="16"/>
                <w:highlight w:val="yellow"/>
              </w:rPr>
            </w:pPr>
          </w:p>
        </w:tc>
        <w:tc>
          <w:tcPr>
            <w:tcW w:w="480" w:type="pct"/>
            <w:vMerge/>
            <w:shd w:val="clear" w:color="auto" w:fill="auto"/>
          </w:tcPr>
          <w:p w14:paraId="4966D520" w14:textId="77777777" w:rsidR="00BB37B6" w:rsidRPr="00C70209" w:rsidRDefault="00BB37B6" w:rsidP="005B2300">
            <w:pPr>
              <w:pStyle w:val="Tabletext"/>
              <w:rPr>
                <w:sz w:val="16"/>
                <w:szCs w:val="16"/>
              </w:rPr>
            </w:pPr>
          </w:p>
        </w:tc>
        <w:tc>
          <w:tcPr>
            <w:tcW w:w="480" w:type="pct"/>
            <w:vMerge/>
            <w:shd w:val="clear" w:color="auto" w:fill="auto"/>
          </w:tcPr>
          <w:p w14:paraId="090B0079" w14:textId="77777777" w:rsidR="00BB37B6" w:rsidRPr="00C70209" w:rsidRDefault="00BB37B6" w:rsidP="005B2300">
            <w:pPr>
              <w:pStyle w:val="Tabletext"/>
              <w:rPr>
                <w:sz w:val="16"/>
                <w:szCs w:val="16"/>
              </w:rPr>
            </w:pPr>
          </w:p>
        </w:tc>
        <w:tc>
          <w:tcPr>
            <w:tcW w:w="480" w:type="pct"/>
            <w:vMerge/>
            <w:shd w:val="clear" w:color="auto" w:fill="auto"/>
          </w:tcPr>
          <w:p w14:paraId="061DDF41" w14:textId="77777777" w:rsidR="00BB37B6" w:rsidRPr="00C70209" w:rsidRDefault="00BB37B6" w:rsidP="005B2300">
            <w:pPr>
              <w:pStyle w:val="Tabletext"/>
              <w:rPr>
                <w:sz w:val="16"/>
                <w:szCs w:val="16"/>
              </w:rPr>
            </w:pPr>
          </w:p>
        </w:tc>
        <w:tc>
          <w:tcPr>
            <w:tcW w:w="480" w:type="pct"/>
            <w:vMerge/>
            <w:shd w:val="clear" w:color="auto" w:fill="auto"/>
          </w:tcPr>
          <w:p w14:paraId="430A640E" w14:textId="77777777" w:rsidR="00BB37B6" w:rsidRPr="00C70209" w:rsidRDefault="00BB37B6" w:rsidP="005B2300">
            <w:pPr>
              <w:pStyle w:val="Tabletext"/>
              <w:rPr>
                <w:sz w:val="16"/>
                <w:szCs w:val="16"/>
              </w:rPr>
            </w:pPr>
          </w:p>
        </w:tc>
        <w:tc>
          <w:tcPr>
            <w:tcW w:w="481" w:type="pct"/>
            <w:vMerge/>
            <w:shd w:val="clear" w:color="auto" w:fill="auto"/>
          </w:tcPr>
          <w:p w14:paraId="00AD43B5" w14:textId="77777777" w:rsidR="00BB37B6" w:rsidRPr="00C70209" w:rsidRDefault="00BB37B6" w:rsidP="005B2300">
            <w:pPr>
              <w:pStyle w:val="Tabletext-evidencematrix"/>
            </w:pPr>
          </w:p>
        </w:tc>
        <w:tc>
          <w:tcPr>
            <w:tcW w:w="1068" w:type="pct"/>
            <w:gridSpan w:val="2"/>
            <w:tcBorders>
              <w:bottom w:val="single" w:sz="4" w:space="0" w:color="000000"/>
            </w:tcBorders>
            <w:shd w:val="clear" w:color="auto" w:fill="auto"/>
          </w:tcPr>
          <w:p w14:paraId="120B2955" w14:textId="77777777" w:rsidR="00BB37B6" w:rsidRPr="00C70209" w:rsidRDefault="00BB37B6" w:rsidP="005B2300">
            <w:pPr>
              <w:pStyle w:val="Tabletext-subanalysis"/>
            </w:pPr>
            <w:r w:rsidRPr="00C70209">
              <w:t>Multivariate Cox proportional hazards regression model adjusted for independent variables associated with higher mortality rates, including: gestational age, small for gestational age, 1- and 5-minute Apgar scores, SNAPPE II score, RDS, IVH, early- and late-onset clinical sepsis, and NEC.</w:t>
            </w:r>
          </w:p>
        </w:tc>
        <w:tc>
          <w:tcPr>
            <w:tcW w:w="534" w:type="pct"/>
            <w:tcBorders>
              <w:bottom w:val="single" w:sz="4" w:space="0" w:color="000000"/>
            </w:tcBorders>
            <w:shd w:val="clear" w:color="auto" w:fill="auto"/>
          </w:tcPr>
          <w:p w14:paraId="513D6CA8" w14:textId="77777777" w:rsidR="00BB37B6" w:rsidRPr="00C70209" w:rsidRDefault="00BB37B6" w:rsidP="005B2300">
            <w:pPr>
              <w:pStyle w:val="Tabletext-evidencematrix"/>
            </w:pPr>
            <w:r w:rsidRPr="00C70209">
              <w:t>NR</w:t>
            </w:r>
          </w:p>
        </w:tc>
        <w:tc>
          <w:tcPr>
            <w:tcW w:w="609" w:type="pct"/>
            <w:shd w:val="clear" w:color="auto" w:fill="auto"/>
          </w:tcPr>
          <w:p w14:paraId="3C7E5903" w14:textId="77777777" w:rsidR="00BB37B6" w:rsidRPr="00C70209" w:rsidRDefault="00BB37B6" w:rsidP="005B2300">
            <w:pPr>
              <w:pStyle w:val="Tabletext-evidencematrix"/>
              <w:rPr>
                <w:szCs w:val="16"/>
              </w:rPr>
            </w:pPr>
            <w:r w:rsidRPr="00C70209">
              <w:rPr>
                <w:i/>
                <w:szCs w:val="16"/>
              </w:rPr>
              <w:t>No significant difference</w:t>
            </w:r>
            <w:r w:rsidRPr="00C70209">
              <w:rPr>
                <w:szCs w:val="16"/>
                <w:vertAlign w:val="superscript"/>
              </w:rPr>
              <w:t>d</w:t>
            </w:r>
          </w:p>
          <w:p w14:paraId="5629A081" w14:textId="1194BD1F" w:rsidR="00BB37B6" w:rsidRPr="00C70209" w:rsidRDefault="001A475D" w:rsidP="005B2300">
            <w:pPr>
              <w:pStyle w:val="Tabletext-evidencematrix"/>
              <w:rPr>
                <w:szCs w:val="16"/>
              </w:rPr>
            </w:pPr>
            <w:r w:rsidRPr="001A475D">
              <w:rPr>
                <w:i/>
                <w:szCs w:val="16"/>
              </w:rPr>
              <w:t>P = </w:t>
            </w:r>
            <w:r w:rsidR="00BB37B6" w:rsidRPr="00C70209">
              <w:rPr>
                <w:szCs w:val="16"/>
              </w:rPr>
              <w:t>NR</w:t>
            </w:r>
          </w:p>
        </w:tc>
      </w:tr>
      <w:tr w:rsidR="00BB37B6" w:rsidRPr="00C70209" w14:paraId="2BC4AD05" w14:textId="77777777" w:rsidTr="00410153">
        <w:tc>
          <w:tcPr>
            <w:tcW w:w="388" w:type="pct"/>
            <w:vMerge/>
            <w:shd w:val="clear" w:color="auto" w:fill="auto"/>
          </w:tcPr>
          <w:p w14:paraId="00698AD3" w14:textId="77777777" w:rsidR="00BB37B6" w:rsidRPr="00C70209" w:rsidRDefault="00BB37B6" w:rsidP="005B2300">
            <w:pPr>
              <w:pStyle w:val="Tabletext"/>
              <w:rPr>
                <w:sz w:val="16"/>
                <w:szCs w:val="16"/>
                <w:highlight w:val="yellow"/>
              </w:rPr>
            </w:pPr>
          </w:p>
        </w:tc>
        <w:tc>
          <w:tcPr>
            <w:tcW w:w="480" w:type="pct"/>
            <w:vMerge/>
            <w:shd w:val="clear" w:color="auto" w:fill="auto"/>
          </w:tcPr>
          <w:p w14:paraId="6BFF6165" w14:textId="77777777" w:rsidR="00BB37B6" w:rsidRPr="00C70209" w:rsidRDefault="00BB37B6" w:rsidP="005B2300">
            <w:pPr>
              <w:pStyle w:val="Tabletext"/>
              <w:rPr>
                <w:sz w:val="16"/>
                <w:szCs w:val="16"/>
              </w:rPr>
            </w:pPr>
          </w:p>
        </w:tc>
        <w:tc>
          <w:tcPr>
            <w:tcW w:w="480" w:type="pct"/>
            <w:vMerge/>
            <w:shd w:val="clear" w:color="auto" w:fill="auto"/>
          </w:tcPr>
          <w:p w14:paraId="3F4847FE" w14:textId="77777777" w:rsidR="00BB37B6" w:rsidRPr="00C70209" w:rsidRDefault="00BB37B6" w:rsidP="005B2300">
            <w:pPr>
              <w:pStyle w:val="Tabletext"/>
              <w:rPr>
                <w:sz w:val="16"/>
                <w:szCs w:val="16"/>
              </w:rPr>
            </w:pPr>
          </w:p>
        </w:tc>
        <w:tc>
          <w:tcPr>
            <w:tcW w:w="480" w:type="pct"/>
            <w:vMerge/>
            <w:shd w:val="clear" w:color="auto" w:fill="auto"/>
          </w:tcPr>
          <w:p w14:paraId="52FEBD81" w14:textId="77777777" w:rsidR="00BB37B6" w:rsidRPr="00C70209" w:rsidRDefault="00BB37B6" w:rsidP="005B2300">
            <w:pPr>
              <w:pStyle w:val="Tabletext"/>
              <w:rPr>
                <w:sz w:val="16"/>
                <w:szCs w:val="16"/>
              </w:rPr>
            </w:pPr>
          </w:p>
        </w:tc>
        <w:tc>
          <w:tcPr>
            <w:tcW w:w="480" w:type="pct"/>
            <w:vMerge w:val="restart"/>
            <w:shd w:val="clear" w:color="auto" w:fill="auto"/>
          </w:tcPr>
          <w:p w14:paraId="11B8DCBA" w14:textId="0B8A3F79" w:rsidR="00BB37B6" w:rsidRPr="00C70209" w:rsidRDefault="00BB37B6" w:rsidP="005B2300">
            <w:pPr>
              <w:pStyle w:val="Tabletext-evidencematrix"/>
              <w:rPr>
                <w:szCs w:val="16"/>
              </w:rPr>
            </w:pPr>
            <w:r w:rsidRPr="00C70209">
              <w:t xml:space="preserve">&gt;2 RBC transfusions during hospital stay </w:t>
            </w:r>
            <w:r w:rsidR="00C91BAE" w:rsidRPr="00C70209">
              <w:rPr>
                <w:szCs w:val="16"/>
              </w:rPr>
              <w:t>versus</w:t>
            </w:r>
            <w:r w:rsidRPr="00C70209">
              <w:rPr>
                <w:szCs w:val="16"/>
              </w:rPr>
              <w:t xml:space="preserve"> one or two RBC transfusions</w:t>
            </w:r>
          </w:p>
        </w:tc>
        <w:tc>
          <w:tcPr>
            <w:tcW w:w="481" w:type="pct"/>
            <w:vMerge w:val="restart"/>
            <w:shd w:val="clear" w:color="auto" w:fill="auto"/>
          </w:tcPr>
          <w:p w14:paraId="7BF87D65" w14:textId="77777777" w:rsidR="00BB37B6" w:rsidRPr="00C70209" w:rsidRDefault="00BB37B6" w:rsidP="005B2300">
            <w:pPr>
              <w:pStyle w:val="Tabletext-evidencematrix"/>
            </w:pPr>
            <w:r w:rsidRPr="00C70209">
              <w:rPr>
                <w:szCs w:val="16"/>
              </w:rPr>
              <w:t>In-hospital mortality</w:t>
            </w:r>
          </w:p>
        </w:tc>
        <w:tc>
          <w:tcPr>
            <w:tcW w:w="534" w:type="pct"/>
            <w:tcBorders>
              <w:bottom w:val="single" w:sz="4" w:space="0" w:color="000000"/>
            </w:tcBorders>
            <w:shd w:val="clear" w:color="auto" w:fill="auto"/>
          </w:tcPr>
          <w:p w14:paraId="06EF83E1" w14:textId="77777777" w:rsidR="00BB37B6" w:rsidRPr="00C70209" w:rsidRDefault="00BB37B6" w:rsidP="005B2300">
            <w:pPr>
              <w:pStyle w:val="Tabletext-evidencematrix"/>
            </w:pPr>
            <w:r w:rsidRPr="00C70209">
              <w:t>NR</w:t>
            </w:r>
          </w:p>
        </w:tc>
        <w:tc>
          <w:tcPr>
            <w:tcW w:w="534" w:type="pct"/>
            <w:tcBorders>
              <w:bottom w:val="single" w:sz="4" w:space="0" w:color="000000"/>
            </w:tcBorders>
            <w:shd w:val="clear" w:color="auto" w:fill="auto"/>
          </w:tcPr>
          <w:p w14:paraId="2DA30FB4" w14:textId="77777777" w:rsidR="00BB37B6" w:rsidRPr="00C70209" w:rsidRDefault="00BB37B6" w:rsidP="005B2300">
            <w:pPr>
              <w:pStyle w:val="Tabletext-evidencematrix"/>
            </w:pPr>
            <w:r w:rsidRPr="00C70209">
              <w:t>NR</w:t>
            </w:r>
          </w:p>
        </w:tc>
        <w:tc>
          <w:tcPr>
            <w:tcW w:w="534" w:type="pct"/>
            <w:tcBorders>
              <w:bottom w:val="single" w:sz="4" w:space="0" w:color="000000"/>
            </w:tcBorders>
            <w:shd w:val="clear" w:color="auto" w:fill="auto"/>
          </w:tcPr>
          <w:p w14:paraId="639E325F" w14:textId="77777777" w:rsidR="00BB37B6" w:rsidRPr="00C70209" w:rsidRDefault="00BB37B6" w:rsidP="005B2300">
            <w:pPr>
              <w:pStyle w:val="Tabletext-evidencematrix"/>
            </w:pPr>
            <w:r w:rsidRPr="00C70209">
              <w:t>RR 0.96 [0.88, 1.03]</w:t>
            </w:r>
            <w:r w:rsidRPr="00C70209">
              <w:rPr>
                <w:vertAlign w:val="superscript"/>
              </w:rPr>
              <w:t>c</w:t>
            </w:r>
          </w:p>
        </w:tc>
        <w:tc>
          <w:tcPr>
            <w:tcW w:w="609" w:type="pct"/>
            <w:tcBorders>
              <w:bottom w:val="single" w:sz="4" w:space="0" w:color="000000"/>
            </w:tcBorders>
            <w:shd w:val="clear" w:color="auto" w:fill="D9D9D9" w:themeFill="background1" w:themeFillShade="D9"/>
          </w:tcPr>
          <w:p w14:paraId="46FF5960" w14:textId="77777777" w:rsidR="00BB37B6" w:rsidRPr="00C70209" w:rsidRDefault="00BB37B6" w:rsidP="005B2300">
            <w:pPr>
              <w:pStyle w:val="Tabletext"/>
              <w:rPr>
                <w:i/>
                <w:sz w:val="16"/>
                <w:szCs w:val="16"/>
              </w:rPr>
            </w:pPr>
            <w:r w:rsidRPr="00C70209">
              <w:rPr>
                <w:i/>
                <w:sz w:val="16"/>
                <w:szCs w:val="16"/>
              </w:rPr>
              <w:t>Favours no transfusion</w:t>
            </w:r>
          </w:p>
          <w:p w14:paraId="4D14A32C" w14:textId="27BCF475" w:rsidR="00BB37B6" w:rsidRPr="00C70209" w:rsidRDefault="001A475D" w:rsidP="005B2300">
            <w:pPr>
              <w:pStyle w:val="Tabletext-evidencematrix"/>
              <w:rPr>
                <w:szCs w:val="16"/>
              </w:rPr>
            </w:pPr>
            <w:r w:rsidRPr="001A475D">
              <w:rPr>
                <w:i/>
                <w:szCs w:val="16"/>
              </w:rPr>
              <w:t>P = </w:t>
            </w:r>
            <w:r w:rsidR="00BB37B6" w:rsidRPr="00C70209">
              <w:rPr>
                <w:szCs w:val="16"/>
              </w:rPr>
              <w:t>NR</w:t>
            </w:r>
          </w:p>
        </w:tc>
      </w:tr>
      <w:tr w:rsidR="00BB37B6" w:rsidRPr="00C70209" w14:paraId="54C59D54" w14:textId="77777777" w:rsidTr="00410153">
        <w:tc>
          <w:tcPr>
            <w:tcW w:w="388" w:type="pct"/>
            <w:vMerge/>
            <w:shd w:val="clear" w:color="auto" w:fill="auto"/>
          </w:tcPr>
          <w:p w14:paraId="332E7115" w14:textId="77777777" w:rsidR="00BB37B6" w:rsidRPr="00C70209" w:rsidRDefault="00BB37B6" w:rsidP="005B2300">
            <w:pPr>
              <w:pStyle w:val="Tabletext"/>
              <w:rPr>
                <w:sz w:val="16"/>
                <w:szCs w:val="16"/>
                <w:highlight w:val="yellow"/>
              </w:rPr>
            </w:pPr>
          </w:p>
        </w:tc>
        <w:tc>
          <w:tcPr>
            <w:tcW w:w="480" w:type="pct"/>
            <w:vMerge/>
            <w:shd w:val="clear" w:color="auto" w:fill="auto"/>
          </w:tcPr>
          <w:p w14:paraId="17B50B6C" w14:textId="77777777" w:rsidR="00BB37B6" w:rsidRPr="00C70209" w:rsidRDefault="00BB37B6" w:rsidP="005B2300">
            <w:pPr>
              <w:pStyle w:val="Tabletext"/>
              <w:rPr>
                <w:sz w:val="16"/>
                <w:szCs w:val="16"/>
              </w:rPr>
            </w:pPr>
          </w:p>
        </w:tc>
        <w:tc>
          <w:tcPr>
            <w:tcW w:w="480" w:type="pct"/>
            <w:vMerge/>
            <w:shd w:val="clear" w:color="auto" w:fill="auto"/>
          </w:tcPr>
          <w:p w14:paraId="1783EB14" w14:textId="77777777" w:rsidR="00BB37B6" w:rsidRPr="00C70209" w:rsidRDefault="00BB37B6" w:rsidP="005B2300">
            <w:pPr>
              <w:pStyle w:val="Tabletext"/>
              <w:rPr>
                <w:sz w:val="16"/>
                <w:szCs w:val="16"/>
              </w:rPr>
            </w:pPr>
          </w:p>
        </w:tc>
        <w:tc>
          <w:tcPr>
            <w:tcW w:w="480" w:type="pct"/>
            <w:vMerge/>
            <w:shd w:val="clear" w:color="auto" w:fill="auto"/>
          </w:tcPr>
          <w:p w14:paraId="3ADE24A0" w14:textId="77777777" w:rsidR="00BB37B6" w:rsidRPr="00C70209" w:rsidRDefault="00BB37B6" w:rsidP="005B2300">
            <w:pPr>
              <w:pStyle w:val="Tabletext"/>
              <w:rPr>
                <w:sz w:val="16"/>
                <w:szCs w:val="16"/>
              </w:rPr>
            </w:pPr>
          </w:p>
        </w:tc>
        <w:tc>
          <w:tcPr>
            <w:tcW w:w="480" w:type="pct"/>
            <w:vMerge/>
            <w:shd w:val="clear" w:color="auto" w:fill="auto"/>
          </w:tcPr>
          <w:p w14:paraId="772FD71A" w14:textId="77777777" w:rsidR="00BB37B6" w:rsidRPr="00C70209" w:rsidRDefault="00BB37B6" w:rsidP="005B2300">
            <w:pPr>
              <w:pStyle w:val="Tabletext-evidencematrix"/>
            </w:pPr>
          </w:p>
        </w:tc>
        <w:tc>
          <w:tcPr>
            <w:tcW w:w="481" w:type="pct"/>
            <w:vMerge/>
            <w:tcBorders>
              <w:bottom w:val="single" w:sz="4" w:space="0" w:color="000000"/>
            </w:tcBorders>
            <w:shd w:val="clear" w:color="auto" w:fill="auto"/>
          </w:tcPr>
          <w:p w14:paraId="015BFD81" w14:textId="77777777" w:rsidR="00BB37B6" w:rsidRPr="00C70209" w:rsidRDefault="00BB37B6" w:rsidP="005B2300">
            <w:pPr>
              <w:pStyle w:val="Tabletext-evidencematrix"/>
              <w:rPr>
                <w:szCs w:val="16"/>
              </w:rPr>
            </w:pPr>
          </w:p>
        </w:tc>
        <w:tc>
          <w:tcPr>
            <w:tcW w:w="1068" w:type="pct"/>
            <w:gridSpan w:val="2"/>
            <w:tcBorders>
              <w:bottom w:val="single" w:sz="4" w:space="0" w:color="000000"/>
            </w:tcBorders>
            <w:shd w:val="clear" w:color="auto" w:fill="auto"/>
          </w:tcPr>
          <w:p w14:paraId="4118F77C" w14:textId="77777777" w:rsidR="00BB37B6" w:rsidRPr="00C70209" w:rsidRDefault="00BB37B6" w:rsidP="005B2300">
            <w:pPr>
              <w:pStyle w:val="Tabletext-subanalysis"/>
            </w:pPr>
            <w:r w:rsidRPr="00C70209">
              <w:t>Multivariate Cox proportional hazards regression model adjusted for independent variables associated with higher mortality rates, including: gestational age, 1- and 5-minute Apgar scores, SNAPPE II score, RDS, IVH, early- and late-onset clinical sepsis, and NEC.</w:t>
            </w:r>
          </w:p>
        </w:tc>
        <w:tc>
          <w:tcPr>
            <w:tcW w:w="534" w:type="pct"/>
            <w:tcBorders>
              <w:bottom w:val="single" w:sz="4" w:space="0" w:color="000000"/>
            </w:tcBorders>
            <w:shd w:val="clear" w:color="auto" w:fill="auto"/>
          </w:tcPr>
          <w:p w14:paraId="75DB1DAC" w14:textId="77777777" w:rsidR="00BB37B6" w:rsidRPr="00C70209" w:rsidRDefault="00BB37B6" w:rsidP="005B2300">
            <w:pPr>
              <w:pStyle w:val="Tabletext-evidencematrix"/>
            </w:pPr>
            <w:r w:rsidRPr="00C70209">
              <w:t>NR</w:t>
            </w:r>
          </w:p>
        </w:tc>
        <w:tc>
          <w:tcPr>
            <w:tcW w:w="609" w:type="pct"/>
            <w:tcBorders>
              <w:bottom w:val="single" w:sz="4" w:space="0" w:color="000000"/>
            </w:tcBorders>
            <w:shd w:val="clear" w:color="auto" w:fill="FFFFFF" w:themeFill="background1"/>
          </w:tcPr>
          <w:p w14:paraId="720E3BAE" w14:textId="77777777" w:rsidR="00BB37B6" w:rsidRPr="00C70209" w:rsidRDefault="00BB37B6" w:rsidP="005B2300">
            <w:pPr>
              <w:pStyle w:val="Tabletext-evidencematrix"/>
              <w:rPr>
                <w:szCs w:val="16"/>
              </w:rPr>
            </w:pPr>
            <w:r w:rsidRPr="00C70209">
              <w:rPr>
                <w:i/>
                <w:szCs w:val="16"/>
              </w:rPr>
              <w:t>No significant difference</w:t>
            </w:r>
            <w:r w:rsidRPr="00C70209">
              <w:rPr>
                <w:szCs w:val="16"/>
                <w:vertAlign w:val="superscript"/>
              </w:rPr>
              <w:t>d</w:t>
            </w:r>
          </w:p>
          <w:p w14:paraId="27146724" w14:textId="3588A2A7" w:rsidR="00BB37B6" w:rsidRPr="00C70209" w:rsidRDefault="001A475D" w:rsidP="005B2300">
            <w:pPr>
              <w:pStyle w:val="Tabletext-evidencematrix"/>
              <w:rPr>
                <w:i/>
              </w:rPr>
            </w:pPr>
            <w:r w:rsidRPr="001A475D">
              <w:rPr>
                <w:i/>
              </w:rPr>
              <w:t>P = </w:t>
            </w:r>
            <w:r w:rsidR="00BB37B6" w:rsidRPr="00C70209">
              <w:t>NR</w:t>
            </w:r>
          </w:p>
        </w:tc>
      </w:tr>
      <w:tr w:rsidR="00BB37B6" w:rsidRPr="00C70209" w14:paraId="74A449FB" w14:textId="77777777" w:rsidTr="00410153">
        <w:trPr>
          <w:tblHeader/>
        </w:trPr>
        <w:tc>
          <w:tcPr>
            <w:tcW w:w="388" w:type="pct"/>
            <w:vMerge/>
          </w:tcPr>
          <w:p w14:paraId="3C3183C5" w14:textId="77777777" w:rsidR="00BB37B6" w:rsidRPr="00C70209" w:rsidRDefault="00BB37B6" w:rsidP="005B2300">
            <w:pPr>
              <w:pStyle w:val="Tabletext-evidencematrix"/>
            </w:pPr>
          </w:p>
        </w:tc>
        <w:tc>
          <w:tcPr>
            <w:tcW w:w="480" w:type="pct"/>
            <w:vMerge/>
          </w:tcPr>
          <w:p w14:paraId="5298F7C1" w14:textId="77777777" w:rsidR="00BB37B6" w:rsidRPr="00C70209" w:rsidRDefault="00BB37B6" w:rsidP="005B2300">
            <w:pPr>
              <w:pStyle w:val="Tabletext-evidencematrix"/>
            </w:pPr>
          </w:p>
        </w:tc>
        <w:tc>
          <w:tcPr>
            <w:tcW w:w="480" w:type="pct"/>
            <w:vMerge/>
          </w:tcPr>
          <w:p w14:paraId="51658320" w14:textId="77777777" w:rsidR="00BB37B6" w:rsidRPr="00C70209" w:rsidRDefault="00BB37B6" w:rsidP="005B2300">
            <w:pPr>
              <w:pStyle w:val="Tabletext-evidencematrix"/>
            </w:pPr>
          </w:p>
        </w:tc>
        <w:tc>
          <w:tcPr>
            <w:tcW w:w="480" w:type="pct"/>
            <w:vMerge/>
          </w:tcPr>
          <w:p w14:paraId="3E643E90" w14:textId="77777777" w:rsidR="00BB37B6" w:rsidRPr="00C70209" w:rsidRDefault="00BB37B6" w:rsidP="005B2300">
            <w:pPr>
              <w:pStyle w:val="Tabletext-evidencematrix"/>
            </w:pPr>
          </w:p>
        </w:tc>
        <w:tc>
          <w:tcPr>
            <w:tcW w:w="480" w:type="pct"/>
            <w:vMerge/>
          </w:tcPr>
          <w:p w14:paraId="26C0EF48" w14:textId="77777777" w:rsidR="00BB37B6" w:rsidRPr="00C70209" w:rsidRDefault="00BB37B6" w:rsidP="005B2300">
            <w:pPr>
              <w:pStyle w:val="Tabletext-evidencematrix"/>
            </w:pPr>
          </w:p>
        </w:tc>
        <w:tc>
          <w:tcPr>
            <w:tcW w:w="481" w:type="pct"/>
            <w:vMerge w:val="restart"/>
          </w:tcPr>
          <w:p w14:paraId="52A8763F" w14:textId="77777777" w:rsidR="00BB37B6" w:rsidRPr="00C70209" w:rsidRDefault="00BB37B6" w:rsidP="005B2300">
            <w:pPr>
              <w:pStyle w:val="Tabletext-evidencematrix"/>
            </w:pPr>
            <w:r w:rsidRPr="00C70209">
              <w:t>Mortality after 28 days of life</w:t>
            </w:r>
          </w:p>
          <w:p w14:paraId="23CD279B" w14:textId="77777777" w:rsidR="00BB37B6" w:rsidRPr="00C70209" w:rsidRDefault="00BB37B6" w:rsidP="005B2300">
            <w:pPr>
              <w:pStyle w:val="Tabletext-evidencematrix"/>
            </w:pPr>
            <w:r w:rsidRPr="00C70209">
              <w:t>N=839</w:t>
            </w:r>
          </w:p>
        </w:tc>
        <w:tc>
          <w:tcPr>
            <w:tcW w:w="534" w:type="pct"/>
          </w:tcPr>
          <w:p w14:paraId="10751B2F" w14:textId="77777777" w:rsidR="00BB37B6" w:rsidRPr="00C70209" w:rsidRDefault="00BB37B6" w:rsidP="005B2300">
            <w:pPr>
              <w:pStyle w:val="Tabletext-evidencematrix"/>
            </w:pPr>
            <w:r w:rsidRPr="00C70209">
              <w:t>NR</w:t>
            </w:r>
          </w:p>
        </w:tc>
        <w:tc>
          <w:tcPr>
            <w:tcW w:w="534" w:type="pct"/>
          </w:tcPr>
          <w:p w14:paraId="77A0A48D" w14:textId="77777777" w:rsidR="00BB37B6" w:rsidRPr="00C70209" w:rsidRDefault="00BB37B6" w:rsidP="005B2300">
            <w:pPr>
              <w:pStyle w:val="Tabletext-evidencematrix"/>
            </w:pPr>
            <w:r w:rsidRPr="00C70209">
              <w:t>NR</w:t>
            </w:r>
          </w:p>
        </w:tc>
        <w:tc>
          <w:tcPr>
            <w:tcW w:w="534" w:type="pct"/>
          </w:tcPr>
          <w:p w14:paraId="68D5A430" w14:textId="77777777" w:rsidR="00BB37B6" w:rsidRPr="00C70209" w:rsidRDefault="00BB37B6" w:rsidP="005B2300">
            <w:pPr>
              <w:pStyle w:val="Tabletext-evidencematrix"/>
            </w:pPr>
            <w:r w:rsidRPr="00C70209">
              <w:t>RR 2.63 [1.91, 3.30]</w:t>
            </w:r>
            <w:r w:rsidRPr="00C70209">
              <w:rPr>
                <w:vertAlign w:val="superscript"/>
              </w:rPr>
              <w:t>c</w:t>
            </w:r>
          </w:p>
        </w:tc>
        <w:tc>
          <w:tcPr>
            <w:tcW w:w="609" w:type="pct"/>
            <w:vMerge w:val="restart"/>
            <w:shd w:val="clear" w:color="auto" w:fill="D9D9D9" w:themeFill="background1" w:themeFillShade="D9"/>
          </w:tcPr>
          <w:p w14:paraId="6708C616" w14:textId="77777777" w:rsidR="00BB37B6" w:rsidRPr="00C70209" w:rsidRDefault="00BB37B6" w:rsidP="005B2300">
            <w:pPr>
              <w:pStyle w:val="Tabletext"/>
              <w:rPr>
                <w:i/>
                <w:sz w:val="16"/>
                <w:szCs w:val="16"/>
              </w:rPr>
            </w:pPr>
            <w:r w:rsidRPr="00C70209">
              <w:rPr>
                <w:i/>
                <w:sz w:val="16"/>
                <w:szCs w:val="16"/>
              </w:rPr>
              <w:t>Favours no transfusion</w:t>
            </w:r>
          </w:p>
          <w:p w14:paraId="56A43579" w14:textId="5BBF0D83" w:rsidR="00BB37B6" w:rsidRPr="00C70209" w:rsidRDefault="001A475D" w:rsidP="005B2300">
            <w:pPr>
              <w:pStyle w:val="Tabletext-evidencematrix"/>
            </w:pPr>
            <w:r w:rsidRPr="001A475D">
              <w:rPr>
                <w:i/>
              </w:rPr>
              <w:t>P = </w:t>
            </w:r>
            <w:r w:rsidR="00BB37B6" w:rsidRPr="00C70209">
              <w:t>0.010</w:t>
            </w:r>
          </w:p>
        </w:tc>
      </w:tr>
      <w:tr w:rsidR="00BB37B6" w:rsidRPr="00C70209" w14:paraId="2ADCDB30" w14:textId="77777777" w:rsidTr="00410153">
        <w:trPr>
          <w:tblHeader/>
        </w:trPr>
        <w:tc>
          <w:tcPr>
            <w:tcW w:w="388" w:type="pct"/>
            <w:vMerge/>
          </w:tcPr>
          <w:p w14:paraId="5DB71905" w14:textId="77777777" w:rsidR="00BB37B6" w:rsidRPr="00C70209" w:rsidRDefault="00BB37B6" w:rsidP="005B2300">
            <w:pPr>
              <w:pStyle w:val="Tabletext-evidencematrix"/>
            </w:pPr>
          </w:p>
        </w:tc>
        <w:tc>
          <w:tcPr>
            <w:tcW w:w="480" w:type="pct"/>
            <w:vMerge/>
          </w:tcPr>
          <w:p w14:paraId="5447B1F4" w14:textId="77777777" w:rsidR="00BB37B6" w:rsidRPr="00C70209" w:rsidRDefault="00BB37B6" w:rsidP="005B2300">
            <w:pPr>
              <w:pStyle w:val="Tabletext-evidencematrix"/>
            </w:pPr>
          </w:p>
        </w:tc>
        <w:tc>
          <w:tcPr>
            <w:tcW w:w="480" w:type="pct"/>
            <w:vMerge/>
          </w:tcPr>
          <w:p w14:paraId="5D82AF03" w14:textId="77777777" w:rsidR="00BB37B6" w:rsidRPr="00C70209" w:rsidRDefault="00BB37B6" w:rsidP="005B2300">
            <w:pPr>
              <w:pStyle w:val="Tabletext-evidencematrix"/>
            </w:pPr>
          </w:p>
        </w:tc>
        <w:tc>
          <w:tcPr>
            <w:tcW w:w="480" w:type="pct"/>
            <w:vMerge/>
          </w:tcPr>
          <w:p w14:paraId="7980E9F7" w14:textId="77777777" w:rsidR="00BB37B6" w:rsidRPr="00C70209" w:rsidRDefault="00BB37B6" w:rsidP="005B2300">
            <w:pPr>
              <w:pStyle w:val="Tabletext-evidencematrix"/>
            </w:pPr>
          </w:p>
        </w:tc>
        <w:tc>
          <w:tcPr>
            <w:tcW w:w="480" w:type="pct"/>
            <w:vMerge/>
          </w:tcPr>
          <w:p w14:paraId="619CADCD" w14:textId="77777777" w:rsidR="00BB37B6" w:rsidRPr="00C70209" w:rsidRDefault="00BB37B6" w:rsidP="005B2300">
            <w:pPr>
              <w:pStyle w:val="Tabletext-evidencematrix"/>
            </w:pPr>
          </w:p>
        </w:tc>
        <w:tc>
          <w:tcPr>
            <w:tcW w:w="481" w:type="pct"/>
            <w:vMerge/>
          </w:tcPr>
          <w:p w14:paraId="52C48217" w14:textId="77777777" w:rsidR="00BB37B6" w:rsidRPr="00C70209" w:rsidRDefault="00BB37B6" w:rsidP="005B2300">
            <w:pPr>
              <w:pStyle w:val="Tabletext-evidencematrix"/>
            </w:pPr>
          </w:p>
        </w:tc>
        <w:tc>
          <w:tcPr>
            <w:tcW w:w="1068" w:type="pct"/>
            <w:gridSpan w:val="2"/>
          </w:tcPr>
          <w:p w14:paraId="57BF866B" w14:textId="77777777" w:rsidR="00BB37B6" w:rsidRPr="00C70209" w:rsidRDefault="00BB37B6" w:rsidP="005B2300">
            <w:pPr>
              <w:pStyle w:val="Tabletext-subanalysis"/>
            </w:pPr>
            <w:r w:rsidRPr="00C70209">
              <w:t>Multivariate Cox proportional hazards regression model adjusted for independent variables associated with higher mortality rates, including gestational age, small for gestational age, 1- and 5-minute Apgar scores, SNAPPE II score, RDS, IVH, early- and late-onset clinical sepsis, and NEC.</w:t>
            </w:r>
          </w:p>
        </w:tc>
        <w:tc>
          <w:tcPr>
            <w:tcW w:w="534" w:type="pct"/>
          </w:tcPr>
          <w:p w14:paraId="69949D72" w14:textId="77777777" w:rsidR="00BB37B6" w:rsidRPr="00C70209" w:rsidRDefault="00BB37B6" w:rsidP="005B2300">
            <w:pPr>
              <w:pStyle w:val="Tabletext-evidencematrix"/>
            </w:pPr>
            <w:r w:rsidRPr="00C70209">
              <w:t>RR 1.89 [1.19, 2.69]</w:t>
            </w:r>
          </w:p>
        </w:tc>
        <w:tc>
          <w:tcPr>
            <w:tcW w:w="609" w:type="pct"/>
            <w:vMerge/>
            <w:shd w:val="clear" w:color="auto" w:fill="D9D9D9" w:themeFill="background1" w:themeFillShade="D9"/>
          </w:tcPr>
          <w:p w14:paraId="056911CF" w14:textId="77777777" w:rsidR="00BB37B6" w:rsidRPr="00C70209" w:rsidRDefault="00BB37B6" w:rsidP="005B2300">
            <w:pPr>
              <w:pStyle w:val="Tabletext"/>
              <w:rPr>
                <w:i/>
                <w:sz w:val="16"/>
                <w:szCs w:val="16"/>
              </w:rPr>
            </w:pPr>
          </w:p>
        </w:tc>
      </w:tr>
      <w:tr w:rsidR="00E63155" w:rsidRPr="00C70209" w14:paraId="088D05A8" w14:textId="77777777" w:rsidTr="00E63155">
        <w:trPr>
          <w:tblHeader/>
        </w:trPr>
        <w:tc>
          <w:tcPr>
            <w:tcW w:w="388" w:type="pct"/>
          </w:tcPr>
          <w:p w14:paraId="25393DA7" w14:textId="7F197F08" w:rsidR="00E63155" w:rsidRPr="00C70209" w:rsidRDefault="00E63155" w:rsidP="005B2300">
            <w:pPr>
              <w:pStyle w:val="Tabletext-evidencematrix"/>
            </w:pPr>
            <w:r w:rsidRPr="00C70209">
              <w:t>Navaei 2010</w:t>
            </w:r>
            <w:r w:rsidR="00092C02" w:rsidRPr="00C70209">
              <w:fldChar w:fldCharType="begin"/>
            </w:r>
            <w:r w:rsidR="00092C02" w:rsidRPr="00C70209">
              <w:instrText xml:space="preserve"> ADDIN EN.CITE &lt;EndNote&gt;&lt;Cite&gt;&lt;Author&gt;Navaei&lt;/Author&gt;&lt;Year&gt;2010&lt;/Year&gt;&lt;RecNum&gt;1041&lt;/RecNum&gt;&lt;DisplayText&gt;&lt;style face="superscript"&gt;28&lt;/style&gt;&lt;/DisplayText&gt;&lt;record&gt;&lt;rec-number&gt;1041&lt;/rec-number&gt;&lt;foreign-keys&gt;&lt;key app="EN" db-id="9edve2wadsavt5ewavaxtda4f2tavzvts9ee" timestamp="1438748992"&gt;1041&lt;/key&gt;&lt;/foreign-keys&gt;&lt;ref-type name="Journal Article"&gt;17&lt;/ref-type&gt;&lt;contributors&gt;&lt;authors&gt;&lt;author&gt;Navaei, F.&lt;/author&gt;&lt;author&gt;Aliabady, B.&lt;/author&gt;&lt;author&gt;Moghtaderi, J.&lt;/author&gt;&lt;author&gt;Moghtaderi, M.&lt;/author&gt;&lt;author&gt;Kelishadi, R.&lt;/author&gt;&lt;/authors&gt;&lt;/contributors&gt;&lt;auth-address&gt;Pediatrics &amp;amp; Neonatology Department, Isfahan University of Medical Sciences, Isfahan, Iran. navaei@med.mui.ac.ir&lt;/auth-address&gt;&lt;titles&gt;&lt;title&gt;Early outcome of preterm infants with birth weight of 1500 g or less and gestational age of 30 weeks or less in Isfahan city, Iran&lt;/title&gt;&lt;secondary-title&gt;World J Pediatr&lt;/secondary-title&gt;&lt;/titles&gt;&lt;periodical&gt;&lt;full-title&gt;World J Pediatr&lt;/full-title&gt;&lt;/periodical&gt;&lt;pages&gt;228-32&lt;/pages&gt;&lt;volume&gt;6&lt;/volume&gt;&lt;number&gt;3&lt;/number&gt;&lt;keywords&gt;&lt;keyword&gt;Apgar Score&lt;/keyword&gt;&lt;keyword&gt;Birth Weight&lt;/keyword&gt;&lt;keyword&gt;Developing Countries&lt;/keyword&gt;&lt;keyword&gt;Gestational Age&lt;/keyword&gt;&lt;keyword&gt;Humans&lt;/keyword&gt;&lt;keyword&gt;*Infant Mortality&lt;/keyword&gt;&lt;keyword&gt;Infant, Newborn&lt;/keyword&gt;&lt;keyword&gt;*Infant, Premature&lt;/keyword&gt;&lt;keyword&gt;*Infant, Very Low Birth Weight&lt;/keyword&gt;&lt;keyword&gt;Intensive Care Units, Neonatal&lt;/keyword&gt;&lt;keyword&gt;Iran/epidemiology&lt;/keyword&gt;&lt;keyword&gt;Linear Models&lt;/keyword&gt;&lt;keyword&gt;*Morbidity&lt;/keyword&gt;&lt;keyword&gt;Probability&lt;/keyword&gt;&lt;keyword&gt;Retrospective Studies&lt;/keyword&gt;&lt;keyword&gt;Survival Rate&lt;/keyword&gt;&lt;/keywords&gt;&lt;dates&gt;&lt;year&gt;2010&lt;/year&gt;&lt;pub-dates&gt;&lt;date&gt;Aug&lt;/date&gt;&lt;/pub-dates&gt;&lt;/dates&gt;&lt;isbn&gt;1867-0687 (Electronic)&lt;/isbn&gt;&lt;accession-num&gt;20549417&lt;/accession-num&gt;&lt;urls&gt;&lt;related-urls&gt;&lt;url&gt;http://www.ncbi.nlm.nih.gov/pubmed/20549417&lt;/url&gt;&lt;/related-urls&gt;&lt;/urls&gt;&lt;electronic-resource-num&gt;10.1007/s12519-010-0204-1&lt;/electronic-resource-num&gt;&lt;/record&gt;&lt;/Cite&gt;&lt;/EndNote&gt;</w:instrText>
            </w:r>
            <w:r w:rsidR="00092C02" w:rsidRPr="00C70209">
              <w:fldChar w:fldCharType="separate"/>
            </w:r>
            <w:r w:rsidR="00092C02" w:rsidRPr="00C70209">
              <w:rPr>
                <w:vertAlign w:val="superscript"/>
              </w:rPr>
              <w:t>28</w:t>
            </w:r>
            <w:r w:rsidR="00092C02" w:rsidRPr="00C70209">
              <w:fldChar w:fldCharType="end"/>
            </w:r>
          </w:p>
          <w:p w14:paraId="4211D29C" w14:textId="1FFEE71E" w:rsidR="00E63155" w:rsidRPr="00C70209" w:rsidRDefault="00E63155" w:rsidP="005B2300">
            <w:pPr>
              <w:pStyle w:val="Tabletext-evidencematrix"/>
            </w:pPr>
            <w:r w:rsidRPr="00C70209">
              <w:t>Level III-2</w:t>
            </w:r>
          </w:p>
        </w:tc>
        <w:tc>
          <w:tcPr>
            <w:tcW w:w="480" w:type="pct"/>
          </w:tcPr>
          <w:p w14:paraId="28D62222" w14:textId="75AA19D2" w:rsidR="00E63155" w:rsidRPr="00C70209" w:rsidRDefault="00E63155" w:rsidP="00E63155">
            <w:pPr>
              <w:pStyle w:val="Tabletext"/>
              <w:rPr>
                <w:sz w:val="16"/>
                <w:szCs w:val="16"/>
              </w:rPr>
            </w:pPr>
            <w:r w:rsidRPr="00C70209">
              <w:rPr>
                <w:sz w:val="16"/>
                <w:szCs w:val="16"/>
              </w:rPr>
              <w:t>Retrospective cohort study</w:t>
            </w:r>
          </w:p>
          <w:p w14:paraId="40C98FD3" w14:textId="39E82E12" w:rsidR="00E63155" w:rsidRPr="00C70209" w:rsidRDefault="00E63155" w:rsidP="005B2300">
            <w:pPr>
              <w:pStyle w:val="Tabletext-evidencematrix"/>
            </w:pPr>
            <w:r w:rsidRPr="00C70209">
              <w:t>N=194</w:t>
            </w:r>
          </w:p>
        </w:tc>
        <w:tc>
          <w:tcPr>
            <w:tcW w:w="480" w:type="pct"/>
          </w:tcPr>
          <w:p w14:paraId="0F9F73BD" w14:textId="5C640156" w:rsidR="00E63155" w:rsidRPr="00C70209" w:rsidRDefault="00E63155" w:rsidP="00E63155">
            <w:pPr>
              <w:pStyle w:val="Tabletext-evidencematrix"/>
            </w:pPr>
            <w:r w:rsidRPr="00C70209">
              <w:rPr>
                <w:szCs w:val="16"/>
              </w:rPr>
              <w:t>Preterm infants (≤30 weeks gestation) with VLBW (≤1500 g)</w:t>
            </w:r>
          </w:p>
        </w:tc>
        <w:tc>
          <w:tcPr>
            <w:tcW w:w="480" w:type="pct"/>
          </w:tcPr>
          <w:p w14:paraId="7327C437" w14:textId="03942C85" w:rsidR="00E63155" w:rsidRPr="00C70209" w:rsidRDefault="00E63155" w:rsidP="005B2300">
            <w:pPr>
              <w:pStyle w:val="Tabletext-evidencematrix"/>
            </w:pPr>
            <w:r w:rsidRPr="00C70209">
              <w:t>2 NICUs, Iran</w:t>
            </w:r>
          </w:p>
        </w:tc>
        <w:tc>
          <w:tcPr>
            <w:tcW w:w="480" w:type="pct"/>
          </w:tcPr>
          <w:p w14:paraId="579F78C6" w14:textId="667C897C" w:rsidR="00E63155" w:rsidRPr="00C70209" w:rsidRDefault="00E63155" w:rsidP="005B2300">
            <w:pPr>
              <w:pStyle w:val="Tabletext-evidencematrix"/>
            </w:pPr>
            <w:r w:rsidRPr="00C70209">
              <w:t>RBC transfusion vs no transfusion</w:t>
            </w:r>
          </w:p>
        </w:tc>
        <w:tc>
          <w:tcPr>
            <w:tcW w:w="481" w:type="pct"/>
          </w:tcPr>
          <w:p w14:paraId="1BE93B71" w14:textId="61B2F736" w:rsidR="00E63155" w:rsidRPr="00C70209" w:rsidRDefault="00E63155" w:rsidP="00E63155">
            <w:pPr>
              <w:pStyle w:val="Tabletext-evidencematrix"/>
            </w:pPr>
            <w:r w:rsidRPr="00C70209">
              <w:t>In-hospital mortality</w:t>
            </w:r>
          </w:p>
        </w:tc>
        <w:tc>
          <w:tcPr>
            <w:tcW w:w="534" w:type="pct"/>
          </w:tcPr>
          <w:p w14:paraId="0C16779C" w14:textId="54F76301" w:rsidR="00E63155" w:rsidRPr="00C70209" w:rsidRDefault="00E63155" w:rsidP="005B2300">
            <w:pPr>
              <w:pStyle w:val="Tabletext-subanalysis"/>
            </w:pPr>
            <w:r w:rsidRPr="00C70209">
              <w:t>63.1%</w:t>
            </w:r>
          </w:p>
        </w:tc>
        <w:tc>
          <w:tcPr>
            <w:tcW w:w="534" w:type="pct"/>
          </w:tcPr>
          <w:p w14:paraId="5D9A2D06" w14:textId="319DF435" w:rsidR="00E63155" w:rsidRPr="00C70209" w:rsidRDefault="00E63155" w:rsidP="005B2300">
            <w:pPr>
              <w:pStyle w:val="Tabletext-subanalysis"/>
            </w:pPr>
            <w:r w:rsidRPr="00C70209">
              <w:t>65.5%</w:t>
            </w:r>
          </w:p>
        </w:tc>
        <w:tc>
          <w:tcPr>
            <w:tcW w:w="534" w:type="pct"/>
          </w:tcPr>
          <w:p w14:paraId="7EBE2A40" w14:textId="13AE5CBD" w:rsidR="00E63155" w:rsidRPr="00C70209" w:rsidRDefault="00E63155" w:rsidP="005B2300">
            <w:pPr>
              <w:pStyle w:val="Tabletext-evidencematrix"/>
            </w:pPr>
            <w:r w:rsidRPr="00C70209">
              <w:t>NR</w:t>
            </w:r>
          </w:p>
        </w:tc>
        <w:tc>
          <w:tcPr>
            <w:tcW w:w="609" w:type="pct"/>
            <w:shd w:val="clear" w:color="auto" w:fill="auto"/>
          </w:tcPr>
          <w:p w14:paraId="37818BE3" w14:textId="7FE06624" w:rsidR="00E63155" w:rsidRPr="00C70209" w:rsidRDefault="00E63155" w:rsidP="00E63155">
            <w:pPr>
              <w:pStyle w:val="Tabletext-evidencematrix"/>
              <w:rPr>
                <w:szCs w:val="16"/>
              </w:rPr>
            </w:pPr>
            <w:r w:rsidRPr="00C70209">
              <w:rPr>
                <w:i/>
                <w:szCs w:val="16"/>
              </w:rPr>
              <w:t>No significant difference</w:t>
            </w:r>
          </w:p>
          <w:p w14:paraId="6067C8BE" w14:textId="7B47B237" w:rsidR="00E63155" w:rsidRPr="00C70209" w:rsidRDefault="001A475D" w:rsidP="005B2300">
            <w:pPr>
              <w:pStyle w:val="Tabletext"/>
              <w:rPr>
                <w:sz w:val="16"/>
                <w:szCs w:val="16"/>
              </w:rPr>
            </w:pPr>
            <w:r w:rsidRPr="001A475D">
              <w:rPr>
                <w:i/>
                <w:sz w:val="16"/>
                <w:szCs w:val="16"/>
              </w:rPr>
              <w:t>P &gt; </w:t>
            </w:r>
            <w:r w:rsidR="00E63155" w:rsidRPr="00C70209">
              <w:rPr>
                <w:sz w:val="16"/>
                <w:szCs w:val="16"/>
              </w:rPr>
              <w:t>0.05</w:t>
            </w:r>
          </w:p>
        </w:tc>
      </w:tr>
    </w:tbl>
    <w:p w14:paraId="75D1819F" w14:textId="580FE801" w:rsidR="00E77D25" w:rsidRPr="00C70209" w:rsidRDefault="00E77D25" w:rsidP="005B2300">
      <w:pPr>
        <w:pStyle w:val="TabFigNotes0noindent"/>
      </w:pPr>
      <w:r w:rsidRPr="00C70209">
        <w:t xml:space="preserve">CI, confidence interval; IVH, intraventricular haemorrhage; NEC, necrotising enterocolitis; NR, not reported; RBC, red blood cell; </w:t>
      </w:r>
      <w:r w:rsidR="003823C3" w:rsidRPr="00C70209">
        <w:t xml:space="preserve">RDS, respiratory distress syndrome; </w:t>
      </w:r>
      <w:r w:rsidRPr="00C70209">
        <w:t xml:space="preserve">RR, risk ratio; </w:t>
      </w:r>
      <w:r w:rsidR="00AB32FC" w:rsidRPr="00C70209">
        <w:t xml:space="preserve">SNAPPE, score for neonatal acute physiology perinatal extension; </w:t>
      </w:r>
      <w:r w:rsidRPr="00C70209">
        <w:t>VLBW, very low birth weight</w:t>
      </w:r>
    </w:p>
    <w:p w14:paraId="0166B204" w14:textId="77777777" w:rsidR="00E77D25" w:rsidRPr="00C70209" w:rsidRDefault="00E77D25" w:rsidP="005B2300">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BC803AA" w14:textId="19AD7511" w:rsidR="00E77D25" w:rsidRPr="00C70209" w:rsidRDefault="00E77D25" w:rsidP="005B2300">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w:t>
      </w:r>
      <w:r w:rsidR="00E64EC2" w:rsidRPr="00C70209">
        <w:t>–5</w:t>
      </w:r>
      <w:r w:rsidRPr="00C70209">
        <w:t>0%; substantial heterogeneity I</w:t>
      </w:r>
      <w:r w:rsidRPr="00C70209">
        <w:rPr>
          <w:vertAlign w:val="superscript"/>
        </w:rPr>
        <w:t>2</w:t>
      </w:r>
      <w:r w:rsidRPr="00C70209">
        <w:t xml:space="preserve"> &gt;50%.</w:t>
      </w:r>
    </w:p>
    <w:p w14:paraId="23418427" w14:textId="77777777" w:rsidR="00E77D25" w:rsidRPr="00C70209" w:rsidRDefault="003823C3" w:rsidP="005B2300">
      <w:pPr>
        <w:pStyle w:val="TabFigNotes0noindent"/>
      </w:pPr>
      <w:r w:rsidRPr="00C70209">
        <w:rPr>
          <w:b/>
        </w:rPr>
        <w:t>c.</w:t>
      </w:r>
      <w:r w:rsidRPr="00C70209">
        <w:t xml:space="preserve"> </w:t>
      </w:r>
      <w:bookmarkStart w:id="226" w:name="_Toc372020859"/>
      <w:bookmarkEnd w:id="215"/>
      <w:r w:rsidRPr="00C70209">
        <w:t>Univariate analysis entered as single variable in proportional hazards Cox regression.</w:t>
      </w:r>
    </w:p>
    <w:p w14:paraId="2377809F" w14:textId="2E70D6AF" w:rsidR="00BB37B6" w:rsidRPr="00C70209" w:rsidRDefault="00BB37B6" w:rsidP="005B2300">
      <w:pPr>
        <w:pStyle w:val="TabFigNotes0noindent"/>
      </w:pPr>
      <w:r w:rsidRPr="00C70209">
        <w:rPr>
          <w:b/>
        </w:rPr>
        <w:t xml:space="preserve">d. </w:t>
      </w:r>
      <w:r w:rsidR="00DF3F0E" w:rsidRPr="00C70209">
        <w:t>Only</w:t>
      </w:r>
      <w:r w:rsidRPr="00C70209">
        <w:rPr>
          <w:b/>
        </w:rPr>
        <w:t xml:space="preserve"> </w:t>
      </w:r>
      <w:r w:rsidRPr="00C70209">
        <w:t xml:space="preserve">variables associated with mortality (in-hospital or after 28 days of life) </w:t>
      </w:r>
      <w:r w:rsidR="00DF3F0E" w:rsidRPr="00C70209">
        <w:t>were reported</w:t>
      </w:r>
      <w:r w:rsidRPr="00C70209">
        <w:t xml:space="preserve">. </w:t>
      </w:r>
      <w:r w:rsidR="00DF3F0E" w:rsidRPr="00C70209">
        <w:t xml:space="preserve">An absence of reported data </w:t>
      </w:r>
      <w:r w:rsidR="00E06038" w:rsidRPr="00C70209">
        <w:t>wa</w:t>
      </w:r>
      <w:r w:rsidR="00DF3F0E" w:rsidRPr="00C70209">
        <w:t>s assumed to infer no significant association</w:t>
      </w:r>
      <w:r w:rsidRPr="00C70209">
        <w:t>.</w:t>
      </w:r>
    </w:p>
    <w:p w14:paraId="3A8E0CEF" w14:textId="77777777" w:rsidR="00B30DCE" w:rsidRPr="00C70209" w:rsidRDefault="00B30DCE" w:rsidP="005B2300">
      <w:pPr>
        <w:pStyle w:val="TabFigNotes0noindent"/>
      </w:pPr>
    </w:p>
    <w:p w14:paraId="7692F700" w14:textId="77777777" w:rsidR="00B30DCE" w:rsidRPr="00C70209" w:rsidRDefault="00B30DCE" w:rsidP="005B2300">
      <w:pPr>
        <w:pStyle w:val="TabFigNotes0noinden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3470111C" w14:textId="77777777" w:rsidR="00A61702" w:rsidRPr="00C70209" w:rsidRDefault="00A61702" w:rsidP="005B2300">
      <w:pPr>
        <w:pStyle w:val="Heading6"/>
      </w:pPr>
      <w:r w:rsidRPr="00C70209">
        <w:t>Composite of mortality and severe morbidity</w:t>
      </w:r>
    </w:p>
    <w:p w14:paraId="4A4D3557" w14:textId="56877097" w:rsidR="00A61702" w:rsidRPr="00C70209" w:rsidRDefault="00A61702" w:rsidP="005B2300">
      <w:pPr>
        <w:pStyle w:val="BodyText"/>
        <w:rPr>
          <w:lang w:eastAsia="en-GB"/>
        </w:rPr>
      </w:pPr>
      <w:r w:rsidRPr="00C70209">
        <w:t xml:space="preserve">There were no studies identified in the systematic review and hand-searching process that assessed the effect of RBC transfusion compared with no transfusion in preterm infants that reported on a composite of mortality and severe morbidity outcomes (e.g. </w:t>
      </w:r>
      <w:r w:rsidRPr="00C70209">
        <w:rPr>
          <w:lang w:eastAsia="en-GB"/>
        </w:rPr>
        <w:t>BPD, ROP or brain injury on ultrasound).</w:t>
      </w:r>
    </w:p>
    <w:p w14:paraId="0D2EA8C4" w14:textId="39E8B252" w:rsidR="00EF6F4F" w:rsidRPr="00C70209" w:rsidRDefault="00EF6F4F" w:rsidP="00EF6F4F">
      <w:pPr>
        <w:pStyle w:val="Heading6"/>
      </w:pPr>
      <w:r w:rsidRPr="00C70209">
        <w:t>Secondary outcomes</w:t>
      </w:r>
      <w:r w:rsidRPr="00C70209">
        <w:rPr>
          <w:rStyle w:val="FootnoteReference"/>
        </w:rPr>
        <w:footnoteReference w:id="2"/>
      </w:r>
    </w:p>
    <w:p w14:paraId="2C504297" w14:textId="77777777" w:rsidR="00A61702" w:rsidRPr="00C70209" w:rsidRDefault="00A61702" w:rsidP="00EF6F4F">
      <w:pPr>
        <w:pStyle w:val="Heading7"/>
      </w:pPr>
      <w:r w:rsidRPr="00C70209">
        <w:t>Bronchopulmonary dysplasia</w:t>
      </w:r>
    </w:p>
    <w:p w14:paraId="1E1756BA" w14:textId="2F0DB6DA" w:rsidR="00A61702" w:rsidRPr="00C70209" w:rsidRDefault="00A61702" w:rsidP="005B2300">
      <w:pPr>
        <w:pStyle w:val="BodyText"/>
      </w:pPr>
      <w:r w:rsidRPr="00C70209">
        <w:t>There were no studies identified in the systematic review and hand-searching process</w:t>
      </w:r>
      <w:r w:rsidR="00F053AA" w:rsidRPr="00C70209">
        <w:t xml:space="preserve"> </w:t>
      </w:r>
      <w:r w:rsidRPr="00C70209">
        <w:t>that assessed the effect of RBC transfusion compared with no transfusion in preterm infants that reported on the outcomes of bronchopulmonary dysplasia</w:t>
      </w:r>
      <w:r w:rsidR="00F053AA" w:rsidRPr="00C70209">
        <w:rPr>
          <w:rStyle w:val="FootnoteReference"/>
        </w:rPr>
        <w:footnoteReference w:id="3"/>
      </w:r>
      <w:r w:rsidRPr="00C70209">
        <w:t>.</w:t>
      </w:r>
    </w:p>
    <w:p w14:paraId="0066D612" w14:textId="77777777" w:rsidR="00A61702" w:rsidRPr="00C70209" w:rsidRDefault="00A61702" w:rsidP="00EF6F4F">
      <w:pPr>
        <w:pStyle w:val="Heading7"/>
      </w:pPr>
      <w:r w:rsidRPr="00C70209">
        <w:t>Necrotising enterocolitis</w:t>
      </w:r>
    </w:p>
    <w:p w14:paraId="042F225F" w14:textId="56F6BC5B" w:rsidR="00A61702" w:rsidRPr="00C70209" w:rsidRDefault="00A61702" w:rsidP="005B2300">
      <w:pPr>
        <w:pStyle w:val="BodyText"/>
      </w:pPr>
      <w:r w:rsidRPr="00C70209">
        <w:t xml:space="preserve">The systematic review and hand-searching process identified two systematic reviews of Level III studies (Mohamed 2012, Kirpalani 2012) and </w:t>
      </w:r>
      <w:r w:rsidR="00F51F8C" w:rsidRPr="00C70209">
        <w:t xml:space="preserve">five </w:t>
      </w:r>
      <w:r w:rsidRPr="00C70209">
        <w:t>additional Level III studies</w:t>
      </w:r>
      <w:r w:rsidR="00F053AA" w:rsidRPr="00C70209">
        <w:t xml:space="preserve"> </w:t>
      </w:r>
      <w:r w:rsidRPr="00C70209">
        <w:t>(</w:t>
      </w:r>
      <w:r w:rsidR="00F51F8C" w:rsidRPr="00C70209">
        <w:t xml:space="preserve">AlFaleh 2014, </w:t>
      </w:r>
      <w:r w:rsidRPr="00C70209">
        <w:t xml:space="preserve">Demirel 2012, Elabaid 2013, Stritzke 2013, Wan-Huen 2013) that provided evidence for the association between RBC transfusion and NEC in preterm infants. </w:t>
      </w:r>
      <w:r w:rsidR="00837406" w:rsidRPr="00C70209">
        <w:rPr>
          <w:b/>
        </w:rPr>
        <w:fldChar w:fldCharType="begin"/>
      </w:r>
      <w:r w:rsidR="00837406" w:rsidRPr="00C70209">
        <w:rPr>
          <w:b/>
        </w:rPr>
        <w:instrText xml:space="preserve"> REF _Ref408913734 \h  \* MERGEFORMAT </w:instrText>
      </w:r>
      <w:r w:rsidR="00837406" w:rsidRPr="00C70209">
        <w:rPr>
          <w:b/>
        </w:rPr>
      </w:r>
      <w:r w:rsidR="00837406" w:rsidRPr="00C70209">
        <w:rPr>
          <w:b/>
        </w:rPr>
        <w:fldChar w:fldCharType="separate"/>
      </w:r>
      <w:r w:rsidR="000F7A9B" w:rsidRPr="000F7A9B">
        <w:rPr>
          <w:b/>
        </w:rPr>
        <w:t>Table 3.1.4</w:t>
      </w:r>
      <w:r w:rsidR="00837406" w:rsidRPr="00C70209">
        <w:rPr>
          <w:b/>
        </w:rPr>
        <w:fldChar w:fldCharType="end"/>
      </w:r>
      <w:r w:rsidR="00837406" w:rsidRPr="00C70209">
        <w:rPr>
          <w:b/>
        </w:rPr>
        <w:t xml:space="preserve"> </w:t>
      </w:r>
      <w:r w:rsidRPr="00C70209">
        <w:t>summarises the results from these studies.</w:t>
      </w:r>
    </w:p>
    <w:p w14:paraId="19ADFD16" w14:textId="012E9688" w:rsidR="00F51F8C" w:rsidRPr="00C70209" w:rsidRDefault="00F51F8C" w:rsidP="00F51F8C">
      <w:pPr>
        <w:pStyle w:val="BodyText"/>
      </w:pPr>
      <w:r w:rsidRPr="00C70209">
        <w:t>The five additional Level III studies (AlFaleh 2014, Demirel 2012, Elabaid 2013, Stritzke 2013, Wan-Huen 2013) were published subsequent to the literature searches conducted by Mohamed (2012) and Kirpalani (2012). The studies by Elabaid (2013), Stritzke (2013) and Wan-Huen (2013) were published reports of the preliminary data identified and included in the meta-analysis of Mohamed (2012).</w:t>
      </w:r>
    </w:p>
    <w:p w14:paraId="3846823D" w14:textId="735183F8" w:rsidR="00481ADA" w:rsidRPr="00C70209" w:rsidRDefault="00A61702" w:rsidP="005B2300">
      <w:pPr>
        <w:pStyle w:val="BodyText"/>
      </w:pPr>
      <w:r w:rsidRPr="00C70209">
        <w:t>Mohamed (2012) assessed the association between RBC transfusions and NEC in VLBW infants by comparing those who had transfusion-associated NEC (defined as within 48-hours of transfusion) with those who had NEC not associated with transfusion. Five trials (Christensen 2009, El-Dib 2011, Paul 2011, Singh 2011, Wan-Huen 2011)</w:t>
      </w:r>
      <w:r w:rsidRPr="00C70209" w:rsidDel="00A27648">
        <w:t xml:space="preserve"> </w:t>
      </w:r>
      <w:r w:rsidRPr="00C70209">
        <w:t>involving 916 infants were identified that reported unadjusted estimates for the association between NEC and exposure to transfusion in the previous 48 hours. A meta-analysis of these five trials suggested a significant association between RBC transfusion and NEC (OR 3.91; 95% CI 2.97, 5.14) but there was substantial heterogeneity (I</w:t>
      </w:r>
      <w:r w:rsidRPr="00C70209">
        <w:rPr>
          <w:vertAlign w:val="superscript"/>
        </w:rPr>
        <w:t>2</w:t>
      </w:r>
      <w:r w:rsidRPr="00C70209">
        <w:t xml:space="preserve">=58%) for this outcome. Four of the identified studies (Harsono 2011, Paul 2011, Stritzke 2011, Wan-Huen 2011) reported estimates adjusted for potential confounders. A meta-analysis of these four studies, which involved 3863 infants, found a similar (albeit lower) association between NEC and exposure to RBC transfusions (OR 2.01; 95% CI 1.61, 2.50). Heterogeneity was </w:t>
      </w:r>
      <w:r w:rsidR="008D6C15" w:rsidRPr="00C70209">
        <w:t>s</w:t>
      </w:r>
      <w:r w:rsidR="008E4141" w:rsidRPr="00C70209">
        <w:t>ubstantial</w:t>
      </w:r>
      <w:r w:rsidRPr="00C70209">
        <w:t xml:space="preserve"> (I</w:t>
      </w:r>
      <w:r w:rsidRPr="00C70209">
        <w:rPr>
          <w:vertAlign w:val="superscript"/>
        </w:rPr>
        <w:t>2</w:t>
      </w:r>
      <w:r w:rsidRPr="00C70209">
        <w:t>=91%).</w:t>
      </w:r>
    </w:p>
    <w:p w14:paraId="1F4641F9" w14:textId="1940B383" w:rsidR="00A61702" w:rsidRPr="00C70209" w:rsidRDefault="00A61702" w:rsidP="005B2300">
      <w:pPr>
        <w:pStyle w:val="BodyText"/>
      </w:pPr>
      <w:r w:rsidRPr="00C70209">
        <w:t>To explore the statistical heterogeneity, Mohamed (2012) removed Harsono (2011) from the analysis because the study reported conflicting results in favour of RBC transfusions. Removal of this outlier improved the homogeneity of the studies, but no further explanation for the divergent results was discerned. Analysis using a random-effects model indicated that the association between RBC transfusion and NEC was not statistically significant (OR 1.51; 95% CI 0.62, 3.68).</w:t>
      </w:r>
    </w:p>
    <w:p w14:paraId="655DBCCA" w14:textId="6786A05B" w:rsidR="00A61702" w:rsidRPr="00C70209" w:rsidRDefault="00A61702" w:rsidP="005B2300">
      <w:pPr>
        <w:pStyle w:val="BodyText"/>
      </w:pPr>
      <w:r w:rsidRPr="00C70209">
        <w:t>Kirpalani (2012) performed a meta-analysis of six cohort studies involving 22,155 infants and compared the incidence of NEC among those that received a transfusion with those that developed NEC but had not received a transfusion. The study reported a significant association between RBC transfusion and NEC (OR 7.48; 95% CI 5.87, 9.53). Heterogeneity was substantial (I</w:t>
      </w:r>
      <w:r w:rsidRPr="00C70209">
        <w:rPr>
          <w:vertAlign w:val="superscript"/>
        </w:rPr>
        <w:t>2</w:t>
      </w:r>
      <w:r w:rsidRPr="00C70209">
        <w:t xml:space="preserve">= 98%). These data included two studies in which the total cohort numbers were unknown (i.e. NEC events were reported but the total number of patients in each treatment arm was not, leading to an overestimation of the incidence of NEC). Removal of these two studies from the meta-analysis revealed that the association between RBC transfusion and NEC was not significant when analysed using a random-effects model (RR 4.55; 95% CI 0.78, 26.45; </w:t>
      </w:r>
      <w:r w:rsidR="001A475D" w:rsidRPr="001A475D">
        <w:rPr>
          <w:i/>
        </w:rPr>
        <w:t>P = </w:t>
      </w:r>
      <w:r w:rsidRPr="00C70209">
        <w:t xml:space="preserve">0.09). The association remained significant when assessed using a fixed-effects model (RR 6.80; 95% CI 5.51, 8.41; </w:t>
      </w:r>
      <w:r w:rsidR="001A475D" w:rsidRPr="001A475D">
        <w:rPr>
          <w:i/>
        </w:rPr>
        <w:t>P &lt; </w:t>
      </w:r>
      <w:r w:rsidRPr="00C70209">
        <w:t>0.00001). Heterogeneity was substantial (I</w:t>
      </w:r>
      <w:r w:rsidRPr="00C70209">
        <w:rPr>
          <w:vertAlign w:val="superscript"/>
        </w:rPr>
        <w:t>2</w:t>
      </w:r>
      <w:r w:rsidRPr="00C70209">
        <w:t>= 97%).</w:t>
      </w:r>
    </w:p>
    <w:p w14:paraId="58208868" w14:textId="71659A11" w:rsidR="00A61702" w:rsidRPr="00C70209" w:rsidRDefault="00A61702" w:rsidP="005B2300">
      <w:pPr>
        <w:pStyle w:val="BodyText"/>
      </w:pPr>
      <w:r w:rsidRPr="00C70209">
        <w:t xml:space="preserve">Kirpalani (2012) also reported a meta-analysis of four case–control studies involving 567 infants that revealed similar results. That is, a significant association between RBC transfusions and NEC was reported using a fixed-effects model (OR 2.19; 95% CI 1.52, 3.17; </w:t>
      </w:r>
      <w:r w:rsidR="001A475D" w:rsidRPr="001A475D">
        <w:rPr>
          <w:i/>
        </w:rPr>
        <w:t>P &lt; </w:t>
      </w:r>
      <w:r w:rsidRPr="00C70209">
        <w:t xml:space="preserve">0.001), but the association was not significant when assessed using a random-effects model (RR 1.66; 95% CI 0.75, 3.64; </w:t>
      </w:r>
      <w:r w:rsidR="001A475D" w:rsidRPr="001A475D">
        <w:rPr>
          <w:i/>
        </w:rPr>
        <w:t>P = </w:t>
      </w:r>
      <w:r w:rsidRPr="00C70209">
        <w:t>0.21). Heterogeneity was substantial (I</w:t>
      </w:r>
      <w:r w:rsidRPr="00C70209">
        <w:rPr>
          <w:vertAlign w:val="superscript"/>
        </w:rPr>
        <w:t>2</w:t>
      </w:r>
      <w:r w:rsidRPr="00C70209">
        <w:t>=94%). Again, outcome data were incomplete for one of the case–control studies.</w:t>
      </w:r>
    </w:p>
    <w:p w14:paraId="5B1C5DFA" w14:textId="77777777" w:rsidR="00A61702" w:rsidRPr="00C70209" w:rsidRDefault="00A61702" w:rsidP="005B2300">
      <w:pPr>
        <w:pStyle w:val="H7"/>
      </w:pPr>
      <w:r w:rsidRPr="00C70209">
        <w:t>Cohort studies</w:t>
      </w:r>
    </w:p>
    <w:p w14:paraId="6A4E17B5" w14:textId="272BCA1B" w:rsidR="00A61702" w:rsidRPr="00C70209" w:rsidRDefault="00A61702" w:rsidP="005B2300">
      <w:pPr>
        <w:pStyle w:val="BodyText"/>
      </w:pPr>
      <w:r w:rsidRPr="00C70209">
        <w:t>The study by Demirel (2012) reported no significant between</w:t>
      </w:r>
      <w:r w:rsidR="00841F2E" w:rsidRPr="00C70209">
        <w:t>-</w:t>
      </w:r>
      <w:r w:rsidRPr="00C70209">
        <w:t>group differences in the incidence of NEC when comparing infants who received a RBC transfusion with those who did not (RR 1.09; 95% CI 0.75, 1.58). The authors explored clinical characteristics of those who developed NEC and found no statistically significant difference between groups for a variety of measures, including gestational age, delivery route, Apgar scores, ROP and type of nutrition.</w:t>
      </w:r>
    </w:p>
    <w:p w14:paraId="50F07D6E" w14:textId="621B46CC" w:rsidR="00A61702" w:rsidRPr="00C70209" w:rsidRDefault="00A61702" w:rsidP="005B2300">
      <w:pPr>
        <w:pStyle w:val="BodyText"/>
      </w:pPr>
      <w:r w:rsidRPr="00C70209">
        <w:t xml:space="preserve">Elabaid (2013) evaluated development of NEC </w:t>
      </w:r>
      <w:r w:rsidR="0073081E" w:rsidRPr="00C70209">
        <w:t xml:space="preserve">within 48 hours of exposure to </w:t>
      </w:r>
      <w:r w:rsidRPr="00C70209">
        <w:t>RBC transfusion among 3060 infants with VLBW (</w:t>
      </w:r>
      <w:r w:rsidRPr="00C70209">
        <w:rPr>
          <w:rFonts w:cs="Calibri"/>
        </w:rPr>
        <w:t>≤</w:t>
      </w:r>
      <w:r w:rsidRPr="00C70209">
        <w:t xml:space="preserve">1500 g); this publication </w:t>
      </w:r>
      <w:r w:rsidR="00C80D93" w:rsidRPr="00C70209">
        <w:t>was assumed</w:t>
      </w:r>
      <w:r w:rsidRPr="00C70209">
        <w:t xml:space="preserve"> to be an updated report encompassing infants included in the study by Harsono (2011). There was no significant difference between groups for the incidence of NEC in a univariate analysis (RR 1.32; 95% CI 0.97, 1.80). When assessed according to birth weight or se</w:t>
      </w:r>
      <w:r w:rsidR="0073081E" w:rsidRPr="00C70209">
        <w:t xml:space="preserve">verity of illness, exposure to </w:t>
      </w:r>
      <w:r w:rsidRPr="00C70209">
        <w:t>RBC transfusions was protective in infants with ELBW (</w:t>
      </w:r>
      <w:r w:rsidRPr="00C70209">
        <w:rPr>
          <w:rFonts w:cstheme="minorHAnsi"/>
        </w:rPr>
        <w:t xml:space="preserve">≤1000 g), those who stayed longer on a ventilator, and those who required a longer umbilical arterial catheter insertion period. These data were adjusted for gender, race and small for gestational age. </w:t>
      </w:r>
      <w:r w:rsidR="00B52020" w:rsidRPr="00C70209">
        <w:t>Elabaid (2013) also examined</w:t>
      </w:r>
      <w:r w:rsidR="00B52020" w:rsidRPr="00C70209">
        <w:rPr>
          <w:rFonts w:cstheme="minorHAnsi"/>
        </w:rPr>
        <w:t xml:space="preserve"> t</w:t>
      </w:r>
      <w:r w:rsidRPr="00C70209">
        <w:rPr>
          <w:rFonts w:cstheme="minorHAnsi"/>
        </w:rPr>
        <w:t xml:space="preserve">he association between </w:t>
      </w:r>
      <w:r w:rsidRPr="00C70209">
        <w:t>RBC transfusion and the development of NEC after the 28</w:t>
      </w:r>
      <w:r w:rsidRPr="00C70209">
        <w:rPr>
          <w:vertAlign w:val="superscript"/>
        </w:rPr>
        <w:t>th</w:t>
      </w:r>
      <w:r w:rsidRPr="00C70209">
        <w:t xml:space="preserve"> day of life, </w:t>
      </w:r>
      <w:r w:rsidR="00B52020" w:rsidRPr="00C70209">
        <w:t>and</w:t>
      </w:r>
      <w:r w:rsidRPr="00C70209">
        <w:t xml:space="preserve"> again report</w:t>
      </w:r>
      <w:r w:rsidR="00B52020" w:rsidRPr="00C70209">
        <w:t>ed</w:t>
      </w:r>
      <w:r w:rsidR="0073081E" w:rsidRPr="00C70209">
        <w:t xml:space="preserve"> that exposure to </w:t>
      </w:r>
      <w:r w:rsidRPr="00C70209">
        <w:t>RBC transfusions was protective in infants with ELBW (</w:t>
      </w:r>
      <w:r w:rsidRPr="00C70209">
        <w:rPr>
          <w:rFonts w:cstheme="minorHAnsi"/>
        </w:rPr>
        <w:t>≤1000 g). There was no statistically significant association between late-onse</w:t>
      </w:r>
      <w:r w:rsidR="0073081E" w:rsidRPr="00C70209">
        <w:rPr>
          <w:rFonts w:cstheme="minorHAnsi"/>
        </w:rPr>
        <w:t xml:space="preserve">t NEC and </w:t>
      </w:r>
      <w:r w:rsidRPr="00C70209">
        <w:rPr>
          <w:rFonts w:cstheme="minorHAnsi"/>
        </w:rPr>
        <w:t>RBC transfusions in i</w:t>
      </w:r>
      <w:r w:rsidRPr="00C70209">
        <w:t xml:space="preserve">nfants weighing 1001 to &gt;1250g and the data were not estimable for infants weighing between 1250 and </w:t>
      </w:r>
      <w:r w:rsidRPr="00C70209">
        <w:rPr>
          <w:rFonts w:cs="Calibri"/>
        </w:rPr>
        <w:t>≤</w:t>
      </w:r>
      <w:r w:rsidRPr="00C70209">
        <w:t>1500 g. This was a multivariate analysis that adjusted for gender, race and small for gestational age.</w:t>
      </w:r>
    </w:p>
    <w:p w14:paraId="3508B669" w14:textId="4310C6C4" w:rsidR="00A61702" w:rsidRPr="00C70209" w:rsidRDefault="00A61702" w:rsidP="005B2300">
      <w:pPr>
        <w:pStyle w:val="BodyText"/>
      </w:pPr>
      <w:r w:rsidRPr="00C70209">
        <w:t xml:space="preserve">The meta-analysis of cohort studies conducted by Kirpalani (2012) was updated with the unadjusted data reported by Demirel (2012) and Elabaid (2013) (see </w:t>
      </w:r>
      <w:r w:rsidR="00837406" w:rsidRPr="00C70209">
        <w:rPr>
          <w:b/>
        </w:rPr>
        <w:fldChar w:fldCharType="begin"/>
      </w:r>
      <w:r w:rsidR="00837406" w:rsidRPr="00C70209">
        <w:rPr>
          <w:b/>
        </w:rPr>
        <w:instrText xml:space="preserve"> REF _Ref415665036 \h  \* MERGEFORMAT </w:instrText>
      </w:r>
      <w:r w:rsidR="00837406" w:rsidRPr="00C70209">
        <w:rPr>
          <w:b/>
        </w:rPr>
      </w:r>
      <w:r w:rsidR="00837406" w:rsidRPr="00C70209">
        <w:rPr>
          <w:b/>
        </w:rPr>
        <w:fldChar w:fldCharType="separate"/>
      </w:r>
      <w:r w:rsidR="000F7A9B" w:rsidRPr="000F7A9B">
        <w:rPr>
          <w:b/>
        </w:rPr>
        <w:t>Figure 3.1.1</w:t>
      </w:r>
      <w:r w:rsidR="00837406" w:rsidRPr="00C70209">
        <w:rPr>
          <w:b/>
        </w:rPr>
        <w:fldChar w:fldCharType="end"/>
      </w:r>
      <w:r w:rsidRPr="00C70209">
        <w:t>). Studies that did not meet our inclusion criteria (total N&lt;100, incomplete data) were not included in the analysis. The pooled data showed that an increased risk of development of NEC within 48 hours of exposure to RBC transfusion is not statistically significant (RR 1.55; 95% CI 0.94, 2.54).</w:t>
      </w:r>
    </w:p>
    <w:p w14:paraId="2A4A9EA1" w14:textId="77777777" w:rsidR="00A61702" w:rsidRPr="00C70209" w:rsidRDefault="00A61702" w:rsidP="005B2300">
      <w:pPr>
        <w:pStyle w:val="H7"/>
      </w:pPr>
      <w:r w:rsidRPr="00C70209">
        <w:t>Case–control studies</w:t>
      </w:r>
    </w:p>
    <w:p w14:paraId="0BB46115" w14:textId="7D49A409" w:rsidR="00A61702" w:rsidRPr="00C70209" w:rsidRDefault="00A61702" w:rsidP="005B2300">
      <w:pPr>
        <w:pStyle w:val="BodyText"/>
      </w:pPr>
      <w:r w:rsidRPr="00C70209">
        <w:t>AlFaleh (2014) invest</w:t>
      </w:r>
      <w:r w:rsidR="0073081E" w:rsidRPr="00C70209">
        <w:t xml:space="preserve">igated the association between </w:t>
      </w:r>
      <w:r w:rsidRPr="00C70209">
        <w:t>RBC transfusion and the development of NEC in VLBW preterm infants, and reported that infants (&lt;32 weeks ges</w:t>
      </w:r>
      <w:r w:rsidR="0073081E" w:rsidRPr="00C70209">
        <w:t xml:space="preserve">tational age) who had received </w:t>
      </w:r>
      <w:r w:rsidRPr="00C70209">
        <w:t>RBC transfusion were significantly less likely to develop NEC within 48 hours of exposure (OR 0.39; 95% CI 0.18, 0.84).</w:t>
      </w:r>
    </w:p>
    <w:p w14:paraId="21FD06E5" w14:textId="55F535F7" w:rsidR="00A61702" w:rsidRPr="00C70209" w:rsidRDefault="00A61702" w:rsidP="005B2300">
      <w:pPr>
        <w:pStyle w:val="BodyText"/>
      </w:pPr>
      <w:r w:rsidRPr="00C70209">
        <w:t>The case–control study by Stritzke (2013) eva</w:t>
      </w:r>
      <w:r w:rsidR="0073081E" w:rsidRPr="00C70209">
        <w:t xml:space="preserve">luated the association between </w:t>
      </w:r>
      <w:r w:rsidRPr="00C70209">
        <w:t>RBC transfusions and the development of NEC within 48 hours of exposure in 3708 preterm infants admitted to NICUs in the Canadian Neonatal Network. After adjusting for birth weight, outborn status, 5-minute Apgar score, SNAP II score and prenatal steroid use,</w:t>
      </w:r>
      <w:r w:rsidR="0073081E" w:rsidRPr="00C70209">
        <w:t xml:space="preserve"> Stritzke (2013) reported that </w:t>
      </w:r>
      <w:r w:rsidRPr="00C70209">
        <w:t>RBC transfusions in the previous 2 days remained significantly associated with the development of NEC (OR 2.44; 95% CI 1.87, 3.18).</w:t>
      </w:r>
    </w:p>
    <w:p w14:paraId="02FE55BD" w14:textId="3B241B80" w:rsidR="00A61702" w:rsidRPr="00C70209" w:rsidRDefault="00A61702" w:rsidP="005B2300">
      <w:pPr>
        <w:pStyle w:val="BodyText"/>
      </w:pPr>
      <w:r w:rsidRPr="00C70209">
        <w:t>The case–control study by Wan-Huen (2013) as</w:t>
      </w:r>
      <w:r w:rsidR="0073081E" w:rsidRPr="00C70209">
        <w:t xml:space="preserve">sessed the association between </w:t>
      </w:r>
      <w:r w:rsidRPr="00C70209">
        <w:t>RBC transfusion and the development of NEC in 146 preterm infants admitted to the NICU. Each 48-hour period during weeks 1–9 of an infant’s life was assessed, corresponding to 29 epochs for each infant and a total of 3652 epochs. After adjusting for gestational age, enteral feeding status by prior epoch, within-subject chronological age and indicators of disease severity, Wan-Huen (2013) con</w:t>
      </w:r>
      <w:r w:rsidR="0073081E" w:rsidRPr="00C70209">
        <w:t xml:space="preserve">firmed the association between </w:t>
      </w:r>
      <w:r w:rsidRPr="00C70209">
        <w:t>RBC transfusion and NEC (OR 2.97; 95% CI 1.46, 6.05).</w:t>
      </w:r>
    </w:p>
    <w:p w14:paraId="722BDF44" w14:textId="7CCA763B" w:rsidR="00A61702" w:rsidRPr="00C70209" w:rsidRDefault="00A61702" w:rsidP="005B2300">
      <w:pPr>
        <w:pStyle w:val="BodyText"/>
      </w:pPr>
      <w:r w:rsidRPr="00C70209">
        <w:t xml:space="preserve">The meta-analysis of case–control studies conducted by Kirpalani (2012) was updated with the unadjusted data reported by AlFaleh (2104), Stritzke (2013) and Wan-Huen (2013) (see </w:t>
      </w:r>
      <w:r w:rsidR="00837406" w:rsidRPr="00C70209">
        <w:rPr>
          <w:b/>
        </w:rPr>
        <w:fldChar w:fldCharType="begin"/>
      </w:r>
      <w:r w:rsidR="00837406" w:rsidRPr="00C70209">
        <w:rPr>
          <w:b/>
        </w:rPr>
        <w:instrText xml:space="preserve"> REF _Ref417379569 \h  \* MERGEFORMAT </w:instrText>
      </w:r>
      <w:r w:rsidR="00837406" w:rsidRPr="00C70209">
        <w:rPr>
          <w:b/>
        </w:rPr>
      </w:r>
      <w:r w:rsidR="00837406" w:rsidRPr="00C70209">
        <w:rPr>
          <w:b/>
        </w:rPr>
        <w:fldChar w:fldCharType="separate"/>
      </w:r>
      <w:r w:rsidR="000F7A9B" w:rsidRPr="000F7A9B">
        <w:rPr>
          <w:b/>
        </w:rPr>
        <w:t>Figure 3.1.2</w:t>
      </w:r>
      <w:r w:rsidR="00837406" w:rsidRPr="00C70209">
        <w:rPr>
          <w:b/>
        </w:rPr>
        <w:fldChar w:fldCharType="end"/>
      </w:r>
      <w:r w:rsidRPr="00C70209">
        <w:t>). Studies that did not meet our inclusion criteria (total N&lt;100, incomplete data) were not included in the analysis. The pooled data showed that an increased risk of development of NEC within 48 hours of exposure to RBC transfusion was not statistically significant (RR 1.43; 95% CI 0.88, 2.34).</w:t>
      </w:r>
    </w:p>
    <w:p w14:paraId="182128F9" w14:textId="77777777" w:rsidR="00A61702" w:rsidRPr="00C70209" w:rsidRDefault="00A61702" w:rsidP="005B2300">
      <w:pPr>
        <w:pStyle w:val="BodyText"/>
      </w:pPr>
    </w:p>
    <w:p w14:paraId="4B2D86D6" w14:textId="77777777" w:rsidR="00A61702" w:rsidRPr="00C70209" w:rsidRDefault="00A61702" w:rsidP="005B2300">
      <w:pPr>
        <w:pStyle w:val="BodyText"/>
        <w:sectPr w:rsidR="00A61702" w:rsidRPr="00C70209" w:rsidSect="00130F03">
          <w:footnotePr>
            <w:numFmt w:val="lowerLetter"/>
          </w:footnotePr>
          <w:pgSz w:w="11906" w:h="16838" w:code="9"/>
          <w:pgMar w:top="1440" w:right="1440" w:bottom="1440" w:left="1440" w:header="709" w:footer="709" w:gutter="0"/>
          <w:cols w:space="708"/>
          <w:docGrid w:linePitch="326"/>
        </w:sectPr>
      </w:pPr>
    </w:p>
    <w:p w14:paraId="658DE490" w14:textId="073C7C1E" w:rsidR="00E1671D" w:rsidRPr="00C70209" w:rsidRDefault="007D78C8" w:rsidP="005B2300">
      <w:pPr>
        <w:pStyle w:val="Caption"/>
      </w:pPr>
      <w:bookmarkStart w:id="227" w:name="_Ref408913734"/>
      <w:bookmarkStart w:id="228" w:name="_Ref406145366"/>
      <w:bookmarkStart w:id="229" w:name="_Toc42774705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w:t>
      </w:r>
      <w:r w:rsidR="00130F03" w:rsidRPr="00C70209">
        <w:fldChar w:fldCharType="end"/>
      </w:r>
      <w:bookmarkEnd w:id="227"/>
      <w:r w:rsidR="00E1671D" w:rsidRPr="00C70209">
        <w:tab/>
      </w:r>
      <w:bookmarkEnd w:id="228"/>
      <w:r w:rsidR="00FB7350" w:rsidRPr="00C70209">
        <w:t xml:space="preserve">Preterm infants: Results for RBC transfusion </w:t>
      </w:r>
      <w:r w:rsidR="00C91BAE" w:rsidRPr="00C70209">
        <w:t>versus</w:t>
      </w:r>
      <w:r w:rsidR="00FB7350" w:rsidRPr="00C70209">
        <w:t xml:space="preserve"> no transfusion </w:t>
      </w:r>
      <w:r w:rsidR="00893174" w:rsidRPr="00C70209">
        <w:t xml:space="preserve">(or alternate dose) </w:t>
      </w:r>
      <w:r w:rsidR="00FB7350" w:rsidRPr="00C70209">
        <w:t>–</w:t>
      </w:r>
      <w:r w:rsidR="00893174" w:rsidRPr="00C70209">
        <w:t xml:space="preserve"> </w:t>
      </w:r>
      <w:r w:rsidR="00F053AA" w:rsidRPr="00C70209">
        <w:t>Severe morbidity (NEC)</w:t>
      </w:r>
      <w:bookmarkEnd w:id="22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19"/>
        <w:gridCol w:w="1525"/>
        <w:gridCol w:w="1278"/>
        <w:gridCol w:w="1278"/>
        <w:gridCol w:w="1364"/>
        <w:gridCol w:w="1364"/>
        <w:gridCol w:w="1483"/>
        <w:gridCol w:w="1483"/>
        <w:gridCol w:w="1485"/>
        <w:gridCol w:w="1695"/>
      </w:tblGrid>
      <w:tr w:rsidR="00555AAD" w:rsidRPr="00C70209" w14:paraId="2AAA7B4C" w14:textId="77777777" w:rsidTr="0092173F">
        <w:trPr>
          <w:cantSplit/>
          <w:tblHeader/>
        </w:trPr>
        <w:tc>
          <w:tcPr>
            <w:tcW w:w="430" w:type="pct"/>
            <w:vMerge w:val="restart"/>
            <w:tcBorders>
              <w:bottom w:val="single" w:sz="4" w:space="0" w:color="auto"/>
            </w:tcBorders>
          </w:tcPr>
          <w:p w14:paraId="0F8651D1" w14:textId="77777777" w:rsidR="00E1671D" w:rsidRPr="00C70209" w:rsidRDefault="00E1671D" w:rsidP="005B2300">
            <w:pPr>
              <w:pStyle w:val="TableH2"/>
              <w:rPr>
                <w:rFonts w:eastAsia="Arial Unicode MS"/>
              </w:rPr>
            </w:pPr>
            <w:r w:rsidRPr="00C70209">
              <w:rPr>
                <w:rFonts w:eastAsia="Arial Unicode MS"/>
              </w:rPr>
              <w:t>Study</w:t>
            </w:r>
          </w:p>
          <w:p w14:paraId="2EFD68D0" w14:textId="77777777" w:rsidR="00E1671D" w:rsidRPr="00C70209" w:rsidRDefault="00E1671D" w:rsidP="005B2300">
            <w:pPr>
              <w:pStyle w:val="TableH2"/>
              <w:rPr>
                <w:rFonts w:eastAsia="Arial Unicode MS"/>
                <w:vertAlign w:val="superscript"/>
              </w:rPr>
            </w:pPr>
            <w:r w:rsidRPr="00C70209">
              <w:rPr>
                <w:rFonts w:eastAsia="Arial Unicode MS"/>
              </w:rPr>
              <w:t>Level of evidence</w:t>
            </w:r>
            <w:r w:rsidR="00FB7350" w:rsidRPr="00C70209">
              <w:rPr>
                <w:rFonts w:eastAsia="Arial Unicode MS"/>
                <w:vertAlign w:val="superscript"/>
              </w:rPr>
              <w:t>a</w:t>
            </w:r>
          </w:p>
          <w:p w14:paraId="4AAABBA5" w14:textId="77777777" w:rsidR="00E1671D" w:rsidRPr="00C70209" w:rsidRDefault="00E1671D" w:rsidP="005B2300">
            <w:pPr>
              <w:pStyle w:val="TableH2"/>
              <w:rPr>
                <w:rFonts w:eastAsia="Arial Unicode MS"/>
              </w:rPr>
            </w:pPr>
            <w:r w:rsidRPr="00C70209">
              <w:rPr>
                <w:rFonts w:eastAsia="Arial Unicode MS"/>
                <w:i/>
              </w:rPr>
              <w:t>Quality</w:t>
            </w:r>
          </w:p>
        </w:tc>
        <w:tc>
          <w:tcPr>
            <w:tcW w:w="538" w:type="pct"/>
            <w:vMerge w:val="restart"/>
          </w:tcPr>
          <w:p w14:paraId="12ED78BE" w14:textId="733FBE03" w:rsidR="00E1671D" w:rsidRPr="00C70209" w:rsidRDefault="00E1671D" w:rsidP="005B2300">
            <w:pPr>
              <w:pStyle w:val="TableH2"/>
              <w:rPr>
                <w:rFonts w:eastAsia="Arial Unicode MS"/>
              </w:rPr>
            </w:pPr>
            <w:r w:rsidRPr="00C70209">
              <w:rPr>
                <w:rFonts w:eastAsia="Arial Unicode MS"/>
              </w:rPr>
              <w:t>No. of trials</w:t>
            </w:r>
            <w:r w:rsidR="00FB7350" w:rsidRPr="00C70209">
              <w:rPr>
                <w:rFonts w:eastAsia="Arial Unicode MS"/>
              </w:rPr>
              <w:t xml:space="preserve"> /</w:t>
            </w:r>
          </w:p>
          <w:p w14:paraId="3B3DD5A9" w14:textId="77777777" w:rsidR="00E1671D" w:rsidRPr="00C70209" w:rsidRDefault="00FB7350" w:rsidP="005B2300">
            <w:pPr>
              <w:pStyle w:val="TableH2"/>
              <w:rPr>
                <w:rFonts w:eastAsia="Arial Unicode MS"/>
              </w:rPr>
            </w:pPr>
            <w:r w:rsidRPr="00C70209">
              <w:rPr>
                <w:rFonts w:eastAsia="Arial Unicode MS"/>
              </w:rPr>
              <w:t>s</w:t>
            </w:r>
            <w:r w:rsidR="00E1671D" w:rsidRPr="00C70209">
              <w:rPr>
                <w:rFonts w:eastAsia="Arial Unicode MS"/>
              </w:rPr>
              <w:t>ample size included in analysis</w:t>
            </w:r>
          </w:p>
        </w:tc>
        <w:tc>
          <w:tcPr>
            <w:tcW w:w="451" w:type="pct"/>
            <w:vMerge w:val="restart"/>
          </w:tcPr>
          <w:p w14:paraId="4E3A768E" w14:textId="77777777" w:rsidR="00E1671D" w:rsidRPr="00C70209" w:rsidRDefault="00E1671D" w:rsidP="005B2300">
            <w:pPr>
              <w:pStyle w:val="TableH2"/>
              <w:rPr>
                <w:rFonts w:eastAsia="Arial Unicode MS"/>
              </w:rPr>
            </w:pPr>
            <w:r w:rsidRPr="00C70209">
              <w:rPr>
                <w:rFonts w:eastAsia="Arial Unicode MS"/>
              </w:rPr>
              <w:t>Patient population</w:t>
            </w:r>
          </w:p>
        </w:tc>
        <w:tc>
          <w:tcPr>
            <w:tcW w:w="451" w:type="pct"/>
            <w:vMerge w:val="restart"/>
          </w:tcPr>
          <w:p w14:paraId="33E30E56" w14:textId="77777777" w:rsidR="00E1671D" w:rsidRPr="00C70209" w:rsidRDefault="00E1671D" w:rsidP="005B2300">
            <w:pPr>
              <w:pStyle w:val="TableH2"/>
              <w:rPr>
                <w:rFonts w:eastAsia="Arial Unicode MS"/>
              </w:rPr>
            </w:pPr>
            <w:r w:rsidRPr="00C70209">
              <w:rPr>
                <w:rFonts w:eastAsia="Arial Unicode MS"/>
              </w:rPr>
              <w:t>Setting</w:t>
            </w:r>
          </w:p>
          <w:p w14:paraId="28A9D089" w14:textId="77777777" w:rsidR="00E1671D" w:rsidRPr="00C70209" w:rsidRDefault="00E1671D" w:rsidP="005B2300">
            <w:pPr>
              <w:pStyle w:val="TableH2"/>
              <w:rPr>
                <w:rFonts w:eastAsia="Arial Unicode MS"/>
              </w:rPr>
            </w:pPr>
            <w:r w:rsidRPr="00C70209">
              <w:rPr>
                <w:rFonts w:eastAsia="Arial Unicode MS"/>
              </w:rPr>
              <w:t>Location</w:t>
            </w:r>
          </w:p>
        </w:tc>
        <w:tc>
          <w:tcPr>
            <w:tcW w:w="481" w:type="pct"/>
            <w:vMerge w:val="restart"/>
          </w:tcPr>
          <w:p w14:paraId="15B1E2B3" w14:textId="5C72FB2B" w:rsidR="00E1671D" w:rsidRPr="00C70209" w:rsidRDefault="00FB7350" w:rsidP="005B2300">
            <w:pPr>
              <w:pStyle w:val="TableH2"/>
              <w:rPr>
                <w:rFonts w:eastAsia="Arial Unicode MS"/>
              </w:rPr>
            </w:pPr>
            <w:r w:rsidRPr="00C70209">
              <w:rPr>
                <w:rFonts w:eastAsia="Arial Unicode MS"/>
                <w:lang w:eastAsia="ja-JP"/>
              </w:rPr>
              <w:t xml:space="preserve">Intervention </w:t>
            </w:r>
            <w:r w:rsidR="00C91BAE" w:rsidRPr="00C70209">
              <w:rPr>
                <w:rFonts w:eastAsia="Arial Unicode MS"/>
                <w:lang w:eastAsia="ja-JP"/>
              </w:rPr>
              <w:t>versus</w:t>
            </w:r>
            <w:r w:rsidRPr="00C70209">
              <w:rPr>
                <w:rFonts w:eastAsia="Arial Unicode MS"/>
                <w:lang w:eastAsia="ja-JP"/>
              </w:rPr>
              <w:t xml:space="preserve"> comparator</w:t>
            </w:r>
          </w:p>
        </w:tc>
        <w:tc>
          <w:tcPr>
            <w:tcW w:w="481" w:type="pct"/>
            <w:vMerge w:val="restart"/>
          </w:tcPr>
          <w:p w14:paraId="6452B914" w14:textId="77777777" w:rsidR="00E1671D" w:rsidRPr="00C70209" w:rsidRDefault="00E1671D" w:rsidP="005B2300">
            <w:pPr>
              <w:pStyle w:val="TableH2"/>
              <w:rPr>
                <w:rFonts w:eastAsia="Arial Unicode MS"/>
              </w:rPr>
            </w:pPr>
            <w:r w:rsidRPr="00C70209">
              <w:rPr>
                <w:rFonts w:eastAsia="Arial Unicode MS"/>
              </w:rPr>
              <w:t>Outcome</w:t>
            </w:r>
          </w:p>
        </w:tc>
        <w:tc>
          <w:tcPr>
            <w:tcW w:w="2169" w:type="pct"/>
            <w:gridSpan w:val="4"/>
          </w:tcPr>
          <w:p w14:paraId="54931C1E" w14:textId="77777777" w:rsidR="00E1671D" w:rsidRPr="00C70209" w:rsidRDefault="00E1671D" w:rsidP="005B2300">
            <w:pPr>
              <w:pStyle w:val="TableH2"/>
              <w:rPr>
                <w:rFonts w:eastAsia="Arial Unicode MS"/>
                <w:i/>
              </w:rPr>
            </w:pPr>
            <w:r w:rsidRPr="00C70209">
              <w:rPr>
                <w:rFonts w:eastAsia="Arial Unicode MS"/>
              </w:rPr>
              <w:t>Results</w:t>
            </w:r>
          </w:p>
        </w:tc>
      </w:tr>
      <w:tr w:rsidR="0099496A" w:rsidRPr="00C70209" w14:paraId="7EBE9305" w14:textId="77777777" w:rsidTr="006A09AC">
        <w:trPr>
          <w:cantSplit/>
          <w:tblHeader/>
        </w:trPr>
        <w:tc>
          <w:tcPr>
            <w:tcW w:w="430" w:type="pct"/>
            <w:vMerge/>
            <w:tcBorders>
              <w:bottom w:val="single" w:sz="4" w:space="0" w:color="auto"/>
            </w:tcBorders>
          </w:tcPr>
          <w:p w14:paraId="6948E8A0" w14:textId="77777777" w:rsidR="00E1671D" w:rsidRPr="00C70209" w:rsidRDefault="00E1671D" w:rsidP="005B2300">
            <w:pPr>
              <w:pStyle w:val="TableH2"/>
              <w:rPr>
                <w:rFonts w:eastAsia="Arial Unicode MS"/>
              </w:rPr>
            </w:pPr>
          </w:p>
        </w:tc>
        <w:tc>
          <w:tcPr>
            <w:tcW w:w="538" w:type="pct"/>
            <w:vMerge/>
            <w:tcBorders>
              <w:bottom w:val="single" w:sz="4" w:space="0" w:color="auto"/>
            </w:tcBorders>
          </w:tcPr>
          <w:p w14:paraId="2D11300C" w14:textId="77777777" w:rsidR="00E1671D" w:rsidRPr="00C70209" w:rsidRDefault="00E1671D" w:rsidP="005B2300">
            <w:pPr>
              <w:pStyle w:val="TableH2"/>
              <w:rPr>
                <w:rFonts w:eastAsia="Arial Unicode MS"/>
              </w:rPr>
            </w:pPr>
          </w:p>
        </w:tc>
        <w:tc>
          <w:tcPr>
            <w:tcW w:w="451" w:type="pct"/>
            <w:vMerge/>
            <w:tcBorders>
              <w:bottom w:val="single" w:sz="4" w:space="0" w:color="auto"/>
            </w:tcBorders>
          </w:tcPr>
          <w:p w14:paraId="076D01BF" w14:textId="77777777" w:rsidR="00E1671D" w:rsidRPr="00C70209" w:rsidRDefault="00E1671D" w:rsidP="005B2300">
            <w:pPr>
              <w:pStyle w:val="TableH2"/>
              <w:rPr>
                <w:rFonts w:eastAsia="Arial Unicode MS"/>
              </w:rPr>
            </w:pPr>
          </w:p>
        </w:tc>
        <w:tc>
          <w:tcPr>
            <w:tcW w:w="451" w:type="pct"/>
            <w:vMerge/>
            <w:tcBorders>
              <w:bottom w:val="single" w:sz="4" w:space="0" w:color="auto"/>
            </w:tcBorders>
          </w:tcPr>
          <w:p w14:paraId="7BE8B780" w14:textId="77777777" w:rsidR="00E1671D" w:rsidRPr="00C70209" w:rsidRDefault="00E1671D" w:rsidP="005B2300">
            <w:pPr>
              <w:pStyle w:val="TableH2"/>
              <w:rPr>
                <w:rFonts w:eastAsia="Arial Unicode MS"/>
              </w:rPr>
            </w:pPr>
          </w:p>
        </w:tc>
        <w:tc>
          <w:tcPr>
            <w:tcW w:w="481" w:type="pct"/>
            <w:vMerge/>
            <w:tcBorders>
              <w:bottom w:val="single" w:sz="4" w:space="0" w:color="auto"/>
            </w:tcBorders>
          </w:tcPr>
          <w:p w14:paraId="29D4B5C4" w14:textId="77777777" w:rsidR="00E1671D" w:rsidRPr="00C70209" w:rsidRDefault="00E1671D" w:rsidP="005B2300">
            <w:pPr>
              <w:pStyle w:val="TableH2"/>
              <w:rPr>
                <w:rFonts w:eastAsia="Arial Unicode MS"/>
              </w:rPr>
            </w:pPr>
          </w:p>
        </w:tc>
        <w:tc>
          <w:tcPr>
            <w:tcW w:w="481" w:type="pct"/>
            <w:vMerge/>
            <w:tcBorders>
              <w:bottom w:val="single" w:sz="4" w:space="0" w:color="auto"/>
            </w:tcBorders>
          </w:tcPr>
          <w:p w14:paraId="604DFB3D" w14:textId="77777777" w:rsidR="00E1671D" w:rsidRPr="00C70209" w:rsidRDefault="00E1671D" w:rsidP="005B2300">
            <w:pPr>
              <w:pStyle w:val="TableH2"/>
              <w:rPr>
                <w:rFonts w:eastAsia="Arial Unicode MS"/>
              </w:rPr>
            </w:pPr>
          </w:p>
        </w:tc>
        <w:tc>
          <w:tcPr>
            <w:tcW w:w="523" w:type="pct"/>
            <w:tcBorders>
              <w:bottom w:val="single" w:sz="4" w:space="0" w:color="auto"/>
            </w:tcBorders>
          </w:tcPr>
          <w:p w14:paraId="2AAC479A" w14:textId="77777777" w:rsidR="00E1671D" w:rsidRPr="00C70209" w:rsidRDefault="00E1671D" w:rsidP="005B2300">
            <w:pPr>
              <w:pStyle w:val="TableH2"/>
              <w:rPr>
                <w:rFonts w:eastAsia="Arial Unicode MS"/>
              </w:rPr>
            </w:pPr>
            <w:r w:rsidRPr="00C70209">
              <w:rPr>
                <w:rFonts w:eastAsia="Arial Unicode MS"/>
              </w:rPr>
              <w:t>RBC transfusion</w:t>
            </w:r>
          </w:p>
          <w:p w14:paraId="2E439CC3" w14:textId="77777777" w:rsidR="00E1671D" w:rsidRPr="00C70209" w:rsidRDefault="00E1671D" w:rsidP="005B2300">
            <w:pPr>
              <w:pStyle w:val="TableH2"/>
            </w:pPr>
            <w:r w:rsidRPr="00C70209">
              <w:t>N/N (%)</w:t>
            </w:r>
          </w:p>
        </w:tc>
        <w:tc>
          <w:tcPr>
            <w:tcW w:w="523" w:type="pct"/>
            <w:tcBorders>
              <w:bottom w:val="single" w:sz="4" w:space="0" w:color="auto"/>
            </w:tcBorders>
          </w:tcPr>
          <w:p w14:paraId="72E1B90E" w14:textId="77777777" w:rsidR="00E1671D" w:rsidRPr="00C70209" w:rsidRDefault="00E1671D" w:rsidP="005B2300">
            <w:pPr>
              <w:pStyle w:val="TableH2"/>
              <w:rPr>
                <w:rFonts w:eastAsia="Arial Unicode MS"/>
              </w:rPr>
            </w:pPr>
            <w:r w:rsidRPr="00C70209">
              <w:rPr>
                <w:rFonts w:eastAsia="Arial Unicode MS"/>
              </w:rPr>
              <w:t>No transfusion</w:t>
            </w:r>
          </w:p>
          <w:p w14:paraId="58855495" w14:textId="77777777" w:rsidR="00E1671D" w:rsidRPr="00C70209" w:rsidRDefault="00E1671D" w:rsidP="005B2300">
            <w:pPr>
              <w:pStyle w:val="TableH2"/>
            </w:pPr>
            <w:r w:rsidRPr="00C70209">
              <w:t>N/N (%)</w:t>
            </w:r>
          </w:p>
        </w:tc>
        <w:tc>
          <w:tcPr>
            <w:tcW w:w="524" w:type="pct"/>
            <w:tcBorders>
              <w:bottom w:val="single" w:sz="4" w:space="0" w:color="auto"/>
            </w:tcBorders>
          </w:tcPr>
          <w:p w14:paraId="0E0AB3C5" w14:textId="77777777" w:rsidR="00E1671D" w:rsidRPr="00C70209" w:rsidRDefault="00E1671D" w:rsidP="005B2300">
            <w:pPr>
              <w:pStyle w:val="TableH2"/>
              <w:rPr>
                <w:rFonts w:eastAsia="Arial Unicode MS"/>
              </w:rPr>
            </w:pPr>
            <w:r w:rsidRPr="00C70209">
              <w:rPr>
                <w:rFonts w:eastAsia="Arial Unicode MS"/>
              </w:rPr>
              <w:t>Risk estimate (95% CI)</w:t>
            </w:r>
          </w:p>
        </w:tc>
        <w:tc>
          <w:tcPr>
            <w:tcW w:w="598" w:type="pct"/>
            <w:tcBorders>
              <w:bottom w:val="single" w:sz="4" w:space="0" w:color="auto"/>
            </w:tcBorders>
          </w:tcPr>
          <w:p w14:paraId="4B9F45A9" w14:textId="77777777" w:rsidR="00FB7350" w:rsidRPr="00C70209" w:rsidRDefault="00FB7350" w:rsidP="005B2300">
            <w:pPr>
              <w:pStyle w:val="TableH3"/>
              <w:rPr>
                <w:rFonts w:eastAsia="Arial Unicode MS"/>
              </w:rPr>
            </w:pPr>
            <w:r w:rsidRPr="00C70209">
              <w:rPr>
                <w:rFonts w:eastAsia="Arial Unicode MS"/>
              </w:rPr>
              <w:t>Statistical significance</w:t>
            </w:r>
          </w:p>
          <w:p w14:paraId="38404DF8" w14:textId="62114D29" w:rsidR="00FB7350" w:rsidRPr="00C70209" w:rsidRDefault="001A475D" w:rsidP="005B2300">
            <w:pPr>
              <w:pStyle w:val="TableH2"/>
              <w:rPr>
                <w:rFonts w:eastAsia="Arial Unicode MS"/>
              </w:rPr>
            </w:pPr>
            <w:r w:rsidRPr="001A475D">
              <w:rPr>
                <w:rFonts w:eastAsia="Arial Unicode MS"/>
                <w:i/>
              </w:rPr>
              <w:t>P- </w:t>
            </w:r>
            <w:r w:rsidR="00FB7350" w:rsidRPr="00C70209">
              <w:rPr>
                <w:rFonts w:eastAsia="Arial Unicode MS"/>
              </w:rPr>
              <w:t>value</w:t>
            </w:r>
          </w:p>
          <w:p w14:paraId="15FBFA50" w14:textId="77777777" w:rsidR="00E1671D" w:rsidRPr="00C70209" w:rsidRDefault="00FB7350" w:rsidP="005B2300">
            <w:pPr>
              <w:pStyle w:val="TableH2"/>
              <w:rPr>
                <w:rFonts w:eastAsia="Arial Unicode MS"/>
              </w:rPr>
            </w:pPr>
            <w:r w:rsidRPr="00C70209">
              <w:t>Heterogeneity</w:t>
            </w:r>
            <w:r w:rsidRPr="00C70209">
              <w:rPr>
                <w:vertAlign w:val="superscript"/>
              </w:rPr>
              <w:t>b</w:t>
            </w:r>
            <w:r w:rsidRPr="00C70209">
              <w:rPr>
                <w:i/>
              </w:rPr>
              <w:t xml:space="preserve"> </w:t>
            </w:r>
          </w:p>
        </w:tc>
      </w:tr>
      <w:tr w:rsidR="00A53372" w:rsidRPr="00C70209" w14:paraId="5B41ED52" w14:textId="77777777" w:rsidTr="00086FEE">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701B1D5A" w14:textId="77777777" w:rsidR="00A53372" w:rsidRPr="00C70209" w:rsidRDefault="00A53372" w:rsidP="005B2300">
            <w:pPr>
              <w:pStyle w:val="TableH4"/>
              <w:spacing w:line="276" w:lineRule="auto"/>
              <w:rPr>
                <w:lang w:eastAsia="en-US"/>
              </w:rPr>
            </w:pPr>
            <w:r w:rsidRPr="00C70209">
              <w:rPr>
                <w:lang w:eastAsia="en-US"/>
              </w:rPr>
              <w:t xml:space="preserve">Level III evidence </w:t>
            </w:r>
          </w:p>
        </w:tc>
      </w:tr>
      <w:tr w:rsidR="00555AAD" w:rsidRPr="00C70209" w14:paraId="12B0D80D" w14:textId="77777777" w:rsidTr="00410153">
        <w:trPr>
          <w:cantSplit/>
        </w:trPr>
        <w:tc>
          <w:tcPr>
            <w:tcW w:w="430" w:type="pct"/>
            <w:vMerge w:val="restart"/>
            <w:tcBorders>
              <w:top w:val="single" w:sz="4" w:space="0" w:color="000000"/>
              <w:left w:val="single" w:sz="4" w:space="0" w:color="000000"/>
              <w:bottom w:val="single" w:sz="4" w:space="0" w:color="000000"/>
              <w:right w:val="single" w:sz="4" w:space="0" w:color="000000"/>
            </w:tcBorders>
            <w:hideMark/>
          </w:tcPr>
          <w:p w14:paraId="0B3A44B9" w14:textId="28D3F275" w:rsidR="00A53372" w:rsidRPr="00C70209" w:rsidRDefault="00A53372" w:rsidP="005B2300">
            <w:pPr>
              <w:pStyle w:val="Tabletext-evidencematrix"/>
            </w:pPr>
            <w:r w:rsidRPr="00C70209">
              <w:t>Mohamed 2012</w:t>
            </w:r>
            <w:r w:rsidR="00E1112B" w:rsidRPr="00C70209">
              <w:fldChar w:fldCharType="begin">
                <w:fldData xml:space="preserve">PEVuZE5vdGU+PENpdGU+PEF1dGhvcj5Nb2hhbWVkPC9BdXRob3I+PFllYXI+MjAxMjwvWWVhcj48
UmVjTnVtPjE3NTwvUmVjTnVtPjxEaXNwbGF5VGV4dD48c3R5bGUgZmFjZT0ic3VwZXJzY3JpcHQi
PjE2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3F7DCB" w:rsidRPr="00C70209">
              <w:instrText xml:space="preserve"> ADDIN EN.CITE </w:instrText>
            </w:r>
            <w:r w:rsidR="003F7DCB" w:rsidRPr="00C70209">
              <w:fldChar w:fldCharType="begin">
                <w:fldData xml:space="preserve">PEVuZE5vdGU+PENpdGU+PEF1dGhvcj5Nb2hhbWVkPC9BdXRob3I+PFllYXI+MjAxMjwvWWVhcj48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16</w:t>
            </w:r>
            <w:r w:rsidR="00E1112B" w:rsidRPr="00C70209">
              <w:fldChar w:fldCharType="end"/>
            </w:r>
          </w:p>
          <w:p w14:paraId="556B3031" w14:textId="77777777" w:rsidR="00A53372" w:rsidRPr="00C70209" w:rsidRDefault="00A53372" w:rsidP="005B2300">
            <w:pPr>
              <w:pStyle w:val="Tabletext-evidencematrix"/>
            </w:pPr>
            <w:r w:rsidRPr="00C70209">
              <w:t>Level I/III</w:t>
            </w:r>
          </w:p>
          <w:p w14:paraId="0C24B07B" w14:textId="77777777" w:rsidR="00A53372" w:rsidRPr="00C70209" w:rsidRDefault="00A53372" w:rsidP="005B2300">
            <w:pPr>
              <w:pStyle w:val="Tabletext-evidencematrix"/>
              <w:rPr>
                <w:i/>
              </w:rPr>
            </w:pPr>
            <w:r w:rsidRPr="00C70209">
              <w:rPr>
                <w:i/>
              </w:rPr>
              <w:t>Good</w:t>
            </w:r>
          </w:p>
        </w:tc>
        <w:tc>
          <w:tcPr>
            <w:tcW w:w="538" w:type="pct"/>
            <w:tcBorders>
              <w:top w:val="single" w:sz="4" w:space="0" w:color="000000"/>
              <w:left w:val="single" w:sz="4" w:space="0" w:color="000000"/>
              <w:bottom w:val="single" w:sz="4" w:space="0" w:color="000000"/>
              <w:right w:val="single" w:sz="4" w:space="0" w:color="000000"/>
            </w:tcBorders>
            <w:hideMark/>
          </w:tcPr>
          <w:p w14:paraId="578F3DFD" w14:textId="26799BAF" w:rsidR="008D3EE4" w:rsidRPr="00C70209" w:rsidRDefault="00A53372" w:rsidP="005B2300">
            <w:pPr>
              <w:pStyle w:val="Tabletext-evidencematrix"/>
            </w:pPr>
            <w:r w:rsidRPr="00C70209">
              <w:t>5 trials (Christensen 2009, El-Dib 2011, Paul 2011, Singh 2011, Wan-Huen 2011)</w:t>
            </w:r>
            <w:r w:rsidR="00256DDB" w:rsidRPr="00C70209">
              <w:fldChar w:fldCharType="begin">
                <w:fldData xml:space="preserve">PEVuZE5vdGU+PENpdGU+PEF1dGhvcj5DaHJpc3RlbnNlbjwvQXV0aG9yPjxZZWFyPjIwMTA8L1ll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wYWdlcz4xMTA24oCTMTExMjwv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</w:fldData>
              </w:fldChar>
            </w:r>
            <w:r w:rsidR="003F7DCB" w:rsidRPr="00C70209">
              <w:instrText xml:space="preserve"> ADDIN EN.CITE </w:instrText>
            </w:r>
            <w:r w:rsidR="003F7DCB" w:rsidRPr="00C70209">
              <w:fldChar w:fldCharType="begin">
                <w:fldData xml:space="preserve">PEVuZE5vdGU+PENpdGU+PEF1dGhvcj5DaHJpc3RlbnNlbjwvQXV0aG9yPjxZZWFyPjIwMTA8L1ll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33-34; 40; 42</w:t>
            </w:r>
            <w:r w:rsidR="00256DDB" w:rsidRPr="00C70209">
              <w:fldChar w:fldCharType="end"/>
            </w:r>
          </w:p>
          <w:p w14:paraId="01BF70FF" w14:textId="2D49FF2F" w:rsidR="00A53372" w:rsidRPr="00C70209" w:rsidRDefault="00A53372" w:rsidP="005B2300">
            <w:pPr>
              <w:pStyle w:val="Tabletext-evidencematrix"/>
            </w:pPr>
            <w:r w:rsidRPr="00C70209">
              <w:t>N=916</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285E8C07" w14:textId="77777777" w:rsidR="00A53372" w:rsidRPr="00C70209" w:rsidRDefault="00A53372" w:rsidP="005B2300">
            <w:pPr>
              <w:pStyle w:val="Tabletext-evidencematrix"/>
            </w:pPr>
            <w:r w:rsidRPr="00C70209">
              <w:t>Preterm infants</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4E2EB486" w14:textId="77777777" w:rsidR="00A53372" w:rsidRPr="00C70209" w:rsidRDefault="00A53372" w:rsidP="005B2300">
            <w:pPr>
              <w:pStyle w:val="Tabletext-evidencematrix"/>
            </w:pPr>
            <w:r w:rsidRPr="00C70209">
              <w:t>NR</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70D04A33" w14:textId="3E0C97FC" w:rsidR="00A53372" w:rsidRPr="00C70209" w:rsidRDefault="00C428FD" w:rsidP="005B2300">
            <w:pPr>
              <w:pStyle w:val="Tabletext-evidencematrix"/>
            </w:pPr>
            <w:r w:rsidRPr="00C70209">
              <w:t>RBC</w:t>
            </w:r>
            <w:r w:rsidR="00A53372" w:rsidRPr="00C70209">
              <w:t xml:space="preserve"> transfusion </w:t>
            </w:r>
            <w:r w:rsidR="00C91BAE" w:rsidRPr="00C70209">
              <w:t>versus</w:t>
            </w:r>
            <w:r w:rsidR="00A53372" w:rsidRPr="00C70209">
              <w:t xml:space="preserve"> no transfusion</w:t>
            </w:r>
          </w:p>
        </w:tc>
        <w:tc>
          <w:tcPr>
            <w:tcW w:w="481" w:type="pct"/>
            <w:tcBorders>
              <w:top w:val="single" w:sz="4" w:space="0" w:color="000000"/>
              <w:left w:val="single" w:sz="4" w:space="0" w:color="000000"/>
              <w:bottom w:val="single" w:sz="4" w:space="0" w:color="000000"/>
              <w:right w:val="single" w:sz="4" w:space="0" w:color="000000"/>
            </w:tcBorders>
            <w:hideMark/>
          </w:tcPr>
          <w:p w14:paraId="01BB7859" w14:textId="77777777" w:rsidR="00A53372" w:rsidRPr="00C70209" w:rsidRDefault="00A53372" w:rsidP="005B2300">
            <w:pPr>
              <w:pStyle w:val="Tabletext-evidencematrix"/>
            </w:pPr>
            <w:r w:rsidRPr="00C70209">
              <w:t>NEC</w:t>
            </w:r>
          </w:p>
          <w:p w14:paraId="10049E84" w14:textId="77777777" w:rsidR="00A53372" w:rsidRPr="00C70209" w:rsidRDefault="00A53372" w:rsidP="005B2300">
            <w:pPr>
              <w:pStyle w:val="Tabletext-evidencematrix"/>
            </w:pPr>
            <w:r w:rsidRPr="00C70209">
              <w:t>*studies that did not adjust for confounders</w:t>
            </w:r>
          </w:p>
        </w:tc>
        <w:tc>
          <w:tcPr>
            <w:tcW w:w="523" w:type="pct"/>
            <w:tcBorders>
              <w:top w:val="single" w:sz="4" w:space="0" w:color="000000"/>
              <w:left w:val="single" w:sz="4" w:space="0" w:color="000000"/>
              <w:bottom w:val="single" w:sz="4" w:space="0" w:color="000000"/>
              <w:right w:val="single" w:sz="4" w:space="0" w:color="000000"/>
            </w:tcBorders>
            <w:hideMark/>
          </w:tcPr>
          <w:p w14:paraId="1C41D991" w14:textId="77777777" w:rsidR="00A53372" w:rsidRPr="00C70209" w:rsidRDefault="00A53372" w:rsidP="005B2300">
            <w:pPr>
              <w:pStyle w:val="Tabletext-evidencematrix"/>
            </w:pPr>
            <w:r w:rsidRPr="00C70209">
              <w:t>NR</w:t>
            </w:r>
          </w:p>
        </w:tc>
        <w:tc>
          <w:tcPr>
            <w:tcW w:w="523" w:type="pct"/>
            <w:tcBorders>
              <w:top w:val="single" w:sz="4" w:space="0" w:color="000000"/>
              <w:left w:val="single" w:sz="4" w:space="0" w:color="000000"/>
              <w:bottom w:val="single" w:sz="4" w:space="0" w:color="000000"/>
              <w:right w:val="single" w:sz="4" w:space="0" w:color="000000"/>
            </w:tcBorders>
            <w:hideMark/>
          </w:tcPr>
          <w:p w14:paraId="25444F38" w14:textId="77777777" w:rsidR="00A53372" w:rsidRPr="00C70209" w:rsidRDefault="00A53372" w:rsidP="005B2300">
            <w:pPr>
              <w:pStyle w:val="Tabletext-evidencematrix"/>
            </w:pPr>
            <w:r w:rsidRPr="00C70209">
              <w:t>NR</w:t>
            </w:r>
          </w:p>
        </w:tc>
        <w:tc>
          <w:tcPr>
            <w:tcW w:w="523" w:type="pct"/>
            <w:tcBorders>
              <w:top w:val="single" w:sz="4" w:space="0" w:color="000000"/>
              <w:left w:val="single" w:sz="4" w:space="0" w:color="000000"/>
              <w:bottom w:val="single" w:sz="4" w:space="0" w:color="000000"/>
              <w:right w:val="single" w:sz="4" w:space="0" w:color="000000"/>
            </w:tcBorders>
            <w:hideMark/>
          </w:tcPr>
          <w:p w14:paraId="489FCC05" w14:textId="77777777" w:rsidR="00A53372" w:rsidRPr="00C70209" w:rsidRDefault="00A53372" w:rsidP="005B2300">
            <w:pPr>
              <w:pStyle w:val="Tabletext-evidencematrix"/>
            </w:pPr>
            <w:r w:rsidRPr="00C70209">
              <w:t>OR 3.91 [2.97, 5.14]</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562A9E5" w14:textId="77777777" w:rsidR="00A53372" w:rsidRPr="00C70209" w:rsidRDefault="00A53372" w:rsidP="005B2300">
            <w:pPr>
              <w:pStyle w:val="Tabletext-evidencematrix"/>
              <w:rPr>
                <w:i/>
              </w:rPr>
            </w:pPr>
            <w:r w:rsidRPr="00C70209">
              <w:rPr>
                <w:i/>
              </w:rPr>
              <w:t>Favours no transfusion</w:t>
            </w:r>
          </w:p>
          <w:p w14:paraId="251C7402" w14:textId="2CB9C6C0" w:rsidR="00A53372" w:rsidRPr="00C70209" w:rsidRDefault="001A475D" w:rsidP="005B2300">
            <w:pPr>
              <w:pStyle w:val="Tabletext-evidencematrix"/>
            </w:pPr>
            <w:r w:rsidRPr="001A475D">
              <w:rPr>
                <w:i/>
              </w:rPr>
              <w:t>P &lt; </w:t>
            </w:r>
            <w:r w:rsidR="00A53372" w:rsidRPr="00C70209">
              <w:t>0.00001</w:t>
            </w:r>
          </w:p>
          <w:p w14:paraId="4F9B44F2" w14:textId="7CA4D0DD" w:rsidR="00A53372" w:rsidRPr="00C70209" w:rsidRDefault="00A53372" w:rsidP="005B2300">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58%</w:t>
            </w:r>
          </w:p>
        </w:tc>
      </w:tr>
      <w:tr w:rsidR="00555AAD" w:rsidRPr="00C70209" w14:paraId="2F82105A"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255D1FEC" w14:textId="77777777" w:rsidR="00A53372" w:rsidRPr="00C70209" w:rsidRDefault="00A53372" w:rsidP="005B2300">
            <w:pPr>
              <w:pStyle w:val="Tabletext-evidencematrix"/>
              <w:rPr>
                <w:i/>
              </w:rPr>
            </w:pPr>
          </w:p>
        </w:tc>
        <w:tc>
          <w:tcPr>
            <w:tcW w:w="538" w:type="pct"/>
            <w:tcBorders>
              <w:top w:val="single" w:sz="4" w:space="0" w:color="000000"/>
              <w:left w:val="single" w:sz="4" w:space="0" w:color="000000"/>
              <w:bottom w:val="single" w:sz="4" w:space="0" w:color="000000"/>
              <w:right w:val="single" w:sz="4" w:space="0" w:color="000000"/>
            </w:tcBorders>
            <w:hideMark/>
          </w:tcPr>
          <w:p w14:paraId="009E793B" w14:textId="1250FFE4" w:rsidR="00A53372" w:rsidRPr="00C70209" w:rsidRDefault="00A53372" w:rsidP="005B2300">
            <w:pPr>
              <w:pStyle w:val="Tabletext-evidencematrix"/>
            </w:pPr>
            <w:r w:rsidRPr="00C70209">
              <w:t>4 trials (Harsono 2011, Paul 2011, Stritzke 2011, Wan-Huen 2011)</w:t>
            </w:r>
            <w:r w:rsidR="00256DDB" w:rsidRPr="00C70209">
              <w:fldChar w:fldCharType="begin">
                <w:fldData xml:space="preserve">PEVuZE5vdGU+PENpdGU+PEF1dGhvcj5IYXJzb25vPC9BdXRob3I+PFllYXI+MjAxMTwvWWVhcj48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==
</w:fldData>
              </w:fldChar>
            </w:r>
            <w:r w:rsidR="003F7DCB" w:rsidRPr="00C70209">
              <w:instrText xml:space="preserve"> ADDIN EN.CITE </w:instrText>
            </w:r>
            <w:r w:rsidR="003F7DCB" w:rsidRPr="00C70209">
              <w:fldChar w:fldCharType="begin">
                <w:fldData xml:space="preserve">PEVuZE5vdGU+PENpdGU+PEF1dGhvcj5IYXJzb25vPC9BdXRob3I+PFllYXI+MjAxMTwvWWVhcj48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==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35; 40; 43-44</w:t>
            </w:r>
            <w:r w:rsidR="00256DDB" w:rsidRPr="00C70209">
              <w:fldChar w:fldCharType="end"/>
            </w:r>
          </w:p>
          <w:p w14:paraId="5A9D6D67" w14:textId="77777777" w:rsidR="00A53372" w:rsidRPr="00C70209" w:rsidRDefault="00A53372" w:rsidP="005B2300">
            <w:pPr>
              <w:pStyle w:val="Tabletext-evidencematrix"/>
            </w:pPr>
            <w:r w:rsidRPr="00C70209">
              <w:t>N=3863</w:t>
            </w: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647ADF42" w14:textId="77777777" w:rsidR="00A53372" w:rsidRPr="00C70209" w:rsidRDefault="00A53372" w:rsidP="005B2300">
            <w:pPr>
              <w:pStyle w:val="Tabletext-evidencematrix"/>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8D3E049"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53502D48" w14:textId="77777777" w:rsidR="00A53372" w:rsidRPr="00C70209" w:rsidRDefault="00A53372" w:rsidP="005B2300">
            <w:pPr>
              <w:pStyle w:val="Tabletext-evidencematrix"/>
            </w:pP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45E5F80D" w14:textId="77777777" w:rsidR="00A53372" w:rsidRPr="00C70209" w:rsidRDefault="00A53372" w:rsidP="005B2300">
            <w:pPr>
              <w:pStyle w:val="Tabletext-evidencematrix"/>
            </w:pPr>
            <w:r w:rsidRPr="00C70209">
              <w:t>NEC</w:t>
            </w:r>
          </w:p>
          <w:p w14:paraId="2269DCD9" w14:textId="77777777" w:rsidR="00A53372" w:rsidRPr="00C70209" w:rsidRDefault="00A53372" w:rsidP="005B2300">
            <w:pPr>
              <w:pStyle w:val="Tabletext-evidencematrix"/>
            </w:pPr>
            <w:r w:rsidRPr="00C70209">
              <w:t>*studies that adjusted for potential confounders</w:t>
            </w:r>
          </w:p>
        </w:tc>
        <w:tc>
          <w:tcPr>
            <w:tcW w:w="523" w:type="pct"/>
            <w:tcBorders>
              <w:top w:val="single" w:sz="4" w:space="0" w:color="000000"/>
              <w:left w:val="single" w:sz="4" w:space="0" w:color="000000"/>
              <w:bottom w:val="single" w:sz="4" w:space="0" w:color="000000"/>
              <w:right w:val="single" w:sz="4" w:space="0" w:color="000000"/>
            </w:tcBorders>
            <w:hideMark/>
          </w:tcPr>
          <w:p w14:paraId="524A274E" w14:textId="77777777" w:rsidR="00A53372" w:rsidRPr="00C70209" w:rsidRDefault="00A53372" w:rsidP="005B2300">
            <w:pPr>
              <w:pStyle w:val="Tabletext-evidencematrix"/>
            </w:pPr>
            <w:r w:rsidRPr="00C70209">
              <w:t>NR</w:t>
            </w:r>
          </w:p>
        </w:tc>
        <w:tc>
          <w:tcPr>
            <w:tcW w:w="523" w:type="pct"/>
            <w:tcBorders>
              <w:top w:val="single" w:sz="4" w:space="0" w:color="000000"/>
              <w:left w:val="single" w:sz="4" w:space="0" w:color="000000"/>
              <w:bottom w:val="single" w:sz="4" w:space="0" w:color="000000"/>
              <w:right w:val="single" w:sz="4" w:space="0" w:color="000000"/>
            </w:tcBorders>
            <w:hideMark/>
          </w:tcPr>
          <w:p w14:paraId="01D2B734" w14:textId="77777777" w:rsidR="00A53372" w:rsidRPr="00C70209" w:rsidRDefault="00A53372" w:rsidP="005B2300">
            <w:pPr>
              <w:pStyle w:val="Tabletext-evidencematrix"/>
            </w:pPr>
            <w:r w:rsidRPr="00C70209">
              <w:t>NR</w:t>
            </w:r>
          </w:p>
        </w:tc>
        <w:tc>
          <w:tcPr>
            <w:tcW w:w="524" w:type="pct"/>
            <w:tcBorders>
              <w:top w:val="single" w:sz="4" w:space="0" w:color="000000"/>
              <w:left w:val="single" w:sz="4" w:space="0" w:color="000000"/>
              <w:bottom w:val="single" w:sz="4" w:space="0" w:color="000000"/>
              <w:right w:val="single" w:sz="4" w:space="0" w:color="000000"/>
            </w:tcBorders>
            <w:hideMark/>
          </w:tcPr>
          <w:p w14:paraId="0BCAED88" w14:textId="77777777" w:rsidR="00A53372" w:rsidRPr="00C70209" w:rsidRDefault="00A53372" w:rsidP="005B2300">
            <w:pPr>
              <w:pStyle w:val="Tabletext-evidencematrix"/>
            </w:pPr>
            <w:r w:rsidRPr="00C70209">
              <w:t>OR 2.01 [1.61, 2.50]</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3073143" w14:textId="77777777" w:rsidR="00A53372" w:rsidRPr="00C70209" w:rsidRDefault="00A53372" w:rsidP="005B2300">
            <w:pPr>
              <w:pStyle w:val="Tabletext-evidencematrix"/>
            </w:pPr>
            <w:r w:rsidRPr="00C70209">
              <w:rPr>
                <w:i/>
              </w:rPr>
              <w:t>Favours no transfusion</w:t>
            </w:r>
          </w:p>
          <w:p w14:paraId="45F979F3" w14:textId="233D6A2E" w:rsidR="00A53372" w:rsidRPr="00C70209" w:rsidRDefault="001A475D" w:rsidP="005B2300">
            <w:pPr>
              <w:pStyle w:val="Tabletext-evidencematrix"/>
            </w:pPr>
            <w:r w:rsidRPr="001A475D">
              <w:rPr>
                <w:i/>
              </w:rPr>
              <w:t>P &lt; </w:t>
            </w:r>
            <w:r w:rsidR="00A53372" w:rsidRPr="00C70209">
              <w:t>0.0001</w:t>
            </w:r>
            <w:r w:rsidR="00A53372" w:rsidRPr="00C70209">
              <w:rPr>
                <w:vertAlign w:val="superscript"/>
              </w:rPr>
              <w:t>c</w:t>
            </w:r>
          </w:p>
          <w:p w14:paraId="0EC826B8" w14:textId="0C51D9EC" w:rsidR="00A53372" w:rsidRPr="00C70209" w:rsidRDefault="00A53372" w:rsidP="005B2300">
            <w:pPr>
              <w:pStyle w:val="Tabletext-evidencematrix"/>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91%</w:t>
            </w:r>
          </w:p>
        </w:tc>
      </w:tr>
      <w:tr w:rsidR="0092173F" w:rsidRPr="00C70209" w14:paraId="1D0398F5"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2BBA0651" w14:textId="77777777" w:rsidR="0092173F" w:rsidRPr="00C70209" w:rsidRDefault="0092173F" w:rsidP="005B2300">
            <w:pPr>
              <w:pStyle w:val="Tabletext-evidencematrix"/>
              <w:rPr>
                <w:i/>
              </w:rPr>
            </w:pPr>
          </w:p>
        </w:tc>
        <w:tc>
          <w:tcPr>
            <w:tcW w:w="538" w:type="pct"/>
            <w:tcBorders>
              <w:top w:val="single" w:sz="4" w:space="0" w:color="000000"/>
              <w:left w:val="single" w:sz="4" w:space="0" w:color="000000"/>
              <w:bottom w:val="single" w:sz="4" w:space="0" w:color="000000"/>
              <w:right w:val="single" w:sz="4" w:space="0" w:color="000000"/>
            </w:tcBorders>
            <w:hideMark/>
          </w:tcPr>
          <w:p w14:paraId="1A911F0E" w14:textId="5AFBE2E4" w:rsidR="0092173F" w:rsidRPr="00C70209" w:rsidRDefault="0092173F" w:rsidP="005B2300">
            <w:pPr>
              <w:pStyle w:val="Tabletext-evidencematrix"/>
            </w:pPr>
            <w:r w:rsidRPr="00C70209">
              <w:t>3 trials (Paul 2011, Stritzke 2011, Wan-Huen 2011</w:t>
            </w:r>
            <w:r w:rsidR="008D3EE4" w:rsidRPr="00C70209">
              <w:t>)</w:t>
            </w:r>
            <w:r w:rsidR="00256DDB" w:rsidRPr="00C70209">
              <w:fldChar w:fldCharType="begin">
                <w:fldData xml:space="preserve">PEVuZE5vdGU+PENpdGU+PEF1dGhvcj5QYXVsPC9BdXRob3I+PFllYXI+MjAxMTwvWWVhcj48UmVj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</w:fldData>
              </w:fldChar>
            </w:r>
            <w:r w:rsidR="003F7DCB" w:rsidRPr="00C70209">
              <w:instrText xml:space="preserve"> ADDIN EN.CITE </w:instrText>
            </w:r>
            <w:r w:rsidR="003F7DCB" w:rsidRPr="00C70209">
              <w:fldChar w:fldCharType="begin">
                <w:fldData xml:space="preserve">PEVuZE5vdGU+PENpdGU+PEF1dGhvcj5QYXVsPC9BdXRob3I+PFllYXI+MjAxMTwvWWVhcj48UmVj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40; 43-44</w:t>
            </w:r>
            <w:r w:rsidR="00256DDB" w:rsidRPr="00C70209">
              <w:fldChar w:fldCharType="end"/>
            </w:r>
          </w:p>
          <w:p w14:paraId="4C611674" w14:textId="77777777" w:rsidR="0092173F" w:rsidRPr="00C70209" w:rsidRDefault="0092173F" w:rsidP="005B2300">
            <w:pPr>
              <w:pStyle w:val="Tabletext-evidencematrix"/>
            </w:pPr>
            <w:r w:rsidRPr="00C70209">
              <w:t>N=NR</w:t>
            </w: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3A74D16" w14:textId="77777777" w:rsidR="0092173F" w:rsidRPr="00C70209" w:rsidRDefault="0092173F" w:rsidP="005B2300">
            <w:pPr>
              <w:pStyle w:val="Tabletext-evidencematrix"/>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44522E2" w14:textId="77777777" w:rsidR="0092173F" w:rsidRPr="00C70209" w:rsidRDefault="0092173F"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6B57DC11" w14:textId="77777777" w:rsidR="0092173F" w:rsidRPr="00C70209" w:rsidRDefault="0092173F"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24A25936" w14:textId="77777777" w:rsidR="0092173F" w:rsidRPr="00C70209" w:rsidRDefault="0092173F"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hideMark/>
          </w:tcPr>
          <w:p w14:paraId="034528CA" w14:textId="77777777" w:rsidR="0092173F" w:rsidRPr="00C70209" w:rsidRDefault="0092173F" w:rsidP="005B2300">
            <w:pPr>
              <w:pStyle w:val="Tabletext-subanalysis"/>
            </w:pPr>
            <w:r w:rsidRPr="00C70209">
              <w:t>To explore the statistical heterogeneity, Mohamed (2012) removed Harsono (2011) from the analysis as the study reported conflicting results in favour of RBC transfusions.</w:t>
            </w:r>
          </w:p>
        </w:tc>
        <w:tc>
          <w:tcPr>
            <w:tcW w:w="524" w:type="pct"/>
            <w:tcBorders>
              <w:top w:val="single" w:sz="4" w:space="0" w:color="000000"/>
              <w:left w:val="single" w:sz="4" w:space="0" w:color="000000"/>
              <w:bottom w:val="single" w:sz="4" w:space="0" w:color="000000"/>
              <w:right w:val="single" w:sz="4" w:space="0" w:color="000000"/>
            </w:tcBorders>
            <w:hideMark/>
          </w:tcPr>
          <w:p w14:paraId="0F3A7B64" w14:textId="77777777" w:rsidR="0092173F" w:rsidRPr="00C70209" w:rsidRDefault="0092173F" w:rsidP="005B2300">
            <w:pPr>
              <w:pStyle w:val="Tabletext-evidencematrix"/>
            </w:pPr>
            <w:r w:rsidRPr="00C70209">
              <w:t>OR 2.48 [1.97, 3.12]</w:t>
            </w:r>
          </w:p>
        </w:tc>
        <w:tc>
          <w:tcPr>
            <w:tcW w:w="598" w:type="pct"/>
            <w:tcBorders>
              <w:top w:val="single" w:sz="4" w:space="0" w:color="000000"/>
              <w:left w:val="single" w:sz="4" w:space="0" w:color="000000"/>
              <w:bottom w:val="single" w:sz="4" w:space="0" w:color="000000"/>
              <w:right w:val="single" w:sz="4" w:space="0" w:color="000000"/>
            </w:tcBorders>
            <w:shd w:val="clear" w:color="auto" w:fill="D9D9D9"/>
            <w:hideMark/>
          </w:tcPr>
          <w:p w14:paraId="519C7309" w14:textId="77777777" w:rsidR="0092173F" w:rsidRPr="00C70209" w:rsidRDefault="0092173F" w:rsidP="005B2300">
            <w:pPr>
              <w:pStyle w:val="Tabletext-evidencematrix"/>
            </w:pPr>
            <w:r w:rsidRPr="00C70209">
              <w:rPr>
                <w:i/>
              </w:rPr>
              <w:t>Favours no transfusion</w:t>
            </w:r>
          </w:p>
          <w:p w14:paraId="79F60A97" w14:textId="3A625107" w:rsidR="0092173F" w:rsidRPr="00C70209" w:rsidRDefault="001A475D" w:rsidP="005B2300">
            <w:pPr>
              <w:pStyle w:val="Tabletext-evidencematrix"/>
            </w:pPr>
            <w:r w:rsidRPr="001A475D">
              <w:rPr>
                <w:i/>
              </w:rPr>
              <w:t>P = </w:t>
            </w:r>
            <w:r w:rsidR="0092173F" w:rsidRPr="00C70209">
              <w:t>NR</w:t>
            </w:r>
          </w:p>
          <w:p w14:paraId="6F013964" w14:textId="7078D4F2" w:rsidR="0092173F" w:rsidRPr="00C70209" w:rsidRDefault="00AB0F82" w:rsidP="005B2300">
            <w:pPr>
              <w:pStyle w:val="Tabletext-evidencematrix"/>
            </w:pPr>
            <w:r>
              <w:t>I</w:t>
            </w:r>
            <w:r w:rsidRPr="00AB0F82">
              <w:rPr>
                <w:vertAlign w:val="superscript"/>
              </w:rPr>
              <w:t>2</w:t>
            </w:r>
            <w:r>
              <w:t> = </w:t>
            </w:r>
            <w:r w:rsidR="0092173F" w:rsidRPr="00C70209">
              <w:t>0%</w:t>
            </w:r>
          </w:p>
        </w:tc>
      </w:tr>
      <w:tr w:rsidR="00555AAD" w:rsidRPr="00C70209" w14:paraId="10549999" w14:textId="77777777" w:rsidTr="0092173F">
        <w:trPr>
          <w:cantSplit/>
        </w:trPr>
        <w:tc>
          <w:tcPr>
            <w:tcW w:w="430" w:type="pct"/>
            <w:vMerge w:val="restart"/>
            <w:tcBorders>
              <w:top w:val="single" w:sz="4" w:space="0" w:color="000000"/>
              <w:left w:val="single" w:sz="4" w:space="0" w:color="000000"/>
              <w:bottom w:val="single" w:sz="4" w:space="0" w:color="000000"/>
              <w:right w:val="single" w:sz="4" w:space="0" w:color="000000"/>
            </w:tcBorders>
            <w:hideMark/>
          </w:tcPr>
          <w:p w14:paraId="2E0FAA93" w14:textId="6FC5619E" w:rsidR="00A53372" w:rsidRPr="00C70209" w:rsidRDefault="00A53372" w:rsidP="005B2300">
            <w:pPr>
              <w:pStyle w:val="Tabletext-evidencematrix"/>
            </w:pPr>
            <w:r w:rsidRPr="00C70209">
              <w:t>Kirpalani 2012</w:t>
            </w:r>
            <w:r w:rsidR="00E1112B" w:rsidRPr="00C70209">
              <w:fldChar w:fldCharType="begin">
                <w:fldData xml:space="preserve">PEVuZE5vdGU+PENpdGU+PEF1dGhvcj5LaXJwYWxhbmk8L0F1dGhvcj48WWVhcj4yMDEyPC9ZZWFy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</w:fldData>
              </w:fldChar>
            </w:r>
            <w:r w:rsidR="003F7DCB" w:rsidRPr="00C70209">
              <w:instrText xml:space="preserve"> ADDIN EN.CITE </w:instrText>
            </w:r>
            <w:r w:rsidR="003F7DCB" w:rsidRPr="00C70209">
              <w:fldChar w:fldCharType="begin">
                <w:fldData xml:space="preserve">PEVuZE5vdGU+PENpdGU+PEF1dGhvcj5LaXJwYWxhbmk8L0F1dGhvcj48WWVhcj4yMDEyPC9ZZWFy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17</w:t>
            </w:r>
            <w:r w:rsidR="00E1112B" w:rsidRPr="00C70209">
              <w:fldChar w:fldCharType="end"/>
            </w:r>
          </w:p>
          <w:p w14:paraId="2A0F8C64" w14:textId="77777777" w:rsidR="00A53372" w:rsidRPr="00C70209" w:rsidRDefault="00A53372" w:rsidP="005B2300">
            <w:pPr>
              <w:pStyle w:val="Tabletext-evidencematrix"/>
            </w:pPr>
            <w:r w:rsidRPr="00C70209">
              <w:t>Level I/III</w:t>
            </w:r>
          </w:p>
          <w:p w14:paraId="31899AA4" w14:textId="77777777" w:rsidR="00A53372" w:rsidRPr="00C70209" w:rsidRDefault="00A53372" w:rsidP="005B2300">
            <w:pPr>
              <w:pStyle w:val="Tabletext-evidencematrix"/>
            </w:pPr>
            <w:r w:rsidRPr="00C70209">
              <w:rPr>
                <w:i/>
              </w:rPr>
              <w:t>Poor</w:t>
            </w:r>
          </w:p>
        </w:tc>
        <w:tc>
          <w:tcPr>
            <w:tcW w:w="538" w:type="pct"/>
            <w:tcBorders>
              <w:top w:val="single" w:sz="4" w:space="0" w:color="000000"/>
              <w:left w:val="single" w:sz="4" w:space="0" w:color="000000"/>
              <w:bottom w:val="single" w:sz="4" w:space="0" w:color="000000"/>
              <w:right w:val="single" w:sz="4" w:space="0" w:color="000000"/>
            </w:tcBorders>
            <w:hideMark/>
          </w:tcPr>
          <w:p w14:paraId="06FE55E8" w14:textId="3C8D3A01" w:rsidR="00A53372" w:rsidRPr="00C70209" w:rsidRDefault="00A53372" w:rsidP="005B2300">
            <w:pPr>
              <w:pStyle w:val="Tabletext-evidencematrix"/>
            </w:pPr>
            <w:r w:rsidRPr="00C70209">
              <w:t>6 cohort studies (Blau 2011, Christensen 2009, Holder 2009, Mally 2006, Paul 2011, Valieva 2009)</w:t>
            </w:r>
            <w:r w:rsidR="00256DDB" w:rsidRPr="00C70209">
              <w:fldChar w:fldCharType="begin">
                <w:fldData xml:space="preserve">PEVuZE5vdGU+PENpdGU+PEF1dGhvcj5CbGF1PC9BdXRob3I+PFllYXI+MjAxMTwvWWVhcj48UmVj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zMx4oCTMzcgZTE8L3BhZ2VzPjx2b2x1bWU+MTU1PC92b2x1bWU+PG51bWJlcj4zPC9udW1iZXI+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</w:fldData>
              </w:fldChar>
            </w:r>
            <w:r w:rsidR="003F7DCB" w:rsidRPr="00C70209">
              <w:instrText xml:space="preserve"> ADDIN EN.CITE </w:instrText>
            </w:r>
            <w:r w:rsidR="003F7DCB" w:rsidRPr="00C70209">
              <w:fldChar w:fldCharType="begin">
                <w:fldData xml:space="preserve">PEVuZE5vdGU+PENpdGU+PEF1dGhvcj5CbGF1PC9BdXRob3I+PFllYXI+MjAxMTwvWWVhcj48UmVj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zMx4oCTMzcgZTE8L3BhZ2VzPjx2b2x1bWU+MTU1PC92b2x1bWU+PG51bWJlcj4zPC9udW1iZXI+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32-33; 36; 38; 40; 45</w:t>
            </w:r>
            <w:r w:rsidR="00256DDB" w:rsidRPr="00C70209">
              <w:fldChar w:fldCharType="end"/>
            </w:r>
          </w:p>
          <w:p w14:paraId="66324DF7" w14:textId="77777777" w:rsidR="00A53372" w:rsidRPr="00C70209" w:rsidRDefault="00A53372" w:rsidP="005B2300">
            <w:pPr>
              <w:pStyle w:val="Tabletext-evidencematrix"/>
            </w:pPr>
            <w:r w:rsidRPr="00C70209">
              <w:t>N=22,155</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32E5EEC6" w14:textId="77777777" w:rsidR="00A53372" w:rsidRPr="00C70209" w:rsidRDefault="00A53372" w:rsidP="005B2300">
            <w:pPr>
              <w:pStyle w:val="Tabletext-evidencematrix"/>
            </w:pPr>
            <w:r w:rsidRPr="00C70209">
              <w:t>Neonates</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3A05E6F0" w14:textId="77777777" w:rsidR="00A53372" w:rsidRPr="00C70209" w:rsidRDefault="00A53372" w:rsidP="005B2300">
            <w:pPr>
              <w:pStyle w:val="Tabletext-evidencematrix"/>
            </w:pPr>
            <w:r w:rsidRPr="00C70209">
              <w:t>NR</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0F796A32" w14:textId="042F7B3D" w:rsidR="00A53372" w:rsidRPr="00C70209" w:rsidRDefault="00C428FD" w:rsidP="005B2300">
            <w:pPr>
              <w:pStyle w:val="Tabletext-evidencematrix"/>
            </w:pPr>
            <w:r w:rsidRPr="00C70209">
              <w:t>RBC</w:t>
            </w:r>
            <w:r w:rsidR="00A53372" w:rsidRPr="00C70209">
              <w:t xml:space="preserve"> transfusion </w:t>
            </w:r>
            <w:r w:rsidR="00C91BAE" w:rsidRPr="00C70209">
              <w:t>versus</w:t>
            </w:r>
            <w:r w:rsidR="00A53372" w:rsidRPr="00C70209">
              <w:t xml:space="preserve"> no transfusion</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3FEBADF2" w14:textId="77777777" w:rsidR="00A53372" w:rsidRPr="00C70209" w:rsidRDefault="00A53372" w:rsidP="005B2300">
            <w:pPr>
              <w:pStyle w:val="Tabletext-evidencematrix"/>
            </w:pPr>
            <w:r w:rsidRPr="00C70209">
              <w:t>NEC</w:t>
            </w:r>
          </w:p>
        </w:tc>
        <w:tc>
          <w:tcPr>
            <w:tcW w:w="523" w:type="pct"/>
            <w:tcBorders>
              <w:top w:val="single" w:sz="4" w:space="0" w:color="000000"/>
              <w:left w:val="single" w:sz="4" w:space="0" w:color="000000"/>
              <w:bottom w:val="single" w:sz="4" w:space="0" w:color="000000"/>
              <w:right w:val="single" w:sz="4" w:space="0" w:color="000000"/>
            </w:tcBorders>
            <w:hideMark/>
          </w:tcPr>
          <w:p w14:paraId="4F7CF614" w14:textId="77777777" w:rsidR="00A53372" w:rsidRPr="00C70209" w:rsidRDefault="00A53372" w:rsidP="005B2300">
            <w:pPr>
              <w:pStyle w:val="Tabletext-evidencematrix"/>
            </w:pPr>
            <w:r w:rsidRPr="00C70209">
              <w:t>150/2940 (5.1%)</w:t>
            </w:r>
          </w:p>
        </w:tc>
        <w:tc>
          <w:tcPr>
            <w:tcW w:w="523" w:type="pct"/>
            <w:tcBorders>
              <w:top w:val="single" w:sz="4" w:space="0" w:color="000000"/>
              <w:left w:val="single" w:sz="4" w:space="0" w:color="000000"/>
              <w:bottom w:val="single" w:sz="4" w:space="0" w:color="000000"/>
              <w:right w:val="single" w:sz="4" w:space="0" w:color="000000"/>
            </w:tcBorders>
            <w:hideMark/>
          </w:tcPr>
          <w:p w14:paraId="07F93CF4" w14:textId="77777777" w:rsidR="00A53372" w:rsidRPr="00C70209" w:rsidRDefault="00A53372" w:rsidP="005B2300">
            <w:pPr>
              <w:pStyle w:val="Tabletext-evidencematrix"/>
            </w:pPr>
            <w:r w:rsidRPr="00C70209">
              <w:t>182/19215 (9.47%)</w:t>
            </w:r>
          </w:p>
        </w:tc>
        <w:tc>
          <w:tcPr>
            <w:tcW w:w="524" w:type="pct"/>
            <w:tcBorders>
              <w:top w:val="single" w:sz="4" w:space="0" w:color="000000"/>
              <w:left w:val="single" w:sz="4" w:space="0" w:color="000000"/>
              <w:bottom w:val="single" w:sz="4" w:space="0" w:color="000000"/>
              <w:right w:val="single" w:sz="4" w:space="0" w:color="000000"/>
            </w:tcBorders>
            <w:hideMark/>
          </w:tcPr>
          <w:p w14:paraId="7FA40E64" w14:textId="77777777" w:rsidR="00A53372" w:rsidRPr="00C70209" w:rsidRDefault="00A53372" w:rsidP="005B2300">
            <w:pPr>
              <w:pStyle w:val="Tabletext-evidencematrix"/>
            </w:pPr>
            <w:r w:rsidRPr="00C70209">
              <w:t>OR 7.48 [5.87, 9.53]</w:t>
            </w:r>
          </w:p>
        </w:tc>
        <w:tc>
          <w:tcPr>
            <w:tcW w:w="598" w:type="pct"/>
            <w:tcBorders>
              <w:top w:val="single" w:sz="4" w:space="0" w:color="000000"/>
              <w:left w:val="single" w:sz="4" w:space="0" w:color="000000"/>
              <w:bottom w:val="single" w:sz="4" w:space="0" w:color="000000"/>
              <w:right w:val="single" w:sz="4" w:space="0" w:color="000000"/>
            </w:tcBorders>
            <w:shd w:val="clear" w:color="auto" w:fill="D9D9D9"/>
            <w:hideMark/>
          </w:tcPr>
          <w:p w14:paraId="53C9038B" w14:textId="77777777" w:rsidR="00A53372" w:rsidRPr="00C70209" w:rsidRDefault="00A53372" w:rsidP="005B2300">
            <w:pPr>
              <w:pStyle w:val="Tabletext-evidencematrix"/>
              <w:rPr>
                <w:i/>
              </w:rPr>
            </w:pPr>
            <w:r w:rsidRPr="00C70209">
              <w:rPr>
                <w:i/>
              </w:rPr>
              <w:t>Favours no transfusion</w:t>
            </w:r>
          </w:p>
          <w:p w14:paraId="6199D704" w14:textId="74D1975D" w:rsidR="00A53372" w:rsidRPr="00C70209" w:rsidRDefault="001A475D" w:rsidP="005B2300">
            <w:pPr>
              <w:pStyle w:val="Tabletext-evidencematrix"/>
            </w:pPr>
            <w:r w:rsidRPr="001A475D">
              <w:rPr>
                <w:i/>
              </w:rPr>
              <w:t>P &lt; </w:t>
            </w:r>
            <w:r w:rsidR="00A53372" w:rsidRPr="00C70209">
              <w:t>0.00001</w:t>
            </w:r>
          </w:p>
          <w:p w14:paraId="65DAA764" w14:textId="7929F2D2" w:rsidR="00A53372" w:rsidRPr="00C70209" w:rsidRDefault="00AB0F82" w:rsidP="005B2300">
            <w:pPr>
              <w:pStyle w:val="Tabletext-evidencematrix"/>
            </w:pPr>
            <w:r w:rsidRPr="00AB0F82">
              <w:t>I</w:t>
            </w:r>
            <w:r w:rsidRPr="00AB0F82">
              <w:rPr>
                <w:vertAlign w:val="superscript"/>
              </w:rPr>
              <w:t>2</w:t>
            </w:r>
            <w:r w:rsidRPr="00AB0F82">
              <w:t> = </w:t>
            </w:r>
            <w:r w:rsidR="00A53372" w:rsidRPr="00C70209">
              <w:t>98%</w:t>
            </w:r>
          </w:p>
        </w:tc>
      </w:tr>
      <w:tr w:rsidR="00555AAD" w:rsidRPr="00C70209" w14:paraId="70C7BB1D"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18953623" w14:textId="77777777" w:rsidR="00A53372" w:rsidRPr="00C70209" w:rsidRDefault="00A53372" w:rsidP="005B2300">
            <w:pPr>
              <w:spacing w:after="0"/>
              <w:ind w:left="0"/>
              <w:rPr>
                <w:rFonts w:ascii="Arial Narrow" w:eastAsia="Arial Unicode MS" w:hAnsi="Arial Narrow" w:cs="Arial"/>
                <w:bCs/>
                <w:color w:val="auto"/>
                <w:sz w:val="16"/>
                <w:szCs w:val="16"/>
                <w:lang w:eastAsia="ja-JP"/>
              </w:rPr>
            </w:pPr>
          </w:p>
        </w:tc>
        <w:tc>
          <w:tcPr>
            <w:tcW w:w="538" w:type="pct"/>
            <w:tcBorders>
              <w:top w:val="single" w:sz="4" w:space="0" w:color="000000"/>
              <w:left w:val="single" w:sz="4" w:space="0" w:color="000000"/>
              <w:bottom w:val="single" w:sz="4" w:space="0" w:color="000000"/>
              <w:right w:val="single" w:sz="4" w:space="0" w:color="000000"/>
            </w:tcBorders>
            <w:hideMark/>
          </w:tcPr>
          <w:p w14:paraId="2F4A8EFE" w14:textId="6F6961FD" w:rsidR="0092173F" w:rsidRPr="00C70209" w:rsidRDefault="00A53372" w:rsidP="005B2300">
            <w:pPr>
              <w:pStyle w:val="Tabletext-evidencematrix"/>
              <w:rPr>
                <w:vertAlign w:val="superscript"/>
              </w:rPr>
            </w:pPr>
            <w:r w:rsidRPr="00C70209">
              <w:t>4 cohort studies (Christensen 2009, Holder 2009, Paul 2011, Valieva 2009)</w:t>
            </w:r>
            <w:r w:rsidR="00256DDB" w:rsidRPr="00C70209">
              <w:fldChar w:fldCharType="begin">
                <w:fldData xml:space="preserve">PEVuZE5vdGU+PENpdGU+PEF1dGhvcj5DaHJpc3RlbnNlbjwvQXV0aG9yPjxZZWFyPjIwMTA8L1ll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zMzHigJMzNyBlMTwvcGFnZXM+PHZv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</w:fldData>
              </w:fldChar>
            </w:r>
            <w:r w:rsidR="003F7DCB" w:rsidRPr="00C70209">
              <w:instrText xml:space="preserve"> ADDIN EN.CITE </w:instrText>
            </w:r>
            <w:r w:rsidR="003F7DCB" w:rsidRPr="00C70209">
              <w:fldChar w:fldCharType="begin">
                <w:fldData xml:space="preserve">PEVuZE5vdGU+PENpdGU+PEF1dGhvcj5DaHJpc3RlbnNlbjwvQXV0aG9yPjxZZWFyPjIwMTA8L1ll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zMzHigJMzNyBlMTwvcGFnZXM+PHZv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33; 36; 40; 45</w:t>
            </w:r>
            <w:r w:rsidR="00256DDB" w:rsidRPr="00C70209">
              <w:fldChar w:fldCharType="end"/>
            </w:r>
          </w:p>
          <w:p w14:paraId="5A5C7B8A" w14:textId="77777777" w:rsidR="00A53372" w:rsidRPr="00C70209" w:rsidRDefault="00A53372" w:rsidP="005B2300">
            <w:pPr>
              <w:pStyle w:val="Tabletext-evidencematrix"/>
            </w:pPr>
            <w:r w:rsidRPr="00C70209">
              <w:t>N=22,155</w:t>
            </w: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28FC5219" w14:textId="77777777" w:rsidR="00A53372" w:rsidRPr="00C70209" w:rsidRDefault="00A53372" w:rsidP="005B2300">
            <w:pPr>
              <w:pStyle w:val="Tabletext-evidencematrix"/>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72E6514F"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08CA47CD"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53313FF0" w14:textId="77777777" w:rsidR="00A53372" w:rsidRPr="00C70209" w:rsidRDefault="00A53372" w:rsidP="005B2300">
            <w:pPr>
              <w:pStyle w:val="Tabletext-evidencematrix"/>
            </w:pPr>
          </w:p>
        </w:tc>
        <w:tc>
          <w:tcPr>
            <w:tcW w:w="523" w:type="pct"/>
            <w:tcBorders>
              <w:top w:val="single" w:sz="4" w:space="0" w:color="000000"/>
              <w:left w:val="single" w:sz="4" w:space="0" w:color="000000"/>
              <w:bottom w:val="single" w:sz="4" w:space="0" w:color="000000"/>
              <w:right w:val="single" w:sz="4" w:space="0" w:color="000000"/>
            </w:tcBorders>
            <w:hideMark/>
          </w:tcPr>
          <w:p w14:paraId="236ECA6F" w14:textId="77777777" w:rsidR="00A53372" w:rsidRPr="00C70209" w:rsidRDefault="00A53372" w:rsidP="005B2300">
            <w:pPr>
              <w:pStyle w:val="Tabletext-evidencematrix"/>
            </w:pPr>
            <w:r w:rsidRPr="00C70209">
              <w:t>135/2940 (4.6%)</w:t>
            </w:r>
          </w:p>
        </w:tc>
        <w:tc>
          <w:tcPr>
            <w:tcW w:w="523" w:type="pct"/>
            <w:tcBorders>
              <w:top w:val="single" w:sz="4" w:space="0" w:color="000000"/>
              <w:left w:val="single" w:sz="4" w:space="0" w:color="000000"/>
              <w:bottom w:val="single" w:sz="4" w:space="0" w:color="000000"/>
              <w:right w:val="single" w:sz="4" w:space="0" w:color="000000"/>
            </w:tcBorders>
            <w:hideMark/>
          </w:tcPr>
          <w:p w14:paraId="6C58BB8B" w14:textId="77777777" w:rsidR="00A53372" w:rsidRPr="00C70209" w:rsidRDefault="00A53372" w:rsidP="005B2300">
            <w:pPr>
              <w:pStyle w:val="Tabletext-evidencematrix"/>
            </w:pPr>
            <w:r w:rsidRPr="00C70209">
              <w:t>144/19215 (0.7%)</w:t>
            </w:r>
          </w:p>
        </w:tc>
        <w:tc>
          <w:tcPr>
            <w:tcW w:w="524" w:type="pct"/>
            <w:tcBorders>
              <w:top w:val="single" w:sz="4" w:space="0" w:color="000000"/>
              <w:left w:val="single" w:sz="4" w:space="0" w:color="000000"/>
              <w:bottom w:val="single" w:sz="4" w:space="0" w:color="000000"/>
              <w:right w:val="single" w:sz="4" w:space="0" w:color="000000"/>
            </w:tcBorders>
            <w:hideMark/>
          </w:tcPr>
          <w:p w14:paraId="231FBEAE" w14:textId="77777777" w:rsidR="00A53372" w:rsidRPr="00C70209" w:rsidRDefault="00A53372" w:rsidP="005B2300">
            <w:pPr>
              <w:pStyle w:val="Tabletext-evidencematrix"/>
            </w:pPr>
            <w:r w:rsidRPr="00C70209">
              <w:t>RR 4.55 [0.78, 26.45]</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3E2E45E" w14:textId="77777777" w:rsidR="00A53372" w:rsidRPr="00C70209" w:rsidRDefault="00A53372" w:rsidP="005B2300">
            <w:pPr>
              <w:pStyle w:val="Tabletext-evidencematrix"/>
              <w:rPr>
                <w:i/>
              </w:rPr>
            </w:pPr>
            <w:r w:rsidRPr="00C70209">
              <w:rPr>
                <w:i/>
              </w:rPr>
              <w:t>No significant difference</w:t>
            </w:r>
          </w:p>
          <w:p w14:paraId="025FA4BF" w14:textId="5B72E676" w:rsidR="00A53372" w:rsidRPr="00C70209" w:rsidRDefault="001A475D" w:rsidP="005B2300">
            <w:pPr>
              <w:pStyle w:val="Tabletext-evidencematrix"/>
            </w:pPr>
            <w:r w:rsidRPr="001A475D">
              <w:rPr>
                <w:i/>
              </w:rPr>
              <w:t>P = </w:t>
            </w:r>
            <w:r w:rsidR="00A53372" w:rsidRPr="00C70209">
              <w:t>0.09</w:t>
            </w:r>
            <w:r w:rsidR="00A53372" w:rsidRPr="00C70209">
              <w:rPr>
                <w:vertAlign w:val="superscript"/>
              </w:rPr>
              <w:t>e</w:t>
            </w:r>
          </w:p>
          <w:p w14:paraId="2A3FE883" w14:textId="0557B2C6" w:rsidR="00A53372" w:rsidRPr="00C70209" w:rsidRDefault="00AB0F82" w:rsidP="005B2300">
            <w:pPr>
              <w:pStyle w:val="Tabletext-evidencematrix"/>
              <w:rPr>
                <w:i/>
              </w:rPr>
            </w:pPr>
            <w:r w:rsidRPr="00AB0F82">
              <w:t>I</w:t>
            </w:r>
            <w:r w:rsidRPr="00AB0F82">
              <w:rPr>
                <w:vertAlign w:val="superscript"/>
              </w:rPr>
              <w:t>2 </w:t>
            </w:r>
            <w:r w:rsidRPr="00AB0F82">
              <w:t>=</w:t>
            </w:r>
            <w:r>
              <w:rPr>
                <w:vertAlign w:val="superscript"/>
              </w:rPr>
              <w:t> </w:t>
            </w:r>
            <w:r w:rsidR="00A53372" w:rsidRPr="00C70209">
              <w:t>97%</w:t>
            </w:r>
          </w:p>
        </w:tc>
      </w:tr>
      <w:tr w:rsidR="00555AAD" w:rsidRPr="00C70209" w14:paraId="718AC83E"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396229FE" w14:textId="77777777" w:rsidR="00A53372" w:rsidRPr="00C70209" w:rsidRDefault="00A53372" w:rsidP="005B2300">
            <w:pPr>
              <w:spacing w:after="0"/>
              <w:ind w:left="0"/>
              <w:rPr>
                <w:rFonts w:ascii="Arial Narrow" w:eastAsia="Arial Unicode MS" w:hAnsi="Arial Narrow" w:cs="Arial"/>
                <w:bCs/>
                <w:color w:val="auto"/>
                <w:sz w:val="16"/>
                <w:szCs w:val="16"/>
                <w:lang w:eastAsia="ja-JP"/>
              </w:rPr>
            </w:pPr>
          </w:p>
        </w:tc>
        <w:tc>
          <w:tcPr>
            <w:tcW w:w="538" w:type="pct"/>
            <w:tcBorders>
              <w:top w:val="single" w:sz="4" w:space="0" w:color="000000"/>
              <w:left w:val="single" w:sz="4" w:space="0" w:color="000000"/>
              <w:bottom w:val="single" w:sz="4" w:space="0" w:color="000000"/>
              <w:right w:val="single" w:sz="4" w:space="0" w:color="000000"/>
            </w:tcBorders>
            <w:hideMark/>
          </w:tcPr>
          <w:p w14:paraId="05F1C2D4" w14:textId="372A18AC" w:rsidR="00A53372" w:rsidRPr="00C70209" w:rsidRDefault="00A53372" w:rsidP="005B2300">
            <w:pPr>
              <w:pStyle w:val="Tabletext-evidencematrix"/>
            </w:pPr>
            <w:r w:rsidRPr="00C70209">
              <w:t xml:space="preserve">4 </w:t>
            </w:r>
            <w:r w:rsidR="00FB7912" w:rsidRPr="00C70209">
              <w:t>case–control</w:t>
            </w:r>
            <w:r w:rsidRPr="00C70209">
              <w:t xml:space="preserve"> studies</w:t>
            </w:r>
            <w:r w:rsidR="0092173F" w:rsidRPr="00C70209">
              <w:t xml:space="preserve"> </w:t>
            </w:r>
            <w:r w:rsidRPr="00C70209">
              <w:t>(El</w:t>
            </w:r>
            <w:r w:rsidR="00FB7912" w:rsidRPr="00C70209">
              <w:t>-</w:t>
            </w:r>
            <w:r w:rsidRPr="00C70209">
              <w:t>Dib 2011, Josephson 2010, McGrady 1987, Singh 2011)</w:t>
            </w:r>
            <w:r w:rsidR="00256DDB" w:rsidRPr="00C70209">
              <w:fldChar w:fldCharType="begin">
                <w:fldData xml:space="preserve">PEVuZE5vdGU+PENpdGU+PEF1dGhvcj5FbC1EaWI8L0F1dGhvcj48WWVhcj4yMDExPC9ZZWFyPjxS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=
</w:fldData>
              </w:fldChar>
            </w:r>
            <w:r w:rsidR="003F7DCB" w:rsidRPr="00C70209">
              <w:instrText xml:space="preserve"> ADDIN EN.CITE </w:instrText>
            </w:r>
            <w:r w:rsidR="003F7DCB" w:rsidRPr="00C70209">
              <w:fldChar w:fldCharType="begin">
                <w:fldData xml:space="preserve">PEVuZE5vdGU+PENpdGU+PEF1dGhvcj5FbC1EaWI8L0F1dGhvcj48WWVhcj4yMDExPC9ZZWFyPjxS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=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34; 37; 39; 42</w:t>
            </w:r>
            <w:r w:rsidR="00256DDB" w:rsidRPr="00C70209">
              <w:fldChar w:fldCharType="end"/>
            </w:r>
          </w:p>
          <w:p w14:paraId="26CBF26B" w14:textId="77777777" w:rsidR="00A53372" w:rsidRPr="00C70209" w:rsidRDefault="00A53372" w:rsidP="005B2300">
            <w:pPr>
              <w:pStyle w:val="Tabletext-evidencematrix"/>
            </w:pPr>
            <w:r w:rsidRPr="00C70209">
              <w:t>N=567</w:t>
            </w: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791FBD92" w14:textId="77777777" w:rsidR="00A53372" w:rsidRPr="00C70209" w:rsidRDefault="00A53372" w:rsidP="005B2300">
            <w:pPr>
              <w:pStyle w:val="Tabletext-evidencematrix"/>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1B88DE9"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302917DC"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33852232" w14:textId="77777777" w:rsidR="00A53372" w:rsidRPr="00C70209" w:rsidRDefault="00A53372" w:rsidP="005B2300">
            <w:pPr>
              <w:pStyle w:val="Tabletext-evidencematrix"/>
            </w:pPr>
          </w:p>
        </w:tc>
        <w:tc>
          <w:tcPr>
            <w:tcW w:w="523" w:type="pct"/>
            <w:tcBorders>
              <w:top w:val="single" w:sz="4" w:space="0" w:color="000000"/>
              <w:left w:val="single" w:sz="4" w:space="0" w:color="000000"/>
              <w:bottom w:val="single" w:sz="4" w:space="0" w:color="000000"/>
              <w:right w:val="single" w:sz="4" w:space="0" w:color="000000"/>
            </w:tcBorders>
            <w:hideMark/>
          </w:tcPr>
          <w:p w14:paraId="157DB8C0" w14:textId="77777777" w:rsidR="00A53372" w:rsidRPr="00C70209" w:rsidRDefault="00A53372" w:rsidP="005B2300">
            <w:pPr>
              <w:pStyle w:val="Tabletext-evidencematrix"/>
            </w:pPr>
            <w:r w:rsidRPr="00C70209">
              <w:t>129/186 (69.4%)</w:t>
            </w:r>
          </w:p>
        </w:tc>
        <w:tc>
          <w:tcPr>
            <w:tcW w:w="523" w:type="pct"/>
            <w:tcBorders>
              <w:top w:val="single" w:sz="4" w:space="0" w:color="000000"/>
              <w:left w:val="single" w:sz="4" w:space="0" w:color="000000"/>
              <w:bottom w:val="single" w:sz="4" w:space="0" w:color="000000"/>
              <w:right w:val="single" w:sz="4" w:space="0" w:color="000000"/>
            </w:tcBorders>
            <w:hideMark/>
          </w:tcPr>
          <w:p w14:paraId="13255666" w14:textId="77777777" w:rsidR="00A53372" w:rsidRPr="00C70209" w:rsidRDefault="00A53372" w:rsidP="005B2300">
            <w:pPr>
              <w:pStyle w:val="Tabletext-evidencematrix"/>
              <w:rPr>
                <w:vertAlign w:val="superscript"/>
              </w:rPr>
            </w:pPr>
            <w:r w:rsidRPr="00C70209">
              <w:t>129/381 (33.9%)</w:t>
            </w:r>
          </w:p>
        </w:tc>
        <w:tc>
          <w:tcPr>
            <w:tcW w:w="524" w:type="pct"/>
            <w:tcBorders>
              <w:top w:val="single" w:sz="4" w:space="0" w:color="000000"/>
              <w:left w:val="single" w:sz="4" w:space="0" w:color="000000"/>
              <w:bottom w:val="single" w:sz="4" w:space="0" w:color="000000"/>
              <w:right w:val="single" w:sz="4" w:space="0" w:color="000000"/>
            </w:tcBorders>
            <w:hideMark/>
          </w:tcPr>
          <w:p w14:paraId="1A7046D2" w14:textId="77777777" w:rsidR="00A53372" w:rsidRPr="00C70209" w:rsidRDefault="00A53372" w:rsidP="005B2300">
            <w:pPr>
              <w:pStyle w:val="Tabletext-evidencematrix"/>
            </w:pPr>
            <w:r w:rsidRPr="00C70209">
              <w:t>OR 2.19 [1.52, 3.17]</w:t>
            </w:r>
          </w:p>
        </w:tc>
        <w:tc>
          <w:tcPr>
            <w:tcW w:w="598" w:type="pct"/>
            <w:tcBorders>
              <w:top w:val="single" w:sz="4" w:space="0" w:color="000000"/>
              <w:left w:val="single" w:sz="4" w:space="0" w:color="000000"/>
              <w:bottom w:val="single" w:sz="4" w:space="0" w:color="000000"/>
              <w:right w:val="single" w:sz="4" w:space="0" w:color="000000"/>
            </w:tcBorders>
            <w:shd w:val="clear" w:color="auto" w:fill="D9D9D9"/>
            <w:hideMark/>
          </w:tcPr>
          <w:p w14:paraId="6059AFDE" w14:textId="77777777" w:rsidR="00A53372" w:rsidRPr="00C70209" w:rsidRDefault="00A53372" w:rsidP="005B2300">
            <w:pPr>
              <w:pStyle w:val="Tabletext-evidencematrix"/>
              <w:rPr>
                <w:i/>
              </w:rPr>
            </w:pPr>
            <w:r w:rsidRPr="00C70209">
              <w:rPr>
                <w:i/>
              </w:rPr>
              <w:t>Favours no transfusion</w:t>
            </w:r>
          </w:p>
          <w:p w14:paraId="6BBCBFB9" w14:textId="0D5E4D41" w:rsidR="00A53372" w:rsidRPr="00C70209" w:rsidRDefault="001A475D" w:rsidP="005B2300">
            <w:pPr>
              <w:pStyle w:val="Tabletext-evidencematrix"/>
            </w:pPr>
            <w:r w:rsidRPr="001A475D">
              <w:rPr>
                <w:i/>
              </w:rPr>
              <w:t>P &lt; </w:t>
            </w:r>
            <w:r w:rsidR="00A53372" w:rsidRPr="00C70209">
              <w:t>0.0001</w:t>
            </w:r>
          </w:p>
          <w:p w14:paraId="43140183" w14:textId="2AE836D1" w:rsidR="00A53372" w:rsidRPr="00C70209" w:rsidRDefault="00AB0F82" w:rsidP="005B2300">
            <w:pPr>
              <w:pStyle w:val="Tabletext-evidencematrix"/>
              <w:rPr>
                <w:i/>
              </w:rPr>
            </w:pPr>
            <w:r w:rsidRPr="00AB0F82">
              <w:t>I</w:t>
            </w:r>
            <w:r w:rsidRPr="00AB0F82">
              <w:rPr>
                <w:vertAlign w:val="superscript"/>
              </w:rPr>
              <w:t>2</w:t>
            </w:r>
            <w:r w:rsidRPr="00AB0F82">
              <w:t> </w:t>
            </w:r>
            <w:r>
              <w:t>= </w:t>
            </w:r>
            <w:r w:rsidR="00A53372" w:rsidRPr="00C70209">
              <w:t>92%</w:t>
            </w:r>
          </w:p>
        </w:tc>
      </w:tr>
      <w:tr w:rsidR="00555AAD" w:rsidRPr="00C70209" w14:paraId="6304C2B1"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7430E190" w14:textId="77777777" w:rsidR="00A53372" w:rsidRPr="00C70209" w:rsidRDefault="00A53372" w:rsidP="005B2300">
            <w:pPr>
              <w:spacing w:after="0"/>
              <w:ind w:left="0"/>
              <w:rPr>
                <w:rFonts w:ascii="Arial Narrow" w:eastAsia="Arial Unicode MS" w:hAnsi="Arial Narrow" w:cs="Arial"/>
                <w:bCs/>
                <w:color w:val="auto"/>
                <w:sz w:val="16"/>
                <w:szCs w:val="16"/>
                <w:lang w:eastAsia="ja-JP"/>
              </w:rPr>
            </w:pPr>
          </w:p>
        </w:tc>
        <w:tc>
          <w:tcPr>
            <w:tcW w:w="538" w:type="pct"/>
            <w:tcBorders>
              <w:top w:val="single" w:sz="4" w:space="0" w:color="000000"/>
              <w:left w:val="single" w:sz="4" w:space="0" w:color="000000"/>
              <w:bottom w:val="single" w:sz="4" w:space="0" w:color="000000"/>
              <w:right w:val="single" w:sz="4" w:space="0" w:color="000000"/>
            </w:tcBorders>
            <w:hideMark/>
          </w:tcPr>
          <w:p w14:paraId="124A5903" w14:textId="2E43ABB9" w:rsidR="00A53372" w:rsidRPr="00C70209" w:rsidRDefault="00A53372" w:rsidP="005B2300">
            <w:pPr>
              <w:pStyle w:val="Tabletext-evidencematrix"/>
            </w:pPr>
            <w:r w:rsidRPr="00C70209">
              <w:t xml:space="preserve">3 </w:t>
            </w:r>
            <w:r w:rsidR="00FB7912" w:rsidRPr="00C70209">
              <w:t>case–control</w:t>
            </w:r>
            <w:r w:rsidRPr="00C70209">
              <w:t xml:space="preserve"> studies</w:t>
            </w:r>
            <w:r w:rsidR="0092173F" w:rsidRPr="00C70209">
              <w:t xml:space="preserve"> </w:t>
            </w:r>
            <w:r w:rsidRPr="00C70209">
              <w:t>(El</w:t>
            </w:r>
            <w:r w:rsidR="00FB7912" w:rsidRPr="00C70209">
              <w:t>-</w:t>
            </w:r>
            <w:r w:rsidRPr="00C70209">
              <w:t>Dib 2011, Josephson 2010, Singh 2011)</w:t>
            </w:r>
            <w:r w:rsidR="00256DDB" w:rsidRPr="00C70209">
              <w:fldChar w:fldCharType="begin">
                <w:fldData xml:space="preserve">PEVuZE5vdGU+PENpdGU+PEF1dGhvcj5FbC1EaWI8L0F1dGhvcj48WWVhcj4yMDExPC9ZZWFyPjxS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</w:fldData>
              </w:fldChar>
            </w:r>
            <w:r w:rsidR="003F7DCB" w:rsidRPr="00C70209">
              <w:instrText xml:space="preserve"> ADDIN EN.CITE </w:instrText>
            </w:r>
            <w:r w:rsidR="003F7DCB" w:rsidRPr="00C70209">
              <w:fldChar w:fldCharType="begin">
                <w:fldData xml:space="preserve">PEVuZE5vdGU+PENpdGU+PEF1dGhvcj5FbC1EaWI8L0F1dGhvcj48WWVhcj4yMDExPC9ZZWFyPjxS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34; 37; 42</w:t>
            </w:r>
            <w:r w:rsidR="00256DDB" w:rsidRPr="00C70209">
              <w:fldChar w:fldCharType="end"/>
            </w:r>
          </w:p>
          <w:p w14:paraId="494579C4" w14:textId="77777777" w:rsidR="00A53372" w:rsidRPr="00C70209" w:rsidRDefault="00A53372" w:rsidP="005B2300">
            <w:pPr>
              <w:pStyle w:val="Tabletext-evidencematrix"/>
            </w:pPr>
            <w:r w:rsidRPr="00C70209">
              <w:t>N=567</w:t>
            </w: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95D3E75" w14:textId="77777777" w:rsidR="00A53372" w:rsidRPr="00C70209" w:rsidRDefault="00A53372" w:rsidP="005B2300">
            <w:pPr>
              <w:pStyle w:val="Tabletext-evidencematrix"/>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931B158"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626D6890" w14:textId="77777777" w:rsidR="00A53372" w:rsidRPr="00C70209" w:rsidRDefault="00A53372"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A515639" w14:textId="77777777" w:rsidR="00A53372" w:rsidRPr="00C70209" w:rsidRDefault="00A53372" w:rsidP="005B2300">
            <w:pPr>
              <w:pStyle w:val="Tabletext-evidencematrix"/>
            </w:pPr>
          </w:p>
        </w:tc>
        <w:tc>
          <w:tcPr>
            <w:tcW w:w="523" w:type="pct"/>
            <w:tcBorders>
              <w:top w:val="single" w:sz="4" w:space="0" w:color="000000"/>
              <w:left w:val="single" w:sz="4" w:space="0" w:color="000000"/>
              <w:bottom w:val="single" w:sz="4" w:space="0" w:color="000000"/>
              <w:right w:val="single" w:sz="4" w:space="0" w:color="000000"/>
            </w:tcBorders>
            <w:hideMark/>
          </w:tcPr>
          <w:p w14:paraId="3D65907D" w14:textId="77777777" w:rsidR="00A53372" w:rsidRPr="00C70209" w:rsidRDefault="00A53372" w:rsidP="005B2300">
            <w:pPr>
              <w:pStyle w:val="Tabletext-evidencematrix"/>
            </w:pPr>
            <w:r w:rsidRPr="00C70209">
              <w:t>105/186 (56.5%)</w:t>
            </w:r>
            <w:r w:rsidRPr="00C70209">
              <w:rPr>
                <w:vertAlign w:val="superscript"/>
              </w:rPr>
              <w:t>d</w:t>
            </w:r>
          </w:p>
        </w:tc>
        <w:tc>
          <w:tcPr>
            <w:tcW w:w="523" w:type="pct"/>
            <w:tcBorders>
              <w:top w:val="single" w:sz="4" w:space="0" w:color="000000"/>
              <w:left w:val="single" w:sz="4" w:space="0" w:color="000000"/>
              <w:bottom w:val="single" w:sz="4" w:space="0" w:color="000000"/>
              <w:right w:val="single" w:sz="4" w:space="0" w:color="000000"/>
            </w:tcBorders>
            <w:hideMark/>
          </w:tcPr>
          <w:p w14:paraId="7C64E5B2" w14:textId="77777777" w:rsidR="00A53372" w:rsidRPr="00C70209" w:rsidRDefault="00A53372" w:rsidP="005B2300">
            <w:pPr>
              <w:pStyle w:val="Tabletext-evidencematrix"/>
              <w:rPr>
                <w:vertAlign w:val="superscript"/>
              </w:rPr>
            </w:pPr>
            <w:r w:rsidRPr="00C70209">
              <w:t>124/381 (32.5%)</w:t>
            </w:r>
            <w:r w:rsidRPr="00C70209">
              <w:rPr>
                <w:vertAlign w:val="superscript"/>
              </w:rPr>
              <w:t>d</w:t>
            </w:r>
          </w:p>
        </w:tc>
        <w:tc>
          <w:tcPr>
            <w:tcW w:w="524" w:type="pct"/>
            <w:tcBorders>
              <w:top w:val="single" w:sz="4" w:space="0" w:color="000000"/>
              <w:left w:val="single" w:sz="4" w:space="0" w:color="000000"/>
              <w:bottom w:val="single" w:sz="4" w:space="0" w:color="000000"/>
              <w:right w:val="single" w:sz="4" w:space="0" w:color="000000"/>
            </w:tcBorders>
            <w:hideMark/>
          </w:tcPr>
          <w:p w14:paraId="45CCD925" w14:textId="77777777" w:rsidR="00A53372" w:rsidRPr="00C70209" w:rsidRDefault="00A53372" w:rsidP="005B2300">
            <w:pPr>
              <w:pStyle w:val="Tabletext-evidencematrix"/>
            </w:pPr>
            <w:r w:rsidRPr="00C70209">
              <w:t>RR 1.66 [0.75, 3.64]</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EB34777" w14:textId="77777777" w:rsidR="00A53372" w:rsidRPr="00C70209" w:rsidRDefault="00A53372" w:rsidP="005B2300">
            <w:pPr>
              <w:pStyle w:val="Tabletext-evidencematrix"/>
              <w:rPr>
                <w:i/>
              </w:rPr>
            </w:pPr>
            <w:r w:rsidRPr="00C70209">
              <w:rPr>
                <w:i/>
              </w:rPr>
              <w:t>No significant difference</w:t>
            </w:r>
          </w:p>
          <w:p w14:paraId="1EC99712" w14:textId="3B3CCF5B" w:rsidR="00A53372" w:rsidRPr="00C70209" w:rsidRDefault="001A475D" w:rsidP="005B2300">
            <w:pPr>
              <w:pStyle w:val="Tabletext-evidencematrix"/>
            </w:pPr>
            <w:r w:rsidRPr="001A475D">
              <w:rPr>
                <w:i/>
              </w:rPr>
              <w:t>P = </w:t>
            </w:r>
            <w:r w:rsidR="00A53372" w:rsidRPr="00C70209">
              <w:t>0.21</w:t>
            </w:r>
            <w:r w:rsidR="00A53372" w:rsidRPr="00C70209">
              <w:rPr>
                <w:vertAlign w:val="superscript"/>
              </w:rPr>
              <w:t>f</w:t>
            </w:r>
          </w:p>
          <w:p w14:paraId="36B5442A" w14:textId="720D5E47" w:rsidR="00A53372" w:rsidRPr="00C70209" w:rsidRDefault="00A53372" w:rsidP="005B2300">
            <w:pPr>
              <w:pStyle w:val="Tabletext-evidencematrix"/>
              <w:rPr>
                <w:i/>
              </w:rPr>
            </w:pPr>
            <w:r w:rsidRPr="00C70209">
              <w:t>I</w:t>
            </w:r>
            <w:r w:rsidRPr="00C70209">
              <w:rPr>
                <w:vertAlign w:val="superscript"/>
              </w:rPr>
              <w:t>2</w:t>
            </w:r>
            <w:r w:rsidR="00AB0F82">
              <w:rPr>
                <w:vertAlign w:val="superscript"/>
              </w:rPr>
              <w:t> </w:t>
            </w:r>
            <w:r w:rsidRPr="00C70209">
              <w:t>=</w:t>
            </w:r>
            <w:r w:rsidR="00AB0F82">
              <w:t> </w:t>
            </w:r>
            <w:r w:rsidRPr="00C70209">
              <w:t>94%</w:t>
            </w:r>
          </w:p>
        </w:tc>
      </w:tr>
      <w:tr w:rsidR="0016715A" w:rsidRPr="00C70209" w14:paraId="5353C932" w14:textId="77777777" w:rsidTr="00086FEE">
        <w:trPr>
          <w:cantSplit/>
        </w:trPr>
        <w:tc>
          <w:tcPr>
            <w:tcW w:w="5000" w:type="pct"/>
            <w:gridSpan w:val="10"/>
            <w:tcBorders>
              <w:top w:val="single" w:sz="4" w:space="0" w:color="000000"/>
              <w:left w:val="single" w:sz="4" w:space="0" w:color="000000"/>
              <w:bottom w:val="single" w:sz="4" w:space="0" w:color="000000"/>
              <w:right w:val="single" w:sz="4" w:space="0" w:color="000000"/>
            </w:tcBorders>
          </w:tcPr>
          <w:p w14:paraId="48ADEC6C" w14:textId="071B3362" w:rsidR="0016715A" w:rsidRPr="00C70209" w:rsidRDefault="0016715A" w:rsidP="005B2300">
            <w:pPr>
              <w:pStyle w:val="Tabletext-evidencematrix"/>
              <w:rPr>
                <w:i/>
              </w:rPr>
            </w:pPr>
            <w:r w:rsidRPr="00C70209">
              <w:rPr>
                <w:i/>
              </w:rPr>
              <w:t>Additional Level III</w:t>
            </w:r>
            <w:r w:rsidR="00E64EC2" w:rsidRPr="00C70209">
              <w:rPr>
                <w:i/>
              </w:rPr>
              <w:t>–2</w:t>
            </w:r>
            <w:r w:rsidRPr="00C70209">
              <w:rPr>
                <w:i/>
              </w:rPr>
              <w:t xml:space="preserve"> </w:t>
            </w:r>
            <w:r w:rsidR="00597546" w:rsidRPr="00C70209">
              <w:rPr>
                <w:i/>
              </w:rPr>
              <w:t xml:space="preserve">cohort </w:t>
            </w:r>
            <w:r w:rsidRPr="00C70209">
              <w:rPr>
                <w:i/>
              </w:rPr>
              <w:t>studies</w:t>
            </w:r>
          </w:p>
        </w:tc>
      </w:tr>
      <w:tr w:rsidR="00FB3296" w:rsidRPr="00C70209" w14:paraId="202C73DB" w14:textId="77777777" w:rsidTr="0092173F">
        <w:trPr>
          <w:cantSplit/>
          <w:trHeight w:val="567"/>
        </w:trPr>
        <w:tc>
          <w:tcPr>
            <w:tcW w:w="430" w:type="pct"/>
            <w:shd w:val="clear" w:color="auto" w:fill="auto"/>
          </w:tcPr>
          <w:p w14:paraId="505A5476" w14:textId="5643EB9E" w:rsidR="00086FEE" w:rsidRPr="00C70209" w:rsidRDefault="00086FEE" w:rsidP="005B2300">
            <w:pPr>
              <w:pStyle w:val="Tabletext-evidencematrix"/>
            </w:pPr>
            <w:r w:rsidRPr="00C70209">
              <w:t>AlFaleh 2014</w:t>
            </w:r>
            <w:r w:rsidR="008D1D0A" w:rsidRPr="00C70209">
              <w:fldChar w:fldCharType="begin"/>
            </w:r>
            <w:r w:rsidR="003F7DCB" w:rsidRPr="00C70209">
              <w:instrText xml:space="preserve"> ADDIN EN.CITE &lt;EndNote&gt;&lt;Cite&gt;&lt;Author&gt;AlFaleh&lt;/Author&gt;&lt;Year&gt;2014&lt;/Year&gt;&lt;RecNum&gt;724&lt;/RecNum&gt;&lt;DisplayText&gt;&lt;style face="superscript"&gt;18&lt;/style&gt;&lt;/DisplayText&gt;&lt;record&gt;&lt;rec-number&gt;724&lt;/rec-number&gt;&lt;foreign-keys&gt;&lt;key app="EN" db-id="9edve2wadsavt5ewavaxtda4f2tavzvts9ee" timestamp="1430121584"&gt;724&lt;/key&gt;&lt;/foreign-keys&gt;&lt;ref-type name="Journal Article"&gt;17&lt;/ref-type&gt;&lt;contributors&gt;&lt;authors&gt;&lt;author&gt;AlFaleh, K.&lt;/author&gt;&lt;author&gt;Al-Jebreen, A.&lt;/author&gt;&lt;author&gt;Baqays, A.&lt;/author&gt;&lt;author&gt;Al-Hallali, A.&lt;/author&gt;&lt;author&gt;Bedaiwi, K.&lt;/author&gt;&lt;author&gt;Al-Balahi, N.&lt;/author&gt;&lt;author&gt;AlGhamdi, A.&lt;/author&gt;&lt;author&gt;AlKharfi, T.&lt;/author&gt;&lt;author&gt;Alzahem, A.&lt;/author&gt;&lt;/authors&gt;&lt;/contributors&gt;&lt;auth-address&gt;Department of Pediatrics (Division of Neonatology), College of Medicine, King Saud University, Riyadh, Saudi Arabia.&amp;#xD;Department of Surgery (Division of Pediatric Surgery), College of Medicine, King Saud University, Riyadh, Saudi Arabia.&lt;/auth-address&gt;&lt;titles&gt;&lt;title&gt;Association of packed red blood cell transfusion and necrotizing enterocolitis in very low birth weight infants&lt;/title&gt;&lt;secondary-title&gt;J Neonatal Perinatal Med&lt;/secondary-title&gt;&lt;/titles&gt;&lt;periodical&gt;&lt;full-title&gt;J Neonatal Perinatal Med&lt;/full-title&gt;&lt;/periodical&gt;&lt;pages&gt;193–8&lt;/pages&gt;&lt;volume&gt;7&lt;/volume&gt;&lt;number&gt;3&lt;/number&gt;&lt;keywords&gt;&lt;keyword&gt;Nec&lt;/keyword&gt;&lt;keyword&gt;necrotizing enterocolitis&lt;/keyword&gt;&lt;keyword&gt;newborn&lt;/keyword&gt;&lt;keyword&gt;preterm&lt;/keyword&gt;&lt;keyword&gt;transfusion&lt;/keyword&gt;&lt;/keywords&gt;&lt;dates&gt;&lt;year&gt;2014&lt;/year&gt;&lt;pub-dates&gt;&lt;date&gt;Jan 1&lt;/date&gt;&lt;/pub-dates&gt;&lt;/dates&gt;&lt;isbn&gt;1878-4429 (Electronic)&lt;/isbn&gt;&lt;accession-num&gt;25318632&lt;/accession-num&gt;&lt;urls&gt;&lt;related-urls&gt;&lt;url&gt;http://www.ncbi.nlm.nih.gov/pubmed/25318632&lt;/url&gt;&lt;/related-urls&gt;&lt;/urls&gt;&lt;electronic-resource-num&gt;10.3233/NPM-14814048&lt;/electronic-resource-num&gt;&lt;/record&gt;&lt;/Cite&gt;&lt;/EndNote&gt;</w:instrText>
            </w:r>
            <w:r w:rsidR="008D1D0A" w:rsidRPr="00C70209">
              <w:fldChar w:fldCharType="separate"/>
            </w:r>
            <w:r w:rsidR="00763099" w:rsidRPr="00C70209">
              <w:rPr>
                <w:vertAlign w:val="superscript"/>
              </w:rPr>
              <w:t>18</w:t>
            </w:r>
            <w:r w:rsidR="008D1D0A" w:rsidRPr="00C70209">
              <w:fldChar w:fldCharType="end"/>
            </w:r>
          </w:p>
          <w:p w14:paraId="34670FC8" w14:textId="3AD391A5" w:rsidR="00086FEE" w:rsidRPr="00C70209" w:rsidRDefault="00086FEE" w:rsidP="005B2300">
            <w:pPr>
              <w:pStyle w:val="Tabletext-evidencematrix"/>
            </w:pPr>
            <w:r w:rsidRPr="00C70209">
              <w:t>Level III</w:t>
            </w:r>
            <w:r w:rsidR="00E64EC2" w:rsidRPr="00C70209">
              <w:t>–2</w:t>
            </w:r>
          </w:p>
          <w:p w14:paraId="70D5281F" w14:textId="77777777" w:rsidR="00086FEE" w:rsidRPr="00C70209" w:rsidRDefault="00FB3296" w:rsidP="005B2300">
            <w:pPr>
              <w:pStyle w:val="Tabletext-evidencematrix"/>
              <w:rPr>
                <w:i/>
              </w:rPr>
            </w:pPr>
            <w:r w:rsidRPr="00C70209">
              <w:rPr>
                <w:i/>
              </w:rPr>
              <w:t>Fair</w:t>
            </w:r>
          </w:p>
        </w:tc>
        <w:tc>
          <w:tcPr>
            <w:tcW w:w="538" w:type="pct"/>
            <w:shd w:val="clear" w:color="auto" w:fill="auto"/>
          </w:tcPr>
          <w:p w14:paraId="3C711D81" w14:textId="38E10C24" w:rsidR="00FB3296" w:rsidRPr="00C70209" w:rsidRDefault="00FB3296" w:rsidP="005B2300">
            <w:pPr>
              <w:pStyle w:val="Tabletext-evidencematrix"/>
            </w:pPr>
            <w:r w:rsidRPr="00C70209">
              <w:t xml:space="preserve">Retrospective </w:t>
            </w:r>
            <w:r w:rsidR="00FB7912" w:rsidRPr="00C70209">
              <w:t>case–control</w:t>
            </w:r>
          </w:p>
          <w:p w14:paraId="5A85BB99" w14:textId="77777777" w:rsidR="00086FEE" w:rsidRPr="00C70209" w:rsidRDefault="00FB3296" w:rsidP="005B2300">
            <w:pPr>
              <w:pStyle w:val="Tabletext-evidencematrix"/>
            </w:pPr>
            <w:r w:rsidRPr="00C70209">
              <w:t>N=152</w:t>
            </w:r>
          </w:p>
        </w:tc>
        <w:tc>
          <w:tcPr>
            <w:tcW w:w="451" w:type="pct"/>
            <w:shd w:val="clear" w:color="auto" w:fill="auto"/>
          </w:tcPr>
          <w:p w14:paraId="577ABF56" w14:textId="1C13FFFB" w:rsidR="00086FEE" w:rsidRPr="00C70209" w:rsidRDefault="00FB3296" w:rsidP="005B2300">
            <w:pPr>
              <w:pStyle w:val="Tabletext-evidencematrix"/>
            </w:pPr>
            <w:r w:rsidRPr="00C70209">
              <w:t>Preterm infants (</w:t>
            </w:r>
            <w:r w:rsidR="00FB7912" w:rsidRPr="00C70209">
              <w:t>≤</w:t>
            </w:r>
            <w:r w:rsidRPr="00C70209">
              <w:t>32 weeks ges</w:t>
            </w:r>
            <w:r w:rsidR="00E06038" w:rsidRPr="00C70209">
              <w:t>tation</w:t>
            </w:r>
            <w:r w:rsidRPr="00C70209">
              <w:t xml:space="preserve">) with </w:t>
            </w:r>
            <w:r w:rsidR="00086FEE" w:rsidRPr="00C70209">
              <w:t xml:space="preserve">VLBW </w:t>
            </w:r>
            <w:r w:rsidRPr="00C70209">
              <w:t>(</w:t>
            </w:r>
            <w:r w:rsidR="00FB7912" w:rsidRPr="00C70209">
              <w:t>&lt;</w:t>
            </w:r>
            <w:r w:rsidRPr="00C70209">
              <w:t>1500 g)</w:t>
            </w:r>
          </w:p>
        </w:tc>
        <w:tc>
          <w:tcPr>
            <w:tcW w:w="451" w:type="pct"/>
            <w:shd w:val="clear" w:color="auto" w:fill="auto"/>
          </w:tcPr>
          <w:p w14:paraId="1B0B2F85" w14:textId="77777777" w:rsidR="00086FEE" w:rsidRPr="00C70209" w:rsidRDefault="00086FEE" w:rsidP="005B2300">
            <w:pPr>
              <w:pStyle w:val="Tabletext-evidencematrix"/>
            </w:pPr>
            <w:r w:rsidRPr="00C70209">
              <w:t>Single NICU, Saudi Arabia</w:t>
            </w:r>
          </w:p>
        </w:tc>
        <w:tc>
          <w:tcPr>
            <w:tcW w:w="481" w:type="pct"/>
            <w:shd w:val="clear" w:color="auto" w:fill="auto"/>
          </w:tcPr>
          <w:p w14:paraId="172ABCAA" w14:textId="2C977AB9" w:rsidR="00086FEE" w:rsidRPr="00C70209" w:rsidRDefault="00C428FD" w:rsidP="005B2300">
            <w:pPr>
              <w:pStyle w:val="Tabletext-evidencematrix"/>
            </w:pPr>
            <w:r w:rsidRPr="00C70209">
              <w:t>RBC</w:t>
            </w:r>
            <w:r w:rsidR="00086FEE" w:rsidRPr="00C70209">
              <w:t xml:space="preserve"> transfusion </w:t>
            </w:r>
            <w:r w:rsidR="00C91BAE" w:rsidRPr="00C70209">
              <w:t>versus</w:t>
            </w:r>
            <w:r w:rsidR="00086FEE" w:rsidRPr="00C70209">
              <w:t xml:space="preserve"> no transfusion</w:t>
            </w:r>
          </w:p>
        </w:tc>
        <w:tc>
          <w:tcPr>
            <w:tcW w:w="481" w:type="pct"/>
            <w:shd w:val="clear" w:color="auto" w:fill="auto"/>
          </w:tcPr>
          <w:p w14:paraId="5D9473D6" w14:textId="5AB90FA6" w:rsidR="00086FEE" w:rsidRPr="00C70209" w:rsidRDefault="00086FEE" w:rsidP="005B2300">
            <w:pPr>
              <w:pStyle w:val="Tabletext-evidencematrix"/>
            </w:pPr>
            <w:r w:rsidRPr="00C70209">
              <w:t>NEC (stage 2</w:t>
            </w:r>
            <w:r w:rsidR="00E64EC2" w:rsidRPr="00C70209">
              <w:t>–3</w:t>
            </w:r>
            <w:r w:rsidRPr="00C70209">
              <w:t>) within 48 h</w:t>
            </w:r>
            <w:r w:rsidR="00FB3296" w:rsidRPr="00C70209">
              <w:t>ours</w:t>
            </w:r>
            <w:r w:rsidRPr="00C70209">
              <w:t xml:space="preserve"> of </w:t>
            </w:r>
            <w:r w:rsidR="00FB3296" w:rsidRPr="00C70209">
              <w:t>exposure</w:t>
            </w:r>
          </w:p>
        </w:tc>
        <w:tc>
          <w:tcPr>
            <w:tcW w:w="523" w:type="pct"/>
            <w:shd w:val="clear" w:color="auto" w:fill="auto"/>
          </w:tcPr>
          <w:p w14:paraId="232CCDC8" w14:textId="77777777" w:rsidR="00086FEE" w:rsidRPr="00C70209" w:rsidRDefault="00086FEE" w:rsidP="005B2300">
            <w:pPr>
              <w:pStyle w:val="Tabletext-evidencematrix"/>
            </w:pPr>
            <w:r w:rsidRPr="00C70209">
              <w:t>23/110 (20.9)</w:t>
            </w:r>
          </w:p>
        </w:tc>
        <w:tc>
          <w:tcPr>
            <w:tcW w:w="523" w:type="pct"/>
            <w:shd w:val="clear" w:color="auto" w:fill="auto"/>
          </w:tcPr>
          <w:p w14:paraId="08DF40DC" w14:textId="77777777" w:rsidR="00086FEE" w:rsidRPr="00C70209" w:rsidRDefault="00086FEE" w:rsidP="005B2300">
            <w:pPr>
              <w:pStyle w:val="Tabletext-evidencematrix"/>
            </w:pPr>
            <w:r w:rsidRPr="00C70209">
              <w:t>17/42 (40.5)</w:t>
            </w:r>
          </w:p>
        </w:tc>
        <w:tc>
          <w:tcPr>
            <w:tcW w:w="524" w:type="pct"/>
            <w:shd w:val="clear" w:color="auto" w:fill="auto"/>
          </w:tcPr>
          <w:p w14:paraId="77C7EB2B" w14:textId="77777777" w:rsidR="00086FEE" w:rsidRPr="00C70209" w:rsidRDefault="00086FEE" w:rsidP="005B2300">
            <w:pPr>
              <w:pStyle w:val="Tabletext-evidencematrix"/>
            </w:pPr>
            <w:r w:rsidRPr="00C70209">
              <w:t xml:space="preserve">OR 0.39 </w:t>
            </w:r>
            <w:r w:rsidR="00FB3296" w:rsidRPr="00C70209">
              <w:t>[</w:t>
            </w:r>
            <w:r w:rsidRPr="00C70209">
              <w:t>0.18, 0.84</w:t>
            </w:r>
            <w:r w:rsidR="00FB3296" w:rsidRPr="00C70209">
              <w:t>]</w:t>
            </w:r>
          </w:p>
        </w:tc>
        <w:tc>
          <w:tcPr>
            <w:tcW w:w="598" w:type="pct"/>
            <w:shd w:val="clear" w:color="auto" w:fill="D9D9D9" w:themeFill="background1" w:themeFillShade="D9"/>
          </w:tcPr>
          <w:p w14:paraId="4B95DA1D" w14:textId="77777777" w:rsidR="00086FEE" w:rsidRPr="00C70209" w:rsidRDefault="00086FEE" w:rsidP="005B2300">
            <w:pPr>
              <w:pStyle w:val="Tabletext-evidencematrix"/>
              <w:rPr>
                <w:i/>
              </w:rPr>
            </w:pPr>
            <w:r w:rsidRPr="00C70209">
              <w:rPr>
                <w:i/>
              </w:rPr>
              <w:t>Favours RBC transfusion</w:t>
            </w:r>
          </w:p>
          <w:p w14:paraId="4EDD705D" w14:textId="3707C76C" w:rsidR="00086FEE" w:rsidRPr="00C70209" w:rsidRDefault="001A475D" w:rsidP="005B2300">
            <w:pPr>
              <w:pStyle w:val="Tabletext-evidencematrix"/>
            </w:pPr>
            <w:r w:rsidRPr="001A475D">
              <w:rPr>
                <w:i/>
              </w:rPr>
              <w:t>P = </w:t>
            </w:r>
            <w:r w:rsidR="00086FEE" w:rsidRPr="00C70209">
              <w:t>0.02</w:t>
            </w:r>
          </w:p>
        </w:tc>
      </w:tr>
      <w:tr w:rsidR="00555AAD" w:rsidRPr="00C70209" w14:paraId="7536AF90" w14:textId="77777777" w:rsidTr="0092173F">
        <w:trPr>
          <w:cantSplit/>
        </w:trPr>
        <w:tc>
          <w:tcPr>
            <w:tcW w:w="430" w:type="pct"/>
            <w:vMerge w:val="restart"/>
            <w:tcBorders>
              <w:top w:val="single" w:sz="4" w:space="0" w:color="000000"/>
              <w:left w:val="single" w:sz="4" w:space="0" w:color="000000"/>
              <w:bottom w:val="single" w:sz="4" w:space="0" w:color="000000"/>
              <w:right w:val="single" w:sz="4" w:space="0" w:color="000000"/>
            </w:tcBorders>
            <w:hideMark/>
          </w:tcPr>
          <w:p w14:paraId="64656AC1" w14:textId="77FDFAE2" w:rsidR="00A53372" w:rsidRPr="00C70209" w:rsidRDefault="00A53372" w:rsidP="005B2300">
            <w:pPr>
              <w:pStyle w:val="Tabletext"/>
              <w:spacing w:line="276" w:lineRule="auto"/>
              <w:rPr>
                <w:sz w:val="16"/>
                <w:szCs w:val="16"/>
              </w:rPr>
            </w:pPr>
            <w:r w:rsidRPr="00C70209">
              <w:rPr>
                <w:sz w:val="16"/>
                <w:szCs w:val="16"/>
              </w:rPr>
              <w:t>Demirel 2012</w:t>
            </w:r>
            <w:r w:rsidR="00E1112B" w:rsidRPr="00C70209">
              <w:rPr>
                <w:sz w:val="16"/>
                <w:szCs w:val="16"/>
              </w:rPr>
              <w:fldChar w:fldCharType="begin">
                <w:fldData xml:space="preserve">PEVuZE5vdGU+PENpdGU+PEF1dGhvcj5EZW1pcmVsPC9BdXRob3I+PFllYXI+MjAxMjwvWWVhcj48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EZW1pcmVsPC9BdXRob3I+PFllYXI+MjAxMjwvWWVhcj48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E1112B" w:rsidRPr="00C70209">
              <w:rPr>
                <w:sz w:val="16"/>
                <w:szCs w:val="16"/>
              </w:rPr>
            </w:r>
            <w:r w:rsidR="00E1112B" w:rsidRPr="00C70209">
              <w:rPr>
                <w:sz w:val="16"/>
                <w:szCs w:val="16"/>
              </w:rPr>
              <w:fldChar w:fldCharType="separate"/>
            </w:r>
            <w:r w:rsidR="00763099" w:rsidRPr="00C70209">
              <w:rPr>
                <w:sz w:val="16"/>
                <w:szCs w:val="16"/>
                <w:vertAlign w:val="superscript"/>
              </w:rPr>
              <w:t>20</w:t>
            </w:r>
            <w:r w:rsidR="00E1112B" w:rsidRPr="00C70209">
              <w:rPr>
                <w:sz w:val="16"/>
                <w:szCs w:val="16"/>
              </w:rPr>
              <w:fldChar w:fldCharType="end"/>
            </w:r>
          </w:p>
          <w:p w14:paraId="21BD51EC" w14:textId="1C4E9005" w:rsidR="00A53372" w:rsidRPr="00C70209" w:rsidRDefault="00A53372" w:rsidP="005B2300">
            <w:pPr>
              <w:pStyle w:val="Tabletext"/>
              <w:spacing w:line="276" w:lineRule="auto"/>
              <w:rPr>
                <w:sz w:val="16"/>
                <w:szCs w:val="16"/>
              </w:rPr>
            </w:pPr>
            <w:r w:rsidRPr="00C70209">
              <w:rPr>
                <w:sz w:val="16"/>
                <w:szCs w:val="16"/>
              </w:rPr>
              <w:t>Level III</w:t>
            </w:r>
            <w:r w:rsidR="00E64EC2" w:rsidRPr="00C70209">
              <w:rPr>
                <w:sz w:val="16"/>
                <w:szCs w:val="16"/>
              </w:rPr>
              <w:t>–2</w:t>
            </w:r>
          </w:p>
          <w:p w14:paraId="76FC7C1C" w14:textId="77777777" w:rsidR="00A53372" w:rsidRPr="00C70209" w:rsidRDefault="00A53372" w:rsidP="005B2300">
            <w:pPr>
              <w:pStyle w:val="Tabletext"/>
              <w:spacing w:line="276" w:lineRule="auto"/>
              <w:rPr>
                <w:i/>
                <w:sz w:val="16"/>
                <w:szCs w:val="16"/>
                <w:highlight w:val="yellow"/>
              </w:rPr>
            </w:pPr>
            <w:r w:rsidRPr="00C70209">
              <w:rPr>
                <w:i/>
                <w:sz w:val="16"/>
                <w:szCs w:val="16"/>
              </w:rPr>
              <w:t>Fair</w:t>
            </w:r>
          </w:p>
        </w:tc>
        <w:tc>
          <w:tcPr>
            <w:tcW w:w="538" w:type="pct"/>
            <w:vMerge w:val="restart"/>
            <w:tcBorders>
              <w:top w:val="single" w:sz="4" w:space="0" w:color="000000"/>
              <w:left w:val="single" w:sz="4" w:space="0" w:color="000000"/>
              <w:bottom w:val="single" w:sz="4" w:space="0" w:color="000000"/>
              <w:right w:val="single" w:sz="4" w:space="0" w:color="000000"/>
            </w:tcBorders>
            <w:hideMark/>
          </w:tcPr>
          <w:p w14:paraId="4F3232E9" w14:textId="2C9B83D7" w:rsidR="00A53372" w:rsidRPr="00C70209" w:rsidRDefault="00A53372" w:rsidP="005B2300">
            <w:pPr>
              <w:pStyle w:val="Tabletext"/>
              <w:spacing w:line="276" w:lineRule="auto"/>
              <w:rPr>
                <w:sz w:val="16"/>
                <w:szCs w:val="16"/>
              </w:rPr>
            </w:pPr>
            <w:r w:rsidRPr="00C70209">
              <w:rPr>
                <w:sz w:val="16"/>
                <w:szCs w:val="16"/>
              </w:rPr>
              <w:t>Retrospective cohort study</w:t>
            </w:r>
          </w:p>
          <w:p w14:paraId="53D7EE7C" w14:textId="77777777" w:rsidR="00A53372" w:rsidRPr="00C70209" w:rsidRDefault="00A53372" w:rsidP="005B2300">
            <w:pPr>
              <w:pStyle w:val="Tabletext"/>
              <w:spacing w:line="276" w:lineRule="auto"/>
              <w:rPr>
                <w:sz w:val="16"/>
                <w:szCs w:val="16"/>
              </w:rPr>
            </w:pPr>
            <w:r w:rsidRPr="00C70209">
              <w:rPr>
                <w:sz w:val="16"/>
                <w:szCs w:val="16"/>
              </w:rPr>
              <w:t>N=647</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1DE4DCB9" w14:textId="77777777" w:rsidR="00A53372" w:rsidRPr="00C70209" w:rsidRDefault="00A53372" w:rsidP="005B2300">
            <w:pPr>
              <w:pStyle w:val="Tabletext"/>
              <w:spacing w:line="276" w:lineRule="auto"/>
              <w:rPr>
                <w:sz w:val="16"/>
                <w:szCs w:val="16"/>
              </w:rPr>
            </w:pPr>
            <w:r w:rsidRPr="00C70209">
              <w:rPr>
                <w:sz w:val="16"/>
                <w:szCs w:val="16"/>
              </w:rPr>
              <w:t xml:space="preserve">Preterm infants with VLBW (&lt;1500 g) </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6FF4583B" w14:textId="77777777" w:rsidR="00A53372" w:rsidRPr="00C70209" w:rsidRDefault="00A53372" w:rsidP="005B2300">
            <w:pPr>
              <w:pStyle w:val="Tabletext"/>
              <w:spacing w:line="276" w:lineRule="auto"/>
              <w:rPr>
                <w:sz w:val="16"/>
                <w:szCs w:val="16"/>
              </w:rPr>
            </w:pPr>
            <w:r w:rsidRPr="00C70209">
              <w:rPr>
                <w:sz w:val="16"/>
                <w:szCs w:val="16"/>
              </w:rPr>
              <w:t>Single NICU, Turkey</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0BE9C407" w14:textId="4A4BE173" w:rsidR="00A53372" w:rsidRPr="00C70209" w:rsidRDefault="00C428FD" w:rsidP="005B2300">
            <w:pPr>
              <w:pStyle w:val="Tabletext"/>
              <w:spacing w:line="276" w:lineRule="auto"/>
              <w:rPr>
                <w:sz w:val="16"/>
                <w:szCs w:val="16"/>
              </w:rPr>
            </w:pPr>
            <w:r w:rsidRPr="00C70209">
              <w:rPr>
                <w:sz w:val="16"/>
                <w:szCs w:val="16"/>
              </w:rPr>
              <w:t>RBC</w:t>
            </w:r>
            <w:r w:rsidR="00A53372" w:rsidRPr="00C70209">
              <w:rPr>
                <w:sz w:val="16"/>
                <w:szCs w:val="16"/>
              </w:rPr>
              <w:t xml:space="preserve"> transfusion </w:t>
            </w:r>
            <w:r w:rsidR="00C91BAE" w:rsidRPr="00C70209">
              <w:rPr>
                <w:sz w:val="16"/>
                <w:szCs w:val="16"/>
              </w:rPr>
              <w:t>versus</w:t>
            </w:r>
            <w:r w:rsidR="00A53372" w:rsidRPr="00C70209">
              <w:rPr>
                <w:sz w:val="16"/>
                <w:szCs w:val="16"/>
              </w:rPr>
              <w:t xml:space="preserve"> no transfusion</w:t>
            </w:r>
          </w:p>
        </w:tc>
        <w:tc>
          <w:tcPr>
            <w:tcW w:w="481" w:type="pct"/>
            <w:tcBorders>
              <w:top w:val="single" w:sz="4" w:space="0" w:color="000000"/>
              <w:left w:val="single" w:sz="4" w:space="0" w:color="000000"/>
              <w:bottom w:val="single" w:sz="4" w:space="0" w:color="000000"/>
              <w:right w:val="single" w:sz="4" w:space="0" w:color="000000"/>
            </w:tcBorders>
            <w:hideMark/>
          </w:tcPr>
          <w:p w14:paraId="2211E5EF" w14:textId="77777777" w:rsidR="00A53372" w:rsidRPr="00C70209" w:rsidRDefault="00A53372" w:rsidP="005B2300">
            <w:pPr>
              <w:pStyle w:val="Tabletext"/>
              <w:spacing w:line="276" w:lineRule="auto"/>
              <w:rPr>
                <w:sz w:val="16"/>
                <w:szCs w:val="16"/>
              </w:rPr>
            </w:pPr>
            <w:r w:rsidRPr="00C70209">
              <w:rPr>
                <w:sz w:val="16"/>
                <w:szCs w:val="16"/>
              </w:rPr>
              <w:t>NEC</w:t>
            </w:r>
          </w:p>
        </w:tc>
        <w:tc>
          <w:tcPr>
            <w:tcW w:w="523" w:type="pct"/>
            <w:tcBorders>
              <w:top w:val="single" w:sz="4" w:space="0" w:color="000000"/>
              <w:left w:val="single" w:sz="4" w:space="0" w:color="000000"/>
              <w:bottom w:val="single" w:sz="4" w:space="0" w:color="000000"/>
              <w:right w:val="single" w:sz="4" w:space="0" w:color="000000"/>
            </w:tcBorders>
            <w:hideMark/>
          </w:tcPr>
          <w:p w14:paraId="23AECDCE" w14:textId="77777777" w:rsidR="00A53372" w:rsidRPr="00C70209" w:rsidRDefault="00A53372" w:rsidP="005B2300">
            <w:pPr>
              <w:pStyle w:val="Tabletext"/>
              <w:spacing w:line="276" w:lineRule="auto"/>
              <w:rPr>
                <w:sz w:val="16"/>
                <w:szCs w:val="16"/>
              </w:rPr>
            </w:pPr>
            <w:r w:rsidRPr="00C70209">
              <w:rPr>
                <w:sz w:val="16"/>
                <w:szCs w:val="16"/>
              </w:rPr>
              <w:t>46/296 (15.5%)</w:t>
            </w:r>
          </w:p>
        </w:tc>
        <w:tc>
          <w:tcPr>
            <w:tcW w:w="523" w:type="pct"/>
            <w:tcBorders>
              <w:top w:val="single" w:sz="4" w:space="0" w:color="000000"/>
              <w:left w:val="single" w:sz="4" w:space="0" w:color="000000"/>
              <w:bottom w:val="single" w:sz="4" w:space="0" w:color="000000"/>
              <w:right w:val="single" w:sz="4" w:space="0" w:color="000000"/>
            </w:tcBorders>
            <w:hideMark/>
          </w:tcPr>
          <w:p w14:paraId="041A125C" w14:textId="77777777" w:rsidR="00A53372" w:rsidRPr="00C70209" w:rsidRDefault="00A53372" w:rsidP="005B2300">
            <w:pPr>
              <w:pStyle w:val="Tabletext"/>
              <w:spacing w:line="276" w:lineRule="auto"/>
              <w:rPr>
                <w:sz w:val="16"/>
                <w:szCs w:val="16"/>
              </w:rPr>
            </w:pPr>
            <w:r w:rsidRPr="00C70209">
              <w:rPr>
                <w:sz w:val="16"/>
                <w:szCs w:val="16"/>
              </w:rPr>
              <w:t>50/351 (14.2%)</w:t>
            </w:r>
          </w:p>
        </w:tc>
        <w:tc>
          <w:tcPr>
            <w:tcW w:w="524" w:type="pct"/>
            <w:tcBorders>
              <w:top w:val="single" w:sz="4" w:space="0" w:color="000000"/>
              <w:left w:val="single" w:sz="4" w:space="0" w:color="000000"/>
              <w:bottom w:val="single" w:sz="4" w:space="0" w:color="000000"/>
              <w:right w:val="single" w:sz="4" w:space="0" w:color="000000"/>
            </w:tcBorders>
            <w:hideMark/>
          </w:tcPr>
          <w:p w14:paraId="773F0193" w14:textId="77777777" w:rsidR="00A53372" w:rsidRPr="00C70209" w:rsidRDefault="00A53372" w:rsidP="005B2300">
            <w:pPr>
              <w:pStyle w:val="Tabletext"/>
              <w:spacing w:line="276" w:lineRule="auto"/>
              <w:rPr>
                <w:sz w:val="16"/>
                <w:szCs w:val="16"/>
              </w:rPr>
            </w:pPr>
            <w:r w:rsidRPr="00C70209">
              <w:rPr>
                <w:sz w:val="16"/>
                <w:szCs w:val="16"/>
              </w:rPr>
              <w:t>RR 1.09 [0.75, 1.58]</w:t>
            </w:r>
            <w:r w:rsidRPr="00C70209">
              <w:rPr>
                <w:sz w:val="16"/>
                <w:szCs w:val="16"/>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72C6069" w14:textId="77777777" w:rsidR="00A53372" w:rsidRPr="00C70209" w:rsidRDefault="00A53372" w:rsidP="005B2300">
            <w:pPr>
              <w:pStyle w:val="Tabletext-evidencematrix"/>
              <w:rPr>
                <w:i/>
              </w:rPr>
            </w:pPr>
            <w:r w:rsidRPr="00C70209">
              <w:rPr>
                <w:i/>
              </w:rPr>
              <w:t>No significant difference</w:t>
            </w:r>
          </w:p>
          <w:p w14:paraId="0C7B674D" w14:textId="2F34B75F" w:rsidR="00A53372" w:rsidRPr="00C70209" w:rsidRDefault="001A475D" w:rsidP="005B2300">
            <w:pPr>
              <w:pStyle w:val="Tabletext"/>
              <w:spacing w:line="276" w:lineRule="auto"/>
              <w:rPr>
                <w:sz w:val="16"/>
                <w:szCs w:val="16"/>
              </w:rPr>
            </w:pPr>
            <w:r w:rsidRPr="001A475D">
              <w:rPr>
                <w:i/>
                <w:sz w:val="16"/>
                <w:szCs w:val="16"/>
              </w:rPr>
              <w:t>P = </w:t>
            </w:r>
            <w:r w:rsidR="00A53372" w:rsidRPr="00C70209">
              <w:rPr>
                <w:sz w:val="16"/>
                <w:szCs w:val="16"/>
              </w:rPr>
              <w:t>0.64</w:t>
            </w:r>
            <w:r w:rsidR="00A53372" w:rsidRPr="00C70209">
              <w:rPr>
                <w:sz w:val="16"/>
                <w:szCs w:val="16"/>
                <w:vertAlign w:val="superscript"/>
              </w:rPr>
              <w:t>d</w:t>
            </w:r>
          </w:p>
        </w:tc>
      </w:tr>
      <w:tr w:rsidR="00555AAD" w:rsidRPr="00C70209" w14:paraId="671EEB6A"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4DFA292A"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110A01D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7F600F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3906F88"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7137FC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621A1184" w14:textId="5C14D53D" w:rsidR="0099496A" w:rsidRPr="00C70209" w:rsidRDefault="0099496A" w:rsidP="005B2300">
            <w:pPr>
              <w:pStyle w:val="Tabletext-subanalysis"/>
              <w:spacing w:line="276" w:lineRule="auto"/>
            </w:pPr>
            <w:r w:rsidRPr="00C70209">
              <w:t xml:space="preserve">NEC </w:t>
            </w:r>
            <w:r w:rsidR="00FB7912" w:rsidRPr="00C70209">
              <w:t>&lt;</w:t>
            </w:r>
            <w:r w:rsidRPr="00C70209">
              <w:t xml:space="preserve">48 hours of </w:t>
            </w:r>
            <w:r w:rsidR="00C428FD" w:rsidRPr="00C70209">
              <w:t>RBC</w:t>
            </w:r>
            <w:r w:rsidRPr="00C70209">
              <w:t xml:space="preserve"> transfusion </w:t>
            </w:r>
            <w:r w:rsidR="00C91BAE" w:rsidRPr="00C70209">
              <w:t>versus</w:t>
            </w:r>
            <w:r w:rsidRPr="00C70209">
              <w:t xml:space="preserve"> NEC no exposure</w:t>
            </w:r>
          </w:p>
        </w:tc>
        <w:tc>
          <w:tcPr>
            <w:tcW w:w="523" w:type="pct"/>
            <w:tcBorders>
              <w:top w:val="single" w:sz="4" w:space="0" w:color="000000"/>
              <w:left w:val="single" w:sz="4" w:space="0" w:color="000000"/>
              <w:bottom w:val="single" w:sz="4" w:space="0" w:color="000000"/>
              <w:right w:val="single" w:sz="4" w:space="0" w:color="000000"/>
            </w:tcBorders>
            <w:hideMark/>
          </w:tcPr>
          <w:p w14:paraId="1D1EEA71" w14:textId="77777777" w:rsidR="0099496A" w:rsidRPr="00C70209" w:rsidRDefault="0099496A" w:rsidP="005B2300">
            <w:pPr>
              <w:pStyle w:val="Tabletext-subanalysis"/>
              <w:spacing w:line="276" w:lineRule="auto"/>
            </w:pPr>
            <w:r w:rsidRPr="00C70209">
              <w:t>15/265 (5.7%)</w:t>
            </w:r>
          </w:p>
        </w:tc>
        <w:tc>
          <w:tcPr>
            <w:tcW w:w="523" w:type="pct"/>
            <w:tcBorders>
              <w:top w:val="single" w:sz="4" w:space="0" w:color="000000"/>
              <w:left w:val="single" w:sz="4" w:space="0" w:color="000000"/>
              <w:bottom w:val="single" w:sz="4" w:space="0" w:color="000000"/>
              <w:right w:val="single" w:sz="4" w:space="0" w:color="000000"/>
            </w:tcBorders>
            <w:hideMark/>
          </w:tcPr>
          <w:p w14:paraId="4614C3B2" w14:textId="77777777" w:rsidR="0099496A" w:rsidRPr="00C70209" w:rsidRDefault="0099496A" w:rsidP="005B2300">
            <w:pPr>
              <w:pStyle w:val="Tabletext-subanalysis"/>
              <w:spacing w:line="276" w:lineRule="auto"/>
            </w:pPr>
            <w:r w:rsidRPr="00C70209">
              <w:t>50/351 (14.2%)</w:t>
            </w:r>
          </w:p>
        </w:tc>
        <w:tc>
          <w:tcPr>
            <w:tcW w:w="524" w:type="pct"/>
            <w:tcBorders>
              <w:top w:val="single" w:sz="4" w:space="0" w:color="000000"/>
              <w:left w:val="single" w:sz="4" w:space="0" w:color="000000"/>
              <w:bottom w:val="single" w:sz="4" w:space="0" w:color="000000"/>
              <w:right w:val="single" w:sz="4" w:space="0" w:color="000000"/>
            </w:tcBorders>
          </w:tcPr>
          <w:p w14:paraId="25A46AEB" w14:textId="77777777" w:rsidR="0099496A" w:rsidRPr="00C70209" w:rsidRDefault="0099496A" w:rsidP="005B2300">
            <w:pPr>
              <w:pStyle w:val="Tabletext-subanalysis"/>
              <w:spacing w:line="276" w:lineRule="auto"/>
            </w:pPr>
            <w:r w:rsidRPr="00C70209">
              <w:t>RR 0.40 [0.23, 0.69]</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FA67863" w14:textId="77777777" w:rsidR="0099496A" w:rsidRPr="00C70209" w:rsidRDefault="0099496A" w:rsidP="005B2300">
            <w:pPr>
              <w:pStyle w:val="Tabletext-subanalysis"/>
              <w:rPr>
                <w:i/>
              </w:rPr>
            </w:pPr>
            <w:r w:rsidRPr="00C70209">
              <w:rPr>
                <w:i/>
              </w:rPr>
              <w:t xml:space="preserve">Favours </w:t>
            </w:r>
            <w:r w:rsidR="00FD4709" w:rsidRPr="00C70209">
              <w:rPr>
                <w:i/>
              </w:rPr>
              <w:t xml:space="preserve">RBC </w:t>
            </w:r>
            <w:r w:rsidRPr="00C70209">
              <w:rPr>
                <w:i/>
              </w:rPr>
              <w:t>transfusion</w:t>
            </w:r>
          </w:p>
          <w:p w14:paraId="20653E97" w14:textId="79A36A2E" w:rsidR="0099496A" w:rsidRPr="00C70209" w:rsidRDefault="001A475D" w:rsidP="005B2300">
            <w:pPr>
              <w:pStyle w:val="Tabletext-subanalysis"/>
            </w:pPr>
            <w:r w:rsidRPr="001A475D">
              <w:rPr>
                <w:i/>
              </w:rPr>
              <w:t>P = </w:t>
            </w:r>
            <w:r w:rsidR="0099496A" w:rsidRPr="00C70209">
              <w:t>0.001</w:t>
            </w:r>
          </w:p>
        </w:tc>
      </w:tr>
      <w:tr w:rsidR="00555AAD" w:rsidRPr="00C70209" w14:paraId="1DA08CCD"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283A2311"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596009AF"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460557D"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EBC913A"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731C185D"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17DF8DC4" w14:textId="2645648C" w:rsidR="0099496A" w:rsidRPr="00C70209" w:rsidRDefault="0099496A" w:rsidP="005B2300">
            <w:pPr>
              <w:pStyle w:val="Tabletext-subanalysis"/>
              <w:spacing w:line="276" w:lineRule="auto"/>
            </w:pPr>
            <w:r w:rsidRPr="00C70209">
              <w:t xml:space="preserve">NEC </w:t>
            </w:r>
            <w:r w:rsidR="00FB7912" w:rsidRPr="00C70209">
              <w:t>&gt;</w:t>
            </w:r>
            <w:r w:rsidRPr="00C70209">
              <w:t xml:space="preserve">48 hours of </w:t>
            </w:r>
            <w:r w:rsidR="00C428FD" w:rsidRPr="00C70209">
              <w:t>RBC</w:t>
            </w:r>
            <w:r w:rsidRPr="00C70209">
              <w:t xml:space="preserve"> transfusion </w:t>
            </w:r>
            <w:r w:rsidR="00C91BAE" w:rsidRPr="00C70209">
              <w:t>versus</w:t>
            </w:r>
            <w:r w:rsidRPr="00C70209">
              <w:t xml:space="preserve"> NEC no exposure</w:t>
            </w:r>
          </w:p>
        </w:tc>
        <w:tc>
          <w:tcPr>
            <w:tcW w:w="523" w:type="pct"/>
            <w:tcBorders>
              <w:top w:val="single" w:sz="4" w:space="0" w:color="000000"/>
              <w:left w:val="single" w:sz="4" w:space="0" w:color="000000"/>
              <w:bottom w:val="single" w:sz="4" w:space="0" w:color="000000"/>
              <w:right w:val="single" w:sz="4" w:space="0" w:color="000000"/>
            </w:tcBorders>
            <w:hideMark/>
          </w:tcPr>
          <w:p w14:paraId="764E53EB" w14:textId="77777777" w:rsidR="0099496A" w:rsidRPr="00C70209" w:rsidRDefault="0099496A" w:rsidP="005B2300">
            <w:pPr>
              <w:pStyle w:val="Tabletext-subanalysis"/>
              <w:spacing w:line="276" w:lineRule="auto"/>
            </w:pPr>
            <w:r w:rsidRPr="00C70209">
              <w:t>31/281 (11.0%)</w:t>
            </w:r>
          </w:p>
        </w:tc>
        <w:tc>
          <w:tcPr>
            <w:tcW w:w="523" w:type="pct"/>
            <w:tcBorders>
              <w:top w:val="single" w:sz="4" w:space="0" w:color="000000"/>
              <w:left w:val="single" w:sz="4" w:space="0" w:color="000000"/>
              <w:bottom w:val="single" w:sz="4" w:space="0" w:color="000000"/>
              <w:right w:val="single" w:sz="4" w:space="0" w:color="000000"/>
            </w:tcBorders>
            <w:hideMark/>
          </w:tcPr>
          <w:p w14:paraId="35F655A8" w14:textId="77777777" w:rsidR="0099496A" w:rsidRPr="00C70209" w:rsidRDefault="0099496A" w:rsidP="005B2300">
            <w:pPr>
              <w:pStyle w:val="Tabletext-subanalysis"/>
              <w:spacing w:line="276" w:lineRule="auto"/>
            </w:pPr>
            <w:r w:rsidRPr="00C70209">
              <w:t>50/351 (14.2%)</w:t>
            </w:r>
          </w:p>
        </w:tc>
        <w:tc>
          <w:tcPr>
            <w:tcW w:w="524" w:type="pct"/>
            <w:tcBorders>
              <w:top w:val="single" w:sz="4" w:space="0" w:color="000000"/>
              <w:left w:val="single" w:sz="4" w:space="0" w:color="000000"/>
              <w:bottom w:val="single" w:sz="4" w:space="0" w:color="000000"/>
              <w:right w:val="single" w:sz="4" w:space="0" w:color="000000"/>
            </w:tcBorders>
          </w:tcPr>
          <w:p w14:paraId="4640EE77" w14:textId="77777777" w:rsidR="0099496A" w:rsidRPr="00C70209" w:rsidRDefault="0099496A" w:rsidP="005B2300">
            <w:pPr>
              <w:pStyle w:val="Tabletext-subanalysis"/>
              <w:spacing w:line="276" w:lineRule="auto"/>
            </w:pPr>
            <w:r w:rsidRPr="00C70209">
              <w:t>RR 0.77 [0.51, 1.18]</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4091C4E" w14:textId="651DA2E0" w:rsidR="0099496A" w:rsidRPr="00C70209" w:rsidRDefault="0099496A" w:rsidP="005B2300">
            <w:pPr>
              <w:pStyle w:val="Tabletext-subanalysis"/>
              <w:rPr>
                <w:i/>
              </w:rPr>
            </w:pPr>
            <w:r w:rsidRPr="00C70209">
              <w:rPr>
                <w:i/>
              </w:rPr>
              <w:t>No significant difference</w:t>
            </w:r>
          </w:p>
          <w:p w14:paraId="2C8FA458" w14:textId="2119F909" w:rsidR="0099496A" w:rsidRPr="00C70209" w:rsidRDefault="001A475D" w:rsidP="005B2300">
            <w:pPr>
              <w:pStyle w:val="Tabletext-subanalysis"/>
            </w:pPr>
            <w:r w:rsidRPr="001A475D">
              <w:rPr>
                <w:i/>
                <w:sz w:val="16"/>
                <w:szCs w:val="16"/>
              </w:rPr>
              <w:t>P = </w:t>
            </w:r>
            <w:r w:rsidR="0099496A" w:rsidRPr="00C70209">
              <w:rPr>
                <w:sz w:val="16"/>
                <w:szCs w:val="16"/>
              </w:rPr>
              <w:t>0.23</w:t>
            </w:r>
          </w:p>
        </w:tc>
      </w:tr>
      <w:tr w:rsidR="00555AAD" w:rsidRPr="00C70209" w14:paraId="1A440852"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33465D3B"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2D73623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E8BEA9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18B474EF"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5DF6BDE1"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5DDF3E66" w14:textId="4F2F0B1A" w:rsidR="0099496A" w:rsidRPr="00C70209" w:rsidRDefault="0099496A" w:rsidP="005B2300">
            <w:pPr>
              <w:pStyle w:val="Tabletext-subanalysis"/>
              <w:spacing w:line="276" w:lineRule="auto"/>
            </w:pPr>
            <w:r w:rsidRPr="00C70209">
              <w:t xml:space="preserve">NEC </w:t>
            </w:r>
            <w:r w:rsidR="00FB7912" w:rsidRPr="00C70209">
              <w:t>&lt;</w:t>
            </w:r>
            <w:r w:rsidRPr="00C70209">
              <w:t xml:space="preserve">48 hours of </w:t>
            </w:r>
            <w:r w:rsidR="00C428FD" w:rsidRPr="00C70209">
              <w:t>RBC</w:t>
            </w:r>
            <w:r w:rsidRPr="00C70209">
              <w:t xml:space="preserve"> transfusion </w:t>
            </w:r>
            <w:r w:rsidR="00C91BAE" w:rsidRPr="00C70209">
              <w:t>versus</w:t>
            </w:r>
            <w:r w:rsidRPr="00C70209">
              <w:t xml:space="preserve"> NEC </w:t>
            </w:r>
            <w:r w:rsidR="0016715A" w:rsidRPr="00C70209">
              <w:t xml:space="preserve">no exposure and </w:t>
            </w:r>
            <w:r w:rsidR="00FB7912" w:rsidRPr="00C70209">
              <w:t>&gt;</w:t>
            </w:r>
            <w:r w:rsidR="0016715A" w:rsidRPr="00C70209">
              <w:t>48 hours of exposure</w:t>
            </w:r>
          </w:p>
        </w:tc>
        <w:tc>
          <w:tcPr>
            <w:tcW w:w="523" w:type="pct"/>
            <w:tcBorders>
              <w:top w:val="single" w:sz="4" w:space="0" w:color="000000"/>
              <w:left w:val="single" w:sz="4" w:space="0" w:color="000000"/>
              <w:bottom w:val="single" w:sz="4" w:space="0" w:color="000000"/>
              <w:right w:val="single" w:sz="4" w:space="0" w:color="000000"/>
            </w:tcBorders>
            <w:hideMark/>
          </w:tcPr>
          <w:p w14:paraId="5869AAD7" w14:textId="77777777" w:rsidR="0099496A" w:rsidRPr="00C70209" w:rsidRDefault="0099496A" w:rsidP="005B2300">
            <w:pPr>
              <w:pStyle w:val="Tabletext-subanalysis"/>
              <w:spacing w:line="276" w:lineRule="auto"/>
            </w:pPr>
            <w:r w:rsidRPr="00C70209">
              <w:t>15/265 (5.7%)</w:t>
            </w:r>
          </w:p>
        </w:tc>
        <w:tc>
          <w:tcPr>
            <w:tcW w:w="523" w:type="pct"/>
            <w:tcBorders>
              <w:top w:val="single" w:sz="4" w:space="0" w:color="000000"/>
              <w:left w:val="single" w:sz="4" w:space="0" w:color="000000"/>
              <w:bottom w:val="single" w:sz="4" w:space="0" w:color="000000"/>
              <w:right w:val="single" w:sz="4" w:space="0" w:color="000000"/>
            </w:tcBorders>
            <w:hideMark/>
          </w:tcPr>
          <w:p w14:paraId="68CBE780" w14:textId="77777777" w:rsidR="0099496A" w:rsidRPr="00C70209" w:rsidRDefault="0099496A" w:rsidP="005B2300">
            <w:pPr>
              <w:pStyle w:val="Tabletext-subanalysis"/>
              <w:spacing w:line="276" w:lineRule="auto"/>
            </w:pPr>
            <w:r w:rsidRPr="00C70209">
              <w:t>81/632 (12.82%)</w:t>
            </w:r>
          </w:p>
        </w:tc>
        <w:tc>
          <w:tcPr>
            <w:tcW w:w="524" w:type="pct"/>
            <w:tcBorders>
              <w:top w:val="single" w:sz="4" w:space="0" w:color="000000"/>
              <w:left w:val="single" w:sz="4" w:space="0" w:color="000000"/>
              <w:bottom w:val="single" w:sz="4" w:space="0" w:color="000000"/>
              <w:right w:val="single" w:sz="4" w:space="0" w:color="000000"/>
            </w:tcBorders>
          </w:tcPr>
          <w:p w14:paraId="717CFAD4" w14:textId="77777777" w:rsidR="0099496A" w:rsidRPr="00C70209" w:rsidRDefault="0099496A" w:rsidP="005B2300">
            <w:pPr>
              <w:pStyle w:val="Tabletext-subanalysis"/>
              <w:spacing w:line="276" w:lineRule="auto"/>
            </w:pPr>
            <w:r w:rsidRPr="00C70209">
              <w:t>RR 0.44 [0.26, 0.75]</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2AF9558" w14:textId="77777777" w:rsidR="0099496A" w:rsidRPr="00C70209" w:rsidRDefault="0099496A" w:rsidP="005B2300">
            <w:pPr>
              <w:pStyle w:val="Tabletext-subanalysis"/>
              <w:rPr>
                <w:i/>
              </w:rPr>
            </w:pPr>
            <w:r w:rsidRPr="00C70209">
              <w:rPr>
                <w:i/>
              </w:rPr>
              <w:t xml:space="preserve">Favours </w:t>
            </w:r>
            <w:r w:rsidR="00FD4709" w:rsidRPr="00C70209">
              <w:rPr>
                <w:i/>
              </w:rPr>
              <w:t xml:space="preserve">RBC </w:t>
            </w:r>
            <w:r w:rsidRPr="00C70209">
              <w:rPr>
                <w:i/>
              </w:rPr>
              <w:t>transfusion</w:t>
            </w:r>
          </w:p>
          <w:p w14:paraId="05013467" w14:textId="76876B15" w:rsidR="0099496A" w:rsidRPr="00C70209" w:rsidRDefault="001A475D" w:rsidP="005B2300">
            <w:pPr>
              <w:pStyle w:val="Tabletext-subanalysis"/>
            </w:pPr>
            <w:r w:rsidRPr="001A475D">
              <w:rPr>
                <w:i/>
              </w:rPr>
              <w:t>P = </w:t>
            </w:r>
            <w:r w:rsidR="0099496A" w:rsidRPr="00C70209">
              <w:t>0.003</w:t>
            </w:r>
          </w:p>
        </w:tc>
      </w:tr>
      <w:tr w:rsidR="00555AAD" w:rsidRPr="00C70209" w14:paraId="59285616" w14:textId="77777777" w:rsidTr="0092173F">
        <w:trPr>
          <w:cantSplit/>
        </w:trPr>
        <w:tc>
          <w:tcPr>
            <w:tcW w:w="430" w:type="pct"/>
            <w:vMerge w:val="restar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EFFEE68" w14:textId="40D962D6" w:rsidR="0099496A" w:rsidRPr="00C70209" w:rsidRDefault="0099496A" w:rsidP="005B2300">
            <w:pPr>
              <w:pStyle w:val="Tabletext"/>
              <w:spacing w:line="276" w:lineRule="auto"/>
              <w:rPr>
                <w:sz w:val="16"/>
                <w:szCs w:val="16"/>
              </w:rPr>
            </w:pPr>
            <w:r w:rsidRPr="00C70209">
              <w:rPr>
                <w:sz w:val="16"/>
                <w:szCs w:val="16"/>
              </w:rPr>
              <w:t>Elabaid 2013</w:t>
            </w:r>
            <w:r w:rsidR="00E1112B" w:rsidRPr="00C70209">
              <w:rPr>
                <w:sz w:val="16"/>
                <w:szCs w:val="16"/>
              </w:rPr>
              <w:fldChar w:fldCharType="begin">
                <w:fldData xml:space="preserve">PEVuZE5vdGU+PENpdGU+PEF1dGhvcj5FbGFiaWFkPC9BdXRob3I+PFllYXI+MjAxMzwvWWVhcj48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</w:fldData>
              </w:fldChar>
            </w:r>
            <w:r w:rsidR="00763099" w:rsidRPr="00C70209">
              <w:rPr>
                <w:sz w:val="16"/>
                <w:szCs w:val="16"/>
              </w:rPr>
              <w:instrText xml:space="preserve"> ADDIN EN.CITE </w:instrText>
            </w:r>
            <w:r w:rsidR="00763099" w:rsidRPr="00C70209">
              <w:rPr>
                <w:sz w:val="16"/>
                <w:szCs w:val="16"/>
              </w:rPr>
              <w:fldChar w:fldCharType="begin">
                <w:fldData xml:space="preserve">PEVuZE5vdGU+PENpdGU+PEF1dGhvcj5FbGFiaWFkPC9BdXRob3I+PFllYXI+MjAxMzwvWWVhcj48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</w:fldData>
              </w:fldChar>
            </w:r>
            <w:r w:rsidR="00763099" w:rsidRPr="00C70209">
              <w:rPr>
                <w:sz w:val="16"/>
                <w:szCs w:val="16"/>
              </w:rPr>
              <w:instrText xml:space="preserve"> ADDIN EN.CITE.DATA </w:instrText>
            </w:r>
            <w:r w:rsidR="00763099" w:rsidRPr="00C70209">
              <w:rPr>
                <w:sz w:val="16"/>
                <w:szCs w:val="16"/>
              </w:rPr>
            </w:r>
            <w:r w:rsidR="00763099" w:rsidRPr="00C70209">
              <w:rPr>
                <w:sz w:val="16"/>
                <w:szCs w:val="16"/>
              </w:rPr>
              <w:fldChar w:fldCharType="end"/>
            </w:r>
            <w:r w:rsidR="00E1112B" w:rsidRPr="00C70209">
              <w:rPr>
                <w:sz w:val="16"/>
                <w:szCs w:val="16"/>
              </w:rPr>
            </w:r>
            <w:r w:rsidR="00E1112B" w:rsidRPr="00C70209">
              <w:rPr>
                <w:sz w:val="16"/>
                <w:szCs w:val="16"/>
              </w:rPr>
              <w:fldChar w:fldCharType="separate"/>
            </w:r>
            <w:r w:rsidR="00763099" w:rsidRPr="00C70209">
              <w:rPr>
                <w:sz w:val="16"/>
                <w:szCs w:val="16"/>
                <w:vertAlign w:val="superscript"/>
              </w:rPr>
              <w:t>22</w:t>
            </w:r>
            <w:r w:rsidR="00E1112B" w:rsidRPr="00C70209">
              <w:rPr>
                <w:sz w:val="16"/>
                <w:szCs w:val="16"/>
              </w:rPr>
              <w:fldChar w:fldCharType="end"/>
            </w:r>
          </w:p>
          <w:p w14:paraId="7B69E398" w14:textId="1C27F696" w:rsidR="0099496A" w:rsidRPr="00C70209" w:rsidRDefault="0099496A" w:rsidP="005B2300">
            <w:pPr>
              <w:pStyle w:val="Tabletext"/>
              <w:spacing w:line="276" w:lineRule="auto"/>
              <w:rPr>
                <w:sz w:val="16"/>
                <w:szCs w:val="16"/>
              </w:rPr>
            </w:pPr>
            <w:r w:rsidRPr="00C70209">
              <w:rPr>
                <w:sz w:val="16"/>
                <w:szCs w:val="16"/>
              </w:rPr>
              <w:t>Level III</w:t>
            </w:r>
            <w:r w:rsidR="00E64EC2" w:rsidRPr="00C70209">
              <w:rPr>
                <w:sz w:val="16"/>
                <w:szCs w:val="16"/>
              </w:rPr>
              <w:t>–2</w:t>
            </w:r>
          </w:p>
          <w:p w14:paraId="284D39ED" w14:textId="77777777" w:rsidR="0099496A" w:rsidRPr="00C70209" w:rsidRDefault="0099496A" w:rsidP="005B2300">
            <w:pPr>
              <w:pStyle w:val="Tabletext"/>
              <w:spacing w:line="276" w:lineRule="auto"/>
              <w:rPr>
                <w:i/>
                <w:sz w:val="16"/>
                <w:szCs w:val="16"/>
                <w:highlight w:val="yellow"/>
              </w:rPr>
            </w:pPr>
            <w:r w:rsidRPr="00C70209">
              <w:rPr>
                <w:i/>
                <w:sz w:val="16"/>
                <w:szCs w:val="16"/>
              </w:rPr>
              <w:t>Fair</w:t>
            </w:r>
          </w:p>
        </w:tc>
        <w:tc>
          <w:tcPr>
            <w:tcW w:w="538" w:type="pct"/>
            <w:vMerge w:val="restart"/>
            <w:tcBorders>
              <w:top w:val="single" w:sz="4" w:space="0" w:color="000000"/>
              <w:left w:val="single" w:sz="4" w:space="0" w:color="000000"/>
              <w:bottom w:val="single" w:sz="4" w:space="0" w:color="000000"/>
              <w:right w:val="single" w:sz="4" w:space="0" w:color="000000"/>
            </w:tcBorders>
            <w:hideMark/>
          </w:tcPr>
          <w:p w14:paraId="35B40EBE" w14:textId="3CFE4810" w:rsidR="0099496A" w:rsidRPr="00C70209" w:rsidRDefault="0099496A" w:rsidP="005B2300">
            <w:pPr>
              <w:pStyle w:val="Tabletext"/>
              <w:spacing w:line="276" w:lineRule="auto"/>
              <w:rPr>
                <w:sz w:val="16"/>
                <w:szCs w:val="16"/>
              </w:rPr>
            </w:pPr>
            <w:r w:rsidRPr="00C70209">
              <w:rPr>
                <w:sz w:val="16"/>
                <w:szCs w:val="16"/>
              </w:rPr>
              <w:t>Retrospective cohort study</w:t>
            </w:r>
          </w:p>
          <w:p w14:paraId="57A65A1A" w14:textId="77777777" w:rsidR="0099496A" w:rsidRPr="00C70209" w:rsidRDefault="0099496A" w:rsidP="005B2300">
            <w:pPr>
              <w:pStyle w:val="Tabletext"/>
              <w:spacing w:line="276" w:lineRule="auto"/>
              <w:rPr>
                <w:sz w:val="16"/>
                <w:szCs w:val="16"/>
              </w:rPr>
            </w:pPr>
            <w:r w:rsidRPr="00C70209">
              <w:rPr>
                <w:sz w:val="16"/>
                <w:szCs w:val="16"/>
              </w:rPr>
              <w:t>N=3060</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23DB7170" w14:textId="0426AD5D" w:rsidR="0099496A" w:rsidRPr="00C70209" w:rsidRDefault="0099496A" w:rsidP="005B2300">
            <w:pPr>
              <w:pStyle w:val="Tabletext"/>
              <w:spacing w:line="276" w:lineRule="auto"/>
              <w:rPr>
                <w:sz w:val="16"/>
                <w:szCs w:val="16"/>
              </w:rPr>
            </w:pPr>
            <w:r w:rsidRPr="00C70209">
              <w:rPr>
                <w:sz w:val="16"/>
                <w:szCs w:val="16"/>
              </w:rPr>
              <w:t>Preterm infants with VLBW</w:t>
            </w:r>
            <w:r w:rsidR="00E06038" w:rsidRPr="00C70209">
              <w:rPr>
                <w:sz w:val="16"/>
                <w:szCs w:val="16"/>
              </w:rPr>
              <w:t xml:space="preserve"> </w:t>
            </w:r>
            <w:r w:rsidRPr="00C70209">
              <w:rPr>
                <w:sz w:val="16"/>
                <w:szCs w:val="16"/>
              </w:rPr>
              <w:t>(</w:t>
            </w:r>
            <w:r w:rsidR="00FB7912" w:rsidRPr="00C70209">
              <w:rPr>
                <w:sz w:val="16"/>
                <w:szCs w:val="16"/>
              </w:rPr>
              <w:t>≤</w:t>
            </w:r>
            <w:r w:rsidRPr="00C70209">
              <w:rPr>
                <w:sz w:val="16"/>
                <w:szCs w:val="16"/>
              </w:rPr>
              <w:t xml:space="preserve">1500 g) or ELBW (≤1000 g) </w:t>
            </w:r>
          </w:p>
        </w:tc>
        <w:tc>
          <w:tcPr>
            <w:tcW w:w="451" w:type="pct"/>
            <w:vMerge w:val="restart"/>
            <w:tcBorders>
              <w:top w:val="single" w:sz="4" w:space="0" w:color="000000"/>
              <w:left w:val="single" w:sz="4" w:space="0" w:color="000000"/>
              <w:bottom w:val="single" w:sz="4" w:space="0" w:color="000000"/>
              <w:right w:val="single" w:sz="4" w:space="0" w:color="000000"/>
            </w:tcBorders>
            <w:hideMark/>
          </w:tcPr>
          <w:p w14:paraId="349B8EEF" w14:textId="77777777" w:rsidR="0099496A" w:rsidRPr="00C70209" w:rsidRDefault="0099496A" w:rsidP="005B2300">
            <w:pPr>
              <w:pStyle w:val="Tabletext"/>
              <w:spacing w:line="276" w:lineRule="auto"/>
              <w:rPr>
                <w:sz w:val="16"/>
                <w:szCs w:val="16"/>
              </w:rPr>
            </w:pPr>
            <w:r w:rsidRPr="00C70209">
              <w:rPr>
                <w:sz w:val="16"/>
                <w:szCs w:val="16"/>
              </w:rPr>
              <w:t>Single NICU, USA</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4EC737F9" w14:textId="5AC9BFC8" w:rsidR="0099496A" w:rsidRPr="00C70209" w:rsidRDefault="00C428FD" w:rsidP="005B2300">
            <w:pPr>
              <w:pStyle w:val="Tabletext"/>
              <w:spacing w:line="276" w:lineRule="auto"/>
              <w:rPr>
                <w:sz w:val="16"/>
                <w:szCs w:val="16"/>
              </w:rPr>
            </w:pPr>
            <w:r w:rsidRPr="00C70209">
              <w:rPr>
                <w:sz w:val="16"/>
                <w:szCs w:val="16"/>
              </w:rPr>
              <w:t>RBC</w:t>
            </w:r>
            <w:r w:rsidR="0099496A" w:rsidRPr="00C70209">
              <w:rPr>
                <w:sz w:val="16"/>
                <w:szCs w:val="16"/>
              </w:rPr>
              <w:t xml:space="preserve"> transfusion </w:t>
            </w:r>
            <w:r w:rsidR="00C91BAE" w:rsidRPr="00C70209">
              <w:rPr>
                <w:sz w:val="16"/>
                <w:szCs w:val="16"/>
              </w:rPr>
              <w:t>versus</w:t>
            </w:r>
            <w:r w:rsidR="0099496A" w:rsidRPr="00C70209">
              <w:rPr>
                <w:sz w:val="16"/>
                <w:szCs w:val="16"/>
              </w:rPr>
              <w:t xml:space="preserve"> no transfusion</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4BBB1A6E" w14:textId="77777777" w:rsidR="0099496A" w:rsidRPr="00C70209" w:rsidRDefault="0099496A" w:rsidP="005B2300">
            <w:pPr>
              <w:pStyle w:val="Tabletext"/>
              <w:spacing w:line="276" w:lineRule="auto"/>
              <w:rPr>
                <w:sz w:val="16"/>
                <w:szCs w:val="16"/>
              </w:rPr>
            </w:pPr>
            <w:r w:rsidRPr="00C70209">
              <w:rPr>
                <w:sz w:val="16"/>
                <w:szCs w:val="16"/>
              </w:rPr>
              <w:t xml:space="preserve">NEC </w:t>
            </w:r>
            <w:r w:rsidR="00E06038" w:rsidRPr="00C70209">
              <w:rPr>
                <w:sz w:val="16"/>
                <w:szCs w:val="16"/>
              </w:rPr>
              <w:t>within 48 hours of exposure</w:t>
            </w:r>
          </w:p>
        </w:tc>
        <w:tc>
          <w:tcPr>
            <w:tcW w:w="523" w:type="pct"/>
            <w:tcBorders>
              <w:top w:val="single" w:sz="4" w:space="0" w:color="000000"/>
              <w:left w:val="single" w:sz="4" w:space="0" w:color="000000"/>
              <w:bottom w:val="single" w:sz="4" w:space="0" w:color="000000"/>
              <w:right w:val="single" w:sz="4" w:space="0" w:color="000000"/>
            </w:tcBorders>
            <w:hideMark/>
          </w:tcPr>
          <w:p w14:paraId="63F1D908" w14:textId="77777777" w:rsidR="0099496A" w:rsidRPr="00C70209" w:rsidRDefault="0099496A" w:rsidP="005B2300">
            <w:pPr>
              <w:pStyle w:val="Tabletext"/>
              <w:spacing w:line="276" w:lineRule="auto"/>
              <w:rPr>
                <w:sz w:val="16"/>
                <w:szCs w:val="16"/>
              </w:rPr>
            </w:pPr>
            <w:r w:rsidRPr="00C70209">
              <w:rPr>
                <w:sz w:val="16"/>
                <w:szCs w:val="16"/>
              </w:rPr>
              <w:t>116/1842 (6.3%)</w:t>
            </w:r>
          </w:p>
        </w:tc>
        <w:tc>
          <w:tcPr>
            <w:tcW w:w="523" w:type="pct"/>
            <w:tcBorders>
              <w:top w:val="single" w:sz="4" w:space="0" w:color="000000"/>
              <w:left w:val="single" w:sz="4" w:space="0" w:color="000000"/>
              <w:bottom w:val="single" w:sz="4" w:space="0" w:color="000000"/>
              <w:right w:val="single" w:sz="4" w:space="0" w:color="000000"/>
            </w:tcBorders>
            <w:hideMark/>
          </w:tcPr>
          <w:p w14:paraId="501FF766" w14:textId="77777777" w:rsidR="0099496A" w:rsidRPr="00C70209" w:rsidRDefault="0099496A" w:rsidP="005B2300">
            <w:pPr>
              <w:pStyle w:val="Tabletext"/>
              <w:spacing w:line="276" w:lineRule="auto"/>
              <w:rPr>
                <w:sz w:val="16"/>
                <w:szCs w:val="16"/>
              </w:rPr>
            </w:pPr>
            <w:r w:rsidRPr="00C70209">
              <w:rPr>
                <w:sz w:val="16"/>
                <w:szCs w:val="16"/>
              </w:rPr>
              <w:t>58/1218 (4.8%)</w:t>
            </w:r>
          </w:p>
        </w:tc>
        <w:tc>
          <w:tcPr>
            <w:tcW w:w="524" w:type="pct"/>
            <w:tcBorders>
              <w:top w:val="single" w:sz="4" w:space="0" w:color="000000"/>
              <w:left w:val="single" w:sz="4" w:space="0" w:color="000000"/>
              <w:bottom w:val="single" w:sz="4" w:space="0" w:color="000000"/>
              <w:right w:val="single" w:sz="4" w:space="0" w:color="000000"/>
            </w:tcBorders>
            <w:hideMark/>
          </w:tcPr>
          <w:p w14:paraId="7562E8AE" w14:textId="77777777" w:rsidR="0099496A" w:rsidRPr="00C70209" w:rsidRDefault="0099496A" w:rsidP="005B2300">
            <w:pPr>
              <w:pStyle w:val="Tabletext"/>
              <w:spacing w:line="276" w:lineRule="auto"/>
              <w:rPr>
                <w:sz w:val="16"/>
                <w:szCs w:val="16"/>
              </w:rPr>
            </w:pPr>
            <w:r w:rsidRPr="00C70209">
              <w:rPr>
                <w:sz w:val="16"/>
                <w:szCs w:val="16"/>
              </w:rPr>
              <w:t>RR 1.32 [0.97, 1.80]</w:t>
            </w:r>
            <w:r w:rsidRPr="00C70209">
              <w:rPr>
                <w:sz w:val="16"/>
                <w:szCs w:val="16"/>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85593D" w14:textId="021F5BBE" w:rsidR="0099496A" w:rsidRPr="00C70209" w:rsidRDefault="0099496A" w:rsidP="005B2300">
            <w:pPr>
              <w:pStyle w:val="Tabletext"/>
              <w:spacing w:line="276" w:lineRule="auto"/>
              <w:rPr>
                <w:i/>
                <w:sz w:val="16"/>
                <w:szCs w:val="16"/>
              </w:rPr>
            </w:pPr>
            <w:r w:rsidRPr="00C70209">
              <w:rPr>
                <w:i/>
                <w:sz w:val="16"/>
                <w:szCs w:val="16"/>
              </w:rPr>
              <w:t>No significant difference</w:t>
            </w:r>
          </w:p>
          <w:p w14:paraId="0CBD6715" w14:textId="321710F1" w:rsidR="0099496A" w:rsidRPr="00C70209" w:rsidRDefault="001A475D" w:rsidP="005B2300">
            <w:pPr>
              <w:pStyle w:val="Tabletext"/>
              <w:spacing w:line="276" w:lineRule="auto"/>
              <w:rPr>
                <w:i/>
                <w:sz w:val="16"/>
                <w:szCs w:val="16"/>
              </w:rPr>
            </w:pPr>
            <w:r w:rsidRPr="001A475D">
              <w:rPr>
                <w:i/>
                <w:sz w:val="16"/>
                <w:szCs w:val="16"/>
              </w:rPr>
              <w:t>P = </w:t>
            </w:r>
            <w:r w:rsidR="0099496A" w:rsidRPr="00C70209">
              <w:rPr>
                <w:sz w:val="16"/>
                <w:szCs w:val="16"/>
              </w:rPr>
              <w:t>0.07</w:t>
            </w:r>
          </w:p>
        </w:tc>
      </w:tr>
      <w:tr w:rsidR="0099496A" w:rsidRPr="00C70209" w14:paraId="78F520F4" w14:textId="77777777" w:rsidTr="006A09AC">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7B7B7270"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49E23AD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6F7D8DF"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6D478E2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6D25F96F"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64DF143A"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1570" w:type="pct"/>
            <w:gridSpan w:val="3"/>
            <w:tcBorders>
              <w:top w:val="single" w:sz="4" w:space="0" w:color="000000"/>
              <w:left w:val="single" w:sz="4" w:space="0" w:color="000000"/>
              <w:bottom w:val="single" w:sz="4" w:space="0" w:color="000000"/>
              <w:right w:val="single" w:sz="4" w:space="0" w:color="000000"/>
            </w:tcBorders>
            <w:hideMark/>
          </w:tcPr>
          <w:p w14:paraId="5D17ED7B" w14:textId="77777777" w:rsidR="0099496A" w:rsidRPr="00C70209" w:rsidRDefault="0099496A" w:rsidP="005B2300">
            <w:pPr>
              <w:pStyle w:val="Tabletext-subanalysis"/>
              <w:spacing w:line="276" w:lineRule="auto"/>
            </w:pPr>
            <w:r w:rsidRPr="00C70209">
              <w:t>Subgroup analysis: birth weight</w:t>
            </w:r>
            <w:r w:rsidR="0016715A" w:rsidRPr="00C70209">
              <w:t xml:space="preserve"> </w:t>
            </w:r>
            <w:r w:rsidRPr="00C70209">
              <w:rPr>
                <w:vertAlign w:val="superscript"/>
              </w:rPr>
              <w:t>g</w:t>
            </w:r>
          </w:p>
          <w:p w14:paraId="79FE5D8C" w14:textId="77777777" w:rsidR="0099496A" w:rsidRPr="00C70209" w:rsidRDefault="0099496A" w:rsidP="005B2300">
            <w:pPr>
              <w:pStyle w:val="Tabletext-subanalysis"/>
              <w:spacing w:line="276" w:lineRule="auto"/>
            </w:pPr>
            <w:r w:rsidRPr="00C70209">
              <w:t>Multivariate analysis adjusted for gender, race and small for gestational age</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E57CA35" w14:textId="77777777" w:rsidR="0099496A" w:rsidRPr="00C70209" w:rsidRDefault="0099496A" w:rsidP="005B2300">
            <w:pPr>
              <w:pStyle w:val="Tabletext-subanalysis"/>
              <w:spacing w:line="276" w:lineRule="auto"/>
              <w:rPr>
                <w:i/>
              </w:rPr>
            </w:pPr>
          </w:p>
        </w:tc>
      </w:tr>
      <w:tr w:rsidR="00555AAD" w:rsidRPr="00C70209" w14:paraId="27864CE2"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6EFE1857"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24F8AA6F"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72AF1C4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2DD5D63"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4154676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5E106683" w14:textId="4B68E3DF" w:rsidR="0099496A" w:rsidRPr="00C70209" w:rsidRDefault="0099496A" w:rsidP="005B2300">
            <w:pPr>
              <w:pStyle w:val="Tabletext-subanalysis"/>
              <w:spacing w:line="276" w:lineRule="auto"/>
              <w:jc w:val="right"/>
            </w:pPr>
            <w:r w:rsidRPr="00C70209">
              <w:t>ELBW (</w:t>
            </w:r>
            <w:r w:rsidR="00FB7912" w:rsidRPr="00C70209">
              <w:t>≤</w:t>
            </w:r>
            <w:r w:rsidRPr="00C70209">
              <w:t>750 g)</w:t>
            </w:r>
          </w:p>
          <w:p w14:paraId="363985FC" w14:textId="77777777" w:rsidR="0099496A" w:rsidRPr="00C70209" w:rsidRDefault="0099496A" w:rsidP="005B2300">
            <w:pPr>
              <w:pStyle w:val="Tabletext-subanalysis"/>
              <w:spacing w:line="276" w:lineRule="auto"/>
              <w:jc w:val="right"/>
            </w:pPr>
            <w:r w:rsidRPr="00C70209">
              <w:t>N=662</w:t>
            </w:r>
          </w:p>
        </w:tc>
        <w:tc>
          <w:tcPr>
            <w:tcW w:w="523" w:type="pct"/>
            <w:tcBorders>
              <w:top w:val="single" w:sz="4" w:space="0" w:color="000000"/>
              <w:left w:val="single" w:sz="4" w:space="0" w:color="000000"/>
              <w:bottom w:val="single" w:sz="4" w:space="0" w:color="000000"/>
              <w:right w:val="single" w:sz="4" w:space="0" w:color="000000"/>
            </w:tcBorders>
            <w:hideMark/>
          </w:tcPr>
          <w:p w14:paraId="57D5D895" w14:textId="77777777" w:rsidR="0099496A" w:rsidRPr="00C70209" w:rsidRDefault="0099496A" w:rsidP="005B2300">
            <w:pPr>
              <w:pStyle w:val="Tabletext-subanalysis"/>
              <w:spacing w:line="276" w:lineRule="auto"/>
            </w:pPr>
            <w:r w:rsidRPr="00C70209">
              <w:t>39/619</w:t>
            </w:r>
          </w:p>
        </w:tc>
        <w:tc>
          <w:tcPr>
            <w:tcW w:w="523" w:type="pct"/>
            <w:tcBorders>
              <w:top w:val="single" w:sz="4" w:space="0" w:color="000000"/>
              <w:left w:val="single" w:sz="4" w:space="0" w:color="000000"/>
              <w:bottom w:val="single" w:sz="4" w:space="0" w:color="000000"/>
              <w:right w:val="single" w:sz="4" w:space="0" w:color="000000"/>
            </w:tcBorders>
            <w:hideMark/>
          </w:tcPr>
          <w:p w14:paraId="41E2A345" w14:textId="77777777" w:rsidR="0099496A" w:rsidRPr="00C70209" w:rsidRDefault="0099496A" w:rsidP="005B2300">
            <w:pPr>
              <w:pStyle w:val="Tabletext-subanalysis"/>
              <w:spacing w:line="276" w:lineRule="auto"/>
            </w:pPr>
            <w:r w:rsidRPr="00C70209">
              <w:t>13/43</w:t>
            </w:r>
          </w:p>
        </w:tc>
        <w:tc>
          <w:tcPr>
            <w:tcW w:w="524" w:type="pct"/>
            <w:tcBorders>
              <w:top w:val="single" w:sz="4" w:space="0" w:color="000000"/>
              <w:left w:val="single" w:sz="4" w:space="0" w:color="000000"/>
              <w:bottom w:val="single" w:sz="4" w:space="0" w:color="000000"/>
              <w:right w:val="single" w:sz="4" w:space="0" w:color="000000"/>
            </w:tcBorders>
            <w:hideMark/>
          </w:tcPr>
          <w:p w14:paraId="2E9E716C" w14:textId="77777777" w:rsidR="0099496A" w:rsidRPr="00C70209" w:rsidRDefault="0099496A" w:rsidP="005B2300">
            <w:pPr>
              <w:pStyle w:val="Tabletext-subanalysis"/>
              <w:spacing w:line="276" w:lineRule="auto"/>
            </w:pPr>
            <w:r w:rsidRPr="00C70209">
              <w:t>RR 0.14 [0.07, 0.30]</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F721088" w14:textId="77777777" w:rsidR="0099496A" w:rsidRPr="00C70209" w:rsidRDefault="0099496A" w:rsidP="005B2300">
            <w:pPr>
              <w:pStyle w:val="Tabletext-subanalysis"/>
              <w:spacing w:line="276" w:lineRule="auto"/>
              <w:rPr>
                <w:i/>
              </w:rPr>
            </w:pPr>
            <w:r w:rsidRPr="00C70209">
              <w:rPr>
                <w:i/>
              </w:rPr>
              <w:t xml:space="preserve">Favours </w:t>
            </w:r>
            <w:r w:rsidR="00FD4709" w:rsidRPr="00C70209">
              <w:rPr>
                <w:i/>
              </w:rPr>
              <w:t xml:space="preserve">RBC </w:t>
            </w:r>
            <w:r w:rsidRPr="00C70209">
              <w:rPr>
                <w:i/>
              </w:rPr>
              <w:t>transfusion</w:t>
            </w:r>
          </w:p>
          <w:p w14:paraId="25F0F225" w14:textId="5628F9D0" w:rsidR="0099496A" w:rsidRPr="00C70209" w:rsidRDefault="001A475D" w:rsidP="005B2300">
            <w:pPr>
              <w:pStyle w:val="Tabletext-subanalysis"/>
              <w:spacing w:line="276" w:lineRule="auto"/>
            </w:pPr>
            <w:r w:rsidRPr="001A475D">
              <w:rPr>
                <w:i/>
              </w:rPr>
              <w:t>P &lt; </w:t>
            </w:r>
            <w:r w:rsidR="0099496A" w:rsidRPr="00C70209">
              <w:t>0.01</w:t>
            </w:r>
          </w:p>
        </w:tc>
      </w:tr>
      <w:tr w:rsidR="00555AAD" w:rsidRPr="00C70209" w14:paraId="0DC280B2"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664052F7"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4CBBB7E7"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88B0184"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67C614A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3513DDA8"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562B4155" w14:textId="77777777" w:rsidR="0099496A" w:rsidRPr="00C70209" w:rsidRDefault="0099496A" w:rsidP="005B2300">
            <w:pPr>
              <w:pStyle w:val="Tabletext-subanalysis"/>
              <w:spacing w:line="276" w:lineRule="auto"/>
              <w:jc w:val="right"/>
            </w:pPr>
            <w:r w:rsidRPr="00C70209">
              <w:t>ELBW (751–1000 g)</w:t>
            </w:r>
          </w:p>
          <w:p w14:paraId="547648C6" w14:textId="77777777" w:rsidR="0099496A" w:rsidRPr="00C70209" w:rsidRDefault="0099496A" w:rsidP="005B2300">
            <w:pPr>
              <w:pStyle w:val="Tabletext-subanalysis"/>
              <w:spacing w:line="276" w:lineRule="auto"/>
              <w:jc w:val="right"/>
            </w:pPr>
            <w:r w:rsidRPr="00C70209">
              <w:t>N=747</w:t>
            </w:r>
          </w:p>
        </w:tc>
        <w:tc>
          <w:tcPr>
            <w:tcW w:w="523" w:type="pct"/>
            <w:tcBorders>
              <w:top w:val="single" w:sz="4" w:space="0" w:color="000000"/>
              <w:left w:val="single" w:sz="4" w:space="0" w:color="000000"/>
              <w:bottom w:val="single" w:sz="4" w:space="0" w:color="000000"/>
              <w:right w:val="single" w:sz="4" w:space="0" w:color="000000"/>
            </w:tcBorders>
            <w:hideMark/>
          </w:tcPr>
          <w:p w14:paraId="58D2A72D" w14:textId="77777777" w:rsidR="0099496A" w:rsidRPr="00C70209" w:rsidRDefault="0099496A" w:rsidP="005B2300">
            <w:pPr>
              <w:pStyle w:val="Tabletext-subanalysis"/>
              <w:spacing w:line="276" w:lineRule="auto"/>
            </w:pPr>
            <w:r w:rsidRPr="00C70209">
              <w:t>37/633</w:t>
            </w:r>
          </w:p>
        </w:tc>
        <w:tc>
          <w:tcPr>
            <w:tcW w:w="523" w:type="pct"/>
            <w:tcBorders>
              <w:top w:val="single" w:sz="4" w:space="0" w:color="000000"/>
              <w:left w:val="single" w:sz="4" w:space="0" w:color="000000"/>
              <w:bottom w:val="single" w:sz="4" w:space="0" w:color="000000"/>
              <w:right w:val="single" w:sz="4" w:space="0" w:color="000000"/>
            </w:tcBorders>
            <w:hideMark/>
          </w:tcPr>
          <w:p w14:paraId="24643B9F" w14:textId="77777777" w:rsidR="0099496A" w:rsidRPr="00C70209" w:rsidRDefault="0099496A" w:rsidP="005B2300">
            <w:pPr>
              <w:pStyle w:val="Tabletext-subanalysis"/>
              <w:spacing w:line="276" w:lineRule="auto"/>
            </w:pPr>
            <w:r w:rsidRPr="00C70209">
              <w:t>14/114</w:t>
            </w:r>
          </w:p>
        </w:tc>
        <w:tc>
          <w:tcPr>
            <w:tcW w:w="524" w:type="pct"/>
            <w:tcBorders>
              <w:top w:val="single" w:sz="4" w:space="0" w:color="000000"/>
              <w:left w:val="single" w:sz="4" w:space="0" w:color="000000"/>
              <w:bottom w:val="single" w:sz="4" w:space="0" w:color="000000"/>
              <w:right w:val="single" w:sz="4" w:space="0" w:color="000000"/>
            </w:tcBorders>
            <w:hideMark/>
          </w:tcPr>
          <w:p w14:paraId="3450072C" w14:textId="77777777" w:rsidR="0099496A" w:rsidRPr="00C70209" w:rsidRDefault="0099496A" w:rsidP="005B2300">
            <w:pPr>
              <w:pStyle w:val="Tabletext-subanalysis"/>
              <w:spacing w:line="276" w:lineRule="auto"/>
            </w:pPr>
            <w:r w:rsidRPr="00C70209">
              <w:t>RR 0.46 [0.24, 0.89]</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D2FF69A" w14:textId="77777777" w:rsidR="0099496A" w:rsidRPr="00C70209" w:rsidRDefault="0099496A" w:rsidP="005B2300">
            <w:pPr>
              <w:pStyle w:val="Tabletext-subanalysis"/>
              <w:spacing w:line="276" w:lineRule="auto"/>
              <w:rPr>
                <w:i/>
              </w:rPr>
            </w:pPr>
            <w:r w:rsidRPr="00C70209">
              <w:rPr>
                <w:i/>
              </w:rPr>
              <w:t xml:space="preserve">Favours </w:t>
            </w:r>
            <w:r w:rsidR="00FD4709" w:rsidRPr="00C70209">
              <w:rPr>
                <w:i/>
              </w:rPr>
              <w:t xml:space="preserve">RBC </w:t>
            </w:r>
            <w:r w:rsidRPr="00C70209">
              <w:rPr>
                <w:i/>
              </w:rPr>
              <w:t>transfusion</w:t>
            </w:r>
          </w:p>
          <w:p w14:paraId="3414670F" w14:textId="092813C6" w:rsidR="0099496A" w:rsidRPr="00C70209" w:rsidRDefault="001A475D" w:rsidP="005B2300">
            <w:pPr>
              <w:pStyle w:val="Tabletext-subanalysis"/>
              <w:spacing w:line="276" w:lineRule="auto"/>
              <w:rPr>
                <w:i/>
              </w:rPr>
            </w:pPr>
            <w:r w:rsidRPr="001A475D">
              <w:rPr>
                <w:i/>
              </w:rPr>
              <w:t>P = </w:t>
            </w:r>
            <w:r w:rsidR="0099496A" w:rsidRPr="00C70209">
              <w:t>0.021</w:t>
            </w:r>
          </w:p>
        </w:tc>
      </w:tr>
      <w:tr w:rsidR="00555AAD" w:rsidRPr="00C70209" w14:paraId="2E7B962F"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79CFE2C2"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373B323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75029762"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7F769344"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02FCA3E6"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31285C56" w14:textId="77777777" w:rsidR="0099496A" w:rsidRPr="00C70209" w:rsidRDefault="0099496A" w:rsidP="005B2300">
            <w:pPr>
              <w:pStyle w:val="Tabletext-subanalysis"/>
              <w:spacing w:line="276" w:lineRule="auto"/>
              <w:jc w:val="right"/>
            </w:pPr>
            <w:r w:rsidRPr="00C70209">
              <w:t>VLBW (1001–1250 g)</w:t>
            </w:r>
          </w:p>
          <w:p w14:paraId="746B2868" w14:textId="77777777" w:rsidR="0099496A" w:rsidRPr="00C70209" w:rsidRDefault="0099496A" w:rsidP="005B2300">
            <w:pPr>
              <w:pStyle w:val="Tabletext-subanalysis"/>
              <w:spacing w:line="276" w:lineRule="auto"/>
              <w:jc w:val="right"/>
            </w:pPr>
            <w:r w:rsidRPr="00C70209">
              <w:t>N=810</w:t>
            </w:r>
          </w:p>
        </w:tc>
        <w:tc>
          <w:tcPr>
            <w:tcW w:w="523" w:type="pct"/>
            <w:tcBorders>
              <w:top w:val="single" w:sz="4" w:space="0" w:color="000000"/>
              <w:left w:val="single" w:sz="4" w:space="0" w:color="000000"/>
              <w:bottom w:val="single" w:sz="4" w:space="0" w:color="000000"/>
              <w:right w:val="single" w:sz="4" w:space="0" w:color="000000"/>
            </w:tcBorders>
            <w:hideMark/>
          </w:tcPr>
          <w:p w14:paraId="4DFA1478" w14:textId="77777777" w:rsidR="0099496A" w:rsidRPr="00C70209" w:rsidRDefault="0099496A" w:rsidP="005B2300">
            <w:pPr>
              <w:pStyle w:val="Tabletext-subanalysis"/>
              <w:spacing w:line="276" w:lineRule="auto"/>
            </w:pPr>
            <w:r w:rsidRPr="00C70209">
              <w:t>31/413</w:t>
            </w:r>
          </w:p>
        </w:tc>
        <w:tc>
          <w:tcPr>
            <w:tcW w:w="523" w:type="pct"/>
            <w:tcBorders>
              <w:top w:val="single" w:sz="4" w:space="0" w:color="000000"/>
              <w:left w:val="single" w:sz="4" w:space="0" w:color="000000"/>
              <w:bottom w:val="single" w:sz="4" w:space="0" w:color="000000"/>
              <w:right w:val="single" w:sz="4" w:space="0" w:color="000000"/>
            </w:tcBorders>
            <w:hideMark/>
          </w:tcPr>
          <w:p w14:paraId="0DF00EA5" w14:textId="77777777" w:rsidR="0099496A" w:rsidRPr="00C70209" w:rsidRDefault="0099496A" w:rsidP="005B2300">
            <w:pPr>
              <w:pStyle w:val="Tabletext-subanalysis"/>
              <w:spacing w:line="276" w:lineRule="auto"/>
            </w:pPr>
            <w:r w:rsidRPr="00C70209">
              <w:t>15/397</w:t>
            </w:r>
          </w:p>
        </w:tc>
        <w:tc>
          <w:tcPr>
            <w:tcW w:w="524" w:type="pct"/>
            <w:tcBorders>
              <w:top w:val="single" w:sz="4" w:space="0" w:color="000000"/>
              <w:left w:val="single" w:sz="4" w:space="0" w:color="000000"/>
              <w:bottom w:val="single" w:sz="4" w:space="0" w:color="000000"/>
              <w:right w:val="single" w:sz="4" w:space="0" w:color="000000"/>
            </w:tcBorders>
            <w:hideMark/>
          </w:tcPr>
          <w:p w14:paraId="4D6E9B9E" w14:textId="77777777" w:rsidR="0099496A" w:rsidRPr="00C70209" w:rsidRDefault="0099496A" w:rsidP="005B2300">
            <w:pPr>
              <w:pStyle w:val="Tabletext-subanalysis"/>
              <w:spacing w:line="276" w:lineRule="auto"/>
            </w:pPr>
            <w:r w:rsidRPr="00C70209">
              <w:t>RR 1.83 [0.95, 3.5]</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754E7C6" w14:textId="080F37E8" w:rsidR="0099496A" w:rsidRPr="00C70209" w:rsidRDefault="0099496A" w:rsidP="005B2300">
            <w:pPr>
              <w:pStyle w:val="Tabletext-subanalysis"/>
              <w:spacing w:line="276" w:lineRule="auto"/>
              <w:rPr>
                <w:i/>
              </w:rPr>
            </w:pPr>
            <w:r w:rsidRPr="00C70209">
              <w:rPr>
                <w:i/>
              </w:rPr>
              <w:t>No significant difference</w:t>
            </w:r>
          </w:p>
          <w:p w14:paraId="7F4C5591" w14:textId="38636695" w:rsidR="0099496A" w:rsidRPr="00C70209" w:rsidRDefault="001A475D" w:rsidP="005B2300">
            <w:pPr>
              <w:pStyle w:val="Tabletext-subanalysis"/>
              <w:spacing w:line="276" w:lineRule="auto"/>
            </w:pPr>
            <w:r w:rsidRPr="001A475D">
              <w:rPr>
                <w:i/>
              </w:rPr>
              <w:t>P = </w:t>
            </w:r>
            <w:r w:rsidR="0099496A" w:rsidRPr="00C70209">
              <w:t>0.071</w:t>
            </w:r>
          </w:p>
        </w:tc>
      </w:tr>
      <w:tr w:rsidR="00555AAD" w:rsidRPr="00C70209" w14:paraId="11E3A516"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563D6250"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0BF17DB8"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A70A97A"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F22788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48777AC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2AAE4863" w14:textId="5E300765" w:rsidR="0099496A" w:rsidRPr="00C70209" w:rsidRDefault="0099496A" w:rsidP="005B2300">
            <w:pPr>
              <w:pStyle w:val="Tabletext-subanalysis"/>
              <w:spacing w:line="276" w:lineRule="auto"/>
              <w:jc w:val="right"/>
            </w:pPr>
            <w:r w:rsidRPr="00C70209">
              <w:t>VLBW (</w:t>
            </w:r>
            <w:r w:rsidR="00FB7912" w:rsidRPr="00C70209">
              <w:t>&gt;</w:t>
            </w:r>
            <w:r w:rsidRPr="00C70209">
              <w:t xml:space="preserve">1250, </w:t>
            </w:r>
            <w:r w:rsidR="00FB7912" w:rsidRPr="00C70209">
              <w:t>≤</w:t>
            </w:r>
            <w:r w:rsidRPr="00C70209">
              <w:t>1500 g)</w:t>
            </w:r>
          </w:p>
          <w:p w14:paraId="7B1BCFDC" w14:textId="77777777" w:rsidR="0099496A" w:rsidRPr="00C70209" w:rsidRDefault="0099496A" w:rsidP="005B2300">
            <w:pPr>
              <w:pStyle w:val="Tabletext-subanalysis"/>
              <w:spacing w:line="276" w:lineRule="auto"/>
              <w:jc w:val="right"/>
            </w:pPr>
            <w:r w:rsidRPr="00C70209">
              <w:t>N=828</w:t>
            </w:r>
          </w:p>
        </w:tc>
        <w:tc>
          <w:tcPr>
            <w:tcW w:w="523" w:type="pct"/>
            <w:tcBorders>
              <w:top w:val="single" w:sz="4" w:space="0" w:color="000000"/>
              <w:left w:val="single" w:sz="4" w:space="0" w:color="000000"/>
              <w:bottom w:val="single" w:sz="4" w:space="0" w:color="000000"/>
              <w:right w:val="single" w:sz="4" w:space="0" w:color="000000"/>
            </w:tcBorders>
            <w:hideMark/>
          </w:tcPr>
          <w:p w14:paraId="75021937" w14:textId="77777777" w:rsidR="0099496A" w:rsidRPr="00C70209" w:rsidRDefault="0099496A" w:rsidP="005B2300">
            <w:pPr>
              <w:pStyle w:val="Tabletext-subanalysis"/>
              <w:spacing w:line="276" w:lineRule="auto"/>
            </w:pPr>
            <w:r w:rsidRPr="00C70209">
              <w:t>9/170</w:t>
            </w:r>
          </w:p>
        </w:tc>
        <w:tc>
          <w:tcPr>
            <w:tcW w:w="523" w:type="pct"/>
            <w:tcBorders>
              <w:top w:val="single" w:sz="4" w:space="0" w:color="000000"/>
              <w:left w:val="single" w:sz="4" w:space="0" w:color="000000"/>
              <w:bottom w:val="single" w:sz="4" w:space="0" w:color="000000"/>
              <w:right w:val="single" w:sz="4" w:space="0" w:color="000000"/>
            </w:tcBorders>
            <w:hideMark/>
          </w:tcPr>
          <w:p w14:paraId="6C8E3B34" w14:textId="77777777" w:rsidR="0099496A" w:rsidRPr="00C70209" w:rsidRDefault="0099496A" w:rsidP="005B2300">
            <w:pPr>
              <w:pStyle w:val="Tabletext-subanalysis"/>
              <w:spacing w:line="276" w:lineRule="auto"/>
            </w:pPr>
            <w:r w:rsidRPr="00C70209">
              <w:t>16/658</w:t>
            </w:r>
          </w:p>
        </w:tc>
        <w:tc>
          <w:tcPr>
            <w:tcW w:w="524" w:type="pct"/>
            <w:tcBorders>
              <w:top w:val="single" w:sz="4" w:space="0" w:color="000000"/>
              <w:left w:val="single" w:sz="4" w:space="0" w:color="000000"/>
              <w:bottom w:val="single" w:sz="4" w:space="0" w:color="000000"/>
              <w:right w:val="single" w:sz="4" w:space="0" w:color="000000"/>
            </w:tcBorders>
            <w:hideMark/>
          </w:tcPr>
          <w:p w14:paraId="27822D35" w14:textId="77777777" w:rsidR="0099496A" w:rsidRPr="00C70209" w:rsidRDefault="0099496A" w:rsidP="005B2300">
            <w:pPr>
              <w:pStyle w:val="Tabletext-subanalysis"/>
              <w:spacing w:line="276" w:lineRule="auto"/>
            </w:pPr>
            <w:r w:rsidRPr="00C70209">
              <w:t>RR 1.78 [0.77, 4.19]</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80D12B6" w14:textId="4AE07562" w:rsidR="0099496A" w:rsidRPr="00C70209" w:rsidRDefault="0099496A" w:rsidP="005B2300">
            <w:pPr>
              <w:pStyle w:val="Tabletext-subanalysis"/>
              <w:spacing w:line="276" w:lineRule="auto"/>
              <w:rPr>
                <w:i/>
              </w:rPr>
            </w:pPr>
            <w:r w:rsidRPr="00C70209">
              <w:rPr>
                <w:i/>
              </w:rPr>
              <w:t>No significant difference</w:t>
            </w:r>
          </w:p>
          <w:p w14:paraId="38939C65" w14:textId="6FE6E2F2" w:rsidR="0099496A" w:rsidRPr="00C70209" w:rsidRDefault="001A475D" w:rsidP="005B2300">
            <w:pPr>
              <w:pStyle w:val="Tabletext-subanalysis"/>
              <w:spacing w:line="276" w:lineRule="auto"/>
            </w:pPr>
            <w:r w:rsidRPr="001A475D">
              <w:rPr>
                <w:i/>
              </w:rPr>
              <w:t>P = </w:t>
            </w:r>
            <w:r w:rsidR="0099496A" w:rsidRPr="00C70209">
              <w:t>0.17</w:t>
            </w:r>
          </w:p>
        </w:tc>
      </w:tr>
      <w:tr w:rsidR="0099496A" w:rsidRPr="00C70209" w14:paraId="09828457" w14:textId="77777777" w:rsidTr="006A09AC">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65410106"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09D140B0"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BAB5CE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818EAC2"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2EF2D537"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tcPr>
          <w:p w14:paraId="34EA766C" w14:textId="77777777" w:rsidR="0099496A" w:rsidRPr="00C70209" w:rsidRDefault="0099496A" w:rsidP="005B2300">
            <w:pPr>
              <w:pStyle w:val="Tabletext-subanalysis"/>
              <w:spacing w:line="276" w:lineRule="auto"/>
              <w:jc w:val="right"/>
            </w:pPr>
          </w:p>
        </w:tc>
        <w:tc>
          <w:tcPr>
            <w:tcW w:w="1570" w:type="pct"/>
            <w:gridSpan w:val="3"/>
            <w:tcBorders>
              <w:top w:val="single" w:sz="4" w:space="0" w:color="000000"/>
              <w:left w:val="single" w:sz="4" w:space="0" w:color="000000"/>
              <w:bottom w:val="single" w:sz="4" w:space="0" w:color="000000"/>
              <w:right w:val="single" w:sz="4" w:space="0" w:color="000000"/>
            </w:tcBorders>
            <w:hideMark/>
          </w:tcPr>
          <w:p w14:paraId="21CDE61A" w14:textId="77777777" w:rsidR="0099496A" w:rsidRPr="00C70209" w:rsidRDefault="0099496A" w:rsidP="005B2300">
            <w:pPr>
              <w:pStyle w:val="Tabletext-subanalysis"/>
              <w:spacing w:line="276" w:lineRule="auto"/>
            </w:pPr>
            <w:r w:rsidRPr="00C70209">
              <w:t>Subgroup analysis: number of ventilator days</w:t>
            </w:r>
            <w:r w:rsidR="0016715A" w:rsidRPr="00C70209">
              <w:t xml:space="preserve"> </w:t>
            </w:r>
            <w:r w:rsidRPr="00C70209">
              <w:rPr>
                <w:vertAlign w:val="superscript"/>
              </w:rPr>
              <w:t>g</w:t>
            </w:r>
          </w:p>
          <w:p w14:paraId="73013741" w14:textId="77777777" w:rsidR="0099496A" w:rsidRPr="00C70209" w:rsidRDefault="0099496A" w:rsidP="005B2300">
            <w:pPr>
              <w:pStyle w:val="Tabletext-subanalysis"/>
              <w:spacing w:line="276" w:lineRule="auto"/>
            </w:pPr>
            <w:r w:rsidRPr="00C70209">
              <w:t>Multivariate analysis adjusted for gender, race and small for gestational age</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0B1A137" w14:textId="77777777" w:rsidR="0099496A" w:rsidRPr="00C70209" w:rsidRDefault="0099496A" w:rsidP="005B2300">
            <w:pPr>
              <w:pStyle w:val="Tabletext-subanalysis"/>
              <w:spacing w:line="276" w:lineRule="auto"/>
              <w:rPr>
                <w:i/>
              </w:rPr>
            </w:pPr>
          </w:p>
        </w:tc>
      </w:tr>
      <w:tr w:rsidR="00555AAD" w:rsidRPr="00C70209" w14:paraId="667EDEF6"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6F1BAA69"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13656FD0"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57F472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6EDA16D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3FAADDE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190F5F0E" w14:textId="77777777" w:rsidR="0099496A" w:rsidRPr="00C70209" w:rsidRDefault="0099496A" w:rsidP="005B2300">
            <w:pPr>
              <w:pStyle w:val="Tabletext-subanalysis"/>
              <w:spacing w:line="276" w:lineRule="auto"/>
              <w:jc w:val="right"/>
            </w:pPr>
            <w:r w:rsidRPr="00C70209">
              <w:t>0</w:t>
            </w:r>
          </w:p>
          <w:p w14:paraId="7DBE4CC9" w14:textId="77777777" w:rsidR="0099496A" w:rsidRPr="00C70209" w:rsidRDefault="0099496A" w:rsidP="005B2300">
            <w:pPr>
              <w:pStyle w:val="Tabletext-subanalysis"/>
              <w:spacing w:line="276" w:lineRule="auto"/>
              <w:jc w:val="right"/>
            </w:pPr>
            <w:r w:rsidRPr="00C70209">
              <w:t>N=839</w:t>
            </w:r>
          </w:p>
        </w:tc>
        <w:tc>
          <w:tcPr>
            <w:tcW w:w="523" w:type="pct"/>
            <w:tcBorders>
              <w:top w:val="single" w:sz="4" w:space="0" w:color="000000"/>
              <w:left w:val="single" w:sz="4" w:space="0" w:color="000000"/>
              <w:bottom w:val="single" w:sz="4" w:space="0" w:color="000000"/>
              <w:right w:val="single" w:sz="4" w:space="0" w:color="000000"/>
            </w:tcBorders>
            <w:hideMark/>
          </w:tcPr>
          <w:p w14:paraId="0894BDC6" w14:textId="77777777" w:rsidR="0099496A" w:rsidRPr="00C70209" w:rsidRDefault="0099496A" w:rsidP="005B2300">
            <w:pPr>
              <w:pStyle w:val="Tabletext-subanalysis"/>
              <w:spacing w:line="276" w:lineRule="auto"/>
            </w:pPr>
            <w:r w:rsidRPr="00C70209">
              <w:t>3/NR</w:t>
            </w:r>
          </w:p>
        </w:tc>
        <w:tc>
          <w:tcPr>
            <w:tcW w:w="523" w:type="pct"/>
            <w:tcBorders>
              <w:top w:val="single" w:sz="4" w:space="0" w:color="000000"/>
              <w:left w:val="single" w:sz="4" w:space="0" w:color="000000"/>
              <w:bottom w:val="single" w:sz="4" w:space="0" w:color="000000"/>
              <w:right w:val="single" w:sz="4" w:space="0" w:color="000000"/>
            </w:tcBorders>
            <w:hideMark/>
          </w:tcPr>
          <w:p w14:paraId="4D41070E" w14:textId="77777777" w:rsidR="0099496A" w:rsidRPr="00C70209" w:rsidRDefault="0099496A" w:rsidP="005B2300">
            <w:pPr>
              <w:pStyle w:val="Tabletext-subanalysis"/>
              <w:spacing w:line="276" w:lineRule="auto"/>
            </w:pPr>
            <w:r w:rsidRPr="00C70209">
              <w:t>5/NR</w:t>
            </w:r>
          </w:p>
        </w:tc>
        <w:tc>
          <w:tcPr>
            <w:tcW w:w="524" w:type="pct"/>
            <w:tcBorders>
              <w:top w:val="single" w:sz="4" w:space="0" w:color="000000"/>
              <w:left w:val="single" w:sz="4" w:space="0" w:color="000000"/>
              <w:bottom w:val="single" w:sz="4" w:space="0" w:color="000000"/>
              <w:right w:val="single" w:sz="4" w:space="0" w:color="000000"/>
            </w:tcBorders>
            <w:hideMark/>
          </w:tcPr>
          <w:p w14:paraId="52B891C8" w14:textId="77777777" w:rsidR="0099496A" w:rsidRPr="00C70209" w:rsidRDefault="0099496A" w:rsidP="005B2300">
            <w:pPr>
              <w:pStyle w:val="Tabletext-subanalysis"/>
              <w:spacing w:line="276" w:lineRule="auto"/>
            </w:pPr>
            <w:r w:rsidRPr="00C70209">
              <w:t>RR 3.5 [0.82, 15.15]</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DBD7C80" w14:textId="2004009E" w:rsidR="0099496A" w:rsidRPr="00C70209" w:rsidRDefault="0099496A" w:rsidP="005B2300">
            <w:pPr>
              <w:pStyle w:val="Tabletext-subanalysis"/>
              <w:spacing w:line="276" w:lineRule="auto"/>
              <w:rPr>
                <w:i/>
              </w:rPr>
            </w:pPr>
            <w:r w:rsidRPr="00C70209">
              <w:rPr>
                <w:i/>
              </w:rPr>
              <w:t>No significant difference</w:t>
            </w:r>
          </w:p>
          <w:p w14:paraId="395E01FB" w14:textId="3BA09187" w:rsidR="0099496A" w:rsidRPr="00C70209" w:rsidRDefault="001A475D" w:rsidP="005B2300">
            <w:pPr>
              <w:pStyle w:val="Tabletext-subanalysis"/>
              <w:spacing w:line="276" w:lineRule="auto"/>
            </w:pPr>
            <w:r w:rsidRPr="001A475D">
              <w:rPr>
                <w:i/>
              </w:rPr>
              <w:t>P = </w:t>
            </w:r>
            <w:r w:rsidR="0099496A" w:rsidRPr="00C70209">
              <w:t>0.09</w:t>
            </w:r>
          </w:p>
        </w:tc>
      </w:tr>
      <w:tr w:rsidR="00555AAD" w:rsidRPr="00C70209" w14:paraId="0FB41148"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2C3C68F9"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2493D7A0"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6C3CD52"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0A8A57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50E0CEE6"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5B6E3362" w14:textId="59824E47" w:rsidR="0099496A" w:rsidRPr="00C70209" w:rsidRDefault="0099496A" w:rsidP="005B2300">
            <w:pPr>
              <w:pStyle w:val="Tabletext-subanalysis"/>
              <w:spacing w:line="276" w:lineRule="auto"/>
              <w:jc w:val="right"/>
            </w:pPr>
            <w:r w:rsidRPr="00C70209">
              <w:t>1</w:t>
            </w:r>
            <w:r w:rsidR="00E64EC2" w:rsidRPr="00C70209">
              <w:t>–2</w:t>
            </w:r>
          </w:p>
          <w:p w14:paraId="2DB60AAC" w14:textId="77777777" w:rsidR="0099496A" w:rsidRPr="00C70209" w:rsidRDefault="0099496A" w:rsidP="005B2300">
            <w:pPr>
              <w:pStyle w:val="Tabletext-subanalysis"/>
              <w:spacing w:line="276" w:lineRule="auto"/>
              <w:jc w:val="right"/>
            </w:pPr>
            <w:r w:rsidRPr="00C70209">
              <w:t>N=797</w:t>
            </w:r>
          </w:p>
        </w:tc>
        <w:tc>
          <w:tcPr>
            <w:tcW w:w="523" w:type="pct"/>
            <w:tcBorders>
              <w:top w:val="single" w:sz="4" w:space="0" w:color="000000"/>
              <w:left w:val="single" w:sz="4" w:space="0" w:color="000000"/>
              <w:bottom w:val="single" w:sz="4" w:space="0" w:color="000000"/>
              <w:right w:val="single" w:sz="4" w:space="0" w:color="000000"/>
            </w:tcBorders>
            <w:hideMark/>
          </w:tcPr>
          <w:p w14:paraId="3BC43AAE" w14:textId="77777777" w:rsidR="0099496A" w:rsidRPr="00C70209" w:rsidRDefault="0099496A" w:rsidP="005B2300">
            <w:pPr>
              <w:pStyle w:val="Tabletext-subanalysis"/>
              <w:spacing w:line="276" w:lineRule="auto"/>
            </w:pPr>
            <w:r w:rsidRPr="00C70209">
              <w:t>17/NR</w:t>
            </w:r>
          </w:p>
        </w:tc>
        <w:tc>
          <w:tcPr>
            <w:tcW w:w="523" w:type="pct"/>
            <w:tcBorders>
              <w:top w:val="single" w:sz="4" w:space="0" w:color="000000"/>
              <w:left w:val="single" w:sz="4" w:space="0" w:color="000000"/>
              <w:bottom w:val="single" w:sz="4" w:space="0" w:color="000000"/>
              <w:right w:val="single" w:sz="4" w:space="0" w:color="000000"/>
            </w:tcBorders>
            <w:hideMark/>
          </w:tcPr>
          <w:p w14:paraId="720C0903" w14:textId="77777777" w:rsidR="0099496A" w:rsidRPr="00C70209" w:rsidRDefault="0099496A" w:rsidP="005B2300">
            <w:pPr>
              <w:pStyle w:val="Tabletext-subanalysis"/>
              <w:spacing w:line="276" w:lineRule="auto"/>
            </w:pPr>
            <w:r w:rsidRPr="00C70209">
              <w:t>14/NR</w:t>
            </w:r>
          </w:p>
        </w:tc>
        <w:tc>
          <w:tcPr>
            <w:tcW w:w="524" w:type="pct"/>
            <w:tcBorders>
              <w:top w:val="single" w:sz="4" w:space="0" w:color="000000"/>
              <w:left w:val="single" w:sz="4" w:space="0" w:color="000000"/>
              <w:bottom w:val="single" w:sz="4" w:space="0" w:color="000000"/>
              <w:right w:val="single" w:sz="4" w:space="0" w:color="000000"/>
            </w:tcBorders>
            <w:hideMark/>
          </w:tcPr>
          <w:p w14:paraId="52C2B631" w14:textId="77777777" w:rsidR="0099496A" w:rsidRPr="00C70209" w:rsidRDefault="0099496A" w:rsidP="005B2300">
            <w:pPr>
              <w:pStyle w:val="Tabletext-subanalysis"/>
              <w:spacing w:line="276" w:lineRule="auto"/>
            </w:pPr>
            <w:r w:rsidRPr="00C70209">
              <w:t>RR 1.04 [0.50,2.14]</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2D46A9E" w14:textId="549877A7" w:rsidR="0099496A" w:rsidRPr="00C70209" w:rsidRDefault="0099496A" w:rsidP="005B2300">
            <w:pPr>
              <w:pStyle w:val="Tabletext-subanalysis"/>
              <w:spacing w:line="276" w:lineRule="auto"/>
              <w:rPr>
                <w:i/>
              </w:rPr>
            </w:pPr>
            <w:r w:rsidRPr="00C70209">
              <w:rPr>
                <w:i/>
              </w:rPr>
              <w:t>No significant difference</w:t>
            </w:r>
          </w:p>
          <w:p w14:paraId="7A0AE9B0" w14:textId="6921BA17" w:rsidR="0099496A" w:rsidRPr="00C70209" w:rsidRDefault="001A475D" w:rsidP="005B2300">
            <w:pPr>
              <w:pStyle w:val="Tabletext-subanalysis"/>
              <w:spacing w:line="276" w:lineRule="auto"/>
              <w:rPr>
                <w:i/>
              </w:rPr>
            </w:pPr>
            <w:r w:rsidRPr="001A475D">
              <w:rPr>
                <w:i/>
              </w:rPr>
              <w:t>P = </w:t>
            </w:r>
            <w:r w:rsidR="0099496A" w:rsidRPr="00C70209">
              <w:t>0.92</w:t>
            </w:r>
          </w:p>
        </w:tc>
      </w:tr>
      <w:tr w:rsidR="00555AAD" w:rsidRPr="00C70209" w14:paraId="70A56DB3"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0A07B2E1"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64660C4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9F2A00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2BF29712"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49A558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7FD0A4B0" w14:textId="11604171" w:rsidR="0099496A" w:rsidRPr="00C70209" w:rsidRDefault="0099496A" w:rsidP="005B2300">
            <w:pPr>
              <w:pStyle w:val="Tabletext-subanalysis"/>
              <w:spacing w:line="276" w:lineRule="auto"/>
              <w:jc w:val="right"/>
            </w:pPr>
            <w:r w:rsidRPr="00C70209">
              <w:t>3</w:t>
            </w:r>
            <w:r w:rsidR="00E64EC2" w:rsidRPr="00C70209">
              <w:t>–1</w:t>
            </w:r>
            <w:r w:rsidRPr="00C70209">
              <w:t>3</w:t>
            </w:r>
          </w:p>
          <w:p w14:paraId="024AE30F" w14:textId="77777777" w:rsidR="0099496A" w:rsidRPr="00C70209" w:rsidRDefault="0099496A" w:rsidP="005B2300">
            <w:pPr>
              <w:pStyle w:val="Tabletext-subanalysis"/>
              <w:spacing w:line="276" w:lineRule="auto"/>
              <w:jc w:val="right"/>
            </w:pPr>
            <w:r w:rsidRPr="00C70209">
              <w:t>N=650</w:t>
            </w:r>
          </w:p>
        </w:tc>
        <w:tc>
          <w:tcPr>
            <w:tcW w:w="523" w:type="pct"/>
            <w:tcBorders>
              <w:top w:val="single" w:sz="4" w:space="0" w:color="000000"/>
              <w:left w:val="single" w:sz="4" w:space="0" w:color="000000"/>
              <w:bottom w:val="single" w:sz="4" w:space="0" w:color="000000"/>
              <w:right w:val="single" w:sz="4" w:space="0" w:color="000000"/>
            </w:tcBorders>
            <w:hideMark/>
          </w:tcPr>
          <w:p w14:paraId="0DF57851" w14:textId="77777777" w:rsidR="0099496A" w:rsidRPr="00C70209" w:rsidRDefault="0099496A" w:rsidP="005B2300">
            <w:pPr>
              <w:pStyle w:val="Tabletext-subanalysis"/>
              <w:spacing w:line="276" w:lineRule="auto"/>
            </w:pPr>
            <w:r w:rsidRPr="00C70209">
              <w:t>49/NR</w:t>
            </w:r>
          </w:p>
        </w:tc>
        <w:tc>
          <w:tcPr>
            <w:tcW w:w="523" w:type="pct"/>
            <w:tcBorders>
              <w:top w:val="single" w:sz="4" w:space="0" w:color="000000"/>
              <w:left w:val="single" w:sz="4" w:space="0" w:color="000000"/>
              <w:bottom w:val="single" w:sz="4" w:space="0" w:color="000000"/>
              <w:right w:val="single" w:sz="4" w:space="0" w:color="000000"/>
            </w:tcBorders>
            <w:hideMark/>
          </w:tcPr>
          <w:p w14:paraId="1D1561F2" w14:textId="77777777" w:rsidR="0099496A" w:rsidRPr="00C70209" w:rsidRDefault="0099496A" w:rsidP="005B2300">
            <w:pPr>
              <w:pStyle w:val="Tabletext-subanalysis"/>
              <w:spacing w:line="276" w:lineRule="auto"/>
            </w:pPr>
            <w:r w:rsidRPr="00C70209">
              <w:t>23/NR</w:t>
            </w:r>
          </w:p>
        </w:tc>
        <w:tc>
          <w:tcPr>
            <w:tcW w:w="524" w:type="pct"/>
            <w:tcBorders>
              <w:top w:val="single" w:sz="4" w:space="0" w:color="000000"/>
              <w:left w:val="single" w:sz="4" w:space="0" w:color="000000"/>
              <w:bottom w:val="single" w:sz="4" w:space="0" w:color="000000"/>
              <w:right w:val="single" w:sz="4" w:space="0" w:color="000000"/>
            </w:tcBorders>
            <w:hideMark/>
          </w:tcPr>
          <w:p w14:paraId="585B32F7" w14:textId="77777777" w:rsidR="0099496A" w:rsidRPr="00C70209" w:rsidRDefault="0099496A" w:rsidP="005B2300">
            <w:pPr>
              <w:pStyle w:val="Tabletext-subanalysis"/>
              <w:spacing w:line="276" w:lineRule="auto"/>
            </w:pPr>
            <w:r w:rsidRPr="00C70209">
              <w:t>RR 0.29 [0.7, 0.51]</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DBF1475" w14:textId="77777777" w:rsidR="0099496A" w:rsidRPr="00C70209" w:rsidRDefault="00FD4709" w:rsidP="005B2300">
            <w:pPr>
              <w:pStyle w:val="Tabletext-subanalysis"/>
              <w:spacing w:line="276" w:lineRule="auto"/>
              <w:rPr>
                <w:i/>
              </w:rPr>
            </w:pPr>
            <w:r w:rsidRPr="00C70209">
              <w:rPr>
                <w:i/>
              </w:rPr>
              <w:t>Favours RBC t</w:t>
            </w:r>
            <w:r w:rsidR="0099496A" w:rsidRPr="00C70209">
              <w:rPr>
                <w:i/>
              </w:rPr>
              <w:t>ransfusion</w:t>
            </w:r>
          </w:p>
          <w:p w14:paraId="6680A777" w14:textId="324B36E6" w:rsidR="0099496A" w:rsidRPr="00C70209" w:rsidRDefault="001A475D" w:rsidP="005B2300">
            <w:pPr>
              <w:pStyle w:val="Tabletext-subanalysis"/>
              <w:spacing w:line="276" w:lineRule="auto"/>
            </w:pPr>
            <w:r w:rsidRPr="001A475D">
              <w:rPr>
                <w:i/>
              </w:rPr>
              <w:t>P &lt; </w:t>
            </w:r>
            <w:r w:rsidR="0099496A" w:rsidRPr="00C70209">
              <w:t>0.01</w:t>
            </w:r>
          </w:p>
        </w:tc>
      </w:tr>
      <w:tr w:rsidR="00555AAD" w:rsidRPr="00C70209" w14:paraId="7C746C25"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156E5455"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44A5EE5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2CB62314"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626C8011"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777A0927"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1FBE1C79" w14:textId="77777777" w:rsidR="0099496A" w:rsidRPr="00C70209" w:rsidRDefault="0099496A" w:rsidP="005B2300">
            <w:pPr>
              <w:pStyle w:val="Tabletext-subanalysis"/>
              <w:spacing w:line="276" w:lineRule="auto"/>
              <w:jc w:val="right"/>
            </w:pPr>
            <w:r w:rsidRPr="00C70209">
              <w:t>&gt;13</w:t>
            </w:r>
          </w:p>
          <w:p w14:paraId="5B5718CF" w14:textId="77777777" w:rsidR="0099496A" w:rsidRPr="00C70209" w:rsidRDefault="0099496A" w:rsidP="005B2300">
            <w:pPr>
              <w:pStyle w:val="Tabletext-subanalysis"/>
              <w:spacing w:line="276" w:lineRule="auto"/>
              <w:jc w:val="right"/>
            </w:pPr>
            <w:r w:rsidRPr="00C70209">
              <w:t>N=761</w:t>
            </w:r>
          </w:p>
        </w:tc>
        <w:tc>
          <w:tcPr>
            <w:tcW w:w="523" w:type="pct"/>
            <w:tcBorders>
              <w:top w:val="single" w:sz="4" w:space="0" w:color="000000"/>
              <w:left w:val="single" w:sz="4" w:space="0" w:color="000000"/>
              <w:bottom w:val="single" w:sz="4" w:space="0" w:color="000000"/>
              <w:right w:val="single" w:sz="4" w:space="0" w:color="000000"/>
            </w:tcBorders>
            <w:hideMark/>
          </w:tcPr>
          <w:p w14:paraId="375FA8A6" w14:textId="77777777" w:rsidR="0099496A" w:rsidRPr="00C70209" w:rsidRDefault="0099496A" w:rsidP="005B2300">
            <w:pPr>
              <w:pStyle w:val="Tabletext-subanalysis"/>
              <w:spacing w:line="276" w:lineRule="auto"/>
            </w:pPr>
            <w:r w:rsidRPr="00C70209">
              <w:t>47/NR</w:t>
            </w:r>
          </w:p>
        </w:tc>
        <w:tc>
          <w:tcPr>
            <w:tcW w:w="523" w:type="pct"/>
            <w:tcBorders>
              <w:top w:val="single" w:sz="4" w:space="0" w:color="000000"/>
              <w:left w:val="single" w:sz="4" w:space="0" w:color="000000"/>
              <w:bottom w:val="single" w:sz="4" w:space="0" w:color="000000"/>
              <w:right w:val="single" w:sz="4" w:space="0" w:color="000000"/>
            </w:tcBorders>
            <w:hideMark/>
          </w:tcPr>
          <w:p w14:paraId="6BD5ADE9" w14:textId="77777777" w:rsidR="0099496A" w:rsidRPr="00C70209" w:rsidRDefault="0099496A" w:rsidP="005B2300">
            <w:pPr>
              <w:pStyle w:val="Tabletext-subanalysis"/>
              <w:spacing w:line="276" w:lineRule="auto"/>
            </w:pPr>
            <w:r w:rsidRPr="00C70209">
              <w:t>16/NR</w:t>
            </w:r>
          </w:p>
        </w:tc>
        <w:tc>
          <w:tcPr>
            <w:tcW w:w="524" w:type="pct"/>
            <w:tcBorders>
              <w:top w:val="single" w:sz="4" w:space="0" w:color="000000"/>
              <w:left w:val="single" w:sz="4" w:space="0" w:color="000000"/>
              <w:bottom w:val="single" w:sz="4" w:space="0" w:color="000000"/>
              <w:right w:val="single" w:sz="4" w:space="0" w:color="000000"/>
            </w:tcBorders>
            <w:hideMark/>
          </w:tcPr>
          <w:p w14:paraId="7F7DBA07" w14:textId="77777777" w:rsidR="0099496A" w:rsidRPr="00C70209" w:rsidRDefault="0099496A" w:rsidP="005B2300">
            <w:pPr>
              <w:pStyle w:val="Tabletext-subanalysis"/>
              <w:spacing w:line="276" w:lineRule="auto"/>
            </w:pPr>
            <w:r w:rsidRPr="00C70209">
              <w:t>RR 0.11 [0.06, 0.23]</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5569E73" w14:textId="77777777" w:rsidR="0099496A" w:rsidRPr="00C70209" w:rsidRDefault="0099496A" w:rsidP="005B2300">
            <w:pPr>
              <w:pStyle w:val="Tabletext-subanalysis"/>
              <w:spacing w:line="276" w:lineRule="auto"/>
              <w:rPr>
                <w:i/>
              </w:rPr>
            </w:pPr>
            <w:r w:rsidRPr="00C70209">
              <w:rPr>
                <w:i/>
              </w:rPr>
              <w:t xml:space="preserve">Favours </w:t>
            </w:r>
            <w:r w:rsidR="00FD4709" w:rsidRPr="00C70209">
              <w:rPr>
                <w:i/>
              </w:rPr>
              <w:t xml:space="preserve">RBC </w:t>
            </w:r>
            <w:r w:rsidRPr="00C70209">
              <w:rPr>
                <w:i/>
              </w:rPr>
              <w:t>transfusion</w:t>
            </w:r>
          </w:p>
          <w:p w14:paraId="370957A7" w14:textId="4CC563D1" w:rsidR="0099496A" w:rsidRPr="00C70209" w:rsidRDefault="001A475D" w:rsidP="005B2300">
            <w:pPr>
              <w:pStyle w:val="Tabletext-subanalysis"/>
              <w:spacing w:line="276" w:lineRule="auto"/>
            </w:pPr>
            <w:r w:rsidRPr="001A475D">
              <w:rPr>
                <w:i/>
              </w:rPr>
              <w:t>P &lt; </w:t>
            </w:r>
            <w:r w:rsidR="0099496A" w:rsidRPr="00C70209">
              <w:t>0.01</w:t>
            </w:r>
          </w:p>
        </w:tc>
      </w:tr>
      <w:tr w:rsidR="0099496A" w:rsidRPr="00C70209" w14:paraId="7114F8B1" w14:textId="77777777" w:rsidTr="006A09AC">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1965B66A"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6E13B46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4FDDB72"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19D86514"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DAA80B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tcPr>
          <w:p w14:paraId="3119AFA6" w14:textId="77777777" w:rsidR="0099496A" w:rsidRPr="00C70209" w:rsidRDefault="0099496A" w:rsidP="005B2300">
            <w:pPr>
              <w:pStyle w:val="Tabletext-subanalysis"/>
              <w:spacing w:line="276" w:lineRule="auto"/>
              <w:jc w:val="right"/>
            </w:pPr>
          </w:p>
        </w:tc>
        <w:tc>
          <w:tcPr>
            <w:tcW w:w="1570" w:type="pct"/>
            <w:gridSpan w:val="3"/>
            <w:tcBorders>
              <w:top w:val="single" w:sz="4" w:space="0" w:color="000000"/>
              <w:left w:val="single" w:sz="4" w:space="0" w:color="000000"/>
              <w:bottom w:val="single" w:sz="4" w:space="0" w:color="000000"/>
              <w:right w:val="single" w:sz="4" w:space="0" w:color="000000"/>
            </w:tcBorders>
            <w:hideMark/>
          </w:tcPr>
          <w:p w14:paraId="417436BE" w14:textId="77777777" w:rsidR="0099496A" w:rsidRPr="00C70209" w:rsidRDefault="0099496A" w:rsidP="005B2300">
            <w:pPr>
              <w:pStyle w:val="Tabletext-subanalysis"/>
              <w:spacing w:line="276" w:lineRule="auto"/>
            </w:pPr>
            <w:r w:rsidRPr="00C70209">
              <w:t>Subgroup analysis: UAC insertion day periods</w:t>
            </w:r>
            <w:r w:rsidR="0016715A" w:rsidRPr="00C70209">
              <w:t xml:space="preserve"> </w:t>
            </w:r>
            <w:r w:rsidRPr="00C70209">
              <w:rPr>
                <w:vertAlign w:val="superscript"/>
              </w:rPr>
              <w:t>g</w:t>
            </w:r>
          </w:p>
          <w:p w14:paraId="2264DCC9" w14:textId="77777777" w:rsidR="0099496A" w:rsidRPr="00C70209" w:rsidRDefault="0099496A" w:rsidP="005B2300">
            <w:pPr>
              <w:pStyle w:val="Tabletext-subanalysis"/>
              <w:spacing w:line="276" w:lineRule="auto"/>
              <w:rPr>
                <w:sz w:val="16"/>
                <w:szCs w:val="16"/>
              </w:rPr>
            </w:pPr>
            <w:r w:rsidRPr="00C70209">
              <w:t>Multivariate analysis adjusted for gender, race and small for gestational age</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276C29F" w14:textId="77777777" w:rsidR="0099496A" w:rsidRPr="00C70209" w:rsidRDefault="0099496A" w:rsidP="005B2300">
            <w:pPr>
              <w:pStyle w:val="Tabletext"/>
              <w:spacing w:line="276" w:lineRule="auto"/>
              <w:rPr>
                <w:i/>
                <w:sz w:val="16"/>
                <w:szCs w:val="16"/>
              </w:rPr>
            </w:pPr>
          </w:p>
        </w:tc>
      </w:tr>
      <w:tr w:rsidR="00555AAD" w:rsidRPr="00C70209" w14:paraId="7B55B445"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4C95A193"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2364673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DD932AD"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7079F46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1A31B2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39552598" w14:textId="77777777" w:rsidR="0099496A" w:rsidRPr="00C70209" w:rsidRDefault="0099496A" w:rsidP="005B2300">
            <w:pPr>
              <w:pStyle w:val="Tabletext-subanalysis"/>
              <w:spacing w:line="276" w:lineRule="auto"/>
              <w:jc w:val="right"/>
            </w:pPr>
            <w:r w:rsidRPr="00C70209">
              <w:t>0</w:t>
            </w:r>
          </w:p>
          <w:p w14:paraId="1290192E" w14:textId="77777777" w:rsidR="0099496A" w:rsidRPr="00C70209" w:rsidRDefault="0099496A" w:rsidP="005B2300">
            <w:pPr>
              <w:pStyle w:val="Tabletext-subanalysis"/>
              <w:spacing w:line="276" w:lineRule="auto"/>
              <w:jc w:val="right"/>
            </w:pPr>
            <w:r w:rsidRPr="00C70209">
              <w:t>N=1352</w:t>
            </w:r>
          </w:p>
        </w:tc>
        <w:tc>
          <w:tcPr>
            <w:tcW w:w="523" w:type="pct"/>
            <w:tcBorders>
              <w:top w:val="single" w:sz="4" w:space="0" w:color="000000"/>
              <w:left w:val="single" w:sz="4" w:space="0" w:color="000000"/>
              <w:bottom w:val="single" w:sz="4" w:space="0" w:color="000000"/>
              <w:right w:val="single" w:sz="4" w:space="0" w:color="000000"/>
            </w:tcBorders>
            <w:hideMark/>
          </w:tcPr>
          <w:p w14:paraId="3D22AED6" w14:textId="77777777" w:rsidR="0099496A" w:rsidRPr="00C70209" w:rsidRDefault="0099496A" w:rsidP="005B2300">
            <w:pPr>
              <w:pStyle w:val="Tabletext-subanalysis"/>
              <w:spacing w:line="276" w:lineRule="auto"/>
            </w:pPr>
            <w:r w:rsidRPr="00C70209">
              <w:t>28/NR</w:t>
            </w:r>
          </w:p>
        </w:tc>
        <w:tc>
          <w:tcPr>
            <w:tcW w:w="523" w:type="pct"/>
            <w:tcBorders>
              <w:top w:val="single" w:sz="4" w:space="0" w:color="000000"/>
              <w:left w:val="single" w:sz="4" w:space="0" w:color="000000"/>
              <w:bottom w:val="single" w:sz="4" w:space="0" w:color="000000"/>
              <w:right w:val="single" w:sz="4" w:space="0" w:color="000000"/>
            </w:tcBorders>
            <w:hideMark/>
          </w:tcPr>
          <w:p w14:paraId="769A1943" w14:textId="77777777" w:rsidR="0099496A" w:rsidRPr="00C70209" w:rsidRDefault="0099496A" w:rsidP="005B2300">
            <w:pPr>
              <w:pStyle w:val="Tabletext-subanalysis"/>
              <w:spacing w:line="276" w:lineRule="auto"/>
            </w:pPr>
            <w:r w:rsidRPr="00C70209">
              <w:t>24/NR</w:t>
            </w:r>
          </w:p>
        </w:tc>
        <w:tc>
          <w:tcPr>
            <w:tcW w:w="524" w:type="pct"/>
            <w:tcBorders>
              <w:top w:val="single" w:sz="4" w:space="0" w:color="000000"/>
              <w:left w:val="single" w:sz="4" w:space="0" w:color="000000"/>
              <w:bottom w:val="single" w:sz="4" w:space="0" w:color="000000"/>
              <w:right w:val="single" w:sz="4" w:space="0" w:color="000000"/>
            </w:tcBorders>
            <w:hideMark/>
          </w:tcPr>
          <w:p w14:paraId="10C81129" w14:textId="77777777" w:rsidR="0099496A" w:rsidRPr="00C70209" w:rsidRDefault="0099496A" w:rsidP="005B2300">
            <w:pPr>
              <w:pStyle w:val="Tabletext-subanalysis"/>
              <w:spacing w:line="276" w:lineRule="auto"/>
            </w:pPr>
            <w:r w:rsidRPr="00C70209">
              <w:t>RR 2.11 [1.2, 3.69]</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6470212" w14:textId="77777777" w:rsidR="0099496A" w:rsidRPr="00C70209" w:rsidRDefault="0099496A" w:rsidP="005B2300">
            <w:pPr>
              <w:pStyle w:val="Tabletext-subanalysis"/>
              <w:spacing w:line="276" w:lineRule="auto"/>
              <w:rPr>
                <w:i/>
              </w:rPr>
            </w:pPr>
            <w:r w:rsidRPr="00C70209">
              <w:rPr>
                <w:i/>
              </w:rPr>
              <w:t>Favours no transfusion</w:t>
            </w:r>
          </w:p>
          <w:p w14:paraId="4D2764E0" w14:textId="647BE3F6" w:rsidR="0099496A" w:rsidRPr="00C70209" w:rsidRDefault="001A475D" w:rsidP="005B2300">
            <w:pPr>
              <w:pStyle w:val="Tabletext-subanalysis"/>
              <w:spacing w:line="276" w:lineRule="auto"/>
            </w:pPr>
            <w:r w:rsidRPr="001A475D">
              <w:rPr>
                <w:i/>
              </w:rPr>
              <w:t>P &lt; </w:t>
            </w:r>
            <w:r w:rsidR="0099496A" w:rsidRPr="00C70209">
              <w:t>0.01</w:t>
            </w:r>
          </w:p>
        </w:tc>
      </w:tr>
      <w:tr w:rsidR="00555AAD" w:rsidRPr="00C70209" w14:paraId="08E55A9A"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21F1C589"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5333E60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90C3213"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3E9B7BA"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283A3696"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5C4CCE11" w14:textId="1C547D33" w:rsidR="0099496A" w:rsidRPr="00C70209" w:rsidRDefault="0099496A" w:rsidP="005B2300">
            <w:pPr>
              <w:pStyle w:val="Tabletext-subanalysis"/>
              <w:spacing w:line="276" w:lineRule="auto"/>
              <w:jc w:val="right"/>
            </w:pPr>
            <w:r w:rsidRPr="00C70209">
              <w:t>1</w:t>
            </w:r>
            <w:r w:rsidR="00E64EC2" w:rsidRPr="00C70209">
              <w:t>–2</w:t>
            </w:r>
          </w:p>
          <w:p w14:paraId="098A3726" w14:textId="77777777" w:rsidR="0099496A" w:rsidRPr="00C70209" w:rsidRDefault="0099496A" w:rsidP="005B2300">
            <w:pPr>
              <w:pStyle w:val="Tabletext-subanalysis"/>
              <w:spacing w:line="276" w:lineRule="auto"/>
              <w:jc w:val="right"/>
            </w:pPr>
            <w:r w:rsidRPr="00C70209">
              <w:t>N=184</w:t>
            </w:r>
          </w:p>
        </w:tc>
        <w:tc>
          <w:tcPr>
            <w:tcW w:w="523" w:type="pct"/>
            <w:tcBorders>
              <w:top w:val="single" w:sz="4" w:space="0" w:color="000000"/>
              <w:left w:val="single" w:sz="4" w:space="0" w:color="000000"/>
              <w:bottom w:val="single" w:sz="4" w:space="0" w:color="000000"/>
              <w:right w:val="single" w:sz="4" w:space="0" w:color="000000"/>
            </w:tcBorders>
            <w:hideMark/>
          </w:tcPr>
          <w:p w14:paraId="16725F89" w14:textId="77777777" w:rsidR="0099496A" w:rsidRPr="00C70209" w:rsidRDefault="0099496A" w:rsidP="005B2300">
            <w:pPr>
              <w:pStyle w:val="Tabletext-subanalysis"/>
              <w:spacing w:line="276" w:lineRule="auto"/>
            </w:pPr>
            <w:r w:rsidRPr="00C70209">
              <w:t>8/NR</w:t>
            </w:r>
          </w:p>
        </w:tc>
        <w:tc>
          <w:tcPr>
            <w:tcW w:w="523" w:type="pct"/>
            <w:tcBorders>
              <w:top w:val="single" w:sz="4" w:space="0" w:color="000000"/>
              <w:left w:val="single" w:sz="4" w:space="0" w:color="000000"/>
              <w:bottom w:val="single" w:sz="4" w:space="0" w:color="000000"/>
              <w:right w:val="single" w:sz="4" w:space="0" w:color="000000"/>
            </w:tcBorders>
            <w:hideMark/>
          </w:tcPr>
          <w:p w14:paraId="3CC7BD1F" w14:textId="77777777" w:rsidR="0099496A" w:rsidRPr="00C70209" w:rsidRDefault="0099496A" w:rsidP="005B2300">
            <w:pPr>
              <w:pStyle w:val="Tabletext-subanalysis"/>
              <w:spacing w:line="276" w:lineRule="auto"/>
            </w:pPr>
            <w:r w:rsidRPr="00C70209">
              <w:t>4/NR</w:t>
            </w:r>
          </w:p>
        </w:tc>
        <w:tc>
          <w:tcPr>
            <w:tcW w:w="524" w:type="pct"/>
            <w:tcBorders>
              <w:top w:val="single" w:sz="4" w:space="0" w:color="000000"/>
              <w:left w:val="single" w:sz="4" w:space="0" w:color="000000"/>
              <w:bottom w:val="single" w:sz="4" w:space="0" w:color="000000"/>
              <w:right w:val="single" w:sz="4" w:space="0" w:color="000000"/>
            </w:tcBorders>
            <w:hideMark/>
          </w:tcPr>
          <w:p w14:paraId="55AF2A7F" w14:textId="77777777" w:rsidR="0099496A" w:rsidRPr="00C70209" w:rsidRDefault="0099496A" w:rsidP="005B2300">
            <w:pPr>
              <w:pStyle w:val="Tabletext-subanalysis"/>
              <w:spacing w:line="276" w:lineRule="auto"/>
            </w:pPr>
            <w:r w:rsidRPr="00C70209">
              <w:t>RR 1.44 [0.41, 5.12]</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FE3AFB" w14:textId="78331BBB" w:rsidR="0099496A" w:rsidRPr="00C70209" w:rsidRDefault="0099496A" w:rsidP="005B2300">
            <w:pPr>
              <w:pStyle w:val="Tabletext-subanalysis"/>
              <w:spacing w:line="276" w:lineRule="auto"/>
              <w:rPr>
                <w:i/>
              </w:rPr>
            </w:pPr>
            <w:r w:rsidRPr="00C70209">
              <w:rPr>
                <w:i/>
              </w:rPr>
              <w:t>No significant difference</w:t>
            </w:r>
          </w:p>
          <w:p w14:paraId="232977CB" w14:textId="19225022" w:rsidR="0099496A" w:rsidRPr="00C70209" w:rsidRDefault="001A475D" w:rsidP="005B2300">
            <w:pPr>
              <w:pStyle w:val="Tabletext-subanalysis"/>
              <w:spacing w:line="276" w:lineRule="auto"/>
              <w:rPr>
                <w:i/>
              </w:rPr>
            </w:pPr>
            <w:r w:rsidRPr="001A475D">
              <w:rPr>
                <w:i/>
              </w:rPr>
              <w:t>P = </w:t>
            </w:r>
            <w:r w:rsidR="0099496A" w:rsidRPr="00C70209">
              <w:t>0.31</w:t>
            </w:r>
          </w:p>
        </w:tc>
      </w:tr>
      <w:tr w:rsidR="00555AAD" w:rsidRPr="00C70209" w14:paraId="5D07BA41"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61D16DBB"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3A6B8A1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A9D17BA"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7A41B1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3DAFA64F"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168BE896" w14:textId="2043160B" w:rsidR="0099496A" w:rsidRPr="00C70209" w:rsidRDefault="0099496A" w:rsidP="005B2300">
            <w:pPr>
              <w:pStyle w:val="Tabletext-subanalysis"/>
              <w:spacing w:line="276" w:lineRule="auto"/>
              <w:jc w:val="right"/>
            </w:pPr>
            <w:r w:rsidRPr="00C70209">
              <w:t>3</w:t>
            </w:r>
            <w:r w:rsidR="00E64EC2" w:rsidRPr="00C70209">
              <w:t>–7</w:t>
            </w:r>
          </w:p>
          <w:p w14:paraId="10668BB3" w14:textId="77777777" w:rsidR="0099496A" w:rsidRPr="00C70209" w:rsidRDefault="0099496A" w:rsidP="005B2300">
            <w:pPr>
              <w:pStyle w:val="Tabletext-subanalysis"/>
              <w:spacing w:line="276" w:lineRule="auto"/>
              <w:jc w:val="right"/>
            </w:pPr>
            <w:r w:rsidRPr="00C70209">
              <w:t>N=707</w:t>
            </w:r>
          </w:p>
        </w:tc>
        <w:tc>
          <w:tcPr>
            <w:tcW w:w="523" w:type="pct"/>
            <w:tcBorders>
              <w:top w:val="single" w:sz="4" w:space="0" w:color="000000"/>
              <w:left w:val="single" w:sz="4" w:space="0" w:color="000000"/>
              <w:bottom w:val="single" w:sz="4" w:space="0" w:color="000000"/>
              <w:right w:val="single" w:sz="4" w:space="0" w:color="000000"/>
            </w:tcBorders>
            <w:hideMark/>
          </w:tcPr>
          <w:p w14:paraId="490A1743" w14:textId="77777777" w:rsidR="0099496A" w:rsidRPr="00C70209" w:rsidRDefault="0099496A" w:rsidP="005B2300">
            <w:pPr>
              <w:pStyle w:val="Tabletext-subanalysis"/>
              <w:spacing w:line="276" w:lineRule="auto"/>
            </w:pPr>
            <w:r w:rsidRPr="00C70209">
              <w:t>37/NR</w:t>
            </w:r>
          </w:p>
        </w:tc>
        <w:tc>
          <w:tcPr>
            <w:tcW w:w="523" w:type="pct"/>
            <w:tcBorders>
              <w:top w:val="single" w:sz="4" w:space="0" w:color="000000"/>
              <w:left w:val="single" w:sz="4" w:space="0" w:color="000000"/>
              <w:bottom w:val="single" w:sz="4" w:space="0" w:color="000000"/>
              <w:right w:val="single" w:sz="4" w:space="0" w:color="000000"/>
            </w:tcBorders>
            <w:hideMark/>
          </w:tcPr>
          <w:p w14:paraId="232B38E3" w14:textId="77777777" w:rsidR="0099496A" w:rsidRPr="00C70209" w:rsidRDefault="0099496A" w:rsidP="005B2300">
            <w:pPr>
              <w:pStyle w:val="Tabletext-subanalysis"/>
              <w:spacing w:line="276" w:lineRule="auto"/>
            </w:pPr>
            <w:r w:rsidRPr="00C70209">
              <w:t>16/NR</w:t>
            </w:r>
          </w:p>
        </w:tc>
        <w:tc>
          <w:tcPr>
            <w:tcW w:w="524" w:type="pct"/>
            <w:tcBorders>
              <w:top w:val="single" w:sz="4" w:space="0" w:color="000000"/>
              <w:left w:val="single" w:sz="4" w:space="0" w:color="000000"/>
              <w:bottom w:val="single" w:sz="4" w:space="0" w:color="000000"/>
              <w:right w:val="single" w:sz="4" w:space="0" w:color="000000"/>
            </w:tcBorders>
            <w:hideMark/>
          </w:tcPr>
          <w:p w14:paraId="4C32243F" w14:textId="77777777" w:rsidR="0099496A" w:rsidRPr="00C70209" w:rsidRDefault="0099496A" w:rsidP="005B2300">
            <w:pPr>
              <w:pStyle w:val="Tabletext-subanalysis"/>
              <w:spacing w:line="276" w:lineRule="auto"/>
            </w:pPr>
            <w:r w:rsidRPr="00C70209">
              <w:t>RR 0.81 [0.44, 1.49]</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AA55F2D" w14:textId="5BBBBB82" w:rsidR="0099496A" w:rsidRPr="00C70209" w:rsidRDefault="0099496A" w:rsidP="005B2300">
            <w:pPr>
              <w:pStyle w:val="Tabletext-subanalysis"/>
              <w:spacing w:line="276" w:lineRule="auto"/>
              <w:rPr>
                <w:i/>
              </w:rPr>
            </w:pPr>
            <w:r w:rsidRPr="00C70209">
              <w:rPr>
                <w:i/>
              </w:rPr>
              <w:t>No significant difference</w:t>
            </w:r>
          </w:p>
          <w:p w14:paraId="75411677" w14:textId="56477FDE" w:rsidR="0099496A" w:rsidRPr="00C70209" w:rsidRDefault="001A475D" w:rsidP="005B2300">
            <w:pPr>
              <w:pStyle w:val="Tabletext-subanalysis"/>
              <w:spacing w:line="276" w:lineRule="auto"/>
            </w:pPr>
            <w:r w:rsidRPr="001A475D">
              <w:rPr>
                <w:i/>
              </w:rPr>
              <w:t>P = </w:t>
            </w:r>
            <w:r w:rsidR="0099496A" w:rsidRPr="00C70209">
              <w:t>0.49</w:t>
            </w:r>
          </w:p>
        </w:tc>
      </w:tr>
      <w:tr w:rsidR="00555AAD" w:rsidRPr="00C70209" w14:paraId="3CB66368"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0C814687"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567B66A2"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71D3A87"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175B398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21BB3D93"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2735ED19" w14:textId="77777777" w:rsidR="0099496A" w:rsidRPr="00C70209" w:rsidRDefault="0099496A" w:rsidP="005B2300">
            <w:pPr>
              <w:pStyle w:val="Tabletext-subanalysis"/>
              <w:spacing w:line="276" w:lineRule="auto"/>
              <w:jc w:val="right"/>
            </w:pPr>
            <w:r w:rsidRPr="00C70209">
              <w:t>&gt;7</w:t>
            </w:r>
          </w:p>
          <w:p w14:paraId="5AD59080" w14:textId="77777777" w:rsidR="0099496A" w:rsidRPr="00C70209" w:rsidRDefault="0099496A" w:rsidP="005B2300">
            <w:pPr>
              <w:pStyle w:val="Tabletext-subanalysis"/>
              <w:spacing w:line="276" w:lineRule="auto"/>
              <w:jc w:val="right"/>
            </w:pPr>
            <w:r w:rsidRPr="00C70209">
              <w:t>N=804</w:t>
            </w:r>
          </w:p>
        </w:tc>
        <w:tc>
          <w:tcPr>
            <w:tcW w:w="523" w:type="pct"/>
            <w:tcBorders>
              <w:top w:val="single" w:sz="4" w:space="0" w:color="000000"/>
              <w:left w:val="single" w:sz="4" w:space="0" w:color="000000"/>
              <w:bottom w:val="single" w:sz="4" w:space="0" w:color="000000"/>
              <w:right w:val="single" w:sz="4" w:space="0" w:color="000000"/>
            </w:tcBorders>
            <w:hideMark/>
          </w:tcPr>
          <w:p w14:paraId="4E157616" w14:textId="77777777" w:rsidR="0099496A" w:rsidRPr="00C70209" w:rsidRDefault="0099496A" w:rsidP="005B2300">
            <w:pPr>
              <w:pStyle w:val="Tabletext-subanalysis"/>
              <w:spacing w:line="276" w:lineRule="auto"/>
            </w:pPr>
            <w:r w:rsidRPr="00C70209">
              <w:t>43/NR</w:t>
            </w:r>
          </w:p>
        </w:tc>
        <w:tc>
          <w:tcPr>
            <w:tcW w:w="523" w:type="pct"/>
            <w:tcBorders>
              <w:top w:val="single" w:sz="4" w:space="0" w:color="000000"/>
              <w:left w:val="single" w:sz="4" w:space="0" w:color="000000"/>
              <w:bottom w:val="single" w:sz="4" w:space="0" w:color="000000"/>
              <w:right w:val="single" w:sz="4" w:space="0" w:color="000000"/>
            </w:tcBorders>
            <w:hideMark/>
          </w:tcPr>
          <w:p w14:paraId="285FFFF0" w14:textId="77777777" w:rsidR="0099496A" w:rsidRPr="00C70209" w:rsidRDefault="0099496A" w:rsidP="005B2300">
            <w:pPr>
              <w:pStyle w:val="Tabletext-subanalysis"/>
              <w:spacing w:line="276" w:lineRule="auto"/>
            </w:pPr>
            <w:r w:rsidRPr="00C70209">
              <w:t>14/NR</w:t>
            </w:r>
          </w:p>
        </w:tc>
        <w:tc>
          <w:tcPr>
            <w:tcW w:w="524" w:type="pct"/>
            <w:tcBorders>
              <w:top w:val="single" w:sz="4" w:space="0" w:color="000000"/>
              <w:left w:val="single" w:sz="4" w:space="0" w:color="000000"/>
              <w:bottom w:val="single" w:sz="4" w:space="0" w:color="000000"/>
              <w:right w:val="single" w:sz="4" w:space="0" w:color="000000"/>
            </w:tcBorders>
            <w:hideMark/>
          </w:tcPr>
          <w:p w14:paraId="05EA5AC8" w14:textId="77777777" w:rsidR="0099496A" w:rsidRPr="00C70209" w:rsidRDefault="0099496A" w:rsidP="005B2300">
            <w:pPr>
              <w:pStyle w:val="Tabletext-subanalysis"/>
              <w:spacing w:line="276" w:lineRule="auto"/>
            </w:pPr>
            <w:r w:rsidRPr="00C70209">
              <w:t>RR 0.2 [0.1, 0.39]</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AA94DCD" w14:textId="77777777" w:rsidR="0099496A" w:rsidRPr="00C70209" w:rsidRDefault="0099496A" w:rsidP="005B2300">
            <w:pPr>
              <w:pStyle w:val="Tabletext-subanalysis"/>
              <w:spacing w:line="276" w:lineRule="auto"/>
              <w:rPr>
                <w:i/>
              </w:rPr>
            </w:pPr>
            <w:r w:rsidRPr="00C70209">
              <w:rPr>
                <w:i/>
              </w:rPr>
              <w:t xml:space="preserve">Favours </w:t>
            </w:r>
            <w:r w:rsidR="00FD4709" w:rsidRPr="00C70209">
              <w:rPr>
                <w:i/>
              </w:rPr>
              <w:t xml:space="preserve">RBC </w:t>
            </w:r>
            <w:r w:rsidRPr="00C70209">
              <w:rPr>
                <w:i/>
              </w:rPr>
              <w:t>transfusion</w:t>
            </w:r>
          </w:p>
          <w:p w14:paraId="1C1A6C38" w14:textId="1AED4218" w:rsidR="0099496A" w:rsidRPr="00C70209" w:rsidRDefault="001A475D" w:rsidP="005B2300">
            <w:pPr>
              <w:pStyle w:val="Tabletext-subanalysis"/>
              <w:spacing w:line="276" w:lineRule="auto"/>
            </w:pPr>
            <w:r w:rsidRPr="001A475D">
              <w:rPr>
                <w:i/>
              </w:rPr>
              <w:t>P &lt; </w:t>
            </w:r>
            <w:r w:rsidR="0099496A" w:rsidRPr="00C70209">
              <w:t>0.01</w:t>
            </w:r>
          </w:p>
        </w:tc>
      </w:tr>
      <w:tr w:rsidR="0099496A" w:rsidRPr="00C70209" w14:paraId="05E88180" w14:textId="77777777" w:rsidTr="006A09AC">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3C105610"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59C27003"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135018E1"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2D737E6"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58822F6"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22B1F7E3" w14:textId="5D6B9027" w:rsidR="0099496A" w:rsidRPr="00C70209" w:rsidRDefault="0099496A" w:rsidP="005B2300">
            <w:pPr>
              <w:pStyle w:val="Tabletext"/>
              <w:spacing w:line="276" w:lineRule="auto"/>
              <w:rPr>
                <w:sz w:val="16"/>
                <w:szCs w:val="16"/>
              </w:rPr>
            </w:pPr>
            <w:r w:rsidRPr="00C70209">
              <w:rPr>
                <w:sz w:val="16"/>
                <w:szCs w:val="16"/>
              </w:rPr>
              <w:t>Late</w:t>
            </w:r>
            <w:r w:rsidR="00FB7912" w:rsidRPr="00C70209">
              <w:rPr>
                <w:sz w:val="16"/>
                <w:szCs w:val="16"/>
              </w:rPr>
              <w:t>-</w:t>
            </w:r>
            <w:r w:rsidRPr="00C70209">
              <w:rPr>
                <w:sz w:val="16"/>
                <w:szCs w:val="16"/>
              </w:rPr>
              <w:t>onset NEC after day 28</w:t>
            </w:r>
          </w:p>
        </w:tc>
        <w:tc>
          <w:tcPr>
            <w:tcW w:w="1570" w:type="pct"/>
            <w:gridSpan w:val="3"/>
            <w:tcBorders>
              <w:top w:val="single" w:sz="4" w:space="0" w:color="000000"/>
              <w:left w:val="single" w:sz="4" w:space="0" w:color="000000"/>
              <w:bottom w:val="single" w:sz="4" w:space="0" w:color="000000"/>
              <w:right w:val="single" w:sz="4" w:space="0" w:color="000000"/>
            </w:tcBorders>
            <w:hideMark/>
          </w:tcPr>
          <w:p w14:paraId="207F72A5" w14:textId="77777777" w:rsidR="0099496A" w:rsidRPr="00C70209" w:rsidRDefault="0099496A" w:rsidP="005B2300">
            <w:pPr>
              <w:pStyle w:val="Tabletext-subanalysis"/>
              <w:spacing w:line="276" w:lineRule="auto"/>
              <w:rPr>
                <w:vertAlign w:val="superscript"/>
              </w:rPr>
            </w:pPr>
            <w:r w:rsidRPr="00C70209">
              <w:t>Subgroup analysis: birth weight</w:t>
            </w:r>
            <w:r w:rsidR="0016715A" w:rsidRPr="00C70209">
              <w:t xml:space="preserve"> </w:t>
            </w:r>
            <w:r w:rsidRPr="00C70209">
              <w:rPr>
                <w:vertAlign w:val="superscript"/>
              </w:rPr>
              <w:t>g</w:t>
            </w:r>
          </w:p>
          <w:p w14:paraId="545DD9BD" w14:textId="77777777" w:rsidR="0099496A" w:rsidRPr="00C70209" w:rsidRDefault="0099496A" w:rsidP="005B2300">
            <w:pPr>
              <w:pStyle w:val="Tabletext-subanalysis"/>
              <w:spacing w:line="276" w:lineRule="auto"/>
              <w:rPr>
                <w:sz w:val="16"/>
                <w:szCs w:val="16"/>
              </w:rPr>
            </w:pPr>
            <w:r w:rsidRPr="00C70209">
              <w:t>multivariate analyses adjusted for gender, race and small for gestational age</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F771189" w14:textId="77777777" w:rsidR="0099496A" w:rsidRPr="00C70209" w:rsidRDefault="0099496A" w:rsidP="005B2300">
            <w:pPr>
              <w:pStyle w:val="Tabletext"/>
              <w:spacing w:line="276" w:lineRule="auto"/>
              <w:rPr>
                <w:sz w:val="16"/>
                <w:szCs w:val="16"/>
              </w:rPr>
            </w:pPr>
          </w:p>
        </w:tc>
      </w:tr>
      <w:tr w:rsidR="00555AAD" w:rsidRPr="00C70209" w14:paraId="2F162224"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43BCBEFA"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3AF74E7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C8B112A"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3E1E467C"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2A82CECD"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77445A72" w14:textId="4193900A" w:rsidR="0099496A" w:rsidRPr="00C70209" w:rsidRDefault="0099496A" w:rsidP="005B2300">
            <w:pPr>
              <w:pStyle w:val="Tabletext-subanalysis"/>
              <w:spacing w:line="276" w:lineRule="auto"/>
              <w:jc w:val="right"/>
            </w:pPr>
            <w:r w:rsidRPr="00C70209">
              <w:t>ELBW (</w:t>
            </w:r>
            <w:r w:rsidR="00FB7912" w:rsidRPr="00C70209">
              <w:t>≤</w:t>
            </w:r>
            <w:r w:rsidRPr="00C70209">
              <w:t>750 g)</w:t>
            </w:r>
          </w:p>
          <w:p w14:paraId="144ECEAA" w14:textId="77777777" w:rsidR="0099496A" w:rsidRPr="00C70209" w:rsidRDefault="0099496A" w:rsidP="005B2300">
            <w:pPr>
              <w:pStyle w:val="Tabletext-subanalysis"/>
              <w:spacing w:line="276" w:lineRule="auto"/>
              <w:jc w:val="right"/>
            </w:pPr>
            <w:r w:rsidRPr="00C70209">
              <w:t>N=629</w:t>
            </w:r>
          </w:p>
        </w:tc>
        <w:tc>
          <w:tcPr>
            <w:tcW w:w="523" w:type="pct"/>
            <w:tcBorders>
              <w:top w:val="single" w:sz="4" w:space="0" w:color="000000"/>
              <w:left w:val="single" w:sz="4" w:space="0" w:color="000000"/>
              <w:bottom w:val="single" w:sz="4" w:space="0" w:color="000000"/>
              <w:right w:val="single" w:sz="4" w:space="0" w:color="000000"/>
            </w:tcBorders>
            <w:hideMark/>
          </w:tcPr>
          <w:p w14:paraId="2E5AFDFD" w14:textId="77777777" w:rsidR="0099496A" w:rsidRPr="00C70209" w:rsidRDefault="0099496A" w:rsidP="005B2300">
            <w:pPr>
              <w:pStyle w:val="Tabletext-subanalysis"/>
              <w:spacing w:line="276" w:lineRule="auto"/>
            </w:pPr>
            <w:r w:rsidRPr="00C70209">
              <w:t xml:space="preserve">10/NR </w:t>
            </w:r>
          </w:p>
        </w:tc>
        <w:tc>
          <w:tcPr>
            <w:tcW w:w="523" w:type="pct"/>
            <w:tcBorders>
              <w:top w:val="single" w:sz="4" w:space="0" w:color="000000"/>
              <w:left w:val="single" w:sz="4" w:space="0" w:color="000000"/>
              <w:bottom w:val="single" w:sz="4" w:space="0" w:color="000000"/>
              <w:right w:val="single" w:sz="4" w:space="0" w:color="000000"/>
            </w:tcBorders>
            <w:hideMark/>
          </w:tcPr>
          <w:p w14:paraId="73CEAF85" w14:textId="77777777" w:rsidR="0099496A" w:rsidRPr="00C70209" w:rsidRDefault="0099496A" w:rsidP="005B2300">
            <w:pPr>
              <w:pStyle w:val="Tabletext-subanalysis"/>
              <w:spacing w:line="276" w:lineRule="auto"/>
            </w:pPr>
            <w:r w:rsidRPr="00C70209">
              <w:t>9/NR</w:t>
            </w:r>
          </w:p>
        </w:tc>
        <w:tc>
          <w:tcPr>
            <w:tcW w:w="524" w:type="pct"/>
            <w:tcBorders>
              <w:top w:val="single" w:sz="4" w:space="0" w:color="000000"/>
              <w:left w:val="single" w:sz="4" w:space="0" w:color="000000"/>
              <w:bottom w:val="single" w:sz="4" w:space="0" w:color="000000"/>
              <w:right w:val="single" w:sz="4" w:space="0" w:color="000000"/>
            </w:tcBorders>
            <w:hideMark/>
          </w:tcPr>
          <w:p w14:paraId="5B306EA3" w14:textId="77777777" w:rsidR="0099496A" w:rsidRPr="00C70209" w:rsidRDefault="0099496A" w:rsidP="005B2300">
            <w:pPr>
              <w:pStyle w:val="Tabletext-subanalysis"/>
              <w:spacing w:line="276" w:lineRule="auto"/>
            </w:pPr>
            <w:r w:rsidRPr="00C70209">
              <w:t>RR 0.057 [0.021, 0.15]</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C113DA7" w14:textId="77777777" w:rsidR="0099496A" w:rsidRPr="00C70209" w:rsidRDefault="0099496A" w:rsidP="005B2300">
            <w:pPr>
              <w:pStyle w:val="Tabletext-subanalysis"/>
              <w:spacing w:line="276" w:lineRule="auto"/>
              <w:rPr>
                <w:i/>
              </w:rPr>
            </w:pPr>
            <w:r w:rsidRPr="00C70209">
              <w:rPr>
                <w:i/>
              </w:rPr>
              <w:t>Favours RBC transfusion</w:t>
            </w:r>
          </w:p>
          <w:p w14:paraId="6C7712B9" w14:textId="69D4609B" w:rsidR="0099496A" w:rsidRPr="00C70209" w:rsidRDefault="001A475D" w:rsidP="005B2300">
            <w:pPr>
              <w:pStyle w:val="Tabletext-subanalysis"/>
              <w:spacing w:line="276" w:lineRule="auto"/>
            </w:pPr>
            <w:r w:rsidRPr="001A475D">
              <w:rPr>
                <w:i/>
              </w:rPr>
              <w:t>P &lt; </w:t>
            </w:r>
            <w:r w:rsidR="0099496A" w:rsidRPr="00C70209">
              <w:t>0.01</w:t>
            </w:r>
          </w:p>
        </w:tc>
      </w:tr>
      <w:tr w:rsidR="00555AAD" w:rsidRPr="00C70209" w14:paraId="500E8B98"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7F289E4F"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544E37BB"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57BCE4A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049D1E89"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AA919E8"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64538C3B" w14:textId="77777777" w:rsidR="0099496A" w:rsidRPr="00C70209" w:rsidRDefault="0099496A" w:rsidP="005B2300">
            <w:pPr>
              <w:pStyle w:val="Tabletext-subanalysis"/>
              <w:spacing w:line="276" w:lineRule="auto"/>
              <w:jc w:val="right"/>
            </w:pPr>
            <w:r w:rsidRPr="00C70209">
              <w:t>ELBW (751–1000 g)</w:t>
            </w:r>
          </w:p>
          <w:p w14:paraId="7437A10D" w14:textId="77777777" w:rsidR="0099496A" w:rsidRPr="00C70209" w:rsidRDefault="0099496A" w:rsidP="005B2300">
            <w:pPr>
              <w:pStyle w:val="Tabletext-subanalysis"/>
              <w:spacing w:line="276" w:lineRule="auto"/>
              <w:jc w:val="right"/>
            </w:pPr>
            <w:r w:rsidRPr="00C70209">
              <w:t>N=711</w:t>
            </w:r>
          </w:p>
        </w:tc>
        <w:tc>
          <w:tcPr>
            <w:tcW w:w="523" w:type="pct"/>
            <w:tcBorders>
              <w:top w:val="single" w:sz="4" w:space="0" w:color="000000"/>
              <w:left w:val="single" w:sz="4" w:space="0" w:color="000000"/>
              <w:bottom w:val="single" w:sz="4" w:space="0" w:color="000000"/>
              <w:right w:val="single" w:sz="4" w:space="0" w:color="000000"/>
            </w:tcBorders>
            <w:hideMark/>
          </w:tcPr>
          <w:p w14:paraId="152A65F6" w14:textId="77777777" w:rsidR="0099496A" w:rsidRPr="00C70209" w:rsidRDefault="0099496A" w:rsidP="005B2300">
            <w:pPr>
              <w:pStyle w:val="Tabletext-subanalysis"/>
              <w:spacing w:line="276" w:lineRule="auto"/>
            </w:pPr>
            <w:r w:rsidRPr="00C70209">
              <w:t>8/NR</w:t>
            </w:r>
          </w:p>
        </w:tc>
        <w:tc>
          <w:tcPr>
            <w:tcW w:w="523" w:type="pct"/>
            <w:tcBorders>
              <w:top w:val="single" w:sz="4" w:space="0" w:color="000000"/>
              <w:left w:val="single" w:sz="4" w:space="0" w:color="000000"/>
              <w:bottom w:val="single" w:sz="4" w:space="0" w:color="000000"/>
              <w:right w:val="single" w:sz="4" w:space="0" w:color="000000"/>
            </w:tcBorders>
            <w:hideMark/>
          </w:tcPr>
          <w:p w14:paraId="16965A1F" w14:textId="77777777" w:rsidR="0099496A" w:rsidRPr="00C70209" w:rsidRDefault="0099496A" w:rsidP="005B2300">
            <w:pPr>
              <w:pStyle w:val="Tabletext-subanalysis"/>
              <w:spacing w:line="276" w:lineRule="auto"/>
            </w:pPr>
            <w:r w:rsidRPr="00C70209">
              <w:t>7/NR</w:t>
            </w:r>
          </w:p>
        </w:tc>
        <w:tc>
          <w:tcPr>
            <w:tcW w:w="524" w:type="pct"/>
            <w:tcBorders>
              <w:top w:val="single" w:sz="4" w:space="0" w:color="000000"/>
              <w:left w:val="single" w:sz="4" w:space="0" w:color="000000"/>
              <w:bottom w:val="single" w:sz="4" w:space="0" w:color="000000"/>
              <w:right w:val="single" w:sz="4" w:space="0" w:color="000000"/>
            </w:tcBorders>
            <w:hideMark/>
          </w:tcPr>
          <w:p w14:paraId="210C233E" w14:textId="77777777" w:rsidR="0099496A" w:rsidRPr="00C70209" w:rsidRDefault="0099496A" w:rsidP="005B2300">
            <w:pPr>
              <w:pStyle w:val="Tabletext-subanalysis"/>
              <w:spacing w:line="276" w:lineRule="auto"/>
            </w:pPr>
            <w:r w:rsidRPr="00C70209">
              <w:t>RR 0.17 [0.058, 0.49]</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9B0BC0A" w14:textId="77777777" w:rsidR="0099496A" w:rsidRPr="00C70209" w:rsidRDefault="0099496A" w:rsidP="005B2300">
            <w:pPr>
              <w:pStyle w:val="Tabletext-subanalysis"/>
              <w:spacing w:line="276" w:lineRule="auto"/>
              <w:rPr>
                <w:i/>
              </w:rPr>
            </w:pPr>
            <w:r w:rsidRPr="00C70209">
              <w:rPr>
                <w:i/>
              </w:rPr>
              <w:t>Favours RBC transfusion</w:t>
            </w:r>
          </w:p>
          <w:p w14:paraId="3C2AC684" w14:textId="58DB7867" w:rsidR="0099496A" w:rsidRPr="00C70209" w:rsidRDefault="001A475D" w:rsidP="005B2300">
            <w:pPr>
              <w:pStyle w:val="Tabletext-subanalysis"/>
              <w:spacing w:line="276" w:lineRule="auto"/>
            </w:pPr>
            <w:r w:rsidRPr="001A475D">
              <w:rPr>
                <w:i/>
              </w:rPr>
              <w:t>P &lt; </w:t>
            </w:r>
            <w:r w:rsidR="0099496A" w:rsidRPr="00C70209">
              <w:t>0.01</w:t>
            </w:r>
          </w:p>
        </w:tc>
      </w:tr>
      <w:tr w:rsidR="00555AAD" w:rsidRPr="00C70209" w14:paraId="100E7AA9"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590E37A9"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117A2863"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166C1737"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BC343C4"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1D0B852E"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5E00FA6B" w14:textId="77777777" w:rsidR="0099496A" w:rsidRPr="00C70209" w:rsidRDefault="0099496A" w:rsidP="005B2300">
            <w:pPr>
              <w:pStyle w:val="Tabletext-subanalysis"/>
              <w:spacing w:line="276" w:lineRule="auto"/>
              <w:jc w:val="right"/>
            </w:pPr>
            <w:r w:rsidRPr="00C70209">
              <w:t>VLBW (1001–1250 g)</w:t>
            </w:r>
          </w:p>
          <w:p w14:paraId="6693CA5D" w14:textId="77777777" w:rsidR="0099496A" w:rsidRPr="00C70209" w:rsidRDefault="0099496A" w:rsidP="005B2300">
            <w:pPr>
              <w:pStyle w:val="Tabletext-subanalysis"/>
              <w:spacing w:line="276" w:lineRule="auto"/>
              <w:jc w:val="right"/>
            </w:pPr>
            <w:r w:rsidRPr="00C70209">
              <w:t>N=771</w:t>
            </w:r>
          </w:p>
        </w:tc>
        <w:tc>
          <w:tcPr>
            <w:tcW w:w="523" w:type="pct"/>
            <w:tcBorders>
              <w:top w:val="single" w:sz="4" w:space="0" w:color="000000"/>
              <w:left w:val="single" w:sz="4" w:space="0" w:color="000000"/>
              <w:bottom w:val="single" w:sz="4" w:space="0" w:color="000000"/>
              <w:right w:val="single" w:sz="4" w:space="0" w:color="000000"/>
            </w:tcBorders>
            <w:hideMark/>
          </w:tcPr>
          <w:p w14:paraId="4EC7366A" w14:textId="77777777" w:rsidR="0099496A" w:rsidRPr="00C70209" w:rsidRDefault="0099496A" w:rsidP="005B2300">
            <w:pPr>
              <w:pStyle w:val="Tabletext-subanalysis"/>
              <w:spacing w:line="276" w:lineRule="auto"/>
            </w:pPr>
            <w:r w:rsidRPr="00C70209">
              <w:t>6/NR</w:t>
            </w:r>
          </w:p>
        </w:tc>
        <w:tc>
          <w:tcPr>
            <w:tcW w:w="523" w:type="pct"/>
            <w:tcBorders>
              <w:top w:val="single" w:sz="4" w:space="0" w:color="000000"/>
              <w:left w:val="single" w:sz="4" w:space="0" w:color="000000"/>
              <w:bottom w:val="single" w:sz="4" w:space="0" w:color="000000"/>
              <w:right w:val="single" w:sz="4" w:space="0" w:color="000000"/>
            </w:tcBorders>
            <w:hideMark/>
          </w:tcPr>
          <w:p w14:paraId="4B7F582C" w14:textId="77777777" w:rsidR="0099496A" w:rsidRPr="00C70209" w:rsidRDefault="0099496A" w:rsidP="005B2300">
            <w:pPr>
              <w:pStyle w:val="Tabletext-subanalysis"/>
              <w:spacing w:line="276" w:lineRule="auto"/>
            </w:pPr>
            <w:r w:rsidRPr="00C70209">
              <w:t>1/NR</w:t>
            </w:r>
          </w:p>
        </w:tc>
        <w:tc>
          <w:tcPr>
            <w:tcW w:w="524" w:type="pct"/>
            <w:tcBorders>
              <w:top w:val="single" w:sz="4" w:space="0" w:color="000000"/>
              <w:left w:val="single" w:sz="4" w:space="0" w:color="000000"/>
              <w:bottom w:val="single" w:sz="4" w:space="0" w:color="000000"/>
              <w:right w:val="single" w:sz="4" w:space="0" w:color="000000"/>
            </w:tcBorders>
            <w:hideMark/>
          </w:tcPr>
          <w:p w14:paraId="6F667DC0" w14:textId="77777777" w:rsidR="0099496A" w:rsidRPr="00C70209" w:rsidRDefault="0099496A" w:rsidP="005B2300">
            <w:pPr>
              <w:pStyle w:val="Tabletext-subanalysis"/>
              <w:spacing w:line="276" w:lineRule="auto"/>
            </w:pPr>
            <w:r w:rsidRPr="00C70209">
              <w:t>RR 4.32 [0.49, 37]</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9F332EC" w14:textId="77777777" w:rsidR="0099496A" w:rsidRPr="00C70209" w:rsidRDefault="0099496A" w:rsidP="005B2300">
            <w:pPr>
              <w:pStyle w:val="Tabletext-subanalysis"/>
              <w:spacing w:line="276" w:lineRule="auto"/>
              <w:rPr>
                <w:i/>
              </w:rPr>
            </w:pPr>
            <w:r w:rsidRPr="00C70209">
              <w:rPr>
                <w:i/>
              </w:rPr>
              <w:t>No significant difference</w:t>
            </w:r>
          </w:p>
          <w:p w14:paraId="11F57176" w14:textId="1C1D3FDE" w:rsidR="0099496A" w:rsidRPr="00C70209" w:rsidRDefault="001A475D" w:rsidP="005B2300">
            <w:pPr>
              <w:pStyle w:val="Tabletext-subanalysis"/>
              <w:spacing w:line="276" w:lineRule="auto"/>
            </w:pPr>
            <w:r w:rsidRPr="001A475D">
              <w:rPr>
                <w:i/>
              </w:rPr>
              <w:t>P = </w:t>
            </w:r>
            <w:r w:rsidR="0099496A" w:rsidRPr="00C70209">
              <w:t>0.19</w:t>
            </w:r>
          </w:p>
        </w:tc>
      </w:tr>
      <w:tr w:rsidR="00555AAD" w:rsidRPr="00C70209" w14:paraId="4ED2730F" w14:textId="77777777" w:rsidTr="0092173F">
        <w:trPr>
          <w:cantSplit/>
        </w:trPr>
        <w:tc>
          <w:tcPr>
            <w:tcW w:w="430" w:type="pct"/>
            <w:vMerge/>
            <w:tcBorders>
              <w:top w:val="single" w:sz="4" w:space="0" w:color="000000"/>
              <w:left w:val="single" w:sz="4" w:space="0" w:color="000000"/>
              <w:bottom w:val="single" w:sz="4" w:space="0" w:color="000000"/>
              <w:right w:val="single" w:sz="4" w:space="0" w:color="000000"/>
            </w:tcBorders>
            <w:vAlign w:val="center"/>
            <w:hideMark/>
          </w:tcPr>
          <w:p w14:paraId="1684611E" w14:textId="77777777" w:rsidR="0099496A" w:rsidRPr="00C70209" w:rsidRDefault="0099496A" w:rsidP="005B2300">
            <w:pPr>
              <w:spacing w:after="0"/>
              <w:ind w:left="0"/>
              <w:rPr>
                <w:rFonts w:ascii="Arial Narrow" w:eastAsia="Arial Unicode MS" w:hAnsi="Arial Narrow" w:cs="Arial"/>
                <w:bCs/>
                <w:i/>
                <w:color w:val="auto"/>
                <w:sz w:val="16"/>
                <w:szCs w:val="16"/>
                <w:highlight w:val="yellow"/>
                <w:lang w:eastAsia="ja-JP"/>
              </w:rPr>
            </w:pPr>
          </w:p>
        </w:tc>
        <w:tc>
          <w:tcPr>
            <w:tcW w:w="538" w:type="pct"/>
            <w:vMerge/>
            <w:tcBorders>
              <w:top w:val="single" w:sz="4" w:space="0" w:color="000000"/>
              <w:left w:val="single" w:sz="4" w:space="0" w:color="000000"/>
              <w:bottom w:val="single" w:sz="4" w:space="0" w:color="000000"/>
              <w:right w:val="single" w:sz="4" w:space="0" w:color="000000"/>
            </w:tcBorders>
            <w:vAlign w:val="center"/>
            <w:hideMark/>
          </w:tcPr>
          <w:p w14:paraId="6F8E6675"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4FD76F0"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51" w:type="pct"/>
            <w:vMerge/>
            <w:tcBorders>
              <w:top w:val="single" w:sz="4" w:space="0" w:color="000000"/>
              <w:left w:val="single" w:sz="4" w:space="0" w:color="000000"/>
              <w:bottom w:val="single" w:sz="4" w:space="0" w:color="000000"/>
              <w:right w:val="single" w:sz="4" w:space="0" w:color="000000"/>
            </w:tcBorders>
            <w:vAlign w:val="center"/>
            <w:hideMark/>
          </w:tcPr>
          <w:p w14:paraId="4AC8A656"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0EA20038" w14:textId="77777777" w:rsidR="0099496A" w:rsidRPr="00C70209" w:rsidRDefault="0099496A" w:rsidP="005B2300">
            <w:pPr>
              <w:spacing w:after="0"/>
              <w:ind w:left="0"/>
              <w:rPr>
                <w:rFonts w:ascii="Arial Narrow" w:eastAsia="Arial Unicode MS" w:hAnsi="Arial Narrow" w:cs="Arial"/>
                <w:bCs/>
                <w:color w:val="auto"/>
                <w:sz w:val="16"/>
                <w:szCs w:val="16"/>
                <w:lang w:eastAsia="ja-JP"/>
              </w:rPr>
            </w:pPr>
          </w:p>
        </w:tc>
        <w:tc>
          <w:tcPr>
            <w:tcW w:w="481" w:type="pct"/>
            <w:tcBorders>
              <w:top w:val="single" w:sz="4" w:space="0" w:color="000000"/>
              <w:left w:val="single" w:sz="4" w:space="0" w:color="000000"/>
              <w:bottom w:val="single" w:sz="4" w:space="0" w:color="000000"/>
              <w:right w:val="single" w:sz="4" w:space="0" w:color="000000"/>
            </w:tcBorders>
            <w:hideMark/>
          </w:tcPr>
          <w:p w14:paraId="77EF290D" w14:textId="6D47692E" w:rsidR="0099496A" w:rsidRPr="00C70209" w:rsidRDefault="0099496A" w:rsidP="005B2300">
            <w:pPr>
              <w:pStyle w:val="Tabletext-subanalysis"/>
              <w:spacing w:line="276" w:lineRule="auto"/>
              <w:jc w:val="right"/>
            </w:pPr>
            <w:r w:rsidRPr="00C70209">
              <w:t>VLBW (</w:t>
            </w:r>
            <w:r w:rsidR="00FB7912" w:rsidRPr="00C70209">
              <w:t>&gt;</w:t>
            </w:r>
            <w:r w:rsidRPr="00C70209">
              <w:t xml:space="preserve">1250, </w:t>
            </w:r>
            <w:r w:rsidR="00FB7912" w:rsidRPr="00C70209">
              <w:t>≤</w:t>
            </w:r>
            <w:r w:rsidRPr="00C70209">
              <w:t>1500 g)</w:t>
            </w:r>
          </w:p>
          <w:p w14:paraId="2D06C738" w14:textId="77777777" w:rsidR="0099496A" w:rsidRPr="00C70209" w:rsidRDefault="0099496A" w:rsidP="005B2300">
            <w:pPr>
              <w:pStyle w:val="Tabletext-subanalysis"/>
              <w:spacing w:line="276" w:lineRule="auto"/>
              <w:jc w:val="right"/>
            </w:pPr>
            <w:r w:rsidRPr="00C70209">
              <w:t>N=810</w:t>
            </w:r>
          </w:p>
        </w:tc>
        <w:tc>
          <w:tcPr>
            <w:tcW w:w="523" w:type="pct"/>
            <w:tcBorders>
              <w:top w:val="single" w:sz="4" w:space="0" w:color="000000"/>
              <w:left w:val="single" w:sz="4" w:space="0" w:color="000000"/>
              <w:bottom w:val="single" w:sz="4" w:space="0" w:color="000000"/>
              <w:right w:val="single" w:sz="4" w:space="0" w:color="000000"/>
            </w:tcBorders>
            <w:hideMark/>
          </w:tcPr>
          <w:p w14:paraId="78156D9B" w14:textId="77777777" w:rsidR="0099496A" w:rsidRPr="00C70209" w:rsidRDefault="0099496A" w:rsidP="005B2300">
            <w:pPr>
              <w:pStyle w:val="Tabletext-subanalysis"/>
              <w:spacing w:line="276" w:lineRule="auto"/>
            </w:pPr>
            <w:r w:rsidRPr="00C70209">
              <w:t>0/NR</w:t>
            </w:r>
          </w:p>
        </w:tc>
        <w:tc>
          <w:tcPr>
            <w:tcW w:w="523" w:type="pct"/>
            <w:tcBorders>
              <w:top w:val="single" w:sz="4" w:space="0" w:color="000000"/>
              <w:left w:val="single" w:sz="4" w:space="0" w:color="000000"/>
              <w:bottom w:val="single" w:sz="4" w:space="0" w:color="000000"/>
              <w:right w:val="single" w:sz="4" w:space="0" w:color="000000"/>
            </w:tcBorders>
            <w:hideMark/>
          </w:tcPr>
          <w:p w14:paraId="691AD156" w14:textId="77777777" w:rsidR="0099496A" w:rsidRPr="00C70209" w:rsidRDefault="0099496A" w:rsidP="005B2300">
            <w:pPr>
              <w:pStyle w:val="Tabletext-subanalysis"/>
              <w:spacing w:line="276" w:lineRule="auto"/>
            </w:pPr>
            <w:r w:rsidRPr="00C70209">
              <w:t>1/NR</w:t>
            </w:r>
          </w:p>
        </w:tc>
        <w:tc>
          <w:tcPr>
            <w:tcW w:w="524" w:type="pct"/>
            <w:tcBorders>
              <w:top w:val="single" w:sz="4" w:space="0" w:color="000000"/>
              <w:left w:val="single" w:sz="4" w:space="0" w:color="000000"/>
              <w:bottom w:val="single" w:sz="4" w:space="0" w:color="000000"/>
              <w:right w:val="single" w:sz="4" w:space="0" w:color="000000"/>
            </w:tcBorders>
            <w:hideMark/>
          </w:tcPr>
          <w:p w14:paraId="44DDBE29" w14:textId="77777777" w:rsidR="0099496A" w:rsidRPr="00C70209" w:rsidRDefault="0099496A" w:rsidP="005B2300">
            <w:pPr>
              <w:pStyle w:val="Tabletext-subanalysis"/>
              <w:spacing w:line="276" w:lineRule="auto"/>
            </w:pPr>
            <w:r w:rsidRPr="00C70209">
              <w:t>Not estimable</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516A5" w14:textId="77777777" w:rsidR="0099496A" w:rsidRPr="00C70209" w:rsidRDefault="0099496A" w:rsidP="005B2300">
            <w:pPr>
              <w:pStyle w:val="Tabletext-subanalysis"/>
              <w:spacing w:line="276" w:lineRule="auto"/>
            </w:pPr>
            <w:r w:rsidRPr="00C70209">
              <w:t>NA</w:t>
            </w:r>
          </w:p>
        </w:tc>
      </w:tr>
      <w:tr w:rsidR="00555AAD" w:rsidRPr="00C70209" w14:paraId="0BE02854" w14:textId="77777777" w:rsidTr="0092173F">
        <w:trPr>
          <w:cantSplit/>
        </w:trPr>
        <w:tc>
          <w:tcPr>
            <w:tcW w:w="430" w:type="pct"/>
            <w:vMerge w:val="restart"/>
            <w:tcBorders>
              <w:top w:val="single" w:sz="4" w:space="0" w:color="000000"/>
              <w:left w:val="single" w:sz="4" w:space="0" w:color="000000"/>
              <w:right w:val="single" w:sz="4" w:space="0" w:color="000000"/>
            </w:tcBorders>
          </w:tcPr>
          <w:p w14:paraId="7A94EC59" w14:textId="5D0962EA" w:rsidR="00555AAD" w:rsidRPr="00C70209" w:rsidRDefault="00FF18C2" w:rsidP="005B2300">
            <w:pPr>
              <w:pStyle w:val="Tabletext-evidencematrix"/>
            </w:pPr>
            <w:r w:rsidRPr="00C70209">
              <w:t>Stritzke 2013</w:t>
            </w:r>
            <w:r w:rsidR="00E1112B" w:rsidRPr="00C70209">
              <w:fldChar w:fldCharType="begin">
                <w:fldData xml:space="preserve">PEVuZE5vdGU+PENpdGU+PEF1dGhvcj5TdHJpdHprZTwvQXV0aG9yPjxZZWFyPjIwMTM8L1llYXI+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</w:fldData>
              </w:fldChar>
            </w:r>
            <w:r w:rsidR="003F7DCB" w:rsidRPr="00C70209">
              <w:instrText xml:space="preserve"> ADDIN EN.CITE </w:instrText>
            </w:r>
            <w:r w:rsidR="003F7DCB" w:rsidRPr="00C70209">
              <w:fldChar w:fldCharType="begin">
                <w:fldData xml:space="preserve">PEVuZE5vdGU+PENpdGU+PEF1dGhvcj5TdHJpdHprZTwvQXV0aG9yPjxZZWFyPjIwMTM8L1llYXI+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29</w:t>
            </w:r>
            <w:r w:rsidR="00E1112B" w:rsidRPr="00C70209">
              <w:fldChar w:fldCharType="end"/>
            </w:r>
          </w:p>
          <w:p w14:paraId="3E3C13BC" w14:textId="5870916A" w:rsidR="00555AAD" w:rsidRPr="00C70209" w:rsidRDefault="00555AAD" w:rsidP="005B2300">
            <w:pPr>
              <w:pStyle w:val="Tabletext-evidencematrix"/>
            </w:pPr>
            <w:r w:rsidRPr="00C70209">
              <w:t>Level III</w:t>
            </w:r>
            <w:r w:rsidR="00E64EC2" w:rsidRPr="00C70209">
              <w:t>–2</w:t>
            </w:r>
          </w:p>
          <w:p w14:paraId="21CDE173" w14:textId="77777777" w:rsidR="00555AAD" w:rsidRPr="00C70209" w:rsidRDefault="00555AAD" w:rsidP="005B2300">
            <w:pPr>
              <w:pStyle w:val="Tabletext-evidencematrix"/>
              <w:rPr>
                <w:i/>
                <w:highlight w:val="yellow"/>
              </w:rPr>
            </w:pPr>
            <w:r w:rsidRPr="00C70209">
              <w:rPr>
                <w:i/>
              </w:rPr>
              <w:t>Fair</w:t>
            </w:r>
          </w:p>
        </w:tc>
        <w:tc>
          <w:tcPr>
            <w:tcW w:w="538" w:type="pct"/>
            <w:vMerge w:val="restart"/>
            <w:tcBorders>
              <w:top w:val="single" w:sz="4" w:space="0" w:color="000000"/>
              <w:left w:val="single" w:sz="4" w:space="0" w:color="000000"/>
              <w:right w:val="single" w:sz="4" w:space="0" w:color="000000"/>
            </w:tcBorders>
          </w:tcPr>
          <w:p w14:paraId="724EBD8F" w14:textId="4C155DB1" w:rsidR="00555AAD" w:rsidRPr="00C70209" w:rsidRDefault="00555AAD" w:rsidP="005B2300">
            <w:pPr>
              <w:pStyle w:val="Tabletext-evidencematrix"/>
            </w:pPr>
            <w:r w:rsidRPr="00C70209">
              <w:t xml:space="preserve">Retrospective </w:t>
            </w:r>
            <w:r w:rsidR="00FB7912" w:rsidRPr="00C70209">
              <w:t>case–control</w:t>
            </w:r>
            <w:r w:rsidRPr="00C70209">
              <w:t xml:space="preserve"> study</w:t>
            </w:r>
          </w:p>
          <w:p w14:paraId="51CB0D69" w14:textId="77777777" w:rsidR="00555AAD" w:rsidRPr="00C70209" w:rsidRDefault="00555AAD" w:rsidP="005B2300">
            <w:pPr>
              <w:pStyle w:val="Tabletext-evidencematrix"/>
            </w:pPr>
            <w:r w:rsidRPr="00C70209">
              <w:t>N=3708</w:t>
            </w:r>
          </w:p>
        </w:tc>
        <w:tc>
          <w:tcPr>
            <w:tcW w:w="451" w:type="pct"/>
            <w:vMerge w:val="restart"/>
            <w:tcBorders>
              <w:top w:val="single" w:sz="4" w:space="0" w:color="000000"/>
              <w:left w:val="single" w:sz="4" w:space="0" w:color="000000"/>
              <w:right w:val="single" w:sz="4" w:space="0" w:color="000000"/>
            </w:tcBorders>
          </w:tcPr>
          <w:p w14:paraId="75CE55B9" w14:textId="77777777" w:rsidR="00555AAD" w:rsidRPr="00C70209" w:rsidRDefault="00555AAD" w:rsidP="005B2300">
            <w:pPr>
              <w:pStyle w:val="Tabletext-evidencematrix"/>
            </w:pPr>
            <w:r w:rsidRPr="00C70209">
              <w:t>Preterm infants admitted to NICU</w:t>
            </w:r>
          </w:p>
        </w:tc>
        <w:tc>
          <w:tcPr>
            <w:tcW w:w="451" w:type="pct"/>
            <w:vMerge w:val="restart"/>
            <w:tcBorders>
              <w:top w:val="single" w:sz="4" w:space="0" w:color="000000"/>
              <w:left w:val="single" w:sz="4" w:space="0" w:color="000000"/>
              <w:right w:val="single" w:sz="4" w:space="0" w:color="000000"/>
            </w:tcBorders>
          </w:tcPr>
          <w:p w14:paraId="07BB9F95" w14:textId="77777777" w:rsidR="00555AAD" w:rsidRPr="00C70209" w:rsidRDefault="00555AAD" w:rsidP="005B2300">
            <w:pPr>
              <w:pStyle w:val="Tabletext-evidencematrix"/>
            </w:pPr>
            <w:r w:rsidRPr="00C70209">
              <w:t>26 NICUs, Canada</w:t>
            </w:r>
          </w:p>
        </w:tc>
        <w:tc>
          <w:tcPr>
            <w:tcW w:w="481" w:type="pct"/>
            <w:vMerge w:val="restart"/>
            <w:tcBorders>
              <w:top w:val="single" w:sz="4" w:space="0" w:color="000000"/>
              <w:left w:val="single" w:sz="4" w:space="0" w:color="000000"/>
              <w:right w:val="single" w:sz="4" w:space="0" w:color="000000"/>
            </w:tcBorders>
          </w:tcPr>
          <w:p w14:paraId="43E5D6E5" w14:textId="4D7B473C" w:rsidR="00555AAD" w:rsidRPr="00C70209" w:rsidRDefault="00555AAD" w:rsidP="005B2300">
            <w:pPr>
              <w:pStyle w:val="Tabletext-evidencematrix"/>
            </w:pPr>
            <w:r w:rsidRPr="00C70209">
              <w:t xml:space="preserve">RBC transfusion </w:t>
            </w:r>
            <w:r w:rsidR="00C91BAE" w:rsidRPr="00C70209">
              <w:t>versus</w:t>
            </w:r>
            <w:r w:rsidRPr="00C70209">
              <w:t xml:space="preserve"> no transfusion</w:t>
            </w:r>
          </w:p>
        </w:tc>
        <w:tc>
          <w:tcPr>
            <w:tcW w:w="481" w:type="pct"/>
            <w:vMerge w:val="restart"/>
            <w:tcBorders>
              <w:top w:val="single" w:sz="4" w:space="0" w:color="000000"/>
              <w:left w:val="single" w:sz="4" w:space="0" w:color="000000"/>
              <w:right w:val="single" w:sz="4" w:space="0" w:color="000000"/>
            </w:tcBorders>
          </w:tcPr>
          <w:p w14:paraId="6371D8C5" w14:textId="77777777" w:rsidR="00555AAD" w:rsidRPr="00C70209" w:rsidRDefault="00555AAD" w:rsidP="005B2300">
            <w:pPr>
              <w:pStyle w:val="Tabletext-evidencematrix"/>
            </w:pPr>
            <w:r w:rsidRPr="00C70209">
              <w:t>NEC (stage 2 or 3) within 48 hours of exposure</w:t>
            </w:r>
          </w:p>
        </w:tc>
        <w:tc>
          <w:tcPr>
            <w:tcW w:w="523" w:type="pct"/>
            <w:tcBorders>
              <w:top w:val="single" w:sz="4" w:space="0" w:color="000000"/>
              <w:left w:val="single" w:sz="4" w:space="0" w:color="000000"/>
              <w:bottom w:val="single" w:sz="4" w:space="0" w:color="000000"/>
              <w:right w:val="single" w:sz="4" w:space="0" w:color="000000"/>
            </w:tcBorders>
          </w:tcPr>
          <w:p w14:paraId="2195E5A5" w14:textId="77777777" w:rsidR="00555AAD" w:rsidRPr="00C70209" w:rsidRDefault="00555AAD" w:rsidP="005B2300">
            <w:pPr>
              <w:pStyle w:val="Tabletext-evidencematrix"/>
            </w:pPr>
            <w:r w:rsidRPr="00C70209">
              <w:t>144/357 (40.3%)</w:t>
            </w:r>
          </w:p>
        </w:tc>
        <w:tc>
          <w:tcPr>
            <w:tcW w:w="523" w:type="pct"/>
            <w:tcBorders>
              <w:top w:val="single" w:sz="4" w:space="0" w:color="000000"/>
              <w:left w:val="single" w:sz="4" w:space="0" w:color="000000"/>
              <w:bottom w:val="single" w:sz="4" w:space="0" w:color="000000"/>
              <w:right w:val="single" w:sz="4" w:space="0" w:color="000000"/>
            </w:tcBorders>
          </w:tcPr>
          <w:p w14:paraId="0E97A9E2" w14:textId="77777777" w:rsidR="00555AAD" w:rsidRPr="00C70209" w:rsidRDefault="00555AAD" w:rsidP="005B2300">
            <w:pPr>
              <w:pStyle w:val="Tabletext-evidencematrix"/>
            </w:pPr>
            <w:r w:rsidRPr="00C70209">
              <w:t>783/3351 (23.4%)</w:t>
            </w:r>
          </w:p>
        </w:tc>
        <w:tc>
          <w:tcPr>
            <w:tcW w:w="524" w:type="pct"/>
            <w:tcBorders>
              <w:top w:val="single" w:sz="4" w:space="0" w:color="000000"/>
              <w:left w:val="single" w:sz="4" w:space="0" w:color="000000"/>
              <w:bottom w:val="single" w:sz="4" w:space="0" w:color="000000"/>
              <w:right w:val="single" w:sz="4" w:space="0" w:color="000000"/>
            </w:tcBorders>
          </w:tcPr>
          <w:p w14:paraId="6B5D0CC1" w14:textId="77777777" w:rsidR="00555AAD" w:rsidRPr="00C70209" w:rsidRDefault="00555AAD" w:rsidP="005B2300">
            <w:pPr>
              <w:pStyle w:val="Tabletext-evidencematrix"/>
            </w:pPr>
            <w:r w:rsidRPr="00C70209">
              <w:t>RR 1.73 [1.50, 1.99]</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BBF3728" w14:textId="77777777" w:rsidR="00555AAD" w:rsidRPr="00C70209" w:rsidRDefault="00555AAD" w:rsidP="005B2300">
            <w:pPr>
              <w:pStyle w:val="Tabletext-evidencematrix"/>
              <w:rPr>
                <w:i/>
              </w:rPr>
            </w:pPr>
            <w:r w:rsidRPr="00C70209">
              <w:rPr>
                <w:i/>
              </w:rPr>
              <w:t>Favours no transfusion</w:t>
            </w:r>
          </w:p>
          <w:p w14:paraId="21B3DADE" w14:textId="7A75BA25" w:rsidR="00555AAD" w:rsidRPr="00C70209" w:rsidRDefault="001A475D" w:rsidP="005B2300">
            <w:pPr>
              <w:pStyle w:val="Tabletext-evidencematrix"/>
              <w:rPr>
                <w:i/>
                <w:vertAlign w:val="superscript"/>
              </w:rPr>
            </w:pPr>
            <w:r w:rsidRPr="001A475D">
              <w:rPr>
                <w:i/>
              </w:rPr>
              <w:t>P &lt; </w:t>
            </w:r>
            <w:r w:rsidR="00555AAD" w:rsidRPr="00C70209">
              <w:t>0.00001</w:t>
            </w:r>
            <w:r w:rsidR="00555AAD" w:rsidRPr="00C70209">
              <w:rPr>
                <w:vertAlign w:val="superscript"/>
              </w:rPr>
              <w:t>d</w:t>
            </w:r>
          </w:p>
        </w:tc>
      </w:tr>
      <w:tr w:rsidR="00555AAD" w:rsidRPr="00C70209" w14:paraId="337A81BB" w14:textId="77777777" w:rsidTr="0092173F">
        <w:trPr>
          <w:cantSplit/>
        </w:trPr>
        <w:tc>
          <w:tcPr>
            <w:tcW w:w="430" w:type="pct"/>
            <w:vMerge/>
            <w:tcBorders>
              <w:top w:val="single" w:sz="4" w:space="0" w:color="000000"/>
              <w:left w:val="single" w:sz="4" w:space="0" w:color="000000"/>
              <w:right w:val="single" w:sz="4" w:space="0" w:color="000000"/>
            </w:tcBorders>
          </w:tcPr>
          <w:p w14:paraId="3177E267" w14:textId="77777777" w:rsidR="00555AAD" w:rsidRPr="00C70209" w:rsidRDefault="00555AAD" w:rsidP="005B2300">
            <w:pPr>
              <w:pStyle w:val="Tabletext-evidencematrix"/>
              <w:spacing w:line="276" w:lineRule="auto"/>
            </w:pPr>
          </w:p>
        </w:tc>
        <w:tc>
          <w:tcPr>
            <w:tcW w:w="538" w:type="pct"/>
            <w:vMerge/>
            <w:tcBorders>
              <w:top w:val="single" w:sz="4" w:space="0" w:color="000000"/>
              <w:left w:val="single" w:sz="4" w:space="0" w:color="000000"/>
              <w:right w:val="single" w:sz="4" w:space="0" w:color="000000"/>
            </w:tcBorders>
          </w:tcPr>
          <w:p w14:paraId="5F35529F" w14:textId="77777777" w:rsidR="00555AAD" w:rsidRPr="00C70209" w:rsidRDefault="00555AAD" w:rsidP="005B2300">
            <w:pPr>
              <w:pStyle w:val="Tabletext-evidencematrix"/>
              <w:spacing w:line="276" w:lineRule="auto"/>
            </w:pPr>
          </w:p>
        </w:tc>
        <w:tc>
          <w:tcPr>
            <w:tcW w:w="451" w:type="pct"/>
            <w:vMerge/>
            <w:tcBorders>
              <w:top w:val="single" w:sz="4" w:space="0" w:color="000000"/>
              <w:left w:val="single" w:sz="4" w:space="0" w:color="000000"/>
              <w:right w:val="single" w:sz="4" w:space="0" w:color="000000"/>
            </w:tcBorders>
          </w:tcPr>
          <w:p w14:paraId="1BAF895C" w14:textId="77777777" w:rsidR="00555AAD" w:rsidRPr="00C70209" w:rsidRDefault="00555AAD" w:rsidP="005B2300">
            <w:pPr>
              <w:pStyle w:val="Tabletext-evidencematrix"/>
              <w:spacing w:line="276" w:lineRule="auto"/>
            </w:pPr>
          </w:p>
        </w:tc>
        <w:tc>
          <w:tcPr>
            <w:tcW w:w="451" w:type="pct"/>
            <w:vMerge/>
            <w:tcBorders>
              <w:top w:val="single" w:sz="4" w:space="0" w:color="000000"/>
              <w:left w:val="single" w:sz="4" w:space="0" w:color="000000"/>
              <w:right w:val="single" w:sz="4" w:space="0" w:color="000000"/>
            </w:tcBorders>
          </w:tcPr>
          <w:p w14:paraId="383561F8" w14:textId="77777777" w:rsidR="00555AAD" w:rsidRPr="00C70209" w:rsidRDefault="00555AAD" w:rsidP="005B2300">
            <w:pPr>
              <w:pStyle w:val="Tabletext-evidencematrix"/>
              <w:spacing w:line="276" w:lineRule="auto"/>
            </w:pPr>
          </w:p>
        </w:tc>
        <w:tc>
          <w:tcPr>
            <w:tcW w:w="481" w:type="pct"/>
            <w:vMerge/>
            <w:tcBorders>
              <w:top w:val="single" w:sz="4" w:space="0" w:color="000000"/>
              <w:left w:val="single" w:sz="4" w:space="0" w:color="000000"/>
              <w:right w:val="single" w:sz="4" w:space="0" w:color="000000"/>
            </w:tcBorders>
          </w:tcPr>
          <w:p w14:paraId="72FC2EDF" w14:textId="77777777" w:rsidR="00555AAD" w:rsidRPr="00C70209" w:rsidRDefault="00555AAD" w:rsidP="005B2300">
            <w:pPr>
              <w:pStyle w:val="Tabletext-evidencematrix"/>
              <w:spacing w:line="276" w:lineRule="auto"/>
            </w:pPr>
          </w:p>
        </w:tc>
        <w:tc>
          <w:tcPr>
            <w:tcW w:w="481" w:type="pct"/>
            <w:vMerge/>
            <w:tcBorders>
              <w:top w:val="single" w:sz="4" w:space="0" w:color="000000"/>
              <w:left w:val="single" w:sz="4" w:space="0" w:color="000000"/>
              <w:right w:val="single" w:sz="4" w:space="0" w:color="000000"/>
            </w:tcBorders>
          </w:tcPr>
          <w:p w14:paraId="4F9F21AA" w14:textId="77777777" w:rsidR="00555AAD" w:rsidRPr="00C70209" w:rsidRDefault="00555AAD" w:rsidP="005B2300">
            <w:pPr>
              <w:pStyle w:val="Tabletext-evidencematrix"/>
              <w:spacing w:line="276" w:lineRule="auto"/>
            </w:pPr>
          </w:p>
        </w:tc>
        <w:tc>
          <w:tcPr>
            <w:tcW w:w="1046" w:type="pct"/>
            <w:gridSpan w:val="2"/>
            <w:tcBorders>
              <w:top w:val="single" w:sz="4" w:space="0" w:color="000000"/>
              <w:left w:val="single" w:sz="4" w:space="0" w:color="000000"/>
              <w:bottom w:val="single" w:sz="4" w:space="0" w:color="000000"/>
              <w:right w:val="single" w:sz="4" w:space="0" w:color="000000"/>
            </w:tcBorders>
          </w:tcPr>
          <w:p w14:paraId="26DB4BF4" w14:textId="77777777" w:rsidR="00555AAD" w:rsidRPr="00C70209" w:rsidRDefault="00555AAD" w:rsidP="005B2300">
            <w:pPr>
              <w:pStyle w:val="Tabletext-subanalysis"/>
              <w:rPr>
                <w:b/>
              </w:rPr>
            </w:pPr>
            <w:r w:rsidRPr="00C70209">
              <w:t>Multiple logistic regression adjusted for birth weight, outborn status, 5-minute Apgar score, SNAP II score, and prenatal steroid use.</w:t>
            </w:r>
          </w:p>
        </w:tc>
        <w:tc>
          <w:tcPr>
            <w:tcW w:w="524" w:type="pct"/>
            <w:tcBorders>
              <w:top w:val="single" w:sz="4" w:space="0" w:color="000000"/>
              <w:left w:val="single" w:sz="4" w:space="0" w:color="000000"/>
              <w:bottom w:val="single" w:sz="4" w:space="0" w:color="000000"/>
              <w:right w:val="single" w:sz="4" w:space="0" w:color="000000"/>
            </w:tcBorders>
          </w:tcPr>
          <w:p w14:paraId="45FD9746" w14:textId="77777777" w:rsidR="00555AAD" w:rsidRPr="00C70209" w:rsidRDefault="00555AAD" w:rsidP="005B2300">
            <w:pPr>
              <w:pStyle w:val="Tabletext-evidencematrix"/>
            </w:pPr>
            <w:r w:rsidRPr="00C70209">
              <w:t>OR 2.44 [1.87, 3.18]</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CA124C8" w14:textId="77777777" w:rsidR="00555AAD" w:rsidRPr="00C70209" w:rsidRDefault="00555AAD" w:rsidP="005B2300">
            <w:pPr>
              <w:pStyle w:val="Tabletext-evidencematrix"/>
              <w:rPr>
                <w:i/>
              </w:rPr>
            </w:pPr>
            <w:r w:rsidRPr="00C70209">
              <w:rPr>
                <w:i/>
              </w:rPr>
              <w:t>Favours no transfusion</w:t>
            </w:r>
          </w:p>
          <w:p w14:paraId="3D0CEA04" w14:textId="09870635" w:rsidR="00555AAD" w:rsidRPr="00C70209" w:rsidRDefault="001A475D" w:rsidP="005B2300">
            <w:pPr>
              <w:pStyle w:val="Tabletext-evidencematrix"/>
              <w:rPr>
                <w:i/>
              </w:rPr>
            </w:pPr>
            <w:r w:rsidRPr="001A475D">
              <w:rPr>
                <w:i/>
              </w:rPr>
              <w:t>P &lt; </w:t>
            </w:r>
            <w:r w:rsidR="00555AAD" w:rsidRPr="00C70209">
              <w:t>0.01</w:t>
            </w:r>
          </w:p>
        </w:tc>
      </w:tr>
      <w:tr w:rsidR="00555AAD" w:rsidRPr="00C70209" w14:paraId="69644650" w14:textId="77777777" w:rsidTr="0092173F">
        <w:trPr>
          <w:cantSplit/>
        </w:trPr>
        <w:tc>
          <w:tcPr>
            <w:tcW w:w="430" w:type="pct"/>
            <w:vMerge w:val="restart"/>
            <w:tcBorders>
              <w:top w:val="single" w:sz="4" w:space="0" w:color="000000"/>
              <w:left w:val="single" w:sz="4" w:space="0" w:color="000000"/>
              <w:right w:val="single" w:sz="4" w:space="0" w:color="000000"/>
            </w:tcBorders>
          </w:tcPr>
          <w:p w14:paraId="7DCFBA72" w14:textId="0F4E2948" w:rsidR="00555AAD" w:rsidRPr="00C70209" w:rsidRDefault="00555AAD" w:rsidP="005B2300">
            <w:pPr>
              <w:pStyle w:val="Tabletext-evidencematrix"/>
            </w:pPr>
            <w:r w:rsidRPr="00C70209">
              <w:t>Wan-Huen 2013</w:t>
            </w:r>
            <w:r w:rsidR="00E1112B" w:rsidRPr="00C70209">
              <w:fldChar w:fldCharType="begin">
                <w:fldData xml:space="preserve">PEVuZE5vdGU+PENpdGU+PEF1dGhvcj5XYW4tSHVlbjwvQXV0aG9yPjxZZWFyPjIwMTM8L1llYXI+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</w:fldData>
              </w:fldChar>
            </w:r>
            <w:r w:rsidR="003F7DCB" w:rsidRPr="00C70209">
              <w:instrText xml:space="preserve"> ADDIN EN.CITE </w:instrText>
            </w:r>
            <w:r w:rsidR="003F7DCB" w:rsidRPr="00C70209">
              <w:fldChar w:fldCharType="begin">
                <w:fldData xml:space="preserve">PEVuZE5vdGU+PENpdGU+PEF1dGhvcj5XYW4tSHVlbjwvQXV0aG9yPjxZZWFyPjIwMTM8L1llYXI+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30</w:t>
            </w:r>
            <w:r w:rsidR="00E1112B" w:rsidRPr="00C70209">
              <w:fldChar w:fldCharType="end"/>
            </w:r>
          </w:p>
          <w:p w14:paraId="2530AD9D" w14:textId="72CA4E09" w:rsidR="00555AAD" w:rsidRPr="00C70209" w:rsidRDefault="00555AAD" w:rsidP="005B2300">
            <w:pPr>
              <w:pStyle w:val="Tabletext-evidencematrix"/>
            </w:pPr>
            <w:r w:rsidRPr="00C70209">
              <w:t>Level III</w:t>
            </w:r>
            <w:r w:rsidR="00E64EC2" w:rsidRPr="00C70209">
              <w:t>–2</w:t>
            </w:r>
          </w:p>
          <w:p w14:paraId="57811FCC" w14:textId="77777777" w:rsidR="00555AAD" w:rsidRPr="00C70209" w:rsidRDefault="00555AAD" w:rsidP="005B2300">
            <w:pPr>
              <w:pStyle w:val="Tabletext-evidencematrix"/>
              <w:rPr>
                <w:highlight w:val="yellow"/>
              </w:rPr>
            </w:pPr>
            <w:r w:rsidRPr="00C70209">
              <w:rPr>
                <w:i/>
              </w:rPr>
              <w:t>Fair</w:t>
            </w:r>
          </w:p>
        </w:tc>
        <w:tc>
          <w:tcPr>
            <w:tcW w:w="538" w:type="pct"/>
            <w:vMerge w:val="restart"/>
            <w:tcBorders>
              <w:top w:val="single" w:sz="4" w:space="0" w:color="000000"/>
              <w:left w:val="single" w:sz="4" w:space="0" w:color="000000"/>
              <w:right w:val="single" w:sz="4" w:space="0" w:color="000000"/>
            </w:tcBorders>
          </w:tcPr>
          <w:p w14:paraId="0FADC50E" w14:textId="0124D28E" w:rsidR="00555AAD" w:rsidRPr="00C70209" w:rsidRDefault="00555AAD" w:rsidP="005B2300">
            <w:pPr>
              <w:pStyle w:val="Tabletext-evidencematrix"/>
            </w:pPr>
            <w:r w:rsidRPr="00C70209">
              <w:t xml:space="preserve">Retrospective </w:t>
            </w:r>
            <w:r w:rsidR="00FB7912" w:rsidRPr="00C70209">
              <w:t>case–control</w:t>
            </w:r>
            <w:r w:rsidRPr="00C70209">
              <w:t xml:space="preserve"> study (N=3,652)</w:t>
            </w:r>
          </w:p>
        </w:tc>
        <w:tc>
          <w:tcPr>
            <w:tcW w:w="451" w:type="pct"/>
            <w:vMerge w:val="restart"/>
            <w:tcBorders>
              <w:top w:val="single" w:sz="4" w:space="0" w:color="000000"/>
              <w:left w:val="single" w:sz="4" w:space="0" w:color="000000"/>
              <w:right w:val="single" w:sz="4" w:space="0" w:color="000000"/>
            </w:tcBorders>
          </w:tcPr>
          <w:p w14:paraId="186D6BCD" w14:textId="77777777" w:rsidR="00555AAD" w:rsidRPr="00C70209" w:rsidRDefault="0016715A" w:rsidP="005B2300">
            <w:pPr>
              <w:pStyle w:val="Tabletext-evidencematrix"/>
            </w:pPr>
            <w:r w:rsidRPr="00C70209">
              <w:t>Preterm infants admitted to NICU</w:t>
            </w:r>
            <w:r w:rsidR="00555AAD" w:rsidRPr="00C70209">
              <w:t xml:space="preserve"> </w:t>
            </w:r>
          </w:p>
        </w:tc>
        <w:tc>
          <w:tcPr>
            <w:tcW w:w="451" w:type="pct"/>
            <w:vMerge w:val="restart"/>
            <w:tcBorders>
              <w:top w:val="single" w:sz="4" w:space="0" w:color="000000"/>
              <w:left w:val="single" w:sz="4" w:space="0" w:color="000000"/>
              <w:right w:val="single" w:sz="4" w:space="0" w:color="000000"/>
            </w:tcBorders>
          </w:tcPr>
          <w:p w14:paraId="38CD566A" w14:textId="77777777" w:rsidR="00555AAD" w:rsidRPr="00C70209" w:rsidRDefault="00555AAD" w:rsidP="005B2300">
            <w:pPr>
              <w:pStyle w:val="Tabletext-evidencematrix"/>
            </w:pPr>
            <w:r w:rsidRPr="00C70209">
              <w:t>Single NICU, USA</w:t>
            </w:r>
          </w:p>
        </w:tc>
        <w:tc>
          <w:tcPr>
            <w:tcW w:w="481" w:type="pct"/>
            <w:vMerge w:val="restart"/>
            <w:tcBorders>
              <w:top w:val="single" w:sz="4" w:space="0" w:color="000000"/>
              <w:left w:val="single" w:sz="4" w:space="0" w:color="000000"/>
              <w:right w:val="single" w:sz="4" w:space="0" w:color="000000"/>
            </w:tcBorders>
          </w:tcPr>
          <w:p w14:paraId="3878EA2A" w14:textId="08CF459C" w:rsidR="00555AAD" w:rsidRPr="00C70209" w:rsidRDefault="00C428FD" w:rsidP="005B2300">
            <w:pPr>
              <w:pStyle w:val="Tabletext-evidencematrix"/>
            </w:pPr>
            <w:r w:rsidRPr="00C70209">
              <w:t>RBC</w:t>
            </w:r>
            <w:r w:rsidR="00555AAD" w:rsidRPr="00C70209">
              <w:t xml:space="preserve"> transfusion </w:t>
            </w:r>
            <w:r w:rsidR="00C91BAE" w:rsidRPr="00C70209">
              <w:t>versus</w:t>
            </w:r>
            <w:r w:rsidR="00555AAD" w:rsidRPr="00C70209">
              <w:t xml:space="preserve"> no transfusion</w:t>
            </w:r>
          </w:p>
        </w:tc>
        <w:tc>
          <w:tcPr>
            <w:tcW w:w="481" w:type="pct"/>
            <w:vMerge w:val="restart"/>
            <w:tcBorders>
              <w:top w:val="single" w:sz="4" w:space="0" w:color="000000"/>
              <w:left w:val="single" w:sz="4" w:space="0" w:color="000000"/>
              <w:right w:val="single" w:sz="4" w:space="0" w:color="000000"/>
            </w:tcBorders>
          </w:tcPr>
          <w:p w14:paraId="11BC15F1" w14:textId="77777777" w:rsidR="00555AAD" w:rsidRPr="00C70209" w:rsidRDefault="00555AAD" w:rsidP="005B2300">
            <w:pPr>
              <w:pStyle w:val="Tabletext-evidencematrix"/>
            </w:pPr>
            <w:r w:rsidRPr="00C70209">
              <w:t>NEC (stage 2 or 3) within 48 hours of exposure</w:t>
            </w:r>
          </w:p>
        </w:tc>
        <w:tc>
          <w:tcPr>
            <w:tcW w:w="523" w:type="pct"/>
            <w:tcBorders>
              <w:top w:val="single" w:sz="4" w:space="0" w:color="000000"/>
              <w:left w:val="single" w:sz="4" w:space="0" w:color="000000"/>
              <w:bottom w:val="single" w:sz="4" w:space="0" w:color="000000"/>
              <w:right w:val="single" w:sz="4" w:space="0" w:color="000000"/>
            </w:tcBorders>
          </w:tcPr>
          <w:p w14:paraId="77A2795E" w14:textId="77777777" w:rsidR="00555AAD" w:rsidRPr="00C70209" w:rsidRDefault="00555AAD" w:rsidP="005B2300">
            <w:pPr>
              <w:pStyle w:val="Tabletext"/>
              <w:spacing w:line="276" w:lineRule="auto"/>
              <w:rPr>
                <w:sz w:val="16"/>
                <w:szCs w:val="16"/>
              </w:rPr>
            </w:pPr>
            <w:r w:rsidRPr="00C70209">
              <w:rPr>
                <w:sz w:val="16"/>
                <w:szCs w:val="16"/>
              </w:rPr>
              <w:t>17/557 (3.1%)</w:t>
            </w:r>
          </w:p>
        </w:tc>
        <w:tc>
          <w:tcPr>
            <w:tcW w:w="523" w:type="pct"/>
            <w:tcBorders>
              <w:top w:val="single" w:sz="4" w:space="0" w:color="000000"/>
              <w:left w:val="single" w:sz="4" w:space="0" w:color="000000"/>
              <w:bottom w:val="single" w:sz="4" w:space="0" w:color="000000"/>
              <w:right w:val="single" w:sz="4" w:space="0" w:color="000000"/>
            </w:tcBorders>
          </w:tcPr>
          <w:p w14:paraId="2F16FB8B" w14:textId="77777777" w:rsidR="00555AAD" w:rsidRPr="00C70209" w:rsidRDefault="00555AAD" w:rsidP="005B2300">
            <w:pPr>
              <w:pStyle w:val="Tabletext"/>
              <w:spacing w:line="276" w:lineRule="auto"/>
              <w:rPr>
                <w:sz w:val="16"/>
                <w:szCs w:val="16"/>
              </w:rPr>
            </w:pPr>
            <w:r w:rsidRPr="00C70209">
              <w:rPr>
                <w:sz w:val="16"/>
                <w:szCs w:val="16"/>
              </w:rPr>
              <w:t>32/3095 (1.0%)</w:t>
            </w:r>
          </w:p>
        </w:tc>
        <w:tc>
          <w:tcPr>
            <w:tcW w:w="524" w:type="pct"/>
            <w:tcBorders>
              <w:top w:val="single" w:sz="4" w:space="0" w:color="000000"/>
              <w:left w:val="single" w:sz="4" w:space="0" w:color="000000"/>
              <w:bottom w:val="single" w:sz="4" w:space="0" w:color="000000"/>
              <w:right w:val="single" w:sz="4" w:space="0" w:color="000000"/>
            </w:tcBorders>
          </w:tcPr>
          <w:p w14:paraId="1FBCC8A8" w14:textId="77777777" w:rsidR="00555AAD" w:rsidRPr="00C70209" w:rsidRDefault="00555AAD" w:rsidP="005B2300">
            <w:pPr>
              <w:pStyle w:val="Tabletext-evidencematrix"/>
              <w:rPr>
                <w:szCs w:val="16"/>
              </w:rPr>
            </w:pPr>
            <w:r w:rsidRPr="00C70209">
              <w:rPr>
                <w:szCs w:val="16"/>
              </w:rPr>
              <w:t>OR 3.01 [1.67, 5.47]</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86AA19C" w14:textId="77777777" w:rsidR="00555AAD" w:rsidRPr="00C70209" w:rsidRDefault="00555AAD" w:rsidP="005B2300">
            <w:pPr>
              <w:pStyle w:val="Tabletext-evidencematrix"/>
              <w:rPr>
                <w:i/>
                <w:szCs w:val="16"/>
              </w:rPr>
            </w:pPr>
            <w:r w:rsidRPr="00C70209">
              <w:rPr>
                <w:i/>
                <w:szCs w:val="16"/>
              </w:rPr>
              <w:t>Favours no transfusion</w:t>
            </w:r>
          </w:p>
          <w:p w14:paraId="1DC6A994" w14:textId="273E386D" w:rsidR="00555AAD" w:rsidRPr="00C70209" w:rsidRDefault="001A475D" w:rsidP="005B2300">
            <w:pPr>
              <w:pStyle w:val="Tabletext-evidencematrix"/>
              <w:rPr>
                <w:i/>
                <w:vertAlign w:val="superscript"/>
              </w:rPr>
            </w:pPr>
            <w:r w:rsidRPr="001A475D">
              <w:rPr>
                <w:i/>
                <w:szCs w:val="16"/>
              </w:rPr>
              <w:t>P &lt; </w:t>
            </w:r>
            <w:r w:rsidR="00555AAD" w:rsidRPr="00C70209">
              <w:rPr>
                <w:szCs w:val="16"/>
              </w:rPr>
              <w:t>0.001</w:t>
            </w:r>
          </w:p>
        </w:tc>
      </w:tr>
      <w:tr w:rsidR="00555AAD" w:rsidRPr="00C70209" w14:paraId="4FC545A1" w14:textId="77777777" w:rsidTr="0092173F">
        <w:trPr>
          <w:cantSplit/>
        </w:trPr>
        <w:tc>
          <w:tcPr>
            <w:tcW w:w="430" w:type="pct"/>
            <w:vMerge/>
            <w:tcBorders>
              <w:left w:val="single" w:sz="4" w:space="0" w:color="000000"/>
              <w:right w:val="single" w:sz="4" w:space="0" w:color="000000"/>
            </w:tcBorders>
          </w:tcPr>
          <w:p w14:paraId="46EA6A11" w14:textId="77777777" w:rsidR="00555AAD" w:rsidRPr="00C70209" w:rsidRDefault="00555AAD" w:rsidP="005B2300">
            <w:pPr>
              <w:pStyle w:val="Tabletext"/>
              <w:spacing w:line="276" w:lineRule="auto"/>
              <w:rPr>
                <w:sz w:val="16"/>
                <w:szCs w:val="16"/>
              </w:rPr>
            </w:pPr>
          </w:p>
        </w:tc>
        <w:tc>
          <w:tcPr>
            <w:tcW w:w="538" w:type="pct"/>
            <w:vMerge/>
            <w:tcBorders>
              <w:left w:val="single" w:sz="4" w:space="0" w:color="000000"/>
              <w:right w:val="single" w:sz="4" w:space="0" w:color="000000"/>
            </w:tcBorders>
          </w:tcPr>
          <w:p w14:paraId="29F3E372" w14:textId="77777777" w:rsidR="00555AAD" w:rsidRPr="00C70209" w:rsidRDefault="00555AAD" w:rsidP="005B2300">
            <w:pPr>
              <w:pStyle w:val="Tabletext"/>
              <w:spacing w:line="276" w:lineRule="auto"/>
              <w:rPr>
                <w:sz w:val="16"/>
                <w:szCs w:val="16"/>
              </w:rPr>
            </w:pPr>
          </w:p>
        </w:tc>
        <w:tc>
          <w:tcPr>
            <w:tcW w:w="451" w:type="pct"/>
            <w:vMerge/>
            <w:tcBorders>
              <w:left w:val="single" w:sz="4" w:space="0" w:color="000000"/>
              <w:right w:val="single" w:sz="4" w:space="0" w:color="000000"/>
            </w:tcBorders>
          </w:tcPr>
          <w:p w14:paraId="0C695B04" w14:textId="77777777" w:rsidR="00555AAD" w:rsidRPr="00C70209" w:rsidRDefault="00555AAD" w:rsidP="005B2300">
            <w:pPr>
              <w:pStyle w:val="Tabletext"/>
              <w:spacing w:line="276" w:lineRule="auto"/>
              <w:rPr>
                <w:sz w:val="16"/>
                <w:szCs w:val="16"/>
              </w:rPr>
            </w:pPr>
          </w:p>
        </w:tc>
        <w:tc>
          <w:tcPr>
            <w:tcW w:w="451" w:type="pct"/>
            <w:vMerge/>
            <w:tcBorders>
              <w:left w:val="single" w:sz="4" w:space="0" w:color="000000"/>
              <w:right w:val="single" w:sz="4" w:space="0" w:color="000000"/>
            </w:tcBorders>
          </w:tcPr>
          <w:p w14:paraId="40D570AF" w14:textId="77777777" w:rsidR="00555AAD" w:rsidRPr="00C70209" w:rsidRDefault="00555AAD" w:rsidP="005B2300">
            <w:pPr>
              <w:pStyle w:val="Tabletext"/>
              <w:spacing w:line="276" w:lineRule="auto"/>
              <w:rPr>
                <w:sz w:val="16"/>
                <w:szCs w:val="16"/>
              </w:rPr>
            </w:pPr>
          </w:p>
        </w:tc>
        <w:tc>
          <w:tcPr>
            <w:tcW w:w="481" w:type="pct"/>
            <w:vMerge/>
            <w:tcBorders>
              <w:left w:val="single" w:sz="4" w:space="0" w:color="000000"/>
              <w:right w:val="single" w:sz="4" w:space="0" w:color="000000"/>
            </w:tcBorders>
          </w:tcPr>
          <w:p w14:paraId="5750C74F" w14:textId="77777777" w:rsidR="00555AAD" w:rsidRPr="00C70209" w:rsidRDefault="00555AAD" w:rsidP="005B2300">
            <w:pPr>
              <w:pStyle w:val="Tabletext"/>
              <w:spacing w:line="276" w:lineRule="auto"/>
              <w:rPr>
                <w:sz w:val="16"/>
                <w:szCs w:val="16"/>
              </w:rPr>
            </w:pPr>
          </w:p>
        </w:tc>
        <w:tc>
          <w:tcPr>
            <w:tcW w:w="481" w:type="pct"/>
            <w:vMerge/>
            <w:tcBorders>
              <w:left w:val="single" w:sz="4" w:space="0" w:color="000000"/>
              <w:right w:val="single" w:sz="4" w:space="0" w:color="000000"/>
            </w:tcBorders>
          </w:tcPr>
          <w:p w14:paraId="50FB0474" w14:textId="77777777" w:rsidR="00555AAD" w:rsidRPr="00C70209" w:rsidRDefault="00555AAD"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tcPr>
          <w:p w14:paraId="48E6BF6A" w14:textId="77777777" w:rsidR="00555AAD" w:rsidRPr="00C70209" w:rsidRDefault="00555AAD" w:rsidP="005B2300">
            <w:pPr>
              <w:pStyle w:val="Tabletext-subanalysis"/>
            </w:pPr>
            <w:r w:rsidRPr="00C70209">
              <w:t>Data adjusted for “missing epochs” (infants who died, were transferred or discharged before study end).</w:t>
            </w:r>
          </w:p>
        </w:tc>
        <w:tc>
          <w:tcPr>
            <w:tcW w:w="524" w:type="pct"/>
            <w:tcBorders>
              <w:top w:val="single" w:sz="4" w:space="0" w:color="000000"/>
              <w:left w:val="single" w:sz="4" w:space="0" w:color="000000"/>
              <w:bottom w:val="single" w:sz="4" w:space="0" w:color="000000"/>
              <w:right w:val="single" w:sz="4" w:space="0" w:color="000000"/>
            </w:tcBorders>
          </w:tcPr>
          <w:p w14:paraId="574A2737" w14:textId="77777777" w:rsidR="00555AAD" w:rsidRPr="00C70209" w:rsidRDefault="00555AAD" w:rsidP="005B2300">
            <w:pPr>
              <w:pStyle w:val="Tabletext-evidencematrix"/>
            </w:pPr>
            <w:r w:rsidRPr="00C70209">
              <w:t>OR 2.70 [1.51, 4.85]</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2CF3D6D" w14:textId="77777777" w:rsidR="00555AAD" w:rsidRPr="00C70209" w:rsidRDefault="00555AAD" w:rsidP="005B2300">
            <w:pPr>
              <w:pStyle w:val="Tabletext-evidencematrix"/>
              <w:rPr>
                <w:i/>
              </w:rPr>
            </w:pPr>
            <w:r w:rsidRPr="00C70209">
              <w:rPr>
                <w:i/>
              </w:rPr>
              <w:t>Favours no transfusion</w:t>
            </w:r>
          </w:p>
          <w:p w14:paraId="73744D45" w14:textId="4D37AFA6" w:rsidR="00555AAD" w:rsidRPr="00C70209" w:rsidRDefault="001A475D" w:rsidP="005B2300">
            <w:pPr>
              <w:pStyle w:val="Tabletext-evidencematrix"/>
            </w:pPr>
            <w:r w:rsidRPr="001A475D">
              <w:rPr>
                <w:i/>
              </w:rPr>
              <w:t>P &lt; </w:t>
            </w:r>
            <w:r w:rsidR="00555AAD" w:rsidRPr="00C70209">
              <w:t>0.001</w:t>
            </w:r>
          </w:p>
        </w:tc>
      </w:tr>
      <w:tr w:rsidR="00555AAD" w:rsidRPr="00C70209" w14:paraId="4C834A7B" w14:textId="77777777" w:rsidTr="0092173F">
        <w:trPr>
          <w:cantSplit/>
        </w:trPr>
        <w:tc>
          <w:tcPr>
            <w:tcW w:w="430" w:type="pct"/>
            <w:vMerge/>
            <w:tcBorders>
              <w:left w:val="single" w:sz="4" w:space="0" w:color="000000"/>
              <w:right w:val="single" w:sz="4" w:space="0" w:color="000000"/>
            </w:tcBorders>
          </w:tcPr>
          <w:p w14:paraId="5E0D0B2D" w14:textId="77777777" w:rsidR="00555AAD" w:rsidRPr="00C70209" w:rsidRDefault="00555AAD" w:rsidP="005B2300">
            <w:pPr>
              <w:pStyle w:val="Tabletext"/>
              <w:spacing w:line="276" w:lineRule="auto"/>
              <w:rPr>
                <w:sz w:val="16"/>
                <w:szCs w:val="16"/>
              </w:rPr>
            </w:pPr>
          </w:p>
        </w:tc>
        <w:tc>
          <w:tcPr>
            <w:tcW w:w="538" w:type="pct"/>
            <w:vMerge/>
            <w:tcBorders>
              <w:left w:val="single" w:sz="4" w:space="0" w:color="000000"/>
              <w:right w:val="single" w:sz="4" w:space="0" w:color="000000"/>
            </w:tcBorders>
          </w:tcPr>
          <w:p w14:paraId="3572A772" w14:textId="77777777" w:rsidR="00555AAD" w:rsidRPr="00C70209" w:rsidRDefault="00555AAD" w:rsidP="005B2300">
            <w:pPr>
              <w:pStyle w:val="Tabletext"/>
              <w:spacing w:line="276" w:lineRule="auto"/>
              <w:rPr>
                <w:sz w:val="16"/>
                <w:szCs w:val="16"/>
              </w:rPr>
            </w:pPr>
          </w:p>
        </w:tc>
        <w:tc>
          <w:tcPr>
            <w:tcW w:w="451" w:type="pct"/>
            <w:vMerge/>
            <w:tcBorders>
              <w:left w:val="single" w:sz="4" w:space="0" w:color="000000"/>
              <w:right w:val="single" w:sz="4" w:space="0" w:color="000000"/>
            </w:tcBorders>
          </w:tcPr>
          <w:p w14:paraId="0A8EA20D" w14:textId="77777777" w:rsidR="00555AAD" w:rsidRPr="00C70209" w:rsidRDefault="00555AAD" w:rsidP="005B2300">
            <w:pPr>
              <w:pStyle w:val="Tabletext"/>
              <w:spacing w:line="276" w:lineRule="auto"/>
              <w:rPr>
                <w:sz w:val="16"/>
                <w:szCs w:val="16"/>
              </w:rPr>
            </w:pPr>
          </w:p>
        </w:tc>
        <w:tc>
          <w:tcPr>
            <w:tcW w:w="451" w:type="pct"/>
            <w:vMerge/>
            <w:tcBorders>
              <w:left w:val="single" w:sz="4" w:space="0" w:color="000000"/>
              <w:right w:val="single" w:sz="4" w:space="0" w:color="000000"/>
            </w:tcBorders>
          </w:tcPr>
          <w:p w14:paraId="1CEB73D6" w14:textId="77777777" w:rsidR="00555AAD" w:rsidRPr="00C70209" w:rsidRDefault="00555AAD" w:rsidP="005B2300">
            <w:pPr>
              <w:pStyle w:val="Tabletext"/>
              <w:spacing w:line="276" w:lineRule="auto"/>
              <w:rPr>
                <w:sz w:val="16"/>
                <w:szCs w:val="16"/>
              </w:rPr>
            </w:pPr>
          </w:p>
        </w:tc>
        <w:tc>
          <w:tcPr>
            <w:tcW w:w="481" w:type="pct"/>
            <w:vMerge/>
            <w:tcBorders>
              <w:left w:val="single" w:sz="4" w:space="0" w:color="000000"/>
              <w:right w:val="single" w:sz="4" w:space="0" w:color="000000"/>
            </w:tcBorders>
          </w:tcPr>
          <w:p w14:paraId="0FC7AB8B" w14:textId="77777777" w:rsidR="00555AAD" w:rsidRPr="00C70209" w:rsidRDefault="00555AAD" w:rsidP="005B2300">
            <w:pPr>
              <w:pStyle w:val="Tabletext"/>
              <w:spacing w:line="276" w:lineRule="auto"/>
              <w:rPr>
                <w:sz w:val="16"/>
                <w:szCs w:val="16"/>
              </w:rPr>
            </w:pPr>
          </w:p>
        </w:tc>
        <w:tc>
          <w:tcPr>
            <w:tcW w:w="481" w:type="pct"/>
            <w:vMerge/>
            <w:tcBorders>
              <w:left w:val="single" w:sz="4" w:space="0" w:color="000000"/>
              <w:right w:val="single" w:sz="4" w:space="0" w:color="000000"/>
            </w:tcBorders>
          </w:tcPr>
          <w:p w14:paraId="7A0C9BF4" w14:textId="77777777" w:rsidR="00555AAD" w:rsidRPr="00C70209" w:rsidRDefault="00555AAD"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tcPr>
          <w:p w14:paraId="50C7E324" w14:textId="77777777" w:rsidR="00555AAD" w:rsidRPr="00C70209" w:rsidRDefault="00555AAD" w:rsidP="005B2300">
            <w:pPr>
              <w:pStyle w:val="Tabletext-subanalysis"/>
            </w:pPr>
            <w:r w:rsidRPr="00C70209">
              <w:t>Multivariate logistic regression adjusted for gestational age, enteral feeding status by prior epoch, within-subject chronological age, and indicators of disease severity (symptomatic PDA, sepsis, urinary tract infection or phlebitis, pressor use, mechanical ventilation, exposure to inspired oxygen &gt;40%).</w:t>
            </w:r>
          </w:p>
        </w:tc>
        <w:tc>
          <w:tcPr>
            <w:tcW w:w="524" w:type="pct"/>
            <w:tcBorders>
              <w:top w:val="single" w:sz="4" w:space="0" w:color="000000"/>
              <w:left w:val="single" w:sz="4" w:space="0" w:color="000000"/>
              <w:bottom w:val="single" w:sz="4" w:space="0" w:color="000000"/>
              <w:right w:val="single" w:sz="4" w:space="0" w:color="000000"/>
            </w:tcBorders>
          </w:tcPr>
          <w:p w14:paraId="1F61AD87" w14:textId="77777777" w:rsidR="00555AAD" w:rsidRPr="00C70209" w:rsidRDefault="00555AAD" w:rsidP="005B2300">
            <w:pPr>
              <w:pStyle w:val="Tabletext-evidencematrix"/>
            </w:pPr>
            <w:r w:rsidRPr="00C70209">
              <w:t>OR 2.97 [1.46, 6.05]</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14AD888" w14:textId="77777777" w:rsidR="00555AAD" w:rsidRPr="00C70209" w:rsidRDefault="00555AAD" w:rsidP="005B2300">
            <w:pPr>
              <w:pStyle w:val="Tabletext-evidencematrix"/>
              <w:rPr>
                <w:i/>
              </w:rPr>
            </w:pPr>
            <w:r w:rsidRPr="00C70209">
              <w:rPr>
                <w:i/>
              </w:rPr>
              <w:t>Favours no transfusion</w:t>
            </w:r>
          </w:p>
          <w:p w14:paraId="2F618DA2" w14:textId="5FF7EE7B" w:rsidR="00555AAD" w:rsidRPr="00C70209" w:rsidRDefault="001A475D" w:rsidP="005B2300">
            <w:pPr>
              <w:pStyle w:val="Tabletext-evidencematrix"/>
            </w:pPr>
            <w:r w:rsidRPr="001A475D">
              <w:rPr>
                <w:i/>
              </w:rPr>
              <w:t>P &lt; </w:t>
            </w:r>
            <w:r w:rsidR="00555AAD" w:rsidRPr="00C70209">
              <w:t>0.003</w:t>
            </w:r>
          </w:p>
        </w:tc>
      </w:tr>
      <w:tr w:rsidR="0016715A" w:rsidRPr="00C70209" w14:paraId="521FEA3A" w14:textId="77777777" w:rsidTr="0016715A">
        <w:trPr>
          <w:cantSplit/>
        </w:trPr>
        <w:tc>
          <w:tcPr>
            <w:tcW w:w="5000" w:type="pct"/>
            <w:gridSpan w:val="10"/>
            <w:tcBorders>
              <w:left w:val="single" w:sz="4" w:space="0" w:color="000000"/>
              <w:right w:val="single" w:sz="4" w:space="0" w:color="000000"/>
            </w:tcBorders>
          </w:tcPr>
          <w:p w14:paraId="63CD32BA" w14:textId="77777777" w:rsidR="0016715A" w:rsidRPr="00C70209" w:rsidRDefault="0016715A" w:rsidP="005B2300">
            <w:pPr>
              <w:pStyle w:val="Tabletext"/>
              <w:spacing w:line="276" w:lineRule="auto"/>
              <w:rPr>
                <w:i/>
                <w:sz w:val="16"/>
                <w:szCs w:val="16"/>
              </w:rPr>
            </w:pPr>
            <w:r w:rsidRPr="00C70209">
              <w:rPr>
                <w:i/>
                <w:sz w:val="16"/>
                <w:szCs w:val="16"/>
              </w:rPr>
              <w:t xml:space="preserve">Included in meta-analysis </w:t>
            </w:r>
            <w:r w:rsidR="00044B77" w:rsidRPr="00C70209">
              <w:rPr>
                <w:i/>
                <w:sz w:val="16"/>
                <w:szCs w:val="16"/>
              </w:rPr>
              <w:t>reported by Kirpalani (2012)</w:t>
            </w:r>
            <w:r w:rsidR="00326434" w:rsidRPr="00C70209">
              <w:rPr>
                <w:i/>
                <w:sz w:val="16"/>
                <w:szCs w:val="16"/>
              </w:rPr>
              <w:t xml:space="preserve"> </w:t>
            </w:r>
          </w:p>
        </w:tc>
      </w:tr>
      <w:tr w:rsidR="0016715A" w:rsidRPr="00C70209" w14:paraId="66F8BF21" w14:textId="77777777" w:rsidTr="0092173F">
        <w:trPr>
          <w:cantSplit/>
        </w:trPr>
        <w:tc>
          <w:tcPr>
            <w:tcW w:w="430" w:type="pct"/>
            <w:vMerge w:val="restart"/>
            <w:tcBorders>
              <w:left w:val="single" w:sz="4" w:space="0" w:color="000000"/>
              <w:right w:val="single" w:sz="4" w:space="0" w:color="000000"/>
            </w:tcBorders>
          </w:tcPr>
          <w:p w14:paraId="2D69990D" w14:textId="33797587" w:rsidR="0016715A" w:rsidRPr="00C70209" w:rsidRDefault="0016715A" w:rsidP="005B2300">
            <w:pPr>
              <w:pStyle w:val="Tabletext-evidencematrix"/>
            </w:pPr>
            <w:r w:rsidRPr="00C70209">
              <w:t>Paul 2011</w:t>
            </w:r>
            <w:r w:rsidR="00E1112B" w:rsidRPr="00C70209">
              <w:fldChar w:fldCharType="begin">
                <w:fldData xml:space="preserve">PEVuZE5vdGU+PENpdGU+PEF1dGhvcj5QYXVsPC9BdXRob3I+PFllYXI+MjAxMTwvWWVhcj48UmVj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</w:fldData>
              </w:fldChar>
            </w:r>
            <w:r w:rsidR="003F7DCB" w:rsidRPr="00C70209">
              <w:instrText xml:space="preserve"> ADDIN EN.CITE </w:instrText>
            </w:r>
            <w:r w:rsidR="003F7DCB" w:rsidRPr="00C70209">
              <w:fldChar w:fldCharType="begin">
                <w:fldData xml:space="preserve">PEVuZE5vdGU+PENpdGU+PEF1dGhvcj5QYXVsPC9BdXRob3I+PFllYXI+MjAxMTwvWWVhcj48UmVj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0</w:t>
            </w:r>
            <w:r w:rsidR="00E1112B" w:rsidRPr="00C70209">
              <w:fldChar w:fldCharType="end"/>
            </w:r>
          </w:p>
          <w:p w14:paraId="4721435E" w14:textId="3E1E1088" w:rsidR="0016715A" w:rsidRPr="00C70209" w:rsidRDefault="0016715A" w:rsidP="005B2300">
            <w:pPr>
              <w:pStyle w:val="Tabletext-evidencematrix"/>
            </w:pPr>
            <w:r w:rsidRPr="00C70209">
              <w:t>Level III</w:t>
            </w:r>
            <w:r w:rsidR="00E64EC2" w:rsidRPr="00C70209">
              <w:t>–2</w:t>
            </w:r>
          </w:p>
          <w:p w14:paraId="6222371A" w14:textId="77777777" w:rsidR="0016715A" w:rsidRPr="00C70209" w:rsidRDefault="0016715A" w:rsidP="005B2300">
            <w:pPr>
              <w:pStyle w:val="Tabletext-evidencematrix"/>
              <w:rPr>
                <w:i/>
                <w:highlight w:val="yellow"/>
              </w:rPr>
            </w:pPr>
            <w:r w:rsidRPr="00C70209">
              <w:rPr>
                <w:i/>
              </w:rPr>
              <w:t>Poor</w:t>
            </w:r>
          </w:p>
        </w:tc>
        <w:tc>
          <w:tcPr>
            <w:tcW w:w="538" w:type="pct"/>
            <w:vMerge w:val="restart"/>
            <w:tcBorders>
              <w:left w:val="single" w:sz="4" w:space="0" w:color="000000"/>
              <w:right w:val="single" w:sz="4" w:space="0" w:color="000000"/>
            </w:tcBorders>
          </w:tcPr>
          <w:p w14:paraId="55A8C500" w14:textId="6AB8259E" w:rsidR="0016715A" w:rsidRPr="00C70209" w:rsidRDefault="0016715A" w:rsidP="005B2300">
            <w:pPr>
              <w:pStyle w:val="Tabletext-evidencematrix"/>
            </w:pPr>
            <w:r w:rsidRPr="00C70209">
              <w:t>Retrospective cohort study</w:t>
            </w:r>
          </w:p>
          <w:p w14:paraId="469A61B3" w14:textId="77777777" w:rsidR="0016715A" w:rsidRPr="00C70209" w:rsidRDefault="0016715A" w:rsidP="005B2300">
            <w:pPr>
              <w:pStyle w:val="Tabletext-evidencematrix"/>
            </w:pPr>
            <w:r w:rsidRPr="00C70209">
              <w:t>N=2311</w:t>
            </w:r>
          </w:p>
        </w:tc>
        <w:tc>
          <w:tcPr>
            <w:tcW w:w="451" w:type="pct"/>
            <w:vMerge w:val="restart"/>
            <w:tcBorders>
              <w:left w:val="single" w:sz="4" w:space="0" w:color="000000"/>
              <w:right w:val="single" w:sz="4" w:space="0" w:color="000000"/>
            </w:tcBorders>
          </w:tcPr>
          <w:p w14:paraId="2BA2DB8E" w14:textId="7B1DCF92" w:rsidR="0016715A" w:rsidRPr="00C70209" w:rsidRDefault="0016715A" w:rsidP="005B2300">
            <w:pPr>
              <w:pStyle w:val="Tabletext-evidencematrix"/>
            </w:pPr>
            <w:r w:rsidRPr="00C70209">
              <w:t>Preterm infants with VLBW (</w:t>
            </w:r>
            <w:r w:rsidR="00FB7912" w:rsidRPr="00C70209">
              <w:t>&lt;</w:t>
            </w:r>
            <w:r w:rsidRPr="00C70209">
              <w:t xml:space="preserve">1500 g) </w:t>
            </w:r>
          </w:p>
        </w:tc>
        <w:tc>
          <w:tcPr>
            <w:tcW w:w="451" w:type="pct"/>
            <w:vMerge w:val="restart"/>
            <w:tcBorders>
              <w:left w:val="single" w:sz="4" w:space="0" w:color="000000"/>
              <w:right w:val="single" w:sz="4" w:space="0" w:color="000000"/>
            </w:tcBorders>
          </w:tcPr>
          <w:p w14:paraId="21CDB406" w14:textId="77777777" w:rsidR="0016715A" w:rsidRPr="00C70209" w:rsidRDefault="0016715A" w:rsidP="005B2300">
            <w:pPr>
              <w:pStyle w:val="Tabletext-evidencematrix"/>
            </w:pPr>
            <w:r w:rsidRPr="00C70209">
              <w:t>Single NICU, USA</w:t>
            </w:r>
          </w:p>
        </w:tc>
        <w:tc>
          <w:tcPr>
            <w:tcW w:w="481" w:type="pct"/>
            <w:vMerge w:val="restart"/>
            <w:tcBorders>
              <w:left w:val="single" w:sz="4" w:space="0" w:color="000000"/>
              <w:right w:val="single" w:sz="4" w:space="0" w:color="000000"/>
            </w:tcBorders>
          </w:tcPr>
          <w:p w14:paraId="6B80110F" w14:textId="12AE1F02" w:rsidR="0016715A" w:rsidRPr="00C70209" w:rsidRDefault="00C428FD" w:rsidP="005B2300">
            <w:pPr>
              <w:pStyle w:val="Tabletext-evidencematrix"/>
            </w:pPr>
            <w:r w:rsidRPr="00C70209">
              <w:t>RBC</w:t>
            </w:r>
            <w:r w:rsidR="0016715A" w:rsidRPr="00C70209">
              <w:t xml:space="preserve"> transfusion </w:t>
            </w:r>
            <w:r w:rsidR="00C91BAE" w:rsidRPr="00C70209">
              <w:t>versus</w:t>
            </w:r>
            <w:r w:rsidR="0016715A" w:rsidRPr="00C70209">
              <w:t xml:space="preserve"> no transfusion</w:t>
            </w:r>
          </w:p>
          <w:p w14:paraId="2B1B6636" w14:textId="3CE83F15" w:rsidR="0016715A" w:rsidRPr="00C70209" w:rsidRDefault="0016715A" w:rsidP="005B2300">
            <w:pPr>
              <w:pStyle w:val="Tabletext-subanalysis"/>
            </w:pPr>
            <w:r w:rsidRPr="00C70209">
              <w:t>*</w:t>
            </w:r>
            <w:r w:rsidR="00C428FD" w:rsidRPr="00C70209">
              <w:t>RBC</w:t>
            </w:r>
            <w:r w:rsidRPr="00C70209">
              <w:t xml:space="preserve"> transfusions after NEC diagnosis were excluded</w:t>
            </w:r>
          </w:p>
        </w:tc>
        <w:tc>
          <w:tcPr>
            <w:tcW w:w="481" w:type="pct"/>
            <w:vMerge w:val="restart"/>
            <w:tcBorders>
              <w:left w:val="single" w:sz="4" w:space="0" w:color="000000"/>
              <w:right w:val="single" w:sz="4" w:space="0" w:color="000000"/>
            </w:tcBorders>
          </w:tcPr>
          <w:p w14:paraId="552CDF89" w14:textId="77777777" w:rsidR="0016715A" w:rsidRPr="00C70209" w:rsidRDefault="0016715A" w:rsidP="005B2300">
            <w:pPr>
              <w:pStyle w:val="Tabletext-evidencematrix"/>
            </w:pPr>
            <w:r w:rsidRPr="00C70209">
              <w:t xml:space="preserve">NEC </w:t>
            </w:r>
          </w:p>
        </w:tc>
        <w:tc>
          <w:tcPr>
            <w:tcW w:w="523" w:type="pct"/>
            <w:tcBorders>
              <w:top w:val="single" w:sz="4" w:space="0" w:color="000000"/>
              <w:left w:val="single" w:sz="4" w:space="0" w:color="000000"/>
              <w:bottom w:val="single" w:sz="4" w:space="0" w:color="000000"/>
              <w:right w:val="single" w:sz="4" w:space="0" w:color="000000"/>
            </w:tcBorders>
          </w:tcPr>
          <w:p w14:paraId="35887445" w14:textId="77777777" w:rsidR="0016715A" w:rsidRPr="00C70209" w:rsidRDefault="0016715A" w:rsidP="005B2300">
            <w:pPr>
              <w:pStyle w:val="Tabletext-evidencematrix"/>
            </w:pPr>
            <w:r w:rsidRPr="00C70209">
              <w:t>92/1148 (8.0%)</w:t>
            </w:r>
          </w:p>
        </w:tc>
        <w:tc>
          <w:tcPr>
            <w:tcW w:w="523" w:type="pct"/>
            <w:tcBorders>
              <w:top w:val="single" w:sz="4" w:space="0" w:color="000000"/>
              <w:left w:val="single" w:sz="4" w:space="0" w:color="000000"/>
              <w:bottom w:val="single" w:sz="4" w:space="0" w:color="000000"/>
              <w:right w:val="single" w:sz="4" w:space="0" w:color="000000"/>
            </w:tcBorders>
          </w:tcPr>
          <w:p w14:paraId="4EE14B50" w14:textId="77777777" w:rsidR="0016715A" w:rsidRPr="00C70209" w:rsidRDefault="0016715A" w:rsidP="005B2300">
            <w:pPr>
              <w:pStyle w:val="Tabletext-evidencematrix"/>
            </w:pPr>
            <w:r w:rsidRPr="00C70209">
              <w:t>30/1162 (2.6%)</w:t>
            </w:r>
          </w:p>
        </w:tc>
        <w:tc>
          <w:tcPr>
            <w:tcW w:w="524" w:type="pct"/>
            <w:tcBorders>
              <w:top w:val="single" w:sz="4" w:space="0" w:color="000000"/>
              <w:left w:val="single" w:sz="4" w:space="0" w:color="000000"/>
              <w:bottom w:val="single" w:sz="4" w:space="0" w:color="000000"/>
              <w:right w:val="single" w:sz="4" w:space="0" w:color="000000"/>
            </w:tcBorders>
          </w:tcPr>
          <w:p w14:paraId="34132A82" w14:textId="6E04D82E" w:rsidR="0016715A" w:rsidRPr="00C70209" w:rsidRDefault="0016715A" w:rsidP="005B2300">
            <w:pPr>
              <w:pStyle w:val="Tabletext-evidencematrix"/>
            </w:pPr>
            <w:r w:rsidRPr="00C70209">
              <w:t>OR 2.9 [1.9</w:t>
            </w:r>
            <w:r w:rsidR="00E64EC2" w:rsidRPr="00C70209">
              <w:t>–4</w:t>
            </w:r>
            <w:r w:rsidRPr="00C70209">
              <w:t>.4]</w:t>
            </w:r>
          </w:p>
          <w:p w14:paraId="5E528D06" w14:textId="77777777" w:rsidR="0016715A" w:rsidRPr="00C70209" w:rsidRDefault="0016715A" w:rsidP="005B2300">
            <w:pPr>
              <w:pStyle w:val="Tabletext-evidencematrix"/>
            </w:pPr>
            <w:r w:rsidRPr="00C70209">
              <w:t>RR 3.10 [2.07, 4.65]</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FF90A2E" w14:textId="77777777" w:rsidR="0016715A" w:rsidRPr="00C70209" w:rsidRDefault="0016715A" w:rsidP="005B2300">
            <w:pPr>
              <w:pStyle w:val="Tabletext-evidencematrix"/>
              <w:rPr>
                <w:i/>
              </w:rPr>
            </w:pPr>
            <w:r w:rsidRPr="00C70209">
              <w:rPr>
                <w:i/>
              </w:rPr>
              <w:t>Favours no transfusion</w:t>
            </w:r>
          </w:p>
          <w:p w14:paraId="300848E0" w14:textId="7BF0EB0F" w:rsidR="0016715A" w:rsidRPr="00C70209" w:rsidRDefault="001A475D" w:rsidP="005B2300">
            <w:pPr>
              <w:pStyle w:val="Tabletext-evidencematrix"/>
            </w:pPr>
            <w:r w:rsidRPr="001A475D">
              <w:rPr>
                <w:i/>
              </w:rPr>
              <w:t>P = </w:t>
            </w:r>
            <w:r w:rsidR="0016715A" w:rsidRPr="00C70209">
              <w:t>NR</w:t>
            </w:r>
          </w:p>
          <w:p w14:paraId="48E07BC3" w14:textId="144E0129" w:rsidR="0016715A" w:rsidRPr="00C70209" w:rsidRDefault="001A475D" w:rsidP="005B2300">
            <w:pPr>
              <w:pStyle w:val="Tabletext-evidencematrix"/>
              <w:rPr>
                <w:i/>
              </w:rPr>
            </w:pPr>
            <w:r w:rsidRPr="001A475D">
              <w:rPr>
                <w:i/>
              </w:rPr>
              <w:t>P &lt; </w:t>
            </w:r>
            <w:r w:rsidR="0016715A" w:rsidRPr="00C70209">
              <w:t>0.00001</w:t>
            </w:r>
            <w:r w:rsidR="0016715A" w:rsidRPr="00C70209">
              <w:rPr>
                <w:vertAlign w:val="superscript"/>
              </w:rPr>
              <w:t>d</w:t>
            </w:r>
          </w:p>
        </w:tc>
      </w:tr>
      <w:tr w:rsidR="0016715A" w:rsidRPr="00C70209" w14:paraId="0223A2C3" w14:textId="77777777" w:rsidTr="0092173F">
        <w:trPr>
          <w:cantSplit/>
        </w:trPr>
        <w:tc>
          <w:tcPr>
            <w:tcW w:w="430" w:type="pct"/>
            <w:vMerge/>
            <w:tcBorders>
              <w:left w:val="single" w:sz="4" w:space="0" w:color="000000"/>
              <w:right w:val="single" w:sz="4" w:space="0" w:color="000000"/>
            </w:tcBorders>
          </w:tcPr>
          <w:p w14:paraId="6FC94647" w14:textId="77777777" w:rsidR="0016715A" w:rsidRPr="00C70209" w:rsidRDefault="0016715A" w:rsidP="005B2300">
            <w:pPr>
              <w:pStyle w:val="Tabletext-evidencematrix"/>
            </w:pPr>
          </w:p>
        </w:tc>
        <w:tc>
          <w:tcPr>
            <w:tcW w:w="538" w:type="pct"/>
            <w:vMerge/>
            <w:tcBorders>
              <w:left w:val="single" w:sz="4" w:space="0" w:color="000000"/>
              <w:right w:val="single" w:sz="4" w:space="0" w:color="000000"/>
            </w:tcBorders>
          </w:tcPr>
          <w:p w14:paraId="179A0436"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0AA04D2F"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42BDB514" w14:textId="77777777" w:rsidR="0016715A" w:rsidRPr="00C70209" w:rsidRDefault="0016715A" w:rsidP="005B2300">
            <w:pPr>
              <w:pStyle w:val="Tabletext-evidencematrix"/>
            </w:pPr>
          </w:p>
        </w:tc>
        <w:tc>
          <w:tcPr>
            <w:tcW w:w="481" w:type="pct"/>
            <w:vMerge/>
            <w:tcBorders>
              <w:left w:val="single" w:sz="4" w:space="0" w:color="000000"/>
              <w:right w:val="single" w:sz="4" w:space="0" w:color="000000"/>
            </w:tcBorders>
          </w:tcPr>
          <w:p w14:paraId="02D8922B" w14:textId="77777777" w:rsidR="0016715A" w:rsidRPr="00C70209" w:rsidRDefault="0016715A" w:rsidP="005B2300">
            <w:pPr>
              <w:pStyle w:val="Tabletext-evidencematrix"/>
            </w:pPr>
          </w:p>
        </w:tc>
        <w:tc>
          <w:tcPr>
            <w:tcW w:w="481" w:type="pct"/>
            <w:vMerge/>
            <w:tcBorders>
              <w:left w:val="single" w:sz="4" w:space="0" w:color="000000"/>
              <w:right w:val="single" w:sz="4" w:space="0" w:color="000000"/>
            </w:tcBorders>
          </w:tcPr>
          <w:p w14:paraId="496C1D30" w14:textId="77777777" w:rsidR="0016715A" w:rsidRPr="00C70209" w:rsidRDefault="0016715A"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tcPr>
          <w:p w14:paraId="53A8A2AA" w14:textId="77777777" w:rsidR="0016715A" w:rsidRPr="00C70209" w:rsidRDefault="0016715A" w:rsidP="005B2300">
            <w:pPr>
              <w:pStyle w:val="Tabletext-subanalysis"/>
            </w:pPr>
            <w:r w:rsidRPr="00C70209">
              <w:t>Multivariable model adjusted for gestational age, gender, antenatal steroids, maternal preeclampsia, antenatal magnesium sulphate, antenatal indomethacin, and SNAP.</w:t>
            </w:r>
          </w:p>
        </w:tc>
        <w:tc>
          <w:tcPr>
            <w:tcW w:w="524" w:type="pct"/>
            <w:tcBorders>
              <w:top w:val="single" w:sz="4" w:space="0" w:color="000000"/>
              <w:left w:val="single" w:sz="4" w:space="0" w:color="000000"/>
              <w:bottom w:val="single" w:sz="4" w:space="0" w:color="000000"/>
              <w:right w:val="single" w:sz="4" w:space="0" w:color="000000"/>
            </w:tcBorders>
          </w:tcPr>
          <w:p w14:paraId="077537A4" w14:textId="77777777" w:rsidR="0016715A" w:rsidRPr="00C70209" w:rsidRDefault="0016715A" w:rsidP="005B2300">
            <w:pPr>
              <w:pStyle w:val="Tabletext-evidencematrix"/>
            </w:pPr>
            <w:r w:rsidRPr="00C70209">
              <w:rPr>
                <w:szCs w:val="16"/>
              </w:rPr>
              <w:t>OR 2.3 [1.2, 4.2]</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6E446ED" w14:textId="77777777" w:rsidR="0016715A" w:rsidRPr="00C70209" w:rsidRDefault="0016715A" w:rsidP="005B2300">
            <w:pPr>
              <w:pStyle w:val="Tabletext"/>
              <w:spacing w:line="276" w:lineRule="auto"/>
              <w:rPr>
                <w:i/>
                <w:sz w:val="16"/>
                <w:szCs w:val="16"/>
              </w:rPr>
            </w:pPr>
            <w:r w:rsidRPr="00C70209">
              <w:rPr>
                <w:i/>
                <w:sz w:val="16"/>
                <w:szCs w:val="16"/>
              </w:rPr>
              <w:t>Favours no transfusion</w:t>
            </w:r>
          </w:p>
          <w:p w14:paraId="6E81BC59" w14:textId="32220756" w:rsidR="0016715A" w:rsidRPr="00C70209" w:rsidRDefault="001A475D" w:rsidP="005B2300">
            <w:pPr>
              <w:pStyle w:val="Tabletext-evidencematrix"/>
              <w:rPr>
                <w:i/>
              </w:rPr>
            </w:pPr>
            <w:r w:rsidRPr="001A475D">
              <w:rPr>
                <w:i/>
                <w:szCs w:val="16"/>
              </w:rPr>
              <w:t>P = </w:t>
            </w:r>
            <w:r w:rsidR="0016715A" w:rsidRPr="00C70209">
              <w:rPr>
                <w:szCs w:val="16"/>
              </w:rPr>
              <w:t>NR</w:t>
            </w:r>
          </w:p>
        </w:tc>
      </w:tr>
      <w:tr w:rsidR="0016715A" w:rsidRPr="00C70209" w14:paraId="344FE2E3" w14:textId="77777777" w:rsidTr="0092173F">
        <w:trPr>
          <w:cantSplit/>
        </w:trPr>
        <w:tc>
          <w:tcPr>
            <w:tcW w:w="430" w:type="pct"/>
            <w:vMerge/>
            <w:tcBorders>
              <w:left w:val="single" w:sz="4" w:space="0" w:color="000000"/>
              <w:right w:val="single" w:sz="4" w:space="0" w:color="000000"/>
            </w:tcBorders>
          </w:tcPr>
          <w:p w14:paraId="2C27D334" w14:textId="77777777" w:rsidR="0016715A" w:rsidRPr="00C70209" w:rsidRDefault="0016715A" w:rsidP="005B2300">
            <w:pPr>
              <w:pStyle w:val="Tabletext-evidencematrix"/>
            </w:pPr>
          </w:p>
        </w:tc>
        <w:tc>
          <w:tcPr>
            <w:tcW w:w="538" w:type="pct"/>
            <w:vMerge/>
            <w:tcBorders>
              <w:left w:val="single" w:sz="4" w:space="0" w:color="000000"/>
              <w:right w:val="single" w:sz="4" w:space="0" w:color="000000"/>
            </w:tcBorders>
          </w:tcPr>
          <w:p w14:paraId="0EDE4CDC"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01374BAC"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415EBE5B" w14:textId="77777777" w:rsidR="0016715A" w:rsidRPr="00C70209" w:rsidRDefault="0016715A" w:rsidP="005B2300">
            <w:pPr>
              <w:pStyle w:val="Tabletext-evidencematrix"/>
            </w:pPr>
          </w:p>
        </w:tc>
        <w:tc>
          <w:tcPr>
            <w:tcW w:w="481" w:type="pct"/>
            <w:vMerge/>
            <w:tcBorders>
              <w:left w:val="single" w:sz="4" w:space="0" w:color="000000"/>
              <w:right w:val="single" w:sz="4" w:space="0" w:color="000000"/>
            </w:tcBorders>
          </w:tcPr>
          <w:p w14:paraId="6AB97DBA" w14:textId="77777777" w:rsidR="0016715A" w:rsidRPr="00C70209" w:rsidRDefault="0016715A" w:rsidP="005B2300">
            <w:pPr>
              <w:pStyle w:val="Tabletext-evidencematrix"/>
            </w:pPr>
          </w:p>
        </w:tc>
        <w:tc>
          <w:tcPr>
            <w:tcW w:w="481" w:type="pct"/>
            <w:vMerge/>
            <w:tcBorders>
              <w:left w:val="single" w:sz="4" w:space="0" w:color="000000"/>
              <w:right w:val="single" w:sz="4" w:space="0" w:color="000000"/>
            </w:tcBorders>
          </w:tcPr>
          <w:p w14:paraId="6919379D" w14:textId="77777777" w:rsidR="0016715A" w:rsidRPr="00C70209" w:rsidRDefault="0016715A"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tcPr>
          <w:p w14:paraId="07776339" w14:textId="5AC61076" w:rsidR="0016715A" w:rsidRPr="00C70209" w:rsidRDefault="0016715A" w:rsidP="00C70209">
            <w:pPr>
              <w:pStyle w:val="Tabletext-subanalysis"/>
            </w:pPr>
            <w:r w:rsidRPr="00C70209">
              <w:t xml:space="preserve">Multivariable model adjusted for gestational age, gender, antenatal steroids, maternal preeclampsia, antenatal magnesium sulphate, antenatal indomethacin, </w:t>
            </w:r>
            <w:r w:rsidR="00CE4081" w:rsidRPr="00C70209">
              <w:t>SNAP</w:t>
            </w:r>
            <w:r w:rsidRPr="00C70209">
              <w:t>, ventilator days, surfactant, postnatal steroids, PDA</w:t>
            </w:r>
            <w:r w:rsidR="00C70209">
              <w:t>,</w:t>
            </w:r>
            <w:r w:rsidRPr="00C70209">
              <w:t xml:space="preserve"> and sepsis.</w:t>
            </w:r>
          </w:p>
        </w:tc>
        <w:tc>
          <w:tcPr>
            <w:tcW w:w="524" w:type="pct"/>
            <w:tcBorders>
              <w:top w:val="single" w:sz="4" w:space="0" w:color="000000"/>
              <w:left w:val="single" w:sz="4" w:space="0" w:color="000000"/>
              <w:bottom w:val="single" w:sz="4" w:space="0" w:color="000000"/>
              <w:right w:val="single" w:sz="4" w:space="0" w:color="000000"/>
            </w:tcBorders>
          </w:tcPr>
          <w:p w14:paraId="0A262560" w14:textId="77777777" w:rsidR="0016715A" w:rsidRPr="00C70209" w:rsidRDefault="0016715A" w:rsidP="005B2300">
            <w:pPr>
              <w:pStyle w:val="Tabletext-evidencematrix"/>
            </w:pPr>
            <w:r w:rsidRPr="00C70209">
              <w:rPr>
                <w:szCs w:val="16"/>
              </w:rPr>
              <w:t>OR 2.1 [1.1, 4.3]</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4749908" w14:textId="77777777" w:rsidR="0016715A" w:rsidRPr="00C70209" w:rsidRDefault="0016715A" w:rsidP="005B2300">
            <w:pPr>
              <w:pStyle w:val="Tabletext"/>
              <w:spacing w:line="276" w:lineRule="auto"/>
              <w:rPr>
                <w:i/>
                <w:sz w:val="16"/>
                <w:szCs w:val="16"/>
              </w:rPr>
            </w:pPr>
            <w:r w:rsidRPr="00C70209">
              <w:rPr>
                <w:i/>
                <w:sz w:val="16"/>
                <w:szCs w:val="16"/>
              </w:rPr>
              <w:t>Favours no transfusion</w:t>
            </w:r>
          </w:p>
          <w:p w14:paraId="381FBAD9" w14:textId="7A967C95" w:rsidR="0016715A" w:rsidRPr="00C70209" w:rsidRDefault="001A475D" w:rsidP="005B2300">
            <w:pPr>
              <w:pStyle w:val="Tabletext-evidencematrix"/>
            </w:pPr>
            <w:r w:rsidRPr="001A475D">
              <w:rPr>
                <w:i/>
                <w:szCs w:val="16"/>
              </w:rPr>
              <w:t>P = </w:t>
            </w:r>
            <w:r w:rsidR="0016715A" w:rsidRPr="00C70209">
              <w:rPr>
                <w:szCs w:val="16"/>
              </w:rPr>
              <w:t>NR</w:t>
            </w:r>
          </w:p>
        </w:tc>
      </w:tr>
      <w:tr w:rsidR="0016715A" w:rsidRPr="00C70209" w14:paraId="098AC158" w14:textId="77777777" w:rsidTr="0092173F">
        <w:trPr>
          <w:cantSplit/>
        </w:trPr>
        <w:tc>
          <w:tcPr>
            <w:tcW w:w="430" w:type="pct"/>
            <w:vMerge/>
            <w:tcBorders>
              <w:left w:val="single" w:sz="4" w:space="0" w:color="000000"/>
              <w:right w:val="single" w:sz="4" w:space="0" w:color="000000"/>
            </w:tcBorders>
          </w:tcPr>
          <w:p w14:paraId="77BFDFF3" w14:textId="77777777" w:rsidR="0016715A" w:rsidRPr="00C70209" w:rsidRDefault="0016715A" w:rsidP="005B2300">
            <w:pPr>
              <w:pStyle w:val="Tabletext-evidencematrix"/>
            </w:pPr>
          </w:p>
        </w:tc>
        <w:tc>
          <w:tcPr>
            <w:tcW w:w="538" w:type="pct"/>
            <w:vMerge/>
            <w:tcBorders>
              <w:left w:val="single" w:sz="4" w:space="0" w:color="000000"/>
              <w:right w:val="single" w:sz="4" w:space="0" w:color="000000"/>
            </w:tcBorders>
          </w:tcPr>
          <w:p w14:paraId="16FF640B"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5EADA9B9"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47551318" w14:textId="77777777" w:rsidR="0016715A" w:rsidRPr="00C70209" w:rsidRDefault="0016715A" w:rsidP="005B2300">
            <w:pPr>
              <w:pStyle w:val="Tabletext-evidencematrix"/>
            </w:pPr>
          </w:p>
        </w:tc>
        <w:tc>
          <w:tcPr>
            <w:tcW w:w="481" w:type="pct"/>
            <w:vMerge/>
            <w:tcBorders>
              <w:left w:val="single" w:sz="4" w:space="0" w:color="000000"/>
              <w:right w:val="single" w:sz="4" w:space="0" w:color="000000"/>
            </w:tcBorders>
          </w:tcPr>
          <w:p w14:paraId="25CA6759" w14:textId="77777777" w:rsidR="0016715A" w:rsidRPr="00C70209" w:rsidRDefault="0016715A" w:rsidP="005B2300">
            <w:pPr>
              <w:pStyle w:val="Tabletext-evidencematrix"/>
            </w:pPr>
          </w:p>
        </w:tc>
        <w:tc>
          <w:tcPr>
            <w:tcW w:w="481" w:type="pct"/>
            <w:tcBorders>
              <w:left w:val="single" w:sz="4" w:space="0" w:color="000000"/>
              <w:bottom w:val="nil"/>
              <w:right w:val="single" w:sz="4" w:space="0" w:color="000000"/>
            </w:tcBorders>
          </w:tcPr>
          <w:p w14:paraId="60EB7CD3" w14:textId="77777777" w:rsidR="0016715A" w:rsidRPr="00C70209" w:rsidRDefault="0016715A" w:rsidP="005B2300">
            <w:pPr>
              <w:pStyle w:val="Tabletext-evidencematrix"/>
            </w:pPr>
          </w:p>
        </w:tc>
        <w:tc>
          <w:tcPr>
            <w:tcW w:w="1570" w:type="pct"/>
            <w:gridSpan w:val="3"/>
            <w:tcBorders>
              <w:top w:val="single" w:sz="4" w:space="0" w:color="000000"/>
              <w:left w:val="single" w:sz="4" w:space="0" w:color="000000"/>
              <w:bottom w:val="single" w:sz="4" w:space="0" w:color="000000"/>
              <w:right w:val="single" w:sz="4" w:space="0" w:color="000000"/>
            </w:tcBorders>
          </w:tcPr>
          <w:p w14:paraId="45208D08" w14:textId="34C8DAAD" w:rsidR="0016715A" w:rsidRPr="00C70209" w:rsidRDefault="0016715A" w:rsidP="005B2300">
            <w:pPr>
              <w:pStyle w:val="Tabletext-subanalysis"/>
              <w:rPr>
                <w:i/>
              </w:rPr>
            </w:pPr>
            <w:r w:rsidRPr="00C70209">
              <w:rPr>
                <w:i/>
              </w:rPr>
              <w:t xml:space="preserve">Subgroup analysis: timing of </w:t>
            </w:r>
            <w:r w:rsidR="00C428FD" w:rsidRPr="00C70209">
              <w:rPr>
                <w:i/>
              </w:rPr>
              <w:t>RBC</w:t>
            </w:r>
            <w:r w:rsidRPr="00C70209">
              <w:rPr>
                <w:i/>
              </w:rPr>
              <w:t xml:space="preserve"> transfusion</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CCF58B5" w14:textId="77777777" w:rsidR="0016715A" w:rsidRPr="00C70209" w:rsidRDefault="0016715A" w:rsidP="005B2300">
            <w:pPr>
              <w:pStyle w:val="Tabletext-evidencematrix"/>
              <w:rPr>
                <w:i/>
              </w:rPr>
            </w:pPr>
          </w:p>
        </w:tc>
      </w:tr>
      <w:tr w:rsidR="0016715A" w:rsidRPr="00C70209" w14:paraId="3418584D" w14:textId="77777777" w:rsidTr="0092173F">
        <w:trPr>
          <w:cantSplit/>
        </w:trPr>
        <w:tc>
          <w:tcPr>
            <w:tcW w:w="430" w:type="pct"/>
            <w:vMerge/>
            <w:tcBorders>
              <w:left w:val="single" w:sz="4" w:space="0" w:color="000000"/>
              <w:right w:val="single" w:sz="4" w:space="0" w:color="000000"/>
            </w:tcBorders>
          </w:tcPr>
          <w:p w14:paraId="2B27F92E" w14:textId="77777777" w:rsidR="0016715A" w:rsidRPr="00C70209" w:rsidRDefault="0016715A" w:rsidP="005B2300">
            <w:pPr>
              <w:pStyle w:val="Tabletext-evidencematrix"/>
            </w:pPr>
          </w:p>
        </w:tc>
        <w:tc>
          <w:tcPr>
            <w:tcW w:w="538" w:type="pct"/>
            <w:vMerge/>
            <w:tcBorders>
              <w:left w:val="single" w:sz="4" w:space="0" w:color="000000"/>
              <w:right w:val="single" w:sz="4" w:space="0" w:color="000000"/>
            </w:tcBorders>
          </w:tcPr>
          <w:p w14:paraId="378F13A2"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06F0F0FE" w14:textId="77777777" w:rsidR="0016715A" w:rsidRPr="00C70209" w:rsidRDefault="0016715A" w:rsidP="005B2300">
            <w:pPr>
              <w:pStyle w:val="Tabletext-evidencematrix"/>
            </w:pPr>
          </w:p>
        </w:tc>
        <w:tc>
          <w:tcPr>
            <w:tcW w:w="451" w:type="pct"/>
            <w:vMerge/>
            <w:tcBorders>
              <w:left w:val="single" w:sz="4" w:space="0" w:color="000000"/>
              <w:right w:val="single" w:sz="4" w:space="0" w:color="000000"/>
            </w:tcBorders>
          </w:tcPr>
          <w:p w14:paraId="6459EA28" w14:textId="77777777" w:rsidR="0016715A" w:rsidRPr="00C70209" w:rsidRDefault="0016715A" w:rsidP="005B2300">
            <w:pPr>
              <w:pStyle w:val="Tabletext-evidencematrix"/>
            </w:pPr>
          </w:p>
        </w:tc>
        <w:tc>
          <w:tcPr>
            <w:tcW w:w="481" w:type="pct"/>
            <w:vMerge/>
            <w:tcBorders>
              <w:left w:val="single" w:sz="4" w:space="0" w:color="000000"/>
              <w:right w:val="single" w:sz="4" w:space="0" w:color="000000"/>
            </w:tcBorders>
          </w:tcPr>
          <w:p w14:paraId="6878EEF9" w14:textId="77777777" w:rsidR="0016715A" w:rsidRPr="00C70209" w:rsidRDefault="0016715A" w:rsidP="005B2300">
            <w:pPr>
              <w:pStyle w:val="Tabletext-evidencematrix"/>
            </w:pPr>
          </w:p>
        </w:tc>
        <w:tc>
          <w:tcPr>
            <w:tcW w:w="481" w:type="pct"/>
            <w:tcBorders>
              <w:top w:val="nil"/>
              <w:left w:val="single" w:sz="4" w:space="0" w:color="000000"/>
              <w:right w:val="single" w:sz="4" w:space="0" w:color="000000"/>
            </w:tcBorders>
          </w:tcPr>
          <w:p w14:paraId="0274BC9F" w14:textId="77777777" w:rsidR="0016715A" w:rsidRPr="00C70209" w:rsidRDefault="0016715A" w:rsidP="005B2300">
            <w:pPr>
              <w:pStyle w:val="Tabletext-subanalysis"/>
            </w:pPr>
            <w:r w:rsidRPr="00C70209">
              <w:t>NEC within 48 hours of exposure</w:t>
            </w:r>
          </w:p>
        </w:tc>
        <w:tc>
          <w:tcPr>
            <w:tcW w:w="523" w:type="pct"/>
            <w:tcBorders>
              <w:top w:val="single" w:sz="4" w:space="0" w:color="000000"/>
              <w:left w:val="single" w:sz="4" w:space="0" w:color="000000"/>
              <w:bottom w:val="single" w:sz="4" w:space="0" w:color="000000"/>
              <w:right w:val="single" w:sz="4" w:space="0" w:color="000000"/>
            </w:tcBorders>
          </w:tcPr>
          <w:p w14:paraId="5374E465" w14:textId="77777777" w:rsidR="0016715A" w:rsidRPr="00C70209" w:rsidRDefault="0016715A" w:rsidP="005B2300">
            <w:pPr>
              <w:pStyle w:val="Tabletext-subanalysis"/>
            </w:pPr>
            <w:r w:rsidRPr="00C70209">
              <w:t>33/1089 (</w:t>
            </w:r>
            <w:r w:rsidR="00FD4709" w:rsidRPr="00C70209">
              <w:t>3.0</w:t>
            </w:r>
            <w:r w:rsidRPr="00C70209">
              <w:t>%)</w:t>
            </w:r>
          </w:p>
        </w:tc>
        <w:tc>
          <w:tcPr>
            <w:tcW w:w="523" w:type="pct"/>
            <w:tcBorders>
              <w:top w:val="single" w:sz="4" w:space="0" w:color="000000"/>
              <w:left w:val="single" w:sz="4" w:space="0" w:color="000000"/>
              <w:bottom w:val="single" w:sz="4" w:space="0" w:color="000000"/>
              <w:right w:val="single" w:sz="4" w:space="0" w:color="000000"/>
            </w:tcBorders>
          </w:tcPr>
          <w:p w14:paraId="466ADF38" w14:textId="77777777" w:rsidR="0016715A" w:rsidRPr="00C70209" w:rsidRDefault="0016715A" w:rsidP="005B2300">
            <w:pPr>
              <w:pStyle w:val="Tabletext-subanalysis"/>
            </w:pPr>
            <w:r w:rsidRPr="00C70209">
              <w:t>30/1162 (2.</w:t>
            </w:r>
            <w:r w:rsidR="00FD4709" w:rsidRPr="00C70209">
              <w:t>58</w:t>
            </w:r>
            <w:r w:rsidRPr="00C70209">
              <w:t>%)</w:t>
            </w:r>
          </w:p>
        </w:tc>
        <w:tc>
          <w:tcPr>
            <w:tcW w:w="524" w:type="pct"/>
            <w:tcBorders>
              <w:top w:val="single" w:sz="4" w:space="0" w:color="000000"/>
              <w:left w:val="single" w:sz="4" w:space="0" w:color="000000"/>
              <w:bottom w:val="single" w:sz="4" w:space="0" w:color="000000"/>
              <w:right w:val="single" w:sz="4" w:space="0" w:color="000000"/>
            </w:tcBorders>
          </w:tcPr>
          <w:p w14:paraId="0D0240BD" w14:textId="77777777" w:rsidR="0016715A" w:rsidRPr="00C70209" w:rsidRDefault="0016715A" w:rsidP="005B2300">
            <w:pPr>
              <w:pStyle w:val="Tabletext-subanalysis"/>
            </w:pPr>
            <w:r w:rsidRPr="00C70209">
              <w:t>RR 1.17 [0.72, 1.91]</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A7A3A86" w14:textId="77777777" w:rsidR="0016715A" w:rsidRPr="00C70209" w:rsidRDefault="0016715A" w:rsidP="005B2300">
            <w:pPr>
              <w:pStyle w:val="Tabletext-subanalysis"/>
              <w:rPr>
                <w:i/>
              </w:rPr>
            </w:pPr>
            <w:r w:rsidRPr="00C70209">
              <w:rPr>
                <w:i/>
              </w:rPr>
              <w:t>No significant difference</w:t>
            </w:r>
          </w:p>
          <w:p w14:paraId="2E23F26F" w14:textId="1190A046" w:rsidR="0016715A" w:rsidRPr="00C70209" w:rsidRDefault="001A475D" w:rsidP="005B2300">
            <w:pPr>
              <w:pStyle w:val="Tabletext-subanalysis"/>
            </w:pPr>
            <w:r w:rsidRPr="001A475D">
              <w:rPr>
                <w:i/>
              </w:rPr>
              <w:t>P = </w:t>
            </w:r>
            <w:r w:rsidR="0016715A" w:rsidRPr="00C70209">
              <w:t>0.52</w:t>
            </w:r>
            <w:r w:rsidR="0016715A" w:rsidRPr="00C70209">
              <w:rPr>
                <w:vertAlign w:val="superscript"/>
              </w:rPr>
              <w:t>d</w:t>
            </w:r>
          </w:p>
        </w:tc>
      </w:tr>
      <w:tr w:rsidR="00FD4709" w:rsidRPr="00C70209" w14:paraId="24ABA465" w14:textId="77777777" w:rsidTr="0092173F">
        <w:trPr>
          <w:cantSplit/>
        </w:trPr>
        <w:tc>
          <w:tcPr>
            <w:tcW w:w="430" w:type="pct"/>
            <w:vMerge/>
            <w:tcBorders>
              <w:left w:val="single" w:sz="4" w:space="0" w:color="000000"/>
              <w:right w:val="single" w:sz="4" w:space="0" w:color="000000"/>
            </w:tcBorders>
          </w:tcPr>
          <w:p w14:paraId="250062DB"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1ADD4015"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34F014E9"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795EF9B8"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4B9F0832" w14:textId="77777777" w:rsidR="00FD4709" w:rsidRPr="00C70209" w:rsidRDefault="00FD4709" w:rsidP="005B2300">
            <w:pPr>
              <w:pStyle w:val="Tabletext-evidencematrix"/>
            </w:pPr>
          </w:p>
        </w:tc>
        <w:tc>
          <w:tcPr>
            <w:tcW w:w="481" w:type="pct"/>
            <w:tcBorders>
              <w:top w:val="nil"/>
              <w:left w:val="single" w:sz="4" w:space="0" w:color="000000"/>
              <w:right w:val="single" w:sz="4" w:space="0" w:color="000000"/>
            </w:tcBorders>
          </w:tcPr>
          <w:p w14:paraId="2F0A45D9" w14:textId="5748EE37" w:rsidR="00FD4709" w:rsidRPr="00C70209" w:rsidRDefault="00FD4709" w:rsidP="005B2300">
            <w:pPr>
              <w:pStyle w:val="Tabletext-subanalysis"/>
            </w:pPr>
            <w:r w:rsidRPr="00C70209">
              <w:t xml:space="preserve">NEC </w:t>
            </w:r>
            <w:r w:rsidR="00FB7912" w:rsidRPr="00C70209">
              <w:t>&gt;</w:t>
            </w:r>
            <w:r w:rsidRPr="00C70209">
              <w:t>48 hours of exposure</w:t>
            </w:r>
          </w:p>
        </w:tc>
        <w:tc>
          <w:tcPr>
            <w:tcW w:w="523" w:type="pct"/>
            <w:tcBorders>
              <w:top w:val="single" w:sz="4" w:space="0" w:color="000000"/>
              <w:left w:val="single" w:sz="4" w:space="0" w:color="000000"/>
              <w:bottom w:val="single" w:sz="4" w:space="0" w:color="000000"/>
              <w:right w:val="single" w:sz="4" w:space="0" w:color="000000"/>
            </w:tcBorders>
          </w:tcPr>
          <w:p w14:paraId="38266DF3" w14:textId="77777777" w:rsidR="00FD4709" w:rsidRPr="00C70209" w:rsidRDefault="00FD4709" w:rsidP="005B2300">
            <w:pPr>
              <w:pStyle w:val="Tabletext-subanalysis"/>
            </w:pPr>
            <w:r w:rsidRPr="00C70209">
              <w:t>59/1115 (5.3%)</w:t>
            </w:r>
          </w:p>
        </w:tc>
        <w:tc>
          <w:tcPr>
            <w:tcW w:w="523" w:type="pct"/>
            <w:tcBorders>
              <w:top w:val="single" w:sz="4" w:space="0" w:color="000000"/>
              <w:left w:val="single" w:sz="4" w:space="0" w:color="000000"/>
              <w:bottom w:val="single" w:sz="4" w:space="0" w:color="000000"/>
              <w:right w:val="single" w:sz="4" w:space="0" w:color="000000"/>
            </w:tcBorders>
          </w:tcPr>
          <w:p w14:paraId="3554CE22" w14:textId="77777777" w:rsidR="00FD4709" w:rsidRPr="00C70209" w:rsidRDefault="00FD4709" w:rsidP="005B2300">
            <w:pPr>
              <w:pStyle w:val="Tabletext-subanalysis"/>
            </w:pPr>
            <w:r w:rsidRPr="00C70209">
              <w:t>30/1162 (2.58%)</w:t>
            </w:r>
          </w:p>
        </w:tc>
        <w:tc>
          <w:tcPr>
            <w:tcW w:w="524" w:type="pct"/>
            <w:tcBorders>
              <w:top w:val="single" w:sz="4" w:space="0" w:color="000000"/>
              <w:left w:val="single" w:sz="4" w:space="0" w:color="000000"/>
              <w:bottom w:val="single" w:sz="4" w:space="0" w:color="000000"/>
              <w:right w:val="single" w:sz="4" w:space="0" w:color="000000"/>
            </w:tcBorders>
          </w:tcPr>
          <w:p w14:paraId="1174B370" w14:textId="77777777" w:rsidR="00FD4709" w:rsidRPr="00C70209" w:rsidRDefault="00FD4709" w:rsidP="005B2300">
            <w:pPr>
              <w:pStyle w:val="Tabletext-subanalysis"/>
            </w:pPr>
            <w:r w:rsidRPr="00C70209">
              <w:t>RR 2.05 [1.33, 3.16]</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514954C" w14:textId="77777777" w:rsidR="00FD4709" w:rsidRPr="00C70209" w:rsidRDefault="00FD4709" w:rsidP="005B2300">
            <w:pPr>
              <w:pStyle w:val="Tabletext-subanalysis"/>
              <w:rPr>
                <w:i/>
              </w:rPr>
            </w:pPr>
            <w:r w:rsidRPr="00C70209">
              <w:rPr>
                <w:i/>
              </w:rPr>
              <w:t>Favours no transfusion</w:t>
            </w:r>
          </w:p>
          <w:p w14:paraId="41B054A2" w14:textId="52BA795A" w:rsidR="00FD4709" w:rsidRPr="00C70209" w:rsidRDefault="001A475D" w:rsidP="005B2300">
            <w:pPr>
              <w:pStyle w:val="Tabletext-subanalysis"/>
              <w:rPr>
                <w:i/>
              </w:rPr>
            </w:pPr>
            <w:r w:rsidRPr="001A475D">
              <w:rPr>
                <w:i/>
              </w:rPr>
              <w:t>P = </w:t>
            </w:r>
            <w:r w:rsidR="00FD4709" w:rsidRPr="00C70209">
              <w:t>0.001</w:t>
            </w:r>
          </w:p>
        </w:tc>
      </w:tr>
      <w:tr w:rsidR="00FD4709" w:rsidRPr="00C70209" w14:paraId="1E4C2546" w14:textId="77777777" w:rsidTr="0092173F">
        <w:trPr>
          <w:cantSplit/>
        </w:trPr>
        <w:tc>
          <w:tcPr>
            <w:tcW w:w="430" w:type="pct"/>
            <w:vMerge/>
            <w:tcBorders>
              <w:left w:val="single" w:sz="4" w:space="0" w:color="000000"/>
              <w:right w:val="single" w:sz="4" w:space="0" w:color="000000"/>
            </w:tcBorders>
          </w:tcPr>
          <w:p w14:paraId="67CE6C7D"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7524E148"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22E37A40"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0BD59CBB"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1CEA5D3F" w14:textId="77777777" w:rsidR="00FD4709" w:rsidRPr="00C70209" w:rsidRDefault="00FD4709" w:rsidP="005B2300">
            <w:pPr>
              <w:pStyle w:val="Tabletext-evidencematrix"/>
            </w:pPr>
          </w:p>
        </w:tc>
        <w:tc>
          <w:tcPr>
            <w:tcW w:w="481" w:type="pct"/>
            <w:tcBorders>
              <w:left w:val="single" w:sz="4" w:space="0" w:color="000000"/>
              <w:right w:val="single" w:sz="4" w:space="0" w:color="000000"/>
            </w:tcBorders>
          </w:tcPr>
          <w:p w14:paraId="6607ECE9" w14:textId="03DA37CA" w:rsidR="00FD4709" w:rsidRPr="00C70209" w:rsidRDefault="00FD4709" w:rsidP="005B2300">
            <w:pPr>
              <w:pStyle w:val="Tabletext-subanalysis"/>
            </w:pPr>
            <w:r w:rsidRPr="00C70209">
              <w:t xml:space="preserve">NEC </w:t>
            </w:r>
            <w:r w:rsidR="00FB7912" w:rsidRPr="00C70209">
              <w:t>&lt;</w:t>
            </w:r>
            <w:r w:rsidRPr="00C70209">
              <w:t xml:space="preserve">48 hours of exposure </w:t>
            </w:r>
            <w:r w:rsidR="00C91BAE" w:rsidRPr="00C70209">
              <w:t>versus</w:t>
            </w:r>
            <w:r w:rsidRPr="00C70209">
              <w:t xml:space="preserve"> NEC &gt;48 hours of exposure or not exposed</w:t>
            </w:r>
          </w:p>
        </w:tc>
        <w:tc>
          <w:tcPr>
            <w:tcW w:w="523" w:type="pct"/>
            <w:tcBorders>
              <w:top w:val="single" w:sz="4" w:space="0" w:color="000000"/>
              <w:left w:val="single" w:sz="4" w:space="0" w:color="000000"/>
              <w:bottom w:val="single" w:sz="4" w:space="0" w:color="000000"/>
              <w:right w:val="single" w:sz="4" w:space="0" w:color="000000"/>
            </w:tcBorders>
          </w:tcPr>
          <w:p w14:paraId="59189B3B" w14:textId="77777777" w:rsidR="00FD4709" w:rsidRPr="00C70209" w:rsidRDefault="00FD4709" w:rsidP="005B2300">
            <w:pPr>
              <w:pStyle w:val="Tabletext-subanalysis"/>
            </w:pPr>
            <w:r w:rsidRPr="00C70209">
              <w:t>33/1089 (3.0%)</w:t>
            </w:r>
          </w:p>
        </w:tc>
        <w:tc>
          <w:tcPr>
            <w:tcW w:w="523" w:type="pct"/>
            <w:tcBorders>
              <w:top w:val="single" w:sz="4" w:space="0" w:color="000000"/>
              <w:left w:val="single" w:sz="4" w:space="0" w:color="000000"/>
              <w:bottom w:val="single" w:sz="4" w:space="0" w:color="000000"/>
              <w:right w:val="single" w:sz="4" w:space="0" w:color="000000"/>
            </w:tcBorders>
          </w:tcPr>
          <w:p w14:paraId="2008188D" w14:textId="77777777" w:rsidR="00FD4709" w:rsidRPr="00C70209" w:rsidRDefault="00FD4709" w:rsidP="005B2300">
            <w:pPr>
              <w:pStyle w:val="Tabletext-subanalysis"/>
            </w:pPr>
            <w:r w:rsidRPr="00C70209">
              <w:t>89/1221 (7.3%)</w:t>
            </w:r>
          </w:p>
        </w:tc>
        <w:tc>
          <w:tcPr>
            <w:tcW w:w="524" w:type="pct"/>
            <w:tcBorders>
              <w:top w:val="single" w:sz="4" w:space="0" w:color="000000"/>
              <w:left w:val="single" w:sz="4" w:space="0" w:color="000000"/>
              <w:bottom w:val="single" w:sz="4" w:space="0" w:color="000000"/>
              <w:right w:val="single" w:sz="4" w:space="0" w:color="000000"/>
            </w:tcBorders>
          </w:tcPr>
          <w:p w14:paraId="71A2A532" w14:textId="77777777" w:rsidR="00FD4709" w:rsidRPr="00C70209" w:rsidRDefault="00FD4709" w:rsidP="005B2300">
            <w:pPr>
              <w:pStyle w:val="Tabletext-subanalysis"/>
            </w:pPr>
            <w:r w:rsidRPr="00C70209">
              <w:t>RR 0.42 [0.28, 0.61]</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7A8766A" w14:textId="77777777" w:rsidR="00FD4709" w:rsidRPr="00C70209" w:rsidRDefault="00FD4709" w:rsidP="005B2300">
            <w:pPr>
              <w:pStyle w:val="Tabletext-subanalysis"/>
              <w:rPr>
                <w:i/>
              </w:rPr>
            </w:pPr>
            <w:r w:rsidRPr="00C70209">
              <w:rPr>
                <w:i/>
              </w:rPr>
              <w:t>Favours RBC transfusion</w:t>
            </w:r>
          </w:p>
          <w:p w14:paraId="64D36EBD" w14:textId="04A047F2" w:rsidR="00FD4709" w:rsidRPr="00C70209" w:rsidRDefault="001A475D" w:rsidP="005B2300">
            <w:pPr>
              <w:pStyle w:val="Tabletext-subanalysis"/>
              <w:rPr>
                <w:i/>
              </w:rPr>
            </w:pPr>
            <w:r w:rsidRPr="001A475D">
              <w:rPr>
                <w:i/>
              </w:rPr>
              <w:t>P &lt; </w:t>
            </w:r>
            <w:r w:rsidR="00FD4709" w:rsidRPr="00C70209">
              <w:t>0.0001</w:t>
            </w:r>
            <w:r w:rsidR="00FD4709" w:rsidRPr="00C70209">
              <w:rPr>
                <w:vertAlign w:val="superscript"/>
              </w:rPr>
              <w:t>d</w:t>
            </w:r>
          </w:p>
        </w:tc>
      </w:tr>
      <w:tr w:rsidR="00FD4709" w:rsidRPr="00C70209" w14:paraId="0575C77F" w14:textId="77777777" w:rsidTr="0092173F">
        <w:trPr>
          <w:cantSplit/>
        </w:trPr>
        <w:tc>
          <w:tcPr>
            <w:tcW w:w="430" w:type="pct"/>
            <w:vMerge w:val="restart"/>
            <w:tcBorders>
              <w:left w:val="single" w:sz="4" w:space="0" w:color="000000"/>
              <w:right w:val="single" w:sz="4" w:space="0" w:color="000000"/>
            </w:tcBorders>
          </w:tcPr>
          <w:p w14:paraId="6A3EB562" w14:textId="379B6C1C" w:rsidR="00FD4709" w:rsidRPr="00C70209" w:rsidRDefault="00FD4709" w:rsidP="005B2300">
            <w:pPr>
              <w:pStyle w:val="Tabletext-evidencematrix"/>
            </w:pPr>
            <w:r w:rsidRPr="00C70209">
              <w:t>Singh 2011</w:t>
            </w:r>
            <w:r w:rsidR="00E1112B" w:rsidRPr="00C70209">
              <w:fldChar w:fldCharType="begin">
                <w:fldData xml:space="preserve">PEVuZE5vdGU+PENpdGU+PEF1dGhvcj5TaW5naDwvQXV0aG9yPjxZZWFyPjIwMTE8L1llYXI+PFJl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</w:fldData>
              </w:fldChar>
            </w:r>
            <w:r w:rsidR="003F7DCB" w:rsidRPr="00C70209">
              <w:instrText xml:space="preserve"> ADDIN EN.CITE </w:instrText>
            </w:r>
            <w:r w:rsidR="003F7DCB" w:rsidRPr="00C70209">
              <w:fldChar w:fldCharType="begin">
                <w:fldData xml:space="preserve">PEVuZE5vdGU+PENpdGU+PEF1dGhvcj5TaW5naDwvQXV0aG9yPjxZZWFyPjIwMTE8L1llYXI+PFJl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2</w:t>
            </w:r>
            <w:r w:rsidR="00E1112B" w:rsidRPr="00C70209">
              <w:fldChar w:fldCharType="end"/>
            </w:r>
          </w:p>
          <w:p w14:paraId="02C17155" w14:textId="4E40CB71" w:rsidR="00FD4709" w:rsidRPr="00C70209" w:rsidRDefault="00FD4709" w:rsidP="005B2300">
            <w:pPr>
              <w:pStyle w:val="Tabletext-evidencematrix"/>
            </w:pPr>
            <w:r w:rsidRPr="00C70209">
              <w:t>Level III</w:t>
            </w:r>
            <w:r w:rsidR="00E64EC2" w:rsidRPr="00C70209">
              <w:t>–2</w:t>
            </w:r>
          </w:p>
          <w:p w14:paraId="52257F9A" w14:textId="77777777" w:rsidR="00FD4709" w:rsidRPr="00C70209" w:rsidRDefault="00FD4709" w:rsidP="005B2300">
            <w:pPr>
              <w:pStyle w:val="Tabletext-evidencematrix"/>
              <w:rPr>
                <w:i/>
              </w:rPr>
            </w:pPr>
            <w:r w:rsidRPr="00C70209">
              <w:rPr>
                <w:i/>
              </w:rPr>
              <w:t>Fair</w:t>
            </w:r>
          </w:p>
        </w:tc>
        <w:tc>
          <w:tcPr>
            <w:tcW w:w="538" w:type="pct"/>
            <w:vMerge w:val="restart"/>
            <w:tcBorders>
              <w:left w:val="single" w:sz="4" w:space="0" w:color="000000"/>
              <w:right w:val="single" w:sz="4" w:space="0" w:color="000000"/>
            </w:tcBorders>
          </w:tcPr>
          <w:p w14:paraId="039D19DB" w14:textId="358801D4" w:rsidR="00FD4709" w:rsidRPr="00C70209" w:rsidRDefault="00FD4709" w:rsidP="005B2300">
            <w:pPr>
              <w:pStyle w:val="Tabletext-evidencematrix"/>
            </w:pPr>
            <w:r w:rsidRPr="00C70209">
              <w:t xml:space="preserve">Retrospective </w:t>
            </w:r>
            <w:r w:rsidR="00FB7912" w:rsidRPr="00C70209">
              <w:t>case–control</w:t>
            </w:r>
            <w:r w:rsidRPr="00C70209">
              <w:t xml:space="preserve"> study</w:t>
            </w:r>
          </w:p>
          <w:p w14:paraId="3CF5A80C" w14:textId="77777777" w:rsidR="00FD4709" w:rsidRPr="00C70209" w:rsidRDefault="00FD4709" w:rsidP="005B2300">
            <w:pPr>
              <w:pStyle w:val="Tabletext-evidencematrix"/>
            </w:pPr>
            <w:r w:rsidRPr="00C70209">
              <w:t>N=333</w:t>
            </w:r>
          </w:p>
        </w:tc>
        <w:tc>
          <w:tcPr>
            <w:tcW w:w="451" w:type="pct"/>
            <w:vMerge w:val="restart"/>
            <w:tcBorders>
              <w:left w:val="single" w:sz="4" w:space="0" w:color="000000"/>
              <w:right w:val="single" w:sz="4" w:space="0" w:color="000000"/>
            </w:tcBorders>
          </w:tcPr>
          <w:p w14:paraId="373CA4C2" w14:textId="4056F916" w:rsidR="00FD4709" w:rsidRPr="00C70209" w:rsidRDefault="00FD4709" w:rsidP="005B2300">
            <w:pPr>
              <w:pStyle w:val="Tabletext-evidencematrix"/>
            </w:pPr>
            <w:r w:rsidRPr="00C70209">
              <w:t>Preterm infants (</w:t>
            </w:r>
            <w:r w:rsidR="00FB7912" w:rsidRPr="00C70209">
              <w:t>≤</w:t>
            </w:r>
            <w:r w:rsidRPr="00C70209">
              <w:t>32 weeks gestational age)</w:t>
            </w:r>
          </w:p>
        </w:tc>
        <w:tc>
          <w:tcPr>
            <w:tcW w:w="451" w:type="pct"/>
            <w:vMerge w:val="restart"/>
            <w:tcBorders>
              <w:left w:val="single" w:sz="4" w:space="0" w:color="000000"/>
              <w:right w:val="single" w:sz="4" w:space="0" w:color="000000"/>
            </w:tcBorders>
          </w:tcPr>
          <w:p w14:paraId="2C897C7F" w14:textId="77777777" w:rsidR="00FD4709" w:rsidRPr="00C70209" w:rsidRDefault="00FD4709" w:rsidP="005B2300">
            <w:pPr>
              <w:pStyle w:val="Tabletext-evidencematrix"/>
            </w:pPr>
            <w:r w:rsidRPr="00C70209">
              <w:t>Two NICUs, USA</w:t>
            </w:r>
          </w:p>
        </w:tc>
        <w:tc>
          <w:tcPr>
            <w:tcW w:w="481" w:type="pct"/>
            <w:vMerge w:val="restart"/>
            <w:tcBorders>
              <w:left w:val="single" w:sz="4" w:space="0" w:color="000000"/>
              <w:right w:val="single" w:sz="4" w:space="0" w:color="000000"/>
            </w:tcBorders>
          </w:tcPr>
          <w:p w14:paraId="3179DBB2" w14:textId="1879F4B8" w:rsidR="00FD4709" w:rsidRPr="00C70209" w:rsidRDefault="00C428FD" w:rsidP="005B2300">
            <w:pPr>
              <w:pStyle w:val="Tabletext-evidencematrix"/>
            </w:pPr>
            <w:r w:rsidRPr="00C70209">
              <w:t>RBC</w:t>
            </w:r>
            <w:r w:rsidR="00FD4709" w:rsidRPr="00C70209">
              <w:t xml:space="preserve"> transfusion </w:t>
            </w:r>
            <w:r w:rsidR="00C91BAE" w:rsidRPr="00C70209">
              <w:t>versus</w:t>
            </w:r>
            <w:r w:rsidR="00FD4709" w:rsidRPr="00C70209">
              <w:t xml:space="preserve"> no transfusion </w:t>
            </w:r>
          </w:p>
        </w:tc>
        <w:tc>
          <w:tcPr>
            <w:tcW w:w="481" w:type="pct"/>
            <w:vMerge w:val="restart"/>
            <w:tcBorders>
              <w:left w:val="single" w:sz="4" w:space="0" w:color="000000"/>
              <w:right w:val="single" w:sz="4" w:space="0" w:color="000000"/>
            </w:tcBorders>
          </w:tcPr>
          <w:p w14:paraId="2AEE010D" w14:textId="06AF5A21" w:rsidR="00FD4709" w:rsidRPr="00C70209" w:rsidRDefault="00FD4709" w:rsidP="005B2300">
            <w:pPr>
              <w:pStyle w:val="Tabletext-evidencematrix"/>
            </w:pPr>
            <w:r w:rsidRPr="00C70209">
              <w:t xml:space="preserve">NEC </w:t>
            </w:r>
            <w:r w:rsidR="00FB7912" w:rsidRPr="00C70209">
              <w:t>≥</w:t>
            </w:r>
            <w:r w:rsidRPr="00C70209">
              <w:t>stage 2a within 24 hours of exposure</w:t>
            </w:r>
          </w:p>
        </w:tc>
        <w:tc>
          <w:tcPr>
            <w:tcW w:w="523" w:type="pct"/>
            <w:tcBorders>
              <w:top w:val="single" w:sz="4" w:space="0" w:color="000000"/>
              <w:left w:val="single" w:sz="4" w:space="0" w:color="000000"/>
              <w:bottom w:val="single" w:sz="4" w:space="0" w:color="000000"/>
              <w:right w:val="single" w:sz="4" w:space="0" w:color="000000"/>
            </w:tcBorders>
          </w:tcPr>
          <w:p w14:paraId="07AB0AD8" w14:textId="77777777" w:rsidR="00FD4709" w:rsidRPr="00C70209" w:rsidRDefault="00FD4709" w:rsidP="005B2300">
            <w:pPr>
              <w:pStyle w:val="Tabletext-evidencematrix"/>
            </w:pPr>
            <w:r w:rsidRPr="00C70209">
              <w:t>36/51 (70.6%)</w:t>
            </w:r>
          </w:p>
        </w:tc>
        <w:tc>
          <w:tcPr>
            <w:tcW w:w="523" w:type="pct"/>
            <w:tcBorders>
              <w:top w:val="single" w:sz="4" w:space="0" w:color="000000"/>
              <w:left w:val="single" w:sz="4" w:space="0" w:color="000000"/>
              <w:bottom w:val="single" w:sz="4" w:space="0" w:color="000000"/>
              <w:right w:val="single" w:sz="4" w:space="0" w:color="000000"/>
            </w:tcBorders>
          </w:tcPr>
          <w:p w14:paraId="47CBC002" w14:textId="77777777" w:rsidR="00FD4709" w:rsidRPr="00C70209" w:rsidRDefault="00FD4709" w:rsidP="005B2300">
            <w:pPr>
              <w:pStyle w:val="Tabletext-evidencematrix"/>
            </w:pPr>
            <w:r w:rsidRPr="00C70209">
              <w:t>75/282 (26.6%)</w:t>
            </w:r>
          </w:p>
        </w:tc>
        <w:tc>
          <w:tcPr>
            <w:tcW w:w="524" w:type="pct"/>
            <w:tcBorders>
              <w:top w:val="single" w:sz="4" w:space="0" w:color="000000"/>
              <w:left w:val="single" w:sz="4" w:space="0" w:color="000000"/>
              <w:bottom w:val="single" w:sz="4" w:space="0" w:color="000000"/>
              <w:right w:val="single" w:sz="4" w:space="0" w:color="000000"/>
            </w:tcBorders>
          </w:tcPr>
          <w:p w14:paraId="6E91E7C3" w14:textId="77777777" w:rsidR="00FD4709" w:rsidRPr="00C70209" w:rsidRDefault="00FD4709" w:rsidP="005B2300">
            <w:pPr>
              <w:pStyle w:val="Tabletext-evidencematrix"/>
            </w:pPr>
            <w:r w:rsidRPr="00C70209">
              <w:t>RR 2.65 [2.04, 3.45]</w:t>
            </w:r>
            <w:r w:rsidRPr="00C70209">
              <w:rPr>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E751847" w14:textId="77777777" w:rsidR="00FD4709" w:rsidRPr="00C70209" w:rsidRDefault="00FD4709" w:rsidP="005B2300">
            <w:pPr>
              <w:pStyle w:val="Tabletext-evidencematrix"/>
              <w:rPr>
                <w:i/>
              </w:rPr>
            </w:pPr>
            <w:r w:rsidRPr="00C70209">
              <w:rPr>
                <w:i/>
              </w:rPr>
              <w:t>Favours no transfusion</w:t>
            </w:r>
          </w:p>
          <w:p w14:paraId="1D314020" w14:textId="2FAA09D0" w:rsidR="00FD4709" w:rsidRPr="00C70209" w:rsidRDefault="001A475D" w:rsidP="005B2300">
            <w:pPr>
              <w:pStyle w:val="Tabletext-evidencematrix"/>
            </w:pPr>
            <w:r w:rsidRPr="001A475D">
              <w:rPr>
                <w:i/>
              </w:rPr>
              <w:t>P &lt; </w:t>
            </w:r>
            <w:r w:rsidR="00FD4709" w:rsidRPr="00C70209">
              <w:t>0.00001</w:t>
            </w:r>
            <w:r w:rsidR="00FD4709" w:rsidRPr="00C70209">
              <w:rPr>
                <w:vertAlign w:val="superscript"/>
              </w:rPr>
              <w:t>d</w:t>
            </w:r>
          </w:p>
        </w:tc>
      </w:tr>
      <w:tr w:rsidR="00FD4709" w:rsidRPr="00C70209" w14:paraId="07C61363" w14:textId="77777777" w:rsidTr="0092173F">
        <w:trPr>
          <w:cantSplit/>
        </w:trPr>
        <w:tc>
          <w:tcPr>
            <w:tcW w:w="430" w:type="pct"/>
            <w:vMerge/>
            <w:tcBorders>
              <w:left w:val="single" w:sz="4" w:space="0" w:color="000000"/>
              <w:right w:val="single" w:sz="4" w:space="0" w:color="000000"/>
            </w:tcBorders>
          </w:tcPr>
          <w:p w14:paraId="12730BA3"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62921E0A"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1A975DD2"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3BF70241"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0E1E3D9A" w14:textId="77777777" w:rsidR="00FD4709" w:rsidRPr="00C70209" w:rsidRDefault="00FD4709" w:rsidP="005B2300">
            <w:pPr>
              <w:pStyle w:val="Tabletext-evidencematrix"/>
            </w:pPr>
          </w:p>
        </w:tc>
        <w:tc>
          <w:tcPr>
            <w:tcW w:w="481" w:type="pct"/>
            <w:vMerge/>
            <w:tcBorders>
              <w:left w:val="single" w:sz="4" w:space="0" w:color="000000"/>
              <w:bottom w:val="single" w:sz="4" w:space="0" w:color="auto"/>
              <w:right w:val="single" w:sz="4" w:space="0" w:color="000000"/>
            </w:tcBorders>
          </w:tcPr>
          <w:p w14:paraId="392DE316" w14:textId="77777777" w:rsidR="00FD4709" w:rsidRPr="00C70209" w:rsidRDefault="00FD4709"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tcPr>
          <w:p w14:paraId="306D87ED" w14:textId="77777777" w:rsidR="00FD4709" w:rsidRPr="00C70209" w:rsidRDefault="00FD4709" w:rsidP="005B2300">
            <w:pPr>
              <w:pStyle w:val="Tabletext-subanalysis"/>
            </w:pPr>
            <w:r w:rsidRPr="00C70209">
              <w:t>Multivariate logistic regression adjusted for propensity score, PROM, AEDF, hypotension, breast milk feeding, additives, iron supplementation, PDA, central line and antacid.</w:t>
            </w:r>
          </w:p>
        </w:tc>
        <w:tc>
          <w:tcPr>
            <w:tcW w:w="524" w:type="pct"/>
            <w:tcBorders>
              <w:top w:val="single" w:sz="4" w:space="0" w:color="000000"/>
              <w:left w:val="single" w:sz="4" w:space="0" w:color="000000"/>
              <w:bottom w:val="single" w:sz="4" w:space="0" w:color="000000"/>
              <w:right w:val="single" w:sz="4" w:space="0" w:color="000000"/>
            </w:tcBorders>
          </w:tcPr>
          <w:p w14:paraId="75046D21" w14:textId="77777777" w:rsidR="00FD4709" w:rsidRPr="00C70209" w:rsidRDefault="00FD4709" w:rsidP="005B2300">
            <w:pPr>
              <w:pStyle w:val="Tabletext-evidencematrix"/>
            </w:pPr>
            <w:r w:rsidRPr="00C70209">
              <w:t>OR 7.60 [2.19, 26.42]</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5DB899E" w14:textId="77777777" w:rsidR="00FD4709" w:rsidRPr="00C70209" w:rsidRDefault="00FD4709" w:rsidP="005B2300">
            <w:pPr>
              <w:pStyle w:val="Tabletext-evidencematrix"/>
              <w:rPr>
                <w:i/>
              </w:rPr>
            </w:pPr>
            <w:r w:rsidRPr="00C70209">
              <w:rPr>
                <w:i/>
              </w:rPr>
              <w:t>Favours no transfusion</w:t>
            </w:r>
          </w:p>
          <w:p w14:paraId="123B4B57" w14:textId="43CA11B7" w:rsidR="00FD4709" w:rsidRPr="00C70209" w:rsidRDefault="001A475D" w:rsidP="005B2300">
            <w:pPr>
              <w:pStyle w:val="Tabletext-evidencematrix"/>
            </w:pPr>
            <w:r w:rsidRPr="001A475D">
              <w:rPr>
                <w:i/>
              </w:rPr>
              <w:t>P = </w:t>
            </w:r>
            <w:r w:rsidR="00FD4709" w:rsidRPr="00C70209">
              <w:t>0.001</w:t>
            </w:r>
          </w:p>
        </w:tc>
      </w:tr>
      <w:tr w:rsidR="00FD4709" w:rsidRPr="00C70209" w14:paraId="3664F985" w14:textId="77777777" w:rsidTr="0092173F">
        <w:trPr>
          <w:cantSplit/>
        </w:trPr>
        <w:tc>
          <w:tcPr>
            <w:tcW w:w="430" w:type="pct"/>
            <w:vMerge/>
            <w:tcBorders>
              <w:left w:val="single" w:sz="4" w:space="0" w:color="000000"/>
              <w:right w:val="single" w:sz="4" w:space="0" w:color="000000"/>
            </w:tcBorders>
          </w:tcPr>
          <w:p w14:paraId="54E27B14"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0F989E5D"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CFFFF11"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33E9329A"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14470881" w14:textId="77777777" w:rsidR="00FD4709" w:rsidRPr="00C70209" w:rsidRDefault="00FD4709" w:rsidP="005B2300">
            <w:pPr>
              <w:pStyle w:val="Tabletext-evidencematrix"/>
            </w:pPr>
          </w:p>
        </w:tc>
        <w:tc>
          <w:tcPr>
            <w:tcW w:w="481" w:type="pct"/>
            <w:tcBorders>
              <w:top w:val="single" w:sz="4" w:space="0" w:color="auto"/>
              <w:left w:val="single" w:sz="4" w:space="0" w:color="000000"/>
              <w:bottom w:val="nil"/>
              <w:right w:val="single" w:sz="4" w:space="0" w:color="000000"/>
            </w:tcBorders>
          </w:tcPr>
          <w:p w14:paraId="041DE614" w14:textId="77777777" w:rsidR="00FD4709" w:rsidRPr="00C70209" w:rsidRDefault="00FD4709" w:rsidP="005B2300">
            <w:pPr>
              <w:pStyle w:val="Tabletext-evidencematrix"/>
            </w:pPr>
          </w:p>
        </w:tc>
        <w:tc>
          <w:tcPr>
            <w:tcW w:w="1570" w:type="pct"/>
            <w:gridSpan w:val="3"/>
            <w:tcBorders>
              <w:top w:val="single" w:sz="4" w:space="0" w:color="000000"/>
              <w:left w:val="single" w:sz="4" w:space="0" w:color="000000"/>
              <w:bottom w:val="single" w:sz="4" w:space="0" w:color="000000"/>
              <w:right w:val="single" w:sz="4" w:space="0" w:color="000000"/>
            </w:tcBorders>
          </w:tcPr>
          <w:p w14:paraId="0A103D00" w14:textId="77777777" w:rsidR="00FD4709" w:rsidRPr="00C70209" w:rsidRDefault="00FD4709" w:rsidP="005B2300">
            <w:pPr>
              <w:pStyle w:val="Tabletext-subanalysis"/>
            </w:pPr>
            <w:r w:rsidRPr="00C70209">
              <w:t>Subgroup analysis: age at onset of NEC</w:t>
            </w:r>
          </w:p>
        </w:tc>
        <w:tc>
          <w:tcPr>
            <w:tcW w:w="598" w:type="pct"/>
            <w:tcBorders>
              <w:top w:val="single" w:sz="4" w:space="0" w:color="000000"/>
              <w:left w:val="single" w:sz="4" w:space="0" w:color="000000"/>
              <w:bottom w:val="nil"/>
              <w:right w:val="single" w:sz="4" w:space="0" w:color="000000"/>
            </w:tcBorders>
            <w:shd w:val="clear" w:color="auto" w:fill="D9D9D9" w:themeFill="background1" w:themeFillShade="D9"/>
          </w:tcPr>
          <w:p w14:paraId="2C00D12A" w14:textId="77777777" w:rsidR="00FD4709" w:rsidRPr="00C70209" w:rsidRDefault="00FD4709" w:rsidP="005B2300">
            <w:pPr>
              <w:pStyle w:val="Tabletext-evidencematrix"/>
            </w:pPr>
          </w:p>
        </w:tc>
      </w:tr>
      <w:tr w:rsidR="00FD4709" w:rsidRPr="00C70209" w14:paraId="1ACC8BE7" w14:textId="77777777" w:rsidTr="0092173F">
        <w:trPr>
          <w:cantSplit/>
        </w:trPr>
        <w:tc>
          <w:tcPr>
            <w:tcW w:w="430" w:type="pct"/>
            <w:vMerge/>
            <w:tcBorders>
              <w:left w:val="single" w:sz="4" w:space="0" w:color="000000"/>
              <w:right w:val="single" w:sz="4" w:space="0" w:color="000000"/>
            </w:tcBorders>
          </w:tcPr>
          <w:p w14:paraId="5AC5452C"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5CFB8B5D"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391E5B95"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5CAC3313"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553058D6" w14:textId="77777777" w:rsidR="00FD4709" w:rsidRPr="00C70209" w:rsidRDefault="00FD4709" w:rsidP="005B2300">
            <w:pPr>
              <w:pStyle w:val="Tabletext-evidencematrix"/>
            </w:pPr>
          </w:p>
        </w:tc>
        <w:tc>
          <w:tcPr>
            <w:tcW w:w="481" w:type="pct"/>
            <w:tcBorders>
              <w:top w:val="nil"/>
              <w:left w:val="single" w:sz="4" w:space="0" w:color="000000"/>
              <w:right w:val="single" w:sz="4" w:space="0" w:color="000000"/>
            </w:tcBorders>
          </w:tcPr>
          <w:p w14:paraId="3ACCEA07" w14:textId="77777777" w:rsidR="00FD4709" w:rsidRPr="00C70209" w:rsidRDefault="00FD4709" w:rsidP="005B2300">
            <w:pPr>
              <w:pStyle w:val="Tabletext-subanalysis"/>
              <w:jc w:val="right"/>
            </w:pPr>
            <w:r w:rsidRPr="00C70209">
              <w:t>Early NEC (within 21 days of life)</w:t>
            </w:r>
          </w:p>
        </w:tc>
        <w:tc>
          <w:tcPr>
            <w:tcW w:w="1046" w:type="pct"/>
            <w:gridSpan w:val="2"/>
            <w:vMerge w:val="restart"/>
            <w:tcBorders>
              <w:top w:val="single" w:sz="4" w:space="0" w:color="000000"/>
              <w:left w:val="single" w:sz="4" w:space="0" w:color="000000"/>
              <w:right w:val="single" w:sz="4" w:space="0" w:color="000000"/>
            </w:tcBorders>
          </w:tcPr>
          <w:p w14:paraId="623AD1AD" w14:textId="77777777" w:rsidR="00FD4709" w:rsidRPr="00C70209" w:rsidRDefault="00FD4709" w:rsidP="005B2300">
            <w:pPr>
              <w:pStyle w:val="Tabletext-subanalysis"/>
            </w:pPr>
            <w:r w:rsidRPr="00C70209">
              <w:t>Multivariate logistic regression adjusted for propensity score, PROM, AEDF, hypotension, breast milk feeding, additives, iron supplementation, PDA, central line and antacid.</w:t>
            </w:r>
          </w:p>
        </w:tc>
        <w:tc>
          <w:tcPr>
            <w:tcW w:w="524" w:type="pct"/>
            <w:tcBorders>
              <w:top w:val="single" w:sz="4" w:space="0" w:color="000000"/>
              <w:left w:val="single" w:sz="4" w:space="0" w:color="000000"/>
              <w:bottom w:val="single" w:sz="4" w:space="0" w:color="000000"/>
              <w:right w:val="single" w:sz="4" w:space="0" w:color="000000"/>
            </w:tcBorders>
          </w:tcPr>
          <w:p w14:paraId="058AD077" w14:textId="77777777" w:rsidR="00FD4709" w:rsidRPr="00C70209" w:rsidRDefault="00FD4709" w:rsidP="005B2300">
            <w:pPr>
              <w:pStyle w:val="Tabletext-evidencematrix"/>
            </w:pPr>
            <w:r w:rsidRPr="00C70209">
              <w:t>OR 15.49 [2.20, 109.08]</w:t>
            </w:r>
          </w:p>
        </w:tc>
        <w:tc>
          <w:tcPr>
            <w:tcW w:w="598" w:type="pct"/>
            <w:tcBorders>
              <w:top w:val="nil"/>
              <w:left w:val="single" w:sz="4" w:space="0" w:color="000000"/>
              <w:bottom w:val="single" w:sz="4" w:space="0" w:color="000000"/>
              <w:right w:val="single" w:sz="4" w:space="0" w:color="000000"/>
            </w:tcBorders>
            <w:shd w:val="clear" w:color="auto" w:fill="D9D9D9" w:themeFill="background1" w:themeFillShade="D9"/>
          </w:tcPr>
          <w:p w14:paraId="396C06F3" w14:textId="77777777" w:rsidR="00FD4709" w:rsidRPr="00C70209" w:rsidRDefault="00FD4709" w:rsidP="005B2300">
            <w:pPr>
              <w:pStyle w:val="Tabletext-subanalysis"/>
              <w:rPr>
                <w:i/>
              </w:rPr>
            </w:pPr>
            <w:r w:rsidRPr="00C70209">
              <w:rPr>
                <w:i/>
              </w:rPr>
              <w:t>Favours no transfusion</w:t>
            </w:r>
          </w:p>
          <w:p w14:paraId="00536815" w14:textId="0CA307D3" w:rsidR="00FD4709" w:rsidRPr="00C70209" w:rsidRDefault="001A475D" w:rsidP="005B2300">
            <w:pPr>
              <w:pStyle w:val="Tabletext-subanalysis"/>
            </w:pPr>
            <w:r w:rsidRPr="001A475D">
              <w:rPr>
                <w:i/>
              </w:rPr>
              <w:t>P = </w:t>
            </w:r>
            <w:r w:rsidR="00FD4709" w:rsidRPr="00C70209">
              <w:t>0.006</w:t>
            </w:r>
          </w:p>
        </w:tc>
      </w:tr>
      <w:tr w:rsidR="00FD4709" w:rsidRPr="00C70209" w14:paraId="100766A8" w14:textId="77777777" w:rsidTr="0092173F">
        <w:trPr>
          <w:cantSplit/>
        </w:trPr>
        <w:tc>
          <w:tcPr>
            <w:tcW w:w="430" w:type="pct"/>
            <w:vMerge/>
            <w:tcBorders>
              <w:left w:val="single" w:sz="4" w:space="0" w:color="000000"/>
              <w:right w:val="single" w:sz="4" w:space="0" w:color="000000"/>
            </w:tcBorders>
          </w:tcPr>
          <w:p w14:paraId="341FDF15"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45BDF967"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2415B6EB"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70170852"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3EA71F69" w14:textId="77777777" w:rsidR="00FD4709" w:rsidRPr="00C70209" w:rsidRDefault="00FD4709" w:rsidP="005B2300">
            <w:pPr>
              <w:pStyle w:val="Tabletext-evidencematrix"/>
            </w:pPr>
          </w:p>
        </w:tc>
        <w:tc>
          <w:tcPr>
            <w:tcW w:w="481" w:type="pct"/>
            <w:tcBorders>
              <w:left w:val="single" w:sz="4" w:space="0" w:color="000000"/>
              <w:right w:val="single" w:sz="4" w:space="0" w:color="000000"/>
            </w:tcBorders>
          </w:tcPr>
          <w:p w14:paraId="2C6CCF18" w14:textId="77777777" w:rsidR="00FD4709" w:rsidRPr="00C70209" w:rsidRDefault="00FD4709" w:rsidP="005B2300">
            <w:pPr>
              <w:pStyle w:val="Tabletext-subanalysis"/>
              <w:jc w:val="right"/>
            </w:pPr>
            <w:r w:rsidRPr="00C70209">
              <w:t>Late NEC (after 21 days of life)</w:t>
            </w:r>
          </w:p>
        </w:tc>
        <w:tc>
          <w:tcPr>
            <w:tcW w:w="1046" w:type="pct"/>
            <w:gridSpan w:val="2"/>
            <w:vMerge/>
            <w:tcBorders>
              <w:left w:val="single" w:sz="4" w:space="0" w:color="000000"/>
              <w:bottom w:val="single" w:sz="4" w:space="0" w:color="000000"/>
              <w:right w:val="single" w:sz="4" w:space="0" w:color="000000"/>
            </w:tcBorders>
          </w:tcPr>
          <w:p w14:paraId="65519E4A" w14:textId="77777777" w:rsidR="00FD4709" w:rsidRPr="00C70209" w:rsidRDefault="00FD4709" w:rsidP="005B2300">
            <w:pPr>
              <w:pStyle w:val="Tabletext-subanalysis"/>
            </w:pPr>
          </w:p>
        </w:tc>
        <w:tc>
          <w:tcPr>
            <w:tcW w:w="524" w:type="pct"/>
            <w:tcBorders>
              <w:top w:val="single" w:sz="4" w:space="0" w:color="000000"/>
              <w:left w:val="single" w:sz="4" w:space="0" w:color="000000"/>
              <w:bottom w:val="single" w:sz="4" w:space="0" w:color="000000"/>
              <w:right w:val="single" w:sz="4" w:space="0" w:color="000000"/>
            </w:tcBorders>
          </w:tcPr>
          <w:p w14:paraId="07325D2B" w14:textId="77777777" w:rsidR="00FD4709" w:rsidRPr="00C70209" w:rsidRDefault="00FD4709" w:rsidP="005B2300">
            <w:pPr>
              <w:pStyle w:val="Tabletext-evidencematrix"/>
            </w:pPr>
            <w:r w:rsidRPr="00C70209">
              <w:t>OR 2.05 [0.20, 21.29]</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22CFDC2" w14:textId="77777777" w:rsidR="00FD4709" w:rsidRPr="00C70209" w:rsidRDefault="00FD4709" w:rsidP="005B2300">
            <w:pPr>
              <w:pStyle w:val="Tabletext-subanalysis"/>
              <w:rPr>
                <w:i/>
              </w:rPr>
            </w:pPr>
            <w:r w:rsidRPr="00C70209">
              <w:rPr>
                <w:i/>
              </w:rPr>
              <w:t>No significant difference</w:t>
            </w:r>
          </w:p>
          <w:p w14:paraId="030FCBBB" w14:textId="0EB415FA" w:rsidR="00FD4709" w:rsidRPr="00C70209" w:rsidRDefault="001A475D" w:rsidP="005B2300">
            <w:pPr>
              <w:pStyle w:val="Tabletext-subanalysis"/>
              <w:rPr>
                <w:i/>
              </w:rPr>
            </w:pPr>
            <w:r w:rsidRPr="001A475D">
              <w:rPr>
                <w:i/>
              </w:rPr>
              <w:t>P = </w:t>
            </w:r>
            <w:r w:rsidR="00FD4709" w:rsidRPr="00C70209">
              <w:rPr>
                <w:i/>
              </w:rPr>
              <w:t>0.55</w:t>
            </w:r>
          </w:p>
        </w:tc>
      </w:tr>
      <w:tr w:rsidR="00FD4709" w:rsidRPr="00C70209" w14:paraId="78637E82" w14:textId="77777777" w:rsidTr="0092173F">
        <w:trPr>
          <w:cantSplit/>
        </w:trPr>
        <w:tc>
          <w:tcPr>
            <w:tcW w:w="430" w:type="pct"/>
            <w:vMerge/>
            <w:tcBorders>
              <w:left w:val="single" w:sz="4" w:space="0" w:color="000000"/>
              <w:right w:val="single" w:sz="4" w:space="0" w:color="000000"/>
            </w:tcBorders>
          </w:tcPr>
          <w:p w14:paraId="06F9E479"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3BBEAB3B"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1CBBD5E5"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D097566"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1EE9C7A3" w14:textId="77777777" w:rsidR="00FD4709" w:rsidRPr="00C70209" w:rsidRDefault="00FD4709" w:rsidP="005B2300">
            <w:pPr>
              <w:pStyle w:val="Tabletext-evidencematrix"/>
            </w:pPr>
          </w:p>
        </w:tc>
        <w:tc>
          <w:tcPr>
            <w:tcW w:w="481" w:type="pct"/>
            <w:vMerge w:val="restart"/>
            <w:tcBorders>
              <w:left w:val="single" w:sz="4" w:space="0" w:color="000000"/>
              <w:right w:val="single" w:sz="4" w:space="0" w:color="000000"/>
            </w:tcBorders>
          </w:tcPr>
          <w:p w14:paraId="099C7C2E" w14:textId="684AF73D" w:rsidR="00FD4709" w:rsidRPr="00C70209" w:rsidRDefault="00FD4709" w:rsidP="005B2300">
            <w:pPr>
              <w:pStyle w:val="Tabletext-evidencematrix"/>
            </w:pPr>
            <w:r w:rsidRPr="00C70209">
              <w:t xml:space="preserve">NEC </w:t>
            </w:r>
            <w:r w:rsidR="00FB7912" w:rsidRPr="00C70209">
              <w:t>≥</w:t>
            </w:r>
            <w:r w:rsidRPr="00C70209">
              <w:t>stage 2a within 48 hours of exposure</w:t>
            </w:r>
          </w:p>
        </w:tc>
        <w:tc>
          <w:tcPr>
            <w:tcW w:w="523" w:type="pct"/>
            <w:tcBorders>
              <w:top w:val="single" w:sz="4" w:space="0" w:color="000000"/>
              <w:left w:val="single" w:sz="4" w:space="0" w:color="000000"/>
              <w:bottom w:val="single" w:sz="4" w:space="0" w:color="000000"/>
              <w:right w:val="single" w:sz="4" w:space="0" w:color="000000"/>
            </w:tcBorders>
          </w:tcPr>
          <w:p w14:paraId="53549A85" w14:textId="77777777" w:rsidR="00FD4709" w:rsidRPr="00C70209" w:rsidRDefault="00FD4709" w:rsidP="005B2300">
            <w:pPr>
              <w:pStyle w:val="Tabletext-evidencematrix"/>
              <w:rPr>
                <w:szCs w:val="16"/>
              </w:rPr>
            </w:pPr>
            <w:r w:rsidRPr="00C70209">
              <w:rPr>
                <w:szCs w:val="16"/>
              </w:rPr>
              <w:t>44/67 (65.7%)</w:t>
            </w:r>
          </w:p>
        </w:tc>
        <w:tc>
          <w:tcPr>
            <w:tcW w:w="523" w:type="pct"/>
            <w:tcBorders>
              <w:top w:val="single" w:sz="4" w:space="0" w:color="000000"/>
              <w:left w:val="single" w:sz="4" w:space="0" w:color="000000"/>
              <w:bottom w:val="single" w:sz="4" w:space="0" w:color="000000"/>
              <w:right w:val="single" w:sz="4" w:space="0" w:color="000000"/>
            </w:tcBorders>
          </w:tcPr>
          <w:p w14:paraId="6FB8C7CA" w14:textId="77777777" w:rsidR="00FD4709" w:rsidRPr="00C70209" w:rsidRDefault="00FD4709" w:rsidP="005B2300">
            <w:pPr>
              <w:pStyle w:val="Tabletext-evidencematrix"/>
              <w:rPr>
                <w:szCs w:val="16"/>
              </w:rPr>
            </w:pPr>
            <w:r w:rsidRPr="00C70209">
              <w:rPr>
                <w:szCs w:val="16"/>
              </w:rPr>
              <w:t>67/266 (25.2%)</w:t>
            </w:r>
          </w:p>
        </w:tc>
        <w:tc>
          <w:tcPr>
            <w:tcW w:w="524" w:type="pct"/>
            <w:tcBorders>
              <w:top w:val="single" w:sz="4" w:space="0" w:color="000000"/>
              <w:left w:val="single" w:sz="4" w:space="0" w:color="000000"/>
              <w:bottom w:val="single" w:sz="4" w:space="0" w:color="000000"/>
              <w:right w:val="single" w:sz="4" w:space="0" w:color="000000"/>
            </w:tcBorders>
          </w:tcPr>
          <w:p w14:paraId="1ED58AAB" w14:textId="77777777" w:rsidR="00FD4709" w:rsidRPr="00C70209" w:rsidRDefault="00FD4709" w:rsidP="005B2300">
            <w:pPr>
              <w:pStyle w:val="Tabletext-evidencematrix"/>
              <w:rPr>
                <w:szCs w:val="16"/>
              </w:rPr>
            </w:pPr>
            <w:r w:rsidRPr="00C70209">
              <w:rPr>
                <w:szCs w:val="16"/>
              </w:rPr>
              <w:t>RR 2.61 [1.99, 3.42]</w:t>
            </w:r>
            <w:r w:rsidRPr="00C70209">
              <w:rPr>
                <w:szCs w:val="16"/>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1358663" w14:textId="77777777" w:rsidR="00FD4709" w:rsidRPr="00C70209" w:rsidRDefault="00FD4709" w:rsidP="005B2300">
            <w:pPr>
              <w:pStyle w:val="Tabletext-evidencematrix"/>
              <w:rPr>
                <w:i/>
                <w:szCs w:val="16"/>
              </w:rPr>
            </w:pPr>
            <w:r w:rsidRPr="00C70209">
              <w:rPr>
                <w:i/>
                <w:szCs w:val="16"/>
              </w:rPr>
              <w:t>Favours no transfusion</w:t>
            </w:r>
          </w:p>
          <w:p w14:paraId="7D712348" w14:textId="2C12C4B7" w:rsidR="00FD4709" w:rsidRPr="00C70209" w:rsidRDefault="001A475D" w:rsidP="005B2300">
            <w:pPr>
              <w:pStyle w:val="Tabletext-evidencematrix"/>
              <w:rPr>
                <w:i/>
                <w:szCs w:val="16"/>
              </w:rPr>
            </w:pPr>
            <w:r w:rsidRPr="001A475D">
              <w:rPr>
                <w:i/>
                <w:szCs w:val="16"/>
              </w:rPr>
              <w:t>P &lt; </w:t>
            </w:r>
            <w:r w:rsidR="00FD4709" w:rsidRPr="00C70209">
              <w:rPr>
                <w:szCs w:val="16"/>
              </w:rPr>
              <w:t>0.00001</w:t>
            </w:r>
            <w:r w:rsidR="00FD4709" w:rsidRPr="00C70209">
              <w:rPr>
                <w:szCs w:val="16"/>
                <w:vertAlign w:val="superscript"/>
              </w:rPr>
              <w:t>d</w:t>
            </w:r>
          </w:p>
        </w:tc>
      </w:tr>
      <w:tr w:rsidR="00FD4709" w:rsidRPr="00C70209" w14:paraId="4B7AABAC" w14:textId="77777777" w:rsidTr="0092173F">
        <w:trPr>
          <w:cantSplit/>
        </w:trPr>
        <w:tc>
          <w:tcPr>
            <w:tcW w:w="430" w:type="pct"/>
            <w:vMerge/>
            <w:tcBorders>
              <w:left w:val="single" w:sz="4" w:space="0" w:color="000000"/>
              <w:right w:val="single" w:sz="4" w:space="0" w:color="000000"/>
            </w:tcBorders>
          </w:tcPr>
          <w:p w14:paraId="1BF948A0"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4563DE4B"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2353B79E"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5DB7F01A"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74830F20" w14:textId="77777777" w:rsidR="00FD4709" w:rsidRPr="00C70209" w:rsidRDefault="00FD4709" w:rsidP="005B2300">
            <w:pPr>
              <w:pStyle w:val="Tabletext-evidencematrix"/>
            </w:pPr>
          </w:p>
        </w:tc>
        <w:tc>
          <w:tcPr>
            <w:tcW w:w="481" w:type="pct"/>
            <w:vMerge/>
            <w:tcBorders>
              <w:left w:val="single" w:sz="4" w:space="0" w:color="000000"/>
              <w:bottom w:val="single" w:sz="4" w:space="0" w:color="auto"/>
              <w:right w:val="single" w:sz="4" w:space="0" w:color="000000"/>
            </w:tcBorders>
          </w:tcPr>
          <w:p w14:paraId="62E83E3A" w14:textId="77777777" w:rsidR="00FD4709" w:rsidRPr="00C70209" w:rsidRDefault="00FD4709" w:rsidP="005B2300">
            <w:pPr>
              <w:pStyle w:val="Tabletext-evidencematrix"/>
            </w:pPr>
          </w:p>
        </w:tc>
        <w:tc>
          <w:tcPr>
            <w:tcW w:w="1046" w:type="pct"/>
            <w:gridSpan w:val="2"/>
            <w:tcBorders>
              <w:top w:val="single" w:sz="4" w:space="0" w:color="000000"/>
              <w:left w:val="single" w:sz="4" w:space="0" w:color="000000"/>
              <w:bottom w:val="single" w:sz="4" w:space="0" w:color="000000"/>
              <w:right w:val="single" w:sz="4" w:space="0" w:color="000000"/>
            </w:tcBorders>
          </w:tcPr>
          <w:p w14:paraId="02A81DCD" w14:textId="77777777" w:rsidR="00FD4709" w:rsidRPr="00C70209" w:rsidRDefault="00FD4709" w:rsidP="005B2300">
            <w:pPr>
              <w:pStyle w:val="Tabletext-subanalysis"/>
              <w:rPr>
                <w:szCs w:val="16"/>
              </w:rPr>
            </w:pPr>
            <w:r w:rsidRPr="00C70209">
              <w:t>Multivariate logistic regression adjusted for propensity score, PROM, AEDF, hypotension, breast milk feeding, additives, iron supplementation, PDA, central line and antacid.</w:t>
            </w:r>
          </w:p>
        </w:tc>
        <w:tc>
          <w:tcPr>
            <w:tcW w:w="524" w:type="pct"/>
            <w:tcBorders>
              <w:top w:val="single" w:sz="4" w:space="0" w:color="000000"/>
              <w:left w:val="single" w:sz="4" w:space="0" w:color="000000"/>
              <w:bottom w:val="single" w:sz="4" w:space="0" w:color="000000"/>
              <w:right w:val="single" w:sz="4" w:space="0" w:color="000000"/>
            </w:tcBorders>
          </w:tcPr>
          <w:p w14:paraId="068BF613" w14:textId="77777777" w:rsidR="00FD4709" w:rsidRPr="00C70209" w:rsidRDefault="00FD4709" w:rsidP="005B2300">
            <w:pPr>
              <w:pStyle w:val="Tabletext-evidencematrix"/>
              <w:rPr>
                <w:szCs w:val="16"/>
              </w:rPr>
            </w:pPr>
            <w:r w:rsidRPr="00C70209">
              <w:rPr>
                <w:szCs w:val="16"/>
              </w:rPr>
              <w:t>OR 5.55 [1.98, 15.59]</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26BFE03" w14:textId="77777777" w:rsidR="00FD4709" w:rsidRPr="00C70209" w:rsidRDefault="00FD4709" w:rsidP="005B2300">
            <w:pPr>
              <w:pStyle w:val="Tabletext"/>
              <w:spacing w:line="276" w:lineRule="auto"/>
              <w:rPr>
                <w:i/>
                <w:sz w:val="16"/>
                <w:szCs w:val="16"/>
              </w:rPr>
            </w:pPr>
            <w:r w:rsidRPr="00C70209">
              <w:rPr>
                <w:i/>
                <w:sz w:val="16"/>
                <w:szCs w:val="16"/>
              </w:rPr>
              <w:t>Favours no transfusion</w:t>
            </w:r>
          </w:p>
          <w:p w14:paraId="43FC9205" w14:textId="16DAC6A6" w:rsidR="00FD4709" w:rsidRPr="00C70209" w:rsidRDefault="001A475D" w:rsidP="005B2300">
            <w:pPr>
              <w:pStyle w:val="Tabletext-evidencematrix"/>
              <w:rPr>
                <w:i/>
                <w:szCs w:val="16"/>
              </w:rPr>
            </w:pPr>
            <w:r w:rsidRPr="001A475D">
              <w:rPr>
                <w:i/>
                <w:szCs w:val="16"/>
              </w:rPr>
              <w:t>P = </w:t>
            </w:r>
            <w:r w:rsidR="00FD4709" w:rsidRPr="00C70209">
              <w:rPr>
                <w:szCs w:val="16"/>
              </w:rPr>
              <w:t>0.001</w:t>
            </w:r>
          </w:p>
        </w:tc>
      </w:tr>
      <w:tr w:rsidR="00FD4709" w:rsidRPr="00C70209" w14:paraId="054274BB" w14:textId="77777777" w:rsidTr="0092173F">
        <w:trPr>
          <w:cantSplit/>
        </w:trPr>
        <w:tc>
          <w:tcPr>
            <w:tcW w:w="430" w:type="pct"/>
            <w:vMerge/>
            <w:tcBorders>
              <w:left w:val="single" w:sz="4" w:space="0" w:color="000000"/>
              <w:right w:val="single" w:sz="4" w:space="0" w:color="000000"/>
            </w:tcBorders>
          </w:tcPr>
          <w:p w14:paraId="3C18C7DE"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1DB85615"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43CB3394"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5868756"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7502CE86" w14:textId="77777777" w:rsidR="00FD4709" w:rsidRPr="00C70209" w:rsidRDefault="00FD4709" w:rsidP="005B2300">
            <w:pPr>
              <w:pStyle w:val="Tabletext-evidencematrix"/>
            </w:pPr>
          </w:p>
        </w:tc>
        <w:tc>
          <w:tcPr>
            <w:tcW w:w="481" w:type="pct"/>
            <w:tcBorders>
              <w:top w:val="single" w:sz="4" w:space="0" w:color="auto"/>
              <w:left w:val="single" w:sz="4" w:space="0" w:color="000000"/>
              <w:bottom w:val="nil"/>
              <w:right w:val="single" w:sz="4" w:space="0" w:color="000000"/>
            </w:tcBorders>
          </w:tcPr>
          <w:p w14:paraId="07B9D42F" w14:textId="77777777" w:rsidR="00FD4709" w:rsidRPr="00C70209" w:rsidRDefault="00FD4709" w:rsidP="005B2300">
            <w:pPr>
              <w:pStyle w:val="Tabletext-evidencematrix"/>
            </w:pPr>
          </w:p>
        </w:tc>
        <w:tc>
          <w:tcPr>
            <w:tcW w:w="1570" w:type="pct"/>
            <w:gridSpan w:val="3"/>
            <w:tcBorders>
              <w:top w:val="single" w:sz="4" w:space="0" w:color="000000"/>
              <w:left w:val="single" w:sz="4" w:space="0" w:color="000000"/>
              <w:bottom w:val="single" w:sz="4" w:space="0" w:color="000000"/>
              <w:right w:val="single" w:sz="4" w:space="0" w:color="000000"/>
            </w:tcBorders>
          </w:tcPr>
          <w:p w14:paraId="7F0DB8F5" w14:textId="77777777" w:rsidR="00FD4709" w:rsidRPr="00C70209" w:rsidRDefault="00FD4709" w:rsidP="005B2300">
            <w:pPr>
              <w:pStyle w:val="Tabletext-subanalysis"/>
              <w:rPr>
                <w:szCs w:val="16"/>
              </w:rPr>
            </w:pPr>
            <w:r w:rsidRPr="00C70209">
              <w:t>Subgroup analysis: age at onset of NEC</w:t>
            </w:r>
          </w:p>
        </w:tc>
        <w:tc>
          <w:tcPr>
            <w:tcW w:w="598" w:type="pct"/>
            <w:tcBorders>
              <w:top w:val="single" w:sz="4" w:space="0" w:color="000000"/>
              <w:left w:val="single" w:sz="4" w:space="0" w:color="000000"/>
              <w:bottom w:val="nil"/>
              <w:right w:val="single" w:sz="4" w:space="0" w:color="000000"/>
            </w:tcBorders>
            <w:shd w:val="clear" w:color="auto" w:fill="D9D9D9" w:themeFill="background1" w:themeFillShade="D9"/>
          </w:tcPr>
          <w:p w14:paraId="4C7D7D73" w14:textId="77777777" w:rsidR="00FD4709" w:rsidRPr="00C70209" w:rsidRDefault="00FD4709" w:rsidP="005B2300">
            <w:pPr>
              <w:pStyle w:val="Tabletext"/>
              <w:spacing w:line="276" w:lineRule="auto"/>
              <w:rPr>
                <w:i/>
                <w:sz w:val="16"/>
                <w:szCs w:val="16"/>
              </w:rPr>
            </w:pPr>
          </w:p>
        </w:tc>
      </w:tr>
      <w:tr w:rsidR="00FD4709" w:rsidRPr="00C70209" w14:paraId="23911CAB" w14:textId="77777777" w:rsidTr="0092173F">
        <w:trPr>
          <w:cantSplit/>
        </w:trPr>
        <w:tc>
          <w:tcPr>
            <w:tcW w:w="430" w:type="pct"/>
            <w:vMerge/>
            <w:tcBorders>
              <w:left w:val="single" w:sz="4" w:space="0" w:color="000000"/>
              <w:right w:val="single" w:sz="4" w:space="0" w:color="000000"/>
            </w:tcBorders>
          </w:tcPr>
          <w:p w14:paraId="6184D624"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4018035C"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7445C9EB"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346032FC"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6990B5B3" w14:textId="77777777" w:rsidR="00FD4709" w:rsidRPr="00C70209" w:rsidRDefault="00FD4709" w:rsidP="005B2300">
            <w:pPr>
              <w:pStyle w:val="Tabletext-evidencematrix"/>
            </w:pPr>
          </w:p>
        </w:tc>
        <w:tc>
          <w:tcPr>
            <w:tcW w:w="481" w:type="pct"/>
            <w:tcBorders>
              <w:top w:val="nil"/>
              <w:left w:val="single" w:sz="4" w:space="0" w:color="000000"/>
              <w:right w:val="single" w:sz="4" w:space="0" w:color="000000"/>
            </w:tcBorders>
          </w:tcPr>
          <w:p w14:paraId="6F979128" w14:textId="77777777" w:rsidR="00FD4709" w:rsidRPr="00C70209" w:rsidRDefault="00FD4709" w:rsidP="005B2300">
            <w:pPr>
              <w:pStyle w:val="Tabletext-subanalysis"/>
              <w:jc w:val="right"/>
            </w:pPr>
            <w:r w:rsidRPr="00C70209">
              <w:t>Early NEC (within 21 days of life)</w:t>
            </w:r>
          </w:p>
        </w:tc>
        <w:tc>
          <w:tcPr>
            <w:tcW w:w="1046" w:type="pct"/>
            <w:gridSpan w:val="2"/>
            <w:vMerge w:val="restart"/>
            <w:tcBorders>
              <w:top w:val="single" w:sz="4" w:space="0" w:color="000000"/>
              <w:left w:val="single" w:sz="4" w:space="0" w:color="000000"/>
              <w:right w:val="single" w:sz="4" w:space="0" w:color="000000"/>
            </w:tcBorders>
          </w:tcPr>
          <w:p w14:paraId="24A89269" w14:textId="77777777" w:rsidR="00FD4709" w:rsidRPr="00C70209" w:rsidRDefault="00FD4709" w:rsidP="005B2300">
            <w:pPr>
              <w:pStyle w:val="Tabletext-subanalysis"/>
            </w:pPr>
            <w:r w:rsidRPr="00C70209">
              <w:t>Multivariate logistic regression adjusted for propensity score, PROM, AEDF, hypotension, breast milk feeding, additives, iron supplementation, PDA, central line and antacid.</w:t>
            </w:r>
          </w:p>
        </w:tc>
        <w:tc>
          <w:tcPr>
            <w:tcW w:w="524" w:type="pct"/>
            <w:tcBorders>
              <w:top w:val="single" w:sz="4" w:space="0" w:color="000000"/>
              <w:left w:val="single" w:sz="4" w:space="0" w:color="000000"/>
              <w:bottom w:val="single" w:sz="4" w:space="0" w:color="000000"/>
              <w:right w:val="single" w:sz="4" w:space="0" w:color="000000"/>
            </w:tcBorders>
          </w:tcPr>
          <w:p w14:paraId="720588C1" w14:textId="77777777" w:rsidR="00FD4709" w:rsidRPr="00C70209" w:rsidRDefault="00FD4709" w:rsidP="005B2300">
            <w:pPr>
              <w:pStyle w:val="Tabletext-evidencematrix"/>
            </w:pPr>
            <w:r w:rsidRPr="00C70209">
              <w:t>OR 10.22 [1.83, 57.15]</w:t>
            </w:r>
          </w:p>
        </w:tc>
        <w:tc>
          <w:tcPr>
            <w:tcW w:w="598" w:type="pct"/>
            <w:tcBorders>
              <w:top w:val="nil"/>
              <w:left w:val="single" w:sz="4" w:space="0" w:color="000000"/>
              <w:bottom w:val="single" w:sz="4" w:space="0" w:color="000000"/>
              <w:right w:val="single" w:sz="4" w:space="0" w:color="000000"/>
            </w:tcBorders>
            <w:shd w:val="clear" w:color="auto" w:fill="D9D9D9" w:themeFill="background1" w:themeFillShade="D9"/>
          </w:tcPr>
          <w:p w14:paraId="595C404F" w14:textId="77777777" w:rsidR="00FD4709" w:rsidRPr="00C70209" w:rsidRDefault="00FD4709" w:rsidP="005B2300">
            <w:pPr>
              <w:pStyle w:val="Tabletext-subanalysis"/>
              <w:rPr>
                <w:i/>
              </w:rPr>
            </w:pPr>
            <w:r w:rsidRPr="00C70209">
              <w:rPr>
                <w:i/>
              </w:rPr>
              <w:t>Favours no transfusion</w:t>
            </w:r>
          </w:p>
          <w:p w14:paraId="431BFBA1" w14:textId="3CFB174B" w:rsidR="00FD4709" w:rsidRPr="00C70209" w:rsidRDefault="001A475D" w:rsidP="005B2300">
            <w:pPr>
              <w:pStyle w:val="Tabletext-subanalysis"/>
            </w:pPr>
            <w:r w:rsidRPr="001A475D">
              <w:rPr>
                <w:i/>
              </w:rPr>
              <w:t>P = </w:t>
            </w:r>
            <w:r w:rsidR="00FD4709" w:rsidRPr="00C70209">
              <w:t>0.008</w:t>
            </w:r>
          </w:p>
        </w:tc>
      </w:tr>
      <w:tr w:rsidR="00FD4709" w:rsidRPr="00C70209" w14:paraId="3D14D9E0" w14:textId="77777777" w:rsidTr="0092173F">
        <w:trPr>
          <w:cantSplit/>
        </w:trPr>
        <w:tc>
          <w:tcPr>
            <w:tcW w:w="430" w:type="pct"/>
            <w:vMerge/>
            <w:tcBorders>
              <w:left w:val="single" w:sz="4" w:space="0" w:color="000000"/>
              <w:right w:val="single" w:sz="4" w:space="0" w:color="000000"/>
            </w:tcBorders>
          </w:tcPr>
          <w:p w14:paraId="1105830C"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1B811C4F"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4327B7F9"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5C9AAEA"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04AEBC96" w14:textId="77777777" w:rsidR="00FD4709" w:rsidRPr="00C70209" w:rsidRDefault="00FD4709" w:rsidP="005B2300">
            <w:pPr>
              <w:pStyle w:val="Tabletext-evidencematrix"/>
            </w:pPr>
          </w:p>
        </w:tc>
        <w:tc>
          <w:tcPr>
            <w:tcW w:w="481" w:type="pct"/>
            <w:tcBorders>
              <w:left w:val="single" w:sz="4" w:space="0" w:color="000000"/>
              <w:right w:val="single" w:sz="4" w:space="0" w:color="000000"/>
            </w:tcBorders>
          </w:tcPr>
          <w:p w14:paraId="3E857759" w14:textId="77777777" w:rsidR="00FD4709" w:rsidRPr="00C70209" w:rsidRDefault="00FD4709" w:rsidP="005B2300">
            <w:pPr>
              <w:pStyle w:val="Tabletext-subanalysis"/>
              <w:jc w:val="right"/>
            </w:pPr>
            <w:r w:rsidRPr="00C70209">
              <w:t>Late NEC (after 21 days of life)</w:t>
            </w:r>
          </w:p>
        </w:tc>
        <w:tc>
          <w:tcPr>
            <w:tcW w:w="1046" w:type="pct"/>
            <w:gridSpan w:val="2"/>
            <w:vMerge/>
            <w:tcBorders>
              <w:left w:val="single" w:sz="4" w:space="0" w:color="000000"/>
              <w:bottom w:val="single" w:sz="4" w:space="0" w:color="000000"/>
              <w:right w:val="single" w:sz="4" w:space="0" w:color="000000"/>
            </w:tcBorders>
          </w:tcPr>
          <w:p w14:paraId="2140554B" w14:textId="77777777" w:rsidR="00FD4709" w:rsidRPr="00C70209" w:rsidRDefault="00FD4709" w:rsidP="005B2300">
            <w:pPr>
              <w:pStyle w:val="Tabletext-evidencematrix"/>
            </w:pPr>
          </w:p>
        </w:tc>
        <w:tc>
          <w:tcPr>
            <w:tcW w:w="524" w:type="pct"/>
            <w:tcBorders>
              <w:top w:val="single" w:sz="4" w:space="0" w:color="000000"/>
              <w:left w:val="single" w:sz="4" w:space="0" w:color="000000"/>
              <w:bottom w:val="single" w:sz="4" w:space="0" w:color="000000"/>
              <w:right w:val="single" w:sz="4" w:space="0" w:color="000000"/>
            </w:tcBorders>
          </w:tcPr>
          <w:p w14:paraId="3C14EE6C" w14:textId="77777777" w:rsidR="00FD4709" w:rsidRPr="00C70209" w:rsidRDefault="00FD4709" w:rsidP="005B2300">
            <w:pPr>
              <w:pStyle w:val="Tabletext-evidencematrix"/>
            </w:pPr>
            <w:r w:rsidRPr="00C70209">
              <w:t>OR 6.39 [1.00, 40.83]</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A0B665A" w14:textId="77777777" w:rsidR="00FD4709" w:rsidRPr="00C70209" w:rsidRDefault="00FD4709" w:rsidP="005B2300">
            <w:pPr>
              <w:pStyle w:val="Tabletext-subanalysis"/>
              <w:rPr>
                <w:i/>
              </w:rPr>
            </w:pPr>
            <w:r w:rsidRPr="00C70209">
              <w:rPr>
                <w:i/>
              </w:rPr>
              <w:t>Favours no transfusion</w:t>
            </w:r>
          </w:p>
          <w:p w14:paraId="72623840" w14:textId="6E71DDA6" w:rsidR="00FD4709" w:rsidRPr="00C70209" w:rsidRDefault="001A475D" w:rsidP="005B2300">
            <w:pPr>
              <w:pStyle w:val="Tabletext-evidencematrix"/>
            </w:pPr>
            <w:r w:rsidRPr="001A475D">
              <w:rPr>
                <w:i/>
              </w:rPr>
              <w:t>P = </w:t>
            </w:r>
            <w:r w:rsidR="00FD4709" w:rsidRPr="00C70209">
              <w:t>0.05</w:t>
            </w:r>
          </w:p>
        </w:tc>
      </w:tr>
      <w:tr w:rsidR="00FD4709" w:rsidRPr="00C70209" w14:paraId="1CE32919" w14:textId="77777777" w:rsidTr="0092173F">
        <w:trPr>
          <w:cantSplit/>
        </w:trPr>
        <w:tc>
          <w:tcPr>
            <w:tcW w:w="430" w:type="pct"/>
            <w:vMerge/>
            <w:tcBorders>
              <w:left w:val="single" w:sz="4" w:space="0" w:color="000000"/>
              <w:right w:val="single" w:sz="4" w:space="0" w:color="000000"/>
            </w:tcBorders>
          </w:tcPr>
          <w:p w14:paraId="63F72C22"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1C64F250"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7B0B85C"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019D7E56"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120465B6" w14:textId="77777777" w:rsidR="00FD4709" w:rsidRPr="00C70209" w:rsidRDefault="00FD4709" w:rsidP="005B2300">
            <w:pPr>
              <w:pStyle w:val="Tabletext-evidencematrix"/>
            </w:pPr>
          </w:p>
        </w:tc>
        <w:tc>
          <w:tcPr>
            <w:tcW w:w="481" w:type="pct"/>
            <w:vMerge w:val="restart"/>
            <w:tcBorders>
              <w:left w:val="single" w:sz="4" w:space="0" w:color="000000"/>
              <w:right w:val="single" w:sz="4" w:space="0" w:color="000000"/>
            </w:tcBorders>
          </w:tcPr>
          <w:p w14:paraId="4DBEC0FF" w14:textId="3E0E3778" w:rsidR="00FD4709" w:rsidRPr="00C70209" w:rsidRDefault="00FD4709" w:rsidP="005B2300">
            <w:pPr>
              <w:pStyle w:val="Tabletext-evidencematrix"/>
            </w:pPr>
            <w:r w:rsidRPr="00C70209">
              <w:t xml:space="preserve">NEC </w:t>
            </w:r>
            <w:r w:rsidR="00FB7912" w:rsidRPr="00C70209">
              <w:t>≥</w:t>
            </w:r>
            <w:r w:rsidRPr="00C70209">
              <w:t>stage 2a within 96 hours of exposure</w:t>
            </w:r>
          </w:p>
        </w:tc>
        <w:tc>
          <w:tcPr>
            <w:tcW w:w="523" w:type="pct"/>
            <w:tcBorders>
              <w:top w:val="single" w:sz="4" w:space="0" w:color="000000"/>
              <w:left w:val="single" w:sz="4" w:space="0" w:color="000000"/>
              <w:bottom w:val="single" w:sz="4" w:space="0" w:color="000000"/>
              <w:right w:val="single" w:sz="4" w:space="0" w:color="000000"/>
            </w:tcBorders>
          </w:tcPr>
          <w:p w14:paraId="29FEDFBA" w14:textId="77777777" w:rsidR="00FD4709" w:rsidRPr="00C70209" w:rsidRDefault="00FD4709" w:rsidP="005B2300">
            <w:pPr>
              <w:pStyle w:val="Tabletext"/>
              <w:spacing w:line="276" w:lineRule="auto"/>
              <w:rPr>
                <w:sz w:val="16"/>
                <w:szCs w:val="16"/>
              </w:rPr>
            </w:pPr>
            <w:r w:rsidRPr="00C70209">
              <w:rPr>
                <w:sz w:val="16"/>
                <w:szCs w:val="16"/>
              </w:rPr>
              <w:t>49/95 (51.6%)</w:t>
            </w:r>
          </w:p>
        </w:tc>
        <w:tc>
          <w:tcPr>
            <w:tcW w:w="523" w:type="pct"/>
            <w:tcBorders>
              <w:top w:val="single" w:sz="4" w:space="0" w:color="000000"/>
              <w:left w:val="single" w:sz="4" w:space="0" w:color="000000"/>
              <w:bottom w:val="single" w:sz="4" w:space="0" w:color="000000"/>
              <w:right w:val="single" w:sz="4" w:space="0" w:color="000000"/>
            </w:tcBorders>
          </w:tcPr>
          <w:p w14:paraId="31D99FB7" w14:textId="77777777" w:rsidR="00FD4709" w:rsidRPr="00C70209" w:rsidRDefault="00FD4709" w:rsidP="005B2300">
            <w:pPr>
              <w:pStyle w:val="Tabletext"/>
              <w:spacing w:line="276" w:lineRule="auto"/>
              <w:rPr>
                <w:sz w:val="16"/>
                <w:szCs w:val="16"/>
              </w:rPr>
            </w:pPr>
            <w:r w:rsidRPr="00C70209">
              <w:rPr>
                <w:sz w:val="16"/>
                <w:szCs w:val="16"/>
              </w:rPr>
              <w:t>62/238 (26.1%)</w:t>
            </w:r>
          </w:p>
        </w:tc>
        <w:tc>
          <w:tcPr>
            <w:tcW w:w="524" w:type="pct"/>
            <w:tcBorders>
              <w:top w:val="single" w:sz="4" w:space="0" w:color="000000"/>
              <w:left w:val="single" w:sz="4" w:space="0" w:color="000000"/>
              <w:bottom w:val="single" w:sz="4" w:space="0" w:color="000000"/>
              <w:right w:val="single" w:sz="4" w:space="0" w:color="000000"/>
            </w:tcBorders>
          </w:tcPr>
          <w:p w14:paraId="04D0EB5A" w14:textId="77777777" w:rsidR="00FD4709" w:rsidRPr="00C70209" w:rsidRDefault="00FD4709" w:rsidP="005B2300">
            <w:pPr>
              <w:pStyle w:val="Tabletext"/>
              <w:spacing w:line="276" w:lineRule="auto"/>
              <w:rPr>
                <w:sz w:val="16"/>
                <w:szCs w:val="16"/>
              </w:rPr>
            </w:pPr>
            <w:r w:rsidRPr="00C70209">
              <w:rPr>
                <w:sz w:val="16"/>
                <w:szCs w:val="16"/>
              </w:rPr>
              <w:t>RR 1.98 [1.48, 2.64]</w:t>
            </w:r>
            <w:r w:rsidRPr="00C70209">
              <w:rPr>
                <w:sz w:val="16"/>
                <w:szCs w:val="16"/>
                <w:vertAlign w:val="superscript"/>
              </w:rPr>
              <w:t>d</w:t>
            </w:r>
          </w:p>
        </w:tc>
        <w:tc>
          <w:tcPr>
            <w:tcW w:w="59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DE19431" w14:textId="77777777" w:rsidR="00FD4709" w:rsidRPr="00C70209" w:rsidRDefault="00FD4709" w:rsidP="005B2300">
            <w:pPr>
              <w:pStyle w:val="Tabletext"/>
              <w:spacing w:line="276" w:lineRule="auto"/>
              <w:rPr>
                <w:i/>
                <w:sz w:val="16"/>
                <w:szCs w:val="16"/>
              </w:rPr>
            </w:pPr>
            <w:r w:rsidRPr="00C70209">
              <w:rPr>
                <w:i/>
                <w:sz w:val="16"/>
                <w:szCs w:val="16"/>
              </w:rPr>
              <w:t>Favours no transfusion</w:t>
            </w:r>
          </w:p>
          <w:p w14:paraId="31FEF3FE" w14:textId="2415B2E5" w:rsidR="00FD4709" w:rsidRPr="00C70209" w:rsidRDefault="001A475D" w:rsidP="005B2300">
            <w:pPr>
              <w:pStyle w:val="Tabletext"/>
              <w:spacing w:line="276" w:lineRule="auto"/>
              <w:rPr>
                <w:i/>
                <w:sz w:val="16"/>
                <w:szCs w:val="16"/>
              </w:rPr>
            </w:pPr>
            <w:r w:rsidRPr="001A475D">
              <w:rPr>
                <w:i/>
                <w:sz w:val="16"/>
                <w:szCs w:val="16"/>
              </w:rPr>
              <w:t>P &lt; </w:t>
            </w:r>
            <w:r w:rsidR="00FD4709" w:rsidRPr="00C70209">
              <w:rPr>
                <w:sz w:val="16"/>
                <w:szCs w:val="16"/>
              </w:rPr>
              <w:t>0.00001</w:t>
            </w:r>
            <w:r w:rsidR="00FD4709" w:rsidRPr="00C70209">
              <w:rPr>
                <w:sz w:val="16"/>
                <w:szCs w:val="16"/>
                <w:vertAlign w:val="superscript"/>
              </w:rPr>
              <w:t>d</w:t>
            </w:r>
          </w:p>
        </w:tc>
      </w:tr>
      <w:tr w:rsidR="00FD4709" w:rsidRPr="00C70209" w14:paraId="46B43555" w14:textId="77777777" w:rsidTr="0092173F">
        <w:trPr>
          <w:cantSplit/>
        </w:trPr>
        <w:tc>
          <w:tcPr>
            <w:tcW w:w="430" w:type="pct"/>
            <w:vMerge/>
            <w:tcBorders>
              <w:left w:val="single" w:sz="4" w:space="0" w:color="000000"/>
              <w:right w:val="single" w:sz="4" w:space="0" w:color="000000"/>
            </w:tcBorders>
          </w:tcPr>
          <w:p w14:paraId="51AC650B"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5DAD4357"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5AFD5378"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43780DE4"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6FB9C1DC" w14:textId="77777777" w:rsidR="00FD4709" w:rsidRPr="00C70209" w:rsidRDefault="00FD4709" w:rsidP="005B2300">
            <w:pPr>
              <w:pStyle w:val="Tabletext-evidencematrix"/>
            </w:pPr>
          </w:p>
        </w:tc>
        <w:tc>
          <w:tcPr>
            <w:tcW w:w="481" w:type="pct"/>
            <w:vMerge/>
            <w:tcBorders>
              <w:left w:val="single" w:sz="4" w:space="0" w:color="000000"/>
              <w:bottom w:val="single" w:sz="4" w:space="0" w:color="auto"/>
              <w:right w:val="single" w:sz="4" w:space="0" w:color="000000"/>
            </w:tcBorders>
          </w:tcPr>
          <w:p w14:paraId="444F138D" w14:textId="77777777" w:rsidR="00FD4709" w:rsidRPr="00C70209" w:rsidRDefault="00FD4709" w:rsidP="005B2300">
            <w:pPr>
              <w:pStyle w:val="Tabletext-subanalysis"/>
              <w:jc w:val="right"/>
            </w:pPr>
          </w:p>
        </w:tc>
        <w:tc>
          <w:tcPr>
            <w:tcW w:w="1046" w:type="pct"/>
            <w:gridSpan w:val="2"/>
            <w:tcBorders>
              <w:top w:val="single" w:sz="4" w:space="0" w:color="000000"/>
              <w:left w:val="single" w:sz="4" w:space="0" w:color="000000"/>
              <w:bottom w:val="single" w:sz="4" w:space="0" w:color="000000"/>
              <w:right w:val="single" w:sz="4" w:space="0" w:color="000000"/>
            </w:tcBorders>
          </w:tcPr>
          <w:p w14:paraId="28ADE12A" w14:textId="77777777" w:rsidR="00FD4709" w:rsidRPr="00C70209" w:rsidRDefault="00FD4709" w:rsidP="005B2300">
            <w:pPr>
              <w:pStyle w:val="Tabletext-subanalysis"/>
            </w:pPr>
            <w:r w:rsidRPr="00C70209">
              <w:t>Multivariate logistic regression adjusted for propensity score, PROM, AEDF, hypotension, breast milk feeding, additives, iron supplementation, PDA, central line and antacid.</w:t>
            </w:r>
          </w:p>
        </w:tc>
        <w:tc>
          <w:tcPr>
            <w:tcW w:w="524" w:type="pct"/>
            <w:tcBorders>
              <w:top w:val="single" w:sz="4" w:space="0" w:color="000000"/>
              <w:left w:val="single" w:sz="4" w:space="0" w:color="000000"/>
              <w:bottom w:val="single" w:sz="4" w:space="0" w:color="000000"/>
              <w:right w:val="single" w:sz="4" w:space="0" w:color="000000"/>
            </w:tcBorders>
          </w:tcPr>
          <w:p w14:paraId="31A3D30A" w14:textId="77777777" w:rsidR="00FD4709" w:rsidRPr="00C70209" w:rsidRDefault="00FD4709" w:rsidP="005B2300">
            <w:pPr>
              <w:pStyle w:val="Tabletext-subanalysis"/>
            </w:pPr>
            <w:r w:rsidRPr="00C70209">
              <w:rPr>
                <w:sz w:val="16"/>
                <w:szCs w:val="16"/>
              </w:rPr>
              <w:t>OR 2.13 [0.95, 4.80]</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4E3E4BF" w14:textId="77777777" w:rsidR="00FD4709" w:rsidRPr="00C70209" w:rsidRDefault="00FD4709" w:rsidP="005B2300">
            <w:pPr>
              <w:pStyle w:val="Tabletext"/>
              <w:spacing w:line="276" w:lineRule="auto"/>
              <w:rPr>
                <w:i/>
                <w:sz w:val="16"/>
                <w:szCs w:val="16"/>
              </w:rPr>
            </w:pPr>
            <w:r w:rsidRPr="00C70209">
              <w:rPr>
                <w:i/>
                <w:sz w:val="16"/>
                <w:szCs w:val="16"/>
              </w:rPr>
              <w:t>No significant difference</w:t>
            </w:r>
          </w:p>
          <w:p w14:paraId="65CB637A" w14:textId="3D6263A3" w:rsidR="00FD4709" w:rsidRPr="00C70209" w:rsidRDefault="001A475D" w:rsidP="005B2300">
            <w:pPr>
              <w:pStyle w:val="Tabletext-evidencematrix"/>
            </w:pPr>
            <w:r w:rsidRPr="001A475D">
              <w:rPr>
                <w:i/>
                <w:szCs w:val="16"/>
              </w:rPr>
              <w:t>P = </w:t>
            </w:r>
            <w:r w:rsidR="00FD4709" w:rsidRPr="00C70209">
              <w:rPr>
                <w:szCs w:val="16"/>
              </w:rPr>
              <w:t>0.07</w:t>
            </w:r>
          </w:p>
        </w:tc>
      </w:tr>
      <w:tr w:rsidR="00FD4709" w:rsidRPr="00C70209" w14:paraId="4586D378" w14:textId="77777777" w:rsidTr="0092173F">
        <w:trPr>
          <w:cantSplit/>
        </w:trPr>
        <w:tc>
          <w:tcPr>
            <w:tcW w:w="430" w:type="pct"/>
            <w:vMerge/>
            <w:tcBorders>
              <w:left w:val="single" w:sz="4" w:space="0" w:color="000000"/>
              <w:right w:val="single" w:sz="4" w:space="0" w:color="000000"/>
            </w:tcBorders>
          </w:tcPr>
          <w:p w14:paraId="0A6EDAF2"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59D219F4"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C3A8DA4"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1D58AAEA"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6DA1A0DB" w14:textId="77777777" w:rsidR="00FD4709" w:rsidRPr="00C70209" w:rsidRDefault="00FD4709" w:rsidP="005B2300">
            <w:pPr>
              <w:pStyle w:val="Tabletext-evidencematrix"/>
            </w:pPr>
          </w:p>
        </w:tc>
        <w:tc>
          <w:tcPr>
            <w:tcW w:w="481" w:type="pct"/>
            <w:tcBorders>
              <w:top w:val="single" w:sz="4" w:space="0" w:color="auto"/>
              <w:left w:val="single" w:sz="4" w:space="0" w:color="000000"/>
              <w:bottom w:val="nil"/>
              <w:right w:val="single" w:sz="4" w:space="0" w:color="000000"/>
            </w:tcBorders>
          </w:tcPr>
          <w:p w14:paraId="6CA4E732" w14:textId="77777777" w:rsidR="00FD4709" w:rsidRPr="00C70209" w:rsidRDefault="00FD4709" w:rsidP="005B2300">
            <w:pPr>
              <w:pStyle w:val="Tabletext-subanalysis"/>
              <w:jc w:val="right"/>
            </w:pPr>
          </w:p>
        </w:tc>
        <w:tc>
          <w:tcPr>
            <w:tcW w:w="1570" w:type="pct"/>
            <w:gridSpan w:val="3"/>
            <w:tcBorders>
              <w:top w:val="single" w:sz="4" w:space="0" w:color="000000"/>
              <w:left w:val="single" w:sz="4" w:space="0" w:color="000000"/>
              <w:bottom w:val="single" w:sz="4" w:space="0" w:color="000000"/>
              <w:right w:val="single" w:sz="4" w:space="0" w:color="000000"/>
            </w:tcBorders>
          </w:tcPr>
          <w:p w14:paraId="0D4649E6" w14:textId="77777777" w:rsidR="00FD4709" w:rsidRPr="00C70209" w:rsidRDefault="00FD4709" w:rsidP="005B2300">
            <w:pPr>
              <w:pStyle w:val="Tabletext-subanalysis"/>
              <w:rPr>
                <w:sz w:val="16"/>
                <w:szCs w:val="16"/>
              </w:rPr>
            </w:pPr>
            <w:r w:rsidRPr="00C70209">
              <w:t>Subgroup analysis: age at onset of NEC</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C8DC336" w14:textId="77777777" w:rsidR="00FD4709" w:rsidRPr="00C70209" w:rsidRDefault="00FD4709" w:rsidP="005B2300">
            <w:pPr>
              <w:pStyle w:val="Tabletext"/>
              <w:spacing w:line="276" w:lineRule="auto"/>
              <w:rPr>
                <w:i/>
                <w:sz w:val="16"/>
                <w:szCs w:val="16"/>
              </w:rPr>
            </w:pPr>
          </w:p>
        </w:tc>
      </w:tr>
      <w:tr w:rsidR="00FD4709" w:rsidRPr="00C70209" w14:paraId="72E39CE6" w14:textId="77777777" w:rsidTr="0092173F">
        <w:trPr>
          <w:cantSplit/>
        </w:trPr>
        <w:tc>
          <w:tcPr>
            <w:tcW w:w="430" w:type="pct"/>
            <w:vMerge/>
            <w:tcBorders>
              <w:left w:val="single" w:sz="4" w:space="0" w:color="000000"/>
              <w:right w:val="single" w:sz="4" w:space="0" w:color="000000"/>
            </w:tcBorders>
          </w:tcPr>
          <w:p w14:paraId="606B8F2A"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19601FAB"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17AB9BB2"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2D80B476"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3D97E091" w14:textId="77777777" w:rsidR="00FD4709" w:rsidRPr="00C70209" w:rsidRDefault="00FD4709" w:rsidP="005B2300">
            <w:pPr>
              <w:pStyle w:val="Tabletext-evidencematrix"/>
            </w:pPr>
          </w:p>
        </w:tc>
        <w:tc>
          <w:tcPr>
            <w:tcW w:w="481" w:type="pct"/>
            <w:tcBorders>
              <w:top w:val="nil"/>
              <w:left w:val="single" w:sz="4" w:space="0" w:color="000000"/>
              <w:right w:val="single" w:sz="4" w:space="0" w:color="000000"/>
            </w:tcBorders>
          </w:tcPr>
          <w:p w14:paraId="068F0261" w14:textId="77777777" w:rsidR="00FD4709" w:rsidRPr="00C70209" w:rsidRDefault="00FD4709" w:rsidP="005B2300">
            <w:pPr>
              <w:pStyle w:val="Tabletext-subanalysis"/>
              <w:jc w:val="right"/>
            </w:pPr>
            <w:r w:rsidRPr="00C70209">
              <w:t>Early NEC (within 21 days of life)</w:t>
            </w:r>
          </w:p>
        </w:tc>
        <w:tc>
          <w:tcPr>
            <w:tcW w:w="1046" w:type="pct"/>
            <w:gridSpan w:val="2"/>
            <w:vMerge w:val="restart"/>
            <w:tcBorders>
              <w:top w:val="single" w:sz="4" w:space="0" w:color="000000"/>
              <w:left w:val="single" w:sz="4" w:space="0" w:color="000000"/>
              <w:right w:val="single" w:sz="4" w:space="0" w:color="000000"/>
            </w:tcBorders>
          </w:tcPr>
          <w:p w14:paraId="375B05B3" w14:textId="77777777" w:rsidR="00FD4709" w:rsidRPr="00C70209" w:rsidRDefault="00FD4709" w:rsidP="005B2300">
            <w:pPr>
              <w:pStyle w:val="Tabletext-subanalysis"/>
            </w:pPr>
            <w:r w:rsidRPr="00C70209">
              <w:t>Multivariate logistic regression adjusted for propensity score, PROM, AEDF, hypotension, breast milk feeding, additives, iron supplementation, PDA, central line and antacid.</w:t>
            </w:r>
          </w:p>
        </w:tc>
        <w:tc>
          <w:tcPr>
            <w:tcW w:w="524" w:type="pct"/>
            <w:tcBorders>
              <w:top w:val="single" w:sz="4" w:space="0" w:color="000000"/>
              <w:left w:val="single" w:sz="4" w:space="0" w:color="000000"/>
              <w:bottom w:val="single" w:sz="4" w:space="0" w:color="000000"/>
              <w:right w:val="single" w:sz="4" w:space="0" w:color="000000"/>
            </w:tcBorders>
          </w:tcPr>
          <w:p w14:paraId="39F6824A" w14:textId="77777777" w:rsidR="00FD4709" w:rsidRPr="00C70209" w:rsidRDefault="00FD4709" w:rsidP="005B2300">
            <w:pPr>
              <w:pStyle w:val="Tabletext-subanalysis"/>
            </w:pPr>
            <w:r w:rsidRPr="00C70209">
              <w:t>OR 3.03 [0.94, 9.80]</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0F117B1" w14:textId="77777777" w:rsidR="00FD4709" w:rsidRPr="00C70209" w:rsidRDefault="00FD4709" w:rsidP="005B2300">
            <w:pPr>
              <w:pStyle w:val="Tabletext-subanalysis"/>
              <w:rPr>
                <w:i/>
              </w:rPr>
            </w:pPr>
            <w:r w:rsidRPr="00C70209">
              <w:rPr>
                <w:i/>
              </w:rPr>
              <w:t>No significant difference</w:t>
            </w:r>
          </w:p>
          <w:p w14:paraId="7C26ADB9" w14:textId="2F24B72B" w:rsidR="00FD4709" w:rsidRPr="00C70209" w:rsidRDefault="001A475D" w:rsidP="005B2300">
            <w:pPr>
              <w:pStyle w:val="Tabletext-subanalysis"/>
            </w:pPr>
            <w:r w:rsidRPr="001A475D">
              <w:rPr>
                <w:i/>
              </w:rPr>
              <w:t>P = </w:t>
            </w:r>
            <w:r w:rsidR="00FD4709" w:rsidRPr="00C70209">
              <w:t>0.06</w:t>
            </w:r>
          </w:p>
        </w:tc>
      </w:tr>
      <w:tr w:rsidR="00FD4709" w:rsidRPr="00C70209" w14:paraId="7C52D56C" w14:textId="77777777" w:rsidTr="0092173F">
        <w:trPr>
          <w:cantSplit/>
        </w:trPr>
        <w:tc>
          <w:tcPr>
            <w:tcW w:w="430" w:type="pct"/>
            <w:vMerge/>
            <w:tcBorders>
              <w:left w:val="single" w:sz="4" w:space="0" w:color="000000"/>
              <w:right w:val="single" w:sz="4" w:space="0" w:color="000000"/>
            </w:tcBorders>
          </w:tcPr>
          <w:p w14:paraId="210705CA" w14:textId="77777777" w:rsidR="00FD4709" w:rsidRPr="00C70209" w:rsidRDefault="00FD4709" w:rsidP="005B2300">
            <w:pPr>
              <w:pStyle w:val="Tabletext-evidencematrix"/>
            </w:pPr>
          </w:p>
        </w:tc>
        <w:tc>
          <w:tcPr>
            <w:tcW w:w="538" w:type="pct"/>
            <w:vMerge/>
            <w:tcBorders>
              <w:left w:val="single" w:sz="4" w:space="0" w:color="000000"/>
              <w:right w:val="single" w:sz="4" w:space="0" w:color="000000"/>
            </w:tcBorders>
          </w:tcPr>
          <w:p w14:paraId="2575CEF5"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339145CD" w14:textId="77777777" w:rsidR="00FD4709" w:rsidRPr="00C70209" w:rsidRDefault="00FD4709" w:rsidP="005B2300">
            <w:pPr>
              <w:pStyle w:val="Tabletext-evidencematrix"/>
            </w:pPr>
          </w:p>
        </w:tc>
        <w:tc>
          <w:tcPr>
            <w:tcW w:w="451" w:type="pct"/>
            <w:vMerge/>
            <w:tcBorders>
              <w:left w:val="single" w:sz="4" w:space="0" w:color="000000"/>
              <w:right w:val="single" w:sz="4" w:space="0" w:color="000000"/>
            </w:tcBorders>
          </w:tcPr>
          <w:p w14:paraId="672F972C" w14:textId="77777777" w:rsidR="00FD4709" w:rsidRPr="00C70209" w:rsidRDefault="00FD4709" w:rsidP="005B2300">
            <w:pPr>
              <w:pStyle w:val="Tabletext-evidencematrix"/>
            </w:pPr>
          </w:p>
        </w:tc>
        <w:tc>
          <w:tcPr>
            <w:tcW w:w="481" w:type="pct"/>
            <w:vMerge/>
            <w:tcBorders>
              <w:left w:val="single" w:sz="4" w:space="0" w:color="000000"/>
              <w:right w:val="single" w:sz="4" w:space="0" w:color="000000"/>
            </w:tcBorders>
          </w:tcPr>
          <w:p w14:paraId="27C75AB0" w14:textId="77777777" w:rsidR="00FD4709" w:rsidRPr="00C70209" w:rsidRDefault="00FD4709" w:rsidP="005B2300">
            <w:pPr>
              <w:pStyle w:val="Tabletext-evidencematrix"/>
            </w:pPr>
          </w:p>
        </w:tc>
        <w:tc>
          <w:tcPr>
            <w:tcW w:w="481" w:type="pct"/>
            <w:tcBorders>
              <w:left w:val="single" w:sz="4" w:space="0" w:color="000000"/>
              <w:right w:val="single" w:sz="4" w:space="0" w:color="000000"/>
            </w:tcBorders>
          </w:tcPr>
          <w:p w14:paraId="25EED467" w14:textId="77777777" w:rsidR="00FD4709" w:rsidRPr="00C70209" w:rsidRDefault="00FD4709" w:rsidP="005B2300">
            <w:pPr>
              <w:pStyle w:val="Tabletext-subanalysis"/>
              <w:jc w:val="right"/>
            </w:pPr>
            <w:r w:rsidRPr="00C70209">
              <w:t>Late NEC (after 21 days of life)</w:t>
            </w:r>
          </w:p>
        </w:tc>
        <w:tc>
          <w:tcPr>
            <w:tcW w:w="1046" w:type="pct"/>
            <w:gridSpan w:val="2"/>
            <w:vMerge/>
            <w:tcBorders>
              <w:left w:val="single" w:sz="4" w:space="0" w:color="000000"/>
              <w:bottom w:val="single" w:sz="4" w:space="0" w:color="000000"/>
              <w:right w:val="single" w:sz="4" w:space="0" w:color="000000"/>
            </w:tcBorders>
          </w:tcPr>
          <w:p w14:paraId="56572B50" w14:textId="77777777" w:rsidR="00FD4709" w:rsidRPr="00C70209" w:rsidRDefault="00FD4709" w:rsidP="005B2300">
            <w:pPr>
              <w:pStyle w:val="Tabletext-evidencematrix"/>
            </w:pPr>
          </w:p>
        </w:tc>
        <w:tc>
          <w:tcPr>
            <w:tcW w:w="524" w:type="pct"/>
            <w:tcBorders>
              <w:top w:val="single" w:sz="4" w:space="0" w:color="000000"/>
              <w:left w:val="single" w:sz="4" w:space="0" w:color="000000"/>
              <w:bottom w:val="single" w:sz="4" w:space="0" w:color="000000"/>
              <w:right w:val="single" w:sz="4" w:space="0" w:color="000000"/>
            </w:tcBorders>
          </w:tcPr>
          <w:p w14:paraId="6925893B" w14:textId="77777777" w:rsidR="00FD4709" w:rsidRPr="00C70209" w:rsidRDefault="00FD4709" w:rsidP="005B2300">
            <w:pPr>
              <w:pStyle w:val="Tabletext-subanalysis"/>
            </w:pPr>
            <w:r w:rsidRPr="00C70209">
              <w:t>OR 1.11 [0.24, 5.11]</w:t>
            </w:r>
          </w:p>
        </w:tc>
        <w:tc>
          <w:tcPr>
            <w:tcW w:w="59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00E8F39" w14:textId="77777777" w:rsidR="00FD4709" w:rsidRPr="00C70209" w:rsidRDefault="00FD4709" w:rsidP="005B2300">
            <w:pPr>
              <w:pStyle w:val="Tabletext-subanalysis"/>
              <w:rPr>
                <w:i/>
              </w:rPr>
            </w:pPr>
            <w:r w:rsidRPr="00C70209">
              <w:rPr>
                <w:i/>
              </w:rPr>
              <w:t>No significant difference</w:t>
            </w:r>
          </w:p>
          <w:p w14:paraId="2999620A" w14:textId="75936CA7" w:rsidR="00FD4709" w:rsidRPr="00C70209" w:rsidRDefault="001A475D" w:rsidP="005B2300">
            <w:pPr>
              <w:pStyle w:val="Tabletext-subanalysis"/>
            </w:pPr>
            <w:r w:rsidRPr="001A475D">
              <w:rPr>
                <w:i/>
              </w:rPr>
              <w:t>P = </w:t>
            </w:r>
            <w:r w:rsidR="00FD4709" w:rsidRPr="00C70209">
              <w:t>0.89</w:t>
            </w:r>
          </w:p>
        </w:tc>
      </w:tr>
    </w:tbl>
    <w:p w14:paraId="10D28E7E" w14:textId="14611746" w:rsidR="00C14811" w:rsidRPr="00C70209" w:rsidRDefault="00C14811" w:rsidP="005B2300">
      <w:pPr>
        <w:pStyle w:val="Tablefignotesleft"/>
      </w:pPr>
      <w:r w:rsidRPr="00C70209">
        <w:t xml:space="preserve">AEDF, abnormal end-diastolic placental flow; CI, confidence interval; ELBW, extremely low birth weight; </w:t>
      </w:r>
      <w:r w:rsidR="00CE4081" w:rsidRPr="00C70209">
        <w:t xml:space="preserve">NA, not applicable; </w:t>
      </w:r>
      <w:r w:rsidRPr="00C70209">
        <w:t>NEC, necrotising enterocolitis; NICU, neonatal intensive care unit; NR, not reported; OR, odds ratio;</w:t>
      </w:r>
      <w:r w:rsidR="0073081E" w:rsidRPr="00C70209">
        <w:t xml:space="preserve"> PDA, patent ductus arteriosus;</w:t>
      </w:r>
      <w:r w:rsidRPr="00C70209">
        <w:t xml:space="preserve"> PROM, prolonged rupture of membrane; RBC, red blood cell; RR, risk ratio; </w:t>
      </w:r>
      <w:r w:rsidR="00CE4081" w:rsidRPr="00C70209">
        <w:t xml:space="preserve">SNAP, score for neonatal acute physiology; </w:t>
      </w:r>
      <w:r w:rsidRPr="00C70209">
        <w:t>UAC, umbilical arterial catheter; VLBW, very low birth weight</w:t>
      </w:r>
    </w:p>
    <w:p w14:paraId="78B12DCB" w14:textId="77777777" w:rsidR="00C14811" w:rsidRPr="00C70209" w:rsidRDefault="00C14811"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036C386" w14:textId="3DBAFD47" w:rsidR="00C14811" w:rsidRPr="00C70209" w:rsidRDefault="00C14811"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w:t>
      </w:r>
      <w:r w:rsidR="00E64EC2" w:rsidRPr="00C70209">
        <w:t>–5</w:t>
      </w:r>
      <w:r w:rsidRPr="00C70209">
        <w:t>0%; substantial heterogeneity I</w:t>
      </w:r>
      <w:r w:rsidRPr="00C70209">
        <w:rPr>
          <w:vertAlign w:val="superscript"/>
        </w:rPr>
        <w:t>2</w:t>
      </w:r>
      <w:r w:rsidRPr="00C70209">
        <w:t xml:space="preserve"> &gt;50%.</w:t>
      </w:r>
    </w:p>
    <w:p w14:paraId="0FF7D269" w14:textId="566A0D43" w:rsidR="00C14811" w:rsidRPr="00C70209" w:rsidRDefault="00C14811" w:rsidP="005B2300">
      <w:pPr>
        <w:pStyle w:val="Tablefignotesleft"/>
      </w:pPr>
      <w:r w:rsidRPr="00C70209">
        <w:rPr>
          <w:b/>
        </w:rPr>
        <w:t>c.</w:t>
      </w:r>
      <w:r w:rsidRPr="00C70209">
        <w:rPr>
          <w:vertAlign w:val="superscript"/>
        </w:rPr>
        <w:t xml:space="preserve"> </w:t>
      </w:r>
      <w:r w:rsidRPr="00C70209">
        <w:t>The result was not significant when assessed using a random</w:t>
      </w:r>
      <w:r w:rsidR="003837B1" w:rsidRPr="00C70209">
        <w:t>-</w:t>
      </w:r>
      <w:r w:rsidRPr="00C70209">
        <w:t>effects model (OR 1.51</w:t>
      </w:r>
      <w:r w:rsidR="002B7759" w:rsidRPr="00C70209">
        <w:t>; 95% CI</w:t>
      </w:r>
      <w:r w:rsidRPr="00C70209">
        <w:t xml:space="preserve"> 0.62, 3.68, </w:t>
      </w:r>
      <w:r w:rsidR="001A475D" w:rsidRPr="001A475D">
        <w:rPr>
          <w:i/>
        </w:rPr>
        <w:t>P = </w:t>
      </w:r>
      <w:r w:rsidRPr="00C70209">
        <w:t>0.36).</w:t>
      </w:r>
    </w:p>
    <w:p w14:paraId="314FBABF" w14:textId="05AFB787" w:rsidR="00C14811" w:rsidRPr="00C70209" w:rsidRDefault="00C14811" w:rsidP="005B2300">
      <w:pPr>
        <w:pStyle w:val="Tablefignotesleft"/>
      </w:pPr>
      <w:r w:rsidRPr="00C70209">
        <w:rPr>
          <w:b/>
        </w:rPr>
        <w:t>d.</w:t>
      </w:r>
      <w:r w:rsidRPr="00C70209">
        <w:t xml:space="preserve"> Calculated post</w:t>
      </w:r>
      <w:r w:rsidR="004B557C" w:rsidRPr="00C70209">
        <w:t>-</w:t>
      </w:r>
      <w:r w:rsidRPr="00C70209">
        <w:t>hoc using RevMan 5.1.2.</w:t>
      </w:r>
    </w:p>
    <w:p w14:paraId="5ABBF87E" w14:textId="202586B0" w:rsidR="00C14811" w:rsidRPr="00C70209" w:rsidRDefault="00C14811" w:rsidP="005B2300">
      <w:pPr>
        <w:pStyle w:val="Tablefignotesleft"/>
      </w:pPr>
      <w:r w:rsidRPr="00C70209">
        <w:rPr>
          <w:b/>
        </w:rPr>
        <w:t>e.</w:t>
      </w:r>
      <w:r w:rsidRPr="00C70209">
        <w:t xml:space="preserve"> The result was significant when assessed using a fixed</w:t>
      </w:r>
      <w:r w:rsidR="00FB7912" w:rsidRPr="00C70209">
        <w:t>-</w:t>
      </w:r>
      <w:r w:rsidRPr="00C70209">
        <w:t xml:space="preserve">effects model (RR 6.80; 95% CI 5.51, 8.41; </w:t>
      </w:r>
      <w:r w:rsidR="001A475D" w:rsidRPr="001A475D">
        <w:rPr>
          <w:i/>
        </w:rPr>
        <w:t>P &lt; </w:t>
      </w:r>
      <w:r w:rsidRPr="00C70209">
        <w:t>0.00001).</w:t>
      </w:r>
    </w:p>
    <w:p w14:paraId="7838E212" w14:textId="335370D9" w:rsidR="00C14811" w:rsidRPr="00C70209" w:rsidRDefault="00C14811" w:rsidP="005B2300">
      <w:pPr>
        <w:pStyle w:val="Tablefignotesleft"/>
      </w:pPr>
      <w:r w:rsidRPr="00C70209">
        <w:rPr>
          <w:b/>
        </w:rPr>
        <w:t>f.</w:t>
      </w:r>
      <w:r w:rsidRPr="00C70209">
        <w:t xml:space="preserve"> The result was significant when assessed using a fixed</w:t>
      </w:r>
      <w:r w:rsidR="00FB7912" w:rsidRPr="00C70209">
        <w:t>-</w:t>
      </w:r>
      <w:r w:rsidRPr="00C70209">
        <w:t xml:space="preserve">effects model (RR 1.53; 95 CI 1.28, 1.83; </w:t>
      </w:r>
      <w:r w:rsidR="001A475D" w:rsidRPr="001A475D">
        <w:rPr>
          <w:i/>
        </w:rPr>
        <w:t>P &lt; </w:t>
      </w:r>
      <w:r w:rsidRPr="00C70209">
        <w:t>0.00001).</w:t>
      </w:r>
    </w:p>
    <w:p w14:paraId="3945C6BF" w14:textId="49936FC6" w:rsidR="00E1671D" w:rsidRPr="00C70209" w:rsidRDefault="00C14811" w:rsidP="005B2300">
      <w:pPr>
        <w:pStyle w:val="Tablefignotesleft"/>
      </w:pPr>
      <w:r w:rsidRPr="00C70209">
        <w:rPr>
          <w:b/>
        </w:rPr>
        <w:t xml:space="preserve">g. </w:t>
      </w:r>
      <w:r w:rsidRPr="00C70209">
        <w:t>Data were missing for 20 patients due to incomplete data.</w:t>
      </w:r>
    </w:p>
    <w:p w14:paraId="44E6711E"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578E5CAC" w14:textId="77777777" w:rsidR="00B30DCE" w:rsidRPr="00C70209" w:rsidRDefault="00B30DCE" w:rsidP="005B2300">
      <w:pPr>
        <w:pStyle w:val="Tablefignotesleft"/>
      </w:pPr>
    </w:p>
    <w:p w14:paraId="2F79EA80" w14:textId="529B0506" w:rsidR="008D7C03" w:rsidRPr="00C70209" w:rsidRDefault="00E954EC" w:rsidP="005B2300">
      <w:pPr>
        <w:pStyle w:val="Caption"/>
        <w:ind w:left="2070"/>
      </w:pPr>
      <w:bookmarkStart w:id="230" w:name="_Ref415665036"/>
      <w:bookmarkStart w:id="231" w:name="_Toc427747231"/>
      <w:bookmarkStart w:id="232" w:name="_Ref415665074"/>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1</w:t>
      </w:r>
      <w:r w:rsidR="009358F5" w:rsidRPr="00C70209">
        <w:fldChar w:fldCharType="end"/>
      </w:r>
      <w:bookmarkEnd w:id="230"/>
      <w:r w:rsidRPr="00C70209">
        <w:t xml:space="preserve"> </w:t>
      </w:r>
      <w:r w:rsidRPr="00C70209">
        <w:tab/>
        <w:t xml:space="preserve">Pooled data from cohort studies assessing the association between </w:t>
      </w:r>
      <w:r w:rsidR="00C428FD" w:rsidRPr="00C70209">
        <w:t>RBC</w:t>
      </w:r>
      <w:r w:rsidRPr="00C70209">
        <w:t xml:space="preserve"> transfusions and NEC in preterm and/or low birth weight infants</w:t>
      </w:r>
      <w:bookmarkEnd w:id="231"/>
    </w:p>
    <w:p w14:paraId="7325F7C1" w14:textId="77777777" w:rsidR="00E954EC" w:rsidRPr="00C70209" w:rsidRDefault="00E954EC" w:rsidP="005B2300">
      <w:pPr>
        <w:pStyle w:val="TableFigNotes0"/>
        <w:rPr>
          <w:lang w:eastAsia="ja-JP"/>
        </w:rPr>
      </w:pPr>
      <w:r w:rsidRPr="00C70209">
        <w:rPr>
          <w:noProof/>
        </w:rPr>
        <w:drawing>
          <wp:inline distT="0" distB="0" distL="0" distR="0" wp14:anchorId="5CDED8E5" wp14:editId="6C33A247">
            <wp:extent cx="4986000" cy="3168000"/>
            <wp:effectExtent l="19050" t="19050" r="2476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BC transfusion_preterms_NEC_Cohort.emf"/>
                    <pic:cNvPicPr/>
                  </pic:nvPicPr>
                  <pic:blipFill>
                    <a:blip r:embed="rId24">
                      <a:extLst>
                        <a:ext uri="{28A0092B-C50C-407E-A947-70E740481C1C}">
                          <a14:useLocalDpi xmlns:a14="http://schemas.microsoft.com/office/drawing/2010/main" val="0"/>
                        </a:ext>
                      </a:extLst>
                    </a:blip>
                    <a:stretch>
                      <a:fillRect/>
                    </a:stretch>
                  </pic:blipFill>
                  <pic:spPr>
                    <a:xfrm>
                      <a:off x="0" y="0"/>
                      <a:ext cx="4986000" cy="3168000"/>
                    </a:xfrm>
                    <a:prstGeom prst="rect">
                      <a:avLst/>
                    </a:prstGeom>
                    <a:ln w="12696" cmpd="sng">
                      <a:solidFill>
                        <a:srgbClr val="000000"/>
                      </a:solidFill>
                      <a:prstDash val="solid"/>
                    </a:ln>
                  </pic:spPr>
                </pic:pic>
              </a:graphicData>
            </a:graphic>
          </wp:inline>
        </w:drawing>
      </w:r>
    </w:p>
    <w:p w14:paraId="129E9D5A" w14:textId="77777777" w:rsidR="0092173F" w:rsidRPr="00C70209" w:rsidRDefault="0092173F" w:rsidP="005B2300">
      <w:pPr>
        <w:pStyle w:val="BodyText"/>
      </w:pPr>
    </w:p>
    <w:p w14:paraId="35CC74C1" w14:textId="201C95AB" w:rsidR="00E954EC" w:rsidRPr="00C70209" w:rsidRDefault="00E954EC" w:rsidP="005B2300">
      <w:pPr>
        <w:pStyle w:val="Caption"/>
        <w:ind w:left="2070"/>
      </w:pPr>
      <w:bookmarkStart w:id="233" w:name="_Ref417379569"/>
      <w:bookmarkStart w:id="234" w:name="_Toc427747232"/>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2</w:t>
      </w:r>
      <w:r w:rsidR="009358F5" w:rsidRPr="00C70209">
        <w:fldChar w:fldCharType="end"/>
      </w:r>
      <w:bookmarkEnd w:id="232"/>
      <w:bookmarkEnd w:id="233"/>
      <w:r w:rsidRPr="00C70209">
        <w:t xml:space="preserve"> </w:t>
      </w:r>
      <w:r w:rsidRPr="00C70209">
        <w:tab/>
        <w:t xml:space="preserve">Pooled data from </w:t>
      </w:r>
      <w:r w:rsidR="00FB7912" w:rsidRPr="00C70209">
        <w:t>case–control</w:t>
      </w:r>
      <w:r w:rsidRPr="00C70209">
        <w:t xml:space="preserve"> studies assessing the association between </w:t>
      </w:r>
      <w:r w:rsidR="00C428FD" w:rsidRPr="00C70209">
        <w:t>RBC</w:t>
      </w:r>
      <w:r w:rsidRPr="00C70209">
        <w:t xml:space="preserve"> transfusions and NEC in preterm and/or low birth weight infants</w:t>
      </w:r>
      <w:bookmarkEnd w:id="234"/>
    </w:p>
    <w:p w14:paraId="7FA7F0FE" w14:textId="77777777" w:rsidR="00E954EC" w:rsidRPr="00C70209" w:rsidRDefault="00E954EC" w:rsidP="005B2300">
      <w:pPr>
        <w:rPr>
          <w:lang w:eastAsia="ja-JP"/>
        </w:rPr>
      </w:pPr>
      <w:r w:rsidRPr="00C70209">
        <w:rPr>
          <w:noProof/>
        </w:rPr>
        <w:drawing>
          <wp:inline distT="0" distB="0" distL="0" distR="0" wp14:anchorId="13E57CE0" wp14:editId="65F4533F">
            <wp:extent cx="4985143" cy="3168000"/>
            <wp:effectExtent l="19050" t="19050" r="25400"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BC transfusion_preterms_NEC_Case-control.emf"/>
                    <pic:cNvPicPr/>
                  </pic:nvPicPr>
                  <pic:blipFill>
                    <a:blip r:embed="rId25">
                      <a:extLst>
                        <a:ext uri="{28A0092B-C50C-407E-A947-70E740481C1C}">
                          <a14:useLocalDpi xmlns:a14="http://schemas.microsoft.com/office/drawing/2010/main" val="0"/>
                        </a:ext>
                      </a:extLst>
                    </a:blip>
                    <a:stretch>
                      <a:fillRect/>
                    </a:stretch>
                  </pic:blipFill>
                  <pic:spPr>
                    <a:xfrm>
                      <a:off x="0" y="0"/>
                      <a:ext cx="4985143" cy="3168000"/>
                    </a:xfrm>
                    <a:prstGeom prst="rect">
                      <a:avLst/>
                    </a:prstGeom>
                    <a:ln w="12696" cmpd="sng">
                      <a:solidFill>
                        <a:srgbClr val="000000"/>
                      </a:solidFill>
                      <a:prstDash val="solid"/>
                    </a:ln>
                  </pic:spPr>
                </pic:pic>
              </a:graphicData>
            </a:graphic>
          </wp:inline>
        </w:drawing>
      </w:r>
    </w:p>
    <w:p w14:paraId="68D53B27" w14:textId="77777777" w:rsidR="00E954EC" w:rsidRPr="00C70209" w:rsidRDefault="00E954EC" w:rsidP="005B2300">
      <w:pPr>
        <w:pStyle w:val="BodyText"/>
        <w:rPr>
          <w:szCs w:val="26"/>
          <w:lang w:eastAsia="en-GB"/>
        </w:rPr>
      </w:pPr>
      <w:r w:rsidRPr="00C70209">
        <w:br w:type="page"/>
      </w:r>
    </w:p>
    <w:p w14:paraId="05AAD84C" w14:textId="77777777" w:rsidR="00EF7913" w:rsidRPr="00C70209" w:rsidRDefault="00EF7913" w:rsidP="00EF6F4F">
      <w:pPr>
        <w:pStyle w:val="Heading7"/>
      </w:pPr>
      <w:bookmarkStart w:id="235" w:name="_Ref415666459"/>
      <w:r w:rsidRPr="00C70209">
        <w:t>Retinopathy of prematurity</w:t>
      </w:r>
    </w:p>
    <w:p w14:paraId="2C14F8D0" w14:textId="38731FB1" w:rsidR="00EF7913" w:rsidRPr="00C70209" w:rsidRDefault="00EF7913" w:rsidP="005B2300">
      <w:pPr>
        <w:pStyle w:val="BodyText"/>
      </w:pPr>
      <w:r w:rsidRPr="00C70209">
        <w:t>The systematic review and hand-searching process identified six Level III studies (Feghhi 2012, Fortes Filho 2013, Hakeem 2012, Kabatas 2013, Li 2013, Weintraub 2011) that examined the association between RBC transfusion and ROP in preterm infants</w:t>
      </w:r>
      <w:r w:rsidR="00F053AA" w:rsidRPr="00C70209">
        <w:rPr>
          <w:rStyle w:val="FootnoteReference"/>
        </w:rPr>
        <w:footnoteReference w:id="4"/>
      </w:r>
      <w:r w:rsidRPr="00C70209">
        <w:t xml:space="preserve">. The results of these studies are summarised in </w:t>
      </w:r>
      <w:r w:rsidR="00837406" w:rsidRPr="00C70209">
        <w:rPr>
          <w:b/>
        </w:rPr>
        <w:fldChar w:fldCharType="begin"/>
      </w:r>
      <w:r w:rsidR="00837406" w:rsidRPr="00C70209">
        <w:rPr>
          <w:b/>
        </w:rPr>
        <w:instrText xml:space="preserve"> REF _Ref420004564 \h  \* MERGEFORMAT </w:instrText>
      </w:r>
      <w:r w:rsidR="00837406" w:rsidRPr="00C70209">
        <w:rPr>
          <w:b/>
        </w:rPr>
      </w:r>
      <w:r w:rsidR="00837406" w:rsidRPr="00C70209">
        <w:rPr>
          <w:b/>
        </w:rPr>
        <w:fldChar w:fldCharType="separate"/>
      </w:r>
      <w:r w:rsidR="000F7A9B" w:rsidRPr="000F7A9B">
        <w:rPr>
          <w:b/>
        </w:rPr>
        <w:t>Table 3.1.5</w:t>
      </w:r>
      <w:r w:rsidR="00837406" w:rsidRPr="00C70209">
        <w:rPr>
          <w:b/>
        </w:rPr>
        <w:fldChar w:fldCharType="end"/>
      </w:r>
      <w:r w:rsidRPr="00C70209">
        <w:t>.</w:t>
      </w:r>
    </w:p>
    <w:p w14:paraId="3B9A0A5F" w14:textId="4E593A5D" w:rsidR="00EF7913" w:rsidRPr="00C70209" w:rsidRDefault="00EF7913" w:rsidP="005B2300">
      <w:pPr>
        <w:pStyle w:val="BodyText"/>
      </w:pPr>
      <w:r w:rsidRPr="00C70209">
        <w:t>Feghhi (2012) reported 183 incidences of ROP (all stages) among 576 preterm (&lt;32 weeks gestation) or LBW (&lt;2000 g) infants. A univariate analysis suggested a significant association between RBC transfusion and the development of ROP (</w:t>
      </w:r>
      <w:r w:rsidRPr="00C70209">
        <w:rPr>
          <w:szCs w:val="16"/>
        </w:rPr>
        <w:t>RR 2.32; 95% CI 1.80, 2.99). H</w:t>
      </w:r>
      <w:r w:rsidRPr="00C70209">
        <w:t>owever, after adjusting for gestational age, birth weight, gender, single/twin birth, glaucoma, cataract, strabismus, sepsis, duration of oxygen therapy, jaundice and phototherapy in a multiple logistic regression, Feg</w:t>
      </w:r>
      <w:r w:rsidR="00C70209">
        <w:t>h</w:t>
      </w:r>
      <w:r w:rsidRPr="00C70209">
        <w:t>hi (2012) reported that the association between ROP and RBC transfusion was no longer significant (OR 0.43; 95% CI 0.89, 1.61).</w:t>
      </w:r>
    </w:p>
    <w:p w14:paraId="1F8CAAF1" w14:textId="0109C4C9" w:rsidR="00EF7913" w:rsidRPr="00C70209" w:rsidRDefault="00EF7913" w:rsidP="005B2300">
      <w:pPr>
        <w:pStyle w:val="BodyText"/>
      </w:pPr>
      <w:r w:rsidRPr="00C70209">
        <w:t>Fortes Filho (2013) examined the incidence and risk factors associated with the development of severe ROP (</w:t>
      </w:r>
      <w:r w:rsidRPr="00C70209">
        <w:rPr>
          <w:rFonts w:cs="Calibri"/>
        </w:rPr>
        <w:t>≥</w:t>
      </w:r>
      <w:r w:rsidRPr="00C70209">
        <w:t xml:space="preserve">stage 3) among ELBW (&lt;1000 g) and reported 19 cases of severe ROP among 124 (15.3%) infants who received a RBC transfusion, compared with one (3.0%) case of severe ROP among those who did not receive a transfusion. This difference was not statistically significant (RR 5.06; 95% CI 0.70, 36.40), and remained nonsignificant when assessed in a multivariate logistic regression (data not reported). The authors noted that 15 of the 20 infants with severe ROP were administered </w:t>
      </w:r>
      <w:r w:rsidR="00EA5C41" w:rsidRPr="00C70209">
        <w:t>rHuEPO</w:t>
      </w:r>
      <w:r w:rsidRPr="00C70209">
        <w:t xml:space="preserve"> to minimise the need for RBC transfusions, and that NICU practices changed significantly over the 10 years of patient enrolment.</w:t>
      </w:r>
    </w:p>
    <w:p w14:paraId="72869D84" w14:textId="4F839DE6" w:rsidR="00EF7913" w:rsidRPr="00C70209" w:rsidRDefault="00EF7913" w:rsidP="005B2300">
      <w:pPr>
        <w:pStyle w:val="BodyText"/>
      </w:pPr>
      <w:r w:rsidRPr="00C70209">
        <w:t>Hakeem (2012) reported a significant association between ROP and frequency of RBC transfusions among 172 preterm infants (&lt;32 weeks gestational age or 32–34 weeks gestation with a course of instability) when assessed in a univariate analysis (</w:t>
      </w:r>
      <w:r w:rsidR="001A475D" w:rsidRPr="001A475D">
        <w:rPr>
          <w:i/>
        </w:rPr>
        <w:t>P = </w:t>
      </w:r>
      <w:r w:rsidRPr="00C70209">
        <w:t>0.03); and found that the association remained significant when analysed in a multivariate logistic regression that adjusted for gestational age, sepsis and oxygen therapy (OR 2.48; 95% CI 1.82, 5.22). It is not clear whether the univariate and multivariate analyses are referring to infants who developed ROP and received one RBC transfusion (3 out of 25 infants) or those who received more than one RBC transfusion (9 out of 23 infants) when compared with those who developed ROP but were not transfused (21 out of 124 infants) (RR 0.71; 95% CI 0.23, 2.20 and RR 2.31; 95% CI 1.22, 4.39, respectively).</w:t>
      </w:r>
    </w:p>
    <w:p w14:paraId="3155B31C" w14:textId="37C232BB" w:rsidR="00EF7913" w:rsidRPr="00C70209" w:rsidRDefault="00EF7913" w:rsidP="005B2300">
      <w:pPr>
        <w:pStyle w:val="BodyText"/>
      </w:pPr>
      <w:r w:rsidRPr="00C70209">
        <w:t>Kabatas (2013) examined the risk factors that affect the progression of ROP, and reported 49 incidences of ROP among preterm infants who received a RBC transfusion (56.3%) compared with four incidences of ROP among the 26 infants who were not transfused (15.4%). ROP requiring laser photocoagulation occurred in 18 infants. The number of transfusions and the need for transfusion in the first 10 days of life were significantly associated with the development of ROP (RR 3.66; 95% CI 1.46, 9.19 and RR 2.16; 95% CI 1.52, 3.09, respectively) but not ROP requiring laser photocoagulation. The need for transfusion in the first 10 days of life remained significantly associated with the development of ROP when adjusted for gestational age, respiratory distress syndrome, patent ductus arteriosis, sepsis, use of caffeine, duration of total parenteral nutrition and oxygen exposure (OR 1.9; 95% CI 1.1, 3.3).</w:t>
      </w:r>
    </w:p>
    <w:p w14:paraId="3FC51137" w14:textId="61234B6D" w:rsidR="00EF7913" w:rsidRPr="00C70209" w:rsidRDefault="00EF7913" w:rsidP="005B2300">
      <w:pPr>
        <w:pStyle w:val="BodyText"/>
      </w:pPr>
      <w:r w:rsidRPr="00C70209">
        <w:t>The study by Li (2013) identified RBC transfusions as a risk factor for the development of ROP. Some 110 preterm (&lt;32 weeks gestation) or VLBW infants who received a RBC transfusion (48.2%) developed ROP, compared with 80 incidences of ROP among those who did not receive a transfusion (29.1%) (RR 1.66; 95% CI 1.32, 2.08). When the data were adjusted for potential confounders, including respiratory distress syndrome, chronic lung disease, patent ductus arteriosis, surfactant use, indomethacin use, sepsis, upper gastrointestinal bleeding and NEC, the association between ROP and transfusion was no longer observed.</w:t>
      </w:r>
    </w:p>
    <w:p w14:paraId="06322EDF" w14:textId="31D57EB6" w:rsidR="00EF7913" w:rsidRPr="00C70209" w:rsidRDefault="00EF7913" w:rsidP="005B2300">
      <w:pPr>
        <w:pStyle w:val="BodyText"/>
      </w:pPr>
      <w:r w:rsidRPr="00C70209">
        <w:t>The study by Weintraub (2011) identified 55 incidences of severe ROP (≥stage 3) among consecutive preterm infants that were matched 1:2 to a control group of consecutive preterm infants without ROP. A statistically significant association between RBC transfusions and ROP (≥stage 3) was reported (RR 12.00; 95% CI 1.73, 83.34). This result remained statistically significant in a multiple logistic regression model that adjusted for potential confounders, including gestational age, gender and sepsis (OR 14.16; 95% CI 1.57, 127.7</w:t>
      </w:r>
      <w:r w:rsidR="00837406" w:rsidRPr="00C70209">
        <w:t>)</w:t>
      </w:r>
      <w:r w:rsidRPr="00C70209">
        <w:t>.</w:t>
      </w:r>
    </w:p>
    <w:p w14:paraId="4784FC33" w14:textId="77777777" w:rsidR="00886BBF" w:rsidRPr="00C70209" w:rsidRDefault="00886BBF" w:rsidP="005B2300">
      <w:pPr>
        <w:pStyle w:val="BodyText"/>
      </w:pPr>
    </w:p>
    <w:p w14:paraId="4E3CC3DA" w14:textId="500945A0" w:rsidR="00EF7913" w:rsidRPr="00C70209" w:rsidRDefault="00EF7913" w:rsidP="005B2300">
      <w:pPr>
        <w:pStyle w:val="BodyText"/>
        <w:sectPr w:rsidR="00EF7913" w:rsidRPr="00C70209" w:rsidSect="00130F03">
          <w:footnotePr>
            <w:numFmt w:val="lowerLetter"/>
          </w:footnotePr>
          <w:pgSz w:w="11906" w:h="16838" w:code="9"/>
          <w:pgMar w:top="1440" w:right="1440" w:bottom="1440" w:left="1440" w:header="709" w:footer="709" w:gutter="0"/>
          <w:cols w:space="708"/>
          <w:docGrid w:linePitch="326"/>
        </w:sectPr>
      </w:pPr>
    </w:p>
    <w:p w14:paraId="2AFBDE81" w14:textId="30210581" w:rsidR="00A3445D" w:rsidRPr="00C70209" w:rsidRDefault="00A3445D" w:rsidP="005B2300">
      <w:pPr>
        <w:pStyle w:val="Caption"/>
        <w:rPr>
          <w:color w:val="auto"/>
        </w:rPr>
      </w:pPr>
      <w:bookmarkStart w:id="236" w:name="_Ref420004564"/>
      <w:bookmarkStart w:id="237" w:name="_Toc42774706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w:t>
      </w:r>
      <w:r w:rsidR="00130F03" w:rsidRPr="00C70209">
        <w:fldChar w:fldCharType="end"/>
      </w:r>
      <w:bookmarkEnd w:id="235"/>
      <w:bookmarkEnd w:id="236"/>
      <w:r w:rsidRPr="00C70209">
        <w:tab/>
        <w:t xml:space="preserve">Preterm infants: Results for RBC transfusion </w:t>
      </w:r>
      <w:r w:rsidR="00C91BAE" w:rsidRPr="00C70209">
        <w:t>versus</w:t>
      </w:r>
      <w:r w:rsidRPr="00C70209">
        <w:t xml:space="preserve"> no transfusion</w:t>
      </w:r>
      <w:r w:rsidR="008374E8" w:rsidRPr="00C70209">
        <w:t xml:space="preserve"> (or alternate dose)</w:t>
      </w:r>
      <w:r w:rsidRPr="00C70209">
        <w:t xml:space="preserve"> – </w:t>
      </w:r>
      <w:r w:rsidR="00F053AA" w:rsidRPr="00C70209">
        <w:t>Severe morbidity (ROP)</w:t>
      </w:r>
      <w:bookmarkEnd w:id="23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60"/>
        <w:gridCol w:w="1531"/>
        <w:gridCol w:w="1191"/>
        <w:gridCol w:w="1361"/>
        <w:gridCol w:w="1364"/>
        <w:gridCol w:w="1514"/>
        <w:gridCol w:w="1514"/>
        <w:gridCol w:w="1514"/>
        <w:gridCol w:w="1726"/>
      </w:tblGrid>
      <w:tr w:rsidR="00597546" w:rsidRPr="00C70209" w14:paraId="2295D9DE" w14:textId="77777777" w:rsidTr="00FA31B3">
        <w:trPr>
          <w:tblHeader/>
        </w:trPr>
        <w:tc>
          <w:tcPr>
            <w:tcW w:w="388" w:type="pct"/>
            <w:vMerge w:val="restart"/>
            <w:tcBorders>
              <w:bottom w:val="single" w:sz="4" w:space="0" w:color="auto"/>
            </w:tcBorders>
          </w:tcPr>
          <w:p w14:paraId="1B93B28A" w14:textId="77777777" w:rsidR="00597546" w:rsidRPr="00C70209" w:rsidRDefault="00597546" w:rsidP="005B2300">
            <w:pPr>
              <w:pStyle w:val="TableH2"/>
              <w:rPr>
                <w:rFonts w:eastAsia="Arial Unicode MS"/>
              </w:rPr>
            </w:pPr>
            <w:r w:rsidRPr="00C70209">
              <w:rPr>
                <w:rFonts w:eastAsia="Arial Unicode MS"/>
              </w:rPr>
              <w:t>Study</w:t>
            </w:r>
          </w:p>
          <w:p w14:paraId="0C350A0A" w14:textId="77777777" w:rsidR="00597546" w:rsidRPr="00C70209" w:rsidRDefault="00597546"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69CED40F" w14:textId="77777777" w:rsidR="00597546" w:rsidRPr="00C70209" w:rsidRDefault="00597546" w:rsidP="005B2300">
            <w:pPr>
              <w:pStyle w:val="TableH2"/>
              <w:rPr>
                <w:rFonts w:eastAsia="Arial Unicode MS"/>
              </w:rPr>
            </w:pPr>
            <w:r w:rsidRPr="00C70209">
              <w:rPr>
                <w:rFonts w:eastAsia="Arial Unicode MS"/>
                <w:i/>
              </w:rPr>
              <w:t>Quality</w:t>
            </w:r>
          </w:p>
        </w:tc>
        <w:tc>
          <w:tcPr>
            <w:tcW w:w="480" w:type="pct"/>
            <w:vMerge w:val="restart"/>
          </w:tcPr>
          <w:p w14:paraId="3EAA26A8" w14:textId="77777777" w:rsidR="00597546" w:rsidRPr="00C70209" w:rsidRDefault="00597546" w:rsidP="005B2300">
            <w:pPr>
              <w:pStyle w:val="TableH2"/>
              <w:rPr>
                <w:rFonts w:eastAsia="Arial Unicode MS"/>
              </w:rPr>
            </w:pPr>
            <w:r w:rsidRPr="00C70209">
              <w:rPr>
                <w:rFonts w:eastAsia="Arial Unicode MS"/>
              </w:rPr>
              <w:t>No. of trials / sample size included in analysis</w:t>
            </w:r>
          </w:p>
        </w:tc>
        <w:tc>
          <w:tcPr>
            <w:tcW w:w="540" w:type="pct"/>
            <w:vMerge w:val="restart"/>
          </w:tcPr>
          <w:p w14:paraId="2099C164" w14:textId="77777777" w:rsidR="00597546" w:rsidRPr="00C70209" w:rsidRDefault="00597546" w:rsidP="005B2300">
            <w:pPr>
              <w:pStyle w:val="TableH2"/>
              <w:rPr>
                <w:rFonts w:eastAsia="Arial Unicode MS"/>
              </w:rPr>
            </w:pPr>
            <w:r w:rsidRPr="00C70209">
              <w:rPr>
                <w:rFonts w:eastAsia="Arial Unicode MS"/>
              </w:rPr>
              <w:t xml:space="preserve">Patient population </w:t>
            </w:r>
          </w:p>
        </w:tc>
        <w:tc>
          <w:tcPr>
            <w:tcW w:w="420" w:type="pct"/>
            <w:vMerge w:val="restart"/>
          </w:tcPr>
          <w:p w14:paraId="459CE24F" w14:textId="77777777" w:rsidR="00597546" w:rsidRPr="00C70209" w:rsidRDefault="00597546" w:rsidP="005B2300">
            <w:pPr>
              <w:pStyle w:val="TableH2"/>
              <w:rPr>
                <w:rFonts w:eastAsia="Arial Unicode MS"/>
              </w:rPr>
            </w:pPr>
            <w:r w:rsidRPr="00C70209">
              <w:rPr>
                <w:rFonts w:eastAsia="Arial Unicode MS"/>
              </w:rPr>
              <w:t>Setting</w:t>
            </w:r>
          </w:p>
          <w:p w14:paraId="2EA2C765" w14:textId="77777777" w:rsidR="00597546" w:rsidRPr="00C70209" w:rsidRDefault="00597546" w:rsidP="005B2300">
            <w:pPr>
              <w:pStyle w:val="TableH2"/>
              <w:rPr>
                <w:rFonts w:eastAsia="Arial Unicode MS"/>
              </w:rPr>
            </w:pPr>
            <w:r w:rsidRPr="00C70209">
              <w:rPr>
                <w:rFonts w:eastAsia="Arial Unicode MS"/>
              </w:rPr>
              <w:t>Location</w:t>
            </w:r>
          </w:p>
        </w:tc>
        <w:tc>
          <w:tcPr>
            <w:tcW w:w="480" w:type="pct"/>
            <w:vMerge w:val="restart"/>
          </w:tcPr>
          <w:p w14:paraId="35C8273D" w14:textId="26626F10" w:rsidR="00597546" w:rsidRPr="00C70209" w:rsidRDefault="00597546"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1" w:type="pct"/>
            <w:vMerge w:val="restart"/>
          </w:tcPr>
          <w:p w14:paraId="5A9615D1" w14:textId="77777777" w:rsidR="00597546" w:rsidRPr="00C70209" w:rsidRDefault="00597546" w:rsidP="005B2300">
            <w:pPr>
              <w:pStyle w:val="TableH2"/>
              <w:rPr>
                <w:rFonts w:eastAsia="Arial Unicode MS"/>
              </w:rPr>
            </w:pPr>
            <w:r w:rsidRPr="00C70209">
              <w:rPr>
                <w:rFonts w:eastAsia="Arial Unicode MS"/>
              </w:rPr>
              <w:t>Outcome</w:t>
            </w:r>
          </w:p>
        </w:tc>
        <w:tc>
          <w:tcPr>
            <w:tcW w:w="2211" w:type="pct"/>
            <w:gridSpan w:val="4"/>
          </w:tcPr>
          <w:p w14:paraId="4ACFD7C7" w14:textId="77777777" w:rsidR="00597546" w:rsidRPr="00C70209" w:rsidRDefault="00597546" w:rsidP="005B2300">
            <w:pPr>
              <w:pStyle w:val="TableH2"/>
              <w:rPr>
                <w:rFonts w:eastAsia="Arial Unicode MS"/>
                <w:i/>
              </w:rPr>
            </w:pPr>
            <w:r w:rsidRPr="00C70209">
              <w:rPr>
                <w:rFonts w:eastAsia="Arial Unicode MS"/>
              </w:rPr>
              <w:t>Results</w:t>
            </w:r>
          </w:p>
        </w:tc>
      </w:tr>
      <w:tr w:rsidR="00B30DCE" w:rsidRPr="00C70209" w14:paraId="2B0B41D0" w14:textId="77777777" w:rsidTr="00FA31B3">
        <w:trPr>
          <w:tblHeader/>
        </w:trPr>
        <w:tc>
          <w:tcPr>
            <w:tcW w:w="388" w:type="pct"/>
            <w:vMerge/>
            <w:tcBorders>
              <w:bottom w:val="single" w:sz="4" w:space="0" w:color="auto"/>
            </w:tcBorders>
          </w:tcPr>
          <w:p w14:paraId="69D3D4B1" w14:textId="77777777" w:rsidR="00597546" w:rsidRPr="00C70209" w:rsidRDefault="00597546" w:rsidP="005B2300">
            <w:pPr>
              <w:pStyle w:val="TableH2"/>
              <w:rPr>
                <w:rFonts w:eastAsia="Arial Unicode MS"/>
              </w:rPr>
            </w:pPr>
          </w:p>
        </w:tc>
        <w:tc>
          <w:tcPr>
            <w:tcW w:w="480" w:type="pct"/>
            <w:vMerge/>
            <w:tcBorders>
              <w:bottom w:val="single" w:sz="4" w:space="0" w:color="auto"/>
            </w:tcBorders>
          </w:tcPr>
          <w:p w14:paraId="7E93693B" w14:textId="77777777" w:rsidR="00597546" w:rsidRPr="00C70209" w:rsidRDefault="00597546" w:rsidP="005B2300">
            <w:pPr>
              <w:pStyle w:val="TableH2"/>
              <w:rPr>
                <w:rFonts w:eastAsia="Arial Unicode MS"/>
              </w:rPr>
            </w:pPr>
          </w:p>
        </w:tc>
        <w:tc>
          <w:tcPr>
            <w:tcW w:w="540" w:type="pct"/>
            <w:vMerge/>
            <w:tcBorders>
              <w:bottom w:val="single" w:sz="4" w:space="0" w:color="auto"/>
            </w:tcBorders>
          </w:tcPr>
          <w:p w14:paraId="783901F4" w14:textId="77777777" w:rsidR="00597546" w:rsidRPr="00C70209" w:rsidRDefault="00597546" w:rsidP="005B2300">
            <w:pPr>
              <w:pStyle w:val="TableH2"/>
              <w:rPr>
                <w:rFonts w:eastAsia="Arial Unicode MS"/>
              </w:rPr>
            </w:pPr>
          </w:p>
        </w:tc>
        <w:tc>
          <w:tcPr>
            <w:tcW w:w="420" w:type="pct"/>
            <w:vMerge/>
            <w:tcBorders>
              <w:bottom w:val="single" w:sz="4" w:space="0" w:color="auto"/>
            </w:tcBorders>
          </w:tcPr>
          <w:p w14:paraId="3E0CE1DB" w14:textId="77777777" w:rsidR="00597546" w:rsidRPr="00C70209" w:rsidRDefault="00597546" w:rsidP="005B2300">
            <w:pPr>
              <w:pStyle w:val="TableH2"/>
              <w:rPr>
                <w:rFonts w:eastAsia="Arial Unicode MS"/>
              </w:rPr>
            </w:pPr>
          </w:p>
        </w:tc>
        <w:tc>
          <w:tcPr>
            <w:tcW w:w="480" w:type="pct"/>
            <w:vMerge/>
            <w:tcBorders>
              <w:bottom w:val="single" w:sz="4" w:space="0" w:color="auto"/>
            </w:tcBorders>
          </w:tcPr>
          <w:p w14:paraId="0F415DE9" w14:textId="77777777" w:rsidR="00597546" w:rsidRPr="00C70209" w:rsidRDefault="00597546" w:rsidP="005B2300">
            <w:pPr>
              <w:pStyle w:val="TableH2"/>
              <w:rPr>
                <w:rFonts w:eastAsia="Arial Unicode MS"/>
              </w:rPr>
            </w:pPr>
          </w:p>
        </w:tc>
        <w:tc>
          <w:tcPr>
            <w:tcW w:w="481" w:type="pct"/>
            <w:vMerge/>
            <w:tcBorders>
              <w:bottom w:val="single" w:sz="4" w:space="0" w:color="auto"/>
            </w:tcBorders>
          </w:tcPr>
          <w:p w14:paraId="59BC74D5" w14:textId="77777777" w:rsidR="00597546" w:rsidRPr="00C70209" w:rsidRDefault="00597546" w:rsidP="005B2300">
            <w:pPr>
              <w:pStyle w:val="TableH2"/>
              <w:rPr>
                <w:rFonts w:eastAsia="Arial Unicode MS"/>
              </w:rPr>
            </w:pPr>
          </w:p>
        </w:tc>
        <w:tc>
          <w:tcPr>
            <w:tcW w:w="534" w:type="pct"/>
            <w:tcBorders>
              <w:bottom w:val="single" w:sz="4" w:space="0" w:color="auto"/>
            </w:tcBorders>
          </w:tcPr>
          <w:p w14:paraId="2DDAEA45" w14:textId="77777777" w:rsidR="00597546" w:rsidRPr="00C70209" w:rsidRDefault="00597546" w:rsidP="005B2300">
            <w:pPr>
              <w:pStyle w:val="TableH2"/>
              <w:rPr>
                <w:rFonts w:eastAsia="Arial Unicode MS"/>
              </w:rPr>
            </w:pPr>
            <w:r w:rsidRPr="00C70209">
              <w:rPr>
                <w:rFonts w:eastAsia="Arial Unicode MS"/>
              </w:rPr>
              <w:t>RBC transfusion</w:t>
            </w:r>
          </w:p>
          <w:p w14:paraId="425A1935" w14:textId="77777777" w:rsidR="00597546" w:rsidRPr="00C70209" w:rsidRDefault="00597546" w:rsidP="005B2300">
            <w:pPr>
              <w:pStyle w:val="TableH2"/>
              <w:rPr>
                <w:rFonts w:eastAsia="Arial Unicode MS"/>
              </w:rPr>
            </w:pPr>
            <w:r w:rsidRPr="00C70209">
              <w:rPr>
                <w:rFonts w:eastAsia="Arial Unicode MS"/>
              </w:rPr>
              <w:t>n/N (%)</w:t>
            </w:r>
          </w:p>
        </w:tc>
        <w:tc>
          <w:tcPr>
            <w:tcW w:w="534" w:type="pct"/>
            <w:tcBorders>
              <w:bottom w:val="single" w:sz="4" w:space="0" w:color="auto"/>
            </w:tcBorders>
          </w:tcPr>
          <w:p w14:paraId="1585CC51" w14:textId="77777777" w:rsidR="00597546" w:rsidRPr="00C70209" w:rsidRDefault="00597546" w:rsidP="005B2300">
            <w:pPr>
              <w:pStyle w:val="TableH2"/>
              <w:rPr>
                <w:rFonts w:eastAsia="Arial Unicode MS"/>
              </w:rPr>
            </w:pPr>
            <w:r w:rsidRPr="00C70209">
              <w:rPr>
                <w:rFonts w:eastAsia="Arial Unicode MS"/>
              </w:rPr>
              <w:t>No transfusion</w:t>
            </w:r>
          </w:p>
          <w:p w14:paraId="48FBEC88" w14:textId="77777777" w:rsidR="00597546" w:rsidRPr="00C70209" w:rsidRDefault="00597546" w:rsidP="005B2300">
            <w:pPr>
              <w:pStyle w:val="TableH2"/>
              <w:rPr>
                <w:rFonts w:eastAsia="Arial Unicode MS"/>
              </w:rPr>
            </w:pPr>
            <w:r w:rsidRPr="00C70209">
              <w:rPr>
                <w:rFonts w:eastAsia="Arial Unicode MS"/>
              </w:rPr>
              <w:t>n/N (%)</w:t>
            </w:r>
          </w:p>
        </w:tc>
        <w:tc>
          <w:tcPr>
            <w:tcW w:w="534" w:type="pct"/>
            <w:tcBorders>
              <w:bottom w:val="single" w:sz="4" w:space="0" w:color="auto"/>
            </w:tcBorders>
          </w:tcPr>
          <w:p w14:paraId="03AE0496" w14:textId="77777777" w:rsidR="00597546" w:rsidRPr="00C70209" w:rsidRDefault="00597546" w:rsidP="005B2300">
            <w:pPr>
              <w:pStyle w:val="TableH2"/>
              <w:rPr>
                <w:rFonts w:eastAsia="Arial Unicode MS"/>
              </w:rPr>
            </w:pPr>
            <w:r w:rsidRPr="00C70209">
              <w:rPr>
                <w:rFonts w:eastAsia="Arial Unicode MS"/>
              </w:rPr>
              <w:t>Risk estimate (95% CI)</w:t>
            </w:r>
          </w:p>
        </w:tc>
        <w:tc>
          <w:tcPr>
            <w:tcW w:w="609" w:type="pct"/>
            <w:tcBorders>
              <w:bottom w:val="single" w:sz="4" w:space="0" w:color="auto"/>
            </w:tcBorders>
          </w:tcPr>
          <w:p w14:paraId="45F2A68A" w14:textId="77777777" w:rsidR="00597546" w:rsidRPr="00C70209" w:rsidRDefault="00597546" w:rsidP="005B2300">
            <w:pPr>
              <w:pStyle w:val="TableH3"/>
              <w:rPr>
                <w:rFonts w:eastAsia="Arial Unicode MS"/>
              </w:rPr>
            </w:pPr>
            <w:r w:rsidRPr="00C70209">
              <w:rPr>
                <w:rFonts w:eastAsia="Arial Unicode MS"/>
              </w:rPr>
              <w:t>Statistical significance</w:t>
            </w:r>
          </w:p>
          <w:p w14:paraId="08EBD0E1" w14:textId="00701C94" w:rsidR="00597546" w:rsidRPr="00C70209" w:rsidRDefault="001A475D" w:rsidP="005B2300">
            <w:pPr>
              <w:pStyle w:val="TableH2"/>
              <w:rPr>
                <w:rFonts w:eastAsia="Arial Unicode MS"/>
              </w:rPr>
            </w:pPr>
            <w:r w:rsidRPr="001A475D">
              <w:rPr>
                <w:rFonts w:eastAsia="Arial Unicode MS"/>
                <w:i/>
              </w:rPr>
              <w:t>P- </w:t>
            </w:r>
            <w:r w:rsidR="00597546" w:rsidRPr="00C70209">
              <w:rPr>
                <w:rFonts w:eastAsia="Arial Unicode MS"/>
              </w:rPr>
              <w:t>value</w:t>
            </w:r>
          </w:p>
          <w:p w14:paraId="59B90BEC" w14:textId="77777777" w:rsidR="00597546" w:rsidRPr="00C70209" w:rsidRDefault="00597546" w:rsidP="005B2300">
            <w:pPr>
              <w:pStyle w:val="TableH2"/>
              <w:rPr>
                <w:rFonts w:eastAsia="Arial Unicode MS"/>
              </w:rPr>
            </w:pPr>
            <w:r w:rsidRPr="00C70209">
              <w:t>Heterogeneity</w:t>
            </w:r>
            <w:r w:rsidRPr="00C70209">
              <w:rPr>
                <w:vertAlign w:val="superscript"/>
              </w:rPr>
              <w:t>b</w:t>
            </w:r>
          </w:p>
        </w:tc>
      </w:tr>
      <w:tr w:rsidR="00E1671D" w:rsidRPr="00C70209" w14:paraId="1CDBF8E5" w14:textId="77777777" w:rsidTr="00597546">
        <w:trPr>
          <w:cantSplit/>
        </w:trPr>
        <w:tc>
          <w:tcPr>
            <w:tcW w:w="5000" w:type="pct"/>
            <w:gridSpan w:val="10"/>
            <w:tcBorders>
              <w:top w:val="single" w:sz="4" w:space="0" w:color="000000"/>
              <w:bottom w:val="single" w:sz="4" w:space="0" w:color="000000"/>
            </w:tcBorders>
            <w:shd w:val="clear" w:color="auto" w:fill="000000"/>
          </w:tcPr>
          <w:p w14:paraId="69E8A3AC" w14:textId="77777777" w:rsidR="00E1671D" w:rsidRPr="00C70209" w:rsidRDefault="00E1671D" w:rsidP="005B2300">
            <w:pPr>
              <w:pStyle w:val="TableH4"/>
            </w:pPr>
            <w:r w:rsidRPr="00C70209">
              <w:t>Level III evidence</w:t>
            </w:r>
          </w:p>
        </w:tc>
      </w:tr>
      <w:tr w:rsidR="00B30DCE" w:rsidRPr="00C70209" w14:paraId="2E0751F5" w14:textId="77777777" w:rsidTr="00FA31B3">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3DE822E3" w14:textId="272CC83B" w:rsidR="00B44745" w:rsidRPr="00C70209" w:rsidRDefault="00B44745" w:rsidP="005B2300">
            <w:pPr>
              <w:pStyle w:val="Tabletext-evidencematrix"/>
            </w:pPr>
            <w:r w:rsidRPr="00C70209">
              <w:t>Feghhi 2012</w:t>
            </w:r>
            <w:r w:rsidR="00E1112B" w:rsidRPr="00C70209">
              <w:fldChar w:fldCharType="begin">
                <w:fldData xml:space="preserve">PEVuZE5vdGU+PENpdGU+PEF1dGhvcj5GZWdoaGk8L0F1dGhvcj48WWVhcj4yMDEyPC9ZZWFyPjxS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</w:fldData>
              </w:fldChar>
            </w:r>
            <w:r w:rsidR="003F7DCB" w:rsidRPr="00C70209">
              <w:instrText xml:space="preserve"> ADDIN EN.CITE </w:instrText>
            </w:r>
            <w:r w:rsidR="003F7DCB" w:rsidRPr="00C70209">
              <w:fldChar w:fldCharType="begin">
                <w:fldData xml:space="preserve">PEVuZE5vdGU+PENpdGU+PEF1dGhvcj5GZWdoaGk8L0F1dGhvcj48WWVhcj4yMDEyPC9ZZWFyPjxS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3</w:t>
            </w:r>
            <w:r w:rsidR="00E1112B" w:rsidRPr="00C70209">
              <w:fldChar w:fldCharType="end"/>
            </w:r>
          </w:p>
          <w:p w14:paraId="0D8F3310" w14:textId="1FFE3E82" w:rsidR="00B44745" w:rsidRPr="00C70209" w:rsidRDefault="00B44745" w:rsidP="005B2300">
            <w:pPr>
              <w:pStyle w:val="Tabletext-evidencematrix"/>
            </w:pPr>
            <w:r w:rsidRPr="00C70209">
              <w:t>Level III</w:t>
            </w:r>
            <w:r w:rsidR="00E64EC2" w:rsidRPr="00C70209">
              <w:t>–2</w:t>
            </w:r>
          </w:p>
          <w:p w14:paraId="49A6A30F" w14:textId="77777777" w:rsidR="00B44745" w:rsidRPr="00C70209" w:rsidRDefault="00B44745" w:rsidP="005B2300">
            <w:pPr>
              <w:pStyle w:val="Tabletext-evidencematrix"/>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8CA63C6" w14:textId="7DDCE9F8" w:rsidR="00B44745" w:rsidRPr="00C70209" w:rsidRDefault="00B44745" w:rsidP="005B2300">
            <w:pPr>
              <w:pStyle w:val="Tabletext-evidencematrix"/>
            </w:pPr>
            <w:r w:rsidRPr="00C70209">
              <w:t xml:space="preserve">Cross-sectional </w:t>
            </w:r>
            <w:r w:rsidR="00FB7912" w:rsidRPr="00C70209">
              <w:t>case–control</w:t>
            </w:r>
            <w:r w:rsidRPr="00C70209">
              <w:t xml:space="preserve"> study</w:t>
            </w:r>
          </w:p>
          <w:p w14:paraId="276256EF" w14:textId="77777777" w:rsidR="00B44745" w:rsidRPr="00C70209" w:rsidRDefault="00B44745" w:rsidP="005B2300">
            <w:pPr>
              <w:pStyle w:val="Tabletext-evidencematrix"/>
            </w:pPr>
            <w:r w:rsidRPr="00C70209">
              <w:t>N=576</w:t>
            </w:r>
          </w:p>
        </w:tc>
        <w:tc>
          <w:tcPr>
            <w:tcW w:w="540" w:type="pct"/>
            <w:vMerge w:val="restart"/>
            <w:tcBorders>
              <w:top w:val="single" w:sz="4" w:space="0" w:color="000000"/>
              <w:left w:val="single" w:sz="4" w:space="0" w:color="000000"/>
              <w:bottom w:val="single" w:sz="4" w:space="0" w:color="000000"/>
              <w:right w:val="single" w:sz="4" w:space="0" w:color="000000"/>
            </w:tcBorders>
            <w:hideMark/>
          </w:tcPr>
          <w:p w14:paraId="02ADC48D" w14:textId="5425ABE4" w:rsidR="00B44745" w:rsidRPr="00C70209" w:rsidRDefault="00B44745" w:rsidP="005B2300">
            <w:pPr>
              <w:pStyle w:val="Tabletext-evidencematrix"/>
              <w:rPr>
                <w:rFonts w:cstheme="minorHAnsi"/>
              </w:rPr>
            </w:pPr>
            <w:r w:rsidRPr="00C70209">
              <w:t>Preterm infants (</w:t>
            </w:r>
            <w:r w:rsidR="00FB7912" w:rsidRPr="00C70209">
              <w:t>≤</w:t>
            </w:r>
            <w:r w:rsidRPr="00C70209">
              <w:t>32 weeks gestation) or infants with LBW (</w:t>
            </w:r>
            <w:r w:rsidR="00FB7912" w:rsidRPr="00C70209">
              <w:t>&lt;</w:t>
            </w:r>
            <w:r w:rsidRPr="00C70209">
              <w:t xml:space="preserve">2000 g) </w:t>
            </w:r>
          </w:p>
        </w:tc>
        <w:tc>
          <w:tcPr>
            <w:tcW w:w="420" w:type="pct"/>
            <w:vMerge w:val="restart"/>
            <w:tcBorders>
              <w:top w:val="single" w:sz="4" w:space="0" w:color="000000"/>
              <w:left w:val="single" w:sz="4" w:space="0" w:color="000000"/>
              <w:bottom w:val="single" w:sz="4" w:space="0" w:color="000000"/>
              <w:right w:val="single" w:sz="4" w:space="0" w:color="000000"/>
            </w:tcBorders>
            <w:hideMark/>
          </w:tcPr>
          <w:p w14:paraId="5F5A11C3" w14:textId="77777777" w:rsidR="00B44745" w:rsidRPr="00C70209" w:rsidRDefault="00B44745" w:rsidP="005B2300">
            <w:pPr>
              <w:pStyle w:val="Tabletext-evidencematrix"/>
            </w:pPr>
            <w:r w:rsidRPr="00C70209">
              <w:t>Multiple NICUs, Iran</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D685D0E" w14:textId="4EED7463" w:rsidR="00B44745" w:rsidRPr="00C70209" w:rsidRDefault="00B44745" w:rsidP="005B2300">
            <w:pPr>
              <w:pStyle w:val="Tabletext-evidencematrix"/>
            </w:pPr>
            <w:r w:rsidRPr="00C70209">
              <w:t xml:space="preserve">RBC transfusion </w:t>
            </w:r>
            <w:r w:rsidR="00C91BAE" w:rsidRPr="00C70209">
              <w:t>versus</w:t>
            </w:r>
            <w:r w:rsidRPr="00C70209">
              <w:t xml:space="preserve"> no transfusion</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47C6AC31" w14:textId="77777777" w:rsidR="00B44745" w:rsidRPr="00C70209" w:rsidRDefault="00B44745" w:rsidP="005B2300">
            <w:pPr>
              <w:pStyle w:val="Tabletext-evidencematrix"/>
            </w:pPr>
            <w:r w:rsidRPr="00C70209">
              <w:t>ROP (all stages)</w:t>
            </w:r>
          </w:p>
        </w:tc>
        <w:tc>
          <w:tcPr>
            <w:tcW w:w="534" w:type="pct"/>
            <w:tcBorders>
              <w:top w:val="single" w:sz="4" w:space="0" w:color="000000"/>
              <w:left w:val="single" w:sz="4" w:space="0" w:color="000000"/>
              <w:bottom w:val="single" w:sz="4" w:space="0" w:color="000000"/>
              <w:right w:val="single" w:sz="4" w:space="0" w:color="000000"/>
            </w:tcBorders>
            <w:hideMark/>
          </w:tcPr>
          <w:p w14:paraId="2BC89FEE" w14:textId="77777777" w:rsidR="00B44745" w:rsidRPr="00C70209" w:rsidRDefault="00B44745" w:rsidP="005B2300">
            <w:pPr>
              <w:pStyle w:val="Tabletext-evidencematrix"/>
            </w:pPr>
            <w:r w:rsidRPr="00C70209">
              <w:t>27/40 (67.5%)</w:t>
            </w:r>
          </w:p>
        </w:tc>
        <w:tc>
          <w:tcPr>
            <w:tcW w:w="534" w:type="pct"/>
            <w:tcBorders>
              <w:top w:val="single" w:sz="4" w:space="0" w:color="000000"/>
              <w:left w:val="single" w:sz="4" w:space="0" w:color="000000"/>
              <w:bottom w:val="single" w:sz="4" w:space="0" w:color="000000"/>
              <w:right w:val="single" w:sz="4" w:space="0" w:color="000000"/>
            </w:tcBorders>
            <w:hideMark/>
          </w:tcPr>
          <w:p w14:paraId="4AAC35EB" w14:textId="77777777" w:rsidR="00B44745" w:rsidRPr="00C70209" w:rsidRDefault="00B44745" w:rsidP="005B2300">
            <w:pPr>
              <w:pStyle w:val="Tabletext-evidencematrix"/>
            </w:pPr>
            <w:r w:rsidRPr="00C70209">
              <w:t>156/536 (29.1%)</w:t>
            </w:r>
          </w:p>
        </w:tc>
        <w:tc>
          <w:tcPr>
            <w:tcW w:w="534" w:type="pct"/>
            <w:tcBorders>
              <w:top w:val="single" w:sz="4" w:space="0" w:color="000000"/>
              <w:left w:val="single" w:sz="4" w:space="0" w:color="000000"/>
              <w:bottom w:val="single" w:sz="4" w:space="0" w:color="000000"/>
              <w:right w:val="single" w:sz="4" w:space="0" w:color="000000"/>
            </w:tcBorders>
            <w:hideMark/>
          </w:tcPr>
          <w:p w14:paraId="4B9D44A6" w14:textId="77777777" w:rsidR="00B44745" w:rsidRPr="00C70209" w:rsidRDefault="00B44745" w:rsidP="005B2300">
            <w:pPr>
              <w:pStyle w:val="Tabletext-evidencematrix"/>
              <w:rPr>
                <w:vertAlign w:val="superscript"/>
              </w:rPr>
            </w:pPr>
            <w:r w:rsidRPr="00C70209">
              <w:t>RR 2.32 [1.80, 2.99]</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B5F6AB2" w14:textId="77777777" w:rsidR="00B44745" w:rsidRPr="00C70209" w:rsidRDefault="00B44745" w:rsidP="005B2300">
            <w:pPr>
              <w:pStyle w:val="Tabletext-evidencematrix"/>
              <w:rPr>
                <w:i/>
              </w:rPr>
            </w:pPr>
            <w:r w:rsidRPr="00C70209">
              <w:rPr>
                <w:i/>
              </w:rPr>
              <w:t>Favours no transfusion</w:t>
            </w:r>
          </w:p>
          <w:p w14:paraId="468D1910" w14:textId="2D8C255D" w:rsidR="00B44745" w:rsidRPr="00C70209" w:rsidRDefault="001A475D" w:rsidP="005B2300">
            <w:pPr>
              <w:pStyle w:val="Tabletext-evidencematrix"/>
            </w:pPr>
            <w:r w:rsidRPr="001A475D">
              <w:rPr>
                <w:i/>
              </w:rPr>
              <w:t>P &lt; </w:t>
            </w:r>
            <w:r w:rsidR="00B44745" w:rsidRPr="00C70209">
              <w:t>0.00001</w:t>
            </w:r>
            <w:r w:rsidR="00B44745" w:rsidRPr="00C70209">
              <w:rPr>
                <w:vertAlign w:val="superscript"/>
              </w:rPr>
              <w:t>c</w:t>
            </w:r>
          </w:p>
        </w:tc>
      </w:tr>
      <w:tr w:rsidR="00B30DCE" w:rsidRPr="00C70209" w14:paraId="137D9512"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69DFE0FE"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CC76AEE"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195E1391" w14:textId="77777777" w:rsidR="00B44745" w:rsidRPr="00C70209" w:rsidRDefault="00B44745" w:rsidP="005B2300">
            <w:pPr>
              <w:pStyle w:val="Tabletext-evidencematrix"/>
              <w:rPr>
                <w:rFonts w:cstheme="minorHAnsi"/>
              </w:rPr>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492152C1"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E708EFB" w14:textId="77777777" w:rsidR="00B44745" w:rsidRPr="00C70209" w:rsidRDefault="00B44745"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5F29F6FE" w14:textId="77777777" w:rsidR="00B44745" w:rsidRPr="00C70209" w:rsidRDefault="00B44745" w:rsidP="005B2300">
            <w:pPr>
              <w:pStyle w:val="Tabletext-evidencematrix"/>
            </w:pPr>
          </w:p>
        </w:tc>
        <w:tc>
          <w:tcPr>
            <w:tcW w:w="1068" w:type="pct"/>
            <w:gridSpan w:val="2"/>
            <w:tcBorders>
              <w:top w:val="single" w:sz="4" w:space="0" w:color="000000"/>
              <w:left w:val="single" w:sz="4" w:space="0" w:color="000000"/>
              <w:bottom w:val="single" w:sz="4" w:space="0" w:color="000000"/>
              <w:right w:val="single" w:sz="4" w:space="0" w:color="000000"/>
            </w:tcBorders>
            <w:hideMark/>
          </w:tcPr>
          <w:p w14:paraId="67F556DF" w14:textId="5020F10E" w:rsidR="00B44745" w:rsidRPr="00C70209" w:rsidRDefault="00B44745" w:rsidP="005B2300">
            <w:pPr>
              <w:pStyle w:val="Tabletext-subanalysis"/>
            </w:pPr>
            <w:r w:rsidRPr="00C70209">
              <w:t>Multiple logistic regression analysis adjusted for gestational age, birth weight, gender, single/twin birth, glaucoma, cataract, strabismus, sepsis, duration of oxygen therapy, jaundice</w:t>
            </w:r>
            <w:r w:rsidR="00C70209">
              <w:t>,</w:t>
            </w:r>
            <w:r w:rsidRPr="00C70209">
              <w:t xml:space="preserve"> and phototherapy.</w:t>
            </w:r>
          </w:p>
        </w:tc>
        <w:tc>
          <w:tcPr>
            <w:tcW w:w="534" w:type="pct"/>
            <w:tcBorders>
              <w:top w:val="single" w:sz="4" w:space="0" w:color="000000"/>
              <w:left w:val="single" w:sz="4" w:space="0" w:color="000000"/>
              <w:bottom w:val="single" w:sz="4" w:space="0" w:color="000000"/>
              <w:right w:val="single" w:sz="4" w:space="0" w:color="000000"/>
            </w:tcBorders>
            <w:hideMark/>
          </w:tcPr>
          <w:p w14:paraId="4A1298BB" w14:textId="77777777" w:rsidR="00B44745" w:rsidRPr="00C70209" w:rsidRDefault="00B44745" w:rsidP="005B2300">
            <w:pPr>
              <w:pStyle w:val="Tabletext-evidencematrix"/>
              <w:rPr>
                <w:color w:val="4F81BD" w:themeColor="accent1"/>
              </w:rPr>
            </w:pPr>
            <w:r w:rsidRPr="00C70209">
              <w:t>OR 0.43 [0.89, 1.61]</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67A111B" w14:textId="77777777" w:rsidR="00B44745" w:rsidRPr="00C70209" w:rsidRDefault="00B44745" w:rsidP="005B2300">
            <w:pPr>
              <w:pStyle w:val="Tabletext-evidencematrix"/>
              <w:rPr>
                <w:i/>
              </w:rPr>
            </w:pPr>
            <w:r w:rsidRPr="00C70209">
              <w:rPr>
                <w:i/>
              </w:rPr>
              <w:t>No significant difference</w:t>
            </w:r>
          </w:p>
          <w:p w14:paraId="53EF041C" w14:textId="3BF3B8FD" w:rsidR="00B44745" w:rsidRPr="00C70209" w:rsidRDefault="001A475D" w:rsidP="005B2300">
            <w:pPr>
              <w:pStyle w:val="Tabletext-evidencematrix"/>
            </w:pPr>
            <w:r w:rsidRPr="001A475D">
              <w:rPr>
                <w:i/>
              </w:rPr>
              <w:t>P = </w:t>
            </w:r>
            <w:r w:rsidR="00B44745" w:rsidRPr="00C70209">
              <w:t>NR</w:t>
            </w:r>
          </w:p>
        </w:tc>
      </w:tr>
      <w:tr w:rsidR="00B30DCE" w:rsidRPr="00C70209" w14:paraId="303D810B" w14:textId="77777777" w:rsidTr="00FA31B3">
        <w:trPr>
          <w:cantSplit/>
        </w:trPr>
        <w:tc>
          <w:tcPr>
            <w:tcW w:w="388" w:type="pct"/>
            <w:tcBorders>
              <w:top w:val="single" w:sz="4" w:space="0" w:color="000000"/>
              <w:left w:val="single" w:sz="4" w:space="0" w:color="000000"/>
              <w:bottom w:val="single" w:sz="4" w:space="0" w:color="000000"/>
              <w:right w:val="single" w:sz="4" w:space="0" w:color="000000"/>
            </w:tcBorders>
            <w:hideMark/>
          </w:tcPr>
          <w:p w14:paraId="53CC806C" w14:textId="7888BEE4" w:rsidR="00B44745" w:rsidRPr="00C70209" w:rsidRDefault="00B44745" w:rsidP="005B2300">
            <w:pPr>
              <w:pStyle w:val="Tabletext-evidencematrix"/>
            </w:pPr>
            <w:r w:rsidRPr="00C70209">
              <w:t>Fortes Filho 2013</w:t>
            </w:r>
            <w:r w:rsidR="00E1112B" w:rsidRPr="00C70209">
              <w:fldChar w:fldCharType="begin">
                <w:fldData xml:space="preserve">PEVuZE5vdGU+PENpdGU+PEF1dGhvcj5Gb3J0ZXMgRmlsaG88L0F1dGhvcj48WWVhcj4yMDEzPC9Z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</w:fldData>
              </w:fldChar>
            </w:r>
            <w:r w:rsidR="003F7DCB" w:rsidRPr="00C70209">
              <w:instrText xml:space="preserve"> ADDIN EN.CITE </w:instrText>
            </w:r>
            <w:r w:rsidR="003F7DCB" w:rsidRPr="00C70209">
              <w:fldChar w:fldCharType="begin">
                <w:fldData xml:space="preserve">PEVuZE5vdGU+PENpdGU+PEF1dGhvcj5Gb3J0ZXMgRmlsaG88L0F1dGhvcj48WWVhcj4yMDEzPC9Z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4</w:t>
            </w:r>
            <w:r w:rsidR="00E1112B" w:rsidRPr="00C70209">
              <w:fldChar w:fldCharType="end"/>
            </w:r>
          </w:p>
          <w:p w14:paraId="67678181" w14:textId="50B25354" w:rsidR="00B44745" w:rsidRPr="00C70209" w:rsidRDefault="00B44745" w:rsidP="005B2300">
            <w:pPr>
              <w:pStyle w:val="Tabletext-evidencematrix"/>
            </w:pPr>
            <w:r w:rsidRPr="00C70209">
              <w:t>Level III</w:t>
            </w:r>
            <w:r w:rsidR="00E64EC2" w:rsidRPr="00C70209">
              <w:t>–2</w:t>
            </w:r>
          </w:p>
          <w:p w14:paraId="08E01CA4" w14:textId="77777777" w:rsidR="00B44745" w:rsidRPr="00C70209" w:rsidRDefault="00B44745" w:rsidP="005B2300">
            <w:pPr>
              <w:pStyle w:val="Tabletext-evidencematrix"/>
            </w:pPr>
            <w:r w:rsidRPr="00C70209">
              <w:rPr>
                <w:i/>
              </w:rPr>
              <w:t>Fair</w:t>
            </w:r>
          </w:p>
        </w:tc>
        <w:tc>
          <w:tcPr>
            <w:tcW w:w="480" w:type="pct"/>
            <w:tcBorders>
              <w:top w:val="single" w:sz="4" w:space="0" w:color="000000"/>
              <w:left w:val="single" w:sz="4" w:space="0" w:color="000000"/>
              <w:bottom w:val="single" w:sz="4" w:space="0" w:color="000000"/>
              <w:right w:val="single" w:sz="4" w:space="0" w:color="000000"/>
            </w:tcBorders>
            <w:hideMark/>
          </w:tcPr>
          <w:p w14:paraId="18B76CD6" w14:textId="1F08D392" w:rsidR="00B44745" w:rsidRPr="00C70209" w:rsidRDefault="00B44745" w:rsidP="005B2300">
            <w:pPr>
              <w:pStyle w:val="Tabletext-evidencematrix"/>
            </w:pPr>
            <w:r w:rsidRPr="00C70209">
              <w:t>Prospective cohort study</w:t>
            </w:r>
          </w:p>
          <w:p w14:paraId="4FD71C7E" w14:textId="77777777" w:rsidR="00B44745" w:rsidRPr="00C70209" w:rsidRDefault="00B44745" w:rsidP="005B2300">
            <w:pPr>
              <w:pStyle w:val="Tabletext-evidencematrix"/>
            </w:pPr>
            <w:r w:rsidRPr="00C70209">
              <w:t>N=157</w:t>
            </w:r>
          </w:p>
        </w:tc>
        <w:tc>
          <w:tcPr>
            <w:tcW w:w="540" w:type="pct"/>
            <w:tcBorders>
              <w:top w:val="single" w:sz="4" w:space="0" w:color="000000"/>
              <w:left w:val="single" w:sz="4" w:space="0" w:color="000000"/>
              <w:bottom w:val="single" w:sz="4" w:space="0" w:color="000000"/>
              <w:right w:val="single" w:sz="4" w:space="0" w:color="000000"/>
            </w:tcBorders>
            <w:hideMark/>
          </w:tcPr>
          <w:p w14:paraId="0A6CE3F2" w14:textId="07E223DB" w:rsidR="00B44745" w:rsidRPr="00C70209" w:rsidRDefault="00B44745" w:rsidP="005B2300">
            <w:pPr>
              <w:pStyle w:val="Tabletext-evidencematrix"/>
            </w:pPr>
            <w:r w:rsidRPr="00C70209">
              <w:t>Preterm infants with ELBW (</w:t>
            </w:r>
            <w:r w:rsidR="00FB7912" w:rsidRPr="00C70209">
              <w:t>&lt;</w:t>
            </w:r>
            <w:r w:rsidRPr="00C70209">
              <w:t xml:space="preserve">1000 g) </w:t>
            </w:r>
          </w:p>
        </w:tc>
        <w:tc>
          <w:tcPr>
            <w:tcW w:w="420" w:type="pct"/>
            <w:tcBorders>
              <w:top w:val="single" w:sz="4" w:space="0" w:color="000000"/>
              <w:left w:val="single" w:sz="4" w:space="0" w:color="000000"/>
              <w:bottom w:val="single" w:sz="4" w:space="0" w:color="000000"/>
              <w:right w:val="single" w:sz="4" w:space="0" w:color="000000"/>
            </w:tcBorders>
            <w:hideMark/>
          </w:tcPr>
          <w:p w14:paraId="0E716A0C" w14:textId="77777777" w:rsidR="00B44745" w:rsidRPr="00C70209" w:rsidRDefault="00B44745" w:rsidP="005B2300">
            <w:pPr>
              <w:pStyle w:val="Tabletext-evidencematrix"/>
            </w:pPr>
            <w:r w:rsidRPr="00C70209">
              <w:t>Single NICU, Brazil</w:t>
            </w:r>
          </w:p>
        </w:tc>
        <w:tc>
          <w:tcPr>
            <w:tcW w:w="480" w:type="pct"/>
            <w:tcBorders>
              <w:top w:val="single" w:sz="4" w:space="0" w:color="000000"/>
              <w:left w:val="single" w:sz="4" w:space="0" w:color="000000"/>
              <w:bottom w:val="single" w:sz="4" w:space="0" w:color="000000"/>
              <w:right w:val="single" w:sz="4" w:space="0" w:color="000000"/>
            </w:tcBorders>
            <w:hideMark/>
          </w:tcPr>
          <w:p w14:paraId="2FFE0B81" w14:textId="66815264" w:rsidR="00B44745" w:rsidRPr="00C70209" w:rsidRDefault="00B44745" w:rsidP="005B2300">
            <w:pPr>
              <w:pStyle w:val="Tabletext-evidencematrix"/>
            </w:pPr>
            <w:r w:rsidRPr="00C70209">
              <w:t xml:space="preserve">RBC transfusion </w:t>
            </w:r>
            <w:r w:rsidR="00C91BAE" w:rsidRPr="00C70209">
              <w:t>versus</w:t>
            </w:r>
            <w:r w:rsidRPr="00C70209">
              <w:t xml:space="preserve"> no transfusion</w:t>
            </w:r>
          </w:p>
        </w:tc>
        <w:tc>
          <w:tcPr>
            <w:tcW w:w="481" w:type="pct"/>
            <w:tcBorders>
              <w:top w:val="single" w:sz="4" w:space="0" w:color="000000"/>
              <w:left w:val="single" w:sz="4" w:space="0" w:color="000000"/>
              <w:bottom w:val="single" w:sz="4" w:space="0" w:color="000000"/>
              <w:right w:val="single" w:sz="4" w:space="0" w:color="000000"/>
            </w:tcBorders>
            <w:hideMark/>
          </w:tcPr>
          <w:p w14:paraId="400C0FBB" w14:textId="18423334" w:rsidR="00B44745" w:rsidRPr="00C70209" w:rsidRDefault="00B44745" w:rsidP="005B2300">
            <w:pPr>
              <w:pStyle w:val="Tabletext-evidencematrix"/>
            </w:pPr>
            <w:r w:rsidRPr="00C70209">
              <w:t>ROP (</w:t>
            </w:r>
            <w:r w:rsidR="00FB7912" w:rsidRPr="00C70209">
              <w:t>≥</w:t>
            </w:r>
            <w:r w:rsidRPr="00C70209">
              <w:t>stage 3) in either eye</w:t>
            </w:r>
          </w:p>
        </w:tc>
        <w:tc>
          <w:tcPr>
            <w:tcW w:w="534" w:type="pct"/>
            <w:tcBorders>
              <w:top w:val="single" w:sz="4" w:space="0" w:color="000000"/>
              <w:left w:val="single" w:sz="4" w:space="0" w:color="000000"/>
              <w:bottom w:val="single" w:sz="4" w:space="0" w:color="000000"/>
              <w:right w:val="single" w:sz="4" w:space="0" w:color="000000"/>
            </w:tcBorders>
            <w:hideMark/>
          </w:tcPr>
          <w:p w14:paraId="29C457CB" w14:textId="77777777" w:rsidR="00B44745" w:rsidRPr="00C70209" w:rsidRDefault="00B44745" w:rsidP="005B2300">
            <w:pPr>
              <w:pStyle w:val="Tabletext-evidencematrix"/>
            </w:pPr>
            <w:r w:rsidRPr="00C70209">
              <w:t>19/124 (15.3%)</w:t>
            </w:r>
          </w:p>
        </w:tc>
        <w:tc>
          <w:tcPr>
            <w:tcW w:w="534" w:type="pct"/>
            <w:tcBorders>
              <w:top w:val="single" w:sz="4" w:space="0" w:color="000000"/>
              <w:left w:val="single" w:sz="4" w:space="0" w:color="000000"/>
              <w:bottom w:val="single" w:sz="4" w:space="0" w:color="000000"/>
              <w:right w:val="single" w:sz="4" w:space="0" w:color="000000"/>
            </w:tcBorders>
            <w:hideMark/>
          </w:tcPr>
          <w:p w14:paraId="6C68DEEF" w14:textId="77777777" w:rsidR="00B44745" w:rsidRPr="00C70209" w:rsidRDefault="00B44745" w:rsidP="005B2300">
            <w:pPr>
              <w:pStyle w:val="Tabletext-evidencematrix"/>
            </w:pPr>
            <w:r w:rsidRPr="00C70209">
              <w:t>1/33 (3.0%)</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E3D6F03" w14:textId="77777777" w:rsidR="00B44745" w:rsidRPr="00C70209" w:rsidRDefault="00B44745" w:rsidP="005B2300">
            <w:pPr>
              <w:pStyle w:val="Tabletext-evidencematrix"/>
            </w:pPr>
            <w:r w:rsidRPr="00C70209">
              <w:t>RR 5.06 [0.70, 36.40]</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5D8870D" w14:textId="77777777" w:rsidR="00B44745" w:rsidRPr="00C70209" w:rsidRDefault="00B44745" w:rsidP="005B2300">
            <w:pPr>
              <w:pStyle w:val="Tabletext-evidencematrix"/>
              <w:rPr>
                <w:i/>
              </w:rPr>
            </w:pPr>
            <w:r w:rsidRPr="00C70209">
              <w:rPr>
                <w:i/>
              </w:rPr>
              <w:t>No significant difference</w:t>
            </w:r>
          </w:p>
          <w:p w14:paraId="3EC1EA12" w14:textId="4BA0CA60" w:rsidR="00B44745" w:rsidRPr="00C70209" w:rsidRDefault="001A475D" w:rsidP="005B2300">
            <w:pPr>
              <w:pStyle w:val="Tabletext-evidencematrix"/>
            </w:pPr>
            <w:r w:rsidRPr="001A475D">
              <w:rPr>
                <w:i/>
              </w:rPr>
              <w:t>P = </w:t>
            </w:r>
            <w:r w:rsidR="00B44745" w:rsidRPr="00C70209">
              <w:t>0.11</w:t>
            </w:r>
            <w:r w:rsidR="00B44745" w:rsidRPr="00C70209">
              <w:rPr>
                <w:vertAlign w:val="superscript"/>
              </w:rPr>
              <w:t>c</w:t>
            </w:r>
          </w:p>
        </w:tc>
      </w:tr>
      <w:tr w:rsidR="00B30DCE" w:rsidRPr="00C70209" w14:paraId="25A3FDA9" w14:textId="77777777" w:rsidTr="00FA31B3">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428C47EE" w14:textId="799C9B61" w:rsidR="00B44745" w:rsidRPr="00C70209" w:rsidRDefault="00B44745" w:rsidP="005B2300">
            <w:pPr>
              <w:pStyle w:val="Tabletext-evidencematrix"/>
            </w:pPr>
            <w:r w:rsidRPr="00C70209">
              <w:t>Hakeem 2012</w:t>
            </w:r>
            <w:r w:rsidR="00E1112B" w:rsidRPr="00C70209">
              <w:fldChar w:fldCharType="begin">
                <w:fldData xml:space="preserve">PEVuZE5vdGU+PENpdGU+PEF1dGhvcj5IYWtlZW08L0F1dGhvcj48WWVhcj4yMDEyPC9ZZWFyPjxS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</w:fldData>
              </w:fldChar>
            </w:r>
            <w:r w:rsidR="003F7DCB" w:rsidRPr="00C70209">
              <w:instrText xml:space="preserve"> ADDIN EN.CITE </w:instrText>
            </w:r>
            <w:r w:rsidR="003F7DCB" w:rsidRPr="00C70209">
              <w:fldChar w:fldCharType="begin">
                <w:fldData xml:space="preserve">PEVuZE5vdGU+PENpdGU+PEF1dGhvcj5IYWtlZW08L0F1dGhvcj48WWVhcj4yMDEyPC9ZZWFyPjxS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5</w:t>
            </w:r>
            <w:r w:rsidR="00E1112B" w:rsidRPr="00C70209">
              <w:fldChar w:fldCharType="end"/>
            </w:r>
          </w:p>
          <w:p w14:paraId="1AB05380" w14:textId="2D55EC4C" w:rsidR="00B44745" w:rsidRPr="00C70209" w:rsidRDefault="00B44745" w:rsidP="005B2300">
            <w:pPr>
              <w:pStyle w:val="Tabletext-evidencematrix"/>
            </w:pPr>
            <w:r w:rsidRPr="00C70209">
              <w:t>Level III</w:t>
            </w:r>
            <w:r w:rsidR="00E64EC2" w:rsidRPr="00C70209">
              <w:t>–2</w:t>
            </w:r>
          </w:p>
          <w:p w14:paraId="79800766" w14:textId="77777777" w:rsidR="00B44745" w:rsidRPr="00C70209" w:rsidRDefault="00B44745" w:rsidP="005B2300">
            <w:pPr>
              <w:pStyle w:val="Tabletext-evidencematrix"/>
              <w:rPr>
                <w:highlight w:val="yellow"/>
              </w:rPr>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3FA8D335" w14:textId="77777777" w:rsidR="00B44745" w:rsidRPr="00C70209" w:rsidRDefault="00FA31B3" w:rsidP="005B2300">
            <w:pPr>
              <w:pStyle w:val="Tabletext-evidencematrix"/>
            </w:pPr>
            <w:r w:rsidRPr="00C70209">
              <w:t>Prospective cohort study</w:t>
            </w:r>
          </w:p>
          <w:p w14:paraId="4ABB7B89" w14:textId="77777777" w:rsidR="00B44745" w:rsidRPr="00C70209" w:rsidRDefault="00B44745" w:rsidP="005B2300">
            <w:pPr>
              <w:pStyle w:val="Tabletext-evidencematrix"/>
            </w:pPr>
            <w:r w:rsidRPr="00C70209">
              <w:t>N=172</w:t>
            </w:r>
          </w:p>
        </w:tc>
        <w:tc>
          <w:tcPr>
            <w:tcW w:w="540" w:type="pct"/>
            <w:vMerge w:val="restart"/>
            <w:tcBorders>
              <w:top w:val="single" w:sz="4" w:space="0" w:color="000000"/>
              <w:left w:val="single" w:sz="4" w:space="0" w:color="000000"/>
              <w:bottom w:val="single" w:sz="4" w:space="0" w:color="000000"/>
              <w:right w:val="single" w:sz="4" w:space="0" w:color="000000"/>
            </w:tcBorders>
            <w:hideMark/>
          </w:tcPr>
          <w:p w14:paraId="157F0419" w14:textId="6B51CC8B" w:rsidR="00B44745" w:rsidRPr="00C70209" w:rsidRDefault="00B44745" w:rsidP="005B2300">
            <w:pPr>
              <w:pStyle w:val="Tabletext-evidencematrix"/>
            </w:pPr>
            <w:r w:rsidRPr="00C70209">
              <w:t>Preterm infants (</w:t>
            </w:r>
            <w:r w:rsidR="00FB7912" w:rsidRPr="00C70209">
              <w:t>≤</w:t>
            </w:r>
            <w:r w:rsidRPr="00C70209">
              <w:t>32 weeks gestation) with VLBW (</w:t>
            </w:r>
            <w:r w:rsidR="00FB7912" w:rsidRPr="00C70209">
              <w:t>&lt;</w:t>
            </w:r>
            <w:r w:rsidRPr="00C70209">
              <w:t xml:space="preserve">1500 g), preterm infants (32–34 weeks gestation with a course of instability), and infants exposed to oxygen therapy for </w:t>
            </w:r>
            <w:r w:rsidR="00FB7912" w:rsidRPr="00C70209">
              <w:t>&gt;</w:t>
            </w:r>
            <w:r w:rsidRPr="00C70209">
              <w:t>7 days</w:t>
            </w:r>
          </w:p>
        </w:tc>
        <w:tc>
          <w:tcPr>
            <w:tcW w:w="420" w:type="pct"/>
            <w:vMerge w:val="restart"/>
            <w:tcBorders>
              <w:top w:val="single" w:sz="4" w:space="0" w:color="000000"/>
              <w:left w:val="single" w:sz="4" w:space="0" w:color="000000"/>
              <w:bottom w:val="single" w:sz="4" w:space="0" w:color="000000"/>
              <w:right w:val="single" w:sz="4" w:space="0" w:color="000000"/>
            </w:tcBorders>
            <w:hideMark/>
          </w:tcPr>
          <w:p w14:paraId="44CCF7F1" w14:textId="77777777" w:rsidR="00B44745" w:rsidRPr="00C70209" w:rsidRDefault="00B44745" w:rsidP="005B2300">
            <w:pPr>
              <w:pStyle w:val="Tabletext-evidencematrix"/>
            </w:pPr>
            <w:r w:rsidRPr="00C70209">
              <w:t>Single NICU, Egypt</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0650AF9F" w14:textId="39F038D1" w:rsidR="00B44745" w:rsidRPr="00C70209" w:rsidRDefault="00B44745" w:rsidP="005B2300">
            <w:pPr>
              <w:pStyle w:val="Tabletext-evidencematrix"/>
            </w:pPr>
            <w:r w:rsidRPr="00C70209">
              <w:t xml:space="preserve">One or more RBC transfusion </w:t>
            </w:r>
            <w:r w:rsidR="00C91BAE" w:rsidRPr="00C70209">
              <w:t>versus</w:t>
            </w:r>
            <w:r w:rsidRPr="00C70209">
              <w:t xml:space="preserve"> no transfusion</w:t>
            </w:r>
          </w:p>
        </w:tc>
        <w:tc>
          <w:tcPr>
            <w:tcW w:w="481" w:type="pct"/>
            <w:tcBorders>
              <w:top w:val="single" w:sz="4" w:space="0" w:color="000000"/>
              <w:left w:val="single" w:sz="4" w:space="0" w:color="000000"/>
              <w:bottom w:val="single" w:sz="4" w:space="0" w:color="000000"/>
              <w:right w:val="single" w:sz="4" w:space="0" w:color="000000"/>
            </w:tcBorders>
            <w:hideMark/>
          </w:tcPr>
          <w:p w14:paraId="606E1CC9" w14:textId="1DA8D748" w:rsidR="00B44745" w:rsidRPr="00C70209" w:rsidRDefault="00B44745" w:rsidP="005B2300">
            <w:pPr>
              <w:pStyle w:val="Tabletext-evidencematrix"/>
            </w:pPr>
            <w:r w:rsidRPr="00C70209">
              <w:t>ROP (stages 1</w:t>
            </w:r>
            <w:r w:rsidR="00E64EC2" w:rsidRPr="00C70209">
              <w:t>–3</w:t>
            </w:r>
            <w:r w:rsidRPr="00C70209">
              <w:t>)</w:t>
            </w:r>
          </w:p>
        </w:tc>
        <w:tc>
          <w:tcPr>
            <w:tcW w:w="534" w:type="pct"/>
            <w:tcBorders>
              <w:top w:val="single" w:sz="4" w:space="0" w:color="000000"/>
              <w:left w:val="single" w:sz="4" w:space="0" w:color="000000"/>
              <w:bottom w:val="single" w:sz="4" w:space="0" w:color="000000"/>
              <w:right w:val="single" w:sz="4" w:space="0" w:color="000000"/>
            </w:tcBorders>
            <w:hideMark/>
          </w:tcPr>
          <w:p w14:paraId="7B53236E" w14:textId="77777777" w:rsidR="00B44745" w:rsidRPr="00C70209" w:rsidRDefault="00B44745" w:rsidP="005B2300">
            <w:pPr>
              <w:pStyle w:val="Tabletext-evidencematrix"/>
            </w:pPr>
            <w:r w:rsidRPr="00C70209">
              <w:t>12/48 (25%)</w:t>
            </w:r>
          </w:p>
        </w:tc>
        <w:tc>
          <w:tcPr>
            <w:tcW w:w="534" w:type="pct"/>
            <w:tcBorders>
              <w:top w:val="single" w:sz="4" w:space="0" w:color="000000"/>
              <w:left w:val="single" w:sz="4" w:space="0" w:color="000000"/>
              <w:bottom w:val="single" w:sz="4" w:space="0" w:color="000000"/>
              <w:right w:val="single" w:sz="4" w:space="0" w:color="000000"/>
            </w:tcBorders>
            <w:hideMark/>
          </w:tcPr>
          <w:p w14:paraId="3F83400D" w14:textId="77777777" w:rsidR="00B44745" w:rsidRPr="00C70209" w:rsidRDefault="00B44745" w:rsidP="005B2300">
            <w:pPr>
              <w:pStyle w:val="Tabletext-evidencematrix"/>
            </w:pPr>
            <w:r w:rsidRPr="00C70209">
              <w:t>21/124 (16.9%)</w:t>
            </w:r>
          </w:p>
        </w:tc>
        <w:tc>
          <w:tcPr>
            <w:tcW w:w="534" w:type="pct"/>
            <w:tcBorders>
              <w:top w:val="single" w:sz="4" w:space="0" w:color="000000"/>
              <w:left w:val="single" w:sz="4" w:space="0" w:color="000000"/>
              <w:bottom w:val="single" w:sz="4" w:space="0" w:color="000000"/>
              <w:right w:val="single" w:sz="4" w:space="0" w:color="000000"/>
            </w:tcBorders>
            <w:hideMark/>
          </w:tcPr>
          <w:p w14:paraId="293D0DC3" w14:textId="77777777" w:rsidR="00B44745" w:rsidRPr="00C70209" w:rsidRDefault="00B44745" w:rsidP="005B2300">
            <w:pPr>
              <w:pStyle w:val="Tabletext-evidencematrix"/>
            </w:pPr>
            <w:r w:rsidRPr="00C70209">
              <w:t>RR 1.48 [0.79, 2.76]</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hideMark/>
          </w:tcPr>
          <w:p w14:paraId="2645BFEB" w14:textId="77777777" w:rsidR="00B44745" w:rsidRPr="00C70209" w:rsidRDefault="00B44745" w:rsidP="005B2300">
            <w:pPr>
              <w:pStyle w:val="Tabletext-evidencematrix"/>
              <w:rPr>
                <w:i/>
              </w:rPr>
            </w:pPr>
            <w:r w:rsidRPr="00C70209">
              <w:rPr>
                <w:i/>
              </w:rPr>
              <w:t>No significant difference</w:t>
            </w:r>
          </w:p>
          <w:p w14:paraId="5CE0582F" w14:textId="4A7B2DFB" w:rsidR="00B44745" w:rsidRPr="00C70209" w:rsidRDefault="001A475D" w:rsidP="005B2300">
            <w:pPr>
              <w:pStyle w:val="Tabletext-evidencematrix"/>
              <w:rPr>
                <w:i/>
              </w:rPr>
            </w:pPr>
            <w:r w:rsidRPr="001A475D">
              <w:rPr>
                <w:i/>
              </w:rPr>
              <w:t>P = </w:t>
            </w:r>
            <w:r w:rsidR="00B44745" w:rsidRPr="00C70209">
              <w:t>0.22</w:t>
            </w:r>
            <w:r w:rsidR="00B44745" w:rsidRPr="00C70209">
              <w:rPr>
                <w:vertAlign w:val="superscript"/>
              </w:rPr>
              <w:t>c</w:t>
            </w:r>
          </w:p>
        </w:tc>
      </w:tr>
      <w:tr w:rsidR="00B30DCE" w:rsidRPr="00C70209" w14:paraId="50AFB589"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F46F62B"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05E84D3"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451A44C8"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1BCD73FE"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3E79624" w14:textId="77777777" w:rsidR="00B44745" w:rsidRPr="00C70209" w:rsidRDefault="00B44745" w:rsidP="005B2300">
            <w:pPr>
              <w:pStyle w:val="Tabletext-evidencematrix"/>
            </w:pPr>
          </w:p>
        </w:tc>
        <w:tc>
          <w:tcPr>
            <w:tcW w:w="481" w:type="pct"/>
            <w:tcBorders>
              <w:top w:val="single" w:sz="4" w:space="0" w:color="000000"/>
              <w:left w:val="single" w:sz="4" w:space="0" w:color="000000"/>
              <w:bottom w:val="nil"/>
              <w:right w:val="single" w:sz="4" w:space="0" w:color="000000"/>
            </w:tcBorders>
          </w:tcPr>
          <w:p w14:paraId="5677A5C3" w14:textId="77777777" w:rsidR="00B44745" w:rsidRPr="00C70209" w:rsidRDefault="00B44745" w:rsidP="005B2300">
            <w:pPr>
              <w:pStyle w:val="Tabletext-evidencematrix"/>
            </w:pPr>
          </w:p>
        </w:tc>
        <w:tc>
          <w:tcPr>
            <w:tcW w:w="1602" w:type="pct"/>
            <w:gridSpan w:val="3"/>
            <w:tcBorders>
              <w:top w:val="single" w:sz="4" w:space="0" w:color="000000"/>
              <w:left w:val="single" w:sz="4" w:space="0" w:color="000000"/>
              <w:bottom w:val="single" w:sz="4" w:space="0" w:color="000000"/>
              <w:right w:val="single" w:sz="4" w:space="0" w:color="000000"/>
            </w:tcBorders>
            <w:hideMark/>
          </w:tcPr>
          <w:p w14:paraId="471F1D01" w14:textId="35CD4506" w:rsidR="00B44745" w:rsidRPr="00C70209" w:rsidRDefault="00C56734" w:rsidP="005B2300">
            <w:pPr>
              <w:pStyle w:val="Tabletext-evidencematrix"/>
              <w:rPr>
                <w:i/>
              </w:rPr>
            </w:pPr>
            <w:r w:rsidRPr="00C70209">
              <w:rPr>
                <w:i/>
              </w:rPr>
              <w:t>Sub</w:t>
            </w:r>
            <w:r w:rsidR="00B44745" w:rsidRPr="00C70209">
              <w:rPr>
                <w:i/>
              </w:rPr>
              <w:t>group analysis: number of RBC transfusions</w:t>
            </w:r>
          </w:p>
        </w:tc>
        <w:tc>
          <w:tcPr>
            <w:tcW w:w="609" w:type="pct"/>
            <w:tcBorders>
              <w:top w:val="single" w:sz="4" w:space="0" w:color="000000"/>
              <w:left w:val="single" w:sz="4" w:space="0" w:color="000000"/>
              <w:bottom w:val="single" w:sz="4" w:space="0" w:color="000000"/>
              <w:right w:val="single" w:sz="4" w:space="0" w:color="000000"/>
            </w:tcBorders>
          </w:tcPr>
          <w:p w14:paraId="0FA8902D" w14:textId="77777777" w:rsidR="00B44745" w:rsidRPr="00C70209" w:rsidRDefault="00B44745" w:rsidP="005B2300">
            <w:pPr>
              <w:pStyle w:val="Tabletext-evidencematrix"/>
              <w:rPr>
                <w:i/>
              </w:rPr>
            </w:pPr>
          </w:p>
        </w:tc>
      </w:tr>
      <w:tr w:rsidR="00B30DCE" w:rsidRPr="00C70209" w14:paraId="05CE68DF"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FD42288"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83DAC7A"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410E7B8B"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63A65850"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F96E693" w14:textId="77777777" w:rsidR="00B44745" w:rsidRPr="00C70209" w:rsidRDefault="00B44745" w:rsidP="005B2300">
            <w:pPr>
              <w:pStyle w:val="Tabletext-evidencematrix"/>
            </w:pPr>
          </w:p>
        </w:tc>
        <w:tc>
          <w:tcPr>
            <w:tcW w:w="481" w:type="pct"/>
            <w:tcBorders>
              <w:top w:val="nil"/>
              <w:left w:val="single" w:sz="4" w:space="0" w:color="000000"/>
              <w:bottom w:val="single" w:sz="4" w:space="0" w:color="000000"/>
              <w:right w:val="single" w:sz="4" w:space="0" w:color="000000"/>
            </w:tcBorders>
            <w:hideMark/>
          </w:tcPr>
          <w:p w14:paraId="5B189CB9" w14:textId="293254DE" w:rsidR="00B44745" w:rsidRPr="00C70209" w:rsidRDefault="00B44745" w:rsidP="005B2300">
            <w:pPr>
              <w:pStyle w:val="Tabletext-evidencematrix"/>
            </w:pPr>
            <w:r w:rsidRPr="00C70209">
              <w:t xml:space="preserve">One RBC transfusion </w:t>
            </w:r>
            <w:r w:rsidR="00C91BAE" w:rsidRPr="00C70209">
              <w:t>versus</w:t>
            </w:r>
            <w:r w:rsidRPr="00C70209">
              <w:t xml:space="preserve"> no transfusion</w:t>
            </w:r>
          </w:p>
        </w:tc>
        <w:tc>
          <w:tcPr>
            <w:tcW w:w="534" w:type="pct"/>
            <w:tcBorders>
              <w:top w:val="single" w:sz="4" w:space="0" w:color="000000"/>
              <w:left w:val="single" w:sz="4" w:space="0" w:color="000000"/>
              <w:bottom w:val="single" w:sz="4" w:space="0" w:color="000000"/>
              <w:right w:val="single" w:sz="4" w:space="0" w:color="000000"/>
            </w:tcBorders>
            <w:hideMark/>
          </w:tcPr>
          <w:p w14:paraId="5A4140D8" w14:textId="77777777" w:rsidR="00B44745" w:rsidRPr="00C70209" w:rsidRDefault="00B44745" w:rsidP="005B2300">
            <w:pPr>
              <w:pStyle w:val="Tabletext-evidencematrix"/>
            </w:pPr>
            <w:r w:rsidRPr="00C70209">
              <w:t>3/25 (12%)</w:t>
            </w:r>
          </w:p>
        </w:tc>
        <w:tc>
          <w:tcPr>
            <w:tcW w:w="534" w:type="pct"/>
            <w:tcBorders>
              <w:top w:val="single" w:sz="4" w:space="0" w:color="000000"/>
              <w:left w:val="single" w:sz="4" w:space="0" w:color="000000"/>
              <w:bottom w:val="single" w:sz="4" w:space="0" w:color="000000"/>
              <w:right w:val="single" w:sz="4" w:space="0" w:color="000000"/>
            </w:tcBorders>
            <w:hideMark/>
          </w:tcPr>
          <w:p w14:paraId="14617DEE" w14:textId="77777777" w:rsidR="00B44745" w:rsidRPr="00C70209" w:rsidRDefault="00B44745" w:rsidP="005B2300">
            <w:pPr>
              <w:pStyle w:val="Tabletext-evidencematrix"/>
            </w:pPr>
            <w:r w:rsidRPr="00C70209">
              <w:t>21/124 (16.9%)</w:t>
            </w:r>
          </w:p>
        </w:tc>
        <w:tc>
          <w:tcPr>
            <w:tcW w:w="534" w:type="pct"/>
            <w:tcBorders>
              <w:top w:val="single" w:sz="4" w:space="0" w:color="000000"/>
              <w:left w:val="single" w:sz="4" w:space="0" w:color="000000"/>
              <w:bottom w:val="single" w:sz="4" w:space="0" w:color="000000"/>
              <w:right w:val="single" w:sz="4" w:space="0" w:color="000000"/>
            </w:tcBorders>
            <w:hideMark/>
          </w:tcPr>
          <w:p w14:paraId="7B28D6AB" w14:textId="77777777" w:rsidR="00B44745" w:rsidRPr="00C70209" w:rsidRDefault="00B44745" w:rsidP="005B2300">
            <w:pPr>
              <w:pStyle w:val="Tabletext-evidencematrix"/>
            </w:pPr>
            <w:r w:rsidRPr="00C70209">
              <w:t>RR 0.71 [0.23, 2.20]</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hideMark/>
          </w:tcPr>
          <w:p w14:paraId="68C05BB3" w14:textId="77777777" w:rsidR="00B44745" w:rsidRPr="00C70209" w:rsidRDefault="00B44745" w:rsidP="005B2300">
            <w:pPr>
              <w:pStyle w:val="Tabletext-evidencematrix"/>
              <w:rPr>
                <w:i/>
              </w:rPr>
            </w:pPr>
            <w:r w:rsidRPr="00C70209">
              <w:rPr>
                <w:i/>
              </w:rPr>
              <w:t>No significant difference</w:t>
            </w:r>
          </w:p>
          <w:p w14:paraId="368ACC5A" w14:textId="78DC7DC3" w:rsidR="00B44745" w:rsidRPr="00C70209" w:rsidRDefault="001A475D" w:rsidP="005B2300">
            <w:pPr>
              <w:pStyle w:val="Tabletext-evidencematrix"/>
              <w:rPr>
                <w:i/>
              </w:rPr>
            </w:pPr>
            <w:r w:rsidRPr="001A475D">
              <w:rPr>
                <w:i/>
              </w:rPr>
              <w:t>P = </w:t>
            </w:r>
            <w:r w:rsidR="00B44745" w:rsidRPr="00C70209">
              <w:t>0.55</w:t>
            </w:r>
            <w:r w:rsidR="00B44745" w:rsidRPr="00C70209">
              <w:rPr>
                <w:vertAlign w:val="superscript"/>
              </w:rPr>
              <w:t>c</w:t>
            </w:r>
          </w:p>
        </w:tc>
      </w:tr>
      <w:tr w:rsidR="00B30DCE" w:rsidRPr="00C70209" w14:paraId="7B161169"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A99F420"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F37438B"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6627161E"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048868F3"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02EE2E9" w14:textId="77777777" w:rsidR="00B44745" w:rsidRPr="00C70209" w:rsidRDefault="00B44745" w:rsidP="005B2300">
            <w:pPr>
              <w:pStyle w:val="Tabletext-evidencematrix"/>
            </w:pP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21C3B3B4" w14:textId="7B3EFC3B" w:rsidR="00B44745" w:rsidRPr="00C70209" w:rsidRDefault="00B44745" w:rsidP="005B2300">
            <w:pPr>
              <w:pStyle w:val="Tabletext-evidencematrix"/>
            </w:pPr>
            <w:r w:rsidRPr="00C70209">
              <w:t xml:space="preserve">More than one RBC transfusion </w:t>
            </w:r>
            <w:r w:rsidR="00C91BAE" w:rsidRPr="00C70209">
              <w:t>versus</w:t>
            </w:r>
            <w:r w:rsidRPr="00C70209">
              <w:t xml:space="preserve"> no transfusion</w:t>
            </w:r>
          </w:p>
        </w:tc>
        <w:tc>
          <w:tcPr>
            <w:tcW w:w="534" w:type="pct"/>
            <w:tcBorders>
              <w:top w:val="single" w:sz="4" w:space="0" w:color="000000"/>
              <w:left w:val="single" w:sz="4" w:space="0" w:color="000000"/>
              <w:bottom w:val="single" w:sz="4" w:space="0" w:color="000000"/>
              <w:right w:val="single" w:sz="4" w:space="0" w:color="000000"/>
            </w:tcBorders>
            <w:hideMark/>
          </w:tcPr>
          <w:p w14:paraId="6BD1B690" w14:textId="77777777" w:rsidR="00B44745" w:rsidRPr="00C70209" w:rsidRDefault="00B44745" w:rsidP="005B2300">
            <w:pPr>
              <w:pStyle w:val="Tabletext-evidencematrix"/>
            </w:pPr>
            <w:r w:rsidRPr="00C70209">
              <w:t>9/23 (39.1%)</w:t>
            </w:r>
          </w:p>
        </w:tc>
        <w:tc>
          <w:tcPr>
            <w:tcW w:w="534" w:type="pct"/>
            <w:tcBorders>
              <w:top w:val="single" w:sz="4" w:space="0" w:color="000000"/>
              <w:left w:val="single" w:sz="4" w:space="0" w:color="000000"/>
              <w:bottom w:val="single" w:sz="4" w:space="0" w:color="000000"/>
              <w:right w:val="single" w:sz="4" w:space="0" w:color="000000"/>
            </w:tcBorders>
            <w:hideMark/>
          </w:tcPr>
          <w:p w14:paraId="6755A70C" w14:textId="77777777" w:rsidR="00B44745" w:rsidRPr="00C70209" w:rsidRDefault="00B44745" w:rsidP="005B2300">
            <w:pPr>
              <w:pStyle w:val="Tabletext-evidencematrix"/>
            </w:pPr>
            <w:r w:rsidRPr="00C70209">
              <w:t>21/124 (16.9%)</w:t>
            </w:r>
          </w:p>
        </w:tc>
        <w:tc>
          <w:tcPr>
            <w:tcW w:w="534" w:type="pct"/>
            <w:tcBorders>
              <w:top w:val="single" w:sz="4" w:space="0" w:color="000000"/>
              <w:left w:val="single" w:sz="4" w:space="0" w:color="000000"/>
              <w:bottom w:val="single" w:sz="4" w:space="0" w:color="000000"/>
              <w:right w:val="single" w:sz="4" w:space="0" w:color="000000"/>
            </w:tcBorders>
            <w:hideMark/>
          </w:tcPr>
          <w:p w14:paraId="5BF6778F" w14:textId="77777777" w:rsidR="00B44745" w:rsidRPr="00C70209" w:rsidRDefault="00B44745" w:rsidP="005B2300">
            <w:pPr>
              <w:pStyle w:val="Tabletext-evidencematrix"/>
            </w:pPr>
            <w:r w:rsidRPr="00C70209">
              <w:t>RR 2.31 [1.22, 4.39]</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955A0FD" w14:textId="77777777" w:rsidR="00B44745" w:rsidRPr="00C70209" w:rsidRDefault="00B44745" w:rsidP="005B2300">
            <w:pPr>
              <w:pStyle w:val="Tabletext-evidencematrix"/>
              <w:rPr>
                <w:i/>
              </w:rPr>
            </w:pPr>
            <w:r w:rsidRPr="00C70209">
              <w:rPr>
                <w:i/>
              </w:rPr>
              <w:t>Favours no transfusion</w:t>
            </w:r>
          </w:p>
          <w:p w14:paraId="050DBCF1" w14:textId="2C036B9C" w:rsidR="00B44745" w:rsidRPr="00C70209" w:rsidRDefault="001A475D" w:rsidP="005B2300">
            <w:pPr>
              <w:pStyle w:val="Tabletext-evidencematrix"/>
              <w:rPr>
                <w:i/>
              </w:rPr>
            </w:pPr>
            <w:r w:rsidRPr="001A475D">
              <w:rPr>
                <w:i/>
              </w:rPr>
              <w:t>P = </w:t>
            </w:r>
            <w:r w:rsidR="00B44745" w:rsidRPr="00C70209">
              <w:t>0.01</w:t>
            </w:r>
          </w:p>
        </w:tc>
      </w:tr>
      <w:tr w:rsidR="00B30DCE" w:rsidRPr="00C70209" w14:paraId="6E96EAA9"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8A6DB43"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4366564"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45DC952E"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3A53D61C"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D49C631" w14:textId="77777777" w:rsidR="00B44745" w:rsidRPr="00C70209" w:rsidRDefault="00B44745"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52450D5B" w14:textId="77777777" w:rsidR="00B44745" w:rsidRPr="00C70209" w:rsidRDefault="00B44745" w:rsidP="005B2300">
            <w:pPr>
              <w:pStyle w:val="Tabletext-evidencematrix"/>
              <w:rPr>
                <w:sz w:val="14"/>
                <w:szCs w:val="14"/>
              </w:rPr>
            </w:pPr>
          </w:p>
        </w:tc>
        <w:tc>
          <w:tcPr>
            <w:tcW w:w="1068" w:type="pct"/>
            <w:gridSpan w:val="2"/>
            <w:tcBorders>
              <w:top w:val="single" w:sz="4" w:space="0" w:color="000000"/>
              <w:left w:val="single" w:sz="4" w:space="0" w:color="000000"/>
              <w:bottom w:val="single" w:sz="4" w:space="0" w:color="000000"/>
              <w:right w:val="single" w:sz="4" w:space="0" w:color="000000"/>
            </w:tcBorders>
            <w:hideMark/>
          </w:tcPr>
          <w:p w14:paraId="3E1E47CE" w14:textId="77777777" w:rsidR="00B44745" w:rsidRPr="00C70209" w:rsidRDefault="00B44745" w:rsidP="005B2300">
            <w:pPr>
              <w:pStyle w:val="Tabletext-subanalysis"/>
            </w:pPr>
            <w:r w:rsidRPr="00C70209">
              <w:t>Logistic regression adjusted for gestational age, sepsis and oxygen therapy</w:t>
            </w:r>
            <w:r w:rsidRPr="00C70209">
              <w:rPr>
                <w:vertAlign w:val="superscript"/>
              </w:rPr>
              <w:t>d</w:t>
            </w:r>
          </w:p>
        </w:tc>
        <w:tc>
          <w:tcPr>
            <w:tcW w:w="534" w:type="pct"/>
            <w:tcBorders>
              <w:top w:val="single" w:sz="4" w:space="0" w:color="000000"/>
              <w:left w:val="single" w:sz="4" w:space="0" w:color="000000"/>
              <w:bottom w:val="single" w:sz="4" w:space="0" w:color="000000"/>
              <w:right w:val="single" w:sz="4" w:space="0" w:color="000000"/>
            </w:tcBorders>
            <w:hideMark/>
          </w:tcPr>
          <w:p w14:paraId="2AB58B52" w14:textId="77777777" w:rsidR="00B44745" w:rsidRPr="00C70209" w:rsidRDefault="00B44745" w:rsidP="005B2300">
            <w:pPr>
              <w:pStyle w:val="Tabletext-evidencematrix"/>
            </w:pPr>
            <w:r w:rsidRPr="00C70209">
              <w:t>OR 2.483 [1.182, 5.222]</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1AE8855" w14:textId="77777777" w:rsidR="00B44745" w:rsidRPr="00C70209" w:rsidRDefault="00B44745" w:rsidP="005B2300">
            <w:pPr>
              <w:pStyle w:val="Tabletext-evidencematrix"/>
              <w:rPr>
                <w:i/>
              </w:rPr>
            </w:pPr>
            <w:r w:rsidRPr="00C70209">
              <w:rPr>
                <w:i/>
              </w:rPr>
              <w:t>Favours no transfusion</w:t>
            </w:r>
          </w:p>
          <w:p w14:paraId="6FB0D98D" w14:textId="3F96BF27" w:rsidR="00B44745" w:rsidRPr="00C70209" w:rsidRDefault="001A475D" w:rsidP="005B2300">
            <w:pPr>
              <w:pStyle w:val="Tabletext-evidencematrix"/>
            </w:pPr>
            <w:r w:rsidRPr="001A475D">
              <w:rPr>
                <w:i/>
              </w:rPr>
              <w:t>P = </w:t>
            </w:r>
            <w:r w:rsidR="00B44745" w:rsidRPr="00C70209">
              <w:t>0.016</w:t>
            </w:r>
          </w:p>
        </w:tc>
      </w:tr>
      <w:tr w:rsidR="00B30DCE" w:rsidRPr="00C70209" w14:paraId="271DBFEC" w14:textId="77777777" w:rsidTr="00FA31B3">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2EB539BA" w14:textId="2E432B06" w:rsidR="00B44745" w:rsidRPr="00C70209" w:rsidRDefault="00B44745" w:rsidP="005B2300">
            <w:pPr>
              <w:pStyle w:val="Tabletext-evidencematrix"/>
            </w:pPr>
            <w:r w:rsidRPr="00C70209">
              <w:t>Kabatas 2013</w:t>
            </w:r>
            <w:r w:rsidR="00E1112B" w:rsidRPr="00C70209">
              <w:fldChar w:fldCharType="begin">
                <w:fldData xml:space="preserve">PEVuZE5vdGU+PENpdGU+PEF1dGhvcj5LYWJhdGFzPC9BdXRob3I+PFllYXI+MjAxMzwvWWVhcj48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=
</w:fldData>
              </w:fldChar>
            </w:r>
            <w:r w:rsidR="00763099" w:rsidRPr="00C70209">
              <w:instrText xml:space="preserve"> ADDIN EN.CITE </w:instrText>
            </w:r>
            <w:r w:rsidR="00763099" w:rsidRPr="00C70209">
              <w:fldChar w:fldCharType="begin">
                <w:fldData xml:space="preserve">PEVuZE5vdGU+PENpdGU+PEF1dGhvcj5LYWJhdGFzPC9BdXRob3I+PFllYXI+MjAxMzwvWWVhcj48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=
</w:fldData>
              </w:fldChar>
            </w:r>
            <w:r w:rsidR="00763099" w:rsidRPr="00C70209">
              <w:instrText xml:space="preserve"> ADDIN EN.CITE.DATA </w:instrText>
            </w:r>
            <w:r w:rsidR="00763099" w:rsidRPr="00C70209">
              <w:fldChar w:fldCharType="end"/>
            </w:r>
            <w:r w:rsidR="00E1112B" w:rsidRPr="00C70209">
              <w:fldChar w:fldCharType="separate"/>
            </w:r>
            <w:r w:rsidR="00763099" w:rsidRPr="00C70209">
              <w:rPr>
                <w:vertAlign w:val="superscript"/>
              </w:rPr>
              <w:t>26</w:t>
            </w:r>
            <w:r w:rsidR="00E1112B" w:rsidRPr="00C70209">
              <w:fldChar w:fldCharType="end"/>
            </w:r>
          </w:p>
          <w:p w14:paraId="7974506F" w14:textId="251D1FF0" w:rsidR="00B44745" w:rsidRPr="00C70209" w:rsidRDefault="00B44745" w:rsidP="005B2300">
            <w:pPr>
              <w:pStyle w:val="Tabletext-evidencematrix"/>
            </w:pPr>
            <w:r w:rsidRPr="00C70209">
              <w:t>Level III</w:t>
            </w:r>
            <w:r w:rsidR="00E64EC2" w:rsidRPr="00C70209">
              <w:t>–2</w:t>
            </w:r>
          </w:p>
          <w:p w14:paraId="7E3EB78B" w14:textId="77777777" w:rsidR="00B44745" w:rsidRPr="00C70209" w:rsidRDefault="00B44745" w:rsidP="005B2300">
            <w:pPr>
              <w:pStyle w:val="Tabletext-evidencematrix"/>
              <w:rPr>
                <w:highlight w:val="yellow"/>
              </w:rPr>
            </w:pPr>
            <w:r w:rsidRPr="00C70209">
              <w:rPr>
                <w:i/>
              </w:rPr>
              <w:t>Poo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47144E33" w14:textId="30A940E9" w:rsidR="00B44745" w:rsidRPr="00C70209" w:rsidRDefault="00B44745" w:rsidP="005B2300">
            <w:pPr>
              <w:pStyle w:val="Tabletext-evidencematrix"/>
            </w:pPr>
            <w:r w:rsidRPr="00C70209">
              <w:t xml:space="preserve">Prospective </w:t>
            </w:r>
            <w:r w:rsidR="00FB7912" w:rsidRPr="00C70209">
              <w:t>case–control</w:t>
            </w:r>
            <w:r w:rsidRPr="00C70209">
              <w:t xml:space="preserve"> study</w:t>
            </w:r>
          </w:p>
          <w:p w14:paraId="7108DA5C" w14:textId="77777777" w:rsidR="00B44745" w:rsidRPr="00C70209" w:rsidRDefault="00B44745" w:rsidP="005B2300">
            <w:pPr>
              <w:pStyle w:val="Tabletext-evidencematrix"/>
            </w:pPr>
            <w:r w:rsidRPr="00C70209">
              <w:t>N=113</w:t>
            </w:r>
          </w:p>
        </w:tc>
        <w:tc>
          <w:tcPr>
            <w:tcW w:w="540" w:type="pct"/>
            <w:vMerge w:val="restart"/>
            <w:tcBorders>
              <w:top w:val="single" w:sz="4" w:space="0" w:color="000000"/>
              <w:left w:val="single" w:sz="4" w:space="0" w:color="000000"/>
              <w:bottom w:val="single" w:sz="4" w:space="0" w:color="000000"/>
              <w:right w:val="single" w:sz="4" w:space="0" w:color="000000"/>
            </w:tcBorders>
            <w:hideMark/>
          </w:tcPr>
          <w:p w14:paraId="7BADE179" w14:textId="148BCADD" w:rsidR="00B44745" w:rsidRPr="00C70209" w:rsidRDefault="00B44745" w:rsidP="005B2300">
            <w:pPr>
              <w:pStyle w:val="Tabletext-evidencematrix"/>
            </w:pPr>
            <w:r w:rsidRPr="00C70209">
              <w:t>Preterm infants (</w:t>
            </w:r>
            <w:r w:rsidR="00FB7912" w:rsidRPr="00C70209">
              <w:t>&lt;</w:t>
            </w:r>
            <w:r w:rsidRPr="00C70209">
              <w:t>32 weeks gestation) with VLBW (</w:t>
            </w:r>
            <w:r w:rsidR="00FB7912" w:rsidRPr="00C70209">
              <w:t>&lt;</w:t>
            </w:r>
            <w:r w:rsidRPr="00C70209">
              <w:t>1500 g), or preterm infants (32–37 weeks gestation) with anaemia, apnoea, RDS, PDA, ICH, NEC, CLD, perinatal asphyxia or sepsis requiring prolonged mechanical ventilation</w:t>
            </w:r>
          </w:p>
        </w:tc>
        <w:tc>
          <w:tcPr>
            <w:tcW w:w="420" w:type="pct"/>
            <w:vMerge w:val="restart"/>
            <w:tcBorders>
              <w:top w:val="single" w:sz="4" w:space="0" w:color="000000"/>
              <w:left w:val="single" w:sz="4" w:space="0" w:color="000000"/>
              <w:bottom w:val="single" w:sz="4" w:space="0" w:color="000000"/>
              <w:right w:val="single" w:sz="4" w:space="0" w:color="000000"/>
            </w:tcBorders>
            <w:hideMark/>
          </w:tcPr>
          <w:p w14:paraId="58AFC815" w14:textId="77777777" w:rsidR="00B44745" w:rsidRPr="00C70209" w:rsidRDefault="00B44745" w:rsidP="005B2300">
            <w:pPr>
              <w:pStyle w:val="Tabletext-evidencematrix"/>
            </w:pPr>
            <w:r w:rsidRPr="00C70209">
              <w:t>Single NICU, Turkey</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A9BA179" w14:textId="794A4CDA" w:rsidR="00B44745" w:rsidRPr="00C70209" w:rsidRDefault="00B44745" w:rsidP="005B2300">
            <w:pPr>
              <w:pStyle w:val="Tabletext-evidencematrix"/>
            </w:pPr>
            <w:r w:rsidRPr="00C70209">
              <w:t xml:space="preserve">RBC transfusion </w:t>
            </w:r>
            <w:r w:rsidR="00C91BAE" w:rsidRPr="00C70209">
              <w:t>versus</w:t>
            </w:r>
            <w:r w:rsidRPr="00C70209">
              <w:t xml:space="preserve"> no transfusion</w:t>
            </w:r>
          </w:p>
        </w:tc>
        <w:tc>
          <w:tcPr>
            <w:tcW w:w="481" w:type="pct"/>
            <w:tcBorders>
              <w:top w:val="single" w:sz="4" w:space="0" w:color="000000"/>
              <w:left w:val="single" w:sz="4" w:space="0" w:color="000000"/>
              <w:bottom w:val="single" w:sz="4" w:space="0" w:color="000000"/>
              <w:right w:val="single" w:sz="4" w:space="0" w:color="000000"/>
            </w:tcBorders>
            <w:hideMark/>
          </w:tcPr>
          <w:p w14:paraId="6F8E829C" w14:textId="77777777" w:rsidR="00B44745" w:rsidRPr="00C70209" w:rsidRDefault="00B44745" w:rsidP="005B2300">
            <w:pPr>
              <w:pStyle w:val="Tabletext-evidencematrix"/>
            </w:pPr>
            <w:r w:rsidRPr="00C70209">
              <w:t>ROP (all stages)</w:t>
            </w:r>
          </w:p>
        </w:tc>
        <w:tc>
          <w:tcPr>
            <w:tcW w:w="534" w:type="pct"/>
            <w:tcBorders>
              <w:top w:val="single" w:sz="4" w:space="0" w:color="000000"/>
              <w:left w:val="single" w:sz="4" w:space="0" w:color="000000"/>
              <w:bottom w:val="single" w:sz="4" w:space="0" w:color="000000"/>
              <w:right w:val="single" w:sz="4" w:space="0" w:color="000000"/>
            </w:tcBorders>
            <w:hideMark/>
          </w:tcPr>
          <w:p w14:paraId="49358AD7" w14:textId="77777777" w:rsidR="00B44745" w:rsidRPr="00C70209" w:rsidRDefault="00B44745" w:rsidP="005B2300">
            <w:pPr>
              <w:pStyle w:val="Tabletext-evidencematrix"/>
            </w:pPr>
            <w:r w:rsidRPr="00C70209">
              <w:t>49/87 (56.3%)</w:t>
            </w:r>
          </w:p>
        </w:tc>
        <w:tc>
          <w:tcPr>
            <w:tcW w:w="534" w:type="pct"/>
            <w:tcBorders>
              <w:top w:val="single" w:sz="4" w:space="0" w:color="000000"/>
              <w:left w:val="single" w:sz="4" w:space="0" w:color="000000"/>
              <w:bottom w:val="single" w:sz="4" w:space="0" w:color="000000"/>
              <w:right w:val="single" w:sz="4" w:space="0" w:color="000000"/>
            </w:tcBorders>
            <w:hideMark/>
          </w:tcPr>
          <w:p w14:paraId="261C30CD" w14:textId="77777777" w:rsidR="00B44745" w:rsidRPr="00C70209" w:rsidRDefault="00B44745" w:rsidP="005B2300">
            <w:pPr>
              <w:pStyle w:val="Tabletext-evidencematrix"/>
            </w:pPr>
            <w:r w:rsidRPr="00C70209">
              <w:t>4/26 (15.4%)</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288E205" w14:textId="77777777" w:rsidR="00B44745" w:rsidRPr="00C70209" w:rsidRDefault="00B44745" w:rsidP="005B2300">
            <w:pPr>
              <w:pStyle w:val="Tabletext-evidencematrix"/>
              <w:rPr>
                <w:vertAlign w:val="superscript"/>
              </w:rPr>
            </w:pPr>
            <w:r w:rsidRPr="00C70209">
              <w:t>RR 3.66 [1.46, 9.19]</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853A078" w14:textId="77777777" w:rsidR="00B44745" w:rsidRPr="00C70209" w:rsidRDefault="00B44745" w:rsidP="005B2300">
            <w:pPr>
              <w:pStyle w:val="Tabletext-evidencematrix"/>
              <w:rPr>
                <w:i/>
              </w:rPr>
            </w:pPr>
            <w:r w:rsidRPr="00C70209">
              <w:rPr>
                <w:i/>
              </w:rPr>
              <w:t>Favours no transfusion</w:t>
            </w:r>
          </w:p>
          <w:p w14:paraId="3B4026D0" w14:textId="70A59F44" w:rsidR="00B44745" w:rsidRPr="00C70209" w:rsidRDefault="001A475D" w:rsidP="005B2300">
            <w:pPr>
              <w:pStyle w:val="Tabletext-evidencematrix"/>
            </w:pPr>
            <w:r w:rsidRPr="001A475D">
              <w:rPr>
                <w:i/>
              </w:rPr>
              <w:t>P = </w:t>
            </w:r>
            <w:r w:rsidR="00B44745" w:rsidRPr="00C70209">
              <w:t>0.006</w:t>
            </w:r>
            <w:r w:rsidR="00B44745" w:rsidRPr="00C70209">
              <w:rPr>
                <w:vertAlign w:val="superscript"/>
              </w:rPr>
              <w:t>c</w:t>
            </w:r>
          </w:p>
        </w:tc>
      </w:tr>
      <w:tr w:rsidR="00B30DCE" w:rsidRPr="00C70209" w14:paraId="671EFEFE"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B5889B7"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EA8082C"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1F4E5FE5"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1CC19ADA"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A5E5BAF" w14:textId="77777777" w:rsidR="00B44745" w:rsidRPr="00C70209" w:rsidRDefault="00B44745" w:rsidP="005B2300">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20F03526" w14:textId="77777777" w:rsidR="00B44745" w:rsidRPr="00C70209" w:rsidRDefault="00B44745" w:rsidP="005B2300">
            <w:pPr>
              <w:pStyle w:val="Tabletext-evidencematrix"/>
            </w:pPr>
            <w:r w:rsidRPr="00C70209">
              <w:t>ROP requiring laser photocoagulation</w:t>
            </w:r>
          </w:p>
        </w:tc>
        <w:tc>
          <w:tcPr>
            <w:tcW w:w="534" w:type="pct"/>
            <w:tcBorders>
              <w:top w:val="single" w:sz="4" w:space="0" w:color="000000"/>
              <w:left w:val="single" w:sz="4" w:space="0" w:color="000000"/>
              <w:bottom w:val="single" w:sz="4" w:space="0" w:color="000000"/>
              <w:right w:val="single" w:sz="4" w:space="0" w:color="000000"/>
            </w:tcBorders>
            <w:hideMark/>
          </w:tcPr>
          <w:p w14:paraId="3A33ADD9" w14:textId="77777777" w:rsidR="00B44745" w:rsidRPr="00C70209" w:rsidRDefault="00B44745" w:rsidP="005B2300">
            <w:pPr>
              <w:pStyle w:val="Tabletext-evidencematrix"/>
            </w:pPr>
            <w:r w:rsidRPr="00C70209">
              <w:t>18/87 (20.7%)</w:t>
            </w:r>
          </w:p>
        </w:tc>
        <w:tc>
          <w:tcPr>
            <w:tcW w:w="534" w:type="pct"/>
            <w:tcBorders>
              <w:top w:val="single" w:sz="4" w:space="0" w:color="000000"/>
              <w:left w:val="single" w:sz="4" w:space="0" w:color="000000"/>
              <w:bottom w:val="single" w:sz="4" w:space="0" w:color="000000"/>
              <w:right w:val="single" w:sz="4" w:space="0" w:color="000000"/>
            </w:tcBorders>
            <w:hideMark/>
          </w:tcPr>
          <w:p w14:paraId="6BA13CC4" w14:textId="77777777" w:rsidR="00B44745" w:rsidRPr="00C70209" w:rsidRDefault="00B44745" w:rsidP="005B2300">
            <w:pPr>
              <w:pStyle w:val="Tabletext-evidencematrix"/>
            </w:pPr>
            <w:r w:rsidRPr="00C70209">
              <w:t>4/26 (15.4%)</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3A50A5D" w14:textId="77777777" w:rsidR="00B44745" w:rsidRPr="00C70209" w:rsidRDefault="00B44745" w:rsidP="005B2300">
            <w:pPr>
              <w:pStyle w:val="Tabletext-evidencematrix"/>
            </w:pPr>
            <w:r w:rsidRPr="00C70209">
              <w:t>RR 1.34 [0.50, 3.62]</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D8B5FA4" w14:textId="77777777" w:rsidR="00B44745" w:rsidRPr="00C70209" w:rsidRDefault="00B44745" w:rsidP="005B2300">
            <w:pPr>
              <w:pStyle w:val="Tabletext-evidencematrix"/>
            </w:pPr>
            <w:r w:rsidRPr="00C70209">
              <w:rPr>
                <w:i/>
              </w:rPr>
              <w:t>No significant difference</w:t>
            </w:r>
          </w:p>
          <w:p w14:paraId="36E0BF7D" w14:textId="3C7984D8" w:rsidR="00B44745" w:rsidRPr="00C70209" w:rsidRDefault="001A475D" w:rsidP="005B2300">
            <w:pPr>
              <w:pStyle w:val="Tabletext-evidencematrix"/>
              <w:rPr>
                <w:i/>
              </w:rPr>
            </w:pPr>
            <w:r w:rsidRPr="001A475D">
              <w:rPr>
                <w:i/>
              </w:rPr>
              <w:t>P = </w:t>
            </w:r>
            <w:r w:rsidR="00B44745" w:rsidRPr="00C70209">
              <w:t>0.56</w:t>
            </w:r>
            <w:r w:rsidR="00B44745" w:rsidRPr="00C70209">
              <w:rPr>
                <w:vertAlign w:val="superscript"/>
              </w:rPr>
              <w:t>c</w:t>
            </w:r>
          </w:p>
        </w:tc>
      </w:tr>
      <w:tr w:rsidR="00B30DCE" w:rsidRPr="00C70209" w14:paraId="34C38FB7"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B293549"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6EDF148"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514E4719"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430A7228" w14:textId="77777777" w:rsidR="00B44745" w:rsidRPr="00C70209" w:rsidRDefault="00B44745" w:rsidP="005B2300">
            <w:pPr>
              <w:pStyle w:val="Tabletext-evidencematrix"/>
            </w:pP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02CA4DD7" w14:textId="09F1981D" w:rsidR="00B44745" w:rsidRPr="00C70209" w:rsidRDefault="00B44745" w:rsidP="005B2300">
            <w:pPr>
              <w:pStyle w:val="Tabletext-evidencematrix"/>
            </w:pPr>
            <w:r w:rsidRPr="00C70209">
              <w:t xml:space="preserve">RBC transfusion in first 10 days of life </w:t>
            </w:r>
            <w:r w:rsidR="00C91BAE" w:rsidRPr="00C70209">
              <w:t>versus</w:t>
            </w:r>
            <w:r w:rsidRPr="00C70209">
              <w:t xml:space="preserve"> no transfusion in first 10 days of life</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2618D466" w14:textId="77777777" w:rsidR="00B44745" w:rsidRPr="00C70209" w:rsidRDefault="00B44745" w:rsidP="005B2300">
            <w:pPr>
              <w:pStyle w:val="Tabletext-evidencematrix"/>
            </w:pPr>
            <w:r w:rsidRPr="00C70209">
              <w:t>ROP (all stages)</w:t>
            </w:r>
          </w:p>
        </w:tc>
        <w:tc>
          <w:tcPr>
            <w:tcW w:w="534" w:type="pct"/>
            <w:tcBorders>
              <w:top w:val="single" w:sz="4" w:space="0" w:color="000000"/>
              <w:left w:val="single" w:sz="4" w:space="0" w:color="000000"/>
              <w:bottom w:val="single" w:sz="4" w:space="0" w:color="000000"/>
              <w:right w:val="single" w:sz="4" w:space="0" w:color="000000"/>
            </w:tcBorders>
            <w:hideMark/>
          </w:tcPr>
          <w:p w14:paraId="219915BD" w14:textId="77777777" w:rsidR="00B44745" w:rsidRPr="00C70209" w:rsidRDefault="00B44745" w:rsidP="005B2300">
            <w:pPr>
              <w:pStyle w:val="Tabletext-evidencematrix"/>
            </w:pPr>
            <w:r w:rsidRPr="00C70209">
              <w:t>25/33 (75.8%)</w:t>
            </w:r>
          </w:p>
        </w:tc>
        <w:tc>
          <w:tcPr>
            <w:tcW w:w="534" w:type="pct"/>
            <w:tcBorders>
              <w:top w:val="single" w:sz="4" w:space="0" w:color="000000"/>
              <w:left w:val="single" w:sz="4" w:space="0" w:color="000000"/>
              <w:bottom w:val="single" w:sz="4" w:space="0" w:color="000000"/>
              <w:right w:val="single" w:sz="4" w:space="0" w:color="000000"/>
            </w:tcBorders>
            <w:hideMark/>
          </w:tcPr>
          <w:p w14:paraId="08E3C57C" w14:textId="77777777" w:rsidR="00B44745" w:rsidRPr="00C70209" w:rsidRDefault="00B44745" w:rsidP="005B2300">
            <w:pPr>
              <w:pStyle w:val="Tabletext-evidencematrix"/>
            </w:pPr>
            <w:r w:rsidRPr="00C70209">
              <w:t>28/80 (35.0%)</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51BE703" w14:textId="77777777" w:rsidR="00B44745" w:rsidRPr="00C70209" w:rsidRDefault="00B44745" w:rsidP="005B2300">
            <w:pPr>
              <w:pStyle w:val="Tabletext-evidencematrix"/>
            </w:pPr>
            <w:r w:rsidRPr="00C70209">
              <w:t>RR 2.16 [1.52, 3.09]</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A7A2413" w14:textId="77777777" w:rsidR="00B44745" w:rsidRPr="00C70209" w:rsidRDefault="00B44745" w:rsidP="005B2300">
            <w:pPr>
              <w:pStyle w:val="Tabletext-evidencematrix"/>
              <w:rPr>
                <w:i/>
              </w:rPr>
            </w:pPr>
            <w:r w:rsidRPr="00C70209">
              <w:rPr>
                <w:i/>
              </w:rPr>
              <w:t>Favours no transfusion</w:t>
            </w:r>
          </w:p>
          <w:p w14:paraId="7AC6B967" w14:textId="413E32BF" w:rsidR="00B44745" w:rsidRPr="00C70209" w:rsidRDefault="001A475D" w:rsidP="005B2300">
            <w:pPr>
              <w:pStyle w:val="Tabletext-evidencematrix"/>
            </w:pPr>
            <w:r w:rsidRPr="001A475D">
              <w:rPr>
                <w:i/>
              </w:rPr>
              <w:t>P &lt; </w:t>
            </w:r>
            <w:r w:rsidR="00B44745" w:rsidRPr="00C70209">
              <w:t>0.0001</w:t>
            </w:r>
            <w:r w:rsidR="00B44745" w:rsidRPr="00C70209">
              <w:rPr>
                <w:vertAlign w:val="superscript"/>
              </w:rPr>
              <w:t>c</w:t>
            </w:r>
          </w:p>
        </w:tc>
      </w:tr>
      <w:tr w:rsidR="00B30DCE" w:rsidRPr="00C70209" w14:paraId="50D3C8BC"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4D6D3D84"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2DDC937"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417D4222"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7D5EF5A1"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F02152E" w14:textId="77777777" w:rsidR="00B44745" w:rsidRPr="00C70209" w:rsidRDefault="00B44745"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4DF34A92" w14:textId="77777777" w:rsidR="00B44745" w:rsidRPr="00C70209" w:rsidRDefault="00B44745" w:rsidP="005B2300">
            <w:pPr>
              <w:pStyle w:val="Tabletext-evidencematrix"/>
            </w:pPr>
          </w:p>
        </w:tc>
        <w:tc>
          <w:tcPr>
            <w:tcW w:w="1068" w:type="pct"/>
            <w:gridSpan w:val="2"/>
            <w:tcBorders>
              <w:top w:val="single" w:sz="4" w:space="0" w:color="000000"/>
              <w:left w:val="single" w:sz="4" w:space="0" w:color="000000"/>
              <w:bottom w:val="single" w:sz="4" w:space="0" w:color="000000"/>
              <w:right w:val="single" w:sz="4" w:space="0" w:color="000000"/>
            </w:tcBorders>
            <w:hideMark/>
          </w:tcPr>
          <w:p w14:paraId="09809A1C" w14:textId="77777777" w:rsidR="00B44745" w:rsidRPr="00C70209" w:rsidRDefault="00B44745" w:rsidP="005B2300">
            <w:pPr>
              <w:pStyle w:val="Tabletext-subanalysis"/>
            </w:pPr>
            <w:r w:rsidRPr="00C70209">
              <w:t>Multivariate logistic regression analysis adjusted for gestational age, RDS, PDA, sepsis, use of caffeine, duration of TPN, and total oxygen exposure.</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5A4DA32" w14:textId="77777777" w:rsidR="00B44745" w:rsidRPr="00C70209" w:rsidRDefault="00B44745" w:rsidP="005B2300">
            <w:pPr>
              <w:pStyle w:val="Tabletext-evidencematrix"/>
              <w:rPr>
                <w:color w:val="4F81BD" w:themeColor="accent1"/>
              </w:rPr>
            </w:pPr>
            <w:r w:rsidRPr="00C70209">
              <w:t>OR 1.9 [1.1, 3.3]</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0538894" w14:textId="77777777" w:rsidR="00B44745" w:rsidRPr="00C70209" w:rsidRDefault="00B44745" w:rsidP="005B2300">
            <w:pPr>
              <w:pStyle w:val="Tabletext-evidencematrix"/>
              <w:rPr>
                <w:i/>
              </w:rPr>
            </w:pPr>
            <w:r w:rsidRPr="00C70209">
              <w:rPr>
                <w:i/>
              </w:rPr>
              <w:t>Favours no transfusion</w:t>
            </w:r>
          </w:p>
          <w:p w14:paraId="5FAB7C7E" w14:textId="5C0F22C3" w:rsidR="00B44745" w:rsidRPr="00C70209" w:rsidRDefault="001A475D" w:rsidP="005B2300">
            <w:pPr>
              <w:pStyle w:val="Tabletext-evidencematrix"/>
            </w:pPr>
            <w:r w:rsidRPr="001A475D">
              <w:rPr>
                <w:i/>
              </w:rPr>
              <w:t>P = </w:t>
            </w:r>
            <w:r w:rsidR="00B44745" w:rsidRPr="00C70209">
              <w:t>0.01</w:t>
            </w:r>
          </w:p>
        </w:tc>
      </w:tr>
      <w:tr w:rsidR="00B30DCE" w:rsidRPr="00C70209" w14:paraId="118B0032"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67C8C1C4"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BBE6481"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72227CB5"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30170F69"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FB6F918" w14:textId="77777777" w:rsidR="00B44745" w:rsidRPr="00C70209" w:rsidRDefault="00B44745" w:rsidP="005B2300">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297F18A3" w14:textId="77777777" w:rsidR="00B44745" w:rsidRPr="00C70209" w:rsidRDefault="00B44745" w:rsidP="005B2300">
            <w:pPr>
              <w:pStyle w:val="Tabletext-evidencematrix"/>
            </w:pPr>
            <w:r w:rsidRPr="00C70209">
              <w:t>ROP requiring laser photocoagulation</w:t>
            </w:r>
          </w:p>
        </w:tc>
        <w:tc>
          <w:tcPr>
            <w:tcW w:w="534" w:type="pct"/>
            <w:tcBorders>
              <w:top w:val="single" w:sz="4" w:space="0" w:color="000000"/>
              <w:left w:val="single" w:sz="4" w:space="0" w:color="000000"/>
              <w:bottom w:val="single" w:sz="4" w:space="0" w:color="000000"/>
              <w:right w:val="single" w:sz="4" w:space="0" w:color="000000"/>
            </w:tcBorders>
            <w:hideMark/>
          </w:tcPr>
          <w:p w14:paraId="0BE0F611" w14:textId="77777777" w:rsidR="00B44745" w:rsidRPr="00C70209" w:rsidRDefault="00B44745" w:rsidP="005B2300">
            <w:pPr>
              <w:pStyle w:val="Tabletext-evidencematrix"/>
            </w:pPr>
            <w:r w:rsidRPr="00C70209">
              <w:t>6/33 (18.2%)</w:t>
            </w:r>
          </w:p>
        </w:tc>
        <w:tc>
          <w:tcPr>
            <w:tcW w:w="534" w:type="pct"/>
            <w:tcBorders>
              <w:top w:val="single" w:sz="4" w:space="0" w:color="000000"/>
              <w:left w:val="single" w:sz="4" w:space="0" w:color="000000"/>
              <w:bottom w:val="single" w:sz="4" w:space="0" w:color="000000"/>
              <w:right w:val="single" w:sz="4" w:space="0" w:color="000000"/>
            </w:tcBorders>
            <w:hideMark/>
          </w:tcPr>
          <w:p w14:paraId="504C9D47" w14:textId="77777777" w:rsidR="00B44745" w:rsidRPr="00C70209" w:rsidRDefault="00B44745" w:rsidP="005B2300">
            <w:pPr>
              <w:pStyle w:val="Tabletext-evidencematrix"/>
            </w:pPr>
            <w:r w:rsidRPr="00C70209">
              <w:t>28/80 (35.0%)</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63A81FD" w14:textId="77777777" w:rsidR="00B44745" w:rsidRPr="00C70209" w:rsidRDefault="00B44745" w:rsidP="005B2300">
            <w:pPr>
              <w:pStyle w:val="Tabletext-evidencematrix"/>
            </w:pPr>
            <w:r w:rsidRPr="00C70209">
              <w:t>RR 1.18 [0.37, 3.76]</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hideMark/>
          </w:tcPr>
          <w:p w14:paraId="2D998E8B" w14:textId="77777777" w:rsidR="00B44745" w:rsidRPr="00C70209" w:rsidRDefault="00B44745" w:rsidP="005B2300">
            <w:pPr>
              <w:pStyle w:val="Tabletext-evidencematrix"/>
            </w:pPr>
            <w:r w:rsidRPr="00C70209">
              <w:rPr>
                <w:i/>
              </w:rPr>
              <w:t>No significant difference</w:t>
            </w:r>
          </w:p>
          <w:p w14:paraId="76FE36D8" w14:textId="0B6D317F" w:rsidR="00B44745" w:rsidRPr="00C70209" w:rsidRDefault="001A475D" w:rsidP="005B2300">
            <w:pPr>
              <w:pStyle w:val="Tabletext-evidencematrix"/>
            </w:pPr>
            <w:r w:rsidRPr="001A475D">
              <w:rPr>
                <w:i/>
              </w:rPr>
              <w:t>P = </w:t>
            </w:r>
            <w:r w:rsidR="00B44745" w:rsidRPr="00C70209">
              <w:t>0.78</w:t>
            </w:r>
            <w:r w:rsidR="00B44745" w:rsidRPr="00C70209">
              <w:rPr>
                <w:vertAlign w:val="superscript"/>
              </w:rPr>
              <w:t>c</w:t>
            </w:r>
          </w:p>
        </w:tc>
      </w:tr>
      <w:tr w:rsidR="00B30DCE" w:rsidRPr="00C70209" w14:paraId="288B7746" w14:textId="77777777" w:rsidTr="00FA31B3">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1C933E3B" w14:textId="29203596" w:rsidR="00B44745" w:rsidRPr="00C70209" w:rsidRDefault="00B44745" w:rsidP="005B2300">
            <w:pPr>
              <w:pStyle w:val="Tabletext-evidencematrix"/>
            </w:pPr>
            <w:r w:rsidRPr="00C70209">
              <w:t>Li 2013</w:t>
            </w:r>
            <w:r w:rsidR="00E1112B" w:rsidRPr="00C70209">
              <w:fldChar w:fldCharType="begin">
                <w:fldData xml:space="preserve">PEVuZE5vdGU+PENpdGU+PEF1dGhvcj5MaTwvQXV0aG9yPjxZZWFyPjIwMTM8L1llYXI+PFJlY051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</w:fldData>
              </w:fldChar>
            </w:r>
            <w:r w:rsidR="003F7DCB" w:rsidRPr="00C70209">
              <w:instrText xml:space="preserve"> ADDIN EN.CITE </w:instrText>
            </w:r>
            <w:r w:rsidR="003F7DCB" w:rsidRPr="00C70209">
              <w:fldChar w:fldCharType="begin">
                <w:fldData xml:space="preserve">PEVuZE5vdGU+PENpdGU+PEF1dGhvcj5MaTwvQXV0aG9yPjxZZWFyPjIwMTM8L1llYXI+PFJlY051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27</w:t>
            </w:r>
            <w:r w:rsidR="00E1112B" w:rsidRPr="00C70209">
              <w:fldChar w:fldCharType="end"/>
            </w:r>
          </w:p>
          <w:p w14:paraId="57C71C86" w14:textId="7C93849D" w:rsidR="00B44745" w:rsidRPr="00C70209" w:rsidRDefault="00B44745" w:rsidP="005B2300">
            <w:pPr>
              <w:pStyle w:val="Tabletext-evidencematrix"/>
            </w:pPr>
            <w:r w:rsidRPr="00C70209">
              <w:t>Level III</w:t>
            </w:r>
            <w:r w:rsidR="00E64EC2" w:rsidRPr="00C70209">
              <w:t>–2</w:t>
            </w:r>
          </w:p>
          <w:p w14:paraId="0C9E1846" w14:textId="77777777" w:rsidR="00B44745" w:rsidRPr="00C70209" w:rsidRDefault="00B44745" w:rsidP="005B2300">
            <w:pPr>
              <w:pStyle w:val="Tabletext-evidencematrix"/>
              <w:rPr>
                <w:highlight w:val="yellow"/>
              </w:rPr>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2815F5DF" w14:textId="77777777" w:rsidR="00B44745" w:rsidRPr="00C70209" w:rsidRDefault="00FA31B3" w:rsidP="005B2300">
            <w:pPr>
              <w:pStyle w:val="Tabletext-evidencematrix"/>
            </w:pPr>
            <w:r w:rsidRPr="00C70209">
              <w:t>Retrospective cohort study</w:t>
            </w:r>
          </w:p>
          <w:p w14:paraId="6D862794" w14:textId="77777777" w:rsidR="00B44745" w:rsidRPr="00C70209" w:rsidRDefault="00B44745" w:rsidP="005B2300">
            <w:pPr>
              <w:pStyle w:val="Tabletext-evidencematrix"/>
            </w:pPr>
            <w:r w:rsidRPr="00C70209">
              <w:t>N=503</w:t>
            </w:r>
          </w:p>
        </w:tc>
        <w:tc>
          <w:tcPr>
            <w:tcW w:w="540" w:type="pct"/>
            <w:vMerge w:val="restart"/>
            <w:tcBorders>
              <w:top w:val="single" w:sz="4" w:space="0" w:color="000000"/>
              <w:left w:val="single" w:sz="4" w:space="0" w:color="000000"/>
              <w:bottom w:val="single" w:sz="4" w:space="0" w:color="000000"/>
              <w:right w:val="single" w:sz="4" w:space="0" w:color="000000"/>
            </w:tcBorders>
            <w:hideMark/>
          </w:tcPr>
          <w:p w14:paraId="4EA9421D" w14:textId="57C08315" w:rsidR="00B44745" w:rsidRPr="00C70209" w:rsidRDefault="00B44745" w:rsidP="005B2300">
            <w:pPr>
              <w:pStyle w:val="Tabletext-evidencematrix"/>
              <w:rPr>
                <w:rFonts w:cstheme="minorHAnsi"/>
              </w:rPr>
            </w:pPr>
            <w:r w:rsidRPr="00C70209">
              <w:t>Preterm infants (</w:t>
            </w:r>
            <w:r w:rsidR="00FB7912" w:rsidRPr="00C70209">
              <w:t>&lt;</w:t>
            </w:r>
            <w:r w:rsidRPr="00C70209">
              <w:t>32 weeks gestation) and/or infants with VLBW (&lt;1500 g)</w:t>
            </w:r>
          </w:p>
        </w:tc>
        <w:tc>
          <w:tcPr>
            <w:tcW w:w="420" w:type="pct"/>
            <w:vMerge w:val="restart"/>
            <w:tcBorders>
              <w:top w:val="single" w:sz="4" w:space="0" w:color="000000"/>
              <w:left w:val="single" w:sz="4" w:space="0" w:color="000000"/>
              <w:bottom w:val="single" w:sz="4" w:space="0" w:color="000000"/>
              <w:right w:val="single" w:sz="4" w:space="0" w:color="000000"/>
            </w:tcBorders>
            <w:hideMark/>
          </w:tcPr>
          <w:p w14:paraId="4E5A3B5C" w14:textId="77777777" w:rsidR="00B44745" w:rsidRPr="00C70209" w:rsidRDefault="00B44745" w:rsidP="005B2300">
            <w:pPr>
              <w:pStyle w:val="Tabletext-evidencematrix"/>
            </w:pPr>
            <w:r w:rsidRPr="00C70209">
              <w:t>Single hospital, Taiwan</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76A416AE" w14:textId="0ECBF7C9" w:rsidR="00B44745" w:rsidRPr="00C70209" w:rsidRDefault="00B44745" w:rsidP="005B2300">
            <w:pPr>
              <w:pStyle w:val="Tabletext-evidencematrix"/>
            </w:pPr>
            <w:r w:rsidRPr="00C70209">
              <w:t xml:space="preserve">RBC transfusion </w:t>
            </w:r>
            <w:r w:rsidR="00C91BAE" w:rsidRPr="00C70209">
              <w:t>versus</w:t>
            </w:r>
            <w:r w:rsidRPr="00C70209">
              <w:t xml:space="preserve"> no transfusion</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1006FE62" w14:textId="77777777" w:rsidR="00B44745" w:rsidRPr="00C70209" w:rsidRDefault="00B44745" w:rsidP="005B2300">
            <w:pPr>
              <w:pStyle w:val="Tabletext-evidencematrix"/>
            </w:pPr>
            <w:r w:rsidRPr="00C70209">
              <w:t>ROP (all stages)</w:t>
            </w:r>
          </w:p>
        </w:tc>
        <w:tc>
          <w:tcPr>
            <w:tcW w:w="534" w:type="pct"/>
            <w:tcBorders>
              <w:top w:val="single" w:sz="4" w:space="0" w:color="000000"/>
              <w:left w:val="single" w:sz="4" w:space="0" w:color="000000"/>
              <w:bottom w:val="single" w:sz="4" w:space="0" w:color="000000"/>
              <w:right w:val="single" w:sz="4" w:space="0" w:color="000000"/>
            </w:tcBorders>
            <w:hideMark/>
          </w:tcPr>
          <w:p w14:paraId="7759C21A" w14:textId="77777777" w:rsidR="00B44745" w:rsidRPr="00C70209" w:rsidRDefault="00B44745" w:rsidP="005B2300">
            <w:pPr>
              <w:pStyle w:val="Tabletext-evidencematrix"/>
            </w:pPr>
            <w:r w:rsidRPr="00C70209">
              <w:t>110/228 (48.2%)</w:t>
            </w:r>
          </w:p>
        </w:tc>
        <w:tc>
          <w:tcPr>
            <w:tcW w:w="534" w:type="pct"/>
            <w:tcBorders>
              <w:top w:val="single" w:sz="4" w:space="0" w:color="000000"/>
              <w:left w:val="single" w:sz="4" w:space="0" w:color="000000"/>
              <w:bottom w:val="single" w:sz="4" w:space="0" w:color="000000"/>
              <w:right w:val="single" w:sz="4" w:space="0" w:color="000000"/>
            </w:tcBorders>
            <w:hideMark/>
          </w:tcPr>
          <w:p w14:paraId="49784ABE" w14:textId="77777777" w:rsidR="00B44745" w:rsidRPr="00C70209" w:rsidRDefault="00B44745" w:rsidP="005B2300">
            <w:pPr>
              <w:pStyle w:val="Tabletext-evidencematrix"/>
            </w:pPr>
            <w:r w:rsidRPr="00C70209">
              <w:t>80/275 (29.1%)</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6D8390F" w14:textId="77777777" w:rsidR="00B44745" w:rsidRPr="00C70209" w:rsidRDefault="00B44745" w:rsidP="005B2300">
            <w:pPr>
              <w:pStyle w:val="Tabletext-evidencematrix"/>
            </w:pPr>
            <w:r w:rsidRPr="00C70209">
              <w:t>RR 1.66 [1.32, 2.08]</w:t>
            </w:r>
            <w:r w:rsidRPr="00C70209">
              <w:rPr>
                <w:vertAlign w:val="superscript"/>
              </w:rPr>
              <w:t xml:space="preserve"> c</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011CCB7" w14:textId="77777777" w:rsidR="00B44745" w:rsidRPr="00C70209" w:rsidRDefault="00B44745" w:rsidP="005B2300">
            <w:pPr>
              <w:pStyle w:val="Tabletext-evidencematrix"/>
              <w:rPr>
                <w:i/>
              </w:rPr>
            </w:pPr>
            <w:r w:rsidRPr="00C70209">
              <w:rPr>
                <w:i/>
              </w:rPr>
              <w:t>Favours no transfusion</w:t>
            </w:r>
          </w:p>
          <w:p w14:paraId="55E76145" w14:textId="161A9FE1" w:rsidR="00B44745" w:rsidRPr="00C70209" w:rsidRDefault="001A475D" w:rsidP="005B2300">
            <w:pPr>
              <w:pStyle w:val="Tabletext-evidencematrix"/>
              <w:rPr>
                <w:i/>
              </w:rPr>
            </w:pPr>
            <w:r w:rsidRPr="001A475D">
              <w:rPr>
                <w:i/>
              </w:rPr>
              <w:t>P &lt; </w:t>
            </w:r>
            <w:r w:rsidR="00B44745" w:rsidRPr="00C70209">
              <w:t>0.0001</w:t>
            </w:r>
            <w:r w:rsidR="00B44745" w:rsidRPr="00C70209">
              <w:rPr>
                <w:vertAlign w:val="superscript"/>
              </w:rPr>
              <w:t xml:space="preserve"> c</w:t>
            </w:r>
          </w:p>
        </w:tc>
      </w:tr>
      <w:tr w:rsidR="00B30DCE" w:rsidRPr="00C70209" w14:paraId="642E8103"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096B7ECA"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BEBD45C"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213ECA7B" w14:textId="77777777" w:rsidR="00B44745" w:rsidRPr="00C70209" w:rsidRDefault="00B44745" w:rsidP="005B2300">
            <w:pPr>
              <w:pStyle w:val="Tabletext-evidencematrix"/>
              <w:rPr>
                <w:rFonts w:cstheme="minorHAnsi"/>
              </w:rPr>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00EA8A4F"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0C89FF6" w14:textId="77777777" w:rsidR="00B44745" w:rsidRPr="00C70209" w:rsidRDefault="00B44745"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6BAD8119" w14:textId="77777777" w:rsidR="00B44745" w:rsidRPr="00C70209" w:rsidRDefault="00B44745" w:rsidP="005B2300">
            <w:pPr>
              <w:pStyle w:val="Tabletext-evidencematrix"/>
            </w:pPr>
          </w:p>
        </w:tc>
        <w:tc>
          <w:tcPr>
            <w:tcW w:w="1068" w:type="pct"/>
            <w:gridSpan w:val="2"/>
            <w:tcBorders>
              <w:top w:val="single" w:sz="4" w:space="0" w:color="000000"/>
              <w:left w:val="single" w:sz="4" w:space="0" w:color="000000"/>
              <w:bottom w:val="single" w:sz="4" w:space="0" w:color="000000"/>
              <w:right w:val="single" w:sz="4" w:space="0" w:color="000000"/>
            </w:tcBorders>
            <w:hideMark/>
          </w:tcPr>
          <w:p w14:paraId="7A3E947D" w14:textId="77777777" w:rsidR="00B44745" w:rsidRPr="00C70209" w:rsidRDefault="00B44745" w:rsidP="005B2300">
            <w:pPr>
              <w:pStyle w:val="Tabletext-subanalysis"/>
            </w:pPr>
            <w:r w:rsidRPr="00C70209">
              <w:t>Stepwise multivariable logistic regression adjusted for RDS, chronic lung disease, PDA, surfactant use, indomethacin use, sepsis, upper GI bleeding and NEC.</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DD37BB7" w14:textId="77777777" w:rsidR="00B44745" w:rsidRPr="00C70209" w:rsidRDefault="00B44745" w:rsidP="005B2300">
            <w:pPr>
              <w:pStyle w:val="Tabletext-evidencematrix"/>
              <w:rPr>
                <w:color w:val="4F81BD" w:themeColor="accent1"/>
              </w:rPr>
            </w:pPr>
            <w:r w:rsidRPr="00C70209">
              <w:t>NR</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53E0282" w14:textId="77777777" w:rsidR="00B44745" w:rsidRPr="00C70209" w:rsidRDefault="00B44745" w:rsidP="005B2300">
            <w:pPr>
              <w:pStyle w:val="Tabletext-evidencematrix"/>
              <w:rPr>
                <w:i/>
              </w:rPr>
            </w:pPr>
            <w:r w:rsidRPr="00C70209">
              <w:rPr>
                <w:i/>
              </w:rPr>
              <w:t>No significant difference</w:t>
            </w:r>
          </w:p>
          <w:p w14:paraId="76F305B2" w14:textId="20D6A345" w:rsidR="00B44745" w:rsidRPr="00C70209" w:rsidRDefault="001A475D" w:rsidP="005B2300">
            <w:pPr>
              <w:pStyle w:val="Tabletext-evidencematrix"/>
            </w:pPr>
            <w:r w:rsidRPr="001A475D">
              <w:rPr>
                <w:i/>
              </w:rPr>
              <w:t>P &gt; </w:t>
            </w:r>
            <w:r w:rsidR="00B44745" w:rsidRPr="00C70209">
              <w:t>0.05</w:t>
            </w:r>
          </w:p>
        </w:tc>
      </w:tr>
      <w:tr w:rsidR="00B30DCE" w:rsidRPr="00C70209" w14:paraId="74B28042" w14:textId="77777777" w:rsidTr="00FA31B3">
        <w:trPr>
          <w:cantSplit/>
        </w:trPr>
        <w:tc>
          <w:tcPr>
            <w:tcW w:w="388" w:type="pct"/>
            <w:vMerge w:val="restar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71839F6" w14:textId="5D6FF792" w:rsidR="00B44745" w:rsidRPr="00C70209" w:rsidRDefault="00B44745" w:rsidP="005B2300">
            <w:pPr>
              <w:pStyle w:val="Tabletext-evidencematrix"/>
            </w:pPr>
            <w:r w:rsidRPr="00C70209">
              <w:t>Weintraub 2011</w:t>
            </w:r>
            <w:r w:rsidR="00E1112B" w:rsidRPr="00C70209">
              <w:fldChar w:fldCharType="begin">
                <w:fldData xml:space="preserve">PEVuZE5vdGU+PENpdGU+PEF1dGhvcj5XZWludHJhdWI8L0F1dGhvcj48WWVhcj4yMDExPC9ZZWFy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</w:fldData>
              </w:fldChar>
            </w:r>
            <w:r w:rsidR="003F7DCB" w:rsidRPr="00C70209">
              <w:instrText xml:space="preserve"> ADDIN EN.CITE </w:instrText>
            </w:r>
            <w:r w:rsidR="003F7DCB" w:rsidRPr="00C70209">
              <w:fldChar w:fldCharType="begin">
                <w:fldData xml:space="preserve">PEVuZE5vdGU+PENpdGU+PEF1dGhvcj5XZWludHJhdWI8L0F1dGhvcj48WWVhcj4yMDExPC9ZZWFy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31</w:t>
            </w:r>
            <w:r w:rsidR="00E1112B" w:rsidRPr="00C70209">
              <w:fldChar w:fldCharType="end"/>
            </w:r>
          </w:p>
          <w:p w14:paraId="27748575" w14:textId="1527C1E1" w:rsidR="00B44745" w:rsidRPr="00C70209" w:rsidRDefault="00B44745" w:rsidP="005B2300">
            <w:pPr>
              <w:pStyle w:val="Tabletext-evidencematrix"/>
            </w:pPr>
            <w:r w:rsidRPr="00C70209">
              <w:t>Level III</w:t>
            </w:r>
            <w:r w:rsidR="00E64EC2" w:rsidRPr="00C70209">
              <w:t>–2</w:t>
            </w:r>
          </w:p>
          <w:p w14:paraId="3C30B358" w14:textId="77777777" w:rsidR="00B44745" w:rsidRPr="00C70209" w:rsidRDefault="00B44745" w:rsidP="005B2300">
            <w:pPr>
              <w:pStyle w:val="Tabletext-evidencematrix"/>
              <w:rPr>
                <w:highlight w:val="yellow"/>
              </w:rPr>
            </w:pPr>
            <w:r w:rsidRPr="00C70209">
              <w:rPr>
                <w:i/>
              </w:rPr>
              <w:t>Poo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335D08A4" w14:textId="682BFF50" w:rsidR="00B44745" w:rsidRPr="00C70209" w:rsidRDefault="00B44745" w:rsidP="005B2300">
            <w:pPr>
              <w:pStyle w:val="Tabletext-evidencematrix"/>
            </w:pPr>
            <w:r w:rsidRPr="00C70209">
              <w:t xml:space="preserve">Retrospective </w:t>
            </w:r>
            <w:r w:rsidR="00FB7912" w:rsidRPr="00C70209">
              <w:t>case–control</w:t>
            </w:r>
          </w:p>
          <w:p w14:paraId="132154F8" w14:textId="77777777" w:rsidR="00B44745" w:rsidRPr="00C70209" w:rsidRDefault="00B44745" w:rsidP="005B2300">
            <w:pPr>
              <w:pStyle w:val="Tabletext-evidencematrix"/>
            </w:pPr>
            <w:r w:rsidRPr="00C70209">
              <w:t>N=165</w:t>
            </w:r>
          </w:p>
        </w:tc>
        <w:tc>
          <w:tcPr>
            <w:tcW w:w="540" w:type="pct"/>
            <w:vMerge w:val="restart"/>
            <w:tcBorders>
              <w:top w:val="single" w:sz="4" w:space="0" w:color="000000"/>
              <w:left w:val="single" w:sz="4" w:space="0" w:color="000000"/>
              <w:bottom w:val="single" w:sz="4" w:space="0" w:color="000000"/>
              <w:right w:val="single" w:sz="4" w:space="0" w:color="000000"/>
            </w:tcBorders>
            <w:hideMark/>
          </w:tcPr>
          <w:p w14:paraId="00C57C53" w14:textId="518AE7F2" w:rsidR="00B44745" w:rsidRPr="00C70209" w:rsidRDefault="00B44745" w:rsidP="005B2300">
            <w:pPr>
              <w:pStyle w:val="Tabletext-evidencematrix"/>
            </w:pPr>
            <w:r w:rsidRPr="00C70209">
              <w:t>Preterm infants (</w:t>
            </w:r>
            <w:r w:rsidR="00FB7912" w:rsidRPr="00C70209">
              <w:t>&lt;</w:t>
            </w:r>
            <w:r w:rsidRPr="00C70209">
              <w:t>32 weeks gestation) with VLBW (</w:t>
            </w:r>
            <w:r w:rsidR="00FB7912" w:rsidRPr="00C70209">
              <w:t>&lt;</w:t>
            </w:r>
            <w:r w:rsidRPr="00C70209">
              <w:t>1500 g)</w:t>
            </w:r>
          </w:p>
        </w:tc>
        <w:tc>
          <w:tcPr>
            <w:tcW w:w="420" w:type="pct"/>
            <w:vMerge w:val="restart"/>
            <w:tcBorders>
              <w:top w:val="single" w:sz="4" w:space="0" w:color="000000"/>
              <w:left w:val="single" w:sz="4" w:space="0" w:color="000000"/>
              <w:bottom w:val="single" w:sz="4" w:space="0" w:color="000000"/>
              <w:right w:val="single" w:sz="4" w:space="0" w:color="000000"/>
            </w:tcBorders>
            <w:hideMark/>
          </w:tcPr>
          <w:p w14:paraId="333F218B" w14:textId="77777777" w:rsidR="00B44745" w:rsidRPr="00C70209" w:rsidRDefault="00B44745" w:rsidP="005B2300">
            <w:pPr>
              <w:pStyle w:val="Tabletext-evidencematrix"/>
            </w:pPr>
            <w:r w:rsidRPr="00C70209">
              <w:t>N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7F69D7A" w14:textId="54C6CB5D" w:rsidR="00B44745" w:rsidRPr="00C70209" w:rsidRDefault="00B44745" w:rsidP="005B2300">
            <w:pPr>
              <w:pStyle w:val="Tabletext-evidencematrix"/>
            </w:pPr>
            <w:r w:rsidRPr="00C70209">
              <w:t xml:space="preserve">Blood transfusion </w:t>
            </w:r>
            <w:r w:rsidR="00C91BAE" w:rsidRPr="00C70209">
              <w:t>versus</w:t>
            </w:r>
            <w:r w:rsidRPr="00C70209">
              <w:t xml:space="preserve"> no transfusion</w:t>
            </w:r>
          </w:p>
        </w:tc>
        <w:tc>
          <w:tcPr>
            <w:tcW w:w="481" w:type="pct"/>
            <w:vMerge w:val="restart"/>
            <w:tcBorders>
              <w:top w:val="single" w:sz="4" w:space="0" w:color="000000"/>
              <w:left w:val="single" w:sz="4" w:space="0" w:color="000000"/>
              <w:bottom w:val="single" w:sz="4" w:space="0" w:color="000000"/>
              <w:right w:val="single" w:sz="4" w:space="0" w:color="000000"/>
            </w:tcBorders>
            <w:hideMark/>
          </w:tcPr>
          <w:p w14:paraId="6B041757" w14:textId="76EFC127" w:rsidR="00B44745" w:rsidRPr="00C70209" w:rsidRDefault="00B44745" w:rsidP="005B2300">
            <w:pPr>
              <w:pStyle w:val="Tabletext-evidencematrix"/>
            </w:pPr>
            <w:r w:rsidRPr="00C70209">
              <w:t>ROP (</w:t>
            </w:r>
            <w:r w:rsidR="00FB7912" w:rsidRPr="00C70209">
              <w:t>≥</w:t>
            </w:r>
            <w:r w:rsidRPr="00C70209">
              <w:t>stage 3)</w:t>
            </w:r>
          </w:p>
        </w:tc>
        <w:tc>
          <w:tcPr>
            <w:tcW w:w="534" w:type="pct"/>
            <w:tcBorders>
              <w:top w:val="single" w:sz="4" w:space="0" w:color="000000"/>
              <w:left w:val="single" w:sz="4" w:space="0" w:color="000000"/>
              <w:bottom w:val="single" w:sz="4" w:space="0" w:color="000000"/>
              <w:right w:val="single" w:sz="4" w:space="0" w:color="000000"/>
            </w:tcBorders>
            <w:hideMark/>
          </w:tcPr>
          <w:p w14:paraId="170047C7" w14:textId="77777777" w:rsidR="00B44745" w:rsidRPr="00C70209" w:rsidRDefault="00B44745" w:rsidP="005B2300">
            <w:pPr>
              <w:pStyle w:val="Tabletext-evidencematrix"/>
            </w:pPr>
            <w:r w:rsidRPr="00C70209">
              <w:t>54/135 (40.0%)</w:t>
            </w:r>
          </w:p>
        </w:tc>
        <w:tc>
          <w:tcPr>
            <w:tcW w:w="534" w:type="pct"/>
            <w:tcBorders>
              <w:top w:val="single" w:sz="4" w:space="0" w:color="000000"/>
              <w:left w:val="single" w:sz="4" w:space="0" w:color="000000"/>
              <w:bottom w:val="single" w:sz="4" w:space="0" w:color="000000"/>
              <w:right w:val="single" w:sz="4" w:space="0" w:color="000000"/>
            </w:tcBorders>
            <w:hideMark/>
          </w:tcPr>
          <w:p w14:paraId="00CE4D07" w14:textId="77777777" w:rsidR="00B44745" w:rsidRPr="00C70209" w:rsidRDefault="00B44745" w:rsidP="005B2300">
            <w:pPr>
              <w:pStyle w:val="Tabletext-evidencematrix"/>
            </w:pPr>
            <w:r w:rsidRPr="00C70209">
              <w:t>1/30 (3.3%)</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6DADB5" w14:textId="77777777" w:rsidR="00B44745" w:rsidRPr="00C70209" w:rsidRDefault="00B44745" w:rsidP="005B2300">
            <w:pPr>
              <w:pStyle w:val="Tabletext-evidencematrix"/>
              <w:rPr>
                <w:vertAlign w:val="superscript"/>
              </w:rPr>
            </w:pPr>
            <w:r w:rsidRPr="00C70209">
              <w:t>RR 12.00 [1.73, 83.34]</w:t>
            </w:r>
            <w:r w:rsidRPr="00C70209">
              <w:rPr>
                <w:vertAlign w:val="superscript"/>
              </w:rPr>
              <w:t>c</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BADBA04" w14:textId="77777777" w:rsidR="00B44745" w:rsidRPr="00C70209" w:rsidRDefault="00B44745" w:rsidP="005B2300">
            <w:pPr>
              <w:pStyle w:val="Tabletext-evidencematrix"/>
              <w:rPr>
                <w:i/>
              </w:rPr>
            </w:pPr>
            <w:r w:rsidRPr="00C70209">
              <w:rPr>
                <w:i/>
              </w:rPr>
              <w:t>Favours no transfusion</w:t>
            </w:r>
          </w:p>
          <w:p w14:paraId="32C618CF" w14:textId="51839321" w:rsidR="00B44745" w:rsidRPr="00C70209" w:rsidRDefault="001A475D" w:rsidP="005B2300">
            <w:pPr>
              <w:pStyle w:val="Tabletext-evidencematrix"/>
            </w:pPr>
            <w:r w:rsidRPr="001A475D">
              <w:rPr>
                <w:i/>
              </w:rPr>
              <w:t>P = </w:t>
            </w:r>
            <w:r w:rsidR="00B44745" w:rsidRPr="00C70209">
              <w:t>0.01</w:t>
            </w:r>
            <w:r w:rsidR="00B44745" w:rsidRPr="00C70209">
              <w:rPr>
                <w:vertAlign w:val="superscript"/>
              </w:rPr>
              <w:t>c</w:t>
            </w:r>
          </w:p>
        </w:tc>
      </w:tr>
      <w:tr w:rsidR="00B30DCE" w:rsidRPr="00C70209" w14:paraId="0EFBB419" w14:textId="77777777" w:rsidTr="00FA31B3">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EEF539E" w14:textId="77777777" w:rsidR="00B44745" w:rsidRPr="00C70209" w:rsidRDefault="00B44745" w:rsidP="005B2300">
            <w:pPr>
              <w:pStyle w:val="Tabletext-evidencematrix"/>
              <w:rPr>
                <w:highlight w:val="yellow"/>
              </w:rPr>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E67C71D" w14:textId="77777777" w:rsidR="00B44745" w:rsidRPr="00C70209" w:rsidRDefault="00B44745" w:rsidP="005B2300">
            <w:pPr>
              <w:pStyle w:val="Tabletext-evidencematrix"/>
            </w:pPr>
          </w:p>
        </w:tc>
        <w:tc>
          <w:tcPr>
            <w:tcW w:w="540" w:type="pct"/>
            <w:vMerge/>
            <w:tcBorders>
              <w:top w:val="single" w:sz="4" w:space="0" w:color="000000"/>
              <w:left w:val="single" w:sz="4" w:space="0" w:color="000000"/>
              <w:bottom w:val="single" w:sz="4" w:space="0" w:color="000000"/>
              <w:right w:val="single" w:sz="4" w:space="0" w:color="000000"/>
            </w:tcBorders>
            <w:vAlign w:val="center"/>
            <w:hideMark/>
          </w:tcPr>
          <w:p w14:paraId="2E4E80F9" w14:textId="77777777" w:rsidR="00B44745" w:rsidRPr="00C70209" w:rsidRDefault="00B44745" w:rsidP="005B2300">
            <w:pPr>
              <w:pStyle w:val="Tabletext-evidencematrix"/>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14B69758" w14:textId="77777777" w:rsidR="00B44745" w:rsidRPr="00C70209" w:rsidRDefault="00B44745" w:rsidP="005B2300">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BD8B800" w14:textId="77777777" w:rsidR="00B44745" w:rsidRPr="00C70209" w:rsidRDefault="00B44745" w:rsidP="005B2300">
            <w:pPr>
              <w:pStyle w:val="Tabletext-evidencematrix"/>
            </w:pPr>
          </w:p>
        </w:tc>
        <w:tc>
          <w:tcPr>
            <w:tcW w:w="481" w:type="pct"/>
            <w:vMerge/>
            <w:tcBorders>
              <w:top w:val="single" w:sz="4" w:space="0" w:color="000000"/>
              <w:left w:val="single" w:sz="4" w:space="0" w:color="000000"/>
              <w:bottom w:val="single" w:sz="4" w:space="0" w:color="000000"/>
              <w:right w:val="single" w:sz="4" w:space="0" w:color="000000"/>
            </w:tcBorders>
            <w:vAlign w:val="center"/>
            <w:hideMark/>
          </w:tcPr>
          <w:p w14:paraId="0417B836" w14:textId="77777777" w:rsidR="00B44745" w:rsidRPr="00C70209" w:rsidRDefault="00B44745" w:rsidP="005B2300">
            <w:pPr>
              <w:pStyle w:val="Tabletext-evidencematrix"/>
            </w:pPr>
          </w:p>
        </w:tc>
        <w:tc>
          <w:tcPr>
            <w:tcW w:w="1068" w:type="pct"/>
            <w:gridSpan w:val="2"/>
            <w:tcBorders>
              <w:top w:val="single" w:sz="4" w:space="0" w:color="000000"/>
              <w:left w:val="single" w:sz="4" w:space="0" w:color="000000"/>
              <w:bottom w:val="single" w:sz="4" w:space="0" w:color="000000"/>
              <w:right w:val="single" w:sz="4" w:space="0" w:color="000000"/>
            </w:tcBorders>
            <w:hideMark/>
          </w:tcPr>
          <w:p w14:paraId="1D02ABC9" w14:textId="77777777" w:rsidR="00B44745" w:rsidRPr="00C70209" w:rsidRDefault="00B44745" w:rsidP="005B2300">
            <w:pPr>
              <w:pStyle w:val="Tabletext-subanalysis"/>
            </w:pPr>
            <w:r w:rsidRPr="00C70209">
              <w:t>Logistic regression adjusted for gestational age, gender and sepsis.</w:t>
            </w:r>
            <w:r w:rsidRPr="00C70209">
              <w:rPr>
                <w:vertAlign w:val="superscript"/>
              </w:rPr>
              <w:t>e</w:t>
            </w:r>
          </w:p>
        </w:tc>
        <w:tc>
          <w:tcPr>
            <w:tcW w:w="53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A851264" w14:textId="77777777" w:rsidR="00B44745" w:rsidRPr="00C70209" w:rsidRDefault="00B44745" w:rsidP="005B2300">
            <w:pPr>
              <w:pStyle w:val="Tabletext-evidencematrix"/>
            </w:pPr>
            <w:r w:rsidRPr="00C70209">
              <w:t>OR 14.159 [1.570, 127.7]</w:t>
            </w:r>
          </w:p>
        </w:tc>
        <w:tc>
          <w:tcPr>
            <w:tcW w:w="609"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E1F4E09" w14:textId="77777777" w:rsidR="00B44745" w:rsidRPr="00C70209" w:rsidRDefault="00B44745" w:rsidP="005B2300">
            <w:pPr>
              <w:pStyle w:val="Tabletext-evidencematrix"/>
              <w:rPr>
                <w:i/>
              </w:rPr>
            </w:pPr>
            <w:r w:rsidRPr="00C70209">
              <w:rPr>
                <w:i/>
              </w:rPr>
              <w:t>Favours no transfusion</w:t>
            </w:r>
          </w:p>
          <w:p w14:paraId="02018298" w14:textId="63F153D3" w:rsidR="00B44745" w:rsidRPr="00C70209" w:rsidRDefault="001A475D" w:rsidP="005B2300">
            <w:pPr>
              <w:pStyle w:val="Tabletext-evidencematrix"/>
            </w:pPr>
            <w:r w:rsidRPr="001A475D">
              <w:rPr>
                <w:i/>
              </w:rPr>
              <w:t>P = </w:t>
            </w:r>
            <w:r w:rsidR="00B44745" w:rsidRPr="00C70209">
              <w:t>0.018</w:t>
            </w:r>
          </w:p>
        </w:tc>
      </w:tr>
    </w:tbl>
    <w:p w14:paraId="6938E35F" w14:textId="39D0BA3F" w:rsidR="00F823B2" w:rsidRPr="00C70209" w:rsidRDefault="00F823B2" w:rsidP="005B2300">
      <w:pPr>
        <w:pStyle w:val="Tablefignotesleft"/>
      </w:pPr>
      <w:r w:rsidRPr="00C70209">
        <w:t xml:space="preserve">CI, confidence interval; CLD, chronic lung disease; ELBW, extremely low birth weight; </w:t>
      </w:r>
      <w:r w:rsidR="005F73A7" w:rsidRPr="00C70209">
        <w:t xml:space="preserve">GI, gastrointestinal; </w:t>
      </w:r>
      <w:r w:rsidRPr="00C70209">
        <w:t xml:space="preserve">ICH, intracranial haemorrhage; LBW, low birth weight; NEC, necrotising enterocolitis; NR, not reported; OR, odds ratio; PDA, patent ductus arteriosus; RBC, red blood cell; RDS, respiratory distress syndrome; ROP, retinopathy of prematurity; </w:t>
      </w:r>
      <w:r w:rsidR="005F73A7" w:rsidRPr="00C70209">
        <w:t xml:space="preserve">RR, risk ratio; </w:t>
      </w:r>
      <w:r w:rsidRPr="00C70209">
        <w:t>TPN, total parenteral nutrition; VLBW, very low birth weight</w:t>
      </w:r>
    </w:p>
    <w:p w14:paraId="46779E82" w14:textId="77777777" w:rsidR="00F823B2" w:rsidRPr="00C70209" w:rsidRDefault="00F823B2"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608C9C0" w14:textId="7AEE83A4" w:rsidR="00F823B2" w:rsidRPr="00C70209" w:rsidRDefault="00F823B2"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w:t>
      </w:r>
      <w:r w:rsidR="00E64EC2" w:rsidRPr="00C70209">
        <w:t>–5</w:t>
      </w:r>
      <w:r w:rsidRPr="00C70209">
        <w:t>0%; substantial heterogeneity I</w:t>
      </w:r>
      <w:r w:rsidRPr="00C70209">
        <w:rPr>
          <w:vertAlign w:val="superscript"/>
        </w:rPr>
        <w:t>2</w:t>
      </w:r>
      <w:r w:rsidRPr="00C70209">
        <w:t xml:space="preserve"> &gt;50%.</w:t>
      </w:r>
    </w:p>
    <w:p w14:paraId="4A30B380" w14:textId="50999F63" w:rsidR="00E1671D" w:rsidRPr="00C70209" w:rsidRDefault="00F823B2" w:rsidP="005B2300">
      <w:pPr>
        <w:pStyle w:val="Tablefignotesleft"/>
      </w:pPr>
      <w:r w:rsidRPr="00C70209">
        <w:rPr>
          <w:b/>
        </w:rPr>
        <w:t xml:space="preserve">c. </w:t>
      </w:r>
      <w:r w:rsidR="00E1671D" w:rsidRPr="00C70209">
        <w:t>Calculated post</w:t>
      </w:r>
      <w:r w:rsidR="004B557C" w:rsidRPr="00C70209">
        <w:t>-</w:t>
      </w:r>
      <w:r w:rsidR="00E1671D" w:rsidRPr="00C70209">
        <w:t>hoc using RevMan 5.1</w:t>
      </w:r>
      <w:r w:rsidRPr="00C70209">
        <w:t>.2</w:t>
      </w:r>
      <w:r w:rsidR="00FA31B3" w:rsidRPr="00C70209">
        <w:t>.</w:t>
      </w:r>
    </w:p>
    <w:p w14:paraId="49630CF1" w14:textId="77777777" w:rsidR="00FA31B3" w:rsidRPr="00C70209" w:rsidRDefault="00FA31B3" w:rsidP="005B2300">
      <w:pPr>
        <w:pStyle w:val="Tablefignotesleft"/>
      </w:pPr>
      <w:r w:rsidRPr="00C70209">
        <w:rPr>
          <w:b/>
        </w:rPr>
        <w:t>d.</w:t>
      </w:r>
      <w:r w:rsidRPr="00C70209">
        <w:t xml:space="preserve"> Hakeem 2012 compared data for (1) One RBC transfusion to (2) &gt;1 RBC transfusion to (3) no transfusion. It is not clear from the study whether the adjusted data refers to group 1, group 2 or both.</w:t>
      </w:r>
    </w:p>
    <w:p w14:paraId="77F4526A" w14:textId="77777777" w:rsidR="00E1671D" w:rsidRPr="00C70209" w:rsidRDefault="00FA31B3" w:rsidP="005B2300">
      <w:pPr>
        <w:pStyle w:val="Tablefignotesleft"/>
      </w:pPr>
      <w:r w:rsidRPr="00C70209">
        <w:rPr>
          <w:b/>
        </w:rPr>
        <w:t>e.</w:t>
      </w:r>
      <w:r w:rsidRPr="00C70209">
        <w:t xml:space="preserve"> Not clear if other potential confounders were included in the model.</w:t>
      </w:r>
    </w:p>
    <w:p w14:paraId="730A96AE"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784379E2" w14:textId="2B3D13C7" w:rsidR="00E1671D" w:rsidRPr="00C70209" w:rsidRDefault="00C06268" w:rsidP="00F053AA">
      <w:pPr>
        <w:pStyle w:val="Heading7"/>
      </w:pPr>
      <w:r w:rsidRPr="00C70209">
        <w:t>Brain injury on ultrasound</w:t>
      </w:r>
    </w:p>
    <w:p w14:paraId="352DB51F" w14:textId="0CF4E14F" w:rsidR="005453A3" w:rsidRPr="00C70209" w:rsidRDefault="005453A3" w:rsidP="005B2300">
      <w:r w:rsidRPr="00C70209">
        <w:t xml:space="preserve">The systematic review and hand-searching process identified one Level III study (Baer 2011) that examined the association between RBC transfusion and severe IVH in preterm infants. The results of these studies are summarised in </w:t>
      </w:r>
      <w:r w:rsidR="00837406" w:rsidRPr="00C70209">
        <w:rPr>
          <w:b/>
        </w:rPr>
        <w:fldChar w:fldCharType="begin"/>
      </w:r>
      <w:r w:rsidR="00837406" w:rsidRPr="00C70209">
        <w:rPr>
          <w:b/>
        </w:rPr>
        <w:instrText xml:space="preserve"> REF _Ref417381285 \h  \* MERGEFORMAT </w:instrText>
      </w:r>
      <w:r w:rsidR="00837406" w:rsidRPr="00C70209">
        <w:rPr>
          <w:b/>
        </w:rPr>
      </w:r>
      <w:r w:rsidR="00837406" w:rsidRPr="00C70209">
        <w:rPr>
          <w:b/>
        </w:rPr>
        <w:fldChar w:fldCharType="separate"/>
      </w:r>
      <w:r w:rsidR="000F7A9B" w:rsidRPr="000F7A9B">
        <w:rPr>
          <w:b/>
        </w:rPr>
        <w:t>Table 3.1.6</w:t>
      </w:r>
      <w:r w:rsidR="00837406" w:rsidRPr="00C70209">
        <w:rPr>
          <w:b/>
        </w:rPr>
        <w:fldChar w:fldCharType="end"/>
      </w:r>
      <w:r w:rsidRPr="00C70209">
        <w:t>.</w:t>
      </w:r>
    </w:p>
    <w:p w14:paraId="358A46FF" w14:textId="612C9408" w:rsidR="005453A3" w:rsidRPr="00C70209" w:rsidRDefault="005453A3" w:rsidP="005B2300">
      <w:r w:rsidRPr="00C70209">
        <w:t>The study by Baer (2011) included 54 neonates who developed severe (grade 3–4) IVH (evidenced by a normal head ultrasound prior to the development of IVH) matched with 101 controls who did have IVH. All control infants had one or more head ultrasounds showing no haemorrhage during the first week of life and at approximately 1 month. The study assessed various risk factors associated with the development of severe IVH, and reported a significant association between RBC transfusion and the development of severe IVH at 1 month. This effect remained statistically significant in a stepwise logistic regression analysis that adjusted for FFP and platelet use within the first 48 hours of life, vasopressor use in the first 72 hours of life, number of days on ampicillin, and nucleated RBC count (</w:t>
      </w:r>
      <w:r w:rsidRPr="00C70209">
        <w:rPr>
          <w:bCs/>
          <w:szCs w:val="16"/>
        </w:rPr>
        <w:t>RR 2.02; 95% CI 1.54, 3.33)</w:t>
      </w:r>
      <w:r w:rsidRPr="00C70209">
        <w:t>.</w:t>
      </w:r>
    </w:p>
    <w:p w14:paraId="2E26CCC4" w14:textId="0637CF7A" w:rsidR="00360BD9" w:rsidRPr="00C70209" w:rsidRDefault="00811BA8" w:rsidP="005B2300">
      <w:pPr>
        <w:rPr>
          <w:szCs w:val="18"/>
        </w:rPr>
      </w:pPr>
      <w:r w:rsidRPr="00C70209">
        <w:t>Baer (2011) reported the results of a sensitivity analysis and stated that the</w:t>
      </w:r>
      <w:r w:rsidR="00E1418C" w:rsidRPr="00C70209">
        <w:t>re remained “</w:t>
      </w:r>
      <w:r w:rsidR="00E1418C" w:rsidRPr="00C70209">
        <w:rPr>
          <w:i/>
          <w:szCs w:val="18"/>
        </w:rPr>
        <w:t xml:space="preserve">a high </w:t>
      </w:r>
      <w:r w:rsidRPr="00C70209">
        <w:rPr>
          <w:i/>
          <w:szCs w:val="18"/>
        </w:rPr>
        <w:t xml:space="preserve">likelihood that RBC transfusion, independent of Hb </w:t>
      </w:r>
      <w:r w:rsidR="00E1418C" w:rsidRPr="00C70209">
        <w:rPr>
          <w:i/>
          <w:szCs w:val="18"/>
        </w:rPr>
        <w:t xml:space="preserve">level </w:t>
      </w:r>
      <w:r w:rsidRPr="00C70209">
        <w:rPr>
          <w:i/>
          <w:szCs w:val="18"/>
        </w:rPr>
        <w:t>or other factors</w:t>
      </w:r>
      <w:r w:rsidR="00E1418C" w:rsidRPr="00C70209">
        <w:rPr>
          <w:i/>
          <w:szCs w:val="18"/>
        </w:rPr>
        <w:t xml:space="preserve">, increases the </w:t>
      </w:r>
      <w:r w:rsidR="005453A3" w:rsidRPr="00C70209">
        <w:rPr>
          <w:i/>
          <w:szCs w:val="18"/>
        </w:rPr>
        <w:t>risk of developing a severe IVH</w:t>
      </w:r>
      <w:r w:rsidR="00E1418C" w:rsidRPr="00C70209">
        <w:rPr>
          <w:i/>
          <w:szCs w:val="18"/>
        </w:rPr>
        <w:t>”</w:t>
      </w:r>
      <w:r w:rsidR="005453A3" w:rsidRPr="00C70209">
        <w:rPr>
          <w:szCs w:val="18"/>
        </w:rPr>
        <w:t>.</w:t>
      </w:r>
    </w:p>
    <w:p w14:paraId="218A3C78" w14:textId="77777777" w:rsidR="00B30DCE" w:rsidRPr="00C70209" w:rsidRDefault="00B30DCE" w:rsidP="005B2300">
      <w:pPr>
        <w:spacing w:after="200" w:line="276" w:lineRule="auto"/>
        <w:ind w:left="0"/>
        <w:rPr>
          <w:rFonts w:eastAsia="Arial Unicode MS"/>
          <w:b/>
          <w:bCs/>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4F3E8316" w14:textId="4E444A43" w:rsidR="00E1671D" w:rsidRPr="00C70209" w:rsidRDefault="003A4220" w:rsidP="005B2300">
      <w:pPr>
        <w:pStyle w:val="Caption"/>
      </w:pPr>
      <w:bookmarkStart w:id="238" w:name="_Ref417381285"/>
      <w:bookmarkStart w:id="239" w:name="_Ref406145714"/>
      <w:bookmarkStart w:id="240" w:name="_Toc42774706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6</w:t>
      </w:r>
      <w:r w:rsidR="00130F03" w:rsidRPr="00C70209">
        <w:fldChar w:fldCharType="end"/>
      </w:r>
      <w:bookmarkEnd w:id="238"/>
      <w:r w:rsidR="00E1671D" w:rsidRPr="00C70209">
        <w:tab/>
      </w:r>
      <w:r w:rsidR="00184435" w:rsidRPr="00C70209">
        <w:t xml:space="preserve">Preterm infants: Results for RBC transfusion </w:t>
      </w:r>
      <w:r w:rsidR="00C91BAE" w:rsidRPr="00C70209">
        <w:t>versus</w:t>
      </w:r>
      <w:r w:rsidR="00184435" w:rsidRPr="00C70209">
        <w:t xml:space="preserve"> no transfusion (or alternate dose) – Severe morbidity (brain injury on ultrasound)</w:t>
      </w:r>
      <w:bookmarkEnd w:id="239"/>
      <w:bookmarkEnd w:id="24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66"/>
        <w:gridCol w:w="1364"/>
        <w:gridCol w:w="167"/>
        <w:gridCol w:w="1196"/>
        <w:gridCol w:w="1364"/>
        <w:gridCol w:w="1369"/>
        <w:gridCol w:w="1514"/>
        <w:gridCol w:w="1514"/>
        <w:gridCol w:w="1514"/>
        <w:gridCol w:w="1707"/>
      </w:tblGrid>
      <w:tr w:rsidR="00184435" w:rsidRPr="00C70209" w14:paraId="7769A6B6" w14:textId="77777777" w:rsidTr="00D14E0D">
        <w:trPr>
          <w:tblHeader/>
        </w:trPr>
        <w:tc>
          <w:tcPr>
            <w:tcW w:w="388" w:type="pct"/>
            <w:vMerge w:val="restart"/>
            <w:tcBorders>
              <w:bottom w:val="single" w:sz="4" w:space="0" w:color="auto"/>
            </w:tcBorders>
          </w:tcPr>
          <w:p w14:paraId="2C37C560" w14:textId="77777777" w:rsidR="00184435" w:rsidRPr="00C70209" w:rsidRDefault="00184435" w:rsidP="005B2300">
            <w:pPr>
              <w:pStyle w:val="TableH2"/>
              <w:rPr>
                <w:rFonts w:eastAsia="Arial Unicode MS"/>
              </w:rPr>
            </w:pPr>
            <w:r w:rsidRPr="00C70209">
              <w:rPr>
                <w:rFonts w:eastAsia="Arial Unicode MS"/>
              </w:rPr>
              <w:t>Study</w:t>
            </w:r>
          </w:p>
          <w:p w14:paraId="729BBA4E" w14:textId="77777777" w:rsidR="00184435" w:rsidRPr="00C70209" w:rsidRDefault="00184435"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5B4738A5" w14:textId="77777777" w:rsidR="00184435" w:rsidRPr="00C70209" w:rsidRDefault="00184435" w:rsidP="005B2300">
            <w:pPr>
              <w:pStyle w:val="TableH2"/>
              <w:rPr>
                <w:rFonts w:eastAsia="Arial Unicode MS"/>
              </w:rPr>
            </w:pPr>
            <w:r w:rsidRPr="00C70209">
              <w:rPr>
                <w:rFonts w:eastAsia="Arial Unicode MS"/>
                <w:i/>
              </w:rPr>
              <w:t>Quality</w:t>
            </w:r>
          </w:p>
        </w:tc>
        <w:tc>
          <w:tcPr>
            <w:tcW w:w="482" w:type="pct"/>
            <w:vMerge w:val="restart"/>
          </w:tcPr>
          <w:p w14:paraId="56550AF3" w14:textId="77777777" w:rsidR="00184435" w:rsidRPr="00C70209" w:rsidRDefault="00184435" w:rsidP="005B2300">
            <w:pPr>
              <w:pStyle w:val="TableH2"/>
              <w:rPr>
                <w:rFonts w:eastAsia="Arial Unicode MS"/>
              </w:rPr>
            </w:pPr>
            <w:r w:rsidRPr="00C70209">
              <w:rPr>
                <w:rFonts w:eastAsia="Arial Unicode MS"/>
              </w:rPr>
              <w:t>No. of trials / sample size included in analysis</w:t>
            </w:r>
          </w:p>
        </w:tc>
        <w:tc>
          <w:tcPr>
            <w:tcW w:w="540" w:type="pct"/>
            <w:gridSpan w:val="2"/>
            <w:vMerge w:val="restart"/>
          </w:tcPr>
          <w:p w14:paraId="1791F388" w14:textId="77777777" w:rsidR="00184435" w:rsidRPr="00C70209" w:rsidRDefault="00184435" w:rsidP="005B2300">
            <w:pPr>
              <w:pStyle w:val="TableH2"/>
              <w:rPr>
                <w:rFonts w:eastAsia="Arial Unicode MS"/>
              </w:rPr>
            </w:pPr>
            <w:r w:rsidRPr="00C70209">
              <w:rPr>
                <w:rFonts w:eastAsia="Arial Unicode MS"/>
              </w:rPr>
              <w:t xml:space="preserve">Patient population </w:t>
            </w:r>
          </w:p>
        </w:tc>
        <w:tc>
          <w:tcPr>
            <w:tcW w:w="422" w:type="pct"/>
            <w:vMerge w:val="restart"/>
          </w:tcPr>
          <w:p w14:paraId="5538676C" w14:textId="77777777" w:rsidR="00184435" w:rsidRPr="00C70209" w:rsidRDefault="00184435" w:rsidP="005B2300">
            <w:pPr>
              <w:pStyle w:val="TableH2"/>
              <w:rPr>
                <w:rFonts w:eastAsia="Arial Unicode MS"/>
              </w:rPr>
            </w:pPr>
            <w:r w:rsidRPr="00C70209">
              <w:rPr>
                <w:rFonts w:eastAsia="Arial Unicode MS"/>
              </w:rPr>
              <w:t>Setting</w:t>
            </w:r>
          </w:p>
          <w:p w14:paraId="6FE46ADB" w14:textId="77777777" w:rsidR="00184435" w:rsidRPr="00C70209" w:rsidRDefault="00184435" w:rsidP="005B2300">
            <w:pPr>
              <w:pStyle w:val="TableH2"/>
              <w:rPr>
                <w:rFonts w:eastAsia="Arial Unicode MS"/>
              </w:rPr>
            </w:pPr>
            <w:r w:rsidRPr="00C70209">
              <w:rPr>
                <w:rFonts w:eastAsia="Arial Unicode MS"/>
              </w:rPr>
              <w:t>Location</w:t>
            </w:r>
          </w:p>
        </w:tc>
        <w:tc>
          <w:tcPr>
            <w:tcW w:w="481" w:type="pct"/>
            <w:vMerge w:val="restart"/>
          </w:tcPr>
          <w:p w14:paraId="28E43E7C" w14:textId="0758EE0C" w:rsidR="00184435" w:rsidRPr="00C70209" w:rsidRDefault="00184435"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3" w:type="pct"/>
            <w:vMerge w:val="restart"/>
          </w:tcPr>
          <w:p w14:paraId="573DD650" w14:textId="77777777" w:rsidR="00184435" w:rsidRPr="00C70209" w:rsidRDefault="00184435" w:rsidP="005B2300">
            <w:pPr>
              <w:pStyle w:val="TableH2"/>
              <w:rPr>
                <w:rFonts w:eastAsia="Arial Unicode MS"/>
              </w:rPr>
            </w:pPr>
            <w:r w:rsidRPr="00C70209">
              <w:rPr>
                <w:rFonts w:eastAsia="Arial Unicode MS"/>
              </w:rPr>
              <w:t>Outcome</w:t>
            </w:r>
          </w:p>
        </w:tc>
        <w:tc>
          <w:tcPr>
            <w:tcW w:w="2203" w:type="pct"/>
            <w:gridSpan w:val="4"/>
          </w:tcPr>
          <w:p w14:paraId="7A53AEE6" w14:textId="77777777" w:rsidR="00184435" w:rsidRPr="00C70209" w:rsidRDefault="00184435" w:rsidP="005B2300">
            <w:pPr>
              <w:pStyle w:val="TableH2"/>
              <w:rPr>
                <w:rFonts w:eastAsia="Arial Unicode MS"/>
                <w:i/>
              </w:rPr>
            </w:pPr>
            <w:r w:rsidRPr="00C70209">
              <w:rPr>
                <w:rFonts w:eastAsia="Arial Unicode MS"/>
              </w:rPr>
              <w:t>Results</w:t>
            </w:r>
          </w:p>
        </w:tc>
      </w:tr>
      <w:tr w:rsidR="00184435" w:rsidRPr="00C70209" w14:paraId="1B32A28D" w14:textId="77777777" w:rsidTr="00D14E0D">
        <w:trPr>
          <w:tblHeader/>
        </w:trPr>
        <w:tc>
          <w:tcPr>
            <w:tcW w:w="388" w:type="pct"/>
            <w:vMerge/>
            <w:tcBorders>
              <w:bottom w:val="single" w:sz="4" w:space="0" w:color="auto"/>
            </w:tcBorders>
          </w:tcPr>
          <w:p w14:paraId="2B2D8962" w14:textId="77777777" w:rsidR="00184435" w:rsidRPr="00C70209" w:rsidRDefault="00184435" w:rsidP="005B2300">
            <w:pPr>
              <w:pStyle w:val="TableH2"/>
              <w:rPr>
                <w:rFonts w:eastAsia="Arial Unicode MS"/>
              </w:rPr>
            </w:pPr>
          </w:p>
        </w:tc>
        <w:tc>
          <w:tcPr>
            <w:tcW w:w="482" w:type="pct"/>
            <w:vMerge/>
            <w:tcBorders>
              <w:bottom w:val="single" w:sz="4" w:space="0" w:color="auto"/>
            </w:tcBorders>
          </w:tcPr>
          <w:p w14:paraId="0CFC326C" w14:textId="77777777" w:rsidR="00184435" w:rsidRPr="00C70209" w:rsidRDefault="00184435" w:rsidP="005B2300">
            <w:pPr>
              <w:pStyle w:val="TableH2"/>
              <w:rPr>
                <w:rFonts w:eastAsia="Arial Unicode MS"/>
              </w:rPr>
            </w:pPr>
          </w:p>
        </w:tc>
        <w:tc>
          <w:tcPr>
            <w:tcW w:w="540" w:type="pct"/>
            <w:gridSpan w:val="2"/>
            <w:vMerge/>
            <w:tcBorders>
              <w:bottom w:val="single" w:sz="4" w:space="0" w:color="auto"/>
            </w:tcBorders>
          </w:tcPr>
          <w:p w14:paraId="42270717" w14:textId="77777777" w:rsidR="00184435" w:rsidRPr="00C70209" w:rsidRDefault="00184435" w:rsidP="005B2300">
            <w:pPr>
              <w:pStyle w:val="TableH2"/>
              <w:rPr>
                <w:rFonts w:eastAsia="Arial Unicode MS"/>
              </w:rPr>
            </w:pPr>
          </w:p>
        </w:tc>
        <w:tc>
          <w:tcPr>
            <w:tcW w:w="422" w:type="pct"/>
            <w:vMerge/>
            <w:tcBorders>
              <w:bottom w:val="single" w:sz="4" w:space="0" w:color="auto"/>
            </w:tcBorders>
          </w:tcPr>
          <w:p w14:paraId="6E47DD7C" w14:textId="77777777" w:rsidR="00184435" w:rsidRPr="00C70209" w:rsidRDefault="00184435" w:rsidP="005B2300">
            <w:pPr>
              <w:pStyle w:val="TableH2"/>
              <w:rPr>
                <w:rFonts w:eastAsia="Arial Unicode MS"/>
              </w:rPr>
            </w:pPr>
          </w:p>
        </w:tc>
        <w:tc>
          <w:tcPr>
            <w:tcW w:w="481" w:type="pct"/>
            <w:vMerge/>
            <w:tcBorders>
              <w:bottom w:val="single" w:sz="4" w:space="0" w:color="auto"/>
            </w:tcBorders>
          </w:tcPr>
          <w:p w14:paraId="5608DFF9" w14:textId="77777777" w:rsidR="00184435" w:rsidRPr="00C70209" w:rsidRDefault="00184435" w:rsidP="005B2300">
            <w:pPr>
              <w:pStyle w:val="TableH2"/>
              <w:rPr>
                <w:rFonts w:eastAsia="Arial Unicode MS"/>
              </w:rPr>
            </w:pPr>
          </w:p>
        </w:tc>
        <w:tc>
          <w:tcPr>
            <w:tcW w:w="483" w:type="pct"/>
            <w:vMerge/>
            <w:tcBorders>
              <w:bottom w:val="single" w:sz="4" w:space="0" w:color="auto"/>
            </w:tcBorders>
          </w:tcPr>
          <w:p w14:paraId="2D852C19" w14:textId="77777777" w:rsidR="00184435" w:rsidRPr="00C70209" w:rsidRDefault="00184435" w:rsidP="005B2300">
            <w:pPr>
              <w:pStyle w:val="TableH2"/>
              <w:rPr>
                <w:rFonts w:eastAsia="Arial Unicode MS"/>
              </w:rPr>
            </w:pPr>
          </w:p>
        </w:tc>
        <w:tc>
          <w:tcPr>
            <w:tcW w:w="534" w:type="pct"/>
            <w:tcBorders>
              <w:bottom w:val="single" w:sz="4" w:space="0" w:color="auto"/>
            </w:tcBorders>
          </w:tcPr>
          <w:p w14:paraId="68F99059" w14:textId="77777777" w:rsidR="00184435" w:rsidRPr="00C70209" w:rsidRDefault="00184435" w:rsidP="005B2300">
            <w:pPr>
              <w:pStyle w:val="TableH2"/>
              <w:rPr>
                <w:rFonts w:eastAsia="Arial Unicode MS"/>
              </w:rPr>
            </w:pPr>
            <w:r w:rsidRPr="00C70209">
              <w:rPr>
                <w:rFonts w:eastAsia="Arial Unicode MS"/>
              </w:rPr>
              <w:t>RBC transfusion</w:t>
            </w:r>
          </w:p>
          <w:p w14:paraId="49239B4B" w14:textId="77777777" w:rsidR="00184435" w:rsidRPr="00C70209" w:rsidRDefault="00184435" w:rsidP="005B2300">
            <w:pPr>
              <w:pStyle w:val="TableH2"/>
              <w:rPr>
                <w:rFonts w:eastAsia="Arial Unicode MS"/>
              </w:rPr>
            </w:pPr>
            <w:r w:rsidRPr="00C70209">
              <w:rPr>
                <w:rFonts w:eastAsia="Arial Unicode MS"/>
              </w:rPr>
              <w:t>n/N (%)</w:t>
            </w:r>
          </w:p>
        </w:tc>
        <w:tc>
          <w:tcPr>
            <w:tcW w:w="534" w:type="pct"/>
            <w:tcBorders>
              <w:bottom w:val="single" w:sz="4" w:space="0" w:color="auto"/>
            </w:tcBorders>
          </w:tcPr>
          <w:p w14:paraId="76097AD6" w14:textId="77777777" w:rsidR="00184435" w:rsidRPr="00C70209" w:rsidRDefault="00184435" w:rsidP="005B2300">
            <w:pPr>
              <w:pStyle w:val="TableH2"/>
              <w:rPr>
                <w:rFonts w:eastAsia="Arial Unicode MS"/>
              </w:rPr>
            </w:pPr>
            <w:r w:rsidRPr="00C70209">
              <w:rPr>
                <w:rFonts w:eastAsia="Arial Unicode MS"/>
              </w:rPr>
              <w:t>No transfusion</w:t>
            </w:r>
          </w:p>
          <w:p w14:paraId="64BA67D7" w14:textId="77777777" w:rsidR="00184435" w:rsidRPr="00C70209" w:rsidRDefault="00184435" w:rsidP="005B2300">
            <w:pPr>
              <w:pStyle w:val="TableH2"/>
              <w:rPr>
                <w:rFonts w:eastAsia="Arial Unicode MS"/>
              </w:rPr>
            </w:pPr>
            <w:r w:rsidRPr="00C70209">
              <w:rPr>
                <w:rFonts w:eastAsia="Arial Unicode MS"/>
              </w:rPr>
              <w:t>n/N (%)</w:t>
            </w:r>
          </w:p>
        </w:tc>
        <w:tc>
          <w:tcPr>
            <w:tcW w:w="534" w:type="pct"/>
            <w:tcBorders>
              <w:bottom w:val="single" w:sz="4" w:space="0" w:color="auto"/>
            </w:tcBorders>
          </w:tcPr>
          <w:p w14:paraId="5E2E85EF" w14:textId="77777777" w:rsidR="00184435" w:rsidRPr="00C70209" w:rsidRDefault="00184435" w:rsidP="005B2300">
            <w:pPr>
              <w:pStyle w:val="TableH2"/>
              <w:rPr>
                <w:rFonts w:eastAsia="Arial Unicode MS"/>
              </w:rPr>
            </w:pPr>
            <w:r w:rsidRPr="00C70209">
              <w:rPr>
                <w:rFonts w:eastAsia="Arial Unicode MS"/>
              </w:rPr>
              <w:t>Risk estimate (95% CI)</w:t>
            </w:r>
          </w:p>
        </w:tc>
        <w:tc>
          <w:tcPr>
            <w:tcW w:w="602" w:type="pct"/>
            <w:tcBorders>
              <w:bottom w:val="single" w:sz="4" w:space="0" w:color="auto"/>
            </w:tcBorders>
          </w:tcPr>
          <w:p w14:paraId="39D51211" w14:textId="77777777" w:rsidR="00184435" w:rsidRPr="00C70209" w:rsidRDefault="00184435" w:rsidP="005B2300">
            <w:pPr>
              <w:pStyle w:val="TableH3"/>
              <w:rPr>
                <w:rFonts w:eastAsia="Arial Unicode MS"/>
              </w:rPr>
            </w:pPr>
            <w:r w:rsidRPr="00C70209">
              <w:rPr>
                <w:rFonts w:eastAsia="Arial Unicode MS"/>
              </w:rPr>
              <w:t>Statistical significance</w:t>
            </w:r>
          </w:p>
          <w:p w14:paraId="3E22F3C3" w14:textId="617C6A56" w:rsidR="00184435" w:rsidRPr="00C70209" w:rsidRDefault="001A475D" w:rsidP="005B2300">
            <w:pPr>
              <w:pStyle w:val="TableH2"/>
              <w:rPr>
                <w:rFonts w:eastAsia="Arial Unicode MS"/>
              </w:rPr>
            </w:pPr>
            <w:r w:rsidRPr="001A475D">
              <w:rPr>
                <w:rFonts w:eastAsia="Arial Unicode MS"/>
                <w:i/>
              </w:rPr>
              <w:t>P-</w:t>
            </w:r>
            <w:r w:rsidR="00184435" w:rsidRPr="00C70209">
              <w:rPr>
                <w:rFonts w:eastAsia="Arial Unicode MS"/>
              </w:rPr>
              <w:t>value</w:t>
            </w:r>
          </w:p>
          <w:p w14:paraId="5DEE54A8" w14:textId="77777777" w:rsidR="00184435" w:rsidRPr="00C70209" w:rsidRDefault="00184435" w:rsidP="005B2300">
            <w:pPr>
              <w:pStyle w:val="TableH2"/>
              <w:rPr>
                <w:rFonts w:eastAsia="Arial Unicode MS"/>
              </w:rPr>
            </w:pPr>
            <w:r w:rsidRPr="00C70209">
              <w:t>Heterogeneity</w:t>
            </w:r>
            <w:r w:rsidRPr="00C70209">
              <w:rPr>
                <w:vertAlign w:val="superscript"/>
              </w:rPr>
              <w:t>b</w:t>
            </w:r>
          </w:p>
        </w:tc>
      </w:tr>
      <w:tr w:rsidR="00184435" w:rsidRPr="00C70209" w14:paraId="1755EE6B" w14:textId="77777777" w:rsidTr="00155657">
        <w:trPr>
          <w:cantSplit/>
        </w:trPr>
        <w:tc>
          <w:tcPr>
            <w:tcW w:w="5000" w:type="pct"/>
            <w:gridSpan w:val="11"/>
            <w:tcBorders>
              <w:top w:val="single" w:sz="4" w:space="0" w:color="000000"/>
              <w:bottom w:val="single" w:sz="4" w:space="0" w:color="000000"/>
            </w:tcBorders>
            <w:shd w:val="clear" w:color="auto" w:fill="000000"/>
          </w:tcPr>
          <w:p w14:paraId="0092B5D2" w14:textId="77777777" w:rsidR="00184435" w:rsidRPr="00C70209" w:rsidRDefault="00184435" w:rsidP="005B2300">
            <w:pPr>
              <w:pStyle w:val="TableH4"/>
            </w:pPr>
            <w:r w:rsidRPr="00C70209">
              <w:t>Level III evidence</w:t>
            </w:r>
          </w:p>
        </w:tc>
      </w:tr>
      <w:tr w:rsidR="00E1671D" w:rsidRPr="00C70209" w14:paraId="55DCC48E" w14:textId="77777777" w:rsidTr="00D14E0D">
        <w:trPr>
          <w:trHeight w:val="449"/>
        </w:trPr>
        <w:tc>
          <w:tcPr>
            <w:tcW w:w="388" w:type="pct"/>
            <w:vMerge w:val="restart"/>
            <w:shd w:val="clear" w:color="auto" w:fill="auto"/>
          </w:tcPr>
          <w:p w14:paraId="56A82A08" w14:textId="3440B297" w:rsidR="00E1671D" w:rsidRPr="00C70209" w:rsidRDefault="00E1671D" w:rsidP="005B2300">
            <w:pPr>
              <w:pStyle w:val="Tabletext-evidencematrix"/>
            </w:pPr>
            <w:r w:rsidRPr="00C70209">
              <w:t>Baer 2011</w:t>
            </w:r>
            <w:r w:rsidR="00E1112B" w:rsidRPr="00C70209">
              <w:fldChar w:fldCharType="begin">
                <w:fldData xml:space="preserve">PEVuZE5vdGU+PENpdGU+PEF1dGhvcj5CYWVyPC9BdXRob3I+PFllYXI+MjAxMTwvWWVhcj48UmVj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CYWVyPC9BdXRob3I+PFllYXI+MjAxMTwvWWVhcj48UmVj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763099" w:rsidRPr="00C70209">
              <w:rPr>
                <w:vertAlign w:val="superscript"/>
              </w:rPr>
              <w:t>19</w:t>
            </w:r>
            <w:r w:rsidR="00E1112B" w:rsidRPr="00C70209">
              <w:fldChar w:fldCharType="end"/>
            </w:r>
          </w:p>
          <w:p w14:paraId="0C614BDD" w14:textId="54DD8843" w:rsidR="00E1671D" w:rsidRPr="00C70209" w:rsidRDefault="00E1671D" w:rsidP="005B2300">
            <w:pPr>
              <w:pStyle w:val="Tabletext-evidencematrix"/>
            </w:pPr>
            <w:r w:rsidRPr="00C70209">
              <w:t>Level III</w:t>
            </w:r>
            <w:r w:rsidR="00E64EC2" w:rsidRPr="00C70209">
              <w:t>–2</w:t>
            </w:r>
          </w:p>
          <w:p w14:paraId="0BA81C14" w14:textId="77777777" w:rsidR="00E1671D" w:rsidRPr="00C70209" w:rsidRDefault="00D14E0D" w:rsidP="005B2300">
            <w:pPr>
              <w:pStyle w:val="Tabletext-evidencematrix"/>
              <w:rPr>
                <w:rStyle w:val="ReportSubtitleChar"/>
                <w:rFonts w:eastAsia="Arial Unicode MS"/>
                <w:b w:val="0"/>
                <w:i/>
                <w:smallCaps/>
                <w:szCs w:val="21"/>
              </w:rPr>
            </w:pPr>
            <w:r w:rsidRPr="00C70209">
              <w:rPr>
                <w:i/>
              </w:rPr>
              <w:t>Fair</w:t>
            </w:r>
          </w:p>
        </w:tc>
        <w:tc>
          <w:tcPr>
            <w:tcW w:w="482" w:type="pct"/>
            <w:vMerge w:val="restart"/>
            <w:shd w:val="clear" w:color="auto" w:fill="auto"/>
          </w:tcPr>
          <w:p w14:paraId="4B49E6FC" w14:textId="52C6BE0E" w:rsidR="00E1671D" w:rsidRPr="00C70209" w:rsidRDefault="00E1671D" w:rsidP="005B2300">
            <w:pPr>
              <w:pStyle w:val="Tabletext-evidencematrix"/>
            </w:pPr>
            <w:r w:rsidRPr="00C70209">
              <w:t xml:space="preserve">Retrospective </w:t>
            </w:r>
            <w:r w:rsidR="00FB7912" w:rsidRPr="00C70209">
              <w:t>case–control</w:t>
            </w:r>
          </w:p>
          <w:p w14:paraId="6D2F2278" w14:textId="77777777" w:rsidR="00E1671D" w:rsidRPr="00C70209" w:rsidRDefault="00E1671D" w:rsidP="005B2300">
            <w:pPr>
              <w:pStyle w:val="Tabletext-evidencematrix"/>
            </w:pPr>
            <w:r w:rsidRPr="00C70209">
              <w:t>N=155</w:t>
            </w:r>
          </w:p>
        </w:tc>
        <w:tc>
          <w:tcPr>
            <w:tcW w:w="481" w:type="pct"/>
            <w:vMerge w:val="restart"/>
            <w:shd w:val="clear" w:color="auto" w:fill="auto"/>
          </w:tcPr>
          <w:p w14:paraId="444A3607" w14:textId="77777777" w:rsidR="00E1671D" w:rsidRPr="00C70209" w:rsidRDefault="00E1671D" w:rsidP="005B2300">
            <w:pPr>
              <w:pStyle w:val="Tabletext-evidencematrix"/>
            </w:pPr>
            <w:r w:rsidRPr="00C70209">
              <w:t xml:space="preserve">VLBW </w:t>
            </w:r>
            <w:r w:rsidR="00D14E0D" w:rsidRPr="00C70209">
              <w:t xml:space="preserve">(&lt;1500 g) </w:t>
            </w:r>
            <w:r w:rsidRPr="00C70209">
              <w:t xml:space="preserve">neonates </w:t>
            </w:r>
            <w:r w:rsidR="00D14E0D" w:rsidRPr="00C70209">
              <w:t xml:space="preserve">admitted to NICU </w:t>
            </w:r>
          </w:p>
        </w:tc>
        <w:tc>
          <w:tcPr>
            <w:tcW w:w="481" w:type="pct"/>
            <w:gridSpan w:val="2"/>
            <w:vMerge w:val="restart"/>
            <w:shd w:val="clear" w:color="auto" w:fill="auto"/>
          </w:tcPr>
          <w:p w14:paraId="6E077BB0" w14:textId="77777777" w:rsidR="00E1671D" w:rsidRPr="00C70209" w:rsidRDefault="00E1671D" w:rsidP="005B2300">
            <w:pPr>
              <w:pStyle w:val="Tabletext-evidencematrix"/>
            </w:pPr>
            <w:r w:rsidRPr="00C70209">
              <w:t>Three large perinatal centres, USA</w:t>
            </w:r>
          </w:p>
        </w:tc>
        <w:tc>
          <w:tcPr>
            <w:tcW w:w="481" w:type="pct"/>
            <w:vMerge w:val="restart"/>
            <w:shd w:val="clear" w:color="auto" w:fill="auto"/>
          </w:tcPr>
          <w:p w14:paraId="30210447" w14:textId="1543FF60" w:rsidR="00E1671D" w:rsidRPr="00C70209" w:rsidRDefault="00184435" w:rsidP="005B2300">
            <w:pPr>
              <w:pStyle w:val="Tabletext-evidencematrix"/>
            </w:pPr>
            <w:r w:rsidRPr="00C70209">
              <w:t>One or more</w:t>
            </w:r>
            <w:r w:rsidR="00E1671D" w:rsidRPr="00C70209">
              <w:t xml:space="preserve"> RBC transfusions </w:t>
            </w:r>
            <w:r w:rsidR="00C91BAE" w:rsidRPr="00C70209">
              <w:t>versus</w:t>
            </w:r>
            <w:r w:rsidR="00E1671D" w:rsidRPr="00C70209">
              <w:t xml:space="preserve"> no transfusion</w:t>
            </w:r>
          </w:p>
        </w:tc>
        <w:tc>
          <w:tcPr>
            <w:tcW w:w="483" w:type="pct"/>
            <w:vMerge w:val="restart"/>
            <w:shd w:val="clear" w:color="auto" w:fill="auto"/>
          </w:tcPr>
          <w:p w14:paraId="7DADDCA6" w14:textId="77777777" w:rsidR="00E1671D" w:rsidRPr="00C70209" w:rsidRDefault="00E1671D" w:rsidP="005B2300">
            <w:pPr>
              <w:pStyle w:val="Tabletext-evidencematrix"/>
            </w:pPr>
            <w:r w:rsidRPr="00C70209">
              <w:t>Severe IVH (grade 3 or 4) at one month</w:t>
            </w:r>
          </w:p>
        </w:tc>
        <w:tc>
          <w:tcPr>
            <w:tcW w:w="534" w:type="pct"/>
            <w:shd w:val="clear" w:color="auto" w:fill="auto"/>
          </w:tcPr>
          <w:p w14:paraId="11F6C9BD" w14:textId="77777777" w:rsidR="00E1671D" w:rsidRPr="00C70209" w:rsidRDefault="00E1671D" w:rsidP="005B2300">
            <w:pPr>
              <w:pStyle w:val="Tabletext-evidencematrix"/>
            </w:pPr>
            <w:r w:rsidRPr="00C70209">
              <w:t>52/118 (44.1%)</w:t>
            </w:r>
          </w:p>
        </w:tc>
        <w:tc>
          <w:tcPr>
            <w:tcW w:w="534" w:type="pct"/>
            <w:shd w:val="clear" w:color="auto" w:fill="auto"/>
          </w:tcPr>
          <w:p w14:paraId="43A60DD5" w14:textId="77777777" w:rsidR="00E1671D" w:rsidRPr="00C70209" w:rsidRDefault="00E1671D" w:rsidP="005B2300">
            <w:pPr>
              <w:pStyle w:val="Tabletext-evidencematrix"/>
            </w:pPr>
            <w:r w:rsidRPr="00C70209">
              <w:t>2/37 (5.4%)</w:t>
            </w:r>
          </w:p>
        </w:tc>
        <w:tc>
          <w:tcPr>
            <w:tcW w:w="534" w:type="pct"/>
            <w:shd w:val="clear" w:color="auto" w:fill="auto"/>
          </w:tcPr>
          <w:p w14:paraId="546D8ABB" w14:textId="77777777" w:rsidR="00E1671D" w:rsidRPr="00C70209" w:rsidRDefault="00D14E0D" w:rsidP="005B2300">
            <w:pPr>
              <w:pStyle w:val="Tabletext-evidencematrix"/>
            </w:pPr>
            <w:r w:rsidRPr="00C70209">
              <w:t>RR 8.15 [2.09, 31.86]</w:t>
            </w:r>
            <w:r w:rsidRPr="00C70209">
              <w:rPr>
                <w:vertAlign w:val="superscript"/>
              </w:rPr>
              <w:t>c</w:t>
            </w:r>
          </w:p>
        </w:tc>
        <w:tc>
          <w:tcPr>
            <w:tcW w:w="602" w:type="pct"/>
            <w:shd w:val="clear" w:color="auto" w:fill="D9D9D9" w:themeFill="background1" w:themeFillShade="D9"/>
          </w:tcPr>
          <w:p w14:paraId="0970066C" w14:textId="77777777" w:rsidR="00E1671D" w:rsidRPr="00C70209" w:rsidRDefault="00E1671D" w:rsidP="005B2300">
            <w:pPr>
              <w:pStyle w:val="Tabletext-evidencematrix"/>
              <w:rPr>
                <w:i/>
              </w:rPr>
            </w:pPr>
            <w:r w:rsidRPr="00C70209">
              <w:rPr>
                <w:i/>
              </w:rPr>
              <w:t>Favours no transfusion</w:t>
            </w:r>
          </w:p>
          <w:p w14:paraId="29B31296" w14:textId="28F17BBC" w:rsidR="00E1671D" w:rsidRPr="00C70209" w:rsidRDefault="001A475D" w:rsidP="005B2300">
            <w:pPr>
              <w:pStyle w:val="Tabletext-evidencematrix"/>
              <w:rPr>
                <w:sz w:val="14"/>
              </w:rPr>
            </w:pPr>
            <w:r w:rsidRPr="001A475D">
              <w:rPr>
                <w:i/>
              </w:rPr>
              <w:t>P = </w:t>
            </w:r>
            <w:r w:rsidR="00E1671D" w:rsidRPr="00C70209">
              <w:t>0.003</w:t>
            </w:r>
            <w:r w:rsidR="00D14E0D" w:rsidRPr="00C70209">
              <w:rPr>
                <w:vertAlign w:val="superscript"/>
              </w:rPr>
              <w:t>c</w:t>
            </w:r>
          </w:p>
        </w:tc>
      </w:tr>
      <w:tr w:rsidR="00184435" w:rsidRPr="00C70209" w14:paraId="310186DE" w14:textId="77777777" w:rsidTr="00D14E0D">
        <w:trPr>
          <w:trHeight w:val="611"/>
        </w:trPr>
        <w:tc>
          <w:tcPr>
            <w:tcW w:w="388" w:type="pct"/>
            <w:vMerge/>
            <w:shd w:val="clear" w:color="auto" w:fill="auto"/>
          </w:tcPr>
          <w:p w14:paraId="116D610B" w14:textId="77777777" w:rsidR="00184435" w:rsidRPr="00C70209" w:rsidRDefault="00184435" w:rsidP="005B2300">
            <w:pPr>
              <w:pStyle w:val="Tabletext-evidencematrix"/>
            </w:pPr>
          </w:p>
        </w:tc>
        <w:tc>
          <w:tcPr>
            <w:tcW w:w="482" w:type="pct"/>
            <w:vMerge/>
            <w:shd w:val="clear" w:color="auto" w:fill="auto"/>
          </w:tcPr>
          <w:p w14:paraId="2C30943A" w14:textId="77777777" w:rsidR="00184435" w:rsidRPr="00C70209" w:rsidRDefault="00184435" w:rsidP="005B2300">
            <w:pPr>
              <w:pStyle w:val="Tabletext-evidencematrix"/>
            </w:pPr>
          </w:p>
        </w:tc>
        <w:tc>
          <w:tcPr>
            <w:tcW w:w="481" w:type="pct"/>
            <w:vMerge/>
            <w:shd w:val="clear" w:color="auto" w:fill="auto"/>
          </w:tcPr>
          <w:p w14:paraId="5EB33582" w14:textId="77777777" w:rsidR="00184435" w:rsidRPr="00C70209" w:rsidRDefault="00184435" w:rsidP="005B2300">
            <w:pPr>
              <w:pStyle w:val="Tabletext-evidencematrix"/>
            </w:pPr>
          </w:p>
        </w:tc>
        <w:tc>
          <w:tcPr>
            <w:tcW w:w="481" w:type="pct"/>
            <w:gridSpan w:val="2"/>
            <w:vMerge/>
            <w:shd w:val="clear" w:color="auto" w:fill="auto"/>
          </w:tcPr>
          <w:p w14:paraId="1C189E29" w14:textId="77777777" w:rsidR="00184435" w:rsidRPr="00C70209" w:rsidRDefault="00184435" w:rsidP="005B2300">
            <w:pPr>
              <w:pStyle w:val="Tabletext-evidencematrix"/>
            </w:pPr>
          </w:p>
        </w:tc>
        <w:tc>
          <w:tcPr>
            <w:tcW w:w="481" w:type="pct"/>
            <w:vMerge/>
            <w:shd w:val="clear" w:color="auto" w:fill="auto"/>
          </w:tcPr>
          <w:p w14:paraId="77784DE1" w14:textId="77777777" w:rsidR="00184435" w:rsidRPr="00C70209" w:rsidRDefault="00184435" w:rsidP="005B2300">
            <w:pPr>
              <w:pStyle w:val="Tabletext-evidencematrix"/>
            </w:pPr>
          </w:p>
        </w:tc>
        <w:tc>
          <w:tcPr>
            <w:tcW w:w="483" w:type="pct"/>
            <w:vMerge/>
            <w:shd w:val="clear" w:color="auto" w:fill="auto"/>
          </w:tcPr>
          <w:p w14:paraId="5D509969" w14:textId="77777777" w:rsidR="00184435" w:rsidRPr="00C70209" w:rsidRDefault="00184435" w:rsidP="005B2300">
            <w:pPr>
              <w:pStyle w:val="Tabletext-evidencematrix"/>
            </w:pPr>
          </w:p>
        </w:tc>
        <w:tc>
          <w:tcPr>
            <w:tcW w:w="1068" w:type="pct"/>
            <w:gridSpan w:val="2"/>
            <w:shd w:val="clear" w:color="auto" w:fill="auto"/>
          </w:tcPr>
          <w:p w14:paraId="781A47E7" w14:textId="77777777" w:rsidR="00184435" w:rsidRPr="00C70209" w:rsidRDefault="00184435" w:rsidP="005B2300">
            <w:pPr>
              <w:pStyle w:val="Tabletext-subanalysis"/>
            </w:pPr>
            <w:r w:rsidRPr="00C70209">
              <w:t xml:space="preserve">Multiple logistic regression adjusted for </w:t>
            </w:r>
            <w:r w:rsidR="00D14E0D" w:rsidRPr="00C70209">
              <w:t xml:space="preserve">potential risk factors, including FFP and platelet use within the first 48 hours of life, </w:t>
            </w:r>
            <w:r w:rsidRPr="00C70209">
              <w:t>vasopressor use in the first 72 hours, number of days on ampicillin, and nucleated RBC count.</w:t>
            </w:r>
          </w:p>
        </w:tc>
        <w:tc>
          <w:tcPr>
            <w:tcW w:w="534" w:type="pct"/>
            <w:shd w:val="clear" w:color="auto" w:fill="auto"/>
          </w:tcPr>
          <w:p w14:paraId="2345654D" w14:textId="77777777" w:rsidR="00184435" w:rsidRPr="00C70209" w:rsidRDefault="00184435" w:rsidP="005B2300">
            <w:pPr>
              <w:pStyle w:val="Tabletext-evidencematrix"/>
            </w:pPr>
            <w:r w:rsidRPr="00C70209">
              <w:t xml:space="preserve">RR 2.02 [1.54, 3.33] </w:t>
            </w:r>
          </w:p>
        </w:tc>
        <w:tc>
          <w:tcPr>
            <w:tcW w:w="602" w:type="pct"/>
            <w:shd w:val="clear" w:color="auto" w:fill="D9D9D9" w:themeFill="background1" w:themeFillShade="D9"/>
          </w:tcPr>
          <w:p w14:paraId="384C0288" w14:textId="77777777" w:rsidR="00184435" w:rsidRPr="00C70209" w:rsidRDefault="00184435" w:rsidP="005B2300">
            <w:pPr>
              <w:pStyle w:val="Tabletext-evidencematrix"/>
              <w:rPr>
                <w:i/>
              </w:rPr>
            </w:pPr>
            <w:r w:rsidRPr="00C70209">
              <w:rPr>
                <w:i/>
              </w:rPr>
              <w:t>Favours no transfusion</w:t>
            </w:r>
          </w:p>
          <w:p w14:paraId="5709E0CA" w14:textId="3DC8051E" w:rsidR="00184435" w:rsidRPr="00C70209" w:rsidRDefault="001A475D" w:rsidP="005B2300">
            <w:pPr>
              <w:pStyle w:val="Tabletext-evidencematrix"/>
              <w:rPr>
                <w:shd w:val="clear" w:color="auto" w:fill="FFFFFF" w:themeFill="background1"/>
              </w:rPr>
            </w:pPr>
            <w:r w:rsidRPr="001A475D">
              <w:rPr>
                <w:i/>
              </w:rPr>
              <w:t>P = </w:t>
            </w:r>
            <w:r w:rsidR="00184435" w:rsidRPr="00C70209">
              <w:t>NR</w:t>
            </w:r>
          </w:p>
        </w:tc>
      </w:tr>
    </w:tbl>
    <w:p w14:paraId="229FB231" w14:textId="60FEE631" w:rsidR="00D14E0D" w:rsidRPr="00C70209" w:rsidRDefault="00D14E0D" w:rsidP="005B2300">
      <w:pPr>
        <w:pStyle w:val="Tablefignotesleft"/>
      </w:pPr>
      <w:r w:rsidRPr="00C70209">
        <w:t xml:space="preserve">CI, confidence interval; </w:t>
      </w:r>
      <w:r w:rsidR="00E077C6" w:rsidRPr="00C70209">
        <w:t xml:space="preserve">FFP, </w:t>
      </w:r>
      <w:r w:rsidR="00E077C6" w:rsidRPr="00C70209">
        <w:rPr>
          <w:iCs/>
        </w:rPr>
        <w:t xml:space="preserve">fresh frozen plasma; </w:t>
      </w:r>
      <w:r w:rsidRPr="00C70209">
        <w:t xml:space="preserve">IVH, intraventricular haemorrhage; </w:t>
      </w:r>
      <w:r w:rsidR="0073175D" w:rsidRPr="00C70209">
        <w:t xml:space="preserve">NICU, neonatal intensive care unit; </w:t>
      </w:r>
      <w:r w:rsidRPr="00C70209">
        <w:t>NR, not reported; RBC, red blood cell; RR, risk ratio; VLBW, very low birth weight</w:t>
      </w:r>
    </w:p>
    <w:p w14:paraId="6383B679" w14:textId="77777777" w:rsidR="00D14E0D" w:rsidRPr="00C70209" w:rsidRDefault="00D14E0D"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EFC3465" w14:textId="261F2342" w:rsidR="00D14E0D" w:rsidRPr="00C70209" w:rsidRDefault="00D14E0D"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w:t>
      </w:r>
      <w:r w:rsidR="00E64EC2" w:rsidRPr="00C70209">
        <w:t>–5</w:t>
      </w:r>
      <w:r w:rsidRPr="00C70209">
        <w:t>0%; substantial heterogeneity I</w:t>
      </w:r>
      <w:r w:rsidRPr="00C70209">
        <w:rPr>
          <w:vertAlign w:val="superscript"/>
        </w:rPr>
        <w:t>2</w:t>
      </w:r>
      <w:r w:rsidRPr="00C70209">
        <w:t xml:space="preserve"> &gt;50%.</w:t>
      </w:r>
    </w:p>
    <w:p w14:paraId="3C72EADF" w14:textId="79ED41F5" w:rsidR="00D14E0D" w:rsidRPr="00C70209" w:rsidRDefault="00D14E0D" w:rsidP="005B2300">
      <w:pPr>
        <w:pStyle w:val="Tablefignotesleft"/>
      </w:pPr>
      <w:r w:rsidRPr="00C70209">
        <w:rPr>
          <w:b/>
        </w:rPr>
        <w:t>c.</w:t>
      </w:r>
      <w:r w:rsidRPr="00C70209">
        <w:t xml:space="preserve"> Calculated post</w:t>
      </w:r>
      <w:r w:rsidR="004B557C" w:rsidRPr="00C70209">
        <w:t>-</w:t>
      </w:r>
      <w:r w:rsidRPr="00C70209">
        <w:t>hoc using RevMan 5.1.2.</w:t>
      </w:r>
    </w:p>
    <w:p w14:paraId="1FA9413C"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3B385491" w14:textId="77777777" w:rsidR="00430C91" w:rsidRPr="00C70209" w:rsidRDefault="00430C91" w:rsidP="00F053AA">
      <w:pPr>
        <w:pStyle w:val="Heading7"/>
      </w:pPr>
      <w:r w:rsidRPr="00C70209">
        <w:t>Neurodevelopmental disability</w:t>
      </w:r>
    </w:p>
    <w:p w14:paraId="7B111A3C" w14:textId="24CFA48B" w:rsidR="00430C91" w:rsidRPr="00C70209" w:rsidRDefault="00430C91" w:rsidP="005B2300">
      <w:pPr>
        <w:pStyle w:val="BodyText"/>
      </w:pPr>
      <w:r w:rsidRPr="00C70209">
        <w:t>There were no studies identified in the systematic review and hand</w:t>
      </w:r>
      <w:r w:rsidR="00FB7912" w:rsidRPr="00C70209">
        <w:t>-</w:t>
      </w:r>
      <w:r w:rsidRPr="00C70209">
        <w:t>searching process that assessed the effect of RBC transfusion compared with no transfusion in preterm infants and reported on neurodevelopmental disability.</w:t>
      </w:r>
    </w:p>
    <w:p w14:paraId="5C29C413" w14:textId="77777777" w:rsidR="00D14E0D" w:rsidRPr="00C70209" w:rsidRDefault="00D14E0D" w:rsidP="00CF6F17">
      <w:pPr>
        <w:pStyle w:val="Heading7"/>
      </w:pPr>
      <w:r w:rsidRPr="00C70209">
        <w:t>Transfusion-related serious adverse events</w:t>
      </w:r>
    </w:p>
    <w:p w14:paraId="4953EAB6" w14:textId="4CE84050" w:rsidR="00D14E0D" w:rsidRPr="00C70209" w:rsidRDefault="00D14E0D" w:rsidP="00D14E0D">
      <w:pPr>
        <w:pStyle w:val="BodyText"/>
      </w:pPr>
      <w:r w:rsidRPr="00C70209">
        <w:t>There were no studies identified in the systematic review and hand</w:t>
      </w:r>
      <w:r w:rsidR="00FB7912" w:rsidRPr="00C70209">
        <w:t>-</w:t>
      </w:r>
      <w:r w:rsidRPr="00C70209">
        <w:t>searching process that assessed the effect of RBC transfusion compared with no transfusion in preterm infants and reported on transfusion-related SAEs (TACO, TRALI, haemolytic transfusion reactions, transfusion transmitted infections, transfusion-induced graft-versus-host-disease, anaphylactic reactions).</w:t>
      </w:r>
    </w:p>
    <w:p w14:paraId="0C64EA43" w14:textId="77777777" w:rsidR="00E1671D" w:rsidRPr="00C70209" w:rsidRDefault="00FB7350" w:rsidP="00D14E0D">
      <w:pPr>
        <w:pStyle w:val="Head4Num"/>
      </w:pPr>
      <w:r w:rsidRPr="00C70209">
        <w:t>R</w:t>
      </w:r>
      <w:r w:rsidR="00E1671D" w:rsidRPr="00C70209">
        <w:t>estrictive RBC transfusion versus liberal RBC transfusion</w:t>
      </w:r>
    </w:p>
    <w:p w14:paraId="25B6B860" w14:textId="77777777" w:rsidR="00FB7350" w:rsidRPr="00C70209" w:rsidRDefault="00FB7350" w:rsidP="005B2300">
      <w:pPr>
        <w:pStyle w:val="Heading5"/>
        <w:rPr>
          <w:lang w:val="en-AU"/>
        </w:rPr>
      </w:pPr>
      <w:r w:rsidRPr="00C70209">
        <w:rPr>
          <w:lang w:val="en-AU"/>
        </w:rPr>
        <w:t>Summary of evidence</w:t>
      </w:r>
    </w:p>
    <w:p w14:paraId="6DCBF4F1" w14:textId="77777777" w:rsidR="00E1671D" w:rsidRPr="00C70209" w:rsidRDefault="00E1671D" w:rsidP="005B2300">
      <w:pPr>
        <w:pStyle w:val="Heading6"/>
      </w:pPr>
      <w:r w:rsidRPr="00C70209">
        <w:t>Level I evidence</w:t>
      </w:r>
    </w:p>
    <w:p w14:paraId="3BA517AB" w14:textId="6A0B7FBE" w:rsidR="00544BE1" w:rsidRPr="00C70209" w:rsidRDefault="00544BE1" w:rsidP="005B2300">
      <w:pPr>
        <w:pStyle w:val="BodyText"/>
      </w:pPr>
      <w:r w:rsidRPr="00C70209">
        <w:t xml:space="preserve">The systematic review and hand-searching process identified four Level I studies (Ibrahim 2014, Venkatesh 2012, Whyte 2011, Bassler 2008) that examined the effect of a restrictive RBC transfusion protocol compared with a liberal RBC transfusion protocol in preterm or VLBW infants (see </w:t>
      </w:r>
      <w:r w:rsidRPr="00C70209">
        <w:rPr>
          <w:b/>
        </w:rPr>
        <w:t>Appendix C, Volume 2</w:t>
      </w:r>
      <w:r w:rsidRPr="00C70209">
        <w:t>). The main characteristics of these reviews are summarised in</w:t>
      </w:r>
      <w:r w:rsidR="00B52020" w:rsidRPr="00C70209">
        <w:t xml:space="preserve"> </w:t>
      </w:r>
      <w:r w:rsidR="00B52020" w:rsidRPr="00C70209">
        <w:rPr>
          <w:b/>
        </w:rPr>
        <w:fldChar w:fldCharType="begin"/>
      </w:r>
      <w:r w:rsidR="00B52020" w:rsidRPr="00C70209">
        <w:rPr>
          <w:b/>
        </w:rPr>
        <w:instrText xml:space="preserve"> REF _Ref420003388 \h  \* MERGEFORMAT </w:instrText>
      </w:r>
      <w:r w:rsidR="00B52020" w:rsidRPr="00C70209">
        <w:rPr>
          <w:b/>
        </w:rPr>
      </w:r>
      <w:r w:rsidR="00B52020" w:rsidRPr="00C70209">
        <w:rPr>
          <w:b/>
        </w:rPr>
        <w:fldChar w:fldCharType="separate"/>
      </w:r>
      <w:r w:rsidR="000F7A9B" w:rsidRPr="000F7A9B">
        <w:rPr>
          <w:b/>
        </w:rPr>
        <w:t>Table 3.1.7</w:t>
      </w:r>
      <w:r w:rsidR="00B52020" w:rsidRPr="00C70209">
        <w:rPr>
          <w:b/>
        </w:rPr>
        <w:fldChar w:fldCharType="end"/>
      </w:r>
      <w:r w:rsidRPr="00C70209">
        <w:t>.</w:t>
      </w:r>
    </w:p>
    <w:p w14:paraId="4789E106" w14:textId="13986DB3" w:rsidR="00544BE1" w:rsidRPr="00C70209" w:rsidRDefault="00544BE1" w:rsidP="005B2300">
      <w:pPr>
        <w:pStyle w:val="BodyText"/>
      </w:pPr>
      <w:r w:rsidRPr="00C70209">
        <w:t>The good-quality reviews by Ibrahim (2014), Venkatesh (2012), Whyte (2011) and Bassler (2008) examined the effects of different transfusion thresholds on clinically important outcomes in VLBW (&lt;1500 g) infants, and each reported slightly different data for various outcomes. Venkatesh (2012) also included studies that enrolled term or preterm neonates of &lt;28 days postnatal corrected age; and Bassler (2008) included studies that enrolled preterm (&lt;37 weeks gestational age) or LBW (&lt;2500 g) infants.</w:t>
      </w:r>
    </w:p>
    <w:p w14:paraId="0F8A7E39" w14:textId="59B533E2" w:rsidR="00544BE1" w:rsidRPr="00C70209" w:rsidRDefault="00544BE1" w:rsidP="005B2300">
      <w:pPr>
        <w:pStyle w:val="BodyText"/>
      </w:pPr>
      <w:r w:rsidRPr="00C70209">
        <w:t>All four systematic reviews (Ibrahim 2014, Venkatesh 2012, Whyte 2011, Bassler 2008) included data from three RCTs (Bell 2005, Chen 2009, Kirpalani 2006) involving 590 VLBW infants in their analyses that met our inclusion criteria. Both Venkatesh (2012) and Whyte (2011) also provided additional data for neurodevelopmental outcomes that were reported in the long-term follow-up reports by McCoy (2011)</w:t>
      </w:r>
      <w:r w:rsidRPr="00C70209">
        <w:rPr>
          <w:rStyle w:val="FootnoteReference"/>
        </w:rPr>
        <w:footnoteReference w:id="5"/>
      </w:r>
      <w:r w:rsidRPr="00C70209">
        <w:t xml:space="preserve"> or Whyte (2009)</w:t>
      </w:r>
      <w:r w:rsidRPr="00C70209">
        <w:rPr>
          <w:rStyle w:val="FootnoteReference"/>
        </w:rPr>
        <w:footnoteReference w:id="6"/>
      </w:r>
      <w:r w:rsidRPr="00C70209">
        <w:t>.</w:t>
      </w:r>
    </w:p>
    <w:p w14:paraId="4F18F86B" w14:textId="1794465C" w:rsidR="00544BE1" w:rsidRPr="00C70209" w:rsidRDefault="00544BE1" w:rsidP="005B2300">
      <w:pPr>
        <w:pStyle w:val="BodyText"/>
      </w:pPr>
      <w:r w:rsidRPr="00C70209">
        <w:t xml:space="preserve">Three RCTs (Brooks 1999, </w:t>
      </w:r>
      <w:r w:rsidR="0039212B" w:rsidRPr="00C70209">
        <w:t>Connelly 1998</w:t>
      </w:r>
      <w:r w:rsidRPr="00C70209">
        <w:t>, Ransome 1989) were excluded by Ibrahim (2014) because they did not meet the</w:t>
      </w:r>
      <w:r w:rsidR="008D2679" w:rsidRPr="00C70209">
        <w:t>ir</w:t>
      </w:r>
      <w:r w:rsidRPr="00C70209">
        <w:t xml:space="preserve"> inclusion criteria</w:t>
      </w:r>
      <w:r w:rsidR="008D2679" w:rsidRPr="00C70209">
        <w:t xml:space="preserve"> –</w:t>
      </w:r>
      <w:r w:rsidRPr="00C70209">
        <w:t xml:space="preserve"> Brooks (1999) had enrolled infants on day 29 of life, </w:t>
      </w:r>
      <w:r w:rsidR="0039212B" w:rsidRPr="00C70209">
        <w:t>Connelly (1998)</w:t>
      </w:r>
      <w:r w:rsidRPr="00C70209">
        <w:t xml:space="preserve"> was published in abstract form only, and Ransome (1989) had enrolled preterm infants (&lt;34 weeks gestational age) that were clinically well (average 39 days old at enrolment) but was not limited by birth weight. The RCTs by Brooks (1999) and Ransome (1989)</w:t>
      </w:r>
      <w:r w:rsidRPr="00C70209">
        <w:rPr>
          <w:rStyle w:val="FootnoteReference"/>
        </w:rPr>
        <w:footnoteReference w:id="7"/>
      </w:r>
      <w:r w:rsidRPr="00C70209">
        <w:t xml:space="preserve"> were included in the reviews by Venkatesh (2012) and Bassler (2008), and unpublished data from the study by </w:t>
      </w:r>
      <w:r w:rsidR="0039212B" w:rsidRPr="00C70209">
        <w:t>Connelly (1998)</w:t>
      </w:r>
      <w:r w:rsidRPr="00C70209">
        <w:t xml:space="preserve"> was included in the analysis by Whyte (2011).</w:t>
      </w:r>
    </w:p>
    <w:p w14:paraId="0BFF050E" w14:textId="2E5C086C" w:rsidR="00544BE1" w:rsidRPr="00C70209" w:rsidRDefault="00544BE1" w:rsidP="005B2300">
      <w:pPr>
        <w:pStyle w:val="BodyText"/>
      </w:pPr>
      <w:r w:rsidRPr="00C70209">
        <w:t>The review by Venkatesh (2012) included one additional RCT (Mukhopadhyay 2004) that was published in abstract form only, and two other RCTs (Meyer 1993, Ross 1989) reported by Bassler (2008) did not report outcomes of interest for our review.</w:t>
      </w:r>
    </w:p>
    <w:p w14:paraId="1E431862" w14:textId="6276C368" w:rsidR="008E4141" w:rsidRPr="00C70209" w:rsidRDefault="00544BE1" w:rsidP="005B2300">
      <w:pPr>
        <w:pStyle w:val="BodyText"/>
      </w:pPr>
      <w:r w:rsidRPr="00C70209">
        <w:t>The review by Whyte (2011) also included one additional RCT (Blank 1984) that examined a restrictive transfusion strategy that involved transfusion based on clinical signs of anaemia compared with transfusions given at a Hb threshold of 100 g/L (regardless of clinical signs). Because the criteria for transfusion in this RCT w</w:t>
      </w:r>
      <w:r w:rsidR="00B52020" w:rsidRPr="00C70209">
        <w:t>ere</w:t>
      </w:r>
      <w:r w:rsidRPr="00C70209">
        <w:t xml:space="preserve"> different to other studies, data from this study were reported separately.</w:t>
      </w:r>
    </w:p>
    <w:p w14:paraId="55488A0B" w14:textId="1BBBD846" w:rsidR="004E0988" w:rsidRPr="00C70209" w:rsidRDefault="003B4CEC" w:rsidP="005B2300">
      <w:pPr>
        <w:pStyle w:val="Caption"/>
        <w:ind w:left="2070"/>
      </w:pPr>
      <w:bookmarkStart w:id="241" w:name="_Ref420003388"/>
      <w:bookmarkStart w:id="242" w:name="_Ref406146085"/>
      <w:bookmarkStart w:id="243" w:name="_Toc42774706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7</w:t>
      </w:r>
      <w:r w:rsidR="00130F03" w:rsidRPr="00C70209">
        <w:fldChar w:fldCharType="end"/>
      </w:r>
      <w:bookmarkEnd w:id="241"/>
      <w:r w:rsidR="00E1671D" w:rsidRPr="00C70209">
        <w:tab/>
      </w:r>
      <w:r w:rsidR="004E0988" w:rsidRPr="00C70209">
        <w:t>Characteristics and quality of Level I evidence - r</w:t>
      </w:r>
      <w:r w:rsidR="00E1671D" w:rsidRPr="00C70209">
        <w:t>estrictive RBC transfusion versus liberal RBC transfusion</w:t>
      </w:r>
      <w:bookmarkEnd w:id="242"/>
      <w:bookmarkEnd w:id="243"/>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7"/>
        <w:gridCol w:w="1307"/>
        <w:gridCol w:w="1915"/>
        <w:gridCol w:w="1915"/>
        <w:gridCol w:w="1916"/>
      </w:tblGrid>
      <w:tr w:rsidR="004E0988" w:rsidRPr="00C70209" w14:paraId="5CCDE210" w14:textId="77777777" w:rsidTr="00D93A3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AE4B3AB" w14:textId="77777777" w:rsidR="004E0988" w:rsidRPr="00C70209" w:rsidRDefault="004E0988" w:rsidP="005B2300">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12CD81A3" w14:textId="77777777" w:rsidR="004E0988" w:rsidRPr="00C70209" w:rsidRDefault="004E0988" w:rsidP="005B2300">
            <w:pPr>
              <w:pStyle w:val="TableH2"/>
            </w:pPr>
            <w:r w:rsidRPr="00C70209">
              <w:t>Study type</w:t>
            </w:r>
          </w:p>
          <w:p w14:paraId="70F30DDF" w14:textId="77777777" w:rsidR="004E0988" w:rsidRPr="00C70209" w:rsidRDefault="004E0988" w:rsidP="005B2300">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768250A" w14:textId="77777777" w:rsidR="004E0988" w:rsidRPr="00C70209" w:rsidRDefault="004E0988" w:rsidP="005B2300">
            <w:pPr>
              <w:pStyle w:val="TableH2"/>
            </w:pPr>
            <w:r w:rsidRPr="00C70209">
              <w:t>Population</w:t>
            </w:r>
          </w:p>
          <w:p w14:paraId="3161C261" w14:textId="77777777" w:rsidR="004E0988" w:rsidRPr="00C70209" w:rsidRDefault="004E0988" w:rsidP="005B2300">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E6AE399" w14:textId="77777777" w:rsidR="004E0988" w:rsidRPr="00C70209" w:rsidRDefault="004E0988" w:rsidP="005B2300">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5AA2EB0" w14:textId="77777777" w:rsidR="004E0988" w:rsidRPr="00C70209" w:rsidRDefault="004E0988" w:rsidP="005B2300">
            <w:pPr>
              <w:pStyle w:val="TableH2"/>
            </w:pPr>
            <w:r w:rsidRPr="00C70209">
              <w:t>Outcomes</w:t>
            </w:r>
          </w:p>
        </w:tc>
      </w:tr>
      <w:tr w:rsidR="004E0988" w:rsidRPr="00C70209" w14:paraId="14B865D9" w14:textId="77777777" w:rsidTr="00D93A3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1666EA1" w14:textId="4FE209B3" w:rsidR="004E0988" w:rsidRPr="00C70209" w:rsidRDefault="004E0988" w:rsidP="003F7DCB">
            <w:pPr>
              <w:pStyle w:val="Tabletext"/>
            </w:pPr>
            <w:r w:rsidRPr="00C70209">
              <w:t xml:space="preserve">Ibrahim </w:t>
            </w:r>
            <w:r w:rsidR="00D44044" w:rsidRPr="00C70209">
              <w:t>(</w:t>
            </w:r>
            <w:r w:rsidRPr="00C70209">
              <w:t>2014</w:t>
            </w:r>
            <w:r w:rsidR="00D44044" w:rsidRPr="00C70209">
              <w:t>)</w:t>
            </w:r>
            <w:r w:rsidR="00E1112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 </w:instrText>
            </w:r>
            <w:r w:rsidR="003F7DC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6</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31AF0921" w14:textId="77777777" w:rsidR="004E0988" w:rsidRPr="00C70209" w:rsidRDefault="004E0988" w:rsidP="005B2300">
            <w:pPr>
              <w:pStyle w:val="Tabletext"/>
            </w:pPr>
            <w:r w:rsidRPr="00C70209">
              <w:t>Systematic review</w:t>
            </w:r>
          </w:p>
          <w:p w14:paraId="22FE0D62" w14:textId="77777777" w:rsidR="004E0988" w:rsidRPr="00C70209" w:rsidRDefault="004E0988" w:rsidP="005B2300">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7542CA4" w14:textId="0F23193C" w:rsidR="004E0988" w:rsidRPr="00C70209" w:rsidRDefault="00E61BDF" w:rsidP="005B2300">
            <w:pPr>
              <w:pStyle w:val="Tabletext"/>
            </w:pPr>
            <w:r w:rsidRPr="00C70209">
              <w:t>I</w:t>
            </w:r>
            <w:r w:rsidR="004E0988" w:rsidRPr="00C70209">
              <w:t>nfants with VLBW</w:t>
            </w:r>
            <w:r w:rsidRPr="00C70209">
              <w:t xml:space="preserve"> (</w:t>
            </w:r>
            <w:r w:rsidR="00FB7912" w:rsidRPr="00C70209">
              <w:t>&lt;</w:t>
            </w:r>
            <w:r w:rsidRPr="00C70209">
              <w:t>1500 g)</w:t>
            </w:r>
          </w:p>
          <w:p w14:paraId="4341405B" w14:textId="77777777" w:rsidR="004E0988" w:rsidRPr="00C70209" w:rsidRDefault="00E61BDF" w:rsidP="005B2300">
            <w:pPr>
              <w:pStyle w:val="Tabletext"/>
            </w:pPr>
            <w:r w:rsidRPr="00C70209">
              <w:t xml:space="preserve">3 RCTs, </w:t>
            </w:r>
            <w:r w:rsidR="004E0988" w:rsidRPr="00C70209">
              <w:t>N=59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94EC66A" w14:textId="1EB65090" w:rsidR="004E0988" w:rsidRPr="00C70209" w:rsidRDefault="004E0988" w:rsidP="005B2300">
            <w:pPr>
              <w:pStyle w:val="Tabletext"/>
            </w:pPr>
            <w:r w:rsidRPr="00C70209">
              <w:t xml:space="preserve">Restrictive RBC transfusion (n=292) </w:t>
            </w:r>
            <w:r w:rsidR="00C91BAE" w:rsidRPr="00C70209">
              <w:t>versus</w:t>
            </w:r>
            <w:r w:rsidRPr="00C70209">
              <w:t xml:space="preserve"> liberal RBC transfusion (n=298)</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E1EA4CE" w14:textId="77777777" w:rsidR="004E0988" w:rsidRPr="00C70209" w:rsidRDefault="004E0988" w:rsidP="005B2300">
            <w:pPr>
              <w:pStyle w:val="Tabletext"/>
            </w:pPr>
            <w:r w:rsidRPr="00C70209">
              <w:t>Mortality</w:t>
            </w:r>
          </w:p>
          <w:p w14:paraId="18A53394" w14:textId="1BE51B8B" w:rsidR="004E0988" w:rsidRPr="00C70209" w:rsidRDefault="004E0988" w:rsidP="005B2300">
            <w:pPr>
              <w:pStyle w:val="Tabletext"/>
            </w:pPr>
            <w:r w:rsidRPr="00C70209">
              <w:t xml:space="preserve">Severe morbidity (brain injury, BPD, NEC, ROP </w:t>
            </w:r>
            <w:r w:rsidR="00FB7912" w:rsidRPr="00C70209">
              <w:t>≥</w:t>
            </w:r>
            <w:r w:rsidRPr="00C70209">
              <w:t>stage 3)</w:t>
            </w:r>
          </w:p>
        </w:tc>
      </w:tr>
      <w:tr w:rsidR="00D93A38" w:rsidRPr="00C70209" w14:paraId="42195DDB" w14:textId="77777777" w:rsidTr="00D93A3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127E856" w14:textId="20227E2E" w:rsidR="00D93A38" w:rsidRPr="00C70209" w:rsidRDefault="00D93A38" w:rsidP="003F7DCB">
            <w:pPr>
              <w:pStyle w:val="Tabletext"/>
            </w:pPr>
            <w:r w:rsidRPr="00C70209">
              <w:t xml:space="preserve">Venkatesh </w:t>
            </w:r>
            <w:r w:rsidR="00D44044" w:rsidRPr="00C70209">
              <w:t>(</w:t>
            </w:r>
            <w:r w:rsidRPr="00C70209">
              <w:t>2012</w:t>
            </w:r>
            <w:r w:rsidR="00D44044" w:rsidRPr="00C70209">
              <w:t>)</w:t>
            </w:r>
            <w:r w:rsidR="00E1112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 </w:instrText>
            </w:r>
            <w:r w:rsidR="003F7DC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7</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7308EF0D" w14:textId="77777777" w:rsidR="00D93A38" w:rsidRPr="00C70209" w:rsidRDefault="00D93A38" w:rsidP="005B2300">
            <w:pPr>
              <w:pStyle w:val="Tabletext"/>
            </w:pPr>
            <w:r w:rsidRPr="00C70209">
              <w:t>Systematic review</w:t>
            </w:r>
          </w:p>
          <w:p w14:paraId="38C7AE53" w14:textId="77777777" w:rsidR="00D93A38" w:rsidRPr="00C70209" w:rsidRDefault="00D93A38" w:rsidP="005B2300">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5F777B0B" w14:textId="1EC92B84" w:rsidR="00D93A38" w:rsidRPr="00C70209" w:rsidRDefault="003834BB" w:rsidP="005B2300">
            <w:pPr>
              <w:pStyle w:val="Tabletext"/>
            </w:pPr>
            <w:r w:rsidRPr="00C70209">
              <w:t xml:space="preserve">Neonates </w:t>
            </w:r>
            <w:r w:rsidR="00D93A38" w:rsidRPr="00C70209">
              <w:t>(</w:t>
            </w:r>
            <w:r w:rsidRPr="00C70209">
              <w:t xml:space="preserve">term or preterm) </w:t>
            </w:r>
            <w:r w:rsidR="00FB7912" w:rsidRPr="00C70209">
              <w:t>&lt;</w:t>
            </w:r>
            <w:r w:rsidRPr="00C70209">
              <w:t>28 days corrected postnatal age</w:t>
            </w:r>
          </w:p>
          <w:p w14:paraId="05B84D7C" w14:textId="77777777" w:rsidR="00D93A38" w:rsidRPr="00C70209" w:rsidRDefault="00F5795D" w:rsidP="005B2300">
            <w:pPr>
              <w:pStyle w:val="Tabletext"/>
            </w:pPr>
            <w:r w:rsidRPr="00C70209">
              <w:t xml:space="preserve">6 RCTs, </w:t>
            </w:r>
            <w:r w:rsidR="00D93A38" w:rsidRPr="00C70209">
              <w:t>N=</w:t>
            </w:r>
            <w:r w:rsidRPr="00C70209">
              <w:t>694</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A814486" w14:textId="730D35AC" w:rsidR="00D93A38" w:rsidRPr="00C70209" w:rsidRDefault="00D93A38" w:rsidP="005B2300">
            <w:pPr>
              <w:pStyle w:val="Tabletext"/>
            </w:pPr>
            <w:r w:rsidRPr="00C70209">
              <w:t>Restrictive RBC transfusion (n=</w:t>
            </w:r>
            <w:r w:rsidR="00F5795D" w:rsidRPr="00C70209">
              <w:t>343</w:t>
            </w:r>
            <w:r w:rsidRPr="00C70209">
              <w:t xml:space="preserve">) </w:t>
            </w:r>
            <w:r w:rsidR="00C91BAE" w:rsidRPr="00C70209">
              <w:t>versus</w:t>
            </w:r>
            <w:r w:rsidRPr="00C70209">
              <w:t xml:space="preserve"> liberal RBC transfusion (n=</w:t>
            </w:r>
            <w:r w:rsidR="00F5795D" w:rsidRPr="00C70209">
              <w:t>351</w:t>
            </w:r>
            <w:r w:rsidRPr="00C70209">
              <w:t>)</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C2E7E2E" w14:textId="77777777" w:rsidR="00D93A38" w:rsidRPr="00C70209" w:rsidRDefault="00D93A38" w:rsidP="005B2300">
            <w:pPr>
              <w:pStyle w:val="Tabletext"/>
            </w:pPr>
            <w:r w:rsidRPr="00C70209">
              <w:t>Mortality</w:t>
            </w:r>
          </w:p>
          <w:p w14:paraId="3EAB78B6" w14:textId="77777777" w:rsidR="00D93A38" w:rsidRPr="00C70209" w:rsidRDefault="00D93A38" w:rsidP="005B2300">
            <w:pPr>
              <w:pStyle w:val="Tabletext"/>
            </w:pPr>
            <w:r w:rsidRPr="00C70209">
              <w:t>Severe morbidity (chronic lung disease)</w:t>
            </w:r>
          </w:p>
          <w:p w14:paraId="5342BB54" w14:textId="77777777" w:rsidR="00D93A38" w:rsidRPr="00C70209" w:rsidRDefault="00D93A38" w:rsidP="005B2300">
            <w:pPr>
              <w:pStyle w:val="Tabletext"/>
            </w:pPr>
            <w:r w:rsidRPr="00C70209">
              <w:t>Neurodevelopmental disability</w:t>
            </w:r>
          </w:p>
        </w:tc>
      </w:tr>
      <w:tr w:rsidR="004E0988" w:rsidRPr="00C70209" w14:paraId="2DDB2987" w14:textId="77777777" w:rsidTr="00D93A3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2327A51" w14:textId="01B22395" w:rsidR="004E0988" w:rsidRPr="00C70209" w:rsidRDefault="004E0988" w:rsidP="003F7DCB">
            <w:pPr>
              <w:pStyle w:val="Tabletext"/>
            </w:pPr>
            <w:r w:rsidRPr="00C70209">
              <w:t xml:space="preserve">Whyte </w:t>
            </w:r>
            <w:r w:rsidR="00D44044" w:rsidRPr="00C70209">
              <w:t>(</w:t>
            </w:r>
            <w:r w:rsidRPr="00C70209">
              <w:t>2011</w:t>
            </w:r>
            <w:r w:rsidR="00D44044" w:rsidRPr="00C70209">
              <w:t>)</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458B5483" w14:textId="77777777" w:rsidR="004E0988" w:rsidRPr="00C70209" w:rsidRDefault="004E0988" w:rsidP="005B2300">
            <w:pPr>
              <w:pStyle w:val="Tabletext"/>
            </w:pPr>
            <w:r w:rsidRPr="00C70209">
              <w:t>Systematic review</w:t>
            </w:r>
          </w:p>
          <w:p w14:paraId="0D35EC53" w14:textId="77777777" w:rsidR="004E0988" w:rsidRPr="00C70209" w:rsidRDefault="004E0988" w:rsidP="005B2300">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8B7F19C" w14:textId="57821C8A" w:rsidR="004E0988" w:rsidRPr="00C70209" w:rsidRDefault="00E61BDF" w:rsidP="005B2300">
            <w:pPr>
              <w:pStyle w:val="Tabletext"/>
            </w:pPr>
            <w:r w:rsidRPr="00C70209">
              <w:t>Infants with VLBW (</w:t>
            </w:r>
            <w:r w:rsidR="00FB7912" w:rsidRPr="00C70209">
              <w:t>≤</w:t>
            </w:r>
            <w:r w:rsidRPr="00C70209">
              <w:t>1500 g) or p</w:t>
            </w:r>
            <w:r w:rsidR="004E0988" w:rsidRPr="00C70209">
              <w:t>reterm infants (</w:t>
            </w:r>
            <w:r w:rsidR="00FB7912" w:rsidRPr="00C70209">
              <w:t>&lt;</w:t>
            </w:r>
            <w:r w:rsidR="004E0988" w:rsidRPr="00C70209">
              <w:t xml:space="preserve">32 weeks gestational age) </w:t>
            </w:r>
            <w:r w:rsidRPr="00C70209">
              <w:t>admitted to NICU at less than one week of age</w:t>
            </w:r>
          </w:p>
          <w:p w14:paraId="73BCD61E" w14:textId="77777777" w:rsidR="004E0988" w:rsidRPr="00C70209" w:rsidRDefault="00F5795D" w:rsidP="005B2300">
            <w:pPr>
              <w:pStyle w:val="Tabletext"/>
            </w:pPr>
            <w:r w:rsidRPr="00C70209">
              <w:t xml:space="preserve">5 RCTs, </w:t>
            </w:r>
            <w:r w:rsidR="004E0988" w:rsidRPr="00C70209">
              <w:t>N=67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E6F450B" w14:textId="5A1AFCF1" w:rsidR="00F5795D" w:rsidRPr="00C70209" w:rsidRDefault="004E0988" w:rsidP="005B2300">
            <w:pPr>
              <w:pStyle w:val="Tabletext"/>
            </w:pPr>
            <w:r w:rsidRPr="00C70209">
              <w:t xml:space="preserve">Restrictive RBC transfusion (n=335) </w:t>
            </w:r>
            <w:r w:rsidR="00C91BAE" w:rsidRPr="00C70209">
              <w:t>versus</w:t>
            </w:r>
            <w:r w:rsidRPr="00C70209">
              <w:t xml:space="preserve"> liberal RBC transfusion (n=335)</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7DB8927B" w14:textId="77777777" w:rsidR="004E0988" w:rsidRPr="00C70209" w:rsidRDefault="004E0988" w:rsidP="005B2300">
            <w:pPr>
              <w:pStyle w:val="Tabletext"/>
            </w:pPr>
            <w:r w:rsidRPr="00C70209">
              <w:t>Mortality</w:t>
            </w:r>
          </w:p>
          <w:p w14:paraId="2CD87092" w14:textId="77777777" w:rsidR="004E0988" w:rsidRPr="00C70209" w:rsidRDefault="004E0988" w:rsidP="005B2300">
            <w:pPr>
              <w:pStyle w:val="Tabletext"/>
            </w:pPr>
            <w:r w:rsidRPr="00C70209">
              <w:t>Composite of mortality and severe morbidity</w:t>
            </w:r>
          </w:p>
          <w:p w14:paraId="06635C7F" w14:textId="77777777" w:rsidR="004E0988" w:rsidRPr="00C70209" w:rsidRDefault="004E0988" w:rsidP="005B2300">
            <w:pPr>
              <w:pStyle w:val="Tabletext"/>
            </w:pPr>
            <w:r w:rsidRPr="00C70209">
              <w:t>Severe morbidity (brain injury, BPD, NEC, ROP)</w:t>
            </w:r>
          </w:p>
          <w:p w14:paraId="2CE0243E" w14:textId="77777777" w:rsidR="004E0988" w:rsidRPr="00C70209" w:rsidRDefault="004E0988" w:rsidP="005B2300">
            <w:pPr>
              <w:pStyle w:val="Tabletext"/>
            </w:pPr>
            <w:r w:rsidRPr="00C70209">
              <w:t>Neurodevelopmental disability</w:t>
            </w:r>
          </w:p>
        </w:tc>
      </w:tr>
      <w:tr w:rsidR="004E0988" w:rsidRPr="00C70209" w14:paraId="3F1BAC8C" w14:textId="77777777" w:rsidTr="00D93A3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BD4F310" w14:textId="641742FA" w:rsidR="004E0988" w:rsidRPr="00C70209" w:rsidRDefault="004E0988" w:rsidP="003F7DCB">
            <w:pPr>
              <w:pStyle w:val="Tabletext"/>
            </w:pPr>
            <w:r w:rsidRPr="00C70209">
              <w:t>Bassler (2008)</w:t>
            </w:r>
            <w:r w:rsidR="00E1112B" w:rsidRPr="00C70209">
              <w:fldChar w:fldCharType="begin">
                <w:fldData xml:space="preserve">PEVuZE5vdGU+PENpdGU+PEF1dGhvcj5CYXNzbGVyPC9BdXRob3I+PFllYXI+MjAwODwvWWVhcj48
UmVjTnVtPjE0OTwvUmVjTnVtPjxEaXNwbGF5VGV4dD48c3R5bGUgZmFjZT0ic3VwZXJzY3JpcHQi
PjQ5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3F7DCB" w:rsidRPr="00C70209">
              <w:instrText xml:space="preserve"> ADDIN EN.CITE </w:instrText>
            </w:r>
            <w:r w:rsidR="003F7DCB" w:rsidRPr="00C70209">
              <w:fldChar w:fldCharType="begin">
                <w:fldData xml:space="preserve">PEVuZE5vdGU+PENpdGU+PEF1dGhvcj5CYXNzbGVyPC9BdXRob3I+PFllYXI+MjAwODwvWWVhcj48
UmVjTnVtPjE0OTwvUmVjTnVtPjxEaXNwbGF5VGV4dD48c3R5bGUgZmFjZT0ic3VwZXJzY3JpcHQi
PjQ5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9</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437D908B" w14:textId="77777777" w:rsidR="004E0988" w:rsidRPr="00C70209" w:rsidRDefault="004E0988" w:rsidP="005B2300">
            <w:pPr>
              <w:pStyle w:val="Tabletext"/>
            </w:pPr>
            <w:r w:rsidRPr="00C70209">
              <w:t>Systematic review</w:t>
            </w:r>
          </w:p>
          <w:p w14:paraId="431EF545" w14:textId="77777777" w:rsidR="004E0988" w:rsidRPr="00C70209" w:rsidRDefault="004E0988" w:rsidP="005B2300">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5B42A91" w14:textId="1064C262" w:rsidR="004E0988" w:rsidRPr="00C70209" w:rsidRDefault="004E0988" w:rsidP="005B2300">
            <w:pPr>
              <w:pStyle w:val="Tabletext"/>
            </w:pPr>
            <w:r w:rsidRPr="00C70209">
              <w:t xml:space="preserve">Preterm </w:t>
            </w:r>
            <w:r w:rsidR="003834BB" w:rsidRPr="00C70209">
              <w:t>(</w:t>
            </w:r>
            <w:r w:rsidR="00FB7912" w:rsidRPr="00C70209">
              <w:t>&lt;</w:t>
            </w:r>
            <w:r w:rsidR="003834BB" w:rsidRPr="00C70209">
              <w:t xml:space="preserve">37 weeks gestational age) </w:t>
            </w:r>
            <w:r w:rsidRPr="00C70209">
              <w:t>or LBW (</w:t>
            </w:r>
            <w:r w:rsidR="00FB7912" w:rsidRPr="00C70209">
              <w:t>&lt;</w:t>
            </w:r>
            <w:r w:rsidRPr="00C70209">
              <w:t>2500 g) infants</w:t>
            </w:r>
          </w:p>
          <w:p w14:paraId="3BD1AFA1" w14:textId="77777777" w:rsidR="004E0988" w:rsidRPr="00C70209" w:rsidRDefault="009F612D" w:rsidP="005B2300">
            <w:pPr>
              <w:pStyle w:val="Tabletext"/>
            </w:pPr>
            <w:r w:rsidRPr="00C70209">
              <w:t xml:space="preserve">7 RCTs, </w:t>
            </w:r>
            <w:r w:rsidR="004E0988" w:rsidRPr="00C70209">
              <w:t>N=</w:t>
            </w:r>
            <w:r w:rsidRPr="00C70209">
              <w:t>712</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764B7ABE" w14:textId="7201AB85" w:rsidR="004E0988" w:rsidRPr="00C70209" w:rsidRDefault="004E0988" w:rsidP="005B2300">
            <w:pPr>
              <w:pStyle w:val="Tabletext"/>
            </w:pPr>
            <w:r w:rsidRPr="00C70209">
              <w:t xml:space="preserve">Restrictive RBC transfusion </w:t>
            </w:r>
            <w:r w:rsidR="00C91BAE" w:rsidRPr="00C70209">
              <w:t>versus</w:t>
            </w:r>
            <w:r w:rsidR="003834BB" w:rsidRPr="00C70209">
              <w:t xml:space="preserve"> l</w:t>
            </w:r>
            <w:r w:rsidRPr="00C70209">
              <w:t>iberal RBC transfusi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8B0C143" w14:textId="77777777" w:rsidR="004E0988" w:rsidRPr="00C70209" w:rsidRDefault="004E0988" w:rsidP="005B2300">
            <w:pPr>
              <w:pStyle w:val="Tabletext"/>
            </w:pPr>
            <w:r w:rsidRPr="00C70209">
              <w:t>Mortality</w:t>
            </w:r>
          </w:p>
          <w:p w14:paraId="3FF2F318" w14:textId="0481F1FC" w:rsidR="004E0988" w:rsidRPr="00C70209" w:rsidRDefault="004E0988" w:rsidP="005B2300">
            <w:pPr>
              <w:pStyle w:val="Tabletext"/>
            </w:pPr>
            <w:r w:rsidRPr="00C70209">
              <w:t>Composite of mortality and severe morbidity,</w:t>
            </w:r>
          </w:p>
          <w:p w14:paraId="6664ABB2" w14:textId="747593A9" w:rsidR="004E0988" w:rsidRPr="00C70209" w:rsidRDefault="004E0988" w:rsidP="005B2300">
            <w:pPr>
              <w:pStyle w:val="Tabletext"/>
            </w:pPr>
            <w:r w:rsidRPr="00C70209">
              <w:t>Severe morbidity (brain injury, PVL, IVH, BPD, NEC, ROP)</w:t>
            </w:r>
          </w:p>
        </w:tc>
      </w:tr>
    </w:tbl>
    <w:p w14:paraId="27E6CAE6" w14:textId="7C6215FE" w:rsidR="00814927" w:rsidRPr="00C70209" w:rsidRDefault="004E0988" w:rsidP="005B2300">
      <w:pPr>
        <w:pStyle w:val="TableFigNotes0"/>
      </w:pPr>
      <w:r w:rsidRPr="00C70209">
        <w:t xml:space="preserve">BPD, bronchopulmonary dysplasia; IVH, intraventricular haemorrhage; LBW, low birth weight; NEC, necrotising enterocolitis; </w:t>
      </w:r>
      <w:r w:rsidR="0073175D" w:rsidRPr="00C70209">
        <w:t xml:space="preserve">NICU, neonatal intensive care unit; </w:t>
      </w:r>
      <w:r w:rsidRPr="00C70209">
        <w:t>PVL, periventricular leukomalacia</w:t>
      </w:r>
      <w:r w:rsidR="0073175D" w:rsidRPr="00C70209">
        <w:t xml:space="preserve">; </w:t>
      </w:r>
      <w:r w:rsidRPr="00C70209">
        <w:t xml:space="preserve">RBC, red blood cell; </w:t>
      </w:r>
      <w:r w:rsidR="0073175D" w:rsidRPr="00C70209">
        <w:t xml:space="preserve">RCT, randomised controlled trial; </w:t>
      </w:r>
      <w:r w:rsidRPr="00C70209">
        <w:t>ROP, retinopathy of prematurity; VLBW, very low birth weight</w:t>
      </w:r>
    </w:p>
    <w:p w14:paraId="49D39DE2" w14:textId="4729AFB6" w:rsidR="000A04BB" w:rsidRPr="00C70209" w:rsidRDefault="000A04BB" w:rsidP="008E4141">
      <w:pPr>
        <w:pStyle w:val="BodyText"/>
      </w:pPr>
    </w:p>
    <w:p w14:paraId="6A53FA45" w14:textId="082D15DC" w:rsidR="003343AC" w:rsidRPr="00C70209" w:rsidRDefault="00FA603C" w:rsidP="008D343A">
      <w:pPr>
        <w:pStyle w:val="BodyText"/>
      </w:pPr>
      <w:r w:rsidRPr="00C70209">
        <w:t xml:space="preserve">The main characteristics of the </w:t>
      </w:r>
      <w:r w:rsidR="007636F7" w:rsidRPr="00C70209">
        <w:t>seven</w:t>
      </w:r>
      <w:r w:rsidRPr="00C70209">
        <w:t xml:space="preserve"> Level II studies (Bell 2005, Blank 1984, Brooks 1999, Chen 2009, </w:t>
      </w:r>
      <w:r w:rsidR="0039212B" w:rsidRPr="00C70209">
        <w:t>Connelly 1998</w:t>
      </w:r>
      <w:r w:rsidRPr="00C70209">
        <w:t>, Kirpalani 2006, Mukhopadhyay 2004) and the two long-term follow-up studies (McCoy 2011, Whyte 2009) identified in the included Level I studies are presented in</w:t>
      </w:r>
      <w:r w:rsidR="008D343A" w:rsidRPr="00C70209">
        <w:t xml:space="preserve"> </w:t>
      </w:r>
      <w:r w:rsidR="008D343A" w:rsidRPr="00C70209">
        <w:rPr>
          <w:b/>
        </w:rPr>
        <w:fldChar w:fldCharType="begin"/>
      </w:r>
      <w:r w:rsidR="008D343A" w:rsidRPr="00C70209">
        <w:rPr>
          <w:b/>
        </w:rPr>
        <w:instrText xml:space="preserve"> REF _Ref416438905 \h  \* MERGEFORMAT </w:instrText>
      </w:r>
      <w:r w:rsidR="008D343A" w:rsidRPr="00C70209">
        <w:rPr>
          <w:b/>
        </w:rPr>
      </w:r>
      <w:r w:rsidR="008D343A" w:rsidRPr="00C70209">
        <w:rPr>
          <w:b/>
        </w:rPr>
        <w:fldChar w:fldCharType="separate"/>
      </w:r>
      <w:r w:rsidR="000F7A9B" w:rsidRPr="000F7A9B">
        <w:rPr>
          <w:b/>
        </w:rPr>
        <w:t>Table 3.1.8</w:t>
      </w:r>
      <w:r w:rsidR="008D343A" w:rsidRPr="00C70209">
        <w:rPr>
          <w:b/>
        </w:rPr>
        <w:fldChar w:fldCharType="end"/>
      </w:r>
      <w:r w:rsidR="008D343A" w:rsidRPr="00C70209">
        <w:t>.</w:t>
      </w:r>
    </w:p>
    <w:p w14:paraId="6BB97AA2" w14:textId="44AC4D12" w:rsidR="00FA603C" w:rsidRPr="00C70209" w:rsidRDefault="00DA3E48" w:rsidP="008D343A">
      <w:pPr>
        <w:pStyle w:val="BodyText"/>
        <w:rPr>
          <w:lang w:eastAsia="en-GB"/>
        </w:rPr>
      </w:pPr>
      <w:r w:rsidRPr="00C70209">
        <w:rPr>
          <w:lang w:eastAsia="en-GB"/>
        </w:rPr>
        <w:t xml:space="preserve">Data from these included RCTs was sought if additional information about the study was deemed </w:t>
      </w:r>
      <w:r w:rsidRPr="00C70209">
        <w:t xml:space="preserve">necessary (e.g. study design). </w:t>
      </w:r>
      <w:r w:rsidR="00FA603C" w:rsidRPr="00C70209">
        <w:t xml:space="preserve">It was noted that the RCTs described by </w:t>
      </w:r>
      <w:r w:rsidR="0039212B" w:rsidRPr="00C70209">
        <w:t>Connelly (1998)</w:t>
      </w:r>
      <w:r w:rsidR="00FA603C" w:rsidRPr="00C70209">
        <w:t xml:space="preserve"> and Mukhopadhyay (2004) were published in abstract form only; therefore the data from these should be interpreted with caution. Further, the study by McCoy (2011) was not considered when developing evidence statements </w:t>
      </w:r>
      <w:r w:rsidR="004E180B" w:rsidRPr="00C70209">
        <w:t>because of</w:t>
      </w:r>
      <w:r w:rsidR="00FA603C" w:rsidRPr="00C70209">
        <w:t xml:space="preserve"> poor follow-up rates. This was </w:t>
      </w:r>
      <w:r w:rsidR="008D343A" w:rsidRPr="00C70209">
        <w:t>deemed</w:t>
      </w:r>
      <w:r w:rsidR="00FA603C" w:rsidRPr="00C70209">
        <w:t xml:space="preserve"> to contribute</w:t>
      </w:r>
      <w:r w:rsidR="00FA603C" w:rsidRPr="00C70209">
        <w:rPr>
          <w:lang w:eastAsia="en-GB"/>
        </w:rPr>
        <w:t xml:space="preserve"> a clear high risk of bias and therefore was not suitable for inclusion.</w:t>
      </w:r>
    </w:p>
    <w:p w14:paraId="2AE5720A" w14:textId="21159591" w:rsidR="004E180B" w:rsidRPr="00C70209" w:rsidRDefault="004E180B" w:rsidP="004E180B">
      <w:pPr>
        <w:pStyle w:val="BodyText"/>
        <w:rPr>
          <w:lang w:eastAsia="en-GB"/>
        </w:rPr>
      </w:pPr>
      <w:r w:rsidRPr="00C70209">
        <w:t>Bell (2005) was a fair</w:t>
      </w:r>
      <w:r w:rsidR="0023776E" w:rsidRPr="00C70209">
        <w:t>-</w:t>
      </w:r>
      <w:r w:rsidRPr="00C70209">
        <w:t>quality RCT that enrolled 103 preterm infants with VLBW (500–1300 g) admitted to a single hospital in the USA. Restrictive and liberal transfusion thresholds varied according to the infant’s respiratory status. Infants enrolled in this RCT were contacted 8–15 years later, as described by McCoy (2011), to assess neurodevelopmental outcomes including cognitive, language, visual spatial/motor and memory measures. Fifty-six of the original participants were available for the long-term follow-up study.</w:t>
      </w:r>
    </w:p>
    <w:p w14:paraId="3F54AE1E" w14:textId="54178FFA" w:rsidR="004E180B" w:rsidRPr="00C70209" w:rsidRDefault="004E180B" w:rsidP="004E180B">
      <w:pPr>
        <w:pStyle w:val="BodyText"/>
        <w:rPr>
          <w:lang w:eastAsia="en-GB"/>
        </w:rPr>
      </w:pPr>
      <w:r w:rsidRPr="00C70209">
        <w:rPr>
          <w:lang w:eastAsia="en-GB"/>
        </w:rPr>
        <w:t>The RCT by Blank (1984) was a single</w:t>
      </w:r>
      <w:r w:rsidR="00BB008C" w:rsidRPr="00C70209">
        <w:rPr>
          <w:lang w:eastAsia="en-GB"/>
        </w:rPr>
        <w:t xml:space="preserve"> </w:t>
      </w:r>
      <w:r w:rsidRPr="00C70209">
        <w:rPr>
          <w:lang w:eastAsia="en-GB"/>
        </w:rPr>
        <w:t>centre study conducted in the USA involving 56 infants who weighed &lt;1500 g at birth. The restrictive transfusion protocol required clinical signs of anaemia prior to transfusion that included tachycardia (&gt;170 beats per minute) for 4 days, no weight gain for 7 days, or clinical notable apnoea. Infants in the liberal transfusion group received RBCs when Hb levels fell below 100 g/L. The study was published before 1985 and it is likely that clinical practice has significantly changed since that time.</w:t>
      </w:r>
    </w:p>
    <w:p w14:paraId="2EA88F7D" w14:textId="0E8CA41D" w:rsidR="004E180B" w:rsidRPr="00C70209" w:rsidRDefault="004E180B" w:rsidP="004E180B">
      <w:pPr>
        <w:pStyle w:val="BodyText"/>
      </w:pPr>
      <w:r w:rsidRPr="00C70209">
        <w:t>Brooks (1999) was a poor-quality RCT involving 50 infants with VLBW (</w:t>
      </w:r>
      <w:r w:rsidRPr="00C70209">
        <w:rPr>
          <w:rFonts w:cstheme="minorHAnsi"/>
        </w:rPr>
        <w:t>≤</w:t>
      </w:r>
      <w:r w:rsidRPr="00C70209">
        <w:t xml:space="preserve">1250 g) admitted to a single NICU in the USA, which aimed to compare the effect of restrictive and liberal RBC transfusion strategies on ROP and other severe morbidities. Transfusions guidelines were applied during days 29–71 of life, with the goal being to maintain haematocrit between 20 and 30% in the restrictive group and </w:t>
      </w:r>
      <w:r w:rsidRPr="00C70209">
        <w:rPr>
          <w:rFonts w:cstheme="minorHAnsi"/>
        </w:rPr>
        <w:t>≥</w:t>
      </w:r>
      <w:r w:rsidRPr="00C70209">
        <w:t>40% in the liberal group. There was significant attrition bias, with more than 30% of enrolled patients lost to follow-up, and the methods for randomisation and allocation concealment were not reported.</w:t>
      </w:r>
    </w:p>
    <w:p w14:paraId="1395790B" w14:textId="26FB3B6B" w:rsidR="004E180B" w:rsidRPr="00C70209" w:rsidRDefault="004E180B" w:rsidP="004E180B">
      <w:pPr>
        <w:pStyle w:val="BodyText"/>
      </w:pPr>
      <w:r w:rsidRPr="00C70209">
        <w:t xml:space="preserve">Chen (2009) was a poor-quality RCT that assessed 36 preterm infants with VLBW </w:t>
      </w:r>
      <w:r w:rsidR="007E4C74" w:rsidRPr="00C70209">
        <w:t>(</w:t>
      </w:r>
      <w:r w:rsidR="007E4C74" w:rsidRPr="00C70209">
        <w:rPr>
          <w:rFonts w:cstheme="minorHAnsi"/>
        </w:rPr>
        <w:t>&lt;</w:t>
      </w:r>
      <w:r w:rsidRPr="00C70209">
        <w:t>1500 g) admitted to a single NICU in Taiwan. The study aimed to compare the effect of restrictive and liberal RBC transfusion strategies on mortality and severe morbidities. Restrictive and liberal transfusion thresholds varied according to the infant’s respiratory status. Quality was poor owing to lack of allocation concealment and blinding, and unclear reporting of the method of randomisation.</w:t>
      </w:r>
    </w:p>
    <w:p w14:paraId="7FF8D456" w14:textId="0F234A4C" w:rsidR="00814927" w:rsidRPr="00C70209" w:rsidRDefault="004E180B" w:rsidP="00814927">
      <w:pPr>
        <w:pStyle w:val="BodyText"/>
      </w:pPr>
      <w:r w:rsidRPr="00C70209">
        <w:rPr>
          <w:lang w:eastAsia="en-GB"/>
        </w:rPr>
        <w:t xml:space="preserve">Kirpalani (2006) </w:t>
      </w:r>
      <w:r w:rsidRPr="00C70209">
        <w:t>was a good-quality multicentre RCT involving 451 ELBW infants (&lt;1000 g) less than 31 weeks gestational age and less than 48 hours old. Infants were enrolled from 10 NICUs across Australia, Canada and the USA. Restrictive and liberal transfusion thresholds varied according to the infant’s respiratory status. Follow-up data from this RCT conducted at 18–21 months was reported by Whyte (2009), and included 431 infants of the original cohort.</w:t>
      </w:r>
    </w:p>
    <w:p w14:paraId="1DC9DD99" w14:textId="77777777" w:rsidR="00814927" w:rsidRPr="00C70209" w:rsidRDefault="00814927" w:rsidP="00814927">
      <w:pPr>
        <w:pStyle w:val="Heading6"/>
      </w:pPr>
      <w:r w:rsidRPr="00C70209">
        <w:t>Level II evidence</w:t>
      </w:r>
    </w:p>
    <w:p w14:paraId="47373562" w14:textId="77777777" w:rsidR="007E4C74" w:rsidRPr="00C70209" w:rsidRDefault="00814927" w:rsidP="00814927">
      <w:pPr>
        <w:pStyle w:val="BodyText"/>
        <w:rPr>
          <w:lang w:eastAsia="en-GB"/>
        </w:rPr>
      </w:pPr>
      <w:r w:rsidRPr="00C70209">
        <w:t xml:space="preserve">There were no additional Level II studies identified in out literature search that examined the effect of a restrictive RBC transfusion strategy compared with a liberal RBC transfusion strategy in preterm infants </w:t>
      </w:r>
      <w:r w:rsidRPr="00C70209">
        <w:rPr>
          <w:lang w:eastAsia="en-GB"/>
        </w:rPr>
        <w:t xml:space="preserve">(see </w:t>
      </w:r>
      <w:r w:rsidRPr="00C70209">
        <w:rPr>
          <w:b/>
        </w:rPr>
        <w:t>Appendix C, Volume 2</w:t>
      </w:r>
      <w:r w:rsidRPr="00C70209">
        <w:rPr>
          <w:lang w:eastAsia="en-GB"/>
        </w:rPr>
        <w:t>).</w:t>
      </w:r>
    </w:p>
    <w:p w14:paraId="20C8D091" w14:textId="08C6C054" w:rsidR="007E4C74" w:rsidRPr="00C70209" w:rsidRDefault="007E4C74" w:rsidP="00814927">
      <w:pPr>
        <w:pStyle w:val="BodyText"/>
        <w:rPr>
          <w:lang w:eastAsia="en-GB"/>
        </w:rPr>
      </w:pPr>
    </w:p>
    <w:p w14:paraId="44548B9A" w14:textId="5A81AE52" w:rsidR="00E1671D" w:rsidRPr="00C70209" w:rsidRDefault="001B0AA6" w:rsidP="004E0988">
      <w:pPr>
        <w:pStyle w:val="Caption"/>
        <w:ind w:left="2070"/>
      </w:pPr>
      <w:bookmarkStart w:id="244" w:name="_Ref416438905"/>
      <w:bookmarkStart w:id="245" w:name="_Ref406146147"/>
      <w:bookmarkStart w:id="246" w:name="_Toc42774706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8</w:t>
      </w:r>
      <w:r w:rsidR="00130F03" w:rsidRPr="00C70209">
        <w:fldChar w:fldCharType="end"/>
      </w:r>
      <w:bookmarkEnd w:id="244"/>
      <w:r w:rsidRPr="00C70209">
        <w:tab/>
      </w:r>
      <w:r w:rsidR="004E0988" w:rsidRPr="00C70209">
        <w:t xml:space="preserve">Characteristics and quality of Level II evidence </w:t>
      </w:r>
      <w:r w:rsidR="00D44044" w:rsidRPr="00C70209">
        <w:t>–</w:t>
      </w:r>
      <w:r w:rsidR="004E0988" w:rsidRPr="00C70209">
        <w:t xml:space="preserve"> r</w:t>
      </w:r>
      <w:r w:rsidR="00E1671D" w:rsidRPr="00C70209">
        <w:t>estrictive RBC transfusion versus liberal RBC transfusion</w:t>
      </w:r>
      <w:bookmarkEnd w:id="245"/>
      <w:bookmarkEnd w:id="246"/>
    </w:p>
    <w:tbl>
      <w:tblPr>
        <w:tblW w:w="8381" w:type="dxa"/>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8"/>
        <w:gridCol w:w="1307"/>
        <w:gridCol w:w="1737"/>
        <w:gridCol w:w="2093"/>
        <w:gridCol w:w="1916"/>
      </w:tblGrid>
      <w:tr w:rsidR="004E0988" w:rsidRPr="00C70209" w14:paraId="3FFDD0E6" w14:textId="77777777" w:rsidTr="007E4C74">
        <w:trPr>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A7C72A0" w14:textId="77777777" w:rsidR="004E0988" w:rsidRPr="00C70209" w:rsidRDefault="004E0988" w:rsidP="00D93A38">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1346629B" w14:textId="77777777" w:rsidR="004E0988" w:rsidRPr="00C70209" w:rsidRDefault="004E0988" w:rsidP="00D93A38">
            <w:pPr>
              <w:pStyle w:val="TableH2"/>
            </w:pPr>
            <w:r w:rsidRPr="00C70209">
              <w:t>Study type</w:t>
            </w:r>
          </w:p>
          <w:p w14:paraId="0E419F2A" w14:textId="77777777" w:rsidR="004E0988" w:rsidRPr="00C70209" w:rsidRDefault="004E0988" w:rsidP="00D93A38">
            <w:pPr>
              <w:pStyle w:val="TableH3"/>
            </w:pPr>
            <w:r w:rsidRPr="00C70209">
              <w:t>Study quality</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0683D358" w14:textId="77777777" w:rsidR="004E0988" w:rsidRPr="00C70209" w:rsidRDefault="004E0988" w:rsidP="00D93A38">
            <w:pPr>
              <w:pStyle w:val="TableH2"/>
            </w:pPr>
            <w:r w:rsidRPr="00C70209">
              <w:t>Population</w:t>
            </w:r>
          </w:p>
          <w:p w14:paraId="0A4F9C95" w14:textId="77777777" w:rsidR="004E0988" w:rsidRPr="00C70209" w:rsidRDefault="004E0988" w:rsidP="00D93A38">
            <w:pPr>
              <w:pStyle w:val="TableH2"/>
            </w:pPr>
            <w:r w:rsidRPr="00C70209">
              <w:t>N</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2B36A9CA" w14:textId="77777777" w:rsidR="004E0988" w:rsidRPr="00C70209" w:rsidRDefault="004E0988" w:rsidP="00D93A38">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B1C83EB" w14:textId="77777777" w:rsidR="004E0988" w:rsidRPr="00C70209" w:rsidRDefault="004E0988" w:rsidP="00D93A38">
            <w:pPr>
              <w:pStyle w:val="TableH2"/>
            </w:pPr>
            <w:r w:rsidRPr="00C70209">
              <w:t>Outcomes</w:t>
            </w:r>
          </w:p>
        </w:tc>
      </w:tr>
      <w:tr w:rsidR="003834BB" w:rsidRPr="00C70209" w14:paraId="4ED7D7A5" w14:textId="77777777" w:rsidTr="007E4C74">
        <w:tc>
          <w:tcPr>
            <w:tcW w:w="8381"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0743CB38" w14:textId="77777777" w:rsidR="003834BB" w:rsidRPr="00C70209" w:rsidRDefault="003834BB" w:rsidP="007E4C74">
            <w:pPr>
              <w:pStyle w:val="TableH3"/>
            </w:pPr>
            <w:r w:rsidRPr="00C70209">
              <w:t>Included and assessed by Ibrahim (2014)</w:t>
            </w:r>
          </w:p>
        </w:tc>
      </w:tr>
      <w:tr w:rsidR="00D93A38" w:rsidRPr="00C70209" w14:paraId="5C3EF9ED"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978A68A" w14:textId="4DA57C66" w:rsidR="00D93A38" w:rsidRPr="00C70209" w:rsidRDefault="00D93A38" w:rsidP="003F7DCB">
            <w:pPr>
              <w:pStyle w:val="Tabletext"/>
            </w:pPr>
            <w:r w:rsidRPr="00C70209">
              <w:t>Bell (2005)</w:t>
            </w:r>
            <w:r w:rsidR="00E1112B" w:rsidRPr="00C70209">
              <w:fldChar w:fldCharType="begin">
                <w:fldData xml:space="preserve">PEVuZE5vdGU+PENpdGU+PEF1dGhvcj5CZWxsPC9BdXRob3I+PFllYXI+MjAwNTwvWWVhcj48UmVj
TnVtPjE1MDwvUmVjTnVtPjxEaXNwbGF5VGV4dD48c3R5bGUgZmFjZT0ic3VwZXJzY3JpcHQiPjUw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0</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3499CE8E" w14:textId="77777777" w:rsidR="00D93A38" w:rsidRPr="00C70209" w:rsidRDefault="00D93A38" w:rsidP="00D93A38">
            <w:pPr>
              <w:pStyle w:val="Tabletext"/>
            </w:pPr>
            <w:r w:rsidRPr="00C70209">
              <w:t>RCT</w:t>
            </w:r>
          </w:p>
          <w:p w14:paraId="0B95EFF0" w14:textId="77777777" w:rsidR="00D93A38" w:rsidRPr="00C70209" w:rsidRDefault="00D93A38" w:rsidP="00D93A38">
            <w:pPr>
              <w:pStyle w:val="Tabletext"/>
            </w:pPr>
            <w:r w:rsidRPr="00C70209">
              <w:rPr>
                <w:i/>
              </w:rPr>
              <w:t>Fair</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12226F35" w14:textId="77777777" w:rsidR="00D93A38" w:rsidRPr="00C70209" w:rsidRDefault="00F5795D" w:rsidP="00D93A38">
            <w:pPr>
              <w:pStyle w:val="Tabletext"/>
            </w:pPr>
            <w:r w:rsidRPr="00C70209">
              <w:t xml:space="preserve">Preterm </w:t>
            </w:r>
            <w:r w:rsidR="00D93A38" w:rsidRPr="00C70209">
              <w:t xml:space="preserve">infants </w:t>
            </w:r>
            <w:r w:rsidRPr="00C70209">
              <w:t xml:space="preserve">with VLBW </w:t>
            </w:r>
            <w:r w:rsidR="00D93A38" w:rsidRPr="00C70209">
              <w:t>(500</w:t>
            </w:r>
            <w:r w:rsidRPr="00C70209">
              <w:t>–</w:t>
            </w:r>
            <w:r w:rsidR="00D93A38" w:rsidRPr="00C70209">
              <w:t>1300</w:t>
            </w:r>
            <w:r w:rsidRPr="00C70209">
              <w:t> </w:t>
            </w:r>
            <w:r w:rsidR="00D93A38" w:rsidRPr="00C70209">
              <w:t>g)</w:t>
            </w:r>
          </w:p>
          <w:p w14:paraId="4E10ED64" w14:textId="77777777" w:rsidR="00D93A38" w:rsidRPr="00C70209" w:rsidRDefault="00D93A38" w:rsidP="00F5795D">
            <w:pPr>
              <w:pStyle w:val="Tabletext"/>
            </w:pPr>
            <w:r w:rsidRPr="00C70209">
              <w:t>N=10</w:t>
            </w:r>
            <w:r w:rsidR="00F5795D" w:rsidRPr="00C70209">
              <w:t>3</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7A6FE473" w14:textId="2BF9A4A6" w:rsidR="00D93A38" w:rsidRPr="00C70209" w:rsidRDefault="00D93A38" w:rsidP="00F5795D">
            <w:pPr>
              <w:pStyle w:val="Tabletext"/>
            </w:pPr>
            <w:r w:rsidRPr="00C70209">
              <w:t xml:space="preserve">Restrictive RBC transfusion </w:t>
            </w:r>
            <w:r w:rsidR="00F5795D" w:rsidRPr="00C70209">
              <w:t>(n</w:t>
            </w:r>
            <w:r w:rsidRPr="00C70209">
              <w:t>=</w:t>
            </w:r>
            <w:r w:rsidR="00F5795D" w:rsidRPr="00C70209">
              <w:t xml:space="preserve">50) </w:t>
            </w:r>
            <w:r w:rsidR="00C91BAE" w:rsidRPr="00C70209">
              <w:t>versus</w:t>
            </w:r>
            <w:r w:rsidR="00F5795D" w:rsidRPr="00C70209">
              <w:t xml:space="preserve"> l</w:t>
            </w:r>
            <w:r w:rsidRPr="00C70209">
              <w:t>iberal RBC transfusion</w:t>
            </w:r>
            <w:r w:rsidR="00F5795D" w:rsidRPr="00C70209">
              <w:t xml:space="preserve"> (n</w:t>
            </w:r>
            <w:r w:rsidRPr="00C70209">
              <w:t>=5</w:t>
            </w:r>
            <w:r w:rsidR="00F5795D" w:rsidRPr="00C70209">
              <w:t>3)</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19C08CA" w14:textId="77777777" w:rsidR="00D93A38" w:rsidRPr="00C70209" w:rsidRDefault="00D93A38" w:rsidP="004E0988">
            <w:pPr>
              <w:pStyle w:val="Tabletext"/>
            </w:pPr>
            <w:r w:rsidRPr="00C70209">
              <w:t>Mortality</w:t>
            </w:r>
          </w:p>
          <w:p w14:paraId="4A09EE58" w14:textId="77777777" w:rsidR="00D93A38" w:rsidRPr="00C70209" w:rsidRDefault="00D93A38" w:rsidP="004E0988">
            <w:pPr>
              <w:pStyle w:val="Tabletext"/>
            </w:pPr>
            <w:r w:rsidRPr="00C70209">
              <w:t>Severe morbidity (BPD, ROP, PVL, IVH)</w:t>
            </w:r>
          </w:p>
          <w:p w14:paraId="7A099250" w14:textId="77777777" w:rsidR="00D93A38" w:rsidRPr="00C70209" w:rsidRDefault="00D93A38" w:rsidP="00F5795D">
            <w:pPr>
              <w:pStyle w:val="Tabletext"/>
            </w:pPr>
            <w:r w:rsidRPr="00C70209">
              <w:t>Transfusion</w:t>
            </w:r>
            <w:r w:rsidR="00F5795D" w:rsidRPr="00C70209">
              <w:t xml:space="preserve"> </w:t>
            </w:r>
            <w:r w:rsidRPr="00C70209">
              <w:t>reaction</w:t>
            </w:r>
          </w:p>
        </w:tc>
      </w:tr>
      <w:tr w:rsidR="003834BB" w:rsidRPr="00C70209" w14:paraId="35A9FA0E"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706E478" w14:textId="4C5D42F5" w:rsidR="003834BB" w:rsidRPr="00C70209" w:rsidRDefault="003834BB" w:rsidP="003F7DCB">
            <w:pPr>
              <w:pStyle w:val="Tabletext"/>
            </w:pPr>
            <w:r w:rsidRPr="00C70209">
              <w:t>Chen (2009)</w:t>
            </w:r>
            <w:r w:rsidR="00E1112B" w:rsidRPr="00C70209">
              <w:fldChar w:fldCharType="begin">
                <w:fldData xml:space="preserve">PEVuZE5vdGU+PENpdGU+PEF1dGhvcj5DaGVuPC9BdXRob3I+PFllYXI+MjAwOTwvWWVhcj48UmVj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</w:fldData>
              </w:fldChar>
            </w:r>
            <w:r w:rsidR="003F7DCB" w:rsidRPr="00C70209">
              <w:instrText xml:space="preserve"> ADDIN EN.CITE </w:instrText>
            </w:r>
            <w:r w:rsidR="003F7DCB" w:rsidRPr="00C70209">
              <w:fldChar w:fldCharType="begin">
                <w:fldData xml:space="preserve">PEVuZE5vdGU+PENpdGU+PEF1dGhvcj5DaGVuPC9BdXRob3I+PFllYXI+MjAwOTwvWWVhcj48UmVj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1</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5E77B498" w14:textId="77777777" w:rsidR="003834BB" w:rsidRPr="00C70209" w:rsidRDefault="003834BB" w:rsidP="00D93A38">
            <w:pPr>
              <w:pStyle w:val="Tabletext"/>
            </w:pPr>
            <w:r w:rsidRPr="00C70209">
              <w:t>RCT</w:t>
            </w:r>
          </w:p>
          <w:p w14:paraId="315825BA" w14:textId="77777777" w:rsidR="003834BB" w:rsidRPr="00C70209" w:rsidRDefault="003834BB" w:rsidP="00D93A38">
            <w:pPr>
              <w:pStyle w:val="Tabletext"/>
              <w:rPr>
                <w:i/>
              </w:rPr>
            </w:pPr>
            <w:r w:rsidRPr="00C70209">
              <w:rPr>
                <w:i/>
              </w:rPr>
              <w:t>Poor</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1DAC29BD" w14:textId="6D050ECC" w:rsidR="003834BB" w:rsidRPr="00C70209" w:rsidRDefault="00F5795D" w:rsidP="00D93A38">
            <w:pPr>
              <w:pStyle w:val="Tabletext"/>
            </w:pPr>
            <w:r w:rsidRPr="00C70209">
              <w:t xml:space="preserve">Preterm infants with </w:t>
            </w:r>
            <w:r w:rsidR="003834BB" w:rsidRPr="00C70209">
              <w:t xml:space="preserve">VLBW </w:t>
            </w:r>
            <w:r w:rsidRPr="00C70209">
              <w:t>(</w:t>
            </w:r>
            <w:r w:rsidR="00FB7912" w:rsidRPr="00C70209">
              <w:t>&lt;</w:t>
            </w:r>
            <w:r w:rsidRPr="00C70209">
              <w:t>1500 g)</w:t>
            </w:r>
          </w:p>
          <w:p w14:paraId="70C9F0FA" w14:textId="77777777" w:rsidR="003834BB" w:rsidRPr="00C70209" w:rsidRDefault="003834BB" w:rsidP="00D93A38">
            <w:pPr>
              <w:pStyle w:val="Tabletext"/>
            </w:pPr>
            <w:r w:rsidRPr="00C70209">
              <w:t>N=36</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0E2EA54D" w14:textId="41F758EF" w:rsidR="003834BB" w:rsidRPr="00C70209" w:rsidRDefault="003834BB" w:rsidP="00F5795D">
            <w:pPr>
              <w:pStyle w:val="Tabletext"/>
            </w:pPr>
            <w:r w:rsidRPr="00C70209">
              <w:t xml:space="preserve">Restrictive RBC transfusion </w:t>
            </w:r>
            <w:r w:rsidR="00F5795D" w:rsidRPr="00C70209">
              <w:t>(n</w:t>
            </w:r>
            <w:r w:rsidRPr="00C70209">
              <w:t>=1</w:t>
            </w:r>
            <w:r w:rsidR="00F5795D" w:rsidRPr="00C70209">
              <w:t xml:space="preserve">9) </w:t>
            </w:r>
            <w:r w:rsidR="00C91BAE" w:rsidRPr="00C70209">
              <w:t>versus</w:t>
            </w:r>
            <w:r w:rsidR="00F5795D" w:rsidRPr="00C70209">
              <w:t xml:space="preserve"> l</w:t>
            </w:r>
            <w:r w:rsidRPr="00C70209">
              <w:t>iberal RBC transfusion</w:t>
            </w:r>
            <w:r w:rsidR="00F5795D" w:rsidRPr="00C70209">
              <w:t xml:space="preserve"> (n=</w:t>
            </w:r>
            <w:r w:rsidRPr="00C70209">
              <w:t>1</w:t>
            </w:r>
            <w:r w:rsidR="00F5795D" w:rsidRPr="00C70209">
              <w:t>7)</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E8845D4" w14:textId="77777777" w:rsidR="003834BB" w:rsidRPr="00C70209" w:rsidRDefault="003834BB" w:rsidP="00D93A38">
            <w:pPr>
              <w:pStyle w:val="Tabletext"/>
            </w:pPr>
            <w:r w:rsidRPr="00C70209">
              <w:t>Mortality</w:t>
            </w:r>
          </w:p>
          <w:p w14:paraId="3CEB9B1A" w14:textId="77777777" w:rsidR="003834BB" w:rsidRPr="00C70209" w:rsidRDefault="003834BB" w:rsidP="004E0988">
            <w:pPr>
              <w:pStyle w:val="Tabletext"/>
            </w:pPr>
            <w:r w:rsidRPr="00C70209">
              <w:t>Severe morbidity (BPD, ROP, NEC, IVH)</w:t>
            </w:r>
          </w:p>
        </w:tc>
      </w:tr>
      <w:tr w:rsidR="003834BB" w:rsidRPr="00C70209" w14:paraId="4D613B65"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4EABB1C" w14:textId="56CA7737" w:rsidR="003834BB" w:rsidRPr="00C70209" w:rsidRDefault="003834BB" w:rsidP="00D93A38">
            <w:pPr>
              <w:pStyle w:val="Tabletext"/>
            </w:pPr>
            <w:r w:rsidRPr="00C70209">
              <w:t>Kirpalani (2006)</w:t>
            </w:r>
            <w:r w:rsidR="00E1112B" w:rsidRPr="00C70209">
              <w:fldChar w:fldCharType="begin">
                <w:fldData xml:space="preserve">PEVuZE5vdGU+PENpdGU+PEF1dGhvcj5LaXJwYWxhbmk8L0F1dGhvcj48WWVhcj4yMDA2PC9ZZWFy
PjxSZWNOdW0+MTY5PC9SZWNOdW0+PERpc3BsYXlUZXh0PjxzdHlsZSBmYWNlPSJzdXBlcnNjcmlw
dCI+NTI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3F7DCB" w:rsidRPr="00C70209">
              <w:instrText xml:space="preserve"> ADDIN EN.CITE </w:instrText>
            </w:r>
            <w:r w:rsidR="003F7DCB" w:rsidRPr="00C70209">
              <w:fldChar w:fldCharType="begin">
                <w:fldData xml:space="preserve">PEVuZE5vdGU+PENpdGU+PEF1dGhvcj5LaXJwYWxhbmk8L0F1dGhvcj48WWVhcj4yMDA2PC9ZZWFy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2</w:t>
            </w:r>
            <w:r w:rsidR="00E1112B" w:rsidRPr="00C70209">
              <w:fldChar w:fldCharType="end"/>
            </w:r>
          </w:p>
          <w:p w14:paraId="4C18FAB6" w14:textId="77777777" w:rsidR="003834BB" w:rsidRPr="00C70209" w:rsidRDefault="00306B0D" w:rsidP="00306B0D">
            <w:pPr>
              <w:pStyle w:val="Tabletext-evidencematrix"/>
            </w:pPr>
            <w:r w:rsidRPr="00C70209">
              <w:t xml:space="preserve">*also known as </w:t>
            </w:r>
            <w:r w:rsidR="003834BB" w:rsidRPr="00C70209">
              <w:rPr>
                <w:rStyle w:val="TabletextChar"/>
                <w:bCs/>
                <w:sz w:val="16"/>
              </w:rPr>
              <w:t xml:space="preserve">PINT </w:t>
            </w:r>
            <w:r w:rsidRPr="00C70209">
              <w:rPr>
                <w:rStyle w:val="TabletextChar"/>
                <w:bCs/>
                <w:sz w:val="16"/>
              </w:rPr>
              <w:t>2006</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7556F447" w14:textId="77777777" w:rsidR="003834BB" w:rsidRPr="00C70209" w:rsidRDefault="003834BB" w:rsidP="00D93A38">
            <w:pPr>
              <w:pStyle w:val="Tabletext"/>
            </w:pPr>
            <w:r w:rsidRPr="00C70209">
              <w:t>RCT</w:t>
            </w:r>
          </w:p>
          <w:p w14:paraId="23E631AB" w14:textId="77777777" w:rsidR="003834BB" w:rsidRPr="00C70209" w:rsidRDefault="003834BB" w:rsidP="00D93A38">
            <w:pPr>
              <w:pStyle w:val="Tabletext"/>
              <w:rPr>
                <w:i/>
              </w:rPr>
            </w:pPr>
            <w:r w:rsidRPr="00C70209">
              <w:rPr>
                <w:i/>
              </w:rPr>
              <w:t>Good</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510C39EC" w14:textId="736DCC49" w:rsidR="003834BB" w:rsidRPr="00C70209" w:rsidRDefault="003834BB" w:rsidP="00D93A38">
            <w:pPr>
              <w:pStyle w:val="Tabletext"/>
            </w:pPr>
            <w:r w:rsidRPr="00C70209">
              <w:t>Preterm infants (</w:t>
            </w:r>
            <w:r w:rsidR="00FB7912" w:rsidRPr="00C70209">
              <w:t>&lt;</w:t>
            </w:r>
            <w:r w:rsidRPr="00C70209">
              <w:t xml:space="preserve">31 weeks gestational age) with ELBW </w:t>
            </w:r>
            <w:r w:rsidR="00F5795D" w:rsidRPr="00C70209">
              <w:t>(</w:t>
            </w:r>
            <w:r w:rsidR="00FB7912" w:rsidRPr="00C70209">
              <w:t>&lt;</w:t>
            </w:r>
            <w:r w:rsidR="00F5795D" w:rsidRPr="00C70209">
              <w:t xml:space="preserve">1000 g) </w:t>
            </w:r>
            <w:r w:rsidRPr="00C70209">
              <w:t xml:space="preserve">and </w:t>
            </w:r>
            <w:r w:rsidR="00FB7912" w:rsidRPr="00C70209">
              <w:t>&lt;</w:t>
            </w:r>
            <w:r w:rsidRPr="00C70209">
              <w:t>48 hours old</w:t>
            </w:r>
          </w:p>
          <w:p w14:paraId="5D16F38A" w14:textId="77777777" w:rsidR="003834BB" w:rsidRPr="00C70209" w:rsidRDefault="003834BB" w:rsidP="00D93A38">
            <w:pPr>
              <w:pStyle w:val="Tabletext"/>
            </w:pPr>
            <w:r w:rsidRPr="00C70209">
              <w:t>N=451</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5489E90C" w14:textId="43369133" w:rsidR="003834BB" w:rsidRPr="00C70209" w:rsidRDefault="003834BB" w:rsidP="00F5795D">
            <w:pPr>
              <w:pStyle w:val="Tabletext"/>
            </w:pPr>
            <w:r w:rsidRPr="00C70209">
              <w:t>Restrictive RBC transfusion (n=</w:t>
            </w:r>
            <w:r w:rsidR="00F5795D" w:rsidRPr="00C70209">
              <w:t>223</w:t>
            </w:r>
            <w:r w:rsidRPr="00C70209">
              <w:t xml:space="preserve">) </w:t>
            </w:r>
            <w:r w:rsidR="00C91BAE" w:rsidRPr="00C70209">
              <w:t>versus</w:t>
            </w:r>
            <w:r w:rsidRPr="00C70209">
              <w:t xml:space="preserve"> liberal RBC transfusion (n=</w:t>
            </w:r>
            <w:r w:rsidR="00F5795D" w:rsidRPr="00C70209">
              <w:t>228</w:t>
            </w:r>
            <w:r w:rsidRPr="00C70209">
              <w:t>)</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9BE4B20" w14:textId="77777777" w:rsidR="003834BB" w:rsidRPr="00C70209" w:rsidRDefault="003834BB" w:rsidP="004E0988">
            <w:pPr>
              <w:pStyle w:val="Tabletext"/>
            </w:pPr>
            <w:r w:rsidRPr="00C70209">
              <w:t>Mortality</w:t>
            </w:r>
          </w:p>
          <w:p w14:paraId="2454D555" w14:textId="77777777" w:rsidR="003834BB" w:rsidRPr="00C70209" w:rsidRDefault="003834BB" w:rsidP="004E0988">
            <w:pPr>
              <w:pStyle w:val="Tabletext"/>
            </w:pPr>
            <w:r w:rsidRPr="00C70209">
              <w:t>Composite of mortality and severe morbidity</w:t>
            </w:r>
          </w:p>
          <w:p w14:paraId="6588D506" w14:textId="77777777" w:rsidR="003834BB" w:rsidRPr="00C70209" w:rsidRDefault="003834BB" w:rsidP="004E0988">
            <w:pPr>
              <w:pStyle w:val="Tabletext"/>
            </w:pPr>
            <w:r w:rsidRPr="00C70209">
              <w:t>Severe morbidity (BPD, ROP, NEC, brain injury)</w:t>
            </w:r>
          </w:p>
        </w:tc>
      </w:tr>
      <w:tr w:rsidR="003834BB" w:rsidRPr="00C70209" w14:paraId="2904C451" w14:textId="77777777" w:rsidTr="007E4C74">
        <w:tc>
          <w:tcPr>
            <w:tcW w:w="8381"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263060F8" w14:textId="77777777" w:rsidR="003834BB" w:rsidRPr="00C70209" w:rsidRDefault="003834BB" w:rsidP="007E4C74">
            <w:pPr>
              <w:pStyle w:val="TableH3"/>
            </w:pPr>
            <w:r w:rsidRPr="00C70209">
              <w:t>Included and assessed by Venkatesh (2012)</w:t>
            </w:r>
          </w:p>
        </w:tc>
      </w:tr>
      <w:tr w:rsidR="00D93A38" w:rsidRPr="00C70209" w14:paraId="760977C0"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6EC1013" w14:textId="67EB2E68" w:rsidR="00D93A38" w:rsidRPr="00CE465A" w:rsidRDefault="00D93A38" w:rsidP="003F7DCB">
            <w:pPr>
              <w:pStyle w:val="Tabletext"/>
              <w:rPr>
                <w:szCs w:val="20"/>
              </w:rPr>
            </w:pPr>
            <w:r w:rsidRPr="00CE465A">
              <w:rPr>
                <w:szCs w:val="20"/>
              </w:rPr>
              <w:t>Brooks (1999)</w:t>
            </w:r>
            <w:r w:rsidR="00E1112B" w:rsidRPr="00CE465A">
              <w:rPr>
                <w:szCs w:val="20"/>
              </w:rPr>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E465A">
              <w:rPr>
                <w:szCs w:val="20"/>
              </w:rPr>
              <w:instrText xml:space="preserve"> ADDIN EN.CITE </w:instrText>
            </w:r>
            <w:r w:rsidR="003F7DCB" w:rsidRPr="00CE465A">
              <w:rPr>
                <w:szCs w:val="20"/>
              </w:rPr>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E465A">
              <w:rPr>
                <w:szCs w:val="20"/>
              </w:rPr>
              <w:instrText xml:space="preserve"> ADDIN EN.CITE.DATA </w:instrText>
            </w:r>
            <w:r w:rsidR="003F7DCB" w:rsidRPr="00CE465A">
              <w:rPr>
                <w:szCs w:val="20"/>
              </w:rPr>
            </w:r>
            <w:r w:rsidR="003F7DCB" w:rsidRPr="00CE465A">
              <w:rPr>
                <w:szCs w:val="20"/>
              </w:rPr>
              <w:fldChar w:fldCharType="end"/>
            </w:r>
            <w:r w:rsidR="00E1112B" w:rsidRPr="00CE465A">
              <w:rPr>
                <w:szCs w:val="20"/>
              </w:rPr>
            </w:r>
            <w:r w:rsidR="00E1112B" w:rsidRPr="00CE465A">
              <w:rPr>
                <w:szCs w:val="20"/>
              </w:rPr>
              <w:fldChar w:fldCharType="separate"/>
            </w:r>
            <w:r w:rsidR="003F7DCB" w:rsidRPr="00CE465A">
              <w:rPr>
                <w:szCs w:val="20"/>
                <w:vertAlign w:val="superscript"/>
              </w:rPr>
              <w:t>53</w:t>
            </w:r>
            <w:r w:rsidR="00E1112B" w:rsidRPr="00CE465A">
              <w:rPr>
                <w:szCs w:val="20"/>
              </w:rPr>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193168AB" w14:textId="77777777" w:rsidR="00D93A38" w:rsidRPr="00C70209" w:rsidRDefault="00D93A38" w:rsidP="00D93A38">
            <w:pPr>
              <w:pStyle w:val="Tabletext"/>
            </w:pPr>
            <w:r w:rsidRPr="00C70209">
              <w:t>RCT</w:t>
            </w:r>
          </w:p>
          <w:p w14:paraId="178931B4" w14:textId="77777777" w:rsidR="00D93A38" w:rsidRPr="00C70209" w:rsidRDefault="00D93A38" w:rsidP="00D93A38">
            <w:pPr>
              <w:pStyle w:val="Tabletext"/>
            </w:pPr>
            <w:r w:rsidRPr="00C70209">
              <w:rPr>
                <w:i/>
              </w:rPr>
              <w:t>Fair</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0544881B" w14:textId="62501D88" w:rsidR="00D93A38" w:rsidRPr="00C70209" w:rsidRDefault="00F5795D" w:rsidP="00D93A38">
            <w:pPr>
              <w:pStyle w:val="Tabletext"/>
            </w:pPr>
            <w:r w:rsidRPr="00C70209">
              <w:t>VLBW i</w:t>
            </w:r>
            <w:r w:rsidR="00D93A38" w:rsidRPr="00C70209">
              <w:t>nfants (</w:t>
            </w:r>
            <w:r w:rsidR="00FB7912" w:rsidRPr="00C70209">
              <w:t>≤</w:t>
            </w:r>
            <w:r w:rsidR="00D93A38" w:rsidRPr="00C70209">
              <w:t>1250</w:t>
            </w:r>
            <w:r w:rsidRPr="00C70209">
              <w:t> </w:t>
            </w:r>
            <w:r w:rsidR="00D93A38" w:rsidRPr="00C70209">
              <w:t>g)</w:t>
            </w:r>
          </w:p>
          <w:p w14:paraId="312632C0" w14:textId="77777777" w:rsidR="00D93A38" w:rsidRPr="00C70209" w:rsidRDefault="00D93A38" w:rsidP="00D93A38">
            <w:pPr>
              <w:pStyle w:val="Tabletext"/>
            </w:pPr>
            <w:r w:rsidRPr="00C70209">
              <w:t>N=50</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2175B968" w14:textId="38C9B678" w:rsidR="00D93A38" w:rsidRPr="00C70209" w:rsidRDefault="00D93A38" w:rsidP="00F5795D">
            <w:pPr>
              <w:pStyle w:val="Tabletext"/>
            </w:pPr>
            <w:r w:rsidRPr="00C70209">
              <w:t xml:space="preserve">Restrictive RBC transfusion </w:t>
            </w:r>
            <w:r w:rsidR="00F5795D" w:rsidRPr="00C70209">
              <w:t>(n</w:t>
            </w:r>
            <w:r w:rsidRPr="00C70209">
              <w:t>=24</w:t>
            </w:r>
            <w:r w:rsidR="00F5795D" w:rsidRPr="00C70209">
              <w:t xml:space="preserve">) </w:t>
            </w:r>
            <w:r w:rsidR="00C91BAE" w:rsidRPr="00C70209">
              <w:t>versus</w:t>
            </w:r>
            <w:r w:rsidR="00F5795D" w:rsidRPr="00C70209">
              <w:t xml:space="preserve"> l</w:t>
            </w:r>
            <w:r w:rsidRPr="00C70209">
              <w:t>iberal RBC transfusion</w:t>
            </w:r>
            <w:r w:rsidR="00F5795D" w:rsidRPr="00C70209">
              <w:t xml:space="preserve"> (n</w:t>
            </w:r>
            <w:r w:rsidRPr="00C70209">
              <w:t>=26</w:t>
            </w:r>
            <w:r w:rsidR="00F5795D" w:rsidRPr="00C70209">
              <w:t>)</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C569376" w14:textId="77777777" w:rsidR="00D93A38" w:rsidRPr="00C70209" w:rsidRDefault="00D93A38" w:rsidP="004E0988">
            <w:pPr>
              <w:pStyle w:val="Tabletext"/>
            </w:pPr>
            <w:r w:rsidRPr="00C70209">
              <w:t>Mortality</w:t>
            </w:r>
          </w:p>
          <w:p w14:paraId="6063F70C" w14:textId="77777777" w:rsidR="00D93A38" w:rsidRPr="00C70209" w:rsidRDefault="00D93A38" w:rsidP="004E0988">
            <w:pPr>
              <w:pStyle w:val="Tabletext"/>
            </w:pPr>
            <w:r w:rsidRPr="00C70209">
              <w:t>Severe morbidity (BPD, ROP, NEC)</w:t>
            </w:r>
          </w:p>
        </w:tc>
      </w:tr>
      <w:tr w:rsidR="003834BB" w:rsidRPr="00C70209" w14:paraId="45592A9A"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443EC45" w14:textId="46F61710" w:rsidR="00E207D2" w:rsidRPr="00CE465A" w:rsidRDefault="003834BB" w:rsidP="00E207D2">
            <w:pPr>
              <w:pStyle w:val="Tabletext"/>
              <w:rPr>
                <w:szCs w:val="20"/>
              </w:rPr>
            </w:pPr>
            <w:r w:rsidRPr="00CE465A">
              <w:rPr>
                <w:szCs w:val="20"/>
              </w:rPr>
              <w:t>Mukhopadhyay (2004)</w:t>
            </w:r>
            <w:r w:rsidR="00E1112B" w:rsidRPr="00CE465A">
              <w:rPr>
                <w:szCs w:val="20"/>
              </w:rPr>
              <w:fldChar w:fldCharType="begin"/>
            </w:r>
            <w:r w:rsidR="003F7DCB" w:rsidRPr="00CE465A">
              <w:rPr>
                <w:szCs w:val="20"/>
              </w:rPr>
              <w:instrText xml:space="preserve"> ADDIN EN.CITE &lt;EndNote&gt;&lt;Cite&gt;&lt;Author&gt;Mukhopadhyay&lt;/Author&gt;&lt;Year&gt;2004&lt;/Year&gt;&lt;RecNum&gt;698&lt;/RecNum&gt;&lt;DisplayText&gt;&lt;style face="superscript"&gt;54&lt;/style&gt;&lt;/DisplayText&gt;&lt;record&gt;&lt;rec-number&gt;698&lt;/rec-number&gt;&lt;foreign-keys&gt;&lt;key app="EN" db-id="9edve2wadsavt5ewavaxtda4f2tavzvts9ee" timestamp="1430015189"&gt;698&lt;/key&gt;&lt;/foreign-keys&gt;&lt;ref-type name="Journal Article"&gt;17&lt;/ref-type&gt;&lt;contributors&gt;&lt;authors&gt;&lt;author&gt;Mukhopadhyay, K.&lt;/author&gt;&lt;author&gt;Ghosh, P. S.&lt;/author&gt;&lt;author&gt;Narang, A.&lt;/author&gt;&lt;author&gt;Dogra, M. R.&lt;/author&gt;&lt;/authors&gt;&lt;/contributors&gt;&lt;titles&gt;&lt;title&gt;Cut off level for RBC transfusion in sick preterm neonats&lt;/title&gt;&lt;secondary-title&gt;Pediatric Research&lt;/secondary-title&gt;&lt;alt-title&gt;Pediatr. Res.&lt;/alt-title&gt;&lt;/titles&gt;&lt;periodical&gt;&lt;full-title&gt;Pediatr Res&lt;/full-title&gt;&lt;abbr-1&gt;Pediatric research&lt;/abbr-1&gt;&lt;/periodical&gt;&lt;pages&gt;288A&lt;/pages&gt;&lt;volume&gt;55&lt;/volume&gt;&lt;dates&gt;&lt;year&gt;2004&lt;/year&gt;&lt;/dates&gt;&lt;isbn&gt;0031-3998&lt;/isbn&gt;&lt;urls&gt;&lt;/urls&gt;&lt;/record&gt;&lt;/Cite&gt;&lt;/EndNote&gt;</w:instrText>
            </w:r>
            <w:r w:rsidR="00E1112B" w:rsidRPr="00CE465A">
              <w:rPr>
                <w:szCs w:val="20"/>
              </w:rPr>
              <w:fldChar w:fldCharType="separate"/>
            </w:r>
            <w:r w:rsidR="003F7DCB" w:rsidRPr="00CE465A">
              <w:rPr>
                <w:szCs w:val="20"/>
                <w:vertAlign w:val="superscript"/>
              </w:rPr>
              <w:t>54</w:t>
            </w:r>
            <w:r w:rsidR="00E1112B" w:rsidRPr="00CE465A">
              <w:rPr>
                <w:szCs w:val="20"/>
              </w:rPr>
              <w:fldChar w:fldCharType="end"/>
            </w:r>
          </w:p>
          <w:p w14:paraId="1CCC0615" w14:textId="77777777" w:rsidR="003834BB" w:rsidRPr="00CE465A" w:rsidRDefault="00E207D2" w:rsidP="00E207D2">
            <w:pPr>
              <w:pStyle w:val="Tabletext-evidencematrix"/>
              <w:rPr>
                <w:sz w:val="20"/>
                <w:szCs w:val="20"/>
              </w:rPr>
            </w:pPr>
            <w:r w:rsidRPr="00CE465A">
              <w:rPr>
                <w:sz w:val="20"/>
                <w:szCs w:val="20"/>
              </w:rPr>
              <w:t>*abstract only</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5A122680" w14:textId="77777777" w:rsidR="003834BB" w:rsidRPr="00C70209" w:rsidRDefault="00F5795D" w:rsidP="00105063">
            <w:pPr>
              <w:pStyle w:val="Tabletext"/>
            </w:pPr>
            <w:r w:rsidRPr="00C70209">
              <w:t>RCT</w:t>
            </w:r>
          </w:p>
          <w:p w14:paraId="055BD24C" w14:textId="77777777" w:rsidR="009F612D" w:rsidRPr="00C70209" w:rsidRDefault="009F612D" w:rsidP="009F612D">
            <w:pPr>
              <w:pStyle w:val="Tabletext"/>
              <w:rPr>
                <w:i/>
              </w:rPr>
            </w:pPr>
            <w:r w:rsidRPr="00C70209">
              <w:rPr>
                <w:i/>
              </w:rPr>
              <w:t>Unclear risk of bias</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2E9F6043" w14:textId="77777777" w:rsidR="003834BB" w:rsidRPr="00C70209" w:rsidRDefault="00F5795D" w:rsidP="00D93A38">
            <w:pPr>
              <w:pStyle w:val="Tabletext"/>
            </w:pPr>
            <w:r w:rsidRPr="00C70209">
              <w:t>Preterm infants with LBW (1000–1800 g)</w:t>
            </w:r>
          </w:p>
          <w:p w14:paraId="333CBC16" w14:textId="77777777" w:rsidR="00F5795D" w:rsidRPr="00C70209" w:rsidRDefault="00F5795D" w:rsidP="00D93A38">
            <w:pPr>
              <w:pStyle w:val="Tabletext"/>
            </w:pPr>
            <w:r w:rsidRPr="00C70209">
              <w:t>N=38</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3C08785A" w14:textId="54989BE7" w:rsidR="003834BB" w:rsidRPr="00C70209" w:rsidRDefault="00F5795D" w:rsidP="00F5795D">
            <w:pPr>
              <w:pStyle w:val="Tabletext"/>
            </w:pPr>
            <w:r w:rsidRPr="00C70209">
              <w:t xml:space="preserve">Restrictive RBC transfusion (n=20) </w:t>
            </w:r>
            <w:r w:rsidR="00C91BAE" w:rsidRPr="00C70209">
              <w:t>versus</w:t>
            </w:r>
            <w:r w:rsidRPr="00C70209">
              <w:t xml:space="preserve"> liberal RBC transfusion (n=18)</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BFDDECD" w14:textId="77777777" w:rsidR="003834BB" w:rsidRPr="00C70209" w:rsidRDefault="00F5795D" w:rsidP="009F612D">
            <w:pPr>
              <w:pStyle w:val="Tabletext"/>
            </w:pPr>
            <w:r w:rsidRPr="00C70209">
              <w:t>Mortality</w:t>
            </w:r>
          </w:p>
        </w:tc>
      </w:tr>
      <w:tr w:rsidR="003834BB" w:rsidRPr="00C70209" w14:paraId="66CF21B1" w14:textId="77777777" w:rsidTr="007E4C74">
        <w:tc>
          <w:tcPr>
            <w:tcW w:w="8381"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08C41E68" w14:textId="77777777" w:rsidR="003834BB" w:rsidRPr="00C70209" w:rsidRDefault="003834BB" w:rsidP="007E4C74">
            <w:pPr>
              <w:pStyle w:val="TableH3"/>
            </w:pPr>
            <w:r w:rsidRPr="00C70209">
              <w:t>Included and assessed by Whyte (2011)</w:t>
            </w:r>
          </w:p>
        </w:tc>
      </w:tr>
      <w:tr w:rsidR="003834BB" w:rsidRPr="00C70209" w14:paraId="0D59BDD3"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34C800F" w14:textId="5A191B4B" w:rsidR="003834BB" w:rsidRPr="00C70209" w:rsidRDefault="003834BB" w:rsidP="003F7DCB">
            <w:pPr>
              <w:pStyle w:val="Tabletext"/>
              <w:keepNext/>
            </w:pPr>
            <w:r w:rsidRPr="00C70209">
              <w:t>Blank (1984)</w:t>
            </w:r>
            <w:r w:rsidR="00E1112B" w:rsidRPr="00C70209">
              <w:fldChar w:fldCharType="begin"/>
            </w:r>
            <w:r w:rsidR="003F7DCB" w:rsidRPr="00C70209">
              <w:instrText xml:space="preserve"> ADDIN EN.CITE &lt;EndNote&gt;&lt;Cite&gt;&lt;Author&gt;Blank&lt;/Author&gt;&lt;Year&gt;1984&lt;/Year&gt;&lt;RecNum&gt;699&lt;/RecNum&gt;&lt;DisplayText&gt;&lt;style face="superscript"&gt;55&lt;/style&gt;&lt;/DisplayText&gt;&lt;record&gt;&lt;rec-number&gt;699&lt;/rec-number&gt;&lt;foreign-keys&gt;&lt;key app="EN" db-id="9edve2wadsavt5ewavaxtda4f2tavzvts9ee" timestamp="1430015189"&gt;699&lt;/key&gt;&lt;/foreign-keys&gt;&lt;ref-type name="Journal Article"&gt;17&lt;/ref-type&gt;&lt;contributors&gt;&lt;authors&gt;&lt;author&gt;Blank, J. P.&lt;/author&gt;&lt;author&gt;Sheagren, T. G.&lt;/author&gt;&lt;author&gt;Vajaria, J.&lt;/author&gt;&lt;author&gt;Mangurten, H. H.&lt;/author&gt;&lt;author&gt;Benawra, R. S.&lt;/author&gt;&lt;author&gt;Puppala, B. L.&lt;/author&gt;&lt;/authors&gt;&lt;/contributors&gt;&lt;titles&gt;&lt;title&gt;The role of RBC transfusion in the premature infant&lt;/title&gt;&lt;secondary-title&gt;American Journal of Diseases of Children&lt;/secondary-title&gt;&lt;alt-title&gt;Am. J. Dis. Child.&lt;/alt-title&gt;&lt;/titles&gt;&lt;periodical&gt;&lt;full-title&gt;American Journal of Diseases of Children&lt;/full-title&gt;&lt;abbr-1&gt;Am. J. Dis. Child.&lt;/abbr-1&gt;&lt;/periodical&gt;&lt;alt-periodical&gt;&lt;full-title&gt;American Journal of Diseases of Children&lt;/full-title&gt;&lt;abbr-1&gt;Am. J. Dis. Child.&lt;/abbr-1&gt;&lt;/alt-periodical&gt;&lt;pages&gt;831–833&lt;/pages&gt;&lt;volume&gt;138&lt;/volume&gt;&lt;number&gt;9&lt;/number&gt;&lt;dates&gt;&lt;year&gt;1984&lt;/year&gt;&lt;/dates&gt;&lt;isbn&gt;0002-922X&lt;/isbn&gt;&lt;urls&gt;&lt;/urls&gt;&lt;/record&gt;&lt;/Cite&gt;&lt;/EndNote&gt;</w:instrText>
            </w:r>
            <w:r w:rsidR="00E1112B" w:rsidRPr="00C70209">
              <w:fldChar w:fldCharType="separate"/>
            </w:r>
            <w:r w:rsidR="003F7DCB" w:rsidRPr="00C70209">
              <w:rPr>
                <w:vertAlign w:val="superscript"/>
              </w:rPr>
              <w:t>55</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18D9837D" w14:textId="77777777" w:rsidR="003834BB" w:rsidRPr="00C70209" w:rsidRDefault="003834BB" w:rsidP="00D44044">
            <w:pPr>
              <w:pStyle w:val="Tabletext"/>
              <w:keepNext/>
            </w:pPr>
            <w:r w:rsidRPr="00C70209">
              <w:t>RCT</w:t>
            </w:r>
          </w:p>
          <w:p w14:paraId="6B960330" w14:textId="77777777" w:rsidR="003834BB" w:rsidRPr="00C70209" w:rsidRDefault="009F612D" w:rsidP="00D44044">
            <w:pPr>
              <w:pStyle w:val="Tabletext"/>
              <w:keepNext/>
            </w:pPr>
            <w:r w:rsidRPr="00C70209">
              <w:rPr>
                <w:i/>
              </w:rPr>
              <w:t>Unclear or high risk of bias</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75052BCA" w14:textId="614C94FE" w:rsidR="009F612D" w:rsidRPr="00C70209" w:rsidRDefault="009F612D" w:rsidP="00D44044">
            <w:pPr>
              <w:pStyle w:val="Tabletext"/>
              <w:keepNext/>
            </w:pPr>
            <w:r w:rsidRPr="00C70209">
              <w:t>Infants (</w:t>
            </w:r>
            <w:r w:rsidR="00FB7912" w:rsidRPr="00C70209">
              <w:t>&lt;</w:t>
            </w:r>
            <w:r w:rsidRPr="00C70209">
              <w:t>1500 g)</w:t>
            </w:r>
          </w:p>
          <w:p w14:paraId="626DDF30" w14:textId="77777777" w:rsidR="003834BB" w:rsidRPr="00C70209" w:rsidRDefault="009F612D" w:rsidP="00D44044">
            <w:pPr>
              <w:pStyle w:val="Tabletext"/>
              <w:keepNext/>
            </w:pPr>
            <w:r w:rsidRPr="00C70209">
              <w:t>N=56</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2C18298D" w14:textId="40D48359" w:rsidR="003834BB" w:rsidRPr="00C70209" w:rsidRDefault="009F612D" w:rsidP="00D44044">
            <w:pPr>
              <w:pStyle w:val="Tabletext"/>
              <w:keepNext/>
            </w:pPr>
            <w:r w:rsidRPr="00C70209">
              <w:t xml:space="preserve">Restrictive RBC transfusion (n=30) </w:t>
            </w:r>
            <w:r w:rsidR="00C91BAE" w:rsidRPr="00C70209">
              <w:t>versus</w:t>
            </w:r>
            <w:r w:rsidRPr="00C70209">
              <w:t xml:space="preserve"> liberal RBC transfusion (n=26)</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5FEDC64" w14:textId="77777777" w:rsidR="003834BB" w:rsidRPr="00C70209" w:rsidRDefault="009F612D" w:rsidP="00D44044">
            <w:pPr>
              <w:pStyle w:val="Tabletext"/>
              <w:keepNext/>
            </w:pPr>
            <w:r w:rsidRPr="00C70209">
              <w:t>Mortality</w:t>
            </w:r>
          </w:p>
        </w:tc>
      </w:tr>
      <w:tr w:rsidR="003834BB" w:rsidRPr="00C70209" w14:paraId="2BE5FB91"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6D404CB" w14:textId="269061D5" w:rsidR="00E207D2" w:rsidRPr="00C70209" w:rsidRDefault="003834BB" w:rsidP="00E207D2">
            <w:pPr>
              <w:pStyle w:val="Tabletext"/>
            </w:pPr>
            <w:r w:rsidRPr="00C70209">
              <w:t>Connelly (199</w:t>
            </w:r>
            <w:r w:rsidR="004E180B" w:rsidRPr="00C70209">
              <w:t>8</w:t>
            </w:r>
            <w:r w:rsidRPr="00C70209">
              <w:t>)</w:t>
            </w:r>
            <w:r w:rsidR="008D2679" w:rsidRPr="00C70209">
              <w:rPr>
                <w:vertAlign w:val="superscript"/>
              </w:rPr>
              <w:t>a</w:t>
            </w:r>
            <w:r w:rsidR="008D2679" w:rsidRPr="00C70209">
              <w:t xml:space="preserve"> </w:t>
            </w:r>
            <w:r w:rsidR="008D2679" w:rsidRPr="00C70209">
              <w:fldChar w:fldCharType="begin"/>
            </w:r>
            <w:r w:rsidR="003F7DCB" w:rsidRPr="00C70209">
              <w:instrText xml:space="preserve"> ADDIN EN.CITE &lt;EndNote&gt;&lt;Cite&gt;&lt;Author&gt;Connelly&lt;/Author&gt;&lt;Year&gt;1998&lt;/Year&gt;&lt;RecNum&gt;700&lt;/RecNum&gt;&lt;DisplayText&gt;&lt;style face="superscript"&gt;56&lt;/style&gt;&lt;/DisplayText&gt;&lt;record&gt;&lt;rec-number&gt;700&lt;/rec-number&gt;&lt;foreign-keys&gt;&lt;key app="EN" db-id="9edve2wadsavt5ewavaxtda4f2tavzvts9ee" timestamp="1430015189"&gt;700&lt;/key&gt;&lt;/foreign-keys&gt;&lt;ref-type name="Journal Article"&gt;17&lt;/ref-type&gt;&lt;contributors&gt;&lt;authors&gt;&lt;author&gt;Connelly, R. J.&lt;/author&gt;&lt;author&gt;Stone, S. H.&lt;/author&gt;&lt;author&gt;Whyte, R. K.&lt;/author&gt;&lt;/authors&gt;&lt;/contributors&gt;&lt;titles&gt;&lt;title&gt;Early vs. late red cell transfusion in low birth weight infants&lt;/title&gt;&lt;secondary-title&gt;Pediatric Research&lt;/secondary-title&gt;&lt;alt-title&gt;Pediatr. Res.&lt;/alt-title&gt;&lt;/titles&gt;&lt;periodical&gt;&lt;full-title&gt;Pediatr Res&lt;/full-title&gt;&lt;abbr-1&gt;Pediatric research&lt;/abbr-1&gt;&lt;/periodical&gt;&lt;pages&gt;170A&lt;/pages&gt;&lt;volume&gt;43&lt;/volume&gt;&lt;number&gt;4&lt;/number&gt;&lt;dates&gt;&lt;year&gt;1998&lt;/year&gt;&lt;/dates&gt;&lt;isbn&gt;0031-3998&lt;/isbn&gt;&lt;urls&gt;&lt;/urls&gt;&lt;electronic-resource-num&gt;DOI:10.1203/00006450-199804001-01007&lt;/electronic-resource-num&gt;&lt;/record&gt;&lt;/Cite&gt;&lt;/EndNote&gt;</w:instrText>
            </w:r>
            <w:r w:rsidR="008D2679" w:rsidRPr="00C70209">
              <w:fldChar w:fldCharType="separate"/>
            </w:r>
            <w:r w:rsidR="003F7DCB" w:rsidRPr="00C70209">
              <w:rPr>
                <w:vertAlign w:val="superscript"/>
              </w:rPr>
              <w:t>56</w:t>
            </w:r>
            <w:r w:rsidR="008D2679" w:rsidRPr="00C70209">
              <w:fldChar w:fldCharType="end"/>
            </w:r>
          </w:p>
          <w:p w14:paraId="4EC8C1FA" w14:textId="77777777" w:rsidR="003834BB" w:rsidRPr="00C70209" w:rsidRDefault="00E207D2" w:rsidP="00E207D2">
            <w:pPr>
              <w:pStyle w:val="Tabletext-evidencematrix"/>
            </w:pPr>
            <w:r w:rsidRPr="00C70209">
              <w:t>*abstract only</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06C672AF" w14:textId="57E5F197" w:rsidR="003834BB" w:rsidRPr="00C70209" w:rsidRDefault="003834BB" w:rsidP="00105063">
            <w:pPr>
              <w:pStyle w:val="Tabletext"/>
            </w:pPr>
            <w:r w:rsidRPr="00C70209">
              <w:t>RCT</w:t>
            </w:r>
          </w:p>
          <w:p w14:paraId="062A5568" w14:textId="77777777" w:rsidR="009F612D" w:rsidRPr="00C70209" w:rsidRDefault="009F612D" w:rsidP="00105063">
            <w:pPr>
              <w:pStyle w:val="Tabletext"/>
              <w:rPr>
                <w:i/>
              </w:rPr>
            </w:pPr>
            <w:r w:rsidRPr="00C70209">
              <w:rPr>
                <w:i/>
              </w:rPr>
              <w:t>High risk of bias</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211B223E" w14:textId="680EE4EB" w:rsidR="003834BB" w:rsidRPr="00C70209" w:rsidRDefault="009F612D" w:rsidP="00105063">
            <w:pPr>
              <w:pStyle w:val="Tabletext"/>
            </w:pPr>
            <w:r w:rsidRPr="00C70209">
              <w:t>Infants (</w:t>
            </w:r>
            <w:r w:rsidR="00FB7912" w:rsidRPr="00C70209">
              <w:t>&lt;</w:t>
            </w:r>
            <w:r w:rsidRPr="00C70209">
              <w:t>1500 g) up to 72 hours of age</w:t>
            </w:r>
          </w:p>
          <w:p w14:paraId="28FD657D" w14:textId="77777777" w:rsidR="009F612D" w:rsidRPr="00C70209" w:rsidRDefault="009F612D" w:rsidP="00105063">
            <w:pPr>
              <w:pStyle w:val="Tabletext"/>
            </w:pPr>
            <w:r w:rsidRPr="00C70209">
              <w:t>N=24</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1C2B3265" w14:textId="60E0E24A" w:rsidR="003834BB" w:rsidRPr="00C70209" w:rsidRDefault="009F612D" w:rsidP="009F612D">
            <w:pPr>
              <w:pStyle w:val="Tabletext"/>
            </w:pPr>
            <w:r w:rsidRPr="00C70209">
              <w:t xml:space="preserve">Restrictive RBC transfusion </w:t>
            </w:r>
            <w:r w:rsidR="00C91BAE" w:rsidRPr="00C70209">
              <w:t>versus</w:t>
            </w:r>
            <w:r w:rsidRPr="00C70209">
              <w:t xml:space="preserve"> liberal RBC transfusion</w:t>
            </w:r>
          </w:p>
          <w:p w14:paraId="40391932" w14:textId="2B721F99" w:rsidR="00E27C34" w:rsidRPr="00C70209" w:rsidRDefault="00E27C34" w:rsidP="00E27C34">
            <w:pPr>
              <w:pStyle w:val="Tabletext-evidencematrix"/>
            </w:pPr>
            <w:r w:rsidRPr="00C70209">
              <w:t>Hb thresholds postnatal week one: 110 g/L versus 130 g/L.</w:t>
            </w:r>
          </w:p>
          <w:p w14:paraId="69885819" w14:textId="4E47B7C7" w:rsidR="00E207D2" w:rsidRPr="00C70209" w:rsidRDefault="00E27C34" w:rsidP="00E27C34">
            <w:pPr>
              <w:pStyle w:val="Tabletext-evidencematrix"/>
            </w:pPr>
            <w:r w:rsidRPr="00C70209">
              <w:t xml:space="preserve">Hb thresholds postnatal week two: 90 g/L versus 100 g/L except those requiring </w:t>
            </w:r>
            <w:r w:rsidR="00FB7912" w:rsidRPr="00C70209">
              <w:t>&gt;</w:t>
            </w:r>
            <w:r w:rsidRPr="00C70209">
              <w:t>40% oxygen maintained week one thresholds</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EA8951E" w14:textId="77777777" w:rsidR="003834BB" w:rsidRPr="00C70209" w:rsidRDefault="009F612D" w:rsidP="00105063">
            <w:pPr>
              <w:pStyle w:val="Tabletext"/>
            </w:pPr>
            <w:r w:rsidRPr="00C70209">
              <w:t>Mortality</w:t>
            </w:r>
          </w:p>
          <w:p w14:paraId="146D782B" w14:textId="77777777" w:rsidR="009F612D" w:rsidRPr="00C70209" w:rsidRDefault="009F612D" w:rsidP="009F612D">
            <w:pPr>
              <w:pStyle w:val="Tabletext"/>
            </w:pPr>
            <w:r w:rsidRPr="00C70209">
              <w:t>Composite of mortality and severe morbidity</w:t>
            </w:r>
          </w:p>
          <w:p w14:paraId="46A7BC0C" w14:textId="77777777" w:rsidR="009F612D" w:rsidRPr="00C70209" w:rsidRDefault="009F612D" w:rsidP="009F612D">
            <w:pPr>
              <w:pStyle w:val="Tabletext"/>
            </w:pPr>
            <w:r w:rsidRPr="00C70209">
              <w:t>Severe morbidity (ROP, BPD, brain injury)</w:t>
            </w:r>
          </w:p>
        </w:tc>
      </w:tr>
      <w:tr w:rsidR="003834BB" w:rsidRPr="00C70209" w14:paraId="1C9E1241" w14:textId="77777777" w:rsidTr="007E4C74">
        <w:tc>
          <w:tcPr>
            <w:tcW w:w="8381"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30F0B009" w14:textId="77777777" w:rsidR="003834BB" w:rsidRPr="00C70209" w:rsidRDefault="009F612D" w:rsidP="007E4C74">
            <w:pPr>
              <w:pStyle w:val="TableH3"/>
            </w:pPr>
            <w:r w:rsidRPr="00C70209">
              <w:t xml:space="preserve">Follow-up reports </w:t>
            </w:r>
            <w:r w:rsidR="003834BB" w:rsidRPr="00C70209">
              <w:t xml:space="preserve">identified </w:t>
            </w:r>
            <w:r w:rsidRPr="00C70209">
              <w:t>by Venkatesh (2012) and Whyte (2011)</w:t>
            </w:r>
          </w:p>
        </w:tc>
      </w:tr>
      <w:tr w:rsidR="003834BB" w:rsidRPr="00C70209" w14:paraId="1D520AF1"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72EF7F0" w14:textId="2D357547" w:rsidR="003834BB" w:rsidRPr="00C70209" w:rsidRDefault="003834BB" w:rsidP="00D44044">
            <w:pPr>
              <w:pStyle w:val="Tabletext"/>
              <w:keepNext/>
              <w:keepLines/>
            </w:pPr>
            <w:r w:rsidRPr="00C70209">
              <w:t>McCoy (2011)</w:t>
            </w:r>
            <w:r w:rsidR="00E1112B" w:rsidRPr="00C70209">
              <w:fldChar w:fldCharType="begin"/>
            </w:r>
            <w:r w:rsidR="003F7DCB" w:rsidRPr="00C70209">
              <w:instrText xml:space="preserve"> ADDIN EN.CITE &lt;EndNote&gt;&lt;Cite&gt;&lt;Author&gt;McCoy&lt;/Author&gt;&lt;Year&gt;2011&lt;/Year&gt;&lt;RecNum&gt;701&lt;/RecNum&gt;&lt;DisplayText&gt;&lt;style face="superscript"&gt;57&lt;/style&gt;&lt;/DisplayText&gt;&lt;record&gt;&lt;rec-number&gt;701&lt;/rec-number&gt;&lt;foreign-keys&gt;&lt;key app="EN" db-id="9edve2wadsavt5ewavaxtda4f2tavzvts9ee" timestamp="1430015189"&gt;701&lt;/key&gt;&lt;/foreign-keys&gt;&lt;ref-type name="Journal Article"&gt;17&lt;/ref-type&gt;&lt;contributors&gt;&lt;authors&gt;&lt;author&gt;McCoy, T. E.&lt;/author&gt;&lt;author&gt;Conrad, A. L.&lt;/author&gt;&lt;author&gt;Richman, L. C.&lt;/author&gt;&lt;author&gt;Lindgren, S. D.&lt;/author&gt;&lt;author&gt;Nopoulos, P. C.&lt;/author&gt;&lt;author&gt;Bell, E. F.&lt;/author&gt;&lt;/authors&gt;&lt;/contributors&gt;&lt;titles&gt;&lt;title&gt;Neurocognitive profiles of preterm infants randomly assigned to lower or higher hematocrit thresholds for transfusion&lt;/title&gt;&lt;secondary-title&gt;Child Neuropsychology&lt;/secondary-title&gt;&lt;alt-title&gt;Child Neuropsychol.&lt;/alt-title&gt;&lt;/titles&gt;&lt;periodical&gt;&lt;full-title&gt;Child Neuropsychology&lt;/full-title&gt;&lt;abbr-1&gt;Child Neuropsychol.&lt;/abbr-1&gt;&lt;/periodical&gt;&lt;alt-periodical&gt;&lt;full-title&gt;Child Neuropsychology&lt;/full-title&gt;&lt;abbr-1&gt;Child Neuropsychol.&lt;/abbr-1&gt;&lt;/alt-periodical&gt;&lt;pages&gt;347–367&lt;/pages&gt;&lt;volume&gt;17&lt;/volume&gt;&lt;number&gt;4&lt;/number&gt;&lt;dates&gt;&lt;year&gt;2011&lt;/year&gt;&lt;/dates&gt;&lt;isbn&gt;0929-7049&lt;/isbn&gt;&lt;urls&gt;&lt;related-urls&gt;&lt;url&gt;http://www.ncbi.nlm.nih.gov/pmc/articles/PMC3115491/pdf/nihms272830.pdf&lt;/url&gt;&lt;/related-urls&gt;&lt;/urls&gt;&lt;electronic-resource-num&gt;DOI:10.1080/09297049.2010.544647&lt;/electronic-resource-num&gt;&lt;/record&gt;&lt;/Cite&gt;&lt;/EndNote&gt;</w:instrText>
            </w:r>
            <w:r w:rsidR="00E1112B" w:rsidRPr="00C70209">
              <w:fldChar w:fldCharType="separate"/>
            </w:r>
            <w:r w:rsidR="003F7DCB" w:rsidRPr="00C70209">
              <w:rPr>
                <w:vertAlign w:val="superscript"/>
              </w:rPr>
              <w:t>57</w:t>
            </w:r>
            <w:r w:rsidR="00E1112B" w:rsidRPr="00C70209">
              <w:fldChar w:fldCharType="end"/>
            </w:r>
          </w:p>
          <w:p w14:paraId="5FEAB875" w14:textId="77777777" w:rsidR="003834BB" w:rsidRPr="00C70209" w:rsidRDefault="003834BB" w:rsidP="00D44044">
            <w:pPr>
              <w:pStyle w:val="Tabletext-evidencematrix"/>
              <w:keepNext/>
              <w:keepLines/>
            </w:pPr>
            <w:r w:rsidRPr="00C70209">
              <w:t>*follow-up of Bell (2005)</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4AB34D86" w14:textId="54330014" w:rsidR="003834BB" w:rsidRPr="00C70209" w:rsidRDefault="003834BB" w:rsidP="00D44044">
            <w:pPr>
              <w:pStyle w:val="Tabletext"/>
              <w:keepNext/>
              <w:keepLines/>
            </w:pPr>
            <w:r w:rsidRPr="00C70209">
              <w:t>RCT</w:t>
            </w:r>
          </w:p>
          <w:p w14:paraId="5BB1F288" w14:textId="77777777" w:rsidR="003834BB" w:rsidRPr="00C70209" w:rsidRDefault="00836DCD" w:rsidP="00D44044">
            <w:pPr>
              <w:pStyle w:val="Tabletext"/>
              <w:keepNext/>
              <w:keepLines/>
              <w:rPr>
                <w:i/>
              </w:rPr>
            </w:pPr>
            <w:r w:rsidRPr="00C70209">
              <w:rPr>
                <w:i/>
              </w:rPr>
              <w:t>Poor</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54B237FA" w14:textId="77777777" w:rsidR="00836DCD" w:rsidRPr="00C70209" w:rsidRDefault="00836DCD" w:rsidP="00D44044">
            <w:pPr>
              <w:pStyle w:val="Tabletext"/>
              <w:keepNext/>
              <w:keepLines/>
            </w:pPr>
            <w:r w:rsidRPr="00C70209">
              <w:t>Preterm infants with VLBW (500–1300 g)</w:t>
            </w:r>
          </w:p>
          <w:p w14:paraId="541A533A" w14:textId="77777777" w:rsidR="003834BB" w:rsidRPr="00C70209" w:rsidRDefault="003834BB" w:rsidP="00D44044">
            <w:pPr>
              <w:pStyle w:val="Tabletext"/>
              <w:keepNext/>
              <w:keepLines/>
            </w:pPr>
            <w:r w:rsidRPr="00C70209">
              <w:t>~13 years post-transfusion</w:t>
            </w:r>
          </w:p>
          <w:p w14:paraId="10F7B702" w14:textId="77777777" w:rsidR="003834BB" w:rsidRPr="00C70209" w:rsidRDefault="003834BB" w:rsidP="00D44044">
            <w:pPr>
              <w:pStyle w:val="Tabletext"/>
              <w:keepNext/>
              <w:keepLines/>
            </w:pPr>
            <w:r w:rsidRPr="00C70209">
              <w:t>N=56</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0A348087" w14:textId="3A1EFC41" w:rsidR="003834BB" w:rsidRPr="00C70209" w:rsidRDefault="003834BB" w:rsidP="00D44044">
            <w:pPr>
              <w:pStyle w:val="Tabletext"/>
              <w:keepNext/>
              <w:keepLines/>
            </w:pPr>
            <w:r w:rsidRPr="00C70209">
              <w:t xml:space="preserve">Restrictive RBC transfusion </w:t>
            </w:r>
            <w:r w:rsidR="009F612D" w:rsidRPr="00C70209">
              <w:t>(n</w:t>
            </w:r>
            <w:r w:rsidRPr="00C70209">
              <w:t>=33</w:t>
            </w:r>
            <w:r w:rsidR="009F612D" w:rsidRPr="00C70209">
              <w:t xml:space="preserve">) </w:t>
            </w:r>
            <w:r w:rsidR="00C91BAE" w:rsidRPr="00C70209">
              <w:t>versus</w:t>
            </w:r>
            <w:r w:rsidR="009F612D" w:rsidRPr="00C70209">
              <w:t xml:space="preserve"> l</w:t>
            </w:r>
            <w:r w:rsidRPr="00C70209">
              <w:t>iberal RBC transfusion</w:t>
            </w:r>
            <w:r w:rsidR="009F612D" w:rsidRPr="00C70209">
              <w:t xml:space="preserve"> (n</w:t>
            </w:r>
            <w:r w:rsidRPr="00C70209">
              <w:t>=23</w:t>
            </w:r>
            <w:r w:rsidR="009F612D" w:rsidRPr="00C70209">
              <w:t>)</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B336262" w14:textId="77777777" w:rsidR="003834BB" w:rsidRPr="00C70209" w:rsidRDefault="003834BB" w:rsidP="00D44044">
            <w:pPr>
              <w:pStyle w:val="Tabletext"/>
              <w:keepNext/>
              <w:keepLines/>
            </w:pPr>
            <w:r w:rsidRPr="00C70209">
              <w:t>Neurodevelopmental outcomes</w:t>
            </w:r>
          </w:p>
        </w:tc>
      </w:tr>
      <w:tr w:rsidR="003834BB" w:rsidRPr="00C70209" w14:paraId="6F0B7287" w14:textId="77777777" w:rsidTr="007E4C74">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F7A8202" w14:textId="3E18BD1A" w:rsidR="003834BB" w:rsidRPr="00C70209" w:rsidRDefault="003834BB" w:rsidP="00D44044">
            <w:pPr>
              <w:pStyle w:val="Tabletext"/>
              <w:keepNext/>
              <w:keepLines/>
            </w:pPr>
            <w:r w:rsidRPr="00C70209">
              <w:t>Whyte (2009)</w:t>
            </w:r>
            <w:r w:rsidR="00E1112B" w:rsidRPr="00C70209">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instrText xml:space="preserve"> ADDIN EN.CITE </w:instrText>
            </w:r>
            <w:r w:rsidR="003F7DCB" w:rsidRPr="00C70209">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8</w:t>
            </w:r>
            <w:r w:rsidR="00E1112B" w:rsidRPr="00C70209">
              <w:fldChar w:fldCharType="end"/>
            </w:r>
          </w:p>
          <w:p w14:paraId="49DA8B59" w14:textId="00C224CF" w:rsidR="003834BB" w:rsidRPr="00C70209" w:rsidRDefault="003834BB" w:rsidP="00D44044">
            <w:pPr>
              <w:pStyle w:val="Tabletext-evidencematrix"/>
              <w:keepNext/>
              <w:keepLines/>
            </w:pPr>
            <w:r w:rsidRPr="00C70209">
              <w:t>*</w:t>
            </w:r>
            <w:r w:rsidR="00306B0D" w:rsidRPr="00C70209">
              <w:t>18</w:t>
            </w:r>
            <w:r w:rsidR="00E64EC2" w:rsidRPr="00C70209">
              <w:t>–2</w:t>
            </w:r>
            <w:r w:rsidR="00306B0D" w:rsidRPr="00C70209">
              <w:t xml:space="preserve">1 month </w:t>
            </w:r>
            <w:r w:rsidRPr="00C70209">
              <w:t xml:space="preserve">follow-up </w:t>
            </w:r>
            <w:r w:rsidR="00306B0D" w:rsidRPr="00C70209">
              <w:t>PINT 2006</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6020C2A7" w14:textId="4396F4C1" w:rsidR="003834BB" w:rsidRPr="00C70209" w:rsidRDefault="003834BB" w:rsidP="00D44044">
            <w:pPr>
              <w:pStyle w:val="Tabletext"/>
              <w:keepNext/>
              <w:keepLines/>
            </w:pPr>
            <w:r w:rsidRPr="00C70209">
              <w:t>RCT</w:t>
            </w:r>
          </w:p>
          <w:p w14:paraId="63D85B08" w14:textId="77777777" w:rsidR="003834BB" w:rsidRPr="00C70209" w:rsidRDefault="003834BB" w:rsidP="00D44044">
            <w:pPr>
              <w:pStyle w:val="Tabletext"/>
              <w:keepNext/>
              <w:keepLines/>
            </w:pPr>
            <w:r w:rsidRPr="00C70209">
              <w:rPr>
                <w:i/>
              </w:rPr>
              <w:t>Fair</w:t>
            </w:r>
          </w:p>
        </w:tc>
        <w:tc>
          <w:tcPr>
            <w:tcW w:w="1737" w:type="dxa"/>
            <w:tcBorders>
              <w:top w:val="single" w:sz="4" w:space="0" w:color="auto"/>
              <w:left w:val="single" w:sz="4" w:space="0" w:color="auto"/>
              <w:bottom w:val="single" w:sz="4" w:space="0" w:color="auto"/>
              <w:right w:val="single" w:sz="4" w:space="0" w:color="auto"/>
              <w:tl2br w:val="nil"/>
              <w:tr2bl w:val="nil"/>
            </w:tcBorders>
          </w:tcPr>
          <w:p w14:paraId="7E291DFD" w14:textId="7B5DC356" w:rsidR="009F612D" w:rsidRPr="00C70209" w:rsidRDefault="009F612D" w:rsidP="00D44044">
            <w:pPr>
              <w:pStyle w:val="Tabletext"/>
              <w:keepNext/>
              <w:keepLines/>
            </w:pPr>
            <w:r w:rsidRPr="00C70209">
              <w:t>Preterm infants (</w:t>
            </w:r>
            <w:r w:rsidR="00FB7912" w:rsidRPr="00C70209">
              <w:t>&lt;</w:t>
            </w:r>
            <w:r w:rsidRPr="00C70209">
              <w:t>31 weeks gestational age) with ELBW (</w:t>
            </w:r>
            <w:r w:rsidR="00FB7912" w:rsidRPr="00C70209">
              <w:t>&lt;</w:t>
            </w:r>
            <w:r w:rsidRPr="00C70209">
              <w:t xml:space="preserve">1000 g) and </w:t>
            </w:r>
            <w:r w:rsidR="00FB7912" w:rsidRPr="00C70209">
              <w:t>&lt;</w:t>
            </w:r>
            <w:r w:rsidRPr="00C70209">
              <w:t>48 hours old</w:t>
            </w:r>
          </w:p>
          <w:p w14:paraId="0A707C2F" w14:textId="77777777" w:rsidR="003834BB" w:rsidRPr="00C70209" w:rsidRDefault="003834BB" w:rsidP="00D44044">
            <w:pPr>
              <w:pStyle w:val="Tabletext"/>
              <w:keepNext/>
              <w:keepLines/>
            </w:pPr>
            <w:r w:rsidRPr="00C70209">
              <w:t>N=421</w:t>
            </w:r>
          </w:p>
        </w:tc>
        <w:tc>
          <w:tcPr>
            <w:tcW w:w="2093" w:type="dxa"/>
            <w:tcBorders>
              <w:top w:val="single" w:sz="4" w:space="0" w:color="auto"/>
              <w:left w:val="single" w:sz="4" w:space="0" w:color="auto"/>
              <w:bottom w:val="single" w:sz="4" w:space="0" w:color="auto"/>
              <w:right w:val="single" w:sz="4" w:space="0" w:color="auto"/>
              <w:tl2br w:val="nil"/>
              <w:tr2bl w:val="nil"/>
            </w:tcBorders>
          </w:tcPr>
          <w:p w14:paraId="1858C190" w14:textId="50CCC574" w:rsidR="003834BB" w:rsidRPr="00C70209" w:rsidRDefault="003834BB" w:rsidP="00D44044">
            <w:pPr>
              <w:pStyle w:val="Tabletext"/>
              <w:keepNext/>
              <w:keepLines/>
            </w:pPr>
            <w:r w:rsidRPr="00C70209">
              <w:t xml:space="preserve">Restrictive RBC transfusion </w:t>
            </w:r>
            <w:r w:rsidR="00836DCD" w:rsidRPr="00C70209">
              <w:t>(n</w:t>
            </w:r>
            <w:r w:rsidRPr="00C70209">
              <w:t>=156</w:t>
            </w:r>
            <w:r w:rsidR="00836DCD" w:rsidRPr="00C70209">
              <w:t xml:space="preserve">) </w:t>
            </w:r>
            <w:r w:rsidR="00C91BAE" w:rsidRPr="00C70209">
              <w:t>versus</w:t>
            </w:r>
            <w:r w:rsidR="00836DCD" w:rsidRPr="00C70209">
              <w:t xml:space="preserve"> l</w:t>
            </w:r>
            <w:r w:rsidRPr="00C70209">
              <w:t>iberal RBC transfusion</w:t>
            </w:r>
            <w:r w:rsidR="00836DCD" w:rsidRPr="00C70209">
              <w:t xml:space="preserve"> (n</w:t>
            </w:r>
            <w:r w:rsidRPr="00C70209">
              <w:t>=165</w:t>
            </w:r>
            <w:r w:rsidR="00836DCD" w:rsidRPr="00C70209">
              <w:t>)</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006646A" w14:textId="77777777" w:rsidR="003834BB" w:rsidRPr="00C70209" w:rsidRDefault="003834BB" w:rsidP="00D44044">
            <w:pPr>
              <w:pStyle w:val="Tabletext"/>
              <w:keepNext/>
              <w:keepLines/>
            </w:pPr>
            <w:r w:rsidRPr="00C70209">
              <w:t>Mortality</w:t>
            </w:r>
          </w:p>
          <w:p w14:paraId="30470BB4" w14:textId="77777777" w:rsidR="003834BB" w:rsidRPr="00C70209" w:rsidRDefault="003834BB" w:rsidP="00D44044">
            <w:pPr>
              <w:pStyle w:val="Tabletext"/>
              <w:keepNext/>
              <w:keepLines/>
            </w:pPr>
            <w:r w:rsidRPr="00C70209">
              <w:t>Composite of mortality and severe morbidity</w:t>
            </w:r>
          </w:p>
          <w:p w14:paraId="3098C006" w14:textId="77777777" w:rsidR="003834BB" w:rsidRPr="00C70209" w:rsidRDefault="003834BB" w:rsidP="00D44044">
            <w:pPr>
              <w:pStyle w:val="Tabletext"/>
              <w:keepNext/>
              <w:keepLines/>
            </w:pPr>
            <w:r w:rsidRPr="00C70209">
              <w:t>Neurodevelopmental disability</w:t>
            </w:r>
          </w:p>
        </w:tc>
      </w:tr>
    </w:tbl>
    <w:p w14:paraId="2535A8C5" w14:textId="091CBA3A" w:rsidR="00E1671D" w:rsidRPr="00C70209" w:rsidRDefault="008E02CB" w:rsidP="00D44044">
      <w:pPr>
        <w:pStyle w:val="TableFigNotes0"/>
      </w:pPr>
      <w:r w:rsidRPr="00C70209">
        <w:t xml:space="preserve">BPD, bronchopulmonary dysplasia; </w:t>
      </w:r>
      <w:r w:rsidR="00105063" w:rsidRPr="00C70209">
        <w:t xml:space="preserve">ELBW, extremely low birth weight; </w:t>
      </w:r>
      <w:r w:rsidRPr="00C70209">
        <w:t xml:space="preserve">IVH, intraventricular haemorrhage; </w:t>
      </w:r>
      <w:r w:rsidR="00105063" w:rsidRPr="00C70209">
        <w:t xml:space="preserve">LBW, low birth weight; </w:t>
      </w:r>
      <w:r w:rsidRPr="00C70209">
        <w:t xml:space="preserve">NEC, necrotising enterocolitis; PVL, periventricular leukomalacia; </w:t>
      </w:r>
      <w:r w:rsidR="00E1671D" w:rsidRPr="00C70209">
        <w:t xml:space="preserve">RBC, red blood cell; </w:t>
      </w:r>
      <w:r w:rsidR="00C21493" w:rsidRPr="00C70209">
        <w:t xml:space="preserve">RCT, randomised controlled trial; </w:t>
      </w:r>
      <w:r w:rsidR="00E1671D" w:rsidRPr="00C70209">
        <w:t>ROP, retinopathy of prematurity; VLBW, very low birth weight</w:t>
      </w:r>
    </w:p>
    <w:p w14:paraId="03005E0D" w14:textId="113862C3" w:rsidR="008D2679" w:rsidRPr="00C70209" w:rsidRDefault="008D2679" w:rsidP="00D44044">
      <w:pPr>
        <w:pStyle w:val="TableFigNotes0"/>
        <w:rPr>
          <w:b/>
        </w:rPr>
      </w:pPr>
      <w:r w:rsidRPr="00C70209">
        <w:rPr>
          <w:b/>
        </w:rPr>
        <w:t xml:space="preserve">a. </w:t>
      </w:r>
      <w:r w:rsidRPr="00C70209">
        <w:t>The result from this study should be interpreted with caution. Connelly (1998) was a poor</w:t>
      </w:r>
      <w:r w:rsidR="00BB008C" w:rsidRPr="00C70209">
        <w:t>-</w:t>
      </w:r>
      <w:r w:rsidRPr="00C70209">
        <w:t>quality trial with approximately 25% non-compliance by the attending physician, likely due to the non-blinded nature of the study.</w:t>
      </w:r>
    </w:p>
    <w:p w14:paraId="2DFB6093" w14:textId="1FB4B4CE" w:rsidR="00B52020" w:rsidRPr="00C70209" w:rsidRDefault="00B52020">
      <w:pPr>
        <w:spacing w:after="200" w:line="276" w:lineRule="auto"/>
        <w:ind w:left="0"/>
        <w:rPr>
          <w:rFonts w:ascii="Arial Narrow" w:hAnsi="Arial Narrow"/>
          <w:sz w:val="16"/>
          <w:szCs w:val="16"/>
        </w:rPr>
      </w:pPr>
      <w:r w:rsidRPr="00C70209">
        <w:br w:type="page"/>
      </w:r>
    </w:p>
    <w:p w14:paraId="6BE6FEF0" w14:textId="77777777" w:rsidR="00E1671D" w:rsidRPr="00C70209" w:rsidRDefault="00E1671D" w:rsidP="005B2300">
      <w:pPr>
        <w:pStyle w:val="Heading5"/>
        <w:rPr>
          <w:lang w:val="en-AU"/>
        </w:rPr>
      </w:pPr>
      <w:r w:rsidRPr="00C70209">
        <w:rPr>
          <w:lang w:val="en-AU"/>
        </w:rPr>
        <w:t>Results</w:t>
      </w:r>
    </w:p>
    <w:p w14:paraId="17CF3B25" w14:textId="77777777" w:rsidR="00E1671D" w:rsidRPr="00C70209" w:rsidRDefault="00E1671D" w:rsidP="005B2300">
      <w:pPr>
        <w:pStyle w:val="Heading6"/>
      </w:pPr>
      <w:r w:rsidRPr="00C70209">
        <w:t>Mortality</w:t>
      </w:r>
    </w:p>
    <w:p w14:paraId="15ADF31E" w14:textId="24A6ACEB" w:rsidR="004E180B" w:rsidRPr="00C70209" w:rsidRDefault="004E180B" w:rsidP="005B2300">
      <w:pPr>
        <w:pStyle w:val="BodyText"/>
      </w:pPr>
      <w:r w:rsidRPr="00C70209">
        <w:t xml:space="preserve">Seven Level II studies (Bell 2005, Blank 1984, Brooks 1999, Chen 2009, </w:t>
      </w:r>
      <w:r w:rsidR="0039212B" w:rsidRPr="00C70209">
        <w:t>Connelly 1998</w:t>
      </w:r>
      <w:r w:rsidRPr="00C70209">
        <w:t>, Kirpalani 2006, Mukhopadhyay 2004) and one follow-up study (Whyte 2009) compared restrictive and liberal RBC transfusion strategies, and provided evidence for mortality among preterm infants. One study was assessed to be of good</w:t>
      </w:r>
      <w:r w:rsidR="0023776E" w:rsidRPr="00C70209">
        <w:t>-</w:t>
      </w:r>
      <w:r w:rsidRPr="00C70209">
        <w:t>quality (Kirpalani 2006), two were rated as fair</w:t>
      </w:r>
      <w:r w:rsidR="0023776E" w:rsidRPr="00C70209">
        <w:t>-</w:t>
      </w:r>
      <w:r w:rsidRPr="00C70209">
        <w:t>quality (Bell 2005, Whyte 2009), and the remaining four were of poor</w:t>
      </w:r>
      <w:r w:rsidR="00BB008C" w:rsidRPr="00C70209">
        <w:t>-</w:t>
      </w:r>
      <w:r w:rsidRPr="00C70209">
        <w:t xml:space="preserve">quality (Brooks 1999, Chen 2009) or had been assessed by others to have a high risk of bias (Blank 1984, </w:t>
      </w:r>
      <w:r w:rsidR="0039212B" w:rsidRPr="00C70209">
        <w:t>Connelly 1998</w:t>
      </w:r>
      <w:r w:rsidRPr="00C70209">
        <w:t>). The results of these studies are summarised in</w:t>
      </w:r>
      <w:r w:rsidRPr="00C70209">
        <w:rPr>
          <w:b/>
        </w:rPr>
        <w:t xml:space="preserve"> </w:t>
      </w:r>
      <w:r w:rsidR="00837406" w:rsidRPr="00C70209">
        <w:rPr>
          <w:b/>
        </w:rPr>
        <w:fldChar w:fldCharType="begin"/>
      </w:r>
      <w:r w:rsidR="00837406" w:rsidRPr="00C70209">
        <w:rPr>
          <w:b/>
        </w:rPr>
        <w:instrText xml:space="preserve"> REF _Ref406146324 \h  \* MERGEFORMAT </w:instrText>
      </w:r>
      <w:r w:rsidR="00837406" w:rsidRPr="00C70209">
        <w:rPr>
          <w:b/>
        </w:rPr>
      </w:r>
      <w:r w:rsidR="00837406" w:rsidRPr="00C70209">
        <w:rPr>
          <w:b/>
        </w:rPr>
        <w:fldChar w:fldCharType="separate"/>
      </w:r>
      <w:r w:rsidR="000F7A9B" w:rsidRPr="000F7A9B">
        <w:rPr>
          <w:b/>
        </w:rPr>
        <w:t>Table 3.1.9</w:t>
      </w:r>
      <w:r w:rsidR="00837406" w:rsidRPr="00C70209">
        <w:rPr>
          <w:b/>
        </w:rPr>
        <w:fldChar w:fldCharType="end"/>
      </w:r>
      <w:r w:rsidRPr="00C70209">
        <w:t>.</w:t>
      </w:r>
    </w:p>
    <w:p w14:paraId="4D548B82" w14:textId="3617F219" w:rsidR="004E180B" w:rsidRPr="00C70209" w:rsidRDefault="004E180B" w:rsidP="005B2300">
      <w:pPr>
        <w:pStyle w:val="BodyText"/>
      </w:pPr>
      <w:r w:rsidRPr="00C70209">
        <w:t xml:space="preserve">All studies reported no significant difference between a restrictive RBC transfusion strategy and a liberal RBC transfusion strategy on the outcome of mortality (see </w:t>
      </w:r>
      <w:r w:rsidR="00837406" w:rsidRPr="00C70209">
        <w:rPr>
          <w:b/>
        </w:rPr>
        <w:fldChar w:fldCharType="begin"/>
      </w:r>
      <w:r w:rsidR="00837406" w:rsidRPr="00C70209">
        <w:rPr>
          <w:b/>
        </w:rPr>
        <w:instrText xml:space="preserve"> REF _Ref416784548 \h  \* MERGEFORMAT </w:instrText>
      </w:r>
      <w:r w:rsidR="00837406" w:rsidRPr="00C70209">
        <w:rPr>
          <w:b/>
        </w:rPr>
      </w:r>
      <w:r w:rsidR="00837406" w:rsidRPr="00C70209">
        <w:rPr>
          <w:b/>
        </w:rPr>
        <w:fldChar w:fldCharType="separate"/>
      </w:r>
      <w:r w:rsidR="000F7A9B" w:rsidRPr="000F7A9B">
        <w:rPr>
          <w:b/>
        </w:rPr>
        <w:t>Figure 3.1.3</w:t>
      </w:r>
      <w:r w:rsidR="00837406" w:rsidRPr="00C70209">
        <w:rPr>
          <w:b/>
        </w:rPr>
        <w:fldChar w:fldCharType="end"/>
      </w:r>
      <w:r w:rsidRPr="00C70209">
        <w:t>).</w:t>
      </w:r>
    </w:p>
    <w:p w14:paraId="3F78CA40" w14:textId="0F0462B5" w:rsidR="004E180B" w:rsidRPr="00C70209" w:rsidRDefault="004E180B" w:rsidP="005B2300">
      <w:pPr>
        <w:pStyle w:val="BodyText"/>
      </w:pPr>
      <w:r w:rsidRPr="00C70209">
        <w:t>Ibrahim (2014) conducted a meta-analysis of three RCTs (Bell 2005, Chen 2009, Kirpalani 2006) involving 590 infants with VLBW (&lt;1500 g), and found no statistically significant difference between groups comparing a restrictive or liberal transfusion strategy (RR 1.23; 95% CI 0.86, 1.76) for the outcome of mortality. Similar results were reported by Venkatesh (2012) and Whyte (2011) in pooled analyses that included infants enrolled after 28 days of life (RR 1.22; 95% CI 0.84, 1.75) or unpublished trial data (RR 1.23; 95% CI 0.86, 1.76), respectively.</w:t>
      </w:r>
    </w:p>
    <w:p w14:paraId="17F3D2CB" w14:textId="3B3193BA" w:rsidR="004E180B" w:rsidRPr="00C70209" w:rsidRDefault="004E180B" w:rsidP="005B2300">
      <w:pPr>
        <w:pStyle w:val="BodyText"/>
      </w:pPr>
      <w:r w:rsidRPr="00C70209">
        <w:t>The review by Venkatesh (2012) also reported data from one RCT (Mukhopadhyay 2004) that was published in abstract form only. Mukhopadhyay (2004) reported no significant difference between a restrictive and liberal transfusion strategy on the rate of mortality among term or preterm neonates (RR 3.5; 95% CI 0.62, 1.18), but the data were incomplete and therefore could not be included in the pooled analysis.</w:t>
      </w:r>
    </w:p>
    <w:p w14:paraId="7FEA6B8B" w14:textId="77FD2BF2" w:rsidR="004E180B" w:rsidRPr="00C70209" w:rsidRDefault="004E180B" w:rsidP="005B2300">
      <w:pPr>
        <w:pStyle w:val="BodyText"/>
      </w:pPr>
      <w:r w:rsidRPr="00C70209">
        <w:t>The review by Whyte (2011) reported data from a small RCT described by Blank (1984) that was reported separately, because the restrictive and liberal transfusion strategies were not comparable with the other included studies. There were no deaths before hospital discharge recorded in either group, but the study was small and underpowered.</w:t>
      </w:r>
    </w:p>
    <w:p w14:paraId="5F2C9D5E" w14:textId="476F1464" w:rsidR="004E180B" w:rsidRPr="00C70209" w:rsidRDefault="004E180B" w:rsidP="005B2300">
      <w:pPr>
        <w:pStyle w:val="BodyText"/>
      </w:pPr>
      <w:r w:rsidRPr="00C70209">
        <w:t>Whyte (2011) also reported the 18–21 month follow-up results of infants enrolled in the PINT 2006 study (described by Whyte 2009), and found no significant difference in the rate of mortality between infants enrolled in the restrictive transfusion group and those in the liberal RBC transfusion group (RR 1.09; 95% CI 0.76, 1.56). Similar results were reported in the report by Whyte (2009) that included 10 additional patients for whom the outcome of mortality was available and had been adjusted for birth weight and centre (OR 1.8; 95% CI 0.72, 1.93).</w:t>
      </w:r>
    </w:p>
    <w:p w14:paraId="51DD055C" w14:textId="443167DF" w:rsidR="00D55AC4" w:rsidRPr="00C70209" w:rsidRDefault="00D55AC4" w:rsidP="005B2300">
      <w:pPr>
        <w:pStyle w:val="BodyText"/>
      </w:pPr>
    </w:p>
    <w:p w14:paraId="27236EF1" w14:textId="77777777" w:rsidR="00B30DCE" w:rsidRPr="00C70209" w:rsidRDefault="00B30DCE" w:rsidP="005B2300">
      <w:pPr>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1563E932" w14:textId="468BD9E6" w:rsidR="00E1671D" w:rsidRPr="00C70209" w:rsidRDefault="007C6E4B" w:rsidP="005B2300">
      <w:pPr>
        <w:pStyle w:val="Caption"/>
      </w:pPr>
      <w:bookmarkStart w:id="247" w:name="_Ref406146324"/>
      <w:bookmarkStart w:id="248" w:name="_Toc42774706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9</w:t>
      </w:r>
      <w:r w:rsidR="00130F03" w:rsidRPr="00C70209">
        <w:fldChar w:fldCharType="end"/>
      </w:r>
      <w:bookmarkEnd w:id="247"/>
      <w:r w:rsidR="00E1671D" w:rsidRPr="00C70209">
        <w:tab/>
      </w:r>
      <w:r w:rsidR="00443E4F" w:rsidRPr="00C70209">
        <w:t xml:space="preserve">Preterm infants: Results for restrictive RBC transfusion </w:t>
      </w:r>
      <w:r w:rsidR="00C91BAE" w:rsidRPr="00C70209">
        <w:t>versus</w:t>
      </w:r>
      <w:r w:rsidR="00443E4F" w:rsidRPr="00C70209">
        <w:t xml:space="preserve"> liberal RBC transfusion – Mortality</w:t>
      </w:r>
      <w:bookmarkEnd w:id="24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15"/>
        <w:gridCol w:w="1360"/>
        <w:gridCol w:w="1361"/>
        <w:gridCol w:w="1361"/>
        <w:gridCol w:w="1361"/>
        <w:gridCol w:w="1361"/>
        <w:gridCol w:w="1494"/>
        <w:gridCol w:w="1494"/>
        <w:gridCol w:w="1497"/>
        <w:gridCol w:w="1670"/>
      </w:tblGrid>
      <w:tr w:rsidR="00DC73FF" w:rsidRPr="00C70209" w14:paraId="621AF3EE" w14:textId="77777777" w:rsidTr="00410153">
        <w:trPr>
          <w:tblHeader/>
        </w:trPr>
        <w:tc>
          <w:tcPr>
            <w:tcW w:w="429" w:type="pct"/>
            <w:vMerge w:val="restart"/>
            <w:tcBorders>
              <w:bottom w:val="single" w:sz="4" w:space="0" w:color="auto"/>
            </w:tcBorders>
          </w:tcPr>
          <w:p w14:paraId="34F5EE3E" w14:textId="77777777" w:rsidR="00443E4F" w:rsidRPr="00C70209" w:rsidRDefault="00443E4F" w:rsidP="005B2300">
            <w:pPr>
              <w:pStyle w:val="TableH2"/>
              <w:rPr>
                <w:rFonts w:eastAsia="Arial Unicode MS"/>
              </w:rPr>
            </w:pPr>
            <w:r w:rsidRPr="00C70209">
              <w:rPr>
                <w:rFonts w:eastAsia="Arial Unicode MS"/>
              </w:rPr>
              <w:t>Study</w:t>
            </w:r>
          </w:p>
          <w:p w14:paraId="59C19A83" w14:textId="77777777" w:rsidR="00443E4F" w:rsidRPr="00C70209" w:rsidRDefault="00443E4F"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73517332" w14:textId="77777777" w:rsidR="00443E4F" w:rsidRPr="00C70209" w:rsidRDefault="00443E4F" w:rsidP="005B2300">
            <w:pPr>
              <w:pStyle w:val="TableH2"/>
              <w:rPr>
                <w:rFonts w:eastAsia="Arial Unicode MS"/>
              </w:rPr>
            </w:pPr>
            <w:r w:rsidRPr="00C70209">
              <w:rPr>
                <w:rFonts w:eastAsia="Arial Unicode MS"/>
                <w:i/>
              </w:rPr>
              <w:t>Quality</w:t>
            </w:r>
          </w:p>
        </w:tc>
        <w:tc>
          <w:tcPr>
            <w:tcW w:w="480" w:type="pct"/>
            <w:vMerge w:val="restart"/>
          </w:tcPr>
          <w:p w14:paraId="16BD3CAD" w14:textId="77777777" w:rsidR="00443E4F" w:rsidRPr="00C70209" w:rsidRDefault="00443E4F" w:rsidP="005B2300">
            <w:pPr>
              <w:pStyle w:val="TableH2"/>
              <w:rPr>
                <w:rFonts w:eastAsia="Arial Unicode MS"/>
              </w:rPr>
            </w:pPr>
            <w:r w:rsidRPr="00C70209">
              <w:rPr>
                <w:rFonts w:eastAsia="Arial Unicode MS"/>
              </w:rPr>
              <w:t>No. of trials / sample size included in analysis</w:t>
            </w:r>
          </w:p>
        </w:tc>
        <w:tc>
          <w:tcPr>
            <w:tcW w:w="480" w:type="pct"/>
            <w:vMerge w:val="restart"/>
          </w:tcPr>
          <w:p w14:paraId="74CD87E5" w14:textId="77777777" w:rsidR="00443E4F" w:rsidRPr="00C70209" w:rsidRDefault="00443E4F" w:rsidP="005B2300">
            <w:pPr>
              <w:pStyle w:val="TableH2"/>
              <w:rPr>
                <w:rFonts w:eastAsia="Arial Unicode MS"/>
              </w:rPr>
            </w:pPr>
            <w:r w:rsidRPr="00C70209">
              <w:rPr>
                <w:rFonts w:eastAsia="Arial Unicode MS"/>
              </w:rPr>
              <w:t xml:space="preserve">Patient population </w:t>
            </w:r>
          </w:p>
        </w:tc>
        <w:tc>
          <w:tcPr>
            <w:tcW w:w="480" w:type="pct"/>
            <w:vMerge w:val="restart"/>
          </w:tcPr>
          <w:p w14:paraId="0BE34E3C" w14:textId="77777777" w:rsidR="00443E4F" w:rsidRPr="00C70209" w:rsidRDefault="00443E4F" w:rsidP="005B2300">
            <w:pPr>
              <w:pStyle w:val="TableH2"/>
              <w:rPr>
                <w:rFonts w:eastAsia="Arial Unicode MS"/>
              </w:rPr>
            </w:pPr>
            <w:r w:rsidRPr="00C70209">
              <w:rPr>
                <w:rFonts w:eastAsia="Arial Unicode MS"/>
              </w:rPr>
              <w:t>Setting</w:t>
            </w:r>
          </w:p>
          <w:p w14:paraId="2A3D18F5" w14:textId="77777777" w:rsidR="00443E4F" w:rsidRPr="00C70209" w:rsidRDefault="00443E4F" w:rsidP="005B2300">
            <w:pPr>
              <w:pStyle w:val="TableH2"/>
              <w:rPr>
                <w:rFonts w:eastAsia="Arial Unicode MS"/>
              </w:rPr>
            </w:pPr>
            <w:r w:rsidRPr="00C70209">
              <w:rPr>
                <w:rFonts w:eastAsia="Arial Unicode MS"/>
              </w:rPr>
              <w:t>Location</w:t>
            </w:r>
          </w:p>
        </w:tc>
        <w:tc>
          <w:tcPr>
            <w:tcW w:w="480" w:type="pct"/>
            <w:vMerge w:val="restart"/>
          </w:tcPr>
          <w:p w14:paraId="04F33B96" w14:textId="1F168789" w:rsidR="00443E4F" w:rsidRPr="00C70209" w:rsidRDefault="00443E4F"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0" w:type="pct"/>
            <w:vMerge w:val="restart"/>
          </w:tcPr>
          <w:p w14:paraId="02418F09" w14:textId="77777777" w:rsidR="00443E4F" w:rsidRPr="00C70209" w:rsidRDefault="00443E4F" w:rsidP="005B2300">
            <w:pPr>
              <w:pStyle w:val="TableH2"/>
              <w:rPr>
                <w:rFonts w:eastAsia="Arial Unicode MS"/>
              </w:rPr>
            </w:pPr>
            <w:r w:rsidRPr="00C70209">
              <w:rPr>
                <w:rFonts w:eastAsia="Arial Unicode MS"/>
              </w:rPr>
              <w:t>Outcome</w:t>
            </w:r>
          </w:p>
        </w:tc>
        <w:tc>
          <w:tcPr>
            <w:tcW w:w="2171" w:type="pct"/>
            <w:gridSpan w:val="4"/>
          </w:tcPr>
          <w:p w14:paraId="2818FFD2" w14:textId="77777777" w:rsidR="00443E4F" w:rsidRPr="00C70209" w:rsidRDefault="00443E4F" w:rsidP="005B2300">
            <w:pPr>
              <w:pStyle w:val="TableH2"/>
              <w:rPr>
                <w:rFonts w:eastAsia="Arial Unicode MS"/>
                <w:i/>
              </w:rPr>
            </w:pPr>
            <w:r w:rsidRPr="00C70209">
              <w:rPr>
                <w:rFonts w:eastAsia="Arial Unicode MS"/>
              </w:rPr>
              <w:t>Results</w:t>
            </w:r>
          </w:p>
        </w:tc>
      </w:tr>
      <w:tr w:rsidR="00410153" w:rsidRPr="00C70209" w14:paraId="431566CC" w14:textId="77777777" w:rsidTr="00410153">
        <w:trPr>
          <w:tblHeader/>
        </w:trPr>
        <w:tc>
          <w:tcPr>
            <w:tcW w:w="429" w:type="pct"/>
            <w:vMerge/>
          </w:tcPr>
          <w:p w14:paraId="3F0CDDBC" w14:textId="77777777" w:rsidR="00443E4F" w:rsidRPr="00C70209" w:rsidRDefault="00443E4F" w:rsidP="005B2300">
            <w:pPr>
              <w:pStyle w:val="TableH2"/>
              <w:rPr>
                <w:rFonts w:eastAsia="Arial Unicode MS"/>
              </w:rPr>
            </w:pPr>
          </w:p>
        </w:tc>
        <w:tc>
          <w:tcPr>
            <w:tcW w:w="480" w:type="pct"/>
            <w:vMerge/>
          </w:tcPr>
          <w:p w14:paraId="6BA33AD4" w14:textId="77777777" w:rsidR="00443E4F" w:rsidRPr="00C70209" w:rsidRDefault="00443E4F" w:rsidP="005B2300">
            <w:pPr>
              <w:pStyle w:val="TableH2"/>
              <w:rPr>
                <w:rFonts w:eastAsia="Arial Unicode MS"/>
              </w:rPr>
            </w:pPr>
          </w:p>
        </w:tc>
        <w:tc>
          <w:tcPr>
            <w:tcW w:w="480" w:type="pct"/>
            <w:vMerge/>
          </w:tcPr>
          <w:p w14:paraId="7014C66E" w14:textId="77777777" w:rsidR="00443E4F" w:rsidRPr="00C70209" w:rsidRDefault="00443E4F" w:rsidP="005B2300">
            <w:pPr>
              <w:pStyle w:val="TableH2"/>
              <w:rPr>
                <w:rFonts w:eastAsia="Arial Unicode MS"/>
              </w:rPr>
            </w:pPr>
          </w:p>
        </w:tc>
        <w:tc>
          <w:tcPr>
            <w:tcW w:w="480" w:type="pct"/>
            <w:vMerge/>
          </w:tcPr>
          <w:p w14:paraId="680D6E0F" w14:textId="77777777" w:rsidR="00443E4F" w:rsidRPr="00C70209" w:rsidRDefault="00443E4F" w:rsidP="005B2300">
            <w:pPr>
              <w:pStyle w:val="TableH2"/>
              <w:rPr>
                <w:rFonts w:eastAsia="Arial Unicode MS"/>
              </w:rPr>
            </w:pPr>
          </w:p>
        </w:tc>
        <w:tc>
          <w:tcPr>
            <w:tcW w:w="480" w:type="pct"/>
            <w:vMerge/>
          </w:tcPr>
          <w:p w14:paraId="66441847" w14:textId="77777777" w:rsidR="00443E4F" w:rsidRPr="00C70209" w:rsidRDefault="00443E4F" w:rsidP="005B2300">
            <w:pPr>
              <w:pStyle w:val="TableH2"/>
              <w:rPr>
                <w:rFonts w:eastAsia="Arial Unicode MS"/>
              </w:rPr>
            </w:pPr>
          </w:p>
        </w:tc>
        <w:tc>
          <w:tcPr>
            <w:tcW w:w="480" w:type="pct"/>
            <w:vMerge/>
          </w:tcPr>
          <w:p w14:paraId="5D644C09" w14:textId="77777777" w:rsidR="00443E4F" w:rsidRPr="00C70209" w:rsidRDefault="00443E4F" w:rsidP="005B2300">
            <w:pPr>
              <w:pStyle w:val="TableH2"/>
              <w:rPr>
                <w:rFonts w:eastAsia="Arial Unicode MS"/>
              </w:rPr>
            </w:pPr>
          </w:p>
        </w:tc>
        <w:tc>
          <w:tcPr>
            <w:tcW w:w="527" w:type="pct"/>
          </w:tcPr>
          <w:p w14:paraId="6BC5D2DA" w14:textId="77777777" w:rsidR="00443E4F" w:rsidRPr="00C70209" w:rsidRDefault="00443E4F" w:rsidP="005B2300">
            <w:pPr>
              <w:pStyle w:val="TableH2"/>
              <w:rPr>
                <w:rFonts w:eastAsia="Arial Unicode MS"/>
              </w:rPr>
            </w:pPr>
            <w:r w:rsidRPr="00C70209">
              <w:rPr>
                <w:rFonts w:eastAsia="Arial Unicode MS"/>
              </w:rPr>
              <w:t>Restrictive RBC transfusion</w:t>
            </w:r>
          </w:p>
          <w:p w14:paraId="1F36F061" w14:textId="77777777" w:rsidR="00443E4F" w:rsidRPr="00C70209" w:rsidRDefault="00443E4F" w:rsidP="005B2300">
            <w:pPr>
              <w:pStyle w:val="TableH2"/>
              <w:rPr>
                <w:rFonts w:eastAsia="Arial Unicode MS"/>
              </w:rPr>
            </w:pPr>
            <w:r w:rsidRPr="00C70209">
              <w:rPr>
                <w:rFonts w:eastAsia="Arial Unicode MS"/>
              </w:rPr>
              <w:t>n/N (%)</w:t>
            </w:r>
          </w:p>
        </w:tc>
        <w:tc>
          <w:tcPr>
            <w:tcW w:w="527" w:type="pct"/>
          </w:tcPr>
          <w:p w14:paraId="19B08465" w14:textId="7E333779" w:rsidR="00443E4F" w:rsidRPr="00C70209" w:rsidRDefault="00443E4F" w:rsidP="005B2300">
            <w:pPr>
              <w:pStyle w:val="TableH2"/>
              <w:rPr>
                <w:rFonts w:eastAsia="Arial Unicode MS"/>
              </w:rPr>
            </w:pPr>
            <w:r w:rsidRPr="00C70209">
              <w:rPr>
                <w:rFonts w:eastAsia="Arial Unicode MS"/>
              </w:rPr>
              <w:t>Liberal RBC transfusion</w:t>
            </w:r>
          </w:p>
          <w:p w14:paraId="23D3D14A" w14:textId="77777777" w:rsidR="00443E4F" w:rsidRPr="00C70209" w:rsidRDefault="00443E4F" w:rsidP="005B2300">
            <w:pPr>
              <w:pStyle w:val="TableH2"/>
              <w:rPr>
                <w:rFonts w:eastAsia="Arial Unicode MS"/>
              </w:rPr>
            </w:pPr>
            <w:r w:rsidRPr="00C70209">
              <w:rPr>
                <w:rFonts w:eastAsia="Arial Unicode MS"/>
              </w:rPr>
              <w:t>n/N (%)</w:t>
            </w:r>
          </w:p>
        </w:tc>
        <w:tc>
          <w:tcPr>
            <w:tcW w:w="528" w:type="pct"/>
          </w:tcPr>
          <w:p w14:paraId="1010B903" w14:textId="77777777" w:rsidR="00443E4F" w:rsidRPr="00C70209" w:rsidRDefault="00443E4F" w:rsidP="005B2300">
            <w:pPr>
              <w:pStyle w:val="TableH2"/>
              <w:rPr>
                <w:rFonts w:eastAsia="Arial Unicode MS"/>
              </w:rPr>
            </w:pPr>
            <w:r w:rsidRPr="00C70209">
              <w:rPr>
                <w:rFonts w:eastAsia="Arial Unicode MS"/>
              </w:rPr>
              <w:t>Risk estimate (95% CI)</w:t>
            </w:r>
          </w:p>
        </w:tc>
        <w:tc>
          <w:tcPr>
            <w:tcW w:w="589" w:type="pct"/>
          </w:tcPr>
          <w:p w14:paraId="6C96533F" w14:textId="77777777" w:rsidR="00443E4F" w:rsidRPr="00C70209" w:rsidRDefault="00443E4F" w:rsidP="005B2300">
            <w:pPr>
              <w:pStyle w:val="TableH3"/>
              <w:rPr>
                <w:rFonts w:eastAsia="Arial Unicode MS"/>
              </w:rPr>
            </w:pPr>
            <w:r w:rsidRPr="00C70209">
              <w:rPr>
                <w:rFonts w:eastAsia="Arial Unicode MS"/>
              </w:rPr>
              <w:t>Statistical significance</w:t>
            </w:r>
          </w:p>
          <w:p w14:paraId="5E0489B4" w14:textId="43AD54AB" w:rsidR="00443E4F" w:rsidRPr="00C70209" w:rsidRDefault="001A475D" w:rsidP="005B2300">
            <w:pPr>
              <w:pStyle w:val="TableH2"/>
              <w:rPr>
                <w:rFonts w:eastAsia="Arial Unicode MS"/>
              </w:rPr>
            </w:pPr>
            <w:r w:rsidRPr="001A475D">
              <w:rPr>
                <w:rFonts w:eastAsia="Arial Unicode MS"/>
                <w:i/>
              </w:rPr>
              <w:t>P-</w:t>
            </w:r>
            <w:r w:rsidR="00443E4F" w:rsidRPr="00C70209">
              <w:rPr>
                <w:rFonts w:eastAsia="Arial Unicode MS"/>
              </w:rPr>
              <w:t>value</w:t>
            </w:r>
          </w:p>
          <w:p w14:paraId="6F2394EE" w14:textId="77777777" w:rsidR="00443E4F" w:rsidRPr="00C70209" w:rsidRDefault="00443E4F" w:rsidP="005B2300">
            <w:pPr>
              <w:pStyle w:val="TableH2"/>
              <w:rPr>
                <w:rFonts w:eastAsia="Arial Unicode MS"/>
              </w:rPr>
            </w:pPr>
            <w:r w:rsidRPr="00C70209">
              <w:t>Heterogeneity</w:t>
            </w:r>
            <w:r w:rsidRPr="00C70209">
              <w:rPr>
                <w:vertAlign w:val="superscript"/>
              </w:rPr>
              <w:t>b</w:t>
            </w:r>
          </w:p>
        </w:tc>
      </w:tr>
      <w:tr w:rsidR="00443E4F" w:rsidRPr="00C70209" w14:paraId="7C564392" w14:textId="77777777" w:rsidTr="00C76FB3">
        <w:tc>
          <w:tcPr>
            <w:tcW w:w="5000" w:type="pct"/>
            <w:gridSpan w:val="10"/>
            <w:shd w:val="clear" w:color="auto" w:fill="000000" w:themeFill="text1"/>
          </w:tcPr>
          <w:p w14:paraId="27156F29" w14:textId="77777777" w:rsidR="00443E4F" w:rsidRPr="00C70209" w:rsidRDefault="00443E4F" w:rsidP="005B2300">
            <w:pPr>
              <w:pStyle w:val="TableH4"/>
              <w:rPr>
                <w:rFonts w:eastAsia="Arial Unicode MS"/>
              </w:rPr>
            </w:pPr>
            <w:r w:rsidRPr="00C70209">
              <w:rPr>
                <w:rFonts w:eastAsia="Arial Unicode MS"/>
              </w:rPr>
              <w:t>Level I Evidence</w:t>
            </w:r>
          </w:p>
        </w:tc>
      </w:tr>
      <w:tr w:rsidR="00DC73FF" w:rsidRPr="00C70209" w14:paraId="2AEF14EB" w14:textId="77777777" w:rsidTr="00410153">
        <w:tc>
          <w:tcPr>
            <w:tcW w:w="429" w:type="pct"/>
          </w:tcPr>
          <w:p w14:paraId="146B236A" w14:textId="3DF41F1E" w:rsidR="00DC73FF" w:rsidRPr="00C70209" w:rsidRDefault="00DC73FF" w:rsidP="005B2300">
            <w:pPr>
              <w:pStyle w:val="Tabletext-evidencematrix"/>
            </w:pPr>
            <w:r w:rsidRPr="00C70209">
              <w:t>Ibrahim 2014</w:t>
            </w:r>
            <w:r w:rsidR="00E1112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 </w:instrText>
            </w:r>
            <w:r w:rsidR="003F7DC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6</w:t>
            </w:r>
            <w:r w:rsidR="00E1112B" w:rsidRPr="00C70209">
              <w:fldChar w:fldCharType="end"/>
            </w:r>
          </w:p>
          <w:p w14:paraId="6D3A5838" w14:textId="77777777" w:rsidR="00DC73FF" w:rsidRPr="00C70209" w:rsidRDefault="00DC73FF" w:rsidP="005B2300">
            <w:pPr>
              <w:pStyle w:val="Tabletext-evidencematrix"/>
            </w:pPr>
            <w:r w:rsidRPr="00C70209">
              <w:t>Level I</w:t>
            </w:r>
          </w:p>
          <w:p w14:paraId="72575DD1" w14:textId="77777777" w:rsidR="00DC73FF" w:rsidRPr="00C70209" w:rsidRDefault="00DC73FF" w:rsidP="005B2300">
            <w:pPr>
              <w:pStyle w:val="Tabletext-evidencematrix"/>
              <w:rPr>
                <w:rStyle w:val="ReportSubtitleChar"/>
                <w:rFonts w:eastAsia="Arial Unicode MS"/>
                <w:i/>
              </w:rPr>
            </w:pPr>
            <w:r w:rsidRPr="00C70209">
              <w:rPr>
                <w:i/>
              </w:rPr>
              <w:t>Good</w:t>
            </w:r>
          </w:p>
        </w:tc>
        <w:tc>
          <w:tcPr>
            <w:tcW w:w="480" w:type="pct"/>
          </w:tcPr>
          <w:p w14:paraId="1CB71656" w14:textId="190E0FA9" w:rsidR="00DC73FF" w:rsidRPr="00C70209" w:rsidRDefault="00DC73FF" w:rsidP="005B2300">
            <w:pPr>
              <w:pStyle w:val="Tabletext-evidencematrix"/>
            </w:pPr>
            <w:r w:rsidRPr="00C70209">
              <w:t>3 trials (Bell 2005, Chen 2009, Kirpalani 2006)</w:t>
            </w:r>
            <w:r w:rsidR="00256DD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w:t>
            </w:r>
            <w:r w:rsidR="00256DDB" w:rsidRPr="00C70209">
              <w:fldChar w:fldCharType="end"/>
            </w:r>
          </w:p>
          <w:p w14:paraId="36E09B03" w14:textId="77777777" w:rsidR="00DC73FF" w:rsidRPr="00C70209" w:rsidRDefault="00DC73FF" w:rsidP="005B2300">
            <w:pPr>
              <w:pStyle w:val="Tabletext-evidencematrix"/>
            </w:pPr>
            <w:r w:rsidRPr="00C70209">
              <w:t>N=590</w:t>
            </w:r>
          </w:p>
        </w:tc>
        <w:tc>
          <w:tcPr>
            <w:tcW w:w="480" w:type="pct"/>
          </w:tcPr>
          <w:p w14:paraId="61A79DA7" w14:textId="5F8F54E3" w:rsidR="00DC73FF" w:rsidRPr="00C70209" w:rsidRDefault="00DC73FF" w:rsidP="005B2300">
            <w:pPr>
              <w:pStyle w:val="Tabletext-evidencematrix"/>
            </w:pPr>
            <w:r w:rsidRPr="00C70209">
              <w:t>Infants with VLBW (</w:t>
            </w:r>
            <w:r w:rsidR="00FB7912" w:rsidRPr="00C70209">
              <w:t>&lt;</w:t>
            </w:r>
            <w:r w:rsidRPr="00C70209">
              <w:t>1500 g)</w:t>
            </w:r>
          </w:p>
        </w:tc>
        <w:tc>
          <w:tcPr>
            <w:tcW w:w="480" w:type="pct"/>
          </w:tcPr>
          <w:p w14:paraId="7657E828" w14:textId="77777777" w:rsidR="00DC73FF" w:rsidRPr="00C70209" w:rsidRDefault="00DC73FF" w:rsidP="005B2300">
            <w:pPr>
              <w:pStyle w:val="Tabletext-evidencematrix"/>
            </w:pPr>
            <w:r w:rsidRPr="00C70209">
              <w:t>Multicentre x1, Aus, USA, Canada</w:t>
            </w:r>
          </w:p>
          <w:p w14:paraId="2572343A" w14:textId="77777777" w:rsidR="00DC73FF" w:rsidRPr="00C70209" w:rsidRDefault="00DC73FF" w:rsidP="005B2300">
            <w:pPr>
              <w:pStyle w:val="Tabletext-evidencematrix"/>
            </w:pPr>
            <w:r w:rsidRPr="00C70209">
              <w:t>Single centre x2, USA, Taiwan</w:t>
            </w:r>
          </w:p>
        </w:tc>
        <w:tc>
          <w:tcPr>
            <w:tcW w:w="480" w:type="pct"/>
          </w:tcPr>
          <w:p w14:paraId="294A6BEA" w14:textId="2C08A53C" w:rsidR="00DC73FF" w:rsidRPr="00C70209" w:rsidRDefault="00DC73FF" w:rsidP="005B2300">
            <w:pPr>
              <w:pStyle w:val="Tabletext-evidencematrix"/>
            </w:pPr>
            <w:r w:rsidRPr="00C70209">
              <w:t xml:space="preserve">Restrictive RBC transfusion </w:t>
            </w:r>
            <w:r w:rsidR="00C91BAE" w:rsidRPr="00C70209">
              <w:t>versus</w:t>
            </w:r>
            <w:r w:rsidRPr="00C70209">
              <w:t xml:space="preserve"> liberal RBC transfusion</w:t>
            </w:r>
          </w:p>
        </w:tc>
        <w:tc>
          <w:tcPr>
            <w:tcW w:w="480" w:type="pct"/>
          </w:tcPr>
          <w:p w14:paraId="271AB77E" w14:textId="77777777" w:rsidR="00DC73FF" w:rsidRPr="00C70209" w:rsidRDefault="00DC73FF" w:rsidP="005B2300">
            <w:pPr>
              <w:pStyle w:val="Tabletext-evidencematrix"/>
            </w:pPr>
            <w:r w:rsidRPr="00C70209">
              <w:t>Mortality</w:t>
            </w:r>
          </w:p>
        </w:tc>
        <w:tc>
          <w:tcPr>
            <w:tcW w:w="527" w:type="pct"/>
          </w:tcPr>
          <w:p w14:paraId="46FE1B30" w14:textId="77777777" w:rsidR="00DC73FF" w:rsidRPr="00C70209" w:rsidRDefault="00DC73FF" w:rsidP="005B2300">
            <w:pPr>
              <w:pStyle w:val="Tabletext-evidencematrix"/>
            </w:pPr>
            <w:r w:rsidRPr="00C70209">
              <w:t>53/292 (18.2%)</w:t>
            </w:r>
          </w:p>
        </w:tc>
        <w:tc>
          <w:tcPr>
            <w:tcW w:w="527" w:type="pct"/>
          </w:tcPr>
          <w:p w14:paraId="1D65E60B" w14:textId="77777777" w:rsidR="00DC73FF" w:rsidRPr="00C70209" w:rsidRDefault="00DC73FF" w:rsidP="005B2300">
            <w:pPr>
              <w:pStyle w:val="Tabletext-evidencematrix"/>
            </w:pPr>
            <w:r w:rsidRPr="00C70209">
              <w:t>44/298 (14.8%)</w:t>
            </w:r>
          </w:p>
        </w:tc>
        <w:tc>
          <w:tcPr>
            <w:tcW w:w="527" w:type="pct"/>
          </w:tcPr>
          <w:p w14:paraId="6936F329" w14:textId="77777777" w:rsidR="00DC73FF" w:rsidRPr="00C70209" w:rsidRDefault="00DC73FF" w:rsidP="005B2300">
            <w:pPr>
              <w:pStyle w:val="Tabletext-evidencematrix"/>
            </w:pPr>
            <w:r w:rsidRPr="00C70209">
              <w:t>RR 1.23 [0.86, 1.76]</w:t>
            </w:r>
          </w:p>
        </w:tc>
        <w:tc>
          <w:tcPr>
            <w:tcW w:w="589" w:type="pct"/>
          </w:tcPr>
          <w:p w14:paraId="7C1B4A73" w14:textId="77777777" w:rsidR="00DC73FF" w:rsidRPr="00C70209" w:rsidRDefault="00DC73FF" w:rsidP="005B2300">
            <w:pPr>
              <w:pStyle w:val="Tabletext-evidencematrix"/>
              <w:rPr>
                <w:i/>
              </w:rPr>
            </w:pPr>
            <w:r w:rsidRPr="00C70209">
              <w:rPr>
                <w:i/>
              </w:rPr>
              <w:t>No significant difference</w:t>
            </w:r>
          </w:p>
          <w:p w14:paraId="3E0426D2" w14:textId="6C03CC2D" w:rsidR="00DC73FF" w:rsidRPr="00C70209" w:rsidRDefault="001A475D" w:rsidP="005B2300">
            <w:pPr>
              <w:pStyle w:val="Tabletext-evidencematrix"/>
            </w:pPr>
            <w:r w:rsidRPr="001A475D">
              <w:rPr>
                <w:i/>
              </w:rPr>
              <w:t>P = </w:t>
            </w:r>
            <w:r w:rsidR="00DC73FF" w:rsidRPr="00C70209">
              <w:t>0.26</w:t>
            </w:r>
          </w:p>
          <w:p w14:paraId="405228AC" w14:textId="01B4EF41" w:rsidR="00DC73FF" w:rsidRPr="00C70209" w:rsidRDefault="00DC73FF" w:rsidP="005B2300">
            <w:pPr>
              <w:pStyle w:val="Tabletext-evidencematrix"/>
              <w:rPr>
                <w:sz w:val="14"/>
              </w:rPr>
            </w:pPr>
            <w:r w:rsidRPr="00C70209">
              <w:t>I</w:t>
            </w:r>
            <w:r w:rsidRPr="00C70209">
              <w:rPr>
                <w:vertAlign w:val="superscript"/>
              </w:rPr>
              <w:t>2</w:t>
            </w:r>
            <w:r w:rsidR="00AB0F82">
              <w:rPr>
                <w:vertAlign w:val="superscript"/>
              </w:rPr>
              <w:t> </w:t>
            </w:r>
            <w:r w:rsidRPr="00C70209">
              <w:t>=</w:t>
            </w:r>
            <w:r w:rsidR="00AB0F82">
              <w:t> </w:t>
            </w:r>
            <w:r w:rsidRPr="00C70209">
              <w:t>0%</w:t>
            </w:r>
          </w:p>
        </w:tc>
      </w:tr>
      <w:tr w:rsidR="00664606" w:rsidRPr="00C70209" w14:paraId="015DCBF3" w14:textId="77777777" w:rsidTr="00410153">
        <w:tc>
          <w:tcPr>
            <w:tcW w:w="429" w:type="pct"/>
          </w:tcPr>
          <w:p w14:paraId="31024B52" w14:textId="5EDAF7C2" w:rsidR="00664606" w:rsidRPr="00C70209" w:rsidRDefault="00664606" w:rsidP="005B2300">
            <w:pPr>
              <w:pStyle w:val="Tabletext-evidencematrix"/>
              <w:spacing w:line="276" w:lineRule="auto"/>
            </w:pPr>
            <w:r w:rsidRPr="00C70209">
              <w:t>Venkatesh 2012</w:t>
            </w:r>
            <w:r w:rsidR="00E1112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 </w:instrText>
            </w:r>
            <w:r w:rsidR="003F7DC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7</w:t>
            </w:r>
            <w:r w:rsidR="00E1112B" w:rsidRPr="00C70209">
              <w:fldChar w:fldCharType="end"/>
            </w:r>
          </w:p>
          <w:p w14:paraId="40105B5C" w14:textId="77777777" w:rsidR="00664606" w:rsidRPr="00C70209" w:rsidRDefault="00664606" w:rsidP="005B2300">
            <w:pPr>
              <w:pStyle w:val="Tabletext-evidencematrix"/>
              <w:spacing w:line="276" w:lineRule="auto"/>
            </w:pPr>
            <w:r w:rsidRPr="00C70209">
              <w:t>Level I</w:t>
            </w:r>
          </w:p>
          <w:p w14:paraId="4E8DB8B4" w14:textId="77777777" w:rsidR="00664606" w:rsidRPr="00C70209" w:rsidRDefault="00664606" w:rsidP="005B2300">
            <w:pPr>
              <w:pStyle w:val="Tabletext-evidencematrix"/>
              <w:spacing w:line="276" w:lineRule="auto"/>
            </w:pPr>
            <w:r w:rsidRPr="00C70209">
              <w:rPr>
                <w:i/>
              </w:rPr>
              <w:t>Good</w:t>
            </w:r>
          </w:p>
        </w:tc>
        <w:tc>
          <w:tcPr>
            <w:tcW w:w="480" w:type="pct"/>
          </w:tcPr>
          <w:p w14:paraId="2DF3BAE4" w14:textId="593E5BD9" w:rsidR="00664606" w:rsidRPr="00C70209" w:rsidRDefault="00664606" w:rsidP="005B2300">
            <w:pPr>
              <w:pStyle w:val="Tabletext-evidencematrix"/>
              <w:spacing w:line="276" w:lineRule="auto"/>
            </w:pPr>
            <w:r w:rsidRPr="00C70209">
              <w:t>4 trials</w:t>
            </w:r>
            <w:r w:rsidRPr="00C70209">
              <w:rPr>
                <w:vertAlign w:val="superscript"/>
              </w:rPr>
              <w:t>c</w:t>
            </w:r>
            <w:r w:rsidRPr="00C70209">
              <w:t xml:space="preserve"> (Bell 2005, Brooks 1999, Chen 2009, Kirpalani 2006)</w:t>
            </w:r>
            <w:r w:rsidR="00256DDB" w:rsidRPr="00C70209">
              <w:fldChar w:fldCharType="begin">
                <w:fldData xml:space="preserve">PEVuZE5vdGU+PENpdGU+PEF1dGhvcj5CZWxsPC9BdXRob3I+PFllYXI+MjAwNTwvWWVhcj48UmVj
TnVtPjE1MDwvUmVjTnVtPjxEaXNwbGF5VGV4dD48c3R5bGUgZmFjZT0ic3VwZXJzY3JpcHQiPjUw
LTUz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nJvb2tzPC9BdXRob3I+PFllYXI+MTk5OTwvWWVhcj48UmVjTnVtPjE1MTwv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z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nJvb2tzPC9BdXRob3I+PFllYXI+MTk5OTwvWWVhcj48UmVjTnVtPjE1MTwv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3</w:t>
            </w:r>
            <w:r w:rsidR="00256DDB" w:rsidRPr="00C70209">
              <w:fldChar w:fldCharType="end"/>
            </w:r>
          </w:p>
          <w:p w14:paraId="7A558D13" w14:textId="77777777" w:rsidR="00664606" w:rsidRPr="00C70209" w:rsidRDefault="00664606" w:rsidP="005B2300">
            <w:pPr>
              <w:pStyle w:val="Tabletext-evidencematrix"/>
              <w:spacing w:line="276" w:lineRule="auto"/>
            </w:pPr>
            <w:r w:rsidRPr="00C70209">
              <w:t>N=636</w:t>
            </w:r>
          </w:p>
        </w:tc>
        <w:tc>
          <w:tcPr>
            <w:tcW w:w="480" w:type="pct"/>
          </w:tcPr>
          <w:p w14:paraId="3F120059" w14:textId="7697255F" w:rsidR="00664606" w:rsidRPr="00C70209" w:rsidRDefault="00664606" w:rsidP="005B2300">
            <w:pPr>
              <w:pStyle w:val="Tabletext-evidencematrix"/>
              <w:spacing w:line="276" w:lineRule="auto"/>
            </w:pPr>
            <w:r w:rsidRPr="00C70209">
              <w:t xml:space="preserve">Term or preterm neonates </w:t>
            </w:r>
            <w:r w:rsidR="00FB7912" w:rsidRPr="00C70209">
              <w:t>&lt;</w:t>
            </w:r>
            <w:r w:rsidRPr="00C70209">
              <w:t>28 days corrected postnatal age</w:t>
            </w:r>
          </w:p>
        </w:tc>
        <w:tc>
          <w:tcPr>
            <w:tcW w:w="480" w:type="pct"/>
          </w:tcPr>
          <w:p w14:paraId="30A42648" w14:textId="77777777" w:rsidR="00664606" w:rsidRPr="00C70209" w:rsidRDefault="00664606" w:rsidP="005B2300">
            <w:pPr>
              <w:pStyle w:val="Tabletext-evidencematrix"/>
              <w:spacing w:line="276" w:lineRule="auto"/>
            </w:pPr>
            <w:r w:rsidRPr="00C70209">
              <w:t>Multicentre x1, Aus, USA, Canada</w:t>
            </w:r>
          </w:p>
          <w:p w14:paraId="245D6ABB" w14:textId="77777777" w:rsidR="00664606" w:rsidRPr="00C70209" w:rsidRDefault="00664606" w:rsidP="005B2300">
            <w:pPr>
              <w:pStyle w:val="Tabletext-evidencematrix"/>
              <w:spacing w:line="276" w:lineRule="auto"/>
            </w:pPr>
            <w:r w:rsidRPr="00C70209">
              <w:t xml:space="preserve">Single centre x3, Taiwan, USA </w:t>
            </w:r>
          </w:p>
        </w:tc>
        <w:tc>
          <w:tcPr>
            <w:tcW w:w="480" w:type="pct"/>
          </w:tcPr>
          <w:p w14:paraId="2ED441DB" w14:textId="3F9BC6C2" w:rsidR="00664606" w:rsidRPr="00C70209" w:rsidRDefault="00664606" w:rsidP="005B2300">
            <w:pPr>
              <w:pStyle w:val="Tabletext-evidencematrix"/>
              <w:spacing w:line="276" w:lineRule="auto"/>
            </w:pPr>
            <w:r w:rsidRPr="00C70209">
              <w:t xml:space="preserve">Restrictive RBC transfusion </w:t>
            </w:r>
            <w:r w:rsidR="00C91BAE" w:rsidRPr="00C70209">
              <w:t>versus</w:t>
            </w:r>
            <w:r w:rsidRPr="00C70209">
              <w:t xml:space="preserve"> liberal RBC transfusion</w:t>
            </w:r>
          </w:p>
        </w:tc>
        <w:tc>
          <w:tcPr>
            <w:tcW w:w="480" w:type="pct"/>
          </w:tcPr>
          <w:p w14:paraId="1FEF31B2" w14:textId="77777777" w:rsidR="00664606" w:rsidRPr="00C70209" w:rsidRDefault="00664606" w:rsidP="005B2300">
            <w:pPr>
              <w:pStyle w:val="Tabletext-evidencematrix"/>
              <w:spacing w:line="276" w:lineRule="auto"/>
            </w:pPr>
            <w:r w:rsidRPr="00C70209">
              <w:t>Mortality</w:t>
            </w:r>
          </w:p>
        </w:tc>
        <w:tc>
          <w:tcPr>
            <w:tcW w:w="527" w:type="pct"/>
          </w:tcPr>
          <w:p w14:paraId="365249EA" w14:textId="77777777" w:rsidR="00664606" w:rsidRPr="00C70209" w:rsidRDefault="00664606" w:rsidP="005B2300">
            <w:pPr>
              <w:pStyle w:val="Tabletext-evidencematrix"/>
              <w:spacing w:line="276" w:lineRule="auto"/>
            </w:pPr>
            <w:r w:rsidRPr="00C70209">
              <w:t>51/313 (16.3%)</w:t>
            </w:r>
          </w:p>
        </w:tc>
        <w:tc>
          <w:tcPr>
            <w:tcW w:w="527" w:type="pct"/>
          </w:tcPr>
          <w:p w14:paraId="0DEA5E18" w14:textId="77777777" w:rsidR="00664606" w:rsidRPr="00C70209" w:rsidRDefault="00664606" w:rsidP="005B2300">
            <w:pPr>
              <w:pStyle w:val="Tabletext-evidencematrix"/>
              <w:spacing w:line="276" w:lineRule="auto"/>
            </w:pPr>
            <w:r w:rsidRPr="00C70209">
              <w:t>43/323 (13.3%)</w:t>
            </w:r>
          </w:p>
        </w:tc>
        <w:tc>
          <w:tcPr>
            <w:tcW w:w="527" w:type="pct"/>
          </w:tcPr>
          <w:p w14:paraId="73286827" w14:textId="77777777" w:rsidR="00664606" w:rsidRPr="00C70209" w:rsidRDefault="00664606" w:rsidP="005B2300">
            <w:pPr>
              <w:pStyle w:val="Tabletext-evidencematrix"/>
              <w:spacing w:line="276" w:lineRule="auto"/>
            </w:pPr>
            <w:r w:rsidRPr="00C70209">
              <w:t>RR 1.22 [0.84, 1.75]</w:t>
            </w:r>
          </w:p>
        </w:tc>
        <w:tc>
          <w:tcPr>
            <w:tcW w:w="589" w:type="pct"/>
          </w:tcPr>
          <w:p w14:paraId="70308B2A" w14:textId="77777777" w:rsidR="00664606" w:rsidRPr="00C70209" w:rsidRDefault="00664606" w:rsidP="005B2300">
            <w:pPr>
              <w:pStyle w:val="Tabletext-evidencematrix"/>
              <w:spacing w:line="276" w:lineRule="auto"/>
              <w:rPr>
                <w:i/>
              </w:rPr>
            </w:pPr>
            <w:r w:rsidRPr="00C70209">
              <w:rPr>
                <w:i/>
              </w:rPr>
              <w:t>No significant difference</w:t>
            </w:r>
          </w:p>
          <w:p w14:paraId="1157B2C9" w14:textId="2C5ECFE8" w:rsidR="00664606" w:rsidRPr="00C70209" w:rsidRDefault="001A475D" w:rsidP="005B2300">
            <w:pPr>
              <w:pStyle w:val="Tabletext-evidencematrix"/>
              <w:spacing w:line="276" w:lineRule="auto"/>
            </w:pPr>
            <w:r w:rsidRPr="001A475D">
              <w:rPr>
                <w:i/>
              </w:rPr>
              <w:t>P = </w:t>
            </w:r>
            <w:r w:rsidR="00664606" w:rsidRPr="00C70209">
              <w:t>0.30</w:t>
            </w:r>
          </w:p>
          <w:p w14:paraId="6C728B7B" w14:textId="0132B28C" w:rsidR="00664606" w:rsidRPr="00C70209" w:rsidRDefault="00664606" w:rsidP="005B2300">
            <w:pPr>
              <w:pStyle w:val="Tabletext-evidencematrix"/>
              <w:spacing w:line="276" w:lineRule="auto"/>
            </w:pPr>
            <w:r w:rsidRPr="00C70209">
              <w:t>I</w:t>
            </w:r>
            <w:r w:rsidRPr="00C70209">
              <w:rPr>
                <w:vertAlign w:val="superscript"/>
              </w:rPr>
              <w:t>2</w:t>
            </w:r>
            <w:r w:rsidR="00AB0F82">
              <w:rPr>
                <w:vertAlign w:val="superscript"/>
              </w:rPr>
              <w:t> </w:t>
            </w:r>
            <w:r w:rsidRPr="00C70209">
              <w:t>=</w:t>
            </w:r>
            <w:r w:rsidR="00AB0F82">
              <w:t> </w:t>
            </w:r>
            <w:r w:rsidRPr="00C70209">
              <w:t>0%</w:t>
            </w:r>
          </w:p>
        </w:tc>
      </w:tr>
      <w:tr w:rsidR="00664606" w:rsidRPr="00C70209" w14:paraId="47BE4505" w14:textId="77777777" w:rsidTr="00410153">
        <w:tc>
          <w:tcPr>
            <w:tcW w:w="429" w:type="pct"/>
          </w:tcPr>
          <w:p w14:paraId="0665C9E0" w14:textId="430D9453" w:rsidR="00664606" w:rsidRPr="00C70209" w:rsidRDefault="00664606" w:rsidP="005B2300">
            <w:pPr>
              <w:pStyle w:val="Tabletext-evidencematrix"/>
              <w:spacing w:line="276" w:lineRule="auto"/>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09FE4A61" w14:textId="77777777" w:rsidR="00664606" w:rsidRPr="00C70209" w:rsidRDefault="00664606" w:rsidP="005B2300">
            <w:pPr>
              <w:pStyle w:val="Tabletext-evidencematrix"/>
              <w:spacing w:line="276" w:lineRule="auto"/>
            </w:pPr>
            <w:r w:rsidRPr="00C70209">
              <w:t>Level I</w:t>
            </w:r>
          </w:p>
          <w:p w14:paraId="7B782C75" w14:textId="77777777" w:rsidR="00664606" w:rsidRPr="00C70209" w:rsidRDefault="00664606" w:rsidP="005B2300">
            <w:pPr>
              <w:pStyle w:val="Tabletext-evidencematrix"/>
              <w:spacing w:line="276" w:lineRule="auto"/>
            </w:pPr>
            <w:r w:rsidRPr="00C70209">
              <w:rPr>
                <w:i/>
              </w:rPr>
              <w:t>Good</w:t>
            </w:r>
          </w:p>
        </w:tc>
        <w:tc>
          <w:tcPr>
            <w:tcW w:w="480" w:type="pct"/>
          </w:tcPr>
          <w:p w14:paraId="4C4E6E6F" w14:textId="04786ACA" w:rsidR="00664606" w:rsidRPr="00C70209" w:rsidRDefault="00664606" w:rsidP="005B2300">
            <w:pPr>
              <w:pStyle w:val="Tabletext-evidencematrix"/>
              <w:spacing w:line="276" w:lineRule="auto"/>
            </w:pPr>
            <w:r w:rsidRPr="00C70209">
              <w:t>4 trials</w:t>
            </w:r>
            <w:r w:rsidRPr="00C70209">
              <w:rPr>
                <w:vertAlign w:val="superscript"/>
              </w:rPr>
              <w:t>d</w:t>
            </w:r>
            <w:r w:rsidRPr="00C70209">
              <w:t xml:space="preserve"> (Bell 2005, Chen 2009, </w:t>
            </w:r>
            <w:r w:rsidR="0039212B" w:rsidRPr="00C70209">
              <w:t>Connelly 1998</w:t>
            </w:r>
            <w:r w:rsidRPr="00C70209">
              <w:t>, Kirpalani 2006)</w:t>
            </w:r>
            <w:r w:rsidR="00256DD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 56</w:t>
            </w:r>
            <w:r w:rsidR="00256DDB" w:rsidRPr="00C70209">
              <w:fldChar w:fldCharType="end"/>
            </w:r>
          </w:p>
          <w:p w14:paraId="77EF73F5" w14:textId="77777777" w:rsidR="00664606" w:rsidRPr="00C70209" w:rsidRDefault="00664606" w:rsidP="005B2300">
            <w:pPr>
              <w:pStyle w:val="Tabletext-evidencematrix"/>
              <w:spacing w:line="276" w:lineRule="auto"/>
            </w:pPr>
            <w:r w:rsidRPr="00C70209">
              <w:t>N=614</w:t>
            </w:r>
          </w:p>
        </w:tc>
        <w:tc>
          <w:tcPr>
            <w:tcW w:w="480" w:type="pct"/>
          </w:tcPr>
          <w:p w14:paraId="384083D4" w14:textId="638459A5" w:rsidR="00664606" w:rsidRPr="00C70209" w:rsidRDefault="00664606" w:rsidP="005B2300">
            <w:pPr>
              <w:pStyle w:val="Tabletext-evidencematrix"/>
              <w:spacing w:line="276" w:lineRule="auto"/>
            </w:pPr>
            <w:r w:rsidRPr="00C70209">
              <w:t>Infants with VLBW (</w:t>
            </w:r>
            <w:r w:rsidR="00FB7912" w:rsidRPr="00C70209">
              <w:t>≤</w:t>
            </w:r>
            <w:r w:rsidRPr="00C70209">
              <w:t>1500</w:t>
            </w:r>
            <w:r w:rsidR="00C76FB3" w:rsidRPr="00C70209">
              <w:t> </w:t>
            </w:r>
            <w:r w:rsidRPr="00C70209">
              <w:t>g) or preterm infants (</w:t>
            </w:r>
            <w:r w:rsidR="00FB7912" w:rsidRPr="00C70209">
              <w:t>&lt;</w:t>
            </w:r>
            <w:r w:rsidRPr="00C70209">
              <w:t xml:space="preserve">32 weeks gestational age), admitted to NICU at </w:t>
            </w:r>
            <w:r w:rsidR="00FB7912" w:rsidRPr="00C70209">
              <w:t>&lt;</w:t>
            </w:r>
            <w:r w:rsidRPr="00C70209">
              <w:t>1 week of age</w:t>
            </w:r>
          </w:p>
        </w:tc>
        <w:tc>
          <w:tcPr>
            <w:tcW w:w="480" w:type="pct"/>
          </w:tcPr>
          <w:p w14:paraId="1E0E1F61" w14:textId="77777777" w:rsidR="00664606" w:rsidRPr="00C70209" w:rsidRDefault="00664606" w:rsidP="005B2300">
            <w:pPr>
              <w:pStyle w:val="Tabletext-evidencematrix"/>
              <w:spacing w:line="276" w:lineRule="auto"/>
            </w:pPr>
            <w:r w:rsidRPr="00C70209">
              <w:t>Multicentre x1, Aus, USA, Canada</w:t>
            </w:r>
          </w:p>
          <w:p w14:paraId="1ED68B08" w14:textId="77777777" w:rsidR="00664606" w:rsidRPr="00C70209" w:rsidRDefault="00664606" w:rsidP="005B2300">
            <w:pPr>
              <w:pStyle w:val="Tabletext-evidencematrix"/>
              <w:spacing w:line="276" w:lineRule="auto"/>
            </w:pPr>
            <w:r w:rsidRPr="00C70209">
              <w:t xml:space="preserve">Single centre x3, USA, Canada, Taiwan </w:t>
            </w:r>
          </w:p>
        </w:tc>
        <w:tc>
          <w:tcPr>
            <w:tcW w:w="480" w:type="pct"/>
          </w:tcPr>
          <w:p w14:paraId="27A06DA0" w14:textId="5E28CEFC" w:rsidR="00664606" w:rsidRPr="00C70209" w:rsidRDefault="00664606" w:rsidP="005B2300">
            <w:pPr>
              <w:pStyle w:val="Tabletext-evidencematrix"/>
              <w:spacing w:line="276" w:lineRule="auto"/>
            </w:pPr>
            <w:r w:rsidRPr="00C70209">
              <w:t xml:space="preserve">Restrictive RBC transfusion </w:t>
            </w:r>
            <w:r w:rsidR="00C91BAE" w:rsidRPr="00C70209">
              <w:t>versus</w:t>
            </w:r>
            <w:r w:rsidRPr="00C70209">
              <w:t xml:space="preserve"> liberal RBC transfusion</w:t>
            </w:r>
          </w:p>
        </w:tc>
        <w:tc>
          <w:tcPr>
            <w:tcW w:w="480" w:type="pct"/>
          </w:tcPr>
          <w:p w14:paraId="509A640C" w14:textId="77777777" w:rsidR="00664606" w:rsidRPr="00C70209" w:rsidRDefault="00664606" w:rsidP="005B2300">
            <w:pPr>
              <w:pStyle w:val="Tabletext-evidencematrix"/>
              <w:spacing w:line="276" w:lineRule="auto"/>
            </w:pPr>
            <w:r w:rsidRPr="00C70209">
              <w:t>Mortality prior to first hospital discharge</w:t>
            </w:r>
          </w:p>
        </w:tc>
        <w:tc>
          <w:tcPr>
            <w:tcW w:w="527" w:type="pct"/>
          </w:tcPr>
          <w:p w14:paraId="4DFD00CB" w14:textId="77777777" w:rsidR="00664606" w:rsidRPr="00C70209" w:rsidRDefault="00664606" w:rsidP="005B2300">
            <w:pPr>
              <w:pStyle w:val="Tabletext-evidencematrix"/>
              <w:spacing w:line="276" w:lineRule="auto"/>
            </w:pPr>
            <w:r w:rsidRPr="00C70209">
              <w:t>53/305 (17.4%))</w:t>
            </w:r>
          </w:p>
        </w:tc>
        <w:tc>
          <w:tcPr>
            <w:tcW w:w="527" w:type="pct"/>
          </w:tcPr>
          <w:p w14:paraId="7E143CD1" w14:textId="77777777" w:rsidR="00664606" w:rsidRPr="00C70209" w:rsidRDefault="00664606" w:rsidP="005B2300">
            <w:pPr>
              <w:pStyle w:val="Tabletext-evidencematrix"/>
              <w:spacing w:line="276" w:lineRule="auto"/>
            </w:pPr>
            <w:r w:rsidRPr="00C70209">
              <w:t>44/309 (14.2%)</w:t>
            </w:r>
          </w:p>
        </w:tc>
        <w:tc>
          <w:tcPr>
            <w:tcW w:w="527" w:type="pct"/>
          </w:tcPr>
          <w:p w14:paraId="696E0C4B" w14:textId="77777777" w:rsidR="00664606" w:rsidRPr="00C70209" w:rsidRDefault="00664606" w:rsidP="005B2300">
            <w:pPr>
              <w:pStyle w:val="Tabletext-evidencematrix"/>
              <w:spacing w:line="276" w:lineRule="auto"/>
            </w:pPr>
            <w:r w:rsidRPr="00C70209">
              <w:t>RR 1.23 [0.86, 1.76]</w:t>
            </w:r>
          </w:p>
        </w:tc>
        <w:tc>
          <w:tcPr>
            <w:tcW w:w="589" w:type="pct"/>
          </w:tcPr>
          <w:p w14:paraId="3DDA8884" w14:textId="77777777" w:rsidR="00664606" w:rsidRPr="00C70209" w:rsidRDefault="00664606" w:rsidP="005B2300">
            <w:pPr>
              <w:pStyle w:val="Tabletext-evidencematrix"/>
              <w:spacing w:line="276" w:lineRule="auto"/>
              <w:rPr>
                <w:i/>
              </w:rPr>
            </w:pPr>
            <w:r w:rsidRPr="00C70209">
              <w:rPr>
                <w:i/>
              </w:rPr>
              <w:t>No significant difference</w:t>
            </w:r>
          </w:p>
          <w:p w14:paraId="03B3FFAE" w14:textId="52210EED" w:rsidR="00664606" w:rsidRPr="00C70209" w:rsidRDefault="001A475D" w:rsidP="005B2300">
            <w:pPr>
              <w:pStyle w:val="Tabletext-evidencematrix"/>
              <w:spacing w:line="276" w:lineRule="auto"/>
            </w:pPr>
            <w:r w:rsidRPr="001A475D">
              <w:rPr>
                <w:i/>
              </w:rPr>
              <w:t>P = </w:t>
            </w:r>
            <w:r w:rsidR="00664606" w:rsidRPr="00C70209">
              <w:t>0.26</w:t>
            </w:r>
          </w:p>
          <w:p w14:paraId="2B6473E1" w14:textId="2022C6C8" w:rsidR="00664606" w:rsidRPr="00C70209" w:rsidRDefault="00664606" w:rsidP="005B2300">
            <w:pPr>
              <w:pStyle w:val="Tabletext-evidencematrix"/>
              <w:spacing w:line="276" w:lineRule="auto"/>
              <w:rPr>
                <w:i/>
              </w:rPr>
            </w:pPr>
            <w:r w:rsidRPr="00C70209">
              <w:t>I</w:t>
            </w:r>
            <w:r w:rsidRPr="00C70209">
              <w:rPr>
                <w:vertAlign w:val="superscript"/>
              </w:rPr>
              <w:t>2</w:t>
            </w:r>
            <w:r w:rsidR="00AB0F82">
              <w:rPr>
                <w:vertAlign w:val="superscript"/>
              </w:rPr>
              <w:t> </w:t>
            </w:r>
            <w:r w:rsidRPr="00C70209">
              <w:t>=</w:t>
            </w:r>
            <w:r w:rsidR="00AB0F82">
              <w:t> </w:t>
            </w:r>
            <w:r w:rsidRPr="00C70209">
              <w:t>0%</w:t>
            </w:r>
          </w:p>
        </w:tc>
      </w:tr>
      <w:tr w:rsidR="00664606" w:rsidRPr="00C70209" w14:paraId="3E4F679D" w14:textId="77777777" w:rsidTr="00C76FB3">
        <w:tc>
          <w:tcPr>
            <w:tcW w:w="5000" w:type="pct"/>
            <w:gridSpan w:val="10"/>
            <w:shd w:val="clear" w:color="auto" w:fill="000000" w:themeFill="text1"/>
          </w:tcPr>
          <w:p w14:paraId="696AB930" w14:textId="77777777" w:rsidR="00664606" w:rsidRPr="00C70209" w:rsidRDefault="00664606" w:rsidP="005B2300">
            <w:pPr>
              <w:pStyle w:val="TableH4"/>
              <w:rPr>
                <w:rFonts w:eastAsia="Arial Unicode MS"/>
              </w:rPr>
            </w:pPr>
            <w:r w:rsidRPr="00C70209">
              <w:rPr>
                <w:rFonts w:eastAsia="Arial Unicode MS"/>
              </w:rPr>
              <w:t>Level II Evidence</w:t>
            </w:r>
          </w:p>
        </w:tc>
      </w:tr>
      <w:tr w:rsidR="00C76FB3" w:rsidRPr="00C70209" w14:paraId="4BD7D49B" w14:textId="77777777" w:rsidTr="00410153">
        <w:tc>
          <w:tcPr>
            <w:tcW w:w="429" w:type="pct"/>
          </w:tcPr>
          <w:p w14:paraId="0746D193" w14:textId="1875E9E3" w:rsidR="00C76FB3" w:rsidRPr="00C70209" w:rsidRDefault="00C76FB3" w:rsidP="005B2300">
            <w:pPr>
              <w:pStyle w:val="Tabletext-evidencematrix"/>
              <w:spacing w:line="276" w:lineRule="auto"/>
            </w:pPr>
            <w:r w:rsidRPr="00C70209">
              <w:t>Venkatesh 2012</w:t>
            </w:r>
            <w:r w:rsidR="00E1112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 </w:instrText>
            </w:r>
            <w:r w:rsidR="003F7DC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7</w:t>
            </w:r>
            <w:r w:rsidR="00E1112B" w:rsidRPr="00C70209">
              <w:fldChar w:fldCharType="end"/>
            </w:r>
          </w:p>
          <w:p w14:paraId="42E29838" w14:textId="77777777" w:rsidR="00C76FB3" w:rsidRPr="00C70209" w:rsidRDefault="00C76FB3" w:rsidP="005B2300">
            <w:pPr>
              <w:pStyle w:val="Tabletext-evidencematrix"/>
              <w:spacing w:line="276" w:lineRule="auto"/>
            </w:pPr>
            <w:r w:rsidRPr="00C70209">
              <w:t>Level I/II</w:t>
            </w:r>
          </w:p>
          <w:p w14:paraId="09F66F71" w14:textId="77777777" w:rsidR="00C76FB3" w:rsidRPr="00C70209" w:rsidRDefault="00C76FB3" w:rsidP="005B2300">
            <w:pPr>
              <w:pStyle w:val="Tabletext-evidencematrix"/>
              <w:spacing w:line="276" w:lineRule="auto"/>
            </w:pPr>
            <w:r w:rsidRPr="00C70209">
              <w:rPr>
                <w:i/>
              </w:rPr>
              <w:t>Good</w:t>
            </w:r>
          </w:p>
        </w:tc>
        <w:tc>
          <w:tcPr>
            <w:tcW w:w="480" w:type="pct"/>
          </w:tcPr>
          <w:p w14:paraId="4E1E0663" w14:textId="6D50DE3E" w:rsidR="00C76FB3" w:rsidRPr="00C70209" w:rsidRDefault="00CE465A" w:rsidP="005B2300">
            <w:pPr>
              <w:pStyle w:val="Tabletext-evidencematrix"/>
              <w:spacing w:line="276" w:lineRule="auto"/>
            </w:pPr>
            <w:r>
              <w:t>1 trial (Mukhopadhyay 2004</w:t>
            </w:r>
            <w:r w:rsidR="00256DDB" w:rsidRPr="00C70209">
              <w:fldChar w:fldCharType="begin"/>
            </w:r>
            <w:r w:rsidR="003F7DCB" w:rsidRPr="00C70209">
              <w:instrText xml:space="preserve"> ADDIN EN.CITE &lt;EndNote&gt;&lt;Cite&gt;&lt;Author&gt;Mukhopadhyay&lt;/Author&gt;&lt;Year&gt;2004&lt;/Year&gt;&lt;RecNum&gt;698&lt;/RecNum&gt;&lt;DisplayText&gt;&lt;style face="superscript"&gt;54&lt;/style&gt;&lt;/DisplayText&gt;&lt;record&gt;&lt;rec-number&gt;698&lt;/rec-number&gt;&lt;foreign-keys&gt;&lt;key app="EN" db-id="9edve2wadsavt5ewavaxtda4f2tavzvts9ee" timestamp="1430015189"&gt;698&lt;/key&gt;&lt;/foreign-keys&gt;&lt;ref-type name="Journal Article"&gt;17&lt;/ref-type&gt;&lt;contributors&gt;&lt;authors&gt;&lt;author&gt;Mukhopadhyay, K.&lt;/author&gt;&lt;author&gt;Ghosh, P. S.&lt;/author&gt;&lt;author&gt;Narang, A.&lt;/author&gt;&lt;author&gt;Dogra, M. R.&lt;/author&gt;&lt;/authors&gt;&lt;/contributors&gt;&lt;titles&gt;&lt;title&gt;Cut off level for RBC transfusion in sick preterm neonats&lt;/title&gt;&lt;secondary-title&gt;Pediatric Research&lt;/secondary-title&gt;&lt;alt-title&gt;Pediatr. Res.&lt;/alt-title&gt;&lt;/titles&gt;&lt;periodical&gt;&lt;full-title&gt;Pediatr Res&lt;/full-title&gt;&lt;abbr-1&gt;Pediatric research&lt;/abbr-1&gt;&lt;/periodical&gt;&lt;pages&gt;288A&lt;/pages&gt;&lt;volume&gt;55&lt;/volume&gt;&lt;dates&gt;&lt;year&gt;2004&lt;/year&gt;&lt;/dates&gt;&lt;isbn&gt;0031-3998&lt;/isbn&gt;&lt;urls&gt;&lt;/urls&gt;&lt;/record&gt;&lt;/Cite&gt;&lt;/EndNote&gt;</w:instrText>
            </w:r>
            <w:r w:rsidR="00256DDB" w:rsidRPr="00C70209">
              <w:fldChar w:fldCharType="separate"/>
            </w:r>
            <w:r w:rsidR="003F7DCB" w:rsidRPr="00C70209">
              <w:rPr>
                <w:vertAlign w:val="superscript"/>
              </w:rPr>
              <w:t>54</w:t>
            </w:r>
            <w:r w:rsidR="00256DDB" w:rsidRPr="00C70209">
              <w:fldChar w:fldCharType="end"/>
            </w:r>
            <w:r>
              <w:t>)</w:t>
            </w:r>
          </w:p>
          <w:p w14:paraId="70E7D09D" w14:textId="77777777" w:rsidR="00C76FB3" w:rsidRPr="00C70209" w:rsidRDefault="00C76FB3" w:rsidP="005B2300">
            <w:pPr>
              <w:pStyle w:val="Tabletext-evidencematrix"/>
              <w:spacing w:line="276" w:lineRule="auto"/>
            </w:pPr>
            <w:r w:rsidRPr="00C70209">
              <w:t>N=38</w:t>
            </w:r>
          </w:p>
          <w:p w14:paraId="083B1046" w14:textId="77777777" w:rsidR="00C76FB3" w:rsidRPr="00C70209" w:rsidRDefault="00C76FB3" w:rsidP="005B2300">
            <w:pPr>
              <w:pStyle w:val="Tabletext-subanalysis"/>
            </w:pPr>
            <w:r w:rsidRPr="00C70209">
              <w:t>*abstract only</w:t>
            </w:r>
          </w:p>
        </w:tc>
        <w:tc>
          <w:tcPr>
            <w:tcW w:w="480" w:type="pct"/>
          </w:tcPr>
          <w:p w14:paraId="5CEBFD02" w14:textId="3C1D8559" w:rsidR="00C76FB3" w:rsidRPr="00C70209" w:rsidRDefault="00C76FB3" w:rsidP="005B2300">
            <w:pPr>
              <w:pStyle w:val="Tabletext-evidencematrix"/>
              <w:spacing w:line="276" w:lineRule="auto"/>
            </w:pPr>
            <w:r w:rsidRPr="00C70209">
              <w:t xml:space="preserve">Term or preterm neonates </w:t>
            </w:r>
            <w:r w:rsidR="00FB7912" w:rsidRPr="00C70209">
              <w:t>&lt;</w:t>
            </w:r>
            <w:r w:rsidRPr="00C70209">
              <w:t>28 days corrected age</w:t>
            </w:r>
          </w:p>
        </w:tc>
        <w:tc>
          <w:tcPr>
            <w:tcW w:w="480" w:type="pct"/>
          </w:tcPr>
          <w:p w14:paraId="64561CAD" w14:textId="77777777" w:rsidR="00C76FB3" w:rsidRPr="00C70209" w:rsidRDefault="00C76FB3" w:rsidP="005B2300">
            <w:pPr>
              <w:pStyle w:val="Tabletext-evidencematrix"/>
              <w:spacing w:line="276" w:lineRule="auto"/>
            </w:pPr>
            <w:r w:rsidRPr="00C70209">
              <w:t>NR</w:t>
            </w:r>
          </w:p>
        </w:tc>
        <w:tc>
          <w:tcPr>
            <w:tcW w:w="480" w:type="pct"/>
          </w:tcPr>
          <w:p w14:paraId="569708B7" w14:textId="4308AAD0" w:rsidR="00C76FB3" w:rsidRPr="00C70209" w:rsidRDefault="00C76FB3" w:rsidP="005B2300">
            <w:pPr>
              <w:pStyle w:val="Tabletext-evidencematrix"/>
              <w:spacing w:line="276" w:lineRule="auto"/>
            </w:pPr>
            <w:r w:rsidRPr="00C70209">
              <w:t xml:space="preserve">Restrictive RBC transfusion </w:t>
            </w:r>
            <w:r w:rsidR="00C91BAE" w:rsidRPr="00C70209">
              <w:t>versus</w:t>
            </w:r>
            <w:r w:rsidRPr="00C70209">
              <w:t xml:space="preserve"> liberal RBC transfusion</w:t>
            </w:r>
          </w:p>
        </w:tc>
        <w:tc>
          <w:tcPr>
            <w:tcW w:w="480" w:type="pct"/>
          </w:tcPr>
          <w:p w14:paraId="7B363596" w14:textId="77777777" w:rsidR="00C76FB3" w:rsidRPr="00C70209" w:rsidRDefault="00C76FB3" w:rsidP="005B2300">
            <w:pPr>
              <w:pStyle w:val="Tabletext-evidencematrix"/>
              <w:spacing w:line="276" w:lineRule="auto"/>
            </w:pPr>
            <w:r w:rsidRPr="00C70209">
              <w:t>Mortality</w:t>
            </w:r>
          </w:p>
        </w:tc>
        <w:tc>
          <w:tcPr>
            <w:tcW w:w="527" w:type="pct"/>
          </w:tcPr>
          <w:p w14:paraId="69B2A4EA" w14:textId="77777777" w:rsidR="00C76FB3" w:rsidRPr="00C70209" w:rsidRDefault="00C76FB3" w:rsidP="005B2300">
            <w:pPr>
              <w:pStyle w:val="Tabletext-evidencematrix"/>
              <w:spacing w:line="276" w:lineRule="auto"/>
            </w:pPr>
            <w:r w:rsidRPr="00C70209">
              <w:t>NR/20</w:t>
            </w:r>
          </w:p>
        </w:tc>
        <w:tc>
          <w:tcPr>
            <w:tcW w:w="527" w:type="pct"/>
          </w:tcPr>
          <w:p w14:paraId="056D94BB" w14:textId="77777777" w:rsidR="00C76FB3" w:rsidRPr="00C70209" w:rsidRDefault="00C76FB3" w:rsidP="005B2300">
            <w:pPr>
              <w:pStyle w:val="Tabletext-evidencematrix"/>
              <w:spacing w:line="276" w:lineRule="auto"/>
            </w:pPr>
            <w:r w:rsidRPr="00C70209">
              <w:t>NR/18</w:t>
            </w:r>
          </w:p>
        </w:tc>
        <w:tc>
          <w:tcPr>
            <w:tcW w:w="528" w:type="pct"/>
          </w:tcPr>
          <w:p w14:paraId="57EF76BD" w14:textId="77777777" w:rsidR="00C76FB3" w:rsidRPr="00C70209" w:rsidRDefault="00C76FB3" w:rsidP="005B2300">
            <w:pPr>
              <w:pStyle w:val="Tabletext-evidencematrix"/>
              <w:spacing w:line="276" w:lineRule="auto"/>
            </w:pPr>
            <w:r w:rsidRPr="00C70209">
              <w:t>RR 3.5 [0.62, 1.18]</w:t>
            </w:r>
          </w:p>
        </w:tc>
        <w:tc>
          <w:tcPr>
            <w:tcW w:w="589" w:type="pct"/>
          </w:tcPr>
          <w:p w14:paraId="18AB2254" w14:textId="77777777" w:rsidR="00C76FB3" w:rsidRPr="00C70209" w:rsidRDefault="00C76FB3" w:rsidP="005B2300">
            <w:pPr>
              <w:pStyle w:val="Tabletext-evidencematrix"/>
              <w:spacing w:line="276" w:lineRule="auto"/>
              <w:rPr>
                <w:i/>
              </w:rPr>
            </w:pPr>
            <w:r w:rsidRPr="00C70209">
              <w:rPr>
                <w:i/>
              </w:rPr>
              <w:t>No significant difference</w:t>
            </w:r>
          </w:p>
          <w:p w14:paraId="7850B90B" w14:textId="7F89E7F8" w:rsidR="00C76FB3" w:rsidRPr="00C70209" w:rsidRDefault="001A475D" w:rsidP="005B2300">
            <w:pPr>
              <w:pStyle w:val="Tabletext-evidencematrix"/>
              <w:spacing w:line="276" w:lineRule="auto"/>
            </w:pPr>
            <w:r w:rsidRPr="001A475D">
              <w:rPr>
                <w:i/>
              </w:rPr>
              <w:t>P = </w:t>
            </w:r>
            <w:r w:rsidR="00C76FB3" w:rsidRPr="00C70209">
              <w:t>NR</w:t>
            </w:r>
          </w:p>
        </w:tc>
      </w:tr>
      <w:tr w:rsidR="00C76FB3" w:rsidRPr="00C70209" w14:paraId="2DDDD493" w14:textId="77777777" w:rsidTr="00410153">
        <w:tc>
          <w:tcPr>
            <w:tcW w:w="429" w:type="pct"/>
          </w:tcPr>
          <w:p w14:paraId="320410A8" w14:textId="2700545C" w:rsidR="00C76FB3" w:rsidRPr="00C70209" w:rsidRDefault="00C76FB3" w:rsidP="005B2300">
            <w:pPr>
              <w:pStyle w:val="Tabletext-evidencematrix"/>
              <w:spacing w:line="276" w:lineRule="auto"/>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60FFC868" w14:textId="77777777" w:rsidR="00C76FB3" w:rsidRPr="00C70209" w:rsidRDefault="00C76FB3" w:rsidP="005B2300">
            <w:pPr>
              <w:pStyle w:val="Tabletext-evidencematrix"/>
              <w:spacing w:line="276" w:lineRule="auto"/>
            </w:pPr>
            <w:r w:rsidRPr="00C70209">
              <w:t>Level I/II</w:t>
            </w:r>
          </w:p>
          <w:p w14:paraId="4FB833A5" w14:textId="77777777" w:rsidR="00C76FB3" w:rsidRPr="00C70209" w:rsidRDefault="00C76FB3" w:rsidP="005B2300">
            <w:pPr>
              <w:pStyle w:val="Tabletext-evidencematrix"/>
              <w:spacing w:line="276" w:lineRule="auto"/>
              <w:rPr>
                <w:i/>
              </w:rPr>
            </w:pPr>
            <w:r w:rsidRPr="00C70209">
              <w:rPr>
                <w:i/>
              </w:rPr>
              <w:t>Good</w:t>
            </w:r>
          </w:p>
        </w:tc>
        <w:tc>
          <w:tcPr>
            <w:tcW w:w="480" w:type="pct"/>
          </w:tcPr>
          <w:p w14:paraId="68A21010" w14:textId="77777777" w:rsidR="00C76FB3" w:rsidRPr="00C70209" w:rsidRDefault="00C76FB3" w:rsidP="005B2300">
            <w:pPr>
              <w:pStyle w:val="Tabletext-evidencematrix"/>
              <w:spacing w:line="276" w:lineRule="auto"/>
            </w:pPr>
            <w:r w:rsidRPr="00C70209">
              <w:t>1 trial (Blank 1984)</w:t>
            </w:r>
          </w:p>
          <w:p w14:paraId="2C4F2ED3" w14:textId="77777777" w:rsidR="00C76FB3" w:rsidRPr="00C70209" w:rsidRDefault="00C76FB3" w:rsidP="005B2300">
            <w:pPr>
              <w:pStyle w:val="Tabletext-evidencematrix"/>
              <w:spacing w:line="276" w:lineRule="auto"/>
            </w:pPr>
            <w:r w:rsidRPr="00C70209">
              <w:t>N=56</w:t>
            </w:r>
          </w:p>
        </w:tc>
        <w:tc>
          <w:tcPr>
            <w:tcW w:w="480" w:type="pct"/>
          </w:tcPr>
          <w:p w14:paraId="74C4158A" w14:textId="4D83D855" w:rsidR="00C76FB3" w:rsidRPr="00C70209" w:rsidRDefault="00C76FB3" w:rsidP="005B2300">
            <w:pPr>
              <w:pStyle w:val="Tabletext-evidencematrix"/>
              <w:spacing w:line="276" w:lineRule="auto"/>
            </w:pPr>
            <w:r w:rsidRPr="00C70209">
              <w:t>Infants with VLBW (</w:t>
            </w:r>
            <w:r w:rsidR="00FB7912" w:rsidRPr="00C70209">
              <w:t>≤</w:t>
            </w:r>
            <w:r w:rsidRPr="00C70209">
              <w:t>1500 g) or preterm infants (</w:t>
            </w:r>
            <w:r w:rsidR="00FB7912" w:rsidRPr="00C70209">
              <w:t>&lt;</w:t>
            </w:r>
            <w:r w:rsidRPr="00C70209">
              <w:t xml:space="preserve">32 weeks gestational age), admitted to NICU at </w:t>
            </w:r>
            <w:r w:rsidR="00FB7912" w:rsidRPr="00C70209">
              <w:t>&lt;</w:t>
            </w:r>
            <w:r w:rsidRPr="00C70209">
              <w:t xml:space="preserve">1 week of age </w:t>
            </w:r>
          </w:p>
        </w:tc>
        <w:tc>
          <w:tcPr>
            <w:tcW w:w="480" w:type="pct"/>
          </w:tcPr>
          <w:p w14:paraId="217B3483" w14:textId="77777777" w:rsidR="00C76FB3" w:rsidRPr="00C70209" w:rsidRDefault="00C76FB3" w:rsidP="005B2300">
            <w:pPr>
              <w:pStyle w:val="Tabletext-evidencematrix"/>
              <w:spacing w:line="276" w:lineRule="auto"/>
            </w:pPr>
            <w:r w:rsidRPr="00C70209">
              <w:t>Single centre, USA</w:t>
            </w:r>
          </w:p>
        </w:tc>
        <w:tc>
          <w:tcPr>
            <w:tcW w:w="480" w:type="pct"/>
          </w:tcPr>
          <w:p w14:paraId="0E9A564A" w14:textId="617D9CB3" w:rsidR="00C76FB3" w:rsidRPr="00C70209" w:rsidRDefault="00C76FB3" w:rsidP="005B2300">
            <w:pPr>
              <w:pStyle w:val="Tabletext-evidencematrix"/>
              <w:spacing w:line="276" w:lineRule="auto"/>
            </w:pPr>
            <w:r w:rsidRPr="00C70209">
              <w:t xml:space="preserve">Restrictive RBC transfusion (for clinical signs only) </w:t>
            </w:r>
            <w:r w:rsidR="00C91BAE" w:rsidRPr="00C70209">
              <w:t>versus</w:t>
            </w:r>
            <w:r w:rsidRPr="00C70209">
              <w:t xml:space="preserve"> transfusion at Hb threshold</w:t>
            </w:r>
          </w:p>
        </w:tc>
        <w:tc>
          <w:tcPr>
            <w:tcW w:w="480" w:type="pct"/>
          </w:tcPr>
          <w:p w14:paraId="51ED2069" w14:textId="77777777" w:rsidR="00C76FB3" w:rsidRPr="00C70209" w:rsidRDefault="00C76FB3" w:rsidP="005B2300">
            <w:pPr>
              <w:pStyle w:val="Tabletext-evidencematrix"/>
              <w:spacing w:line="276" w:lineRule="auto"/>
            </w:pPr>
            <w:r w:rsidRPr="00C70209">
              <w:t>Mortality prior to hospital discharge</w:t>
            </w:r>
          </w:p>
        </w:tc>
        <w:tc>
          <w:tcPr>
            <w:tcW w:w="527" w:type="pct"/>
          </w:tcPr>
          <w:p w14:paraId="11013995" w14:textId="77777777" w:rsidR="00C76FB3" w:rsidRPr="00C70209" w:rsidRDefault="00C76FB3" w:rsidP="005B2300">
            <w:pPr>
              <w:pStyle w:val="Tabletext-evidencematrix"/>
              <w:spacing w:line="276" w:lineRule="auto"/>
            </w:pPr>
            <w:r w:rsidRPr="00C70209">
              <w:t>0/30 (0%)</w:t>
            </w:r>
          </w:p>
        </w:tc>
        <w:tc>
          <w:tcPr>
            <w:tcW w:w="527" w:type="pct"/>
          </w:tcPr>
          <w:p w14:paraId="770AD002" w14:textId="77777777" w:rsidR="00C76FB3" w:rsidRPr="00C70209" w:rsidRDefault="00C76FB3" w:rsidP="005B2300">
            <w:pPr>
              <w:pStyle w:val="Tabletext-evidencematrix"/>
              <w:spacing w:line="276" w:lineRule="auto"/>
            </w:pPr>
            <w:r w:rsidRPr="00C70209">
              <w:t>0/26 (0%)</w:t>
            </w:r>
          </w:p>
        </w:tc>
        <w:tc>
          <w:tcPr>
            <w:tcW w:w="528" w:type="pct"/>
          </w:tcPr>
          <w:p w14:paraId="74DAD67B" w14:textId="77777777" w:rsidR="00C76FB3" w:rsidRPr="00C70209" w:rsidRDefault="00C76FB3" w:rsidP="005B2300">
            <w:pPr>
              <w:pStyle w:val="Tabletext-evidencematrix"/>
              <w:spacing w:line="276" w:lineRule="auto"/>
            </w:pPr>
            <w:r w:rsidRPr="00C70209">
              <w:t>RR 0.0 [0.0, 0.0]</w:t>
            </w:r>
          </w:p>
        </w:tc>
        <w:tc>
          <w:tcPr>
            <w:tcW w:w="589" w:type="pct"/>
          </w:tcPr>
          <w:p w14:paraId="0A633355" w14:textId="77777777" w:rsidR="00C76FB3" w:rsidRPr="00C70209" w:rsidRDefault="00C76FB3" w:rsidP="005B2300">
            <w:pPr>
              <w:pStyle w:val="Tabletext-evidencematrix"/>
              <w:spacing w:line="276" w:lineRule="auto"/>
              <w:rPr>
                <w:i/>
              </w:rPr>
            </w:pPr>
            <w:r w:rsidRPr="00C70209">
              <w:rPr>
                <w:i/>
              </w:rPr>
              <w:t>No significant difference</w:t>
            </w:r>
          </w:p>
          <w:p w14:paraId="1AB50718" w14:textId="37201BA8" w:rsidR="00C76FB3" w:rsidRPr="00C70209" w:rsidRDefault="001A475D" w:rsidP="005B2300">
            <w:pPr>
              <w:pStyle w:val="Tabletext-evidencematrix"/>
              <w:spacing w:line="276" w:lineRule="auto"/>
            </w:pPr>
            <w:r w:rsidRPr="001A475D">
              <w:rPr>
                <w:i/>
              </w:rPr>
              <w:t>P = </w:t>
            </w:r>
            <w:r w:rsidR="00C76FB3" w:rsidRPr="00C70209">
              <w:t>NA</w:t>
            </w:r>
          </w:p>
        </w:tc>
      </w:tr>
      <w:tr w:rsidR="00C76FB3" w:rsidRPr="00C70209" w14:paraId="1AD55D7F" w14:textId="77777777" w:rsidTr="00410153">
        <w:tc>
          <w:tcPr>
            <w:tcW w:w="429" w:type="pct"/>
          </w:tcPr>
          <w:p w14:paraId="3230CF5D" w14:textId="2F1B585A" w:rsidR="00C76FB3" w:rsidRPr="00C70209" w:rsidRDefault="00C76FB3" w:rsidP="005B2300">
            <w:pPr>
              <w:pStyle w:val="Tabletext"/>
              <w:spacing w:line="276" w:lineRule="auto"/>
              <w:rPr>
                <w:sz w:val="16"/>
                <w:szCs w:val="16"/>
              </w:rPr>
            </w:pPr>
            <w:r w:rsidRPr="00C70209">
              <w:rPr>
                <w:sz w:val="16"/>
                <w:szCs w:val="16"/>
              </w:rPr>
              <w:t xml:space="preserve">Whyte </w:t>
            </w:r>
            <w:r w:rsidR="00306B0D" w:rsidRPr="00C70209">
              <w:rPr>
                <w:sz w:val="16"/>
                <w:szCs w:val="16"/>
              </w:rPr>
              <w:t>2011</w:t>
            </w:r>
            <w:r w:rsidR="00306B0D" w:rsidRPr="00C70209">
              <w:rPr>
                <w:sz w:val="16"/>
                <w:szCs w:val="16"/>
                <w:vertAlign w:val="superscript"/>
              </w:rPr>
              <w:t>e</w:t>
            </w:r>
            <w:r w:rsidR="0005501F" w:rsidRPr="00C70209">
              <w:rPr>
                <w:sz w:val="16"/>
                <w:szCs w:val="16"/>
                <w:vertAlign w:val="superscript"/>
              </w:rPr>
              <w:t xml:space="preserve"> </w:t>
            </w:r>
            <w:r w:rsidR="00E1112B" w:rsidRPr="00C70209">
              <w:rPr>
                <w:sz w:val="16"/>
                <w:szCs w:val="16"/>
              </w:rPr>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E1112B" w:rsidRPr="00C70209">
              <w:rPr>
                <w:sz w:val="16"/>
                <w:szCs w:val="16"/>
              </w:rPr>
            </w:r>
            <w:r w:rsidR="00E1112B" w:rsidRPr="00C70209">
              <w:rPr>
                <w:sz w:val="16"/>
                <w:szCs w:val="16"/>
              </w:rPr>
              <w:fldChar w:fldCharType="separate"/>
            </w:r>
            <w:r w:rsidR="003F7DCB" w:rsidRPr="00C70209">
              <w:rPr>
                <w:sz w:val="16"/>
                <w:szCs w:val="16"/>
                <w:vertAlign w:val="superscript"/>
              </w:rPr>
              <w:t>48</w:t>
            </w:r>
            <w:r w:rsidR="00E1112B" w:rsidRPr="00C70209">
              <w:rPr>
                <w:sz w:val="16"/>
                <w:szCs w:val="16"/>
              </w:rPr>
              <w:fldChar w:fldCharType="end"/>
            </w:r>
          </w:p>
          <w:p w14:paraId="158FF2F6" w14:textId="77777777" w:rsidR="00C76FB3" w:rsidRPr="00C70209" w:rsidRDefault="00C76FB3" w:rsidP="005B2300">
            <w:pPr>
              <w:pStyle w:val="Tabletext"/>
              <w:spacing w:line="276" w:lineRule="auto"/>
              <w:rPr>
                <w:sz w:val="16"/>
                <w:szCs w:val="16"/>
              </w:rPr>
            </w:pPr>
            <w:r w:rsidRPr="00C70209">
              <w:rPr>
                <w:sz w:val="16"/>
                <w:szCs w:val="16"/>
              </w:rPr>
              <w:t xml:space="preserve">Level </w:t>
            </w:r>
            <w:r w:rsidR="00306B0D" w:rsidRPr="00C70209">
              <w:rPr>
                <w:sz w:val="16"/>
                <w:szCs w:val="16"/>
              </w:rPr>
              <w:t>I/</w:t>
            </w:r>
            <w:r w:rsidRPr="00C70209">
              <w:rPr>
                <w:sz w:val="16"/>
                <w:szCs w:val="16"/>
              </w:rPr>
              <w:t>II</w:t>
            </w:r>
          </w:p>
          <w:p w14:paraId="4E68887B" w14:textId="77777777" w:rsidR="00C76FB3" w:rsidRPr="00C70209" w:rsidRDefault="00C76FB3" w:rsidP="005B2300">
            <w:pPr>
              <w:pStyle w:val="Tabletext"/>
              <w:spacing w:line="276" w:lineRule="auto"/>
              <w:rPr>
                <w:sz w:val="16"/>
                <w:szCs w:val="16"/>
              </w:rPr>
            </w:pPr>
            <w:r w:rsidRPr="00C70209">
              <w:rPr>
                <w:i/>
                <w:sz w:val="16"/>
                <w:szCs w:val="16"/>
              </w:rPr>
              <w:t>Fair</w:t>
            </w:r>
          </w:p>
        </w:tc>
        <w:tc>
          <w:tcPr>
            <w:tcW w:w="480" w:type="pct"/>
          </w:tcPr>
          <w:p w14:paraId="1B48AA9B" w14:textId="0DE424E1" w:rsidR="00306B0D" w:rsidRPr="00C70209" w:rsidRDefault="00306B0D" w:rsidP="005B2300">
            <w:pPr>
              <w:pStyle w:val="Tabletext"/>
              <w:spacing w:line="276" w:lineRule="auto"/>
              <w:rPr>
                <w:sz w:val="16"/>
                <w:szCs w:val="16"/>
              </w:rPr>
            </w:pPr>
            <w:r w:rsidRPr="00C70209">
              <w:rPr>
                <w:sz w:val="16"/>
                <w:szCs w:val="16"/>
              </w:rPr>
              <w:t>1 trial (Whyte 2009)</w:t>
            </w:r>
            <w:r w:rsidR="00256DDB" w:rsidRPr="00C70209">
              <w:rPr>
                <w:sz w:val="16"/>
                <w:szCs w:val="16"/>
              </w:rPr>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256DDB" w:rsidRPr="00C70209">
              <w:rPr>
                <w:sz w:val="16"/>
                <w:szCs w:val="16"/>
              </w:rPr>
            </w:r>
            <w:r w:rsidR="00256DDB" w:rsidRPr="00C70209">
              <w:rPr>
                <w:sz w:val="16"/>
                <w:szCs w:val="16"/>
              </w:rPr>
              <w:fldChar w:fldCharType="separate"/>
            </w:r>
            <w:r w:rsidR="003F7DCB" w:rsidRPr="00C70209">
              <w:rPr>
                <w:sz w:val="16"/>
                <w:szCs w:val="16"/>
                <w:vertAlign w:val="superscript"/>
              </w:rPr>
              <w:t>58</w:t>
            </w:r>
            <w:r w:rsidR="00256DDB" w:rsidRPr="00C70209">
              <w:rPr>
                <w:sz w:val="16"/>
                <w:szCs w:val="16"/>
              </w:rPr>
              <w:fldChar w:fldCharType="end"/>
            </w:r>
          </w:p>
          <w:p w14:paraId="4DC5C091" w14:textId="77777777" w:rsidR="00306B0D" w:rsidRPr="00C70209" w:rsidRDefault="00C76FB3" w:rsidP="005B2300">
            <w:pPr>
              <w:pStyle w:val="Tabletext"/>
              <w:spacing w:line="276" w:lineRule="auto"/>
              <w:rPr>
                <w:sz w:val="16"/>
                <w:szCs w:val="16"/>
              </w:rPr>
            </w:pPr>
            <w:r w:rsidRPr="00C70209">
              <w:rPr>
                <w:sz w:val="16"/>
                <w:szCs w:val="16"/>
              </w:rPr>
              <w:t>N=</w:t>
            </w:r>
            <w:r w:rsidR="00306B0D" w:rsidRPr="00C70209">
              <w:rPr>
                <w:sz w:val="16"/>
                <w:szCs w:val="16"/>
              </w:rPr>
              <w:t>421</w:t>
            </w:r>
          </w:p>
          <w:p w14:paraId="367966B9" w14:textId="77777777" w:rsidR="00C76FB3" w:rsidRPr="00C70209" w:rsidRDefault="000C64DF" w:rsidP="005B2300">
            <w:pPr>
              <w:pStyle w:val="Tabletext-subanalysis"/>
            </w:pPr>
            <w:r w:rsidRPr="00C70209">
              <w:t>*follow-up of Kirpalani 2006</w:t>
            </w:r>
          </w:p>
        </w:tc>
        <w:tc>
          <w:tcPr>
            <w:tcW w:w="480" w:type="pct"/>
          </w:tcPr>
          <w:p w14:paraId="6A669E32" w14:textId="3B85F872" w:rsidR="00C76FB3" w:rsidRPr="00C70209" w:rsidRDefault="00C76FB3" w:rsidP="005B2300">
            <w:pPr>
              <w:pStyle w:val="Tabletext"/>
              <w:spacing w:line="276" w:lineRule="auto"/>
              <w:rPr>
                <w:sz w:val="16"/>
                <w:szCs w:val="16"/>
              </w:rPr>
            </w:pPr>
            <w:r w:rsidRPr="00C70209">
              <w:rPr>
                <w:sz w:val="16"/>
                <w:szCs w:val="16"/>
              </w:rPr>
              <w:t>Preterm infants (</w:t>
            </w:r>
            <w:r w:rsidR="00FB7912" w:rsidRPr="00C70209">
              <w:rPr>
                <w:sz w:val="16"/>
                <w:szCs w:val="16"/>
              </w:rPr>
              <w:t>&lt;</w:t>
            </w:r>
            <w:r w:rsidRPr="00C70209">
              <w:rPr>
                <w:sz w:val="16"/>
                <w:szCs w:val="16"/>
              </w:rPr>
              <w:t>31 weeks gestation) with ELBW (</w:t>
            </w:r>
            <w:r w:rsidR="00FB7912" w:rsidRPr="00C70209">
              <w:rPr>
                <w:sz w:val="16"/>
                <w:szCs w:val="16"/>
              </w:rPr>
              <w:t>&lt;</w:t>
            </w:r>
            <w:r w:rsidRPr="00C70209">
              <w:rPr>
                <w:sz w:val="16"/>
                <w:szCs w:val="16"/>
              </w:rPr>
              <w:t>1000 g)</w:t>
            </w:r>
          </w:p>
        </w:tc>
        <w:tc>
          <w:tcPr>
            <w:tcW w:w="480" w:type="pct"/>
          </w:tcPr>
          <w:p w14:paraId="7DCFDFF1" w14:textId="77777777" w:rsidR="00C76FB3" w:rsidRPr="00C70209" w:rsidRDefault="00C76FB3" w:rsidP="005B2300">
            <w:pPr>
              <w:pStyle w:val="Tabletext"/>
              <w:spacing w:line="276" w:lineRule="auto"/>
              <w:rPr>
                <w:sz w:val="16"/>
                <w:szCs w:val="16"/>
              </w:rPr>
            </w:pPr>
            <w:r w:rsidRPr="00C70209">
              <w:rPr>
                <w:sz w:val="16"/>
                <w:szCs w:val="16"/>
              </w:rPr>
              <w:t>10 NICUs, Australia, Canada, USA</w:t>
            </w:r>
          </w:p>
        </w:tc>
        <w:tc>
          <w:tcPr>
            <w:tcW w:w="480" w:type="pct"/>
          </w:tcPr>
          <w:p w14:paraId="2ACF2374" w14:textId="0918E0BF" w:rsidR="00C76FB3" w:rsidRPr="00C70209" w:rsidRDefault="00C76FB3" w:rsidP="005B2300">
            <w:pPr>
              <w:pStyle w:val="Tabletext"/>
              <w:spacing w:line="276" w:lineRule="auto"/>
              <w:rPr>
                <w:sz w:val="16"/>
                <w:szCs w:val="16"/>
              </w:rPr>
            </w:pPr>
            <w:r w:rsidRPr="00C70209">
              <w:rPr>
                <w:sz w:val="16"/>
                <w:szCs w:val="16"/>
              </w:rPr>
              <w:t xml:space="preserve">Restrictive RBC transfusion </w:t>
            </w:r>
            <w:r w:rsidR="00C91BAE" w:rsidRPr="00C70209">
              <w:rPr>
                <w:sz w:val="16"/>
                <w:szCs w:val="16"/>
              </w:rPr>
              <w:t>versus</w:t>
            </w:r>
            <w:r w:rsidRPr="00C70209">
              <w:rPr>
                <w:sz w:val="16"/>
                <w:szCs w:val="16"/>
              </w:rPr>
              <w:t xml:space="preserve"> liberal RBC transfusion </w:t>
            </w:r>
          </w:p>
        </w:tc>
        <w:tc>
          <w:tcPr>
            <w:tcW w:w="480" w:type="pct"/>
          </w:tcPr>
          <w:p w14:paraId="678FD934" w14:textId="2A2FF0E1" w:rsidR="00C76FB3" w:rsidRPr="00C70209" w:rsidRDefault="00C76FB3" w:rsidP="005B2300">
            <w:pPr>
              <w:pStyle w:val="Tabletext"/>
              <w:spacing w:line="276" w:lineRule="auto"/>
              <w:rPr>
                <w:sz w:val="16"/>
                <w:szCs w:val="16"/>
              </w:rPr>
            </w:pPr>
            <w:r w:rsidRPr="00C70209">
              <w:rPr>
                <w:sz w:val="16"/>
                <w:szCs w:val="16"/>
              </w:rPr>
              <w:t>Mortality 18</w:t>
            </w:r>
            <w:r w:rsidR="00E64EC2" w:rsidRPr="00C70209">
              <w:rPr>
                <w:sz w:val="16"/>
                <w:szCs w:val="16"/>
              </w:rPr>
              <w:t>–2</w:t>
            </w:r>
            <w:r w:rsidRPr="00C70209">
              <w:rPr>
                <w:sz w:val="16"/>
                <w:szCs w:val="16"/>
              </w:rPr>
              <w:t>1 months post-transfusion</w:t>
            </w:r>
          </w:p>
        </w:tc>
        <w:tc>
          <w:tcPr>
            <w:tcW w:w="527" w:type="pct"/>
          </w:tcPr>
          <w:p w14:paraId="148C8559" w14:textId="77777777" w:rsidR="00C76FB3" w:rsidRPr="00C70209" w:rsidRDefault="00306B0D" w:rsidP="005B2300">
            <w:pPr>
              <w:pStyle w:val="Tabletext"/>
              <w:spacing w:line="276" w:lineRule="auto"/>
              <w:rPr>
                <w:sz w:val="16"/>
                <w:szCs w:val="16"/>
              </w:rPr>
            </w:pPr>
            <w:r w:rsidRPr="00C70209">
              <w:rPr>
                <w:sz w:val="16"/>
                <w:szCs w:val="16"/>
              </w:rPr>
              <w:t>48/208 (23.1%)</w:t>
            </w:r>
          </w:p>
        </w:tc>
        <w:tc>
          <w:tcPr>
            <w:tcW w:w="527" w:type="pct"/>
          </w:tcPr>
          <w:p w14:paraId="6DE4588F" w14:textId="77777777" w:rsidR="00C76FB3" w:rsidRPr="00C70209" w:rsidRDefault="00C76FB3" w:rsidP="005B2300">
            <w:pPr>
              <w:pStyle w:val="Tabletext"/>
              <w:spacing w:line="276" w:lineRule="auto"/>
              <w:rPr>
                <w:sz w:val="16"/>
                <w:szCs w:val="16"/>
              </w:rPr>
            </w:pPr>
            <w:r w:rsidRPr="00C70209">
              <w:rPr>
                <w:sz w:val="16"/>
                <w:szCs w:val="16"/>
              </w:rPr>
              <w:t>45/</w:t>
            </w:r>
            <w:r w:rsidR="00306B0D" w:rsidRPr="00C70209">
              <w:rPr>
                <w:sz w:val="16"/>
                <w:szCs w:val="16"/>
              </w:rPr>
              <w:t xml:space="preserve">213 </w:t>
            </w:r>
            <w:r w:rsidRPr="00C70209">
              <w:rPr>
                <w:sz w:val="16"/>
                <w:szCs w:val="16"/>
              </w:rPr>
              <w:t>(2</w:t>
            </w:r>
            <w:r w:rsidR="00306B0D" w:rsidRPr="00C70209">
              <w:rPr>
                <w:sz w:val="16"/>
                <w:szCs w:val="16"/>
              </w:rPr>
              <w:t>1.1</w:t>
            </w:r>
            <w:r w:rsidRPr="00C70209">
              <w:rPr>
                <w:sz w:val="16"/>
                <w:szCs w:val="16"/>
              </w:rPr>
              <w:t>%)</w:t>
            </w:r>
          </w:p>
        </w:tc>
        <w:tc>
          <w:tcPr>
            <w:tcW w:w="528" w:type="pct"/>
          </w:tcPr>
          <w:p w14:paraId="6C264CC0" w14:textId="77777777" w:rsidR="00C76FB3" w:rsidRPr="00C70209" w:rsidRDefault="00306B0D" w:rsidP="005B2300">
            <w:pPr>
              <w:pStyle w:val="Tabletext"/>
              <w:spacing w:line="276" w:lineRule="auto"/>
              <w:rPr>
                <w:sz w:val="16"/>
                <w:szCs w:val="16"/>
              </w:rPr>
            </w:pPr>
            <w:r w:rsidRPr="00C70209">
              <w:rPr>
                <w:sz w:val="16"/>
                <w:szCs w:val="16"/>
              </w:rPr>
              <w:t xml:space="preserve">RR </w:t>
            </w:r>
            <w:r w:rsidR="00C76FB3" w:rsidRPr="00C70209">
              <w:rPr>
                <w:sz w:val="16"/>
                <w:szCs w:val="16"/>
              </w:rPr>
              <w:t>1.</w:t>
            </w:r>
            <w:r w:rsidRPr="00C70209">
              <w:rPr>
                <w:sz w:val="16"/>
                <w:szCs w:val="16"/>
              </w:rPr>
              <w:t xml:space="preserve">09 </w:t>
            </w:r>
            <w:r w:rsidR="00C76FB3" w:rsidRPr="00C70209">
              <w:rPr>
                <w:sz w:val="16"/>
                <w:szCs w:val="16"/>
              </w:rPr>
              <w:t>[0.</w:t>
            </w:r>
            <w:r w:rsidRPr="00C70209">
              <w:rPr>
                <w:sz w:val="16"/>
                <w:szCs w:val="16"/>
              </w:rPr>
              <w:t>76</w:t>
            </w:r>
            <w:r w:rsidR="00C76FB3" w:rsidRPr="00C70209">
              <w:rPr>
                <w:sz w:val="16"/>
                <w:szCs w:val="16"/>
              </w:rPr>
              <w:t>, 1.</w:t>
            </w:r>
            <w:r w:rsidRPr="00C70209">
              <w:rPr>
                <w:sz w:val="16"/>
                <w:szCs w:val="16"/>
              </w:rPr>
              <w:t>56</w:t>
            </w:r>
            <w:r w:rsidR="00C76FB3" w:rsidRPr="00C70209">
              <w:rPr>
                <w:sz w:val="16"/>
                <w:szCs w:val="16"/>
              </w:rPr>
              <w:t>]</w:t>
            </w:r>
          </w:p>
        </w:tc>
        <w:tc>
          <w:tcPr>
            <w:tcW w:w="589" w:type="pct"/>
          </w:tcPr>
          <w:p w14:paraId="145B43AF" w14:textId="77777777" w:rsidR="00C76FB3" w:rsidRPr="00C70209" w:rsidRDefault="00C76FB3" w:rsidP="005B2300">
            <w:pPr>
              <w:pStyle w:val="Tabletext"/>
              <w:spacing w:line="276" w:lineRule="auto"/>
              <w:rPr>
                <w:i/>
                <w:sz w:val="16"/>
                <w:szCs w:val="16"/>
              </w:rPr>
            </w:pPr>
            <w:r w:rsidRPr="00C70209">
              <w:rPr>
                <w:i/>
                <w:sz w:val="16"/>
                <w:szCs w:val="16"/>
              </w:rPr>
              <w:t>No significant difference</w:t>
            </w:r>
          </w:p>
          <w:p w14:paraId="0C4053A3" w14:textId="3E377B7C" w:rsidR="00C76FB3" w:rsidRPr="00C70209" w:rsidRDefault="001A475D" w:rsidP="005B2300">
            <w:pPr>
              <w:pStyle w:val="Tabletext"/>
              <w:spacing w:line="276" w:lineRule="auto"/>
              <w:rPr>
                <w:sz w:val="16"/>
                <w:szCs w:val="16"/>
              </w:rPr>
            </w:pPr>
            <w:r w:rsidRPr="001A475D">
              <w:rPr>
                <w:i/>
                <w:sz w:val="16"/>
                <w:szCs w:val="16"/>
              </w:rPr>
              <w:t>P = </w:t>
            </w:r>
            <w:r w:rsidR="00C76FB3" w:rsidRPr="00C70209">
              <w:rPr>
                <w:sz w:val="16"/>
                <w:szCs w:val="16"/>
              </w:rPr>
              <w:t>0.</w:t>
            </w:r>
            <w:r w:rsidR="00306B0D" w:rsidRPr="00C70209">
              <w:rPr>
                <w:sz w:val="16"/>
                <w:szCs w:val="16"/>
              </w:rPr>
              <w:t>63</w:t>
            </w:r>
          </w:p>
        </w:tc>
      </w:tr>
    </w:tbl>
    <w:p w14:paraId="06709D58" w14:textId="23E7C05F" w:rsidR="000C64DF" w:rsidRPr="00C70209" w:rsidRDefault="000C64DF" w:rsidP="005B2300">
      <w:pPr>
        <w:pStyle w:val="Tablefignotesleft"/>
      </w:pPr>
      <w:r w:rsidRPr="00C70209">
        <w:t xml:space="preserve">CI, confidence interval; ELBW, extremely low birth weight; </w:t>
      </w:r>
      <w:r w:rsidR="00C21493" w:rsidRPr="00C70209">
        <w:t xml:space="preserve">Hb, haemoglobin; NA, not applicable; NICU, neonatal intensive care unit; </w:t>
      </w:r>
      <w:r w:rsidRPr="00C70209">
        <w:t>NR, not reported; OR, odds ratio; RBC, red blood cell; RR, risk ratio; VLBW, very low birth weight</w:t>
      </w:r>
    </w:p>
    <w:p w14:paraId="2950E208" w14:textId="77777777" w:rsidR="000C64DF" w:rsidRPr="00C70209" w:rsidRDefault="000C64DF"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EFC1511" w14:textId="04679240" w:rsidR="000C64DF" w:rsidRPr="00C70209" w:rsidRDefault="000C64DF"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 xml:space="preserve">2 </w:t>
      </w:r>
      <w:r w:rsidRPr="00C70209">
        <w:t>&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47C0DD94" w14:textId="40841506" w:rsidR="000C64DF" w:rsidRPr="00C70209" w:rsidRDefault="000C64DF" w:rsidP="005B2300">
      <w:pPr>
        <w:pStyle w:val="Tablefignotesleft"/>
      </w:pPr>
      <w:r w:rsidRPr="00C70209">
        <w:rPr>
          <w:b/>
        </w:rPr>
        <w:t>c.</w:t>
      </w:r>
      <w:r w:rsidRPr="00C70209">
        <w:t xml:space="preserve"> Analysis includes </w:t>
      </w:r>
      <w:r w:rsidR="00BB30BE" w:rsidRPr="00C70209">
        <w:t>one</w:t>
      </w:r>
      <w:r w:rsidRPr="00C70209">
        <w:t xml:space="preserve"> RCT (Brooks, 1999) that enrolled infants </w:t>
      </w:r>
      <w:r w:rsidR="00FB7912" w:rsidRPr="00C70209">
        <w:t>&gt;</w:t>
      </w:r>
      <w:r w:rsidRPr="00C70209">
        <w:t>28 days of life.</w:t>
      </w:r>
    </w:p>
    <w:p w14:paraId="4D015DA4" w14:textId="64C763C5" w:rsidR="00DC73FF" w:rsidRPr="00C70209" w:rsidRDefault="000C64DF" w:rsidP="005B2300">
      <w:pPr>
        <w:pStyle w:val="Tablefignotesleft"/>
      </w:pPr>
      <w:r w:rsidRPr="00C70209">
        <w:rPr>
          <w:b/>
        </w:rPr>
        <w:t>d.</w:t>
      </w:r>
      <w:r w:rsidRPr="00C70209">
        <w:t xml:space="preserve"> Analysis includes </w:t>
      </w:r>
      <w:r w:rsidR="00BB30BE" w:rsidRPr="00C70209">
        <w:t>unpublished data from one</w:t>
      </w:r>
      <w:r w:rsidRPr="00C70209">
        <w:t xml:space="preserve"> RCT (</w:t>
      </w:r>
      <w:r w:rsidR="0039212B" w:rsidRPr="00C70209">
        <w:t>Connelly 1998</w:t>
      </w:r>
      <w:r w:rsidRPr="00C70209">
        <w:t xml:space="preserve">) </w:t>
      </w:r>
      <w:r w:rsidR="00BB30BE" w:rsidRPr="00C70209">
        <w:t>(</w:t>
      </w:r>
      <w:r w:rsidRPr="00C70209">
        <w:t>published in abstract form only</w:t>
      </w:r>
      <w:r w:rsidR="00BB30BE" w:rsidRPr="00C70209">
        <w:t>)</w:t>
      </w:r>
      <w:r w:rsidRPr="00C70209">
        <w:t>.</w:t>
      </w:r>
    </w:p>
    <w:p w14:paraId="4872457A" w14:textId="353AF467" w:rsidR="00410153" w:rsidRPr="00C70209" w:rsidRDefault="00306B0D" w:rsidP="005B2300">
      <w:pPr>
        <w:pStyle w:val="Tablefignotesleft"/>
      </w:pPr>
      <w:r w:rsidRPr="00C70209">
        <w:rPr>
          <w:b/>
        </w:rPr>
        <w:t>e.</w:t>
      </w:r>
      <w:r w:rsidRPr="00C70209">
        <w:t xml:space="preserve"> Published data reported by Whyte (2009) include</w:t>
      </w:r>
      <w:r w:rsidR="00410153" w:rsidRPr="00C70209">
        <w:t>d</w:t>
      </w:r>
      <w:r w:rsidRPr="00C70209">
        <w:t xml:space="preserve"> all patients (N=431) for which the primary outcome was available </w:t>
      </w:r>
      <w:r w:rsidR="00410153" w:rsidRPr="00C70209">
        <w:t xml:space="preserve">and had been adjusted for birth weight and centre </w:t>
      </w:r>
      <w:r w:rsidRPr="00C70209">
        <w:t xml:space="preserve">(48/212 (22.6%) </w:t>
      </w:r>
      <w:r w:rsidR="00C91BAE" w:rsidRPr="00C70209">
        <w:t>versus</w:t>
      </w:r>
      <w:r w:rsidRPr="00C70209">
        <w:t xml:space="preserve"> 45/219 (20.6%); OR 1.18; 95% CI 0.72, 1.93; </w:t>
      </w:r>
      <w:r w:rsidR="001A475D" w:rsidRPr="001A475D">
        <w:rPr>
          <w:i/>
        </w:rPr>
        <w:t>P = </w:t>
      </w:r>
      <w:r w:rsidRPr="00C70209">
        <w:t>0.52)</w:t>
      </w:r>
      <w:r w:rsidR="00410153" w:rsidRPr="00C70209">
        <w:t>.</w:t>
      </w:r>
    </w:p>
    <w:p w14:paraId="62E03E8C"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4FCC69E8" w14:textId="77777777" w:rsidR="005E3077" w:rsidRPr="00C70209" w:rsidRDefault="005E3077" w:rsidP="005B2300">
      <w:pPr>
        <w:pStyle w:val="Tablefignotesleft"/>
      </w:pPr>
    </w:p>
    <w:p w14:paraId="7007DC72" w14:textId="146251CE" w:rsidR="005E3077" w:rsidRPr="00C70209" w:rsidRDefault="005E3077" w:rsidP="005B2300">
      <w:pPr>
        <w:pStyle w:val="Caption"/>
        <w:ind w:left="2070"/>
      </w:pPr>
      <w:bookmarkStart w:id="249" w:name="_Ref416784548"/>
      <w:bookmarkStart w:id="250" w:name="_Toc427747233"/>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3</w:t>
      </w:r>
      <w:r w:rsidR="009358F5" w:rsidRPr="00C70209">
        <w:fldChar w:fldCharType="end"/>
      </w:r>
      <w:bookmarkEnd w:id="249"/>
      <w:r w:rsidRPr="00C70209">
        <w:tab/>
        <w:t xml:space="preserve">Meta-analysis: restrictive RBC transfusion </w:t>
      </w:r>
      <w:r w:rsidR="00C91BAE" w:rsidRPr="00C70209">
        <w:t>versus</w:t>
      </w:r>
      <w:r w:rsidRPr="00C70209">
        <w:t xml:space="preserve"> liberal RBC transfusion in preterm infants – </w:t>
      </w:r>
      <w:r w:rsidR="00D7682F" w:rsidRPr="00C70209">
        <w:t>mortality</w:t>
      </w:r>
      <w:bookmarkEnd w:id="250"/>
    </w:p>
    <w:p w14:paraId="78A0E238" w14:textId="77777777" w:rsidR="005E3077" w:rsidRPr="00C70209" w:rsidRDefault="005A235A" w:rsidP="005B2300">
      <w:pPr>
        <w:spacing w:after="200" w:line="276" w:lineRule="auto"/>
        <w:ind w:left="0"/>
        <w:jc w:val="center"/>
      </w:pPr>
      <w:r w:rsidRPr="00C70209">
        <w:rPr>
          <w:noProof/>
        </w:rPr>
        <w:drawing>
          <wp:inline distT="0" distB="0" distL="0" distR="0" wp14:anchorId="692A88BA" wp14:editId="1FCC368B">
            <wp:extent cx="5356616" cy="4443948"/>
            <wp:effectExtent l="19050" t="19050" r="15875" b="1397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mortality.bmp"/>
                    <pic:cNvPicPr/>
                  </pic:nvPicPr>
                  <pic:blipFill>
                    <a:blip r:embed="rId26">
                      <a:extLst>
                        <a:ext uri="{28A0092B-C50C-407E-A947-70E740481C1C}">
                          <a14:useLocalDpi xmlns:a14="http://schemas.microsoft.com/office/drawing/2010/main" val="0"/>
                        </a:ext>
                      </a:extLst>
                    </a:blip>
                    <a:stretch>
                      <a:fillRect/>
                    </a:stretch>
                  </pic:blipFill>
                  <pic:spPr>
                    <a:xfrm>
                      <a:off x="0" y="0"/>
                      <a:ext cx="5351330" cy="4439563"/>
                    </a:xfrm>
                    <a:prstGeom prst="rect">
                      <a:avLst/>
                    </a:prstGeom>
                    <a:ln w="12696" cmpd="sng">
                      <a:solidFill>
                        <a:srgbClr val="000000"/>
                      </a:solidFill>
                      <a:prstDash val="solid"/>
                    </a:ln>
                  </pic:spPr>
                </pic:pic>
              </a:graphicData>
            </a:graphic>
          </wp:inline>
        </w:drawing>
      </w:r>
    </w:p>
    <w:p w14:paraId="1B36668D" w14:textId="1108FF2D" w:rsidR="00B52020" w:rsidRPr="00C70209" w:rsidRDefault="00B52020" w:rsidP="005B2300">
      <w:pPr>
        <w:spacing w:after="200" w:line="276" w:lineRule="auto"/>
        <w:ind w:left="0"/>
      </w:pPr>
      <w:r w:rsidRPr="00C70209">
        <w:br w:type="page"/>
      </w:r>
    </w:p>
    <w:p w14:paraId="381327D1" w14:textId="77777777" w:rsidR="00E1671D" w:rsidRPr="00C70209" w:rsidRDefault="00E1671D" w:rsidP="005B2300">
      <w:pPr>
        <w:pStyle w:val="Heading6"/>
      </w:pPr>
      <w:r w:rsidRPr="00C70209">
        <w:t>Composite of mortality and severe morbidity</w:t>
      </w:r>
    </w:p>
    <w:p w14:paraId="14F61EC2" w14:textId="5F2B6059" w:rsidR="00C91BAE" w:rsidRPr="00C70209" w:rsidRDefault="00C91BAE" w:rsidP="005B2300">
      <w:pPr>
        <w:pStyle w:val="BodyText"/>
      </w:pPr>
      <w:r w:rsidRPr="00C70209">
        <w:t xml:space="preserve">The systematic review and hand-searching process identified four Level II studies (Bell 2005, Chen 2009, </w:t>
      </w:r>
      <w:r w:rsidR="0039212B" w:rsidRPr="00C70209">
        <w:t>Connelly 1998</w:t>
      </w:r>
      <w:r w:rsidRPr="00C70209">
        <w:t xml:space="preserve">, Kirpalani 2006), including one follow-up report (Whyte 2009) comparing restrictive and liberal transfusion strategies among preterm infants that provided evidence for a composite of mortality and severe morbidity. The results of these studies are summarised in </w:t>
      </w:r>
      <w:r w:rsidR="00837406" w:rsidRPr="00C70209">
        <w:rPr>
          <w:b/>
        </w:rPr>
        <w:fldChar w:fldCharType="begin"/>
      </w:r>
      <w:r w:rsidR="00837406" w:rsidRPr="00C70209">
        <w:rPr>
          <w:b/>
        </w:rPr>
        <w:instrText xml:space="preserve"> REF _Ref406146529 \h  \* MERGEFORMAT </w:instrText>
      </w:r>
      <w:r w:rsidR="00837406" w:rsidRPr="00C70209">
        <w:rPr>
          <w:b/>
        </w:rPr>
      </w:r>
      <w:r w:rsidR="00837406" w:rsidRPr="00C70209">
        <w:rPr>
          <w:b/>
        </w:rPr>
        <w:fldChar w:fldCharType="separate"/>
      </w:r>
      <w:r w:rsidR="000F7A9B" w:rsidRPr="000F7A9B">
        <w:rPr>
          <w:b/>
        </w:rPr>
        <w:t>Table 3.1.10</w:t>
      </w:r>
      <w:r w:rsidR="00837406" w:rsidRPr="00C70209">
        <w:rPr>
          <w:b/>
        </w:rPr>
        <w:fldChar w:fldCharType="end"/>
      </w:r>
      <w:r w:rsidR="00837406" w:rsidRPr="00C70209">
        <w:rPr>
          <w:b/>
        </w:rPr>
        <w:t xml:space="preserve"> </w:t>
      </w:r>
      <w:r w:rsidRPr="00C70209">
        <w:t xml:space="preserve">and </w:t>
      </w:r>
      <w:r w:rsidR="00837406" w:rsidRPr="00C70209">
        <w:rPr>
          <w:b/>
        </w:rPr>
        <w:fldChar w:fldCharType="begin"/>
      </w:r>
      <w:r w:rsidR="00837406" w:rsidRPr="00C70209">
        <w:rPr>
          <w:b/>
        </w:rPr>
        <w:instrText xml:space="preserve"> REF _Ref416856799 \h  \* MERGEFORMAT </w:instrText>
      </w:r>
      <w:r w:rsidR="00837406" w:rsidRPr="00C70209">
        <w:rPr>
          <w:b/>
        </w:rPr>
      </w:r>
      <w:r w:rsidR="00837406" w:rsidRPr="00C70209">
        <w:rPr>
          <w:b/>
        </w:rPr>
        <w:fldChar w:fldCharType="separate"/>
      </w:r>
      <w:r w:rsidR="000F7A9B" w:rsidRPr="000F7A9B">
        <w:rPr>
          <w:b/>
        </w:rPr>
        <w:t>Figure 3.1.4</w:t>
      </w:r>
      <w:r w:rsidR="00837406" w:rsidRPr="00C70209">
        <w:rPr>
          <w:b/>
        </w:rPr>
        <w:fldChar w:fldCharType="end"/>
      </w:r>
      <w:r w:rsidRPr="00C70209">
        <w:t>.</w:t>
      </w:r>
    </w:p>
    <w:p w14:paraId="4106BBD6" w14:textId="6ED17BB0" w:rsidR="00C91BAE" w:rsidRPr="00C70209" w:rsidRDefault="00C91BAE" w:rsidP="005B2300">
      <w:pPr>
        <w:pStyle w:val="BodyText"/>
      </w:pPr>
      <w:r w:rsidRPr="00C70209">
        <w:t>The review by Whyte (2011) assessed the effect of different transfusion strategies on a composite of mortality and severe morbidity before first hospital discharge</w:t>
      </w:r>
      <w:r w:rsidR="00B52020" w:rsidRPr="00C70209">
        <w:t>,</w:t>
      </w:r>
      <w:r w:rsidRPr="00C70209">
        <w:t xml:space="preserve"> and reported a meta-analysis of three trials (Chen 2009, </w:t>
      </w:r>
      <w:r w:rsidR="0039212B" w:rsidRPr="00C70209">
        <w:t>Connelly 1998</w:t>
      </w:r>
      <w:r w:rsidRPr="00C70209">
        <w:t>, Kirpalani 2006) involving 511 preterm infants. In the restrictive transfusion group, 180 infants died or had severe morbidity (70.6%) at discharge compared with 167 infants in the liberal transfusion group (65.2%). This difference was not statistically significant (RR 1.07; 95% CI 0.96, 1.20).</w:t>
      </w:r>
    </w:p>
    <w:p w14:paraId="3A60E5E5" w14:textId="2825E50E" w:rsidR="00C91BAE" w:rsidRPr="00C70209" w:rsidRDefault="00C91BAE" w:rsidP="005B2300">
      <w:pPr>
        <w:pStyle w:val="BodyText"/>
      </w:pPr>
      <w:r w:rsidRPr="00C70209">
        <w:t xml:space="preserve">Whyte (2011) also reported a meta-analysis of four trials (Bell 2005, Chen 2009, </w:t>
      </w:r>
      <w:r w:rsidR="0039212B" w:rsidRPr="00C70209">
        <w:t>Connelly 1998</w:t>
      </w:r>
      <w:r w:rsidRPr="00C70209">
        <w:t>, Kirpalani 2006) involving 614 preterm infants that provided data on a composite of mortality and severe brain injury before first hospital discharge. No statistically significant difference between restrictive and liberal transfusion strategies was reported (RR 1.12; 95% CI 0.81, 1.55).</w:t>
      </w:r>
    </w:p>
    <w:p w14:paraId="32606446" w14:textId="717816D5" w:rsidR="00C91BAE" w:rsidRPr="00C70209" w:rsidRDefault="00C91BAE" w:rsidP="005B2300">
      <w:pPr>
        <w:pStyle w:val="BodyText"/>
      </w:pPr>
      <w:r w:rsidRPr="00C70209">
        <w:t xml:space="preserve">The PINT 2006 study was reported by Whyte (2011) to assess a composite of mortality and cognitive delay defined as Mental Developmental Index (MDI) &lt;70 (&gt;2 SDs below age norm) at 18–21 months post-transfusion. No significant difference was found between infants </w:t>
      </w:r>
      <w:r w:rsidR="00811070" w:rsidRPr="00C70209">
        <w:t>randomised to</w:t>
      </w:r>
      <w:r w:rsidRPr="00C70209">
        <w:t xml:space="preserve"> a restrictive RBC transfusion </w:t>
      </w:r>
      <w:r w:rsidR="00811070" w:rsidRPr="00C70209">
        <w:t xml:space="preserve">strategy </w:t>
      </w:r>
      <w:r w:rsidRPr="00C70209">
        <w:t xml:space="preserve">at birth, and those </w:t>
      </w:r>
      <w:r w:rsidR="00811070" w:rsidRPr="00C70209">
        <w:t xml:space="preserve">randomised to </w:t>
      </w:r>
      <w:r w:rsidRPr="00C70209">
        <w:t>a liberal RBC transfusion</w:t>
      </w:r>
      <w:r w:rsidR="00811070" w:rsidRPr="00C70209">
        <w:t xml:space="preserve"> strategy</w:t>
      </w:r>
      <w:r w:rsidRPr="00C70209">
        <w:t>; however, the point estimate leaned in favour of liberal transfusion (RR 1.17; 95% CI 0.94, 1.47). In a post-hoc analysis, which assessed a composite of mortality and cognitive delay defined as MDI &lt;85 (&gt;1 SD below age norm), statistical significance</w:t>
      </w:r>
      <w:r w:rsidR="00811070" w:rsidRPr="00C70209">
        <w:t xml:space="preserve"> was reached</w:t>
      </w:r>
      <w:r w:rsidRPr="00C70209">
        <w:t xml:space="preserve"> (RR 1.21; 95% CI 1.01, 1.44).</w:t>
      </w:r>
    </w:p>
    <w:p w14:paraId="79634D7E" w14:textId="77777777" w:rsidR="00B30DCE" w:rsidRPr="00C70209" w:rsidRDefault="00B30DCE" w:rsidP="005B2300">
      <w:p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71A0D2A8" w14:textId="46BABEFE" w:rsidR="00E1671D" w:rsidRPr="00C70209" w:rsidRDefault="0074625D" w:rsidP="005B2300">
      <w:pPr>
        <w:pStyle w:val="Caption"/>
      </w:pPr>
      <w:bookmarkStart w:id="251" w:name="_Ref406146529"/>
      <w:bookmarkStart w:id="252" w:name="_Toc42774706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0</w:t>
      </w:r>
      <w:r w:rsidR="00130F03" w:rsidRPr="00C70209">
        <w:fldChar w:fldCharType="end"/>
      </w:r>
      <w:bookmarkEnd w:id="251"/>
      <w:r w:rsidR="00E1671D" w:rsidRPr="00C70209">
        <w:tab/>
      </w:r>
      <w:r w:rsidR="00C25D19" w:rsidRPr="00C70209">
        <w:t>P</w:t>
      </w:r>
      <w:r w:rsidR="005E3077" w:rsidRPr="00C70209">
        <w:t>reterm infants</w:t>
      </w:r>
      <w:r w:rsidR="00C25D19" w:rsidRPr="00C70209">
        <w:t>:</w:t>
      </w:r>
      <w:r w:rsidR="005E3077" w:rsidRPr="00C70209">
        <w:t xml:space="preserve"> </w:t>
      </w:r>
      <w:r w:rsidR="00C25D19" w:rsidRPr="00C70209">
        <w:t>Results for r</w:t>
      </w:r>
      <w:r w:rsidR="00E1671D" w:rsidRPr="00C70209">
        <w:t>estrictive RBC transfusion versus liberal RBC transfusion</w:t>
      </w:r>
      <w:r w:rsidR="00C25D19" w:rsidRPr="00C70209">
        <w:t xml:space="preserve"> </w:t>
      </w:r>
      <w:r w:rsidR="00E1671D" w:rsidRPr="00C70209">
        <w:t>–</w:t>
      </w:r>
      <w:r w:rsidR="00C25D19" w:rsidRPr="00C70209">
        <w:t xml:space="preserve"> C</w:t>
      </w:r>
      <w:r w:rsidR="00E1671D" w:rsidRPr="00C70209">
        <w:t>omposite of mortality and severe morbidity</w:t>
      </w:r>
      <w:r w:rsidR="00C25D19" w:rsidRPr="00C70209">
        <w:t xml:space="preserve"> (BPD, ROP, NEC, brainy injury)</w:t>
      </w:r>
      <w:bookmarkEnd w:id="25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53"/>
        <w:gridCol w:w="34"/>
        <w:gridCol w:w="1338"/>
        <w:gridCol w:w="48"/>
        <w:gridCol w:w="1355"/>
        <w:gridCol w:w="31"/>
        <w:gridCol w:w="1386"/>
        <w:gridCol w:w="37"/>
        <w:gridCol w:w="1349"/>
        <w:gridCol w:w="1488"/>
        <w:gridCol w:w="1488"/>
        <w:gridCol w:w="1488"/>
        <w:gridCol w:w="1692"/>
      </w:tblGrid>
      <w:tr w:rsidR="00C25D19" w:rsidRPr="00C70209" w14:paraId="511C0104" w14:textId="77777777" w:rsidTr="00C25D19">
        <w:trPr>
          <w:tblHeader/>
        </w:trPr>
        <w:tc>
          <w:tcPr>
            <w:tcW w:w="383" w:type="pct"/>
            <w:vMerge w:val="restart"/>
            <w:tcBorders>
              <w:bottom w:val="single" w:sz="4" w:space="0" w:color="auto"/>
            </w:tcBorders>
          </w:tcPr>
          <w:p w14:paraId="41BE68D9" w14:textId="77777777" w:rsidR="00C25D19" w:rsidRPr="00C70209" w:rsidRDefault="00C25D19" w:rsidP="005B2300">
            <w:pPr>
              <w:pStyle w:val="TableH2"/>
              <w:rPr>
                <w:rFonts w:eastAsia="Arial Unicode MS"/>
              </w:rPr>
            </w:pPr>
            <w:r w:rsidRPr="00C70209">
              <w:rPr>
                <w:rFonts w:eastAsia="Arial Unicode MS"/>
              </w:rPr>
              <w:t>Study</w:t>
            </w:r>
          </w:p>
          <w:p w14:paraId="40C92360" w14:textId="77777777" w:rsidR="00C25D19" w:rsidRPr="00C70209" w:rsidRDefault="00C25D19"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7F5EEBD8" w14:textId="77777777" w:rsidR="00C25D19" w:rsidRPr="00C70209" w:rsidRDefault="00C25D19" w:rsidP="005B2300">
            <w:pPr>
              <w:pStyle w:val="TableH2"/>
              <w:rPr>
                <w:rFonts w:eastAsia="Arial Unicode MS"/>
              </w:rPr>
            </w:pPr>
            <w:r w:rsidRPr="00C70209">
              <w:rPr>
                <w:rFonts w:eastAsia="Arial Unicode MS"/>
                <w:i/>
              </w:rPr>
              <w:t>Quality</w:t>
            </w:r>
          </w:p>
        </w:tc>
        <w:tc>
          <w:tcPr>
            <w:tcW w:w="477" w:type="pct"/>
            <w:vMerge w:val="restart"/>
          </w:tcPr>
          <w:p w14:paraId="778AB2BA" w14:textId="77777777" w:rsidR="00C25D19" w:rsidRPr="00C70209" w:rsidRDefault="00C25D19" w:rsidP="005B2300">
            <w:pPr>
              <w:pStyle w:val="TableH2"/>
              <w:rPr>
                <w:rFonts w:eastAsia="Arial Unicode MS"/>
              </w:rPr>
            </w:pPr>
            <w:r w:rsidRPr="00C70209">
              <w:rPr>
                <w:rFonts w:eastAsia="Arial Unicode MS"/>
              </w:rPr>
              <w:t>No. of trials / sample size included in analysis</w:t>
            </w:r>
          </w:p>
        </w:tc>
        <w:tc>
          <w:tcPr>
            <w:tcW w:w="484" w:type="pct"/>
            <w:gridSpan w:val="2"/>
            <w:vMerge w:val="restart"/>
          </w:tcPr>
          <w:p w14:paraId="1EF7941D" w14:textId="77777777" w:rsidR="00C25D19" w:rsidRPr="00C70209" w:rsidRDefault="00C25D19" w:rsidP="005B2300">
            <w:pPr>
              <w:pStyle w:val="TableH2"/>
              <w:rPr>
                <w:rFonts w:eastAsia="Arial Unicode MS"/>
              </w:rPr>
            </w:pPr>
            <w:r w:rsidRPr="00C70209">
              <w:rPr>
                <w:rFonts w:eastAsia="Arial Unicode MS"/>
              </w:rPr>
              <w:t xml:space="preserve">Patient population </w:t>
            </w:r>
          </w:p>
        </w:tc>
        <w:tc>
          <w:tcPr>
            <w:tcW w:w="495" w:type="pct"/>
            <w:gridSpan w:val="2"/>
            <w:vMerge w:val="restart"/>
          </w:tcPr>
          <w:p w14:paraId="1AF9F0D5" w14:textId="77777777" w:rsidR="00C25D19" w:rsidRPr="00C70209" w:rsidRDefault="00C25D19" w:rsidP="005B2300">
            <w:pPr>
              <w:pStyle w:val="TableH2"/>
              <w:rPr>
                <w:rFonts w:eastAsia="Arial Unicode MS"/>
              </w:rPr>
            </w:pPr>
            <w:r w:rsidRPr="00C70209">
              <w:rPr>
                <w:rFonts w:eastAsia="Arial Unicode MS"/>
              </w:rPr>
              <w:t>Setting</w:t>
            </w:r>
          </w:p>
          <w:p w14:paraId="0198DC1F" w14:textId="77777777" w:rsidR="00C25D19" w:rsidRPr="00C70209" w:rsidRDefault="00C25D19" w:rsidP="005B2300">
            <w:pPr>
              <w:pStyle w:val="TableH2"/>
              <w:rPr>
                <w:rFonts w:eastAsia="Arial Unicode MS"/>
              </w:rPr>
            </w:pPr>
            <w:r w:rsidRPr="00C70209">
              <w:rPr>
                <w:rFonts w:eastAsia="Arial Unicode MS"/>
              </w:rPr>
              <w:t>Location</w:t>
            </w:r>
          </w:p>
        </w:tc>
        <w:tc>
          <w:tcPr>
            <w:tcW w:w="513" w:type="pct"/>
            <w:gridSpan w:val="3"/>
            <w:vMerge w:val="restart"/>
          </w:tcPr>
          <w:p w14:paraId="60414257" w14:textId="2096E68B" w:rsidR="00C25D19" w:rsidRPr="00C70209" w:rsidRDefault="00C25D19"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76" w:type="pct"/>
            <w:vMerge w:val="restart"/>
          </w:tcPr>
          <w:p w14:paraId="429ADC79" w14:textId="77777777" w:rsidR="00C25D19" w:rsidRPr="00C70209" w:rsidRDefault="00C25D19" w:rsidP="005B2300">
            <w:pPr>
              <w:pStyle w:val="TableH2"/>
              <w:rPr>
                <w:rFonts w:eastAsia="Arial Unicode MS"/>
              </w:rPr>
            </w:pPr>
            <w:r w:rsidRPr="00C70209">
              <w:rPr>
                <w:rFonts w:eastAsia="Arial Unicode MS"/>
              </w:rPr>
              <w:t>Outcome</w:t>
            </w:r>
          </w:p>
        </w:tc>
        <w:tc>
          <w:tcPr>
            <w:tcW w:w="2172" w:type="pct"/>
            <w:gridSpan w:val="4"/>
          </w:tcPr>
          <w:p w14:paraId="4A08DD3B" w14:textId="77777777" w:rsidR="00C25D19" w:rsidRPr="00C70209" w:rsidRDefault="00C25D19" w:rsidP="005B2300">
            <w:pPr>
              <w:pStyle w:val="TableH2"/>
              <w:rPr>
                <w:rFonts w:eastAsia="Arial Unicode MS"/>
                <w:i/>
              </w:rPr>
            </w:pPr>
            <w:r w:rsidRPr="00C70209">
              <w:rPr>
                <w:rFonts w:eastAsia="Arial Unicode MS"/>
              </w:rPr>
              <w:t>Results</w:t>
            </w:r>
          </w:p>
        </w:tc>
      </w:tr>
      <w:tr w:rsidR="00C25D19" w:rsidRPr="00C70209" w14:paraId="4D805EFD" w14:textId="77777777" w:rsidTr="00C25D19">
        <w:trPr>
          <w:tblHeader/>
        </w:trPr>
        <w:tc>
          <w:tcPr>
            <w:tcW w:w="383" w:type="pct"/>
            <w:vMerge/>
          </w:tcPr>
          <w:p w14:paraId="3A5FD576" w14:textId="77777777" w:rsidR="00C25D19" w:rsidRPr="00C70209" w:rsidRDefault="00C25D19" w:rsidP="005B2300">
            <w:pPr>
              <w:pStyle w:val="TableH2"/>
              <w:rPr>
                <w:rFonts w:eastAsia="Arial Unicode MS"/>
              </w:rPr>
            </w:pPr>
          </w:p>
        </w:tc>
        <w:tc>
          <w:tcPr>
            <w:tcW w:w="477" w:type="pct"/>
            <w:vMerge/>
          </w:tcPr>
          <w:p w14:paraId="098CF600" w14:textId="77777777" w:rsidR="00C25D19" w:rsidRPr="00C70209" w:rsidRDefault="00C25D19" w:rsidP="005B2300">
            <w:pPr>
              <w:pStyle w:val="TableH2"/>
              <w:rPr>
                <w:rFonts w:eastAsia="Arial Unicode MS"/>
              </w:rPr>
            </w:pPr>
          </w:p>
        </w:tc>
        <w:tc>
          <w:tcPr>
            <w:tcW w:w="484" w:type="pct"/>
            <w:gridSpan w:val="2"/>
            <w:vMerge/>
          </w:tcPr>
          <w:p w14:paraId="7FC60136" w14:textId="77777777" w:rsidR="00C25D19" w:rsidRPr="00C70209" w:rsidRDefault="00C25D19" w:rsidP="005B2300">
            <w:pPr>
              <w:pStyle w:val="TableH2"/>
              <w:rPr>
                <w:rFonts w:eastAsia="Arial Unicode MS"/>
              </w:rPr>
            </w:pPr>
          </w:p>
        </w:tc>
        <w:tc>
          <w:tcPr>
            <w:tcW w:w="495" w:type="pct"/>
            <w:gridSpan w:val="2"/>
            <w:vMerge/>
          </w:tcPr>
          <w:p w14:paraId="6A29830E" w14:textId="77777777" w:rsidR="00C25D19" w:rsidRPr="00C70209" w:rsidRDefault="00C25D19" w:rsidP="005B2300">
            <w:pPr>
              <w:pStyle w:val="TableH2"/>
              <w:rPr>
                <w:rFonts w:eastAsia="Arial Unicode MS"/>
              </w:rPr>
            </w:pPr>
          </w:p>
        </w:tc>
        <w:tc>
          <w:tcPr>
            <w:tcW w:w="513" w:type="pct"/>
            <w:gridSpan w:val="3"/>
            <w:vMerge/>
          </w:tcPr>
          <w:p w14:paraId="55959577" w14:textId="77777777" w:rsidR="00C25D19" w:rsidRPr="00C70209" w:rsidRDefault="00C25D19" w:rsidP="005B2300">
            <w:pPr>
              <w:pStyle w:val="TableH2"/>
              <w:rPr>
                <w:rFonts w:eastAsia="Arial Unicode MS"/>
              </w:rPr>
            </w:pPr>
          </w:p>
        </w:tc>
        <w:tc>
          <w:tcPr>
            <w:tcW w:w="476" w:type="pct"/>
            <w:vMerge/>
          </w:tcPr>
          <w:p w14:paraId="6693C6DA" w14:textId="77777777" w:rsidR="00C25D19" w:rsidRPr="00C70209" w:rsidRDefault="00C25D19" w:rsidP="005B2300">
            <w:pPr>
              <w:pStyle w:val="TableH2"/>
              <w:rPr>
                <w:rFonts w:eastAsia="Arial Unicode MS"/>
              </w:rPr>
            </w:pPr>
          </w:p>
        </w:tc>
        <w:tc>
          <w:tcPr>
            <w:tcW w:w="525" w:type="pct"/>
          </w:tcPr>
          <w:p w14:paraId="4E40841E" w14:textId="77777777" w:rsidR="00C25D19" w:rsidRPr="00C70209" w:rsidRDefault="00C25D19" w:rsidP="005B2300">
            <w:pPr>
              <w:pStyle w:val="TableH2"/>
              <w:rPr>
                <w:rFonts w:eastAsia="Arial Unicode MS"/>
              </w:rPr>
            </w:pPr>
            <w:r w:rsidRPr="00C70209">
              <w:rPr>
                <w:rFonts w:eastAsia="Arial Unicode MS"/>
              </w:rPr>
              <w:t>Restrictive RBC transfusion</w:t>
            </w:r>
          </w:p>
          <w:p w14:paraId="1C195475" w14:textId="77777777" w:rsidR="00C25D19" w:rsidRPr="00C70209" w:rsidRDefault="00C25D19" w:rsidP="005B2300">
            <w:pPr>
              <w:pStyle w:val="TableH2"/>
              <w:rPr>
                <w:rFonts w:eastAsia="Arial Unicode MS"/>
              </w:rPr>
            </w:pPr>
            <w:r w:rsidRPr="00C70209">
              <w:rPr>
                <w:rFonts w:eastAsia="Arial Unicode MS"/>
              </w:rPr>
              <w:t>n/N (%)</w:t>
            </w:r>
          </w:p>
        </w:tc>
        <w:tc>
          <w:tcPr>
            <w:tcW w:w="525" w:type="pct"/>
          </w:tcPr>
          <w:p w14:paraId="12C9D304" w14:textId="1AE91A4A" w:rsidR="00C25D19" w:rsidRPr="00C70209" w:rsidRDefault="00C25D19" w:rsidP="005B2300">
            <w:pPr>
              <w:pStyle w:val="TableH2"/>
              <w:rPr>
                <w:rFonts w:eastAsia="Arial Unicode MS"/>
              </w:rPr>
            </w:pPr>
            <w:r w:rsidRPr="00C70209">
              <w:rPr>
                <w:rFonts w:eastAsia="Arial Unicode MS"/>
              </w:rPr>
              <w:t>Liberal RBC transfusion</w:t>
            </w:r>
          </w:p>
          <w:p w14:paraId="63B0F101" w14:textId="77777777" w:rsidR="00C25D19" w:rsidRPr="00C70209" w:rsidRDefault="00C25D19" w:rsidP="005B2300">
            <w:pPr>
              <w:pStyle w:val="TableH2"/>
              <w:rPr>
                <w:rFonts w:eastAsia="Arial Unicode MS"/>
              </w:rPr>
            </w:pPr>
            <w:r w:rsidRPr="00C70209">
              <w:rPr>
                <w:rFonts w:eastAsia="Arial Unicode MS"/>
              </w:rPr>
              <w:t>n/N (%)</w:t>
            </w:r>
          </w:p>
        </w:tc>
        <w:tc>
          <w:tcPr>
            <w:tcW w:w="525" w:type="pct"/>
          </w:tcPr>
          <w:p w14:paraId="161AA82E" w14:textId="77777777" w:rsidR="00C25D19" w:rsidRPr="00C70209" w:rsidRDefault="00C25D19" w:rsidP="005B2300">
            <w:pPr>
              <w:pStyle w:val="TableH2"/>
              <w:rPr>
                <w:rFonts w:eastAsia="Arial Unicode MS"/>
              </w:rPr>
            </w:pPr>
            <w:r w:rsidRPr="00C70209">
              <w:rPr>
                <w:rFonts w:eastAsia="Arial Unicode MS"/>
              </w:rPr>
              <w:t>Risk estimate (95% CI)</w:t>
            </w:r>
          </w:p>
        </w:tc>
        <w:tc>
          <w:tcPr>
            <w:tcW w:w="597" w:type="pct"/>
          </w:tcPr>
          <w:p w14:paraId="17B2A702" w14:textId="77777777" w:rsidR="00C25D19" w:rsidRPr="00C70209" w:rsidRDefault="00C25D19" w:rsidP="005B2300">
            <w:pPr>
              <w:pStyle w:val="TableH3"/>
              <w:rPr>
                <w:rFonts w:eastAsia="Arial Unicode MS"/>
              </w:rPr>
            </w:pPr>
            <w:r w:rsidRPr="00C70209">
              <w:rPr>
                <w:rFonts w:eastAsia="Arial Unicode MS"/>
              </w:rPr>
              <w:t>Statistical significance</w:t>
            </w:r>
          </w:p>
          <w:p w14:paraId="3BBDB757" w14:textId="72AFE9E2" w:rsidR="00C25D19" w:rsidRPr="00C70209" w:rsidRDefault="001A475D" w:rsidP="005B2300">
            <w:pPr>
              <w:pStyle w:val="TableH2"/>
              <w:rPr>
                <w:rFonts w:eastAsia="Arial Unicode MS"/>
              </w:rPr>
            </w:pPr>
            <w:r w:rsidRPr="001A475D">
              <w:rPr>
                <w:rFonts w:eastAsia="Arial Unicode MS"/>
                <w:i/>
              </w:rPr>
              <w:t>P-</w:t>
            </w:r>
            <w:r w:rsidR="00C25D19" w:rsidRPr="00C70209">
              <w:rPr>
                <w:rFonts w:eastAsia="Arial Unicode MS"/>
              </w:rPr>
              <w:t>value</w:t>
            </w:r>
          </w:p>
          <w:p w14:paraId="782F669C" w14:textId="77777777" w:rsidR="00C25D19" w:rsidRPr="00C70209" w:rsidRDefault="00C25D19" w:rsidP="005B2300">
            <w:pPr>
              <w:pStyle w:val="TableH2"/>
              <w:rPr>
                <w:rFonts w:eastAsia="Arial Unicode MS"/>
              </w:rPr>
            </w:pPr>
            <w:r w:rsidRPr="00C70209">
              <w:t>Heterogeneity</w:t>
            </w:r>
            <w:r w:rsidRPr="00C70209">
              <w:rPr>
                <w:vertAlign w:val="superscript"/>
              </w:rPr>
              <w:t>b</w:t>
            </w:r>
          </w:p>
        </w:tc>
      </w:tr>
      <w:tr w:rsidR="00C25D19" w:rsidRPr="00C70209" w14:paraId="485A29CC" w14:textId="77777777" w:rsidTr="00C25D19">
        <w:tc>
          <w:tcPr>
            <w:tcW w:w="5000" w:type="pct"/>
            <w:gridSpan w:val="14"/>
            <w:shd w:val="clear" w:color="auto" w:fill="000000" w:themeFill="text1"/>
          </w:tcPr>
          <w:p w14:paraId="50C8F48A" w14:textId="77777777" w:rsidR="00C25D19" w:rsidRPr="00C70209" w:rsidRDefault="00C25D19" w:rsidP="005B2300">
            <w:pPr>
              <w:pStyle w:val="TableH4"/>
              <w:rPr>
                <w:rFonts w:eastAsia="Arial Unicode MS"/>
              </w:rPr>
            </w:pPr>
            <w:r w:rsidRPr="00C70209">
              <w:rPr>
                <w:rFonts w:eastAsia="Arial Unicode MS"/>
              </w:rPr>
              <w:t>Level I Evidence</w:t>
            </w:r>
          </w:p>
        </w:tc>
      </w:tr>
      <w:tr w:rsidR="00C25D19" w:rsidRPr="00C70209" w14:paraId="7EA59A30" w14:textId="77777777" w:rsidTr="00C25D19">
        <w:tc>
          <w:tcPr>
            <w:tcW w:w="383" w:type="pct"/>
            <w:vMerge w:val="restart"/>
            <w:tcBorders>
              <w:top w:val="single" w:sz="4" w:space="0" w:color="000000"/>
              <w:left w:val="single" w:sz="4" w:space="0" w:color="000000"/>
              <w:bottom w:val="single" w:sz="4" w:space="0" w:color="000000"/>
              <w:right w:val="single" w:sz="4" w:space="0" w:color="000000"/>
            </w:tcBorders>
          </w:tcPr>
          <w:p w14:paraId="460264E1" w14:textId="7AEDBFAA" w:rsidR="00C25D19" w:rsidRPr="00C70209" w:rsidRDefault="00C25D19" w:rsidP="005B2300">
            <w:pPr>
              <w:pStyle w:val="Tabletext-evidencematrix"/>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64E4E98C" w14:textId="77777777" w:rsidR="00C25D19" w:rsidRPr="00C70209" w:rsidRDefault="00C25D19" w:rsidP="005B2300">
            <w:pPr>
              <w:pStyle w:val="Tabletext-evidencematrix"/>
            </w:pPr>
            <w:r w:rsidRPr="00C70209">
              <w:t>Level I</w:t>
            </w:r>
          </w:p>
          <w:p w14:paraId="3CE08995" w14:textId="77777777" w:rsidR="00C25D19" w:rsidRPr="00C70209" w:rsidRDefault="00C25D19" w:rsidP="005B2300">
            <w:pPr>
              <w:pStyle w:val="Tabletext-evidencematrix"/>
            </w:pPr>
            <w:r w:rsidRPr="00C70209">
              <w:rPr>
                <w:i/>
              </w:rPr>
              <w:t>Good</w:t>
            </w:r>
          </w:p>
        </w:tc>
        <w:tc>
          <w:tcPr>
            <w:tcW w:w="489" w:type="pct"/>
            <w:gridSpan w:val="2"/>
            <w:tcBorders>
              <w:top w:val="single" w:sz="4" w:space="0" w:color="000000"/>
              <w:left w:val="single" w:sz="4" w:space="0" w:color="000000"/>
              <w:bottom w:val="single" w:sz="4" w:space="0" w:color="000000"/>
              <w:right w:val="single" w:sz="4" w:space="0" w:color="000000"/>
            </w:tcBorders>
            <w:hideMark/>
          </w:tcPr>
          <w:p w14:paraId="0D0AFE49" w14:textId="6A88F157" w:rsidR="00C25D19" w:rsidRPr="00C70209" w:rsidRDefault="00C25D19" w:rsidP="005B2300">
            <w:pPr>
              <w:pStyle w:val="Tabletext-evidencematrix"/>
            </w:pPr>
            <w:r w:rsidRPr="00C70209">
              <w:t>3 trials</w:t>
            </w:r>
            <w:r w:rsidRPr="00C70209">
              <w:rPr>
                <w:vertAlign w:val="superscript"/>
              </w:rPr>
              <w:t>c</w:t>
            </w:r>
            <w:r w:rsidRPr="00C70209">
              <w:t xml:space="preserve"> (Kirpalani 2006, Chen 2009, </w:t>
            </w:r>
            <w:r w:rsidR="0039212B" w:rsidRPr="00C70209">
              <w:t>Connelly 1998</w:t>
            </w:r>
            <w:r w:rsidRPr="00C70209">
              <w:t>)</w:t>
            </w:r>
            <w:r w:rsidR="00256DDB" w:rsidRPr="00C70209">
              <w:fldChar w:fldCharType="begin">
                <w:fldData xml:space="preserve">PEVuZE5vdGU+PENpdGU+PEF1dGhvcj5DaGVuPC9BdXRob3I+PFllYXI+MjAwOTwvWWVhcj48UmVj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=
</w:fldData>
              </w:fldChar>
            </w:r>
            <w:r w:rsidR="003F7DCB" w:rsidRPr="00C70209">
              <w:instrText xml:space="preserve"> ADDIN EN.CITE </w:instrText>
            </w:r>
            <w:r w:rsidR="003F7DCB" w:rsidRPr="00C70209">
              <w:fldChar w:fldCharType="begin">
                <w:fldData xml:space="preserve">PEVuZE5vdGU+PENpdGU+PEF1dGhvcj5DaGVuPC9BdXRob3I+PFllYXI+MjAwOTwvWWVhcj48UmVj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=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1-52; 56</w:t>
            </w:r>
            <w:r w:rsidR="00256DDB" w:rsidRPr="00C70209">
              <w:fldChar w:fldCharType="end"/>
            </w:r>
          </w:p>
          <w:p w14:paraId="79C9F23C" w14:textId="77777777" w:rsidR="00C25D19" w:rsidRPr="00C70209" w:rsidRDefault="00C25D19" w:rsidP="005B2300">
            <w:pPr>
              <w:pStyle w:val="Tabletext-evidencematrix"/>
            </w:pPr>
            <w:r w:rsidRPr="00C70209">
              <w:t>N=511</w:t>
            </w:r>
          </w:p>
        </w:tc>
        <w:tc>
          <w:tcPr>
            <w:tcW w:w="489" w:type="pct"/>
            <w:gridSpan w:val="2"/>
            <w:vMerge w:val="restart"/>
            <w:tcBorders>
              <w:top w:val="single" w:sz="4" w:space="0" w:color="000000"/>
              <w:left w:val="single" w:sz="4" w:space="0" w:color="000000"/>
              <w:bottom w:val="single" w:sz="4" w:space="0" w:color="000000"/>
              <w:right w:val="single" w:sz="4" w:space="0" w:color="000000"/>
            </w:tcBorders>
            <w:hideMark/>
          </w:tcPr>
          <w:p w14:paraId="535EDF15" w14:textId="358DB5B2" w:rsidR="00C25D19" w:rsidRPr="00C70209" w:rsidRDefault="00C25D19" w:rsidP="005B2300">
            <w:pPr>
              <w:pStyle w:val="Tabletext-evidencematrix"/>
            </w:pPr>
            <w:r w:rsidRPr="00C70209">
              <w:t>Infants with VLBW (</w:t>
            </w:r>
            <w:r w:rsidR="00FB7912" w:rsidRPr="00C70209">
              <w:t>≤</w:t>
            </w:r>
            <w:r w:rsidRPr="00C70209">
              <w:t>1500 g) or preterm infants (</w:t>
            </w:r>
            <w:r w:rsidR="00FB7912" w:rsidRPr="00C70209">
              <w:t>&lt;</w:t>
            </w:r>
            <w:r w:rsidRPr="00C70209">
              <w:t xml:space="preserve">32 weeks gestational age), admitted to NICU at </w:t>
            </w:r>
            <w:r w:rsidR="00FB7912" w:rsidRPr="00C70209">
              <w:t>&lt;</w:t>
            </w:r>
            <w:r w:rsidRPr="00C70209">
              <w:t xml:space="preserve">1 week of age </w:t>
            </w:r>
          </w:p>
        </w:tc>
        <w:tc>
          <w:tcPr>
            <w:tcW w:w="489" w:type="pct"/>
            <w:gridSpan w:val="2"/>
            <w:tcBorders>
              <w:top w:val="single" w:sz="4" w:space="0" w:color="000000"/>
              <w:left w:val="single" w:sz="4" w:space="0" w:color="000000"/>
              <w:bottom w:val="single" w:sz="4" w:space="0" w:color="000000"/>
              <w:right w:val="single" w:sz="4" w:space="0" w:color="000000"/>
            </w:tcBorders>
            <w:hideMark/>
          </w:tcPr>
          <w:p w14:paraId="79A1090F" w14:textId="77777777" w:rsidR="00C25D19" w:rsidRPr="00C70209" w:rsidRDefault="00C25D19" w:rsidP="005B2300">
            <w:pPr>
              <w:pStyle w:val="Tabletext-evidencematrix"/>
            </w:pPr>
            <w:r w:rsidRPr="00C70209">
              <w:t>Multicentre x1, Aus, USA, Canada</w:t>
            </w:r>
          </w:p>
          <w:p w14:paraId="31E57BE3" w14:textId="77777777" w:rsidR="00C25D19" w:rsidRPr="00C70209" w:rsidRDefault="00C25D19" w:rsidP="005B2300">
            <w:pPr>
              <w:pStyle w:val="Tabletext-evidencematrix"/>
            </w:pPr>
            <w:r w:rsidRPr="00C70209">
              <w:t xml:space="preserve">Single centre x2, Canada, Taiwan </w:t>
            </w:r>
          </w:p>
        </w:tc>
        <w:tc>
          <w:tcPr>
            <w:tcW w:w="489" w:type="pct"/>
            <w:vMerge w:val="restart"/>
            <w:tcBorders>
              <w:top w:val="single" w:sz="4" w:space="0" w:color="000000"/>
              <w:left w:val="single" w:sz="4" w:space="0" w:color="000000"/>
              <w:bottom w:val="single" w:sz="4" w:space="0" w:color="000000"/>
              <w:right w:val="single" w:sz="4" w:space="0" w:color="000000"/>
            </w:tcBorders>
            <w:hideMark/>
          </w:tcPr>
          <w:p w14:paraId="4BCE7B9F" w14:textId="0DEB66FF" w:rsidR="00C25D19" w:rsidRPr="00C70209" w:rsidRDefault="00C25D19" w:rsidP="005B2300">
            <w:pPr>
              <w:pStyle w:val="Tabletext-evidencematrix"/>
            </w:pPr>
            <w:r w:rsidRPr="00C70209">
              <w:t xml:space="preserve">Restrictive RBC transfusion </w:t>
            </w:r>
            <w:r w:rsidR="00C91BAE" w:rsidRPr="00C70209">
              <w:t>versus</w:t>
            </w:r>
            <w:r w:rsidRPr="00C70209">
              <w:t xml:space="preserve"> liberal RBC transfusion</w:t>
            </w:r>
          </w:p>
        </w:tc>
        <w:tc>
          <w:tcPr>
            <w:tcW w:w="489" w:type="pct"/>
            <w:gridSpan w:val="2"/>
            <w:tcBorders>
              <w:top w:val="single" w:sz="4" w:space="0" w:color="000000"/>
              <w:left w:val="single" w:sz="4" w:space="0" w:color="000000"/>
              <w:bottom w:val="single" w:sz="4" w:space="0" w:color="000000"/>
              <w:right w:val="single" w:sz="4" w:space="0" w:color="000000"/>
            </w:tcBorders>
            <w:hideMark/>
          </w:tcPr>
          <w:p w14:paraId="4B695987" w14:textId="77777777" w:rsidR="00C25D19" w:rsidRPr="00C70209" w:rsidRDefault="00C25D19" w:rsidP="005B2300">
            <w:pPr>
              <w:pStyle w:val="Tabletext-evidencematrix"/>
            </w:pPr>
            <w:r w:rsidRPr="00C70209">
              <w:t>Mortality or severe morbidity (BPD, ROP, NEC, brain injury) by first hospital discharge</w:t>
            </w:r>
          </w:p>
        </w:tc>
        <w:tc>
          <w:tcPr>
            <w:tcW w:w="525" w:type="pct"/>
            <w:tcBorders>
              <w:top w:val="single" w:sz="4" w:space="0" w:color="000000"/>
              <w:left w:val="single" w:sz="4" w:space="0" w:color="000000"/>
              <w:bottom w:val="single" w:sz="4" w:space="0" w:color="000000"/>
              <w:right w:val="single" w:sz="4" w:space="0" w:color="000000"/>
            </w:tcBorders>
            <w:hideMark/>
          </w:tcPr>
          <w:p w14:paraId="239C76EC" w14:textId="77777777" w:rsidR="00C25D19" w:rsidRPr="00C70209" w:rsidRDefault="00C25D19" w:rsidP="005B2300">
            <w:pPr>
              <w:pStyle w:val="Tabletext-evidencematrix"/>
            </w:pPr>
            <w:r w:rsidRPr="00C70209">
              <w:t>180/255 (70.6%)</w:t>
            </w:r>
          </w:p>
        </w:tc>
        <w:tc>
          <w:tcPr>
            <w:tcW w:w="525" w:type="pct"/>
            <w:tcBorders>
              <w:top w:val="single" w:sz="4" w:space="0" w:color="000000"/>
              <w:left w:val="single" w:sz="4" w:space="0" w:color="000000"/>
              <w:bottom w:val="single" w:sz="4" w:space="0" w:color="000000"/>
              <w:right w:val="single" w:sz="4" w:space="0" w:color="000000"/>
            </w:tcBorders>
            <w:hideMark/>
          </w:tcPr>
          <w:p w14:paraId="448AFE45" w14:textId="77777777" w:rsidR="00C25D19" w:rsidRPr="00C70209" w:rsidRDefault="00C25D19" w:rsidP="005B2300">
            <w:pPr>
              <w:pStyle w:val="Tabletext-evidencematrix"/>
            </w:pPr>
            <w:r w:rsidRPr="00C70209">
              <w:t>167/256 (65.2%)</w:t>
            </w:r>
          </w:p>
        </w:tc>
        <w:tc>
          <w:tcPr>
            <w:tcW w:w="525" w:type="pct"/>
            <w:tcBorders>
              <w:top w:val="single" w:sz="4" w:space="0" w:color="000000"/>
              <w:left w:val="single" w:sz="4" w:space="0" w:color="000000"/>
              <w:bottom w:val="single" w:sz="4" w:space="0" w:color="000000"/>
              <w:right w:val="single" w:sz="4" w:space="0" w:color="000000"/>
            </w:tcBorders>
            <w:hideMark/>
          </w:tcPr>
          <w:p w14:paraId="2349824C" w14:textId="77777777" w:rsidR="00C25D19" w:rsidRPr="00C70209" w:rsidRDefault="00C25D19" w:rsidP="005B2300">
            <w:pPr>
              <w:pStyle w:val="Tabletext-evidencematrix"/>
            </w:pPr>
            <w:r w:rsidRPr="00C70209">
              <w:t>RR 1.07 [0.96, 1.20]</w:t>
            </w:r>
          </w:p>
        </w:tc>
        <w:tc>
          <w:tcPr>
            <w:tcW w:w="59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618604B" w14:textId="7BA2432C" w:rsidR="00C25D19" w:rsidRPr="00C70209" w:rsidRDefault="00C25D19" w:rsidP="005B2300">
            <w:pPr>
              <w:pStyle w:val="Tabletext-evidencematrix"/>
            </w:pPr>
            <w:r w:rsidRPr="00C70209">
              <w:rPr>
                <w:i/>
              </w:rPr>
              <w:t>No significant difference</w:t>
            </w:r>
          </w:p>
          <w:p w14:paraId="0033106A" w14:textId="050E09BD" w:rsidR="00C25D19" w:rsidRPr="00C70209" w:rsidRDefault="001A475D" w:rsidP="005B2300">
            <w:pPr>
              <w:pStyle w:val="Tabletext-evidencematrix"/>
            </w:pPr>
            <w:r w:rsidRPr="001A475D">
              <w:rPr>
                <w:i/>
              </w:rPr>
              <w:t>P = </w:t>
            </w:r>
            <w:r w:rsidR="00C25D19" w:rsidRPr="00C70209">
              <w:t>0.22</w:t>
            </w:r>
          </w:p>
          <w:p w14:paraId="42096CF4" w14:textId="7506B8DF" w:rsidR="00C25D19" w:rsidRPr="00C70209" w:rsidRDefault="00C25D19" w:rsidP="005B2300">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0%</w:t>
            </w:r>
          </w:p>
        </w:tc>
      </w:tr>
      <w:tr w:rsidR="00C25D19" w:rsidRPr="00C70209" w14:paraId="2BAE81F5" w14:textId="77777777" w:rsidTr="00C25D19">
        <w:tc>
          <w:tcPr>
            <w:tcW w:w="383" w:type="pct"/>
            <w:vMerge/>
            <w:tcBorders>
              <w:top w:val="single" w:sz="4" w:space="0" w:color="000000"/>
              <w:left w:val="single" w:sz="4" w:space="0" w:color="000000"/>
              <w:bottom w:val="single" w:sz="4" w:space="0" w:color="000000"/>
              <w:right w:val="single" w:sz="4" w:space="0" w:color="000000"/>
            </w:tcBorders>
            <w:vAlign w:val="center"/>
            <w:hideMark/>
          </w:tcPr>
          <w:p w14:paraId="321931F4" w14:textId="77777777" w:rsidR="00C25D19" w:rsidRPr="00C70209" w:rsidRDefault="00C25D19" w:rsidP="005B2300">
            <w:pPr>
              <w:pStyle w:val="Tabletext-evidencematrix"/>
            </w:pPr>
          </w:p>
        </w:tc>
        <w:tc>
          <w:tcPr>
            <w:tcW w:w="489" w:type="pct"/>
            <w:gridSpan w:val="2"/>
            <w:tcBorders>
              <w:top w:val="single" w:sz="4" w:space="0" w:color="000000"/>
              <w:left w:val="single" w:sz="4" w:space="0" w:color="000000"/>
              <w:bottom w:val="single" w:sz="4" w:space="0" w:color="000000"/>
              <w:right w:val="single" w:sz="4" w:space="0" w:color="000000"/>
            </w:tcBorders>
            <w:hideMark/>
          </w:tcPr>
          <w:p w14:paraId="0B9E23B4" w14:textId="51B8E461" w:rsidR="00C25D19" w:rsidRPr="00C70209" w:rsidRDefault="00C25D19" w:rsidP="005B2300">
            <w:pPr>
              <w:pStyle w:val="Tabletext-evidencematrix"/>
            </w:pPr>
            <w:r w:rsidRPr="00C70209">
              <w:t>4 trials</w:t>
            </w:r>
            <w:r w:rsidRPr="00C70209">
              <w:rPr>
                <w:vertAlign w:val="superscript"/>
              </w:rPr>
              <w:t>c</w:t>
            </w:r>
            <w:r w:rsidRPr="00C70209">
              <w:t xml:space="preserve"> (Kirpalani 2006, Bell 2005, Chen 2009, </w:t>
            </w:r>
            <w:r w:rsidR="0039212B" w:rsidRPr="00C70209">
              <w:t>Connelly 1998</w:t>
            </w:r>
            <w:r w:rsidRPr="00C70209">
              <w:t>)</w:t>
            </w:r>
            <w:r w:rsidR="00256DD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 56</w:t>
            </w:r>
            <w:r w:rsidR="00256DDB" w:rsidRPr="00C70209">
              <w:fldChar w:fldCharType="end"/>
            </w:r>
          </w:p>
          <w:p w14:paraId="4CCC5D7F" w14:textId="77777777" w:rsidR="00C25D19" w:rsidRPr="00C70209" w:rsidRDefault="00C25D19" w:rsidP="005B2300">
            <w:pPr>
              <w:pStyle w:val="Tabletext-evidencematrix"/>
            </w:pPr>
            <w:r w:rsidRPr="00C70209">
              <w:t>N=614</w:t>
            </w:r>
          </w:p>
        </w:tc>
        <w:tc>
          <w:tcPr>
            <w:tcW w:w="489" w:type="pct"/>
            <w:gridSpan w:val="2"/>
            <w:vMerge/>
            <w:tcBorders>
              <w:top w:val="single" w:sz="4" w:space="0" w:color="000000"/>
              <w:left w:val="single" w:sz="4" w:space="0" w:color="000000"/>
              <w:bottom w:val="single" w:sz="4" w:space="0" w:color="000000"/>
              <w:right w:val="single" w:sz="4" w:space="0" w:color="000000"/>
            </w:tcBorders>
            <w:vAlign w:val="center"/>
            <w:hideMark/>
          </w:tcPr>
          <w:p w14:paraId="572BB850" w14:textId="77777777" w:rsidR="00C25D19" w:rsidRPr="00C70209" w:rsidRDefault="00C25D19" w:rsidP="005B2300">
            <w:pPr>
              <w:pStyle w:val="Tabletext-evidencematrix"/>
            </w:pPr>
          </w:p>
        </w:tc>
        <w:tc>
          <w:tcPr>
            <w:tcW w:w="489" w:type="pct"/>
            <w:gridSpan w:val="2"/>
            <w:tcBorders>
              <w:top w:val="single" w:sz="4" w:space="0" w:color="000000"/>
              <w:left w:val="single" w:sz="4" w:space="0" w:color="000000"/>
              <w:bottom w:val="single" w:sz="4" w:space="0" w:color="000000"/>
              <w:right w:val="single" w:sz="4" w:space="0" w:color="000000"/>
            </w:tcBorders>
            <w:hideMark/>
          </w:tcPr>
          <w:p w14:paraId="434AB379" w14:textId="77777777" w:rsidR="00C25D19" w:rsidRPr="00C70209" w:rsidRDefault="00C25D19" w:rsidP="005B2300">
            <w:pPr>
              <w:pStyle w:val="Tabletext-evidencematrix"/>
            </w:pPr>
            <w:r w:rsidRPr="00C70209">
              <w:t>Multicentre x1, Aus, USA, Canada</w:t>
            </w:r>
          </w:p>
          <w:p w14:paraId="23D3FDB4" w14:textId="77777777" w:rsidR="00C25D19" w:rsidRPr="00C70209" w:rsidRDefault="00C25D19" w:rsidP="005B2300">
            <w:pPr>
              <w:pStyle w:val="Tabletext-evidencematrix"/>
            </w:pPr>
            <w:r w:rsidRPr="00C70209">
              <w:t>Single centre x3, USA, Canada, Taiwan</w:t>
            </w:r>
          </w:p>
        </w:tc>
        <w:tc>
          <w:tcPr>
            <w:tcW w:w="489" w:type="pct"/>
            <w:vMerge/>
            <w:tcBorders>
              <w:top w:val="single" w:sz="4" w:space="0" w:color="000000"/>
              <w:left w:val="single" w:sz="4" w:space="0" w:color="000000"/>
              <w:bottom w:val="single" w:sz="4" w:space="0" w:color="000000"/>
              <w:right w:val="single" w:sz="4" w:space="0" w:color="000000"/>
            </w:tcBorders>
            <w:vAlign w:val="center"/>
            <w:hideMark/>
          </w:tcPr>
          <w:p w14:paraId="16B8A694" w14:textId="77777777" w:rsidR="00C25D19" w:rsidRPr="00C70209" w:rsidRDefault="00C25D19" w:rsidP="005B2300">
            <w:pPr>
              <w:pStyle w:val="Tabletext-evidencematrix"/>
            </w:pPr>
          </w:p>
        </w:tc>
        <w:tc>
          <w:tcPr>
            <w:tcW w:w="489" w:type="pct"/>
            <w:gridSpan w:val="2"/>
            <w:tcBorders>
              <w:top w:val="single" w:sz="4" w:space="0" w:color="000000"/>
              <w:left w:val="single" w:sz="4" w:space="0" w:color="000000"/>
              <w:bottom w:val="single" w:sz="4" w:space="0" w:color="000000"/>
              <w:right w:val="single" w:sz="4" w:space="0" w:color="000000"/>
            </w:tcBorders>
            <w:hideMark/>
          </w:tcPr>
          <w:p w14:paraId="44DB3A7B" w14:textId="77777777" w:rsidR="00C25D19" w:rsidRPr="00C70209" w:rsidRDefault="00C25D19" w:rsidP="005B2300">
            <w:pPr>
              <w:pStyle w:val="Tabletext-evidencematrix"/>
            </w:pPr>
            <w:r w:rsidRPr="00C70209">
              <w:t>Mortality or severe brain injury by first hospital discharge</w:t>
            </w:r>
          </w:p>
        </w:tc>
        <w:tc>
          <w:tcPr>
            <w:tcW w:w="525" w:type="pct"/>
            <w:tcBorders>
              <w:top w:val="single" w:sz="4" w:space="0" w:color="000000"/>
              <w:left w:val="single" w:sz="4" w:space="0" w:color="000000"/>
              <w:bottom w:val="single" w:sz="4" w:space="0" w:color="000000"/>
              <w:right w:val="single" w:sz="4" w:space="0" w:color="000000"/>
            </w:tcBorders>
            <w:hideMark/>
          </w:tcPr>
          <w:p w14:paraId="295F5BCC" w14:textId="77777777" w:rsidR="00C25D19" w:rsidRPr="00C70209" w:rsidRDefault="00C25D19" w:rsidP="005B2300">
            <w:pPr>
              <w:pStyle w:val="Tabletext-evidencematrix"/>
            </w:pPr>
            <w:r w:rsidRPr="00C70209">
              <w:t>87/305 (28.5%)</w:t>
            </w:r>
          </w:p>
        </w:tc>
        <w:tc>
          <w:tcPr>
            <w:tcW w:w="525" w:type="pct"/>
            <w:tcBorders>
              <w:top w:val="single" w:sz="4" w:space="0" w:color="000000"/>
              <w:left w:val="single" w:sz="4" w:space="0" w:color="000000"/>
              <w:bottom w:val="single" w:sz="4" w:space="0" w:color="000000"/>
              <w:right w:val="single" w:sz="4" w:space="0" w:color="000000"/>
            </w:tcBorders>
            <w:hideMark/>
          </w:tcPr>
          <w:p w14:paraId="4A517627" w14:textId="77777777" w:rsidR="00C25D19" w:rsidRPr="00C70209" w:rsidRDefault="00C25D19" w:rsidP="005B2300">
            <w:pPr>
              <w:pStyle w:val="Tabletext-evidencematrix"/>
            </w:pPr>
            <w:r w:rsidRPr="00C70209">
              <w:t>79/309 (25.6%)</w:t>
            </w:r>
          </w:p>
        </w:tc>
        <w:tc>
          <w:tcPr>
            <w:tcW w:w="525" w:type="pct"/>
            <w:tcBorders>
              <w:top w:val="single" w:sz="4" w:space="0" w:color="000000"/>
              <w:left w:val="single" w:sz="4" w:space="0" w:color="000000"/>
              <w:bottom w:val="single" w:sz="4" w:space="0" w:color="000000"/>
              <w:right w:val="single" w:sz="4" w:space="0" w:color="000000"/>
            </w:tcBorders>
            <w:hideMark/>
          </w:tcPr>
          <w:p w14:paraId="322E963A" w14:textId="77777777" w:rsidR="00C25D19" w:rsidRPr="00C70209" w:rsidRDefault="00C25D19" w:rsidP="005B2300">
            <w:pPr>
              <w:pStyle w:val="Tabletext-evidencematrix"/>
            </w:pPr>
            <w:r w:rsidRPr="00C70209">
              <w:t>RR 1.12 [0.81, 1.55]</w:t>
            </w:r>
          </w:p>
        </w:tc>
        <w:tc>
          <w:tcPr>
            <w:tcW w:w="59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04603AA" w14:textId="1AF7FB54" w:rsidR="00C25D19" w:rsidRPr="00C70209" w:rsidRDefault="00C25D19" w:rsidP="005B2300">
            <w:pPr>
              <w:pStyle w:val="Tabletext-evidencematrix"/>
              <w:rPr>
                <w:i/>
              </w:rPr>
            </w:pPr>
            <w:r w:rsidRPr="00C70209">
              <w:rPr>
                <w:i/>
              </w:rPr>
              <w:t>No significant difference</w:t>
            </w:r>
          </w:p>
          <w:p w14:paraId="59076D5E" w14:textId="1AFD5599" w:rsidR="00C25D19" w:rsidRPr="00C70209" w:rsidRDefault="001A475D" w:rsidP="005B2300">
            <w:pPr>
              <w:pStyle w:val="Tabletext-evidencematrix"/>
            </w:pPr>
            <w:r w:rsidRPr="001A475D">
              <w:rPr>
                <w:i/>
              </w:rPr>
              <w:t>P = </w:t>
            </w:r>
            <w:r w:rsidR="00C25D19" w:rsidRPr="00C70209">
              <w:t>0.48</w:t>
            </w:r>
          </w:p>
          <w:p w14:paraId="0CFB9C79" w14:textId="7EF82677" w:rsidR="00C25D19" w:rsidRPr="00C70209" w:rsidRDefault="00C25D19" w:rsidP="005B2300">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6%</w:t>
            </w:r>
          </w:p>
        </w:tc>
      </w:tr>
      <w:tr w:rsidR="00C25D19" w:rsidRPr="00C70209" w14:paraId="38250543" w14:textId="77777777" w:rsidTr="00C25D19">
        <w:tc>
          <w:tcPr>
            <w:tcW w:w="5000" w:type="pct"/>
            <w:gridSpan w:val="14"/>
            <w:shd w:val="clear" w:color="auto" w:fill="000000" w:themeFill="text1"/>
          </w:tcPr>
          <w:p w14:paraId="60BC7017" w14:textId="77777777" w:rsidR="00C25D19" w:rsidRPr="00C70209" w:rsidRDefault="00C25D19" w:rsidP="005B2300">
            <w:pPr>
              <w:pStyle w:val="TableH4"/>
              <w:rPr>
                <w:rFonts w:eastAsia="Arial Unicode MS"/>
              </w:rPr>
            </w:pPr>
            <w:r w:rsidRPr="00C70209">
              <w:rPr>
                <w:rFonts w:eastAsia="Arial Unicode MS"/>
              </w:rPr>
              <w:t>Level II Evidence</w:t>
            </w:r>
          </w:p>
        </w:tc>
      </w:tr>
      <w:tr w:rsidR="00C25D19" w:rsidRPr="00C70209" w14:paraId="0A501F3C" w14:textId="77777777" w:rsidTr="00360BD9">
        <w:tc>
          <w:tcPr>
            <w:tcW w:w="383" w:type="pct"/>
            <w:vMerge w:val="restart"/>
            <w:tcBorders>
              <w:top w:val="single" w:sz="4" w:space="0" w:color="000000"/>
              <w:left w:val="single" w:sz="4" w:space="0" w:color="000000"/>
              <w:right w:val="single" w:sz="4" w:space="0" w:color="000000"/>
            </w:tcBorders>
          </w:tcPr>
          <w:p w14:paraId="7F47AC2F" w14:textId="65479A51" w:rsidR="00C25D19" w:rsidRPr="00C70209" w:rsidRDefault="00C25D19" w:rsidP="005B2300">
            <w:pPr>
              <w:pStyle w:val="Tabletext-evidencematrix"/>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7BA586E6" w14:textId="77777777" w:rsidR="00C25D19" w:rsidRPr="00C70209" w:rsidRDefault="00C25D19" w:rsidP="005B2300">
            <w:pPr>
              <w:pStyle w:val="Tabletext-evidencematrix"/>
            </w:pPr>
            <w:r w:rsidRPr="00C70209">
              <w:t>Level I/II</w:t>
            </w:r>
          </w:p>
          <w:p w14:paraId="18352144" w14:textId="77777777" w:rsidR="00C25D19" w:rsidRPr="00C70209" w:rsidRDefault="00C25D19" w:rsidP="005B2300">
            <w:pPr>
              <w:pStyle w:val="Tabletext-evidencematrix"/>
            </w:pPr>
            <w:r w:rsidRPr="00C70209">
              <w:t>Good</w:t>
            </w:r>
          </w:p>
        </w:tc>
        <w:tc>
          <w:tcPr>
            <w:tcW w:w="489" w:type="pct"/>
            <w:gridSpan w:val="2"/>
            <w:vMerge w:val="restart"/>
            <w:tcBorders>
              <w:top w:val="single" w:sz="4" w:space="0" w:color="000000"/>
              <w:left w:val="single" w:sz="4" w:space="0" w:color="000000"/>
              <w:right w:val="single" w:sz="4" w:space="0" w:color="000000"/>
            </w:tcBorders>
          </w:tcPr>
          <w:p w14:paraId="4949DCFC" w14:textId="1771CC26" w:rsidR="00C25D19" w:rsidRPr="00C70209" w:rsidRDefault="00C25D19" w:rsidP="005B2300">
            <w:pPr>
              <w:pStyle w:val="Tabletext-evidencematrix"/>
            </w:pPr>
            <w:r w:rsidRPr="00C70209">
              <w:t>1 trial (Whyte 2009)</w:t>
            </w:r>
            <w:r w:rsidR="00256DDB" w:rsidRPr="00C70209">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instrText xml:space="preserve"> ADDIN EN.CITE </w:instrText>
            </w:r>
            <w:r w:rsidR="003F7DCB" w:rsidRPr="00C70209">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8</w:t>
            </w:r>
            <w:r w:rsidR="00256DDB" w:rsidRPr="00C70209">
              <w:fldChar w:fldCharType="end"/>
            </w:r>
          </w:p>
          <w:p w14:paraId="31AF7AA0" w14:textId="77777777" w:rsidR="00C25D19" w:rsidRPr="00C70209" w:rsidRDefault="00C25D19" w:rsidP="005B2300">
            <w:pPr>
              <w:pStyle w:val="Tabletext-evidencematrix"/>
            </w:pPr>
            <w:r w:rsidRPr="00C70209">
              <w:t>N=421</w:t>
            </w:r>
          </w:p>
        </w:tc>
        <w:tc>
          <w:tcPr>
            <w:tcW w:w="489" w:type="pct"/>
            <w:gridSpan w:val="2"/>
            <w:vMerge w:val="restart"/>
            <w:tcBorders>
              <w:top w:val="single" w:sz="4" w:space="0" w:color="000000"/>
              <w:left w:val="single" w:sz="4" w:space="0" w:color="000000"/>
              <w:right w:val="single" w:sz="4" w:space="0" w:color="000000"/>
            </w:tcBorders>
          </w:tcPr>
          <w:p w14:paraId="3400261D" w14:textId="76DA6E48" w:rsidR="00C25D19" w:rsidRPr="00C70209" w:rsidRDefault="00C25D19" w:rsidP="005B2300">
            <w:pPr>
              <w:pStyle w:val="Tabletext-evidencematrix"/>
            </w:pPr>
            <w:r w:rsidRPr="00C70209">
              <w:t>Preterm infants (</w:t>
            </w:r>
            <w:r w:rsidR="00FB7912" w:rsidRPr="00C70209">
              <w:t>&lt;</w:t>
            </w:r>
            <w:r w:rsidRPr="00C70209">
              <w:t>31 weeks gestation) with ELBW (</w:t>
            </w:r>
            <w:r w:rsidR="00FB7912" w:rsidRPr="00C70209">
              <w:t>&lt;</w:t>
            </w:r>
            <w:r w:rsidRPr="00C70209">
              <w:t>1000 g) at 18</w:t>
            </w:r>
            <w:r w:rsidR="00E64EC2" w:rsidRPr="00C70209">
              <w:t>–2</w:t>
            </w:r>
            <w:r w:rsidRPr="00C70209">
              <w:t>1 months follow-up</w:t>
            </w:r>
          </w:p>
        </w:tc>
        <w:tc>
          <w:tcPr>
            <w:tcW w:w="489" w:type="pct"/>
            <w:gridSpan w:val="2"/>
            <w:vMerge w:val="restart"/>
            <w:tcBorders>
              <w:top w:val="single" w:sz="4" w:space="0" w:color="000000"/>
              <w:left w:val="single" w:sz="4" w:space="0" w:color="000000"/>
              <w:right w:val="single" w:sz="4" w:space="0" w:color="000000"/>
            </w:tcBorders>
          </w:tcPr>
          <w:p w14:paraId="04C30626" w14:textId="77777777" w:rsidR="00C25D19" w:rsidRPr="00C70209" w:rsidRDefault="00C25D19" w:rsidP="005B2300">
            <w:pPr>
              <w:pStyle w:val="Tabletext-evidencematrix"/>
            </w:pPr>
            <w:r w:rsidRPr="00C70209">
              <w:t>10 NICUs, Aus, USA, Canada</w:t>
            </w:r>
          </w:p>
        </w:tc>
        <w:tc>
          <w:tcPr>
            <w:tcW w:w="489" w:type="pct"/>
            <w:vMerge w:val="restart"/>
            <w:tcBorders>
              <w:top w:val="single" w:sz="4" w:space="0" w:color="000000"/>
              <w:left w:val="single" w:sz="4" w:space="0" w:color="000000"/>
              <w:right w:val="single" w:sz="4" w:space="0" w:color="000000"/>
            </w:tcBorders>
          </w:tcPr>
          <w:p w14:paraId="48CF8A97" w14:textId="5DA3DFC0" w:rsidR="00C25D19" w:rsidRPr="00C70209" w:rsidRDefault="00C25D19" w:rsidP="005B2300">
            <w:pPr>
              <w:pStyle w:val="Tabletext-evidencematrix"/>
            </w:pPr>
            <w:r w:rsidRPr="00C70209">
              <w:t xml:space="preserve">Restrictive RBC transfusion </w:t>
            </w:r>
            <w:r w:rsidR="00C91BAE" w:rsidRPr="00C70209">
              <w:t>versus</w:t>
            </w:r>
            <w:r w:rsidRPr="00C70209">
              <w:t xml:space="preserve"> liberal RBC transfusion</w:t>
            </w:r>
          </w:p>
        </w:tc>
        <w:tc>
          <w:tcPr>
            <w:tcW w:w="489" w:type="pct"/>
            <w:gridSpan w:val="2"/>
            <w:tcBorders>
              <w:top w:val="single" w:sz="4" w:space="0" w:color="000000"/>
              <w:left w:val="single" w:sz="4" w:space="0" w:color="000000"/>
              <w:bottom w:val="single" w:sz="4" w:space="0" w:color="000000"/>
              <w:right w:val="single" w:sz="4" w:space="0" w:color="000000"/>
            </w:tcBorders>
          </w:tcPr>
          <w:p w14:paraId="5D0491D4" w14:textId="205D6796" w:rsidR="00C25D19" w:rsidRPr="00C70209" w:rsidRDefault="00C25D19" w:rsidP="005B2300">
            <w:pPr>
              <w:pStyle w:val="Tabletext-evidencematrix"/>
            </w:pPr>
            <w:r w:rsidRPr="00C70209">
              <w:t>Mortality or severe morbidity 18</w:t>
            </w:r>
            <w:r w:rsidR="00E64EC2" w:rsidRPr="00C70209">
              <w:t>–2</w:t>
            </w:r>
            <w:r w:rsidRPr="00C70209">
              <w:t>1 months post-transfusion with MDI </w:t>
            </w:r>
            <w:r w:rsidR="00FB7912" w:rsidRPr="00C70209">
              <w:t>&lt;</w:t>
            </w:r>
            <w:r w:rsidRPr="00C70209">
              <w:t>70 (</w:t>
            </w:r>
            <w:r w:rsidR="00FB7912" w:rsidRPr="00C70209">
              <w:t>&gt;</w:t>
            </w:r>
            <w:r w:rsidRPr="00C70209">
              <w:t>2 SDs below age norm)</w:t>
            </w:r>
          </w:p>
        </w:tc>
        <w:tc>
          <w:tcPr>
            <w:tcW w:w="525" w:type="pct"/>
            <w:tcBorders>
              <w:top w:val="single" w:sz="4" w:space="0" w:color="000000"/>
              <w:left w:val="single" w:sz="4" w:space="0" w:color="000000"/>
              <w:bottom w:val="single" w:sz="4" w:space="0" w:color="000000"/>
              <w:right w:val="single" w:sz="4" w:space="0" w:color="000000"/>
            </w:tcBorders>
          </w:tcPr>
          <w:p w14:paraId="135B5D17" w14:textId="77777777" w:rsidR="00C25D19" w:rsidRPr="00C70209" w:rsidRDefault="00C25D19" w:rsidP="005B2300">
            <w:pPr>
              <w:pStyle w:val="Tabletext-evidencematrix"/>
            </w:pPr>
            <w:r w:rsidRPr="00C70209">
              <w:t>94/208 (45.2%)</w:t>
            </w:r>
          </w:p>
        </w:tc>
        <w:tc>
          <w:tcPr>
            <w:tcW w:w="525" w:type="pct"/>
            <w:tcBorders>
              <w:top w:val="single" w:sz="4" w:space="0" w:color="000000"/>
              <w:left w:val="single" w:sz="4" w:space="0" w:color="000000"/>
              <w:bottom w:val="single" w:sz="4" w:space="0" w:color="000000"/>
              <w:right w:val="single" w:sz="4" w:space="0" w:color="000000"/>
            </w:tcBorders>
          </w:tcPr>
          <w:p w14:paraId="330F047D" w14:textId="77777777" w:rsidR="00C25D19" w:rsidRPr="00C70209" w:rsidRDefault="00C25D19" w:rsidP="005B2300">
            <w:pPr>
              <w:pStyle w:val="Tabletext-evidencematrix"/>
            </w:pPr>
            <w:r w:rsidRPr="00C70209">
              <w:t>82/213 (38.5%)</w:t>
            </w:r>
          </w:p>
        </w:tc>
        <w:tc>
          <w:tcPr>
            <w:tcW w:w="525" w:type="pct"/>
            <w:tcBorders>
              <w:top w:val="single" w:sz="4" w:space="0" w:color="000000"/>
              <w:left w:val="single" w:sz="4" w:space="0" w:color="000000"/>
              <w:bottom w:val="single" w:sz="4" w:space="0" w:color="000000"/>
              <w:right w:val="single" w:sz="4" w:space="0" w:color="000000"/>
            </w:tcBorders>
          </w:tcPr>
          <w:p w14:paraId="622BEDAC" w14:textId="77777777" w:rsidR="00C25D19" w:rsidRPr="00C70209" w:rsidRDefault="00C25D19" w:rsidP="005B2300">
            <w:pPr>
              <w:pStyle w:val="Tabletext-evidencematrix"/>
            </w:pPr>
            <w:r w:rsidRPr="00C70209">
              <w:t>RR 1.17 [0.94, 1.47]</w:t>
            </w:r>
          </w:p>
        </w:tc>
        <w:tc>
          <w:tcPr>
            <w:tcW w:w="59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A49DD83" w14:textId="3671813C" w:rsidR="00C25D19" w:rsidRPr="00C70209" w:rsidRDefault="00C25D19" w:rsidP="005B2300">
            <w:pPr>
              <w:pStyle w:val="Tabletext-evidencematrix"/>
              <w:rPr>
                <w:i/>
              </w:rPr>
            </w:pPr>
            <w:r w:rsidRPr="00C70209">
              <w:rPr>
                <w:i/>
              </w:rPr>
              <w:t>No significant difference</w:t>
            </w:r>
          </w:p>
          <w:p w14:paraId="0EC3D85D" w14:textId="6564018D" w:rsidR="00C25D19" w:rsidRPr="00C70209" w:rsidRDefault="001A475D" w:rsidP="005B2300">
            <w:pPr>
              <w:pStyle w:val="Tabletext-evidencematrix"/>
            </w:pPr>
            <w:r w:rsidRPr="001A475D">
              <w:rPr>
                <w:i/>
              </w:rPr>
              <w:t>P = </w:t>
            </w:r>
            <w:r w:rsidR="00C25D19" w:rsidRPr="00C70209">
              <w:t>0.16</w:t>
            </w:r>
          </w:p>
        </w:tc>
      </w:tr>
      <w:tr w:rsidR="00C25D19" w:rsidRPr="00C70209" w14:paraId="405A11CA" w14:textId="77777777" w:rsidTr="00C25D19">
        <w:tc>
          <w:tcPr>
            <w:tcW w:w="383" w:type="pct"/>
            <w:vMerge/>
            <w:tcBorders>
              <w:top w:val="single" w:sz="4" w:space="0" w:color="000000"/>
              <w:left w:val="single" w:sz="4" w:space="0" w:color="000000"/>
              <w:right w:val="single" w:sz="4" w:space="0" w:color="000000"/>
            </w:tcBorders>
          </w:tcPr>
          <w:p w14:paraId="3ECB0428" w14:textId="77777777" w:rsidR="00C25D19" w:rsidRPr="00C70209" w:rsidRDefault="00C25D19" w:rsidP="005B2300">
            <w:pPr>
              <w:pStyle w:val="Tabletext-evidencematrix"/>
            </w:pPr>
          </w:p>
        </w:tc>
        <w:tc>
          <w:tcPr>
            <w:tcW w:w="489" w:type="pct"/>
            <w:gridSpan w:val="2"/>
            <w:vMerge/>
            <w:tcBorders>
              <w:top w:val="single" w:sz="4" w:space="0" w:color="000000"/>
              <w:left w:val="single" w:sz="4" w:space="0" w:color="000000"/>
              <w:right w:val="single" w:sz="4" w:space="0" w:color="000000"/>
            </w:tcBorders>
          </w:tcPr>
          <w:p w14:paraId="0D6B57B0" w14:textId="77777777" w:rsidR="00C25D19" w:rsidRPr="00C70209" w:rsidRDefault="00C25D19" w:rsidP="005B2300">
            <w:pPr>
              <w:pStyle w:val="Tabletext-evidencematrix"/>
            </w:pPr>
          </w:p>
        </w:tc>
        <w:tc>
          <w:tcPr>
            <w:tcW w:w="489" w:type="pct"/>
            <w:gridSpan w:val="2"/>
            <w:vMerge/>
            <w:tcBorders>
              <w:top w:val="single" w:sz="4" w:space="0" w:color="000000"/>
              <w:left w:val="single" w:sz="4" w:space="0" w:color="000000"/>
              <w:right w:val="single" w:sz="4" w:space="0" w:color="000000"/>
            </w:tcBorders>
          </w:tcPr>
          <w:p w14:paraId="6A0FB6A7" w14:textId="77777777" w:rsidR="00C25D19" w:rsidRPr="00C70209" w:rsidRDefault="00C25D19" w:rsidP="005B2300">
            <w:pPr>
              <w:pStyle w:val="Tabletext-evidencematrix"/>
            </w:pPr>
          </w:p>
        </w:tc>
        <w:tc>
          <w:tcPr>
            <w:tcW w:w="489" w:type="pct"/>
            <w:gridSpan w:val="2"/>
            <w:vMerge/>
            <w:tcBorders>
              <w:top w:val="single" w:sz="4" w:space="0" w:color="000000"/>
              <w:left w:val="single" w:sz="4" w:space="0" w:color="000000"/>
              <w:right w:val="single" w:sz="4" w:space="0" w:color="000000"/>
            </w:tcBorders>
          </w:tcPr>
          <w:p w14:paraId="77DF1BF3" w14:textId="77777777" w:rsidR="00C25D19" w:rsidRPr="00C70209" w:rsidRDefault="00C25D19" w:rsidP="005B2300">
            <w:pPr>
              <w:pStyle w:val="Tabletext-evidencematrix"/>
            </w:pPr>
          </w:p>
        </w:tc>
        <w:tc>
          <w:tcPr>
            <w:tcW w:w="489" w:type="pct"/>
            <w:vMerge/>
            <w:tcBorders>
              <w:top w:val="single" w:sz="4" w:space="0" w:color="000000"/>
              <w:left w:val="single" w:sz="4" w:space="0" w:color="000000"/>
              <w:right w:val="single" w:sz="4" w:space="0" w:color="000000"/>
            </w:tcBorders>
          </w:tcPr>
          <w:p w14:paraId="45404013" w14:textId="77777777" w:rsidR="00C25D19" w:rsidRPr="00C70209" w:rsidRDefault="00C25D19" w:rsidP="005B2300">
            <w:pPr>
              <w:pStyle w:val="Tabletext-evidencematrix"/>
            </w:pPr>
          </w:p>
        </w:tc>
        <w:tc>
          <w:tcPr>
            <w:tcW w:w="489" w:type="pct"/>
            <w:gridSpan w:val="2"/>
            <w:tcBorders>
              <w:top w:val="single" w:sz="4" w:space="0" w:color="000000"/>
              <w:left w:val="single" w:sz="4" w:space="0" w:color="000000"/>
              <w:bottom w:val="nil"/>
              <w:right w:val="single" w:sz="4" w:space="0" w:color="000000"/>
            </w:tcBorders>
          </w:tcPr>
          <w:p w14:paraId="4CE6EA0D" w14:textId="77777777" w:rsidR="00C25D19" w:rsidRPr="00C70209" w:rsidRDefault="00C25D19" w:rsidP="005B2300">
            <w:pPr>
              <w:pStyle w:val="Tabletext-evidencematrix"/>
            </w:pPr>
          </w:p>
        </w:tc>
        <w:tc>
          <w:tcPr>
            <w:tcW w:w="1575" w:type="pct"/>
            <w:gridSpan w:val="3"/>
            <w:tcBorders>
              <w:top w:val="single" w:sz="4" w:space="0" w:color="000000"/>
              <w:left w:val="single" w:sz="4" w:space="0" w:color="000000"/>
              <w:bottom w:val="single" w:sz="4" w:space="0" w:color="000000"/>
              <w:right w:val="single" w:sz="4" w:space="0" w:color="000000"/>
            </w:tcBorders>
          </w:tcPr>
          <w:p w14:paraId="51ADC3B2" w14:textId="1837D634" w:rsidR="00C25D19" w:rsidRPr="00C70209" w:rsidRDefault="00C25D19" w:rsidP="005B2300">
            <w:pPr>
              <w:pStyle w:val="Tabletext-evidencematrix"/>
            </w:pPr>
            <w:r w:rsidRPr="00C70209">
              <w:rPr>
                <w:szCs w:val="16"/>
              </w:rPr>
              <w:t>Post</w:t>
            </w:r>
            <w:r w:rsidR="00FB7912" w:rsidRPr="00C70209">
              <w:rPr>
                <w:szCs w:val="16"/>
              </w:rPr>
              <w:t>-</w:t>
            </w:r>
            <w:r w:rsidRPr="00C70209">
              <w:rPr>
                <w:szCs w:val="16"/>
              </w:rPr>
              <w:t>hoc analysis</w:t>
            </w:r>
          </w:p>
        </w:tc>
        <w:tc>
          <w:tcPr>
            <w:tcW w:w="59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2396EBD" w14:textId="77777777" w:rsidR="00C25D19" w:rsidRPr="00C70209" w:rsidRDefault="00C25D19" w:rsidP="005B2300">
            <w:pPr>
              <w:pStyle w:val="Tabletext-evidencematrix"/>
              <w:rPr>
                <w:i/>
              </w:rPr>
            </w:pPr>
          </w:p>
        </w:tc>
      </w:tr>
      <w:tr w:rsidR="00C25D19" w:rsidRPr="00C70209" w14:paraId="3EDB4047" w14:textId="77777777" w:rsidTr="00C25D19">
        <w:tc>
          <w:tcPr>
            <w:tcW w:w="383" w:type="pct"/>
            <w:vMerge/>
            <w:tcBorders>
              <w:left w:val="single" w:sz="4" w:space="0" w:color="000000"/>
              <w:bottom w:val="single" w:sz="4" w:space="0" w:color="000000"/>
              <w:right w:val="single" w:sz="4" w:space="0" w:color="000000"/>
            </w:tcBorders>
          </w:tcPr>
          <w:p w14:paraId="5A695703" w14:textId="77777777" w:rsidR="00C25D19" w:rsidRPr="00C70209" w:rsidRDefault="00C25D19" w:rsidP="005B2300">
            <w:pPr>
              <w:pStyle w:val="Tabletext-evidencematrix"/>
            </w:pPr>
          </w:p>
        </w:tc>
        <w:tc>
          <w:tcPr>
            <w:tcW w:w="489" w:type="pct"/>
            <w:gridSpan w:val="2"/>
            <w:vMerge/>
            <w:tcBorders>
              <w:left w:val="single" w:sz="4" w:space="0" w:color="000000"/>
              <w:bottom w:val="single" w:sz="4" w:space="0" w:color="000000"/>
              <w:right w:val="single" w:sz="4" w:space="0" w:color="000000"/>
            </w:tcBorders>
          </w:tcPr>
          <w:p w14:paraId="163BE5C2" w14:textId="77777777" w:rsidR="00C25D19" w:rsidRPr="00C70209" w:rsidRDefault="00C25D19" w:rsidP="005B2300">
            <w:pPr>
              <w:pStyle w:val="Tabletext-evidencematrix"/>
            </w:pPr>
          </w:p>
        </w:tc>
        <w:tc>
          <w:tcPr>
            <w:tcW w:w="489" w:type="pct"/>
            <w:gridSpan w:val="2"/>
            <w:vMerge/>
            <w:tcBorders>
              <w:left w:val="single" w:sz="4" w:space="0" w:color="000000"/>
              <w:bottom w:val="single" w:sz="4" w:space="0" w:color="000000"/>
              <w:right w:val="single" w:sz="4" w:space="0" w:color="000000"/>
            </w:tcBorders>
          </w:tcPr>
          <w:p w14:paraId="12EA0AE3" w14:textId="77777777" w:rsidR="00C25D19" w:rsidRPr="00C70209" w:rsidRDefault="00C25D19" w:rsidP="005B2300">
            <w:pPr>
              <w:pStyle w:val="Tabletext-evidencematrix"/>
            </w:pPr>
          </w:p>
        </w:tc>
        <w:tc>
          <w:tcPr>
            <w:tcW w:w="489" w:type="pct"/>
            <w:gridSpan w:val="2"/>
            <w:vMerge/>
            <w:tcBorders>
              <w:left w:val="single" w:sz="4" w:space="0" w:color="000000"/>
              <w:bottom w:val="single" w:sz="4" w:space="0" w:color="000000"/>
              <w:right w:val="single" w:sz="4" w:space="0" w:color="000000"/>
            </w:tcBorders>
          </w:tcPr>
          <w:p w14:paraId="37B05DEA" w14:textId="77777777" w:rsidR="00C25D19" w:rsidRPr="00C70209" w:rsidRDefault="00C25D19" w:rsidP="005B2300">
            <w:pPr>
              <w:pStyle w:val="Tabletext-evidencematrix"/>
            </w:pPr>
          </w:p>
        </w:tc>
        <w:tc>
          <w:tcPr>
            <w:tcW w:w="489" w:type="pct"/>
            <w:vMerge/>
            <w:tcBorders>
              <w:left w:val="single" w:sz="4" w:space="0" w:color="000000"/>
              <w:bottom w:val="single" w:sz="4" w:space="0" w:color="000000"/>
              <w:right w:val="single" w:sz="4" w:space="0" w:color="000000"/>
            </w:tcBorders>
          </w:tcPr>
          <w:p w14:paraId="040F9D5F" w14:textId="77777777" w:rsidR="00C25D19" w:rsidRPr="00C70209" w:rsidRDefault="00C25D19" w:rsidP="005B2300">
            <w:pPr>
              <w:pStyle w:val="Tabletext-evidencematrix"/>
            </w:pPr>
          </w:p>
        </w:tc>
        <w:tc>
          <w:tcPr>
            <w:tcW w:w="489" w:type="pct"/>
            <w:gridSpan w:val="2"/>
            <w:tcBorders>
              <w:top w:val="nil"/>
              <w:left w:val="single" w:sz="4" w:space="0" w:color="000000"/>
              <w:bottom w:val="single" w:sz="4" w:space="0" w:color="000000"/>
              <w:right w:val="single" w:sz="4" w:space="0" w:color="000000"/>
            </w:tcBorders>
          </w:tcPr>
          <w:p w14:paraId="6615044D" w14:textId="69CE33D2" w:rsidR="00C25D19" w:rsidRPr="00C70209" w:rsidRDefault="00C25D19" w:rsidP="005B2300">
            <w:pPr>
              <w:pStyle w:val="Tabletext-evidencematrix"/>
            </w:pPr>
            <w:r w:rsidRPr="00C70209">
              <w:t>Mortality or severe morbidity 18</w:t>
            </w:r>
            <w:r w:rsidR="00E64EC2" w:rsidRPr="00C70209">
              <w:t>–2</w:t>
            </w:r>
            <w:r w:rsidRPr="00C70209">
              <w:t>1 months post-transfusion with MDI </w:t>
            </w:r>
            <w:r w:rsidR="00FB7912" w:rsidRPr="00C70209">
              <w:t>&lt;</w:t>
            </w:r>
            <w:r w:rsidRPr="00C70209">
              <w:t>85 (</w:t>
            </w:r>
            <w:r w:rsidR="00FB7912" w:rsidRPr="00C70209">
              <w:t>&gt;</w:t>
            </w:r>
            <w:r w:rsidRPr="00C70209">
              <w:t>1 SD below age norm)</w:t>
            </w:r>
          </w:p>
        </w:tc>
        <w:tc>
          <w:tcPr>
            <w:tcW w:w="525" w:type="pct"/>
            <w:tcBorders>
              <w:top w:val="single" w:sz="4" w:space="0" w:color="000000"/>
              <w:left w:val="single" w:sz="4" w:space="0" w:color="000000"/>
              <w:bottom w:val="single" w:sz="4" w:space="0" w:color="000000"/>
              <w:right w:val="single" w:sz="4" w:space="0" w:color="000000"/>
            </w:tcBorders>
          </w:tcPr>
          <w:p w14:paraId="4F52E00E" w14:textId="77777777" w:rsidR="00C25D19" w:rsidRPr="00C70209" w:rsidRDefault="00C25D19" w:rsidP="005B2300">
            <w:pPr>
              <w:pStyle w:val="Tabletext-evidencematrix"/>
              <w:rPr>
                <w:szCs w:val="16"/>
              </w:rPr>
            </w:pPr>
            <w:r w:rsidRPr="00C70209">
              <w:rPr>
                <w:szCs w:val="16"/>
              </w:rPr>
              <w:t>125/208 (60.1%)</w:t>
            </w:r>
          </w:p>
        </w:tc>
        <w:tc>
          <w:tcPr>
            <w:tcW w:w="525" w:type="pct"/>
            <w:tcBorders>
              <w:top w:val="single" w:sz="4" w:space="0" w:color="000000"/>
              <w:left w:val="single" w:sz="4" w:space="0" w:color="000000"/>
              <w:bottom w:val="single" w:sz="4" w:space="0" w:color="000000"/>
              <w:right w:val="single" w:sz="4" w:space="0" w:color="000000"/>
            </w:tcBorders>
          </w:tcPr>
          <w:p w14:paraId="396A4A02" w14:textId="77777777" w:rsidR="00C25D19" w:rsidRPr="00C70209" w:rsidRDefault="00C25D19" w:rsidP="005B2300">
            <w:pPr>
              <w:pStyle w:val="Tabletext-evidencematrix"/>
              <w:rPr>
                <w:szCs w:val="16"/>
              </w:rPr>
            </w:pPr>
            <w:r w:rsidRPr="00C70209">
              <w:rPr>
                <w:szCs w:val="16"/>
              </w:rPr>
              <w:t>106/213 (49.8%)</w:t>
            </w:r>
          </w:p>
        </w:tc>
        <w:tc>
          <w:tcPr>
            <w:tcW w:w="525" w:type="pct"/>
            <w:tcBorders>
              <w:top w:val="single" w:sz="4" w:space="0" w:color="000000"/>
              <w:left w:val="single" w:sz="4" w:space="0" w:color="000000"/>
              <w:bottom w:val="single" w:sz="4" w:space="0" w:color="000000"/>
              <w:right w:val="single" w:sz="4" w:space="0" w:color="000000"/>
            </w:tcBorders>
          </w:tcPr>
          <w:p w14:paraId="3DA60F29" w14:textId="77777777" w:rsidR="00C25D19" w:rsidRPr="00C70209" w:rsidRDefault="00C25D19" w:rsidP="005B2300">
            <w:pPr>
              <w:pStyle w:val="Tabletext-evidencematrix"/>
              <w:rPr>
                <w:szCs w:val="16"/>
              </w:rPr>
            </w:pPr>
            <w:r w:rsidRPr="00C70209">
              <w:rPr>
                <w:szCs w:val="16"/>
              </w:rPr>
              <w:t>RR 1.21 [1.01, 1.44]</w:t>
            </w:r>
          </w:p>
        </w:tc>
        <w:tc>
          <w:tcPr>
            <w:tcW w:w="59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6A068F8" w14:textId="77777777" w:rsidR="00C25D19" w:rsidRPr="00C70209" w:rsidRDefault="00C25D19" w:rsidP="005B2300">
            <w:pPr>
              <w:pStyle w:val="Tabletext"/>
              <w:spacing w:line="276" w:lineRule="auto"/>
              <w:rPr>
                <w:i/>
                <w:sz w:val="16"/>
                <w:szCs w:val="16"/>
              </w:rPr>
            </w:pPr>
            <w:r w:rsidRPr="00C70209">
              <w:rPr>
                <w:i/>
                <w:sz w:val="16"/>
                <w:szCs w:val="16"/>
              </w:rPr>
              <w:t>Favours liberal RBC transfusion</w:t>
            </w:r>
          </w:p>
          <w:p w14:paraId="72E7BA19" w14:textId="3124ACE6" w:rsidR="00C25D19" w:rsidRPr="00C70209" w:rsidRDefault="001A475D" w:rsidP="005B2300">
            <w:pPr>
              <w:pStyle w:val="Tabletext"/>
              <w:spacing w:line="276" w:lineRule="auto"/>
              <w:rPr>
                <w:sz w:val="16"/>
                <w:szCs w:val="16"/>
              </w:rPr>
            </w:pPr>
            <w:r w:rsidRPr="001A475D">
              <w:rPr>
                <w:i/>
                <w:sz w:val="16"/>
                <w:szCs w:val="16"/>
              </w:rPr>
              <w:t>P = </w:t>
            </w:r>
            <w:r w:rsidR="00C25D19" w:rsidRPr="00C70209">
              <w:rPr>
                <w:sz w:val="16"/>
                <w:szCs w:val="16"/>
              </w:rPr>
              <w:t>0.034</w:t>
            </w:r>
          </w:p>
        </w:tc>
      </w:tr>
    </w:tbl>
    <w:p w14:paraId="7C3DAC8C" w14:textId="7FDB69CB" w:rsidR="00904B3B" w:rsidRPr="00C70209" w:rsidRDefault="00904B3B" w:rsidP="005B2300">
      <w:pPr>
        <w:pStyle w:val="Tablefignotesleft"/>
      </w:pPr>
      <w:r w:rsidRPr="00C70209">
        <w:t xml:space="preserve">BPD, bronchopulmonary dysplasia; CI, confidence interval; ELBW, extremely low birth weight; MDI, </w:t>
      </w:r>
      <w:r w:rsidR="008056BE" w:rsidRPr="00C70209">
        <w:t>M</w:t>
      </w:r>
      <w:r w:rsidRPr="00C70209">
        <w:t xml:space="preserve">ental </w:t>
      </w:r>
      <w:r w:rsidR="008056BE" w:rsidRPr="00C70209">
        <w:t>D</w:t>
      </w:r>
      <w:r w:rsidRPr="00C70209">
        <w:t xml:space="preserve">evelopmental </w:t>
      </w:r>
      <w:r w:rsidR="008056BE" w:rsidRPr="00C70209">
        <w:t>I</w:t>
      </w:r>
      <w:r w:rsidRPr="00C70209">
        <w:t xml:space="preserve">ndex; NEC, necrotising enterocolitis, NICU, neonatal intensive care unit; RBC, red blood cell; </w:t>
      </w:r>
      <w:r w:rsidR="00BA5FEF" w:rsidRPr="00C70209">
        <w:t xml:space="preserve">ROP, retinopathy of prematurity; </w:t>
      </w:r>
      <w:r w:rsidRPr="00C70209">
        <w:t xml:space="preserve">RR, risk ratio; </w:t>
      </w:r>
      <w:r w:rsidR="00BA5FEF" w:rsidRPr="00C70209">
        <w:t xml:space="preserve">SD, standard deviation; </w:t>
      </w:r>
      <w:r w:rsidRPr="00C70209">
        <w:t>VLBW, very low birth weight</w:t>
      </w:r>
    </w:p>
    <w:p w14:paraId="65115F02" w14:textId="77777777" w:rsidR="00904B3B" w:rsidRPr="00C70209" w:rsidRDefault="00904B3B"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676BC25" w14:textId="3B77ABB8" w:rsidR="00904B3B" w:rsidRPr="00C70209" w:rsidRDefault="00904B3B"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00584A38" w:rsidRPr="00C70209">
        <w:rPr>
          <w:vertAlign w:val="superscript"/>
        </w:rPr>
        <w:t>2</w:t>
      </w:r>
      <w:r w:rsidRPr="00C70209">
        <w:t>&lt;25%; (ii) mild heterogeneity if I</w:t>
      </w:r>
      <w:r w:rsidR="00584A38" w:rsidRPr="00C70209">
        <w:rPr>
          <w:vertAlign w:val="superscript"/>
        </w:rPr>
        <w:t>2</w:t>
      </w:r>
      <w:r w:rsidRPr="00C70209">
        <w:t xml:space="preserve"> &lt;25%; moderate heterogeneity if I</w:t>
      </w:r>
      <w:r w:rsidR="00584A38" w:rsidRPr="00C70209">
        <w:rPr>
          <w:vertAlign w:val="superscript"/>
        </w:rPr>
        <w:t>2</w:t>
      </w:r>
      <w:r w:rsidRPr="00C70209">
        <w:t xml:space="preserve"> between 25</w:t>
      </w:r>
      <w:r w:rsidR="00E64EC2" w:rsidRPr="00C70209">
        <w:t>–5</w:t>
      </w:r>
      <w:r w:rsidRPr="00C70209">
        <w:t>0%; substantial heterogeneity I</w:t>
      </w:r>
      <w:r w:rsidR="00584A38" w:rsidRPr="00C70209">
        <w:rPr>
          <w:vertAlign w:val="superscript"/>
        </w:rPr>
        <w:t>2</w:t>
      </w:r>
      <w:r w:rsidRPr="00C70209">
        <w:t xml:space="preserve"> &gt;50%.</w:t>
      </w:r>
    </w:p>
    <w:p w14:paraId="741CD146" w14:textId="12B67C95" w:rsidR="00E1671D" w:rsidRPr="00C70209" w:rsidRDefault="00904B3B" w:rsidP="005B2300">
      <w:pPr>
        <w:pStyle w:val="Tablefignotesleft"/>
      </w:pPr>
      <w:r w:rsidRPr="00C70209">
        <w:rPr>
          <w:b/>
        </w:rPr>
        <w:t>c.</w:t>
      </w:r>
      <w:r w:rsidRPr="00C70209">
        <w:t xml:space="preserve"> </w:t>
      </w:r>
      <w:r w:rsidR="00BB30BE" w:rsidRPr="00C70209">
        <w:t>Analysis includes unpublished data from one RCT (</w:t>
      </w:r>
      <w:r w:rsidR="0039212B" w:rsidRPr="00C70209">
        <w:t>Connelly 1998</w:t>
      </w:r>
      <w:r w:rsidR="00BB30BE" w:rsidRPr="00C70209">
        <w:t>) (published in abstract form only).</w:t>
      </w:r>
    </w:p>
    <w:p w14:paraId="1095519C" w14:textId="77777777" w:rsidR="00B30DCE" w:rsidRPr="00C70209" w:rsidRDefault="00B30DCE" w:rsidP="005B2300">
      <w:pPr>
        <w:pStyle w:val="BodyTextbeforebulle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03E19876" w14:textId="58246962" w:rsidR="005A235A" w:rsidRPr="00C70209" w:rsidRDefault="00410153" w:rsidP="005B2300">
      <w:pPr>
        <w:pStyle w:val="Caption"/>
        <w:ind w:left="2070"/>
      </w:pPr>
      <w:bookmarkStart w:id="253" w:name="_Ref416856799"/>
      <w:bookmarkStart w:id="254" w:name="_Toc427747234"/>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4</w:t>
      </w:r>
      <w:r w:rsidR="009358F5" w:rsidRPr="00C70209">
        <w:fldChar w:fldCharType="end"/>
      </w:r>
      <w:bookmarkEnd w:id="253"/>
      <w:r w:rsidRPr="00C70209">
        <w:tab/>
        <w:t xml:space="preserve">Meta-analysis: restrictive RBC transfusion </w:t>
      </w:r>
      <w:r w:rsidR="00C91BAE" w:rsidRPr="00C70209">
        <w:t>versus</w:t>
      </w:r>
      <w:r w:rsidRPr="00C70209">
        <w:t xml:space="preserve"> liberal RBC transfusion in preterm infants – </w:t>
      </w:r>
      <w:r w:rsidR="00D7682F" w:rsidRPr="00C70209">
        <w:t xml:space="preserve">composite </w:t>
      </w:r>
      <w:r w:rsidRPr="00C70209">
        <w:t>of mortality and severe morbidity (BPD, ROP, NEC, brain injury)</w:t>
      </w:r>
      <w:bookmarkEnd w:id="254"/>
    </w:p>
    <w:p w14:paraId="00A2A6EF" w14:textId="77777777" w:rsidR="00410153" w:rsidRPr="00C70209" w:rsidRDefault="00410153" w:rsidP="005B2300">
      <w:pPr>
        <w:pStyle w:val="BodyText"/>
        <w:jc w:val="center"/>
        <w:rPr>
          <w:lang w:eastAsia="ja-JP"/>
        </w:rPr>
      </w:pPr>
      <w:r w:rsidRPr="00C70209">
        <w:rPr>
          <w:noProof/>
        </w:rPr>
        <w:drawing>
          <wp:inline distT="0" distB="0" distL="0" distR="0" wp14:anchorId="78552658" wp14:editId="2C90C257">
            <wp:extent cx="5551200" cy="4413600"/>
            <wp:effectExtent l="19050" t="19050" r="11430" b="2540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composite.jpg"/>
                    <pic:cNvPicPr/>
                  </pic:nvPicPr>
                  <pic:blipFill>
                    <a:blip r:embed="rId27">
                      <a:extLst>
                        <a:ext uri="{28A0092B-C50C-407E-A947-70E740481C1C}">
                          <a14:useLocalDpi xmlns:a14="http://schemas.microsoft.com/office/drawing/2010/main" val="0"/>
                        </a:ext>
                      </a:extLst>
                    </a:blip>
                    <a:stretch>
                      <a:fillRect/>
                    </a:stretch>
                  </pic:blipFill>
                  <pic:spPr>
                    <a:xfrm>
                      <a:off x="0" y="0"/>
                      <a:ext cx="5551200" cy="4413600"/>
                    </a:xfrm>
                    <a:prstGeom prst="rect">
                      <a:avLst/>
                    </a:prstGeom>
                    <a:ln w="12696" cmpd="sng">
                      <a:solidFill>
                        <a:srgbClr val="000000"/>
                      </a:solidFill>
                      <a:prstDash val="solid"/>
                    </a:ln>
                  </pic:spPr>
                </pic:pic>
              </a:graphicData>
            </a:graphic>
          </wp:inline>
        </w:drawing>
      </w:r>
    </w:p>
    <w:p w14:paraId="7AEADDE9" w14:textId="1F7694D9" w:rsidR="00B52020" w:rsidRPr="00C70209" w:rsidRDefault="00B52020" w:rsidP="005B2300">
      <w:pPr>
        <w:spacing w:after="200" w:line="276" w:lineRule="auto"/>
        <w:ind w:left="0"/>
      </w:pPr>
      <w:r w:rsidRPr="00C70209">
        <w:br w:type="page"/>
      </w:r>
    </w:p>
    <w:p w14:paraId="2CB41C86" w14:textId="79039246" w:rsidR="00F053AA" w:rsidRPr="00C70209" w:rsidRDefault="00F053AA" w:rsidP="00F053AA">
      <w:pPr>
        <w:pStyle w:val="Heading6"/>
      </w:pPr>
      <w:r w:rsidRPr="00C70209">
        <w:t>Secondary outcomes</w:t>
      </w:r>
      <w:r w:rsidRPr="00C70209">
        <w:rPr>
          <w:rStyle w:val="FootnoteReference"/>
        </w:rPr>
        <w:footnoteReference w:id="8"/>
      </w:r>
    </w:p>
    <w:p w14:paraId="165B6F60" w14:textId="190F7EDE" w:rsidR="00E223E7" w:rsidRPr="00C70209" w:rsidRDefault="00E223E7" w:rsidP="005B2300">
      <w:pPr>
        <w:pStyle w:val="BodyText"/>
      </w:pPr>
      <w:r w:rsidRPr="00C70209">
        <w:t xml:space="preserve">Five Level II studies (Bell 2005, Brooks 1999, Chen 2009, </w:t>
      </w:r>
      <w:r w:rsidR="0039212B" w:rsidRPr="00C70209">
        <w:t>Connelly 1998</w:t>
      </w:r>
      <w:r w:rsidRPr="00C70209">
        <w:t xml:space="preserve">, Kirpalani 2006) were identified that compared restrictive and liberal transfusion strategies among preterm infants and that provided evidence for the individual severe morbidity outcomes of ROP, BPD and NEC. Four of these studies (Bell 2005, Chen 2009, </w:t>
      </w:r>
      <w:r w:rsidR="0039212B" w:rsidRPr="00C70209">
        <w:t>Connelly 1998</w:t>
      </w:r>
      <w:r w:rsidRPr="00C70209">
        <w:t>, Kirpalani 2006) also provided evidence for the outcome of brain injury, IVH or PVL. One study (Kirpalani 2006) was assessed to be of good</w:t>
      </w:r>
      <w:r w:rsidR="0023776E" w:rsidRPr="00C70209">
        <w:t>-</w:t>
      </w:r>
      <w:r w:rsidRPr="00C70209">
        <w:t>quality, two (Bell 2005, Brooks 1999) were of fair</w:t>
      </w:r>
      <w:r w:rsidR="0023776E" w:rsidRPr="00C70209">
        <w:t>-</w:t>
      </w:r>
      <w:r w:rsidRPr="00C70209">
        <w:t>quality and one (Chen 2009) was of poor</w:t>
      </w:r>
      <w:r w:rsidR="00BB008C" w:rsidRPr="00C70209">
        <w:t>-</w:t>
      </w:r>
      <w:r w:rsidRPr="00C70209">
        <w:t>quality. One RCT (</w:t>
      </w:r>
      <w:r w:rsidR="0039212B" w:rsidRPr="00C70209">
        <w:t>Connelly 1998</w:t>
      </w:r>
      <w:r w:rsidRPr="00C70209">
        <w:t>) had an assumed high risk of bias because the data were not published and the study quality could not be assessed.</w:t>
      </w:r>
    </w:p>
    <w:p w14:paraId="4CCC8141" w14:textId="77777777" w:rsidR="00E223E7" w:rsidRPr="00C70209" w:rsidRDefault="00E223E7" w:rsidP="00F053AA">
      <w:pPr>
        <w:pStyle w:val="Heading7"/>
      </w:pPr>
      <w:r w:rsidRPr="00C70209">
        <w:t>Bronchopulmonary dysplasia</w:t>
      </w:r>
    </w:p>
    <w:p w14:paraId="5C876A1C" w14:textId="77777777" w:rsidR="00E223E7" w:rsidRPr="00C70209" w:rsidRDefault="00E223E7" w:rsidP="005B2300">
      <w:pPr>
        <w:pStyle w:val="BodyText"/>
      </w:pPr>
      <w:r w:rsidRPr="00C70209">
        <w:t>The systematic review by Ibrahim (2014) included pooled results of three RCTS (Bell 2005, Chen 2009, Kirpalani 2006) involving 491 preterm infants with VLBW (&lt;1500 g) that assessed oxygen dependence at 36 weeks gestation. There was no significant difference between restrictive and liberal transfusion strategies for this outcome, which was present in 50.2% and 49.6% of infants respectively (RR 1.03; 95% CI 0.86, 1.22). Similar results were observed in pooled analyses reported by Venkatesh (2012) and Whyte (2011), which included infants enrolled after 28 days of life (RR 0.99; 95% CI 0.84, 1.15) or had included unpublished trial data (RR 1.03; 95% CI 0.87, 1.21).</w:t>
      </w:r>
    </w:p>
    <w:p w14:paraId="51FEA9A9" w14:textId="3BE68219" w:rsidR="00E223E7" w:rsidRPr="00C70209" w:rsidRDefault="00E223E7" w:rsidP="005B2300">
      <w:pPr>
        <w:pStyle w:val="BodyText"/>
      </w:pPr>
      <w:r w:rsidRPr="00C70209">
        <w:t xml:space="preserve">The review by Whyte (2011) also included a meta-analysis of four trials (Bell 2005, Chen 2009, </w:t>
      </w:r>
      <w:r w:rsidR="0039212B" w:rsidRPr="00C70209">
        <w:t>Connelly 1998</w:t>
      </w:r>
      <w:r w:rsidRPr="00C70209">
        <w:t xml:space="preserve">, Kirpalani 2006) involving 544 preterm infants that reported oxygen dependence at 28 days. Again, there was no significant difference between restrictive and liberal RBC transfusion strategies for this outcome (RR 0.99; 95% CI 0.92, 1.06). The results of these studies are summarised in </w:t>
      </w:r>
      <w:r w:rsidR="00837406" w:rsidRPr="00C70209">
        <w:rPr>
          <w:b/>
        </w:rPr>
        <w:fldChar w:fldCharType="begin"/>
      </w:r>
      <w:r w:rsidR="00837406" w:rsidRPr="00C70209">
        <w:rPr>
          <w:b/>
        </w:rPr>
        <w:instrText xml:space="preserve"> REF _Ref406146560 \h  \* MERGEFORMAT </w:instrText>
      </w:r>
      <w:r w:rsidR="00837406" w:rsidRPr="00C70209">
        <w:rPr>
          <w:b/>
        </w:rPr>
      </w:r>
      <w:r w:rsidR="00837406" w:rsidRPr="00C70209">
        <w:rPr>
          <w:b/>
        </w:rPr>
        <w:fldChar w:fldCharType="separate"/>
      </w:r>
      <w:r w:rsidR="000F7A9B" w:rsidRPr="000F7A9B">
        <w:rPr>
          <w:b/>
        </w:rPr>
        <w:t>Table 3.1.11</w:t>
      </w:r>
      <w:r w:rsidR="00837406" w:rsidRPr="00C70209">
        <w:rPr>
          <w:b/>
        </w:rPr>
        <w:fldChar w:fldCharType="end"/>
      </w:r>
      <w:r w:rsidR="00837406" w:rsidRPr="00C70209">
        <w:rPr>
          <w:lang w:eastAsia="en-GB"/>
        </w:rPr>
        <w:t xml:space="preserve"> </w:t>
      </w:r>
      <w:r w:rsidRPr="00C70209">
        <w:rPr>
          <w:lang w:eastAsia="en-GB"/>
        </w:rPr>
        <w:t>and p</w:t>
      </w:r>
      <w:r w:rsidRPr="00C70209">
        <w:t xml:space="preserve">ooled results of all included Level II studies are shown in </w:t>
      </w:r>
      <w:r w:rsidR="00837406" w:rsidRPr="00C70209">
        <w:rPr>
          <w:b/>
        </w:rPr>
        <w:fldChar w:fldCharType="begin"/>
      </w:r>
      <w:r w:rsidR="00837406" w:rsidRPr="00C70209">
        <w:rPr>
          <w:b/>
        </w:rPr>
        <w:instrText xml:space="preserve"> REF _Ref416864917 \h  \* MERGEFORMAT </w:instrText>
      </w:r>
      <w:r w:rsidR="00837406" w:rsidRPr="00C70209">
        <w:rPr>
          <w:b/>
        </w:rPr>
      </w:r>
      <w:r w:rsidR="00837406" w:rsidRPr="00C70209">
        <w:rPr>
          <w:b/>
        </w:rPr>
        <w:fldChar w:fldCharType="separate"/>
      </w:r>
      <w:r w:rsidR="000F7A9B" w:rsidRPr="000F7A9B">
        <w:rPr>
          <w:b/>
        </w:rPr>
        <w:t>Figure 3.1.5</w:t>
      </w:r>
      <w:r w:rsidR="00837406" w:rsidRPr="00C70209">
        <w:rPr>
          <w:b/>
        </w:rPr>
        <w:fldChar w:fldCharType="end"/>
      </w:r>
      <w:r w:rsidRPr="00C70209">
        <w:t>.</w:t>
      </w:r>
    </w:p>
    <w:p w14:paraId="2A016661" w14:textId="77777777" w:rsidR="007636F7" w:rsidRPr="00C70209" w:rsidRDefault="007636F7" w:rsidP="005B2300">
      <w:pPr>
        <w:pStyle w:val="BodyText"/>
      </w:pPr>
    </w:p>
    <w:p w14:paraId="12C15954" w14:textId="7A7E34F7" w:rsidR="00051CD1" w:rsidRPr="00C70209" w:rsidRDefault="00051CD1" w:rsidP="005B2300">
      <w:pPr>
        <w:pStyle w:val="Caption"/>
        <w:ind w:left="2070"/>
      </w:pPr>
      <w:bookmarkStart w:id="255" w:name="_Ref416864917"/>
      <w:bookmarkStart w:id="256" w:name="_Ref416864913"/>
      <w:bookmarkStart w:id="257" w:name="_Toc427747235"/>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5</w:t>
      </w:r>
      <w:r w:rsidR="009358F5" w:rsidRPr="00C70209">
        <w:fldChar w:fldCharType="end"/>
      </w:r>
      <w:bookmarkEnd w:id="255"/>
      <w:r w:rsidRPr="00C70209">
        <w:tab/>
        <w:t xml:space="preserve">Meta-analysis: restrictive RBC transfusion </w:t>
      </w:r>
      <w:r w:rsidR="00C91BAE" w:rsidRPr="00C70209">
        <w:t>versus</w:t>
      </w:r>
      <w:r w:rsidRPr="00C70209">
        <w:t xml:space="preserve"> liberal RBC transfusion in preterm infants – </w:t>
      </w:r>
      <w:r w:rsidR="00D7682F" w:rsidRPr="00C70209">
        <w:t xml:space="preserve">severe </w:t>
      </w:r>
      <w:r w:rsidRPr="00C70209">
        <w:t>morbidity (BPD)</w:t>
      </w:r>
      <w:bookmarkEnd w:id="256"/>
      <w:bookmarkEnd w:id="257"/>
    </w:p>
    <w:p w14:paraId="1E8CA6F0" w14:textId="77777777" w:rsidR="00E1671D" w:rsidRPr="00C70209" w:rsidRDefault="00051CD1" w:rsidP="005B2300">
      <w:pPr>
        <w:pStyle w:val="BodyText"/>
        <w:jc w:val="center"/>
      </w:pPr>
      <w:r w:rsidRPr="00C70209">
        <w:rPr>
          <w:noProof/>
        </w:rPr>
        <w:drawing>
          <wp:inline distT="0" distB="0" distL="0" distR="0" wp14:anchorId="06DF43E9" wp14:editId="487C3E6D">
            <wp:extent cx="5558400" cy="4168800"/>
            <wp:effectExtent l="19050" t="19050" r="23495" b="2222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BPD.jpg"/>
                    <pic:cNvPicPr/>
                  </pic:nvPicPr>
                  <pic:blipFill>
                    <a:blip r:embed="rId28">
                      <a:extLst>
                        <a:ext uri="{28A0092B-C50C-407E-A947-70E740481C1C}">
                          <a14:useLocalDpi xmlns:a14="http://schemas.microsoft.com/office/drawing/2010/main" val="0"/>
                        </a:ext>
                      </a:extLst>
                    </a:blip>
                    <a:stretch>
                      <a:fillRect/>
                    </a:stretch>
                  </pic:blipFill>
                  <pic:spPr>
                    <a:xfrm>
                      <a:off x="0" y="0"/>
                      <a:ext cx="5558400" cy="4168800"/>
                    </a:xfrm>
                    <a:prstGeom prst="rect">
                      <a:avLst/>
                    </a:prstGeom>
                    <a:ln w="12696" cmpd="sng">
                      <a:solidFill>
                        <a:srgbClr val="000000"/>
                      </a:solidFill>
                      <a:prstDash val="solid"/>
                    </a:ln>
                  </pic:spPr>
                </pic:pic>
              </a:graphicData>
            </a:graphic>
          </wp:inline>
        </w:drawing>
      </w:r>
    </w:p>
    <w:p w14:paraId="14ECFA3D" w14:textId="77777777" w:rsidR="00B30DCE" w:rsidRPr="00C70209" w:rsidRDefault="00B30DCE" w:rsidP="005B2300">
      <w:pPr>
        <w:pStyle w:val="BodyText"/>
        <w:jc w:val="cente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6248C0B6" w14:textId="08DE2329" w:rsidR="00E1671D" w:rsidRPr="00C70209" w:rsidRDefault="00EF04EA" w:rsidP="005B2300">
      <w:pPr>
        <w:pStyle w:val="Caption"/>
      </w:pPr>
      <w:bookmarkStart w:id="258" w:name="_Ref406146560"/>
      <w:bookmarkStart w:id="259" w:name="_Toc42774706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1</w:t>
      </w:r>
      <w:r w:rsidR="00130F03" w:rsidRPr="00C70209">
        <w:fldChar w:fldCharType="end"/>
      </w:r>
      <w:bookmarkEnd w:id="258"/>
      <w:r w:rsidR="00E1671D" w:rsidRPr="00C70209">
        <w:tab/>
      </w:r>
      <w:r w:rsidR="00360BD9" w:rsidRPr="00C70209">
        <w:t>Preterm infants: Results for r</w:t>
      </w:r>
      <w:r w:rsidR="00E1671D" w:rsidRPr="00C70209">
        <w:t>estrictive RBC transfusion versus liberal RBC transfusion</w:t>
      </w:r>
      <w:r w:rsidR="00360BD9" w:rsidRPr="00C70209">
        <w:t xml:space="preserve"> </w:t>
      </w:r>
      <w:r w:rsidR="00E1671D" w:rsidRPr="00C70209">
        <w:t>–</w:t>
      </w:r>
      <w:r w:rsidR="00F053AA" w:rsidRPr="00C70209">
        <w:t>Severe morbidity (BPD)</w:t>
      </w:r>
      <w:bookmarkEnd w:id="25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1488"/>
        <w:gridCol w:w="14"/>
        <w:gridCol w:w="1474"/>
        <w:gridCol w:w="28"/>
        <w:gridCol w:w="1460"/>
        <w:gridCol w:w="43"/>
        <w:gridCol w:w="1647"/>
      </w:tblGrid>
      <w:tr w:rsidR="00360BD9" w:rsidRPr="00C70209" w14:paraId="0BC06EED" w14:textId="77777777" w:rsidTr="005A235A">
        <w:trPr>
          <w:tblHeader/>
        </w:trPr>
        <w:tc>
          <w:tcPr>
            <w:tcW w:w="383" w:type="pct"/>
            <w:vMerge w:val="restart"/>
            <w:tcBorders>
              <w:bottom w:val="single" w:sz="4" w:space="0" w:color="auto"/>
            </w:tcBorders>
          </w:tcPr>
          <w:p w14:paraId="1C15FC0F" w14:textId="77777777" w:rsidR="00360BD9" w:rsidRPr="00C70209" w:rsidRDefault="00360BD9" w:rsidP="005B2300">
            <w:pPr>
              <w:pStyle w:val="TableH2"/>
              <w:rPr>
                <w:rFonts w:eastAsia="Arial Unicode MS"/>
              </w:rPr>
            </w:pPr>
            <w:r w:rsidRPr="00C70209">
              <w:rPr>
                <w:rFonts w:eastAsia="Arial Unicode MS"/>
              </w:rPr>
              <w:t>Study</w:t>
            </w:r>
          </w:p>
          <w:p w14:paraId="12737B2F" w14:textId="77777777" w:rsidR="00360BD9" w:rsidRPr="00C70209" w:rsidRDefault="00360BD9"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7349623C" w14:textId="77777777" w:rsidR="00360BD9" w:rsidRPr="00C70209" w:rsidRDefault="00360BD9" w:rsidP="005B2300">
            <w:pPr>
              <w:pStyle w:val="TableH2"/>
              <w:rPr>
                <w:rFonts w:eastAsia="Arial Unicode MS"/>
              </w:rPr>
            </w:pPr>
            <w:r w:rsidRPr="00C70209">
              <w:rPr>
                <w:rFonts w:eastAsia="Arial Unicode MS"/>
                <w:i/>
              </w:rPr>
              <w:t>Quality</w:t>
            </w:r>
          </w:p>
        </w:tc>
        <w:tc>
          <w:tcPr>
            <w:tcW w:w="489" w:type="pct"/>
            <w:vMerge w:val="restart"/>
          </w:tcPr>
          <w:p w14:paraId="614A7F6C" w14:textId="77777777" w:rsidR="00360BD9" w:rsidRPr="00C70209" w:rsidRDefault="00360BD9" w:rsidP="005B2300">
            <w:pPr>
              <w:pStyle w:val="TableH2"/>
              <w:rPr>
                <w:rFonts w:eastAsia="Arial Unicode MS"/>
              </w:rPr>
            </w:pPr>
            <w:r w:rsidRPr="00C70209">
              <w:rPr>
                <w:rFonts w:eastAsia="Arial Unicode MS"/>
              </w:rPr>
              <w:t>No. of trials / sample size included in analysis</w:t>
            </w:r>
          </w:p>
        </w:tc>
        <w:tc>
          <w:tcPr>
            <w:tcW w:w="489" w:type="pct"/>
            <w:vMerge w:val="restart"/>
          </w:tcPr>
          <w:p w14:paraId="0207342B" w14:textId="77777777" w:rsidR="00360BD9" w:rsidRPr="00C70209" w:rsidRDefault="00360BD9" w:rsidP="005B2300">
            <w:pPr>
              <w:pStyle w:val="TableH2"/>
              <w:rPr>
                <w:rFonts w:eastAsia="Arial Unicode MS"/>
              </w:rPr>
            </w:pPr>
            <w:r w:rsidRPr="00C70209">
              <w:rPr>
                <w:rFonts w:eastAsia="Arial Unicode MS"/>
              </w:rPr>
              <w:t xml:space="preserve">Patient population </w:t>
            </w:r>
          </w:p>
        </w:tc>
        <w:tc>
          <w:tcPr>
            <w:tcW w:w="489" w:type="pct"/>
            <w:vMerge w:val="restart"/>
          </w:tcPr>
          <w:p w14:paraId="6969189B" w14:textId="77777777" w:rsidR="00360BD9" w:rsidRPr="00C70209" w:rsidRDefault="00360BD9" w:rsidP="005B2300">
            <w:pPr>
              <w:pStyle w:val="TableH2"/>
              <w:rPr>
                <w:rFonts w:eastAsia="Arial Unicode MS"/>
              </w:rPr>
            </w:pPr>
            <w:r w:rsidRPr="00C70209">
              <w:rPr>
                <w:rFonts w:eastAsia="Arial Unicode MS"/>
              </w:rPr>
              <w:t>Setting</w:t>
            </w:r>
          </w:p>
          <w:p w14:paraId="7FE1DAFB" w14:textId="77777777" w:rsidR="00360BD9" w:rsidRPr="00C70209" w:rsidRDefault="00360BD9" w:rsidP="005B2300">
            <w:pPr>
              <w:pStyle w:val="TableH2"/>
              <w:rPr>
                <w:rFonts w:eastAsia="Arial Unicode MS"/>
              </w:rPr>
            </w:pPr>
            <w:r w:rsidRPr="00C70209">
              <w:rPr>
                <w:rFonts w:eastAsia="Arial Unicode MS"/>
              </w:rPr>
              <w:t>Location</w:t>
            </w:r>
          </w:p>
        </w:tc>
        <w:tc>
          <w:tcPr>
            <w:tcW w:w="489" w:type="pct"/>
            <w:vMerge w:val="restart"/>
          </w:tcPr>
          <w:p w14:paraId="169ADCE0" w14:textId="24453295" w:rsidR="00360BD9" w:rsidRPr="00C70209" w:rsidRDefault="00360BD9"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4E18436F" w14:textId="77777777" w:rsidR="00360BD9" w:rsidRPr="00C70209" w:rsidRDefault="00360BD9" w:rsidP="005B2300">
            <w:pPr>
              <w:pStyle w:val="TableH2"/>
              <w:rPr>
                <w:rFonts w:eastAsia="Arial Unicode MS"/>
              </w:rPr>
            </w:pPr>
            <w:r w:rsidRPr="00C70209">
              <w:rPr>
                <w:rFonts w:eastAsia="Arial Unicode MS"/>
              </w:rPr>
              <w:t>Outcome</w:t>
            </w:r>
          </w:p>
        </w:tc>
        <w:tc>
          <w:tcPr>
            <w:tcW w:w="2171" w:type="pct"/>
            <w:gridSpan w:val="7"/>
          </w:tcPr>
          <w:p w14:paraId="13DFCCCC" w14:textId="77777777" w:rsidR="00360BD9" w:rsidRPr="00C70209" w:rsidRDefault="00360BD9" w:rsidP="005B2300">
            <w:pPr>
              <w:pStyle w:val="TableH2"/>
              <w:rPr>
                <w:rFonts w:eastAsia="Arial Unicode MS"/>
                <w:i/>
              </w:rPr>
            </w:pPr>
            <w:r w:rsidRPr="00C70209">
              <w:rPr>
                <w:rFonts w:eastAsia="Arial Unicode MS"/>
              </w:rPr>
              <w:t>Results</w:t>
            </w:r>
          </w:p>
        </w:tc>
      </w:tr>
      <w:tr w:rsidR="00360BD9" w:rsidRPr="00C70209" w14:paraId="4125B4FA" w14:textId="77777777" w:rsidTr="005A235A">
        <w:trPr>
          <w:tblHeader/>
        </w:trPr>
        <w:tc>
          <w:tcPr>
            <w:tcW w:w="383" w:type="pct"/>
            <w:vMerge/>
          </w:tcPr>
          <w:p w14:paraId="706C3224" w14:textId="77777777" w:rsidR="00360BD9" w:rsidRPr="00C70209" w:rsidRDefault="00360BD9" w:rsidP="005B2300">
            <w:pPr>
              <w:pStyle w:val="TableH2"/>
              <w:rPr>
                <w:rFonts w:eastAsia="Arial Unicode MS"/>
              </w:rPr>
            </w:pPr>
          </w:p>
        </w:tc>
        <w:tc>
          <w:tcPr>
            <w:tcW w:w="489" w:type="pct"/>
            <w:vMerge/>
          </w:tcPr>
          <w:p w14:paraId="01CC8A30" w14:textId="77777777" w:rsidR="00360BD9" w:rsidRPr="00C70209" w:rsidRDefault="00360BD9" w:rsidP="005B2300">
            <w:pPr>
              <w:pStyle w:val="TableH2"/>
              <w:rPr>
                <w:rFonts w:eastAsia="Arial Unicode MS"/>
              </w:rPr>
            </w:pPr>
          </w:p>
        </w:tc>
        <w:tc>
          <w:tcPr>
            <w:tcW w:w="489" w:type="pct"/>
            <w:vMerge/>
          </w:tcPr>
          <w:p w14:paraId="1EDE17B3" w14:textId="77777777" w:rsidR="00360BD9" w:rsidRPr="00C70209" w:rsidRDefault="00360BD9" w:rsidP="005B2300">
            <w:pPr>
              <w:pStyle w:val="TableH2"/>
              <w:rPr>
                <w:rFonts w:eastAsia="Arial Unicode MS"/>
              </w:rPr>
            </w:pPr>
          </w:p>
        </w:tc>
        <w:tc>
          <w:tcPr>
            <w:tcW w:w="489" w:type="pct"/>
            <w:vMerge/>
          </w:tcPr>
          <w:p w14:paraId="493FF3B6" w14:textId="77777777" w:rsidR="00360BD9" w:rsidRPr="00C70209" w:rsidRDefault="00360BD9" w:rsidP="005B2300">
            <w:pPr>
              <w:pStyle w:val="TableH2"/>
              <w:rPr>
                <w:rFonts w:eastAsia="Arial Unicode MS"/>
              </w:rPr>
            </w:pPr>
          </w:p>
        </w:tc>
        <w:tc>
          <w:tcPr>
            <w:tcW w:w="489" w:type="pct"/>
            <w:vMerge/>
          </w:tcPr>
          <w:p w14:paraId="35757B1D" w14:textId="77777777" w:rsidR="00360BD9" w:rsidRPr="00C70209" w:rsidRDefault="00360BD9" w:rsidP="005B2300">
            <w:pPr>
              <w:pStyle w:val="TableH2"/>
              <w:rPr>
                <w:rFonts w:eastAsia="Arial Unicode MS"/>
              </w:rPr>
            </w:pPr>
          </w:p>
        </w:tc>
        <w:tc>
          <w:tcPr>
            <w:tcW w:w="490" w:type="pct"/>
            <w:vMerge/>
          </w:tcPr>
          <w:p w14:paraId="7700D3E2" w14:textId="77777777" w:rsidR="00360BD9" w:rsidRPr="00C70209" w:rsidRDefault="00360BD9" w:rsidP="005B2300">
            <w:pPr>
              <w:pStyle w:val="TableH2"/>
              <w:rPr>
                <w:rFonts w:eastAsia="Arial Unicode MS"/>
              </w:rPr>
            </w:pPr>
          </w:p>
        </w:tc>
        <w:tc>
          <w:tcPr>
            <w:tcW w:w="525" w:type="pct"/>
          </w:tcPr>
          <w:p w14:paraId="75CD88D3" w14:textId="77777777" w:rsidR="00360BD9" w:rsidRPr="00C70209" w:rsidRDefault="00360BD9" w:rsidP="005B2300">
            <w:pPr>
              <w:pStyle w:val="TableH2"/>
              <w:rPr>
                <w:rFonts w:eastAsia="Arial Unicode MS"/>
              </w:rPr>
            </w:pPr>
            <w:r w:rsidRPr="00C70209">
              <w:rPr>
                <w:rFonts w:eastAsia="Arial Unicode MS"/>
              </w:rPr>
              <w:t>Restrictive RBC transfusion</w:t>
            </w:r>
          </w:p>
          <w:p w14:paraId="6906ED14" w14:textId="77777777" w:rsidR="00360BD9" w:rsidRPr="00C70209" w:rsidRDefault="00360BD9" w:rsidP="005B2300">
            <w:pPr>
              <w:pStyle w:val="TableH2"/>
              <w:rPr>
                <w:rFonts w:eastAsia="Arial Unicode MS"/>
              </w:rPr>
            </w:pPr>
            <w:r w:rsidRPr="00C70209">
              <w:rPr>
                <w:rFonts w:eastAsia="Arial Unicode MS"/>
              </w:rPr>
              <w:t>n/N (%)</w:t>
            </w:r>
          </w:p>
        </w:tc>
        <w:tc>
          <w:tcPr>
            <w:tcW w:w="525" w:type="pct"/>
            <w:gridSpan w:val="2"/>
          </w:tcPr>
          <w:p w14:paraId="49C1FDCB" w14:textId="0282D2A9" w:rsidR="00360BD9" w:rsidRPr="00C70209" w:rsidRDefault="00360BD9" w:rsidP="005B2300">
            <w:pPr>
              <w:pStyle w:val="TableH2"/>
              <w:rPr>
                <w:rFonts w:eastAsia="Arial Unicode MS"/>
              </w:rPr>
            </w:pPr>
            <w:r w:rsidRPr="00C70209">
              <w:rPr>
                <w:rFonts w:eastAsia="Arial Unicode MS"/>
              </w:rPr>
              <w:t>Liberal RBC transfusion</w:t>
            </w:r>
          </w:p>
          <w:p w14:paraId="3232334F" w14:textId="77777777" w:rsidR="00360BD9" w:rsidRPr="00C70209" w:rsidRDefault="00360BD9" w:rsidP="005B2300">
            <w:pPr>
              <w:pStyle w:val="TableH2"/>
              <w:rPr>
                <w:rFonts w:eastAsia="Arial Unicode MS"/>
              </w:rPr>
            </w:pPr>
            <w:r w:rsidRPr="00C70209">
              <w:rPr>
                <w:rFonts w:eastAsia="Arial Unicode MS"/>
              </w:rPr>
              <w:t>n/N (%)</w:t>
            </w:r>
          </w:p>
        </w:tc>
        <w:tc>
          <w:tcPr>
            <w:tcW w:w="525" w:type="pct"/>
            <w:gridSpan w:val="2"/>
          </w:tcPr>
          <w:p w14:paraId="4AE71A04" w14:textId="77777777" w:rsidR="00360BD9" w:rsidRPr="00C70209" w:rsidRDefault="00360BD9" w:rsidP="005B2300">
            <w:pPr>
              <w:pStyle w:val="TableH2"/>
              <w:rPr>
                <w:rFonts w:eastAsia="Arial Unicode MS"/>
              </w:rPr>
            </w:pPr>
            <w:r w:rsidRPr="00C70209">
              <w:rPr>
                <w:rFonts w:eastAsia="Arial Unicode MS"/>
              </w:rPr>
              <w:t>Risk estimate (95% CI)</w:t>
            </w:r>
          </w:p>
        </w:tc>
        <w:tc>
          <w:tcPr>
            <w:tcW w:w="596" w:type="pct"/>
            <w:gridSpan w:val="2"/>
          </w:tcPr>
          <w:p w14:paraId="1EDDEDC3" w14:textId="77777777" w:rsidR="00360BD9" w:rsidRPr="00C70209" w:rsidRDefault="00360BD9" w:rsidP="005B2300">
            <w:pPr>
              <w:pStyle w:val="TableH3"/>
              <w:rPr>
                <w:rFonts w:eastAsia="Arial Unicode MS"/>
              </w:rPr>
            </w:pPr>
            <w:r w:rsidRPr="00C70209">
              <w:rPr>
                <w:rFonts w:eastAsia="Arial Unicode MS"/>
              </w:rPr>
              <w:t>Statistical significance</w:t>
            </w:r>
          </w:p>
          <w:p w14:paraId="42F7114E" w14:textId="31222580" w:rsidR="00360BD9" w:rsidRPr="00C70209" w:rsidRDefault="001A475D" w:rsidP="005B2300">
            <w:pPr>
              <w:pStyle w:val="TableH2"/>
              <w:rPr>
                <w:rFonts w:eastAsia="Arial Unicode MS"/>
              </w:rPr>
            </w:pPr>
            <w:r w:rsidRPr="001A475D">
              <w:rPr>
                <w:rFonts w:eastAsia="Arial Unicode MS"/>
                <w:i/>
              </w:rPr>
              <w:t>P-</w:t>
            </w:r>
            <w:r w:rsidR="00360BD9" w:rsidRPr="00C70209">
              <w:rPr>
                <w:rFonts w:eastAsia="Arial Unicode MS"/>
              </w:rPr>
              <w:t>value</w:t>
            </w:r>
          </w:p>
          <w:p w14:paraId="1B5FB168" w14:textId="77777777" w:rsidR="00360BD9" w:rsidRPr="00C70209" w:rsidRDefault="00360BD9" w:rsidP="005B2300">
            <w:pPr>
              <w:pStyle w:val="TableH2"/>
              <w:rPr>
                <w:rFonts w:eastAsia="Arial Unicode MS"/>
              </w:rPr>
            </w:pPr>
            <w:r w:rsidRPr="00C70209">
              <w:t>Heterogeneity</w:t>
            </w:r>
            <w:r w:rsidRPr="00C70209">
              <w:rPr>
                <w:vertAlign w:val="superscript"/>
              </w:rPr>
              <w:t>b</w:t>
            </w:r>
          </w:p>
        </w:tc>
      </w:tr>
      <w:tr w:rsidR="00360BD9" w:rsidRPr="00C70209" w14:paraId="3E49D7DE" w14:textId="77777777" w:rsidTr="005A235A">
        <w:tc>
          <w:tcPr>
            <w:tcW w:w="5000" w:type="pct"/>
            <w:gridSpan w:val="13"/>
            <w:shd w:val="clear" w:color="auto" w:fill="000000" w:themeFill="text1"/>
          </w:tcPr>
          <w:p w14:paraId="5E9CBEA0" w14:textId="77777777" w:rsidR="00360BD9" w:rsidRPr="00C70209" w:rsidRDefault="00360BD9" w:rsidP="005B2300">
            <w:pPr>
              <w:pStyle w:val="TableH4"/>
              <w:rPr>
                <w:rFonts w:eastAsia="Arial Unicode MS"/>
              </w:rPr>
            </w:pPr>
            <w:r w:rsidRPr="00C70209">
              <w:rPr>
                <w:rFonts w:eastAsia="Arial Unicode MS"/>
              </w:rPr>
              <w:t>Level I Evidence</w:t>
            </w:r>
          </w:p>
        </w:tc>
      </w:tr>
      <w:tr w:rsidR="00360BD9" w:rsidRPr="00C70209" w14:paraId="1F87AA8E" w14:textId="77777777" w:rsidTr="005A235A">
        <w:tc>
          <w:tcPr>
            <w:tcW w:w="383" w:type="pct"/>
            <w:shd w:val="clear" w:color="auto" w:fill="auto"/>
          </w:tcPr>
          <w:p w14:paraId="31EB2E06" w14:textId="58864362" w:rsidR="00360BD9" w:rsidRPr="00C70209" w:rsidRDefault="00360BD9" w:rsidP="005B2300">
            <w:pPr>
              <w:pStyle w:val="Tabletext-evidencematrix"/>
            </w:pPr>
            <w:r w:rsidRPr="00C70209">
              <w:t>Ibrahim 2014</w:t>
            </w:r>
            <w:r w:rsidR="00E1112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 </w:instrText>
            </w:r>
            <w:r w:rsidR="003F7DC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6</w:t>
            </w:r>
            <w:r w:rsidR="00E1112B" w:rsidRPr="00C70209">
              <w:fldChar w:fldCharType="end"/>
            </w:r>
          </w:p>
          <w:p w14:paraId="265175DF" w14:textId="77777777" w:rsidR="00360BD9" w:rsidRPr="00C70209" w:rsidRDefault="00360BD9" w:rsidP="005B2300">
            <w:pPr>
              <w:pStyle w:val="Tabletext-evidencematrix"/>
            </w:pPr>
            <w:r w:rsidRPr="00C70209">
              <w:t>Level I</w:t>
            </w:r>
          </w:p>
          <w:p w14:paraId="1E23AFC0" w14:textId="77777777" w:rsidR="00360BD9" w:rsidRPr="00C70209" w:rsidRDefault="00360BD9" w:rsidP="005B2300">
            <w:pPr>
              <w:pStyle w:val="Tabletext-evidencematrix"/>
              <w:rPr>
                <w:i/>
              </w:rPr>
            </w:pPr>
            <w:r w:rsidRPr="00C70209">
              <w:rPr>
                <w:i/>
              </w:rPr>
              <w:t>Good</w:t>
            </w:r>
          </w:p>
        </w:tc>
        <w:tc>
          <w:tcPr>
            <w:tcW w:w="489" w:type="pct"/>
            <w:shd w:val="clear" w:color="auto" w:fill="auto"/>
          </w:tcPr>
          <w:p w14:paraId="5A1A1404" w14:textId="14F8C7C9" w:rsidR="00360BD9" w:rsidRPr="00C70209" w:rsidRDefault="00360BD9" w:rsidP="005B2300">
            <w:pPr>
              <w:pStyle w:val="Tabletext-evidencematrix"/>
            </w:pPr>
            <w:r w:rsidRPr="00C70209">
              <w:t>3 trials (Bell 2005, Chen 2009, Kirpalani 2006)</w:t>
            </w:r>
            <w:r w:rsidR="00256DD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w:t>
            </w:r>
            <w:r w:rsidR="00256DDB" w:rsidRPr="00C70209">
              <w:fldChar w:fldCharType="end"/>
            </w:r>
          </w:p>
          <w:p w14:paraId="357ED14B" w14:textId="77777777" w:rsidR="00360BD9" w:rsidRPr="00C70209" w:rsidRDefault="00360BD9" w:rsidP="005B2300">
            <w:pPr>
              <w:pStyle w:val="Tabletext-evidencematrix"/>
            </w:pPr>
            <w:r w:rsidRPr="00C70209">
              <w:t>N=491</w:t>
            </w:r>
          </w:p>
        </w:tc>
        <w:tc>
          <w:tcPr>
            <w:tcW w:w="489" w:type="pct"/>
            <w:shd w:val="clear" w:color="auto" w:fill="auto"/>
          </w:tcPr>
          <w:p w14:paraId="5D2FFD0A" w14:textId="4826C41F" w:rsidR="00360BD9" w:rsidRPr="00C70209" w:rsidRDefault="00360BD9" w:rsidP="005B2300">
            <w:pPr>
              <w:pStyle w:val="Tabletext-evidencematrix"/>
            </w:pPr>
            <w:r w:rsidRPr="00C70209">
              <w:t>Infants with VLBW (</w:t>
            </w:r>
            <w:r w:rsidR="00FB7912" w:rsidRPr="00C70209">
              <w:t>&lt;</w:t>
            </w:r>
            <w:r w:rsidRPr="00C70209">
              <w:t>1500 g)</w:t>
            </w:r>
          </w:p>
        </w:tc>
        <w:tc>
          <w:tcPr>
            <w:tcW w:w="489" w:type="pct"/>
            <w:shd w:val="clear" w:color="auto" w:fill="auto"/>
          </w:tcPr>
          <w:p w14:paraId="150B5DD3" w14:textId="77777777" w:rsidR="00360BD9" w:rsidRPr="00C70209" w:rsidRDefault="00360BD9" w:rsidP="005B2300">
            <w:pPr>
              <w:pStyle w:val="Tabletext-evidencematrix"/>
            </w:pPr>
            <w:r w:rsidRPr="00C70209">
              <w:t>Multicentre x1, Aus, Canada, USA</w:t>
            </w:r>
          </w:p>
          <w:p w14:paraId="701B1E6C" w14:textId="77777777" w:rsidR="00360BD9" w:rsidRPr="00C70209" w:rsidRDefault="00360BD9" w:rsidP="005B2300">
            <w:pPr>
              <w:pStyle w:val="Tabletext-evidencematrix"/>
            </w:pPr>
            <w:r w:rsidRPr="00C70209">
              <w:t>Single centre x2, Taiwan</w:t>
            </w:r>
            <w:r w:rsidR="00BB30BE" w:rsidRPr="00C70209">
              <w:t>, USA</w:t>
            </w:r>
          </w:p>
        </w:tc>
        <w:tc>
          <w:tcPr>
            <w:tcW w:w="489" w:type="pct"/>
            <w:shd w:val="clear" w:color="auto" w:fill="auto"/>
          </w:tcPr>
          <w:p w14:paraId="5B6B0CF8" w14:textId="0D6CDC33" w:rsidR="00360BD9" w:rsidRPr="00C70209" w:rsidRDefault="00360BD9"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34DD6A20" w14:textId="77777777" w:rsidR="00360BD9" w:rsidRPr="00C70209" w:rsidRDefault="00360BD9" w:rsidP="005B2300">
            <w:pPr>
              <w:pStyle w:val="Tabletext-evidencematrix"/>
            </w:pPr>
            <w:r w:rsidRPr="00C70209">
              <w:t>BPD</w:t>
            </w:r>
          </w:p>
        </w:tc>
        <w:tc>
          <w:tcPr>
            <w:tcW w:w="530" w:type="pct"/>
            <w:gridSpan w:val="2"/>
            <w:shd w:val="clear" w:color="auto" w:fill="auto"/>
          </w:tcPr>
          <w:p w14:paraId="2D3D13E9" w14:textId="77777777" w:rsidR="00360BD9" w:rsidRPr="00C70209" w:rsidRDefault="00360BD9" w:rsidP="005B2300">
            <w:pPr>
              <w:pStyle w:val="Tabletext-evidencematrix"/>
            </w:pPr>
            <w:r w:rsidRPr="00C70209">
              <w:t>119/237 (50.2%)</w:t>
            </w:r>
          </w:p>
        </w:tc>
        <w:tc>
          <w:tcPr>
            <w:tcW w:w="530" w:type="pct"/>
            <w:gridSpan w:val="2"/>
            <w:shd w:val="clear" w:color="auto" w:fill="auto"/>
          </w:tcPr>
          <w:p w14:paraId="1B3193A9" w14:textId="77777777" w:rsidR="00360BD9" w:rsidRPr="00C70209" w:rsidRDefault="00360BD9" w:rsidP="005B2300">
            <w:pPr>
              <w:pStyle w:val="Tabletext-evidencematrix"/>
            </w:pPr>
            <w:r w:rsidRPr="00C70209">
              <w:t>126/254 (49.6%)</w:t>
            </w:r>
          </w:p>
        </w:tc>
        <w:tc>
          <w:tcPr>
            <w:tcW w:w="530" w:type="pct"/>
            <w:gridSpan w:val="2"/>
            <w:shd w:val="clear" w:color="auto" w:fill="auto"/>
          </w:tcPr>
          <w:p w14:paraId="57FA6ED8" w14:textId="77777777" w:rsidR="00360BD9" w:rsidRPr="00C70209" w:rsidRDefault="00360BD9" w:rsidP="005B2300">
            <w:pPr>
              <w:pStyle w:val="Tabletext-evidencematrix"/>
            </w:pPr>
            <w:r w:rsidRPr="00C70209">
              <w:t>RR 1.03 [0.86, 1.22]</w:t>
            </w:r>
          </w:p>
        </w:tc>
        <w:tc>
          <w:tcPr>
            <w:tcW w:w="581" w:type="pct"/>
            <w:shd w:val="clear" w:color="auto" w:fill="auto"/>
          </w:tcPr>
          <w:p w14:paraId="3D7B3401" w14:textId="77777777" w:rsidR="00360BD9" w:rsidRPr="00C70209" w:rsidRDefault="00360BD9" w:rsidP="005B2300">
            <w:pPr>
              <w:pStyle w:val="Tabletext-evidencematrix"/>
              <w:rPr>
                <w:i/>
              </w:rPr>
            </w:pPr>
            <w:r w:rsidRPr="00C70209">
              <w:rPr>
                <w:i/>
              </w:rPr>
              <w:t>No significant difference</w:t>
            </w:r>
          </w:p>
          <w:p w14:paraId="3A86D48B" w14:textId="7D2DB7F7" w:rsidR="00360BD9" w:rsidRPr="00C70209" w:rsidRDefault="001A475D" w:rsidP="005B2300">
            <w:pPr>
              <w:pStyle w:val="Tabletext-evidencematrix"/>
            </w:pPr>
            <w:r w:rsidRPr="001A475D">
              <w:rPr>
                <w:i/>
              </w:rPr>
              <w:t>P = </w:t>
            </w:r>
            <w:r w:rsidR="00360BD9" w:rsidRPr="00C70209">
              <w:t>0.77</w:t>
            </w:r>
          </w:p>
          <w:p w14:paraId="6194AB97" w14:textId="478F2D27" w:rsidR="00360BD9" w:rsidRPr="00C70209" w:rsidRDefault="00360BD9" w:rsidP="005B2300">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0%</w:t>
            </w:r>
          </w:p>
        </w:tc>
      </w:tr>
      <w:tr w:rsidR="00360BD9" w:rsidRPr="00C70209" w14:paraId="08FCD14B" w14:textId="77777777" w:rsidTr="005A235A">
        <w:tc>
          <w:tcPr>
            <w:tcW w:w="383" w:type="pct"/>
            <w:shd w:val="clear" w:color="auto" w:fill="auto"/>
          </w:tcPr>
          <w:p w14:paraId="32A6D63D" w14:textId="71FD3034" w:rsidR="00360BD9" w:rsidRPr="00C70209" w:rsidRDefault="00360BD9" w:rsidP="005B2300">
            <w:pPr>
              <w:pStyle w:val="Tabletext-evidencematrix"/>
            </w:pPr>
            <w:r w:rsidRPr="00C70209">
              <w:t>Venkatesh 2012</w:t>
            </w:r>
            <w:r w:rsidR="00E1112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 </w:instrText>
            </w:r>
            <w:r w:rsidR="003F7DCB" w:rsidRPr="00C70209">
              <w:fldChar w:fldCharType="begin">
                <w:fldData xml:space="preserve">PEVuZE5vdGU+PENpdGU+PEF1dGhvcj5WZW5rYXRlc2g8L0F1dGhvcj48WWVhcj4yMDEyPC9ZZWFy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7</w:t>
            </w:r>
            <w:r w:rsidR="00E1112B" w:rsidRPr="00C70209">
              <w:fldChar w:fldCharType="end"/>
            </w:r>
          </w:p>
          <w:p w14:paraId="4575B508" w14:textId="77777777" w:rsidR="00360BD9" w:rsidRPr="00C70209" w:rsidRDefault="00360BD9" w:rsidP="005B2300">
            <w:pPr>
              <w:pStyle w:val="Tabletext-evidencematrix"/>
            </w:pPr>
            <w:r w:rsidRPr="00C70209">
              <w:t>Level I</w:t>
            </w:r>
          </w:p>
          <w:p w14:paraId="4FAEC9B3" w14:textId="77777777" w:rsidR="00360BD9" w:rsidRPr="00C70209" w:rsidRDefault="00360BD9" w:rsidP="005B2300">
            <w:pPr>
              <w:pStyle w:val="Tabletext-evidencematrix"/>
              <w:rPr>
                <w:i/>
              </w:rPr>
            </w:pPr>
            <w:r w:rsidRPr="00C70209">
              <w:rPr>
                <w:i/>
              </w:rPr>
              <w:t>Good</w:t>
            </w:r>
          </w:p>
        </w:tc>
        <w:tc>
          <w:tcPr>
            <w:tcW w:w="489" w:type="pct"/>
            <w:shd w:val="clear" w:color="auto" w:fill="auto"/>
          </w:tcPr>
          <w:p w14:paraId="7F7CB10A" w14:textId="3EFFDA88" w:rsidR="00360BD9" w:rsidRPr="00C70209" w:rsidRDefault="00360BD9" w:rsidP="005B2300">
            <w:pPr>
              <w:pStyle w:val="Tabletext-evidencematrix"/>
            </w:pPr>
            <w:r w:rsidRPr="00C70209">
              <w:t>4 trials</w:t>
            </w:r>
            <w:r w:rsidRPr="00C70209">
              <w:rPr>
                <w:vertAlign w:val="superscript"/>
              </w:rPr>
              <w:t>c</w:t>
            </w:r>
            <w:r w:rsidRPr="00C70209">
              <w:t xml:space="preserve"> (Bell 2005, Brooks 1999, Chen 2009, Kirpalani 2006)</w:t>
            </w:r>
            <w:r w:rsidR="00256DDB" w:rsidRPr="00C70209">
              <w:fldChar w:fldCharType="begin">
                <w:fldData xml:space="preserve">PEVuZE5vdGU+PENpdGU+PEF1dGhvcj5CZWxsPC9BdXRob3I+PFllYXI+MjAwNTwvWWVhcj48UmVj
TnVtPjE1MDwvUmVjTnVtPjxEaXNwbGF5VGV4dD48c3R5bGUgZmFjZT0ic3VwZXJzY3JpcHQiPjUw
LTUz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nJvb2tzPC9BdXRob3I+PFllYXI+MTk5OTwvWWVhcj48UmVjTnVtPjE1MTwv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z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nJvb2tzPC9BdXRob3I+PFllYXI+MTk5OTwvWWVhcj48UmVjTnVtPjE1MTwv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3</w:t>
            </w:r>
            <w:r w:rsidR="00256DDB" w:rsidRPr="00C70209">
              <w:fldChar w:fldCharType="end"/>
            </w:r>
          </w:p>
          <w:p w14:paraId="6DA0C4BE" w14:textId="77777777" w:rsidR="00360BD9" w:rsidRPr="00C70209" w:rsidRDefault="00360BD9" w:rsidP="005B2300">
            <w:pPr>
              <w:pStyle w:val="Tabletext-evidencematrix"/>
            </w:pPr>
            <w:r w:rsidRPr="00C70209">
              <w:t>N=544</w:t>
            </w:r>
          </w:p>
        </w:tc>
        <w:tc>
          <w:tcPr>
            <w:tcW w:w="489" w:type="pct"/>
            <w:shd w:val="clear" w:color="auto" w:fill="auto"/>
          </w:tcPr>
          <w:p w14:paraId="4BA88D75" w14:textId="0B1BF61A" w:rsidR="00360BD9" w:rsidRPr="00C70209" w:rsidRDefault="00360BD9" w:rsidP="005B2300">
            <w:pPr>
              <w:pStyle w:val="Tabletext-evidencematrix"/>
            </w:pPr>
            <w:r w:rsidRPr="00C70209">
              <w:t xml:space="preserve">Term or preterm neonates </w:t>
            </w:r>
            <w:r w:rsidR="00FB7912" w:rsidRPr="00C70209">
              <w:t>&lt;</w:t>
            </w:r>
            <w:r w:rsidRPr="00C70209">
              <w:t>28 days corrected age</w:t>
            </w:r>
          </w:p>
        </w:tc>
        <w:tc>
          <w:tcPr>
            <w:tcW w:w="489" w:type="pct"/>
            <w:shd w:val="clear" w:color="auto" w:fill="auto"/>
          </w:tcPr>
          <w:p w14:paraId="1C4792A7" w14:textId="77777777" w:rsidR="00360BD9" w:rsidRPr="00C70209" w:rsidRDefault="00360BD9" w:rsidP="005B2300">
            <w:pPr>
              <w:pStyle w:val="Tabletext-evidencematrix"/>
            </w:pPr>
            <w:r w:rsidRPr="00C70209">
              <w:t>Multicentre x1, Aus, Canada, USA</w:t>
            </w:r>
          </w:p>
          <w:p w14:paraId="00D1DFA6" w14:textId="77777777" w:rsidR="00360BD9" w:rsidRPr="00C70209" w:rsidRDefault="00360BD9" w:rsidP="005B2300">
            <w:pPr>
              <w:pStyle w:val="Tabletext-evidencematrix"/>
            </w:pPr>
            <w:r w:rsidRPr="00C70209">
              <w:t>Single centre x3, Taiwan, USA</w:t>
            </w:r>
          </w:p>
        </w:tc>
        <w:tc>
          <w:tcPr>
            <w:tcW w:w="489" w:type="pct"/>
            <w:shd w:val="clear" w:color="auto" w:fill="auto"/>
          </w:tcPr>
          <w:p w14:paraId="0E7D81A7" w14:textId="06458AEE" w:rsidR="00360BD9" w:rsidRPr="00C70209" w:rsidRDefault="00360BD9"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7FE3ACCC" w14:textId="77777777" w:rsidR="00360BD9" w:rsidRPr="00C70209" w:rsidRDefault="00360BD9" w:rsidP="005B2300">
            <w:pPr>
              <w:pStyle w:val="Tabletext-evidencematrix"/>
            </w:pPr>
            <w:r w:rsidRPr="00C70209">
              <w:t>Chronic lung disease</w:t>
            </w:r>
          </w:p>
        </w:tc>
        <w:tc>
          <w:tcPr>
            <w:tcW w:w="530" w:type="pct"/>
            <w:gridSpan w:val="2"/>
            <w:shd w:val="clear" w:color="auto" w:fill="auto"/>
          </w:tcPr>
          <w:p w14:paraId="5C68FE3D" w14:textId="77777777" w:rsidR="00360BD9" w:rsidRPr="00C70209" w:rsidRDefault="00360BD9" w:rsidP="005B2300">
            <w:pPr>
              <w:pStyle w:val="Tabletext-evidencematrix"/>
            </w:pPr>
            <w:r w:rsidRPr="00C70209">
              <w:t>135/263 (51.3%)</w:t>
            </w:r>
          </w:p>
        </w:tc>
        <w:tc>
          <w:tcPr>
            <w:tcW w:w="530" w:type="pct"/>
            <w:gridSpan w:val="2"/>
            <w:shd w:val="clear" w:color="auto" w:fill="auto"/>
          </w:tcPr>
          <w:p w14:paraId="42EE5096" w14:textId="77777777" w:rsidR="00360BD9" w:rsidRPr="00C70209" w:rsidRDefault="00360BD9" w:rsidP="005B2300">
            <w:pPr>
              <w:pStyle w:val="Tabletext-evidencematrix"/>
            </w:pPr>
            <w:r w:rsidRPr="00C70209">
              <w:t>147/281 (52.3%)</w:t>
            </w:r>
          </w:p>
        </w:tc>
        <w:tc>
          <w:tcPr>
            <w:tcW w:w="530" w:type="pct"/>
            <w:gridSpan w:val="2"/>
            <w:shd w:val="clear" w:color="auto" w:fill="auto"/>
          </w:tcPr>
          <w:p w14:paraId="4B966FF2" w14:textId="77777777" w:rsidR="00360BD9" w:rsidRPr="00C70209" w:rsidRDefault="00360BD9" w:rsidP="005B2300">
            <w:pPr>
              <w:pStyle w:val="Tabletext-evidencematrix"/>
            </w:pPr>
            <w:r w:rsidRPr="00C70209">
              <w:t>RR 0.99 [0.84, 1.15]</w:t>
            </w:r>
          </w:p>
        </w:tc>
        <w:tc>
          <w:tcPr>
            <w:tcW w:w="581" w:type="pct"/>
            <w:shd w:val="clear" w:color="auto" w:fill="auto"/>
          </w:tcPr>
          <w:p w14:paraId="65516E81" w14:textId="77777777" w:rsidR="00360BD9" w:rsidRPr="00C70209" w:rsidRDefault="00360BD9" w:rsidP="005B2300">
            <w:pPr>
              <w:pStyle w:val="Tabletext-evidencematrix"/>
              <w:rPr>
                <w:i/>
              </w:rPr>
            </w:pPr>
            <w:r w:rsidRPr="00C70209">
              <w:rPr>
                <w:i/>
              </w:rPr>
              <w:t>No significant difference</w:t>
            </w:r>
          </w:p>
          <w:p w14:paraId="000931AB" w14:textId="79A27605" w:rsidR="00360BD9" w:rsidRPr="00C70209" w:rsidRDefault="001A475D" w:rsidP="005B2300">
            <w:pPr>
              <w:pStyle w:val="Tabletext-evidencematrix"/>
            </w:pPr>
            <w:r w:rsidRPr="001A475D">
              <w:rPr>
                <w:i/>
              </w:rPr>
              <w:t>P = </w:t>
            </w:r>
            <w:r w:rsidR="00360BD9" w:rsidRPr="00C70209">
              <w:t>0.82</w:t>
            </w:r>
          </w:p>
          <w:p w14:paraId="7BC328B0" w14:textId="2522EA9C" w:rsidR="00360BD9" w:rsidRPr="00C70209" w:rsidRDefault="00360BD9" w:rsidP="005B2300">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NR</w:t>
            </w:r>
          </w:p>
        </w:tc>
      </w:tr>
      <w:tr w:rsidR="00360BD9" w:rsidRPr="00C70209" w14:paraId="353E58A7" w14:textId="77777777" w:rsidTr="005A235A">
        <w:tc>
          <w:tcPr>
            <w:tcW w:w="383" w:type="pct"/>
            <w:vMerge w:val="restart"/>
            <w:shd w:val="clear" w:color="auto" w:fill="auto"/>
          </w:tcPr>
          <w:p w14:paraId="65F5D3FB" w14:textId="47725C10" w:rsidR="00360BD9" w:rsidRPr="00C70209" w:rsidRDefault="00360BD9" w:rsidP="005B2300">
            <w:pPr>
              <w:pStyle w:val="Tabletext-evidencematrix"/>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22D224B1" w14:textId="77777777" w:rsidR="00360BD9" w:rsidRPr="00C70209" w:rsidRDefault="00360BD9" w:rsidP="005B2300">
            <w:pPr>
              <w:pStyle w:val="Tabletext-evidencematrix"/>
            </w:pPr>
            <w:r w:rsidRPr="00C70209">
              <w:t>Level I</w:t>
            </w:r>
          </w:p>
          <w:p w14:paraId="72D67257" w14:textId="77777777" w:rsidR="00360BD9" w:rsidRPr="00C70209" w:rsidRDefault="00360BD9" w:rsidP="005B2300">
            <w:pPr>
              <w:pStyle w:val="Tabletext-evidencematrix"/>
              <w:rPr>
                <w:i/>
              </w:rPr>
            </w:pPr>
            <w:r w:rsidRPr="00C70209">
              <w:rPr>
                <w:i/>
              </w:rPr>
              <w:t>Good</w:t>
            </w:r>
          </w:p>
        </w:tc>
        <w:tc>
          <w:tcPr>
            <w:tcW w:w="489" w:type="pct"/>
            <w:vMerge w:val="restart"/>
            <w:shd w:val="clear" w:color="auto" w:fill="auto"/>
          </w:tcPr>
          <w:p w14:paraId="27ED5DDB" w14:textId="50A4037A" w:rsidR="00360BD9" w:rsidRPr="00C70209" w:rsidRDefault="00360BD9" w:rsidP="005B2300">
            <w:pPr>
              <w:pStyle w:val="Tabletext-evidencematrix"/>
            </w:pPr>
            <w:r w:rsidRPr="00C70209">
              <w:t>4 trials</w:t>
            </w:r>
            <w:r w:rsidRPr="00C70209">
              <w:rPr>
                <w:vertAlign w:val="superscript"/>
              </w:rPr>
              <w:t>d</w:t>
            </w:r>
            <w:r w:rsidRPr="00C70209">
              <w:t xml:space="preserve"> (Bell 2005, Chen 2009, </w:t>
            </w:r>
            <w:r w:rsidR="0039212B" w:rsidRPr="00C70209">
              <w:t>Connelly 1998</w:t>
            </w:r>
            <w:r w:rsidRPr="00C70209">
              <w:t>, Kirpalani 2006)</w:t>
            </w:r>
            <w:r w:rsidR="00256DD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 56</w:t>
            </w:r>
            <w:r w:rsidR="00256DDB" w:rsidRPr="00C70209">
              <w:fldChar w:fldCharType="end"/>
            </w:r>
          </w:p>
          <w:p w14:paraId="583663EA" w14:textId="77777777" w:rsidR="00360BD9" w:rsidRPr="00C70209" w:rsidRDefault="00360BD9" w:rsidP="005B2300">
            <w:pPr>
              <w:pStyle w:val="Tabletext-evidencematrix"/>
            </w:pPr>
            <w:r w:rsidRPr="00C70209">
              <w:t>N=544</w:t>
            </w:r>
          </w:p>
        </w:tc>
        <w:tc>
          <w:tcPr>
            <w:tcW w:w="489" w:type="pct"/>
            <w:vMerge w:val="restart"/>
            <w:shd w:val="clear" w:color="auto" w:fill="auto"/>
          </w:tcPr>
          <w:p w14:paraId="39A3DB2E" w14:textId="2723DE5B" w:rsidR="00360BD9" w:rsidRPr="00C70209" w:rsidRDefault="00360BD9" w:rsidP="005B2300">
            <w:pPr>
              <w:pStyle w:val="Tabletext-evidencematrix"/>
            </w:pPr>
            <w:r w:rsidRPr="00C70209">
              <w:t>Infants with VLBW (</w:t>
            </w:r>
            <w:r w:rsidR="00FB7912" w:rsidRPr="00C70209">
              <w:t>≤</w:t>
            </w:r>
            <w:r w:rsidRPr="00C70209">
              <w:t>1500 g) or preterm infants (</w:t>
            </w:r>
            <w:r w:rsidR="00FB7912" w:rsidRPr="00C70209">
              <w:t>&lt;</w:t>
            </w:r>
            <w:r w:rsidRPr="00C70209">
              <w:t xml:space="preserve">32 weeks gestation), admitted to NICU at </w:t>
            </w:r>
            <w:r w:rsidR="00FB7912" w:rsidRPr="00C70209">
              <w:t>&lt;</w:t>
            </w:r>
            <w:r w:rsidRPr="00C70209">
              <w:t>1 week of age</w:t>
            </w:r>
          </w:p>
        </w:tc>
        <w:tc>
          <w:tcPr>
            <w:tcW w:w="489" w:type="pct"/>
            <w:vMerge w:val="restart"/>
            <w:shd w:val="clear" w:color="auto" w:fill="auto"/>
          </w:tcPr>
          <w:p w14:paraId="5E1C3F03" w14:textId="77777777" w:rsidR="00360BD9" w:rsidRPr="00C70209" w:rsidRDefault="00360BD9" w:rsidP="005B2300">
            <w:pPr>
              <w:pStyle w:val="Tabletext-evidencematrix"/>
            </w:pPr>
            <w:r w:rsidRPr="00C70209">
              <w:t>Multicentre x1, Aus, Canada, USA</w:t>
            </w:r>
          </w:p>
          <w:p w14:paraId="7CAA44FB" w14:textId="77777777" w:rsidR="00360BD9" w:rsidRPr="00C70209" w:rsidRDefault="00360BD9" w:rsidP="005B2300">
            <w:pPr>
              <w:pStyle w:val="Tabletext-evidencematrix"/>
            </w:pPr>
            <w:r w:rsidRPr="00C70209">
              <w:t>Single centre x3, Canada, Taiwan, USA</w:t>
            </w:r>
          </w:p>
        </w:tc>
        <w:tc>
          <w:tcPr>
            <w:tcW w:w="489" w:type="pct"/>
            <w:vMerge w:val="restart"/>
            <w:shd w:val="clear" w:color="auto" w:fill="auto"/>
          </w:tcPr>
          <w:p w14:paraId="2B254ACB" w14:textId="65DA8B87" w:rsidR="00360BD9" w:rsidRPr="00C70209" w:rsidRDefault="00360BD9"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50B32017" w14:textId="77777777" w:rsidR="00360BD9" w:rsidRPr="00C70209" w:rsidRDefault="00360BD9" w:rsidP="005B2300">
            <w:pPr>
              <w:pStyle w:val="Tabletext-evidencematrix"/>
            </w:pPr>
            <w:r w:rsidRPr="00C70209">
              <w:t>BPD (oxygen requirement at 28 days)</w:t>
            </w:r>
            <w:r w:rsidR="005A235A" w:rsidRPr="00C70209">
              <w:rPr>
                <w:vertAlign w:val="superscript"/>
              </w:rPr>
              <w:t>e</w:t>
            </w:r>
          </w:p>
        </w:tc>
        <w:tc>
          <w:tcPr>
            <w:tcW w:w="530" w:type="pct"/>
            <w:gridSpan w:val="2"/>
            <w:shd w:val="clear" w:color="auto" w:fill="auto"/>
          </w:tcPr>
          <w:p w14:paraId="02E3041A" w14:textId="77777777" w:rsidR="00360BD9" w:rsidRPr="00C70209" w:rsidRDefault="00360BD9" w:rsidP="005B2300">
            <w:pPr>
              <w:pStyle w:val="Tabletext-evidencematrix"/>
            </w:pPr>
            <w:r w:rsidRPr="00C70209">
              <w:t>198/266 (74.4%)</w:t>
            </w:r>
          </w:p>
        </w:tc>
        <w:tc>
          <w:tcPr>
            <w:tcW w:w="530" w:type="pct"/>
            <w:gridSpan w:val="2"/>
            <w:shd w:val="clear" w:color="auto" w:fill="auto"/>
          </w:tcPr>
          <w:p w14:paraId="5A210294" w14:textId="77777777" w:rsidR="00360BD9" w:rsidRPr="00C70209" w:rsidRDefault="00360BD9" w:rsidP="005B2300">
            <w:pPr>
              <w:pStyle w:val="Tabletext-evidencematrix"/>
            </w:pPr>
            <w:r w:rsidRPr="00C70209">
              <w:t>207/278 (74.5%)</w:t>
            </w:r>
          </w:p>
        </w:tc>
        <w:tc>
          <w:tcPr>
            <w:tcW w:w="530" w:type="pct"/>
            <w:gridSpan w:val="2"/>
            <w:shd w:val="clear" w:color="auto" w:fill="auto"/>
          </w:tcPr>
          <w:p w14:paraId="3F6CDD42" w14:textId="77777777" w:rsidR="00360BD9" w:rsidRPr="00C70209" w:rsidRDefault="00360BD9" w:rsidP="005B2300">
            <w:pPr>
              <w:pStyle w:val="Tabletext-evidencematrix"/>
            </w:pPr>
            <w:r w:rsidRPr="00C70209">
              <w:t>RR 0.99 [0.92, 1.06]</w:t>
            </w:r>
          </w:p>
        </w:tc>
        <w:tc>
          <w:tcPr>
            <w:tcW w:w="581" w:type="pct"/>
            <w:shd w:val="clear" w:color="auto" w:fill="auto"/>
          </w:tcPr>
          <w:p w14:paraId="4E70F043" w14:textId="77777777" w:rsidR="00360BD9" w:rsidRPr="00C70209" w:rsidRDefault="00360BD9" w:rsidP="005B2300">
            <w:pPr>
              <w:pStyle w:val="Tabletext-evidencematrix"/>
              <w:rPr>
                <w:i/>
              </w:rPr>
            </w:pPr>
            <w:r w:rsidRPr="00C70209">
              <w:rPr>
                <w:i/>
              </w:rPr>
              <w:t>No significant difference</w:t>
            </w:r>
          </w:p>
          <w:p w14:paraId="5DBE1886" w14:textId="71704312" w:rsidR="00360BD9" w:rsidRPr="00C70209" w:rsidRDefault="001A475D" w:rsidP="005B2300">
            <w:pPr>
              <w:pStyle w:val="Tabletext-evidencematrix"/>
            </w:pPr>
            <w:r w:rsidRPr="001A475D">
              <w:rPr>
                <w:i/>
              </w:rPr>
              <w:t>P = </w:t>
            </w:r>
            <w:r w:rsidR="00360BD9" w:rsidRPr="00C70209">
              <w:t>0.78</w:t>
            </w:r>
          </w:p>
          <w:p w14:paraId="60BFB2E1" w14:textId="2002C3EC" w:rsidR="00360BD9" w:rsidRPr="00C70209" w:rsidRDefault="00360BD9" w:rsidP="005B2300">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0%</w:t>
            </w:r>
          </w:p>
        </w:tc>
      </w:tr>
      <w:tr w:rsidR="00360BD9" w:rsidRPr="00C70209" w14:paraId="2F9E0218" w14:textId="77777777" w:rsidTr="005A235A">
        <w:tc>
          <w:tcPr>
            <w:tcW w:w="383" w:type="pct"/>
            <w:vMerge/>
            <w:shd w:val="clear" w:color="auto" w:fill="auto"/>
          </w:tcPr>
          <w:p w14:paraId="33DBBC43" w14:textId="77777777" w:rsidR="00360BD9" w:rsidRPr="00C70209" w:rsidRDefault="00360BD9" w:rsidP="005B2300">
            <w:pPr>
              <w:pStyle w:val="Tabletext-evidencematrix"/>
            </w:pPr>
          </w:p>
        </w:tc>
        <w:tc>
          <w:tcPr>
            <w:tcW w:w="489" w:type="pct"/>
            <w:vMerge/>
            <w:shd w:val="clear" w:color="auto" w:fill="auto"/>
          </w:tcPr>
          <w:p w14:paraId="0FD215A8" w14:textId="77777777" w:rsidR="00360BD9" w:rsidRPr="00C70209" w:rsidRDefault="00360BD9" w:rsidP="005B2300">
            <w:pPr>
              <w:pStyle w:val="Tabletext-evidencematrix"/>
            </w:pPr>
          </w:p>
        </w:tc>
        <w:tc>
          <w:tcPr>
            <w:tcW w:w="489" w:type="pct"/>
            <w:vMerge/>
            <w:shd w:val="clear" w:color="auto" w:fill="auto"/>
          </w:tcPr>
          <w:p w14:paraId="0995942B" w14:textId="77777777" w:rsidR="00360BD9" w:rsidRPr="00C70209" w:rsidRDefault="00360BD9" w:rsidP="005B2300">
            <w:pPr>
              <w:pStyle w:val="Tabletext-evidencematrix"/>
            </w:pPr>
          </w:p>
        </w:tc>
        <w:tc>
          <w:tcPr>
            <w:tcW w:w="489" w:type="pct"/>
            <w:vMerge/>
            <w:shd w:val="clear" w:color="auto" w:fill="auto"/>
          </w:tcPr>
          <w:p w14:paraId="4A61E9B2" w14:textId="77777777" w:rsidR="00360BD9" w:rsidRPr="00C70209" w:rsidRDefault="00360BD9" w:rsidP="005B2300">
            <w:pPr>
              <w:pStyle w:val="Tabletext-evidencematrix"/>
            </w:pPr>
          </w:p>
        </w:tc>
        <w:tc>
          <w:tcPr>
            <w:tcW w:w="489" w:type="pct"/>
            <w:vMerge/>
            <w:shd w:val="clear" w:color="auto" w:fill="auto"/>
          </w:tcPr>
          <w:p w14:paraId="294F34B9" w14:textId="77777777" w:rsidR="00360BD9" w:rsidRPr="00C70209" w:rsidRDefault="00360BD9" w:rsidP="005B2300">
            <w:pPr>
              <w:pStyle w:val="Tabletext-evidencematrix"/>
            </w:pPr>
          </w:p>
        </w:tc>
        <w:tc>
          <w:tcPr>
            <w:tcW w:w="490" w:type="pct"/>
            <w:shd w:val="clear" w:color="auto" w:fill="auto"/>
          </w:tcPr>
          <w:p w14:paraId="5EA655A0" w14:textId="77777777" w:rsidR="00360BD9" w:rsidRPr="00C70209" w:rsidRDefault="00360BD9" w:rsidP="005B2300">
            <w:pPr>
              <w:pStyle w:val="Tabletext-evidencematrix"/>
            </w:pPr>
            <w:r w:rsidRPr="00C70209">
              <w:t xml:space="preserve">BPD (oxygen requirement at 36 weeks </w:t>
            </w:r>
            <w:r w:rsidR="00BB30BE" w:rsidRPr="00C70209">
              <w:t>postmenstrual age</w:t>
            </w:r>
            <w:r w:rsidRPr="00C70209">
              <w:t>)</w:t>
            </w:r>
          </w:p>
        </w:tc>
        <w:tc>
          <w:tcPr>
            <w:tcW w:w="530" w:type="pct"/>
            <w:gridSpan w:val="2"/>
            <w:shd w:val="clear" w:color="auto" w:fill="auto"/>
          </w:tcPr>
          <w:p w14:paraId="2E2FD2B6" w14:textId="77777777" w:rsidR="00360BD9" w:rsidRPr="00C70209" w:rsidRDefault="00360BD9" w:rsidP="005B2300">
            <w:pPr>
              <w:pStyle w:val="Tabletext-evidencematrix"/>
            </w:pPr>
            <w:r w:rsidRPr="00C70209">
              <w:t>125/254 (49.2%)</w:t>
            </w:r>
          </w:p>
        </w:tc>
        <w:tc>
          <w:tcPr>
            <w:tcW w:w="530" w:type="pct"/>
            <w:gridSpan w:val="2"/>
            <w:shd w:val="clear" w:color="auto" w:fill="auto"/>
          </w:tcPr>
          <w:p w14:paraId="7BB3660E" w14:textId="77777777" w:rsidR="00360BD9" w:rsidRPr="00C70209" w:rsidRDefault="00360BD9" w:rsidP="005B2300">
            <w:pPr>
              <w:pStyle w:val="Tabletext-evidencematrix"/>
            </w:pPr>
            <w:r w:rsidRPr="00C70209">
              <w:t>133/270 (49.3%)</w:t>
            </w:r>
          </w:p>
        </w:tc>
        <w:tc>
          <w:tcPr>
            <w:tcW w:w="530" w:type="pct"/>
            <w:gridSpan w:val="2"/>
            <w:shd w:val="clear" w:color="auto" w:fill="auto"/>
          </w:tcPr>
          <w:p w14:paraId="2C5F3467" w14:textId="77777777" w:rsidR="00360BD9" w:rsidRPr="00C70209" w:rsidRDefault="00360BD9" w:rsidP="005B2300">
            <w:pPr>
              <w:pStyle w:val="Tabletext-evidencematrix"/>
            </w:pPr>
            <w:r w:rsidRPr="00C70209">
              <w:t>RR 1.03 [0.87, 1.21]</w:t>
            </w:r>
          </w:p>
        </w:tc>
        <w:tc>
          <w:tcPr>
            <w:tcW w:w="581" w:type="pct"/>
            <w:shd w:val="clear" w:color="auto" w:fill="auto"/>
          </w:tcPr>
          <w:p w14:paraId="5B6A1D12" w14:textId="77777777" w:rsidR="00360BD9" w:rsidRPr="00C70209" w:rsidRDefault="00360BD9" w:rsidP="005B2300">
            <w:pPr>
              <w:pStyle w:val="Tabletext-evidencematrix"/>
              <w:rPr>
                <w:i/>
              </w:rPr>
            </w:pPr>
            <w:r w:rsidRPr="00C70209">
              <w:rPr>
                <w:i/>
              </w:rPr>
              <w:t>No significant difference</w:t>
            </w:r>
          </w:p>
          <w:p w14:paraId="10EA2A96" w14:textId="2F3BA55E" w:rsidR="00360BD9" w:rsidRPr="00C70209" w:rsidRDefault="001A475D" w:rsidP="005B2300">
            <w:pPr>
              <w:pStyle w:val="Tabletext-evidencematrix"/>
            </w:pPr>
            <w:r w:rsidRPr="001A475D">
              <w:rPr>
                <w:i/>
              </w:rPr>
              <w:t>P = </w:t>
            </w:r>
            <w:r w:rsidR="00360BD9" w:rsidRPr="00C70209">
              <w:t>0.75</w:t>
            </w:r>
          </w:p>
          <w:p w14:paraId="02707751" w14:textId="7CF00BD4" w:rsidR="00360BD9" w:rsidRPr="00C70209" w:rsidRDefault="00360BD9" w:rsidP="005B2300">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0%</w:t>
            </w:r>
          </w:p>
        </w:tc>
      </w:tr>
    </w:tbl>
    <w:p w14:paraId="5BC317E1" w14:textId="607BA9B2" w:rsidR="00BB30BE" w:rsidRPr="00C70209" w:rsidRDefault="00BB30BE" w:rsidP="005B2300">
      <w:pPr>
        <w:pStyle w:val="Tablefignotesleft"/>
      </w:pPr>
      <w:r w:rsidRPr="00C70209">
        <w:t xml:space="preserve">BPD, bronchopulmonary dysplasia; CI, confidence interval; </w:t>
      </w:r>
      <w:r w:rsidR="00BA5FEF" w:rsidRPr="00C70209">
        <w:t xml:space="preserve">NICU, neonatal intensive care unit; </w:t>
      </w:r>
      <w:r w:rsidRPr="00C70209">
        <w:t xml:space="preserve">NR, not reported; RBC, red blood cell; </w:t>
      </w:r>
      <w:r w:rsidR="008140D0" w:rsidRPr="00C70209">
        <w:t xml:space="preserve">RCT, randomised controlled trial; </w:t>
      </w:r>
      <w:r w:rsidRPr="00C70209">
        <w:t>RR, risk ratio; VLBW, very low birth weight</w:t>
      </w:r>
    </w:p>
    <w:p w14:paraId="6677F651" w14:textId="77777777" w:rsidR="00BB30BE" w:rsidRPr="00C70209" w:rsidRDefault="00BB30BE"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3316AA1" w14:textId="6FD83FDC" w:rsidR="00BB30BE" w:rsidRPr="00C70209" w:rsidRDefault="00BB30BE"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00584A38" w:rsidRPr="00C70209">
        <w:rPr>
          <w:vertAlign w:val="superscript"/>
        </w:rPr>
        <w:t>2</w:t>
      </w:r>
      <w:r w:rsidRPr="00C70209">
        <w:t xml:space="preserve"> between 25</w:t>
      </w:r>
      <w:r w:rsidR="00E64EC2" w:rsidRPr="00C70209">
        <w:t>–5</w:t>
      </w:r>
      <w:r w:rsidRPr="00C70209">
        <w:t>0%; substantial heterogeneity I</w:t>
      </w:r>
      <w:r w:rsidR="00584A38" w:rsidRPr="00C70209">
        <w:rPr>
          <w:vertAlign w:val="superscript"/>
        </w:rPr>
        <w:t>2</w:t>
      </w:r>
      <w:r w:rsidRPr="00C70209">
        <w:t xml:space="preserve"> &gt;50%.</w:t>
      </w:r>
    </w:p>
    <w:p w14:paraId="39D456DD" w14:textId="77777777" w:rsidR="00BB30BE" w:rsidRPr="00C70209" w:rsidRDefault="00BB30BE" w:rsidP="005B2300">
      <w:pPr>
        <w:pStyle w:val="Tablefignotesleft"/>
      </w:pPr>
      <w:r w:rsidRPr="00C70209">
        <w:rPr>
          <w:b/>
        </w:rPr>
        <w:t>c.</w:t>
      </w:r>
      <w:r w:rsidRPr="00C70209">
        <w:t xml:space="preserve"> Analysis includes one RCT (Brooks, 1999) that administered transfusions between 28–72 days of life.</w:t>
      </w:r>
    </w:p>
    <w:p w14:paraId="221534DA" w14:textId="60060694" w:rsidR="00BB30BE" w:rsidRPr="00C70209" w:rsidRDefault="00BB30BE" w:rsidP="005B2300">
      <w:pPr>
        <w:pStyle w:val="Tablefignotesleft"/>
      </w:pPr>
      <w:r w:rsidRPr="00C70209">
        <w:rPr>
          <w:b/>
        </w:rPr>
        <w:t>d.</w:t>
      </w:r>
      <w:r w:rsidRPr="00C70209">
        <w:t xml:space="preserve"> Analysis includes unpublished data from one RCT (</w:t>
      </w:r>
      <w:r w:rsidR="0039212B" w:rsidRPr="00C70209">
        <w:t>Connelly 1998</w:t>
      </w:r>
      <w:r w:rsidRPr="00C70209">
        <w:t>) (published in abstract form only).</w:t>
      </w:r>
    </w:p>
    <w:p w14:paraId="22995D7F" w14:textId="77777777" w:rsidR="00051CD1" w:rsidRPr="00C70209" w:rsidRDefault="00BB30BE" w:rsidP="005B2300">
      <w:pPr>
        <w:pStyle w:val="Tablefignotesleft"/>
      </w:pPr>
      <w:r w:rsidRPr="00C70209">
        <w:rPr>
          <w:b/>
        </w:rPr>
        <w:t>e.</w:t>
      </w:r>
      <w:r w:rsidRPr="00C70209">
        <w:t xml:space="preserve"> Includes additional data retrieved from PINT 2006 study (Kirpalani 2006).</w:t>
      </w:r>
    </w:p>
    <w:p w14:paraId="70A4A3DB"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772EF6C6" w14:textId="77777777" w:rsidR="00051CD1" w:rsidRPr="00C70209" w:rsidRDefault="00051CD1" w:rsidP="00F053AA">
      <w:pPr>
        <w:pStyle w:val="Heading7"/>
      </w:pPr>
      <w:r w:rsidRPr="00C70209">
        <w:t>Necrotising enterocolitis</w:t>
      </w:r>
    </w:p>
    <w:p w14:paraId="5FBE11A0" w14:textId="5616CA0B" w:rsidR="00051CD1" w:rsidRPr="00C70209" w:rsidRDefault="00051CD1" w:rsidP="005B2300">
      <w:pPr>
        <w:pStyle w:val="BodyText"/>
      </w:pPr>
      <w:r w:rsidRPr="00C70209">
        <w:t>The systematic review by Ibrahim (2014) reported a meta-analysis of three RCTs (Bell 2005, Chen 2009, Kirpalani 2006) involving 590 preterm infants that assessed the effect of restrictive and liberal transfusion strategies on the development of NEC. Twenty-one infants in the restrictive transfusion group (7.2%) and 13 infants in the liberal transfusion group (4.4%) developed NEC. This result was not statistically significant (RR 1.62; 95% CI 0.83, 3.13).</w:t>
      </w:r>
    </w:p>
    <w:p w14:paraId="102B23A2" w14:textId="71286AE1" w:rsidR="00ED16A3" w:rsidRPr="00C70209" w:rsidRDefault="00ED16A3" w:rsidP="005B2300">
      <w:pPr>
        <w:pStyle w:val="BodyText"/>
      </w:pPr>
      <w:r w:rsidRPr="00C70209">
        <w:t>The systematic review by Bassler (2008) reported data from one additional RCT (Brooks 1999) that assessed the development of NEC among VLBW infants enrolled at 29 days of life; this additional RCT was not included in the review by Ibrahim (2014). No statistically significant difference in the rate of NEC comparing restrictive and liberal transfusion strategies was found (RR 0.93; 95% CI 0.36, 2.37).</w:t>
      </w:r>
    </w:p>
    <w:p w14:paraId="6202BC0A" w14:textId="1D9F46D9" w:rsidR="00ED16A3" w:rsidRPr="00C70209" w:rsidRDefault="00ED16A3" w:rsidP="005B2300">
      <w:pPr>
        <w:pStyle w:val="BodyText"/>
        <w:rPr>
          <w:b/>
        </w:rPr>
      </w:pPr>
      <w:r w:rsidRPr="00C70209">
        <w:t>The results from these studies are summarised in</w:t>
      </w:r>
      <w:r w:rsidRPr="00C70209">
        <w:rPr>
          <w:b/>
          <w:lang w:eastAsia="en-GB"/>
        </w:rPr>
        <w:t xml:space="preserve"> </w:t>
      </w:r>
      <w:r w:rsidR="00837406" w:rsidRPr="00C70209">
        <w:rPr>
          <w:b/>
        </w:rPr>
        <w:fldChar w:fldCharType="begin"/>
      </w:r>
      <w:r w:rsidR="00837406" w:rsidRPr="00C70209">
        <w:rPr>
          <w:b/>
          <w:lang w:eastAsia="en-GB"/>
        </w:rPr>
        <w:instrText xml:space="preserve"> REF _Ref416869883 \h </w:instrText>
      </w:r>
      <w:r w:rsidR="00837406" w:rsidRPr="00C70209">
        <w:rPr>
          <w:b/>
        </w:rPr>
        <w:instrText xml:space="preserve"> \* MERGEFORMAT </w:instrText>
      </w:r>
      <w:r w:rsidR="00837406" w:rsidRPr="00C70209">
        <w:rPr>
          <w:b/>
        </w:rPr>
      </w:r>
      <w:r w:rsidR="00837406" w:rsidRPr="00C70209">
        <w:rPr>
          <w:b/>
        </w:rPr>
        <w:fldChar w:fldCharType="separate"/>
      </w:r>
      <w:r w:rsidR="000F7A9B" w:rsidRPr="000F7A9B">
        <w:rPr>
          <w:b/>
        </w:rPr>
        <w:t>Table 3.1.12</w:t>
      </w:r>
      <w:r w:rsidR="00837406" w:rsidRPr="00C70209">
        <w:rPr>
          <w:b/>
        </w:rPr>
        <w:fldChar w:fldCharType="end"/>
      </w:r>
      <w:r w:rsidRPr="00C70209">
        <w:rPr>
          <w:lang w:eastAsia="en-GB"/>
        </w:rPr>
        <w:t>,</w:t>
      </w:r>
      <w:r w:rsidRPr="00C70209">
        <w:rPr>
          <w:b/>
          <w:lang w:eastAsia="en-GB"/>
        </w:rPr>
        <w:t xml:space="preserve"> </w:t>
      </w:r>
      <w:r w:rsidRPr="00C70209">
        <w:rPr>
          <w:lang w:eastAsia="en-GB"/>
        </w:rPr>
        <w:t>and p</w:t>
      </w:r>
      <w:r w:rsidRPr="00C70209">
        <w:t>ooled results of all included Level II studies are shown in</w:t>
      </w:r>
      <w:r w:rsidR="00837406" w:rsidRPr="00C70209">
        <w:rPr>
          <w:b/>
        </w:rPr>
        <w:t xml:space="preserve"> </w:t>
      </w:r>
      <w:r w:rsidR="00837406" w:rsidRPr="00C70209">
        <w:rPr>
          <w:b/>
        </w:rPr>
        <w:fldChar w:fldCharType="begin"/>
      </w:r>
      <w:r w:rsidR="00837406" w:rsidRPr="00C70209">
        <w:rPr>
          <w:b/>
        </w:rPr>
        <w:instrText xml:space="preserve"> REF _Ref416864922 \h  \* MERGEFORMAT </w:instrText>
      </w:r>
      <w:r w:rsidR="00837406" w:rsidRPr="00C70209">
        <w:rPr>
          <w:b/>
        </w:rPr>
      </w:r>
      <w:r w:rsidR="00837406" w:rsidRPr="00C70209">
        <w:rPr>
          <w:b/>
        </w:rPr>
        <w:fldChar w:fldCharType="separate"/>
      </w:r>
      <w:r w:rsidR="000F7A9B" w:rsidRPr="000F7A9B">
        <w:rPr>
          <w:b/>
        </w:rPr>
        <w:t>Figure 3.1.6</w:t>
      </w:r>
      <w:r w:rsidR="00837406" w:rsidRPr="00C70209">
        <w:rPr>
          <w:b/>
        </w:rPr>
        <w:fldChar w:fldCharType="end"/>
      </w:r>
      <w:r w:rsidRPr="00C70209">
        <w:rPr>
          <w:b/>
        </w:rPr>
        <w:t>.</w:t>
      </w:r>
    </w:p>
    <w:p w14:paraId="56E9BC6E" w14:textId="77777777" w:rsidR="00051CD1" w:rsidRPr="00C70209" w:rsidRDefault="00051CD1" w:rsidP="005B2300">
      <w:pPr>
        <w:pStyle w:val="BodyText"/>
      </w:pPr>
    </w:p>
    <w:p w14:paraId="5FEEB38E" w14:textId="51A42157" w:rsidR="00051CD1" w:rsidRPr="00C70209" w:rsidRDefault="00051CD1" w:rsidP="005B2300">
      <w:pPr>
        <w:pStyle w:val="Caption"/>
        <w:ind w:left="2070"/>
      </w:pPr>
      <w:bookmarkStart w:id="260" w:name="_Ref416864922"/>
      <w:bookmarkStart w:id="261" w:name="_Ref420004411"/>
      <w:bookmarkStart w:id="262" w:name="_Toc427747236"/>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6</w:t>
      </w:r>
      <w:r w:rsidR="009358F5" w:rsidRPr="00C70209">
        <w:fldChar w:fldCharType="end"/>
      </w:r>
      <w:bookmarkEnd w:id="260"/>
      <w:r w:rsidRPr="00C70209">
        <w:tab/>
        <w:t xml:space="preserve">Meta-analysis: restrictive RBC transfusion </w:t>
      </w:r>
      <w:r w:rsidR="00C91BAE" w:rsidRPr="00C70209">
        <w:t>versus</w:t>
      </w:r>
      <w:r w:rsidRPr="00C70209">
        <w:t xml:space="preserve"> liberal RBC transfusion in preterm infants – </w:t>
      </w:r>
      <w:r w:rsidR="00F053AA" w:rsidRPr="00C70209">
        <w:t>S</w:t>
      </w:r>
      <w:r w:rsidR="00D7682F" w:rsidRPr="00C70209">
        <w:t xml:space="preserve">evere </w:t>
      </w:r>
      <w:r w:rsidRPr="00C70209">
        <w:t>morbidity (NEC)</w:t>
      </w:r>
      <w:bookmarkEnd w:id="261"/>
      <w:bookmarkEnd w:id="262"/>
    </w:p>
    <w:p w14:paraId="636B487E" w14:textId="77777777" w:rsidR="00051CD1" w:rsidRPr="00C70209" w:rsidRDefault="00051CD1" w:rsidP="005B2300">
      <w:pPr>
        <w:pStyle w:val="BodyText"/>
        <w:jc w:val="center"/>
      </w:pPr>
      <w:r w:rsidRPr="00C70209">
        <w:rPr>
          <w:noProof/>
        </w:rPr>
        <w:drawing>
          <wp:inline distT="0" distB="0" distL="0" distR="0" wp14:anchorId="432CFC97" wp14:editId="2D39FC5B">
            <wp:extent cx="4986000" cy="3038400"/>
            <wp:effectExtent l="19050" t="19050" r="24765" b="1016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NEC.emf"/>
                    <pic:cNvPicPr/>
                  </pic:nvPicPr>
                  <pic:blipFill>
                    <a:blip r:embed="rId29">
                      <a:extLst>
                        <a:ext uri="{28A0092B-C50C-407E-A947-70E740481C1C}">
                          <a14:useLocalDpi xmlns:a14="http://schemas.microsoft.com/office/drawing/2010/main" val="0"/>
                        </a:ext>
                      </a:extLst>
                    </a:blip>
                    <a:stretch>
                      <a:fillRect/>
                    </a:stretch>
                  </pic:blipFill>
                  <pic:spPr>
                    <a:xfrm>
                      <a:off x="0" y="0"/>
                      <a:ext cx="4986000" cy="3038400"/>
                    </a:xfrm>
                    <a:prstGeom prst="rect">
                      <a:avLst/>
                    </a:prstGeom>
                    <a:ln w="12696" cmpd="sng">
                      <a:solidFill>
                        <a:srgbClr val="000000"/>
                      </a:solidFill>
                      <a:prstDash val="solid"/>
                    </a:ln>
                  </pic:spPr>
                </pic:pic>
              </a:graphicData>
            </a:graphic>
          </wp:inline>
        </w:drawing>
      </w:r>
    </w:p>
    <w:p w14:paraId="25C8F7EC" w14:textId="77777777" w:rsidR="00B30DCE" w:rsidRPr="00C70209" w:rsidRDefault="00B30DCE" w:rsidP="005B2300">
      <w:pPr>
        <w:pStyle w:val="BodyText"/>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29DBCCA9" w14:textId="59D4DDEA" w:rsidR="00BB30BE" w:rsidRPr="00C70209" w:rsidRDefault="00BB30BE" w:rsidP="005B2300">
      <w:pPr>
        <w:pStyle w:val="Caption"/>
      </w:pPr>
      <w:bookmarkStart w:id="263" w:name="_Ref416869883"/>
      <w:bookmarkStart w:id="264" w:name="_Toc42774706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2</w:t>
      </w:r>
      <w:r w:rsidR="00130F03" w:rsidRPr="00C70209">
        <w:fldChar w:fldCharType="end"/>
      </w:r>
      <w:bookmarkEnd w:id="263"/>
      <w:r w:rsidRPr="00C70209">
        <w:tab/>
        <w:t>Preterm infants: Results for restrictive RBC transfusion versus liberal RBC transfusion – Severe morbidity (NEC)</w:t>
      </w:r>
      <w:bookmarkEnd w:id="26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1488"/>
        <w:gridCol w:w="14"/>
        <w:gridCol w:w="1474"/>
        <w:gridCol w:w="28"/>
        <w:gridCol w:w="1460"/>
        <w:gridCol w:w="43"/>
        <w:gridCol w:w="1647"/>
      </w:tblGrid>
      <w:tr w:rsidR="00BB30BE" w:rsidRPr="00C70209" w14:paraId="31CDF3C8" w14:textId="77777777" w:rsidTr="00051CD1">
        <w:trPr>
          <w:tblHeader/>
        </w:trPr>
        <w:tc>
          <w:tcPr>
            <w:tcW w:w="383" w:type="pct"/>
            <w:vMerge w:val="restart"/>
            <w:tcBorders>
              <w:bottom w:val="single" w:sz="4" w:space="0" w:color="auto"/>
            </w:tcBorders>
          </w:tcPr>
          <w:p w14:paraId="70474483" w14:textId="77777777" w:rsidR="00BB30BE" w:rsidRPr="00C70209" w:rsidRDefault="00BB30BE" w:rsidP="005B2300">
            <w:pPr>
              <w:pStyle w:val="TableH2"/>
              <w:rPr>
                <w:rFonts w:eastAsia="Arial Unicode MS"/>
              </w:rPr>
            </w:pPr>
            <w:r w:rsidRPr="00C70209">
              <w:rPr>
                <w:rFonts w:eastAsia="Arial Unicode MS"/>
              </w:rPr>
              <w:t>Study</w:t>
            </w:r>
          </w:p>
          <w:p w14:paraId="791C3C9D" w14:textId="77777777" w:rsidR="00BB30BE" w:rsidRPr="00C70209" w:rsidRDefault="00BB30BE"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4B4E49F2" w14:textId="77777777" w:rsidR="00BB30BE" w:rsidRPr="00C70209" w:rsidRDefault="00BB30BE" w:rsidP="005B2300">
            <w:pPr>
              <w:pStyle w:val="TableH2"/>
              <w:rPr>
                <w:rFonts w:eastAsia="Arial Unicode MS"/>
              </w:rPr>
            </w:pPr>
            <w:r w:rsidRPr="00C70209">
              <w:rPr>
                <w:rFonts w:eastAsia="Arial Unicode MS"/>
                <w:i/>
              </w:rPr>
              <w:t>Quality</w:t>
            </w:r>
          </w:p>
        </w:tc>
        <w:tc>
          <w:tcPr>
            <w:tcW w:w="489" w:type="pct"/>
            <w:vMerge w:val="restart"/>
          </w:tcPr>
          <w:p w14:paraId="1577ACF2" w14:textId="77777777" w:rsidR="00BB30BE" w:rsidRPr="00C70209" w:rsidRDefault="00BB30BE" w:rsidP="005B2300">
            <w:pPr>
              <w:pStyle w:val="TableH2"/>
              <w:rPr>
                <w:rFonts w:eastAsia="Arial Unicode MS"/>
              </w:rPr>
            </w:pPr>
            <w:r w:rsidRPr="00C70209">
              <w:rPr>
                <w:rFonts w:eastAsia="Arial Unicode MS"/>
              </w:rPr>
              <w:t>No. of trials / sample size included in analysis</w:t>
            </w:r>
          </w:p>
        </w:tc>
        <w:tc>
          <w:tcPr>
            <w:tcW w:w="489" w:type="pct"/>
            <w:vMerge w:val="restart"/>
          </w:tcPr>
          <w:p w14:paraId="2B328633" w14:textId="77777777" w:rsidR="00BB30BE" w:rsidRPr="00C70209" w:rsidRDefault="00BB30BE" w:rsidP="005B2300">
            <w:pPr>
              <w:pStyle w:val="TableH2"/>
              <w:rPr>
                <w:rFonts w:eastAsia="Arial Unicode MS"/>
              </w:rPr>
            </w:pPr>
            <w:r w:rsidRPr="00C70209">
              <w:rPr>
                <w:rFonts w:eastAsia="Arial Unicode MS"/>
              </w:rPr>
              <w:t xml:space="preserve">Patient population </w:t>
            </w:r>
          </w:p>
        </w:tc>
        <w:tc>
          <w:tcPr>
            <w:tcW w:w="489" w:type="pct"/>
            <w:vMerge w:val="restart"/>
          </w:tcPr>
          <w:p w14:paraId="4C53148A" w14:textId="77777777" w:rsidR="00BB30BE" w:rsidRPr="00C70209" w:rsidRDefault="00BB30BE" w:rsidP="005B2300">
            <w:pPr>
              <w:pStyle w:val="TableH2"/>
              <w:rPr>
                <w:rFonts w:eastAsia="Arial Unicode MS"/>
              </w:rPr>
            </w:pPr>
            <w:r w:rsidRPr="00C70209">
              <w:rPr>
                <w:rFonts w:eastAsia="Arial Unicode MS"/>
              </w:rPr>
              <w:t>Setting</w:t>
            </w:r>
          </w:p>
          <w:p w14:paraId="2A47CCF3" w14:textId="77777777" w:rsidR="00BB30BE" w:rsidRPr="00C70209" w:rsidRDefault="00BB30BE" w:rsidP="005B2300">
            <w:pPr>
              <w:pStyle w:val="TableH2"/>
              <w:rPr>
                <w:rFonts w:eastAsia="Arial Unicode MS"/>
              </w:rPr>
            </w:pPr>
            <w:r w:rsidRPr="00C70209">
              <w:rPr>
                <w:rFonts w:eastAsia="Arial Unicode MS"/>
              </w:rPr>
              <w:t>Location</w:t>
            </w:r>
          </w:p>
        </w:tc>
        <w:tc>
          <w:tcPr>
            <w:tcW w:w="489" w:type="pct"/>
            <w:vMerge w:val="restart"/>
          </w:tcPr>
          <w:p w14:paraId="1F8E3F73" w14:textId="5A06FCCD" w:rsidR="00BB30BE" w:rsidRPr="00C70209" w:rsidRDefault="00BB30BE"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2F24E8F5" w14:textId="77777777" w:rsidR="00BB30BE" w:rsidRPr="00C70209" w:rsidRDefault="00BB30BE" w:rsidP="005B2300">
            <w:pPr>
              <w:pStyle w:val="TableH2"/>
              <w:rPr>
                <w:rFonts w:eastAsia="Arial Unicode MS"/>
              </w:rPr>
            </w:pPr>
            <w:r w:rsidRPr="00C70209">
              <w:rPr>
                <w:rFonts w:eastAsia="Arial Unicode MS"/>
              </w:rPr>
              <w:t>Outcome</w:t>
            </w:r>
          </w:p>
        </w:tc>
        <w:tc>
          <w:tcPr>
            <w:tcW w:w="2171" w:type="pct"/>
            <w:gridSpan w:val="7"/>
          </w:tcPr>
          <w:p w14:paraId="3609D21A" w14:textId="77777777" w:rsidR="00BB30BE" w:rsidRPr="00C70209" w:rsidRDefault="00BB30BE" w:rsidP="005B2300">
            <w:pPr>
              <w:pStyle w:val="TableH2"/>
              <w:rPr>
                <w:rFonts w:eastAsia="Arial Unicode MS"/>
                <w:i/>
              </w:rPr>
            </w:pPr>
            <w:r w:rsidRPr="00C70209">
              <w:rPr>
                <w:rFonts w:eastAsia="Arial Unicode MS"/>
              </w:rPr>
              <w:t>Results</w:t>
            </w:r>
          </w:p>
        </w:tc>
      </w:tr>
      <w:tr w:rsidR="00BB30BE" w:rsidRPr="00C70209" w14:paraId="26A1CD7A" w14:textId="77777777" w:rsidTr="00051CD1">
        <w:trPr>
          <w:tblHeader/>
        </w:trPr>
        <w:tc>
          <w:tcPr>
            <w:tcW w:w="383" w:type="pct"/>
            <w:vMerge/>
          </w:tcPr>
          <w:p w14:paraId="450E0C4F" w14:textId="77777777" w:rsidR="00BB30BE" w:rsidRPr="00C70209" w:rsidRDefault="00BB30BE" w:rsidP="005B2300">
            <w:pPr>
              <w:pStyle w:val="TableH2"/>
              <w:rPr>
                <w:rFonts w:eastAsia="Arial Unicode MS"/>
              </w:rPr>
            </w:pPr>
          </w:p>
        </w:tc>
        <w:tc>
          <w:tcPr>
            <w:tcW w:w="489" w:type="pct"/>
            <w:vMerge/>
          </w:tcPr>
          <w:p w14:paraId="46FB0592" w14:textId="77777777" w:rsidR="00BB30BE" w:rsidRPr="00C70209" w:rsidRDefault="00BB30BE" w:rsidP="005B2300">
            <w:pPr>
              <w:pStyle w:val="TableH2"/>
              <w:rPr>
                <w:rFonts w:eastAsia="Arial Unicode MS"/>
              </w:rPr>
            </w:pPr>
          </w:p>
        </w:tc>
        <w:tc>
          <w:tcPr>
            <w:tcW w:w="489" w:type="pct"/>
            <w:vMerge/>
          </w:tcPr>
          <w:p w14:paraId="271187D5" w14:textId="77777777" w:rsidR="00BB30BE" w:rsidRPr="00C70209" w:rsidRDefault="00BB30BE" w:rsidP="005B2300">
            <w:pPr>
              <w:pStyle w:val="TableH2"/>
              <w:rPr>
                <w:rFonts w:eastAsia="Arial Unicode MS"/>
              </w:rPr>
            </w:pPr>
          </w:p>
        </w:tc>
        <w:tc>
          <w:tcPr>
            <w:tcW w:w="489" w:type="pct"/>
            <w:vMerge/>
          </w:tcPr>
          <w:p w14:paraId="6694CF64" w14:textId="77777777" w:rsidR="00BB30BE" w:rsidRPr="00C70209" w:rsidRDefault="00BB30BE" w:rsidP="005B2300">
            <w:pPr>
              <w:pStyle w:val="TableH2"/>
              <w:rPr>
                <w:rFonts w:eastAsia="Arial Unicode MS"/>
              </w:rPr>
            </w:pPr>
          </w:p>
        </w:tc>
        <w:tc>
          <w:tcPr>
            <w:tcW w:w="489" w:type="pct"/>
            <w:vMerge/>
          </w:tcPr>
          <w:p w14:paraId="75E5276F" w14:textId="77777777" w:rsidR="00BB30BE" w:rsidRPr="00C70209" w:rsidRDefault="00BB30BE" w:rsidP="005B2300">
            <w:pPr>
              <w:pStyle w:val="TableH2"/>
              <w:rPr>
                <w:rFonts w:eastAsia="Arial Unicode MS"/>
              </w:rPr>
            </w:pPr>
          </w:p>
        </w:tc>
        <w:tc>
          <w:tcPr>
            <w:tcW w:w="490" w:type="pct"/>
            <w:vMerge/>
          </w:tcPr>
          <w:p w14:paraId="7326D40B" w14:textId="77777777" w:rsidR="00BB30BE" w:rsidRPr="00C70209" w:rsidRDefault="00BB30BE" w:rsidP="005B2300">
            <w:pPr>
              <w:pStyle w:val="TableH2"/>
              <w:rPr>
                <w:rFonts w:eastAsia="Arial Unicode MS"/>
              </w:rPr>
            </w:pPr>
          </w:p>
        </w:tc>
        <w:tc>
          <w:tcPr>
            <w:tcW w:w="525" w:type="pct"/>
          </w:tcPr>
          <w:p w14:paraId="33A19A9D" w14:textId="77777777" w:rsidR="00BB30BE" w:rsidRPr="00C70209" w:rsidRDefault="00BB30BE" w:rsidP="005B2300">
            <w:pPr>
              <w:pStyle w:val="TableH2"/>
              <w:rPr>
                <w:rFonts w:eastAsia="Arial Unicode MS"/>
              </w:rPr>
            </w:pPr>
            <w:r w:rsidRPr="00C70209">
              <w:rPr>
                <w:rFonts w:eastAsia="Arial Unicode MS"/>
              </w:rPr>
              <w:t>Restrictive RBC transfusion</w:t>
            </w:r>
          </w:p>
          <w:p w14:paraId="59B5532C" w14:textId="77777777" w:rsidR="00BB30BE" w:rsidRPr="00C70209" w:rsidRDefault="00BB30BE" w:rsidP="005B2300">
            <w:pPr>
              <w:pStyle w:val="TableH2"/>
              <w:rPr>
                <w:rFonts w:eastAsia="Arial Unicode MS"/>
              </w:rPr>
            </w:pPr>
            <w:r w:rsidRPr="00C70209">
              <w:rPr>
                <w:rFonts w:eastAsia="Arial Unicode MS"/>
              </w:rPr>
              <w:t>n/N (%)</w:t>
            </w:r>
          </w:p>
        </w:tc>
        <w:tc>
          <w:tcPr>
            <w:tcW w:w="525" w:type="pct"/>
            <w:gridSpan w:val="2"/>
          </w:tcPr>
          <w:p w14:paraId="1C44AC88" w14:textId="4351E0C9" w:rsidR="00BB30BE" w:rsidRPr="00C70209" w:rsidRDefault="00BB30BE" w:rsidP="005B2300">
            <w:pPr>
              <w:pStyle w:val="TableH2"/>
              <w:rPr>
                <w:rFonts w:eastAsia="Arial Unicode MS"/>
              </w:rPr>
            </w:pPr>
            <w:r w:rsidRPr="00C70209">
              <w:rPr>
                <w:rFonts w:eastAsia="Arial Unicode MS"/>
              </w:rPr>
              <w:t>Liberal RBC transfusion</w:t>
            </w:r>
          </w:p>
          <w:p w14:paraId="119BA651" w14:textId="77777777" w:rsidR="00BB30BE" w:rsidRPr="00C70209" w:rsidRDefault="00BB30BE" w:rsidP="005B2300">
            <w:pPr>
              <w:pStyle w:val="TableH2"/>
              <w:rPr>
                <w:rFonts w:eastAsia="Arial Unicode MS"/>
              </w:rPr>
            </w:pPr>
            <w:r w:rsidRPr="00C70209">
              <w:rPr>
                <w:rFonts w:eastAsia="Arial Unicode MS"/>
              </w:rPr>
              <w:t>n/N (%)</w:t>
            </w:r>
          </w:p>
        </w:tc>
        <w:tc>
          <w:tcPr>
            <w:tcW w:w="525" w:type="pct"/>
            <w:gridSpan w:val="2"/>
          </w:tcPr>
          <w:p w14:paraId="1B481ACA" w14:textId="77777777" w:rsidR="00BB30BE" w:rsidRPr="00C70209" w:rsidRDefault="00BB30BE" w:rsidP="005B2300">
            <w:pPr>
              <w:pStyle w:val="TableH2"/>
              <w:rPr>
                <w:rFonts w:eastAsia="Arial Unicode MS"/>
              </w:rPr>
            </w:pPr>
            <w:r w:rsidRPr="00C70209">
              <w:rPr>
                <w:rFonts w:eastAsia="Arial Unicode MS"/>
              </w:rPr>
              <w:t>Risk estimate (95% CI)</w:t>
            </w:r>
          </w:p>
        </w:tc>
        <w:tc>
          <w:tcPr>
            <w:tcW w:w="596" w:type="pct"/>
            <w:gridSpan w:val="2"/>
          </w:tcPr>
          <w:p w14:paraId="3838750D" w14:textId="77777777" w:rsidR="00BB30BE" w:rsidRPr="00C70209" w:rsidRDefault="00BB30BE" w:rsidP="005B2300">
            <w:pPr>
              <w:pStyle w:val="TableH3"/>
              <w:rPr>
                <w:rFonts w:eastAsia="Arial Unicode MS"/>
              </w:rPr>
            </w:pPr>
            <w:r w:rsidRPr="00C70209">
              <w:rPr>
                <w:rFonts w:eastAsia="Arial Unicode MS"/>
              </w:rPr>
              <w:t>Statistical significance</w:t>
            </w:r>
          </w:p>
          <w:p w14:paraId="68EF3A01" w14:textId="1813128D" w:rsidR="00BB30BE" w:rsidRPr="00C70209" w:rsidRDefault="001A475D" w:rsidP="005B2300">
            <w:pPr>
              <w:pStyle w:val="TableH2"/>
              <w:rPr>
                <w:rFonts w:eastAsia="Arial Unicode MS"/>
              </w:rPr>
            </w:pPr>
            <w:r w:rsidRPr="001A475D">
              <w:rPr>
                <w:rFonts w:eastAsia="Arial Unicode MS"/>
                <w:i/>
              </w:rPr>
              <w:t>P-</w:t>
            </w:r>
            <w:r w:rsidR="00BB30BE" w:rsidRPr="00C70209">
              <w:rPr>
                <w:rFonts w:eastAsia="Arial Unicode MS"/>
              </w:rPr>
              <w:t>value</w:t>
            </w:r>
          </w:p>
          <w:p w14:paraId="3C9120BD" w14:textId="77777777" w:rsidR="00BB30BE" w:rsidRPr="00C70209" w:rsidRDefault="00BB30BE" w:rsidP="005B2300">
            <w:pPr>
              <w:pStyle w:val="TableH2"/>
              <w:rPr>
                <w:rFonts w:eastAsia="Arial Unicode MS"/>
              </w:rPr>
            </w:pPr>
            <w:r w:rsidRPr="00C70209">
              <w:t>Heterogeneity</w:t>
            </w:r>
            <w:r w:rsidRPr="00C70209">
              <w:rPr>
                <w:vertAlign w:val="superscript"/>
              </w:rPr>
              <w:t>b</w:t>
            </w:r>
          </w:p>
        </w:tc>
      </w:tr>
      <w:tr w:rsidR="00BB30BE" w:rsidRPr="00C70209" w14:paraId="4BEBFDF4" w14:textId="77777777" w:rsidTr="00051CD1">
        <w:tc>
          <w:tcPr>
            <w:tcW w:w="5000" w:type="pct"/>
            <w:gridSpan w:val="13"/>
            <w:shd w:val="clear" w:color="auto" w:fill="000000" w:themeFill="text1"/>
          </w:tcPr>
          <w:p w14:paraId="28547A7E" w14:textId="77777777" w:rsidR="00BB30BE" w:rsidRPr="00C70209" w:rsidRDefault="00BB30BE" w:rsidP="005B2300">
            <w:pPr>
              <w:pStyle w:val="TableH4"/>
              <w:rPr>
                <w:rFonts w:eastAsia="Arial Unicode MS"/>
              </w:rPr>
            </w:pPr>
            <w:r w:rsidRPr="00C70209">
              <w:rPr>
                <w:rFonts w:eastAsia="Arial Unicode MS"/>
              </w:rPr>
              <w:t>Level I Evidence</w:t>
            </w:r>
          </w:p>
        </w:tc>
      </w:tr>
      <w:tr w:rsidR="00487FB3" w:rsidRPr="00C70209" w14:paraId="00130D4C" w14:textId="77777777" w:rsidTr="005A235A">
        <w:tc>
          <w:tcPr>
            <w:tcW w:w="383" w:type="pct"/>
            <w:shd w:val="clear" w:color="auto" w:fill="auto"/>
          </w:tcPr>
          <w:p w14:paraId="377A4CBD" w14:textId="6DCF4140" w:rsidR="00487FB3" w:rsidRPr="00C70209" w:rsidRDefault="00487FB3" w:rsidP="005B2300">
            <w:pPr>
              <w:pStyle w:val="Tabletext-evidencematrix"/>
            </w:pPr>
            <w:r w:rsidRPr="00C70209">
              <w:t>Ibrahim 2014</w:t>
            </w:r>
            <w:r w:rsidR="00E1112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 </w:instrText>
            </w:r>
            <w:r w:rsidR="003F7DC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6</w:t>
            </w:r>
            <w:r w:rsidR="00E1112B" w:rsidRPr="00C70209">
              <w:fldChar w:fldCharType="end"/>
            </w:r>
          </w:p>
          <w:p w14:paraId="69DEB2FE" w14:textId="77777777" w:rsidR="00487FB3" w:rsidRPr="00C70209" w:rsidRDefault="00487FB3" w:rsidP="005B2300">
            <w:pPr>
              <w:pStyle w:val="Tabletext-evidencematrix"/>
            </w:pPr>
            <w:r w:rsidRPr="00C70209">
              <w:t>Level I</w:t>
            </w:r>
          </w:p>
          <w:p w14:paraId="1F85AD4A" w14:textId="77777777" w:rsidR="00487FB3" w:rsidRPr="00C70209" w:rsidRDefault="00487FB3" w:rsidP="005B2300">
            <w:pPr>
              <w:pStyle w:val="Tabletext-evidencematrix"/>
            </w:pPr>
            <w:r w:rsidRPr="00C70209">
              <w:rPr>
                <w:i/>
              </w:rPr>
              <w:t>Good</w:t>
            </w:r>
          </w:p>
        </w:tc>
        <w:tc>
          <w:tcPr>
            <w:tcW w:w="489" w:type="pct"/>
            <w:shd w:val="clear" w:color="auto" w:fill="auto"/>
          </w:tcPr>
          <w:p w14:paraId="6655C2C0" w14:textId="32F79D5A" w:rsidR="00487FB3" w:rsidRPr="00C70209" w:rsidRDefault="00487FB3" w:rsidP="005B2300">
            <w:pPr>
              <w:pStyle w:val="Tabletext-evidencematrix"/>
            </w:pPr>
            <w:r w:rsidRPr="00C70209">
              <w:t>3 trials (Bell 2005, Chen 2009, Kirpalani 2006)</w:t>
            </w:r>
            <w:r w:rsidR="00256DD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w:t>
            </w:r>
            <w:r w:rsidR="00256DDB" w:rsidRPr="00C70209">
              <w:fldChar w:fldCharType="end"/>
            </w:r>
          </w:p>
          <w:p w14:paraId="031D3BE9" w14:textId="77777777" w:rsidR="00487FB3" w:rsidRPr="00C70209" w:rsidRDefault="00487FB3" w:rsidP="005B2300">
            <w:pPr>
              <w:pStyle w:val="Tabletext-evidencematrix"/>
            </w:pPr>
            <w:r w:rsidRPr="00C70209">
              <w:t>N=590</w:t>
            </w:r>
          </w:p>
        </w:tc>
        <w:tc>
          <w:tcPr>
            <w:tcW w:w="489" w:type="pct"/>
            <w:shd w:val="clear" w:color="auto" w:fill="auto"/>
          </w:tcPr>
          <w:p w14:paraId="13900C4D" w14:textId="1725C5C6" w:rsidR="00487FB3" w:rsidRPr="00C70209" w:rsidRDefault="00487FB3" w:rsidP="005B2300">
            <w:pPr>
              <w:pStyle w:val="Tabletext-evidencematrix"/>
            </w:pPr>
            <w:r w:rsidRPr="00C70209">
              <w:t>Infants with VLBW (</w:t>
            </w:r>
            <w:r w:rsidR="00FB7912" w:rsidRPr="00C70209">
              <w:t>&lt;</w:t>
            </w:r>
            <w:r w:rsidRPr="00C70209">
              <w:t>1500 g)</w:t>
            </w:r>
          </w:p>
        </w:tc>
        <w:tc>
          <w:tcPr>
            <w:tcW w:w="489" w:type="pct"/>
            <w:shd w:val="clear" w:color="auto" w:fill="auto"/>
          </w:tcPr>
          <w:p w14:paraId="1834915C" w14:textId="77777777" w:rsidR="00487FB3" w:rsidRPr="00C70209" w:rsidRDefault="00BB30BE" w:rsidP="005B2300">
            <w:pPr>
              <w:pStyle w:val="Tabletext-evidencematrix"/>
            </w:pPr>
            <w:r w:rsidRPr="00C70209">
              <w:t xml:space="preserve">Multicentre x1, Aus, Canada, </w:t>
            </w:r>
            <w:r w:rsidR="00487FB3" w:rsidRPr="00C70209">
              <w:t>USA</w:t>
            </w:r>
          </w:p>
          <w:p w14:paraId="33B9476C" w14:textId="77777777" w:rsidR="00487FB3" w:rsidRPr="00C70209" w:rsidRDefault="00487FB3" w:rsidP="005B2300">
            <w:pPr>
              <w:pStyle w:val="Tabletext-evidencematrix"/>
            </w:pPr>
            <w:r w:rsidRPr="00C70209">
              <w:t>Single centre x2, Taiwan</w:t>
            </w:r>
            <w:r w:rsidR="00BB30BE" w:rsidRPr="00C70209">
              <w:t>, USA</w:t>
            </w:r>
          </w:p>
        </w:tc>
        <w:tc>
          <w:tcPr>
            <w:tcW w:w="489" w:type="pct"/>
            <w:shd w:val="clear" w:color="auto" w:fill="auto"/>
          </w:tcPr>
          <w:p w14:paraId="65F5BB45" w14:textId="4F5F9ADE" w:rsidR="00487FB3" w:rsidRPr="00C70209" w:rsidRDefault="00487FB3"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1F1E3962" w14:textId="77777777" w:rsidR="00487FB3" w:rsidRPr="00C70209" w:rsidRDefault="00487FB3" w:rsidP="005B2300">
            <w:pPr>
              <w:pStyle w:val="Tabletext-evidencematrix"/>
            </w:pPr>
            <w:r w:rsidRPr="00C70209">
              <w:t>NEC</w:t>
            </w:r>
          </w:p>
        </w:tc>
        <w:tc>
          <w:tcPr>
            <w:tcW w:w="530" w:type="pct"/>
            <w:gridSpan w:val="2"/>
            <w:shd w:val="clear" w:color="auto" w:fill="auto"/>
          </w:tcPr>
          <w:p w14:paraId="658C2CFB" w14:textId="77777777" w:rsidR="00487FB3" w:rsidRPr="00C70209" w:rsidRDefault="00487FB3" w:rsidP="005B2300">
            <w:pPr>
              <w:pStyle w:val="Tabletext-evidencematrix"/>
            </w:pPr>
            <w:r w:rsidRPr="00C70209">
              <w:t>21/292 (7.2%)</w:t>
            </w:r>
          </w:p>
        </w:tc>
        <w:tc>
          <w:tcPr>
            <w:tcW w:w="530" w:type="pct"/>
            <w:gridSpan w:val="2"/>
            <w:shd w:val="clear" w:color="auto" w:fill="auto"/>
          </w:tcPr>
          <w:p w14:paraId="4DA684DB" w14:textId="77777777" w:rsidR="00487FB3" w:rsidRPr="00C70209" w:rsidRDefault="00487FB3" w:rsidP="005B2300">
            <w:pPr>
              <w:pStyle w:val="Tabletext-evidencematrix"/>
            </w:pPr>
            <w:r w:rsidRPr="00C70209">
              <w:t>13/298 (4.4%)</w:t>
            </w:r>
          </w:p>
        </w:tc>
        <w:tc>
          <w:tcPr>
            <w:tcW w:w="530" w:type="pct"/>
            <w:gridSpan w:val="2"/>
            <w:shd w:val="clear" w:color="auto" w:fill="auto"/>
          </w:tcPr>
          <w:p w14:paraId="0843A013" w14:textId="77777777" w:rsidR="00487FB3" w:rsidRPr="00C70209" w:rsidRDefault="00487FB3" w:rsidP="005B2300">
            <w:pPr>
              <w:pStyle w:val="Tabletext-evidencematrix"/>
            </w:pPr>
            <w:r w:rsidRPr="00C70209">
              <w:t>RR 1.62</w:t>
            </w:r>
            <w:r w:rsidR="00AC3B77" w:rsidRPr="00C70209">
              <w:t xml:space="preserve"> </w:t>
            </w:r>
            <w:r w:rsidRPr="00C70209">
              <w:t>[0.83, 3.13]</w:t>
            </w:r>
          </w:p>
        </w:tc>
        <w:tc>
          <w:tcPr>
            <w:tcW w:w="581" w:type="pct"/>
            <w:shd w:val="clear" w:color="auto" w:fill="auto"/>
          </w:tcPr>
          <w:p w14:paraId="2560BC91" w14:textId="3729623A" w:rsidR="00487FB3" w:rsidRPr="00C70209" w:rsidRDefault="00487FB3" w:rsidP="005B2300">
            <w:pPr>
              <w:pStyle w:val="Tabletext-evidencematrix"/>
              <w:rPr>
                <w:i/>
              </w:rPr>
            </w:pPr>
            <w:r w:rsidRPr="00C70209">
              <w:rPr>
                <w:i/>
              </w:rPr>
              <w:t>No significant difference</w:t>
            </w:r>
          </w:p>
          <w:p w14:paraId="0B2EBAFB" w14:textId="2AA2B809" w:rsidR="00487FB3" w:rsidRPr="00C70209" w:rsidRDefault="001A475D" w:rsidP="005B2300">
            <w:pPr>
              <w:pStyle w:val="Tabletext-evidencematrix"/>
            </w:pPr>
            <w:r w:rsidRPr="001A475D">
              <w:rPr>
                <w:i/>
              </w:rPr>
              <w:t>P = </w:t>
            </w:r>
            <w:r w:rsidR="00487FB3" w:rsidRPr="00C70209">
              <w:t>0.16</w:t>
            </w:r>
          </w:p>
          <w:p w14:paraId="1AC7DA6B" w14:textId="2B51FB25" w:rsidR="00487FB3" w:rsidRPr="00C70209" w:rsidRDefault="00487FB3" w:rsidP="005B2300">
            <w:pPr>
              <w:pStyle w:val="Tabletext-evidencematrix"/>
              <w:rPr>
                <w:i/>
              </w:rPr>
            </w:pPr>
            <w:r w:rsidRPr="00C70209">
              <w:t>I</w:t>
            </w:r>
            <w:r w:rsidRPr="00C70209">
              <w:rPr>
                <w:vertAlign w:val="superscript"/>
              </w:rPr>
              <w:t>2</w:t>
            </w:r>
            <w:r w:rsidR="00AB0F82">
              <w:rPr>
                <w:vertAlign w:val="superscript"/>
              </w:rPr>
              <w:t> </w:t>
            </w:r>
            <w:r w:rsidRPr="00C70209">
              <w:t>=</w:t>
            </w:r>
            <w:r w:rsidR="00AB0F82">
              <w:t> </w:t>
            </w:r>
            <w:r w:rsidRPr="00C70209">
              <w:t>0%</w:t>
            </w:r>
          </w:p>
        </w:tc>
      </w:tr>
      <w:tr w:rsidR="00BB30BE" w:rsidRPr="00C70209" w14:paraId="57A93A99" w14:textId="77777777" w:rsidTr="00995A15">
        <w:tc>
          <w:tcPr>
            <w:tcW w:w="5000" w:type="pct"/>
            <w:gridSpan w:val="13"/>
            <w:shd w:val="clear" w:color="auto" w:fill="000000" w:themeFill="text1"/>
          </w:tcPr>
          <w:p w14:paraId="75F1C897" w14:textId="77777777" w:rsidR="00BB30BE" w:rsidRPr="00C70209" w:rsidRDefault="00BB30BE" w:rsidP="005B2300">
            <w:pPr>
              <w:pStyle w:val="TableH4"/>
              <w:rPr>
                <w:rFonts w:eastAsia="Arial Unicode MS"/>
              </w:rPr>
            </w:pPr>
            <w:r w:rsidRPr="00C70209">
              <w:rPr>
                <w:rFonts w:eastAsia="Arial Unicode MS"/>
              </w:rPr>
              <w:t>Level II Evidence</w:t>
            </w:r>
          </w:p>
        </w:tc>
      </w:tr>
      <w:tr w:rsidR="00BB30BE" w:rsidRPr="00C70209" w14:paraId="37751168" w14:textId="77777777" w:rsidTr="005A235A">
        <w:tc>
          <w:tcPr>
            <w:tcW w:w="383" w:type="pct"/>
            <w:shd w:val="clear" w:color="auto" w:fill="auto"/>
          </w:tcPr>
          <w:p w14:paraId="1239DCDF" w14:textId="598D33AB" w:rsidR="00BB30BE" w:rsidRPr="00C70209" w:rsidRDefault="00BB30BE" w:rsidP="005B2300">
            <w:pPr>
              <w:pStyle w:val="Tabletext-evidencematrix"/>
            </w:pPr>
            <w:r w:rsidRPr="00C70209">
              <w:t>Bassler 2008</w:t>
            </w:r>
            <w:r w:rsidR="00E1112B" w:rsidRPr="00C70209">
              <w:fldChar w:fldCharType="begin">
                <w:fldData xml:space="preserve">PEVuZE5vdGU+PENpdGU+PEF1dGhvcj5CYXNzbGVyPC9BdXRob3I+PFllYXI+MjAwODwvWWVhcj48
UmVjTnVtPjE0OTwvUmVjTnVtPjxEaXNwbGF5VGV4dD48c3R5bGUgZmFjZT0ic3VwZXJzY3JpcHQi
PjQ5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3F7DCB" w:rsidRPr="00C70209">
              <w:instrText xml:space="preserve"> ADDIN EN.CITE </w:instrText>
            </w:r>
            <w:r w:rsidR="003F7DCB" w:rsidRPr="00C70209">
              <w:fldChar w:fldCharType="begin">
                <w:fldData xml:space="preserve">PEVuZE5vdGU+PENpdGU+PEF1dGhvcj5CYXNzbGVyPC9BdXRob3I+PFllYXI+MjAwODwvWWVhcj48
UmVjTnVtPjE0OTwvUmVjTnVtPjxEaXNwbGF5VGV4dD48c3R5bGUgZmFjZT0ic3VwZXJzY3JpcHQi
PjQ5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9</w:t>
            </w:r>
            <w:r w:rsidR="00E1112B" w:rsidRPr="00C70209">
              <w:fldChar w:fldCharType="end"/>
            </w:r>
          </w:p>
          <w:p w14:paraId="50DB0FF5" w14:textId="77777777" w:rsidR="00BB30BE" w:rsidRPr="00C70209" w:rsidRDefault="00BB30BE" w:rsidP="005B2300">
            <w:pPr>
              <w:pStyle w:val="Tabletext-evidencematrix"/>
            </w:pPr>
            <w:r w:rsidRPr="00C70209">
              <w:t>Level I/II</w:t>
            </w:r>
          </w:p>
          <w:p w14:paraId="7F0005A3" w14:textId="77777777" w:rsidR="00BB30BE" w:rsidRPr="00C70209" w:rsidRDefault="00BB30BE" w:rsidP="005B2300">
            <w:pPr>
              <w:pStyle w:val="Tabletext-evidencematrix"/>
            </w:pPr>
            <w:r w:rsidRPr="00C70209">
              <w:rPr>
                <w:i/>
              </w:rPr>
              <w:t>Good</w:t>
            </w:r>
          </w:p>
        </w:tc>
        <w:tc>
          <w:tcPr>
            <w:tcW w:w="489" w:type="pct"/>
            <w:shd w:val="clear" w:color="auto" w:fill="auto"/>
          </w:tcPr>
          <w:p w14:paraId="3EE5440A" w14:textId="763A56ED" w:rsidR="00BB30BE" w:rsidRPr="00C70209" w:rsidRDefault="00BB30BE" w:rsidP="005B2300">
            <w:pPr>
              <w:pStyle w:val="Tabletext-evidencematrix"/>
            </w:pPr>
            <w:r w:rsidRPr="00C70209">
              <w:t>1 trial (Brooks 1999)</w:t>
            </w:r>
            <w:r w:rsidR="00256DDB" w:rsidRPr="00C70209">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70209">
              <w:instrText xml:space="preserve"> ADDIN EN.CITE </w:instrText>
            </w:r>
            <w:r w:rsidR="003F7DCB" w:rsidRPr="00C70209">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3</w:t>
            </w:r>
            <w:r w:rsidR="00256DDB" w:rsidRPr="00C70209">
              <w:fldChar w:fldCharType="end"/>
            </w:r>
          </w:p>
          <w:p w14:paraId="7C6FF6FD" w14:textId="77777777" w:rsidR="00BB30BE" w:rsidRPr="00C70209" w:rsidRDefault="00BB30BE" w:rsidP="005B2300">
            <w:pPr>
              <w:pStyle w:val="Tabletext-evidencematrix"/>
            </w:pPr>
            <w:r w:rsidRPr="00C70209">
              <w:t>N=501</w:t>
            </w:r>
          </w:p>
        </w:tc>
        <w:tc>
          <w:tcPr>
            <w:tcW w:w="489" w:type="pct"/>
            <w:shd w:val="clear" w:color="auto" w:fill="auto"/>
          </w:tcPr>
          <w:p w14:paraId="6E63536D" w14:textId="46F9D62F" w:rsidR="00BB30BE" w:rsidRPr="00C70209" w:rsidRDefault="00BB30BE" w:rsidP="005B2300">
            <w:pPr>
              <w:pStyle w:val="Tabletext-evidencematrix"/>
            </w:pPr>
            <w:r w:rsidRPr="00C70209">
              <w:t>Preterm infants (</w:t>
            </w:r>
            <w:r w:rsidR="00FB7912" w:rsidRPr="00C70209">
              <w:t>&lt;</w:t>
            </w:r>
            <w:r w:rsidRPr="00C70209">
              <w:t>37 weeks gestation) with VLBW (</w:t>
            </w:r>
            <w:r w:rsidR="00FB7912" w:rsidRPr="00C70209">
              <w:t>&lt;</w:t>
            </w:r>
            <w:r w:rsidRPr="00C70209">
              <w:t>1250 g)</w:t>
            </w:r>
          </w:p>
        </w:tc>
        <w:tc>
          <w:tcPr>
            <w:tcW w:w="489" w:type="pct"/>
            <w:shd w:val="clear" w:color="auto" w:fill="auto"/>
          </w:tcPr>
          <w:p w14:paraId="73845ED3" w14:textId="77777777" w:rsidR="00BB30BE" w:rsidRPr="00C70209" w:rsidRDefault="00BB30BE" w:rsidP="005B2300">
            <w:pPr>
              <w:pStyle w:val="Tabletext-evidencematrix"/>
            </w:pPr>
            <w:r w:rsidRPr="00C70209">
              <w:t xml:space="preserve">Single NICU x 1, USA </w:t>
            </w:r>
          </w:p>
        </w:tc>
        <w:tc>
          <w:tcPr>
            <w:tcW w:w="489" w:type="pct"/>
            <w:shd w:val="clear" w:color="auto" w:fill="auto"/>
          </w:tcPr>
          <w:p w14:paraId="3836C9F3" w14:textId="22FBFBB8" w:rsidR="00BB30BE" w:rsidRPr="00C70209" w:rsidRDefault="00BB30BE" w:rsidP="005B2300">
            <w:pPr>
              <w:pStyle w:val="Tabletext-evidencematrix"/>
            </w:pPr>
            <w:r w:rsidRPr="00C70209">
              <w:t xml:space="preserve">Restrictive RBC transfusion </w:t>
            </w:r>
            <w:r w:rsidR="00C91BAE" w:rsidRPr="00C70209">
              <w:t>versus</w:t>
            </w:r>
            <w:r w:rsidRPr="00C70209">
              <w:t xml:space="preserve"> liberal RBC transfusion between 28</w:t>
            </w:r>
            <w:r w:rsidR="00E64EC2" w:rsidRPr="00C70209">
              <w:t>–7</w:t>
            </w:r>
            <w:r w:rsidRPr="00C70209">
              <w:t>2 days of life</w:t>
            </w:r>
          </w:p>
        </w:tc>
        <w:tc>
          <w:tcPr>
            <w:tcW w:w="490" w:type="pct"/>
            <w:shd w:val="clear" w:color="auto" w:fill="auto"/>
          </w:tcPr>
          <w:p w14:paraId="28EE4E83" w14:textId="77777777" w:rsidR="00BB30BE" w:rsidRPr="00C70209" w:rsidRDefault="00BB30BE" w:rsidP="005B2300">
            <w:pPr>
              <w:pStyle w:val="Tabletext-evidencematrix"/>
            </w:pPr>
            <w:r w:rsidRPr="00C70209">
              <w:t>NEC</w:t>
            </w:r>
          </w:p>
        </w:tc>
        <w:tc>
          <w:tcPr>
            <w:tcW w:w="530" w:type="pct"/>
            <w:gridSpan w:val="2"/>
            <w:shd w:val="clear" w:color="auto" w:fill="auto"/>
          </w:tcPr>
          <w:p w14:paraId="5946CC42" w14:textId="77777777" w:rsidR="00BB30BE" w:rsidRPr="00C70209" w:rsidRDefault="00BB30BE" w:rsidP="005B2300">
            <w:pPr>
              <w:pStyle w:val="Tabletext-evidencematrix"/>
              <w:rPr>
                <w:highlight w:val="yellow"/>
              </w:rPr>
            </w:pPr>
            <w:r w:rsidRPr="00C70209">
              <w:t>6/24 (25%)</w:t>
            </w:r>
          </w:p>
        </w:tc>
        <w:tc>
          <w:tcPr>
            <w:tcW w:w="530" w:type="pct"/>
            <w:gridSpan w:val="2"/>
            <w:shd w:val="clear" w:color="auto" w:fill="auto"/>
          </w:tcPr>
          <w:p w14:paraId="0C16E38F" w14:textId="77777777" w:rsidR="00BB30BE" w:rsidRPr="00C70209" w:rsidRDefault="00BB30BE" w:rsidP="005B2300">
            <w:pPr>
              <w:pStyle w:val="Tabletext-evidencematrix"/>
            </w:pPr>
            <w:r w:rsidRPr="00C70209">
              <w:t>7/26 (27%)</w:t>
            </w:r>
          </w:p>
        </w:tc>
        <w:tc>
          <w:tcPr>
            <w:tcW w:w="530" w:type="pct"/>
            <w:gridSpan w:val="2"/>
            <w:shd w:val="clear" w:color="auto" w:fill="auto"/>
          </w:tcPr>
          <w:p w14:paraId="6524A7C9" w14:textId="77777777" w:rsidR="00BB30BE" w:rsidRPr="00C70209" w:rsidRDefault="00BB30BE" w:rsidP="005B2300">
            <w:pPr>
              <w:pStyle w:val="Tabletext-evidencematrix"/>
            </w:pPr>
            <w:r w:rsidRPr="00C70209">
              <w:t>RR 0.93 [0.36, 2.37]</w:t>
            </w:r>
            <w:r w:rsidRPr="00C70209">
              <w:rPr>
                <w:vertAlign w:val="superscript"/>
              </w:rPr>
              <w:t>c</w:t>
            </w:r>
          </w:p>
        </w:tc>
        <w:tc>
          <w:tcPr>
            <w:tcW w:w="581" w:type="pct"/>
            <w:shd w:val="clear" w:color="auto" w:fill="auto"/>
          </w:tcPr>
          <w:p w14:paraId="4A45A4C2" w14:textId="49AA116D" w:rsidR="00BB30BE" w:rsidRPr="00C70209" w:rsidRDefault="00BB30BE" w:rsidP="005B2300">
            <w:pPr>
              <w:pStyle w:val="Tabletext-evidencematrix"/>
              <w:rPr>
                <w:i/>
              </w:rPr>
            </w:pPr>
            <w:r w:rsidRPr="00C70209">
              <w:rPr>
                <w:i/>
              </w:rPr>
              <w:t>No significant difference</w:t>
            </w:r>
          </w:p>
          <w:p w14:paraId="6CCE7F0A" w14:textId="6C385BEE" w:rsidR="00BB30BE" w:rsidRPr="00C70209" w:rsidRDefault="001A475D" w:rsidP="005B2300">
            <w:pPr>
              <w:pStyle w:val="Tabletext-evidencematrix"/>
              <w:rPr>
                <w:vertAlign w:val="superscript"/>
              </w:rPr>
            </w:pPr>
            <w:r w:rsidRPr="001A475D">
              <w:rPr>
                <w:i/>
              </w:rPr>
              <w:t>P = </w:t>
            </w:r>
            <w:r w:rsidR="00BB30BE" w:rsidRPr="00C70209">
              <w:t>0.88</w:t>
            </w:r>
            <w:r w:rsidR="00BB30BE" w:rsidRPr="00C70209">
              <w:rPr>
                <w:vertAlign w:val="superscript"/>
              </w:rPr>
              <w:t>c</w:t>
            </w:r>
          </w:p>
          <w:p w14:paraId="48EC974C" w14:textId="78B0F400" w:rsidR="00BB30BE" w:rsidRPr="00C70209" w:rsidRDefault="00BB30BE" w:rsidP="005B2300">
            <w:pPr>
              <w:pStyle w:val="Tabletext-evidencematrix"/>
              <w:rPr>
                <w:i/>
              </w:rPr>
            </w:pPr>
            <w:r w:rsidRPr="00C70209">
              <w:t>I</w:t>
            </w:r>
            <w:r w:rsidRPr="00C70209">
              <w:rPr>
                <w:vertAlign w:val="superscript"/>
              </w:rPr>
              <w:t>2</w:t>
            </w:r>
            <w:r w:rsidR="00AB0F82">
              <w:rPr>
                <w:vertAlign w:val="superscript"/>
              </w:rPr>
              <w:t> </w:t>
            </w:r>
            <w:r w:rsidRPr="00C70209">
              <w:t>=</w:t>
            </w:r>
            <w:r w:rsidR="00AB0F82">
              <w:t> </w:t>
            </w:r>
            <w:r w:rsidRPr="00C70209">
              <w:t>NA</w:t>
            </w:r>
          </w:p>
        </w:tc>
      </w:tr>
    </w:tbl>
    <w:p w14:paraId="2129919C" w14:textId="2492E84E" w:rsidR="00BB30BE" w:rsidRPr="00C70209" w:rsidRDefault="00BB30BE" w:rsidP="005B2300">
      <w:pPr>
        <w:pStyle w:val="Tablefignotesleft"/>
      </w:pPr>
      <w:r w:rsidRPr="00C70209">
        <w:t xml:space="preserve">CI, confidence interval; </w:t>
      </w:r>
      <w:r w:rsidR="00C304D6" w:rsidRPr="00C70209">
        <w:t xml:space="preserve">NA, not applicable; </w:t>
      </w:r>
      <w:r w:rsidRPr="00C70209">
        <w:t>NEC, necrotising enterocolitis; NICU, neonatal intensive care unit; RBC, red blood cell; RR, risk ratio; VLBW, very low birth weight</w:t>
      </w:r>
    </w:p>
    <w:p w14:paraId="52C3C472" w14:textId="77777777" w:rsidR="00BB30BE" w:rsidRPr="00C70209" w:rsidRDefault="00BB30BE"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B541AC9" w14:textId="1C6B71F2" w:rsidR="00BB30BE" w:rsidRPr="00C70209" w:rsidRDefault="00BB30BE"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249474E7" w14:textId="14B8D6E6" w:rsidR="00BB30BE" w:rsidRPr="00C70209" w:rsidRDefault="00BB30BE" w:rsidP="005B2300">
      <w:pPr>
        <w:pStyle w:val="Tablefignotesleft"/>
      </w:pPr>
      <w:r w:rsidRPr="00C70209">
        <w:rPr>
          <w:b/>
        </w:rPr>
        <w:t xml:space="preserve">c. </w:t>
      </w:r>
      <w:r w:rsidRPr="00C70209">
        <w:t>Calculated post</w:t>
      </w:r>
      <w:r w:rsidR="004B557C" w:rsidRPr="00C70209">
        <w:t>-</w:t>
      </w:r>
      <w:r w:rsidRPr="00C70209">
        <w:t>hoc using RevMan 5.1.2.</w:t>
      </w:r>
    </w:p>
    <w:p w14:paraId="6E557A43"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60404CF5" w14:textId="77777777" w:rsidR="00051CD1" w:rsidRPr="00C70209" w:rsidRDefault="00051CD1" w:rsidP="00F053AA">
      <w:pPr>
        <w:pStyle w:val="Heading7"/>
      </w:pPr>
      <w:r w:rsidRPr="00C70209">
        <w:t>Retinopathy of prematurity</w:t>
      </w:r>
    </w:p>
    <w:p w14:paraId="1DD52D25" w14:textId="5ACC6905" w:rsidR="00051CD1" w:rsidRPr="00C70209" w:rsidRDefault="00051CD1" w:rsidP="005B2300">
      <w:pPr>
        <w:pStyle w:val="BodyText"/>
      </w:pPr>
      <w:r w:rsidRPr="00C70209">
        <w:t>The systematic review by Ibrahim (2014) reported pooled results of three RCTS (Bell 2005, Chen 2009, Kirpalani 2006) that assessed severe ROP (</w:t>
      </w:r>
      <w:r w:rsidR="00FB7912" w:rsidRPr="00C70209">
        <w:rPr>
          <w:rFonts w:cs="Calibri"/>
        </w:rPr>
        <w:t>≥</w:t>
      </w:r>
      <w:r w:rsidRPr="00C70209">
        <w:t>stage 3) among 496 preterm infants with VLBW (</w:t>
      </w:r>
      <w:r w:rsidR="00FB7912" w:rsidRPr="00C70209">
        <w:t>&lt;</w:t>
      </w:r>
      <w:r w:rsidRPr="00C70209">
        <w:t>1500 g). Thirty</w:t>
      </w:r>
      <w:r w:rsidR="003837B1" w:rsidRPr="00C70209">
        <w:t>-</w:t>
      </w:r>
      <w:r w:rsidRPr="00C70209">
        <w:t>five infants developed severe ROP in the restrictive transfusion group (14.5%) compared with 37 infants in the liberal transfusion group (14.5%). This result was not statistically significant (RR 1.04; 95% CI 0.68, 1.58).</w:t>
      </w:r>
    </w:p>
    <w:p w14:paraId="22382E0B" w14:textId="60FF013E" w:rsidR="00ED16A3" w:rsidRPr="00C70209" w:rsidRDefault="00ED16A3" w:rsidP="005B2300">
      <w:pPr>
        <w:pStyle w:val="BodyText"/>
      </w:pPr>
      <w:r w:rsidRPr="00C70209">
        <w:t xml:space="preserve">Whyte (2011) conducted a meta-analysis of four trials (Bell 2005, Chen 2009, </w:t>
      </w:r>
      <w:r w:rsidR="0039212B" w:rsidRPr="00C70209">
        <w:t>Connelly 1998</w:t>
      </w:r>
      <w:r w:rsidRPr="00C70209">
        <w:t xml:space="preserve">, Kirpalani 2006) involving 517 VLBW preterm infants to assess ROP among survivors, and found no statistically significant difference on the rate of ROP (all severities) (RR 0.98; 95% CI 0.84, 1.14), ROP stage 1 or 2 (RR 0.96; 95% CI 0.78, 1.18), or ROP stage &gt;3 (RR 1.04; 95% CI 0.68, 1.58) (See </w:t>
      </w:r>
      <w:r w:rsidR="00837406" w:rsidRPr="00C70209">
        <w:rPr>
          <w:b/>
        </w:rPr>
        <w:fldChar w:fldCharType="begin"/>
      </w:r>
      <w:r w:rsidR="00837406" w:rsidRPr="00C70209">
        <w:rPr>
          <w:b/>
        </w:rPr>
        <w:instrText xml:space="preserve"> REF _Ref417380938 \h  \* MERGEFORMAT </w:instrText>
      </w:r>
      <w:r w:rsidR="00837406" w:rsidRPr="00C70209">
        <w:rPr>
          <w:b/>
        </w:rPr>
      </w:r>
      <w:r w:rsidR="00837406" w:rsidRPr="00C70209">
        <w:rPr>
          <w:b/>
        </w:rPr>
        <w:fldChar w:fldCharType="separate"/>
      </w:r>
      <w:r w:rsidR="000F7A9B" w:rsidRPr="000F7A9B">
        <w:rPr>
          <w:b/>
        </w:rPr>
        <w:t>Figure 3.1.7</w:t>
      </w:r>
      <w:r w:rsidR="00837406" w:rsidRPr="00C70209">
        <w:rPr>
          <w:b/>
        </w:rPr>
        <w:fldChar w:fldCharType="end"/>
      </w:r>
      <w:r w:rsidRPr="00C70209">
        <w:rPr>
          <w:b/>
        </w:rPr>
        <w:t xml:space="preserve"> </w:t>
      </w:r>
      <w:r w:rsidRPr="00C70209">
        <w:t xml:space="preserve">and </w:t>
      </w:r>
      <w:r w:rsidR="00837406" w:rsidRPr="00C70209">
        <w:rPr>
          <w:b/>
        </w:rPr>
        <w:fldChar w:fldCharType="begin"/>
      </w:r>
      <w:r w:rsidR="00837406" w:rsidRPr="00C70209">
        <w:rPr>
          <w:b/>
        </w:rPr>
        <w:instrText xml:space="preserve"> REF _Ref416864926 \h  \* MERGEFORMAT </w:instrText>
      </w:r>
      <w:r w:rsidR="00837406" w:rsidRPr="00C70209">
        <w:rPr>
          <w:b/>
        </w:rPr>
      </w:r>
      <w:r w:rsidR="00837406" w:rsidRPr="00C70209">
        <w:rPr>
          <w:b/>
        </w:rPr>
        <w:fldChar w:fldCharType="separate"/>
      </w:r>
      <w:r w:rsidR="000F7A9B" w:rsidRPr="000F7A9B">
        <w:rPr>
          <w:b/>
        </w:rPr>
        <w:t>Figure 3.1.8</w:t>
      </w:r>
      <w:r w:rsidR="00837406" w:rsidRPr="00C70209">
        <w:rPr>
          <w:b/>
        </w:rPr>
        <w:fldChar w:fldCharType="end"/>
      </w:r>
      <w:r w:rsidRPr="00C70209">
        <w:t>).</w:t>
      </w:r>
    </w:p>
    <w:p w14:paraId="604B2F64" w14:textId="33FD9639" w:rsidR="00ED16A3" w:rsidRPr="00C70209" w:rsidRDefault="00ED16A3" w:rsidP="005B2300">
      <w:pPr>
        <w:pStyle w:val="BodyText"/>
      </w:pPr>
      <w:r w:rsidRPr="00C70209">
        <w:t>The systematic review by Bassler (2008) reported data from one additional RCT (Brooks 1999) that assessed the development of ROP among VLBW (&lt;1250 g) infants enrolled at 29 days of life; this additional RCT was not included in the reviews by Ibrahim (2014) or Whyte (2011). Upon further investigation, the RCT by Brooks (1999) assessed ROP in infants stratified by birth weight. In all three birth weight categories (</w:t>
      </w:r>
      <w:r w:rsidRPr="00C70209">
        <w:rPr>
          <w:rFonts w:cs="Calibri"/>
        </w:rPr>
        <w:t>≤</w:t>
      </w:r>
      <w:r w:rsidRPr="00C70209">
        <w:t xml:space="preserve">750 g, 751–1000 g, 1001–1250 g) there was no significant difference between restrictive RBC transfusion and liberal RBC transfusion strategies on the rate of ROP reported (see </w:t>
      </w:r>
      <w:r w:rsidR="00837406" w:rsidRPr="00C70209">
        <w:rPr>
          <w:b/>
        </w:rPr>
        <w:fldChar w:fldCharType="begin"/>
      </w:r>
      <w:r w:rsidR="00837406" w:rsidRPr="00C70209">
        <w:rPr>
          <w:b/>
        </w:rPr>
        <w:instrText xml:space="preserve"> REF _Ref416869884 \h  \* MERGEFORMAT </w:instrText>
      </w:r>
      <w:r w:rsidR="00837406" w:rsidRPr="00C70209">
        <w:rPr>
          <w:b/>
        </w:rPr>
      </w:r>
      <w:r w:rsidR="00837406" w:rsidRPr="00C70209">
        <w:rPr>
          <w:b/>
        </w:rPr>
        <w:fldChar w:fldCharType="separate"/>
      </w:r>
      <w:r w:rsidR="000F7A9B" w:rsidRPr="000F7A9B">
        <w:rPr>
          <w:b/>
        </w:rPr>
        <w:t>Table 3.1.13</w:t>
      </w:r>
      <w:r w:rsidR="00837406" w:rsidRPr="00C70209">
        <w:rPr>
          <w:b/>
        </w:rPr>
        <w:fldChar w:fldCharType="end"/>
      </w:r>
      <w:r w:rsidRPr="00C70209">
        <w:t>). These findings were also reflected in the overall result (RR 1.14; 95% CI 0.85, 1.53).</w:t>
      </w:r>
    </w:p>
    <w:p w14:paraId="3F65EF89" w14:textId="35931B7A" w:rsidR="00ED16A3" w:rsidRPr="00C70209" w:rsidRDefault="00ED16A3" w:rsidP="005B2300">
      <w:pPr>
        <w:pStyle w:val="BodyText"/>
      </w:pPr>
      <w:r w:rsidRPr="00C70209">
        <w:t>The results from these studies are summarised in</w:t>
      </w:r>
      <w:r w:rsidRPr="00C70209">
        <w:rPr>
          <w:b/>
          <w:lang w:eastAsia="en-GB"/>
        </w:rPr>
        <w:t xml:space="preserve"> </w:t>
      </w:r>
      <w:r w:rsidRPr="00C70209">
        <w:rPr>
          <w:b/>
        </w:rPr>
        <w:t>Table 3.13</w:t>
      </w:r>
      <w:r w:rsidRPr="00C70209">
        <w:rPr>
          <w:lang w:eastAsia="en-GB"/>
        </w:rPr>
        <w:t>, and p</w:t>
      </w:r>
      <w:r w:rsidRPr="00C70209">
        <w:t xml:space="preserve">ooled results of all included Level II studies are shown in </w:t>
      </w:r>
      <w:r w:rsidR="00837406" w:rsidRPr="00C70209">
        <w:rPr>
          <w:b/>
        </w:rPr>
        <w:fldChar w:fldCharType="begin"/>
      </w:r>
      <w:r w:rsidR="00837406" w:rsidRPr="00C70209">
        <w:rPr>
          <w:b/>
        </w:rPr>
        <w:instrText xml:space="preserve"> REF _Ref417380938 \h  \* MERGEFORMAT </w:instrText>
      </w:r>
      <w:r w:rsidR="00837406" w:rsidRPr="00C70209">
        <w:rPr>
          <w:b/>
        </w:rPr>
      </w:r>
      <w:r w:rsidR="00837406" w:rsidRPr="00C70209">
        <w:rPr>
          <w:b/>
        </w:rPr>
        <w:fldChar w:fldCharType="separate"/>
      </w:r>
      <w:r w:rsidR="000F7A9B" w:rsidRPr="000F7A9B">
        <w:rPr>
          <w:b/>
        </w:rPr>
        <w:t>Figure 3.1.7</w:t>
      </w:r>
      <w:r w:rsidR="00837406" w:rsidRPr="00C70209">
        <w:rPr>
          <w:b/>
        </w:rPr>
        <w:fldChar w:fldCharType="end"/>
      </w:r>
      <w:r w:rsidR="00837406" w:rsidRPr="00C70209">
        <w:rPr>
          <w:b/>
        </w:rPr>
        <w:t xml:space="preserve"> </w:t>
      </w:r>
      <w:r w:rsidRPr="00C70209">
        <w:t xml:space="preserve">and </w:t>
      </w:r>
      <w:r w:rsidR="00837406" w:rsidRPr="00C70209">
        <w:rPr>
          <w:b/>
        </w:rPr>
        <w:fldChar w:fldCharType="begin"/>
      </w:r>
      <w:r w:rsidR="00837406" w:rsidRPr="00C70209">
        <w:rPr>
          <w:b/>
        </w:rPr>
        <w:instrText xml:space="preserve"> REF _Ref416864926 \h  \* MERGEFORMAT </w:instrText>
      </w:r>
      <w:r w:rsidR="00837406" w:rsidRPr="00C70209">
        <w:rPr>
          <w:b/>
        </w:rPr>
      </w:r>
      <w:r w:rsidR="00837406" w:rsidRPr="00C70209">
        <w:rPr>
          <w:b/>
        </w:rPr>
        <w:fldChar w:fldCharType="separate"/>
      </w:r>
      <w:r w:rsidR="000F7A9B" w:rsidRPr="000F7A9B">
        <w:rPr>
          <w:b/>
        </w:rPr>
        <w:t>Figure 3.1.8</w:t>
      </w:r>
      <w:r w:rsidR="00837406" w:rsidRPr="00C70209">
        <w:rPr>
          <w:b/>
        </w:rPr>
        <w:fldChar w:fldCharType="end"/>
      </w:r>
      <w:r w:rsidRPr="00C70209">
        <w:t>.</w:t>
      </w:r>
    </w:p>
    <w:p w14:paraId="7D0E2499" w14:textId="77777777" w:rsidR="00051CD1" w:rsidRPr="00C70209" w:rsidRDefault="00051CD1" w:rsidP="005B2300">
      <w:pPr>
        <w:pStyle w:val="BodyText"/>
      </w:pPr>
    </w:p>
    <w:p w14:paraId="229EE9F6" w14:textId="5FE7483A" w:rsidR="00051CD1" w:rsidRPr="00C70209" w:rsidRDefault="00051CD1" w:rsidP="005B2300">
      <w:pPr>
        <w:pStyle w:val="Caption"/>
        <w:ind w:left="2070"/>
      </w:pPr>
      <w:bookmarkStart w:id="265" w:name="_Ref417380938"/>
      <w:bookmarkStart w:id="266" w:name="_Toc427747237"/>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7</w:t>
      </w:r>
      <w:r w:rsidR="009358F5" w:rsidRPr="00C70209">
        <w:fldChar w:fldCharType="end"/>
      </w:r>
      <w:bookmarkEnd w:id="265"/>
      <w:r w:rsidRPr="00C70209">
        <w:tab/>
        <w:t xml:space="preserve">Meta-analysis: restrictive RBC transfusion </w:t>
      </w:r>
      <w:r w:rsidR="00C91BAE" w:rsidRPr="00C70209">
        <w:t>versus</w:t>
      </w:r>
      <w:r w:rsidRPr="00C70209">
        <w:t xml:space="preserve"> liberal RBC transfusion in preterm infants – </w:t>
      </w:r>
      <w:r w:rsidR="00693A9E" w:rsidRPr="00C70209">
        <w:t xml:space="preserve">severe </w:t>
      </w:r>
      <w:r w:rsidRPr="00C70209">
        <w:t>morbidity (ROP – all cases)</w:t>
      </w:r>
      <w:bookmarkEnd w:id="266"/>
    </w:p>
    <w:p w14:paraId="458236E4" w14:textId="77777777" w:rsidR="00051CD1" w:rsidRPr="00C70209" w:rsidRDefault="00051CD1" w:rsidP="005B2300">
      <w:pPr>
        <w:pStyle w:val="BodyText"/>
        <w:jc w:val="center"/>
      </w:pPr>
      <w:r w:rsidRPr="00C70209">
        <w:rPr>
          <w:noProof/>
        </w:rPr>
        <w:drawing>
          <wp:inline distT="0" distB="0" distL="0" distR="0" wp14:anchorId="32AFF5E8" wp14:editId="23799CBA">
            <wp:extent cx="4986000" cy="3168000"/>
            <wp:effectExtent l="19050" t="19050" r="24765" b="1397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ROP all cases.emf"/>
                    <pic:cNvPicPr/>
                  </pic:nvPicPr>
                  <pic:blipFill>
                    <a:blip r:embed="rId30">
                      <a:extLst>
                        <a:ext uri="{28A0092B-C50C-407E-A947-70E740481C1C}">
                          <a14:useLocalDpi xmlns:a14="http://schemas.microsoft.com/office/drawing/2010/main" val="0"/>
                        </a:ext>
                      </a:extLst>
                    </a:blip>
                    <a:stretch>
                      <a:fillRect/>
                    </a:stretch>
                  </pic:blipFill>
                  <pic:spPr>
                    <a:xfrm>
                      <a:off x="0" y="0"/>
                      <a:ext cx="4986000" cy="3168000"/>
                    </a:xfrm>
                    <a:prstGeom prst="rect">
                      <a:avLst/>
                    </a:prstGeom>
                    <a:ln w="12696" cmpd="sng">
                      <a:solidFill>
                        <a:srgbClr val="000000"/>
                      </a:solidFill>
                      <a:prstDash val="solid"/>
                    </a:ln>
                  </pic:spPr>
                </pic:pic>
              </a:graphicData>
            </a:graphic>
          </wp:inline>
        </w:drawing>
      </w:r>
    </w:p>
    <w:p w14:paraId="2F80AF55" w14:textId="77777777" w:rsidR="00051CD1" w:rsidRPr="00C70209" w:rsidRDefault="00051CD1" w:rsidP="005B2300">
      <w:pPr>
        <w:pStyle w:val="BodyText"/>
        <w:jc w:val="center"/>
      </w:pPr>
    </w:p>
    <w:p w14:paraId="76D315EF" w14:textId="354479FB" w:rsidR="00051CD1" w:rsidRPr="00C70209" w:rsidRDefault="00051CD1" w:rsidP="005B2300">
      <w:pPr>
        <w:pStyle w:val="Caption"/>
        <w:ind w:left="2070"/>
      </w:pPr>
      <w:bookmarkStart w:id="267" w:name="_Ref416864926"/>
      <w:bookmarkStart w:id="268" w:name="_Toc427747238"/>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8</w:t>
      </w:r>
      <w:r w:rsidR="009358F5" w:rsidRPr="00C70209">
        <w:fldChar w:fldCharType="end"/>
      </w:r>
      <w:bookmarkEnd w:id="267"/>
      <w:r w:rsidRPr="00C70209">
        <w:tab/>
        <w:t xml:space="preserve">Meta-analysis: restrictive RBC transfusion </w:t>
      </w:r>
      <w:r w:rsidR="00C91BAE" w:rsidRPr="00C70209">
        <w:t>versus</w:t>
      </w:r>
      <w:r w:rsidRPr="00C70209">
        <w:t xml:space="preserve"> liberal RBC transfusion in preterm infants – </w:t>
      </w:r>
      <w:r w:rsidR="00D7682F" w:rsidRPr="00C70209">
        <w:t>s</w:t>
      </w:r>
      <w:r w:rsidRPr="00C70209">
        <w:t>evere morbidity (ROP – by stage)</w:t>
      </w:r>
      <w:bookmarkEnd w:id="268"/>
    </w:p>
    <w:p w14:paraId="1AFD6BA9" w14:textId="77777777" w:rsidR="00051CD1" w:rsidRPr="00C70209" w:rsidRDefault="00051CD1" w:rsidP="005B2300">
      <w:pPr>
        <w:pStyle w:val="BodyText"/>
        <w:jc w:val="center"/>
      </w:pPr>
      <w:r w:rsidRPr="00C70209">
        <w:rPr>
          <w:noProof/>
        </w:rPr>
        <w:drawing>
          <wp:inline distT="0" distB="0" distL="0" distR="0" wp14:anchorId="0B7E3E13" wp14:editId="052022B7">
            <wp:extent cx="4986000" cy="3564000"/>
            <wp:effectExtent l="19050" t="19050" r="24765" b="1778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ROP by stage.emf"/>
                    <pic:cNvPicPr/>
                  </pic:nvPicPr>
                  <pic:blipFill>
                    <a:blip r:embed="rId31">
                      <a:extLst>
                        <a:ext uri="{28A0092B-C50C-407E-A947-70E740481C1C}">
                          <a14:useLocalDpi xmlns:a14="http://schemas.microsoft.com/office/drawing/2010/main" val="0"/>
                        </a:ext>
                      </a:extLst>
                    </a:blip>
                    <a:stretch>
                      <a:fillRect/>
                    </a:stretch>
                  </pic:blipFill>
                  <pic:spPr>
                    <a:xfrm>
                      <a:off x="0" y="0"/>
                      <a:ext cx="4986000" cy="3564000"/>
                    </a:xfrm>
                    <a:prstGeom prst="rect">
                      <a:avLst/>
                    </a:prstGeom>
                    <a:ln w="12696" cmpd="sng">
                      <a:solidFill>
                        <a:srgbClr val="000000"/>
                      </a:solidFill>
                      <a:prstDash val="solid"/>
                    </a:ln>
                  </pic:spPr>
                </pic:pic>
              </a:graphicData>
            </a:graphic>
          </wp:inline>
        </w:drawing>
      </w:r>
    </w:p>
    <w:p w14:paraId="0717F35C" w14:textId="77777777" w:rsidR="00B30DCE" w:rsidRPr="00C70209" w:rsidRDefault="00B30DCE" w:rsidP="005B2300">
      <w:pPr>
        <w:spacing w:after="200" w:line="276" w:lineRule="auto"/>
        <w:ind w:left="0"/>
      </w:pPr>
    </w:p>
    <w:p w14:paraId="3CDFD668" w14:textId="77777777" w:rsidR="00B30DCE" w:rsidRPr="00C70209" w:rsidRDefault="00B30DCE" w:rsidP="005B2300">
      <w:pPr>
        <w:spacing w:after="200" w:line="276" w:lineRule="auto"/>
        <w:ind w:left="0"/>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72312048" w14:textId="23877998" w:rsidR="00BB30BE" w:rsidRPr="00C70209" w:rsidRDefault="00BB30BE" w:rsidP="005B2300">
      <w:pPr>
        <w:pStyle w:val="Caption"/>
      </w:pPr>
      <w:bookmarkStart w:id="269" w:name="_Ref416869884"/>
      <w:bookmarkStart w:id="270" w:name="_Toc42774706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3</w:t>
      </w:r>
      <w:r w:rsidR="00130F03" w:rsidRPr="00C70209">
        <w:fldChar w:fldCharType="end"/>
      </w:r>
      <w:bookmarkEnd w:id="269"/>
      <w:r w:rsidRPr="00C70209">
        <w:tab/>
        <w:t>Preterm infants: Results for restrictive RBC transfusion versus liberal RBC transfusion – Severe morbidity (ROP)</w:t>
      </w:r>
      <w:bookmarkEnd w:id="27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1488"/>
        <w:gridCol w:w="14"/>
        <w:gridCol w:w="1474"/>
        <w:gridCol w:w="28"/>
        <w:gridCol w:w="1460"/>
        <w:gridCol w:w="43"/>
        <w:gridCol w:w="1647"/>
      </w:tblGrid>
      <w:tr w:rsidR="00BB30BE" w:rsidRPr="00C70209" w14:paraId="02E4A7C1" w14:textId="77777777" w:rsidTr="00051CD1">
        <w:trPr>
          <w:tblHeader/>
        </w:trPr>
        <w:tc>
          <w:tcPr>
            <w:tcW w:w="383" w:type="pct"/>
            <w:vMerge w:val="restart"/>
            <w:tcBorders>
              <w:bottom w:val="single" w:sz="4" w:space="0" w:color="auto"/>
            </w:tcBorders>
          </w:tcPr>
          <w:p w14:paraId="61B05574" w14:textId="77777777" w:rsidR="00BB30BE" w:rsidRPr="00C70209" w:rsidRDefault="00BB30BE" w:rsidP="005B2300">
            <w:pPr>
              <w:pStyle w:val="TableH2"/>
              <w:rPr>
                <w:rFonts w:eastAsia="Arial Unicode MS"/>
              </w:rPr>
            </w:pPr>
            <w:r w:rsidRPr="00C70209">
              <w:rPr>
                <w:rFonts w:eastAsia="Arial Unicode MS"/>
              </w:rPr>
              <w:t>Study</w:t>
            </w:r>
          </w:p>
          <w:p w14:paraId="44CB212D" w14:textId="77777777" w:rsidR="00BB30BE" w:rsidRPr="00C70209" w:rsidRDefault="00BB30BE"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FC4939D" w14:textId="77777777" w:rsidR="00BB30BE" w:rsidRPr="00C70209" w:rsidRDefault="00BB30BE" w:rsidP="005B2300">
            <w:pPr>
              <w:pStyle w:val="TableH2"/>
              <w:rPr>
                <w:rFonts w:eastAsia="Arial Unicode MS"/>
              </w:rPr>
            </w:pPr>
            <w:r w:rsidRPr="00C70209">
              <w:rPr>
                <w:rFonts w:eastAsia="Arial Unicode MS"/>
                <w:i/>
              </w:rPr>
              <w:t>Quality</w:t>
            </w:r>
          </w:p>
        </w:tc>
        <w:tc>
          <w:tcPr>
            <w:tcW w:w="489" w:type="pct"/>
            <w:vMerge w:val="restart"/>
          </w:tcPr>
          <w:p w14:paraId="735FC6D3" w14:textId="77777777" w:rsidR="00BB30BE" w:rsidRPr="00C70209" w:rsidRDefault="00BB30BE" w:rsidP="005B2300">
            <w:pPr>
              <w:pStyle w:val="TableH2"/>
              <w:rPr>
                <w:rFonts w:eastAsia="Arial Unicode MS"/>
              </w:rPr>
            </w:pPr>
            <w:r w:rsidRPr="00C70209">
              <w:rPr>
                <w:rFonts w:eastAsia="Arial Unicode MS"/>
              </w:rPr>
              <w:t>No. of trials / sample size included in analysis</w:t>
            </w:r>
          </w:p>
        </w:tc>
        <w:tc>
          <w:tcPr>
            <w:tcW w:w="489" w:type="pct"/>
            <w:vMerge w:val="restart"/>
          </w:tcPr>
          <w:p w14:paraId="3C5B6FDC" w14:textId="77777777" w:rsidR="00BB30BE" w:rsidRPr="00C70209" w:rsidRDefault="00BB30BE" w:rsidP="005B2300">
            <w:pPr>
              <w:pStyle w:val="TableH2"/>
              <w:rPr>
                <w:rFonts w:eastAsia="Arial Unicode MS"/>
              </w:rPr>
            </w:pPr>
            <w:r w:rsidRPr="00C70209">
              <w:rPr>
                <w:rFonts w:eastAsia="Arial Unicode MS"/>
              </w:rPr>
              <w:t xml:space="preserve">Patient population </w:t>
            </w:r>
          </w:p>
        </w:tc>
        <w:tc>
          <w:tcPr>
            <w:tcW w:w="489" w:type="pct"/>
            <w:vMerge w:val="restart"/>
          </w:tcPr>
          <w:p w14:paraId="1ADF1148" w14:textId="77777777" w:rsidR="00BB30BE" w:rsidRPr="00C70209" w:rsidRDefault="00BB30BE" w:rsidP="005B2300">
            <w:pPr>
              <w:pStyle w:val="TableH2"/>
              <w:rPr>
                <w:rFonts w:eastAsia="Arial Unicode MS"/>
              </w:rPr>
            </w:pPr>
            <w:r w:rsidRPr="00C70209">
              <w:rPr>
                <w:rFonts w:eastAsia="Arial Unicode MS"/>
              </w:rPr>
              <w:t>Setting</w:t>
            </w:r>
          </w:p>
          <w:p w14:paraId="7AA6C022" w14:textId="77777777" w:rsidR="00BB30BE" w:rsidRPr="00C70209" w:rsidRDefault="00BB30BE" w:rsidP="005B2300">
            <w:pPr>
              <w:pStyle w:val="TableH2"/>
              <w:rPr>
                <w:rFonts w:eastAsia="Arial Unicode MS"/>
              </w:rPr>
            </w:pPr>
            <w:r w:rsidRPr="00C70209">
              <w:rPr>
                <w:rFonts w:eastAsia="Arial Unicode MS"/>
              </w:rPr>
              <w:t>Location</w:t>
            </w:r>
          </w:p>
        </w:tc>
        <w:tc>
          <w:tcPr>
            <w:tcW w:w="489" w:type="pct"/>
            <w:vMerge w:val="restart"/>
          </w:tcPr>
          <w:p w14:paraId="6A25D568" w14:textId="587D60D2" w:rsidR="00BB30BE" w:rsidRPr="00C70209" w:rsidRDefault="00BB30BE"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4878D6C4" w14:textId="77777777" w:rsidR="00BB30BE" w:rsidRPr="00C70209" w:rsidRDefault="00BB30BE" w:rsidP="005B2300">
            <w:pPr>
              <w:pStyle w:val="TableH2"/>
              <w:rPr>
                <w:rFonts w:eastAsia="Arial Unicode MS"/>
              </w:rPr>
            </w:pPr>
            <w:r w:rsidRPr="00C70209">
              <w:rPr>
                <w:rFonts w:eastAsia="Arial Unicode MS"/>
              </w:rPr>
              <w:t>Outcome</w:t>
            </w:r>
          </w:p>
        </w:tc>
        <w:tc>
          <w:tcPr>
            <w:tcW w:w="2171" w:type="pct"/>
            <w:gridSpan w:val="7"/>
          </w:tcPr>
          <w:p w14:paraId="5ED3EAD4" w14:textId="77777777" w:rsidR="00BB30BE" w:rsidRPr="00C70209" w:rsidRDefault="00BB30BE" w:rsidP="005B2300">
            <w:pPr>
              <w:pStyle w:val="TableH2"/>
              <w:rPr>
                <w:rFonts w:eastAsia="Arial Unicode MS"/>
                <w:i/>
              </w:rPr>
            </w:pPr>
            <w:r w:rsidRPr="00C70209">
              <w:rPr>
                <w:rFonts w:eastAsia="Arial Unicode MS"/>
              </w:rPr>
              <w:t>Results</w:t>
            </w:r>
          </w:p>
        </w:tc>
      </w:tr>
      <w:tr w:rsidR="00BB30BE" w:rsidRPr="00C70209" w14:paraId="26A2EF2F" w14:textId="77777777" w:rsidTr="00051CD1">
        <w:trPr>
          <w:tblHeader/>
        </w:trPr>
        <w:tc>
          <w:tcPr>
            <w:tcW w:w="383" w:type="pct"/>
            <w:vMerge/>
          </w:tcPr>
          <w:p w14:paraId="19043756" w14:textId="77777777" w:rsidR="00BB30BE" w:rsidRPr="00C70209" w:rsidRDefault="00BB30BE" w:rsidP="005B2300">
            <w:pPr>
              <w:pStyle w:val="TableH2"/>
              <w:rPr>
                <w:rFonts w:eastAsia="Arial Unicode MS"/>
              </w:rPr>
            </w:pPr>
          </w:p>
        </w:tc>
        <w:tc>
          <w:tcPr>
            <w:tcW w:w="489" w:type="pct"/>
            <w:vMerge/>
          </w:tcPr>
          <w:p w14:paraId="51CB95C4" w14:textId="77777777" w:rsidR="00BB30BE" w:rsidRPr="00C70209" w:rsidRDefault="00BB30BE" w:rsidP="005B2300">
            <w:pPr>
              <w:pStyle w:val="TableH2"/>
              <w:rPr>
                <w:rFonts w:eastAsia="Arial Unicode MS"/>
              </w:rPr>
            </w:pPr>
          </w:p>
        </w:tc>
        <w:tc>
          <w:tcPr>
            <w:tcW w:w="489" w:type="pct"/>
            <w:vMerge/>
          </w:tcPr>
          <w:p w14:paraId="0A3D618A" w14:textId="77777777" w:rsidR="00BB30BE" w:rsidRPr="00C70209" w:rsidRDefault="00BB30BE" w:rsidP="005B2300">
            <w:pPr>
              <w:pStyle w:val="TableH2"/>
              <w:rPr>
                <w:rFonts w:eastAsia="Arial Unicode MS"/>
              </w:rPr>
            </w:pPr>
          </w:p>
        </w:tc>
        <w:tc>
          <w:tcPr>
            <w:tcW w:w="489" w:type="pct"/>
            <w:vMerge/>
          </w:tcPr>
          <w:p w14:paraId="6FD39CBC" w14:textId="77777777" w:rsidR="00BB30BE" w:rsidRPr="00C70209" w:rsidRDefault="00BB30BE" w:rsidP="005B2300">
            <w:pPr>
              <w:pStyle w:val="TableH2"/>
              <w:rPr>
                <w:rFonts w:eastAsia="Arial Unicode MS"/>
              </w:rPr>
            </w:pPr>
          </w:p>
        </w:tc>
        <w:tc>
          <w:tcPr>
            <w:tcW w:w="489" w:type="pct"/>
            <w:vMerge/>
          </w:tcPr>
          <w:p w14:paraId="2430BB94" w14:textId="77777777" w:rsidR="00BB30BE" w:rsidRPr="00C70209" w:rsidRDefault="00BB30BE" w:rsidP="005B2300">
            <w:pPr>
              <w:pStyle w:val="TableH2"/>
              <w:rPr>
                <w:rFonts w:eastAsia="Arial Unicode MS"/>
              </w:rPr>
            </w:pPr>
          </w:p>
        </w:tc>
        <w:tc>
          <w:tcPr>
            <w:tcW w:w="490" w:type="pct"/>
            <w:vMerge/>
          </w:tcPr>
          <w:p w14:paraId="7C98EA2A" w14:textId="77777777" w:rsidR="00BB30BE" w:rsidRPr="00C70209" w:rsidRDefault="00BB30BE" w:rsidP="005B2300">
            <w:pPr>
              <w:pStyle w:val="TableH2"/>
              <w:rPr>
                <w:rFonts w:eastAsia="Arial Unicode MS"/>
              </w:rPr>
            </w:pPr>
          </w:p>
        </w:tc>
        <w:tc>
          <w:tcPr>
            <w:tcW w:w="525" w:type="pct"/>
          </w:tcPr>
          <w:p w14:paraId="115C3F74" w14:textId="77777777" w:rsidR="00BB30BE" w:rsidRPr="00C70209" w:rsidRDefault="00BB30BE" w:rsidP="005B2300">
            <w:pPr>
              <w:pStyle w:val="TableH2"/>
              <w:rPr>
                <w:rFonts w:eastAsia="Arial Unicode MS"/>
              </w:rPr>
            </w:pPr>
            <w:r w:rsidRPr="00C70209">
              <w:rPr>
                <w:rFonts w:eastAsia="Arial Unicode MS"/>
              </w:rPr>
              <w:t>Restrictive RBC transfusion</w:t>
            </w:r>
          </w:p>
          <w:p w14:paraId="1AFAF1BA" w14:textId="77777777" w:rsidR="00BB30BE" w:rsidRPr="00C70209" w:rsidRDefault="00BB30BE" w:rsidP="005B2300">
            <w:pPr>
              <w:pStyle w:val="TableH2"/>
              <w:rPr>
                <w:rFonts w:eastAsia="Arial Unicode MS"/>
              </w:rPr>
            </w:pPr>
            <w:r w:rsidRPr="00C70209">
              <w:rPr>
                <w:rFonts w:eastAsia="Arial Unicode MS"/>
              </w:rPr>
              <w:t>n/N (%)</w:t>
            </w:r>
          </w:p>
        </w:tc>
        <w:tc>
          <w:tcPr>
            <w:tcW w:w="525" w:type="pct"/>
            <w:gridSpan w:val="2"/>
          </w:tcPr>
          <w:p w14:paraId="281822F8" w14:textId="31DF876F" w:rsidR="00BB30BE" w:rsidRPr="00C70209" w:rsidRDefault="00BB30BE" w:rsidP="005B2300">
            <w:pPr>
              <w:pStyle w:val="TableH2"/>
              <w:rPr>
                <w:rFonts w:eastAsia="Arial Unicode MS"/>
              </w:rPr>
            </w:pPr>
            <w:r w:rsidRPr="00C70209">
              <w:rPr>
                <w:rFonts w:eastAsia="Arial Unicode MS"/>
              </w:rPr>
              <w:t>Liberal RBC transfusion</w:t>
            </w:r>
          </w:p>
          <w:p w14:paraId="410258FD" w14:textId="77777777" w:rsidR="00BB30BE" w:rsidRPr="00C70209" w:rsidRDefault="00BB30BE" w:rsidP="005B2300">
            <w:pPr>
              <w:pStyle w:val="TableH2"/>
              <w:rPr>
                <w:rFonts w:eastAsia="Arial Unicode MS"/>
              </w:rPr>
            </w:pPr>
            <w:r w:rsidRPr="00C70209">
              <w:rPr>
                <w:rFonts w:eastAsia="Arial Unicode MS"/>
              </w:rPr>
              <w:t>n/N (%)</w:t>
            </w:r>
          </w:p>
        </w:tc>
        <w:tc>
          <w:tcPr>
            <w:tcW w:w="525" w:type="pct"/>
            <w:gridSpan w:val="2"/>
          </w:tcPr>
          <w:p w14:paraId="121CB409" w14:textId="77777777" w:rsidR="00BB30BE" w:rsidRPr="00C70209" w:rsidRDefault="00BB30BE" w:rsidP="005B2300">
            <w:pPr>
              <w:pStyle w:val="TableH2"/>
              <w:rPr>
                <w:rFonts w:eastAsia="Arial Unicode MS"/>
              </w:rPr>
            </w:pPr>
            <w:r w:rsidRPr="00C70209">
              <w:rPr>
                <w:rFonts w:eastAsia="Arial Unicode MS"/>
              </w:rPr>
              <w:t>Risk estimate (95% CI)</w:t>
            </w:r>
          </w:p>
        </w:tc>
        <w:tc>
          <w:tcPr>
            <w:tcW w:w="596" w:type="pct"/>
            <w:gridSpan w:val="2"/>
          </w:tcPr>
          <w:p w14:paraId="723373BD" w14:textId="77777777" w:rsidR="00BB30BE" w:rsidRPr="00C70209" w:rsidRDefault="00BB30BE" w:rsidP="005B2300">
            <w:pPr>
              <w:pStyle w:val="TableH3"/>
              <w:rPr>
                <w:rFonts w:eastAsia="Arial Unicode MS"/>
              </w:rPr>
            </w:pPr>
            <w:r w:rsidRPr="00C70209">
              <w:rPr>
                <w:rFonts w:eastAsia="Arial Unicode MS"/>
              </w:rPr>
              <w:t>Statistical significance</w:t>
            </w:r>
          </w:p>
          <w:p w14:paraId="3AEC1BE3" w14:textId="67CA8C90" w:rsidR="00BB30BE" w:rsidRPr="00C70209" w:rsidRDefault="001A475D" w:rsidP="005B2300">
            <w:pPr>
              <w:pStyle w:val="TableH2"/>
              <w:rPr>
                <w:rFonts w:eastAsia="Arial Unicode MS"/>
              </w:rPr>
            </w:pPr>
            <w:r w:rsidRPr="001A475D">
              <w:rPr>
                <w:rFonts w:eastAsia="Arial Unicode MS"/>
                <w:i/>
              </w:rPr>
              <w:t>P-</w:t>
            </w:r>
            <w:r w:rsidR="00BB30BE" w:rsidRPr="00C70209">
              <w:rPr>
                <w:rFonts w:eastAsia="Arial Unicode MS"/>
              </w:rPr>
              <w:t>value</w:t>
            </w:r>
          </w:p>
          <w:p w14:paraId="0EF6A19E" w14:textId="77777777" w:rsidR="00BB30BE" w:rsidRPr="00C70209" w:rsidRDefault="00BB30BE" w:rsidP="005B2300">
            <w:pPr>
              <w:pStyle w:val="TableH2"/>
              <w:rPr>
                <w:rFonts w:eastAsia="Arial Unicode MS"/>
              </w:rPr>
            </w:pPr>
            <w:r w:rsidRPr="00C70209">
              <w:t>Heterogeneity</w:t>
            </w:r>
            <w:r w:rsidRPr="00C70209">
              <w:rPr>
                <w:vertAlign w:val="superscript"/>
              </w:rPr>
              <w:t>b</w:t>
            </w:r>
          </w:p>
        </w:tc>
      </w:tr>
      <w:tr w:rsidR="00BB30BE" w:rsidRPr="00C70209" w14:paraId="552CAE7E" w14:textId="77777777" w:rsidTr="00051CD1">
        <w:tc>
          <w:tcPr>
            <w:tcW w:w="5000" w:type="pct"/>
            <w:gridSpan w:val="13"/>
            <w:shd w:val="clear" w:color="auto" w:fill="000000" w:themeFill="text1"/>
          </w:tcPr>
          <w:p w14:paraId="53BEAE2C" w14:textId="77777777" w:rsidR="00BB30BE" w:rsidRPr="00C70209" w:rsidRDefault="00BB30BE" w:rsidP="005B2300">
            <w:pPr>
              <w:pStyle w:val="TableH4"/>
              <w:rPr>
                <w:rFonts w:eastAsia="Arial Unicode MS"/>
              </w:rPr>
            </w:pPr>
            <w:r w:rsidRPr="00C70209">
              <w:rPr>
                <w:rFonts w:eastAsia="Arial Unicode MS"/>
              </w:rPr>
              <w:t>Level I Evidence</w:t>
            </w:r>
          </w:p>
        </w:tc>
      </w:tr>
      <w:tr w:rsidR="00BB30BE" w:rsidRPr="00C70209" w14:paraId="5F53E772" w14:textId="77777777" w:rsidTr="005A235A">
        <w:tc>
          <w:tcPr>
            <w:tcW w:w="383" w:type="pct"/>
            <w:shd w:val="clear" w:color="auto" w:fill="auto"/>
          </w:tcPr>
          <w:p w14:paraId="2E2EEFD1" w14:textId="373B733D" w:rsidR="00BB30BE" w:rsidRPr="00C70209" w:rsidRDefault="00BB30BE" w:rsidP="005B2300">
            <w:pPr>
              <w:pStyle w:val="Tabletext-evidencematrix"/>
            </w:pPr>
            <w:r w:rsidRPr="00C70209">
              <w:t>Ibrahim 2014</w:t>
            </w:r>
            <w:r w:rsidR="00E1112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 </w:instrText>
            </w:r>
            <w:r w:rsidR="003F7DC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6</w:t>
            </w:r>
            <w:r w:rsidR="00E1112B" w:rsidRPr="00C70209">
              <w:fldChar w:fldCharType="end"/>
            </w:r>
          </w:p>
          <w:p w14:paraId="59B2E8CF" w14:textId="77777777" w:rsidR="00BB30BE" w:rsidRPr="00C70209" w:rsidRDefault="00BB30BE" w:rsidP="005B2300">
            <w:pPr>
              <w:pStyle w:val="Tabletext-evidencematrix"/>
            </w:pPr>
            <w:r w:rsidRPr="00C70209">
              <w:t>Level I</w:t>
            </w:r>
          </w:p>
          <w:p w14:paraId="3F9A3CC5" w14:textId="77777777" w:rsidR="00BB30BE" w:rsidRPr="00C70209" w:rsidRDefault="00BB30BE" w:rsidP="005B2300">
            <w:pPr>
              <w:pStyle w:val="Tabletext-evidencematrix"/>
              <w:rPr>
                <w:i/>
              </w:rPr>
            </w:pPr>
            <w:r w:rsidRPr="00C70209">
              <w:rPr>
                <w:i/>
              </w:rPr>
              <w:t>Good</w:t>
            </w:r>
          </w:p>
        </w:tc>
        <w:tc>
          <w:tcPr>
            <w:tcW w:w="489" w:type="pct"/>
            <w:shd w:val="clear" w:color="auto" w:fill="auto"/>
          </w:tcPr>
          <w:p w14:paraId="1B1A16CD" w14:textId="69DEFE8C" w:rsidR="00BB30BE" w:rsidRPr="00C70209" w:rsidRDefault="00BB30BE" w:rsidP="005B2300">
            <w:pPr>
              <w:pStyle w:val="Tabletext-evidencematrix"/>
            </w:pPr>
            <w:r w:rsidRPr="00C70209">
              <w:t>3 trials (Bell 2005, Chen 2009, Kirpalani 2006)</w:t>
            </w:r>
            <w:r w:rsidR="00256DD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w:t>
            </w:r>
            <w:r w:rsidR="00256DDB" w:rsidRPr="00C70209">
              <w:fldChar w:fldCharType="end"/>
            </w:r>
          </w:p>
          <w:p w14:paraId="52E98A04" w14:textId="77777777" w:rsidR="00BB30BE" w:rsidRPr="00C70209" w:rsidRDefault="00BB30BE" w:rsidP="005B2300">
            <w:pPr>
              <w:pStyle w:val="Tabletext-evidencematrix"/>
            </w:pPr>
            <w:r w:rsidRPr="00C70209">
              <w:t>N=496</w:t>
            </w:r>
          </w:p>
        </w:tc>
        <w:tc>
          <w:tcPr>
            <w:tcW w:w="489" w:type="pct"/>
            <w:shd w:val="clear" w:color="auto" w:fill="auto"/>
          </w:tcPr>
          <w:p w14:paraId="6460A999" w14:textId="44B9D6F2" w:rsidR="00BB30BE" w:rsidRPr="00C70209" w:rsidRDefault="00BB30BE" w:rsidP="005B2300">
            <w:pPr>
              <w:pStyle w:val="Tabletext-evidencematrix"/>
            </w:pPr>
            <w:r w:rsidRPr="00C70209">
              <w:t>Infants with VLBW (</w:t>
            </w:r>
            <w:r w:rsidR="00FB7912" w:rsidRPr="00C70209">
              <w:t>&lt;</w:t>
            </w:r>
            <w:r w:rsidRPr="00C70209">
              <w:t>1500 g)</w:t>
            </w:r>
          </w:p>
        </w:tc>
        <w:tc>
          <w:tcPr>
            <w:tcW w:w="489" w:type="pct"/>
            <w:shd w:val="clear" w:color="auto" w:fill="auto"/>
          </w:tcPr>
          <w:p w14:paraId="6B572CDE" w14:textId="77777777" w:rsidR="00BB30BE" w:rsidRPr="00C70209" w:rsidRDefault="00BB30BE" w:rsidP="005B2300">
            <w:pPr>
              <w:pStyle w:val="Tabletext-evidencematrix"/>
            </w:pPr>
            <w:r w:rsidRPr="00C70209">
              <w:t>Multicentre x1, Aus, Canada, USA</w:t>
            </w:r>
          </w:p>
          <w:p w14:paraId="0A613C22" w14:textId="77777777" w:rsidR="00BB30BE" w:rsidRPr="00C70209" w:rsidRDefault="00BB30BE" w:rsidP="005B2300">
            <w:pPr>
              <w:pStyle w:val="Tabletext-evidencematrix"/>
            </w:pPr>
            <w:r w:rsidRPr="00C70209">
              <w:t>Single centre x2, Taiwan, USA</w:t>
            </w:r>
          </w:p>
        </w:tc>
        <w:tc>
          <w:tcPr>
            <w:tcW w:w="489" w:type="pct"/>
            <w:shd w:val="clear" w:color="auto" w:fill="auto"/>
          </w:tcPr>
          <w:p w14:paraId="4F4CA504" w14:textId="38C4AC5E" w:rsidR="00BB30BE" w:rsidRPr="00C70209" w:rsidRDefault="00BB30BE"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4A635AED" w14:textId="6863CE71" w:rsidR="00BB30BE" w:rsidRPr="00C70209" w:rsidRDefault="00BB30BE" w:rsidP="005B2300">
            <w:pPr>
              <w:pStyle w:val="Tabletext-evidencematrix"/>
            </w:pPr>
            <w:r w:rsidRPr="00C70209">
              <w:t xml:space="preserve">ROP </w:t>
            </w:r>
            <w:r w:rsidR="00FB7912" w:rsidRPr="00C70209">
              <w:t>≥</w:t>
            </w:r>
            <w:r w:rsidRPr="00C70209">
              <w:t>grade 3</w:t>
            </w:r>
          </w:p>
          <w:p w14:paraId="60A41315" w14:textId="77777777" w:rsidR="00BB30BE" w:rsidRPr="00C70209" w:rsidRDefault="00BB30BE" w:rsidP="005B2300">
            <w:pPr>
              <w:pStyle w:val="Tabletext-evidencematrix"/>
            </w:pPr>
          </w:p>
        </w:tc>
        <w:tc>
          <w:tcPr>
            <w:tcW w:w="530" w:type="pct"/>
            <w:gridSpan w:val="2"/>
            <w:shd w:val="clear" w:color="auto" w:fill="auto"/>
          </w:tcPr>
          <w:p w14:paraId="117CF66E" w14:textId="77777777" w:rsidR="00BB30BE" w:rsidRPr="00C70209" w:rsidRDefault="00BB30BE" w:rsidP="005B2300">
            <w:pPr>
              <w:pStyle w:val="Tabletext-evidencematrix"/>
            </w:pPr>
            <w:r w:rsidRPr="00C70209">
              <w:t>35/241 (14.5%)</w:t>
            </w:r>
          </w:p>
        </w:tc>
        <w:tc>
          <w:tcPr>
            <w:tcW w:w="530" w:type="pct"/>
            <w:gridSpan w:val="2"/>
            <w:shd w:val="clear" w:color="auto" w:fill="auto"/>
          </w:tcPr>
          <w:p w14:paraId="02069FB9" w14:textId="77777777" w:rsidR="00BB30BE" w:rsidRPr="00C70209" w:rsidRDefault="00BB30BE" w:rsidP="005B2300">
            <w:pPr>
              <w:pStyle w:val="Tabletext-evidencematrix"/>
            </w:pPr>
            <w:r w:rsidRPr="00C70209">
              <w:t>37/255 (14.5%)</w:t>
            </w:r>
          </w:p>
        </w:tc>
        <w:tc>
          <w:tcPr>
            <w:tcW w:w="530" w:type="pct"/>
            <w:gridSpan w:val="2"/>
            <w:shd w:val="clear" w:color="auto" w:fill="auto"/>
          </w:tcPr>
          <w:p w14:paraId="532A33CE" w14:textId="77777777" w:rsidR="00BB30BE" w:rsidRPr="00C70209" w:rsidRDefault="00BB30BE" w:rsidP="005B2300">
            <w:pPr>
              <w:pStyle w:val="Tabletext-evidencematrix"/>
            </w:pPr>
            <w:r w:rsidRPr="00C70209">
              <w:t>RR 1.04 [0.68, 1.58]</w:t>
            </w:r>
          </w:p>
        </w:tc>
        <w:tc>
          <w:tcPr>
            <w:tcW w:w="581" w:type="pct"/>
            <w:shd w:val="clear" w:color="auto" w:fill="auto"/>
          </w:tcPr>
          <w:p w14:paraId="15123723" w14:textId="675B73FB" w:rsidR="00BB30BE" w:rsidRPr="00C70209" w:rsidRDefault="00BB30BE" w:rsidP="005B2300">
            <w:pPr>
              <w:pStyle w:val="Tabletext-evidencematrix"/>
              <w:rPr>
                <w:i/>
              </w:rPr>
            </w:pPr>
            <w:r w:rsidRPr="00C70209">
              <w:rPr>
                <w:i/>
              </w:rPr>
              <w:t>No significant difference</w:t>
            </w:r>
          </w:p>
          <w:p w14:paraId="76DA0743" w14:textId="2C818BE3" w:rsidR="00BB30BE" w:rsidRPr="00C70209" w:rsidRDefault="001A475D" w:rsidP="005B2300">
            <w:pPr>
              <w:pStyle w:val="Tabletext-evidencematrix"/>
            </w:pPr>
            <w:r w:rsidRPr="001A475D">
              <w:rPr>
                <w:i/>
              </w:rPr>
              <w:t>P = </w:t>
            </w:r>
            <w:r w:rsidR="00BB30BE" w:rsidRPr="00C70209">
              <w:t>0.87</w:t>
            </w:r>
          </w:p>
          <w:p w14:paraId="25559578" w14:textId="4E6B9861" w:rsidR="00BB30BE" w:rsidRPr="00C70209" w:rsidRDefault="00BB30B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0%</w:t>
            </w:r>
          </w:p>
        </w:tc>
      </w:tr>
      <w:tr w:rsidR="00BB30BE" w:rsidRPr="00C70209" w14:paraId="10C7989C" w14:textId="77777777" w:rsidTr="005A235A">
        <w:tc>
          <w:tcPr>
            <w:tcW w:w="383" w:type="pct"/>
            <w:vMerge w:val="restart"/>
            <w:shd w:val="clear" w:color="auto" w:fill="auto"/>
          </w:tcPr>
          <w:p w14:paraId="30E2EBDD" w14:textId="6C20CB17" w:rsidR="00BB30BE" w:rsidRPr="00C70209" w:rsidRDefault="00BB30BE" w:rsidP="005B2300">
            <w:pPr>
              <w:pStyle w:val="Tabletext-evidencematrix"/>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0C7F42E6" w14:textId="77777777" w:rsidR="00BB30BE" w:rsidRPr="00C70209" w:rsidRDefault="00BB30BE" w:rsidP="005B2300">
            <w:pPr>
              <w:pStyle w:val="Tabletext-evidencematrix"/>
            </w:pPr>
            <w:r w:rsidRPr="00C70209">
              <w:t>Level I</w:t>
            </w:r>
          </w:p>
          <w:p w14:paraId="09361B38" w14:textId="77777777" w:rsidR="00BB30BE" w:rsidRPr="00C70209" w:rsidRDefault="00BB30BE" w:rsidP="005B2300">
            <w:pPr>
              <w:pStyle w:val="Tabletext-evidencematrix"/>
              <w:rPr>
                <w:i/>
              </w:rPr>
            </w:pPr>
            <w:r w:rsidRPr="00C70209">
              <w:rPr>
                <w:i/>
              </w:rPr>
              <w:t>Good</w:t>
            </w:r>
          </w:p>
        </w:tc>
        <w:tc>
          <w:tcPr>
            <w:tcW w:w="489" w:type="pct"/>
            <w:vMerge w:val="restart"/>
            <w:shd w:val="clear" w:color="auto" w:fill="auto"/>
          </w:tcPr>
          <w:p w14:paraId="7BBEE684" w14:textId="55D0C6A7" w:rsidR="00BB30BE" w:rsidRPr="00C70209" w:rsidRDefault="00BB30BE" w:rsidP="005B2300">
            <w:pPr>
              <w:pStyle w:val="Tabletext-evidencematrix"/>
            </w:pPr>
            <w:r w:rsidRPr="00C70209">
              <w:t>4 trials</w:t>
            </w:r>
            <w:r w:rsidRPr="00C70209">
              <w:rPr>
                <w:vertAlign w:val="superscript"/>
              </w:rPr>
              <w:t>c</w:t>
            </w:r>
            <w:r w:rsidRPr="00C70209">
              <w:t xml:space="preserve"> (Bell 2005, Chen 2009, </w:t>
            </w:r>
            <w:r w:rsidR="0039212B" w:rsidRPr="00C70209">
              <w:t>Connelly 1998</w:t>
            </w:r>
            <w:r w:rsidRPr="00C70209">
              <w:t>, Kirpalani 2006)</w:t>
            </w:r>
            <w:r w:rsidR="00256DD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 56</w:t>
            </w:r>
            <w:r w:rsidR="00256DDB" w:rsidRPr="00C70209">
              <w:fldChar w:fldCharType="end"/>
            </w:r>
          </w:p>
          <w:p w14:paraId="659E587A" w14:textId="77777777" w:rsidR="00BB30BE" w:rsidRPr="00C70209" w:rsidRDefault="00BB30BE" w:rsidP="005B2300">
            <w:pPr>
              <w:pStyle w:val="Tabletext-evidencematrix"/>
            </w:pPr>
            <w:r w:rsidRPr="00C70209">
              <w:t>N=517</w:t>
            </w:r>
          </w:p>
        </w:tc>
        <w:tc>
          <w:tcPr>
            <w:tcW w:w="489" w:type="pct"/>
            <w:vMerge w:val="restart"/>
            <w:shd w:val="clear" w:color="auto" w:fill="auto"/>
          </w:tcPr>
          <w:p w14:paraId="06B52A59" w14:textId="682549E3" w:rsidR="00BB30BE" w:rsidRPr="00C70209" w:rsidRDefault="00BB30BE" w:rsidP="005B2300">
            <w:pPr>
              <w:pStyle w:val="Tabletext-evidencematrix"/>
            </w:pPr>
            <w:r w:rsidRPr="00C70209">
              <w:t>Infants with VLBW (</w:t>
            </w:r>
            <w:r w:rsidR="00FB7912" w:rsidRPr="00C70209">
              <w:t>≤</w:t>
            </w:r>
            <w:r w:rsidRPr="00C70209">
              <w:t>1500 g) or preterm infants (</w:t>
            </w:r>
            <w:r w:rsidR="00FB7912" w:rsidRPr="00C70209">
              <w:t>&lt;</w:t>
            </w:r>
            <w:r w:rsidRPr="00C70209">
              <w:t xml:space="preserve">32 weeks gestation), admitted to NICU at </w:t>
            </w:r>
            <w:r w:rsidR="00FB7912" w:rsidRPr="00C70209">
              <w:t>&lt;</w:t>
            </w:r>
            <w:r w:rsidRPr="00C70209">
              <w:t>1 week of age</w:t>
            </w:r>
          </w:p>
        </w:tc>
        <w:tc>
          <w:tcPr>
            <w:tcW w:w="489" w:type="pct"/>
            <w:vMerge w:val="restart"/>
            <w:shd w:val="clear" w:color="auto" w:fill="auto"/>
          </w:tcPr>
          <w:p w14:paraId="6F264CA1" w14:textId="77777777" w:rsidR="00BB30BE" w:rsidRPr="00C70209" w:rsidRDefault="00BB30BE" w:rsidP="005B2300">
            <w:pPr>
              <w:pStyle w:val="Tabletext-evidencematrix"/>
            </w:pPr>
            <w:r w:rsidRPr="00C70209">
              <w:t>Multicentre x1, Aus, Canada, USA</w:t>
            </w:r>
          </w:p>
          <w:p w14:paraId="2B56B473" w14:textId="77777777" w:rsidR="00BB30BE" w:rsidRPr="00C70209" w:rsidRDefault="00BB30BE" w:rsidP="005B2300">
            <w:pPr>
              <w:pStyle w:val="Tabletext-evidencematrix"/>
            </w:pPr>
            <w:r w:rsidRPr="00C70209">
              <w:t>Single centre x3, Canada, Taiwan, USA</w:t>
            </w:r>
          </w:p>
        </w:tc>
        <w:tc>
          <w:tcPr>
            <w:tcW w:w="489" w:type="pct"/>
            <w:vMerge w:val="restart"/>
            <w:shd w:val="clear" w:color="auto" w:fill="auto"/>
          </w:tcPr>
          <w:p w14:paraId="38557246" w14:textId="0C5E2047" w:rsidR="00BB30BE" w:rsidRPr="00C70209" w:rsidRDefault="00BB30BE"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410DC0BF" w14:textId="77777777" w:rsidR="00BB30BE" w:rsidRPr="00C70209" w:rsidRDefault="00BB30BE" w:rsidP="005B2300">
            <w:pPr>
              <w:pStyle w:val="Tabletext-evidencematrix"/>
            </w:pPr>
            <w:r w:rsidRPr="00C70209">
              <w:t xml:space="preserve">ROP among survivors (all cases), </w:t>
            </w:r>
          </w:p>
        </w:tc>
        <w:tc>
          <w:tcPr>
            <w:tcW w:w="530" w:type="pct"/>
            <w:gridSpan w:val="2"/>
            <w:shd w:val="clear" w:color="auto" w:fill="auto"/>
          </w:tcPr>
          <w:p w14:paraId="47A826A5" w14:textId="77777777" w:rsidR="00BB30BE" w:rsidRPr="00C70209" w:rsidRDefault="00BB30BE" w:rsidP="005B2300">
            <w:pPr>
              <w:pStyle w:val="Tabletext-evidencematrix"/>
            </w:pPr>
            <w:r w:rsidRPr="00C70209">
              <w:t>134/252 (53.2%)</w:t>
            </w:r>
          </w:p>
        </w:tc>
        <w:tc>
          <w:tcPr>
            <w:tcW w:w="530" w:type="pct"/>
            <w:gridSpan w:val="2"/>
            <w:shd w:val="clear" w:color="auto" w:fill="auto"/>
          </w:tcPr>
          <w:p w14:paraId="18DF57D1" w14:textId="77777777" w:rsidR="00BB30BE" w:rsidRPr="00C70209" w:rsidRDefault="00BB30BE" w:rsidP="005B2300">
            <w:pPr>
              <w:pStyle w:val="Tabletext-evidencematrix"/>
            </w:pPr>
            <w:r w:rsidRPr="00C70209">
              <w:t>146/265 (55.1%)</w:t>
            </w:r>
          </w:p>
        </w:tc>
        <w:tc>
          <w:tcPr>
            <w:tcW w:w="530" w:type="pct"/>
            <w:gridSpan w:val="2"/>
            <w:shd w:val="clear" w:color="auto" w:fill="auto"/>
          </w:tcPr>
          <w:p w14:paraId="4B38B887" w14:textId="77777777" w:rsidR="00BB30BE" w:rsidRPr="00C70209" w:rsidRDefault="00BB30BE" w:rsidP="005B2300">
            <w:pPr>
              <w:pStyle w:val="Tabletext-evidencematrix"/>
            </w:pPr>
            <w:r w:rsidRPr="00C70209">
              <w:t>RR 0.98 [0.84, 1.14]</w:t>
            </w:r>
          </w:p>
        </w:tc>
        <w:tc>
          <w:tcPr>
            <w:tcW w:w="581" w:type="pct"/>
            <w:shd w:val="clear" w:color="auto" w:fill="auto"/>
          </w:tcPr>
          <w:p w14:paraId="5A0BF772" w14:textId="3A7D490A" w:rsidR="00BB30BE" w:rsidRPr="00C70209" w:rsidRDefault="00BB30BE" w:rsidP="005B2300">
            <w:pPr>
              <w:pStyle w:val="Tabletext-evidencematrix"/>
              <w:rPr>
                <w:i/>
              </w:rPr>
            </w:pPr>
            <w:r w:rsidRPr="00C70209">
              <w:rPr>
                <w:i/>
              </w:rPr>
              <w:t>No significant difference</w:t>
            </w:r>
          </w:p>
          <w:p w14:paraId="1820B98B" w14:textId="383D83F8" w:rsidR="00BB30BE" w:rsidRPr="00C70209" w:rsidRDefault="001A475D" w:rsidP="005B2300">
            <w:pPr>
              <w:pStyle w:val="Tabletext-evidencematrix"/>
            </w:pPr>
            <w:r w:rsidRPr="001A475D">
              <w:rPr>
                <w:i/>
              </w:rPr>
              <w:t>P = </w:t>
            </w:r>
            <w:r w:rsidR="00BB30BE" w:rsidRPr="00C70209">
              <w:t>0.81</w:t>
            </w:r>
          </w:p>
          <w:p w14:paraId="3A7AB6E7" w14:textId="6CC652B0" w:rsidR="00BB30BE" w:rsidRPr="00C70209" w:rsidRDefault="00BB30B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0%</w:t>
            </w:r>
          </w:p>
        </w:tc>
      </w:tr>
      <w:tr w:rsidR="00BB30BE" w:rsidRPr="00C70209" w14:paraId="2366E7C2" w14:textId="77777777" w:rsidTr="005A235A">
        <w:tc>
          <w:tcPr>
            <w:tcW w:w="383" w:type="pct"/>
            <w:vMerge/>
            <w:shd w:val="clear" w:color="auto" w:fill="auto"/>
          </w:tcPr>
          <w:p w14:paraId="5436403C" w14:textId="77777777" w:rsidR="00BB30BE" w:rsidRPr="00C70209" w:rsidRDefault="00BB30BE" w:rsidP="005B2300">
            <w:pPr>
              <w:pStyle w:val="Tabletext-evidencematrix"/>
              <w:rPr>
                <w:i/>
              </w:rPr>
            </w:pPr>
          </w:p>
        </w:tc>
        <w:tc>
          <w:tcPr>
            <w:tcW w:w="489" w:type="pct"/>
            <w:vMerge/>
            <w:shd w:val="clear" w:color="auto" w:fill="auto"/>
          </w:tcPr>
          <w:p w14:paraId="404B140A" w14:textId="77777777" w:rsidR="00BB30BE" w:rsidRPr="00C70209" w:rsidRDefault="00BB30BE" w:rsidP="005B2300">
            <w:pPr>
              <w:pStyle w:val="Tabletext-evidencematrix"/>
            </w:pPr>
          </w:p>
        </w:tc>
        <w:tc>
          <w:tcPr>
            <w:tcW w:w="489" w:type="pct"/>
            <w:vMerge/>
            <w:shd w:val="clear" w:color="auto" w:fill="auto"/>
          </w:tcPr>
          <w:p w14:paraId="1B4CA019" w14:textId="77777777" w:rsidR="00BB30BE" w:rsidRPr="00C70209" w:rsidRDefault="00BB30BE" w:rsidP="005B2300">
            <w:pPr>
              <w:pStyle w:val="Tabletext-evidencematrix"/>
            </w:pPr>
          </w:p>
        </w:tc>
        <w:tc>
          <w:tcPr>
            <w:tcW w:w="489" w:type="pct"/>
            <w:vMerge/>
            <w:shd w:val="clear" w:color="auto" w:fill="auto"/>
          </w:tcPr>
          <w:p w14:paraId="65A6981A" w14:textId="77777777" w:rsidR="00BB30BE" w:rsidRPr="00C70209" w:rsidRDefault="00BB30BE" w:rsidP="005B2300">
            <w:pPr>
              <w:pStyle w:val="Tabletext-evidencematrix"/>
            </w:pPr>
          </w:p>
        </w:tc>
        <w:tc>
          <w:tcPr>
            <w:tcW w:w="489" w:type="pct"/>
            <w:vMerge/>
            <w:shd w:val="clear" w:color="auto" w:fill="auto"/>
          </w:tcPr>
          <w:p w14:paraId="4326000D" w14:textId="77777777" w:rsidR="00BB30BE" w:rsidRPr="00C70209" w:rsidRDefault="00BB30BE" w:rsidP="005B2300">
            <w:pPr>
              <w:pStyle w:val="Tabletext-evidencematrix"/>
            </w:pPr>
          </w:p>
        </w:tc>
        <w:tc>
          <w:tcPr>
            <w:tcW w:w="490" w:type="pct"/>
            <w:shd w:val="clear" w:color="auto" w:fill="auto"/>
          </w:tcPr>
          <w:p w14:paraId="23DCCE10" w14:textId="77777777" w:rsidR="00BB30BE" w:rsidRPr="00C70209" w:rsidRDefault="00BB30BE" w:rsidP="005B2300">
            <w:pPr>
              <w:pStyle w:val="Tabletext-evidencematrix"/>
            </w:pPr>
            <w:r w:rsidRPr="00C70209">
              <w:t>ROP among survivors (grade 1 or 2)</w:t>
            </w:r>
          </w:p>
        </w:tc>
        <w:tc>
          <w:tcPr>
            <w:tcW w:w="530" w:type="pct"/>
            <w:gridSpan w:val="2"/>
            <w:shd w:val="clear" w:color="auto" w:fill="auto"/>
          </w:tcPr>
          <w:p w14:paraId="68D9FF65" w14:textId="77777777" w:rsidR="00BB30BE" w:rsidRPr="00C70209" w:rsidRDefault="00BB30BE" w:rsidP="005B2300">
            <w:pPr>
              <w:pStyle w:val="Tabletext-evidencematrix"/>
            </w:pPr>
            <w:r w:rsidRPr="00C70209">
              <w:t>99/252 (39.3%)</w:t>
            </w:r>
          </w:p>
        </w:tc>
        <w:tc>
          <w:tcPr>
            <w:tcW w:w="530" w:type="pct"/>
            <w:gridSpan w:val="2"/>
            <w:shd w:val="clear" w:color="auto" w:fill="auto"/>
          </w:tcPr>
          <w:p w14:paraId="0E27BFC1" w14:textId="77777777" w:rsidR="00BB30BE" w:rsidRPr="00C70209" w:rsidRDefault="00BB30BE" w:rsidP="005B2300">
            <w:pPr>
              <w:pStyle w:val="Tabletext-evidencematrix"/>
            </w:pPr>
            <w:r w:rsidRPr="00C70209">
              <w:t>109/265 (41.1%)</w:t>
            </w:r>
          </w:p>
        </w:tc>
        <w:tc>
          <w:tcPr>
            <w:tcW w:w="530" w:type="pct"/>
            <w:gridSpan w:val="2"/>
            <w:shd w:val="clear" w:color="auto" w:fill="auto"/>
          </w:tcPr>
          <w:p w14:paraId="25F3FE78" w14:textId="77777777" w:rsidR="00BB30BE" w:rsidRPr="00C70209" w:rsidRDefault="00BB30BE" w:rsidP="005B2300">
            <w:pPr>
              <w:pStyle w:val="Tabletext-evidencematrix"/>
            </w:pPr>
            <w:r w:rsidRPr="00C70209">
              <w:t>RR 0.96 [0.78, 1.18]</w:t>
            </w:r>
          </w:p>
        </w:tc>
        <w:tc>
          <w:tcPr>
            <w:tcW w:w="581" w:type="pct"/>
            <w:shd w:val="clear" w:color="auto" w:fill="auto"/>
          </w:tcPr>
          <w:p w14:paraId="1C7613A5" w14:textId="7367CAD6" w:rsidR="00BB30BE" w:rsidRPr="00C70209" w:rsidRDefault="00BB30BE" w:rsidP="005B2300">
            <w:pPr>
              <w:pStyle w:val="Tabletext-evidencematrix"/>
              <w:rPr>
                <w:i/>
              </w:rPr>
            </w:pPr>
            <w:r w:rsidRPr="00C70209">
              <w:rPr>
                <w:i/>
              </w:rPr>
              <w:t>No significant difference</w:t>
            </w:r>
          </w:p>
          <w:p w14:paraId="78DC5071" w14:textId="36359274" w:rsidR="00BB30BE" w:rsidRPr="00C70209" w:rsidRDefault="001A475D" w:rsidP="005B2300">
            <w:pPr>
              <w:pStyle w:val="Tabletext-evidencematrix"/>
            </w:pPr>
            <w:r w:rsidRPr="001A475D">
              <w:rPr>
                <w:i/>
              </w:rPr>
              <w:t>P = </w:t>
            </w:r>
            <w:r w:rsidR="00BB30BE" w:rsidRPr="00C70209">
              <w:t>0.67</w:t>
            </w:r>
          </w:p>
          <w:p w14:paraId="37070566" w14:textId="4E5F7597" w:rsidR="00BB30BE" w:rsidRPr="00C70209" w:rsidRDefault="00BB30B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0%</w:t>
            </w:r>
          </w:p>
        </w:tc>
      </w:tr>
      <w:tr w:rsidR="00BB30BE" w:rsidRPr="00C70209" w14:paraId="133435B2" w14:textId="77777777" w:rsidTr="005A235A">
        <w:tc>
          <w:tcPr>
            <w:tcW w:w="383" w:type="pct"/>
            <w:vMerge/>
            <w:shd w:val="clear" w:color="auto" w:fill="auto"/>
          </w:tcPr>
          <w:p w14:paraId="3DD5BED1" w14:textId="77777777" w:rsidR="00BB30BE" w:rsidRPr="00C70209" w:rsidRDefault="00BB30BE" w:rsidP="005B2300">
            <w:pPr>
              <w:pStyle w:val="Tabletext-evidencematrix"/>
              <w:rPr>
                <w:i/>
              </w:rPr>
            </w:pPr>
          </w:p>
        </w:tc>
        <w:tc>
          <w:tcPr>
            <w:tcW w:w="489" w:type="pct"/>
            <w:vMerge/>
            <w:shd w:val="clear" w:color="auto" w:fill="auto"/>
          </w:tcPr>
          <w:p w14:paraId="4C061A63" w14:textId="77777777" w:rsidR="00BB30BE" w:rsidRPr="00C70209" w:rsidRDefault="00BB30BE" w:rsidP="005B2300">
            <w:pPr>
              <w:pStyle w:val="Tabletext-evidencematrix"/>
            </w:pPr>
          </w:p>
        </w:tc>
        <w:tc>
          <w:tcPr>
            <w:tcW w:w="489" w:type="pct"/>
            <w:vMerge/>
            <w:shd w:val="clear" w:color="auto" w:fill="auto"/>
          </w:tcPr>
          <w:p w14:paraId="212F263A" w14:textId="77777777" w:rsidR="00BB30BE" w:rsidRPr="00C70209" w:rsidRDefault="00BB30BE" w:rsidP="005B2300">
            <w:pPr>
              <w:pStyle w:val="Tabletext-evidencematrix"/>
            </w:pPr>
          </w:p>
        </w:tc>
        <w:tc>
          <w:tcPr>
            <w:tcW w:w="489" w:type="pct"/>
            <w:vMerge/>
            <w:shd w:val="clear" w:color="auto" w:fill="auto"/>
          </w:tcPr>
          <w:p w14:paraId="28DA45E1" w14:textId="77777777" w:rsidR="00BB30BE" w:rsidRPr="00C70209" w:rsidRDefault="00BB30BE" w:rsidP="005B2300">
            <w:pPr>
              <w:pStyle w:val="Tabletext-evidencematrix"/>
            </w:pPr>
          </w:p>
        </w:tc>
        <w:tc>
          <w:tcPr>
            <w:tcW w:w="489" w:type="pct"/>
            <w:vMerge/>
            <w:shd w:val="clear" w:color="auto" w:fill="auto"/>
          </w:tcPr>
          <w:p w14:paraId="58B7952A" w14:textId="77777777" w:rsidR="00BB30BE" w:rsidRPr="00C70209" w:rsidRDefault="00BB30BE" w:rsidP="005B2300">
            <w:pPr>
              <w:pStyle w:val="Tabletext-evidencematrix"/>
            </w:pPr>
          </w:p>
        </w:tc>
        <w:tc>
          <w:tcPr>
            <w:tcW w:w="490" w:type="pct"/>
            <w:shd w:val="clear" w:color="auto" w:fill="auto"/>
          </w:tcPr>
          <w:p w14:paraId="15E25097" w14:textId="3D75E533" w:rsidR="00BB30BE" w:rsidRPr="00C70209" w:rsidRDefault="00BB30BE" w:rsidP="005B2300">
            <w:pPr>
              <w:pStyle w:val="Tabletext-evidencematrix"/>
            </w:pPr>
            <w:r w:rsidRPr="00C70209">
              <w:t>ROP among survivors (</w:t>
            </w:r>
            <w:r w:rsidR="00FB7912" w:rsidRPr="00C70209">
              <w:t>≥</w:t>
            </w:r>
            <w:r w:rsidRPr="00C70209">
              <w:t>grade 3)</w:t>
            </w:r>
          </w:p>
        </w:tc>
        <w:tc>
          <w:tcPr>
            <w:tcW w:w="530" w:type="pct"/>
            <w:gridSpan w:val="2"/>
            <w:shd w:val="clear" w:color="auto" w:fill="auto"/>
          </w:tcPr>
          <w:p w14:paraId="263A6CA6" w14:textId="77777777" w:rsidR="00BB30BE" w:rsidRPr="00C70209" w:rsidRDefault="00BB30BE" w:rsidP="005B2300">
            <w:pPr>
              <w:pStyle w:val="Tabletext-evidencematrix"/>
            </w:pPr>
            <w:r w:rsidRPr="00C70209">
              <w:t>35/252 (13.9%)</w:t>
            </w:r>
          </w:p>
        </w:tc>
        <w:tc>
          <w:tcPr>
            <w:tcW w:w="530" w:type="pct"/>
            <w:gridSpan w:val="2"/>
            <w:shd w:val="clear" w:color="auto" w:fill="auto"/>
          </w:tcPr>
          <w:p w14:paraId="2A66F432" w14:textId="77777777" w:rsidR="00BB30BE" w:rsidRPr="00C70209" w:rsidRDefault="00BB30BE" w:rsidP="005B2300">
            <w:pPr>
              <w:pStyle w:val="Tabletext-evidencematrix"/>
            </w:pPr>
            <w:r w:rsidRPr="00C70209">
              <w:t>37/265 (14.0%)</w:t>
            </w:r>
          </w:p>
        </w:tc>
        <w:tc>
          <w:tcPr>
            <w:tcW w:w="530" w:type="pct"/>
            <w:gridSpan w:val="2"/>
            <w:shd w:val="clear" w:color="auto" w:fill="auto"/>
          </w:tcPr>
          <w:p w14:paraId="4AB2FE7A" w14:textId="77777777" w:rsidR="00BB30BE" w:rsidRPr="00C70209" w:rsidRDefault="00BB30BE" w:rsidP="005B2300">
            <w:pPr>
              <w:pStyle w:val="Tabletext-evidencematrix"/>
            </w:pPr>
            <w:r w:rsidRPr="00C70209">
              <w:t>RR 1.04 [0.68, 1.58]</w:t>
            </w:r>
          </w:p>
        </w:tc>
        <w:tc>
          <w:tcPr>
            <w:tcW w:w="581" w:type="pct"/>
            <w:shd w:val="clear" w:color="auto" w:fill="auto"/>
          </w:tcPr>
          <w:p w14:paraId="4FD95FC4" w14:textId="6FDD7B82" w:rsidR="00BB30BE" w:rsidRPr="00C70209" w:rsidRDefault="00BB30BE" w:rsidP="005B2300">
            <w:pPr>
              <w:pStyle w:val="Tabletext-evidencematrix"/>
              <w:rPr>
                <w:i/>
              </w:rPr>
            </w:pPr>
            <w:r w:rsidRPr="00C70209">
              <w:rPr>
                <w:i/>
              </w:rPr>
              <w:t>No significant difference</w:t>
            </w:r>
          </w:p>
          <w:p w14:paraId="613BCD0D" w14:textId="7D98768A" w:rsidR="00BB30BE" w:rsidRPr="00C70209" w:rsidRDefault="001A475D" w:rsidP="005B2300">
            <w:pPr>
              <w:pStyle w:val="Tabletext-evidencematrix"/>
            </w:pPr>
            <w:r w:rsidRPr="001A475D">
              <w:rPr>
                <w:i/>
              </w:rPr>
              <w:t>P = </w:t>
            </w:r>
            <w:r w:rsidR="00BB30BE" w:rsidRPr="00C70209">
              <w:t>0.87</w:t>
            </w:r>
          </w:p>
          <w:p w14:paraId="4E36464F" w14:textId="08275117" w:rsidR="00BB30BE" w:rsidRPr="00C70209" w:rsidRDefault="00BB30B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0%</w:t>
            </w:r>
          </w:p>
        </w:tc>
      </w:tr>
      <w:tr w:rsidR="00BB30BE" w:rsidRPr="00C70209" w14:paraId="7A403970" w14:textId="77777777" w:rsidTr="00051CD1">
        <w:tc>
          <w:tcPr>
            <w:tcW w:w="5000" w:type="pct"/>
            <w:gridSpan w:val="13"/>
            <w:shd w:val="clear" w:color="auto" w:fill="000000" w:themeFill="text1"/>
          </w:tcPr>
          <w:p w14:paraId="54FC9DD8" w14:textId="77777777" w:rsidR="00BB30BE" w:rsidRPr="00C70209" w:rsidRDefault="00BB30BE" w:rsidP="005B2300">
            <w:pPr>
              <w:pStyle w:val="TableH4"/>
              <w:rPr>
                <w:rFonts w:eastAsia="Arial Unicode MS"/>
              </w:rPr>
            </w:pPr>
            <w:r w:rsidRPr="00C70209">
              <w:rPr>
                <w:rFonts w:eastAsia="Arial Unicode MS"/>
              </w:rPr>
              <w:t xml:space="preserve">Level </w:t>
            </w:r>
            <w:r w:rsidR="00051CD1" w:rsidRPr="00C70209">
              <w:rPr>
                <w:rFonts w:eastAsia="Arial Unicode MS"/>
              </w:rPr>
              <w:t>I</w:t>
            </w:r>
            <w:r w:rsidRPr="00C70209">
              <w:rPr>
                <w:rFonts w:eastAsia="Arial Unicode MS"/>
              </w:rPr>
              <w:t>I Evidence</w:t>
            </w:r>
          </w:p>
        </w:tc>
      </w:tr>
      <w:tr w:rsidR="00995A15" w:rsidRPr="00C70209" w14:paraId="5862C2EC" w14:textId="77777777" w:rsidTr="005A235A">
        <w:tc>
          <w:tcPr>
            <w:tcW w:w="383" w:type="pct"/>
            <w:shd w:val="clear" w:color="auto" w:fill="auto"/>
          </w:tcPr>
          <w:p w14:paraId="0CE872F4" w14:textId="3454B02F" w:rsidR="00995A15" w:rsidRPr="00C70209" w:rsidRDefault="00995A15" w:rsidP="005B2300">
            <w:pPr>
              <w:pStyle w:val="Tabletext-evidencematrix"/>
            </w:pPr>
            <w:r w:rsidRPr="00C70209">
              <w:t>Bassler 2008</w:t>
            </w:r>
            <w:r w:rsidR="00E1112B" w:rsidRPr="00C70209">
              <w:fldChar w:fldCharType="begin">
                <w:fldData xml:space="preserve">PEVuZE5vdGU+PENpdGU+PEF1dGhvcj5CYXNzbGVyPC9BdXRob3I+PFllYXI+MjAwODwvWWVhcj48
UmVjTnVtPjE0OTwvUmVjTnVtPjxEaXNwbGF5VGV4dD48c3R5bGUgZmFjZT0ic3VwZXJzY3JpcHQi
PjQ5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3F7DCB" w:rsidRPr="00C70209">
              <w:instrText xml:space="preserve"> ADDIN EN.CITE </w:instrText>
            </w:r>
            <w:r w:rsidR="003F7DCB" w:rsidRPr="00C70209">
              <w:fldChar w:fldCharType="begin">
                <w:fldData xml:space="preserve">PEVuZE5vdGU+PENpdGU+PEF1dGhvcj5CYXNzbGVyPC9BdXRob3I+PFllYXI+MjAwODwvWWVhcj48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9</w:t>
            </w:r>
            <w:r w:rsidR="00E1112B" w:rsidRPr="00C70209">
              <w:fldChar w:fldCharType="end"/>
            </w:r>
          </w:p>
          <w:p w14:paraId="4C8EB875" w14:textId="77777777" w:rsidR="00995A15" w:rsidRPr="00C70209" w:rsidRDefault="00995A15" w:rsidP="005B2300">
            <w:pPr>
              <w:pStyle w:val="Tabletext-evidencematrix"/>
            </w:pPr>
            <w:r w:rsidRPr="00C70209">
              <w:t>Level I/II</w:t>
            </w:r>
          </w:p>
          <w:p w14:paraId="1A4734BA" w14:textId="77777777" w:rsidR="00995A15" w:rsidRPr="00C70209" w:rsidRDefault="00995A15" w:rsidP="005B2300">
            <w:pPr>
              <w:pStyle w:val="Tabletext-evidencematrix"/>
              <w:rPr>
                <w:i/>
              </w:rPr>
            </w:pPr>
            <w:r w:rsidRPr="00C70209">
              <w:rPr>
                <w:i/>
              </w:rPr>
              <w:t>Good</w:t>
            </w:r>
          </w:p>
        </w:tc>
        <w:tc>
          <w:tcPr>
            <w:tcW w:w="489" w:type="pct"/>
            <w:shd w:val="clear" w:color="auto" w:fill="auto"/>
          </w:tcPr>
          <w:p w14:paraId="38BE7D57" w14:textId="07A0AF58" w:rsidR="00995A15" w:rsidRPr="00C70209" w:rsidRDefault="00995A15" w:rsidP="005B2300">
            <w:pPr>
              <w:pStyle w:val="Tabletext-evidencematrix"/>
            </w:pPr>
            <w:r w:rsidRPr="00C70209">
              <w:t>1 trial (Brooks 1999)</w:t>
            </w:r>
            <w:r w:rsidR="00256DDB" w:rsidRPr="00C70209">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70209">
              <w:instrText xml:space="preserve"> ADDIN EN.CITE </w:instrText>
            </w:r>
            <w:r w:rsidR="003F7DCB" w:rsidRPr="00C70209">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3</w:t>
            </w:r>
            <w:r w:rsidR="00256DDB" w:rsidRPr="00C70209">
              <w:fldChar w:fldCharType="end"/>
            </w:r>
          </w:p>
          <w:p w14:paraId="7EDB4E2A" w14:textId="77777777" w:rsidR="00995A15" w:rsidRPr="00C70209" w:rsidRDefault="00995A15" w:rsidP="005B2300">
            <w:pPr>
              <w:pStyle w:val="Tabletext-evidencematrix"/>
            </w:pPr>
            <w:r w:rsidRPr="00C70209">
              <w:t>N=50</w:t>
            </w:r>
          </w:p>
        </w:tc>
        <w:tc>
          <w:tcPr>
            <w:tcW w:w="489" w:type="pct"/>
            <w:shd w:val="clear" w:color="auto" w:fill="auto"/>
          </w:tcPr>
          <w:p w14:paraId="3E52A01D" w14:textId="50F105C5" w:rsidR="00995A15" w:rsidRPr="00C70209" w:rsidRDefault="00995A15" w:rsidP="005B2300">
            <w:pPr>
              <w:pStyle w:val="Tabletext-evidencematrix"/>
            </w:pPr>
            <w:r w:rsidRPr="00C70209">
              <w:t>Preterm infants (</w:t>
            </w:r>
            <w:r w:rsidR="00FB7912" w:rsidRPr="00C70209">
              <w:t>&lt;</w:t>
            </w:r>
            <w:r w:rsidRPr="00C70209">
              <w:t>37 weeks gestation) with LBW (</w:t>
            </w:r>
            <w:r w:rsidR="00FB7912" w:rsidRPr="00C70209">
              <w:t>&lt;</w:t>
            </w:r>
            <w:r w:rsidRPr="00C70209">
              <w:t>2500 g)</w:t>
            </w:r>
          </w:p>
        </w:tc>
        <w:tc>
          <w:tcPr>
            <w:tcW w:w="489" w:type="pct"/>
            <w:shd w:val="clear" w:color="auto" w:fill="auto"/>
          </w:tcPr>
          <w:p w14:paraId="02D53FF2" w14:textId="77777777" w:rsidR="00995A15" w:rsidRPr="00C70209" w:rsidRDefault="00995A15" w:rsidP="005B2300">
            <w:pPr>
              <w:pStyle w:val="Tabletext-evidencematrix"/>
            </w:pPr>
            <w:r w:rsidRPr="00C70209">
              <w:t xml:space="preserve">Single centre x 1, USA </w:t>
            </w:r>
          </w:p>
        </w:tc>
        <w:tc>
          <w:tcPr>
            <w:tcW w:w="489" w:type="pct"/>
            <w:shd w:val="clear" w:color="auto" w:fill="auto"/>
          </w:tcPr>
          <w:p w14:paraId="4A02DE5C" w14:textId="7B64F65C" w:rsidR="00995A15" w:rsidRPr="00C70209" w:rsidRDefault="00995A15"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6B195925" w14:textId="77777777" w:rsidR="00995A15" w:rsidRPr="00C70209" w:rsidRDefault="00995A15" w:rsidP="005B2300">
            <w:pPr>
              <w:pStyle w:val="Tabletext-evidencematrix"/>
            </w:pPr>
            <w:r w:rsidRPr="00C70209">
              <w:t>ROP (all cases)</w:t>
            </w:r>
          </w:p>
        </w:tc>
        <w:tc>
          <w:tcPr>
            <w:tcW w:w="530" w:type="pct"/>
            <w:gridSpan w:val="2"/>
            <w:shd w:val="clear" w:color="auto" w:fill="auto"/>
          </w:tcPr>
          <w:p w14:paraId="467DDC99" w14:textId="77777777" w:rsidR="00995A15" w:rsidRPr="00C70209" w:rsidRDefault="00995A15" w:rsidP="005B2300">
            <w:pPr>
              <w:pStyle w:val="Tabletext-evidencematrix"/>
            </w:pPr>
            <w:r w:rsidRPr="00C70209">
              <w:t>20/24 (83%)</w:t>
            </w:r>
          </w:p>
        </w:tc>
        <w:tc>
          <w:tcPr>
            <w:tcW w:w="530" w:type="pct"/>
            <w:gridSpan w:val="2"/>
            <w:shd w:val="clear" w:color="auto" w:fill="auto"/>
          </w:tcPr>
          <w:p w14:paraId="6584B2AB" w14:textId="77777777" w:rsidR="00995A15" w:rsidRPr="00C70209" w:rsidRDefault="00995A15" w:rsidP="005B2300">
            <w:pPr>
              <w:pStyle w:val="Tabletext-evidencematrix"/>
            </w:pPr>
            <w:r w:rsidRPr="00C70209">
              <w:t>19/26 (73%)</w:t>
            </w:r>
          </w:p>
        </w:tc>
        <w:tc>
          <w:tcPr>
            <w:tcW w:w="530" w:type="pct"/>
            <w:gridSpan w:val="2"/>
            <w:shd w:val="clear" w:color="auto" w:fill="auto"/>
          </w:tcPr>
          <w:p w14:paraId="2EC74933" w14:textId="77777777" w:rsidR="00995A15" w:rsidRPr="00C70209" w:rsidRDefault="00995A15" w:rsidP="005B2300">
            <w:pPr>
              <w:pStyle w:val="Tabletext-evidencematrix"/>
            </w:pPr>
            <w:r w:rsidRPr="00C70209">
              <w:t>RR 1.14 [0.85, 1.53]</w:t>
            </w:r>
            <w:r w:rsidRPr="00C70209">
              <w:rPr>
                <w:vertAlign w:val="superscript"/>
              </w:rPr>
              <w:t>f</w:t>
            </w:r>
          </w:p>
        </w:tc>
        <w:tc>
          <w:tcPr>
            <w:tcW w:w="581" w:type="pct"/>
            <w:shd w:val="clear" w:color="auto" w:fill="auto"/>
          </w:tcPr>
          <w:p w14:paraId="2E5005C4" w14:textId="1ED82F87" w:rsidR="00995A15" w:rsidRPr="00C70209" w:rsidRDefault="00995A15" w:rsidP="005B2300">
            <w:pPr>
              <w:pStyle w:val="Tabletext-evidencematrix"/>
              <w:rPr>
                <w:i/>
              </w:rPr>
            </w:pPr>
            <w:r w:rsidRPr="00C70209">
              <w:rPr>
                <w:i/>
              </w:rPr>
              <w:t>No significant difference</w:t>
            </w:r>
          </w:p>
          <w:p w14:paraId="4EF9FAAE" w14:textId="2D72402E" w:rsidR="00995A15" w:rsidRPr="00C70209" w:rsidRDefault="001A475D" w:rsidP="005B2300">
            <w:pPr>
              <w:pStyle w:val="Tabletext-evidencematrix"/>
            </w:pPr>
            <w:r w:rsidRPr="001A475D">
              <w:rPr>
                <w:i/>
              </w:rPr>
              <w:t>P = </w:t>
            </w:r>
            <w:r w:rsidR="00995A15" w:rsidRPr="00C70209">
              <w:t>0.87</w:t>
            </w:r>
            <w:r w:rsidR="00995A15" w:rsidRPr="00C70209">
              <w:rPr>
                <w:vertAlign w:val="superscript"/>
              </w:rPr>
              <w:t>f</w:t>
            </w:r>
          </w:p>
          <w:p w14:paraId="6712D42D" w14:textId="32CC2033" w:rsidR="00995A15" w:rsidRPr="00C70209" w:rsidRDefault="00995A15" w:rsidP="005B2300">
            <w:pPr>
              <w:pStyle w:val="Tabletext-evidencematrix"/>
              <w:rPr>
                <w:i/>
              </w:rPr>
            </w:pPr>
            <w:r w:rsidRPr="00C70209">
              <w:t>I</w:t>
            </w:r>
            <w:r w:rsidRPr="00C70209">
              <w:rPr>
                <w:vertAlign w:val="superscript"/>
              </w:rPr>
              <w:t>2</w:t>
            </w:r>
            <w:r w:rsidR="00AB0F82">
              <w:rPr>
                <w:vertAlign w:val="superscript"/>
              </w:rPr>
              <w:t> </w:t>
            </w:r>
            <w:r w:rsidRPr="00C70209">
              <w:t>=</w:t>
            </w:r>
            <w:r w:rsidR="00AB0F82">
              <w:t> </w:t>
            </w:r>
            <w:r w:rsidRPr="00C70209">
              <w:t>NA</w:t>
            </w:r>
          </w:p>
        </w:tc>
      </w:tr>
      <w:tr w:rsidR="00114027" w:rsidRPr="00C70209" w14:paraId="19DE0BDA" w14:textId="77777777" w:rsidTr="00BB30BE">
        <w:tc>
          <w:tcPr>
            <w:tcW w:w="383" w:type="pct"/>
            <w:vMerge w:val="restart"/>
            <w:shd w:val="clear" w:color="auto" w:fill="auto"/>
          </w:tcPr>
          <w:p w14:paraId="5FDCCC3F" w14:textId="2587F655" w:rsidR="00114027" w:rsidRPr="00C70209" w:rsidRDefault="00114027" w:rsidP="005B2300">
            <w:pPr>
              <w:pStyle w:val="Tabletext-evidencematrix"/>
              <w:spacing w:line="276" w:lineRule="auto"/>
            </w:pPr>
            <w:r w:rsidRPr="00C70209">
              <w:t>Brooks 1999</w:t>
            </w:r>
            <w:r w:rsidR="00E1112B" w:rsidRPr="00C70209">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70209">
              <w:instrText xml:space="preserve"> ADDIN EN.CITE </w:instrText>
            </w:r>
            <w:r w:rsidR="003F7DCB" w:rsidRPr="00C70209">
              <w:fldChar w:fldCharType="begin">
                <w:fldData xml:space="preserve">PEVuZE5vdGU+PENpdGU+PEF1dGhvcj5Ccm9va3M8L0F1dGhvcj48WWVhcj4xOTk5PC9ZZWFyPjxS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3</w:t>
            </w:r>
            <w:r w:rsidR="00E1112B" w:rsidRPr="00C70209">
              <w:fldChar w:fldCharType="end"/>
            </w:r>
          </w:p>
          <w:p w14:paraId="34947809" w14:textId="77777777" w:rsidR="00114027" w:rsidRPr="00C70209" w:rsidRDefault="00114027" w:rsidP="005B2300">
            <w:pPr>
              <w:pStyle w:val="Tabletext-evidencematrix"/>
              <w:spacing w:line="276" w:lineRule="auto"/>
            </w:pPr>
            <w:r w:rsidRPr="00C70209">
              <w:t>Level II</w:t>
            </w:r>
          </w:p>
          <w:p w14:paraId="3ECDC15E" w14:textId="77777777" w:rsidR="00114027" w:rsidRPr="00C70209" w:rsidRDefault="00114027" w:rsidP="005B2300">
            <w:pPr>
              <w:pStyle w:val="Tabletext-evidencematrix"/>
            </w:pPr>
            <w:r w:rsidRPr="00C70209">
              <w:rPr>
                <w:i/>
              </w:rPr>
              <w:t>Fair</w:t>
            </w:r>
          </w:p>
        </w:tc>
        <w:tc>
          <w:tcPr>
            <w:tcW w:w="489" w:type="pct"/>
            <w:vMerge w:val="restart"/>
            <w:shd w:val="clear" w:color="auto" w:fill="auto"/>
          </w:tcPr>
          <w:p w14:paraId="768013A7" w14:textId="77777777" w:rsidR="00114027" w:rsidRPr="00C70209" w:rsidRDefault="00114027" w:rsidP="005B2300">
            <w:pPr>
              <w:pStyle w:val="Tabletext-evidencematrix"/>
            </w:pPr>
            <w:r w:rsidRPr="00C70209">
              <w:t>N=50</w:t>
            </w:r>
          </w:p>
        </w:tc>
        <w:tc>
          <w:tcPr>
            <w:tcW w:w="489" w:type="pct"/>
            <w:vMerge w:val="restart"/>
            <w:shd w:val="clear" w:color="auto" w:fill="auto"/>
          </w:tcPr>
          <w:p w14:paraId="2A7EEC13" w14:textId="00518BE0" w:rsidR="00114027" w:rsidRPr="00C70209" w:rsidRDefault="00114027" w:rsidP="005B2300">
            <w:pPr>
              <w:pStyle w:val="Tabletext-evidencematrix"/>
            </w:pPr>
            <w:r w:rsidRPr="00C70209">
              <w:t xml:space="preserve">VLBW preterm infants </w:t>
            </w:r>
            <w:r w:rsidR="00FB7912" w:rsidRPr="00C70209">
              <w:t>&lt;</w:t>
            </w:r>
            <w:r w:rsidRPr="00C70209">
              <w:t>1250 g</w:t>
            </w:r>
          </w:p>
        </w:tc>
        <w:tc>
          <w:tcPr>
            <w:tcW w:w="489" w:type="pct"/>
            <w:vMerge w:val="restart"/>
            <w:shd w:val="clear" w:color="auto" w:fill="auto"/>
          </w:tcPr>
          <w:p w14:paraId="623358DC" w14:textId="77777777" w:rsidR="00114027" w:rsidRPr="00C70209" w:rsidRDefault="00114027" w:rsidP="005B2300">
            <w:pPr>
              <w:pStyle w:val="Tabletext-evidencematrix"/>
              <w:spacing w:line="276" w:lineRule="auto"/>
            </w:pPr>
            <w:r w:rsidRPr="00C70209">
              <w:t>Single NICU, USA</w:t>
            </w:r>
          </w:p>
        </w:tc>
        <w:tc>
          <w:tcPr>
            <w:tcW w:w="489" w:type="pct"/>
            <w:vMerge w:val="restart"/>
            <w:shd w:val="clear" w:color="auto" w:fill="auto"/>
          </w:tcPr>
          <w:p w14:paraId="66E4E675" w14:textId="66A406E9" w:rsidR="00BB30BE" w:rsidRPr="00C70209" w:rsidRDefault="00114027" w:rsidP="005B2300">
            <w:pPr>
              <w:pStyle w:val="Tabletext-evidencematrix"/>
            </w:pPr>
            <w:r w:rsidRPr="00C70209">
              <w:t xml:space="preserve">Restrictive RBC transfusion </w:t>
            </w:r>
            <w:r w:rsidR="00C91BAE" w:rsidRPr="00C70209">
              <w:t>versus</w:t>
            </w:r>
            <w:r w:rsidRPr="00C70209">
              <w:t xml:space="preserve"> liberal RBC transfusion</w:t>
            </w:r>
          </w:p>
          <w:p w14:paraId="7669FDFA" w14:textId="77777777" w:rsidR="00114027" w:rsidRPr="00C70209" w:rsidRDefault="00BB30BE" w:rsidP="005B2300">
            <w:pPr>
              <w:pStyle w:val="Tabletext-subanalysis"/>
            </w:pPr>
            <w:r w:rsidRPr="00C70209">
              <w:t>*administered between 28–72 days of life</w:t>
            </w:r>
          </w:p>
        </w:tc>
        <w:tc>
          <w:tcPr>
            <w:tcW w:w="490" w:type="pct"/>
            <w:shd w:val="clear" w:color="auto" w:fill="auto"/>
          </w:tcPr>
          <w:p w14:paraId="5B415A1A" w14:textId="77777777" w:rsidR="00114027" w:rsidRPr="00C70209" w:rsidRDefault="00114027" w:rsidP="005B2300">
            <w:pPr>
              <w:pStyle w:val="Tabletext-evidencematrix"/>
            </w:pPr>
            <w:r w:rsidRPr="00C70209">
              <w:t>ROP (all cases)</w:t>
            </w:r>
          </w:p>
        </w:tc>
        <w:tc>
          <w:tcPr>
            <w:tcW w:w="1589" w:type="pct"/>
            <w:gridSpan w:val="6"/>
            <w:shd w:val="clear" w:color="auto" w:fill="auto"/>
          </w:tcPr>
          <w:p w14:paraId="752A8211" w14:textId="77777777" w:rsidR="00114027" w:rsidRPr="00C70209" w:rsidRDefault="00BB30BE" w:rsidP="005B2300">
            <w:pPr>
              <w:pStyle w:val="Tabletext-evidencematrix"/>
            </w:pPr>
            <w:r w:rsidRPr="00C70209">
              <w:t>S</w:t>
            </w:r>
            <w:r w:rsidR="00114027" w:rsidRPr="00C70209">
              <w:t>tratified by birth weight</w:t>
            </w:r>
            <w:r w:rsidR="00114027" w:rsidRPr="00C70209">
              <w:rPr>
                <w:vertAlign w:val="superscript"/>
              </w:rPr>
              <w:t xml:space="preserve"> </w:t>
            </w:r>
            <w:r w:rsidR="00051CD1" w:rsidRPr="00C70209">
              <w:rPr>
                <w:vertAlign w:val="superscript"/>
              </w:rPr>
              <w:t>e</w:t>
            </w:r>
          </w:p>
        </w:tc>
        <w:tc>
          <w:tcPr>
            <w:tcW w:w="581" w:type="pct"/>
            <w:shd w:val="clear" w:color="auto" w:fill="auto"/>
          </w:tcPr>
          <w:p w14:paraId="7ACCB238" w14:textId="77777777" w:rsidR="00114027" w:rsidRPr="00C70209" w:rsidRDefault="00114027" w:rsidP="005B2300">
            <w:pPr>
              <w:pStyle w:val="Tabletext-evidencematrix"/>
              <w:rPr>
                <w:i/>
              </w:rPr>
            </w:pPr>
          </w:p>
        </w:tc>
      </w:tr>
      <w:tr w:rsidR="00114027" w:rsidRPr="00C70209" w14:paraId="6CEE6EFB" w14:textId="77777777" w:rsidTr="00BB30BE">
        <w:tc>
          <w:tcPr>
            <w:tcW w:w="383" w:type="pct"/>
            <w:vMerge/>
            <w:shd w:val="clear" w:color="auto" w:fill="auto"/>
          </w:tcPr>
          <w:p w14:paraId="76796742" w14:textId="77777777" w:rsidR="00114027" w:rsidRPr="00C70209" w:rsidRDefault="00114027" w:rsidP="005B2300">
            <w:pPr>
              <w:pStyle w:val="Tabletext-evidencematrix"/>
              <w:spacing w:line="276" w:lineRule="auto"/>
            </w:pPr>
          </w:p>
        </w:tc>
        <w:tc>
          <w:tcPr>
            <w:tcW w:w="489" w:type="pct"/>
            <w:vMerge/>
            <w:shd w:val="clear" w:color="auto" w:fill="auto"/>
          </w:tcPr>
          <w:p w14:paraId="2A7B509B" w14:textId="77777777" w:rsidR="00114027" w:rsidRPr="00C70209" w:rsidRDefault="00114027" w:rsidP="005B2300">
            <w:pPr>
              <w:pStyle w:val="Tabletext-evidencematrix"/>
            </w:pPr>
          </w:p>
        </w:tc>
        <w:tc>
          <w:tcPr>
            <w:tcW w:w="489" w:type="pct"/>
            <w:vMerge/>
            <w:shd w:val="clear" w:color="auto" w:fill="auto"/>
          </w:tcPr>
          <w:p w14:paraId="57D00713" w14:textId="77777777" w:rsidR="00114027" w:rsidRPr="00C70209" w:rsidRDefault="00114027" w:rsidP="005B2300">
            <w:pPr>
              <w:pStyle w:val="Tabletext-evidencematrix"/>
            </w:pPr>
          </w:p>
        </w:tc>
        <w:tc>
          <w:tcPr>
            <w:tcW w:w="489" w:type="pct"/>
            <w:vMerge/>
            <w:shd w:val="clear" w:color="auto" w:fill="auto"/>
            <w:vAlign w:val="center"/>
          </w:tcPr>
          <w:p w14:paraId="62AC49A7" w14:textId="77777777" w:rsidR="00114027" w:rsidRPr="00C70209" w:rsidRDefault="00114027" w:rsidP="005B2300">
            <w:pPr>
              <w:spacing w:after="0"/>
              <w:ind w:left="0"/>
              <w:rPr>
                <w:rFonts w:ascii="Arial Narrow" w:eastAsia="Arial Unicode MS" w:hAnsi="Arial Narrow" w:cs="Arial"/>
                <w:bCs/>
                <w:color w:val="auto"/>
                <w:sz w:val="16"/>
                <w:szCs w:val="24"/>
                <w:lang w:eastAsia="ja-JP"/>
              </w:rPr>
            </w:pPr>
          </w:p>
        </w:tc>
        <w:tc>
          <w:tcPr>
            <w:tcW w:w="489" w:type="pct"/>
            <w:vMerge/>
            <w:shd w:val="clear" w:color="auto" w:fill="auto"/>
          </w:tcPr>
          <w:p w14:paraId="06927F23" w14:textId="77777777" w:rsidR="00114027" w:rsidRPr="00C70209" w:rsidRDefault="00114027" w:rsidP="005B2300">
            <w:pPr>
              <w:pStyle w:val="Tabletext-evidencematrix"/>
            </w:pPr>
          </w:p>
        </w:tc>
        <w:tc>
          <w:tcPr>
            <w:tcW w:w="490" w:type="pct"/>
            <w:shd w:val="clear" w:color="auto" w:fill="auto"/>
          </w:tcPr>
          <w:p w14:paraId="3D2411AB" w14:textId="3768E907" w:rsidR="00114027" w:rsidRPr="00C70209" w:rsidRDefault="00FB7912" w:rsidP="005B2300">
            <w:pPr>
              <w:pStyle w:val="Tabletext-evidencematrix"/>
              <w:jc w:val="right"/>
            </w:pPr>
            <w:r w:rsidRPr="00C70209">
              <w:t>≤</w:t>
            </w:r>
            <w:r w:rsidR="00114027" w:rsidRPr="00C70209">
              <w:t>750 g</w:t>
            </w:r>
          </w:p>
        </w:tc>
        <w:tc>
          <w:tcPr>
            <w:tcW w:w="530" w:type="pct"/>
            <w:gridSpan w:val="2"/>
            <w:shd w:val="clear" w:color="auto" w:fill="auto"/>
          </w:tcPr>
          <w:p w14:paraId="2BC6B08D" w14:textId="77777777" w:rsidR="00114027" w:rsidRPr="00C70209" w:rsidRDefault="00114027" w:rsidP="005B2300">
            <w:pPr>
              <w:pStyle w:val="Tabletext-evidencematrix"/>
            </w:pPr>
            <w:r w:rsidRPr="00C70209">
              <w:t>6/6 (100%)</w:t>
            </w:r>
          </w:p>
        </w:tc>
        <w:tc>
          <w:tcPr>
            <w:tcW w:w="530" w:type="pct"/>
            <w:gridSpan w:val="2"/>
            <w:shd w:val="clear" w:color="auto" w:fill="auto"/>
          </w:tcPr>
          <w:p w14:paraId="006FEC7D" w14:textId="77777777" w:rsidR="00114027" w:rsidRPr="00C70209" w:rsidRDefault="00114027" w:rsidP="005B2300">
            <w:pPr>
              <w:pStyle w:val="Tabletext-evidencematrix"/>
            </w:pPr>
            <w:r w:rsidRPr="00C70209">
              <w:t>3/5 (60.0%)</w:t>
            </w:r>
          </w:p>
        </w:tc>
        <w:tc>
          <w:tcPr>
            <w:tcW w:w="530" w:type="pct"/>
            <w:gridSpan w:val="2"/>
            <w:shd w:val="clear" w:color="auto" w:fill="auto"/>
          </w:tcPr>
          <w:p w14:paraId="60D03407" w14:textId="77777777" w:rsidR="00114027" w:rsidRPr="00C70209" w:rsidRDefault="00114027" w:rsidP="005B2300">
            <w:pPr>
              <w:pStyle w:val="Tabletext-evidencematrix"/>
            </w:pPr>
            <w:r w:rsidRPr="00C70209">
              <w:t>RR 1.59 [0.79, 3.23]</w:t>
            </w:r>
            <w:r w:rsidR="00051CD1" w:rsidRPr="00C70209">
              <w:rPr>
                <w:vertAlign w:val="superscript"/>
              </w:rPr>
              <w:t>d</w:t>
            </w:r>
          </w:p>
        </w:tc>
        <w:tc>
          <w:tcPr>
            <w:tcW w:w="581" w:type="pct"/>
            <w:shd w:val="clear" w:color="auto" w:fill="auto"/>
          </w:tcPr>
          <w:p w14:paraId="2E68C85D" w14:textId="3DAA13AD" w:rsidR="00114027" w:rsidRPr="00C70209" w:rsidRDefault="00114027" w:rsidP="005B2300">
            <w:pPr>
              <w:pStyle w:val="Tabletext-evidencematrix"/>
              <w:rPr>
                <w:i/>
              </w:rPr>
            </w:pPr>
            <w:r w:rsidRPr="00C70209">
              <w:rPr>
                <w:i/>
              </w:rPr>
              <w:t>No significant difference</w:t>
            </w:r>
          </w:p>
          <w:p w14:paraId="04DB523C" w14:textId="22E44D88" w:rsidR="00114027" w:rsidRPr="00C70209" w:rsidRDefault="001A475D" w:rsidP="005B2300">
            <w:pPr>
              <w:pStyle w:val="Tabletext-evidencematrix"/>
            </w:pPr>
            <w:r w:rsidRPr="001A475D">
              <w:rPr>
                <w:i/>
              </w:rPr>
              <w:t>P = </w:t>
            </w:r>
            <w:r w:rsidR="00114027" w:rsidRPr="00C70209">
              <w:t>0.20</w:t>
            </w:r>
            <w:r w:rsidR="00051CD1" w:rsidRPr="00C70209">
              <w:rPr>
                <w:vertAlign w:val="superscript"/>
              </w:rPr>
              <w:t>d</w:t>
            </w:r>
          </w:p>
        </w:tc>
      </w:tr>
      <w:tr w:rsidR="00114027" w:rsidRPr="00C70209" w14:paraId="6AE04A39" w14:textId="77777777" w:rsidTr="00BB30BE">
        <w:tc>
          <w:tcPr>
            <w:tcW w:w="383" w:type="pct"/>
            <w:vMerge/>
            <w:shd w:val="clear" w:color="auto" w:fill="auto"/>
          </w:tcPr>
          <w:p w14:paraId="12249350" w14:textId="77777777" w:rsidR="00114027" w:rsidRPr="00C70209" w:rsidRDefault="00114027" w:rsidP="005B2300">
            <w:pPr>
              <w:pStyle w:val="Tabletext-evidencematrix"/>
              <w:spacing w:line="276" w:lineRule="auto"/>
            </w:pPr>
          </w:p>
        </w:tc>
        <w:tc>
          <w:tcPr>
            <w:tcW w:w="489" w:type="pct"/>
            <w:vMerge/>
            <w:shd w:val="clear" w:color="auto" w:fill="auto"/>
          </w:tcPr>
          <w:p w14:paraId="20342EEB" w14:textId="77777777" w:rsidR="00114027" w:rsidRPr="00C70209" w:rsidRDefault="00114027" w:rsidP="005B2300">
            <w:pPr>
              <w:pStyle w:val="Tabletext-evidencematrix"/>
            </w:pPr>
          </w:p>
        </w:tc>
        <w:tc>
          <w:tcPr>
            <w:tcW w:w="489" w:type="pct"/>
            <w:vMerge/>
            <w:shd w:val="clear" w:color="auto" w:fill="auto"/>
          </w:tcPr>
          <w:p w14:paraId="0CF8B275" w14:textId="77777777" w:rsidR="00114027" w:rsidRPr="00C70209" w:rsidRDefault="00114027" w:rsidP="005B2300">
            <w:pPr>
              <w:pStyle w:val="Tabletext-evidencematrix"/>
            </w:pPr>
          </w:p>
        </w:tc>
        <w:tc>
          <w:tcPr>
            <w:tcW w:w="489" w:type="pct"/>
            <w:vMerge/>
            <w:shd w:val="clear" w:color="auto" w:fill="auto"/>
            <w:vAlign w:val="center"/>
          </w:tcPr>
          <w:p w14:paraId="3BE2F81D" w14:textId="77777777" w:rsidR="00114027" w:rsidRPr="00C70209" w:rsidRDefault="00114027" w:rsidP="005B2300">
            <w:pPr>
              <w:spacing w:after="0"/>
              <w:ind w:left="0"/>
              <w:rPr>
                <w:rFonts w:ascii="Arial Narrow" w:eastAsia="Arial Unicode MS" w:hAnsi="Arial Narrow" w:cs="Arial"/>
                <w:bCs/>
                <w:color w:val="auto"/>
                <w:sz w:val="16"/>
                <w:szCs w:val="24"/>
                <w:lang w:eastAsia="ja-JP"/>
              </w:rPr>
            </w:pPr>
          </w:p>
        </w:tc>
        <w:tc>
          <w:tcPr>
            <w:tcW w:w="489" w:type="pct"/>
            <w:vMerge/>
            <w:shd w:val="clear" w:color="auto" w:fill="auto"/>
          </w:tcPr>
          <w:p w14:paraId="0D554090" w14:textId="77777777" w:rsidR="00114027" w:rsidRPr="00C70209" w:rsidRDefault="00114027" w:rsidP="005B2300">
            <w:pPr>
              <w:pStyle w:val="Tabletext-evidencematrix"/>
            </w:pPr>
          </w:p>
        </w:tc>
        <w:tc>
          <w:tcPr>
            <w:tcW w:w="490" w:type="pct"/>
            <w:shd w:val="clear" w:color="auto" w:fill="auto"/>
          </w:tcPr>
          <w:p w14:paraId="1A9A877E" w14:textId="77777777" w:rsidR="00114027" w:rsidRPr="00C70209" w:rsidRDefault="00114027" w:rsidP="005B2300">
            <w:pPr>
              <w:pStyle w:val="Tabletext-evidencematrix"/>
              <w:jc w:val="right"/>
            </w:pPr>
            <w:r w:rsidRPr="00C70209">
              <w:t>751–1000 g</w:t>
            </w:r>
          </w:p>
        </w:tc>
        <w:tc>
          <w:tcPr>
            <w:tcW w:w="530" w:type="pct"/>
            <w:gridSpan w:val="2"/>
            <w:shd w:val="clear" w:color="auto" w:fill="auto"/>
          </w:tcPr>
          <w:p w14:paraId="354CA293" w14:textId="77777777" w:rsidR="00114027" w:rsidRPr="00C70209" w:rsidRDefault="00114027" w:rsidP="005B2300">
            <w:pPr>
              <w:pStyle w:val="Tabletext-evidencematrix"/>
            </w:pPr>
            <w:r w:rsidRPr="00C70209">
              <w:t>9/11 (81.8%)</w:t>
            </w:r>
          </w:p>
        </w:tc>
        <w:tc>
          <w:tcPr>
            <w:tcW w:w="530" w:type="pct"/>
            <w:gridSpan w:val="2"/>
            <w:shd w:val="clear" w:color="auto" w:fill="auto"/>
          </w:tcPr>
          <w:p w14:paraId="5805A4E9" w14:textId="77777777" w:rsidR="00114027" w:rsidRPr="00C70209" w:rsidRDefault="00114027" w:rsidP="005B2300">
            <w:pPr>
              <w:pStyle w:val="Tabletext-evidencematrix"/>
            </w:pPr>
            <w:r w:rsidRPr="00C70209">
              <w:t>10/13 (76.9%)</w:t>
            </w:r>
          </w:p>
        </w:tc>
        <w:tc>
          <w:tcPr>
            <w:tcW w:w="530" w:type="pct"/>
            <w:gridSpan w:val="2"/>
            <w:shd w:val="clear" w:color="auto" w:fill="auto"/>
          </w:tcPr>
          <w:p w14:paraId="6B9471BB" w14:textId="77777777" w:rsidR="00114027" w:rsidRPr="00C70209" w:rsidRDefault="00114027" w:rsidP="005B2300">
            <w:pPr>
              <w:pStyle w:val="Tabletext-evidencematrix"/>
            </w:pPr>
            <w:r w:rsidRPr="00C70209">
              <w:t>RR 1.06 [0.71, 1.60]</w:t>
            </w:r>
            <w:r w:rsidR="00051CD1" w:rsidRPr="00C70209">
              <w:rPr>
                <w:vertAlign w:val="superscript"/>
              </w:rPr>
              <w:t>d</w:t>
            </w:r>
          </w:p>
        </w:tc>
        <w:tc>
          <w:tcPr>
            <w:tcW w:w="581" w:type="pct"/>
            <w:shd w:val="clear" w:color="auto" w:fill="auto"/>
          </w:tcPr>
          <w:p w14:paraId="38DC1323" w14:textId="40C1B76D" w:rsidR="00114027" w:rsidRPr="00C70209" w:rsidRDefault="00114027" w:rsidP="005B2300">
            <w:pPr>
              <w:pStyle w:val="Tabletext-evidencematrix"/>
              <w:rPr>
                <w:i/>
              </w:rPr>
            </w:pPr>
            <w:r w:rsidRPr="00C70209">
              <w:rPr>
                <w:i/>
              </w:rPr>
              <w:t>No significant difference</w:t>
            </w:r>
          </w:p>
          <w:p w14:paraId="6DD6F776" w14:textId="4857D9D4" w:rsidR="00114027" w:rsidRPr="00C70209" w:rsidRDefault="001A475D" w:rsidP="005B2300">
            <w:pPr>
              <w:pStyle w:val="Tabletext-evidencematrix"/>
            </w:pPr>
            <w:r w:rsidRPr="001A475D">
              <w:rPr>
                <w:i/>
              </w:rPr>
              <w:t>P = </w:t>
            </w:r>
            <w:r w:rsidR="00114027" w:rsidRPr="00C70209">
              <w:t>0.77</w:t>
            </w:r>
            <w:r w:rsidR="00051CD1" w:rsidRPr="00C70209">
              <w:rPr>
                <w:vertAlign w:val="superscript"/>
              </w:rPr>
              <w:t>d</w:t>
            </w:r>
          </w:p>
        </w:tc>
      </w:tr>
      <w:tr w:rsidR="00114027" w:rsidRPr="00C70209" w14:paraId="3C88E33E" w14:textId="77777777" w:rsidTr="00BB30BE">
        <w:tc>
          <w:tcPr>
            <w:tcW w:w="383" w:type="pct"/>
            <w:vMerge/>
            <w:shd w:val="clear" w:color="auto" w:fill="auto"/>
          </w:tcPr>
          <w:p w14:paraId="398C5D53" w14:textId="77777777" w:rsidR="00114027" w:rsidRPr="00C70209" w:rsidRDefault="00114027" w:rsidP="005B2300">
            <w:pPr>
              <w:pStyle w:val="Tabletext-evidencematrix"/>
              <w:spacing w:line="276" w:lineRule="auto"/>
            </w:pPr>
          </w:p>
        </w:tc>
        <w:tc>
          <w:tcPr>
            <w:tcW w:w="489" w:type="pct"/>
            <w:vMerge/>
            <w:shd w:val="clear" w:color="auto" w:fill="auto"/>
          </w:tcPr>
          <w:p w14:paraId="58E5134A" w14:textId="77777777" w:rsidR="00114027" w:rsidRPr="00C70209" w:rsidRDefault="00114027" w:rsidP="005B2300">
            <w:pPr>
              <w:pStyle w:val="Tabletext-evidencematrix"/>
            </w:pPr>
          </w:p>
        </w:tc>
        <w:tc>
          <w:tcPr>
            <w:tcW w:w="489" w:type="pct"/>
            <w:vMerge/>
            <w:shd w:val="clear" w:color="auto" w:fill="auto"/>
          </w:tcPr>
          <w:p w14:paraId="6721EB6D" w14:textId="77777777" w:rsidR="00114027" w:rsidRPr="00C70209" w:rsidRDefault="00114027" w:rsidP="005B2300">
            <w:pPr>
              <w:pStyle w:val="Tabletext-evidencematrix"/>
            </w:pPr>
          </w:p>
        </w:tc>
        <w:tc>
          <w:tcPr>
            <w:tcW w:w="489" w:type="pct"/>
            <w:vMerge/>
            <w:shd w:val="clear" w:color="auto" w:fill="auto"/>
            <w:vAlign w:val="center"/>
          </w:tcPr>
          <w:p w14:paraId="1B51A3DE" w14:textId="77777777" w:rsidR="00114027" w:rsidRPr="00C70209" w:rsidRDefault="00114027" w:rsidP="005B2300">
            <w:pPr>
              <w:spacing w:after="0"/>
              <w:ind w:left="0"/>
              <w:rPr>
                <w:rFonts w:ascii="Arial Narrow" w:eastAsia="Arial Unicode MS" w:hAnsi="Arial Narrow" w:cs="Arial"/>
                <w:bCs/>
                <w:color w:val="auto"/>
                <w:sz w:val="16"/>
                <w:szCs w:val="24"/>
                <w:lang w:eastAsia="ja-JP"/>
              </w:rPr>
            </w:pPr>
          </w:p>
        </w:tc>
        <w:tc>
          <w:tcPr>
            <w:tcW w:w="489" w:type="pct"/>
            <w:vMerge/>
            <w:shd w:val="clear" w:color="auto" w:fill="auto"/>
          </w:tcPr>
          <w:p w14:paraId="26084B60" w14:textId="77777777" w:rsidR="00114027" w:rsidRPr="00C70209" w:rsidRDefault="00114027" w:rsidP="005B2300">
            <w:pPr>
              <w:pStyle w:val="Tabletext-evidencematrix"/>
            </w:pPr>
          </w:p>
        </w:tc>
        <w:tc>
          <w:tcPr>
            <w:tcW w:w="490" w:type="pct"/>
            <w:shd w:val="clear" w:color="auto" w:fill="auto"/>
          </w:tcPr>
          <w:p w14:paraId="27405F8B" w14:textId="77777777" w:rsidR="00114027" w:rsidRPr="00C70209" w:rsidRDefault="00114027" w:rsidP="005B2300">
            <w:pPr>
              <w:pStyle w:val="Tabletext-evidencematrix"/>
              <w:jc w:val="right"/>
            </w:pPr>
            <w:r w:rsidRPr="00C70209">
              <w:t>1001–</w:t>
            </w:r>
            <w:r w:rsidR="00BB30BE" w:rsidRPr="00C70209">
              <w:t>1250 g</w:t>
            </w:r>
          </w:p>
        </w:tc>
        <w:tc>
          <w:tcPr>
            <w:tcW w:w="530" w:type="pct"/>
            <w:gridSpan w:val="2"/>
            <w:shd w:val="clear" w:color="auto" w:fill="auto"/>
          </w:tcPr>
          <w:p w14:paraId="6B9E1DC7" w14:textId="77777777" w:rsidR="00114027" w:rsidRPr="00C70209" w:rsidRDefault="00114027" w:rsidP="005B2300">
            <w:pPr>
              <w:pStyle w:val="Tabletext-evidencematrix"/>
            </w:pPr>
            <w:r w:rsidRPr="00C70209">
              <w:t>4/7 (57.1%)</w:t>
            </w:r>
          </w:p>
        </w:tc>
        <w:tc>
          <w:tcPr>
            <w:tcW w:w="530" w:type="pct"/>
            <w:gridSpan w:val="2"/>
            <w:shd w:val="clear" w:color="auto" w:fill="auto"/>
          </w:tcPr>
          <w:p w14:paraId="2BE943AB" w14:textId="77777777" w:rsidR="00114027" w:rsidRPr="00C70209" w:rsidRDefault="00114027" w:rsidP="005B2300">
            <w:pPr>
              <w:pStyle w:val="Tabletext-evidencematrix"/>
            </w:pPr>
            <w:r w:rsidRPr="00C70209">
              <w:t>6/8 (75.0%)</w:t>
            </w:r>
          </w:p>
        </w:tc>
        <w:tc>
          <w:tcPr>
            <w:tcW w:w="530" w:type="pct"/>
            <w:gridSpan w:val="2"/>
            <w:shd w:val="clear" w:color="auto" w:fill="auto"/>
          </w:tcPr>
          <w:p w14:paraId="2ED5D203" w14:textId="77777777" w:rsidR="00114027" w:rsidRPr="00C70209" w:rsidRDefault="00114027" w:rsidP="005B2300">
            <w:pPr>
              <w:pStyle w:val="Tabletext-evidencematrix"/>
            </w:pPr>
            <w:r w:rsidRPr="00C70209">
              <w:t>RR 0.76 [0.36, 1.62]</w:t>
            </w:r>
            <w:r w:rsidR="00051CD1" w:rsidRPr="00C70209">
              <w:rPr>
                <w:vertAlign w:val="superscript"/>
              </w:rPr>
              <w:t>d</w:t>
            </w:r>
          </w:p>
        </w:tc>
        <w:tc>
          <w:tcPr>
            <w:tcW w:w="581" w:type="pct"/>
            <w:shd w:val="clear" w:color="auto" w:fill="auto"/>
          </w:tcPr>
          <w:p w14:paraId="5BE67D3A" w14:textId="62A6B9CC" w:rsidR="00114027" w:rsidRPr="00C70209" w:rsidRDefault="00114027" w:rsidP="005B2300">
            <w:pPr>
              <w:pStyle w:val="Tabletext-evidencematrix"/>
              <w:rPr>
                <w:i/>
              </w:rPr>
            </w:pPr>
            <w:r w:rsidRPr="00C70209">
              <w:rPr>
                <w:i/>
              </w:rPr>
              <w:t>No significant difference</w:t>
            </w:r>
          </w:p>
          <w:p w14:paraId="345F067E" w14:textId="28FCCA9F" w:rsidR="00114027" w:rsidRPr="00C70209" w:rsidRDefault="001A475D" w:rsidP="005B2300">
            <w:pPr>
              <w:pStyle w:val="Tabletext-evidencematrix"/>
            </w:pPr>
            <w:r w:rsidRPr="001A475D">
              <w:rPr>
                <w:i/>
              </w:rPr>
              <w:t>P = </w:t>
            </w:r>
            <w:r w:rsidR="00114027" w:rsidRPr="00C70209">
              <w:t>0.48</w:t>
            </w:r>
            <w:r w:rsidR="00051CD1" w:rsidRPr="00C70209">
              <w:rPr>
                <w:vertAlign w:val="superscript"/>
              </w:rPr>
              <w:t>d</w:t>
            </w:r>
          </w:p>
        </w:tc>
      </w:tr>
    </w:tbl>
    <w:p w14:paraId="6A82A8B3" w14:textId="281BE84D" w:rsidR="00360BD9" w:rsidRPr="00C70209" w:rsidRDefault="00360BD9" w:rsidP="005B2300">
      <w:pPr>
        <w:pStyle w:val="Tablefignotesleft"/>
      </w:pPr>
      <w:r w:rsidRPr="00C70209">
        <w:t xml:space="preserve">CI, confidence interval; </w:t>
      </w:r>
      <w:r w:rsidR="00114027" w:rsidRPr="00C70209">
        <w:t xml:space="preserve">LBW, low birth weight; </w:t>
      </w:r>
      <w:r w:rsidR="00C304D6" w:rsidRPr="00C70209">
        <w:t xml:space="preserve">NA, not applicable; </w:t>
      </w:r>
      <w:r w:rsidR="00114027" w:rsidRPr="00C70209">
        <w:t>NICU, neonatal intensive care unit;</w:t>
      </w:r>
      <w:r w:rsidRPr="00C70209">
        <w:t xml:space="preserve"> RBC, red blood cell; </w:t>
      </w:r>
      <w:r w:rsidR="00C304D6" w:rsidRPr="00C70209">
        <w:t xml:space="preserve">RCT, randomised controlled trial; </w:t>
      </w:r>
      <w:r w:rsidR="00114027" w:rsidRPr="00C70209">
        <w:t xml:space="preserve">ROP, retinopathy of prematurity; </w:t>
      </w:r>
      <w:r w:rsidRPr="00C70209">
        <w:t>RR, risk ratio; VLBW, very low birth weight</w:t>
      </w:r>
    </w:p>
    <w:p w14:paraId="318EB970" w14:textId="77777777" w:rsidR="00360BD9" w:rsidRPr="00C70209" w:rsidRDefault="00360BD9"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B6CD26E" w14:textId="3132A1D9" w:rsidR="00360BD9" w:rsidRPr="00C70209" w:rsidRDefault="00360BD9"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00051CD1" w:rsidRPr="00C70209">
        <w:rPr>
          <w:vertAlign w:val="superscript"/>
        </w:rPr>
        <w:t>2</w:t>
      </w:r>
      <w:r w:rsidRPr="00C70209">
        <w:t xml:space="preserve"> &lt;25%; moderate heterogeneity if I</w:t>
      </w:r>
      <w:r w:rsidR="00051CD1" w:rsidRPr="00C70209">
        <w:rPr>
          <w:vertAlign w:val="superscript"/>
        </w:rPr>
        <w:t>2</w:t>
      </w:r>
      <w:r w:rsidRPr="00C70209">
        <w:t xml:space="preserve"> between 25</w:t>
      </w:r>
      <w:r w:rsidR="00E64EC2" w:rsidRPr="00C70209">
        <w:t>–5</w:t>
      </w:r>
      <w:r w:rsidRPr="00C70209">
        <w:t>0%; substantial heterogeneity I</w:t>
      </w:r>
      <w:r w:rsidR="00051CD1" w:rsidRPr="00C70209">
        <w:rPr>
          <w:vertAlign w:val="superscript"/>
        </w:rPr>
        <w:t>2</w:t>
      </w:r>
      <w:r w:rsidRPr="00C70209">
        <w:t xml:space="preserve"> &gt;50%.</w:t>
      </w:r>
    </w:p>
    <w:p w14:paraId="28D1B083" w14:textId="412BD6CC" w:rsidR="005A235A" w:rsidRPr="00C70209" w:rsidRDefault="00BB30BE" w:rsidP="005B2300">
      <w:pPr>
        <w:pStyle w:val="Tablefignotesleft"/>
      </w:pPr>
      <w:r w:rsidRPr="00C70209">
        <w:rPr>
          <w:b/>
        </w:rPr>
        <w:t>c</w:t>
      </w:r>
      <w:r w:rsidR="00360BD9" w:rsidRPr="00C70209">
        <w:t xml:space="preserve"> </w:t>
      </w:r>
      <w:r w:rsidRPr="00C70209">
        <w:t>Analysis includes unpublished data from one RCT (</w:t>
      </w:r>
      <w:r w:rsidR="0039212B" w:rsidRPr="00C70209">
        <w:t>Connelly 1998</w:t>
      </w:r>
      <w:r w:rsidRPr="00C70209">
        <w:t>) (published in abstract form only).</w:t>
      </w:r>
    </w:p>
    <w:p w14:paraId="0F6D504F" w14:textId="2D41D981" w:rsidR="00483500" w:rsidRPr="00C70209" w:rsidRDefault="00BB30BE" w:rsidP="005B2300">
      <w:pPr>
        <w:pStyle w:val="Tablefignotesleft"/>
      </w:pPr>
      <w:r w:rsidRPr="00C70209">
        <w:rPr>
          <w:b/>
        </w:rPr>
        <w:t>d</w:t>
      </w:r>
      <w:r w:rsidR="00483500" w:rsidRPr="00C70209">
        <w:rPr>
          <w:b/>
        </w:rPr>
        <w:t xml:space="preserve">. </w:t>
      </w:r>
      <w:r w:rsidR="00483500" w:rsidRPr="00C70209">
        <w:t>Calculated post</w:t>
      </w:r>
      <w:r w:rsidR="004B557C" w:rsidRPr="00C70209">
        <w:t>-</w:t>
      </w:r>
      <w:r w:rsidR="00483500" w:rsidRPr="00C70209">
        <w:t>hoc using RevMan 5.1.2.</w:t>
      </w:r>
    </w:p>
    <w:p w14:paraId="6FAE9B72" w14:textId="7E77DA65" w:rsidR="00E1671D" w:rsidRPr="00C70209" w:rsidRDefault="00BB30BE" w:rsidP="005B2300">
      <w:pPr>
        <w:pStyle w:val="Tablefignotesleft"/>
      </w:pPr>
      <w:r w:rsidRPr="00C70209">
        <w:rPr>
          <w:b/>
        </w:rPr>
        <w:t>e</w:t>
      </w:r>
      <w:r w:rsidR="00114027" w:rsidRPr="00C70209">
        <w:rPr>
          <w:b/>
        </w:rPr>
        <w:t>.</w:t>
      </w:r>
      <w:r w:rsidR="00114027" w:rsidRPr="00C70209">
        <w:t xml:space="preserve"> Missing data on 1 patient. Brooks (1999) reports a total of 20 cases of ROP in the restrictive transfusion group, but when stratified by weight the total number adds 19.</w:t>
      </w:r>
    </w:p>
    <w:p w14:paraId="188E5FD3" w14:textId="77777777" w:rsidR="00B30DCE" w:rsidRPr="00C70209" w:rsidRDefault="00B30DCE" w:rsidP="005B2300">
      <w:pPr>
        <w:pStyle w:val="Tablefignotesleft"/>
      </w:pPr>
    </w:p>
    <w:p w14:paraId="28FEDB6C"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543499CC" w14:textId="77777777" w:rsidR="00114027" w:rsidRPr="00C70209" w:rsidRDefault="00114027" w:rsidP="00F053AA">
      <w:pPr>
        <w:pStyle w:val="Heading7"/>
        <w:rPr>
          <w:lang w:eastAsia="en-GB"/>
        </w:rPr>
      </w:pPr>
      <w:r w:rsidRPr="00C70209">
        <w:rPr>
          <w:lang w:eastAsia="en-GB"/>
        </w:rPr>
        <w:t>Brain injury</w:t>
      </w:r>
      <w:r w:rsidR="00C06268" w:rsidRPr="00C70209">
        <w:rPr>
          <w:lang w:eastAsia="en-GB"/>
        </w:rPr>
        <w:t xml:space="preserve"> on ultrasound</w:t>
      </w:r>
    </w:p>
    <w:p w14:paraId="0D98F20F" w14:textId="6ACD8623" w:rsidR="00693A9E" w:rsidRPr="00C70209" w:rsidRDefault="00693A9E" w:rsidP="0055776B">
      <w:pPr>
        <w:pStyle w:val="BodyText"/>
      </w:pPr>
      <w:r w:rsidRPr="00C70209">
        <w:t xml:space="preserve">The systematic review by Ibrahim (2014) reported a meta-analysis of three RCTs (Bell 2005, Chen 2009, Kirpalani 2006) involving 491 preterm infants that compared the effect of restrictive and liberal transfusion strategies on brain injury at ultrasound (composite of IVH and/or PVL). </w:t>
      </w:r>
      <w:r w:rsidR="0055776B" w:rsidRPr="00C70209">
        <w:t>The number of study participants who were diagnosed with IVH and/or PVL in each treatment group was</w:t>
      </w:r>
      <w:r w:rsidR="0055776B" w:rsidRPr="00C70209" w:rsidDel="0055776B">
        <w:t xml:space="preserve"> </w:t>
      </w:r>
      <w:r w:rsidRPr="00C70209">
        <w:t>specifically retrieved by Ibrahim (2014)</w:t>
      </w:r>
      <w:r w:rsidR="0055776B" w:rsidRPr="00C70209">
        <w:t xml:space="preserve"> from the study authors as the published reports did not provide complete data</w:t>
      </w:r>
      <w:r w:rsidRPr="00C70209">
        <w:t>. In the restrictive transfusion group, 118 infants (49.6%) developed brain injury, compared with 105 infants in the liberal transfusion group (41.5%). This analysis resulted in a borderline statistically significant effect (</w:t>
      </w:r>
      <w:r w:rsidR="001A475D" w:rsidRPr="001A475D">
        <w:rPr>
          <w:i/>
        </w:rPr>
        <w:t>P = </w:t>
      </w:r>
      <w:r w:rsidRPr="00C70209">
        <w:t>0.05) favouring the liberal transfusion group (RR 1.21 95% CI 1.00, 1.46).</w:t>
      </w:r>
    </w:p>
    <w:p w14:paraId="3F8AE6F7" w14:textId="2D6B79D1" w:rsidR="00693A9E" w:rsidRPr="00C70209" w:rsidRDefault="00693A9E" w:rsidP="005B2300">
      <w:pPr>
        <w:pStyle w:val="BodyText"/>
      </w:pPr>
      <w:r w:rsidRPr="00C70209">
        <w:t xml:space="preserve">Whyte (2011) conducted a meta-analysis of four trials (Bell 2005, Chen 2009, </w:t>
      </w:r>
      <w:r w:rsidR="0039212B" w:rsidRPr="00C70209">
        <w:t>Connelly 1998</w:t>
      </w:r>
      <w:r w:rsidRPr="00C70209">
        <w:t>, Kirpalani 2006) that included unpublished data and compared the effect of restrictive and liberal transfusion strategies on brain injury at ultrasound (IVH grades 3–4, hydrocephalus, cortical atrophy or periventricular leukomalacia) in 517 preterm infants. No statistically significant difference between treatment groups (RR 1.07; 95% CI 0.50, 2.27) was reported. The data included in the pooled analyses did not completely match those reported in the Level II studies. Bell (2005) is the composite of IVH grade 4 and PVL among survivors, and Chen (2009) is IVH all grades.</w:t>
      </w:r>
    </w:p>
    <w:p w14:paraId="4ECB7070" w14:textId="0DC4FADC" w:rsidR="00693A9E" w:rsidRPr="00C70209" w:rsidRDefault="00693A9E" w:rsidP="005B2300">
      <w:pPr>
        <w:pStyle w:val="BodyText"/>
        <w:rPr>
          <w:lang w:eastAsia="en-GB"/>
        </w:rPr>
      </w:pPr>
      <w:r w:rsidRPr="00C70209">
        <w:t>The results from these studies are summarised in</w:t>
      </w:r>
      <w:r w:rsidRPr="00C70209">
        <w:rPr>
          <w:lang w:eastAsia="en-GB"/>
        </w:rPr>
        <w:t xml:space="preserve"> </w:t>
      </w:r>
      <w:r w:rsidR="00837406" w:rsidRPr="00C70209">
        <w:rPr>
          <w:b/>
        </w:rPr>
        <w:fldChar w:fldCharType="begin"/>
      </w:r>
      <w:r w:rsidR="00837406" w:rsidRPr="00C70209">
        <w:rPr>
          <w:b/>
          <w:lang w:eastAsia="en-GB"/>
        </w:rPr>
        <w:instrText xml:space="preserve"> REF _Ref406146707 \h </w:instrText>
      </w:r>
      <w:r w:rsidR="00837406" w:rsidRPr="00C70209">
        <w:rPr>
          <w:b/>
        </w:rPr>
        <w:instrText xml:space="preserve"> \* MERGEFORMAT </w:instrText>
      </w:r>
      <w:r w:rsidR="00837406" w:rsidRPr="00C70209">
        <w:rPr>
          <w:b/>
        </w:rPr>
      </w:r>
      <w:r w:rsidR="00837406" w:rsidRPr="00C70209">
        <w:rPr>
          <w:b/>
        </w:rPr>
        <w:fldChar w:fldCharType="separate"/>
      </w:r>
      <w:r w:rsidR="000F7A9B" w:rsidRPr="000F7A9B">
        <w:rPr>
          <w:b/>
        </w:rPr>
        <w:t>Table 3.1.14</w:t>
      </w:r>
      <w:r w:rsidR="00837406" w:rsidRPr="00C70209">
        <w:rPr>
          <w:b/>
        </w:rPr>
        <w:fldChar w:fldCharType="end"/>
      </w:r>
      <w:r w:rsidRPr="00C70209">
        <w:rPr>
          <w:b/>
          <w:lang w:eastAsia="en-GB"/>
        </w:rPr>
        <w:t xml:space="preserve">, </w:t>
      </w:r>
      <w:r w:rsidRPr="00C70209">
        <w:rPr>
          <w:lang w:eastAsia="en-GB"/>
        </w:rPr>
        <w:t>and</w:t>
      </w:r>
      <w:r w:rsidRPr="00C70209">
        <w:t xml:space="preserve"> </w:t>
      </w:r>
      <w:r w:rsidRPr="00C70209">
        <w:rPr>
          <w:lang w:eastAsia="en-GB"/>
        </w:rPr>
        <w:t xml:space="preserve">pooled results as reported by the Level I studies are shown in </w:t>
      </w:r>
      <w:r w:rsidR="00837406" w:rsidRPr="00C70209">
        <w:rPr>
          <w:b/>
        </w:rPr>
        <w:fldChar w:fldCharType="begin"/>
      </w:r>
      <w:r w:rsidR="00837406" w:rsidRPr="00C70209">
        <w:rPr>
          <w:b/>
          <w:lang w:eastAsia="en-GB"/>
        </w:rPr>
        <w:instrText xml:space="preserve"> REF _Ref416876933 \h </w:instrText>
      </w:r>
      <w:r w:rsidR="00837406" w:rsidRPr="00C70209">
        <w:rPr>
          <w:b/>
        </w:rPr>
        <w:instrText xml:space="preserve"> \* MERGEFORMAT </w:instrText>
      </w:r>
      <w:r w:rsidR="00837406" w:rsidRPr="00C70209">
        <w:rPr>
          <w:b/>
        </w:rPr>
      </w:r>
      <w:r w:rsidR="00837406" w:rsidRPr="00C70209">
        <w:rPr>
          <w:b/>
        </w:rPr>
        <w:fldChar w:fldCharType="separate"/>
      </w:r>
      <w:r w:rsidR="000F7A9B" w:rsidRPr="000F7A9B">
        <w:rPr>
          <w:b/>
        </w:rPr>
        <w:t>Figure 3.1.9</w:t>
      </w:r>
      <w:r w:rsidR="00837406" w:rsidRPr="00C70209">
        <w:rPr>
          <w:b/>
        </w:rPr>
        <w:fldChar w:fldCharType="end"/>
      </w:r>
      <w:r w:rsidRPr="00C70209">
        <w:rPr>
          <w:lang w:eastAsia="en-GB"/>
        </w:rPr>
        <w:t>.</w:t>
      </w:r>
    </w:p>
    <w:p w14:paraId="74C78031" w14:textId="77777777" w:rsidR="006B7A78" w:rsidRPr="00C70209" w:rsidRDefault="006B7A78" w:rsidP="005B2300">
      <w:pPr>
        <w:pStyle w:val="BodyText"/>
        <w:rPr>
          <w:lang w:eastAsia="en-GB"/>
        </w:rPr>
      </w:pPr>
    </w:p>
    <w:p w14:paraId="248DC39B" w14:textId="2003070E" w:rsidR="006B7A78" w:rsidRPr="00C70209" w:rsidRDefault="006B7A78" w:rsidP="005B2300">
      <w:pPr>
        <w:pStyle w:val="Caption"/>
        <w:ind w:left="2070"/>
      </w:pPr>
      <w:bookmarkStart w:id="271" w:name="_Ref416876933"/>
      <w:bookmarkStart w:id="272" w:name="_Ref416876930"/>
      <w:bookmarkStart w:id="273" w:name="_Toc427747239"/>
      <w:r w:rsidRPr="00C70209">
        <w:t xml:space="preserve">Figure </w:t>
      </w:r>
      <w:r w:rsidR="009358F5" w:rsidRPr="00C70209">
        <w:fldChar w:fldCharType="begin"/>
      </w:r>
      <w:r w:rsidR="009358F5" w:rsidRPr="00C70209">
        <w:instrText xml:space="preserve"> STYLEREF 2 \s </w:instrText>
      </w:r>
      <w:r w:rsidR="009358F5" w:rsidRPr="00C70209">
        <w:fldChar w:fldCharType="separate"/>
      </w:r>
      <w:r w:rsidR="000F7A9B">
        <w:rPr>
          <w:noProof/>
        </w:rPr>
        <w:t>3.1</w:t>
      </w:r>
      <w:r w:rsidR="009358F5" w:rsidRPr="00C70209">
        <w:fldChar w:fldCharType="end"/>
      </w:r>
      <w:r w:rsidR="009358F5" w:rsidRPr="00C70209">
        <w:t>.</w:t>
      </w:r>
      <w:r w:rsidR="009358F5" w:rsidRPr="00C70209">
        <w:fldChar w:fldCharType="begin"/>
      </w:r>
      <w:r w:rsidR="009358F5" w:rsidRPr="00C70209">
        <w:instrText xml:space="preserve"> SEQ Figure \* ARABIC \s 2 </w:instrText>
      </w:r>
      <w:r w:rsidR="009358F5" w:rsidRPr="00C70209">
        <w:fldChar w:fldCharType="separate"/>
      </w:r>
      <w:r w:rsidR="000F7A9B">
        <w:rPr>
          <w:noProof/>
        </w:rPr>
        <w:t>9</w:t>
      </w:r>
      <w:r w:rsidR="009358F5" w:rsidRPr="00C70209">
        <w:fldChar w:fldCharType="end"/>
      </w:r>
      <w:bookmarkEnd w:id="271"/>
      <w:r w:rsidRPr="00C70209">
        <w:tab/>
        <w:t xml:space="preserve">Meta-analysis: restrictive RBC transfusion </w:t>
      </w:r>
      <w:r w:rsidR="00C91BAE" w:rsidRPr="00C70209">
        <w:t>versus</w:t>
      </w:r>
      <w:r w:rsidRPr="00C70209">
        <w:t xml:space="preserve"> liberal RBC transfusion in preterm infants – </w:t>
      </w:r>
      <w:r w:rsidR="001A475D">
        <w:t>s</w:t>
      </w:r>
      <w:r w:rsidR="00F053AA" w:rsidRPr="00C70209">
        <w:t xml:space="preserve">evere </w:t>
      </w:r>
      <w:r w:rsidRPr="00C70209">
        <w:t>morbidity (brain injury</w:t>
      </w:r>
      <w:r w:rsidR="00F053AA" w:rsidRPr="00C70209">
        <w:t xml:space="preserve"> on ultrasound</w:t>
      </w:r>
      <w:r w:rsidRPr="00C70209">
        <w:t>)</w:t>
      </w:r>
      <w:bookmarkEnd w:id="272"/>
      <w:bookmarkEnd w:id="273"/>
    </w:p>
    <w:p w14:paraId="29097DE5" w14:textId="77777777" w:rsidR="00114027" w:rsidRPr="00C70209" w:rsidRDefault="006B7A78" w:rsidP="005B2300">
      <w:pPr>
        <w:pStyle w:val="BodyText"/>
        <w:jc w:val="center"/>
        <w:rPr>
          <w:lang w:eastAsia="en-GB"/>
        </w:rPr>
      </w:pPr>
      <w:r w:rsidRPr="00C70209">
        <w:rPr>
          <w:noProof/>
        </w:rPr>
        <w:drawing>
          <wp:inline distT="0" distB="0" distL="0" distR="0" wp14:anchorId="3CE088B8" wp14:editId="158CC47A">
            <wp:extent cx="5673600" cy="3254400"/>
            <wp:effectExtent l="19050" t="19050" r="22860" b="2222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ve vs liberal_brain injury.jpg"/>
                    <pic:cNvPicPr/>
                  </pic:nvPicPr>
                  <pic:blipFill>
                    <a:blip r:embed="rId32">
                      <a:extLst>
                        <a:ext uri="{28A0092B-C50C-407E-A947-70E740481C1C}">
                          <a14:useLocalDpi xmlns:a14="http://schemas.microsoft.com/office/drawing/2010/main" val="0"/>
                        </a:ext>
                      </a:extLst>
                    </a:blip>
                    <a:stretch>
                      <a:fillRect/>
                    </a:stretch>
                  </pic:blipFill>
                  <pic:spPr>
                    <a:xfrm>
                      <a:off x="0" y="0"/>
                      <a:ext cx="5673600" cy="3254400"/>
                    </a:xfrm>
                    <a:prstGeom prst="rect">
                      <a:avLst/>
                    </a:prstGeom>
                    <a:ln w="12696" cmpd="sng">
                      <a:solidFill>
                        <a:srgbClr val="000000"/>
                      </a:solidFill>
                      <a:prstDash val="solid"/>
                    </a:ln>
                  </pic:spPr>
                </pic:pic>
              </a:graphicData>
            </a:graphic>
          </wp:inline>
        </w:drawing>
      </w:r>
    </w:p>
    <w:p w14:paraId="2F0E685C" w14:textId="77777777" w:rsidR="003921D3" w:rsidRPr="00C70209" w:rsidRDefault="003921D3" w:rsidP="003921D3">
      <w:pPr>
        <w:pStyle w:val="BodyText"/>
        <w:rPr>
          <w:lang w:eastAsia="en-GB"/>
        </w:rPr>
      </w:pPr>
    </w:p>
    <w:p w14:paraId="6C2F8B09" w14:textId="77777777" w:rsidR="00B30DCE" w:rsidRPr="00C70209" w:rsidRDefault="00B30DCE" w:rsidP="003921D3">
      <w:pPr>
        <w:pStyle w:val="BodyText"/>
        <w:rPr>
          <w:lang w:eastAsia="en-GB"/>
        </w:rPr>
      </w:pPr>
    </w:p>
    <w:p w14:paraId="76F5D818" w14:textId="77777777" w:rsidR="00B30DCE" w:rsidRPr="00C70209" w:rsidRDefault="00B30DCE" w:rsidP="005B2300">
      <w:pPr>
        <w:pStyle w:val="BodyText"/>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50700C6D" w14:textId="20052898" w:rsidR="00E1671D" w:rsidRPr="00C70209" w:rsidRDefault="0043587D" w:rsidP="005B2300">
      <w:pPr>
        <w:pStyle w:val="Caption"/>
      </w:pPr>
      <w:bookmarkStart w:id="274" w:name="_Ref406146707"/>
      <w:bookmarkStart w:id="275" w:name="_Toc42774706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4</w:t>
      </w:r>
      <w:r w:rsidR="00130F03" w:rsidRPr="00C70209">
        <w:fldChar w:fldCharType="end"/>
      </w:r>
      <w:bookmarkEnd w:id="274"/>
      <w:r w:rsidR="00E1671D" w:rsidRPr="00C70209">
        <w:tab/>
      </w:r>
      <w:r w:rsidR="00BB30BE" w:rsidRPr="00C70209">
        <w:t>Preterm infants: results for r</w:t>
      </w:r>
      <w:r w:rsidR="00E1671D" w:rsidRPr="00C70209">
        <w:t>estrictive RBC transfusion versus liberal RBC transfusion</w:t>
      </w:r>
      <w:r w:rsidR="00BB30BE" w:rsidRPr="00C70209">
        <w:t xml:space="preserve"> </w:t>
      </w:r>
      <w:r w:rsidR="00E1671D" w:rsidRPr="00C70209">
        <w:t xml:space="preserve">– </w:t>
      </w:r>
      <w:r w:rsidR="003343AC" w:rsidRPr="00C70209">
        <w:t>S</w:t>
      </w:r>
      <w:r w:rsidR="00B877F2" w:rsidRPr="00C70209">
        <w:t xml:space="preserve">evere </w:t>
      </w:r>
      <w:r w:rsidR="00E1671D" w:rsidRPr="00C70209">
        <w:t>morbidity (brain injury</w:t>
      </w:r>
      <w:r w:rsidR="00215FA1" w:rsidRPr="00C70209">
        <w:t xml:space="preserve"> on ultrasound</w:t>
      </w:r>
      <w:r w:rsidR="00E1671D" w:rsidRPr="00C70209">
        <w:t>)</w:t>
      </w:r>
      <w:bookmarkEnd w:id="27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1488"/>
        <w:gridCol w:w="1488"/>
        <w:gridCol w:w="1488"/>
        <w:gridCol w:w="1690"/>
      </w:tblGrid>
      <w:tr w:rsidR="00BB30BE" w:rsidRPr="00C70209" w14:paraId="4FF71F06" w14:textId="77777777" w:rsidTr="00051CD1">
        <w:trPr>
          <w:tblHeader/>
        </w:trPr>
        <w:tc>
          <w:tcPr>
            <w:tcW w:w="383" w:type="pct"/>
            <w:vMerge w:val="restart"/>
            <w:tcBorders>
              <w:bottom w:val="single" w:sz="4" w:space="0" w:color="auto"/>
            </w:tcBorders>
          </w:tcPr>
          <w:p w14:paraId="7599873D" w14:textId="77777777" w:rsidR="00BB30BE" w:rsidRPr="00C70209" w:rsidRDefault="00BB30BE" w:rsidP="005B2300">
            <w:pPr>
              <w:pStyle w:val="TableH2"/>
              <w:rPr>
                <w:rFonts w:eastAsia="Arial Unicode MS"/>
              </w:rPr>
            </w:pPr>
            <w:r w:rsidRPr="00C70209">
              <w:rPr>
                <w:rFonts w:eastAsia="Arial Unicode MS"/>
              </w:rPr>
              <w:t>Study</w:t>
            </w:r>
          </w:p>
          <w:p w14:paraId="1DE6209B" w14:textId="77777777" w:rsidR="00BB30BE" w:rsidRPr="00C70209" w:rsidRDefault="00BB30BE"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207D8E16" w14:textId="77777777" w:rsidR="00BB30BE" w:rsidRPr="00C70209" w:rsidRDefault="00BB30BE" w:rsidP="005B2300">
            <w:pPr>
              <w:pStyle w:val="TableH2"/>
              <w:rPr>
                <w:rFonts w:eastAsia="Arial Unicode MS"/>
              </w:rPr>
            </w:pPr>
            <w:r w:rsidRPr="00C70209">
              <w:rPr>
                <w:rFonts w:eastAsia="Arial Unicode MS"/>
                <w:i/>
              </w:rPr>
              <w:t>Quality</w:t>
            </w:r>
          </w:p>
        </w:tc>
        <w:tc>
          <w:tcPr>
            <w:tcW w:w="489" w:type="pct"/>
            <w:vMerge w:val="restart"/>
          </w:tcPr>
          <w:p w14:paraId="0BC0A92D" w14:textId="77777777" w:rsidR="00BB30BE" w:rsidRPr="00C70209" w:rsidRDefault="00BB30BE" w:rsidP="005B2300">
            <w:pPr>
              <w:pStyle w:val="TableH2"/>
              <w:rPr>
                <w:rFonts w:eastAsia="Arial Unicode MS"/>
              </w:rPr>
            </w:pPr>
            <w:r w:rsidRPr="00C70209">
              <w:rPr>
                <w:rFonts w:eastAsia="Arial Unicode MS"/>
              </w:rPr>
              <w:t>No. of trials / sample size included in analysis</w:t>
            </w:r>
          </w:p>
        </w:tc>
        <w:tc>
          <w:tcPr>
            <w:tcW w:w="489" w:type="pct"/>
            <w:vMerge w:val="restart"/>
          </w:tcPr>
          <w:p w14:paraId="7926EC40" w14:textId="77777777" w:rsidR="00BB30BE" w:rsidRPr="00C70209" w:rsidRDefault="00BB30BE" w:rsidP="005B2300">
            <w:pPr>
              <w:pStyle w:val="TableH2"/>
              <w:rPr>
                <w:rFonts w:eastAsia="Arial Unicode MS"/>
              </w:rPr>
            </w:pPr>
            <w:r w:rsidRPr="00C70209">
              <w:rPr>
                <w:rFonts w:eastAsia="Arial Unicode MS"/>
              </w:rPr>
              <w:t xml:space="preserve">Patient population </w:t>
            </w:r>
          </w:p>
        </w:tc>
        <w:tc>
          <w:tcPr>
            <w:tcW w:w="489" w:type="pct"/>
            <w:vMerge w:val="restart"/>
          </w:tcPr>
          <w:p w14:paraId="65424956" w14:textId="77777777" w:rsidR="00BB30BE" w:rsidRPr="00C70209" w:rsidRDefault="00BB30BE" w:rsidP="005B2300">
            <w:pPr>
              <w:pStyle w:val="TableH2"/>
              <w:rPr>
                <w:rFonts w:eastAsia="Arial Unicode MS"/>
              </w:rPr>
            </w:pPr>
            <w:r w:rsidRPr="00C70209">
              <w:rPr>
                <w:rFonts w:eastAsia="Arial Unicode MS"/>
              </w:rPr>
              <w:t>Setting</w:t>
            </w:r>
          </w:p>
          <w:p w14:paraId="3B044C46" w14:textId="77777777" w:rsidR="00BB30BE" w:rsidRPr="00C70209" w:rsidRDefault="00BB30BE" w:rsidP="005B2300">
            <w:pPr>
              <w:pStyle w:val="TableH2"/>
              <w:rPr>
                <w:rFonts w:eastAsia="Arial Unicode MS"/>
              </w:rPr>
            </w:pPr>
            <w:r w:rsidRPr="00C70209">
              <w:rPr>
                <w:rFonts w:eastAsia="Arial Unicode MS"/>
              </w:rPr>
              <w:t>Location</w:t>
            </w:r>
          </w:p>
        </w:tc>
        <w:tc>
          <w:tcPr>
            <w:tcW w:w="489" w:type="pct"/>
            <w:vMerge w:val="restart"/>
          </w:tcPr>
          <w:p w14:paraId="2EEEDFB7" w14:textId="20BB84EA" w:rsidR="00BB30BE" w:rsidRPr="00C70209" w:rsidRDefault="00BB30BE"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1D09317F" w14:textId="77777777" w:rsidR="00BB30BE" w:rsidRPr="00C70209" w:rsidRDefault="00BB30BE" w:rsidP="005B2300">
            <w:pPr>
              <w:pStyle w:val="TableH2"/>
              <w:rPr>
                <w:rFonts w:eastAsia="Arial Unicode MS"/>
              </w:rPr>
            </w:pPr>
            <w:r w:rsidRPr="00C70209">
              <w:rPr>
                <w:rFonts w:eastAsia="Arial Unicode MS"/>
              </w:rPr>
              <w:t>Outcome</w:t>
            </w:r>
          </w:p>
        </w:tc>
        <w:tc>
          <w:tcPr>
            <w:tcW w:w="2171" w:type="pct"/>
            <w:gridSpan w:val="4"/>
          </w:tcPr>
          <w:p w14:paraId="04BC8997" w14:textId="77777777" w:rsidR="00BB30BE" w:rsidRPr="00C70209" w:rsidRDefault="00BB30BE" w:rsidP="005B2300">
            <w:pPr>
              <w:pStyle w:val="TableH2"/>
              <w:rPr>
                <w:rFonts w:eastAsia="Arial Unicode MS"/>
                <w:i/>
              </w:rPr>
            </w:pPr>
            <w:r w:rsidRPr="00C70209">
              <w:rPr>
                <w:rFonts w:eastAsia="Arial Unicode MS"/>
              </w:rPr>
              <w:t>Results</w:t>
            </w:r>
          </w:p>
        </w:tc>
      </w:tr>
      <w:tr w:rsidR="00BB30BE" w:rsidRPr="00C70209" w14:paraId="445858C1" w14:textId="77777777" w:rsidTr="00051CD1">
        <w:trPr>
          <w:tblHeader/>
        </w:trPr>
        <w:tc>
          <w:tcPr>
            <w:tcW w:w="383" w:type="pct"/>
            <w:vMerge/>
          </w:tcPr>
          <w:p w14:paraId="566E19B9" w14:textId="77777777" w:rsidR="00BB30BE" w:rsidRPr="00C70209" w:rsidRDefault="00BB30BE" w:rsidP="005B2300">
            <w:pPr>
              <w:pStyle w:val="TableH2"/>
              <w:rPr>
                <w:rFonts w:eastAsia="Arial Unicode MS"/>
              </w:rPr>
            </w:pPr>
          </w:p>
        </w:tc>
        <w:tc>
          <w:tcPr>
            <w:tcW w:w="489" w:type="pct"/>
            <w:vMerge/>
          </w:tcPr>
          <w:p w14:paraId="58DDA14D" w14:textId="77777777" w:rsidR="00BB30BE" w:rsidRPr="00C70209" w:rsidRDefault="00BB30BE" w:rsidP="005B2300">
            <w:pPr>
              <w:pStyle w:val="TableH2"/>
              <w:rPr>
                <w:rFonts w:eastAsia="Arial Unicode MS"/>
              </w:rPr>
            </w:pPr>
          </w:p>
        </w:tc>
        <w:tc>
          <w:tcPr>
            <w:tcW w:w="489" w:type="pct"/>
            <w:vMerge/>
          </w:tcPr>
          <w:p w14:paraId="4981F1AC" w14:textId="77777777" w:rsidR="00BB30BE" w:rsidRPr="00C70209" w:rsidRDefault="00BB30BE" w:rsidP="005B2300">
            <w:pPr>
              <w:pStyle w:val="TableH2"/>
              <w:rPr>
                <w:rFonts w:eastAsia="Arial Unicode MS"/>
              </w:rPr>
            </w:pPr>
          </w:p>
        </w:tc>
        <w:tc>
          <w:tcPr>
            <w:tcW w:w="489" w:type="pct"/>
            <w:vMerge/>
          </w:tcPr>
          <w:p w14:paraId="19212024" w14:textId="77777777" w:rsidR="00BB30BE" w:rsidRPr="00C70209" w:rsidRDefault="00BB30BE" w:rsidP="005B2300">
            <w:pPr>
              <w:pStyle w:val="TableH2"/>
              <w:rPr>
                <w:rFonts w:eastAsia="Arial Unicode MS"/>
              </w:rPr>
            </w:pPr>
          </w:p>
        </w:tc>
        <w:tc>
          <w:tcPr>
            <w:tcW w:w="489" w:type="pct"/>
            <w:vMerge/>
          </w:tcPr>
          <w:p w14:paraId="26DAB196" w14:textId="77777777" w:rsidR="00BB30BE" w:rsidRPr="00C70209" w:rsidRDefault="00BB30BE" w:rsidP="005B2300">
            <w:pPr>
              <w:pStyle w:val="TableH2"/>
              <w:rPr>
                <w:rFonts w:eastAsia="Arial Unicode MS"/>
              </w:rPr>
            </w:pPr>
          </w:p>
        </w:tc>
        <w:tc>
          <w:tcPr>
            <w:tcW w:w="490" w:type="pct"/>
            <w:vMerge/>
          </w:tcPr>
          <w:p w14:paraId="2EDB9D49" w14:textId="77777777" w:rsidR="00BB30BE" w:rsidRPr="00C70209" w:rsidRDefault="00BB30BE" w:rsidP="005B2300">
            <w:pPr>
              <w:pStyle w:val="TableH2"/>
              <w:rPr>
                <w:rFonts w:eastAsia="Arial Unicode MS"/>
              </w:rPr>
            </w:pPr>
          </w:p>
        </w:tc>
        <w:tc>
          <w:tcPr>
            <w:tcW w:w="525" w:type="pct"/>
          </w:tcPr>
          <w:p w14:paraId="3A2DD289" w14:textId="77777777" w:rsidR="00BB30BE" w:rsidRPr="00C70209" w:rsidRDefault="00BB30BE" w:rsidP="005B2300">
            <w:pPr>
              <w:pStyle w:val="TableH2"/>
              <w:rPr>
                <w:rFonts w:eastAsia="Arial Unicode MS"/>
              </w:rPr>
            </w:pPr>
            <w:r w:rsidRPr="00C70209">
              <w:rPr>
                <w:rFonts w:eastAsia="Arial Unicode MS"/>
              </w:rPr>
              <w:t>Restrictive RBC transfusion</w:t>
            </w:r>
          </w:p>
          <w:p w14:paraId="0AF2A385" w14:textId="77777777" w:rsidR="00BB30BE" w:rsidRPr="00C70209" w:rsidRDefault="00BB30BE" w:rsidP="005B2300">
            <w:pPr>
              <w:pStyle w:val="TableH2"/>
              <w:rPr>
                <w:rFonts w:eastAsia="Arial Unicode MS"/>
              </w:rPr>
            </w:pPr>
            <w:r w:rsidRPr="00C70209">
              <w:rPr>
                <w:rFonts w:eastAsia="Arial Unicode MS"/>
              </w:rPr>
              <w:t>n/N (%)</w:t>
            </w:r>
          </w:p>
        </w:tc>
        <w:tc>
          <w:tcPr>
            <w:tcW w:w="525" w:type="pct"/>
          </w:tcPr>
          <w:p w14:paraId="1977DF50" w14:textId="58D87262" w:rsidR="00BB30BE" w:rsidRPr="00C70209" w:rsidRDefault="00BB30BE" w:rsidP="005B2300">
            <w:pPr>
              <w:pStyle w:val="TableH2"/>
              <w:rPr>
                <w:rFonts w:eastAsia="Arial Unicode MS"/>
              </w:rPr>
            </w:pPr>
            <w:r w:rsidRPr="00C70209">
              <w:rPr>
                <w:rFonts w:eastAsia="Arial Unicode MS"/>
              </w:rPr>
              <w:t>Liberal RBC transfusion</w:t>
            </w:r>
          </w:p>
          <w:p w14:paraId="26BECA2B" w14:textId="77777777" w:rsidR="00BB30BE" w:rsidRPr="00C70209" w:rsidRDefault="00BB30BE" w:rsidP="005B2300">
            <w:pPr>
              <w:pStyle w:val="TableH2"/>
              <w:rPr>
                <w:rFonts w:eastAsia="Arial Unicode MS"/>
              </w:rPr>
            </w:pPr>
            <w:r w:rsidRPr="00C70209">
              <w:rPr>
                <w:rFonts w:eastAsia="Arial Unicode MS"/>
              </w:rPr>
              <w:t>n/N (%)</w:t>
            </w:r>
          </w:p>
        </w:tc>
        <w:tc>
          <w:tcPr>
            <w:tcW w:w="525" w:type="pct"/>
          </w:tcPr>
          <w:p w14:paraId="005E9FC1" w14:textId="77777777" w:rsidR="00BB30BE" w:rsidRPr="00C70209" w:rsidRDefault="00BB30BE" w:rsidP="005B2300">
            <w:pPr>
              <w:pStyle w:val="TableH2"/>
              <w:rPr>
                <w:rFonts w:eastAsia="Arial Unicode MS"/>
              </w:rPr>
            </w:pPr>
            <w:r w:rsidRPr="00C70209">
              <w:rPr>
                <w:rFonts w:eastAsia="Arial Unicode MS"/>
              </w:rPr>
              <w:t>Risk estimate (95% CI)</w:t>
            </w:r>
          </w:p>
        </w:tc>
        <w:tc>
          <w:tcPr>
            <w:tcW w:w="596" w:type="pct"/>
          </w:tcPr>
          <w:p w14:paraId="49235135" w14:textId="77777777" w:rsidR="00BB30BE" w:rsidRPr="00C70209" w:rsidRDefault="00BB30BE" w:rsidP="005B2300">
            <w:pPr>
              <w:pStyle w:val="TableH3"/>
              <w:rPr>
                <w:rFonts w:eastAsia="Arial Unicode MS"/>
              </w:rPr>
            </w:pPr>
            <w:r w:rsidRPr="00C70209">
              <w:rPr>
                <w:rFonts w:eastAsia="Arial Unicode MS"/>
              </w:rPr>
              <w:t>Statistical significance</w:t>
            </w:r>
          </w:p>
          <w:p w14:paraId="6AEF2A88" w14:textId="13CFEC58" w:rsidR="00BB30BE" w:rsidRPr="00C70209" w:rsidRDefault="001A475D" w:rsidP="005B2300">
            <w:pPr>
              <w:pStyle w:val="TableH2"/>
              <w:rPr>
                <w:rFonts w:eastAsia="Arial Unicode MS"/>
              </w:rPr>
            </w:pPr>
            <w:r w:rsidRPr="001A475D">
              <w:rPr>
                <w:rFonts w:eastAsia="Arial Unicode MS"/>
                <w:i/>
              </w:rPr>
              <w:t>P-</w:t>
            </w:r>
            <w:r w:rsidR="00BB30BE" w:rsidRPr="00C70209">
              <w:rPr>
                <w:rFonts w:eastAsia="Arial Unicode MS"/>
              </w:rPr>
              <w:t>value</w:t>
            </w:r>
          </w:p>
          <w:p w14:paraId="743F882F" w14:textId="77777777" w:rsidR="00BB30BE" w:rsidRPr="00C70209" w:rsidRDefault="00BB30BE" w:rsidP="005B2300">
            <w:pPr>
              <w:pStyle w:val="TableH2"/>
              <w:rPr>
                <w:rFonts w:eastAsia="Arial Unicode MS"/>
              </w:rPr>
            </w:pPr>
            <w:r w:rsidRPr="00C70209">
              <w:t>Heterogeneity</w:t>
            </w:r>
            <w:r w:rsidRPr="00C70209">
              <w:rPr>
                <w:vertAlign w:val="superscript"/>
              </w:rPr>
              <w:t>b</w:t>
            </w:r>
          </w:p>
        </w:tc>
      </w:tr>
      <w:tr w:rsidR="00BB30BE" w:rsidRPr="00C70209" w14:paraId="33FFED32" w14:textId="77777777" w:rsidTr="00051CD1">
        <w:tc>
          <w:tcPr>
            <w:tcW w:w="5000" w:type="pct"/>
            <w:gridSpan w:val="10"/>
            <w:shd w:val="clear" w:color="auto" w:fill="000000" w:themeFill="text1"/>
          </w:tcPr>
          <w:p w14:paraId="0C51AA53" w14:textId="77777777" w:rsidR="00BB30BE" w:rsidRPr="00C70209" w:rsidRDefault="00BB30BE" w:rsidP="005B2300">
            <w:pPr>
              <w:pStyle w:val="TableH4"/>
              <w:rPr>
                <w:rFonts w:eastAsia="Arial Unicode MS"/>
              </w:rPr>
            </w:pPr>
            <w:r w:rsidRPr="00C70209">
              <w:rPr>
                <w:rFonts w:eastAsia="Arial Unicode MS"/>
              </w:rPr>
              <w:t>Level I Evidence</w:t>
            </w:r>
          </w:p>
        </w:tc>
      </w:tr>
      <w:tr w:rsidR="00BB30BE" w:rsidRPr="00C70209" w14:paraId="20AAB0E3" w14:textId="77777777" w:rsidTr="00215FA1">
        <w:trPr>
          <w:tblHeader/>
        </w:trPr>
        <w:tc>
          <w:tcPr>
            <w:tcW w:w="383" w:type="pct"/>
          </w:tcPr>
          <w:p w14:paraId="7C3B7618" w14:textId="0D86FA76" w:rsidR="00BB30BE" w:rsidRPr="00C70209" w:rsidRDefault="00BB30BE" w:rsidP="005B2300">
            <w:pPr>
              <w:pStyle w:val="Tabletext-evidencematrix"/>
            </w:pPr>
            <w:r w:rsidRPr="00C70209">
              <w:t>Ibrahim 2014</w:t>
            </w:r>
            <w:r w:rsidR="00E1112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 </w:instrText>
            </w:r>
            <w:r w:rsidR="003F7DCB" w:rsidRPr="00C70209">
              <w:fldChar w:fldCharType="begin">
                <w:fldData xml:space="preserve">PEVuZE5vdGU+PENpdGU+PEF1dGhvcj5JYnJhaGltPC9BdXRob3I+PFllYXI+MjAxNDwvWWVhcj48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6</w:t>
            </w:r>
            <w:r w:rsidR="00E1112B" w:rsidRPr="00C70209">
              <w:fldChar w:fldCharType="end"/>
            </w:r>
          </w:p>
          <w:p w14:paraId="102E7C3F" w14:textId="77777777" w:rsidR="00BB30BE" w:rsidRPr="00C70209" w:rsidRDefault="00BB30BE" w:rsidP="005B2300">
            <w:pPr>
              <w:pStyle w:val="Tabletext-evidencematrix"/>
            </w:pPr>
            <w:r w:rsidRPr="00C70209">
              <w:t>Level I</w:t>
            </w:r>
          </w:p>
          <w:p w14:paraId="6261245F" w14:textId="77777777" w:rsidR="00BB30BE" w:rsidRPr="00C70209" w:rsidRDefault="00BB30BE" w:rsidP="005B2300">
            <w:pPr>
              <w:pStyle w:val="Tabletext-evidencematrix"/>
              <w:rPr>
                <w:i/>
              </w:rPr>
            </w:pPr>
            <w:r w:rsidRPr="00C70209">
              <w:rPr>
                <w:i/>
              </w:rPr>
              <w:t>Good</w:t>
            </w:r>
          </w:p>
        </w:tc>
        <w:tc>
          <w:tcPr>
            <w:tcW w:w="489" w:type="pct"/>
          </w:tcPr>
          <w:p w14:paraId="43BD4626" w14:textId="07A2A768" w:rsidR="00BB30BE" w:rsidRPr="00C70209" w:rsidRDefault="00BB30BE" w:rsidP="005B2300">
            <w:pPr>
              <w:pStyle w:val="Tabletext-evidencematrix"/>
            </w:pPr>
            <w:r w:rsidRPr="00C70209">
              <w:t>3 trials (Bell 2005, Chen 2009, Kirpalani 2006)</w:t>
            </w:r>
            <w:r w:rsidR="00256DD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PC9zdHlsZT48L0Rpc3BsYXlUZXh0PjxyZWNvcmQ+PHJlYy1udW1iZXI+MTUwPC9yZWMtbnVt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w:t>
            </w:r>
            <w:r w:rsidR="00256DDB" w:rsidRPr="00C70209">
              <w:fldChar w:fldCharType="end"/>
            </w:r>
          </w:p>
          <w:p w14:paraId="4F390063" w14:textId="77777777" w:rsidR="00BB30BE" w:rsidRPr="00C70209" w:rsidRDefault="00BB30BE" w:rsidP="005B2300">
            <w:pPr>
              <w:pStyle w:val="Tabletext-evidencematrix"/>
            </w:pPr>
            <w:r w:rsidRPr="00C70209">
              <w:t>N=491</w:t>
            </w:r>
          </w:p>
        </w:tc>
        <w:tc>
          <w:tcPr>
            <w:tcW w:w="489" w:type="pct"/>
          </w:tcPr>
          <w:p w14:paraId="58D0B4F9" w14:textId="008001F8" w:rsidR="00BB30BE" w:rsidRPr="00C70209" w:rsidRDefault="00BB30BE" w:rsidP="005B2300">
            <w:pPr>
              <w:pStyle w:val="Tabletext-evidencematrix"/>
            </w:pPr>
            <w:r w:rsidRPr="00C70209">
              <w:t>Infants with VLBW (</w:t>
            </w:r>
            <w:r w:rsidR="00FB7912" w:rsidRPr="00C70209">
              <w:t>&lt;</w:t>
            </w:r>
            <w:r w:rsidRPr="00C70209">
              <w:t>1500 g)</w:t>
            </w:r>
          </w:p>
        </w:tc>
        <w:tc>
          <w:tcPr>
            <w:tcW w:w="489" w:type="pct"/>
          </w:tcPr>
          <w:p w14:paraId="59BB9A95" w14:textId="77777777" w:rsidR="00BB30BE" w:rsidRPr="00C70209" w:rsidRDefault="00BB30BE" w:rsidP="005B2300">
            <w:pPr>
              <w:pStyle w:val="Tabletext-evidencematrix"/>
            </w:pPr>
            <w:r w:rsidRPr="00C70209">
              <w:t>Multicentre x1, Aus, Canada, USA</w:t>
            </w:r>
          </w:p>
          <w:p w14:paraId="0D263613" w14:textId="77777777" w:rsidR="00BB30BE" w:rsidRPr="00C70209" w:rsidRDefault="00BB30BE" w:rsidP="005B2300">
            <w:pPr>
              <w:pStyle w:val="Tabletext-evidencematrix"/>
            </w:pPr>
            <w:r w:rsidRPr="00C70209">
              <w:t>Single centre x2, Taiwan, USA</w:t>
            </w:r>
          </w:p>
        </w:tc>
        <w:tc>
          <w:tcPr>
            <w:tcW w:w="489" w:type="pct"/>
          </w:tcPr>
          <w:p w14:paraId="0DF5389E" w14:textId="339C2613" w:rsidR="00BB30BE" w:rsidRPr="00C70209" w:rsidRDefault="00BB30BE"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tcPr>
          <w:p w14:paraId="1389C457" w14:textId="77777777" w:rsidR="00BB30BE" w:rsidRPr="00C70209" w:rsidRDefault="00BB30BE" w:rsidP="005B2300">
            <w:pPr>
              <w:pStyle w:val="Tabletext-evidencematrix"/>
            </w:pPr>
            <w:r w:rsidRPr="00C70209">
              <w:t>Brain injury</w:t>
            </w:r>
            <w:r w:rsidR="00051CD1" w:rsidRPr="00C70209">
              <w:t xml:space="preserve"> on ultrasound</w:t>
            </w:r>
            <w:r w:rsidR="00C06268" w:rsidRPr="00C70209">
              <w:t xml:space="preserve"> </w:t>
            </w:r>
            <w:r w:rsidR="00215FA1" w:rsidRPr="00C70209">
              <w:t>(composite of IVH and/or PVL)</w:t>
            </w:r>
          </w:p>
        </w:tc>
        <w:tc>
          <w:tcPr>
            <w:tcW w:w="525" w:type="pct"/>
          </w:tcPr>
          <w:p w14:paraId="273E0743" w14:textId="77777777" w:rsidR="00BB30BE" w:rsidRPr="00C70209" w:rsidRDefault="00BB30BE" w:rsidP="005B2300">
            <w:pPr>
              <w:pStyle w:val="Tabletext-evidencematrix"/>
            </w:pPr>
            <w:r w:rsidRPr="00C70209">
              <w:t>118/238 (49.6%)</w:t>
            </w:r>
          </w:p>
        </w:tc>
        <w:tc>
          <w:tcPr>
            <w:tcW w:w="525" w:type="pct"/>
          </w:tcPr>
          <w:p w14:paraId="11A95E06" w14:textId="77777777" w:rsidR="00BB30BE" w:rsidRPr="00C70209" w:rsidRDefault="00BB30BE" w:rsidP="005B2300">
            <w:pPr>
              <w:pStyle w:val="Tabletext-evidencematrix"/>
            </w:pPr>
            <w:r w:rsidRPr="00C70209">
              <w:t>105/253 (41.5%)</w:t>
            </w:r>
          </w:p>
        </w:tc>
        <w:tc>
          <w:tcPr>
            <w:tcW w:w="525" w:type="pct"/>
          </w:tcPr>
          <w:p w14:paraId="2988C700" w14:textId="77777777" w:rsidR="00BB30BE" w:rsidRPr="00C70209" w:rsidRDefault="00BB30BE" w:rsidP="005B2300">
            <w:pPr>
              <w:pStyle w:val="Tabletext-evidencematrix"/>
            </w:pPr>
            <w:r w:rsidRPr="00C70209">
              <w:t>RR 1.21 [1.00, 1.46]</w:t>
            </w:r>
          </w:p>
        </w:tc>
        <w:tc>
          <w:tcPr>
            <w:tcW w:w="596" w:type="pct"/>
            <w:shd w:val="clear" w:color="auto" w:fill="D9D9D9" w:themeFill="background1" w:themeFillShade="D9"/>
          </w:tcPr>
          <w:p w14:paraId="7F471507" w14:textId="77777777" w:rsidR="00BB30BE" w:rsidRPr="00C70209" w:rsidRDefault="00BB30BE" w:rsidP="005B2300">
            <w:pPr>
              <w:pStyle w:val="Tabletext-evidencematrix"/>
              <w:rPr>
                <w:i/>
              </w:rPr>
            </w:pPr>
            <w:r w:rsidRPr="00C70209">
              <w:rPr>
                <w:i/>
              </w:rPr>
              <w:t>Favours liberal RBC transfusion</w:t>
            </w:r>
          </w:p>
          <w:p w14:paraId="64FE9910" w14:textId="362B924F" w:rsidR="00BB30BE" w:rsidRPr="00C70209" w:rsidRDefault="001A475D" w:rsidP="005B2300">
            <w:pPr>
              <w:pStyle w:val="Tabletext-evidencematrix"/>
            </w:pPr>
            <w:r w:rsidRPr="001A475D">
              <w:rPr>
                <w:i/>
              </w:rPr>
              <w:t>P = </w:t>
            </w:r>
            <w:r w:rsidR="00BB30BE" w:rsidRPr="00C70209">
              <w:t>0.05</w:t>
            </w:r>
          </w:p>
          <w:p w14:paraId="1642EDD5" w14:textId="6E181C81" w:rsidR="00BB30BE" w:rsidRPr="00C70209" w:rsidRDefault="00BB30B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0%</w:t>
            </w:r>
          </w:p>
        </w:tc>
      </w:tr>
      <w:tr w:rsidR="00BB30BE" w:rsidRPr="00C70209" w14:paraId="49EA408E" w14:textId="77777777" w:rsidTr="00215FA1">
        <w:trPr>
          <w:tblHeader/>
        </w:trPr>
        <w:tc>
          <w:tcPr>
            <w:tcW w:w="383" w:type="pct"/>
          </w:tcPr>
          <w:p w14:paraId="4F50CA42" w14:textId="70D2267A" w:rsidR="00BB30BE" w:rsidRPr="00C70209" w:rsidRDefault="00BB30BE" w:rsidP="005B2300">
            <w:pPr>
              <w:pStyle w:val="Tabletext-evidencematrix"/>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696C1EFD" w14:textId="77777777" w:rsidR="00BB30BE" w:rsidRPr="00C70209" w:rsidRDefault="00BB30BE" w:rsidP="005B2300">
            <w:pPr>
              <w:pStyle w:val="Tabletext-evidencematrix"/>
            </w:pPr>
            <w:r w:rsidRPr="00C70209">
              <w:t>Level I</w:t>
            </w:r>
          </w:p>
          <w:p w14:paraId="73EDC804" w14:textId="77777777" w:rsidR="00BB30BE" w:rsidRPr="00C70209" w:rsidRDefault="00BB30BE" w:rsidP="005B2300">
            <w:pPr>
              <w:pStyle w:val="Tabletext-evidencematrix"/>
              <w:rPr>
                <w:i/>
              </w:rPr>
            </w:pPr>
            <w:r w:rsidRPr="00C70209">
              <w:rPr>
                <w:i/>
              </w:rPr>
              <w:t>Good</w:t>
            </w:r>
          </w:p>
        </w:tc>
        <w:tc>
          <w:tcPr>
            <w:tcW w:w="489" w:type="pct"/>
          </w:tcPr>
          <w:p w14:paraId="041F482E" w14:textId="7DDAFF03" w:rsidR="00BB30BE" w:rsidRPr="00C70209" w:rsidRDefault="00BB30BE" w:rsidP="005B2300">
            <w:pPr>
              <w:pStyle w:val="Tabletext-evidencematrix"/>
            </w:pPr>
            <w:r w:rsidRPr="00C70209">
              <w:t>4 trials</w:t>
            </w:r>
            <w:r w:rsidRPr="00C70209">
              <w:rPr>
                <w:vertAlign w:val="superscript"/>
              </w:rPr>
              <w:t>c</w:t>
            </w:r>
            <w:r w:rsidRPr="00C70209">
              <w:t xml:space="preserve"> (Bell 2005, Chen 2009, </w:t>
            </w:r>
            <w:r w:rsidR="0039212B" w:rsidRPr="00C70209">
              <w:t>Connelly 1998</w:t>
            </w:r>
            <w:r w:rsidRPr="00C70209">
              <w:t>; Kirpalani 2006)</w:t>
            </w:r>
            <w:r w:rsidR="00256DD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LTUyOyA1Njwvc3R5bGU+PC9EaXNwbGF5VGV4dD48cmVjb3JkPjxyZWMtbnVtYmVyPjE1MDwvcmVj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0-52; 56</w:t>
            </w:r>
            <w:r w:rsidR="00256DDB" w:rsidRPr="00C70209">
              <w:fldChar w:fldCharType="end"/>
            </w:r>
          </w:p>
          <w:p w14:paraId="3F20B09A" w14:textId="77777777" w:rsidR="00BB30BE" w:rsidRPr="00C70209" w:rsidRDefault="00BB30BE" w:rsidP="005B2300">
            <w:pPr>
              <w:pStyle w:val="Tabletext-evidencematrix"/>
            </w:pPr>
            <w:r w:rsidRPr="00C70209">
              <w:t>N=517</w:t>
            </w:r>
          </w:p>
        </w:tc>
        <w:tc>
          <w:tcPr>
            <w:tcW w:w="489" w:type="pct"/>
          </w:tcPr>
          <w:p w14:paraId="6423DE02" w14:textId="4C793738" w:rsidR="00BB30BE" w:rsidRPr="00C70209" w:rsidRDefault="00BB30BE" w:rsidP="005B2300">
            <w:pPr>
              <w:pStyle w:val="Tabletext-evidencematrix"/>
            </w:pPr>
            <w:r w:rsidRPr="00C70209">
              <w:t>Infants with VLBW (</w:t>
            </w:r>
            <w:r w:rsidR="00FB7912" w:rsidRPr="00C70209">
              <w:t>≤</w:t>
            </w:r>
            <w:r w:rsidRPr="00C70209">
              <w:t>1500 g) or preterm infants (</w:t>
            </w:r>
            <w:r w:rsidR="00FB7912" w:rsidRPr="00C70209">
              <w:t>&lt;</w:t>
            </w:r>
            <w:r w:rsidRPr="00C70209">
              <w:t xml:space="preserve">32 weeks gestation), admitted to NICU at </w:t>
            </w:r>
            <w:r w:rsidR="00FB7912" w:rsidRPr="00C70209">
              <w:t>&lt;</w:t>
            </w:r>
            <w:r w:rsidRPr="00C70209">
              <w:t>1 week of age</w:t>
            </w:r>
          </w:p>
        </w:tc>
        <w:tc>
          <w:tcPr>
            <w:tcW w:w="489" w:type="pct"/>
          </w:tcPr>
          <w:p w14:paraId="4F08D94E" w14:textId="1BE1A680" w:rsidR="00BB30BE" w:rsidRPr="00C70209" w:rsidRDefault="00BB30BE" w:rsidP="005B2300">
            <w:pPr>
              <w:pStyle w:val="Tabletext-evidencematrix"/>
            </w:pPr>
            <w:r w:rsidRPr="00C70209">
              <w:t>Multicentre x1, Aus, Canada, USA</w:t>
            </w:r>
          </w:p>
          <w:p w14:paraId="2185525D" w14:textId="77777777" w:rsidR="00BB30BE" w:rsidRPr="00C70209" w:rsidRDefault="00BB30BE" w:rsidP="005B2300">
            <w:pPr>
              <w:pStyle w:val="Tabletext-evidencematrix"/>
            </w:pPr>
            <w:r w:rsidRPr="00C70209">
              <w:t>Single centre x3, Canada, Taiwan, USA</w:t>
            </w:r>
          </w:p>
        </w:tc>
        <w:tc>
          <w:tcPr>
            <w:tcW w:w="489" w:type="pct"/>
          </w:tcPr>
          <w:p w14:paraId="12B58923" w14:textId="6A869AFD" w:rsidR="00BB30BE" w:rsidRPr="00C70209" w:rsidRDefault="00BB30BE"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tcPr>
          <w:p w14:paraId="595AC4E7" w14:textId="77777777" w:rsidR="00BB30BE" w:rsidRPr="00C70209" w:rsidRDefault="00BB30BE" w:rsidP="005B2300">
            <w:pPr>
              <w:pStyle w:val="Tabletext-evidencematrix"/>
            </w:pPr>
            <w:r w:rsidRPr="00C70209">
              <w:t>Brain injury</w:t>
            </w:r>
            <w:r w:rsidR="00051CD1" w:rsidRPr="00C70209">
              <w:t xml:space="preserve"> on ultrasound among survivors</w:t>
            </w:r>
            <w:r w:rsidR="00215FA1" w:rsidRPr="00C70209">
              <w:t xml:space="preserve"> (IVH grades 3 or 4, hydrocephalus, cortical atrophy, or PVL)</w:t>
            </w:r>
          </w:p>
        </w:tc>
        <w:tc>
          <w:tcPr>
            <w:tcW w:w="525" w:type="pct"/>
          </w:tcPr>
          <w:p w14:paraId="0A40ACCF" w14:textId="77777777" w:rsidR="00BB30BE" w:rsidRPr="00C70209" w:rsidRDefault="00BB30BE" w:rsidP="005B2300">
            <w:pPr>
              <w:pStyle w:val="Tabletext-evidencematrix"/>
            </w:pPr>
            <w:r w:rsidRPr="00C70209">
              <w:t>34/252 (13.5%)</w:t>
            </w:r>
          </w:p>
        </w:tc>
        <w:tc>
          <w:tcPr>
            <w:tcW w:w="525" w:type="pct"/>
          </w:tcPr>
          <w:p w14:paraId="6E324156" w14:textId="77777777" w:rsidR="00BB30BE" w:rsidRPr="00C70209" w:rsidRDefault="00BB30BE" w:rsidP="005B2300">
            <w:pPr>
              <w:pStyle w:val="Tabletext-evidencematrix"/>
            </w:pPr>
            <w:r w:rsidRPr="00C70209">
              <w:t>35/265 (13.2%)</w:t>
            </w:r>
          </w:p>
        </w:tc>
        <w:tc>
          <w:tcPr>
            <w:tcW w:w="525" w:type="pct"/>
          </w:tcPr>
          <w:p w14:paraId="19016CAB" w14:textId="77777777" w:rsidR="00BB30BE" w:rsidRPr="00C70209" w:rsidRDefault="00BB30BE" w:rsidP="005B2300">
            <w:pPr>
              <w:pStyle w:val="Tabletext-evidencematrix"/>
            </w:pPr>
            <w:r w:rsidRPr="00C70209">
              <w:t>RR 1.07 [0.50, 2.27]</w:t>
            </w:r>
          </w:p>
        </w:tc>
        <w:tc>
          <w:tcPr>
            <w:tcW w:w="596" w:type="pct"/>
            <w:shd w:val="clear" w:color="auto" w:fill="FFFFFF" w:themeFill="background1"/>
          </w:tcPr>
          <w:p w14:paraId="66B2894D" w14:textId="02A8F6BE" w:rsidR="00BB30BE" w:rsidRPr="00C70209" w:rsidRDefault="00BB30BE" w:rsidP="005B2300">
            <w:pPr>
              <w:pStyle w:val="Tabletext-evidencematrix"/>
              <w:rPr>
                <w:i/>
              </w:rPr>
            </w:pPr>
            <w:r w:rsidRPr="00C70209">
              <w:rPr>
                <w:i/>
              </w:rPr>
              <w:t>No significant difference</w:t>
            </w:r>
          </w:p>
          <w:p w14:paraId="6A4A3D1D" w14:textId="3EF3E966" w:rsidR="00BB30BE" w:rsidRPr="00C70209" w:rsidRDefault="001A475D" w:rsidP="005B2300">
            <w:pPr>
              <w:pStyle w:val="Tabletext-evidencematrix"/>
            </w:pPr>
            <w:r w:rsidRPr="001A475D">
              <w:rPr>
                <w:i/>
              </w:rPr>
              <w:t>P = </w:t>
            </w:r>
            <w:r w:rsidR="00BB30BE" w:rsidRPr="00C70209">
              <w:t>0.86</w:t>
            </w:r>
          </w:p>
          <w:p w14:paraId="3D178230" w14:textId="62B02A3C" w:rsidR="00BB30BE" w:rsidRPr="00C70209" w:rsidRDefault="00BB30B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30%</w:t>
            </w:r>
          </w:p>
        </w:tc>
      </w:tr>
      <w:tr w:rsidR="00215FA1" w:rsidRPr="00C70209" w14:paraId="438F4D82" w14:textId="77777777" w:rsidTr="00584A38">
        <w:tc>
          <w:tcPr>
            <w:tcW w:w="5000" w:type="pct"/>
            <w:gridSpan w:val="10"/>
            <w:shd w:val="clear" w:color="auto" w:fill="000000" w:themeFill="text1"/>
          </w:tcPr>
          <w:p w14:paraId="3ABB6E9D" w14:textId="77777777" w:rsidR="00215FA1" w:rsidRPr="00C70209" w:rsidRDefault="00215FA1" w:rsidP="005B2300">
            <w:pPr>
              <w:pStyle w:val="TableH4"/>
              <w:rPr>
                <w:rFonts w:eastAsia="Arial Unicode MS"/>
              </w:rPr>
            </w:pPr>
            <w:r w:rsidRPr="00C70209">
              <w:rPr>
                <w:rFonts w:eastAsia="Arial Unicode MS"/>
              </w:rPr>
              <w:t>Level II Evidence</w:t>
            </w:r>
          </w:p>
        </w:tc>
      </w:tr>
      <w:tr w:rsidR="00215FA1" w:rsidRPr="00C70209" w14:paraId="0D6526A2" w14:textId="77777777" w:rsidTr="00215FA1">
        <w:tc>
          <w:tcPr>
            <w:tcW w:w="383" w:type="pct"/>
            <w:vMerge w:val="restart"/>
            <w:shd w:val="clear" w:color="auto" w:fill="auto"/>
          </w:tcPr>
          <w:p w14:paraId="6B9D5136" w14:textId="57CD7BD2" w:rsidR="00215FA1" w:rsidRPr="00C70209" w:rsidRDefault="00215FA1" w:rsidP="005B2300">
            <w:pPr>
              <w:pStyle w:val="Tabletext-evidencematrix"/>
            </w:pPr>
            <w:r w:rsidRPr="00C70209">
              <w:t>Bell 2005</w:t>
            </w:r>
            <w:r w:rsidR="00E1112B" w:rsidRPr="00C70209">
              <w:fldChar w:fldCharType="begin">
                <w:fldData xml:space="preserve">PEVuZE5vdGU+PENpdGU+PEF1dGhvcj5CZWxsPC9BdXRob3I+PFllYXI+MjAwNTwvWWVhcj48UmVj
TnVtPjE1MDwvUmVjTnVtPjxEaXNwbGF5VGV4dD48c3R5bGUgZmFjZT0ic3VwZXJzY3JpcHQiPjUw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0</w:t>
            </w:r>
            <w:r w:rsidR="00E1112B" w:rsidRPr="00C70209">
              <w:fldChar w:fldCharType="end"/>
            </w:r>
          </w:p>
          <w:p w14:paraId="0D416E6B" w14:textId="77777777" w:rsidR="00215FA1" w:rsidRPr="00C70209" w:rsidRDefault="00215FA1" w:rsidP="005B2300">
            <w:pPr>
              <w:pStyle w:val="Tabletext-evidencematrix"/>
            </w:pPr>
            <w:r w:rsidRPr="00C70209">
              <w:t>Level II</w:t>
            </w:r>
          </w:p>
          <w:p w14:paraId="2235C4A2" w14:textId="77777777" w:rsidR="00215FA1" w:rsidRPr="00C70209" w:rsidRDefault="00215FA1" w:rsidP="005B2300">
            <w:pPr>
              <w:pStyle w:val="Tabletext-evidencematrix"/>
              <w:tabs>
                <w:tab w:val="left" w:pos="588"/>
              </w:tabs>
              <w:rPr>
                <w:i/>
              </w:rPr>
            </w:pPr>
            <w:r w:rsidRPr="00C70209">
              <w:rPr>
                <w:i/>
              </w:rPr>
              <w:t>Fair</w:t>
            </w:r>
          </w:p>
        </w:tc>
        <w:tc>
          <w:tcPr>
            <w:tcW w:w="489" w:type="pct"/>
            <w:vMerge w:val="restart"/>
            <w:shd w:val="clear" w:color="auto" w:fill="auto"/>
          </w:tcPr>
          <w:p w14:paraId="03C53274" w14:textId="77777777" w:rsidR="00215FA1" w:rsidRPr="00C70209" w:rsidRDefault="00215FA1" w:rsidP="005B2300">
            <w:pPr>
              <w:pStyle w:val="Tabletext-evidencematrix"/>
            </w:pPr>
            <w:r w:rsidRPr="00C70209">
              <w:t>N=100</w:t>
            </w:r>
          </w:p>
        </w:tc>
        <w:tc>
          <w:tcPr>
            <w:tcW w:w="489" w:type="pct"/>
            <w:vMerge w:val="restart"/>
            <w:shd w:val="clear" w:color="auto" w:fill="auto"/>
          </w:tcPr>
          <w:p w14:paraId="3F2D3713" w14:textId="77777777" w:rsidR="00215FA1" w:rsidRPr="00C70209" w:rsidRDefault="00215FA1" w:rsidP="005B2300">
            <w:pPr>
              <w:pStyle w:val="Tabletext-evidencematrix"/>
            </w:pPr>
            <w:r w:rsidRPr="00C70209">
              <w:t>Preterm infants with VLBW (500–1300 g)</w:t>
            </w:r>
          </w:p>
        </w:tc>
        <w:tc>
          <w:tcPr>
            <w:tcW w:w="489" w:type="pct"/>
            <w:vMerge w:val="restart"/>
            <w:shd w:val="clear" w:color="auto" w:fill="auto"/>
          </w:tcPr>
          <w:p w14:paraId="44A6B0D0" w14:textId="77777777" w:rsidR="00215FA1" w:rsidRPr="00C70209" w:rsidRDefault="00215FA1" w:rsidP="005B2300">
            <w:pPr>
              <w:pStyle w:val="Tabletext-evidencematrix"/>
            </w:pPr>
            <w:r w:rsidRPr="00C70209">
              <w:t>Single NICU, USA</w:t>
            </w:r>
          </w:p>
        </w:tc>
        <w:tc>
          <w:tcPr>
            <w:tcW w:w="489" w:type="pct"/>
            <w:vMerge w:val="restart"/>
            <w:shd w:val="clear" w:color="auto" w:fill="auto"/>
          </w:tcPr>
          <w:p w14:paraId="49D9FE65" w14:textId="71EFB5C3" w:rsidR="00215FA1" w:rsidRPr="00C70209" w:rsidRDefault="00215FA1"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4B013292" w14:textId="77777777" w:rsidR="00215FA1" w:rsidRPr="00C70209" w:rsidRDefault="00215FA1" w:rsidP="005B2300">
            <w:pPr>
              <w:pStyle w:val="Tabletext-evidencematrix"/>
            </w:pPr>
            <w:r w:rsidRPr="00C70209">
              <w:t>IVH (any grade)</w:t>
            </w:r>
          </w:p>
        </w:tc>
        <w:tc>
          <w:tcPr>
            <w:tcW w:w="525" w:type="pct"/>
            <w:shd w:val="clear" w:color="auto" w:fill="auto"/>
          </w:tcPr>
          <w:p w14:paraId="07FDE8A1" w14:textId="77777777" w:rsidR="00215FA1" w:rsidRPr="00C70209" w:rsidRDefault="00215FA1" w:rsidP="005B2300">
            <w:pPr>
              <w:pStyle w:val="Tabletext-evidencematrix"/>
            </w:pPr>
            <w:r w:rsidRPr="00C70209">
              <w:t>14/49 (28.6%)</w:t>
            </w:r>
          </w:p>
        </w:tc>
        <w:tc>
          <w:tcPr>
            <w:tcW w:w="525" w:type="pct"/>
            <w:shd w:val="clear" w:color="auto" w:fill="auto"/>
          </w:tcPr>
          <w:p w14:paraId="32D216F2" w14:textId="77777777" w:rsidR="00215FA1" w:rsidRPr="00C70209" w:rsidRDefault="00215FA1" w:rsidP="005B2300">
            <w:pPr>
              <w:pStyle w:val="Tabletext-evidencematrix"/>
            </w:pPr>
            <w:r w:rsidRPr="00C70209">
              <w:t>17/51 (33.3%)</w:t>
            </w:r>
          </w:p>
        </w:tc>
        <w:tc>
          <w:tcPr>
            <w:tcW w:w="525" w:type="pct"/>
            <w:shd w:val="clear" w:color="auto" w:fill="auto"/>
          </w:tcPr>
          <w:p w14:paraId="40C70D11" w14:textId="77777777" w:rsidR="00215FA1" w:rsidRPr="00C70209" w:rsidRDefault="00C76DE1" w:rsidP="005B2300">
            <w:pPr>
              <w:pStyle w:val="Tabletext-evidencematrix"/>
            </w:pPr>
            <w:r w:rsidRPr="00C70209">
              <w:t>RR 0.86 [0.48, 1.54]</w:t>
            </w:r>
            <w:r w:rsidRPr="00C70209">
              <w:rPr>
                <w:vertAlign w:val="superscript"/>
              </w:rPr>
              <w:t>d</w:t>
            </w:r>
          </w:p>
        </w:tc>
        <w:tc>
          <w:tcPr>
            <w:tcW w:w="596" w:type="pct"/>
            <w:shd w:val="clear" w:color="auto" w:fill="auto"/>
          </w:tcPr>
          <w:p w14:paraId="2F4D2622" w14:textId="77777777" w:rsidR="00215FA1" w:rsidRPr="00C70209" w:rsidRDefault="00215FA1" w:rsidP="005B2300">
            <w:pPr>
              <w:pStyle w:val="Tabletext-evidencematrix"/>
              <w:rPr>
                <w:i/>
              </w:rPr>
            </w:pPr>
            <w:r w:rsidRPr="00C70209">
              <w:rPr>
                <w:i/>
              </w:rPr>
              <w:t>No significant difference</w:t>
            </w:r>
          </w:p>
          <w:p w14:paraId="3DBCC1D7" w14:textId="79030D79" w:rsidR="00215FA1" w:rsidRPr="00C70209" w:rsidRDefault="001A475D" w:rsidP="005B2300">
            <w:pPr>
              <w:pStyle w:val="Tabletext-evidencematrix"/>
            </w:pPr>
            <w:r w:rsidRPr="001A475D">
              <w:rPr>
                <w:i/>
              </w:rPr>
              <w:t>P = </w:t>
            </w:r>
            <w:r w:rsidR="00215FA1" w:rsidRPr="00C70209">
              <w:t>0.669</w:t>
            </w:r>
          </w:p>
        </w:tc>
      </w:tr>
      <w:tr w:rsidR="006B7A78" w:rsidRPr="00C70209" w14:paraId="0C3915D7" w14:textId="77777777" w:rsidTr="00215FA1">
        <w:trPr>
          <w:trHeight w:val="611"/>
        </w:trPr>
        <w:tc>
          <w:tcPr>
            <w:tcW w:w="383" w:type="pct"/>
            <w:vMerge/>
            <w:shd w:val="clear" w:color="auto" w:fill="auto"/>
          </w:tcPr>
          <w:p w14:paraId="7C87B9F0" w14:textId="77777777" w:rsidR="00215FA1" w:rsidRPr="00C70209" w:rsidRDefault="00215FA1" w:rsidP="005B2300">
            <w:pPr>
              <w:pStyle w:val="Tabletext-evidencematrix"/>
            </w:pPr>
          </w:p>
        </w:tc>
        <w:tc>
          <w:tcPr>
            <w:tcW w:w="489" w:type="pct"/>
            <w:vMerge/>
            <w:shd w:val="clear" w:color="auto" w:fill="auto"/>
          </w:tcPr>
          <w:p w14:paraId="7DF52904" w14:textId="77777777" w:rsidR="00215FA1" w:rsidRPr="00C70209" w:rsidRDefault="00215FA1" w:rsidP="005B2300">
            <w:pPr>
              <w:pStyle w:val="Tabletext-evidencematrix"/>
            </w:pPr>
          </w:p>
        </w:tc>
        <w:tc>
          <w:tcPr>
            <w:tcW w:w="489" w:type="pct"/>
            <w:vMerge/>
            <w:shd w:val="clear" w:color="auto" w:fill="auto"/>
          </w:tcPr>
          <w:p w14:paraId="41336FF8" w14:textId="77777777" w:rsidR="00215FA1" w:rsidRPr="00C70209" w:rsidRDefault="00215FA1" w:rsidP="005B2300">
            <w:pPr>
              <w:pStyle w:val="Tabletext-evidencematrix"/>
            </w:pPr>
          </w:p>
        </w:tc>
        <w:tc>
          <w:tcPr>
            <w:tcW w:w="489" w:type="pct"/>
            <w:vMerge/>
            <w:shd w:val="clear" w:color="auto" w:fill="auto"/>
          </w:tcPr>
          <w:p w14:paraId="6D5B5E20" w14:textId="77777777" w:rsidR="00215FA1" w:rsidRPr="00C70209" w:rsidRDefault="00215FA1" w:rsidP="005B2300">
            <w:pPr>
              <w:pStyle w:val="Tabletext-evidencematrix"/>
            </w:pPr>
          </w:p>
        </w:tc>
        <w:tc>
          <w:tcPr>
            <w:tcW w:w="489" w:type="pct"/>
            <w:vMerge/>
            <w:shd w:val="clear" w:color="auto" w:fill="auto"/>
          </w:tcPr>
          <w:p w14:paraId="6536D414" w14:textId="77777777" w:rsidR="00215FA1" w:rsidRPr="00C70209" w:rsidRDefault="00215FA1" w:rsidP="005B2300">
            <w:pPr>
              <w:pStyle w:val="Tabletext-evidencematrix"/>
            </w:pPr>
          </w:p>
        </w:tc>
        <w:tc>
          <w:tcPr>
            <w:tcW w:w="490" w:type="pct"/>
            <w:shd w:val="clear" w:color="auto" w:fill="auto"/>
          </w:tcPr>
          <w:p w14:paraId="0372F72F" w14:textId="77777777" w:rsidR="00215FA1" w:rsidRPr="00C70209" w:rsidRDefault="00215FA1" w:rsidP="005B2300">
            <w:pPr>
              <w:pStyle w:val="Tabletext-evidencematrix"/>
            </w:pPr>
            <w:r w:rsidRPr="00C70209">
              <w:t>IVH (grade 3 or 4)</w:t>
            </w:r>
          </w:p>
        </w:tc>
        <w:tc>
          <w:tcPr>
            <w:tcW w:w="525" w:type="pct"/>
            <w:shd w:val="clear" w:color="auto" w:fill="auto"/>
          </w:tcPr>
          <w:p w14:paraId="6C817979" w14:textId="77777777" w:rsidR="00215FA1" w:rsidRPr="00C70209" w:rsidRDefault="00215FA1" w:rsidP="005B2300">
            <w:pPr>
              <w:pStyle w:val="Tabletext-evidencematrix"/>
            </w:pPr>
            <w:r w:rsidRPr="00C70209">
              <w:t>5/49 (10.2%)</w:t>
            </w:r>
          </w:p>
        </w:tc>
        <w:tc>
          <w:tcPr>
            <w:tcW w:w="525" w:type="pct"/>
            <w:shd w:val="clear" w:color="auto" w:fill="auto"/>
          </w:tcPr>
          <w:p w14:paraId="3E1E0806" w14:textId="77777777" w:rsidR="00215FA1" w:rsidRPr="00C70209" w:rsidRDefault="00215FA1" w:rsidP="005B2300">
            <w:pPr>
              <w:pStyle w:val="Tabletext-evidencematrix"/>
            </w:pPr>
            <w:r w:rsidRPr="00C70209">
              <w:t>8/51 (15.7%)</w:t>
            </w:r>
          </w:p>
        </w:tc>
        <w:tc>
          <w:tcPr>
            <w:tcW w:w="525" w:type="pct"/>
            <w:shd w:val="clear" w:color="auto" w:fill="auto"/>
          </w:tcPr>
          <w:p w14:paraId="2126ABC4" w14:textId="77777777" w:rsidR="00215FA1" w:rsidRPr="00C70209" w:rsidRDefault="00C76DE1" w:rsidP="005B2300">
            <w:pPr>
              <w:pStyle w:val="Tabletext-evidencematrix"/>
            </w:pPr>
            <w:r w:rsidRPr="00C70209">
              <w:t>R</w:t>
            </w:r>
            <w:r w:rsidR="00215FA1" w:rsidRPr="00C70209">
              <w:t>R</w:t>
            </w:r>
            <w:r w:rsidRPr="00C70209">
              <w:t xml:space="preserve"> 0.65 [0.23, 1.85]</w:t>
            </w:r>
            <w:r w:rsidRPr="00C70209">
              <w:rPr>
                <w:vertAlign w:val="superscript"/>
              </w:rPr>
              <w:t>d</w:t>
            </w:r>
          </w:p>
        </w:tc>
        <w:tc>
          <w:tcPr>
            <w:tcW w:w="596" w:type="pct"/>
            <w:shd w:val="clear" w:color="auto" w:fill="auto"/>
          </w:tcPr>
          <w:p w14:paraId="63985305" w14:textId="77777777" w:rsidR="00215FA1" w:rsidRPr="00C70209" w:rsidRDefault="00215FA1" w:rsidP="005B2300">
            <w:pPr>
              <w:pStyle w:val="Tabletext-evidencematrix"/>
              <w:rPr>
                <w:i/>
              </w:rPr>
            </w:pPr>
            <w:r w:rsidRPr="00C70209">
              <w:rPr>
                <w:i/>
              </w:rPr>
              <w:t>No significant difference</w:t>
            </w:r>
          </w:p>
          <w:p w14:paraId="65B5D855" w14:textId="0980FBAF" w:rsidR="00215FA1" w:rsidRPr="00C70209" w:rsidRDefault="001A475D" w:rsidP="005B2300">
            <w:pPr>
              <w:pStyle w:val="Tabletext-evidencematrix"/>
            </w:pPr>
            <w:r w:rsidRPr="001A475D">
              <w:rPr>
                <w:i/>
              </w:rPr>
              <w:t>P = </w:t>
            </w:r>
            <w:r w:rsidR="00215FA1" w:rsidRPr="00C70209">
              <w:t>0.555</w:t>
            </w:r>
          </w:p>
        </w:tc>
      </w:tr>
      <w:tr w:rsidR="00215FA1" w:rsidRPr="00C70209" w14:paraId="63F400E4" w14:textId="77777777" w:rsidTr="00215FA1">
        <w:trPr>
          <w:trHeight w:val="611"/>
        </w:trPr>
        <w:tc>
          <w:tcPr>
            <w:tcW w:w="383" w:type="pct"/>
            <w:vMerge/>
            <w:shd w:val="clear" w:color="auto" w:fill="auto"/>
          </w:tcPr>
          <w:p w14:paraId="05078E3C" w14:textId="77777777" w:rsidR="00215FA1" w:rsidRPr="00C70209" w:rsidRDefault="00215FA1" w:rsidP="005B2300">
            <w:pPr>
              <w:pStyle w:val="Tabletext-evidencematrix"/>
            </w:pPr>
          </w:p>
        </w:tc>
        <w:tc>
          <w:tcPr>
            <w:tcW w:w="489" w:type="pct"/>
            <w:vMerge/>
            <w:shd w:val="clear" w:color="auto" w:fill="auto"/>
          </w:tcPr>
          <w:p w14:paraId="0DE83EF5" w14:textId="77777777" w:rsidR="00215FA1" w:rsidRPr="00C70209" w:rsidRDefault="00215FA1" w:rsidP="005B2300">
            <w:pPr>
              <w:pStyle w:val="Tabletext-evidencematrix"/>
            </w:pPr>
          </w:p>
        </w:tc>
        <w:tc>
          <w:tcPr>
            <w:tcW w:w="489" w:type="pct"/>
            <w:vMerge/>
            <w:shd w:val="clear" w:color="auto" w:fill="auto"/>
          </w:tcPr>
          <w:p w14:paraId="21C40875" w14:textId="77777777" w:rsidR="00215FA1" w:rsidRPr="00C70209" w:rsidRDefault="00215FA1" w:rsidP="005B2300">
            <w:pPr>
              <w:pStyle w:val="Tabletext-evidencematrix"/>
            </w:pPr>
          </w:p>
        </w:tc>
        <w:tc>
          <w:tcPr>
            <w:tcW w:w="489" w:type="pct"/>
            <w:vMerge/>
            <w:shd w:val="clear" w:color="auto" w:fill="auto"/>
          </w:tcPr>
          <w:p w14:paraId="788546F8" w14:textId="77777777" w:rsidR="00215FA1" w:rsidRPr="00C70209" w:rsidRDefault="00215FA1" w:rsidP="005B2300">
            <w:pPr>
              <w:pStyle w:val="Tabletext-evidencematrix"/>
            </w:pPr>
          </w:p>
        </w:tc>
        <w:tc>
          <w:tcPr>
            <w:tcW w:w="489" w:type="pct"/>
            <w:vMerge/>
            <w:shd w:val="clear" w:color="auto" w:fill="auto"/>
          </w:tcPr>
          <w:p w14:paraId="2C008976" w14:textId="77777777" w:rsidR="00215FA1" w:rsidRPr="00C70209" w:rsidRDefault="00215FA1" w:rsidP="005B2300">
            <w:pPr>
              <w:pStyle w:val="Tabletext-evidencematrix"/>
            </w:pPr>
          </w:p>
        </w:tc>
        <w:tc>
          <w:tcPr>
            <w:tcW w:w="490" w:type="pct"/>
            <w:shd w:val="clear" w:color="auto" w:fill="auto"/>
          </w:tcPr>
          <w:p w14:paraId="2BA646F7" w14:textId="77777777" w:rsidR="00215FA1" w:rsidRPr="00C70209" w:rsidRDefault="00215FA1" w:rsidP="005B2300">
            <w:pPr>
              <w:pStyle w:val="Tabletext-evidencematrix"/>
            </w:pPr>
            <w:r w:rsidRPr="00C70209">
              <w:t>IVH (grade 4)</w:t>
            </w:r>
          </w:p>
        </w:tc>
        <w:tc>
          <w:tcPr>
            <w:tcW w:w="525" w:type="pct"/>
            <w:shd w:val="clear" w:color="auto" w:fill="auto"/>
          </w:tcPr>
          <w:p w14:paraId="24FD3611" w14:textId="77777777" w:rsidR="00215FA1" w:rsidRPr="00C70209" w:rsidRDefault="00215FA1" w:rsidP="005B2300">
            <w:pPr>
              <w:pStyle w:val="Tabletext-evidencematrix"/>
            </w:pPr>
            <w:r w:rsidRPr="00C70209">
              <w:t>4/49 (8.2%)</w:t>
            </w:r>
          </w:p>
        </w:tc>
        <w:tc>
          <w:tcPr>
            <w:tcW w:w="525" w:type="pct"/>
            <w:shd w:val="clear" w:color="auto" w:fill="auto"/>
          </w:tcPr>
          <w:p w14:paraId="210FF6D4" w14:textId="77777777" w:rsidR="00215FA1" w:rsidRPr="00C70209" w:rsidRDefault="00215FA1" w:rsidP="005B2300">
            <w:pPr>
              <w:pStyle w:val="Tabletext-evidencematrix"/>
            </w:pPr>
            <w:r w:rsidRPr="00C70209">
              <w:t>0/51 (0%)</w:t>
            </w:r>
          </w:p>
        </w:tc>
        <w:tc>
          <w:tcPr>
            <w:tcW w:w="525" w:type="pct"/>
            <w:shd w:val="clear" w:color="auto" w:fill="auto"/>
          </w:tcPr>
          <w:p w14:paraId="7C7CF5E2" w14:textId="77777777" w:rsidR="00215FA1" w:rsidRPr="00C70209" w:rsidRDefault="00C76DE1" w:rsidP="005B2300">
            <w:pPr>
              <w:pStyle w:val="Tabletext-evidencematrix"/>
            </w:pPr>
            <w:r w:rsidRPr="00C70209">
              <w:t>R</w:t>
            </w:r>
            <w:r w:rsidR="00215FA1" w:rsidRPr="00C70209">
              <w:t>R</w:t>
            </w:r>
            <w:r w:rsidRPr="00C70209">
              <w:t xml:space="preserve"> 9.36 [0.52, 169.40]</w:t>
            </w:r>
            <w:r w:rsidRPr="00C70209">
              <w:rPr>
                <w:vertAlign w:val="superscript"/>
              </w:rPr>
              <w:t>d</w:t>
            </w:r>
          </w:p>
        </w:tc>
        <w:tc>
          <w:tcPr>
            <w:tcW w:w="596" w:type="pct"/>
            <w:shd w:val="clear" w:color="auto" w:fill="auto"/>
          </w:tcPr>
          <w:p w14:paraId="60F1DB42" w14:textId="77777777" w:rsidR="00215FA1" w:rsidRPr="00C70209" w:rsidRDefault="00215FA1" w:rsidP="005B2300">
            <w:pPr>
              <w:pStyle w:val="Tabletext-evidencematrix"/>
              <w:rPr>
                <w:i/>
              </w:rPr>
            </w:pPr>
            <w:r w:rsidRPr="00C70209">
              <w:rPr>
                <w:i/>
              </w:rPr>
              <w:t>No significant difference</w:t>
            </w:r>
          </w:p>
          <w:p w14:paraId="39754C11" w14:textId="3602F8BB" w:rsidR="00215FA1" w:rsidRPr="00C70209" w:rsidRDefault="001A475D" w:rsidP="005B2300">
            <w:pPr>
              <w:pStyle w:val="Tabletext-evidencematrix"/>
            </w:pPr>
            <w:r w:rsidRPr="001A475D">
              <w:rPr>
                <w:i/>
              </w:rPr>
              <w:t>P = </w:t>
            </w:r>
            <w:r w:rsidR="00215FA1" w:rsidRPr="00C70209">
              <w:t>0.054</w:t>
            </w:r>
          </w:p>
        </w:tc>
      </w:tr>
      <w:tr w:rsidR="00215FA1" w:rsidRPr="00C70209" w14:paraId="6BE7151B" w14:textId="77777777" w:rsidTr="00215FA1">
        <w:trPr>
          <w:trHeight w:val="611"/>
        </w:trPr>
        <w:tc>
          <w:tcPr>
            <w:tcW w:w="383" w:type="pct"/>
            <w:vMerge/>
            <w:shd w:val="clear" w:color="auto" w:fill="auto"/>
          </w:tcPr>
          <w:p w14:paraId="22D30711" w14:textId="77777777" w:rsidR="00215FA1" w:rsidRPr="00C70209" w:rsidRDefault="00215FA1" w:rsidP="005B2300">
            <w:pPr>
              <w:pStyle w:val="Tabletext-evidencematrix"/>
            </w:pPr>
          </w:p>
        </w:tc>
        <w:tc>
          <w:tcPr>
            <w:tcW w:w="489" w:type="pct"/>
            <w:vMerge/>
            <w:shd w:val="clear" w:color="auto" w:fill="auto"/>
          </w:tcPr>
          <w:p w14:paraId="14C2E1A8" w14:textId="77777777" w:rsidR="00215FA1" w:rsidRPr="00C70209" w:rsidRDefault="00215FA1" w:rsidP="005B2300">
            <w:pPr>
              <w:pStyle w:val="Tabletext-evidencematrix"/>
            </w:pPr>
          </w:p>
        </w:tc>
        <w:tc>
          <w:tcPr>
            <w:tcW w:w="489" w:type="pct"/>
            <w:vMerge/>
            <w:shd w:val="clear" w:color="auto" w:fill="auto"/>
          </w:tcPr>
          <w:p w14:paraId="1357B2A4" w14:textId="77777777" w:rsidR="00215FA1" w:rsidRPr="00C70209" w:rsidRDefault="00215FA1" w:rsidP="005B2300">
            <w:pPr>
              <w:pStyle w:val="Tabletext-evidencematrix"/>
            </w:pPr>
          </w:p>
        </w:tc>
        <w:tc>
          <w:tcPr>
            <w:tcW w:w="489" w:type="pct"/>
            <w:vMerge/>
            <w:shd w:val="clear" w:color="auto" w:fill="auto"/>
          </w:tcPr>
          <w:p w14:paraId="266CF16E" w14:textId="77777777" w:rsidR="00215FA1" w:rsidRPr="00C70209" w:rsidRDefault="00215FA1" w:rsidP="005B2300">
            <w:pPr>
              <w:pStyle w:val="Tabletext-evidencematrix"/>
            </w:pPr>
          </w:p>
        </w:tc>
        <w:tc>
          <w:tcPr>
            <w:tcW w:w="489" w:type="pct"/>
            <w:vMerge/>
            <w:shd w:val="clear" w:color="auto" w:fill="auto"/>
          </w:tcPr>
          <w:p w14:paraId="3C76D71D" w14:textId="77777777" w:rsidR="00215FA1" w:rsidRPr="00C70209" w:rsidRDefault="00215FA1" w:rsidP="005B2300">
            <w:pPr>
              <w:pStyle w:val="Tabletext-evidencematrix"/>
            </w:pPr>
          </w:p>
        </w:tc>
        <w:tc>
          <w:tcPr>
            <w:tcW w:w="490" w:type="pct"/>
            <w:shd w:val="clear" w:color="auto" w:fill="auto"/>
          </w:tcPr>
          <w:p w14:paraId="36273852" w14:textId="77777777" w:rsidR="00215FA1" w:rsidRPr="00C70209" w:rsidRDefault="00215FA1" w:rsidP="005B2300">
            <w:pPr>
              <w:pStyle w:val="Tabletext-evidencematrix"/>
            </w:pPr>
            <w:r w:rsidRPr="00C70209">
              <w:t xml:space="preserve">PVL </w:t>
            </w:r>
          </w:p>
        </w:tc>
        <w:tc>
          <w:tcPr>
            <w:tcW w:w="525" w:type="pct"/>
            <w:shd w:val="clear" w:color="auto" w:fill="auto"/>
          </w:tcPr>
          <w:p w14:paraId="19A871E4" w14:textId="77777777" w:rsidR="00215FA1" w:rsidRPr="00C70209" w:rsidRDefault="00215FA1" w:rsidP="005B2300">
            <w:pPr>
              <w:pStyle w:val="Tabletext-evidencematrix"/>
            </w:pPr>
            <w:r w:rsidRPr="00C70209">
              <w:t>4/49 (8.2%)</w:t>
            </w:r>
          </w:p>
        </w:tc>
        <w:tc>
          <w:tcPr>
            <w:tcW w:w="525" w:type="pct"/>
            <w:shd w:val="clear" w:color="auto" w:fill="auto"/>
          </w:tcPr>
          <w:p w14:paraId="6E25F1F8" w14:textId="77777777" w:rsidR="00215FA1" w:rsidRPr="00C70209" w:rsidRDefault="00215FA1" w:rsidP="005B2300">
            <w:pPr>
              <w:pStyle w:val="Tabletext-evidencematrix"/>
            </w:pPr>
            <w:r w:rsidRPr="00C70209">
              <w:t>0/51 (0%)</w:t>
            </w:r>
          </w:p>
        </w:tc>
        <w:tc>
          <w:tcPr>
            <w:tcW w:w="525" w:type="pct"/>
            <w:shd w:val="clear" w:color="auto" w:fill="auto"/>
          </w:tcPr>
          <w:p w14:paraId="40C0B580" w14:textId="77777777" w:rsidR="00215FA1" w:rsidRPr="00C70209" w:rsidRDefault="00C76DE1" w:rsidP="005B2300">
            <w:pPr>
              <w:pStyle w:val="Tabletext-evidencematrix"/>
            </w:pPr>
            <w:r w:rsidRPr="00C70209">
              <w:t>R</w:t>
            </w:r>
            <w:r w:rsidR="00215FA1" w:rsidRPr="00C70209">
              <w:t>R</w:t>
            </w:r>
            <w:r w:rsidRPr="00C70209">
              <w:t xml:space="preserve"> 9.36 [0.52, 169.40]</w:t>
            </w:r>
            <w:r w:rsidRPr="00C70209">
              <w:rPr>
                <w:vertAlign w:val="superscript"/>
              </w:rPr>
              <w:t>d</w:t>
            </w:r>
          </w:p>
        </w:tc>
        <w:tc>
          <w:tcPr>
            <w:tcW w:w="596" w:type="pct"/>
            <w:shd w:val="clear" w:color="auto" w:fill="auto"/>
          </w:tcPr>
          <w:p w14:paraId="3BFFB376" w14:textId="77777777" w:rsidR="00215FA1" w:rsidRPr="00C70209" w:rsidRDefault="00215FA1" w:rsidP="005B2300">
            <w:pPr>
              <w:pStyle w:val="Tabletext-evidencematrix"/>
              <w:rPr>
                <w:i/>
              </w:rPr>
            </w:pPr>
            <w:r w:rsidRPr="00C70209">
              <w:rPr>
                <w:i/>
              </w:rPr>
              <w:t>No significant difference</w:t>
            </w:r>
          </w:p>
          <w:p w14:paraId="5B94860A" w14:textId="27B044F6" w:rsidR="00215FA1" w:rsidRPr="00C70209" w:rsidRDefault="001A475D" w:rsidP="005B2300">
            <w:pPr>
              <w:pStyle w:val="Tabletext-evidencematrix"/>
            </w:pPr>
            <w:r w:rsidRPr="001A475D">
              <w:rPr>
                <w:i/>
              </w:rPr>
              <w:t>P = </w:t>
            </w:r>
            <w:r w:rsidR="00215FA1" w:rsidRPr="00C70209">
              <w:t>0.115</w:t>
            </w:r>
          </w:p>
        </w:tc>
      </w:tr>
      <w:tr w:rsidR="006B7A78" w:rsidRPr="00C70209" w14:paraId="3EEADA54" w14:textId="77777777" w:rsidTr="00215FA1">
        <w:trPr>
          <w:trHeight w:val="611"/>
        </w:trPr>
        <w:tc>
          <w:tcPr>
            <w:tcW w:w="383" w:type="pct"/>
            <w:vMerge/>
            <w:shd w:val="clear" w:color="auto" w:fill="auto"/>
          </w:tcPr>
          <w:p w14:paraId="1B21A718" w14:textId="77777777" w:rsidR="00215FA1" w:rsidRPr="00C70209" w:rsidRDefault="00215FA1" w:rsidP="005B2300">
            <w:pPr>
              <w:pStyle w:val="Tabletext-evidencematrix"/>
            </w:pPr>
          </w:p>
        </w:tc>
        <w:tc>
          <w:tcPr>
            <w:tcW w:w="489" w:type="pct"/>
            <w:vMerge/>
            <w:shd w:val="clear" w:color="auto" w:fill="auto"/>
          </w:tcPr>
          <w:p w14:paraId="751407FA" w14:textId="77777777" w:rsidR="00215FA1" w:rsidRPr="00C70209" w:rsidRDefault="00215FA1" w:rsidP="005B2300">
            <w:pPr>
              <w:pStyle w:val="Tabletext-evidencematrix"/>
            </w:pPr>
          </w:p>
        </w:tc>
        <w:tc>
          <w:tcPr>
            <w:tcW w:w="489" w:type="pct"/>
            <w:vMerge/>
            <w:shd w:val="clear" w:color="auto" w:fill="auto"/>
          </w:tcPr>
          <w:p w14:paraId="1C82EDDF" w14:textId="77777777" w:rsidR="00215FA1" w:rsidRPr="00C70209" w:rsidRDefault="00215FA1" w:rsidP="005B2300">
            <w:pPr>
              <w:pStyle w:val="Tabletext-evidencematrix"/>
            </w:pPr>
          </w:p>
        </w:tc>
        <w:tc>
          <w:tcPr>
            <w:tcW w:w="489" w:type="pct"/>
            <w:vMerge/>
            <w:shd w:val="clear" w:color="auto" w:fill="auto"/>
          </w:tcPr>
          <w:p w14:paraId="65EC34CA" w14:textId="77777777" w:rsidR="00215FA1" w:rsidRPr="00C70209" w:rsidRDefault="00215FA1" w:rsidP="005B2300">
            <w:pPr>
              <w:pStyle w:val="Tabletext-evidencematrix"/>
            </w:pPr>
          </w:p>
        </w:tc>
        <w:tc>
          <w:tcPr>
            <w:tcW w:w="489" w:type="pct"/>
            <w:vMerge/>
            <w:shd w:val="clear" w:color="auto" w:fill="auto"/>
          </w:tcPr>
          <w:p w14:paraId="31B20CBD" w14:textId="77777777" w:rsidR="00215FA1" w:rsidRPr="00C70209" w:rsidRDefault="00215FA1" w:rsidP="005B2300">
            <w:pPr>
              <w:pStyle w:val="Tabletext-evidencematrix"/>
            </w:pPr>
          </w:p>
        </w:tc>
        <w:tc>
          <w:tcPr>
            <w:tcW w:w="490" w:type="pct"/>
            <w:shd w:val="clear" w:color="auto" w:fill="auto"/>
          </w:tcPr>
          <w:p w14:paraId="169F82F5" w14:textId="77777777" w:rsidR="00215FA1" w:rsidRPr="00C70209" w:rsidRDefault="00215FA1" w:rsidP="005B2300">
            <w:pPr>
              <w:pStyle w:val="Tabletext-evidencematrix"/>
            </w:pPr>
            <w:r w:rsidRPr="00C70209">
              <w:t>IVH (grade 4) or PVL</w:t>
            </w:r>
          </w:p>
        </w:tc>
        <w:tc>
          <w:tcPr>
            <w:tcW w:w="525" w:type="pct"/>
            <w:shd w:val="clear" w:color="auto" w:fill="auto"/>
          </w:tcPr>
          <w:p w14:paraId="006FB1BF" w14:textId="77777777" w:rsidR="00215FA1" w:rsidRPr="00C70209" w:rsidRDefault="00215FA1" w:rsidP="005B2300">
            <w:pPr>
              <w:pStyle w:val="Tabletext-evidencematrix"/>
            </w:pPr>
            <w:r w:rsidRPr="00C70209">
              <w:t>6/49 (12.2%)</w:t>
            </w:r>
          </w:p>
        </w:tc>
        <w:tc>
          <w:tcPr>
            <w:tcW w:w="525" w:type="pct"/>
            <w:shd w:val="clear" w:color="auto" w:fill="auto"/>
          </w:tcPr>
          <w:p w14:paraId="58029D77" w14:textId="77777777" w:rsidR="00215FA1" w:rsidRPr="00C70209" w:rsidRDefault="00215FA1" w:rsidP="005B2300">
            <w:pPr>
              <w:pStyle w:val="Tabletext-evidencematrix"/>
            </w:pPr>
            <w:r w:rsidRPr="00C70209">
              <w:t>0/51 (0%)</w:t>
            </w:r>
          </w:p>
        </w:tc>
        <w:tc>
          <w:tcPr>
            <w:tcW w:w="525" w:type="pct"/>
            <w:shd w:val="clear" w:color="auto" w:fill="auto"/>
          </w:tcPr>
          <w:p w14:paraId="775FB718" w14:textId="77777777" w:rsidR="00215FA1" w:rsidRPr="00C70209" w:rsidRDefault="00C76DE1" w:rsidP="005B2300">
            <w:pPr>
              <w:pStyle w:val="Tabletext-evidencematrix"/>
            </w:pPr>
            <w:r w:rsidRPr="00C70209">
              <w:t>R</w:t>
            </w:r>
            <w:r w:rsidR="00215FA1" w:rsidRPr="00C70209">
              <w:t>R</w:t>
            </w:r>
            <w:r w:rsidRPr="00C70209">
              <w:t xml:space="preserve"> </w:t>
            </w:r>
          </w:p>
        </w:tc>
        <w:tc>
          <w:tcPr>
            <w:tcW w:w="596" w:type="pct"/>
            <w:shd w:val="clear" w:color="auto" w:fill="D9D9D9" w:themeFill="background1" w:themeFillShade="D9"/>
          </w:tcPr>
          <w:p w14:paraId="2E00095C" w14:textId="77777777" w:rsidR="00215FA1" w:rsidRPr="00C70209" w:rsidRDefault="00215FA1" w:rsidP="005B2300">
            <w:pPr>
              <w:pStyle w:val="Tabletext-evidencematrix"/>
              <w:rPr>
                <w:i/>
              </w:rPr>
            </w:pPr>
            <w:r w:rsidRPr="00C70209">
              <w:rPr>
                <w:i/>
              </w:rPr>
              <w:t>Favours liberal RBC transfusion</w:t>
            </w:r>
          </w:p>
          <w:p w14:paraId="5273C8CA" w14:textId="63F34CEB" w:rsidR="00215FA1" w:rsidRPr="00C70209" w:rsidRDefault="001A475D" w:rsidP="005B2300">
            <w:pPr>
              <w:pStyle w:val="Tabletext-evidencematrix"/>
            </w:pPr>
            <w:r w:rsidRPr="001A475D">
              <w:rPr>
                <w:i/>
              </w:rPr>
              <w:t>P = </w:t>
            </w:r>
            <w:r w:rsidR="00215FA1" w:rsidRPr="00C70209">
              <w:t>0.012</w:t>
            </w:r>
          </w:p>
        </w:tc>
      </w:tr>
      <w:tr w:rsidR="00215FA1" w:rsidRPr="00C70209" w14:paraId="0B0FA202" w14:textId="77777777" w:rsidTr="00215FA1">
        <w:trPr>
          <w:trHeight w:val="611"/>
        </w:trPr>
        <w:tc>
          <w:tcPr>
            <w:tcW w:w="383" w:type="pct"/>
            <w:vMerge w:val="restart"/>
            <w:shd w:val="clear" w:color="auto" w:fill="auto"/>
          </w:tcPr>
          <w:p w14:paraId="52C6A666" w14:textId="077417A0" w:rsidR="00215FA1" w:rsidRPr="00C70209" w:rsidRDefault="00215FA1" w:rsidP="005B2300">
            <w:pPr>
              <w:pStyle w:val="Tabletext-evidencematrix"/>
            </w:pPr>
            <w:r w:rsidRPr="00C70209">
              <w:t>Chen 2009</w:t>
            </w:r>
            <w:r w:rsidR="00E1112B" w:rsidRPr="00C70209">
              <w:fldChar w:fldCharType="begin">
                <w:fldData xml:space="preserve">PEVuZE5vdGU+PENpdGU+PEF1dGhvcj5DaGVuPC9BdXRob3I+PFllYXI+MjAwOTwvWWVhcj48UmVj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</w:fldData>
              </w:fldChar>
            </w:r>
            <w:r w:rsidR="003F7DCB" w:rsidRPr="00C70209">
              <w:instrText xml:space="preserve"> ADDIN EN.CITE </w:instrText>
            </w:r>
            <w:r w:rsidR="003F7DCB" w:rsidRPr="00C70209">
              <w:fldChar w:fldCharType="begin">
                <w:fldData xml:space="preserve">PEVuZE5vdGU+PENpdGU+PEF1dGhvcj5DaGVuPC9BdXRob3I+PFllYXI+MjAwOTwvWWVhcj48UmVj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1</w:t>
            </w:r>
            <w:r w:rsidR="00E1112B" w:rsidRPr="00C70209">
              <w:fldChar w:fldCharType="end"/>
            </w:r>
          </w:p>
          <w:p w14:paraId="29EA87C0" w14:textId="77777777" w:rsidR="00215FA1" w:rsidRPr="00C70209" w:rsidRDefault="00215FA1" w:rsidP="005B2300">
            <w:pPr>
              <w:pStyle w:val="Tabletext-evidencematrix"/>
            </w:pPr>
            <w:r w:rsidRPr="00C70209">
              <w:t>Level II</w:t>
            </w:r>
          </w:p>
          <w:p w14:paraId="25668B6C" w14:textId="77777777" w:rsidR="00215FA1" w:rsidRPr="00C70209" w:rsidRDefault="00215FA1" w:rsidP="005B2300">
            <w:pPr>
              <w:pStyle w:val="Tabletext-evidencematrix"/>
              <w:rPr>
                <w:i/>
              </w:rPr>
            </w:pPr>
            <w:r w:rsidRPr="00C70209">
              <w:rPr>
                <w:i/>
              </w:rPr>
              <w:t>Poor</w:t>
            </w:r>
          </w:p>
        </w:tc>
        <w:tc>
          <w:tcPr>
            <w:tcW w:w="489" w:type="pct"/>
            <w:vMerge w:val="restart"/>
            <w:shd w:val="clear" w:color="auto" w:fill="auto"/>
          </w:tcPr>
          <w:p w14:paraId="69FF6A53" w14:textId="77777777" w:rsidR="00215FA1" w:rsidRPr="00C70209" w:rsidRDefault="00215FA1" w:rsidP="005B2300">
            <w:pPr>
              <w:pStyle w:val="Tabletext-evidencematrix"/>
            </w:pPr>
            <w:r w:rsidRPr="00C70209">
              <w:t>N=33</w:t>
            </w:r>
          </w:p>
        </w:tc>
        <w:tc>
          <w:tcPr>
            <w:tcW w:w="489" w:type="pct"/>
            <w:vMerge w:val="restart"/>
            <w:shd w:val="clear" w:color="auto" w:fill="auto"/>
          </w:tcPr>
          <w:p w14:paraId="069EE5EC" w14:textId="2D7872B6" w:rsidR="00215FA1" w:rsidRPr="00C70209" w:rsidRDefault="00215FA1" w:rsidP="005B2300">
            <w:pPr>
              <w:pStyle w:val="Tabletext-evidencematrix"/>
            </w:pPr>
            <w:r w:rsidRPr="00C70209">
              <w:t>Preterm infants with VLBW (</w:t>
            </w:r>
            <w:r w:rsidR="00FB7912" w:rsidRPr="00C70209">
              <w:t>≤</w:t>
            </w:r>
            <w:r w:rsidRPr="00C70209">
              <w:t>1500 g)</w:t>
            </w:r>
          </w:p>
        </w:tc>
        <w:tc>
          <w:tcPr>
            <w:tcW w:w="489" w:type="pct"/>
            <w:vMerge w:val="restart"/>
            <w:shd w:val="clear" w:color="auto" w:fill="auto"/>
          </w:tcPr>
          <w:p w14:paraId="18E73434" w14:textId="77777777" w:rsidR="00215FA1" w:rsidRPr="00C70209" w:rsidRDefault="00215FA1" w:rsidP="005B2300">
            <w:pPr>
              <w:pStyle w:val="Tabletext-evidencematrix"/>
            </w:pPr>
            <w:r w:rsidRPr="00C70209">
              <w:t>Single NICU, Taiwan</w:t>
            </w:r>
          </w:p>
        </w:tc>
        <w:tc>
          <w:tcPr>
            <w:tcW w:w="489" w:type="pct"/>
            <w:vMerge w:val="restart"/>
            <w:shd w:val="clear" w:color="auto" w:fill="auto"/>
          </w:tcPr>
          <w:p w14:paraId="78CA5B78" w14:textId="3216BEC5" w:rsidR="00215FA1" w:rsidRPr="00C70209" w:rsidRDefault="00215FA1" w:rsidP="005B2300">
            <w:pPr>
              <w:pStyle w:val="Tabletext-evidencematrix"/>
            </w:pPr>
            <w:r w:rsidRPr="00C70209">
              <w:t xml:space="preserve">Restrictive RBC transfusion </w:t>
            </w:r>
            <w:r w:rsidR="00C91BAE" w:rsidRPr="00C70209">
              <w:t>versus</w:t>
            </w:r>
            <w:r w:rsidRPr="00C70209">
              <w:t xml:space="preserve"> liberal RBC transfusion</w:t>
            </w:r>
          </w:p>
        </w:tc>
        <w:tc>
          <w:tcPr>
            <w:tcW w:w="490" w:type="pct"/>
            <w:shd w:val="clear" w:color="auto" w:fill="auto"/>
          </w:tcPr>
          <w:p w14:paraId="06240DB9" w14:textId="77777777" w:rsidR="00215FA1" w:rsidRPr="00C70209" w:rsidRDefault="00215FA1" w:rsidP="005B2300">
            <w:pPr>
              <w:pStyle w:val="Tabletext-evidencematrix"/>
            </w:pPr>
            <w:r w:rsidRPr="00C70209">
              <w:t>IVH (all cases)</w:t>
            </w:r>
          </w:p>
        </w:tc>
        <w:tc>
          <w:tcPr>
            <w:tcW w:w="525" w:type="pct"/>
            <w:shd w:val="clear" w:color="auto" w:fill="auto"/>
          </w:tcPr>
          <w:p w14:paraId="302F20E3" w14:textId="77777777" w:rsidR="00215FA1" w:rsidRPr="00C70209" w:rsidRDefault="00215FA1" w:rsidP="005B2300">
            <w:pPr>
              <w:pStyle w:val="Tabletext-evidencematrix"/>
            </w:pPr>
            <w:r w:rsidRPr="00C70209">
              <w:t>5/17 (29.4%)</w:t>
            </w:r>
          </w:p>
        </w:tc>
        <w:tc>
          <w:tcPr>
            <w:tcW w:w="525" w:type="pct"/>
            <w:shd w:val="clear" w:color="auto" w:fill="auto"/>
          </w:tcPr>
          <w:p w14:paraId="1B0D8487" w14:textId="77777777" w:rsidR="00215FA1" w:rsidRPr="00C70209" w:rsidRDefault="00215FA1" w:rsidP="005B2300">
            <w:pPr>
              <w:pStyle w:val="Tabletext-evidencematrix"/>
            </w:pPr>
            <w:r w:rsidRPr="00C70209">
              <w:t>4/16 (25.0%)</w:t>
            </w:r>
          </w:p>
        </w:tc>
        <w:tc>
          <w:tcPr>
            <w:tcW w:w="525" w:type="pct"/>
            <w:shd w:val="clear" w:color="auto" w:fill="auto"/>
          </w:tcPr>
          <w:p w14:paraId="70A1DD45" w14:textId="77777777" w:rsidR="00215FA1" w:rsidRPr="00C70209" w:rsidRDefault="00215FA1" w:rsidP="005B2300">
            <w:pPr>
              <w:pStyle w:val="Tabletext-evidencematrix"/>
            </w:pPr>
            <w:r w:rsidRPr="00C70209">
              <w:t>RR 1.18 [0.38, 3.62]</w:t>
            </w:r>
          </w:p>
        </w:tc>
        <w:tc>
          <w:tcPr>
            <w:tcW w:w="596" w:type="pct"/>
            <w:shd w:val="clear" w:color="auto" w:fill="FFFFFF" w:themeFill="background1"/>
          </w:tcPr>
          <w:p w14:paraId="0CB2A30B" w14:textId="270E8209" w:rsidR="00215FA1" w:rsidRPr="00C70209" w:rsidRDefault="00215FA1" w:rsidP="005B2300">
            <w:pPr>
              <w:pStyle w:val="Tabletext-evidencematrix"/>
              <w:rPr>
                <w:i/>
              </w:rPr>
            </w:pPr>
            <w:r w:rsidRPr="00C70209">
              <w:rPr>
                <w:i/>
              </w:rPr>
              <w:t>No significant difference</w:t>
            </w:r>
          </w:p>
          <w:p w14:paraId="3C25A3F4" w14:textId="6BE31A66" w:rsidR="00215FA1" w:rsidRPr="00C70209" w:rsidRDefault="001A475D" w:rsidP="005B2300">
            <w:pPr>
              <w:pStyle w:val="Tabletext-evidencematrix"/>
              <w:rPr>
                <w:shd w:val="clear" w:color="auto" w:fill="FFFFFF" w:themeFill="background1"/>
              </w:rPr>
            </w:pPr>
            <w:r w:rsidRPr="001A475D">
              <w:rPr>
                <w:i/>
              </w:rPr>
              <w:t>P = </w:t>
            </w:r>
            <w:r w:rsidR="00215FA1" w:rsidRPr="00C70209">
              <w:t>0.776</w:t>
            </w:r>
          </w:p>
        </w:tc>
      </w:tr>
      <w:tr w:rsidR="00215FA1" w:rsidRPr="00C70209" w14:paraId="3042E62F" w14:textId="77777777" w:rsidTr="00215FA1">
        <w:trPr>
          <w:trHeight w:val="611"/>
        </w:trPr>
        <w:tc>
          <w:tcPr>
            <w:tcW w:w="383" w:type="pct"/>
            <w:vMerge/>
            <w:shd w:val="clear" w:color="auto" w:fill="auto"/>
          </w:tcPr>
          <w:p w14:paraId="71C6DC73" w14:textId="77777777" w:rsidR="00215FA1" w:rsidRPr="00C70209" w:rsidRDefault="00215FA1" w:rsidP="005B2300">
            <w:pPr>
              <w:pStyle w:val="Tabletext-evidencematrix"/>
            </w:pPr>
          </w:p>
        </w:tc>
        <w:tc>
          <w:tcPr>
            <w:tcW w:w="489" w:type="pct"/>
            <w:vMerge/>
            <w:shd w:val="clear" w:color="auto" w:fill="auto"/>
          </w:tcPr>
          <w:p w14:paraId="75040AAE" w14:textId="77777777" w:rsidR="00215FA1" w:rsidRPr="00C70209" w:rsidRDefault="00215FA1" w:rsidP="005B2300">
            <w:pPr>
              <w:pStyle w:val="Tabletext-evidencematrix"/>
            </w:pPr>
          </w:p>
        </w:tc>
        <w:tc>
          <w:tcPr>
            <w:tcW w:w="489" w:type="pct"/>
            <w:vMerge/>
            <w:shd w:val="clear" w:color="auto" w:fill="auto"/>
          </w:tcPr>
          <w:p w14:paraId="371AAC6C" w14:textId="77777777" w:rsidR="00215FA1" w:rsidRPr="00C70209" w:rsidRDefault="00215FA1" w:rsidP="005B2300">
            <w:pPr>
              <w:pStyle w:val="Tabletext-evidencematrix"/>
            </w:pPr>
          </w:p>
        </w:tc>
        <w:tc>
          <w:tcPr>
            <w:tcW w:w="489" w:type="pct"/>
            <w:vMerge/>
            <w:shd w:val="clear" w:color="auto" w:fill="auto"/>
          </w:tcPr>
          <w:p w14:paraId="155584C7" w14:textId="77777777" w:rsidR="00215FA1" w:rsidRPr="00C70209" w:rsidRDefault="00215FA1" w:rsidP="005B2300">
            <w:pPr>
              <w:pStyle w:val="Tabletext-evidencematrix"/>
            </w:pPr>
          </w:p>
        </w:tc>
        <w:tc>
          <w:tcPr>
            <w:tcW w:w="489" w:type="pct"/>
            <w:vMerge/>
            <w:shd w:val="clear" w:color="auto" w:fill="auto"/>
          </w:tcPr>
          <w:p w14:paraId="0CD37C18" w14:textId="77777777" w:rsidR="00215FA1" w:rsidRPr="00C70209" w:rsidRDefault="00215FA1" w:rsidP="005B2300">
            <w:pPr>
              <w:pStyle w:val="Tabletext-evidencematrix"/>
            </w:pPr>
          </w:p>
        </w:tc>
        <w:tc>
          <w:tcPr>
            <w:tcW w:w="490" w:type="pct"/>
            <w:shd w:val="clear" w:color="auto" w:fill="auto"/>
          </w:tcPr>
          <w:p w14:paraId="284C683B" w14:textId="77777777" w:rsidR="00215FA1" w:rsidRPr="00C70209" w:rsidRDefault="00215FA1" w:rsidP="005B2300">
            <w:pPr>
              <w:pStyle w:val="Tabletext-evidencematrix"/>
            </w:pPr>
            <w:r w:rsidRPr="00C70209">
              <w:t>IVH (grade 3 or 4)</w:t>
            </w:r>
          </w:p>
        </w:tc>
        <w:tc>
          <w:tcPr>
            <w:tcW w:w="525" w:type="pct"/>
            <w:shd w:val="clear" w:color="auto" w:fill="auto"/>
          </w:tcPr>
          <w:p w14:paraId="16476C2A" w14:textId="77777777" w:rsidR="00215FA1" w:rsidRPr="00C70209" w:rsidRDefault="00215FA1" w:rsidP="005B2300">
            <w:pPr>
              <w:pStyle w:val="Tabletext-evidencematrix"/>
            </w:pPr>
            <w:r w:rsidRPr="00C70209">
              <w:t>1/17 (5.9%)</w:t>
            </w:r>
          </w:p>
        </w:tc>
        <w:tc>
          <w:tcPr>
            <w:tcW w:w="525" w:type="pct"/>
            <w:shd w:val="clear" w:color="auto" w:fill="auto"/>
          </w:tcPr>
          <w:p w14:paraId="4D0D3ABC" w14:textId="77777777" w:rsidR="00215FA1" w:rsidRPr="00C70209" w:rsidRDefault="00215FA1" w:rsidP="005B2300">
            <w:pPr>
              <w:pStyle w:val="Tabletext-evidencematrix"/>
            </w:pPr>
            <w:r w:rsidRPr="00C70209">
              <w:t>2/16 (12.5%)</w:t>
            </w:r>
          </w:p>
        </w:tc>
        <w:tc>
          <w:tcPr>
            <w:tcW w:w="525" w:type="pct"/>
            <w:shd w:val="clear" w:color="auto" w:fill="auto"/>
          </w:tcPr>
          <w:p w14:paraId="0F930FF9" w14:textId="77777777" w:rsidR="00215FA1" w:rsidRPr="00C70209" w:rsidRDefault="00215FA1" w:rsidP="005B2300">
            <w:pPr>
              <w:pStyle w:val="Tabletext-evidencematrix"/>
            </w:pPr>
            <w:r w:rsidRPr="00C70209">
              <w:t>RR 0.47 [0.05, 4.70]</w:t>
            </w:r>
          </w:p>
        </w:tc>
        <w:tc>
          <w:tcPr>
            <w:tcW w:w="596" w:type="pct"/>
            <w:shd w:val="clear" w:color="auto" w:fill="FFFFFF" w:themeFill="background1"/>
          </w:tcPr>
          <w:p w14:paraId="17D8767C" w14:textId="729F50C9" w:rsidR="00215FA1" w:rsidRPr="00C70209" w:rsidRDefault="00215FA1" w:rsidP="005B2300">
            <w:pPr>
              <w:pStyle w:val="Tabletext-evidencematrix"/>
              <w:rPr>
                <w:i/>
              </w:rPr>
            </w:pPr>
            <w:r w:rsidRPr="00C70209">
              <w:rPr>
                <w:i/>
              </w:rPr>
              <w:t>No significant difference</w:t>
            </w:r>
          </w:p>
          <w:p w14:paraId="66464145" w14:textId="6975EA05" w:rsidR="00215FA1" w:rsidRPr="00C70209" w:rsidRDefault="001A475D" w:rsidP="005B2300">
            <w:pPr>
              <w:pStyle w:val="Tabletext-evidencematrix"/>
              <w:rPr>
                <w:shd w:val="clear" w:color="auto" w:fill="FFFFFF" w:themeFill="background1"/>
              </w:rPr>
            </w:pPr>
            <w:r w:rsidRPr="001A475D">
              <w:rPr>
                <w:i/>
              </w:rPr>
              <w:t>P = </w:t>
            </w:r>
            <w:r w:rsidR="00215FA1" w:rsidRPr="00C70209">
              <w:t>0.509</w:t>
            </w:r>
          </w:p>
        </w:tc>
      </w:tr>
    </w:tbl>
    <w:p w14:paraId="1185650E" w14:textId="698F7D43" w:rsidR="00C76DE1" w:rsidRPr="00C70209" w:rsidRDefault="00C76DE1" w:rsidP="005B2300">
      <w:pPr>
        <w:pStyle w:val="Tablefignotesleft"/>
      </w:pPr>
      <w:r w:rsidRPr="00C70209">
        <w:t>CI, confidence interval;</w:t>
      </w:r>
      <w:r w:rsidR="00D16061" w:rsidRPr="00C70209">
        <w:t xml:space="preserve"> IVH, intraventricular haemorrhage;</w:t>
      </w:r>
      <w:r w:rsidRPr="00C70209">
        <w:t xml:space="preserve"> NICU, neonatal intensive care unit; </w:t>
      </w:r>
      <w:r w:rsidR="00D16061" w:rsidRPr="00C70209">
        <w:t xml:space="preserve">PVL, periventricular leukomalacia; </w:t>
      </w:r>
      <w:r w:rsidRPr="00C70209">
        <w:t xml:space="preserve">RBC, red blood cell; </w:t>
      </w:r>
      <w:r w:rsidR="00D16061" w:rsidRPr="00C70209">
        <w:t xml:space="preserve">RCT, randomised controlled trial; </w:t>
      </w:r>
      <w:r w:rsidRPr="00C70209">
        <w:t>ROP, retinopathy of prematurity; RR, risk ratio; VLBW, very low birth weight</w:t>
      </w:r>
    </w:p>
    <w:p w14:paraId="4582849B" w14:textId="77777777" w:rsidR="00C76DE1" w:rsidRPr="00C70209" w:rsidRDefault="00C76DE1"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B2602D4" w14:textId="64EB24BB" w:rsidR="00C76DE1" w:rsidRPr="00C70209" w:rsidRDefault="00C76DE1"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3C4754A9" w14:textId="0EEC5409" w:rsidR="00C76DE1" w:rsidRPr="00C70209" w:rsidRDefault="00C76DE1" w:rsidP="005B2300">
      <w:pPr>
        <w:pStyle w:val="Tablefignotesleft"/>
      </w:pPr>
      <w:r w:rsidRPr="00C70209">
        <w:rPr>
          <w:b/>
        </w:rPr>
        <w:t>c</w:t>
      </w:r>
      <w:r w:rsidRPr="00C70209">
        <w:t xml:space="preserve"> Analysis includes unpublished data from one RCT (</w:t>
      </w:r>
      <w:r w:rsidR="0039212B" w:rsidRPr="00C70209">
        <w:t>Connelly 1998</w:t>
      </w:r>
      <w:r w:rsidRPr="00C70209">
        <w:t>) (published in abstract form only).</w:t>
      </w:r>
    </w:p>
    <w:p w14:paraId="1787A27A"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4970D5F2" w14:textId="77777777" w:rsidR="00E1671D" w:rsidRPr="00C70209" w:rsidRDefault="00E1671D" w:rsidP="00F053AA">
      <w:pPr>
        <w:pStyle w:val="Heading7"/>
        <w:rPr>
          <w:lang w:eastAsia="en-GB"/>
        </w:rPr>
      </w:pPr>
      <w:r w:rsidRPr="00C70209">
        <w:rPr>
          <w:lang w:eastAsia="en-GB"/>
        </w:rPr>
        <w:t>Neurodevelopmental disability</w:t>
      </w:r>
    </w:p>
    <w:p w14:paraId="7708CBCB" w14:textId="1F480675" w:rsidR="00B877F2" w:rsidRPr="00C70209" w:rsidRDefault="00B877F2" w:rsidP="005B2300">
      <w:pPr>
        <w:rPr>
          <w:lang w:eastAsia="en-GB"/>
        </w:rPr>
      </w:pPr>
      <w:r w:rsidRPr="00C70209">
        <w:t>Two Level II studies (Whyte 2009, McCoy 2011) comparing restrictive and liberal transfusion strategies provided evidence for neurodevelopmental disability in preterm infants. Whyte (2009) was a planned, fair</w:t>
      </w:r>
      <w:r w:rsidR="0023776E" w:rsidRPr="00C70209">
        <w:t>-</w:t>
      </w:r>
      <w:r w:rsidRPr="00C70209">
        <w:t xml:space="preserve">quality follow-up report of the infants enrolled in the PINT 2006 (Kirpalani 2006) study conducted 18–21 months post-transfusion. McCoy (2011) was a poor-quality study of infants enrolled in the Bell (2005) cohort, conducted and planned 8–15 years post-transfusion. The study by McCoy (2011) was not considered when developing evidence statements and recommendations because there was a clear high risk of attrition bias, but the data are presented here for completeness. </w:t>
      </w:r>
      <w:r w:rsidRPr="00C70209">
        <w:rPr>
          <w:lang w:eastAsia="en-GB"/>
        </w:rPr>
        <w:t xml:space="preserve">The results of these studies are summarised in </w:t>
      </w:r>
      <w:r w:rsidR="005A2426" w:rsidRPr="00C70209">
        <w:rPr>
          <w:b/>
        </w:rPr>
        <w:fldChar w:fldCharType="begin"/>
      </w:r>
      <w:r w:rsidR="005A2426" w:rsidRPr="00C70209">
        <w:rPr>
          <w:b/>
          <w:lang w:eastAsia="en-GB"/>
        </w:rPr>
        <w:instrText xml:space="preserve"> REF _Ref417820943 \h </w:instrText>
      </w:r>
      <w:r w:rsidR="005A2426" w:rsidRPr="00C70209">
        <w:rPr>
          <w:b/>
        </w:rPr>
        <w:instrText xml:space="preserve"> \* MERGEFORMAT </w:instrText>
      </w:r>
      <w:r w:rsidR="005A2426" w:rsidRPr="00C70209">
        <w:rPr>
          <w:b/>
        </w:rPr>
      </w:r>
      <w:r w:rsidR="005A2426" w:rsidRPr="00C70209">
        <w:rPr>
          <w:b/>
        </w:rPr>
        <w:fldChar w:fldCharType="separate"/>
      </w:r>
      <w:r w:rsidR="000F7A9B" w:rsidRPr="000F7A9B">
        <w:rPr>
          <w:b/>
        </w:rPr>
        <w:t>Table 3.1.15</w:t>
      </w:r>
      <w:r w:rsidR="005A2426" w:rsidRPr="00C70209">
        <w:rPr>
          <w:b/>
        </w:rPr>
        <w:fldChar w:fldCharType="end"/>
      </w:r>
      <w:r w:rsidRPr="00C70209">
        <w:rPr>
          <w:lang w:eastAsia="en-GB"/>
        </w:rPr>
        <w:t>.</w:t>
      </w:r>
    </w:p>
    <w:p w14:paraId="277F23FB" w14:textId="4C92A2E8" w:rsidR="00B877F2" w:rsidRPr="00C70209" w:rsidRDefault="00B877F2" w:rsidP="005B2300">
      <w:pPr>
        <w:rPr>
          <w:lang w:eastAsia="en-GB"/>
        </w:rPr>
      </w:pPr>
      <w:r w:rsidRPr="00C70209">
        <w:rPr>
          <w:lang w:eastAsia="en-GB"/>
        </w:rPr>
        <w:t>Whyte (2011) reported results from the PINT 2006 study (Whyte 2009) that assessed cognitive delay,</w:t>
      </w:r>
      <w:r w:rsidRPr="00C70209">
        <w:rPr>
          <w:rStyle w:val="FootnoteReference"/>
          <w:lang w:eastAsia="en-GB"/>
        </w:rPr>
        <w:footnoteReference w:id="9"/>
      </w:r>
      <w:r w:rsidRPr="00C70209">
        <w:rPr>
          <w:lang w:eastAsia="en-GB"/>
        </w:rPr>
        <w:t xml:space="preserve"> cerebral palsy, severe visual and hearing impairment, and any neurosensory impairment at 18–21 months post-transfusion. All outcomes were adjusted for birth weight and cognitive delay, and neurosensory impairments were also adjusted for study sites. There was no statistically significant difference between restrictive and liberal RBC transfusion strategies for any outcome reported; however, cognitive delay approached statistical significance in favour of liberal transfusion when adjusted for birth weight and study site (OR 1.74; 95% CI 0.98, 3.11). In a post-hoc analysis using an amended definition for cognitive delay</w:t>
      </w:r>
      <w:r w:rsidRPr="00C70209">
        <w:rPr>
          <w:rStyle w:val="FootnoteReference"/>
          <w:lang w:eastAsia="en-GB"/>
        </w:rPr>
        <w:footnoteReference w:id="10"/>
      </w:r>
      <w:r w:rsidRPr="00C70209">
        <w:rPr>
          <w:lang w:eastAsia="en-GB"/>
        </w:rPr>
        <w:t xml:space="preserve"> (also adjusted for birth weight and centre), Whyte (2009) reported a statistically significant effect in favour of liberal transfusion (</w:t>
      </w:r>
      <w:r w:rsidRPr="00C70209">
        <w:t>OR 1.81; 95% CI 1.12, 2.93)</w:t>
      </w:r>
      <w:r w:rsidRPr="00C70209">
        <w:rPr>
          <w:lang w:eastAsia="en-GB"/>
        </w:rPr>
        <w:t>.</w:t>
      </w:r>
    </w:p>
    <w:p w14:paraId="53942A20" w14:textId="2BED0190" w:rsidR="00B877F2" w:rsidRPr="00C70209" w:rsidRDefault="00B877F2" w:rsidP="005B2300">
      <w:pPr>
        <w:rPr>
          <w:lang w:eastAsia="en-GB"/>
        </w:rPr>
      </w:pPr>
      <w:r w:rsidRPr="00C70209">
        <w:rPr>
          <w:lang w:eastAsia="en-GB"/>
        </w:rPr>
        <w:t xml:space="preserve">McCoy (2011) assessed a variety of cognitive, language, visual spatial/motor and memory measures in 56 preterm infants at 8–15 years post-transfusion. Forty-seven infants were lost to follow-up. There was no significant difference between restrictive and liberal transfusion strategies for the cognitive measures of General Ability Index, Verbal Comprehension Index and Perceptual Reasoning Index. However, a significant effect in favour of restrictive transfusion was reported for the Wide Range Achievement Test (WRAT-III) (which included reading ability). Here, the mean WRAT-III score in the restrictive transfusion group was 93.94 </w:t>
      </w:r>
      <w:r w:rsidRPr="00C70209">
        <w:rPr>
          <w:rFonts w:cs="Calibri"/>
          <w:lang w:eastAsia="en-GB"/>
        </w:rPr>
        <w:t>±</w:t>
      </w:r>
      <w:r w:rsidRPr="00C70209">
        <w:rPr>
          <w:lang w:eastAsia="en-GB"/>
        </w:rPr>
        <w:t xml:space="preserve"> 15.0 compared with 105.83 </w:t>
      </w:r>
      <w:r w:rsidRPr="00C70209">
        <w:rPr>
          <w:rFonts w:cs="Calibri"/>
          <w:lang w:eastAsia="en-GB"/>
        </w:rPr>
        <w:t>±</w:t>
      </w:r>
      <w:r w:rsidRPr="00C70209">
        <w:rPr>
          <w:lang w:eastAsia="en-GB"/>
        </w:rPr>
        <w:t xml:space="preserve"> 10.2 in the liberal transfusion group.</w:t>
      </w:r>
    </w:p>
    <w:p w14:paraId="7620F493" w14:textId="7FEC7F92" w:rsidR="00B877F2" w:rsidRPr="00C70209" w:rsidRDefault="00B877F2" w:rsidP="005B2300">
      <w:pPr>
        <w:rPr>
          <w:lang w:eastAsia="en-GB"/>
        </w:rPr>
      </w:pPr>
      <w:r w:rsidRPr="00C70209">
        <w:rPr>
          <w:lang w:eastAsia="en-GB"/>
        </w:rPr>
        <w:t xml:space="preserve">There was no significant difference between restrictive and liberal transfusion strategies for the language, visual spatial/motor and memory measures of </w:t>
      </w:r>
      <w:r w:rsidR="00B05479" w:rsidRPr="00C70209">
        <w:rPr>
          <w:lang w:eastAsia="en-GB"/>
        </w:rPr>
        <w:t>r</w:t>
      </w:r>
      <w:r w:rsidRPr="00C70209">
        <w:rPr>
          <w:lang w:eastAsia="en-GB"/>
        </w:rPr>
        <w:t xml:space="preserve">apid </w:t>
      </w:r>
      <w:r w:rsidR="00B05479" w:rsidRPr="00C70209">
        <w:rPr>
          <w:lang w:eastAsia="en-GB"/>
        </w:rPr>
        <w:t>a</w:t>
      </w:r>
      <w:r w:rsidRPr="00C70209">
        <w:rPr>
          <w:lang w:eastAsia="en-GB"/>
        </w:rPr>
        <w:t xml:space="preserve">utomatized </w:t>
      </w:r>
      <w:r w:rsidR="00B05479" w:rsidRPr="00C70209">
        <w:rPr>
          <w:lang w:eastAsia="en-GB"/>
        </w:rPr>
        <w:t>n</w:t>
      </w:r>
      <w:r w:rsidRPr="00C70209">
        <w:rPr>
          <w:lang w:eastAsia="en-GB"/>
        </w:rPr>
        <w:t>aming, Judg</w:t>
      </w:r>
      <w:r w:rsidR="00C94DC5" w:rsidRPr="00C70209">
        <w:rPr>
          <w:lang w:eastAsia="en-GB"/>
        </w:rPr>
        <w:t>ment</w:t>
      </w:r>
      <w:r w:rsidRPr="00C70209">
        <w:rPr>
          <w:lang w:eastAsia="en-GB"/>
        </w:rPr>
        <w:t xml:space="preserve"> of Line Orientation, Grooved Pegboard, Bender visual-motor gestalt test, and verbal memory scores. However, a significant effect in favour of restrictive transfusions was reported for controlled oral word association (COWA) with a mean score of –1.30 </w:t>
      </w:r>
      <w:r w:rsidRPr="00C70209">
        <w:rPr>
          <w:rFonts w:cs="Calibri"/>
          <w:lang w:eastAsia="en-GB"/>
        </w:rPr>
        <w:t>±</w:t>
      </w:r>
      <w:r w:rsidRPr="00C70209">
        <w:rPr>
          <w:lang w:eastAsia="en-GB"/>
        </w:rPr>
        <w:t xml:space="preserve"> 1.24 reported in the restrictive transfusion group compared with a mean score of –0.31 </w:t>
      </w:r>
      <w:r w:rsidRPr="00C70209">
        <w:rPr>
          <w:rFonts w:cs="Calibri"/>
          <w:lang w:eastAsia="en-GB"/>
        </w:rPr>
        <w:t>±</w:t>
      </w:r>
      <w:r w:rsidRPr="00C70209">
        <w:rPr>
          <w:lang w:eastAsia="en-GB"/>
        </w:rPr>
        <w:t xml:space="preserve"> 1.10 in the liberal transfusion group. A similar result was seen for visual memory score, with those in the restrictive transfusion group performing significantly better than those in the liberal transfusion group (mean score of –3.05 ± 1.75 compared with –1.95 ± 1.38, respectively).</w:t>
      </w:r>
    </w:p>
    <w:p w14:paraId="1EB3297B" w14:textId="77777777" w:rsidR="00E1671D" w:rsidRPr="00C70209" w:rsidRDefault="00E1671D" w:rsidP="005B2300"/>
    <w:p w14:paraId="5A4B04FC" w14:textId="77777777" w:rsidR="00B30DCE" w:rsidRPr="00C70209" w:rsidRDefault="00B30DCE" w:rsidP="005B2300">
      <w:pPr>
        <w:pStyle w:val="Caption"/>
        <w:sectPr w:rsidR="00B30DCE" w:rsidRPr="00C70209" w:rsidSect="00130F03">
          <w:footnotePr>
            <w:numFmt w:val="lowerLetter"/>
          </w:footnotePr>
          <w:pgSz w:w="11906" w:h="16838" w:code="9"/>
          <w:pgMar w:top="1440" w:right="1440" w:bottom="1440" w:left="1440" w:header="709" w:footer="709" w:gutter="0"/>
          <w:cols w:space="708"/>
          <w:docGrid w:linePitch="326"/>
        </w:sectPr>
      </w:pPr>
      <w:bookmarkStart w:id="276" w:name="_Ref406146735"/>
    </w:p>
    <w:p w14:paraId="0B0B2552" w14:textId="10FF820D" w:rsidR="00E1671D" w:rsidRPr="00C70209" w:rsidRDefault="007C6F4A" w:rsidP="005B2300">
      <w:pPr>
        <w:pStyle w:val="Caption"/>
      </w:pPr>
      <w:bookmarkStart w:id="277" w:name="_Ref417820943"/>
      <w:bookmarkStart w:id="278" w:name="_Toc42774707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5</w:t>
      </w:r>
      <w:r w:rsidR="00130F03" w:rsidRPr="00C70209">
        <w:fldChar w:fldCharType="end"/>
      </w:r>
      <w:bookmarkEnd w:id="276"/>
      <w:bookmarkEnd w:id="277"/>
      <w:r w:rsidR="00E1671D" w:rsidRPr="00C70209">
        <w:tab/>
      </w:r>
      <w:r w:rsidR="00430C91" w:rsidRPr="00C70209">
        <w:t>Preterm infants</w:t>
      </w:r>
      <w:r w:rsidR="007636F7" w:rsidRPr="00C70209">
        <w:t>: results for</w:t>
      </w:r>
      <w:r w:rsidR="00430C91" w:rsidRPr="00C70209">
        <w:t xml:space="preserve"> </w:t>
      </w:r>
      <w:r w:rsidR="007636F7" w:rsidRPr="00C70209">
        <w:t>r</w:t>
      </w:r>
      <w:r w:rsidR="00E1671D" w:rsidRPr="00C70209">
        <w:t>estrictive RBC transfusion versus liberal RBC transfusion</w:t>
      </w:r>
      <w:r w:rsidR="007636F7" w:rsidRPr="00C70209">
        <w:t xml:space="preserve"> </w:t>
      </w:r>
      <w:r w:rsidR="00E1671D" w:rsidRPr="00C70209">
        <w:t>– Neurodevelopmental disability</w:t>
      </w:r>
      <w:bookmarkEnd w:id="27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71"/>
        <w:gridCol w:w="1411"/>
        <w:gridCol w:w="1411"/>
        <w:gridCol w:w="1412"/>
        <w:gridCol w:w="1412"/>
        <w:gridCol w:w="1415"/>
        <w:gridCol w:w="1460"/>
        <w:gridCol w:w="1463"/>
        <w:gridCol w:w="1463"/>
        <w:gridCol w:w="1656"/>
      </w:tblGrid>
      <w:tr w:rsidR="00430C91" w:rsidRPr="00C70209" w14:paraId="40577E0E" w14:textId="77777777" w:rsidTr="00511420">
        <w:trPr>
          <w:cantSplit/>
          <w:tblHeader/>
        </w:trPr>
        <w:tc>
          <w:tcPr>
            <w:tcW w:w="378" w:type="pct"/>
            <w:vMerge w:val="restart"/>
            <w:tcBorders>
              <w:bottom w:val="single" w:sz="4" w:space="0" w:color="auto"/>
            </w:tcBorders>
          </w:tcPr>
          <w:p w14:paraId="45A3723C" w14:textId="77777777" w:rsidR="00430C91" w:rsidRPr="00C70209" w:rsidRDefault="00430C91" w:rsidP="005B2300">
            <w:pPr>
              <w:pStyle w:val="TableH2"/>
              <w:rPr>
                <w:rFonts w:eastAsia="Arial Unicode MS"/>
              </w:rPr>
            </w:pPr>
            <w:r w:rsidRPr="00C70209">
              <w:rPr>
                <w:rFonts w:eastAsia="Arial Unicode MS"/>
              </w:rPr>
              <w:t>Study</w:t>
            </w:r>
          </w:p>
          <w:p w14:paraId="2A625186" w14:textId="77777777" w:rsidR="00430C91" w:rsidRPr="00C70209" w:rsidRDefault="00430C91"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18DE4079" w14:textId="77777777" w:rsidR="00430C91" w:rsidRPr="00C70209" w:rsidRDefault="00430C91" w:rsidP="005B2300">
            <w:pPr>
              <w:pStyle w:val="TableH2"/>
              <w:rPr>
                <w:rFonts w:eastAsia="Arial Unicode MS"/>
              </w:rPr>
            </w:pPr>
            <w:r w:rsidRPr="00C70209">
              <w:rPr>
                <w:rFonts w:eastAsia="Arial Unicode MS"/>
                <w:i/>
              </w:rPr>
              <w:t>Quality</w:t>
            </w:r>
          </w:p>
        </w:tc>
        <w:tc>
          <w:tcPr>
            <w:tcW w:w="498" w:type="pct"/>
            <w:vMerge w:val="restart"/>
          </w:tcPr>
          <w:p w14:paraId="215C1DAD" w14:textId="77777777" w:rsidR="00430C91" w:rsidRPr="00C70209" w:rsidRDefault="00430C91" w:rsidP="005B2300">
            <w:pPr>
              <w:pStyle w:val="TableH2"/>
              <w:rPr>
                <w:rFonts w:eastAsia="Arial Unicode MS"/>
              </w:rPr>
            </w:pPr>
            <w:r w:rsidRPr="00C70209">
              <w:rPr>
                <w:rFonts w:eastAsia="Arial Unicode MS"/>
              </w:rPr>
              <w:t>No. of trials / sample size included in analysis</w:t>
            </w:r>
          </w:p>
        </w:tc>
        <w:tc>
          <w:tcPr>
            <w:tcW w:w="498" w:type="pct"/>
            <w:vMerge w:val="restart"/>
          </w:tcPr>
          <w:p w14:paraId="65EB46C5" w14:textId="77777777" w:rsidR="00430C91" w:rsidRPr="00C70209" w:rsidRDefault="00430C91" w:rsidP="005B2300">
            <w:pPr>
              <w:pStyle w:val="TableH2"/>
              <w:rPr>
                <w:rFonts w:eastAsia="Arial Unicode MS"/>
              </w:rPr>
            </w:pPr>
            <w:r w:rsidRPr="00C70209">
              <w:rPr>
                <w:rFonts w:eastAsia="Arial Unicode MS"/>
              </w:rPr>
              <w:t xml:space="preserve">Patient population </w:t>
            </w:r>
          </w:p>
        </w:tc>
        <w:tc>
          <w:tcPr>
            <w:tcW w:w="498" w:type="pct"/>
            <w:vMerge w:val="restart"/>
          </w:tcPr>
          <w:p w14:paraId="0E06D401" w14:textId="77777777" w:rsidR="00430C91" w:rsidRPr="00C70209" w:rsidRDefault="00430C91" w:rsidP="005B2300">
            <w:pPr>
              <w:pStyle w:val="TableH2"/>
              <w:rPr>
                <w:rFonts w:eastAsia="Arial Unicode MS"/>
              </w:rPr>
            </w:pPr>
            <w:r w:rsidRPr="00C70209">
              <w:rPr>
                <w:rFonts w:eastAsia="Arial Unicode MS"/>
              </w:rPr>
              <w:t>Setting</w:t>
            </w:r>
          </w:p>
          <w:p w14:paraId="36FFD513" w14:textId="77777777" w:rsidR="00430C91" w:rsidRPr="00C70209" w:rsidRDefault="00430C91" w:rsidP="005B2300">
            <w:pPr>
              <w:pStyle w:val="TableH2"/>
              <w:rPr>
                <w:rFonts w:eastAsia="Arial Unicode MS"/>
              </w:rPr>
            </w:pPr>
            <w:r w:rsidRPr="00C70209">
              <w:rPr>
                <w:rFonts w:eastAsia="Arial Unicode MS"/>
              </w:rPr>
              <w:t>Location</w:t>
            </w:r>
          </w:p>
        </w:tc>
        <w:tc>
          <w:tcPr>
            <w:tcW w:w="498" w:type="pct"/>
            <w:vMerge w:val="restart"/>
          </w:tcPr>
          <w:p w14:paraId="0F9E01E9" w14:textId="1F35AC93" w:rsidR="00430C91" w:rsidRPr="00C70209" w:rsidRDefault="00430C91"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9" w:type="pct"/>
            <w:vMerge w:val="restart"/>
          </w:tcPr>
          <w:p w14:paraId="3BBC107A" w14:textId="77777777" w:rsidR="00430C91" w:rsidRPr="00C70209" w:rsidRDefault="00430C91" w:rsidP="005B2300">
            <w:pPr>
              <w:pStyle w:val="TableH2"/>
              <w:rPr>
                <w:rFonts w:eastAsia="Arial Unicode MS"/>
              </w:rPr>
            </w:pPr>
            <w:r w:rsidRPr="00C70209">
              <w:rPr>
                <w:rFonts w:eastAsia="Arial Unicode MS"/>
              </w:rPr>
              <w:t>Outcome</w:t>
            </w:r>
          </w:p>
        </w:tc>
        <w:tc>
          <w:tcPr>
            <w:tcW w:w="2131" w:type="pct"/>
            <w:gridSpan w:val="4"/>
          </w:tcPr>
          <w:p w14:paraId="38D0E114" w14:textId="77777777" w:rsidR="00430C91" w:rsidRPr="00C70209" w:rsidRDefault="00430C91" w:rsidP="005B2300">
            <w:pPr>
              <w:pStyle w:val="TableH2"/>
              <w:rPr>
                <w:rFonts w:eastAsia="Arial Unicode MS"/>
                <w:i/>
              </w:rPr>
            </w:pPr>
            <w:r w:rsidRPr="00C70209">
              <w:rPr>
                <w:rFonts w:eastAsia="Arial Unicode MS"/>
              </w:rPr>
              <w:t>Results</w:t>
            </w:r>
          </w:p>
        </w:tc>
      </w:tr>
      <w:tr w:rsidR="00B30DCE" w:rsidRPr="00C70209" w14:paraId="55440D92" w14:textId="77777777" w:rsidTr="00511420">
        <w:trPr>
          <w:cantSplit/>
          <w:tblHeader/>
        </w:trPr>
        <w:tc>
          <w:tcPr>
            <w:tcW w:w="378" w:type="pct"/>
            <w:vMerge/>
          </w:tcPr>
          <w:p w14:paraId="778BA4FE" w14:textId="77777777" w:rsidR="00430C91" w:rsidRPr="00C70209" w:rsidRDefault="00430C91" w:rsidP="005B2300">
            <w:pPr>
              <w:pStyle w:val="TableH2"/>
              <w:rPr>
                <w:rFonts w:eastAsia="Arial Unicode MS"/>
              </w:rPr>
            </w:pPr>
          </w:p>
        </w:tc>
        <w:tc>
          <w:tcPr>
            <w:tcW w:w="498" w:type="pct"/>
            <w:vMerge/>
          </w:tcPr>
          <w:p w14:paraId="4345902C" w14:textId="77777777" w:rsidR="00430C91" w:rsidRPr="00C70209" w:rsidRDefault="00430C91" w:rsidP="005B2300">
            <w:pPr>
              <w:pStyle w:val="TableH2"/>
              <w:rPr>
                <w:rFonts w:eastAsia="Arial Unicode MS"/>
              </w:rPr>
            </w:pPr>
          </w:p>
        </w:tc>
        <w:tc>
          <w:tcPr>
            <w:tcW w:w="498" w:type="pct"/>
            <w:vMerge/>
          </w:tcPr>
          <w:p w14:paraId="5EB8B10A" w14:textId="77777777" w:rsidR="00430C91" w:rsidRPr="00C70209" w:rsidRDefault="00430C91" w:rsidP="005B2300">
            <w:pPr>
              <w:pStyle w:val="TableH2"/>
              <w:rPr>
                <w:rFonts w:eastAsia="Arial Unicode MS"/>
              </w:rPr>
            </w:pPr>
          </w:p>
        </w:tc>
        <w:tc>
          <w:tcPr>
            <w:tcW w:w="498" w:type="pct"/>
            <w:vMerge/>
          </w:tcPr>
          <w:p w14:paraId="6E6CAA4A" w14:textId="77777777" w:rsidR="00430C91" w:rsidRPr="00C70209" w:rsidRDefault="00430C91" w:rsidP="005B2300">
            <w:pPr>
              <w:pStyle w:val="TableH2"/>
              <w:rPr>
                <w:rFonts w:eastAsia="Arial Unicode MS"/>
              </w:rPr>
            </w:pPr>
          </w:p>
        </w:tc>
        <w:tc>
          <w:tcPr>
            <w:tcW w:w="498" w:type="pct"/>
            <w:vMerge/>
          </w:tcPr>
          <w:p w14:paraId="59CDDB08" w14:textId="77777777" w:rsidR="00430C91" w:rsidRPr="00C70209" w:rsidRDefault="00430C91" w:rsidP="005B2300">
            <w:pPr>
              <w:pStyle w:val="TableH2"/>
              <w:rPr>
                <w:rFonts w:eastAsia="Arial Unicode MS"/>
              </w:rPr>
            </w:pPr>
          </w:p>
        </w:tc>
        <w:tc>
          <w:tcPr>
            <w:tcW w:w="499" w:type="pct"/>
            <w:vMerge/>
          </w:tcPr>
          <w:p w14:paraId="4958AF60" w14:textId="77777777" w:rsidR="00430C91" w:rsidRPr="00C70209" w:rsidRDefault="00430C91" w:rsidP="005B2300">
            <w:pPr>
              <w:pStyle w:val="TableH2"/>
              <w:rPr>
                <w:rFonts w:eastAsia="Arial Unicode MS"/>
              </w:rPr>
            </w:pPr>
          </w:p>
        </w:tc>
        <w:tc>
          <w:tcPr>
            <w:tcW w:w="515" w:type="pct"/>
          </w:tcPr>
          <w:p w14:paraId="6A4CDE2C" w14:textId="77777777" w:rsidR="00430C91" w:rsidRPr="00C70209" w:rsidRDefault="00430C91" w:rsidP="005B2300">
            <w:pPr>
              <w:pStyle w:val="TableH2"/>
              <w:rPr>
                <w:rFonts w:eastAsia="Arial Unicode MS"/>
              </w:rPr>
            </w:pPr>
            <w:r w:rsidRPr="00C70209">
              <w:rPr>
                <w:rFonts w:eastAsia="Arial Unicode MS"/>
              </w:rPr>
              <w:t>Restrictive RBC transfusion</w:t>
            </w:r>
          </w:p>
          <w:p w14:paraId="21F43832" w14:textId="77777777" w:rsidR="00430C91" w:rsidRPr="00C70209" w:rsidRDefault="00430C91" w:rsidP="005B2300">
            <w:pPr>
              <w:pStyle w:val="TableH2"/>
              <w:rPr>
                <w:rFonts w:eastAsia="Arial Unicode MS"/>
              </w:rPr>
            </w:pPr>
            <w:r w:rsidRPr="00C70209">
              <w:rPr>
                <w:rFonts w:eastAsia="Arial Unicode MS"/>
              </w:rPr>
              <w:t>n/N (%)</w:t>
            </w:r>
          </w:p>
        </w:tc>
        <w:tc>
          <w:tcPr>
            <w:tcW w:w="516" w:type="pct"/>
          </w:tcPr>
          <w:p w14:paraId="311C9375" w14:textId="3E61ACCE" w:rsidR="00430C91" w:rsidRPr="00C70209" w:rsidRDefault="00430C91" w:rsidP="005B2300">
            <w:pPr>
              <w:pStyle w:val="TableH2"/>
              <w:rPr>
                <w:rFonts w:eastAsia="Arial Unicode MS"/>
              </w:rPr>
            </w:pPr>
            <w:r w:rsidRPr="00C70209">
              <w:rPr>
                <w:rFonts w:eastAsia="Arial Unicode MS"/>
              </w:rPr>
              <w:t>Liberal RBC transfusion</w:t>
            </w:r>
          </w:p>
          <w:p w14:paraId="3051B94F" w14:textId="77777777" w:rsidR="00430C91" w:rsidRPr="00C70209" w:rsidRDefault="00430C91" w:rsidP="005B2300">
            <w:pPr>
              <w:pStyle w:val="TableH2"/>
              <w:rPr>
                <w:rFonts w:eastAsia="Arial Unicode MS"/>
              </w:rPr>
            </w:pPr>
            <w:r w:rsidRPr="00C70209">
              <w:rPr>
                <w:rFonts w:eastAsia="Arial Unicode MS"/>
              </w:rPr>
              <w:t>n/N (%)</w:t>
            </w:r>
          </w:p>
        </w:tc>
        <w:tc>
          <w:tcPr>
            <w:tcW w:w="516" w:type="pct"/>
          </w:tcPr>
          <w:p w14:paraId="4A3EE251" w14:textId="77777777" w:rsidR="00430C91" w:rsidRPr="00C70209" w:rsidRDefault="00430C91" w:rsidP="005B2300">
            <w:pPr>
              <w:pStyle w:val="TableH2"/>
              <w:rPr>
                <w:rFonts w:eastAsia="Arial Unicode MS"/>
              </w:rPr>
            </w:pPr>
            <w:r w:rsidRPr="00C70209">
              <w:rPr>
                <w:rFonts w:eastAsia="Arial Unicode MS"/>
              </w:rPr>
              <w:t>Risk estimate (95% CI)</w:t>
            </w:r>
          </w:p>
        </w:tc>
        <w:tc>
          <w:tcPr>
            <w:tcW w:w="584" w:type="pct"/>
          </w:tcPr>
          <w:p w14:paraId="697D165D" w14:textId="77777777" w:rsidR="00430C91" w:rsidRPr="00C70209" w:rsidRDefault="00430C91" w:rsidP="005B2300">
            <w:pPr>
              <w:pStyle w:val="TableH3"/>
              <w:rPr>
                <w:rFonts w:eastAsia="Arial Unicode MS"/>
              </w:rPr>
            </w:pPr>
            <w:r w:rsidRPr="00C70209">
              <w:rPr>
                <w:rFonts w:eastAsia="Arial Unicode MS"/>
              </w:rPr>
              <w:t>Statistical significance</w:t>
            </w:r>
          </w:p>
          <w:p w14:paraId="7ECFDEEC" w14:textId="701AF9EB" w:rsidR="00430C91" w:rsidRPr="00C70209" w:rsidRDefault="001A475D" w:rsidP="005B2300">
            <w:pPr>
              <w:pStyle w:val="TableH2"/>
              <w:rPr>
                <w:rFonts w:eastAsia="Arial Unicode MS"/>
              </w:rPr>
            </w:pPr>
            <w:r w:rsidRPr="001A475D">
              <w:rPr>
                <w:rFonts w:eastAsia="Arial Unicode MS"/>
                <w:i/>
              </w:rPr>
              <w:t>P-</w:t>
            </w:r>
            <w:r w:rsidR="00430C91" w:rsidRPr="00C70209">
              <w:rPr>
                <w:rFonts w:eastAsia="Arial Unicode MS"/>
              </w:rPr>
              <w:t>value</w:t>
            </w:r>
          </w:p>
          <w:p w14:paraId="07A80E95" w14:textId="77777777" w:rsidR="00430C91" w:rsidRPr="00C70209" w:rsidRDefault="00430C91" w:rsidP="005B2300">
            <w:pPr>
              <w:pStyle w:val="TableH2"/>
              <w:rPr>
                <w:rFonts w:eastAsia="Arial Unicode MS"/>
              </w:rPr>
            </w:pPr>
            <w:r w:rsidRPr="00C70209">
              <w:t>Heterogeneity</w:t>
            </w:r>
            <w:r w:rsidRPr="00C70209">
              <w:rPr>
                <w:vertAlign w:val="superscript"/>
              </w:rPr>
              <w:t>b</w:t>
            </w:r>
          </w:p>
        </w:tc>
      </w:tr>
      <w:tr w:rsidR="00430C91" w:rsidRPr="00C70209" w14:paraId="00F3B5FA" w14:textId="77777777" w:rsidTr="00511420">
        <w:trPr>
          <w:cantSplit/>
        </w:trPr>
        <w:tc>
          <w:tcPr>
            <w:tcW w:w="5000" w:type="pct"/>
            <w:gridSpan w:val="10"/>
            <w:shd w:val="clear" w:color="auto" w:fill="000000" w:themeFill="text1"/>
          </w:tcPr>
          <w:p w14:paraId="2EC970A8" w14:textId="77777777" w:rsidR="00430C91" w:rsidRPr="00C70209" w:rsidRDefault="00430C91" w:rsidP="005B2300">
            <w:pPr>
              <w:pStyle w:val="TableH4"/>
              <w:rPr>
                <w:rFonts w:eastAsia="Arial Unicode MS"/>
              </w:rPr>
            </w:pPr>
            <w:r w:rsidRPr="00C70209">
              <w:rPr>
                <w:rFonts w:eastAsia="Arial Unicode MS"/>
              </w:rPr>
              <w:t>Level II Evidence</w:t>
            </w:r>
          </w:p>
        </w:tc>
      </w:tr>
      <w:tr w:rsidR="004922E7" w:rsidRPr="00C70209" w14:paraId="72A1431C" w14:textId="77777777" w:rsidTr="00511420">
        <w:trPr>
          <w:cantSplit/>
        </w:trPr>
        <w:tc>
          <w:tcPr>
            <w:tcW w:w="378" w:type="pct"/>
            <w:vMerge w:val="restart"/>
          </w:tcPr>
          <w:p w14:paraId="2098DC3D" w14:textId="0EB532BA" w:rsidR="004922E7" w:rsidRPr="00C70209" w:rsidRDefault="004922E7" w:rsidP="005B2300">
            <w:pPr>
              <w:pStyle w:val="Tabletext-evidencematrix"/>
            </w:pPr>
            <w:r w:rsidRPr="00C70209">
              <w:t>Whyte 2011</w:t>
            </w:r>
            <w:r w:rsidR="00E1112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 </w:instrText>
            </w:r>
            <w:r w:rsidR="003F7DCB" w:rsidRPr="00C70209">
              <w:fldChar w:fldCharType="begin">
                <w:fldData xml:space="preserve">PEVuZE5vdGU+PENpdGU+PEF1dGhvcj5XaHl0ZTwvQXV0aG9yPjxZZWFyPjIwMTE8L1llYXI+PFJl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48</w:t>
            </w:r>
            <w:r w:rsidR="00E1112B" w:rsidRPr="00C70209">
              <w:fldChar w:fldCharType="end"/>
            </w:r>
          </w:p>
          <w:p w14:paraId="2345CE47" w14:textId="77777777" w:rsidR="004922E7" w:rsidRPr="00C70209" w:rsidRDefault="004922E7" w:rsidP="005B2300">
            <w:pPr>
              <w:pStyle w:val="Tabletext-evidencematrix"/>
            </w:pPr>
            <w:r w:rsidRPr="00C70209">
              <w:t>Level I/II</w:t>
            </w:r>
          </w:p>
          <w:p w14:paraId="48074F06" w14:textId="77777777" w:rsidR="004922E7" w:rsidRPr="00C70209" w:rsidRDefault="004922E7" w:rsidP="005B2300">
            <w:pPr>
              <w:pStyle w:val="Tabletext-evidencematrix"/>
              <w:rPr>
                <w:i/>
              </w:rPr>
            </w:pPr>
            <w:r w:rsidRPr="00C70209">
              <w:rPr>
                <w:i/>
              </w:rPr>
              <w:t>Good</w:t>
            </w:r>
          </w:p>
        </w:tc>
        <w:tc>
          <w:tcPr>
            <w:tcW w:w="498" w:type="pct"/>
            <w:vMerge w:val="restart"/>
          </w:tcPr>
          <w:p w14:paraId="5B6F777A" w14:textId="241FCCF7" w:rsidR="004922E7" w:rsidRPr="00C70209" w:rsidRDefault="004922E7" w:rsidP="005B2300">
            <w:pPr>
              <w:pStyle w:val="Tabletext-evidencematrix"/>
            </w:pPr>
            <w:r w:rsidRPr="00C70209">
              <w:t>1 trial (Whyte 2009)</w:t>
            </w:r>
            <w:r w:rsidR="00256DDB" w:rsidRPr="00C70209">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instrText xml:space="preserve"> ADDIN EN.CITE </w:instrText>
            </w:r>
            <w:r w:rsidR="003F7DCB" w:rsidRPr="00C70209">
              <w:fldChar w:fldCharType="begin">
                <w:fldData xml:space="preserve">PEVuZE5vdGU+PENpdGU+PEF1dGhvcj5XaHl0ZTwvQXV0aG9yPjxZZWFyPjIwMDk8L1llYXI+PFJl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58</w:t>
            </w:r>
            <w:r w:rsidR="00256DDB" w:rsidRPr="00C70209">
              <w:fldChar w:fldCharType="end"/>
            </w:r>
          </w:p>
          <w:p w14:paraId="5E4760D4" w14:textId="77777777" w:rsidR="004922E7" w:rsidRPr="00C70209" w:rsidRDefault="004922E7" w:rsidP="005B2300">
            <w:pPr>
              <w:pStyle w:val="Tabletext-evidencematrix"/>
            </w:pPr>
            <w:r w:rsidRPr="00C70209">
              <w:t>N=321</w:t>
            </w:r>
          </w:p>
        </w:tc>
        <w:tc>
          <w:tcPr>
            <w:tcW w:w="498" w:type="pct"/>
            <w:vMerge w:val="restart"/>
          </w:tcPr>
          <w:p w14:paraId="735A993A" w14:textId="3CAE6B4A" w:rsidR="004922E7" w:rsidRPr="00C70209" w:rsidRDefault="004922E7" w:rsidP="005B2300">
            <w:pPr>
              <w:pStyle w:val="Tabletext-evidencematrix"/>
            </w:pPr>
            <w:r w:rsidRPr="00C70209">
              <w:t>Preterm infants (</w:t>
            </w:r>
            <w:r w:rsidR="00FB7912" w:rsidRPr="00C70209">
              <w:t>&lt;</w:t>
            </w:r>
            <w:r w:rsidRPr="00C70209">
              <w:t>31 weeks gestation) with ELBW (</w:t>
            </w:r>
            <w:r w:rsidR="00FB7912" w:rsidRPr="00C70209">
              <w:t>&lt;</w:t>
            </w:r>
            <w:r w:rsidRPr="00C70209">
              <w:t xml:space="preserve">1000 g), </w:t>
            </w:r>
            <w:r w:rsidR="00FB7912" w:rsidRPr="00C70209">
              <w:t>&lt;</w:t>
            </w:r>
            <w:r w:rsidRPr="00C70209">
              <w:t>48 hours old at 18</w:t>
            </w:r>
            <w:r w:rsidR="00E64EC2" w:rsidRPr="00C70209">
              <w:t>–2</w:t>
            </w:r>
            <w:r w:rsidRPr="00C70209">
              <w:t>1 months post</w:t>
            </w:r>
            <w:r w:rsidR="003837B1" w:rsidRPr="00C70209">
              <w:t>-</w:t>
            </w:r>
            <w:r w:rsidRPr="00C70209">
              <w:t>transfusion</w:t>
            </w:r>
          </w:p>
        </w:tc>
        <w:tc>
          <w:tcPr>
            <w:tcW w:w="498" w:type="pct"/>
            <w:vMerge w:val="restart"/>
          </w:tcPr>
          <w:p w14:paraId="75B53BB4" w14:textId="77777777" w:rsidR="004922E7" w:rsidRPr="00C70209" w:rsidRDefault="004922E7" w:rsidP="005B2300">
            <w:pPr>
              <w:pStyle w:val="Tabletext-evidencematrix"/>
            </w:pPr>
            <w:r w:rsidRPr="00C70209">
              <w:t>10 NICUs, Aus, Canada, USA</w:t>
            </w:r>
          </w:p>
        </w:tc>
        <w:tc>
          <w:tcPr>
            <w:tcW w:w="498" w:type="pct"/>
            <w:vMerge w:val="restart"/>
          </w:tcPr>
          <w:p w14:paraId="44C06F7D" w14:textId="152334EB" w:rsidR="004922E7" w:rsidRPr="00C70209" w:rsidRDefault="004922E7" w:rsidP="005B2300">
            <w:pPr>
              <w:pStyle w:val="Tabletext-evidencematrix"/>
            </w:pPr>
            <w:r w:rsidRPr="00C70209">
              <w:t xml:space="preserve">Restrictive RBC transfusion </w:t>
            </w:r>
            <w:r w:rsidR="00C91BAE" w:rsidRPr="00C70209">
              <w:t>versus</w:t>
            </w:r>
            <w:r w:rsidRPr="00C70209">
              <w:t xml:space="preserve"> liberal RBC transfusion</w:t>
            </w:r>
          </w:p>
        </w:tc>
        <w:tc>
          <w:tcPr>
            <w:tcW w:w="2046" w:type="pct"/>
            <w:gridSpan w:val="4"/>
          </w:tcPr>
          <w:p w14:paraId="2581D512" w14:textId="73B940A3" w:rsidR="004922E7" w:rsidRPr="00C70209" w:rsidRDefault="004922E7" w:rsidP="005B2300">
            <w:pPr>
              <w:pStyle w:val="Tabletext-evidencematrix"/>
            </w:pPr>
            <w:r w:rsidRPr="00C70209">
              <w:t>Cognitive delay:18</w:t>
            </w:r>
            <w:r w:rsidR="00E64EC2" w:rsidRPr="00C70209">
              <w:t>–2</w:t>
            </w:r>
            <w:r w:rsidRPr="00C70209">
              <w:t>1 months post-transfusion</w:t>
            </w:r>
          </w:p>
        </w:tc>
        <w:tc>
          <w:tcPr>
            <w:tcW w:w="584" w:type="pct"/>
          </w:tcPr>
          <w:p w14:paraId="00D7D209" w14:textId="77777777" w:rsidR="004922E7" w:rsidRPr="00C70209" w:rsidRDefault="004922E7" w:rsidP="005B2300">
            <w:pPr>
              <w:pStyle w:val="Tabletext-evidencematrix"/>
              <w:rPr>
                <w:shd w:val="clear" w:color="auto" w:fill="FFFFFF" w:themeFill="background1"/>
              </w:rPr>
            </w:pPr>
          </w:p>
        </w:tc>
      </w:tr>
      <w:tr w:rsidR="00B30DCE" w:rsidRPr="00C70209" w14:paraId="2730AE38" w14:textId="77777777" w:rsidTr="00511420">
        <w:trPr>
          <w:cantSplit/>
        </w:trPr>
        <w:tc>
          <w:tcPr>
            <w:tcW w:w="378" w:type="pct"/>
            <w:vMerge/>
          </w:tcPr>
          <w:p w14:paraId="2F9890F2" w14:textId="77777777" w:rsidR="004922E7" w:rsidRPr="00C70209" w:rsidRDefault="004922E7" w:rsidP="005B2300">
            <w:pPr>
              <w:pStyle w:val="Tabletext-evidencematrix"/>
            </w:pPr>
          </w:p>
        </w:tc>
        <w:tc>
          <w:tcPr>
            <w:tcW w:w="498" w:type="pct"/>
            <w:vMerge/>
          </w:tcPr>
          <w:p w14:paraId="0AFD5807" w14:textId="77777777" w:rsidR="004922E7" w:rsidRPr="00C70209" w:rsidRDefault="004922E7" w:rsidP="005B2300">
            <w:pPr>
              <w:pStyle w:val="Tabletext-evidencematrix"/>
            </w:pPr>
          </w:p>
        </w:tc>
        <w:tc>
          <w:tcPr>
            <w:tcW w:w="498" w:type="pct"/>
            <w:vMerge/>
          </w:tcPr>
          <w:p w14:paraId="3426BC4A" w14:textId="77777777" w:rsidR="004922E7" w:rsidRPr="00C70209" w:rsidRDefault="004922E7" w:rsidP="005B2300">
            <w:pPr>
              <w:pStyle w:val="Tabletext-evidencematrix"/>
            </w:pPr>
          </w:p>
        </w:tc>
        <w:tc>
          <w:tcPr>
            <w:tcW w:w="498" w:type="pct"/>
            <w:vMerge/>
          </w:tcPr>
          <w:p w14:paraId="4D12421E" w14:textId="77777777" w:rsidR="004922E7" w:rsidRPr="00C70209" w:rsidRDefault="004922E7" w:rsidP="005B2300">
            <w:pPr>
              <w:pStyle w:val="Tabletext-evidencematrix"/>
            </w:pPr>
          </w:p>
        </w:tc>
        <w:tc>
          <w:tcPr>
            <w:tcW w:w="498" w:type="pct"/>
            <w:vMerge/>
          </w:tcPr>
          <w:p w14:paraId="507F4D91" w14:textId="77777777" w:rsidR="004922E7" w:rsidRPr="00C70209" w:rsidRDefault="004922E7" w:rsidP="005B2300">
            <w:pPr>
              <w:pStyle w:val="Tabletext-evidencematrix"/>
            </w:pPr>
          </w:p>
        </w:tc>
        <w:tc>
          <w:tcPr>
            <w:tcW w:w="499" w:type="pct"/>
            <w:vMerge w:val="restart"/>
          </w:tcPr>
          <w:p w14:paraId="3ECF9742" w14:textId="77777777" w:rsidR="004922E7" w:rsidRPr="00C70209" w:rsidRDefault="004922E7" w:rsidP="005B2300">
            <w:pPr>
              <w:pStyle w:val="Tabletext-evidencematrix"/>
            </w:pPr>
            <w:r w:rsidRPr="00C70209">
              <w:t xml:space="preserve">MDI &lt;70 (&gt;2 SDs below age norm) </w:t>
            </w:r>
          </w:p>
        </w:tc>
        <w:tc>
          <w:tcPr>
            <w:tcW w:w="515" w:type="pct"/>
          </w:tcPr>
          <w:p w14:paraId="3CEA81D0" w14:textId="77777777" w:rsidR="004922E7" w:rsidRPr="00C70209" w:rsidRDefault="004922E7" w:rsidP="005B2300">
            <w:pPr>
              <w:pStyle w:val="Tabletext-evidencematrix"/>
            </w:pPr>
            <w:r w:rsidRPr="00C70209">
              <w:t>38/156 (24.4%)</w:t>
            </w:r>
          </w:p>
        </w:tc>
        <w:tc>
          <w:tcPr>
            <w:tcW w:w="516" w:type="pct"/>
          </w:tcPr>
          <w:p w14:paraId="0B82E34E" w14:textId="77777777" w:rsidR="004922E7" w:rsidRPr="00C70209" w:rsidRDefault="004922E7" w:rsidP="005B2300">
            <w:pPr>
              <w:pStyle w:val="Tabletext-evidencematrix"/>
            </w:pPr>
            <w:r w:rsidRPr="00C70209">
              <w:t>29/165 (17.6%)</w:t>
            </w:r>
          </w:p>
        </w:tc>
        <w:tc>
          <w:tcPr>
            <w:tcW w:w="516" w:type="pct"/>
          </w:tcPr>
          <w:p w14:paraId="3756D98A" w14:textId="77777777" w:rsidR="004922E7" w:rsidRPr="00C70209" w:rsidRDefault="004922E7" w:rsidP="005B2300">
            <w:pPr>
              <w:pStyle w:val="Tabletext-evidencematrix"/>
            </w:pPr>
            <w:r w:rsidRPr="00C70209">
              <w:t>RR 1.39 [0.90, 2.13]</w:t>
            </w:r>
          </w:p>
        </w:tc>
        <w:tc>
          <w:tcPr>
            <w:tcW w:w="584" w:type="pct"/>
          </w:tcPr>
          <w:p w14:paraId="19E4516F" w14:textId="442F3D38" w:rsidR="004922E7" w:rsidRPr="00C70209" w:rsidRDefault="004922E7" w:rsidP="005B2300">
            <w:pPr>
              <w:pStyle w:val="Tabletext-evidencematrix"/>
              <w:rPr>
                <w:i/>
              </w:rPr>
            </w:pPr>
            <w:r w:rsidRPr="00C70209">
              <w:rPr>
                <w:i/>
              </w:rPr>
              <w:t>No significant difference</w:t>
            </w:r>
          </w:p>
          <w:p w14:paraId="6714E20B" w14:textId="6B14004A" w:rsidR="004922E7" w:rsidRPr="00C70209" w:rsidRDefault="001A475D" w:rsidP="005B2300">
            <w:pPr>
              <w:pStyle w:val="Tabletext-evidencematrix"/>
              <w:rPr>
                <w:shd w:val="clear" w:color="auto" w:fill="FFFFFF" w:themeFill="background1"/>
              </w:rPr>
            </w:pPr>
            <w:r w:rsidRPr="001A475D">
              <w:rPr>
                <w:i/>
              </w:rPr>
              <w:t>P = </w:t>
            </w:r>
            <w:r w:rsidR="00AB387D" w:rsidRPr="00C70209">
              <w:t>0.14</w:t>
            </w:r>
          </w:p>
        </w:tc>
      </w:tr>
      <w:tr w:rsidR="00B30DCE" w:rsidRPr="00C70209" w14:paraId="35C3F5D7" w14:textId="77777777" w:rsidTr="00511420">
        <w:trPr>
          <w:cantSplit/>
        </w:trPr>
        <w:tc>
          <w:tcPr>
            <w:tcW w:w="378" w:type="pct"/>
            <w:vMerge/>
          </w:tcPr>
          <w:p w14:paraId="1198553E" w14:textId="77777777" w:rsidR="004922E7" w:rsidRPr="00C70209" w:rsidRDefault="004922E7" w:rsidP="005B2300">
            <w:pPr>
              <w:pStyle w:val="Tabletext-evidencematrix"/>
            </w:pPr>
          </w:p>
        </w:tc>
        <w:tc>
          <w:tcPr>
            <w:tcW w:w="498" w:type="pct"/>
            <w:vMerge/>
          </w:tcPr>
          <w:p w14:paraId="1C0AD629" w14:textId="77777777" w:rsidR="004922E7" w:rsidRPr="00C70209" w:rsidRDefault="004922E7" w:rsidP="005B2300">
            <w:pPr>
              <w:pStyle w:val="Tabletext-evidencematrix"/>
            </w:pPr>
          </w:p>
        </w:tc>
        <w:tc>
          <w:tcPr>
            <w:tcW w:w="498" w:type="pct"/>
            <w:vMerge/>
          </w:tcPr>
          <w:p w14:paraId="66C6A3EE" w14:textId="77777777" w:rsidR="004922E7" w:rsidRPr="00C70209" w:rsidRDefault="004922E7" w:rsidP="005B2300">
            <w:pPr>
              <w:pStyle w:val="Tabletext-evidencematrix"/>
            </w:pPr>
          </w:p>
        </w:tc>
        <w:tc>
          <w:tcPr>
            <w:tcW w:w="498" w:type="pct"/>
            <w:vMerge/>
          </w:tcPr>
          <w:p w14:paraId="6D8BD4C6" w14:textId="77777777" w:rsidR="004922E7" w:rsidRPr="00C70209" w:rsidRDefault="004922E7" w:rsidP="005B2300">
            <w:pPr>
              <w:pStyle w:val="Tabletext-evidencematrix"/>
            </w:pPr>
          </w:p>
        </w:tc>
        <w:tc>
          <w:tcPr>
            <w:tcW w:w="498" w:type="pct"/>
            <w:vMerge/>
          </w:tcPr>
          <w:p w14:paraId="286E9EAD" w14:textId="77777777" w:rsidR="004922E7" w:rsidRPr="00C70209" w:rsidRDefault="004922E7" w:rsidP="005B2300">
            <w:pPr>
              <w:pStyle w:val="Tabletext-evidencematrix"/>
            </w:pPr>
          </w:p>
        </w:tc>
        <w:tc>
          <w:tcPr>
            <w:tcW w:w="499" w:type="pct"/>
            <w:vMerge/>
          </w:tcPr>
          <w:p w14:paraId="36CA184F" w14:textId="77777777" w:rsidR="004922E7" w:rsidRPr="00C70209" w:rsidRDefault="004922E7" w:rsidP="005B2300">
            <w:pPr>
              <w:pStyle w:val="Tabletext-evidencematrix"/>
            </w:pPr>
          </w:p>
        </w:tc>
        <w:tc>
          <w:tcPr>
            <w:tcW w:w="1031" w:type="pct"/>
            <w:gridSpan w:val="2"/>
          </w:tcPr>
          <w:p w14:paraId="021350CA" w14:textId="77777777" w:rsidR="004922E7" w:rsidRPr="00C70209" w:rsidRDefault="004922E7" w:rsidP="005B2300">
            <w:pPr>
              <w:pStyle w:val="Tabletext-evidencematrix"/>
            </w:pPr>
            <w:r w:rsidRPr="00C70209">
              <w:t>Adjusted for birth weight and study site</w:t>
            </w:r>
            <w:r w:rsidRPr="00C70209">
              <w:rPr>
                <w:vertAlign w:val="superscript"/>
              </w:rPr>
              <w:t xml:space="preserve"> c</w:t>
            </w:r>
          </w:p>
        </w:tc>
        <w:tc>
          <w:tcPr>
            <w:tcW w:w="516" w:type="pct"/>
          </w:tcPr>
          <w:p w14:paraId="3A0F10CD" w14:textId="77777777" w:rsidR="004922E7" w:rsidRPr="00C70209" w:rsidRDefault="004922E7" w:rsidP="005B2300">
            <w:pPr>
              <w:pStyle w:val="Tabletext-evidencematrix"/>
            </w:pPr>
            <w:r w:rsidRPr="00C70209">
              <w:t>OR 1.74 [0.98, 3.11]</w:t>
            </w:r>
          </w:p>
        </w:tc>
        <w:tc>
          <w:tcPr>
            <w:tcW w:w="584" w:type="pct"/>
          </w:tcPr>
          <w:p w14:paraId="6F0463E3" w14:textId="634C53C6" w:rsidR="004922E7" w:rsidRPr="00C70209" w:rsidRDefault="004922E7" w:rsidP="005B2300">
            <w:pPr>
              <w:pStyle w:val="Tabletext-evidencematrix"/>
              <w:rPr>
                <w:i/>
              </w:rPr>
            </w:pPr>
            <w:r w:rsidRPr="00C70209">
              <w:rPr>
                <w:i/>
              </w:rPr>
              <w:t>No significant difference</w:t>
            </w:r>
          </w:p>
          <w:p w14:paraId="1678DD06" w14:textId="5C813DA7" w:rsidR="004922E7" w:rsidRPr="00C70209" w:rsidRDefault="001A475D" w:rsidP="005B2300">
            <w:pPr>
              <w:pStyle w:val="Tabletext-evidencematrix"/>
              <w:rPr>
                <w:i/>
              </w:rPr>
            </w:pPr>
            <w:r w:rsidRPr="001A475D">
              <w:rPr>
                <w:i/>
              </w:rPr>
              <w:t>P = </w:t>
            </w:r>
            <w:r w:rsidR="004922E7" w:rsidRPr="00C70209">
              <w:t>0.06</w:t>
            </w:r>
          </w:p>
        </w:tc>
      </w:tr>
      <w:tr w:rsidR="004922E7" w:rsidRPr="00C70209" w14:paraId="3C5C3A6A" w14:textId="77777777" w:rsidTr="00511420">
        <w:trPr>
          <w:cantSplit/>
        </w:trPr>
        <w:tc>
          <w:tcPr>
            <w:tcW w:w="378" w:type="pct"/>
            <w:vMerge/>
          </w:tcPr>
          <w:p w14:paraId="39BAF799" w14:textId="77777777" w:rsidR="004922E7" w:rsidRPr="00C70209" w:rsidRDefault="004922E7" w:rsidP="005B2300">
            <w:pPr>
              <w:pStyle w:val="Tabletext-evidencematrix"/>
            </w:pPr>
          </w:p>
        </w:tc>
        <w:tc>
          <w:tcPr>
            <w:tcW w:w="498" w:type="pct"/>
            <w:vMerge/>
          </w:tcPr>
          <w:p w14:paraId="54B96ECA" w14:textId="77777777" w:rsidR="004922E7" w:rsidRPr="00C70209" w:rsidRDefault="004922E7" w:rsidP="005B2300">
            <w:pPr>
              <w:pStyle w:val="Tabletext-evidencematrix"/>
            </w:pPr>
          </w:p>
        </w:tc>
        <w:tc>
          <w:tcPr>
            <w:tcW w:w="498" w:type="pct"/>
            <w:vMerge/>
          </w:tcPr>
          <w:p w14:paraId="68DC1CCA" w14:textId="77777777" w:rsidR="004922E7" w:rsidRPr="00C70209" w:rsidRDefault="004922E7" w:rsidP="005B2300">
            <w:pPr>
              <w:pStyle w:val="Tabletext-evidencematrix"/>
            </w:pPr>
          </w:p>
        </w:tc>
        <w:tc>
          <w:tcPr>
            <w:tcW w:w="498" w:type="pct"/>
            <w:vMerge/>
          </w:tcPr>
          <w:p w14:paraId="5F495051" w14:textId="77777777" w:rsidR="004922E7" w:rsidRPr="00C70209" w:rsidRDefault="004922E7" w:rsidP="005B2300">
            <w:pPr>
              <w:pStyle w:val="Tabletext-evidencematrix"/>
              <w:jc w:val="center"/>
            </w:pPr>
          </w:p>
        </w:tc>
        <w:tc>
          <w:tcPr>
            <w:tcW w:w="498" w:type="pct"/>
            <w:vMerge/>
          </w:tcPr>
          <w:p w14:paraId="1A9B1296" w14:textId="77777777" w:rsidR="004922E7" w:rsidRPr="00C70209" w:rsidRDefault="004922E7" w:rsidP="005B2300">
            <w:pPr>
              <w:pStyle w:val="Tabletext-evidencematrix"/>
            </w:pPr>
          </w:p>
        </w:tc>
        <w:tc>
          <w:tcPr>
            <w:tcW w:w="499" w:type="pct"/>
            <w:tcBorders>
              <w:bottom w:val="nil"/>
            </w:tcBorders>
          </w:tcPr>
          <w:p w14:paraId="4A24D231" w14:textId="77777777" w:rsidR="004922E7" w:rsidRPr="00C70209" w:rsidRDefault="004922E7" w:rsidP="005B2300">
            <w:pPr>
              <w:pStyle w:val="Tabletext-subanalysis"/>
            </w:pPr>
          </w:p>
        </w:tc>
        <w:tc>
          <w:tcPr>
            <w:tcW w:w="1547" w:type="pct"/>
            <w:gridSpan w:val="3"/>
          </w:tcPr>
          <w:p w14:paraId="01A08981" w14:textId="62E7B5E3" w:rsidR="004922E7" w:rsidRPr="00C70209" w:rsidRDefault="004922E7" w:rsidP="005B2300">
            <w:pPr>
              <w:pStyle w:val="Tabletext-subanalysis"/>
              <w:rPr>
                <w:i/>
              </w:rPr>
            </w:pPr>
            <w:r w:rsidRPr="00C70209">
              <w:rPr>
                <w:i/>
              </w:rPr>
              <w:t>Post-hoc analysis</w:t>
            </w:r>
          </w:p>
        </w:tc>
        <w:tc>
          <w:tcPr>
            <w:tcW w:w="584" w:type="pct"/>
          </w:tcPr>
          <w:p w14:paraId="06C7DC54" w14:textId="77777777" w:rsidR="004922E7" w:rsidRPr="00C70209" w:rsidRDefault="004922E7" w:rsidP="005B2300">
            <w:pPr>
              <w:pStyle w:val="Tabletext-subanalysis"/>
              <w:rPr>
                <w:i/>
              </w:rPr>
            </w:pPr>
          </w:p>
        </w:tc>
      </w:tr>
      <w:tr w:rsidR="00B30DCE" w:rsidRPr="00C70209" w14:paraId="591DB721" w14:textId="77777777" w:rsidTr="00511420">
        <w:trPr>
          <w:cantSplit/>
        </w:trPr>
        <w:tc>
          <w:tcPr>
            <w:tcW w:w="378" w:type="pct"/>
            <w:vMerge/>
          </w:tcPr>
          <w:p w14:paraId="3939C6D1" w14:textId="77777777" w:rsidR="004922E7" w:rsidRPr="00C70209" w:rsidRDefault="004922E7" w:rsidP="005B2300">
            <w:pPr>
              <w:pStyle w:val="Tabletext-evidencematrix"/>
            </w:pPr>
          </w:p>
        </w:tc>
        <w:tc>
          <w:tcPr>
            <w:tcW w:w="498" w:type="pct"/>
            <w:vMerge/>
          </w:tcPr>
          <w:p w14:paraId="788D1B09" w14:textId="77777777" w:rsidR="004922E7" w:rsidRPr="00C70209" w:rsidRDefault="004922E7" w:rsidP="005B2300">
            <w:pPr>
              <w:pStyle w:val="Tabletext-evidencematrix"/>
            </w:pPr>
          </w:p>
        </w:tc>
        <w:tc>
          <w:tcPr>
            <w:tcW w:w="498" w:type="pct"/>
            <w:vMerge/>
          </w:tcPr>
          <w:p w14:paraId="585323AD" w14:textId="77777777" w:rsidR="004922E7" w:rsidRPr="00C70209" w:rsidRDefault="004922E7" w:rsidP="005B2300">
            <w:pPr>
              <w:pStyle w:val="Tabletext-evidencematrix"/>
            </w:pPr>
          </w:p>
        </w:tc>
        <w:tc>
          <w:tcPr>
            <w:tcW w:w="498" w:type="pct"/>
            <w:vMerge/>
          </w:tcPr>
          <w:p w14:paraId="088C83FC" w14:textId="77777777" w:rsidR="004922E7" w:rsidRPr="00C70209" w:rsidRDefault="004922E7" w:rsidP="005B2300">
            <w:pPr>
              <w:pStyle w:val="Tabletext-evidencematrix"/>
              <w:jc w:val="center"/>
            </w:pPr>
          </w:p>
        </w:tc>
        <w:tc>
          <w:tcPr>
            <w:tcW w:w="498" w:type="pct"/>
            <w:vMerge/>
          </w:tcPr>
          <w:p w14:paraId="11B00FC0" w14:textId="77777777" w:rsidR="004922E7" w:rsidRPr="00C70209" w:rsidRDefault="004922E7" w:rsidP="005B2300">
            <w:pPr>
              <w:pStyle w:val="Tabletext-evidencematrix"/>
            </w:pPr>
          </w:p>
        </w:tc>
        <w:tc>
          <w:tcPr>
            <w:tcW w:w="499" w:type="pct"/>
            <w:vMerge w:val="restart"/>
            <w:tcBorders>
              <w:top w:val="nil"/>
              <w:bottom w:val="single" w:sz="4" w:space="0" w:color="auto"/>
            </w:tcBorders>
          </w:tcPr>
          <w:p w14:paraId="2A58EAE1" w14:textId="77777777" w:rsidR="004922E7" w:rsidRPr="00C70209" w:rsidRDefault="004922E7" w:rsidP="005B2300">
            <w:pPr>
              <w:pStyle w:val="Tabletext-subanalysis"/>
            </w:pPr>
            <w:r w:rsidRPr="00C70209">
              <w:t xml:space="preserve">MDI &lt;85 (&gt;1 SD below age norm) </w:t>
            </w:r>
          </w:p>
        </w:tc>
        <w:tc>
          <w:tcPr>
            <w:tcW w:w="515" w:type="pct"/>
          </w:tcPr>
          <w:p w14:paraId="30378112" w14:textId="77777777" w:rsidR="004922E7" w:rsidRPr="00C70209" w:rsidRDefault="004922E7" w:rsidP="005B2300">
            <w:pPr>
              <w:pStyle w:val="Tabletext-subanalysis"/>
            </w:pPr>
            <w:r w:rsidRPr="00C70209">
              <w:t>70/156 (44.9%)</w:t>
            </w:r>
          </w:p>
        </w:tc>
        <w:tc>
          <w:tcPr>
            <w:tcW w:w="516" w:type="pct"/>
          </w:tcPr>
          <w:p w14:paraId="5C5F6661" w14:textId="77777777" w:rsidR="004922E7" w:rsidRPr="00C70209" w:rsidRDefault="004922E7" w:rsidP="005B2300">
            <w:pPr>
              <w:pStyle w:val="Tabletext-subanalysis"/>
            </w:pPr>
            <w:r w:rsidRPr="00C70209">
              <w:t>56/165 (33.9%)</w:t>
            </w:r>
          </w:p>
        </w:tc>
        <w:tc>
          <w:tcPr>
            <w:tcW w:w="516" w:type="pct"/>
          </w:tcPr>
          <w:p w14:paraId="52E78515" w14:textId="77777777" w:rsidR="004922E7" w:rsidRPr="00C70209" w:rsidRDefault="004922E7" w:rsidP="005B2300">
            <w:pPr>
              <w:pStyle w:val="Tabletext-subanalysis"/>
            </w:pPr>
            <w:r w:rsidRPr="00C70209">
              <w:t>RR 1.32 [1.00, 1.74]</w:t>
            </w:r>
          </w:p>
        </w:tc>
        <w:tc>
          <w:tcPr>
            <w:tcW w:w="584" w:type="pct"/>
            <w:shd w:val="clear" w:color="auto" w:fill="D9D9D9" w:themeFill="background1" w:themeFillShade="D9"/>
          </w:tcPr>
          <w:p w14:paraId="16E95B69" w14:textId="77777777" w:rsidR="004922E7" w:rsidRPr="00C70209" w:rsidRDefault="004922E7" w:rsidP="005B2300">
            <w:pPr>
              <w:pStyle w:val="Tabletext-subanalysis"/>
              <w:rPr>
                <w:i/>
              </w:rPr>
            </w:pPr>
            <w:r w:rsidRPr="00C70209">
              <w:rPr>
                <w:i/>
              </w:rPr>
              <w:t>Favours liberal RBC transfusion</w:t>
            </w:r>
          </w:p>
          <w:p w14:paraId="11648A63" w14:textId="271A4116" w:rsidR="004922E7" w:rsidRPr="00C70209" w:rsidRDefault="001A475D" w:rsidP="005B2300">
            <w:pPr>
              <w:pStyle w:val="Tabletext-subanalysis"/>
              <w:rPr>
                <w:i/>
              </w:rPr>
            </w:pPr>
            <w:r w:rsidRPr="001A475D">
              <w:rPr>
                <w:i/>
              </w:rPr>
              <w:t>P = </w:t>
            </w:r>
            <w:r w:rsidR="004922E7" w:rsidRPr="00C70209">
              <w:t>0.05</w:t>
            </w:r>
          </w:p>
        </w:tc>
      </w:tr>
      <w:tr w:rsidR="00B30DCE" w:rsidRPr="00C70209" w14:paraId="11FE528C" w14:textId="77777777" w:rsidTr="00511420">
        <w:trPr>
          <w:cantSplit/>
        </w:trPr>
        <w:tc>
          <w:tcPr>
            <w:tcW w:w="378" w:type="pct"/>
            <w:vMerge/>
          </w:tcPr>
          <w:p w14:paraId="64074B8C" w14:textId="77777777" w:rsidR="004922E7" w:rsidRPr="00C70209" w:rsidRDefault="004922E7" w:rsidP="005B2300">
            <w:pPr>
              <w:pStyle w:val="Tabletext-evidencematrix"/>
            </w:pPr>
          </w:p>
        </w:tc>
        <w:tc>
          <w:tcPr>
            <w:tcW w:w="498" w:type="pct"/>
            <w:vMerge/>
          </w:tcPr>
          <w:p w14:paraId="06EA1C8B" w14:textId="77777777" w:rsidR="004922E7" w:rsidRPr="00C70209" w:rsidRDefault="004922E7" w:rsidP="005B2300">
            <w:pPr>
              <w:pStyle w:val="Tabletext-evidencematrix"/>
            </w:pPr>
          </w:p>
        </w:tc>
        <w:tc>
          <w:tcPr>
            <w:tcW w:w="498" w:type="pct"/>
            <w:vMerge/>
          </w:tcPr>
          <w:p w14:paraId="5E55BC70" w14:textId="77777777" w:rsidR="004922E7" w:rsidRPr="00C70209" w:rsidRDefault="004922E7" w:rsidP="005B2300">
            <w:pPr>
              <w:pStyle w:val="Tabletext-evidencematrix"/>
            </w:pPr>
          </w:p>
        </w:tc>
        <w:tc>
          <w:tcPr>
            <w:tcW w:w="498" w:type="pct"/>
            <w:vMerge/>
          </w:tcPr>
          <w:p w14:paraId="1A2AFA85" w14:textId="77777777" w:rsidR="004922E7" w:rsidRPr="00C70209" w:rsidRDefault="004922E7" w:rsidP="005B2300">
            <w:pPr>
              <w:pStyle w:val="Tabletext-evidencematrix"/>
              <w:jc w:val="center"/>
            </w:pPr>
          </w:p>
        </w:tc>
        <w:tc>
          <w:tcPr>
            <w:tcW w:w="498" w:type="pct"/>
            <w:vMerge/>
          </w:tcPr>
          <w:p w14:paraId="7DD96E05" w14:textId="77777777" w:rsidR="004922E7" w:rsidRPr="00C70209" w:rsidRDefault="004922E7" w:rsidP="005B2300">
            <w:pPr>
              <w:pStyle w:val="Tabletext-evidencematrix"/>
            </w:pPr>
          </w:p>
        </w:tc>
        <w:tc>
          <w:tcPr>
            <w:tcW w:w="499" w:type="pct"/>
            <w:vMerge/>
            <w:tcBorders>
              <w:bottom w:val="single" w:sz="4" w:space="0" w:color="auto"/>
            </w:tcBorders>
          </w:tcPr>
          <w:p w14:paraId="195EAE61" w14:textId="77777777" w:rsidR="004922E7" w:rsidRPr="00C70209" w:rsidRDefault="004922E7" w:rsidP="005B2300">
            <w:pPr>
              <w:pStyle w:val="Tabletext-subanalysis"/>
            </w:pPr>
          </w:p>
        </w:tc>
        <w:tc>
          <w:tcPr>
            <w:tcW w:w="1031" w:type="pct"/>
            <w:gridSpan w:val="2"/>
          </w:tcPr>
          <w:p w14:paraId="60547CC1" w14:textId="77777777" w:rsidR="004922E7" w:rsidRPr="00C70209" w:rsidRDefault="004922E7" w:rsidP="005B2300">
            <w:pPr>
              <w:pStyle w:val="Tabletext-subanalysis"/>
            </w:pPr>
            <w:r w:rsidRPr="00C70209">
              <w:t>Adjusted for birth weight and study site</w:t>
            </w:r>
            <w:r w:rsidRPr="00C70209">
              <w:rPr>
                <w:vertAlign w:val="superscript"/>
              </w:rPr>
              <w:t xml:space="preserve"> c</w:t>
            </w:r>
          </w:p>
        </w:tc>
        <w:tc>
          <w:tcPr>
            <w:tcW w:w="516" w:type="pct"/>
          </w:tcPr>
          <w:p w14:paraId="2442D6D3" w14:textId="77777777" w:rsidR="004922E7" w:rsidRPr="00C70209" w:rsidRDefault="004922E7" w:rsidP="005B2300">
            <w:pPr>
              <w:pStyle w:val="Tabletext-subanalysis"/>
            </w:pPr>
            <w:r w:rsidRPr="00C70209">
              <w:t>OR 1.81 [1.12, 2.93]</w:t>
            </w:r>
          </w:p>
        </w:tc>
        <w:tc>
          <w:tcPr>
            <w:tcW w:w="584" w:type="pct"/>
            <w:shd w:val="clear" w:color="auto" w:fill="D9D9D9" w:themeFill="background1" w:themeFillShade="D9"/>
          </w:tcPr>
          <w:p w14:paraId="333826E8" w14:textId="77777777" w:rsidR="004922E7" w:rsidRPr="00C70209" w:rsidRDefault="004922E7" w:rsidP="005B2300">
            <w:pPr>
              <w:pStyle w:val="Tabletext-subanalysis"/>
              <w:rPr>
                <w:i/>
              </w:rPr>
            </w:pPr>
            <w:r w:rsidRPr="00C70209">
              <w:rPr>
                <w:i/>
              </w:rPr>
              <w:t>Favours liberal RBC transfusion</w:t>
            </w:r>
          </w:p>
          <w:p w14:paraId="0C396C59" w14:textId="6A44B57F" w:rsidR="004922E7" w:rsidRPr="00C70209" w:rsidRDefault="001A475D" w:rsidP="005B2300">
            <w:pPr>
              <w:pStyle w:val="Tabletext-subanalysis"/>
              <w:rPr>
                <w:i/>
              </w:rPr>
            </w:pPr>
            <w:r w:rsidRPr="001A475D">
              <w:rPr>
                <w:i/>
              </w:rPr>
              <w:t>P = </w:t>
            </w:r>
            <w:r w:rsidR="004922E7" w:rsidRPr="00C70209">
              <w:t>0.016</w:t>
            </w:r>
          </w:p>
        </w:tc>
      </w:tr>
      <w:tr w:rsidR="004922E7" w:rsidRPr="00C70209" w14:paraId="4D82ED63" w14:textId="77777777" w:rsidTr="00511420">
        <w:trPr>
          <w:cantSplit/>
        </w:trPr>
        <w:tc>
          <w:tcPr>
            <w:tcW w:w="378" w:type="pct"/>
            <w:vMerge/>
          </w:tcPr>
          <w:p w14:paraId="64B191E2" w14:textId="77777777" w:rsidR="004922E7" w:rsidRPr="00C70209" w:rsidRDefault="004922E7" w:rsidP="005B2300">
            <w:pPr>
              <w:pStyle w:val="Tabletext-evidencematrix"/>
            </w:pPr>
          </w:p>
        </w:tc>
        <w:tc>
          <w:tcPr>
            <w:tcW w:w="498" w:type="pct"/>
            <w:vMerge/>
          </w:tcPr>
          <w:p w14:paraId="0B3680D1" w14:textId="77777777" w:rsidR="004922E7" w:rsidRPr="00C70209" w:rsidRDefault="004922E7" w:rsidP="005B2300">
            <w:pPr>
              <w:pStyle w:val="Tabletext-evidencematrix"/>
            </w:pPr>
          </w:p>
        </w:tc>
        <w:tc>
          <w:tcPr>
            <w:tcW w:w="498" w:type="pct"/>
            <w:vMerge/>
          </w:tcPr>
          <w:p w14:paraId="44F8931D" w14:textId="77777777" w:rsidR="004922E7" w:rsidRPr="00C70209" w:rsidRDefault="004922E7" w:rsidP="005B2300">
            <w:pPr>
              <w:pStyle w:val="Tabletext-evidencematrix"/>
            </w:pPr>
          </w:p>
        </w:tc>
        <w:tc>
          <w:tcPr>
            <w:tcW w:w="498" w:type="pct"/>
            <w:vMerge/>
          </w:tcPr>
          <w:p w14:paraId="0F309A6D" w14:textId="77777777" w:rsidR="004922E7" w:rsidRPr="00C70209" w:rsidRDefault="004922E7" w:rsidP="005B2300">
            <w:pPr>
              <w:pStyle w:val="Tabletext-evidencematrix"/>
              <w:jc w:val="center"/>
            </w:pPr>
          </w:p>
        </w:tc>
        <w:tc>
          <w:tcPr>
            <w:tcW w:w="498" w:type="pct"/>
            <w:vMerge/>
          </w:tcPr>
          <w:p w14:paraId="56A107BC" w14:textId="77777777" w:rsidR="004922E7" w:rsidRPr="00C70209" w:rsidRDefault="004922E7" w:rsidP="005B2300">
            <w:pPr>
              <w:pStyle w:val="Tabletext-evidencematrix"/>
            </w:pPr>
          </w:p>
        </w:tc>
        <w:tc>
          <w:tcPr>
            <w:tcW w:w="2046" w:type="pct"/>
            <w:gridSpan w:val="4"/>
            <w:tcBorders>
              <w:top w:val="single" w:sz="4" w:space="0" w:color="auto"/>
            </w:tcBorders>
          </w:tcPr>
          <w:p w14:paraId="7AB2A3B7" w14:textId="6454EDAF" w:rsidR="004922E7" w:rsidRPr="00C70209" w:rsidRDefault="004922E7" w:rsidP="005B2300">
            <w:pPr>
              <w:pStyle w:val="Tabletext-evidencematrix"/>
            </w:pPr>
            <w:r w:rsidRPr="00C70209">
              <w:t>Cerebral palsy and neurosensory impairments: 18</w:t>
            </w:r>
            <w:r w:rsidR="00E64EC2" w:rsidRPr="00C70209">
              <w:t>–2</w:t>
            </w:r>
            <w:r w:rsidRPr="00C70209">
              <w:t>1 months post-transfusion</w:t>
            </w:r>
          </w:p>
        </w:tc>
        <w:tc>
          <w:tcPr>
            <w:tcW w:w="584" w:type="pct"/>
          </w:tcPr>
          <w:p w14:paraId="323F9D51" w14:textId="77777777" w:rsidR="004922E7" w:rsidRPr="00C70209" w:rsidRDefault="004922E7" w:rsidP="005B2300">
            <w:pPr>
              <w:pStyle w:val="Tabletext-evidencematrix"/>
              <w:rPr>
                <w:shd w:val="clear" w:color="auto" w:fill="FFFFFF" w:themeFill="background1"/>
              </w:rPr>
            </w:pPr>
          </w:p>
        </w:tc>
      </w:tr>
      <w:tr w:rsidR="00B30DCE" w:rsidRPr="00C70209" w14:paraId="7BB8BB64" w14:textId="77777777" w:rsidTr="00511420">
        <w:trPr>
          <w:cantSplit/>
        </w:trPr>
        <w:tc>
          <w:tcPr>
            <w:tcW w:w="378" w:type="pct"/>
            <w:vMerge/>
          </w:tcPr>
          <w:p w14:paraId="32D9DB50" w14:textId="77777777" w:rsidR="004922E7" w:rsidRPr="00C70209" w:rsidRDefault="004922E7" w:rsidP="005B2300">
            <w:pPr>
              <w:pStyle w:val="Tabletext-evidencematrix"/>
            </w:pPr>
          </w:p>
        </w:tc>
        <w:tc>
          <w:tcPr>
            <w:tcW w:w="498" w:type="pct"/>
            <w:vMerge/>
          </w:tcPr>
          <w:p w14:paraId="6ABF5890" w14:textId="77777777" w:rsidR="004922E7" w:rsidRPr="00C70209" w:rsidRDefault="004922E7" w:rsidP="005B2300">
            <w:pPr>
              <w:pStyle w:val="Tabletext-evidencematrix"/>
            </w:pPr>
          </w:p>
        </w:tc>
        <w:tc>
          <w:tcPr>
            <w:tcW w:w="498" w:type="pct"/>
            <w:vMerge/>
          </w:tcPr>
          <w:p w14:paraId="49B5779C" w14:textId="77777777" w:rsidR="004922E7" w:rsidRPr="00C70209" w:rsidRDefault="004922E7" w:rsidP="005B2300">
            <w:pPr>
              <w:pStyle w:val="Tabletext-evidencematrix"/>
            </w:pPr>
          </w:p>
        </w:tc>
        <w:tc>
          <w:tcPr>
            <w:tcW w:w="498" w:type="pct"/>
            <w:vMerge/>
          </w:tcPr>
          <w:p w14:paraId="51BA79B5" w14:textId="77777777" w:rsidR="004922E7" w:rsidRPr="00C70209" w:rsidRDefault="004922E7" w:rsidP="005B2300">
            <w:pPr>
              <w:pStyle w:val="Tabletext-evidencematrix"/>
              <w:jc w:val="center"/>
            </w:pPr>
          </w:p>
        </w:tc>
        <w:tc>
          <w:tcPr>
            <w:tcW w:w="498" w:type="pct"/>
            <w:vMerge/>
          </w:tcPr>
          <w:p w14:paraId="79DBED04" w14:textId="77777777" w:rsidR="004922E7" w:rsidRPr="00C70209" w:rsidRDefault="004922E7" w:rsidP="005B2300">
            <w:pPr>
              <w:pStyle w:val="Tabletext-evidencematrix"/>
            </w:pPr>
          </w:p>
        </w:tc>
        <w:tc>
          <w:tcPr>
            <w:tcW w:w="499" w:type="pct"/>
            <w:vMerge w:val="restart"/>
            <w:tcBorders>
              <w:top w:val="single" w:sz="4" w:space="0" w:color="auto"/>
            </w:tcBorders>
          </w:tcPr>
          <w:p w14:paraId="0520B19C" w14:textId="77777777" w:rsidR="004922E7" w:rsidRPr="00C70209" w:rsidRDefault="004922E7" w:rsidP="005B2300">
            <w:pPr>
              <w:pStyle w:val="Tabletext-evidencematrix"/>
            </w:pPr>
            <w:r w:rsidRPr="00C70209">
              <w:t xml:space="preserve">Cerebral palsy </w:t>
            </w:r>
          </w:p>
        </w:tc>
        <w:tc>
          <w:tcPr>
            <w:tcW w:w="515" w:type="pct"/>
          </w:tcPr>
          <w:p w14:paraId="524A6A96" w14:textId="77777777" w:rsidR="004922E7" w:rsidRPr="00C70209" w:rsidRDefault="004922E7" w:rsidP="005B2300">
            <w:pPr>
              <w:pStyle w:val="Tabletext-evidencematrix"/>
            </w:pPr>
            <w:r w:rsidRPr="00C70209">
              <w:t>11/163 (6.8%)</w:t>
            </w:r>
          </w:p>
        </w:tc>
        <w:tc>
          <w:tcPr>
            <w:tcW w:w="516" w:type="pct"/>
          </w:tcPr>
          <w:p w14:paraId="0BE7F02F" w14:textId="77777777" w:rsidR="004922E7" w:rsidRPr="00C70209" w:rsidRDefault="004922E7" w:rsidP="005B2300">
            <w:pPr>
              <w:pStyle w:val="Tabletext-evidencematrix"/>
            </w:pPr>
            <w:r w:rsidRPr="00C70209">
              <w:t>9/172 (5.2%)</w:t>
            </w:r>
          </w:p>
        </w:tc>
        <w:tc>
          <w:tcPr>
            <w:tcW w:w="516" w:type="pct"/>
          </w:tcPr>
          <w:p w14:paraId="5BF5FFEF" w14:textId="77777777" w:rsidR="004922E7" w:rsidRPr="00C70209" w:rsidRDefault="004922E7" w:rsidP="005B2300">
            <w:pPr>
              <w:pStyle w:val="Tabletext-evidencematrix"/>
            </w:pPr>
            <w:r w:rsidRPr="00C70209">
              <w:t>RR 1.29 [0.55, 3.03]</w:t>
            </w:r>
          </w:p>
        </w:tc>
        <w:tc>
          <w:tcPr>
            <w:tcW w:w="584" w:type="pct"/>
          </w:tcPr>
          <w:p w14:paraId="07684AE5" w14:textId="77777777" w:rsidR="004922E7" w:rsidRPr="00C70209" w:rsidRDefault="004922E7" w:rsidP="005B2300">
            <w:pPr>
              <w:pStyle w:val="Tabletext-evidencematrix"/>
              <w:rPr>
                <w:i/>
              </w:rPr>
            </w:pPr>
            <w:r w:rsidRPr="00C70209">
              <w:rPr>
                <w:i/>
              </w:rPr>
              <w:t>No significant difference</w:t>
            </w:r>
          </w:p>
          <w:p w14:paraId="470DE937" w14:textId="69C53431" w:rsidR="004922E7" w:rsidRPr="00C70209" w:rsidRDefault="001A475D" w:rsidP="005B2300">
            <w:pPr>
              <w:pStyle w:val="Tabletext-evidencematrix"/>
              <w:rPr>
                <w:shd w:val="clear" w:color="auto" w:fill="FFFFFF" w:themeFill="background1"/>
              </w:rPr>
            </w:pPr>
            <w:r w:rsidRPr="001A475D">
              <w:rPr>
                <w:i/>
              </w:rPr>
              <w:t>P = </w:t>
            </w:r>
            <w:r w:rsidR="004922E7" w:rsidRPr="00C70209">
              <w:t>0.56</w:t>
            </w:r>
          </w:p>
        </w:tc>
      </w:tr>
      <w:tr w:rsidR="00B30DCE" w:rsidRPr="00C70209" w14:paraId="592F7CF2" w14:textId="77777777" w:rsidTr="00511420">
        <w:trPr>
          <w:cantSplit/>
        </w:trPr>
        <w:tc>
          <w:tcPr>
            <w:tcW w:w="378" w:type="pct"/>
            <w:vMerge/>
          </w:tcPr>
          <w:p w14:paraId="78F9F86A" w14:textId="77777777" w:rsidR="004922E7" w:rsidRPr="00C70209" w:rsidRDefault="004922E7" w:rsidP="005B2300">
            <w:pPr>
              <w:pStyle w:val="Tabletext-evidencematrix"/>
            </w:pPr>
          </w:p>
        </w:tc>
        <w:tc>
          <w:tcPr>
            <w:tcW w:w="498" w:type="pct"/>
            <w:vMerge/>
          </w:tcPr>
          <w:p w14:paraId="28BBFBE9" w14:textId="77777777" w:rsidR="004922E7" w:rsidRPr="00C70209" w:rsidRDefault="004922E7" w:rsidP="005B2300">
            <w:pPr>
              <w:pStyle w:val="Tabletext-evidencematrix"/>
            </w:pPr>
          </w:p>
        </w:tc>
        <w:tc>
          <w:tcPr>
            <w:tcW w:w="498" w:type="pct"/>
            <w:vMerge/>
          </w:tcPr>
          <w:p w14:paraId="4EBBE7CB" w14:textId="77777777" w:rsidR="004922E7" w:rsidRPr="00C70209" w:rsidRDefault="004922E7" w:rsidP="005B2300">
            <w:pPr>
              <w:pStyle w:val="Tabletext-evidencematrix"/>
            </w:pPr>
          </w:p>
        </w:tc>
        <w:tc>
          <w:tcPr>
            <w:tcW w:w="498" w:type="pct"/>
            <w:vMerge/>
          </w:tcPr>
          <w:p w14:paraId="19B841E5" w14:textId="77777777" w:rsidR="004922E7" w:rsidRPr="00C70209" w:rsidRDefault="004922E7" w:rsidP="005B2300">
            <w:pPr>
              <w:pStyle w:val="Tabletext-evidencematrix"/>
              <w:jc w:val="center"/>
            </w:pPr>
          </w:p>
        </w:tc>
        <w:tc>
          <w:tcPr>
            <w:tcW w:w="498" w:type="pct"/>
            <w:vMerge/>
          </w:tcPr>
          <w:p w14:paraId="4CC4BE4A" w14:textId="77777777" w:rsidR="004922E7" w:rsidRPr="00C70209" w:rsidRDefault="004922E7" w:rsidP="005B2300">
            <w:pPr>
              <w:pStyle w:val="Tabletext-evidencematrix"/>
            </w:pPr>
          </w:p>
        </w:tc>
        <w:tc>
          <w:tcPr>
            <w:tcW w:w="499" w:type="pct"/>
            <w:vMerge/>
          </w:tcPr>
          <w:p w14:paraId="32C4FD64" w14:textId="77777777" w:rsidR="004922E7" w:rsidRPr="00C70209" w:rsidRDefault="004922E7" w:rsidP="005B2300">
            <w:pPr>
              <w:pStyle w:val="Tabletext-evidencematrix"/>
            </w:pPr>
          </w:p>
        </w:tc>
        <w:tc>
          <w:tcPr>
            <w:tcW w:w="1031" w:type="pct"/>
            <w:gridSpan w:val="2"/>
          </w:tcPr>
          <w:p w14:paraId="4A39BD5E" w14:textId="77777777" w:rsidR="004922E7" w:rsidRPr="00C70209" w:rsidRDefault="004922E7" w:rsidP="005B2300">
            <w:pPr>
              <w:pStyle w:val="Tabletext-evidencematrix"/>
            </w:pPr>
            <w:r w:rsidRPr="00C70209">
              <w:t xml:space="preserve">Adjusted for birth weight </w:t>
            </w:r>
            <w:r w:rsidRPr="00C70209">
              <w:rPr>
                <w:vertAlign w:val="superscript"/>
              </w:rPr>
              <w:t>c</w:t>
            </w:r>
          </w:p>
        </w:tc>
        <w:tc>
          <w:tcPr>
            <w:tcW w:w="516" w:type="pct"/>
          </w:tcPr>
          <w:p w14:paraId="2422A966" w14:textId="77777777" w:rsidR="004922E7" w:rsidRPr="00C70209" w:rsidRDefault="004922E7" w:rsidP="005B2300">
            <w:pPr>
              <w:pStyle w:val="Tabletext-evidencematrix"/>
            </w:pPr>
            <w:r w:rsidRPr="00C70209">
              <w:t>OR 1.32 [0.53, 3.27]</w:t>
            </w:r>
          </w:p>
        </w:tc>
        <w:tc>
          <w:tcPr>
            <w:tcW w:w="584" w:type="pct"/>
          </w:tcPr>
          <w:p w14:paraId="60C97742" w14:textId="0236C93F" w:rsidR="004922E7" w:rsidRPr="00C70209" w:rsidRDefault="004922E7" w:rsidP="005B2300">
            <w:pPr>
              <w:pStyle w:val="Tabletext-evidencematrix"/>
              <w:rPr>
                <w:i/>
              </w:rPr>
            </w:pPr>
            <w:r w:rsidRPr="00C70209">
              <w:rPr>
                <w:i/>
              </w:rPr>
              <w:t>No significant difference</w:t>
            </w:r>
          </w:p>
          <w:p w14:paraId="2BF10A93" w14:textId="6308E312" w:rsidR="004922E7" w:rsidRPr="00C70209" w:rsidRDefault="001A475D" w:rsidP="005B2300">
            <w:pPr>
              <w:pStyle w:val="Tabletext-evidencematrix"/>
              <w:rPr>
                <w:i/>
              </w:rPr>
            </w:pPr>
            <w:r w:rsidRPr="001A475D">
              <w:rPr>
                <w:i/>
              </w:rPr>
              <w:t>P = </w:t>
            </w:r>
            <w:r w:rsidR="004922E7" w:rsidRPr="00C70209">
              <w:t>0.55</w:t>
            </w:r>
          </w:p>
        </w:tc>
      </w:tr>
      <w:tr w:rsidR="00B30DCE" w:rsidRPr="00C70209" w14:paraId="3AFC3A82" w14:textId="77777777" w:rsidTr="00511420">
        <w:trPr>
          <w:cantSplit/>
        </w:trPr>
        <w:tc>
          <w:tcPr>
            <w:tcW w:w="378" w:type="pct"/>
            <w:vMerge/>
          </w:tcPr>
          <w:p w14:paraId="0DD93E10" w14:textId="77777777" w:rsidR="004922E7" w:rsidRPr="00C70209" w:rsidRDefault="004922E7" w:rsidP="005B2300">
            <w:pPr>
              <w:pStyle w:val="Tabletext-evidencematrix"/>
            </w:pPr>
          </w:p>
        </w:tc>
        <w:tc>
          <w:tcPr>
            <w:tcW w:w="498" w:type="pct"/>
            <w:vMerge/>
          </w:tcPr>
          <w:p w14:paraId="622E9FBC" w14:textId="77777777" w:rsidR="004922E7" w:rsidRPr="00C70209" w:rsidRDefault="004922E7" w:rsidP="005B2300">
            <w:pPr>
              <w:pStyle w:val="Tabletext-evidencematrix"/>
            </w:pPr>
          </w:p>
        </w:tc>
        <w:tc>
          <w:tcPr>
            <w:tcW w:w="498" w:type="pct"/>
            <w:vMerge/>
          </w:tcPr>
          <w:p w14:paraId="31B2EAC8" w14:textId="77777777" w:rsidR="004922E7" w:rsidRPr="00C70209" w:rsidRDefault="004922E7" w:rsidP="005B2300">
            <w:pPr>
              <w:pStyle w:val="Tabletext-evidencematrix"/>
            </w:pPr>
          </w:p>
        </w:tc>
        <w:tc>
          <w:tcPr>
            <w:tcW w:w="498" w:type="pct"/>
            <w:vMerge/>
          </w:tcPr>
          <w:p w14:paraId="37E5BB52" w14:textId="77777777" w:rsidR="004922E7" w:rsidRPr="00C70209" w:rsidRDefault="004922E7" w:rsidP="005B2300">
            <w:pPr>
              <w:pStyle w:val="Tabletext-evidencematrix"/>
              <w:jc w:val="center"/>
            </w:pPr>
          </w:p>
        </w:tc>
        <w:tc>
          <w:tcPr>
            <w:tcW w:w="498" w:type="pct"/>
            <w:vMerge/>
          </w:tcPr>
          <w:p w14:paraId="03500944" w14:textId="77777777" w:rsidR="004922E7" w:rsidRPr="00C70209" w:rsidRDefault="004922E7" w:rsidP="005B2300">
            <w:pPr>
              <w:pStyle w:val="Tabletext-evidencematrix"/>
            </w:pPr>
          </w:p>
        </w:tc>
        <w:tc>
          <w:tcPr>
            <w:tcW w:w="499" w:type="pct"/>
            <w:vMerge w:val="restart"/>
          </w:tcPr>
          <w:p w14:paraId="30802C54" w14:textId="77777777" w:rsidR="004922E7" w:rsidRPr="00C70209" w:rsidRDefault="004922E7" w:rsidP="005B2300">
            <w:pPr>
              <w:pStyle w:val="Tabletext-evidencematrix"/>
            </w:pPr>
            <w:r w:rsidRPr="00C70209">
              <w:t xml:space="preserve">Severe visual impairment </w:t>
            </w:r>
          </w:p>
        </w:tc>
        <w:tc>
          <w:tcPr>
            <w:tcW w:w="515" w:type="pct"/>
          </w:tcPr>
          <w:p w14:paraId="403155F4" w14:textId="77777777" w:rsidR="004922E7" w:rsidRPr="00C70209" w:rsidRDefault="004922E7" w:rsidP="005B2300">
            <w:pPr>
              <w:pStyle w:val="Tabletext-evidencematrix"/>
            </w:pPr>
            <w:r w:rsidRPr="00C70209">
              <w:t>2/161 (1.2%)</w:t>
            </w:r>
          </w:p>
        </w:tc>
        <w:tc>
          <w:tcPr>
            <w:tcW w:w="516" w:type="pct"/>
          </w:tcPr>
          <w:p w14:paraId="3FBB4E67" w14:textId="77777777" w:rsidR="004922E7" w:rsidRPr="00C70209" w:rsidRDefault="004922E7" w:rsidP="005B2300">
            <w:pPr>
              <w:pStyle w:val="Tabletext-evidencematrix"/>
            </w:pPr>
            <w:r w:rsidRPr="00C70209">
              <w:t>1/173 (0.6%)</w:t>
            </w:r>
          </w:p>
        </w:tc>
        <w:tc>
          <w:tcPr>
            <w:tcW w:w="516" w:type="pct"/>
          </w:tcPr>
          <w:p w14:paraId="0FBB9A51" w14:textId="77777777" w:rsidR="004922E7" w:rsidRPr="00C70209" w:rsidRDefault="004922E7" w:rsidP="005B2300">
            <w:pPr>
              <w:pStyle w:val="Tabletext-evidencematrix"/>
            </w:pPr>
            <w:r w:rsidRPr="00C70209">
              <w:t>RR 2.15 [0.20, 23.47]</w:t>
            </w:r>
          </w:p>
        </w:tc>
        <w:tc>
          <w:tcPr>
            <w:tcW w:w="584" w:type="pct"/>
          </w:tcPr>
          <w:p w14:paraId="2B1BC12F" w14:textId="0AD32219" w:rsidR="004922E7" w:rsidRPr="00C70209" w:rsidRDefault="004922E7" w:rsidP="005B2300">
            <w:pPr>
              <w:pStyle w:val="Tabletext-evidencematrix"/>
              <w:rPr>
                <w:i/>
              </w:rPr>
            </w:pPr>
            <w:r w:rsidRPr="00C70209">
              <w:rPr>
                <w:i/>
              </w:rPr>
              <w:t>No significant difference</w:t>
            </w:r>
          </w:p>
          <w:p w14:paraId="62CF04E9" w14:textId="7186FEF4" w:rsidR="004922E7" w:rsidRPr="00C70209" w:rsidRDefault="001A475D" w:rsidP="005B2300">
            <w:pPr>
              <w:pStyle w:val="Tabletext-evidencematrix"/>
              <w:rPr>
                <w:shd w:val="clear" w:color="auto" w:fill="FFFFFF" w:themeFill="background1"/>
              </w:rPr>
            </w:pPr>
            <w:r w:rsidRPr="001A475D">
              <w:rPr>
                <w:i/>
              </w:rPr>
              <w:t>P = </w:t>
            </w:r>
            <w:r w:rsidR="004922E7" w:rsidRPr="00C70209">
              <w:t>0.53</w:t>
            </w:r>
          </w:p>
        </w:tc>
      </w:tr>
      <w:tr w:rsidR="00B30DCE" w:rsidRPr="00C70209" w14:paraId="777B151D" w14:textId="77777777" w:rsidTr="00511420">
        <w:trPr>
          <w:cantSplit/>
        </w:trPr>
        <w:tc>
          <w:tcPr>
            <w:tcW w:w="378" w:type="pct"/>
            <w:vMerge/>
          </w:tcPr>
          <w:p w14:paraId="795D5B39" w14:textId="77777777" w:rsidR="004922E7" w:rsidRPr="00C70209" w:rsidRDefault="004922E7" w:rsidP="005B2300">
            <w:pPr>
              <w:pStyle w:val="Tabletext-evidencematrix"/>
            </w:pPr>
          </w:p>
        </w:tc>
        <w:tc>
          <w:tcPr>
            <w:tcW w:w="498" w:type="pct"/>
            <w:vMerge/>
          </w:tcPr>
          <w:p w14:paraId="0D819D49" w14:textId="77777777" w:rsidR="004922E7" w:rsidRPr="00C70209" w:rsidRDefault="004922E7" w:rsidP="005B2300">
            <w:pPr>
              <w:pStyle w:val="Tabletext-evidencematrix"/>
            </w:pPr>
          </w:p>
        </w:tc>
        <w:tc>
          <w:tcPr>
            <w:tcW w:w="498" w:type="pct"/>
            <w:vMerge/>
          </w:tcPr>
          <w:p w14:paraId="407BAB7F" w14:textId="77777777" w:rsidR="004922E7" w:rsidRPr="00C70209" w:rsidRDefault="004922E7" w:rsidP="005B2300">
            <w:pPr>
              <w:pStyle w:val="Tabletext-evidencematrix"/>
            </w:pPr>
          </w:p>
        </w:tc>
        <w:tc>
          <w:tcPr>
            <w:tcW w:w="498" w:type="pct"/>
            <w:vMerge/>
          </w:tcPr>
          <w:p w14:paraId="636F06E5" w14:textId="77777777" w:rsidR="004922E7" w:rsidRPr="00C70209" w:rsidRDefault="004922E7" w:rsidP="005B2300">
            <w:pPr>
              <w:pStyle w:val="Tabletext-evidencematrix"/>
              <w:jc w:val="center"/>
            </w:pPr>
          </w:p>
        </w:tc>
        <w:tc>
          <w:tcPr>
            <w:tcW w:w="498" w:type="pct"/>
            <w:vMerge/>
          </w:tcPr>
          <w:p w14:paraId="35685E47" w14:textId="77777777" w:rsidR="004922E7" w:rsidRPr="00C70209" w:rsidRDefault="004922E7" w:rsidP="005B2300">
            <w:pPr>
              <w:pStyle w:val="Tabletext-evidencematrix"/>
            </w:pPr>
          </w:p>
        </w:tc>
        <w:tc>
          <w:tcPr>
            <w:tcW w:w="499" w:type="pct"/>
            <w:vMerge/>
          </w:tcPr>
          <w:p w14:paraId="7FF59086" w14:textId="77777777" w:rsidR="004922E7" w:rsidRPr="00C70209" w:rsidRDefault="004922E7" w:rsidP="005B2300">
            <w:pPr>
              <w:pStyle w:val="Tabletext-evidencematrix"/>
            </w:pPr>
          </w:p>
        </w:tc>
        <w:tc>
          <w:tcPr>
            <w:tcW w:w="1031" w:type="pct"/>
            <w:gridSpan w:val="2"/>
          </w:tcPr>
          <w:p w14:paraId="0AB65081" w14:textId="77777777" w:rsidR="004922E7" w:rsidRPr="00C70209" w:rsidRDefault="004922E7" w:rsidP="005B2300">
            <w:pPr>
              <w:pStyle w:val="Tabletext-evidencematrix"/>
            </w:pPr>
            <w:r w:rsidRPr="00C70209">
              <w:t xml:space="preserve">Adjusted for birth weight </w:t>
            </w:r>
            <w:r w:rsidRPr="00C70209">
              <w:rPr>
                <w:vertAlign w:val="superscript"/>
              </w:rPr>
              <w:t>c</w:t>
            </w:r>
          </w:p>
        </w:tc>
        <w:tc>
          <w:tcPr>
            <w:tcW w:w="516" w:type="pct"/>
          </w:tcPr>
          <w:p w14:paraId="0F3B2707" w14:textId="77777777" w:rsidR="004922E7" w:rsidRPr="00C70209" w:rsidRDefault="004922E7" w:rsidP="005B2300">
            <w:pPr>
              <w:pStyle w:val="Tabletext-evidencematrix"/>
            </w:pPr>
            <w:r w:rsidRPr="00C70209">
              <w:t>OR 2.16 [0.19, 24.09]</w:t>
            </w:r>
          </w:p>
        </w:tc>
        <w:tc>
          <w:tcPr>
            <w:tcW w:w="584" w:type="pct"/>
          </w:tcPr>
          <w:p w14:paraId="6B54F9ED" w14:textId="60CFD301" w:rsidR="004922E7" w:rsidRPr="00C70209" w:rsidRDefault="004922E7" w:rsidP="005B2300">
            <w:pPr>
              <w:pStyle w:val="Tabletext-evidencematrix"/>
              <w:rPr>
                <w:i/>
              </w:rPr>
            </w:pPr>
            <w:r w:rsidRPr="00C70209">
              <w:rPr>
                <w:i/>
              </w:rPr>
              <w:t>No significant difference</w:t>
            </w:r>
          </w:p>
          <w:p w14:paraId="3604F6C1" w14:textId="24238476" w:rsidR="004922E7" w:rsidRPr="00C70209" w:rsidRDefault="001A475D" w:rsidP="005B2300">
            <w:pPr>
              <w:pStyle w:val="Tabletext-evidencematrix"/>
              <w:rPr>
                <w:i/>
              </w:rPr>
            </w:pPr>
            <w:r w:rsidRPr="001A475D">
              <w:rPr>
                <w:i/>
              </w:rPr>
              <w:t>P = </w:t>
            </w:r>
            <w:r w:rsidR="004922E7" w:rsidRPr="00C70209">
              <w:t>0.53</w:t>
            </w:r>
          </w:p>
        </w:tc>
      </w:tr>
      <w:tr w:rsidR="00B30DCE" w:rsidRPr="00C70209" w14:paraId="064C7ACD" w14:textId="77777777" w:rsidTr="00511420">
        <w:trPr>
          <w:cantSplit/>
        </w:trPr>
        <w:tc>
          <w:tcPr>
            <w:tcW w:w="378" w:type="pct"/>
            <w:vMerge/>
          </w:tcPr>
          <w:p w14:paraId="47E5F2EB" w14:textId="77777777" w:rsidR="004922E7" w:rsidRPr="00C70209" w:rsidRDefault="004922E7" w:rsidP="005B2300">
            <w:pPr>
              <w:pStyle w:val="Tabletext-evidencematrix"/>
            </w:pPr>
          </w:p>
        </w:tc>
        <w:tc>
          <w:tcPr>
            <w:tcW w:w="498" w:type="pct"/>
            <w:vMerge/>
          </w:tcPr>
          <w:p w14:paraId="5BA50519" w14:textId="77777777" w:rsidR="004922E7" w:rsidRPr="00C70209" w:rsidRDefault="004922E7" w:rsidP="005B2300">
            <w:pPr>
              <w:pStyle w:val="Tabletext-evidencematrix"/>
            </w:pPr>
          </w:p>
        </w:tc>
        <w:tc>
          <w:tcPr>
            <w:tcW w:w="498" w:type="pct"/>
            <w:vMerge/>
          </w:tcPr>
          <w:p w14:paraId="64C18737" w14:textId="77777777" w:rsidR="004922E7" w:rsidRPr="00C70209" w:rsidRDefault="004922E7" w:rsidP="005B2300">
            <w:pPr>
              <w:pStyle w:val="Tabletext-evidencematrix"/>
            </w:pPr>
          </w:p>
        </w:tc>
        <w:tc>
          <w:tcPr>
            <w:tcW w:w="498" w:type="pct"/>
            <w:vMerge/>
          </w:tcPr>
          <w:p w14:paraId="6F6D41D6" w14:textId="77777777" w:rsidR="004922E7" w:rsidRPr="00C70209" w:rsidRDefault="004922E7" w:rsidP="005B2300">
            <w:pPr>
              <w:pStyle w:val="Tabletext-evidencematrix"/>
              <w:jc w:val="center"/>
            </w:pPr>
          </w:p>
        </w:tc>
        <w:tc>
          <w:tcPr>
            <w:tcW w:w="498" w:type="pct"/>
            <w:vMerge/>
          </w:tcPr>
          <w:p w14:paraId="4D83AE6B" w14:textId="77777777" w:rsidR="004922E7" w:rsidRPr="00C70209" w:rsidRDefault="004922E7" w:rsidP="005B2300">
            <w:pPr>
              <w:pStyle w:val="Tabletext-evidencematrix"/>
            </w:pPr>
          </w:p>
        </w:tc>
        <w:tc>
          <w:tcPr>
            <w:tcW w:w="499" w:type="pct"/>
            <w:vMerge w:val="restart"/>
          </w:tcPr>
          <w:p w14:paraId="4FC72C7E" w14:textId="77777777" w:rsidR="004922E7" w:rsidRPr="00C70209" w:rsidRDefault="004922E7" w:rsidP="005B2300">
            <w:pPr>
              <w:pStyle w:val="Tabletext-evidencematrix"/>
            </w:pPr>
            <w:r w:rsidRPr="00C70209">
              <w:t xml:space="preserve">Severe hearing impairment </w:t>
            </w:r>
          </w:p>
        </w:tc>
        <w:tc>
          <w:tcPr>
            <w:tcW w:w="515" w:type="pct"/>
          </w:tcPr>
          <w:p w14:paraId="2702ADA6" w14:textId="77777777" w:rsidR="004922E7" w:rsidRPr="00C70209" w:rsidRDefault="004922E7" w:rsidP="005B2300">
            <w:pPr>
              <w:pStyle w:val="Tabletext-evidencematrix"/>
            </w:pPr>
            <w:r w:rsidRPr="00C70209">
              <w:t>4/161 (2.5%)</w:t>
            </w:r>
          </w:p>
        </w:tc>
        <w:tc>
          <w:tcPr>
            <w:tcW w:w="516" w:type="pct"/>
          </w:tcPr>
          <w:p w14:paraId="2CCC84E9" w14:textId="77777777" w:rsidR="004922E7" w:rsidRPr="00C70209" w:rsidRDefault="004922E7" w:rsidP="005B2300">
            <w:pPr>
              <w:pStyle w:val="Tabletext-evidencematrix"/>
            </w:pPr>
            <w:r w:rsidRPr="00C70209">
              <w:t>3/173 (1.7%)</w:t>
            </w:r>
          </w:p>
        </w:tc>
        <w:tc>
          <w:tcPr>
            <w:tcW w:w="516" w:type="pct"/>
          </w:tcPr>
          <w:p w14:paraId="3D139CB0" w14:textId="77777777" w:rsidR="004922E7" w:rsidRPr="00C70209" w:rsidRDefault="004922E7" w:rsidP="005B2300">
            <w:pPr>
              <w:pStyle w:val="Tabletext-evidencematrix"/>
            </w:pPr>
            <w:r w:rsidRPr="00C70209">
              <w:t>RR 1.43 [0.33, 6.30]</w:t>
            </w:r>
          </w:p>
        </w:tc>
        <w:tc>
          <w:tcPr>
            <w:tcW w:w="584" w:type="pct"/>
          </w:tcPr>
          <w:p w14:paraId="346ECEB3" w14:textId="1FDEA77F" w:rsidR="004922E7" w:rsidRPr="00C70209" w:rsidRDefault="004922E7" w:rsidP="005B2300">
            <w:pPr>
              <w:pStyle w:val="Tabletext-evidencematrix"/>
              <w:rPr>
                <w:i/>
              </w:rPr>
            </w:pPr>
            <w:r w:rsidRPr="00C70209">
              <w:rPr>
                <w:i/>
              </w:rPr>
              <w:t>No significant difference</w:t>
            </w:r>
          </w:p>
          <w:p w14:paraId="19FC7CCD" w14:textId="0FBDB4D6" w:rsidR="004922E7" w:rsidRPr="00C70209" w:rsidRDefault="001A475D" w:rsidP="005B2300">
            <w:pPr>
              <w:pStyle w:val="Tabletext-evidencematrix"/>
              <w:rPr>
                <w:shd w:val="clear" w:color="auto" w:fill="FFFFFF" w:themeFill="background1"/>
              </w:rPr>
            </w:pPr>
            <w:r w:rsidRPr="001A475D">
              <w:rPr>
                <w:i/>
              </w:rPr>
              <w:t>P = </w:t>
            </w:r>
            <w:r w:rsidR="004922E7" w:rsidRPr="00C70209">
              <w:t>0.63</w:t>
            </w:r>
          </w:p>
        </w:tc>
      </w:tr>
      <w:tr w:rsidR="00B30DCE" w:rsidRPr="00C70209" w14:paraId="276B2877" w14:textId="77777777" w:rsidTr="00511420">
        <w:trPr>
          <w:cantSplit/>
        </w:trPr>
        <w:tc>
          <w:tcPr>
            <w:tcW w:w="378" w:type="pct"/>
            <w:vMerge/>
          </w:tcPr>
          <w:p w14:paraId="3F0FB209" w14:textId="77777777" w:rsidR="004922E7" w:rsidRPr="00C70209" w:rsidRDefault="004922E7" w:rsidP="005B2300">
            <w:pPr>
              <w:pStyle w:val="Tabletext-evidencematrix"/>
            </w:pPr>
          </w:p>
        </w:tc>
        <w:tc>
          <w:tcPr>
            <w:tcW w:w="498" w:type="pct"/>
            <w:vMerge/>
          </w:tcPr>
          <w:p w14:paraId="582DD983" w14:textId="77777777" w:rsidR="004922E7" w:rsidRPr="00C70209" w:rsidRDefault="004922E7" w:rsidP="005B2300">
            <w:pPr>
              <w:pStyle w:val="Tabletext-evidencematrix"/>
            </w:pPr>
          </w:p>
        </w:tc>
        <w:tc>
          <w:tcPr>
            <w:tcW w:w="498" w:type="pct"/>
            <w:vMerge/>
          </w:tcPr>
          <w:p w14:paraId="71FE530C" w14:textId="77777777" w:rsidR="004922E7" w:rsidRPr="00C70209" w:rsidRDefault="004922E7" w:rsidP="005B2300">
            <w:pPr>
              <w:pStyle w:val="Tabletext-evidencematrix"/>
            </w:pPr>
          </w:p>
        </w:tc>
        <w:tc>
          <w:tcPr>
            <w:tcW w:w="498" w:type="pct"/>
            <w:vMerge/>
          </w:tcPr>
          <w:p w14:paraId="44C4F91B" w14:textId="77777777" w:rsidR="004922E7" w:rsidRPr="00C70209" w:rsidRDefault="004922E7" w:rsidP="005B2300">
            <w:pPr>
              <w:pStyle w:val="Tabletext-evidencematrix"/>
              <w:jc w:val="center"/>
            </w:pPr>
          </w:p>
        </w:tc>
        <w:tc>
          <w:tcPr>
            <w:tcW w:w="498" w:type="pct"/>
            <w:vMerge/>
          </w:tcPr>
          <w:p w14:paraId="5395637D" w14:textId="77777777" w:rsidR="004922E7" w:rsidRPr="00C70209" w:rsidRDefault="004922E7" w:rsidP="005B2300">
            <w:pPr>
              <w:pStyle w:val="Tabletext-evidencematrix"/>
            </w:pPr>
          </w:p>
        </w:tc>
        <w:tc>
          <w:tcPr>
            <w:tcW w:w="499" w:type="pct"/>
            <w:vMerge/>
          </w:tcPr>
          <w:p w14:paraId="251694B8" w14:textId="77777777" w:rsidR="004922E7" w:rsidRPr="00C70209" w:rsidRDefault="004922E7" w:rsidP="005B2300">
            <w:pPr>
              <w:pStyle w:val="Tabletext-evidencematrix"/>
            </w:pPr>
          </w:p>
        </w:tc>
        <w:tc>
          <w:tcPr>
            <w:tcW w:w="1031" w:type="pct"/>
            <w:gridSpan w:val="2"/>
          </w:tcPr>
          <w:p w14:paraId="6E54164E" w14:textId="77777777" w:rsidR="004922E7" w:rsidRPr="00C70209" w:rsidRDefault="004922E7" w:rsidP="005B2300">
            <w:pPr>
              <w:pStyle w:val="Tabletext-evidencematrix"/>
            </w:pPr>
            <w:r w:rsidRPr="00C70209">
              <w:t xml:space="preserve">Adjusted for birth weight </w:t>
            </w:r>
            <w:r w:rsidRPr="00C70209">
              <w:rPr>
                <w:vertAlign w:val="superscript"/>
              </w:rPr>
              <w:t>c</w:t>
            </w:r>
          </w:p>
        </w:tc>
        <w:tc>
          <w:tcPr>
            <w:tcW w:w="516" w:type="pct"/>
          </w:tcPr>
          <w:p w14:paraId="2AE8A8C5" w14:textId="77777777" w:rsidR="004922E7" w:rsidRPr="00C70209" w:rsidRDefault="004922E7" w:rsidP="005B2300">
            <w:pPr>
              <w:pStyle w:val="Tabletext-evidencematrix"/>
            </w:pPr>
            <w:r w:rsidRPr="00C70209">
              <w:t>OR 1.45 [0.32, 6.58]</w:t>
            </w:r>
          </w:p>
        </w:tc>
        <w:tc>
          <w:tcPr>
            <w:tcW w:w="584" w:type="pct"/>
          </w:tcPr>
          <w:p w14:paraId="3A9F5FEA" w14:textId="3BCC6B09" w:rsidR="004922E7" w:rsidRPr="00C70209" w:rsidRDefault="004922E7" w:rsidP="005B2300">
            <w:pPr>
              <w:pStyle w:val="Tabletext-evidencematrix"/>
              <w:rPr>
                <w:i/>
              </w:rPr>
            </w:pPr>
            <w:r w:rsidRPr="00C70209">
              <w:rPr>
                <w:i/>
              </w:rPr>
              <w:t>No significant difference</w:t>
            </w:r>
          </w:p>
          <w:p w14:paraId="0F2F5F64" w14:textId="57E869EF" w:rsidR="004922E7" w:rsidRPr="00C70209" w:rsidRDefault="001A475D" w:rsidP="005B2300">
            <w:pPr>
              <w:pStyle w:val="Tabletext-evidencematrix"/>
              <w:rPr>
                <w:i/>
              </w:rPr>
            </w:pPr>
            <w:r w:rsidRPr="001A475D">
              <w:rPr>
                <w:i/>
              </w:rPr>
              <w:t>P = </w:t>
            </w:r>
            <w:r w:rsidR="004922E7" w:rsidRPr="00C70209">
              <w:t>0.63</w:t>
            </w:r>
          </w:p>
        </w:tc>
      </w:tr>
      <w:tr w:rsidR="004922E7" w:rsidRPr="00C70209" w14:paraId="1376B07C" w14:textId="77777777" w:rsidTr="00511420">
        <w:trPr>
          <w:cantSplit/>
        </w:trPr>
        <w:tc>
          <w:tcPr>
            <w:tcW w:w="378" w:type="pct"/>
            <w:vMerge w:val="restart"/>
          </w:tcPr>
          <w:p w14:paraId="54FC2C5B" w14:textId="526AF106" w:rsidR="004922E7" w:rsidRPr="00C70209" w:rsidRDefault="004922E7" w:rsidP="005B2300">
            <w:pPr>
              <w:pStyle w:val="Tabletext-evidencematrix"/>
              <w:pageBreakBefore/>
              <w:rPr>
                <w:vertAlign w:val="superscript"/>
              </w:rPr>
            </w:pPr>
            <w:r w:rsidRPr="00C70209">
              <w:t xml:space="preserve">McCoy </w:t>
            </w:r>
            <w:r w:rsidR="00CE465A">
              <w:br/>
            </w:r>
            <w:r w:rsidRPr="00C70209">
              <w:t>2011</w:t>
            </w:r>
            <w:r w:rsidRPr="00C70209">
              <w:rPr>
                <w:vertAlign w:val="superscript"/>
              </w:rPr>
              <w:t>d</w:t>
            </w:r>
            <w:r w:rsidR="00511420" w:rsidRPr="00C70209">
              <w:rPr>
                <w:vertAlign w:val="superscript"/>
              </w:rPr>
              <w:t xml:space="preserve"> </w:t>
            </w:r>
            <w:r w:rsidR="00E1112B" w:rsidRPr="00C70209">
              <w:fldChar w:fldCharType="begin"/>
            </w:r>
            <w:r w:rsidR="003F7DCB" w:rsidRPr="00C70209">
              <w:instrText xml:space="preserve"> ADDIN EN.CITE &lt;EndNote&gt;&lt;Cite&gt;&lt;Author&gt;McCoy&lt;/Author&gt;&lt;Year&gt;2011&lt;/Year&gt;&lt;RecNum&gt;701&lt;/RecNum&gt;&lt;DisplayText&gt;&lt;style face="superscript"&gt;57&lt;/style&gt;&lt;/DisplayText&gt;&lt;record&gt;&lt;rec-number&gt;701&lt;/rec-number&gt;&lt;foreign-keys&gt;&lt;key app="EN" db-id="9edve2wadsavt5ewavaxtda4f2tavzvts9ee" timestamp="1430015189"&gt;701&lt;/key&gt;&lt;/foreign-keys&gt;&lt;ref-type name="Journal Article"&gt;17&lt;/ref-type&gt;&lt;contributors&gt;&lt;authors&gt;&lt;author&gt;McCoy, T. E.&lt;/author&gt;&lt;author&gt;Conrad, A. L.&lt;/author&gt;&lt;author&gt;Richman, L. C.&lt;/author&gt;&lt;author&gt;Lindgren, S. D.&lt;/author&gt;&lt;author&gt;Nopoulos, P. C.&lt;/author&gt;&lt;author&gt;Bell, E. F.&lt;/author&gt;&lt;/authors&gt;&lt;/contributors&gt;&lt;titles&gt;&lt;title&gt;Neurocognitive profiles of preterm infants randomly assigned to lower or higher hematocrit thresholds for transfusion&lt;/title&gt;&lt;secondary-title&gt;Child Neuropsychology&lt;/secondary-title&gt;&lt;alt-title&gt;Child Neuropsychol.&lt;/alt-title&gt;&lt;/titles&gt;&lt;periodical&gt;&lt;full-title&gt;Child Neuropsychology&lt;/full-title&gt;&lt;abbr-1&gt;Child Neuropsychol.&lt;/abbr-1&gt;&lt;/periodical&gt;&lt;alt-periodical&gt;&lt;full-title&gt;Child Neuropsychology&lt;/full-title&gt;&lt;abbr-1&gt;Child Neuropsychol.&lt;/abbr-1&gt;&lt;/alt-periodical&gt;&lt;pages&gt;347–367&lt;/pages&gt;&lt;volume&gt;17&lt;/volume&gt;&lt;number&gt;4&lt;/number&gt;&lt;dates&gt;&lt;year&gt;2011&lt;/year&gt;&lt;/dates&gt;&lt;isbn&gt;0929-7049&lt;/isbn&gt;&lt;urls&gt;&lt;related-urls&gt;&lt;url&gt;http://www.ncbi.nlm.nih.gov/pmc/articles/PMC3115491/pdf/nihms272830.pdf&lt;/url&gt;&lt;/related-urls&gt;&lt;/urls&gt;&lt;electronic-resource-num&gt;DOI:10.1080/09297049.2010.544647&lt;/electronic-resource-num&gt;&lt;/record&gt;&lt;/Cite&gt;&lt;/EndNote&gt;</w:instrText>
            </w:r>
            <w:r w:rsidR="00E1112B" w:rsidRPr="00C70209">
              <w:fldChar w:fldCharType="separate"/>
            </w:r>
            <w:r w:rsidR="003F7DCB" w:rsidRPr="00C70209">
              <w:rPr>
                <w:vertAlign w:val="superscript"/>
              </w:rPr>
              <w:t>57</w:t>
            </w:r>
            <w:r w:rsidR="00E1112B" w:rsidRPr="00C70209">
              <w:fldChar w:fldCharType="end"/>
            </w:r>
          </w:p>
          <w:p w14:paraId="693E71B4" w14:textId="77777777" w:rsidR="004922E7" w:rsidRPr="00C70209" w:rsidRDefault="004922E7" w:rsidP="005B2300">
            <w:pPr>
              <w:pStyle w:val="Tabletext-evidencematrix"/>
            </w:pPr>
            <w:r w:rsidRPr="00C70209">
              <w:t>Level II</w:t>
            </w:r>
          </w:p>
          <w:p w14:paraId="1B9CEDA5" w14:textId="77777777" w:rsidR="004922E7" w:rsidRPr="00C70209" w:rsidRDefault="00AB387D" w:rsidP="005B2300">
            <w:pPr>
              <w:pStyle w:val="Tabletext-evidencematrix"/>
            </w:pPr>
            <w:r w:rsidRPr="00C70209">
              <w:rPr>
                <w:i/>
              </w:rPr>
              <w:t>Poor</w:t>
            </w:r>
          </w:p>
        </w:tc>
        <w:tc>
          <w:tcPr>
            <w:tcW w:w="498" w:type="pct"/>
            <w:vMerge w:val="restart"/>
          </w:tcPr>
          <w:p w14:paraId="6E5591F4" w14:textId="77777777" w:rsidR="004922E7" w:rsidRPr="00C70209" w:rsidRDefault="004922E7" w:rsidP="005B2300">
            <w:pPr>
              <w:pStyle w:val="Tabletext-evidencematrix"/>
            </w:pPr>
            <w:r w:rsidRPr="00C70209">
              <w:t>N=56</w:t>
            </w:r>
          </w:p>
        </w:tc>
        <w:tc>
          <w:tcPr>
            <w:tcW w:w="498" w:type="pct"/>
            <w:vMerge w:val="restart"/>
          </w:tcPr>
          <w:p w14:paraId="63CD34A0" w14:textId="0A56CB61" w:rsidR="004922E7" w:rsidRPr="00C70209" w:rsidRDefault="004922E7" w:rsidP="005B2300">
            <w:pPr>
              <w:pStyle w:val="Tabletext-evidencematrix"/>
            </w:pPr>
            <w:r w:rsidRPr="00C70209">
              <w:t>Preterm infants with VLBW (500–1300 g) at ~13 years post</w:t>
            </w:r>
            <w:r w:rsidR="003837B1" w:rsidRPr="00C70209">
              <w:t>-</w:t>
            </w:r>
            <w:r w:rsidRPr="00C70209">
              <w:t>transfusion</w:t>
            </w:r>
          </w:p>
        </w:tc>
        <w:tc>
          <w:tcPr>
            <w:tcW w:w="498" w:type="pct"/>
            <w:vMerge w:val="restart"/>
          </w:tcPr>
          <w:p w14:paraId="5268C90C" w14:textId="77777777" w:rsidR="004922E7" w:rsidRPr="00C70209" w:rsidRDefault="004922E7" w:rsidP="005B2300">
            <w:pPr>
              <w:pStyle w:val="Tabletext-evidencematrix"/>
            </w:pPr>
            <w:r w:rsidRPr="00C70209">
              <w:t>USA</w:t>
            </w:r>
          </w:p>
        </w:tc>
        <w:tc>
          <w:tcPr>
            <w:tcW w:w="498" w:type="pct"/>
            <w:vMerge w:val="restart"/>
          </w:tcPr>
          <w:p w14:paraId="18F5B2EB" w14:textId="7DF3E2FD" w:rsidR="004922E7" w:rsidRPr="00C70209" w:rsidRDefault="004922E7" w:rsidP="005B2300">
            <w:pPr>
              <w:pStyle w:val="Tabletext-evidencematrix"/>
            </w:pPr>
            <w:r w:rsidRPr="00C70209">
              <w:t xml:space="preserve">Restrictive RBC transfusion </w:t>
            </w:r>
            <w:r w:rsidR="00C91BAE" w:rsidRPr="00C70209">
              <w:t>versus</w:t>
            </w:r>
            <w:r w:rsidRPr="00C70209">
              <w:t xml:space="preserve"> liberal RBC transfusion</w:t>
            </w:r>
          </w:p>
        </w:tc>
        <w:tc>
          <w:tcPr>
            <w:tcW w:w="2046" w:type="pct"/>
            <w:gridSpan w:val="4"/>
          </w:tcPr>
          <w:p w14:paraId="24DDA7E1" w14:textId="77777777" w:rsidR="004922E7" w:rsidRPr="00C70209" w:rsidRDefault="004922E7" w:rsidP="005B2300">
            <w:pPr>
              <w:pStyle w:val="Tabletext-evidencematrix"/>
              <w:rPr>
                <w:szCs w:val="16"/>
              </w:rPr>
            </w:pPr>
            <w:r w:rsidRPr="00C70209">
              <w:t>Cognitive measures: ~13 years post-transfusion</w:t>
            </w:r>
          </w:p>
        </w:tc>
        <w:tc>
          <w:tcPr>
            <w:tcW w:w="584" w:type="pct"/>
          </w:tcPr>
          <w:p w14:paraId="667E39A7" w14:textId="77777777" w:rsidR="004922E7" w:rsidRPr="00C70209" w:rsidRDefault="004922E7" w:rsidP="005B2300">
            <w:pPr>
              <w:pStyle w:val="Tabletext-evidencematrix"/>
            </w:pPr>
          </w:p>
        </w:tc>
      </w:tr>
      <w:tr w:rsidR="00B30DCE" w:rsidRPr="00C70209" w14:paraId="2F8C3897" w14:textId="77777777" w:rsidTr="00511420">
        <w:trPr>
          <w:cantSplit/>
        </w:trPr>
        <w:tc>
          <w:tcPr>
            <w:tcW w:w="378" w:type="pct"/>
            <w:vMerge/>
          </w:tcPr>
          <w:p w14:paraId="4B5D3F57" w14:textId="77777777" w:rsidR="004922E7" w:rsidRPr="00C70209" w:rsidRDefault="004922E7" w:rsidP="005B2300">
            <w:pPr>
              <w:pStyle w:val="Tabletext-evidencematrix"/>
            </w:pPr>
          </w:p>
        </w:tc>
        <w:tc>
          <w:tcPr>
            <w:tcW w:w="498" w:type="pct"/>
            <w:vMerge/>
          </w:tcPr>
          <w:p w14:paraId="5353D295" w14:textId="77777777" w:rsidR="004922E7" w:rsidRPr="00C70209" w:rsidRDefault="004922E7" w:rsidP="005B2300">
            <w:pPr>
              <w:pStyle w:val="Tabletext-evidencematrix"/>
            </w:pPr>
          </w:p>
        </w:tc>
        <w:tc>
          <w:tcPr>
            <w:tcW w:w="498" w:type="pct"/>
            <w:vMerge/>
          </w:tcPr>
          <w:p w14:paraId="51C28022" w14:textId="77777777" w:rsidR="004922E7" w:rsidRPr="00C70209" w:rsidRDefault="004922E7" w:rsidP="005B2300">
            <w:pPr>
              <w:pStyle w:val="Tabletext-evidencematrix"/>
            </w:pPr>
          </w:p>
        </w:tc>
        <w:tc>
          <w:tcPr>
            <w:tcW w:w="498" w:type="pct"/>
            <w:vMerge/>
          </w:tcPr>
          <w:p w14:paraId="2DBA88AC" w14:textId="77777777" w:rsidR="004922E7" w:rsidRPr="00C70209" w:rsidRDefault="004922E7" w:rsidP="005B2300">
            <w:pPr>
              <w:pStyle w:val="Tabletext-evidencematrix"/>
            </w:pPr>
          </w:p>
        </w:tc>
        <w:tc>
          <w:tcPr>
            <w:tcW w:w="498" w:type="pct"/>
            <w:vMerge/>
          </w:tcPr>
          <w:p w14:paraId="6819ECAC" w14:textId="77777777" w:rsidR="004922E7" w:rsidRPr="00C70209" w:rsidRDefault="004922E7" w:rsidP="005B2300">
            <w:pPr>
              <w:pStyle w:val="Tabletext-evidencematrix"/>
            </w:pPr>
          </w:p>
        </w:tc>
        <w:tc>
          <w:tcPr>
            <w:tcW w:w="499" w:type="pct"/>
          </w:tcPr>
          <w:p w14:paraId="4599798C" w14:textId="276C3C79" w:rsidR="004922E7" w:rsidRPr="00C70209" w:rsidRDefault="004951C8" w:rsidP="005B2300">
            <w:pPr>
              <w:pStyle w:val="Tabletext-evidencematrix"/>
            </w:pPr>
            <w:r w:rsidRPr="00C70209">
              <w:t>GAI</w:t>
            </w:r>
          </w:p>
        </w:tc>
        <w:tc>
          <w:tcPr>
            <w:tcW w:w="515" w:type="pct"/>
          </w:tcPr>
          <w:p w14:paraId="2BD8BB63" w14:textId="77777777" w:rsidR="004922E7" w:rsidRPr="00C70209" w:rsidRDefault="004922E7" w:rsidP="005B2300">
            <w:pPr>
              <w:pStyle w:val="Tabletext"/>
              <w:rPr>
                <w:sz w:val="16"/>
                <w:szCs w:val="16"/>
              </w:rPr>
            </w:pPr>
            <w:r w:rsidRPr="00C70209">
              <w:rPr>
                <w:sz w:val="16"/>
                <w:szCs w:val="16"/>
              </w:rPr>
              <w:t>93.21 ± 20.7 (n=33)</w:t>
            </w:r>
          </w:p>
        </w:tc>
        <w:tc>
          <w:tcPr>
            <w:tcW w:w="516" w:type="pct"/>
          </w:tcPr>
          <w:p w14:paraId="3499A267" w14:textId="77777777" w:rsidR="004922E7" w:rsidRPr="00C70209" w:rsidRDefault="004922E7" w:rsidP="005B2300">
            <w:pPr>
              <w:pStyle w:val="Tabletext"/>
              <w:rPr>
                <w:sz w:val="16"/>
                <w:szCs w:val="16"/>
              </w:rPr>
            </w:pPr>
            <w:r w:rsidRPr="00C70209">
              <w:rPr>
                <w:sz w:val="16"/>
                <w:szCs w:val="16"/>
              </w:rPr>
              <w:t>103.61 ± 15.7 (n=23)</w:t>
            </w:r>
          </w:p>
        </w:tc>
        <w:tc>
          <w:tcPr>
            <w:tcW w:w="516" w:type="pct"/>
          </w:tcPr>
          <w:p w14:paraId="04F8104E" w14:textId="77777777" w:rsidR="004922E7" w:rsidRPr="00C70209" w:rsidRDefault="004922E7" w:rsidP="005B2300">
            <w:pPr>
              <w:pStyle w:val="Tabletext"/>
              <w:rPr>
                <w:sz w:val="16"/>
                <w:szCs w:val="16"/>
              </w:rPr>
            </w:pPr>
            <w:r w:rsidRPr="00C70209">
              <w:rPr>
                <w:sz w:val="16"/>
                <w:szCs w:val="16"/>
              </w:rPr>
              <w:t>0.267 [NR]</w:t>
            </w:r>
          </w:p>
        </w:tc>
        <w:tc>
          <w:tcPr>
            <w:tcW w:w="584" w:type="pct"/>
          </w:tcPr>
          <w:p w14:paraId="3B962D5E" w14:textId="2C32FF14" w:rsidR="004922E7" w:rsidRPr="00C70209" w:rsidRDefault="004922E7" w:rsidP="005B2300">
            <w:pPr>
              <w:pStyle w:val="Tabletext"/>
              <w:rPr>
                <w:i/>
                <w:sz w:val="16"/>
                <w:szCs w:val="16"/>
              </w:rPr>
            </w:pPr>
            <w:r w:rsidRPr="00C70209">
              <w:rPr>
                <w:i/>
                <w:sz w:val="16"/>
                <w:szCs w:val="16"/>
              </w:rPr>
              <w:t>No significant difference</w:t>
            </w:r>
          </w:p>
          <w:p w14:paraId="0B574F5C" w14:textId="2AAD14CA" w:rsidR="004922E7" w:rsidRPr="00C70209" w:rsidRDefault="001A475D" w:rsidP="005B2300">
            <w:pPr>
              <w:pStyle w:val="Tabletext-evidencematrix"/>
              <w:rPr>
                <w:i/>
              </w:rPr>
            </w:pPr>
            <w:r w:rsidRPr="001A475D">
              <w:rPr>
                <w:i/>
                <w:szCs w:val="16"/>
              </w:rPr>
              <w:t>P = </w:t>
            </w:r>
            <w:r w:rsidR="004922E7" w:rsidRPr="00C70209">
              <w:rPr>
                <w:szCs w:val="16"/>
              </w:rPr>
              <w:t>0.047</w:t>
            </w:r>
            <w:r w:rsidR="004922E7" w:rsidRPr="00C70209">
              <w:rPr>
                <w:szCs w:val="16"/>
                <w:vertAlign w:val="superscript"/>
              </w:rPr>
              <w:t>e</w:t>
            </w:r>
          </w:p>
        </w:tc>
      </w:tr>
      <w:tr w:rsidR="00B30DCE" w:rsidRPr="00C70209" w14:paraId="3EF5ECEB" w14:textId="77777777" w:rsidTr="00511420">
        <w:trPr>
          <w:cantSplit/>
        </w:trPr>
        <w:tc>
          <w:tcPr>
            <w:tcW w:w="378" w:type="pct"/>
            <w:vMerge/>
          </w:tcPr>
          <w:p w14:paraId="3163CD3A" w14:textId="77777777" w:rsidR="004922E7" w:rsidRPr="00C70209" w:rsidRDefault="004922E7" w:rsidP="005B2300">
            <w:pPr>
              <w:pStyle w:val="Tabletext-evidencematrix"/>
            </w:pPr>
          </w:p>
        </w:tc>
        <w:tc>
          <w:tcPr>
            <w:tcW w:w="498" w:type="pct"/>
            <w:vMerge/>
          </w:tcPr>
          <w:p w14:paraId="5CC4F1C6" w14:textId="77777777" w:rsidR="004922E7" w:rsidRPr="00C70209" w:rsidRDefault="004922E7" w:rsidP="005B2300">
            <w:pPr>
              <w:pStyle w:val="Tabletext-evidencematrix"/>
            </w:pPr>
          </w:p>
        </w:tc>
        <w:tc>
          <w:tcPr>
            <w:tcW w:w="498" w:type="pct"/>
            <w:vMerge/>
          </w:tcPr>
          <w:p w14:paraId="0A7C329E" w14:textId="77777777" w:rsidR="004922E7" w:rsidRPr="00C70209" w:rsidRDefault="004922E7" w:rsidP="005B2300">
            <w:pPr>
              <w:pStyle w:val="Tabletext-evidencematrix"/>
            </w:pPr>
          </w:p>
        </w:tc>
        <w:tc>
          <w:tcPr>
            <w:tcW w:w="498" w:type="pct"/>
            <w:vMerge/>
          </w:tcPr>
          <w:p w14:paraId="59AE8A46" w14:textId="77777777" w:rsidR="004922E7" w:rsidRPr="00C70209" w:rsidRDefault="004922E7" w:rsidP="005B2300">
            <w:pPr>
              <w:pStyle w:val="Tabletext-evidencematrix"/>
            </w:pPr>
          </w:p>
        </w:tc>
        <w:tc>
          <w:tcPr>
            <w:tcW w:w="498" w:type="pct"/>
            <w:vMerge/>
          </w:tcPr>
          <w:p w14:paraId="17FB8616" w14:textId="77777777" w:rsidR="004922E7" w:rsidRPr="00C70209" w:rsidRDefault="004922E7" w:rsidP="005B2300">
            <w:pPr>
              <w:pStyle w:val="Tabletext-evidencematrix"/>
            </w:pPr>
          </w:p>
        </w:tc>
        <w:tc>
          <w:tcPr>
            <w:tcW w:w="499" w:type="pct"/>
          </w:tcPr>
          <w:p w14:paraId="2753A7A0" w14:textId="7E58A673" w:rsidR="004922E7" w:rsidRPr="00C70209" w:rsidRDefault="00274262" w:rsidP="005B2300">
            <w:pPr>
              <w:pStyle w:val="Tabletext-evidencematrix"/>
            </w:pPr>
            <w:r w:rsidRPr="00C70209">
              <w:t>VCI</w:t>
            </w:r>
          </w:p>
        </w:tc>
        <w:tc>
          <w:tcPr>
            <w:tcW w:w="515" w:type="pct"/>
          </w:tcPr>
          <w:p w14:paraId="4F52705A" w14:textId="77777777" w:rsidR="004922E7" w:rsidRPr="00C70209" w:rsidRDefault="004922E7" w:rsidP="005B2300">
            <w:pPr>
              <w:pStyle w:val="Tabletext-evidencematrix"/>
            </w:pPr>
            <w:r w:rsidRPr="00C70209">
              <w:t>93.85 ± 26.0 (n=33)</w:t>
            </w:r>
          </w:p>
        </w:tc>
        <w:tc>
          <w:tcPr>
            <w:tcW w:w="516" w:type="pct"/>
          </w:tcPr>
          <w:p w14:paraId="28AD149F" w14:textId="77777777" w:rsidR="004922E7" w:rsidRPr="00C70209" w:rsidRDefault="004922E7" w:rsidP="005B2300">
            <w:pPr>
              <w:pStyle w:val="Tabletext-evidencematrix"/>
            </w:pPr>
            <w:r w:rsidRPr="00C70209">
              <w:t>104.78 ± 15.7 (n=23)</w:t>
            </w:r>
          </w:p>
        </w:tc>
        <w:tc>
          <w:tcPr>
            <w:tcW w:w="516" w:type="pct"/>
          </w:tcPr>
          <w:p w14:paraId="12FCEF22" w14:textId="77777777" w:rsidR="004922E7" w:rsidRPr="00C70209" w:rsidRDefault="004922E7" w:rsidP="005B2300">
            <w:pPr>
              <w:pStyle w:val="Tabletext-evidencematrix"/>
            </w:pPr>
            <w:r w:rsidRPr="00C70209">
              <w:t>0.238 [NR]</w:t>
            </w:r>
          </w:p>
        </w:tc>
        <w:tc>
          <w:tcPr>
            <w:tcW w:w="584" w:type="pct"/>
          </w:tcPr>
          <w:p w14:paraId="0C6E96E3" w14:textId="3B706EB1" w:rsidR="004922E7" w:rsidRPr="00C70209" w:rsidRDefault="004922E7" w:rsidP="005B2300">
            <w:pPr>
              <w:pStyle w:val="Tabletext"/>
              <w:rPr>
                <w:i/>
                <w:sz w:val="16"/>
                <w:szCs w:val="16"/>
              </w:rPr>
            </w:pPr>
            <w:r w:rsidRPr="00C70209">
              <w:rPr>
                <w:i/>
                <w:sz w:val="16"/>
                <w:szCs w:val="16"/>
              </w:rPr>
              <w:t>No significant difference</w:t>
            </w:r>
          </w:p>
          <w:p w14:paraId="099F4A66" w14:textId="128CFB37" w:rsidR="004922E7" w:rsidRPr="00C70209" w:rsidRDefault="001A475D" w:rsidP="005B2300">
            <w:pPr>
              <w:pStyle w:val="Tabletext-evidencematrix"/>
            </w:pPr>
            <w:r w:rsidRPr="001A475D">
              <w:rPr>
                <w:i/>
              </w:rPr>
              <w:t>P = </w:t>
            </w:r>
            <w:r w:rsidR="004922E7" w:rsidRPr="00C70209">
              <w:t>0.078</w:t>
            </w:r>
            <w:r w:rsidR="004922E7" w:rsidRPr="00C70209">
              <w:rPr>
                <w:szCs w:val="16"/>
                <w:vertAlign w:val="superscript"/>
              </w:rPr>
              <w:t>e</w:t>
            </w:r>
          </w:p>
        </w:tc>
      </w:tr>
      <w:tr w:rsidR="00B30DCE" w:rsidRPr="00C70209" w14:paraId="1D32B6BF" w14:textId="77777777" w:rsidTr="00511420">
        <w:trPr>
          <w:cantSplit/>
        </w:trPr>
        <w:tc>
          <w:tcPr>
            <w:tcW w:w="378" w:type="pct"/>
            <w:vMerge/>
          </w:tcPr>
          <w:p w14:paraId="7B8EC03F" w14:textId="77777777" w:rsidR="004922E7" w:rsidRPr="00C70209" w:rsidRDefault="004922E7" w:rsidP="005B2300">
            <w:pPr>
              <w:pStyle w:val="Tabletext-evidencematrix"/>
            </w:pPr>
          </w:p>
        </w:tc>
        <w:tc>
          <w:tcPr>
            <w:tcW w:w="498" w:type="pct"/>
            <w:vMerge/>
          </w:tcPr>
          <w:p w14:paraId="2E7218AA" w14:textId="77777777" w:rsidR="004922E7" w:rsidRPr="00C70209" w:rsidRDefault="004922E7" w:rsidP="005B2300">
            <w:pPr>
              <w:pStyle w:val="Tabletext-evidencematrix"/>
            </w:pPr>
          </w:p>
        </w:tc>
        <w:tc>
          <w:tcPr>
            <w:tcW w:w="498" w:type="pct"/>
            <w:vMerge/>
          </w:tcPr>
          <w:p w14:paraId="6A28FB43" w14:textId="77777777" w:rsidR="004922E7" w:rsidRPr="00C70209" w:rsidRDefault="004922E7" w:rsidP="005B2300">
            <w:pPr>
              <w:pStyle w:val="Tabletext-evidencematrix"/>
            </w:pPr>
          </w:p>
        </w:tc>
        <w:tc>
          <w:tcPr>
            <w:tcW w:w="498" w:type="pct"/>
            <w:vMerge/>
          </w:tcPr>
          <w:p w14:paraId="413C1A72" w14:textId="77777777" w:rsidR="004922E7" w:rsidRPr="00C70209" w:rsidRDefault="004922E7" w:rsidP="005B2300">
            <w:pPr>
              <w:pStyle w:val="Tabletext-evidencematrix"/>
            </w:pPr>
          </w:p>
        </w:tc>
        <w:tc>
          <w:tcPr>
            <w:tcW w:w="498" w:type="pct"/>
            <w:vMerge/>
          </w:tcPr>
          <w:p w14:paraId="39CF70D7" w14:textId="77777777" w:rsidR="004922E7" w:rsidRPr="00C70209" w:rsidRDefault="004922E7" w:rsidP="005B2300">
            <w:pPr>
              <w:pStyle w:val="Tabletext-evidencematrix"/>
            </w:pPr>
          </w:p>
        </w:tc>
        <w:tc>
          <w:tcPr>
            <w:tcW w:w="499" w:type="pct"/>
          </w:tcPr>
          <w:p w14:paraId="6628B162" w14:textId="71D8F6C6" w:rsidR="004922E7" w:rsidRPr="00C70209" w:rsidRDefault="00274262" w:rsidP="005B2300">
            <w:pPr>
              <w:pStyle w:val="Tabletext-evidencematrix"/>
            </w:pPr>
            <w:r w:rsidRPr="00C70209">
              <w:t>PRI</w:t>
            </w:r>
          </w:p>
        </w:tc>
        <w:tc>
          <w:tcPr>
            <w:tcW w:w="515" w:type="pct"/>
          </w:tcPr>
          <w:p w14:paraId="4229EF2B" w14:textId="77777777" w:rsidR="004922E7" w:rsidRPr="00C70209" w:rsidRDefault="004922E7" w:rsidP="005B2300">
            <w:pPr>
              <w:pStyle w:val="Tabletext-evidencematrix"/>
            </w:pPr>
            <w:r w:rsidRPr="00C70209">
              <w:t>91.67 ± 18.1 (n=33)</w:t>
            </w:r>
          </w:p>
        </w:tc>
        <w:tc>
          <w:tcPr>
            <w:tcW w:w="516" w:type="pct"/>
          </w:tcPr>
          <w:p w14:paraId="5DC9140B" w14:textId="77777777" w:rsidR="004922E7" w:rsidRPr="00C70209" w:rsidRDefault="004922E7" w:rsidP="005B2300">
            <w:pPr>
              <w:pStyle w:val="Tabletext-evidencematrix"/>
            </w:pPr>
            <w:r w:rsidRPr="00C70209">
              <w:t>99.70 ± 15.5 (n=23)</w:t>
            </w:r>
          </w:p>
        </w:tc>
        <w:tc>
          <w:tcPr>
            <w:tcW w:w="516" w:type="pct"/>
          </w:tcPr>
          <w:p w14:paraId="0612D885" w14:textId="77777777" w:rsidR="004922E7" w:rsidRPr="00C70209" w:rsidRDefault="004922E7" w:rsidP="005B2300">
            <w:pPr>
              <w:pStyle w:val="Tabletext-evidencematrix"/>
            </w:pPr>
            <w:r w:rsidRPr="00C70209">
              <w:t>0.229 [NR]</w:t>
            </w:r>
          </w:p>
        </w:tc>
        <w:tc>
          <w:tcPr>
            <w:tcW w:w="584" w:type="pct"/>
          </w:tcPr>
          <w:p w14:paraId="1C0916B9" w14:textId="635360A1" w:rsidR="004922E7" w:rsidRPr="00C70209" w:rsidRDefault="004922E7" w:rsidP="005B2300">
            <w:pPr>
              <w:pStyle w:val="Tabletext"/>
              <w:rPr>
                <w:i/>
                <w:sz w:val="16"/>
                <w:szCs w:val="16"/>
              </w:rPr>
            </w:pPr>
            <w:r w:rsidRPr="00C70209">
              <w:rPr>
                <w:i/>
                <w:sz w:val="16"/>
                <w:szCs w:val="16"/>
              </w:rPr>
              <w:t>No significant difference</w:t>
            </w:r>
          </w:p>
          <w:p w14:paraId="23B977B9" w14:textId="78ED3542" w:rsidR="004922E7" w:rsidRPr="00C70209" w:rsidRDefault="001A475D" w:rsidP="005B2300">
            <w:pPr>
              <w:pStyle w:val="Tabletext-evidencematrix"/>
            </w:pPr>
            <w:r w:rsidRPr="001A475D">
              <w:rPr>
                <w:i/>
              </w:rPr>
              <w:t>P = </w:t>
            </w:r>
            <w:r w:rsidR="004922E7" w:rsidRPr="00C70209">
              <w:t>0.089</w:t>
            </w:r>
            <w:r w:rsidR="004922E7" w:rsidRPr="00C70209">
              <w:rPr>
                <w:szCs w:val="16"/>
                <w:vertAlign w:val="superscript"/>
              </w:rPr>
              <w:t>e</w:t>
            </w:r>
          </w:p>
        </w:tc>
      </w:tr>
      <w:tr w:rsidR="00B30DCE" w:rsidRPr="00C70209" w14:paraId="5E330284" w14:textId="77777777" w:rsidTr="00511420">
        <w:trPr>
          <w:cantSplit/>
        </w:trPr>
        <w:tc>
          <w:tcPr>
            <w:tcW w:w="378" w:type="pct"/>
            <w:vMerge/>
          </w:tcPr>
          <w:p w14:paraId="3D997C41" w14:textId="77777777" w:rsidR="004922E7" w:rsidRPr="00C70209" w:rsidRDefault="004922E7" w:rsidP="005B2300">
            <w:pPr>
              <w:pStyle w:val="Tabletext-evidencematrix"/>
            </w:pPr>
          </w:p>
        </w:tc>
        <w:tc>
          <w:tcPr>
            <w:tcW w:w="498" w:type="pct"/>
            <w:vMerge/>
          </w:tcPr>
          <w:p w14:paraId="44408C4D" w14:textId="77777777" w:rsidR="004922E7" w:rsidRPr="00C70209" w:rsidRDefault="004922E7" w:rsidP="005B2300">
            <w:pPr>
              <w:pStyle w:val="Tabletext-evidencematrix"/>
            </w:pPr>
          </w:p>
        </w:tc>
        <w:tc>
          <w:tcPr>
            <w:tcW w:w="498" w:type="pct"/>
            <w:vMerge/>
          </w:tcPr>
          <w:p w14:paraId="7B5332C5" w14:textId="77777777" w:rsidR="004922E7" w:rsidRPr="00C70209" w:rsidRDefault="004922E7" w:rsidP="005B2300">
            <w:pPr>
              <w:pStyle w:val="Tabletext-evidencematrix"/>
            </w:pPr>
          </w:p>
        </w:tc>
        <w:tc>
          <w:tcPr>
            <w:tcW w:w="498" w:type="pct"/>
            <w:vMerge/>
          </w:tcPr>
          <w:p w14:paraId="41CFB6BD" w14:textId="77777777" w:rsidR="004922E7" w:rsidRPr="00C70209" w:rsidRDefault="004922E7" w:rsidP="005B2300">
            <w:pPr>
              <w:pStyle w:val="Tabletext-evidencematrix"/>
            </w:pPr>
          </w:p>
        </w:tc>
        <w:tc>
          <w:tcPr>
            <w:tcW w:w="498" w:type="pct"/>
            <w:vMerge/>
          </w:tcPr>
          <w:p w14:paraId="58A23E36" w14:textId="77777777" w:rsidR="004922E7" w:rsidRPr="00C70209" w:rsidRDefault="004922E7" w:rsidP="005B2300">
            <w:pPr>
              <w:pStyle w:val="Tabletext-evidencematrix"/>
            </w:pPr>
          </w:p>
        </w:tc>
        <w:tc>
          <w:tcPr>
            <w:tcW w:w="499" w:type="pct"/>
          </w:tcPr>
          <w:p w14:paraId="63397761" w14:textId="77777777" w:rsidR="004922E7" w:rsidRPr="00C70209" w:rsidRDefault="004922E7" w:rsidP="005B2300">
            <w:pPr>
              <w:pStyle w:val="Tabletext-evidencematrix"/>
            </w:pPr>
            <w:r w:rsidRPr="00C70209">
              <w:t>WRAT-III (reading ability)</w:t>
            </w:r>
          </w:p>
        </w:tc>
        <w:tc>
          <w:tcPr>
            <w:tcW w:w="515" w:type="pct"/>
          </w:tcPr>
          <w:p w14:paraId="2EA5B54E" w14:textId="77777777" w:rsidR="004922E7" w:rsidRPr="00C70209" w:rsidRDefault="004922E7" w:rsidP="005B2300">
            <w:pPr>
              <w:pStyle w:val="Tabletext-evidencematrix"/>
            </w:pPr>
            <w:r w:rsidRPr="00C70209">
              <w:t>93.94 ± 15.0</w:t>
            </w:r>
          </w:p>
        </w:tc>
        <w:tc>
          <w:tcPr>
            <w:tcW w:w="516" w:type="pct"/>
          </w:tcPr>
          <w:p w14:paraId="26294ED9" w14:textId="77777777" w:rsidR="004922E7" w:rsidRPr="00C70209" w:rsidRDefault="004922E7" w:rsidP="005B2300">
            <w:pPr>
              <w:pStyle w:val="Tabletext-evidencematrix"/>
            </w:pPr>
            <w:r w:rsidRPr="00C70209">
              <w:t>105.83 ± 10.2 (23)</w:t>
            </w:r>
          </w:p>
        </w:tc>
        <w:tc>
          <w:tcPr>
            <w:tcW w:w="516" w:type="pct"/>
          </w:tcPr>
          <w:p w14:paraId="19C2A8AF" w14:textId="77777777" w:rsidR="004922E7" w:rsidRPr="00C70209" w:rsidRDefault="004922E7" w:rsidP="005B2300">
            <w:pPr>
              <w:pStyle w:val="Tabletext-evidencematrix"/>
            </w:pPr>
            <w:r w:rsidRPr="00C70209">
              <w:t>0.410 [NR]</w:t>
            </w:r>
          </w:p>
        </w:tc>
        <w:tc>
          <w:tcPr>
            <w:tcW w:w="584" w:type="pct"/>
            <w:shd w:val="clear" w:color="auto" w:fill="D9D9D9" w:themeFill="background1" w:themeFillShade="D9"/>
          </w:tcPr>
          <w:p w14:paraId="5BCE10D9" w14:textId="77777777" w:rsidR="004922E7" w:rsidRPr="00C70209" w:rsidRDefault="004922E7" w:rsidP="005B2300">
            <w:pPr>
              <w:pStyle w:val="Tabletext-evidencematrix"/>
              <w:rPr>
                <w:i/>
              </w:rPr>
            </w:pPr>
            <w:r w:rsidRPr="00C70209">
              <w:rPr>
                <w:i/>
              </w:rPr>
              <w:t>Favours restrictive RBC transfusion</w:t>
            </w:r>
          </w:p>
          <w:p w14:paraId="0B69356B" w14:textId="75122DAA" w:rsidR="004922E7" w:rsidRPr="00C70209" w:rsidRDefault="001A475D" w:rsidP="005B2300">
            <w:pPr>
              <w:pStyle w:val="Tabletext-evidencematrix"/>
            </w:pPr>
            <w:r w:rsidRPr="001A475D">
              <w:rPr>
                <w:i/>
              </w:rPr>
              <w:t>P = </w:t>
            </w:r>
            <w:r w:rsidR="004922E7" w:rsidRPr="00C70209">
              <w:t>0.002</w:t>
            </w:r>
            <w:r w:rsidR="004922E7" w:rsidRPr="00C70209">
              <w:rPr>
                <w:vertAlign w:val="superscript"/>
              </w:rPr>
              <w:t>e</w:t>
            </w:r>
          </w:p>
        </w:tc>
      </w:tr>
      <w:tr w:rsidR="004922E7" w:rsidRPr="00C70209" w14:paraId="247AF8F8" w14:textId="77777777" w:rsidTr="00511420">
        <w:trPr>
          <w:cantSplit/>
        </w:trPr>
        <w:tc>
          <w:tcPr>
            <w:tcW w:w="378" w:type="pct"/>
            <w:vMerge/>
          </w:tcPr>
          <w:p w14:paraId="65F46814" w14:textId="77777777" w:rsidR="004922E7" w:rsidRPr="00C70209" w:rsidRDefault="004922E7" w:rsidP="005B2300">
            <w:pPr>
              <w:pStyle w:val="Tabletext-evidencematrix"/>
            </w:pPr>
          </w:p>
        </w:tc>
        <w:tc>
          <w:tcPr>
            <w:tcW w:w="498" w:type="pct"/>
            <w:vMerge/>
          </w:tcPr>
          <w:p w14:paraId="6C49B735" w14:textId="77777777" w:rsidR="004922E7" w:rsidRPr="00C70209" w:rsidRDefault="004922E7" w:rsidP="005B2300">
            <w:pPr>
              <w:pStyle w:val="Tabletext-evidencematrix"/>
            </w:pPr>
          </w:p>
        </w:tc>
        <w:tc>
          <w:tcPr>
            <w:tcW w:w="498" w:type="pct"/>
            <w:vMerge/>
          </w:tcPr>
          <w:p w14:paraId="63065454" w14:textId="77777777" w:rsidR="004922E7" w:rsidRPr="00C70209" w:rsidRDefault="004922E7" w:rsidP="005B2300">
            <w:pPr>
              <w:pStyle w:val="Tabletext-evidencematrix"/>
            </w:pPr>
          </w:p>
        </w:tc>
        <w:tc>
          <w:tcPr>
            <w:tcW w:w="498" w:type="pct"/>
            <w:vMerge/>
          </w:tcPr>
          <w:p w14:paraId="04DDFFE6" w14:textId="77777777" w:rsidR="004922E7" w:rsidRPr="00C70209" w:rsidRDefault="004922E7" w:rsidP="005B2300">
            <w:pPr>
              <w:pStyle w:val="Tabletext-evidencematrix"/>
            </w:pPr>
          </w:p>
        </w:tc>
        <w:tc>
          <w:tcPr>
            <w:tcW w:w="498" w:type="pct"/>
            <w:vMerge/>
          </w:tcPr>
          <w:p w14:paraId="53AEC4D0" w14:textId="77777777" w:rsidR="004922E7" w:rsidRPr="00C70209" w:rsidRDefault="004922E7" w:rsidP="005B2300">
            <w:pPr>
              <w:pStyle w:val="Tabletext-evidencematrix"/>
            </w:pPr>
          </w:p>
        </w:tc>
        <w:tc>
          <w:tcPr>
            <w:tcW w:w="2046" w:type="pct"/>
            <w:gridSpan w:val="4"/>
          </w:tcPr>
          <w:p w14:paraId="72C14A7B" w14:textId="77777777" w:rsidR="004922E7" w:rsidRPr="00C70209" w:rsidRDefault="004922E7" w:rsidP="005B2300">
            <w:pPr>
              <w:pStyle w:val="Tabletext-evidencematrix"/>
            </w:pPr>
            <w:r w:rsidRPr="00C70209">
              <w:t>Language, visual spatial/motor and memory measures: ~13 years post-transfusion</w:t>
            </w:r>
          </w:p>
        </w:tc>
        <w:tc>
          <w:tcPr>
            <w:tcW w:w="584" w:type="pct"/>
          </w:tcPr>
          <w:p w14:paraId="7C53589A" w14:textId="77777777" w:rsidR="004922E7" w:rsidRPr="00C70209" w:rsidRDefault="004922E7" w:rsidP="005B2300">
            <w:pPr>
              <w:pStyle w:val="Tabletext-evidencematrix"/>
              <w:rPr>
                <w:i/>
              </w:rPr>
            </w:pPr>
          </w:p>
        </w:tc>
      </w:tr>
      <w:tr w:rsidR="00B30DCE" w:rsidRPr="00C70209" w14:paraId="3DCCB9A9" w14:textId="77777777" w:rsidTr="00511420">
        <w:trPr>
          <w:cantSplit/>
        </w:trPr>
        <w:tc>
          <w:tcPr>
            <w:tcW w:w="378" w:type="pct"/>
            <w:vMerge/>
          </w:tcPr>
          <w:p w14:paraId="1CAE00A9" w14:textId="77777777" w:rsidR="004922E7" w:rsidRPr="00C70209" w:rsidRDefault="004922E7" w:rsidP="005B2300">
            <w:pPr>
              <w:pStyle w:val="Tabletext-evidencematrix"/>
            </w:pPr>
          </w:p>
        </w:tc>
        <w:tc>
          <w:tcPr>
            <w:tcW w:w="498" w:type="pct"/>
            <w:vMerge/>
          </w:tcPr>
          <w:p w14:paraId="5A5C2092" w14:textId="77777777" w:rsidR="004922E7" w:rsidRPr="00C70209" w:rsidRDefault="004922E7" w:rsidP="005B2300">
            <w:pPr>
              <w:pStyle w:val="Tabletext-evidencematrix"/>
            </w:pPr>
          </w:p>
        </w:tc>
        <w:tc>
          <w:tcPr>
            <w:tcW w:w="498" w:type="pct"/>
            <w:vMerge/>
          </w:tcPr>
          <w:p w14:paraId="1B5A5E54" w14:textId="77777777" w:rsidR="004922E7" w:rsidRPr="00C70209" w:rsidRDefault="004922E7" w:rsidP="005B2300">
            <w:pPr>
              <w:pStyle w:val="Tabletext-evidencematrix"/>
            </w:pPr>
          </w:p>
        </w:tc>
        <w:tc>
          <w:tcPr>
            <w:tcW w:w="498" w:type="pct"/>
            <w:vMerge/>
          </w:tcPr>
          <w:p w14:paraId="74E17575" w14:textId="77777777" w:rsidR="004922E7" w:rsidRPr="00C70209" w:rsidRDefault="004922E7" w:rsidP="005B2300">
            <w:pPr>
              <w:pStyle w:val="Tabletext-evidencematrix"/>
            </w:pPr>
          </w:p>
        </w:tc>
        <w:tc>
          <w:tcPr>
            <w:tcW w:w="498" w:type="pct"/>
            <w:vMerge/>
          </w:tcPr>
          <w:p w14:paraId="08640B82" w14:textId="77777777" w:rsidR="004922E7" w:rsidRPr="00C70209" w:rsidRDefault="004922E7" w:rsidP="005B2300">
            <w:pPr>
              <w:pStyle w:val="Tabletext-evidencematrix"/>
            </w:pPr>
          </w:p>
        </w:tc>
        <w:tc>
          <w:tcPr>
            <w:tcW w:w="499" w:type="pct"/>
          </w:tcPr>
          <w:p w14:paraId="011A3367" w14:textId="67628AEE" w:rsidR="004922E7" w:rsidRPr="00C70209" w:rsidRDefault="004951C8" w:rsidP="005B2300">
            <w:pPr>
              <w:pStyle w:val="Tabletext-evidencematrix"/>
            </w:pPr>
            <w:r w:rsidRPr="00C70209">
              <w:t>COWA</w:t>
            </w:r>
          </w:p>
        </w:tc>
        <w:tc>
          <w:tcPr>
            <w:tcW w:w="515" w:type="pct"/>
          </w:tcPr>
          <w:p w14:paraId="65329A3B" w14:textId="1552632D" w:rsidR="004922E7" w:rsidRPr="00C70209" w:rsidRDefault="00E64EC2" w:rsidP="005B2300">
            <w:pPr>
              <w:pStyle w:val="Tabletext-evidencematrix"/>
            </w:pPr>
            <w:r w:rsidRPr="00C70209">
              <w:t>–1</w:t>
            </w:r>
            <w:r w:rsidR="004922E7" w:rsidRPr="00C70209">
              <w:t>.30 ± 1.24 (n=33)</w:t>
            </w:r>
          </w:p>
        </w:tc>
        <w:tc>
          <w:tcPr>
            <w:tcW w:w="516" w:type="pct"/>
          </w:tcPr>
          <w:p w14:paraId="6153C2E4" w14:textId="3208A4F0" w:rsidR="004922E7" w:rsidRPr="00C70209" w:rsidRDefault="00E64EC2" w:rsidP="005B2300">
            <w:pPr>
              <w:pStyle w:val="Tabletext-evidencematrix"/>
            </w:pPr>
            <w:r w:rsidRPr="00C70209">
              <w:t>–0</w:t>
            </w:r>
            <w:r w:rsidR="004922E7" w:rsidRPr="00C70209">
              <w:t>.31 ± 1.10 (n=23)</w:t>
            </w:r>
          </w:p>
        </w:tc>
        <w:tc>
          <w:tcPr>
            <w:tcW w:w="516" w:type="pct"/>
          </w:tcPr>
          <w:p w14:paraId="65689AFD" w14:textId="77777777" w:rsidR="004922E7" w:rsidRPr="00C70209" w:rsidRDefault="004922E7" w:rsidP="005B2300">
            <w:pPr>
              <w:pStyle w:val="Tabletext-evidencematrix"/>
            </w:pPr>
            <w:r w:rsidRPr="00C70209">
              <w:t>0.386 [NR]</w:t>
            </w:r>
          </w:p>
        </w:tc>
        <w:tc>
          <w:tcPr>
            <w:tcW w:w="584" w:type="pct"/>
            <w:shd w:val="clear" w:color="auto" w:fill="D9D9D9" w:themeFill="background1" w:themeFillShade="D9"/>
          </w:tcPr>
          <w:p w14:paraId="790EC6E8" w14:textId="77777777" w:rsidR="004922E7" w:rsidRPr="00C70209" w:rsidRDefault="004922E7" w:rsidP="005B2300">
            <w:pPr>
              <w:pStyle w:val="Tabletext-evidencematrix"/>
              <w:rPr>
                <w:i/>
              </w:rPr>
            </w:pPr>
            <w:r w:rsidRPr="00C70209">
              <w:rPr>
                <w:i/>
              </w:rPr>
              <w:t>Favours restrictive RBC transfusion</w:t>
            </w:r>
          </w:p>
          <w:p w14:paraId="46F19ACE" w14:textId="13C045A9" w:rsidR="004922E7" w:rsidRPr="00C70209" w:rsidRDefault="001A475D" w:rsidP="005B2300">
            <w:pPr>
              <w:pStyle w:val="Tabletext-evidencematrix"/>
              <w:rPr>
                <w:shd w:val="clear" w:color="auto" w:fill="FFFFFF" w:themeFill="background1"/>
              </w:rPr>
            </w:pPr>
            <w:r w:rsidRPr="001A475D">
              <w:rPr>
                <w:i/>
              </w:rPr>
              <w:t>P = </w:t>
            </w:r>
            <w:r w:rsidR="004922E7" w:rsidRPr="00C70209">
              <w:t>0.003</w:t>
            </w:r>
            <w:r w:rsidR="004922E7" w:rsidRPr="00C70209">
              <w:rPr>
                <w:vertAlign w:val="superscript"/>
              </w:rPr>
              <w:t>f</w:t>
            </w:r>
          </w:p>
        </w:tc>
      </w:tr>
      <w:tr w:rsidR="00B30DCE" w:rsidRPr="00C70209" w14:paraId="26AFC486" w14:textId="77777777" w:rsidTr="00511420">
        <w:trPr>
          <w:cantSplit/>
        </w:trPr>
        <w:tc>
          <w:tcPr>
            <w:tcW w:w="378" w:type="pct"/>
            <w:vMerge/>
          </w:tcPr>
          <w:p w14:paraId="71FB66A7" w14:textId="77777777" w:rsidR="004922E7" w:rsidRPr="00C70209" w:rsidRDefault="004922E7" w:rsidP="005B2300">
            <w:pPr>
              <w:pStyle w:val="Tabletext-evidencematrix"/>
            </w:pPr>
          </w:p>
        </w:tc>
        <w:tc>
          <w:tcPr>
            <w:tcW w:w="498" w:type="pct"/>
            <w:vMerge/>
          </w:tcPr>
          <w:p w14:paraId="549E01D6" w14:textId="77777777" w:rsidR="004922E7" w:rsidRPr="00C70209" w:rsidRDefault="004922E7" w:rsidP="005B2300">
            <w:pPr>
              <w:pStyle w:val="Tabletext-evidencematrix"/>
            </w:pPr>
          </w:p>
        </w:tc>
        <w:tc>
          <w:tcPr>
            <w:tcW w:w="498" w:type="pct"/>
            <w:vMerge/>
          </w:tcPr>
          <w:p w14:paraId="4CB9619B" w14:textId="77777777" w:rsidR="004922E7" w:rsidRPr="00C70209" w:rsidRDefault="004922E7" w:rsidP="005B2300">
            <w:pPr>
              <w:pStyle w:val="Tabletext-evidencematrix"/>
            </w:pPr>
          </w:p>
        </w:tc>
        <w:tc>
          <w:tcPr>
            <w:tcW w:w="498" w:type="pct"/>
            <w:vMerge/>
          </w:tcPr>
          <w:p w14:paraId="7EE2629A" w14:textId="77777777" w:rsidR="004922E7" w:rsidRPr="00C70209" w:rsidRDefault="004922E7" w:rsidP="005B2300">
            <w:pPr>
              <w:pStyle w:val="Tabletext-evidencematrix"/>
            </w:pPr>
          </w:p>
        </w:tc>
        <w:tc>
          <w:tcPr>
            <w:tcW w:w="498" w:type="pct"/>
            <w:vMerge/>
          </w:tcPr>
          <w:p w14:paraId="4DEDB258" w14:textId="77777777" w:rsidR="004922E7" w:rsidRPr="00C70209" w:rsidRDefault="004922E7" w:rsidP="005B2300">
            <w:pPr>
              <w:pStyle w:val="Tabletext-evidencematrix"/>
            </w:pPr>
          </w:p>
        </w:tc>
        <w:tc>
          <w:tcPr>
            <w:tcW w:w="499" w:type="pct"/>
          </w:tcPr>
          <w:p w14:paraId="32DFB24F" w14:textId="7D073143" w:rsidR="004922E7" w:rsidRPr="00C70209" w:rsidRDefault="004922E7" w:rsidP="005B2300">
            <w:pPr>
              <w:pStyle w:val="Tabletext-evidencematrix"/>
            </w:pPr>
            <w:r w:rsidRPr="00C70209">
              <w:t xml:space="preserve">RAN </w:t>
            </w:r>
          </w:p>
        </w:tc>
        <w:tc>
          <w:tcPr>
            <w:tcW w:w="515" w:type="pct"/>
          </w:tcPr>
          <w:p w14:paraId="4AC86075" w14:textId="77777777" w:rsidR="004922E7" w:rsidRPr="00C70209" w:rsidRDefault="004922E7" w:rsidP="005B2300">
            <w:pPr>
              <w:pStyle w:val="Tabletext-evidencematrix"/>
            </w:pPr>
            <w:r w:rsidRPr="00C70209">
              <w:t>0.08 ± 1.70 (n=33)</w:t>
            </w:r>
          </w:p>
        </w:tc>
        <w:tc>
          <w:tcPr>
            <w:tcW w:w="516" w:type="pct"/>
          </w:tcPr>
          <w:p w14:paraId="04294798" w14:textId="77777777" w:rsidR="004922E7" w:rsidRPr="00C70209" w:rsidRDefault="004922E7" w:rsidP="005B2300">
            <w:pPr>
              <w:pStyle w:val="Tabletext-evidencematrix"/>
            </w:pPr>
            <w:r w:rsidRPr="00C70209">
              <w:t>0.59 ± 1.02 (n=23)</w:t>
            </w:r>
          </w:p>
        </w:tc>
        <w:tc>
          <w:tcPr>
            <w:tcW w:w="516" w:type="pct"/>
          </w:tcPr>
          <w:p w14:paraId="3EAC3297" w14:textId="77777777" w:rsidR="004922E7" w:rsidRPr="00C70209" w:rsidRDefault="004922E7" w:rsidP="005B2300">
            <w:pPr>
              <w:pStyle w:val="Tabletext-evidencematrix"/>
            </w:pPr>
            <w:r w:rsidRPr="00C70209">
              <w:t>0.189 [NR]</w:t>
            </w:r>
          </w:p>
        </w:tc>
        <w:tc>
          <w:tcPr>
            <w:tcW w:w="584" w:type="pct"/>
            <w:shd w:val="clear" w:color="auto" w:fill="auto"/>
          </w:tcPr>
          <w:p w14:paraId="6F1D9050" w14:textId="77777777" w:rsidR="004922E7" w:rsidRPr="00C70209" w:rsidRDefault="004922E7" w:rsidP="005B2300">
            <w:pPr>
              <w:pStyle w:val="Tabletext-evidencematrix"/>
              <w:rPr>
                <w:i/>
              </w:rPr>
            </w:pPr>
            <w:r w:rsidRPr="00C70209">
              <w:rPr>
                <w:i/>
              </w:rPr>
              <w:t>No significant difference</w:t>
            </w:r>
          </w:p>
          <w:p w14:paraId="5C363583" w14:textId="0D117474" w:rsidR="004922E7" w:rsidRPr="00C70209" w:rsidRDefault="001A475D" w:rsidP="005B2300">
            <w:pPr>
              <w:pStyle w:val="Tabletext-evidencematrix"/>
              <w:rPr>
                <w:shd w:val="clear" w:color="auto" w:fill="FFFFFF" w:themeFill="background1"/>
              </w:rPr>
            </w:pPr>
            <w:r w:rsidRPr="001A475D">
              <w:rPr>
                <w:i/>
              </w:rPr>
              <w:t>P = </w:t>
            </w:r>
            <w:r w:rsidR="004922E7" w:rsidRPr="00C70209">
              <w:t>0.167</w:t>
            </w:r>
            <w:r w:rsidR="004922E7" w:rsidRPr="00C70209">
              <w:rPr>
                <w:vertAlign w:val="superscript"/>
              </w:rPr>
              <w:t>f</w:t>
            </w:r>
          </w:p>
        </w:tc>
      </w:tr>
      <w:tr w:rsidR="00B30DCE" w:rsidRPr="00C70209" w14:paraId="56291DAD" w14:textId="77777777" w:rsidTr="00511420">
        <w:trPr>
          <w:cantSplit/>
        </w:trPr>
        <w:tc>
          <w:tcPr>
            <w:tcW w:w="378" w:type="pct"/>
            <w:vMerge/>
          </w:tcPr>
          <w:p w14:paraId="40130BAA" w14:textId="77777777" w:rsidR="004922E7" w:rsidRPr="00C70209" w:rsidRDefault="004922E7" w:rsidP="005B2300">
            <w:pPr>
              <w:pStyle w:val="Tabletext-evidencematrix"/>
            </w:pPr>
          </w:p>
        </w:tc>
        <w:tc>
          <w:tcPr>
            <w:tcW w:w="498" w:type="pct"/>
            <w:vMerge/>
          </w:tcPr>
          <w:p w14:paraId="35B3616F" w14:textId="77777777" w:rsidR="004922E7" w:rsidRPr="00C70209" w:rsidRDefault="004922E7" w:rsidP="005B2300">
            <w:pPr>
              <w:pStyle w:val="Tabletext-evidencematrix"/>
            </w:pPr>
          </w:p>
        </w:tc>
        <w:tc>
          <w:tcPr>
            <w:tcW w:w="498" w:type="pct"/>
            <w:vMerge/>
          </w:tcPr>
          <w:p w14:paraId="3DADAFA6" w14:textId="77777777" w:rsidR="004922E7" w:rsidRPr="00C70209" w:rsidRDefault="004922E7" w:rsidP="005B2300">
            <w:pPr>
              <w:pStyle w:val="Tabletext-evidencematrix"/>
            </w:pPr>
          </w:p>
        </w:tc>
        <w:tc>
          <w:tcPr>
            <w:tcW w:w="498" w:type="pct"/>
            <w:vMerge/>
          </w:tcPr>
          <w:p w14:paraId="4B38425B" w14:textId="77777777" w:rsidR="004922E7" w:rsidRPr="00C70209" w:rsidRDefault="004922E7" w:rsidP="005B2300">
            <w:pPr>
              <w:pStyle w:val="Tabletext-evidencematrix"/>
            </w:pPr>
          </w:p>
        </w:tc>
        <w:tc>
          <w:tcPr>
            <w:tcW w:w="498" w:type="pct"/>
            <w:vMerge/>
          </w:tcPr>
          <w:p w14:paraId="485668BC" w14:textId="77777777" w:rsidR="004922E7" w:rsidRPr="00C70209" w:rsidRDefault="004922E7" w:rsidP="005B2300">
            <w:pPr>
              <w:pStyle w:val="Tabletext-evidencematrix"/>
            </w:pPr>
          </w:p>
        </w:tc>
        <w:tc>
          <w:tcPr>
            <w:tcW w:w="499" w:type="pct"/>
          </w:tcPr>
          <w:p w14:paraId="35FCDFAC" w14:textId="17F9D7D8" w:rsidR="004922E7" w:rsidRPr="00C70209" w:rsidRDefault="004922E7" w:rsidP="005B2300">
            <w:pPr>
              <w:pStyle w:val="Tabletext-evidencematrix"/>
            </w:pPr>
            <w:r w:rsidRPr="00C70209">
              <w:t>JOL (visual</w:t>
            </w:r>
            <w:r w:rsidR="003837B1" w:rsidRPr="00C70209">
              <w:t xml:space="preserve"> </w:t>
            </w:r>
            <w:r w:rsidRPr="00C70209">
              <w:t>spatial reasoning)</w:t>
            </w:r>
          </w:p>
        </w:tc>
        <w:tc>
          <w:tcPr>
            <w:tcW w:w="515" w:type="pct"/>
          </w:tcPr>
          <w:p w14:paraId="411D8820" w14:textId="4247B2A2" w:rsidR="004922E7" w:rsidRPr="00C70209" w:rsidRDefault="00E64EC2" w:rsidP="005B2300">
            <w:pPr>
              <w:pStyle w:val="Tabletext-evidencematrix"/>
            </w:pPr>
            <w:r w:rsidRPr="00C70209">
              <w:t>–1</w:t>
            </w:r>
            <w:r w:rsidR="004922E7" w:rsidRPr="00C70209">
              <w:t>.06 ± 1.54 (n=33)</w:t>
            </w:r>
          </w:p>
        </w:tc>
        <w:tc>
          <w:tcPr>
            <w:tcW w:w="516" w:type="pct"/>
          </w:tcPr>
          <w:p w14:paraId="24FC07C5" w14:textId="407031EE" w:rsidR="004922E7" w:rsidRPr="00C70209" w:rsidRDefault="00E64EC2" w:rsidP="005B2300">
            <w:pPr>
              <w:pStyle w:val="Tabletext-evidencematrix"/>
            </w:pPr>
            <w:r w:rsidRPr="00C70209">
              <w:t>–0</w:t>
            </w:r>
            <w:r w:rsidR="004922E7" w:rsidRPr="00C70209">
              <w:t>.81 ± 1.23 (n=23)</w:t>
            </w:r>
          </w:p>
        </w:tc>
        <w:tc>
          <w:tcPr>
            <w:tcW w:w="516" w:type="pct"/>
          </w:tcPr>
          <w:p w14:paraId="73C2E9BA" w14:textId="77777777" w:rsidR="004922E7" w:rsidRPr="00C70209" w:rsidRDefault="004922E7" w:rsidP="005B2300">
            <w:pPr>
              <w:pStyle w:val="Tabletext-evidencematrix"/>
            </w:pPr>
            <w:r w:rsidRPr="00C70209">
              <w:t>0.091 [NR]</w:t>
            </w:r>
          </w:p>
        </w:tc>
        <w:tc>
          <w:tcPr>
            <w:tcW w:w="584" w:type="pct"/>
            <w:shd w:val="clear" w:color="auto" w:fill="auto"/>
          </w:tcPr>
          <w:p w14:paraId="178D8A9F" w14:textId="77777777" w:rsidR="004922E7" w:rsidRPr="00C70209" w:rsidRDefault="004922E7" w:rsidP="005B2300">
            <w:pPr>
              <w:pStyle w:val="Tabletext-evidencematrix"/>
              <w:rPr>
                <w:i/>
              </w:rPr>
            </w:pPr>
            <w:r w:rsidRPr="00C70209">
              <w:rPr>
                <w:i/>
              </w:rPr>
              <w:t>No significant difference</w:t>
            </w:r>
          </w:p>
          <w:p w14:paraId="2C0BA797" w14:textId="1F45C007" w:rsidR="004922E7" w:rsidRPr="00C70209" w:rsidRDefault="001A475D" w:rsidP="005B2300">
            <w:pPr>
              <w:pStyle w:val="Tabletext-evidencematrix"/>
              <w:rPr>
                <w:shd w:val="clear" w:color="auto" w:fill="FFFFFF" w:themeFill="background1"/>
              </w:rPr>
            </w:pPr>
            <w:r w:rsidRPr="001A475D">
              <w:rPr>
                <w:i/>
              </w:rPr>
              <w:t>P = </w:t>
            </w:r>
            <w:r w:rsidR="004922E7" w:rsidRPr="00C70209">
              <w:t>0.593</w:t>
            </w:r>
            <w:r w:rsidR="004922E7" w:rsidRPr="00C70209">
              <w:rPr>
                <w:vertAlign w:val="superscript"/>
              </w:rPr>
              <w:t>g</w:t>
            </w:r>
          </w:p>
        </w:tc>
      </w:tr>
      <w:tr w:rsidR="00B30DCE" w:rsidRPr="00C70209" w14:paraId="259399C6" w14:textId="77777777" w:rsidTr="00511420">
        <w:trPr>
          <w:cantSplit/>
        </w:trPr>
        <w:tc>
          <w:tcPr>
            <w:tcW w:w="378" w:type="pct"/>
            <w:vMerge/>
          </w:tcPr>
          <w:p w14:paraId="02645D2E" w14:textId="77777777" w:rsidR="004922E7" w:rsidRPr="00C70209" w:rsidRDefault="004922E7" w:rsidP="005B2300">
            <w:pPr>
              <w:pStyle w:val="Tabletext-evidencematrix"/>
            </w:pPr>
          </w:p>
        </w:tc>
        <w:tc>
          <w:tcPr>
            <w:tcW w:w="498" w:type="pct"/>
            <w:vMerge/>
          </w:tcPr>
          <w:p w14:paraId="5F574D54" w14:textId="77777777" w:rsidR="004922E7" w:rsidRPr="00C70209" w:rsidRDefault="004922E7" w:rsidP="005B2300">
            <w:pPr>
              <w:pStyle w:val="Tabletext-evidencematrix"/>
            </w:pPr>
          </w:p>
        </w:tc>
        <w:tc>
          <w:tcPr>
            <w:tcW w:w="498" w:type="pct"/>
            <w:vMerge/>
          </w:tcPr>
          <w:p w14:paraId="333E8262" w14:textId="77777777" w:rsidR="004922E7" w:rsidRPr="00C70209" w:rsidRDefault="004922E7" w:rsidP="005B2300">
            <w:pPr>
              <w:pStyle w:val="Tabletext-evidencematrix"/>
            </w:pPr>
          </w:p>
        </w:tc>
        <w:tc>
          <w:tcPr>
            <w:tcW w:w="498" w:type="pct"/>
            <w:vMerge/>
          </w:tcPr>
          <w:p w14:paraId="001CC58B" w14:textId="77777777" w:rsidR="004922E7" w:rsidRPr="00C70209" w:rsidRDefault="004922E7" w:rsidP="005B2300">
            <w:pPr>
              <w:pStyle w:val="Tabletext-evidencematrix"/>
            </w:pPr>
          </w:p>
        </w:tc>
        <w:tc>
          <w:tcPr>
            <w:tcW w:w="498" w:type="pct"/>
            <w:vMerge/>
          </w:tcPr>
          <w:p w14:paraId="6AD31419" w14:textId="77777777" w:rsidR="004922E7" w:rsidRPr="00C70209" w:rsidRDefault="004922E7" w:rsidP="005B2300">
            <w:pPr>
              <w:pStyle w:val="Tabletext-evidencematrix"/>
            </w:pPr>
          </w:p>
        </w:tc>
        <w:tc>
          <w:tcPr>
            <w:tcW w:w="499" w:type="pct"/>
          </w:tcPr>
          <w:p w14:paraId="3EB70289" w14:textId="77777777" w:rsidR="004922E7" w:rsidRPr="00C70209" w:rsidRDefault="004922E7" w:rsidP="005B2300">
            <w:pPr>
              <w:pStyle w:val="Tabletext-evidencematrix"/>
            </w:pPr>
            <w:r w:rsidRPr="00C70209">
              <w:rPr>
                <w:szCs w:val="16"/>
              </w:rPr>
              <w:t xml:space="preserve">GPB </w:t>
            </w:r>
            <w:r w:rsidRPr="00C70209">
              <w:t>(fine motor coordination)</w:t>
            </w:r>
          </w:p>
        </w:tc>
        <w:tc>
          <w:tcPr>
            <w:tcW w:w="515" w:type="pct"/>
          </w:tcPr>
          <w:p w14:paraId="0DE928F3" w14:textId="2BFB187B" w:rsidR="004922E7" w:rsidRPr="00C70209" w:rsidRDefault="00E64EC2" w:rsidP="005B2300">
            <w:pPr>
              <w:pStyle w:val="Tabletext-evidencematrix"/>
            </w:pPr>
            <w:r w:rsidRPr="00C70209">
              <w:t>–0</w:t>
            </w:r>
            <w:r w:rsidR="004922E7" w:rsidRPr="00C70209">
              <w:t>.75 ± 2.00 (</w:t>
            </w:r>
            <w:r w:rsidR="003B7473" w:rsidRPr="00C70209">
              <w:t>n=</w:t>
            </w:r>
            <w:r w:rsidR="004922E7" w:rsidRPr="00C70209">
              <w:t>33)</w:t>
            </w:r>
          </w:p>
        </w:tc>
        <w:tc>
          <w:tcPr>
            <w:tcW w:w="516" w:type="pct"/>
          </w:tcPr>
          <w:p w14:paraId="44D4AA53" w14:textId="68852373" w:rsidR="004922E7" w:rsidRPr="00C70209" w:rsidRDefault="00E64EC2" w:rsidP="005B2300">
            <w:pPr>
              <w:pStyle w:val="Tabletext-evidencematrix"/>
            </w:pPr>
            <w:r w:rsidRPr="00C70209">
              <w:t>–0</w:t>
            </w:r>
            <w:r w:rsidR="004922E7" w:rsidRPr="00C70209">
              <w:t>.24 ± 0.97 (</w:t>
            </w:r>
            <w:r w:rsidR="003B7473" w:rsidRPr="00C70209">
              <w:t>n=</w:t>
            </w:r>
            <w:r w:rsidR="004922E7" w:rsidRPr="00C70209">
              <w:t>23)</w:t>
            </w:r>
          </w:p>
        </w:tc>
        <w:tc>
          <w:tcPr>
            <w:tcW w:w="516" w:type="pct"/>
          </w:tcPr>
          <w:p w14:paraId="2D9706E6" w14:textId="77777777" w:rsidR="004922E7" w:rsidRPr="00C70209" w:rsidRDefault="004922E7" w:rsidP="005B2300">
            <w:pPr>
              <w:pStyle w:val="Tabletext-evidencematrix"/>
            </w:pPr>
            <w:r w:rsidRPr="00C70209">
              <w:t>0.152 [NR]</w:t>
            </w:r>
          </w:p>
        </w:tc>
        <w:tc>
          <w:tcPr>
            <w:tcW w:w="584" w:type="pct"/>
            <w:shd w:val="clear" w:color="auto" w:fill="auto"/>
          </w:tcPr>
          <w:p w14:paraId="15F069BE" w14:textId="77777777" w:rsidR="004922E7" w:rsidRPr="00C70209" w:rsidRDefault="004922E7" w:rsidP="005B2300">
            <w:pPr>
              <w:pStyle w:val="Tabletext"/>
              <w:rPr>
                <w:i/>
                <w:sz w:val="16"/>
                <w:szCs w:val="16"/>
              </w:rPr>
            </w:pPr>
            <w:r w:rsidRPr="00C70209">
              <w:rPr>
                <w:i/>
                <w:sz w:val="16"/>
                <w:szCs w:val="16"/>
              </w:rPr>
              <w:t>No significant difference</w:t>
            </w:r>
          </w:p>
          <w:p w14:paraId="43155CBD" w14:textId="48043AFC" w:rsidR="004922E7" w:rsidRPr="00C70209" w:rsidRDefault="001A475D" w:rsidP="005B2300">
            <w:pPr>
              <w:pStyle w:val="Tabletext-evidencematrix"/>
              <w:rPr>
                <w:shd w:val="clear" w:color="auto" w:fill="FFFFFF" w:themeFill="background1"/>
              </w:rPr>
            </w:pPr>
            <w:r w:rsidRPr="001A475D">
              <w:rPr>
                <w:i/>
              </w:rPr>
              <w:t>P = </w:t>
            </w:r>
            <w:r w:rsidR="004922E7" w:rsidRPr="00C70209">
              <w:t>0.152</w:t>
            </w:r>
            <w:r w:rsidR="004922E7" w:rsidRPr="00C70209">
              <w:rPr>
                <w:vertAlign w:val="superscript"/>
              </w:rPr>
              <w:t>g</w:t>
            </w:r>
          </w:p>
        </w:tc>
      </w:tr>
      <w:tr w:rsidR="00B30DCE" w:rsidRPr="00C70209" w14:paraId="3AEE97C9" w14:textId="77777777" w:rsidTr="00511420">
        <w:trPr>
          <w:cantSplit/>
        </w:trPr>
        <w:tc>
          <w:tcPr>
            <w:tcW w:w="378" w:type="pct"/>
            <w:vMerge/>
          </w:tcPr>
          <w:p w14:paraId="2A7F15FA" w14:textId="77777777" w:rsidR="004922E7" w:rsidRPr="00C70209" w:rsidRDefault="004922E7" w:rsidP="005B2300">
            <w:pPr>
              <w:pStyle w:val="Tabletext-evidencematrix"/>
            </w:pPr>
          </w:p>
        </w:tc>
        <w:tc>
          <w:tcPr>
            <w:tcW w:w="498" w:type="pct"/>
            <w:vMerge/>
          </w:tcPr>
          <w:p w14:paraId="687AD183" w14:textId="77777777" w:rsidR="004922E7" w:rsidRPr="00C70209" w:rsidRDefault="004922E7" w:rsidP="005B2300">
            <w:pPr>
              <w:pStyle w:val="Tabletext-evidencematrix"/>
            </w:pPr>
          </w:p>
        </w:tc>
        <w:tc>
          <w:tcPr>
            <w:tcW w:w="498" w:type="pct"/>
            <w:vMerge/>
          </w:tcPr>
          <w:p w14:paraId="4AC4898C" w14:textId="77777777" w:rsidR="004922E7" w:rsidRPr="00C70209" w:rsidRDefault="004922E7" w:rsidP="005B2300">
            <w:pPr>
              <w:pStyle w:val="Tabletext-evidencematrix"/>
            </w:pPr>
          </w:p>
        </w:tc>
        <w:tc>
          <w:tcPr>
            <w:tcW w:w="498" w:type="pct"/>
            <w:vMerge/>
          </w:tcPr>
          <w:p w14:paraId="70DD9C78" w14:textId="77777777" w:rsidR="004922E7" w:rsidRPr="00C70209" w:rsidRDefault="004922E7" w:rsidP="005B2300">
            <w:pPr>
              <w:pStyle w:val="Tabletext-evidencematrix"/>
            </w:pPr>
          </w:p>
        </w:tc>
        <w:tc>
          <w:tcPr>
            <w:tcW w:w="498" w:type="pct"/>
            <w:vMerge/>
          </w:tcPr>
          <w:p w14:paraId="00C894EB" w14:textId="77777777" w:rsidR="004922E7" w:rsidRPr="00C70209" w:rsidRDefault="004922E7" w:rsidP="005B2300">
            <w:pPr>
              <w:pStyle w:val="Tabletext-evidencematrix"/>
            </w:pPr>
          </w:p>
        </w:tc>
        <w:tc>
          <w:tcPr>
            <w:tcW w:w="499" w:type="pct"/>
          </w:tcPr>
          <w:p w14:paraId="2A05AF73" w14:textId="77777777" w:rsidR="004922E7" w:rsidRPr="00C70209" w:rsidRDefault="004922E7" w:rsidP="005B2300">
            <w:pPr>
              <w:pStyle w:val="Tabletext-evidencematrix"/>
            </w:pPr>
            <w:r w:rsidRPr="00C70209">
              <w:t>Bender-II (visual-motor integration)</w:t>
            </w:r>
          </w:p>
        </w:tc>
        <w:tc>
          <w:tcPr>
            <w:tcW w:w="515" w:type="pct"/>
          </w:tcPr>
          <w:p w14:paraId="37288B79" w14:textId="77777777" w:rsidR="004922E7" w:rsidRPr="00C70209" w:rsidRDefault="004922E7" w:rsidP="005B2300">
            <w:pPr>
              <w:pStyle w:val="Tabletext-evidencematrix"/>
            </w:pPr>
            <w:r w:rsidRPr="00C70209">
              <w:t>0.12 ± 1.19 (</w:t>
            </w:r>
            <w:r w:rsidR="003B7473" w:rsidRPr="00C70209">
              <w:t>n=</w:t>
            </w:r>
            <w:r w:rsidRPr="00C70209">
              <w:t>33)</w:t>
            </w:r>
          </w:p>
        </w:tc>
        <w:tc>
          <w:tcPr>
            <w:tcW w:w="516" w:type="pct"/>
          </w:tcPr>
          <w:p w14:paraId="297B64E2" w14:textId="77777777" w:rsidR="004922E7" w:rsidRPr="00C70209" w:rsidRDefault="004922E7" w:rsidP="005B2300">
            <w:pPr>
              <w:pStyle w:val="Tabletext-evidencematrix"/>
            </w:pPr>
            <w:r w:rsidRPr="00C70209">
              <w:t>0.75 ± 0.90 (</w:t>
            </w:r>
            <w:r w:rsidR="003B7473" w:rsidRPr="00C70209">
              <w:t>n=</w:t>
            </w:r>
            <w:r w:rsidRPr="00C70209">
              <w:t>23)</w:t>
            </w:r>
          </w:p>
        </w:tc>
        <w:tc>
          <w:tcPr>
            <w:tcW w:w="516" w:type="pct"/>
          </w:tcPr>
          <w:p w14:paraId="7DD9EBA5" w14:textId="77777777" w:rsidR="004922E7" w:rsidRPr="00C70209" w:rsidRDefault="004922E7" w:rsidP="005B2300">
            <w:pPr>
              <w:pStyle w:val="Tabletext-evidencematrix"/>
            </w:pPr>
            <w:r w:rsidRPr="00C70209">
              <w:t>0.279 [NR]</w:t>
            </w:r>
          </w:p>
        </w:tc>
        <w:tc>
          <w:tcPr>
            <w:tcW w:w="584" w:type="pct"/>
            <w:shd w:val="clear" w:color="auto" w:fill="auto"/>
          </w:tcPr>
          <w:p w14:paraId="2C3205F7" w14:textId="77777777" w:rsidR="004922E7" w:rsidRPr="00C70209" w:rsidRDefault="004922E7" w:rsidP="005B2300">
            <w:pPr>
              <w:pStyle w:val="Tabletext-evidencematrix"/>
              <w:rPr>
                <w:i/>
              </w:rPr>
            </w:pPr>
            <w:r w:rsidRPr="00C70209">
              <w:rPr>
                <w:i/>
              </w:rPr>
              <w:t>No significant difference</w:t>
            </w:r>
          </w:p>
          <w:p w14:paraId="161B934C" w14:textId="71A526FA" w:rsidR="004922E7" w:rsidRPr="00C70209" w:rsidRDefault="001A475D" w:rsidP="005B2300">
            <w:pPr>
              <w:pStyle w:val="Tabletext-evidencematrix"/>
              <w:rPr>
                <w:shd w:val="clear" w:color="auto" w:fill="FFFFFF" w:themeFill="background1"/>
              </w:rPr>
            </w:pPr>
            <w:r w:rsidRPr="001A475D">
              <w:rPr>
                <w:i/>
              </w:rPr>
              <w:t>P = </w:t>
            </w:r>
            <w:r w:rsidR="004922E7" w:rsidRPr="00C70209">
              <w:t>0.037</w:t>
            </w:r>
            <w:r w:rsidR="004922E7" w:rsidRPr="00C70209">
              <w:rPr>
                <w:vertAlign w:val="superscript"/>
              </w:rPr>
              <w:t>g</w:t>
            </w:r>
          </w:p>
        </w:tc>
      </w:tr>
      <w:tr w:rsidR="00B30DCE" w:rsidRPr="00C70209" w14:paraId="6D14D90D" w14:textId="77777777" w:rsidTr="00511420">
        <w:trPr>
          <w:cantSplit/>
        </w:trPr>
        <w:tc>
          <w:tcPr>
            <w:tcW w:w="378" w:type="pct"/>
            <w:vMerge/>
          </w:tcPr>
          <w:p w14:paraId="6E41D74E" w14:textId="77777777" w:rsidR="004922E7" w:rsidRPr="00C70209" w:rsidRDefault="004922E7" w:rsidP="005B2300">
            <w:pPr>
              <w:pStyle w:val="Tabletext-evidencematrix"/>
            </w:pPr>
          </w:p>
        </w:tc>
        <w:tc>
          <w:tcPr>
            <w:tcW w:w="498" w:type="pct"/>
            <w:vMerge/>
          </w:tcPr>
          <w:p w14:paraId="6EEDAAA4" w14:textId="77777777" w:rsidR="004922E7" w:rsidRPr="00C70209" w:rsidRDefault="004922E7" w:rsidP="005B2300">
            <w:pPr>
              <w:pStyle w:val="Tabletext-evidencematrix"/>
            </w:pPr>
          </w:p>
        </w:tc>
        <w:tc>
          <w:tcPr>
            <w:tcW w:w="498" w:type="pct"/>
            <w:vMerge/>
          </w:tcPr>
          <w:p w14:paraId="2EB85795" w14:textId="77777777" w:rsidR="004922E7" w:rsidRPr="00C70209" w:rsidRDefault="004922E7" w:rsidP="005B2300">
            <w:pPr>
              <w:pStyle w:val="Tabletext-evidencematrix"/>
            </w:pPr>
          </w:p>
        </w:tc>
        <w:tc>
          <w:tcPr>
            <w:tcW w:w="498" w:type="pct"/>
            <w:vMerge/>
          </w:tcPr>
          <w:p w14:paraId="7104A84C" w14:textId="77777777" w:rsidR="004922E7" w:rsidRPr="00C70209" w:rsidRDefault="004922E7" w:rsidP="005B2300">
            <w:pPr>
              <w:pStyle w:val="Tabletext-evidencematrix"/>
            </w:pPr>
          </w:p>
        </w:tc>
        <w:tc>
          <w:tcPr>
            <w:tcW w:w="498" w:type="pct"/>
            <w:vMerge/>
          </w:tcPr>
          <w:p w14:paraId="5AB95C26" w14:textId="77777777" w:rsidR="004922E7" w:rsidRPr="00C70209" w:rsidRDefault="004922E7" w:rsidP="005B2300">
            <w:pPr>
              <w:pStyle w:val="Tabletext-evidencematrix"/>
            </w:pPr>
          </w:p>
        </w:tc>
        <w:tc>
          <w:tcPr>
            <w:tcW w:w="499" w:type="pct"/>
          </w:tcPr>
          <w:p w14:paraId="1411176B" w14:textId="77777777" w:rsidR="004922E7" w:rsidRPr="00C70209" w:rsidRDefault="004922E7" w:rsidP="005B2300">
            <w:pPr>
              <w:pStyle w:val="Tabletext-evidencematrix"/>
            </w:pPr>
            <w:r w:rsidRPr="00C70209">
              <w:t xml:space="preserve">Visual memory </w:t>
            </w:r>
          </w:p>
        </w:tc>
        <w:tc>
          <w:tcPr>
            <w:tcW w:w="515" w:type="pct"/>
          </w:tcPr>
          <w:p w14:paraId="6EBC0FC7" w14:textId="15CF71F9" w:rsidR="004922E7" w:rsidRPr="00C70209" w:rsidRDefault="00E64EC2" w:rsidP="005B2300">
            <w:pPr>
              <w:pStyle w:val="Tabletext-evidencematrix"/>
            </w:pPr>
            <w:r w:rsidRPr="00C70209">
              <w:t>–3</w:t>
            </w:r>
            <w:r w:rsidR="004922E7" w:rsidRPr="00C70209">
              <w:t>.05 ± 1.75 (</w:t>
            </w:r>
            <w:r w:rsidR="003B7473" w:rsidRPr="00C70209">
              <w:t>n=</w:t>
            </w:r>
            <w:r w:rsidR="004922E7" w:rsidRPr="00C70209">
              <w:t>33)</w:t>
            </w:r>
          </w:p>
        </w:tc>
        <w:tc>
          <w:tcPr>
            <w:tcW w:w="516" w:type="pct"/>
          </w:tcPr>
          <w:p w14:paraId="3FB63011" w14:textId="4299E8A5" w:rsidR="004922E7" w:rsidRPr="00C70209" w:rsidRDefault="00E64EC2" w:rsidP="005B2300">
            <w:pPr>
              <w:pStyle w:val="Tabletext-evidencematrix"/>
            </w:pPr>
            <w:r w:rsidRPr="00C70209">
              <w:t>–1</w:t>
            </w:r>
            <w:r w:rsidR="004922E7" w:rsidRPr="00C70209">
              <w:t>.95 ± 1.38 (</w:t>
            </w:r>
            <w:r w:rsidR="003B7473" w:rsidRPr="00C70209">
              <w:t>n=</w:t>
            </w:r>
            <w:r w:rsidR="004922E7" w:rsidRPr="00C70209">
              <w:t>23)</w:t>
            </w:r>
          </w:p>
        </w:tc>
        <w:tc>
          <w:tcPr>
            <w:tcW w:w="516" w:type="pct"/>
            <w:shd w:val="clear" w:color="auto" w:fill="auto"/>
          </w:tcPr>
          <w:p w14:paraId="4B5ECFDF" w14:textId="77777777" w:rsidR="004922E7" w:rsidRPr="00C70209" w:rsidRDefault="004922E7" w:rsidP="005B2300">
            <w:pPr>
              <w:pStyle w:val="Tabletext-evidencematrix"/>
            </w:pPr>
            <w:r w:rsidRPr="00C70209">
              <w:t>0.324 [NR]</w:t>
            </w:r>
          </w:p>
        </w:tc>
        <w:tc>
          <w:tcPr>
            <w:tcW w:w="584" w:type="pct"/>
            <w:shd w:val="clear" w:color="auto" w:fill="D9D9D9" w:themeFill="background1" w:themeFillShade="D9"/>
          </w:tcPr>
          <w:p w14:paraId="0F5973BC" w14:textId="77777777" w:rsidR="004922E7" w:rsidRPr="00C70209" w:rsidRDefault="004922E7" w:rsidP="005B2300">
            <w:pPr>
              <w:pStyle w:val="Tabletext-evidencematrix"/>
              <w:rPr>
                <w:i/>
              </w:rPr>
            </w:pPr>
            <w:r w:rsidRPr="00C70209">
              <w:rPr>
                <w:i/>
              </w:rPr>
              <w:t>Favours restrictive RBC transfusion</w:t>
            </w:r>
          </w:p>
          <w:p w14:paraId="75B99EFA" w14:textId="79D19F6D" w:rsidR="004922E7" w:rsidRPr="00C70209" w:rsidRDefault="001A475D" w:rsidP="005B2300">
            <w:pPr>
              <w:pStyle w:val="Tabletext-evidencematrix"/>
              <w:rPr>
                <w:shd w:val="clear" w:color="auto" w:fill="FFFFFF" w:themeFill="background1"/>
              </w:rPr>
            </w:pPr>
            <w:r w:rsidRPr="001A475D">
              <w:rPr>
                <w:i/>
              </w:rPr>
              <w:t>P = </w:t>
            </w:r>
            <w:r w:rsidR="004922E7" w:rsidRPr="00C70209">
              <w:t>0.015</w:t>
            </w:r>
            <w:r w:rsidR="004922E7" w:rsidRPr="00C70209">
              <w:rPr>
                <w:vertAlign w:val="superscript"/>
              </w:rPr>
              <w:t>f</w:t>
            </w:r>
          </w:p>
        </w:tc>
      </w:tr>
      <w:tr w:rsidR="00B30DCE" w:rsidRPr="00C70209" w14:paraId="499ADEF7" w14:textId="77777777" w:rsidTr="00511420">
        <w:trPr>
          <w:cantSplit/>
        </w:trPr>
        <w:tc>
          <w:tcPr>
            <w:tcW w:w="378" w:type="pct"/>
            <w:vMerge/>
          </w:tcPr>
          <w:p w14:paraId="53D7A7DB" w14:textId="77777777" w:rsidR="004922E7" w:rsidRPr="00C70209" w:rsidRDefault="004922E7" w:rsidP="005B2300">
            <w:pPr>
              <w:pStyle w:val="Tabletext-evidencematrix"/>
            </w:pPr>
          </w:p>
        </w:tc>
        <w:tc>
          <w:tcPr>
            <w:tcW w:w="498" w:type="pct"/>
            <w:vMerge/>
          </w:tcPr>
          <w:p w14:paraId="134F5833" w14:textId="77777777" w:rsidR="004922E7" w:rsidRPr="00C70209" w:rsidRDefault="004922E7" w:rsidP="005B2300">
            <w:pPr>
              <w:pStyle w:val="Tabletext-evidencematrix"/>
            </w:pPr>
          </w:p>
        </w:tc>
        <w:tc>
          <w:tcPr>
            <w:tcW w:w="498" w:type="pct"/>
            <w:vMerge/>
          </w:tcPr>
          <w:p w14:paraId="65F7559F" w14:textId="77777777" w:rsidR="004922E7" w:rsidRPr="00C70209" w:rsidRDefault="004922E7" w:rsidP="005B2300">
            <w:pPr>
              <w:pStyle w:val="Tabletext-evidencematrix"/>
            </w:pPr>
          </w:p>
        </w:tc>
        <w:tc>
          <w:tcPr>
            <w:tcW w:w="498" w:type="pct"/>
            <w:vMerge/>
          </w:tcPr>
          <w:p w14:paraId="5C9C9E56" w14:textId="77777777" w:rsidR="004922E7" w:rsidRPr="00C70209" w:rsidRDefault="004922E7" w:rsidP="005B2300">
            <w:pPr>
              <w:pStyle w:val="Tabletext-evidencematrix"/>
            </w:pPr>
          </w:p>
        </w:tc>
        <w:tc>
          <w:tcPr>
            <w:tcW w:w="498" w:type="pct"/>
            <w:vMerge/>
          </w:tcPr>
          <w:p w14:paraId="7F732075" w14:textId="77777777" w:rsidR="004922E7" w:rsidRPr="00C70209" w:rsidRDefault="004922E7" w:rsidP="005B2300">
            <w:pPr>
              <w:pStyle w:val="Tabletext-evidencematrix"/>
            </w:pPr>
          </w:p>
        </w:tc>
        <w:tc>
          <w:tcPr>
            <w:tcW w:w="499" w:type="pct"/>
          </w:tcPr>
          <w:p w14:paraId="7EB112D3" w14:textId="77777777" w:rsidR="004922E7" w:rsidRPr="00C70209" w:rsidRDefault="004922E7" w:rsidP="005B2300">
            <w:pPr>
              <w:pStyle w:val="Tabletext-evidencematrix"/>
            </w:pPr>
            <w:r w:rsidRPr="00C70209">
              <w:t xml:space="preserve">Verbal memory </w:t>
            </w:r>
          </w:p>
        </w:tc>
        <w:tc>
          <w:tcPr>
            <w:tcW w:w="515" w:type="pct"/>
          </w:tcPr>
          <w:p w14:paraId="6A2C1F43" w14:textId="0C6C743B" w:rsidR="004922E7" w:rsidRPr="00C70209" w:rsidRDefault="00E64EC2" w:rsidP="005B2300">
            <w:pPr>
              <w:pStyle w:val="Tabletext-evidencematrix"/>
            </w:pPr>
            <w:r w:rsidRPr="00C70209">
              <w:t>–1</w:t>
            </w:r>
            <w:r w:rsidR="004922E7" w:rsidRPr="00C70209">
              <w:t>.41 ± 1.42 (</w:t>
            </w:r>
            <w:r w:rsidR="003B7473" w:rsidRPr="00C70209">
              <w:t>n=</w:t>
            </w:r>
            <w:r w:rsidR="004922E7" w:rsidRPr="00C70209">
              <w:t>33)</w:t>
            </w:r>
          </w:p>
        </w:tc>
        <w:tc>
          <w:tcPr>
            <w:tcW w:w="516" w:type="pct"/>
          </w:tcPr>
          <w:p w14:paraId="39B83BDC" w14:textId="65787098" w:rsidR="004922E7" w:rsidRPr="00C70209" w:rsidRDefault="00E64EC2" w:rsidP="005B2300">
            <w:pPr>
              <w:pStyle w:val="Tabletext-evidencematrix"/>
            </w:pPr>
            <w:r w:rsidRPr="00C70209">
              <w:t>–0</w:t>
            </w:r>
            <w:r w:rsidR="004922E7" w:rsidRPr="00C70209">
              <w:t>.92 ± 0.96 (</w:t>
            </w:r>
            <w:r w:rsidR="003B7473" w:rsidRPr="00C70209">
              <w:t>n=</w:t>
            </w:r>
            <w:r w:rsidR="004922E7" w:rsidRPr="00C70209">
              <w:t>23)</w:t>
            </w:r>
          </w:p>
        </w:tc>
        <w:tc>
          <w:tcPr>
            <w:tcW w:w="516" w:type="pct"/>
            <w:shd w:val="clear" w:color="auto" w:fill="auto"/>
          </w:tcPr>
          <w:p w14:paraId="6BDD3DB0" w14:textId="77777777" w:rsidR="004922E7" w:rsidRPr="00C70209" w:rsidRDefault="004922E7" w:rsidP="005B2300">
            <w:pPr>
              <w:pStyle w:val="Tabletext-evidencematrix"/>
            </w:pPr>
            <w:r w:rsidRPr="00C70209">
              <w:t>0.192 [NR]</w:t>
            </w:r>
          </w:p>
        </w:tc>
        <w:tc>
          <w:tcPr>
            <w:tcW w:w="584" w:type="pct"/>
            <w:shd w:val="clear" w:color="auto" w:fill="auto"/>
          </w:tcPr>
          <w:p w14:paraId="21946FD1" w14:textId="77777777" w:rsidR="004922E7" w:rsidRPr="00C70209" w:rsidRDefault="004922E7" w:rsidP="005B2300">
            <w:pPr>
              <w:pStyle w:val="Tabletext-evidencematrix"/>
              <w:rPr>
                <w:i/>
              </w:rPr>
            </w:pPr>
            <w:r w:rsidRPr="00C70209">
              <w:rPr>
                <w:i/>
              </w:rPr>
              <w:t>No significant difference</w:t>
            </w:r>
          </w:p>
          <w:p w14:paraId="56926789" w14:textId="579E2B53" w:rsidR="004922E7" w:rsidRPr="00C70209" w:rsidRDefault="001A475D" w:rsidP="005B2300">
            <w:pPr>
              <w:pStyle w:val="Tabletext-evidencematrix"/>
              <w:rPr>
                <w:shd w:val="clear" w:color="auto" w:fill="FFFFFF" w:themeFill="background1"/>
              </w:rPr>
            </w:pPr>
            <w:r w:rsidRPr="001A475D">
              <w:rPr>
                <w:i/>
              </w:rPr>
              <w:t>P = </w:t>
            </w:r>
            <w:r w:rsidR="004922E7" w:rsidRPr="00C70209">
              <w:t>0.157</w:t>
            </w:r>
            <w:r w:rsidR="004922E7" w:rsidRPr="00C70209">
              <w:rPr>
                <w:vertAlign w:val="superscript"/>
              </w:rPr>
              <w:t>f</w:t>
            </w:r>
          </w:p>
        </w:tc>
      </w:tr>
    </w:tbl>
    <w:p w14:paraId="55688EA8" w14:textId="7ACC6570" w:rsidR="004922E7" w:rsidRPr="00C70209" w:rsidRDefault="00E1671D" w:rsidP="005B2300">
      <w:pPr>
        <w:pStyle w:val="Tablefignotesleft"/>
      </w:pPr>
      <w:r w:rsidRPr="00C70209">
        <w:t xml:space="preserve">CI, confidence interval; </w:t>
      </w:r>
      <w:r w:rsidR="008333D6" w:rsidRPr="00C70209">
        <w:t xml:space="preserve">COWA, controlled oral word association; </w:t>
      </w:r>
      <w:r w:rsidR="00490362" w:rsidRPr="00C70209">
        <w:t xml:space="preserve">ELBW, extremely low birth weight; </w:t>
      </w:r>
      <w:r w:rsidR="008333D6" w:rsidRPr="00C70209">
        <w:t xml:space="preserve">GAI, </w:t>
      </w:r>
      <w:r w:rsidR="008056BE" w:rsidRPr="00C70209">
        <w:t>G</w:t>
      </w:r>
      <w:r w:rsidR="008333D6" w:rsidRPr="00C70209">
        <w:t xml:space="preserve">eneral </w:t>
      </w:r>
      <w:r w:rsidR="008056BE" w:rsidRPr="00C70209">
        <w:t>A</w:t>
      </w:r>
      <w:r w:rsidR="008333D6" w:rsidRPr="00C70209">
        <w:t xml:space="preserve">bility </w:t>
      </w:r>
      <w:r w:rsidR="008056BE" w:rsidRPr="00C70209">
        <w:t>I</w:t>
      </w:r>
      <w:r w:rsidR="008333D6" w:rsidRPr="00C70209">
        <w:t xml:space="preserve">ndex; GPB, grooved pegboard; </w:t>
      </w:r>
      <w:r w:rsidR="00274262" w:rsidRPr="00C70209">
        <w:t xml:space="preserve">JOL, </w:t>
      </w:r>
      <w:r w:rsidR="0055776B" w:rsidRPr="00C70209">
        <w:t>Benton Judgment of Line Orientation Test</w:t>
      </w:r>
      <w:r w:rsidR="00274262" w:rsidRPr="00C70209">
        <w:t xml:space="preserve">; </w:t>
      </w:r>
      <w:r w:rsidR="00490362" w:rsidRPr="00C70209">
        <w:t>MDI, Mental Development Index</w:t>
      </w:r>
      <w:r w:rsidR="00274262" w:rsidRPr="00C70209">
        <w:t>;</w:t>
      </w:r>
      <w:r w:rsidR="00490362" w:rsidRPr="00C70209">
        <w:t xml:space="preserve"> </w:t>
      </w:r>
      <w:r w:rsidR="00274262" w:rsidRPr="00C70209">
        <w:t xml:space="preserve">NICU, neonatal intensive care unit; </w:t>
      </w:r>
      <w:r w:rsidR="00490362" w:rsidRPr="00C70209">
        <w:t xml:space="preserve">NR, not reported; </w:t>
      </w:r>
      <w:r w:rsidR="008333D6" w:rsidRPr="00C70209">
        <w:t xml:space="preserve">OR, odds ratio; </w:t>
      </w:r>
      <w:r w:rsidR="00490362" w:rsidRPr="00C70209">
        <w:t xml:space="preserve">PRI, </w:t>
      </w:r>
      <w:r w:rsidR="00274262" w:rsidRPr="00C70209">
        <w:t>P</w:t>
      </w:r>
      <w:r w:rsidR="00490362" w:rsidRPr="00C70209">
        <w:t xml:space="preserve">erceptual </w:t>
      </w:r>
      <w:r w:rsidR="00274262" w:rsidRPr="00C70209">
        <w:t>R</w:t>
      </w:r>
      <w:r w:rsidR="00490362" w:rsidRPr="00C70209">
        <w:t xml:space="preserve">easoning </w:t>
      </w:r>
      <w:r w:rsidR="00274262" w:rsidRPr="00C70209">
        <w:t>I</w:t>
      </w:r>
      <w:r w:rsidR="00490362" w:rsidRPr="00C70209">
        <w:t>ndex</w:t>
      </w:r>
      <w:r w:rsidR="00274262" w:rsidRPr="00C70209">
        <w:t>;</w:t>
      </w:r>
      <w:r w:rsidR="00490362" w:rsidRPr="00C70209">
        <w:t xml:space="preserve"> </w:t>
      </w:r>
      <w:r w:rsidR="00C063C9" w:rsidRPr="00C70209">
        <w:t xml:space="preserve">RAN, rapid automatized naming; </w:t>
      </w:r>
      <w:r w:rsidR="00490362" w:rsidRPr="00C70209">
        <w:t xml:space="preserve">RBC, red blood cell; </w:t>
      </w:r>
      <w:r w:rsidR="008333D6" w:rsidRPr="00C70209">
        <w:t>RR, risk</w:t>
      </w:r>
      <w:r w:rsidR="005F73A7" w:rsidRPr="00C70209">
        <w:t xml:space="preserve"> ratio</w:t>
      </w:r>
      <w:r w:rsidR="008333D6" w:rsidRPr="00C70209">
        <w:t xml:space="preserve">; </w:t>
      </w:r>
      <w:r w:rsidRPr="00C70209">
        <w:t xml:space="preserve">SD, standard deviation; </w:t>
      </w:r>
      <w:r w:rsidR="006A199F" w:rsidRPr="00C70209">
        <w:t xml:space="preserve">VCI, </w:t>
      </w:r>
      <w:r w:rsidR="00274262" w:rsidRPr="00C70209">
        <w:t>V</w:t>
      </w:r>
      <w:r w:rsidR="006A199F" w:rsidRPr="00C70209">
        <w:t xml:space="preserve">erbal </w:t>
      </w:r>
      <w:r w:rsidR="00274262" w:rsidRPr="00C70209">
        <w:t>C</w:t>
      </w:r>
      <w:r w:rsidR="006A199F" w:rsidRPr="00C70209">
        <w:t xml:space="preserve">omprehension </w:t>
      </w:r>
      <w:r w:rsidR="00274262" w:rsidRPr="00C70209">
        <w:t>I</w:t>
      </w:r>
      <w:r w:rsidR="006A199F" w:rsidRPr="00C70209">
        <w:t>ndex</w:t>
      </w:r>
      <w:r w:rsidR="004922E7" w:rsidRPr="00C70209">
        <w:t>;</w:t>
      </w:r>
      <w:r w:rsidR="006A199F" w:rsidRPr="00C70209">
        <w:t xml:space="preserve"> </w:t>
      </w:r>
      <w:r w:rsidRPr="00C70209">
        <w:t xml:space="preserve">VLBW, very low birth weight; </w:t>
      </w:r>
      <w:r w:rsidR="00490362" w:rsidRPr="00C70209">
        <w:t>WRAT-I</w:t>
      </w:r>
      <w:r w:rsidR="006A199F" w:rsidRPr="00C70209">
        <w:t xml:space="preserve">II, </w:t>
      </w:r>
      <w:r w:rsidR="008056BE" w:rsidRPr="00C70209">
        <w:t>W</w:t>
      </w:r>
      <w:r w:rsidR="006A199F" w:rsidRPr="00C70209">
        <w:t xml:space="preserve">ide </w:t>
      </w:r>
      <w:r w:rsidR="008056BE" w:rsidRPr="00C70209">
        <w:t>R</w:t>
      </w:r>
      <w:r w:rsidR="006A199F" w:rsidRPr="00C70209">
        <w:t xml:space="preserve">ange </w:t>
      </w:r>
      <w:r w:rsidR="008056BE" w:rsidRPr="00C70209">
        <w:t>A</w:t>
      </w:r>
      <w:r w:rsidR="006A199F" w:rsidRPr="00C70209">
        <w:t xml:space="preserve">chievement </w:t>
      </w:r>
      <w:r w:rsidR="008056BE" w:rsidRPr="00C70209">
        <w:t>T</w:t>
      </w:r>
      <w:r w:rsidR="006A199F" w:rsidRPr="00C70209">
        <w:t>est</w:t>
      </w:r>
    </w:p>
    <w:p w14:paraId="2735B693" w14:textId="77777777" w:rsidR="004922E7" w:rsidRPr="00C70209" w:rsidRDefault="004922E7"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2A9DC53" w14:textId="10AEE2A6" w:rsidR="004922E7" w:rsidRPr="00C70209" w:rsidRDefault="004922E7"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59763B76" w14:textId="77777777" w:rsidR="004922E7" w:rsidRPr="00C70209" w:rsidRDefault="00F13575" w:rsidP="005B2300">
      <w:pPr>
        <w:pStyle w:val="Tablefignotesleft"/>
      </w:pPr>
      <w:r w:rsidRPr="00C70209">
        <w:rPr>
          <w:b/>
        </w:rPr>
        <w:t>c.</w:t>
      </w:r>
      <w:r w:rsidRPr="00C70209">
        <w:t xml:space="preserve"> </w:t>
      </w:r>
      <w:r w:rsidR="00430C91" w:rsidRPr="00C70209">
        <w:t>Published data reported by Whyte (2009)</w:t>
      </w:r>
      <w:r w:rsidRPr="00C70209">
        <w:t>.</w:t>
      </w:r>
    </w:p>
    <w:p w14:paraId="27D3F982" w14:textId="77777777" w:rsidR="004922E7" w:rsidRPr="00C70209" w:rsidRDefault="004922E7" w:rsidP="005B2300">
      <w:pPr>
        <w:pStyle w:val="Tablefignotesleft"/>
      </w:pPr>
      <w:r w:rsidRPr="00C70209">
        <w:rPr>
          <w:b/>
        </w:rPr>
        <w:t xml:space="preserve">d. </w:t>
      </w:r>
      <w:r w:rsidRPr="00C70209">
        <w:t>McCoy (2011) not considered when developing evidence statements due to attrition bias.</w:t>
      </w:r>
    </w:p>
    <w:p w14:paraId="0A17A953" w14:textId="2039ABD6" w:rsidR="004922E7" w:rsidRPr="00C70209" w:rsidRDefault="004922E7" w:rsidP="005B2300">
      <w:pPr>
        <w:pStyle w:val="Tablefignotesleft"/>
      </w:pPr>
      <w:r w:rsidRPr="00C70209">
        <w:rPr>
          <w:b/>
        </w:rPr>
        <w:t>e.</w:t>
      </w:r>
      <w:r w:rsidRPr="00C70209">
        <w:t xml:space="preserve"> Effect sizes (r) were calculated by r=√[t2/(t2+df )]. P </w:t>
      </w:r>
      <w:r w:rsidR="00FB7912" w:rsidRPr="00C70209">
        <w:t>&lt;</w:t>
      </w:r>
      <w:r w:rsidRPr="00C70209">
        <w:t>0.01 was considered statistically significant.</w:t>
      </w:r>
    </w:p>
    <w:p w14:paraId="48C7985D" w14:textId="10937967" w:rsidR="004922E7" w:rsidRPr="00C70209" w:rsidRDefault="004922E7" w:rsidP="005B2300">
      <w:pPr>
        <w:pStyle w:val="Tablefignotesleft"/>
      </w:pPr>
      <w:r w:rsidRPr="00C70209">
        <w:rPr>
          <w:b/>
        </w:rPr>
        <w:t>f.</w:t>
      </w:r>
      <w:r w:rsidRPr="00C70209">
        <w:t xml:space="preserve"> Effect sizes (r) were calculated by r=√[t2/(t2+df )]. P </w:t>
      </w:r>
      <w:r w:rsidR="00FB7912" w:rsidRPr="00C70209">
        <w:t>&lt;</w:t>
      </w:r>
      <w:r w:rsidRPr="00C70209">
        <w:t>0.025 was considered statistically significant.</w:t>
      </w:r>
    </w:p>
    <w:p w14:paraId="2C2CFF01" w14:textId="4CDA5AA1" w:rsidR="00EC6123" w:rsidRPr="00C70209" w:rsidRDefault="00EC6123" w:rsidP="005B2300">
      <w:pPr>
        <w:pStyle w:val="Tablefignotesleft"/>
      </w:pPr>
      <w:r w:rsidRPr="00C70209">
        <w:rPr>
          <w:b/>
        </w:rPr>
        <w:t>g.</w:t>
      </w:r>
      <w:r w:rsidRPr="00C70209">
        <w:t xml:space="preserve"> Effect sizes (r) were calculated by r=√[t2/(t2+df )]. P </w:t>
      </w:r>
      <w:r w:rsidR="00FB7912" w:rsidRPr="00C70209">
        <w:t>&lt;</w:t>
      </w:r>
      <w:r w:rsidRPr="00C70209">
        <w:t>0.017 was considered statistically significant.</w:t>
      </w:r>
    </w:p>
    <w:p w14:paraId="553F8D53" w14:textId="77777777" w:rsidR="00B30DCE" w:rsidRPr="00C70209" w:rsidRDefault="00B30DC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3FC44CA1" w14:textId="77777777" w:rsidR="003B7473" w:rsidRPr="00C70209" w:rsidRDefault="003B7473" w:rsidP="00CF6F17">
      <w:pPr>
        <w:pStyle w:val="Heading7"/>
      </w:pPr>
      <w:r w:rsidRPr="00C70209">
        <w:t>Transfusion-related serious adverse events</w:t>
      </w:r>
    </w:p>
    <w:p w14:paraId="06763767" w14:textId="5F81E6B0" w:rsidR="00CA6D48" w:rsidRPr="00C70209" w:rsidRDefault="00CA6D48" w:rsidP="00CA6D48">
      <w:pPr>
        <w:rPr>
          <w:lang w:eastAsia="en-GB"/>
        </w:rPr>
      </w:pPr>
      <w:r w:rsidRPr="00C70209">
        <w:t xml:space="preserve">One Level II study (Bell 2005) comparing restrictive and liberal transfusion strategies in preterm infants provided evidence for transfusion-related SAEs (TACO, TRALI, haemolytic transfusion reactions, transfusion transmitted infections, transfusion-induced graft-versus-host-disease, anaphylactic reactions). The results of these studies are summarised in </w:t>
      </w:r>
      <w:r w:rsidR="005A2426" w:rsidRPr="00C70209">
        <w:rPr>
          <w:b/>
        </w:rPr>
        <w:fldChar w:fldCharType="begin"/>
      </w:r>
      <w:r w:rsidR="005A2426" w:rsidRPr="00C70209">
        <w:rPr>
          <w:b/>
        </w:rPr>
        <w:instrText xml:space="preserve"> REF _Ref406146798 \h  \* MERGEFORMAT </w:instrText>
      </w:r>
      <w:r w:rsidR="005A2426" w:rsidRPr="00C70209">
        <w:rPr>
          <w:b/>
        </w:rPr>
      </w:r>
      <w:r w:rsidR="005A2426" w:rsidRPr="00C70209">
        <w:rPr>
          <w:b/>
        </w:rPr>
        <w:fldChar w:fldCharType="separate"/>
      </w:r>
      <w:r w:rsidR="000F7A9B" w:rsidRPr="000F7A9B">
        <w:rPr>
          <w:b/>
        </w:rPr>
        <w:t>Table 3.1.16</w:t>
      </w:r>
      <w:r w:rsidR="005A2426" w:rsidRPr="00C70209">
        <w:rPr>
          <w:b/>
        </w:rPr>
        <w:fldChar w:fldCharType="end"/>
      </w:r>
      <w:r w:rsidRPr="00C70209">
        <w:rPr>
          <w:lang w:eastAsia="en-GB"/>
        </w:rPr>
        <w:t>.</w:t>
      </w:r>
    </w:p>
    <w:p w14:paraId="24FCE769" w14:textId="21ED225B" w:rsidR="00E1671D" w:rsidRPr="00C70209" w:rsidRDefault="00CA6D48" w:rsidP="00CA6D48">
      <w:pPr>
        <w:rPr>
          <w:lang w:eastAsia="en-GB"/>
        </w:rPr>
      </w:pPr>
      <w:r w:rsidRPr="00C70209">
        <w:rPr>
          <w:lang w:eastAsia="en-GB"/>
        </w:rPr>
        <w:t>The fair</w:t>
      </w:r>
      <w:r w:rsidR="0023776E" w:rsidRPr="00C70209">
        <w:rPr>
          <w:lang w:eastAsia="en-GB"/>
        </w:rPr>
        <w:t>-</w:t>
      </w:r>
      <w:r w:rsidRPr="00C70209">
        <w:rPr>
          <w:lang w:eastAsia="en-GB"/>
        </w:rPr>
        <w:t>quality study by Bell (2005) assessed transfusion reactions; however, no infants in either group experienced any event. The study was small and was not sufficiently powered to detect such reactions.</w:t>
      </w:r>
    </w:p>
    <w:p w14:paraId="154663C4" w14:textId="77777777" w:rsidR="00B30DCE" w:rsidRPr="00C70209" w:rsidRDefault="00B30DCE" w:rsidP="00E1671D">
      <w:pPr>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486E07A8" w14:textId="3C1F5F55" w:rsidR="00E1671D" w:rsidRPr="00C70209" w:rsidRDefault="008A1ECC" w:rsidP="003B7473">
      <w:pPr>
        <w:pStyle w:val="Caption"/>
      </w:pPr>
      <w:bookmarkStart w:id="279" w:name="_Ref406146798"/>
      <w:bookmarkStart w:id="280" w:name="_Toc42774707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6</w:t>
      </w:r>
      <w:r w:rsidR="00130F03" w:rsidRPr="00C70209">
        <w:fldChar w:fldCharType="end"/>
      </w:r>
      <w:bookmarkEnd w:id="279"/>
      <w:r w:rsidR="00E1671D" w:rsidRPr="00C70209">
        <w:tab/>
      </w:r>
      <w:r w:rsidR="003B7473" w:rsidRPr="00C70209">
        <w:t>Preterm infants: Results for r</w:t>
      </w:r>
      <w:r w:rsidR="00E1671D" w:rsidRPr="00C70209">
        <w:t>estrictive RBC transfusion versus liberal RBC transfusion</w:t>
      </w:r>
      <w:r w:rsidR="003B7473" w:rsidRPr="00C70209">
        <w:t xml:space="preserve"> </w:t>
      </w:r>
      <w:r w:rsidR="00E1671D" w:rsidRPr="00C70209">
        <w:t>– Transfusion-related serious adverse events</w:t>
      </w:r>
      <w:bookmarkEnd w:id="28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1488"/>
        <w:gridCol w:w="1488"/>
        <w:gridCol w:w="1488"/>
        <w:gridCol w:w="1690"/>
      </w:tblGrid>
      <w:tr w:rsidR="003B7473" w:rsidRPr="00C70209" w14:paraId="3CCE26AE" w14:textId="77777777" w:rsidTr="003B7473">
        <w:trPr>
          <w:tblHeader/>
        </w:trPr>
        <w:tc>
          <w:tcPr>
            <w:tcW w:w="383" w:type="pct"/>
            <w:vMerge w:val="restart"/>
            <w:tcBorders>
              <w:bottom w:val="single" w:sz="4" w:space="0" w:color="auto"/>
            </w:tcBorders>
          </w:tcPr>
          <w:p w14:paraId="40288D60" w14:textId="77777777" w:rsidR="003B7473" w:rsidRPr="00C70209" w:rsidRDefault="003B7473" w:rsidP="00C55E14">
            <w:pPr>
              <w:pStyle w:val="TableH2"/>
              <w:rPr>
                <w:rFonts w:eastAsia="Arial Unicode MS"/>
              </w:rPr>
            </w:pPr>
            <w:r w:rsidRPr="00C70209">
              <w:rPr>
                <w:rFonts w:eastAsia="Arial Unicode MS"/>
              </w:rPr>
              <w:t>Study</w:t>
            </w:r>
          </w:p>
          <w:p w14:paraId="6EC47171" w14:textId="77777777" w:rsidR="003B7473" w:rsidRPr="00C70209" w:rsidRDefault="003B7473" w:rsidP="00C55E14">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0140E687" w14:textId="77777777" w:rsidR="003B7473" w:rsidRPr="00C70209" w:rsidRDefault="003B7473" w:rsidP="00C55E14">
            <w:pPr>
              <w:pStyle w:val="TableH2"/>
              <w:rPr>
                <w:rFonts w:eastAsia="Arial Unicode MS"/>
              </w:rPr>
            </w:pPr>
            <w:r w:rsidRPr="00C70209">
              <w:rPr>
                <w:rFonts w:eastAsia="Arial Unicode MS"/>
                <w:i/>
              </w:rPr>
              <w:t>Quality</w:t>
            </w:r>
          </w:p>
        </w:tc>
        <w:tc>
          <w:tcPr>
            <w:tcW w:w="489" w:type="pct"/>
            <w:vMerge w:val="restart"/>
          </w:tcPr>
          <w:p w14:paraId="31D880DE" w14:textId="77777777" w:rsidR="003B7473" w:rsidRPr="00C70209" w:rsidRDefault="003B7473" w:rsidP="00C55E14">
            <w:pPr>
              <w:pStyle w:val="TableH2"/>
              <w:rPr>
                <w:rFonts w:eastAsia="Arial Unicode MS"/>
              </w:rPr>
            </w:pPr>
            <w:r w:rsidRPr="00C70209">
              <w:rPr>
                <w:rFonts w:eastAsia="Arial Unicode MS"/>
              </w:rPr>
              <w:t>No. of trials / sample size included in analysis</w:t>
            </w:r>
          </w:p>
        </w:tc>
        <w:tc>
          <w:tcPr>
            <w:tcW w:w="489" w:type="pct"/>
            <w:vMerge w:val="restart"/>
          </w:tcPr>
          <w:p w14:paraId="59D4847D" w14:textId="77777777" w:rsidR="003B7473" w:rsidRPr="00C70209" w:rsidRDefault="003B7473" w:rsidP="00C55E14">
            <w:pPr>
              <w:pStyle w:val="TableH2"/>
              <w:rPr>
                <w:rFonts w:eastAsia="Arial Unicode MS"/>
              </w:rPr>
            </w:pPr>
            <w:r w:rsidRPr="00C70209">
              <w:rPr>
                <w:rFonts w:eastAsia="Arial Unicode MS"/>
              </w:rPr>
              <w:t xml:space="preserve">Patient population </w:t>
            </w:r>
          </w:p>
        </w:tc>
        <w:tc>
          <w:tcPr>
            <w:tcW w:w="489" w:type="pct"/>
            <w:vMerge w:val="restart"/>
          </w:tcPr>
          <w:p w14:paraId="48EB8B76" w14:textId="77777777" w:rsidR="003B7473" w:rsidRPr="00C70209" w:rsidRDefault="003B7473" w:rsidP="00C55E14">
            <w:pPr>
              <w:pStyle w:val="TableH2"/>
              <w:rPr>
                <w:rFonts w:eastAsia="Arial Unicode MS"/>
              </w:rPr>
            </w:pPr>
            <w:r w:rsidRPr="00C70209">
              <w:rPr>
                <w:rFonts w:eastAsia="Arial Unicode MS"/>
              </w:rPr>
              <w:t>Setting</w:t>
            </w:r>
          </w:p>
          <w:p w14:paraId="0F51FA26" w14:textId="77777777" w:rsidR="003B7473" w:rsidRPr="00C70209" w:rsidRDefault="003B7473" w:rsidP="00C55E14">
            <w:pPr>
              <w:pStyle w:val="TableH2"/>
              <w:rPr>
                <w:rFonts w:eastAsia="Arial Unicode MS"/>
              </w:rPr>
            </w:pPr>
            <w:r w:rsidRPr="00C70209">
              <w:rPr>
                <w:rFonts w:eastAsia="Arial Unicode MS"/>
              </w:rPr>
              <w:t>Location</w:t>
            </w:r>
          </w:p>
        </w:tc>
        <w:tc>
          <w:tcPr>
            <w:tcW w:w="489" w:type="pct"/>
            <w:vMerge w:val="restart"/>
          </w:tcPr>
          <w:p w14:paraId="56F633D5" w14:textId="18CB7602" w:rsidR="003B7473" w:rsidRPr="00C70209" w:rsidRDefault="003B7473" w:rsidP="00C55E14">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9" w:type="pct"/>
            <w:vMerge w:val="restart"/>
          </w:tcPr>
          <w:p w14:paraId="3E2F5CC7" w14:textId="77777777" w:rsidR="003B7473" w:rsidRPr="00C70209" w:rsidRDefault="003B7473" w:rsidP="00C55E14">
            <w:pPr>
              <w:pStyle w:val="TableH2"/>
              <w:rPr>
                <w:rFonts w:eastAsia="Arial Unicode MS"/>
              </w:rPr>
            </w:pPr>
            <w:r w:rsidRPr="00C70209">
              <w:rPr>
                <w:rFonts w:eastAsia="Arial Unicode MS"/>
              </w:rPr>
              <w:t>Outcome</w:t>
            </w:r>
          </w:p>
        </w:tc>
        <w:tc>
          <w:tcPr>
            <w:tcW w:w="2171" w:type="pct"/>
            <w:gridSpan w:val="4"/>
          </w:tcPr>
          <w:p w14:paraId="3A07156F" w14:textId="77777777" w:rsidR="003B7473" w:rsidRPr="00C70209" w:rsidRDefault="003B7473" w:rsidP="00C55E14">
            <w:pPr>
              <w:pStyle w:val="TableH2"/>
              <w:rPr>
                <w:rFonts w:eastAsia="Arial Unicode MS"/>
                <w:i/>
              </w:rPr>
            </w:pPr>
            <w:r w:rsidRPr="00C70209">
              <w:rPr>
                <w:rFonts w:eastAsia="Arial Unicode MS"/>
              </w:rPr>
              <w:t>Results</w:t>
            </w:r>
          </w:p>
        </w:tc>
      </w:tr>
      <w:tr w:rsidR="003B7473" w:rsidRPr="00C70209" w14:paraId="09B05609" w14:textId="77777777" w:rsidTr="003B7473">
        <w:trPr>
          <w:tblHeader/>
        </w:trPr>
        <w:tc>
          <w:tcPr>
            <w:tcW w:w="383" w:type="pct"/>
            <w:vMerge/>
          </w:tcPr>
          <w:p w14:paraId="4BAEB581" w14:textId="77777777" w:rsidR="003B7473" w:rsidRPr="00C70209" w:rsidRDefault="003B7473" w:rsidP="00C55E14">
            <w:pPr>
              <w:pStyle w:val="TableH2"/>
              <w:rPr>
                <w:rFonts w:eastAsia="Arial Unicode MS"/>
              </w:rPr>
            </w:pPr>
          </w:p>
        </w:tc>
        <w:tc>
          <w:tcPr>
            <w:tcW w:w="489" w:type="pct"/>
            <w:vMerge/>
          </w:tcPr>
          <w:p w14:paraId="0875FCF8" w14:textId="77777777" w:rsidR="003B7473" w:rsidRPr="00C70209" w:rsidRDefault="003B7473" w:rsidP="00C55E14">
            <w:pPr>
              <w:pStyle w:val="TableH2"/>
              <w:rPr>
                <w:rFonts w:eastAsia="Arial Unicode MS"/>
              </w:rPr>
            </w:pPr>
          </w:p>
        </w:tc>
        <w:tc>
          <w:tcPr>
            <w:tcW w:w="489" w:type="pct"/>
            <w:vMerge/>
          </w:tcPr>
          <w:p w14:paraId="3176672C" w14:textId="77777777" w:rsidR="003B7473" w:rsidRPr="00C70209" w:rsidRDefault="003B7473" w:rsidP="00C55E14">
            <w:pPr>
              <w:pStyle w:val="TableH2"/>
              <w:rPr>
                <w:rFonts w:eastAsia="Arial Unicode MS"/>
              </w:rPr>
            </w:pPr>
          </w:p>
        </w:tc>
        <w:tc>
          <w:tcPr>
            <w:tcW w:w="489" w:type="pct"/>
            <w:vMerge/>
          </w:tcPr>
          <w:p w14:paraId="2660DBDA" w14:textId="77777777" w:rsidR="003B7473" w:rsidRPr="00C70209" w:rsidRDefault="003B7473" w:rsidP="00C55E14">
            <w:pPr>
              <w:pStyle w:val="TableH2"/>
              <w:rPr>
                <w:rFonts w:eastAsia="Arial Unicode MS"/>
              </w:rPr>
            </w:pPr>
          </w:p>
        </w:tc>
        <w:tc>
          <w:tcPr>
            <w:tcW w:w="489" w:type="pct"/>
            <w:vMerge/>
          </w:tcPr>
          <w:p w14:paraId="6CDEFE01" w14:textId="77777777" w:rsidR="003B7473" w:rsidRPr="00C70209" w:rsidRDefault="003B7473" w:rsidP="00C55E14">
            <w:pPr>
              <w:pStyle w:val="TableH2"/>
              <w:rPr>
                <w:rFonts w:eastAsia="Arial Unicode MS"/>
              </w:rPr>
            </w:pPr>
          </w:p>
        </w:tc>
        <w:tc>
          <w:tcPr>
            <w:tcW w:w="489" w:type="pct"/>
            <w:vMerge/>
          </w:tcPr>
          <w:p w14:paraId="41C354F7" w14:textId="77777777" w:rsidR="003B7473" w:rsidRPr="00C70209" w:rsidRDefault="003B7473" w:rsidP="00C55E14">
            <w:pPr>
              <w:pStyle w:val="TableH2"/>
              <w:rPr>
                <w:rFonts w:eastAsia="Arial Unicode MS"/>
              </w:rPr>
            </w:pPr>
          </w:p>
        </w:tc>
        <w:tc>
          <w:tcPr>
            <w:tcW w:w="525" w:type="pct"/>
          </w:tcPr>
          <w:p w14:paraId="7D9F5115" w14:textId="77777777" w:rsidR="003B7473" w:rsidRPr="00C70209" w:rsidRDefault="003B7473" w:rsidP="00C55E14">
            <w:pPr>
              <w:pStyle w:val="TableH2"/>
              <w:rPr>
                <w:rFonts w:eastAsia="Arial Unicode MS"/>
              </w:rPr>
            </w:pPr>
            <w:r w:rsidRPr="00C70209">
              <w:rPr>
                <w:rFonts w:eastAsia="Arial Unicode MS"/>
              </w:rPr>
              <w:t>Restrictive RBC transfusion</w:t>
            </w:r>
          </w:p>
          <w:p w14:paraId="63F68C29" w14:textId="77777777" w:rsidR="003B7473" w:rsidRPr="00C70209" w:rsidRDefault="003B7473" w:rsidP="00C55E14">
            <w:pPr>
              <w:pStyle w:val="TableH2"/>
              <w:rPr>
                <w:rFonts w:eastAsia="Arial Unicode MS"/>
              </w:rPr>
            </w:pPr>
            <w:r w:rsidRPr="00C70209">
              <w:rPr>
                <w:rFonts w:eastAsia="Arial Unicode MS"/>
              </w:rPr>
              <w:t>n/N (%)</w:t>
            </w:r>
          </w:p>
        </w:tc>
        <w:tc>
          <w:tcPr>
            <w:tcW w:w="525" w:type="pct"/>
          </w:tcPr>
          <w:p w14:paraId="046BF2B7" w14:textId="157BE5C0" w:rsidR="003B7473" w:rsidRPr="00C70209" w:rsidRDefault="003B7473" w:rsidP="00C55E14">
            <w:pPr>
              <w:pStyle w:val="TableH2"/>
              <w:rPr>
                <w:rFonts w:eastAsia="Arial Unicode MS"/>
              </w:rPr>
            </w:pPr>
            <w:r w:rsidRPr="00C70209">
              <w:rPr>
                <w:rFonts w:eastAsia="Arial Unicode MS"/>
              </w:rPr>
              <w:t>Liberal RBC transfusion</w:t>
            </w:r>
          </w:p>
          <w:p w14:paraId="3C4B0696" w14:textId="77777777" w:rsidR="003B7473" w:rsidRPr="00C70209" w:rsidRDefault="003B7473" w:rsidP="00C55E14">
            <w:pPr>
              <w:pStyle w:val="TableH2"/>
              <w:rPr>
                <w:rFonts w:eastAsia="Arial Unicode MS"/>
              </w:rPr>
            </w:pPr>
            <w:r w:rsidRPr="00C70209">
              <w:rPr>
                <w:rFonts w:eastAsia="Arial Unicode MS"/>
              </w:rPr>
              <w:t>n/N (%)</w:t>
            </w:r>
          </w:p>
        </w:tc>
        <w:tc>
          <w:tcPr>
            <w:tcW w:w="525" w:type="pct"/>
          </w:tcPr>
          <w:p w14:paraId="2548737F" w14:textId="77777777" w:rsidR="003B7473" w:rsidRPr="00C70209" w:rsidRDefault="003B7473" w:rsidP="00C55E14">
            <w:pPr>
              <w:pStyle w:val="TableH2"/>
              <w:rPr>
                <w:rFonts w:eastAsia="Arial Unicode MS"/>
              </w:rPr>
            </w:pPr>
            <w:r w:rsidRPr="00C70209">
              <w:rPr>
                <w:rFonts w:eastAsia="Arial Unicode MS"/>
              </w:rPr>
              <w:t>Risk estimate (95% CI)</w:t>
            </w:r>
          </w:p>
        </w:tc>
        <w:tc>
          <w:tcPr>
            <w:tcW w:w="596" w:type="pct"/>
          </w:tcPr>
          <w:p w14:paraId="6783A228" w14:textId="77777777" w:rsidR="003B7473" w:rsidRPr="00C70209" w:rsidRDefault="003B7473" w:rsidP="00C55E14">
            <w:pPr>
              <w:pStyle w:val="TableH3"/>
              <w:rPr>
                <w:rFonts w:eastAsia="Arial Unicode MS"/>
              </w:rPr>
            </w:pPr>
            <w:r w:rsidRPr="00C70209">
              <w:rPr>
                <w:rFonts w:eastAsia="Arial Unicode MS"/>
              </w:rPr>
              <w:t>Statistical significance</w:t>
            </w:r>
          </w:p>
          <w:p w14:paraId="3FF0BC43" w14:textId="574C922C" w:rsidR="003B7473" w:rsidRPr="00C70209" w:rsidRDefault="001A475D" w:rsidP="00C55E14">
            <w:pPr>
              <w:pStyle w:val="TableH2"/>
              <w:rPr>
                <w:rFonts w:eastAsia="Arial Unicode MS"/>
              </w:rPr>
            </w:pPr>
            <w:r w:rsidRPr="001A475D">
              <w:rPr>
                <w:rFonts w:eastAsia="Arial Unicode MS"/>
                <w:i/>
              </w:rPr>
              <w:t>P-</w:t>
            </w:r>
            <w:r w:rsidR="003B7473" w:rsidRPr="00C70209">
              <w:rPr>
                <w:rFonts w:eastAsia="Arial Unicode MS"/>
              </w:rPr>
              <w:t>value</w:t>
            </w:r>
          </w:p>
          <w:p w14:paraId="1173271E" w14:textId="77777777" w:rsidR="003B7473" w:rsidRPr="00C70209" w:rsidRDefault="003B7473" w:rsidP="00C55E14">
            <w:pPr>
              <w:pStyle w:val="TableH2"/>
              <w:rPr>
                <w:rFonts w:eastAsia="Arial Unicode MS"/>
              </w:rPr>
            </w:pPr>
            <w:r w:rsidRPr="00C70209">
              <w:t>Heterogeneity</w:t>
            </w:r>
            <w:r w:rsidRPr="00C70209">
              <w:rPr>
                <w:vertAlign w:val="superscript"/>
              </w:rPr>
              <w:t>b</w:t>
            </w:r>
          </w:p>
        </w:tc>
      </w:tr>
      <w:tr w:rsidR="003B7473" w:rsidRPr="00C70209" w14:paraId="79E933F6" w14:textId="77777777" w:rsidTr="00C55E14">
        <w:tc>
          <w:tcPr>
            <w:tcW w:w="5000" w:type="pct"/>
            <w:gridSpan w:val="10"/>
            <w:shd w:val="clear" w:color="auto" w:fill="000000" w:themeFill="text1"/>
          </w:tcPr>
          <w:p w14:paraId="4CE14A38" w14:textId="77777777" w:rsidR="003B7473" w:rsidRPr="00C70209" w:rsidRDefault="003B7473" w:rsidP="00C55E14">
            <w:pPr>
              <w:pStyle w:val="TableH4"/>
              <w:rPr>
                <w:rFonts w:eastAsia="Arial Unicode MS"/>
              </w:rPr>
            </w:pPr>
            <w:r w:rsidRPr="00C70209">
              <w:rPr>
                <w:rFonts w:eastAsia="Arial Unicode MS"/>
              </w:rPr>
              <w:t>Level II Evidence</w:t>
            </w:r>
          </w:p>
        </w:tc>
      </w:tr>
      <w:tr w:rsidR="003B7473" w:rsidRPr="00C70209" w14:paraId="25C14687" w14:textId="77777777" w:rsidTr="00C55E14">
        <w:trPr>
          <w:tblHeader/>
        </w:trPr>
        <w:tc>
          <w:tcPr>
            <w:tcW w:w="383" w:type="pct"/>
          </w:tcPr>
          <w:p w14:paraId="027B5A9C" w14:textId="29202211" w:rsidR="003B7473" w:rsidRPr="00C70209" w:rsidRDefault="003B7473" w:rsidP="003B7473">
            <w:pPr>
              <w:pStyle w:val="Tabletext-evidencematrix"/>
            </w:pPr>
            <w:r w:rsidRPr="00C70209">
              <w:t>Bell 2005</w:t>
            </w:r>
            <w:r w:rsidR="00E1112B" w:rsidRPr="00C70209">
              <w:fldChar w:fldCharType="begin">
                <w:fldData xml:space="preserve">PEVuZE5vdGU+PENpdGU+PEF1dGhvcj5CZWxsPC9BdXRob3I+PFllYXI+MjAwNTwvWWVhcj48UmVj
TnVtPjE1MDwvUmVjTnVtPjxEaXNwbGF5VGV4dD48c3R5bGUgZmFjZT0ic3VwZXJzY3JpcHQiPjUw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3F7DCB" w:rsidRPr="00C70209">
              <w:instrText xml:space="preserve"> ADDIN EN.CITE </w:instrText>
            </w:r>
            <w:r w:rsidR="003F7DCB" w:rsidRPr="00C70209">
              <w:fldChar w:fldCharType="begin">
                <w:fldData xml:space="preserve">PEVuZE5vdGU+PENpdGU+PEF1dGhvcj5CZWxsPC9BdXRob3I+PFllYXI+MjAwNTwvWWVhcj48UmVj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0</w:t>
            </w:r>
            <w:r w:rsidR="00E1112B" w:rsidRPr="00C70209">
              <w:fldChar w:fldCharType="end"/>
            </w:r>
          </w:p>
          <w:p w14:paraId="514FB80F" w14:textId="77777777" w:rsidR="003B7473" w:rsidRPr="00C70209" w:rsidRDefault="003B7473" w:rsidP="003B7473">
            <w:pPr>
              <w:pStyle w:val="Tabletext-evidencematrix"/>
            </w:pPr>
            <w:r w:rsidRPr="00C70209">
              <w:t>Level II</w:t>
            </w:r>
          </w:p>
          <w:p w14:paraId="7A5509CA" w14:textId="77777777" w:rsidR="003B7473" w:rsidRPr="00C70209" w:rsidRDefault="003B7473" w:rsidP="003B7473">
            <w:pPr>
              <w:pStyle w:val="Tabletext-evidencematrix"/>
            </w:pPr>
            <w:r w:rsidRPr="00C70209">
              <w:rPr>
                <w:i/>
              </w:rPr>
              <w:t>Fair</w:t>
            </w:r>
          </w:p>
        </w:tc>
        <w:tc>
          <w:tcPr>
            <w:tcW w:w="489" w:type="pct"/>
          </w:tcPr>
          <w:p w14:paraId="2B658245" w14:textId="77777777" w:rsidR="003B7473" w:rsidRPr="00C70209" w:rsidRDefault="003B7473" w:rsidP="003B7473">
            <w:pPr>
              <w:pStyle w:val="Tabletext-evidencematrix"/>
            </w:pPr>
            <w:r w:rsidRPr="00C70209">
              <w:t>N=100</w:t>
            </w:r>
          </w:p>
        </w:tc>
        <w:tc>
          <w:tcPr>
            <w:tcW w:w="489" w:type="pct"/>
          </w:tcPr>
          <w:p w14:paraId="70435C84" w14:textId="77777777" w:rsidR="003B7473" w:rsidRPr="00C70209" w:rsidRDefault="003B7473" w:rsidP="003B7473">
            <w:pPr>
              <w:pStyle w:val="Tabletext-evidencematrix"/>
            </w:pPr>
            <w:r w:rsidRPr="00C70209">
              <w:t>Preterm infants with VLBW (500–1300 g)</w:t>
            </w:r>
          </w:p>
        </w:tc>
        <w:tc>
          <w:tcPr>
            <w:tcW w:w="489" w:type="pct"/>
          </w:tcPr>
          <w:p w14:paraId="634130C8" w14:textId="77777777" w:rsidR="003B7473" w:rsidRPr="00C70209" w:rsidRDefault="003B7473" w:rsidP="003B7473">
            <w:pPr>
              <w:pStyle w:val="Tabletext-evidencematrix"/>
            </w:pPr>
            <w:r w:rsidRPr="00C70209">
              <w:t>Single NICU, USA</w:t>
            </w:r>
          </w:p>
        </w:tc>
        <w:tc>
          <w:tcPr>
            <w:tcW w:w="489" w:type="pct"/>
          </w:tcPr>
          <w:p w14:paraId="56F95A2C" w14:textId="154F1B32" w:rsidR="003B7473" w:rsidRPr="00C70209" w:rsidRDefault="003B7473" w:rsidP="003B7473">
            <w:pPr>
              <w:pStyle w:val="Tabletext-evidencematrix"/>
            </w:pPr>
            <w:r w:rsidRPr="00C70209">
              <w:t xml:space="preserve">Restrictive RBC transfusion </w:t>
            </w:r>
            <w:r w:rsidR="00C91BAE" w:rsidRPr="00C70209">
              <w:t>versus</w:t>
            </w:r>
            <w:r w:rsidRPr="00C70209">
              <w:t xml:space="preserve"> liberal RBC transfusion</w:t>
            </w:r>
          </w:p>
        </w:tc>
        <w:tc>
          <w:tcPr>
            <w:tcW w:w="490" w:type="pct"/>
          </w:tcPr>
          <w:p w14:paraId="37052AF1" w14:textId="77777777" w:rsidR="003B7473" w:rsidRPr="00C70209" w:rsidRDefault="003B7473" w:rsidP="003B7473">
            <w:pPr>
              <w:pStyle w:val="Tabletext-evidencematrix"/>
            </w:pPr>
            <w:r w:rsidRPr="00C70209">
              <w:t xml:space="preserve">Transfusion reaction </w:t>
            </w:r>
          </w:p>
        </w:tc>
        <w:tc>
          <w:tcPr>
            <w:tcW w:w="525" w:type="pct"/>
          </w:tcPr>
          <w:p w14:paraId="5C4D3B09" w14:textId="77777777" w:rsidR="003B7473" w:rsidRPr="00C70209" w:rsidRDefault="003B7473" w:rsidP="003B7473">
            <w:pPr>
              <w:pStyle w:val="Tabletext-evidencematrix"/>
            </w:pPr>
            <w:r w:rsidRPr="00C70209">
              <w:t>0/49 (0%)</w:t>
            </w:r>
          </w:p>
        </w:tc>
        <w:tc>
          <w:tcPr>
            <w:tcW w:w="525" w:type="pct"/>
          </w:tcPr>
          <w:p w14:paraId="19DEC028" w14:textId="77777777" w:rsidR="003B7473" w:rsidRPr="00C70209" w:rsidRDefault="003B7473" w:rsidP="003B7473">
            <w:pPr>
              <w:pStyle w:val="Tabletext-evidencematrix"/>
            </w:pPr>
            <w:r w:rsidRPr="00C70209">
              <w:t>0/51 (0%)</w:t>
            </w:r>
          </w:p>
        </w:tc>
        <w:tc>
          <w:tcPr>
            <w:tcW w:w="525" w:type="pct"/>
          </w:tcPr>
          <w:p w14:paraId="117E89FD" w14:textId="77777777" w:rsidR="003B7473" w:rsidRPr="00C70209" w:rsidRDefault="003B7473" w:rsidP="003B7473">
            <w:pPr>
              <w:pStyle w:val="Tabletext-evidencematrix"/>
            </w:pPr>
            <w:r w:rsidRPr="00C70209">
              <w:t>Not estimable</w:t>
            </w:r>
          </w:p>
        </w:tc>
        <w:tc>
          <w:tcPr>
            <w:tcW w:w="596" w:type="pct"/>
          </w:tcPr>
          <w:p w14:paraId="3E805F04" w14:textId="4D29BB3C" w:rsidR="003B7473" w:rsidRPr="00C70209" w:rsidRDefault="003B7473" w:rsidP="003B7473">
            <w:pPr>
              <w:pStyle w:val="Tabletext-evidencematrix"/>
              <w:rPr>
                <w:i/>
              </w:rPr>
            </w:pPr>
            <w:r w:rsidRPr="00C70209">
              <w:rPr>
                <w:i/>
              </w:rPr>
              <w:t>No significant difference</w:t>
            </w:r>
          </w:p>
          <w:p w14:paraId="5DC9E774" w14:textId="5DB38114" w:rsidR="003B7473" w:rsidRPr="00C70209" w:rsidRDefault="001A475D" w:rsidP="003B7473">
            <w:pPr>
              <w:pStyle w:val="Tabletext-evidencematrix"/>
              <w:rPr>
                <w:shd w:val="clear" w:color="auto" w:fill="FFFFFF" w:themeFill="background1"/>
              </w:rPr>
            </w:pPr>
            <w:r w:rsidRPr="001A475D">
              <w:rPr>
                <w:i/>
              </w:rPr>
              <w:t>P = </w:t>
            </w:r>
            <w:r w:rsidR="003B7473" w:rsidRPr="00C70209">
              <w:t>NA</w:t>
            </w:r>
          </w:p>
        </w:tc>
      </w:tr>
    </w:tbl>
    <w:p w14:paraId="02BB666A" w14:textId="29E819DE" w:rsidR="00E1671D" w:rsidRPr="00C70209" w:rsidRDefault="00E1671D" w:rsidP="00E1671D">
      <w:pPr>
        <w:spacing w:after="0"/>
        <w:ind w:left="0"/>
        <w:rPr>
          <w:rFonts w:ascii="Arial Narrow" w:hAnsi="Arial Narrow"/>
          <w:sz w:val="16"/>
          <w:szCs w:val="16"/>
        </w:rPr>
      </w:pPr>
      <w:r w:rsidRPr="00C70209">
        <w:rPr>
          <w:rFonts w:ascii="Arial Narrow" w:hAnsi="Arial Narrow"/>
          <w:sz w:val="16"/>
          <w:szCs w:val="16"/>
        </w:rPr>
        <w:t xml:space="preserve">CI, confidence interval; </w:t>
      </w:r>
      <w:r w:rsidR="005D4AD1" w:rsidRPr="00C70209">
        <w:rPr>
          <w:rFonts w:ascii="Arial Narrow" w:hAnsi="Arial Narrow"/>
          <w:sz w:val="16"/>
          <w:szCs w:val="16"/>
        </w:rPr>
        <w:t xml:space="preserve">NA, not applicable; </w:t>
      </w:r>
      <w:r w:rsidRPr="00C70209">
        <w:rPr>
          <w:rFonts w:ascii="Arial Narrow" w:hAnsi="Arial Narrow"/>
          <w:sz w:val="16"/>
          <w:szCs w:val="16"/>
        </w:rPr>
        <w:t>NICU, neonatal intensive care unit</w:t>
      </w:r>
      <w:r w:rsidR="00A83AA1" w:rsidRPr="00C70209">
        <w:rPr>
          <w:rFonts w:ascii="Arial Narrow" w:hAnsi="Arial Narrow"/>
          <w:sz w:val="16"/>
          <w:szCs w:val="16"/>
        </w:rPr>
        <w:t xml:space="preserve">; RBC, red blood cell; </w:t>
      </w:r>
      <w:r w:rsidR="001D070B" w:rsidRPr="00C70209">
        <w:rPr>
          <w:rFonts w:ascii="Arial Narrow" w:hAnsi="Arial Narrow"/>
          <w:sz w:val="16"/>
          <w:szCs w:val="16"/>
        </w:rPr>
        <w:t>VLBW, very low birth weight</w:t>
      </w:r>
    </w:p>
    <w:p w14:paraId="6A549AEA" w14:textId="77777777" w:rsidR="003B7473" w:rsidRPr="00C70209" w:rsidRDefault="003B7473" w:rsidP="003B7473">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AC7FBDF" w14:textId="5500C762" w:rsidR="003B7473" w:rsidRPr="00C70209" w:rsidRDefault="003B7473" w:rsidP="003B7473">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751663F7" w14:textId="77777777" w:rsidR="00E1671D" w:rsidRPr="00C70209" w:rsidRDefault="00E1671D" w:rsidP="00E1671D">
      <w:pPr>
        <w:pStyle w:val="BodyTextbeforebullet"/>
        <w:ind w:left="0"/>
      </w:pPr>
    </w:p>
    <w:p w14:paraId="7705DF48" w14:textId="77777777" w:rsidR="00B30DCE" w:rsidRPr="00C70209" w:rsidRDefault="00B30DCE" w:rsidP="00E1671D">
      <w:pPr>
        <w:pStyle w:val="BodyTextbeforebulle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3753C45E" w14:textId="77777777" w:rsidR="004F65CA" w:rsidRPr="00C70209" w:rsidRDefault="004F65CA" w:rsidP="004F65CA">
      <w:pPr>
        <w:pStyle w:val="Heading3"/>
        <w:rPr>
          <w:lang w:eastAsia="en-GB"/>
        </w:rPr>
      </w:pPr>
      <w:bookmarkStart w:id="281" w:name="_Toc427746842"/>
      <w:bookmarkStart w:id="282" w:name="_Toc398542769"/>
      <w:bookmarkStart w:id="283" w:name="_Toc398542770"/>
      <w:r w:rsidRPr="00C70209">
        <w:rPr>
          <w:lang w:eastAsia="en-GB"/>
        </w:rPr>
        <w:t>Infants, children and adolescents</w:t>
      </w:r>
      <w:bookmarkEnd w:id="281"/>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138FC" w:rsidRPr="00C70209" w14:paraId="57C9A286"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5E18D66D" w14:textId="3ABD3F7D" w:rsidR="00E138FC" w:rsidRPr="00C70209" w:rsidRDefault="00E138FC" w:rsidP="00745307">
            <w:pPr>
              <w:pStyle w:val="PP-heading"/>
            </w:pPr>
            <w:r w:rsidRPr="00C70209">
              <w:t xml:space="preserve">Evidence statements – </w:t>
            </w:r>
            <w:r w:rsidR="00745307" w:rsidRPr="00C70209">
              <w:rPr>
                <w:lang w:eastAsia="en-GB"/>
              </w:rPr>
              <w:t>infants, children and adolescents</w:t>
            </w:r>
            <w:r w:rsidR="00745307" w:rsidRPr="00C70209">
              <w:t xml:space="preserve"> (RBC</w:t>
            </w:r>
            <w:r w:rsidRPr="00C70209">
              <w:t xml:space="preserve"> transfusion</w:t>
            </w:r>
            <w:r w:rsidR="00745307" w:rsidRPr="00C70209">
              <w: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9E6F4C7" w14:textId="77777777" w:rsidR="00E138FC" w:rsidRPr="00C70209" w:rsidRDefault="00E138FC" w:rsidP="009D7655">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C4966B0" w14:textId="77777777" w:rsidR="00E138FC" w:rsidRPr="00C70209" w:rsidRDefault="00E138FC" w:rsidP="009D7655">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6F53319" w14:textId="77777777" w:rsidR="00E138FC" w:rsidRPr="00C70209" w:rsidRDefault="00E138FC" w:rsidP="009D7655">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7B612A8" w14:textId="77777777" w:rsidR="00E138FC" w:rsidRPr="00C70209" w:rsidRDefault="00E138FC" w:rsidP="009D7655">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EF6A94B" w14:textId="77777777" w:rsidR="00E138FC" w:rsidRPr="00C70209" w:rsidRDefault="00E138FC" w:rsidP="009D7655">
            <w:pPr>
              <w:ind w:left="113" w:right="113"/>
              <w:jc w:val="center"/>
              <w:rPr>
                <w:b/>
              </w:rPr>
            </w:pPr>
            <w:r w:rsidRPr="00C70209">
              <w:rPr>
                <w:b/>
              </w:rPr>
              <w:t>Applicability</w:t>
            </w:r>
          </w:p>
        </w:tc>
      </w:tr>
      <w:tr w:rsidR="00E138FC" w:rsidRPr="00C70209" w14:paraId="3CDECB92" w14:textId="77777777" w:rsidTr="00771CAD">
        <w:trPr>
          <w:cantSplit/>
        </w:trPr>
        <w:tc>
          <w:tcPr>
            <w:tcW w:w="851" w:type="dxa"/>
          </w:tcPr>
          <w:p w14:paraId="6D6CC751" w14:textId="77777777" w:rsidR="00E138FC" w:rsidRPr="00C70209" w:rsidRDefault="00E138FC" w:rsidP="00E138FC">
            <w:pPr>
              <w:pStyle w:val="Tabletextnoindent"/>
            </w:pPr>
          </w:p>
        </w:tc>
        <w:tc>
          <w:tcPr>
            <w:tcW w:w="3750" w:type="dxa"/>
          </w:tcPr>
          <w:p w14:paraId="01276A10" w14:textId="77777777" w:rsidR="00E138FC" w:rsidRPr="00C70209" w:rsidRDefault="00E138FC" w:rsidP="00E138FC">
            <w:pPr>
              <w:pStyle w:val="ES-table"/>
            </w:pPr>
            <w:r w:rsidRPr="00C70209">
              <w:t>In infants, children and adolescents, the effect of RBC transfusion compared with no transfusion on mortality is unknown.</w:t>
            </w:r>
          </w:p>
        </w:tc>
        <w:tc>
          <w:tcPr>
            <w:tcW w:w="809" w:type="dxa"/>
          </w:tcPr>
          <w:p w14:paraId="601C900C" w14:textId="77777777" w:rsidR="00E138FC" w:rsidRPr="00C70209" w:rsidRDefault="00E138FC" w:rsidP="009D7655">
            <w:pPr>
              <w:pStyle w:val="T-ABCD"/>
            </w:pPr>
            <w:r w:rsidRPr="00C70209">
              <w:t>NA</w:t>
            </w:r>
          </w:p>
        </w:tc>
        <w:tc>
          <w:tcPr>
            <w:tcW w:w="809" w:type="dxa"/>
          </w:tcPr>
          <w:p w14:paraId="42CF0AF4" w14:textId="77777777" w:rsidR="00E138FC" w:rsidRPr="00C70209" w:rsidRDefault="00E138FC" w:rsidP="009D7655">
            <w:pPr>
              <w:pStyle w:val="T-ABCD"/>
            </w:pPr>
            <w:r w:rsidRPr="00C70209">
              <w:t>NA</w:t>
            </w:r>
          </w:p>
        </w:tc>
        <w:tc>
          <w:tcPr>
            <w:tcW w:w="809" w:type="dxa"/>
          </w:tcPr>
          <w:p w14:paraId="1BE41BD8" w14:textId="77777777" w:rsidR="00E138FC" w:rsidRPr="00C70209" w:rsidRDefault="00E138FC" w:rsidP="009D7655">
            <w:pPr>
              <w:pStyle w:val="T-ABCD"/>
            </w:pPr>
            <w:r w:rsidRPr="00C70209">
              <w:t>NA</w:t>
            </w:r>
          </w:p>
        </w:tc>
        <w:tc>
          <w:tcPr>
            <w:tcW w:w="809" w:type="dxa"/>
          </w:tcPr>
          <w:p w14:paraId="190CE1D9" w14:textId="77777777" w:rsidR="00E138FC" w:rsidRPr="00C70209" w:rsidRDefault="00E138FC" w:rsidP="009D7655">
            <w:pPr>
              <w:pStyle w:val="T-ABCD"/>
            </w:pPr>
            <w:r w:rsidRPr="00C70209">
              <w:t>NA</w:t>
            </w:r>
          </w:p>
        </w:tc>
        <w:tc>
          <w:tcPr>
            <w:tcW w:w="810" w:type="dxa"/>
          </w:tcPr>
          <w:p w14:paraId="1E40F409" w14:textId="77777777" w:rsidR="00E138FC" w:rsidRPr="00C70209" w:rsidRDefault="00E138FC" w:rsidP="009D7655">
            <w:pPr>
              <w:pStyle w:val="T-ABCD"/>
            </w:pPr>
            <w:r w:rsidRPr="00C70209">
              <w:t xml:space="preserve">NA </w:t>
            </w:r>
          </w:p>
        </w:tc>
      </w:tr>
      <w:tr w:rsidR="00E138FC" w:rsidRPr="00C70209" w14:paraId="4089702B" w14:textId="77777777" w:rsidTr="00771CAD">
        <w:trPr>
          <w:cantSplit/>
        </w:trPr>
        <w:tc>
          <w:tcPr>
            <w:tcW w:w="851" w:type="dxa"/>
          </w:tcPr>
          <w:p w14:paraId="4A3472C2" w14:textId="77777777" w:rsidR="00E138FC" w:rsidRPr="00C70209" w:rsidRDefault="00E138FC" w:rsidP="00E138FC">
            <w:pPr>
              <w:pStyle w:val="Tabletextnoindent"/>
            </w:pPr>
          </w:p>
        </w:tc>
        <w:tc>
          <w:tcPr>
            <w:tcW w:w="3750" w:type="dxa"/>
          </w:tcPr>
          <w:p w14:paraId="59236AB2" w14:textId="77777777" w:rsidR="00E138FC" w:rsidRPr="00C70209" w:rsidRDefault="00E138FC" w:rsidP="00E138FC">
            <w:pPr>
              <w:pStyle w:val="ES-table"/>
            </w:pPr>
            <w:r w:rsidRPr="00C70209">
              <w:t>In infants, children and adolescents, the effect of restrictive RBC transfusion compared with liberal RBC transfusion on mortality is unknown.</w:t>
            </w:r>
          </w:p>
        </w:tc>
        <w:tc>
          <w:tcPr>
            <w:tcW w:w="809" w:type="dxa"/>
          </w:tcPr>
          <w:p w14:paraId="3EC10FEC" w14:textId="77777777" w:rsidR="00E138FC" w:rsidRPr="00C70209" w:rsidRDefault="00E138FC" w:rsidP="009D7655">
            <w:pPr>
              <w:pStyle w:val="T-ABCD"/>
            </w:pPr>
            <w:r w:rsidRPr="00C70209">
              <w:t>NA</w:t>
            </w:r>
          </w:p>
        </w:tc>
        <w:tc>
          <w:tcPr>
            <w:tcW w:w="809" w:type="dxa"/>
          </w:tcPr>
          <w:p w14:paraId="0F8CA1BC" w14:textId="77777777" w:rsidR="00E138FC" w:rsidRPr="00C70209" w:rsidRDefault="00E138FC" w:rsidP="009D7655">
            <w:pPr>
              <w:pStyle w:val="T-ABCD"/>
            </w:pPr>
            <w:r w:rsidRPr="00C70209">
              <w:t>NA</w:t>
            </w:r>
          </w:p>
        </w:tc>
        <w:tc>
          <w:tcPr>
            <w:tcW w:w="809" w:type="dxa"/>
          </w:tcPr>
          <w:p w14:paraId="21256A56" w14:textId="77777777" w:rsidR="00E138FC" w:rsidRPr="00C70209" w:rsidRDefault="00E138FC" w:rsidP="009D7655">
            <w:pPr>
              <w:pStyle w:val="T-ABCD"/>
            </w:pPr>
            <w:r w:rsidRPr="00C70209">
              <w:t>NA</w:t>
            </w:r>
          </w:p>
        </w:tc>
        <w:tc>
          <w:tcPr>
            <w:tcW w:w="809" w:type="dxa"/>
          </w:tcPr>
          <w:p w14:paraId="336D3232" w14:textId="77777777" w:rsidR="00E138FC" w:rsidRPr="00C70209" w:rsidRDefault="00E138FC" w:rsidP="009D7655">
            <w:pPr>
              <w:pStyle w:val="T-ABCD"/>
            </w:pPr>
            <w:r w:rsidRPr="00C70209">
              <w:t>NA</w:t>
            </w:r>
          </w:p>
        </w:tc>
        <w:tc>
          <w:tcPr>
            <w:tcW w:w="810" w:type="dxa"/>
          </w:tcPr>
          <w:p w14:paraId="7F2B708B" w14:textId="77777777" w:rsidR="00E138FC" w:rsidRPr="00C70209" w:rsidRDefault="00E138FC" w:rsidP="009D7655">
            <w:pPr>
              <w:pStyle w:val="T-ABCD"/>
            </w:pPr>
            <w:r w:rsidRPr="00C70209">
              <w:t xml:space="preserve">NA </w:t>
            </w:r>
          </w:p>
        </w:tc>
      </w:tr>
      <w:tr w:rsidR="00E138FC" w:rsidRPr="00C70209" w14:paraId="32AA3D6E" w14:textId="77777777" w:rsidTr="00771CAD">
        <w:trPr>
          <w:cantSplit/>
        </w:trPr>
        <w:tc>
          <w:tcPr>
            <w:tcW w:w="8647" w:type="dxa"/>
            <w:gridSpan w:val="7"/>
          </w:tcPr>
          <w:p w14:paraId="73A0FC35" w14:textId="19EDEB99" w:rsidR="00E138FC" w:rsidRPr="00C70209" w:rsidRDefault="00E138FC" w:rsidP="00E138FC">
            <w:pPr>
              <w:pStyle w:val="ES-notes"/>
            </w:pPr>
            <w:r w:rsidRPr="00C70209">
              <w:t>ES, evidence statement; RBC, red blood cell</w:t>
            </w:r>
          </w:p>
          <w:p w14:paraId="01F86E40" w14:textId="77777777" w:rsidR="00E138FC" w:rsidRPr="00C70209" w:rsidRDefault="00E138FC" w:rsidP="00E138FC">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A7C23A4" w14:textId="77777777" w:rsidR="00771CAD" w:rsidRDefault="00771CAD"/>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0A6306" w:rsidRPr="00C70209" w14:paraId="3B1DA2BE"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00"/>
          </w:tcPr>
          <w:p w14:paraId="2727C0D6" w14:textId="2B1A0F0E" w:rsidR="000A6306" w:rsidRPr="00C70209" w:rsidRDefault="000A6306" w:rsidP="00254BA8">
            <w:pPr>
              <w:pStyle w:val="PP-heading"/>
            </w:pPr>
            <w:r w:rsidRPr="00C70209">
              <w:t>Recommendation</w:t>
            </w:r>
            <w:r>
              <w:t>s</w:t>
            </w:r>
            <w:r w:rsidRPr="00C70209">
              <w:t xml:space="preserve"> –</w:t>
            </w:r>
            <w:r w:rsidRPr="00C70209">
              <w:rPr>
                <w:lang w:eastAsia="en-GB"/>
              </w:rPr>
              <w:t xml:space="preserve"> infants, children and adolescents</w:t>
            </w:r>
            <w:r w:rsidRPr="00C70209">
              <w:t xml:space="preserve"> </w:t>
            </w:r>
            <w:r>
              <w:t>(RBC transfusion)</w:t>
            </w:r>
          </w:p>
        </w:tc>
      </w:tr>
      <w:tr w:rsidR="000A6306" w:rsidRPr="00C70209" w14:paraId="7A95F0AB" w14:textId="77777777" w:rsidTr="00254BA8">
        <w:trPr>
          <w:cantSplit/>
        </w:trPr>
        <w:tc>
          <w:tcPr>
            <w:tcW w:w="1117" w:type="dxa"/>
            <w:tcBorders>
              <w:right w:val="single" w:sz="4" w:space="0" w:color="auto"/>
            </w:tcBorders>
            <w:shd w:val="clear" w:color="auto" w:fill="auto"/>
          </w:tcPr>
          <w:p w14:paraId="7AF9140F" w14:textId="77777777" w:rsidR="000A6306" w:rsidRPr="00C70209" w:rsidRDefault="000A6306" w:rsidP="00254BA8">
            <w:pPr>
              <w:pStyle w:val="PP-bullets"/>
            </w:pPr>
            <w:r w:rsidRPr="00C70209">
              <w:t>R1</w:t>
            </w:r>
            <w:r w:rsidRPr="00C70209">
              <w:br/>
              <w:t>(Grade C)</w:t>
            </w:r>
          </w:p>
        </w:tc>
        <w:tc>
          <w:tcPr>
            <w:tcW w:w="7531" w:type="dxa"/>
            <w:tcBorders>
              <w:left w:val="single" w:sz="4" w:space="0" w:color="auto"/>
            </w:tcBorders>
            <w:shd w:val="clear" w:color="auto" w:fill="auto"/>
          </w:tcPr>
          <w:p w14:paraId="408376C4" w14:textId="77777777" w:rsidR="000A6306" w:rsidRPr="00C70209" w:rsidRDefault="000A6306" w:rsidP="00254BA8">
            <w:pPr>
              <w:pStyle w:val="PP-bullets"/>
            </w:pPr>
            <w:r w:rsidRPr="00C70209">
              <w:t>In paediatric patients, including those who are critically ill, a restrictive transfusion strategy should be employed.</w:t>
            </w:r>
            <w:r w:rsidRPr="00C70209">
              <w:rPr>
                <w:vertAlign w:val="superscript"/>
              </w:rPr>
              <w:t>a</w:t>
            </w:r>
            <w:r w:rsidRPr="00C70209">
              <w:t xml:space="preserve"> Higher Hb thresholds are appropriate in very low birth weight neonates.</w:t>
            </w:r>
            <w:r w:rsidRPr="00C70209">
              <w:rPr>
                <w:vertAlign w:val="superscript"/>
              </w:rPr>
              <w:t>b</w:t>
            </w:r>
          </w:p>
          <w:p w14:paraId="0E7005AA" w14:textId="2F51A221" w:rsidR="000A6306" w:rsidRPr="00C70209" w:rsidRDefault="000A6306" w:rsidP="0091073B">
            <w:pPr>
              <w:pStyle w:val="PP-note"/>
            </w:pPr>
            <w:r w:rsidRPr="00C70209">
              <w:rPr>
                <w:vertAlign w:val="superscript"/>
              </w:rPr>
              <w:t xml:space="preserve">a </w:t>
            </w:r>
            <w:r w:rsidRPr="00C70209">
              <w:t>See PP6 for guidance on a restrictive transfusion strategy.</w:t>
            </w:r>
            <w:r w:rsidRPr="00C70209">
              <w:br/>
            </w:r>
            <w:r w:rsidRPr="00C70209">
              <w:rPr>
                <w:vertAlign w:val="superscript"/>
              </w:rPr>
              <w:t xml:space="preserve">b </w:t>
            </w:r>
            <w:r w:rsidRPr="00C70209">
              <w:t xml:space="preserve">See PP2 </w:t>
            </w:r>
            <w:r w:rsidR="0091073B">
              <w:t xml:space="preserve">and PP3 </w:t>
            </w:r>
            <w:r w:rsidRPr="00C70209">
              <w:t xml:space="preserve">for guidance for </w:t>
            </w:r>
            <w:r w:rsidR="0091073B">
              <w:t>preterm</w:t>
            </w:r>
            <w:r w:rsidRPr="00C70209">
              <w:t xml:space="preserve"> neonates.</w:t>
            </w:r>
          </w:p>
        </w:tc>
      </w:tr>
      <w:tr w:rsidR="000A6306" w:rsidRPr="00C70209" w14:paraId="692D7763"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5CB364C3" w14:textId="3E1AC67C" w:rsidR="000A6306" w:rsidRPr="00C70209" w:rsidRDefault="000A6306" w:rsidP="00254BA8">
            <w:pPr>
              <w:pStyle w:val="PP-heading"/>
            </w:pPr>
            <w:r w:rsidRPr="00C70209">
              <w:t>Practice points –</w:t>
            </w:r>
            <w:r w:rsidRPr="00C70209">
              <w:rPr>
                <w:lang w:eastAsia="en-GB"/>
              </w:rPr>
              <w:t xml:space="preserve"> infants, children and adolescents</w:t>
            </w:r>
            <w:r w:rsidRPr="00C70209">
              <w:t xml:space="preserve"> </w:t>
            </w:r>
            <w:r>
              <w:t>(RBC transfusion)</w:t>
            </w:r>
          </w:p>
        </w:tc>
      </w:tr>
      <w:tr w:rsidR="000A6306" w:rsidRPr="00C70209" w14:paraId="0590C00B" w14:textId="77777777" w:rsidTr="00254BA8">
        <w:tc>
          <w:tcPr>
            <w:tcW w:w="1117" w:type="dxa"/>
            <w:tcBorders>
              <w:right w:val="single" w:sz="4" w:space="0" w:color="auto"/>
            </w:tcBorders>
            <w:shd w:val="clear" w:color="auto" w:fill="auto"/>
          </w:tcPr>
          <w:p w14:paraId="1049F60C" w14:textId="77777777" w:rsidR="000A6306" w:rsidRPr="00C70209" w:rsidRDefault="000A6306" w:rsidP="00254BA8">
            <w:pPr>
              <w:pStyle w:val="PP-bullets"/>
            </w:pPr>
            <w:r w:rsidRPr="00C70209">
              <w:t>PP1</w:t>
            </w:r>
          </w:p>
        </w:tc>
        <w:tc>
          <w:tcPr>
            <w:tcW w:w="7531" w:type="dxa"/>
            <w:tcBorders>
              <w:left w:val="single" w:sz="4" w:space="0" w:color="auto"/>
            </w:tcBorders>
            <w:shd w:val="clear" w:color="auto" w:fill="auto"/>
          </w:tcPr>
          <w:p w14:paraId="0070DF1D" w14:textId="77777777" w:rsidR="000A6306" w:rsidRPr="00C70209" w:rsidRDefault="000A6306" w:rsidP="00254BA8">
            <w:pPr>
              <w:pStyle w:val="PP-bullets"/>
            </w:pPr>
            <w:r w:rsidRPr="00C70209">
              <w:t>In neonatal and paediatric patients, the decision to give a RBC transfusion should not be dictated by a Hb concentration alone.</w:t>
            </w:r>
            <w:r w:rsidRPr="00C70209">
              <w:rPr>
                <w:vertAlign w:val="superscript"/>
              </w:rPr>
              <w:t>a</w:t>
            </w:r>
            <w:r w:rsidRPr="00C70209">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052C0A38" w14:textId="634E7B26" w:rsidR="000A6306" w:rsidRPr="00C70209" w:rsidRDefault="000A6306" w:rsidP="00A06EBF">
            <w:pPr>
              <w:pStyle w:val="PP-note"/>
            </w:pPr>
            <w:r w:rsidRPr="00C70209">
              <w:rPr>
                <w:vertAlign w:val="superscript"/>
              </w:rPr>
              <w:t xml:space="preserve">a </w:t>
            </w:r>
            <w:r>
              <w:t>See</w:t>
            </w:r>
            <w:r w:rsidRPr="00C70209">
              <w:t xml:space="preserve"> PP1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p>
        </w:tc>
      </w:tr>
      <w:tr w:rsidR="000A6306" w:rsidRPr="00C70209" w14:paraId="7045CAF6" w14:textId="77777777" w:rsidTr="00254BA8">
        <w:tc>
          <w:tcPr>
            <w:tcW w:w="1117" w:type="dxa"/>
            <w:tcBorders>
              <w:right w:val="single" w:sz="4" w:space="0" w:color="auto"/>
            </w:tcBorders>
            <w:shd w:val="clear" w:color="auto" w:fill="auto"/>
          </w:tcPr>
          <w:p w14:paraId="10BE2473" w14:textId="77777777" w:rsidR="000A6306" w:rsidRPr="00C70209" w:rsidRDefault="000A6306" w:rsidP="00254BA8">
            <w:pPr>
              <w:pStyle w:val="PP-bullets"/>
            </w:pPr>
            <w:r w:rsidRPr="00C70209">
              <w:t>PP5</w:t>
            </w:r>
          </w:p>
        </w:tc>
        <w:tc>
          <w:tcPr>
            <w:tcW w:w="7531" w:type="dxa"/>
            <w:tcBorders>
              <w:left w:val="single" w:sz="4" w:space="0" w:color="auto"/>
            </w:tcBorders>
            <w:shd w:val="clear" w:color="auto" w:fill="auto"/>
          </w:tcPr>
          <w:p w14:paraId="6989110A" w14:textId="5A8974F3" w:rsidR="000A6306" w:rsidRPr="00C70209" w:rsidRDefault="0091073B" w:rsidP="00254BA8">
            <w:pPr>
              <w:pStyle w:val="PP-bullets"/>
            </w:pPr>
            <w:r>
              <w:t xml:space="preserve">For neonatal and </w:t>
            </w:r>
            <w:r w:rsidR="000A6306" w:rsidRPr="00C70209">
              <w:t>paediatric</w:t>
            </w:r>
            <w:r>
              <w:t xml:space="preserve"> patients, a </w:t>
            </w:r>
            <w:r w:rsidR="000A6306" w:rsidRPr="00C70209">
              <w:t>specific procedural guideline for RBC transfusion should be used that includes the following:</w:t>
            </w:r>
          </w:p>
          <w:p w14:paraId="4A5F8E7D" w14:textId="77777777" w:rsidR="000A6306" w:rsidRPr="00C70209" w:rsidRDefault="000A6306" w:rsidP="00254BA8">
            <w:pPr>
              <w:pStyle w:val="PP-bullet"/>
              <w:rPr>
                <w:lang w:val="en-AU"/>
              </w:rPr>
            </w:pPr>
            <w:r w:rsidRPr="00C70209">
              <w:rPr>
                <w:lang w:val="en-AU"/>
              </w:rPr>
              <w:t>volume of transfusion and rate of administration</w:t>
            </w:r>
          </w:p>
          <w:p w14:paraId="4EEA33CA" w14:textId="77777777" w:rsidR="000A6306" w:rsidRPr="00C70209" w:rsidRDefault="000A6306" w:rsidP="00254BA8">
            <w:pPr>
              <w:pStyle w:val="PP-bullet"/>
              <w:rPr>
                <w:lang w:val="en-AU"/>
              </w:rPr>
            </w:pPr>
            <w:r w:rsidRPr="00C70209">
              <w:rPr>
                <w:lang w:val="en-AU"/>
              </w:rPr>
              <w:t>patient monitoring during and after transfusion</w:t>
            </w:r>
          </w:p>
          <w:p w14:paraId="09D1B92F" w14:textId="77777777" w:rsidR="000A6306" w:rsidRPr="00C70209" w:rsidRDefault="000A6306" w:rsidP="00254BA8">
            <w:pPr>
              <w:pStyle w:val="PP-bullet"/>
              <w:rPr>
                <w:lang w:val="en-AU"/>
              </w:rPr>
            </w:pPr>
            <w:r w:rsidRPr="00C70209">
              <w:rPr>
                <w:lang w:val="en-AU"/>
              </w:rPr>
              <w:t>transfusion technique (e.g. use of syringe pumps)</w:t>
            </w:r>
          </w:p>
          <w:p w14:paraId="4DB9E9A9" w14:textId="77777777" w:rsidR="000A6306" w:rsidRPr="00C70209" w:rsidRDefault="000A6306" w:rsidP="00254BA8">
            <w:pPr>
              <w:pStyle w:val="PP-bullet"/>
              <w:rPr>
                <w:lang w:val="en-AU"/>
              </w:rPr>
            </w:pPr>
            <w:r w:rsidRPr="00C70209">
              <w:rPr>
                <w:lang w:val="en-AU"/>
              </w:rPr>
              <w:t>recognition and reporting of adverse events.</w:t>
            </w:r>
          </w:p>
        </w:tc>
      </w:tr>
      <w:tr w:rsidR="000A6306" w:rsidRPr="00C70209" w14:paraId="1B471796" w14:textId="77777777" w:rsidTr="00254BA8">
        <w:tc>
          <w:tcPr>
            <w:tcW w:w="1117" w:type="dxa"/>
            <w:tcBorders>
              <w:right w:val="single" w:sz="4" w:space="0" w:color="auto"/>
            </w:tcBorders>
            <w:shd w:val="clear" w:color="auto" w:fill="auto"/>
          </w:tcPr>
          <w:p w14:paraId="40884603" w14:textId="77777777" w:rsidR="000A6306" w:rsidRPr="00C70209" w:rsidRDefault="000A6306" w:rsidP="00254BA8">
            <w:pPr>
              <w:pStyle w:val="PP-bullets"/>
            </w:pPr>
            <w:r w:rsidRPr="00C70209">
              <w:t>PP6</w:t>
            </w:r>
          </w:p>
        </w:tc>
        <w:tc>
          <w:tcPr>
            <w:tcW w:w="7531" w:type="dxa"/>
            <w:tcBorders>
              <w:left w:val="single" w:sz="4" w:space="0" w:color="auto"/>
            </w:tcBorders>
            <w:shd w:val="clear" w:color="auto" w:fill="auto"/>
          </w:tcPr>
          <w:p w14:paraId="46F2CAAA" w14:textId="77777777" w:rsidR="000A6306" w:rsidRPr="00C70209" w:rsidRDefault="000A6306" w:rsidP="00254BA8">
            <w:pPr>
              <w:pStyle w:val="PP-bullets"/>
            </w:pPr>
            <w:r w:rsidRPr="00C70209">
              <w:t>In haemodynamically stable paediatric patients (excluding neonates), evidence from other patient groups and CRG consensus</w:t>
            </w:r>
            <w:r w:rsidRPr="00C70209">
              <w:rPr>
                <w:vertAlign w:val="superscript"/>
              </w:rPr>
              <w:t>a</w:t>
            </w:r>
            <w:r w:rsidRPr="00C70209">
              <w:t xml:space="preserve"> suggests that, with a:</w:t>
            </w:r>
          </w:p>
          <w:p w14:paraId="6B55B2F9" w14:textId="77777777" w:rsidR="000A6306" w:rsidRPr="00C70209" w:rsidRDefault="000A6306" w:rsidP="00254BA8">
            <w:pPr>
              <w:pStyle w:val="PP-bullet"/>
              <w:rPr>
                <w:lang w:val="en-AU"/>
              </w:rPr>
            </w:pPr>
            <w:r w:rsidRPr="00C70209">
              <w:rPr>
                <w:lang w:val="en-AU"/>
              </w:rPr>
              <w:t>Hb concentration &lt;70 g/L, RBC transfusion is often appropriate. However, transfusion may not be required in well-compensated patients or where other specific therapy is available.</w:t>
            </w:r>
          </w:p>
          <w:p w14:paraId="51BFE4C8" w14:textId="77777777" w:rsidR="000A6306" w:rsidRPr="00C70209" w:rsidRDefault="000A6306" w:rsidP="00254BA8">
            <w:pPr>
              <w:pStyle w:val="PP-bullet"/>
              <w:rPr>
                <w:lang w:val="en-AU"/>
              </w:rPr>
            </w:pPr>
            <w:r w:rsidRPr="00C70209">
              <w:rPr>
                <w:lang w:val="en-AU"/>
              </w:rPr>
              <w:t>Hb concentration of 70–90 g/L, RBC transfusion may be appropriate. The decision to transfuse patients should be based on the need to relieve clinical signs and symptoms of anaemia, and the patient’s response to previous transfusions.</w:t>
            </w:r>
          </w:p>
          <w:p w14:paraId="49B89CE7" w14:textId="77777777" w:rsidR="000A6306" w:rsidRPr="00C70209" w:rsidRDefault="000A6306" w:rsidP="00254BA8">
            <w:pPr>
              <w:pStyle w:val="PP-bullet"/>
              <w:tabs>
                <w:tab w:val="left" w:pos="1012"/>
              </w:tabs>
              <w:rPr>
                <w:lang w:val="en-AU"/>
              </w:rPr>
            </w:pPr>
            <w:r w:rsidRPr="00C70209">
              <w:rPr>
                <w:lang w:val="en-AU"/>
              </w:rPr>
              <w:t>Hb concentration &gt;90 g/L, RBC transfusion is often unnecessary and may be inappropriate.</w:t>
            </w:r>
          </w:p>
          <w:p w14:paraId="4A68385D" w14:textId="6C30E7DC" w:rsidR="000A6306" w:rsidRPr="00C70209" w:rsidRDefault="000A6306" w:rsidP="00A06EBF">
            <w:pPr>
              <w:pStyle w:val="PP-note"/>
            </w:pPr>
            <w:r w:rsidRPr="00C70209">
              <w:rPr>
                <w:vertAlign w:val="superscript"/>
              </w:rPr>
              <w:t xml:space="preserve">a </w:t>
            </w:r>
            <w:r>
              <w:t>See</w:t>
            </w:r>
            <w:r w:rsidRPr="00C70209">
              <w:t xml:space="preserve"> PP3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r w:rsidRPr="00C70209">
              <w:t xml:space="preserve"> </w:t>
            </w:r>
          </w:p>
        </w:tc>
      </w:tr>
      <w:tr w:rsidR="000A6306" w:rsidRPr="00C70209" w14:paraId="0FBD66E1" w14:textId="77777777" w:rsidTr="00254BA8">
        <w:tc>
          <w:tcPr>
            <w:tcW w:w="1117" w:type="dxa"/>
            <w:tcBorders>
              <w:right w:val="single" w:sz="4" w:space="0" w:color="auto"/>
            </w:tcBorders>
            <w:shd w:val="clear" w:color="auto" w:fill="auto"/>
          </w:tcPr>
          <w:p w14:paraId="11609A21" w14:textId="77777777" w:rsidR="000A6306" w:rsidRPr="00C70209" w:rsidRDefault="000A6306" w:rsidP="00254BA8">
            <w:pPr>
              <w:pStyle w:val="PP-bullets"/>
            </w:pPr>
            <w:r w:rsidRPr="00C70209">
              <w:t>PP7</w:t>
            </w:r>
          </w:p>
        </w:tc>
        <w:tc>
          <w:tcPr>
            <w:tcW w:w="7531" w:type="dxa"/>
            <w:tcBorders>
              <w:left w:val="single" w:sz="4" w:space="0" w:color="auto"/>
            </w:tcBorders>
            <w:shd w:val="clear" w:color="auto" w:fill="auto"/>
          </w:tcPr>
          <w:p w14:paraId="4205A626" w14:textId="77777777" w:rsidR="000A6306" w:rsidRPr="00C70209" w:rsidRDefault="000A6306" w:rsidP="00254BA8">
            <w:pPr>
              <w:pStyle w:val="PP-bullets"/>
            </w:pPr>
            <w:r w:rsidRPr="00C70209">
              <w:t>In paediatric patients with beta thalassaemia, the evidence does not support any change to the current practice of maintaining a pretransfusion Hb concentration of 90–100 g/L.</w:t>
            </w:r>
            <w:r w:rsidRPr="00C70209">
              <w:rPr>
                <w:vertAlign w:val="superscript"/>
              </w:rPr>
              <w:t>a</w:t>
            </w:r>
          </w:p>
          <w:p w14:paraId="6DC3E88D" w14:textId="21EB7706" w:rsidR="000A6306" w:rsidRPr="00C70209" w:rsidRDefault="000A6306" w:rsidP="00A06EBF">
            <w:pPr>
              <w:pStyle w:val="PP-note"/>
            </w:pPr>
            <w:r w:rsidRPr="00C70209">
              <w:rPr>
                <w:vertAlign w:val="superscript"/>
              </w:rPr>
              <w:t>a</w:t>
            </w:r>
            <w:r w:rsidRPr="00C70209">
              <w:t xml:space="preserve"> </w:t>
            </w:r>
            <w:r>
              <w:t>See</w:t>
            </w:r>
            <w:r w:rsidRPr="00C70209">
              <w:t xml:space="preserve"> PP23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r w:rsidRPr="00C70209">
              <w:rPr>
                <w:vertAlign w:val="superscript"/>
              </w:rPr>
              <w:t xml:space="preserve"> </w:t>
            </w:r>
          </w:p>
        </w:tc>
      </w:tr>
      <w:tr w:rsidR="000A6306" w:rsidRPr="00C70209" w14:paraId="6D71F157" w14:textId="77777777" w:rsidTr="00254BA8">
        <w:tc>
          <w:tcPr>
            <w:tcW w:w="1117" w:type="dxa"/>
            <w:tcBorders>
              <w:right w:val="single" w:sz="4" w:space="0" w:color="auto"/>
            </w:tcBorders>
            <w:shd w:val="clear" w:color="auto" w:fill="auto"/>
          </w:tcPr>
          <w:p w14:paraId="702090BD" w14:textId="77777777" w:rsidR="000A6306" w:rsidRPr="00C70209" w:rsidRDefault="000A6306" w:rsidP="00254BA8">
            <w:pPr>
              <w:pStyle w:val="PP-bullets"/>
            </w:pPr>
            <w:r w:rsidRPr="00C70209">
              <w:t>PP8</w:t>
            </w:r>
          </w:p>
        </w:tc>
        <w:tc>
          <w:tcPr>
            <w:tcW w:w="7531" w:type="dxa"/>
            <w:tcBorders>
              <w:left w:val="single" w:sz="4" w:space="0" w:color="auto"/>
            </w:tcBorders>
            <w:shd w:val="clear" w:color="auto" w:fill="auto"/>
          </w:tcPr>
          <w:p w14:paraId="2C5D9C0C" w14:textId="77777777" w:rsidR="000A6306" w:rsidRPr="00C70209" w:rsidRDefault="000A6306" w:rsidP="00254BA8">
            <w:pPr>
              <w:pStyle w:val="PP-bullets"/>
            </w:pPr>
            <w:r w:rsidRPr="00C70209">
              <w:t>In paediatric patients less than 20 kg, calculate transfusion volume (mL) based on weight and desired Hb increment.</w:t>
            </w:r>
            <w:r w:rsidRPr="00C70209">
              <w:rPr>
                <w:vertAlign w:val="superscript"/>
              </w:rPr>
              <w:t>a</w:t>
            </w:r>
          </w:p>
          <w:p w14:paraId="1E3835BA" w14:textId="1E326553" w:rsidR="000A6306" w:rsidRPr="00C70209" w:rsidRDefault="000A6306" w:rsidP="00254BA8">
            <w:pPr>
              <w:pStyle w:val="PP-note"/>
            </w:pPr>
            <w:r w:rsidRPr="00C70209">
              <w:rPr>
                <w:vertAlign w:val="superscript"/>
              </w:rPr>
              <w:t xml:space="preserve">a </w:t>
            </w:r>
            <w:r w:rsidR="00172123" w:rsidRPr="00C70209">
              <w:t xml:space="preserve">See Appendix </w:t>
            </w:r>
            <w:r w:rsidR="00172123" w:rsidRPr="00172123">
              <w:t>F (</w:t>
            </w:r>
            <w:r w:rsidR="00172123" w:rsidRPr="00172123">
              <w:rPr>
                <w:i/>
              </w:rPr>
              <w:t>RBC transfusions in preterm infants</w:t>
            </w:r>
            <w:r w:rsidR="00172123" w:rsidRPr="00172123">
              <w:t>)</w:t>
            </w:r>
            <w:r w:rsidR="00172123">
              <w:t xml:space="preserve"> and Appendix </w:t>
            </w:r>
            <w:r w:rsidR="00172123" w:rsidRPr="00C70209">
              <w:t>J (</w:t>
            </w:r>
            <w:r w:rsidR="00172123" w:rsidRPr="00C70209">
              <w:rPr>
                <w:i/>
              </w:rPr>
              <w:t>Transfusion volume calculation for neonates, infants and small children</w:t>
            </w:r>
            <w:r w:rsidR="00172123" w:rsidRPr="00C70209">
              <w:t>)</w:t>
            </w:r>
          </w:p>
        </w:tc>
      </w:tr>
      <w:tr w:rsidR="000A6306" w:rsidRPr="00C70209" w14:paraId="7C029BA9" w14:textId="77777777" w:rsidTr="00254BA8">
        <w:tc>
          <w:tcPr>
            <w:tcW w:w="1117" w:type="dxa"/>
            <w:tcBorders>
              <w:right w:val="single" w:sz="4" w:space="0" w:color="auto"/>
            </w:tcBorders>
            <w:shd w:val="clear" w:color="auto" w:fill="auto"/>
          </w:tcPr>
          <w:p w14:paraId="47448F77" w14:textId="77777777" w:rsidR="000A6306" w:rsidRPr="00C70209" w:rsidRDefault="000A6306" w:rsidP="00254BA8">
            <w:pPr>
              <w:pStyle w:val="PP-bullets"/>
            </w:pPr>
            <w:r w:rsidRPr="00C70209">
              <w:t>PP9</w:t>
            </w:r>
          </w:p>
        </w:tc>
        <w:tc>
          <w:tcPr>
            <w:tcW w:w="7531" w:type="dxa"/>
            <w:tcBorders>
              <w:left w:val="single" w:sz="4" w:space="0" w:color="auto"/>
            </w:tcBorders>
            <w:shd w:val="clear" w:color="auto" w:fill="auto"/>
          </w:tcPr>
          <w:p w14:paraId="2C40A19F" w14:textId="77777777" w:rsidR="000A6306" w:rsidRPr="00C70209" w:rsidRDefault="000A6306" w:rsidP="00254BA8">
            <w:pPr>
              <w:pStyle w:val="PP-bullets"/>
            </w:pPr>
            <w:r w:rsidRPr="00C70209">
              <w:t>In most paediatric patients over 20 kg, transfusion of a single unit of RBC, followed by clinical reassessment to determine the need for further transfusion, is appropriate.</w:t>
            </w:r>
            <w:r w:rsidRPr="00C70209">
              <w:rPr>
                <w:vertAlign w:val="superscript"/>
              </w:rPr>
              <w:t>a</w:t>
            </w:r>
            <w:r w:rsidRPr="00C70209">
              <w:t xml:space="preserve"> This reassessment will also guide the decision on whether to retest the Hb level.</w:t>
            </w:r>
          </w:p>
          <w:p w14:paraId="46851EFD" w14:textId="2BB4C7EC" w:rsidR="000A6306" w:rsidRPr="00C70209" w:rsidRDefault="000A6306" w:rsidP="00A06EBF">
            <w:pPr>
              <w:pStyle w:val="PP-note"/>
            </w:pPr>
            <w:r w:rsidRPr="00C70209">
              <w:rPr>
                <w:vertAlign w:val="superscript"/>
              </w:rPr>
              <w:t>a</w:t>
            </w:r>
            <w:r w:rsidRPr="00C70209">
              <w:t xml:space="preserve"> </w:t>
            </w:r>
            <w:r>
              <w:t>See</w:t>
            </w:r>
            <w:r w:rsidRPr="00C70209">
              <w:t xml:space="preserve"> PP2 in </w:t>
            </w:r>
            <w:r w:rsidRPr="00C70209">
              <w:rPr>
                <w:i/>
              </w:rPr>
              <w:t>Patient Blood Management Guidelines: Module 2 – Perioperative</w:t>
            </w:r>
            <w:r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fldChar w:fldCharType="separate"/>
            </w:r>
            <w:r w:rsidR="00A06EBF" w:rsidRPr="00A06EBF">
              <w:rPr>
                <w:noProof/>
                <w:vertAlign w:val="superscript"/>
              </w:rPr>
              <w:t>15</w:t>
            </w:r>
            <w:r w:rsidRPr="00C70209">
              <w:fldChar w:fldCharType="end"/>
            </w:r>
          </w:p>
        </w:tc>
      </w:tr>
      <w:tr w:rsidR="000A6306" w:rsidRPr="00C70209" w14:paraId="540DA63B" w14:textId="77777777" w:rsidTr="00254BA8">
        <w:tc>
          <w:tcPr>
            <w:tcW w:w="1117" w:type="dxa"/>
            <w:tcBorders>
              <w:right w:val="single" w:sz="4" w:space="0" w:color="auto"/>
            </w:tcBorders>
            <w:shd w:val="clear" w:color="auto" w:fill="auto"/>
          </w:tcPr>
          <w:p w14:paraId="0B1A94BD" w14:textId="77777777" w:rsidR="000A6306" w:rsidRPr="00C70209" w:rsidRDefault="000A6306" w:rsidP="00254BA8">
            <w:pPr>
              <w:pStyle w:val="PP-bullets"/>
            </w:pPr>
            <w:r w:rsidRPr="00C70209">
              <w:t>PP10</w:t>
            </w:r>
          </w:p>
        </w:tc>
        <w:tc>
          <w:tcPr>
            <w:tcW w:w="7531" w:type="dxa"/>
            <w:tcBorders>
              <w:left w:val="single" w:sz="4" w:space="0" w:color="auto"/>
            </w:tcBorders>
            <w:shd w:val="clear" w:color="auto" w:fill="auto"/>
          </w:tcPr>
          <w:p w14:paraId="15C8D12F" w14:textId="77777777" w:rsidR="000A6306" w:rsidRPr="00C70209" w:rsidRDefault="000A6306" w:rsidP="00254BA8">
            <w:pPr>
              <w:pStyle w:val="PP-bullets"/>
            </w:pPr>
            <w:r w:rsidRPr="00C70209">
              <w:t xml:space="preserve">In paediatric patients over 20 kg who are chronically transfused (e.g. haemoglobinopathies or bone marrow failure syndromes) a single-unit approach may not be appropriate. Instead, calculation of the transfusion volume (mL) should be based on weight and desired Hb increment. </w:t>
            </w:r>
          </w:p>
        </w:tc>
      </w:tr>
      <w:tr w:rsidR="000A6306" w:rsidRPr="00C70209" w14:paraId="04C5C46C" w14:textId="77777777" w:rsidTr="00254BA8">
        <w:trPr>
          <w:trHeight w:val="397"/>
        </w:trPr>
        <w:tc>
          <w:tcPr>
            <w:tcW w:w="8648" w:type="dxa"/>
            <w:gridSpan w:val="2"/>
            <w:shd w:val="clear" w:color="auto" w:fill="auto"/>
          </w:tcPr>
          <w:p w14:paraId="178FDAB3" w14:textId="0A35825E" w:rsidR="000A6306" w:rsidRPr="00C70209" w:rsidRDefault="000A6306" w:rsidP="000A6306">
            <w:pPr>
              <w:pStyle w:val="ES-notes"/>
            </w:pPr>
            <w:r w:rsidRPr="00C70209">
              <w:t>CRG, Clinical/Consumer Reference Group; Hb, haemoglobin; Hct, haematocrit; PP, practice point; R, recommendation; RBC, red blood cell</w:t>
            </w:r>
          </w:p>
        </w:tc>
      </w:tr>
    </w:tbl>
    <w:p w14:paraId="45CEBCA4" w14:textId="77777777" w:rsidR="000A6306" w:rsidRPr="00C70209" w:rsidRDefault="000A6306"/>
    <w:p w14:paraId="23A123B1" w14:textId="77777777" w:rsidR="004F65CA" w:rsidRPr="00C70209" w:rsidRDefault="004F65CA" w:rsidP="00D14E0D">
      <w:pPr>
        <w:pStyle w:val="Head4Num"/>
      </w:pPr>
      <w:r w:rsidRPr="00C70209">
        <w:t>RBC transfusion versus no transfusion (or alternate dose)</w:t>
      </w:r>
    </w:p>
    <w:p w14:paraId="5894EFF4" w14:textId="77777777" w:rsidR="004F65CA" w:rsidRPr="00C70209" w:rsidRDefault="004F65CA" w:rsidP="005B2300">
      <w:pPr>
        <w:pStyle w:val="Heading5"/>
        <w:rPr>
          <w:lang w:val="en-AU"/>
        </w:rPr>
      </w:pPr>
      <w:r w:rsidRPr="00C70209">
        <w:rPr>
          <w:lang w:val="en-AU"/>
        </w:rPr>
        <w:t>Summary of evidence</w:t>
      </w:r>
    </w:p>
    <w:p w14:paraId="64C656CE" w14:textId="22928649" w:rsidR="004F65CA" w:rsidRPr="00C70209" w:rsidRDefault="004F65CA" w:rsidP="00BB1C32">
      <w:pPr>
        <w:pStyle w:val="BodyText"/>
        <w:rPr>
          <w:lang w:eastAsia="en-GB"/>
        </w:rPr>
      </w:pPr>
      <w:r w:rsidRPr="00C70209">
        <w:t>There were no studies identified in the systematic review and hand-searching process that assessed the safety and effectiveness</w:t>
      </w:r>
      <w:r w:rsidRPr="00C70209">
        <w:rPr>
          <w:lang w:eastAsia="en-GB"/>
        </w:rPr>
        <w:t xml:space="preserve"> of RBC transfusions in </w:t>
      </w:r>
      <w:r w:rsidR="000A6306">
        <w:rPr>
          <w:lang w:eastAsia="en-GB"/>
        </w:rPr>
        <w:t xml:space="preserve">a </w:t>
      </w:r>
      <w:r w:rsidR="00771CAD" w:rsidRPr="00C70209">
        <w:rPr>
          <w:lang w:eastAsia="en-GB"/>
        </w:rPr>
        <w:t xml:space="preserve">general medical population of </w:t>
      </w:r>
      <w:r w:rsidRPr="00C70209">
        <w:rPr>
          <w:lang w:eastAsia="en-GB"/>
        </w:rPr>
        <w:t>infants, children or adolescents at risk of anaemia.</w:t>
      </w:r>
    </w:p>
    <w:p w14:paraId="27FCFDA5" w14:textId="77777777" w:rsidR="004F65CA" w:rsidRPr="00C70209" w:rsidRDefault="004F65CA" w:rsidP="00D14E0D">
      <w:pPr>
        <w:pStyle w:val="Head4Num"/>
      </w:pPr>
      <w:r w:rsidRPr="00C70209">
        <w:t>Restrictive RBC transfusion versus liberal RBC transfusion</w:t>
      </w:r>
    </w:p>
    <w:p w14:paraId="79376B89" w14:textId="77777777" w:rsidR="004F65CA" w:rsidRPr="00C70209" w:rsidRDefault="004F65CA" w:rsidP="005B2300">
      <w:pPr>
        <w:pStyle w:val="Heading5"/>
        <w:rPr>
          <w:lang w:val="en-AU"/>
        </w:rPr>
      </w:pPr>
      <w:r w:rsidRPr="00C70209">
        <w:rPr>
          <w:lang w:val="en-AU"/>
        </w:rPr>
        <w:t>Summary of evidence</w:t>
      </w:r>
    </w:p>
    <w:p w14:paraId="5E2557D6" w14:textId="6A365990" w:rsidR="004F65CA" w:rsidRPr="00C70209" w:rsidRDefault="004F65CA" w:rsidP="00BB1C32">
      <w:pPr>
        <w:pStyle w:val="BodyText"/>
        <w:rPr>
          <w:lang w:eastAsia="en-GB"/>
        </w:rPr>
      </w:pPr>
      <w:r w:rsidRPr="00C70209">
        <w:t xml:space="preserve">There were no Level I or Level II studies identified in the systematic review and hand-searching process that </w:t>
      </w:r>
      <w:r w:rsidR="00BB1C32" w:rsidRPr="00C70209">
        <w:t xml:space="preserve">compared </w:t>
      </w:r>
      <w:r w:rsidRPr="00C70209">
        <w:t>the safety and effectiveness</w:t>
      </w:r>
      <w:r w:rsidRPr="00C70209">
        <w:rPr>
          <w:lang w:eastAsia="en-GB"/>
        </w:rPr>
        <w:t xml:space="preserve"> of </w:t>
      </w:r>
      <w:r w:rsidR="00BB1C32" w:rsidRPr="00C70209">
        <w:rPr>
          <w:lang w:eastAsia="en-GB"/>
        </w:rPr>
        <w:t xml:space="preserve">restrictive and liberal </w:t>
      </w:r>
      <w:r w:rsidRPr="00C70209">
        <w:rPr>
          <w:lang w:eastAsia="en-GB"/>
        </w:rPr>
        <w:t>RBC transfusion</w:t>
      </w:r>
      <w:r w:rsidR="00BB1C32" w:rsidRPr="00C70209">
        <w:rPr>
          <w:lang w:eastAsia="en-GB"/>
        </w:rPr>
        <w:t xml:space="preserve"> </w:t>
      </w:r>
      <w:r w:rsidRPr="00C70209">
        <w:rPr>
          <w:lang w:eastAsia="en-GB"/>
        </w:rPr>
        <w:t>s</w:t>
      </w:r>
      <w:r w:rsidR="00BB1C32" w:rsidRPr="00C70209">
        <w:rPr>
          <w:lang w:eastAsia="en-GB"/>
        </w:rPr>
        <w:t>trategies</w:t>
      </w:r>
      <w:r w:rsidRPr="00C70209">
        <w:rPr>
          <w:lang w:eastAsia="en-GB"/>
        </w:rPr>
        <w:t xml:space="preserve"> in </w:t>
      </w:r>
      <w:r w:rsidR="000A6306">
        <w:rPr>
          <w:lang w:eastAsia="en-GB"/>
        </w:rPr>
        <w:t xml:space="preserve">a </w:t>
      </w:r>
      <w:r w:rsidR="00771CAD" w:rsidRPr="00C70209">
        <w:rPr>
          <w:lang w:eastAsia="en-GB"/>
        </w:rPr>
        <w:t xml:space="preserve">general medical population of </w:t>
      </w:r>
      <w:r w:rsidRPr="00C70209">
        <w:rPr>
          <w:lang w:eastAsia="en-GB"/>
        </w:rPr>
        <w:t>infants, children or adolescents at risk of anaemia.</w:t>
      </w:r>
    </w:p>
    <w:p w14:paraId="490D3FE7" w14:textId="1C595F8E" w:rsidR="00B605E5" w:rsidRPr="00C70209" w:rsidRDefault="00B605E5">
      <w:pPr>
        <w:spacing w:after="200" w:line="276" w:lineRule="auto"/>
        <w:ind w:left="0"/>
        <w:rPr>
          <w:lang w:eastAsia="en-GB"/>
        </w:rPr>
      </w:pPr>
      <w:r w:rsidRPr="00C70209">
        <w:rPr>
          <w:lang w:eastAsia="en-GB"/>
        </w:rPr>
        <w:br w:type="page"/>
      </w:r>
    </w:p>
    <w:p w14:paraId="0B728D57" w14:textId="6E7EF262" w:rsidR="003E0379" w:rsidRPr="00C70209" w:rsidRDefault="008A4D5E" w:rsidP="003E0379">
      <w:pPr>
        <w:pStyle w:val="Heading3"/>
        <w:rPr>
          <w:lang w:eastAsia="en-GB"/>
        </w:rPr>
      </w:pPr>
      <w:bookmarkStart w:id="284" w:name="_Toc421784777"/>
      <w:bookmarkStart w:id="285" w:name="_Toc421784832"/>
      <w:bookmarkStart w:id="286" w:name="_Toc421800806"/>
      <w:bookmarkStart w:id="287" w:name="_Toc422990464"/>
      <w:bookmarkStart w:id="288" w:name="_Toc422991168"/>
      <w:bookmarkStart w:id="289" w:name="_Toc423513248"/>
      <w:bookmarkStart w:id="290" w:name="_Toc423513325"/>
      <w:bookmarkStart w:id="291" w:name="_Toc423938467"/>
      <w:bookmarkStart w:id="292" w:name="_Toc423951400"/>
      <w:bookmarkStart w:id="293" w:name="_Toc425420038"/>
      <w:bookmarkStart w:id="294" w:name="_Toc427746843"/>
      <w:bookmarkEnd w:id="284"/>
      <w:bookmarkEnd w:id="285"/>
      <w:bookmarkEnd w:id="286"/>
      <w:bookmarkEnd w:id="287"/>
      <w:bookmarkEnd w:id="288"/>
      <w:bookmarkEnd w:id="289"/>
      <w:bookmarkEnd w:id="290"/>
      <w:bookmarkEnd w:id="291"/>
      <w:bookmarkEnd w:id="292"/>
      <w:bookmarkEnd w:id="293"/>
      <w:r w:rsidRPr="00C70209">
        <w:rPr>
          <w:lang w:eastAsia="en-GB"/>
        </w:rPr>
        <w:t xml:space="preserve">Neonatal and paediatric </w:t>
      </w:r>
      <w:r w:rsidR="003E0379" w:rsidRPr="00C70209">
        <w:rPr>
          <w:lang w:eastAsia="en-GB"/>
        </w:rPr>
        <w:t xml:space="preserve">patients with sickle cell </w:t>
      </w:r>
      <w:r w:rsidR="00B605E5" w:rsidRPr="00C70209">
        <w:rPr>
          <w:lang w:eastAsia="en-GB"/>
        </w:rPr>
        <w:t>disease</w:t>
      </w:r>
      <w:bookmarkEnd w:id="294"/>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138FC" w:rsidRPr="00C70209" w14:paraId="74A4C716"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4894AE2D" w14:textId="17257DA2" w:rsidR="00E138FC" w:rsidRPr="00C70209" w:rsidRDefault="00E138FC" w:rsidP="00745307">
            <w:pPr>
              <w:pStyle w:val="PP-heading"/>
            </w:pPr>
            <w:r w:rsidRPr="00C70209">
              <w:t xml:space="preserve">Evidence statements – </w:t>
            </w:r>
            <w:r w:rsidR="00745307" w:rsidRPr="00C70209">
              <w:rPr>
                <w:lang w:eastAsia="en-GB"/>
              </w:rPr>
              <w:t>sickle cell disease</w:t>
            </w:r>
            <w:r w:rsidR="00745307" w:rsidRPr="00C70209">
              <w:t xml:space="preserve"> (RBC</w:t>
            </w:r>
            <w:r w:rsidRPr="00C70209">
              <w:t xml:space="preserve">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AEACFFD" w14:textId="77777777" w:rsidR="00E138FC" w:rsidRPr="00C70209" w:rsidRDefault="00E138FC" w:rsidP="009D7655">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D39D601" w14:textId="77777777" w:rsidR="00E138FC" w:rsidRPr="00C70209" w:rsidRDefault="00E138FC" w:rsidP="009D7655">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ED3CDF0" w14:textId="77777777" w:rsidR="00E138FC" w:rsidRPr="00C70209" w:rsidRDefault="00E138FC" w:rsidP="009D7655">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E90477A" w14:textId="77777777" w:rsidR="00E138FC" w:rsidRPr="00C70209" w:rsidRDefault="00E138FC" w:rsidP="009D7655">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013049E" w14:textId="77777777" w:rsidR="00E138FC" w:rsidRPr="00C70209" w:rsidRDefault="00E138FC" w:rsidP="009D7655">
            <w:pPr>
              <w:ind w:left="113" w:right="113"/>
              <w:jc w:val="center"/>
              <w:rPr>
                <w:b/>
              </w:rPr>
            </w:pPr>
            <w:r w:rsidRPr="00C70209">
              <w:rPr>
                <w:b/>
              </w:rPr>
              <w:t>Applicability</w:t>
            </w:r>
          </w:p>
        </w:tc>
      </w:tr>
      <w:tr w:rsidR="00E138FC" w:rsidRPr="00C70209" w14:paraId="11F0B6D2" w14:textId="77777777" w:rsidTr="00771CAD">
        <w:trPr>
          <w:cantSplit/>
        </w:trPr>
        <w:tc>
          <w:tcPr>
            <w:tcW w:w="851" w:type="dxa"/>
          </w:tcPr>
          <w:p w14:paraId="67999849" w14:textId="77777777" w:rsidR="00E138FC" w:rsidRPr="00C70209" w:rsidRDefault="00E138FC" w:rsidP="00E138FC">
            <w:pPr>
              <w:pStyle w:val="Tabletextnoindent"/>
            </w:pPr>
          </w:p>
        </w:tc>
        <w:tc>
          <w:tcPr>
            <w:tcW w:w="3750" w:type="dxa"/>
          </w:tcPr>
          <w:p w14:paraId="0A741B63" w14:textId="14517636" w:rsidR="00E138FC" w:rsidRPr="00C70209" w:rsidRDefault="00E138FC" w:rsidP="00E138FC">
            <w:pPr>
              <w:pStyle w:val="ES-table"/>
            </w:pPr>
            <w:r w:rsidRPr="00C70209">
              <w:t>In neonates and infants with sickle cell disease, the effect of RBC transfusion compared with no transfusion on mortality is unknown.</w:t>
            </w:r>
          </w:p>
        </w:tc>
        <w:tc>
          <w:tcPr>
            <w:tcW w:w="809" w:type="dxa"/>
          </w:tcPr>
          <w:p w14:paraId="234B69E7" w14:textId="77777777" w:rsidR="00E138FC" w:rsidRPr="00C70209" w:rsidRDefault="00E138FC" w:rsidP="009D7655">
            <w:pPr>
              <w:pStyle w:val="T-ABCD"/>
            </w:pPr>
            <w:r w:rsidRPr="00C70209">
              <w:t>NA</w:t>
            </w:r>
          </w:p>
        </w:tc>
        <w:tc>
          <w:tcPr>
            <w:tcW w:w="809" w:type="dxa"/>
          </w:tcPr>
          <w:p w14:paraId="1F2A7A98" w14:textId="77777777" w:rsidR="00E138FC" w:rsidRPr="00C70209" w:rsidRDefault="00E138FC" w:rsidP="009D7655">
            <w:pPr>
              <w:pStyle w:val="T-ABCD"/>
            </w:pPr>
            <w:r w:rsidRPr="00C70209">
              <w:t>NA</w:t>
            </w:r>
          </w:p>
        </w:tc>
        <w:tc>
          <w:tcPr>
            <w:tcW w:w="809" w:type="dxa"/>
          </w:tcPr>
          <w:p w14:paraId="3BADCB1F" w14:textId="77777777" w:rsidR="00E138FC" w:rsidRPr="00C70209" w:rsidRDefault="00E138FC" w:rsidP="009D7655">
            <w:pPr>
              <w:pStyle w:val="T-ABCD"/>
            </w:pPr>
            <w:r w:rsidRPr="00C70209">
              <w:t>NA</w:t>
            </w:r>
          </w:p>
        </w:tc>
        <w:tc>
          <w:tcPr>
            <w:tcW w:w="809" w:type="dxa"/>
          </w:tcPr>
          <w:p w14:paraId="15563D0E" w14:textId="77777777" w:rsidR="00E138FC" w:rsidRPr="00C70209" w:rsidRDefault="00E138FC" w:rsidP="009D7655">
            <w:pPr>
              <w:pStyle w:val="T-ABCD"/>
            </w:pPr>
            <w:r w:rsidRPr="00C70209">
              <w:t>NA</w:t>
            </w:r>
          </w:p>
        </w:tc>
        <w:tc>
          <w:tcPr>
            <w:tcW w:w="810" w:type="dxa"/>
          </w:tcPr>
          <w:p w14:paraId="2870FEEE" w14:textId="77777777" w:rsidR="00E138FC" w:rsidRPr="00C70209" w:rsidRDefault="00E138FC" w:rsidP="009D7655">
            <w:pPr>
              <w:pStyle w:val="T-ABCD"/>
            </w:pPr>
            <w:r w:rsidRPr="00C70209">
              <w:t xml:space="preserve">NA </w:t>
            </w:r>
          </w:p>
        </w:tc>
      </w:tr>
      <w:tr w:rsidR="00E138FC" w:rsidRPr="00C70209" w14:paraId="40DDFEBC" w14:textId="77777777" w:rsidTr="00771CAD">
        <w:trPr>
          <w:cantSplit/>
        </w:trPr>
        <w:tc>
          <w:tcPr>
            <w:tcW w:w="851" w:type="dxa"/>
          </w:tcPr>
          <w:p w14:paraId="70767ED7" w14:textId="77777777" w:rsidR="00E138FC" w:rsidRPr="00C70209" w:rsidRDefault="00E138FC" w:rsidP="00E138FC">
            <w:pPr>
              <w:pStyle w:val="Tabletextnoindent"/>
            </w:pPr>
          </w:p>
        </w:tc>
        <w:tc>
          <w:tcPr>
            <w:tcW w:w="3750" w:type="dxa"/>
          </w:tcPr>
          <w:p w14:paraId="0CED0282" w14:textId="1430BE9A" w:rsidR="00E138FC" w:rsidRPr="00C70209" w:rsidRDefault="00E138FC" w:rsidP="00E138FC">
            <w:pPr>
              <w:pStyle w:val="ES-table"/>
            </w:pPr>
            <w:r w:rsidRPr="00C70209">
              <w:t>In children and adolescents with sickle cell disease, the effect of RBC transfusion compared with no transfusion on mortality is uncertain.</w:t>
            </w:r>
          </w:p>
          <w:p w14:paraId="7B85E733" w14:textId="77777777" w:rsidR="00E138FC" w:rsidRPr="00C70209" w:rsidRDefault="00E138FC" w:rsidP="00E138FC">
            <w:pPr>
              <w:pStyle w:val="ES-notes"/>
            </w:pPr>
            <w:r w:rsidRPr="00C70209">
              <w:t>(See evidence matrix D1.J in Volume 2 of the technical report.)</w:t>
            </w:r>
          </w:p>
        </w:tc>
        <w:tc>
          <w:tcPr>
            <w:tcW w:w="809" w:type="dxa"/>
          </w:tcPr>
          <w:p w14:paraId="5B0395A6" w14:textId="77777777" w:rsidR="00E138FC" w:rsidRPr="00C70209" w:rsidRDefault="00E138FC" w:rsidP="009D7655">
            <w:pPr>
              <w:pStyle w:val="T-ABCD"/>
            </w:pPr>
            <w:r w:rsidRPr="00C70209">
              <w:sym w:font="Symbol" w:char="F0D6"/>
            </w:r>
            <w:r w:rsidRPr="00C70209">
              <w:sym w:font="Symbol" w:char="F0D6"/>
            </w:r>
          </w:p>
        </w:tc>
        <w:tc>
          <w:tcPr>
            <w:tcW w:w="809" w:type="dxa"/>
          </w:tcPr>
          <w:p w14:paraId="3390E064"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09" w:type="dxa"/>
          </w:tcPr>
          <w:p w14:paraId="57FD230F" w14:textId="77777777" w:rsidR="00E138FC" w:rsidRPr="00C70209" w:rsidRDefault="00E138FC" w:rsidP="009D7655">
            <w:pPr>
              <w:pStyle w:val="T-ABCD"/>
            </w:pPr>
            <w:r w:rsidRPr="00C70209">
              <w:t>NA</w:t>
            </w:r>
          </w:p>
        </w:tc>
        <w:tc>
          <w:tcPr>
            <w:tcW w:w="809" w:type="dxa"/>
          </w:tcPr>
          <w:p w14:paraId="2536E246" w14:textId="77777777" w:rsidR="00E138FC" w:rsidRPr="00C70209" w:rsidRDefault="00E138FC" w:rsidP="009D7655">
            <w:pPr>
              <w:pStyle w:val="T-ABCD"/>
            </w:pPr>
            <w:r w:rsidRPr="00C70209">
              <w:sym w:font="Symbol" w:char="F0D6"/>
            </w:r>
            <w:r w:rsidRPr="00C70209">
              <w:sym w:font="Symbol" w:char="F0D6"/>
            </w:r>
          </w:p>
        </w:tc>
        <w:tc>
          <w:tcPr>
            <w:tcW w:w="810" w:type="dxa"/>
          </w:tcPr>
          <w:p w14:paraId="45935984" w14:textId="77777777" w:rsidR="00E138FC" w:rsidRPr="00C70209" w:rsidRDefault="00E138FC" w:rsidP="009D7655">
            <w:pPr>
              <w:pStyle w:val="T-ABCD"/>
            </w:pPr>
            <w:r w:rsidRPr="00C70209">
              <w:sym w:font="Symbol" w:char="F0D6"/>
            </w:r>
            <w:r w:rsidRPr="00C70209">
              <w:sym w:font="Symbol" w:char="F0D6"/>
            </w:r>
          </w:p>
        </w:tc>
      </w:tr>
      <w:tr w:rsidR="00E138FC" w:rsidRPr="00C70209" w14:paraId="31913A57" w14:textId="77777777" w:rsidTr="00771CAD">
        <w:trPr>
          <w:cantSplit/>
        </w:trPr>
        <w:tc>
          <w:tcPr>
            <w:tcW w:w="851" w:type="dxa"/>
          </w:tcPr>
          <w:p w14:paraId="0DA228AC" w14:textId="77777777" w:rsidR="00E138FC" w:rsidRPr="00C70209" w:rsidRDefault="00E138FC" w:rsidP="00E138FC">
            <w:pPr>
              <w:pStyle w:val="Tabletextnoindent"/>
            </w:pPr>
          </w:p>
        </w:tc>
        <w:tc>
          <w:tcPr>
            <w:tcW w:w="3750" w:type="dxa"/>
          </w:tcPr>
          <w:p w14:paraId="20FEF5D3" w14:textId="2D0CCA47" w:rsidR="00E138FC" w:rsidRPr="00C70209" w:rsidRDefault="00E138FC" w:rsidP="00E138FC">
            <w:pPr>
              <w:pStyle w:val="ES-table"/>
            </w:pPr>
            <w:r w:rsidRPr="00C70209">
              <w:t>In neonates and infants with sickle cell disease, the effect of RBC transfusion compared with no transfusion on stroke occurrence is unknown.</w:t>
            </w:r>
          </w:p>
        </w:tc>
        <w:tc>
          <w:tcPr>
            <w:tcW w:w="809" w:type="dxa"/>
          </w:tcPr>
          <w:p w14:paraId="702960FD" w14:textId="77777777" w:rsidR="00E138FC" w:rsidRPr="00C70209" w:rsidRDefault="00E138FC" w:rsidP="009D7655">
            <w:pPr>
              <w:pStyle w:val="T-ABCD"/>
            </w:pPr>
            <w:r w:rsidRPr="00C70209">
              <w:t>NA</w:t>
            </w:r>
          </w:p>
        </w:tc>
        <w:tc>
          <w:tcPr>
            <w:tcW w:w="809" w:type="dxa"/>
          </w:tcPr>
          <w:p w14:paraId="7E7AB2BB" w14:textId="77777777" w:rsidR="00E138FC" w:rsidRPr="00C70209" w:rsidRDefault="00E138FC" w:rsidP="009D7655">
            <w:pPr>
              <w:pStyle w:val="T-ABCD"/>
            </w:pPr>
            <w:r w:rsidRPr="00C70209">
              <w:t>NA</w:t>
            </w:r>
          </w:p>
        </w:tc>
        <w:tc>
          <w:tcPr>
            <w:tcW w:w="809" w:type="dxa"/>
          </w:tcPr>
          <w:p w14:paraId="4427B4A2" w14:textId="77777777" w:rsidR="00E138FC" w:rsidRPr="00C70209" w:rsidRDefault="00E138FC" w:rsidP="009D7655">
            <w:pPr>
              <w:pStyle w:val="T-ABCD"/>
            </w:pPr>
            <w:r w:rsidRPr="00C70209">
              <w:t>NA</w:t>
            </w:r>
          </w:p>
        </w:tc>
        <w:tc>
          <w:tcPr>
            <w:tcW w:w="809" w:type="dxa"/>
          </w:tcPr>
          <w:p w14:paraId="424978B4" w14:textId="77777777" w:rsidR="00E138FC" w:rsidRPr="00C70209" w:rsidRDefault="00E138FC" w:rsidP="009D7655">
            <w:pPr>
              <w:pStyle w:val="T-ABCD"/>
            </w:pPr>
            <w:r w:rsidRPr="00C70209">
              <w:t>NA</w:t>
            </w:r>
          </w:p>
        </w:tc>
        <w:tc>
          <w:tcPr>
            <w:tcW w:w="810" w:type="dxa"/>
          </w:tcPr>
          <w:p w14:paraId="17A860AB" w14:textId="77777777" w:rsidR="00E138FC" w:rsidRPr="00C70209" w:rsidRDefault="00E138FC" w:rsidP="009D7655">
            <w:pPr>
              <w:pStyle w:val="T-ABCD"/>
            </w:pPr>
            <w:r w:rsidRPr="00C70209">
              <w:t xml:space="preserve">NA </w:t>
            </w:r>
          </w:p>
        </w:tc>
      </w:tr>
      <w:tr w:rsidR="00E138FC" w:rsidRPr="00C70209" w14:paraId="64040830" w14:textId="77777777" w:rsidTr="00771CAD">
        <w:trPr>
          <w:cantSplit/>
        </w:trPr>
        <w:tc>
          <w:tcPr>
            <w:tcW w:w="851" w:type="dxa"/>
          </w:tcPr>
          <w:p w14:paraId="1F824DB6" w14:textId="77777777" w:rsidR="00E138FC" w:rsidRPr="00C70209" w:rsidRDefault="00E138FC" w:rsidP="00E138FC">
            <w:pPr>
              <w:pStyle w:val="Tabletextnoindent"/>
            </w:pPr>
          </w:p>
        </w:tc>
        <w:tc>
          <w:tcPr>
            <w:tcW w:w="3750" w:type="dxa"/>
          </w:tcPr>
          <w:p w14:paraId="64EC09AB" w14:textId="49D9DB1E" w:rsidR="00E138FC" w:rsidRPr="00C70209" w:rsidRDefault="00E138FC" w:rsidP="00E138FC">
            <w:pPr>
              <w:pStyle w:val="ES-table"/>
            </w:pPr>
            <w:r w:rsidRPr="00C70209">
              <w:t>In children and adolescents with sickle cell anaemia or sickle beta thalassemia who have been assessed to be at increased risk of stroke,</w:t>
            </w:r>
            <w:r w:rsidR="00DF2044" w:rsidRPr="00C70209">
              <w:rPr>
                <w:vertAlign w:val="superscript"/>
              </w:rPr>
              <w:t>a</w:t>
            </w:r>
            <w:r w:rsidRPr="00C70209">
              <w:t xml:space="preserve"> ongoing prophylactic RBC transfusion compared with no RBC transfusion (or cessation of RBC transfusions) reduces stroke occurrence.</w:t>
            </w:r>
          </w:p>
          <w:p w14:paraId="4E3BDB0F" w14:textId="23EE5371" w:rsidR="00DF2044" w:rsidRPr="00C70209" w:rsidRDefault="00E138FC" w:rsidP="00DF2044">
            <w:pPr>
              <w:pStyle w:val="ES-notes"/>
            </w:pPr>
            <w:r w:rsidRPr="00C70209">
              <w:t>(See evidence matrix D1.K in Volume 2 of the technical report.)</w:t>
            </w:r>
          </w:p>
        </w:tc>
        <w:tc>
          <w:tcPr>
            <w:tcW w:w="809" w:type="dxa"/>
          </w:tcPr>
          <w:p w14:paraId="694FA48A" w14:textId="77777777" w:rsidR="00E138FC" w:rsidRPr="00C70209" w:rsidRDefault="00E138FC" w:rsidP="009D7655">
            <w:pPr>
              <w:pStyle w:val="T-ABCD"/>
            </w:pPr>
            <w:r w:rsidRPr="00C70209">
              <w:sym w:font="Symbol" w:char="F0D6"/>
            </w:r>
            <w:r w:rsidRPr="00C70209">
              <w:sym w:font="Symbol" w:char="F0D6"/>
            </w:r>
          </w:p>
        </w:tc>
        <w:tc>
          <w:tcPr>
            <w:tcW w:w="809" w:type="dxa"/>
          </w:tcPr>
          <w:p w14:paraId="2F683706"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09" w:type="dxa"/>
          </w:tcPr>
          <w:p w14:paraId="4C13A271"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09" w:type="dxa"/>
          </w:tcPr>
          <w:p w14:paraId="284BAAE9"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79E868A9" w14:textId="77777777" w:rsidR="00E138FC" w:rsidRPr="00C70209" w:rsidRDefault="00E138FC" w:rsidP="009D7655">
            <w:pPr>
              <w:pStyle w:val="T-ABCD"/>
            </w:pPr>
            <w:r w:rsidRPr="00C70209">
              <w:t xml:space="preserve"> </w:t>
            </w:r>
            <w:r w:rsidRPr="00C70209">
              <w:sym w:font="Symbol" w:char="F0D6"/>
            </w:r>
            <w:r w:rsidRPr="00C70209">
              <w:sym w:font="Symbol" w:char="F0D6"/>
            </w:r>
          </w:p>
        </w:tc>
      </w:tr>
      <w:tr w:rsidR="00E138FC" w:rsidRPr="00C70209" w14:paraId="1A7010BC" w14:textId="77777777" w:rsidTr="00771CAD">
        <w:trPr>
          <w:cantSplit/>
        </w:trPr>
        <w:tc>
          <w:tcPr>
            <w:tcW w:w="851" w:type="dxa"/>
          </w:tcPr>
          <w:p w14:paraId="4A5F8B4B" w14:textId="77777777" w:rsidR="00E138FC" w:rsidRPr="00C70209" w:rsidRDefault="00E138FC" w:rsidP="00E138FC">
            <w:pPr>
              <w:pStyle w:val="Tabletextnoindent"/>
            </w:pPr>
          </w:p>
        </w:tc>
        <w:tc>
          <w:tcPr>
            <w:tcW w:w="3750" w:type="dxa"/>
          </w:tcPr>
          <w:p w14:paraId="4E6F9184" w14:textId="5EB8BF56" w:rsidR="00E138FC" w:rsidRPr="00C70209" w:rsidRDefault="00E138FC" w:rsidP="00E138FC">
            <w:pPr>
              <w:pStyle w:val="ES-table"/>
            </w:pPr>
            <w:r w:rsidRPr="00C70209">
              <w:t>In neonatal and paediatric patients with sickle cell disease, the effect of restrictive RBC transfusion compared with liberal RBC transfusion on mortality is unknown.</w:t>
            </w:r>
          </w:p>
        </w:tc>
        <w:tc>
          <w:tcPr>
            <w:tcW w:w="809" w:type="dxa"/>
          </w:tcPr>
          <w:p w14:paraId="292E438E" w14:textId="77777777" w:rsidR="00E138FC" w:rsidRPr="00C70209" w:rsidRDefault="00E138FC" w:rsidP="009D7655">
            <w:pPr>
              <w:pStyle w:val="T-ABCD"/>
            </w:pPr>
            <w:r w:rsidRPr="00C70209">
              <w:t>NA</w:t>
            </w:r>
          </w:p>
        </w:tc>
        <w:tc>
          <w:tcPr>
            <w:tcW w:w="809" w:type="dxa"/>
          </w:tcPr>
          <w:p w14:paraId="6EE266D0" w14:textId="77777777" w:rsidR="00E138FC" w:rsidRPr="00C70209" w:rsidRDefault="00E138FC" w:rsidP="009D7655">
            <w:pPr>
              <w:pStyle w:val="T-ABCD"/>
            </w:pPr>
            <w:r w:rsidRPr="00C70209">
              <w:t>NA</w:t>
            </w:r>
          </w:p>
        </w:tc>
        <w:tc>
          <w:tcPr>
            <w:tcW w:w="809" w:type="dxa"/>
          </w:tcPr>
          <w:p w14:paraId="7E8F3DA8" w14:textId="77777777" w:rsidR="00E138FC" w:rsidRPr="00C70209" w:rsidRDefault="00E138FC" w:rsidP="009D7655">
            <w:pPr>
              <w:pStyle w:val="T-ABCD"/>
            </w:pPr>
            <w:r w:rsidRPr="00C70209">
              <w:t>NA</w:t>
            </w:r>
          </w:p>
        </w:tc>
        <w:tc>
          <w:tcPr>
            <w:tcW w:w="809" w:type="dxa"/>
          </w:tcPr>
          <w:p w14:paraId="583D5F39" w14:textId="77777777" w:rsidR="00E138FC" w:rsidRPr="00C70209" w:rsidRDefault="00E138FC" w:rsidP="009D7655">
            <w:pPr>
              <w:pStyle w:val="T-ABCD"/>
            </w:pPr>
            <w:r w:rsidRPr="00C70209">
              <w:t>NA</w:t>
            </w:r>
          </w:p>
        </w:tc>
        <w:tc>
          <w:tcPr>
            <w:tcW w:w="810" w:type="dxa"/>
          </w:tcPr>
          <w:p w14:paraId="457AFE06" w14:textId="77777777" w:rsidR="00E138FC" w:rsidRPr="00C70209" w:rsidRDefault="00E138FC" w:rsidP="009D7655">
            <w:pPr>
              <w:pStyle w:val="T-ABCD"/>
            </w:pPr>
            <w:r w:rsidRPr="00C70209">
              <w:t xml:space="preserve">NA </w:t>
            </w:r>
          </w:p>
        </w:tc>
      </w:tr>
      <w:tr w:rsidR="00E138FC" w:rsidRPr="00C70209" w14:paraId="68D4FA06" w14:textId="77777777" w:rsidTr="00771CAD">
        <w:trPr>
          <w:cantSplit/>
        </w:trPr>
        <w:tc>
          <w:tcPr>
            <w:tcW w:w="851" w:type="dxa"/>
          </w:tcPr>
          <w:p w14:paraId="583ECCFE" w14:textId="77777777" w:rsidR="00E138FC" w:rsidRPr="00C70209" w:rsidRDefault="00E138FC" w:rsidP="00E138FC">
            <w:pPr>
              <w:pStyle w:val="Tabletextnoindent"/>
            </w:pPr>
          </w:p>
        </w:tc>
        <w:tc>
          <w:tcPr>
            <w:tcW w:w="3750" w:type="dxa"/>
          </w:tcPr>
          <w:p w14:paraId="7C4B1E29" w14:textId="70913343" w:rsidR="00E138FC" w:rsidRPr="00C70209" w:rsidRDefault="00E138FC" w:rsidP="00E138FC">
            <w:pPr>
              <w:pStyle w:val="ES-table"/>
            </w:pPr>
            <w:r w:rsidRPr="00C70209">
              <w:t>In neonatal and paediatric patients with sickle cell disease, the effect of restrictive RBC transfusion compared with liberal RBC transfusion on stroke is unknown.</w:t>
            </w:r>
          </w:p>
        </w:tc>
        <w:tc>
          <w:tcPr>
            <w:tcW w:w="809" w:type="dxa"/>
          </w:tcPr>
          <w:p w14:paraId="68D10EB1" w14:textId="77777777" w:rsidR="00E138FC" w:rsidRPr="00C70209" w:rsidRDefault="00E138FC" w:rsidP="009D7655">
            <w:pPr>
              <w:pStyle w:val="T-ABCD"/>
            </w:pPr>
            <w:r w:rsidRPr="00C70209">
              <w:t>NA</w:t>
            </w:r>
          </w:p>
        </w:tc>
        <w:tc>
          <w:tcPr>
            <w:tcW w:w="809" w:type="dxa"/>
          </w:tcPr>
          <w:p w14:paraId="372D899F" w14:textId="77777777" w:rsidR="00E138FC" w:rsidRPr="00C70209" w:rsidRDefault="00E138FC" w:rsidP="009D7655">
            <w:pPr>
              <w:pStyle w:val="T-ABCD"/>
            </w:pPr>
            <w:r w:rsidRPr="00C70209">
              <w:t>NA</w:t>
            </w:r>
          </w:p>
        </w:tc>
        <w:tc>
          <w:tcPr>
            <w:tcW w:w="809" w:type="dxa"/>
          </w:tcPr>
          <w:p w14:paraId="69057320" w14:textId="77777777" w:rsidR="00E138FC" w:rsidRPr="00C70209" w:rsidRDefault="00E138FC" w:rsidP="009D7655">
            <w:pPr>
              <w:pStyle w:val="T-ABCD"/>
            </w:pPr>
            <w:r w:rsidRPr="00C70209">
              <w:t>NA</w:t>
            </w:r>
          </w:p>
        </w:tc>
        <w:tc>
          <w:tcPr>
            <w:tcW w:w="809" w:type="dxa"/>
          </w:tcPr>
          <w:p w14:paraId="111E6EB7" w14:textId="77777777" w:rsidR="00E138FC" w:rsidRPr="00C70209" w:rsidRDefault="00E138FC" w:rsidP="009D7655">
            <w:pPr>
              <w:pStyle w:val="T-ABCD"/>
            </w:pPr>
            <w:r w:rsidRPr="00C70209">
              <w:t>NA</w:t>
            </w:r>
          </w:p>
        </w:tc>
        <w:tc>
          <w:tcPr>
            <w:tcW w:w="810" w:type="dxa"/>
          </w:tcPr>
          <w:p w14:paraId="578A1F05" w14:textId="77777777" w:rsidR="00E138FC" w:rsidRPr="00C70209" w:rsidRDefault="00E138FC" w:rsidP="009D7655">
            <w:pPr>
              <w:pStyle w:val="T-ABCD"/>
            </w:pPr>
            <w:r w:rsidRPr="00C70209">
              <w:t xml:space="preserve">NA </w:t>
            </w:r>
          </w:p>
        </w:tc>
      </w:tr>
      <w:tr w:rsidR="00E138FC" w:rsidRPr="00C70209" w14:paraId="7A0B9A5D" w14:textId="77777777" w:rsidTr="00DF2044">
        <w:trPr>
          <w:cantSplit/>
        </w:trPr>
        <w:tc>
          <w:tcPr>
            <w:tcW w:w="8647" w:type="dxa"/>
            <w:gridSpan w:val="7"/>
            <w:tcBorders>
              <w:bottom w:val="single" w:sz="4" w:space="0" w:color="000000"/>
            </w:tcBorders>
          </w:tcPr>
          <w:p w14:paraId="4D88B802" w14:textId="060A7877" w:rsidR="00E138FC" w:rsidRPr="00C70209" w:rsidRDefault="00E138FC" w:rsidP="00E138FC">
            <w:pPr>
              <w:pStyle w:val="ES-notes"/>
            </w:pPr>
            <w:r w:rsidRPr="00C70209">
              <w:t>ES, evidence statement; RBC, red blood cell</w:t>
            </w:r>
          </w:p>
          <w:p w14:paraId="1107F9EC" w14:textId="118B8487" w:rsidR="00DF2044" w:rsidRPr="00C70209" w:rsidRDefault="00E138FC" w:rsidP="00DF2044">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r w:rsidR="00DF2044" w:rsidRPr="00C70209" w14:paraId="67763406" w14:textId="77777777" w:rsidTr="00DF2044">
        <w:trPr>
          <w:cantSplit/>
        </w:trPr>
        <w:tc>
          <w:tcPr>
            <w:tcW w:w="8647" w:type="dxa"/>
            <w:gridSpan w:val="7"/>
            <w:tcBorders>
              <w:left w:val="nil"/>
              <w:bottom w:val="nil"/>
              <w:right w:val="nil"/>
            </w:tcBorders>
          </w:tcPr>
          <w:p w14:paraId="71A1CE5A" w14:textId="586B0BB0" w:rsidR="00DF2044" w:rsidRPr="00C70209" w:rsidRDefault="00DF2044" w:rsidP="00A06EBF">
            <w:pPr>
              <w:pStyle w:val="TableFigNotes0"/>
              <w:ind w:left="0"/>
            </w:pPr>
            <w:r w:rsidRPr="00C70209">
              <w:rPr>
                <w:b/>
              </w:rPr>
              <w:t>a</w:t>
            </w:r>
            <w:r w:rsidRPr="00C70209">
              <w:t xml:space="preserve"> assessed by transcranial Doppler ultrasonography</w:t>
            </w:r>
            <w:r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2</w:t>
            </w:r>
            <w:r w:rsidRPr="00C70209">
              <w:fldChar w:fldCharType="end"/>
            </w:r>
            <w:r w:rsidRPr="00C70209">
              <w:t xml:space="preserve"> or magnetic resonance imaging</w:t>
            </w:r>
            <w:r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3</w:t>
            </w:r>
            <w:r w:rsidRPr="00C70209">
              <w:fldChar w:fldCharType="end"/>
            </w:r>
            <w:r w:rsidRPr="00C70209">
              <w:t xml:space="preserve"> for evidence of previous stroke-like lesions.</w:t>
            </w:r>
          </w:p>
        </w:tc>
      </w:tr>
    </w:tbl>
    <w:p w14:paraId="4423016F" w14:textId="77777777" w:rsidR="00DF2044" w:rsidRDefault="00DF2044" w:rsidP="00DF2044">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0A6306" w:rsidRPr="00C70209" w14:paraId="19819AB0"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00"/>
          </w:tcPr>
          <w:p w14:paraId="10E76E5D" w14:textId="40B3030D" w:rsidR="000A6306" w:rsidRPr="00C70209" w:rsidRDefault="000A6306" w:rsidP="00254BA8">
            <w:pPr>
              <w:pStyle w:val="PP-heading"/>
            </w:pPr>
            <w:r w:rsidRPr="00C70209">
              <w:t>Recommendation</w:t>
            </w:r>
            <w:r>
              <w:t>s</w:t>
            </w:r>
            <w:r w:rsidRPr="00C70209">
              <w:t xml:space="preserve"> –</w:t>
            </w:r>
            <w:r w:rsidR="00254BA8" w:rsidRPr="00C70209">
              <w:rPr>
                <w:lang w:eastAsia="en-GB"/>
              </w:rPr>
              <w:t xml:space="preserve"> sickle cell disease</w:t>
            </w:r>
            <w:r w:rsidR="00254BA8" w:rsidRPr="00C70209">
              <w:t xml:space="preserve"> </w:t>
            </w:r>
            <w:r w:rsidR="00254BA8">
              <w:t>(</w:t>
            </w:r>
            <w:r>
              <w:t>RBC transfusion</w:t>
            </w:r>
            <w:r w:rsidR="00254BA8">
              <w:t>)</w:t>
            </w:r>
          </w:p>
        </w:tc>
      </w:tr>
      <w:tr w:rsidR="000A6306" w:rsidRPr="00C70209" w14:paraId="060CBDB9" w14:textId="77777777" w:rsidTr="00254BA8">
        <w:tc>
          <w:tcPr>
            <w:tcW w:w="1117" w:type="dxa"/>
            <w:tcBorders>
              <w:right w:val="single" w:sz="4" w:space="0" w:color="auto"/>
            </w:tcBorders>
            <w:shd w:val="clear" w:color="auto" w:fill="auto"/>
          </w:tcPr>
          <w:p w14:paraId="35050341" w14:textId="77777777" w:rsidR="000A6306" w:rsidRPr="00C70209" w:rsidRDefault="000A6306" w:rsidP="00254BA8">
            <w:pPr>
              <w:pStyle w:val="Normal-noindent"/>
            </w:pPr>
            <w:r w:rsidRPr="00C70209">
              <w:t>R2</w:t>
            </w:r>
            <w:r w:rsidRPr="00C70209">
              <w:br/>
              <w:t>(Grade A)</w:t>
            </w:r>
          </w:p>
        </w:tc>
        <w:tc>
          <w:tcPr>
            <w:tcW w:w="7531" w:type="dxa"/>
            <w:tcBorders>
              <w:left w:val="single" w:sz="4" w:space="0" w:color="auto"/>
            </w:tcBorders>
            <w:shd w:val="clear" w:color="auto" w:fill="auto"/>
          </w:tcPr>
          <w:p w14:paraId="1C5AB2BA" w14:textId="107751C7" w:rsidR="000A6306" w:rsidRPr="00C70209" w:rsidRDefault="000A6306" w:rsidP="00254BA8">
            <w:pPr>
              <w:pStyle w:val="PP-bullets"/>
            </w:pPr>
            <w:r w:rsidRPr="00C70209">
              <w:t xml:space="preserve">In children and adolescents with </w:t>
            </w:r>
            <w:r w:rsidR="00A14122">
              <w:t>SCD</w:t>
            </w:r>
            <w:r w:rsidRPr="00C70209">
              <w:t xml:space="preserve"> who have been assessed to be at increased risk of stroke,</w:t>
            </w:r>
            <w:r w:rsidRPr="00C70209">
              <w:rPr>
                <w:vertAlign w:val="superscript"/>
              </w:rPr>
              <w:t>a</w:t>
            </w:r>
            <w:r w:rsidRPr="00C70209">
              <w:t xml:space="preserve"> ongoing prophylactic RBC transfusions are recommended because they reduce stroke occurrence.</w:t>
            </w:r>
            <w:r w:rsidRPr="00C70209">
              <w:rPr>
                <w:vertAlign w:val="superscript"/>
              </w:rPr>
              <w:t>b</w:t>
            </w:r>
          </w:p>
          <w:p w14:paraId="5E874270" w14:textId="374BED3B" w:rsidR="000A6306" w:rsidRPr="00C70209" w:rsidRDefault="000A6306" w:rsidP="00A06EBF">
            <w:pPr>
              <w:pStyle w:val="PP-note"/>
            </w:pPr>
            <w:r w:rsidRPr="00C70209">
              <w:rPr>
                <w:vertAlign w:val="superscript"/>
              </w:rPr>
              <w:t>a</w:t>
            </w:r>
            <w:r w:rsidRPr="00C70209">
              <w:t xml:space="preserve"> Assessed by </w:t>
            </w:r>
            <w:r>
              <w:t>TCD</w:t>
            </w:r>
            <w:r w:rsidRPr="00C70209">
              <w:t xml:space="preserve"> ultrasonography</w:t>
            </w:r>
            <w:r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2</w:t>
            </w:r>
            <w:r w:rsidRPr="00C70209">
              <w:fldChar w:fldCharType="end"/>
            </w:r>
            <w:r w:rsidRPr="00C70209">
              <w:t xml:space="preserve"> </w:t>
            </w:r>
            <w:r w:rsidRPr="00C70209">
              <w:rPr>
                <w:i/>
              </w:rPr>
              <w:t>and</w:t>
            </w:r>
            <w:r w:rsidRPr="00C70209">
              <w:t xml:space="preserve"> </w:t>
            </w:r>
            <w:r>
              <w:t>MRI</w:t>
            </w:r>
            <w:r w:rsidRPr="00C70209">
              <w:t>.</w:t>
            </w:r>
            <w:r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3</w:t>
            </w:r>
            <w:r w:rsidRPr="00C70209">
              <w:fldChar w:fldCharType="end"/>
            </w:r>
            <w:r w:rsidRPr="00C70209">
              <w:rPr>
                <w:vertAlign w:val="superscript"/>
              </w:rPr>
              <w:br/>
              <w:t xml:space="preserve">b </w:t>
            </w:r>
            <w:r w:rsidRPr="00C70209">
              <w:t>See PP11 for methods of assessment.</w:t>
            </w:r>
          </w:p>
        </w:tc>
      </w:tr>
      <w:tr w:rsidR="000A6306" w:rsidRPr="00C70209" w14:paraId="24DD5B70"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31D71F6D" w14:textId="18548211" w:rsidR="000A6306" w:rsidRPr="00C70209" w:rsidRDefault="000A6306" w:rsidP="00254BA8">
            <w:pPr>
              <w:pStyle w:val="PP-heading"/>
            </w:pPr>
            <w:r w:rsidRPr="00C70209">
              <w:t>Practice points –</w:t>
            </w:r>
            <w:r w:rsidR="008853FE" w:rsidRPr="00C70209">
              <w:rPr>
                <w:lang w:eastAsia="en-GB"/>
              </w:rPr>
              <w:t xml:space="preserve"> sickle cell disease</w:t>
            </w:r>
            <w:r w:rsidR="008853FE" w:rsidRPr="00C70209">
              <w:t xml:space="preserve"> </w:t>
            </w:r>
            <w:r w:rsidR="008853FE">
              <w:t>(</w:t>
            </w:r>
            <w:r>
              <w:t>RBC transfusion</w:t>
            </w:r>
            <w:r w:rsidR="008853FE">
              <w:t>)</w:t>
            </w:r>
          </w:p>
        </w:tc>
      </w:tr>
      <w:tr w:rsidR="000A6306" w:rsidRPr="00C70209" w14:paraId="34D11F71" w14:textId="77777777" w:rsidTr="00254BA8">
        <w:tc>
          <w:tcPr>
            <w:tcW w:w="1117" w:type="dxa"/>
            <w:tcBorders>
              <w:right w:val="single" w:sz="4" w:space="0" w:color="auto"/>
            </w:tcBorders>
            <w:shd w:val="clear" w:color="auto" w:fill="auto"/>
          </w:tcPr>
          <w:p w14:paraId="31B8EBB1" w14:textId="77777777" w:rsidR="000A6306" w:rsidRPr="00C70209" w:rsidRDefault="000A6306" w:rsidP="00254BA8">
            <w:pPr>
              <w:pStyle w:val="PP-bullets"/>
            </w:pPr>
            <w:r w:rsidRPr="00C70209">
              <w:t>PP11</w:t>
            </w:r>
          </w:p>
        </w:tc>
        <w:tc>
          <w:tcPr>
            <w:tcW w:w="7531" w:type="dxa"/>
            <w:tcBorders>
              <w:left w:val="single" w:sz="4" w:space="0" w:color="auto"/>
            </w:tcBorders>
            <w:shd w:val="clear" w:color="auto" w:fill="auto"/>
          </w:tcPr>
          <w:p w14:paraId="1E36BBD8" w14:textId="70DD6E63" w:rsidR="000A6306" w:rsidRPr="00C70209" w:rsidRDefault="000A6306" w:rsidP="00A14122">
            <w:pPr>
              <w:pStyle w:val="PP-bullets"/>
            </w:pPr>
            <w:r w:rsidRPr="00C70209">
              <w:t xml:space="preserve">Children and adolescents with </w:t>
            </w:r>
            <w:r w:rsidR="00A14122">
              <w:t xml:space="preserve">SCD </w:t>
            </w:r>
            <w:r w:rsidRPr="00C70209">
              <w:t xml:space="preserve">should be assessed for stroke risk using both </w:t>
            </w:r>
            <w:r>
              <w:t xml:space="preserve">TCD </w:t>
            </w:r>
            <w:r w:rsidRPr="00C70209">
              <w:t>ultrasonography</w:t>
            </w:r>
            <w:r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2</w:t>
            </w:r>
            <w:r w:rsidRPr="00C70209">
              <w:fldChar w:fldCharType="end"/>
            </w:r>
            <w:r w:rsidRPr="00C70209">
              <w:t xml:space="preserve"> and</w:t>
            </w:r>
            <w:r>
              <w:t xml:space="preserve"> MRI</w:t>
            </w:r>
            <w:r w:rsidRPr="00C70209">
              <w:t>.</w:t>
            </w:r>
            <w:r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13</w:t>
            </w:r>
            <w:r w:rsidRPr="00C70209">
              <w:fldChar w:fldCharType="end"/>
            </w:r>
            <w:r w:rsidRPr="00C70209">
              <w:rPr>
                <w:rStyle w:val="FootnoteReference"/>
              </w:rPr>
              <w:t xml:space="preserve"> </w:t>
            </w:r>
          </w:p>
        </w:tc>
      </w:tr>
      <w:tr w:rsidR="000A6306" w:rsidRPr="00C70209" w14:paraId="5C1BE456" w14:textId="77777777" w:rsidTr="00254BA8">
        <w:trPr>
          <w:trHeight w:val="397"/>
        </w:trPr>
        <w:tc>
          <w:tcPr>
            <w:tcW w:w="8648" w:type="dxa"/>
            <w:gridSpan w:val="2"/>
            <w:shd w:val="clear" w:color="auto" w:fill="auto"/>
          </w:tcPr>
          <w:p w14:paraId="709BEBF6" w14:textId="141534B1" w:rsidR="000A6306" w:rsidRDefault="000A6306" w:rsidP="00254BA8">
            <w:pPr>
              <w:pStyle w:val="ES-notes"/>
            </w:pPr>
            <w:r>
              <w:t xml:space="preserve">MRI, </w:t>
            </w:r>
            <w:r w:rsidRPr="000A6306">
              <w:t>magnetic resonance imaging</w:t>
            </w:r>
            <w:r>
              <w:t xml:space="preserve">; </w:t>
            </w:r>
            <w:r w:rsidRPr="00C70209">
              <w:t>PP, practice point; R, recommendation; RBC, red blood cell</w:t>
            </w:r>
            <w:r>
              <w:t>;</w:t>
            </w:r>
            <w:r w:rsidRPr="00C70209">
              <w:t xml:space="preserve"> </w:t>
            </w:r>
            <w:r w:rsidR="00A14122">
              <w:t xml:space="preserve">SCD, </w:t>
            </w:r>
            <w:r w:rsidR="00A14122" w:rsidRPr="00A14122">
              <w:t>sickle cell disease</w:t>
            </w:r>
            <w:r w:rsidR="00A14122">
              <w:t>;</w:t>
            </w:r>
            <w:r w:rsidR="00A14122" w:rsidRPr="00A14122">
              <w:t xml:space="preserve"> </w:t>
            </w:r>
            <w:r>
              <w:t xml:space="preserve">TCD, </w:t>
            </w:r>
            <w:r w:rsidRPr="000A6306">
              <w:t>transcranial Doppler</w:t>
            </w:r>
          </w:p>
          <w:p w14:paraId="28B83EBF" w14:textId="77777777" w:rsidR="000A6306" w:rsidRDefault="000A6306" w:rsidP="00254BA8">
            <w:pPr>
              <w:pStyle w:val="ES-notes"/>
            </w:pPr>
          </w:p>
          <w:p w14:paraId="3F4BDAF6" w14:textId="77777777" w:rsidR="000A6306" w:rsidRPr="00C70209" w:rsidRDefault="000A6306" w:rsidP="00254BA8">
            <w:pPr>
              <w:pStyle w:val="ES-notes"/>
            </w:pPr>
            <w:r w:rsidRPr="000A6306">
              <w:t xml:space="preserve">Note: The Phase III TWiTCH trial comparing RBC transfusion to hydroxyurea in paediatric sickle cell patients was stopped early, because hydroxyurea was found to be as effective as transfusions in lowering the mean </w:t>
            </w:r>
            <w:r>
              <w:t>TCD</w:t>
            </w:r>
            <w:r w:rsidRPr="000A6306">
              <w:t xml:space="preserve"> velocity of blood flow. Complete data, including the secondary outcome of primary stroke are not yet available. We await publication of the full trial results before changes to current recommendations (R1 and R4) and practice points (PP11) are made.</w:t>
            </w:r>
          </w:p>
        </w:tc>
      </w:tr>
    </w:tbl>
    <w:p w14:paraId="320D09F9" w14:textId="77777777" w:rsidR="000A6306" w:rsidRDefault="000A6306" w:rsidP="00DF2044">
      <w:pPr>
        <w:pStyle w:val="BodyText"/>
      </w:pPr>
    </w:p>
    <w:p w14:paraId="44A4E765" w14:textId="77777777" w:rsidR="003E0379" w:rsidRPr="00C70209" w:rsidRDefault="003E0379" w:rsidP="005B2300">
      <w:pPr>
        <w:pStyle w:val="Heading5"/>
        <w:rPr>
          <w:lang w:val="en-AU"/>
        </w:rPr>
      </w:pPr>
      <w:r w:rsidRPr="00C70209">
        <w:rPr>
          <w:lang w:val="en-AU"/>
        </w:rPr>
        <w:t>Background</w:t>
      </w:r>
    </w:p>
    <w:p w14:paraId="054DEEA7" w14:textId="190078A9" w:rsidR="003E0379" w:rsidRPr="00C70209" w:rsidRDefault="00CA6D48" w:rsidP="00CA6D48">
      <w:pPr>
        <w:pStyle w:val="BodyText"/>
      </w:pPr>
      <w:r w:rsidRPr="00C70209">
        <w:t xml:space="preserve">People with sickle cell disease have increased blood viscosity and abnormal interactions between the sickled RBCs and other blood components (e.g. leukocytes, platelets and clotting factor); this results in haemolytic anaemia, tissue and organ damage, and vaso-occlusive events that may include painful crises caused by local infarcts or ischaemia. Ultimately, people with sickle cell disease are at increased risk for stroke and acute chest syndrome, and have a lower life expectancy than the general population. </w:t>
      </w:r>
      <w:r w:rsidRPr="00C70209">
        <w:rPr>
          <w:rFonts w:eastAsiaTheme="minorHAnsi"/>
          <w:lang w:eastAsia="en-US"/>
        </w:rPr>
        <w:t xml:space="preserve">In people with sickle cell disease, RBC transfusions help to dilute the volume of </w:t>
      </w:r>
      <w:r w:rsidRPr="00C70209">
        <w:rPr>
          <w:rFonts w:eastAsiaTheme="minorHAnsi"/>
        </w:rPr>
        <w:t>circulating</w:t>
      </w:r>
      <w:r w:rsidRPr="00C70209">
        <w:rPr>
          <w:rFonts w:eastAsiaTheme="minorHAnsi"/>
          <w:lang w:eastAsia="en-US"/>
        </w:rPr>
        <w:t xml:space="preserve"> sickle cells, and are used to reduce the risk of anaemia and incidence of vaso-occlusive events. There are inherent risks associated with regular RBC transfusion, including iron overload</w:t>
      </w:r>
      <w:r w:rsidR="003E0379" w:rsidRPr="00C70209">
        <w:rPr>
          <w:rFonts w:eastAsiaTheme="minorHAnsi"/>
          <w:lang w:eastAsia="en-US"/>
        </w:rPr>
        <w:t>.</w:t>
      </w:r>
    </w:p>
    <w:p w14:paraId="19C931CB" w14:textId="77777777" w:rsidR="003E0379" w:rsidRPr="00C70209" w:rsidRDefault="003E0379" w:rsidP="003E0379">
      <w:pPr>
        <w:pStyle w:val="Head4Num"/>
      </w:pPr>
      <w:r w:rsidRPr="00C70209">
        <w:t>RBC transfusion versus no transfusion (or alternate dose)</w:t>
      </w:r>
    </w:p>
    <w:p w14:paraId="3BFEC485" w14:textId="77777777" w:rsidR="003E0379" w:rsidRPr="00C70209" w:rsidRDefault="003E0379" w:rsidP="005B2300">
      <w:pPr>
        <w:pStyle w:val="Heading5"/>
        <w:rPr>
          <w:lang w:val="en-AU"/>
        </w:rPr>
      </w:pPr>
      <w:r w:rsidRPr="00C70209">
        <w:rPr>
          <w:lang w:val="en-AU"/>
        </w:rPr>
        <w:t>Summary of evidence</w:t>
      </w:r>
    </w:p>
    <w:p w14:paraId="37C5F8C9" w14:textId="77777777" w:rsidR="003E0379" w:rsidRPr="00C70209" w:rsidRDefault="003E0379" w:rsidP="005B2300">
      <w:pPr>
        <w:pStyle w:val="Heading6"/>
      </w:pPr>
      <w:r w:rsidRPr="00C70209">
        <w:t>Level I evidence</w:t>
      </w:r>
    </w:p>
    <w:p w14:paraId="66E99642" w14:textId="5ABC2AF8" w:rsidR="00E55A6D" w:rsidRPr="00C70209" w:rsidRDefault="00E55A6D" w:rsidP="005B2300">
      <w:pPr>
        <w:pStyle w:val="BodyText"/>
        <w:rPr>
          <w:lang w:eastAsia="en-GB"/>
        </w:rPr>
      </w:pPr>
      <w:r w:rsidRPr="00C70209">
        <w:t xml:space="preserve">The systematic review and hand-searching process identified two Level I studies (Cherry 2012; Wang 2013) that examined the effect of RBC transfusion in paediatric patients with sickle cell </w:t>
      </w:r>
      <w:r w:rsidR="001A4DED" w:rsidRPr="00C70209">
        <w:t xml:space="preserve">disease </w:t>
      </w:r>
      <w:r w:rsidRPr="00C70209">
        <w:rPr>
          <w:lang w:eastAsia="en-GB"/>
        </w:rPr>
        <w:t xml:space="preserve">(see </w:t>
      </w:r>
      <w:r w:rsidRPr="00C70209">
        <w:rPr>
          <w:b/>
        </w:rPr>
        <w:t>Appendix C, Volume 2</w:t>
      </w:r>
      <w:r w:rsidRPr="00C70209">
        <w:rPr>
          <w:lang w:eastAsia="en-GB"/>
        </w:rPr>
        <w:t xml:space="preserve">). The main characteristics of these studies are summarised in </w:t>
      </w:r>
      <w:r w:rsidR="005A2426" w:rsidRPr="00C70209">
        <w:rPr>
          <w:b/>
        </w:rPr>
        <w:fldChar w:fldCharType="begin"/>
      </w:r>
      <w:r w:rsidR="005A2426" w:rsidRPr="00C70209">
        <w:rPr>
          <w:b/>
          <w:lang w:eastAsia="en-GB"/>
        </w:rPr>
        <w:instrText xml:space="preserve"> REF _Ref406146937 \h </w:instrText>
      </w:r>
      <w:r w:rsidR="005A2426" w:rsidRPr="00C70209">
        <w:rPr>
          <w:b/>
        </w:rPr>
        <w:instrText xml:space="preserve"> \* MERGEFORMAT </w:instrText>
      </w:r>
      <w:r w:rsidR="005A2426" w:rsidRPr="00C70209">
        <w:rPr>
          <w:b/>
        </w:rPr>
      </w:r>
      <w:r w:rsidR="005A2426" w:rsidRPr="00C70209">
        <w:rPr>
          <w:b/>
        </w:rPr>
        <w:fldChar w:fldCharType="separate"/>
      </w:r>
      <w:r w:rsidR="000F7A9B" w:rsidRPr="000F7A9B">
        <w:rPr>
          <w:b/>
        </w:rPr>
        <w:t>Table 3.1.17</w:t>
      </w:r>
      <w:r w:rsidR="005A2426" w:rsidRPr="00C70209">
        <w:rPr>
          <w:b/>
        </w:rPr>
        <w:fldChar w:fldCharType="end"/>
      </w:r>
      <w:r w:rsidRPr="00C70209">
        <w:rPr>
          <w:lang w:eastAsia="en-GB"/>
        </w:rPr>
        <w:t>.</w:t>
      </w:r>
    </w:p>
    <w:p w14:paraId="52E87333" w14:textId="7B8B225E" w:rsidR="003E0379" w:rsidRPr="00C70209" w:rsidRDefault="003E0379" w:rsidP="005B2300">
      <w:pPr>
        <w:pStyle w:val="BodyText"/>
      </w:pPr>
      <w:r w:rsidRPr="00C70209">
        <w:t>The good</w:t>
      </w:r>
      <w:r w:rsidR="00FB7912" w:rsidRPr="00C70209">
        <w:t>-</w:t>
      </w:r>
      <w:r w:rsidRPr="00C70209">
        <w:t xml:space="preserve">quality systematic reviews by Cherry (2012) and Wang (2013) identified the same two Level II studies (Adams 1998, Adams 2005) that examined the association between RBC transfusion and stroke in 209 children aged </w:t>
      </w:r>
      <w:r w:rsidR="00FB7912" w:rsidRPr="00C70209">
        <w:t>&lt;</w:t>
      </w:r>
      <w:r w:rsidRPr="00C70209">
        <w:t xml:space="preserve">16 years with sickle cell </w:t>
      </w:r>
      <w:r w:rsidR="001A4DED" w:rsidRPr="00C70209">
        <w:t>disease</w:t>
      </w:r>
      <w:r w:rsidRPr="00C70209">
        <w:t>. Cherry (2012) also reported transfusion</w:t>
      </w:r>
      <w:r w:rsidR="003837B1" w:rsidRPr="00C70209">
        <w:t>-</w:t>
      </w:r>
      <w:r w:rsidRPr="00C70209">
        <w:t>related SAEs, whereas Wang (2013) included data on mortality from these trials.</w:t>
      </w:r>
    </w:p>
    <w:p w14:paraId="3A984F42" w14:textId="77777777" w:rsidR="003E0379" w:rsidRPr="00C70209" w:rsidRDefault="003E0379" w:rsidP="005B2300">
      <w:pPr>
        <w:pStyle w:val="BodyText"/>
      </w:pPr>
    </w:p>
    <w:p w14:paraId="002567C1" w14:textId="395052A9" w:rsidR="003E0379" w:rsidRPr="00C70209" w:rsidRDefault="003E0379" w:rsidP="005B2300">
      <w:pPr>
        <w:pStyle w:val="Caption"/>
        <w:ind w:left="2070"/>
      </w:pPr>
      <w:bookmarkStart w:id="295" w:name="_Ref406146937"/>
      <w:bookmarkStart w:id="296" w:name="_Toc42774707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7</w:t>
      </w:r>
      <w:r w:rsidR="00130F03" w:rsidRPr="00C70209">
        <w:fldChar w:fldCharType="end"/>
      </w:r>
      <w:bookmarkEnd w:id="295"/>
      <w:r w:rsidRPr="00C70209">
        <w:tab/>
        <w:t>Characteristics and quality of Level I evidence – RBC transfusion versus no transfusion (or alternate dose) in paediatric patients with sickle cell disease</w:t>
      </w:r>
      <w:bookmarkEnd w:id="296"/>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7"/>
        <w:gridCol w:w="1307"/>
        <w:gridCol w:w="1915"/>
        <w:gridCol w:w="1915"/>
        <w:gridCol w:w="1916"/>
      </w:tblGrid>
      <w:tr w:rsidR="003E0379" w:rsidRPr="00C70209" w14:paraId="6D39A05D" w14:textId="77777777" w:rsidTr="003E0379">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60A033F" w14:textId="77777777" w:rsidR="003E0379" w:rsidRPr="00C70209" w:rsidRDefault="003E0379" w:rsidP="005B2300">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392B6134" w14:textId="77777777" w:rsidR="003E0379" w:rsidRPr="00C70209" w:rsidRDefault="003E0379" w:rsidP="005B2300">
            <w:pPr>
              <w:pStyle w:val="TableH2"/>
            </w:pPr>
            <w:r w:rsidRPr="00C70209">
              <w:t>Study type</w:t>
            </w:r>
          </w:p>
          <w:p w14:paraId="503CDD88" w14:textId="77777777" w:rsidR="003E0379" w:rsidRPr="00C70209" w:rsidRDefault="003E0379" w:rsidP="005B2300">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A0B9BD9" w14:textId="77777777" w:rsidR="003E0379" w:rsidRPr="00C70209" w:rsidRDefault="003E0379" w:rsidP="005B2300">
            <w:pPr>
              <w:pStyle w:val="TableH2"/>
            </w:pPr>
            <w:r w:rsidRPr="00C70209">
              <w:t>Population</w:t>
            </w:r>
          </w:p>
          <w:p w14:paraId="3A66ADD2" w14:textId="77777777" w:rsidR="003E0379" w:rsidRPr="00C70209" w:rsidRDefault="003E0379" w:rsidP="005B2300">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02730E7" w14:textId="77777777" w:rsidR="003E0379" w:rsidRPr="00C70209" w:rsidRDefault="003E0379" w:rsidP="005B2300">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A8BB8B4" w14:textId="77777777" w:rsidR="003E0379" w:rsidRPr="00C70209" w:rsidRDefault="003E0379" w:rsidP="005B2300">
            <w:pPr>
              <w:pStyle w:val="TableH2"/>
            </w:pPr>
            <w:r w:rsidRPr="00C70209">
              <w:t>Outcomes</w:t>
            </w:r>
          </w:p>
        </w:tc>
      </w:tr>
      <w:tr w:rsidR="003E0379" w:rsidRPr="00C70209" w14:paraId="22C2D400" w14:textId="77777777" w:rsidTr="003E0379">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6C9FADB" w14:textId="45D026D6" w:rsidR="003E0379" w:rsidRPr="00C70209" w:rsidRDefault="003E0379" w:rsidP="003F7DCB">
            <w:pPr>
              <w:pStyle w:val="Tabletext"/>
            </w:pPr>
            <w:r w:rsidRPr="00C70209">
              <w:t xml:space="preserve">Cherry </w:t>
            </w:r>
            <w:r w:rsidR="008853FE">
              <w:t>(</w:t>
            </w:r>
            <w:r w:rsidRPr="00C70209">
              <w:t>2012</w:t>
            </w:r>
            <w:r w:rsidR="008853FE">
              <w:t>)</w:t>
            </w:r>
            <w:r w:rsidR="00E1112B" w:rsidRPr="00C70209">
              <w:fldChar w:fldCharType="begin">
                <w:fldData xml:space="preserve">PEVuZE5vdGU+PENpdGU+PEF1dGhvcj5DaGVycnk8L0F1dGhvcj48WWVhcj4yMDEyPC9ZZWFyPjxS
ZWNOdW0+MTU0PC9SZWNOdW0+PERpc3BsYXlUZXh0PjxzdHlsZSBmYWNlPSJzdXBlcnNjcmlwdCI+
NTk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3F7DCB" w:rsidRPr="00C70209">
              <w:instrText xml:space="preserve"> ADDIN EN.CITE </w:instrText>
            </w:r>
            <w:r w:rsidR="003F7DCB" w:rsidRPr="00C70209">
              <w:fldChar w:fldCharType="begin">
                <w:fldData xml:space="preserve">PEVuZE5vdGU+PENpdGU+PEF1dGhvcj5DaGVycnk8L0F1dGhvcj48WWVhcj4yMDEyPC9ZZWFyPjxS
ZWNOdW0+MTU0PC9SZWNOdW0+PERpc3BsYXlUZXh0PjxzdHlsZSBmYWNlPSJzdXBlcnNjcmlwdCI+
NTk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9</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1DA99321" w14:textId="77777777" w:rsidR="003E0379" w:rsidRPr="00C70209" w:rsidRDefault="003E0379" w:rsidP="005B2300">
            <w:pPr>
              <w:pStyle w:val="Tabletext"/>
              <w:rPr>
                <w:i/>
              </w:rPr>
            </w:pPr>
            <w:r w:rsidRPr="00C70209">
              <w:t xml:space="preserve">Health Technology Assessment report </w:t>
            </w: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D7E1E3A" w14:textId="5C64A88A" w:rsidR="003E0379" w:rsidRPr="00C70209" w:rsidRDefault="003E0379" w:rsidP="005B2300">
            <w:pPr>
              <w:pStyle w:val="Tabletext"/>
            </w:pPr>
            <w:r w:rsidRPr="00C70209">
              <w:t>Children (</w:t>
            </w:r>
            <w:r w:rsidR="00FB7912" w:rsidRPr="00C70209">
              <w:t>&lt;</w:t>
            </w:r>
            <w:r w:rsidRPr="00C70209">
              <w:t>16 years) with sickle cell disease and a high risk of stroke</w:t>
            </w:r>
          </w:p>
          <w:p w14:paraId="3A5A4441" w14:textId="77777777" w:rsidR="003E0379" w:rsidRPr="00C70209" w:rsidRDefault="003E0379" w:rsidP="005B2300">
            <w:pPr>
              <w:pStyle w:val="Tabletext"/>
            </w:pPr>
            <w:r w:rsidRPr="00C70209">
              <w:t>2 RCTs, N=209</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3F93965" w14:textId="13105C7E" w:rsidR="003E0379" w:rsidRPr="00C70209" w:rsidRDefault="003E0379" w:rsidP="005B2300">
            <w:pPr>
              <w:pStyle w:val="Tabletext"/>
            </w:pPr>
            <w:r w:rsidRPr="00C70209">
              <w:t xml:space="preserve">RBC transfusion (n=101) </w:t>
            </w:r>
            <w:r w:rsidR="00C91BAE" w:rsidRPr="00C70209">
              <w:t>versus</w:t>
            </w:r>
            <w:r w:rsidRPr="00C70209">
              <w:t xml:space="preserve"> no transfusion (n=108)</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7B1BB1FA" w14:textId="77777777" w:rsidR="003E0379" w:rsidRPr="00C70209" w:rsidRDefault="003E0379" w:rsidP="005B2300">
            <w:pPr>
              <w:pStyle w:val="Tabletext"/>
            </w:pPr>
            <w:r w:rsidRPr="00C70209">
              <w:t>Stroke</w:t>
            </w:r>
          </w:p>
          <w:p w14:paraId="7087BF4D" w14:textId="77777777" w:rsidR="003E0379" w:rsidRPr="00C70209" w:rsidRDefault="003E0379" w:rsidP="005B2300">
            <w:pPr>
              <w:pStyle w:val="Tabletext"/>
            </w:pPr>
            <w:r w:rsidRPr="00C70209">
              <w:t>Transfusion-related SAEs</w:t>
            </w:r>
          </w:p>
        </w:tc>
      </w:tr>
      <w:tr w:rsidR="003E0379" w:rsidRPr="00C70209" w14:paraId="03AE61B6" w14:textId="77777777" w:rsidTr="003E0379">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74BD48D" w14:textId="7E0E6110" w:rsidR="003E0379" w:rsidRPr="00C70209" w:rsidRDefault="003E0379" w:rsidP="003F7DCB">
            <w:pPr>
              <w:pStyle w:val="Tabletext"/>
            </w:pPr>
            <w:r w:rsidRPr="00C70209">
              <w:t xml:space="preserve">Wang </w:t>
            </w:r>
            <w:r w:rsidR="008853FE">
              <w:t>(</w:t>
            </w:r>
            <w:r w:rsidRPr="00C70209">
              <w:t>2013</w:t>
            </w:r>
            <w:r w:rsidR="008853FE">
              <w:t>)</w:t>
            </w:r>
            <w:r w:rsidR="00E1112B" w:rsidRPr="00C70209">
              <w:fldChar w:fldCharType="begin"/>
            </w:r>
            <w:r w:rsidR="003F7DCB" w:rsidRPr="00C70209">
              <w:instrText xml:space="preserve"> ADDIN EN.CITE &lt;EndNote&gt;&lt;Cite&gt;&lt;Author&gt;Wang&lt;/Author&gt;&lt;Year&gt;2013&lt;/Year&gt;&lt;RecNum&gt;188&lt;/RecNum&gt;&lt;DisplayText&gt;&lt;style face="superscript"&gt;60&lt;/style&gt;&lt;/DisplayText&gt;&lt;record&gt;&lt;rec-number&gt;188&lt;/rec-number&gt;&lt;foreign-keys&gt;&lt;key app="EN" db-id="9edve2wadsavt5ewavaxtda4f2tavzvts9ee" timestamp="1426550458"&gt;188&lt;/key&gt;&lt;/foreign-keys&gt;&lt;ref-type name="Journal Article"&gt;17&lt;/ref-type&gt;&lt;contributors&gt;&lt;authors&gt;&lt;author&gt;Wang, Winfred C.&lt;/author&gt;&lt;author&gt;Dwan, Kerry&lt;/author&gt;&lt;/authors&gt;&lt;/contributors&gt;&lt;titles&gt;&lt;title&gt;Blood transfusion for preventing primary and secondary stroke in people with sickle cell disease&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blood&lt;/keyword&gt;&lt;keyword&gt;blood cell&lt;/keyword&gt;&lt;keyword&gt;blood transfusion&lt;/keyword&gt;&lt;keyword&gt;Cochrane Reviews&lt;/keyword&gt;&lt;keyword&gt;Cochrane12Mar14&lt;/keyword&gt;&lt;keyword&gt;complication&lt;/keyword&gt;&lt;keyword&gt;confidence interval&lt;/keyword&gt;&lt;keyword&gt;cystic fibrosis&lt;/keyword&gt;&lt;keyword&gt;drug&lt;/keyword&gt;&lt;keyword&gt;follow up&lt;/keyword&gt;&lt;keyword&gt;genetic disorder&lt;/keyword&gt;&lt;keyword&gt;hydroxyurea&lt;/keyword&gt;&lt;keyword&gt;iron&lt;/keyword&gt;&lt;keyword&gt;iron chelation&lt;/keyword&gt;&lt;keyword&gt;iron overload&lt;/keyword&gt;&lt;keyword&gt;liver&lt;/keyword&gt;&lt;keyword&gt;patient&lt;/keyword&gt;&lt;keyword&gt;phlebotomy&lt;/keyword&gt;&lt;keyword&gt;population&lt;/keyword&gt;&lt;keyword&gt;prevention&lt;/keyword&gt;&lt;keyword&gt;prophylaxis&lt;/keyword&gt;&lt;keyword&gt;register&lt;/keyword&gt;&lt;keyword&gt;risk&lt;/keyword&gt;&lt;keyword&gt;side effect&lt;/keyword&gt;&lt;keyword&gt;standard&lt;/keyword&gt;&lt;keyword&gt;transcranial doppler&lt;/keyword&gt;&lt;keyword&gt;transfusion&lt;/keyword&gt;&lt;/keywords&gt;&lt;dates&gt;&lt;year&gt;2013&lt;/year&gt;&lt;/dates&gt;&lt;urls&gt;&lt;/urls&gt;&lt;/record&gt;&lt;/Cite&gt;&lt;/EndNote&gt;</w:instrText>
            </w:r>
            <w:r w:rsidR="00E1112B" w:rsidRPr="00C70209">
              <w:fldChar w:fldCharType="separate"/>
            </w:r>
            <w:r w:rsidR="003F7DCB" w:rsidRPr="00C70209">
              <w:rPr>
                <w:vertAlign w:val="superscript"/>
              </w:rPr>
              <w:t>60</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2325E2D1" w14:textId="77777777" w:rsidR="003E0379" w:rsidRPr="00C70209" w:rsidRDefault="003E0379" w:rsidP="005B2300">
            <w:pPr>
              <w:pStyle w:val="Tabletext"/>
            </w:pPr>
            <w:r w:rsidRPr="00C70209">
              <w:t>Systematic review</w:t>
            </w:r>
          </w:p>
          <w:p w14:paraId="7F7B2B3D" w14:textId="77777777" w:rsidR="003E0379" w:rsidRPr="00C70209" w:rsidRDefault="003E0379" w:rsidP="005B2300">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336AFA8" w14:textId="77777777" w:rsidR="003E0379" w:rsidRPr="00C70209" w:rsidRDefault="003E0379" w:rsidP="005B2300">
            <w:pPr>
              <w:pStyle w:val="Tabletext"/>
            </w:pPr>
            <w:r w:rsidRPr="00C70209">
              <w:t>Persons with sickle cell disease, with or without a history of prior stroke or transient ischaemic attack</w:t>
            </w:r>
          </w:p>
          <w:p w14:paraId="53FD9A78" w14:textId="77777777" w:rsidR="003E0379" w:rsidRPr="00C70209" w:rsidRDefault="003E0379" w:rsidP="005B2300">
            <w:pPr>
              <w:pStyle w:val="Tabletext"/>
            </w:pPr>
            <w:r w:rsidRPr="00C70209">
              <w:t>2 RCTs, N=209</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31BD0A6" w14:textId="544C931D" w:rsidR="003E0379" w:rsidRPr="00C70209" w:rsidRDefault="003E0379" w:rsidP="005B2300">
            <w:pPr>
              <w:pStyle w:val="Tabletext"/>
            </w:pPr>
            <w:r w:rsidRPr="00C70209">
              <w:t xml:space="preserve">RBC transfusion (n=101) </w:t>
            </w:r>
            <w:r w:rsidR="00C91BAE" w:rsidRPr="00C70209">
              <w:t>versus</w:t>
            </w:r>
            <w:r w:rsidRPr="00C70209">
              <w:t xml:space="preserve"> no transfusion (n=108)</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D204F17" w14:textId="77777777" w:rsidR="003E0379" w:rsidRPr="00C70209" w:rsidRDefault="003E0379" w:rsidP="005B2300">
            <w:pPr>
              <w:pStyle w:val="Tabletext"/>
            </w:pPr>
            <w:r w:rsidRPr="00C70209">
              <w:t>Mortality</w:t>
            </w:r>
          </w:p>
          <w:p w14:paraId="7B86F693" w14:textId="77777777" w:rsidR="003E0379" w:rsidRPr="00C70209" w:rsidRDefault="003E0379" w:rsidP="005B2300">
            <w:pPr>
              <w:pStyle w:val="Tabletext"/>
            </w:pPr>
            <w:r w:rsidRPr="00C70209">
              <w:t>Stroke</w:t>
            </w:r>
          </w:p>
        </w:tc>
      </w:tr>
    </w:tbl>
    <w:p w14:paraId="53E743C8" w14:textId="31CB5432" w:rsidR="003E0379" w:rsidRPr="00C70209" w:rsidRDefault="003E0379" w:rsidP="005B2300">
      <w:pPr>
        <w:pStyle w:val="TableFigNotes0"/>
      </w:pPr>
      <w:r w:rsidRPr="00C70209">
        <w:t xml:space="preserve">RBC, red blood cell; </w:t>
      </w:r>
      <w:r w:rsidR="006950B6" w:rsidRPr="00C70209">
        <w:t xml:space="preserve">RCT, randomised controlled trial; </w:t>
      </w:r>
      <w:r w:rsidRPr="00C70209">
        <w:t>SAEs, serious adverse events</w:t>
      </w:r>
    </w:p>
    <w:p w14:paraId="6D7D6EF9" w14:textId="77777777" w:rsidR="003E0379" w:rsidRPr="00C70209" w:rsidRDefault="003E0379" w:rsidP="005B2300">
      <w:pPr>
        <w:pStyle w:val="Heading6"/>
      </w:pPr>
      <w:r w:rsidRPr="00C70209">
        <w:t>Level II evidence</w:t>
      </w:r>
    </w:p>
    <w:p w14:paraId="0175C680" w14:textId="7FC95FB4" w:rsidR="00E55A6D" w:rsidRPr="00C70209" w:rsidRDefault="00E55A6D" w:rsidP="005B2300">
      <w:pPr>
        <w:pStyle w:val="BodyText"/>
        <w:rPr>
          <w:lang w:eastAsia="en-GB"/>
        </w:rPr>
      </w:pPr>
      <w:r w:rsidRPr="00C70209">
        <w:t xml:space="preserve">The systematic review and hand-searching process identified two additional Level II studies (Debaun 2014, Pegelow 2001) that examined the effect of RBC transfusions in paediatric patients with sickle cell disease </w:t>
      </w:r>
      <w:r w:rsidRPr="00C70209">
        <w:rPr>
          <w:lang w:eastAsia="en-GB"/>
        </w:rPr>
        <w:t>(see</w:t>
      </w:r>
      <w:r w:rsidRPr="00C70209">
        <w:rPr>
          <w:b/>
        </w:rPr>
        <w:t xml:space="preserve"> Appendix C, Volume 2</w:t>
      </w:r>
      <w:r w:rsidRPr="00C70209">
        <w:rPr>
          <w:lang w:eastAsia="en-GB"/>
        </w:rPr>
        <w:t>). The main characteristics of all Level II studies (including those identified by the Level I studies) are summarised in</w:t>
      </w:r>
      <w:r w:rsidRPr="00C70209">
        <w:rPr>
          <w:b/>
          <w:lang w:eastAsia="en-GB"/>
        </w:rPr>
        <w:t xml:space="preserve"> </w:t>
      </w:r>
      <w:r w:rsidR="005A2426" w:rsidRPr="00C70209">
        <w:rPr>
          <w:b/>
        </w:rPr>
        <w:fldChar w:fldCharType="begin"/>
      </w:r>
      <w:r w:rsidR="005A2426" w:rsidRPr="00C70209">
        <w:rPr>
          <w:b/>
          <w:lang w:eastAsia="en-GB"/>
        </w:rPr>
        <w:instrText xml:space="preserve"> REF _Ref406146974 \h </w:instrText>
      </w:r>
      <w:r w:rsidR="005A2426" w:rsidRPr="00C70209">
        <w:rPr>
          <w:b/>
        </w:rPr>
        <w:instrText xml:space="preserve"> \* MERGEFORMAT </w:instrText>
      </w:r>
      <w:r w:rsidR="005A2426" w:rsidRPr="00C70209">
        <w:rPr>
          <w:b/>
        </w:rPr>
      </w:r>
      <w:r w:rsidR="005A2426" w:rsidRPr="00C70209">
        <w:rPr>
          <w:b/>
        </w:rPr>
        <w:fldChar w:fldCharType="separate"/>
      </w:r>
      <w:r w:rsidR="000F7A9B" w:rsidRPr="000F7A9B">
        <w:rPr>
          <w:b/>
        </w:rPr>
        <w:t>Table 3.1.18</w:t>
      </w:r>
      <w:r w:rsidR="005A2426" w:rsidRPr="00C70209">
        <w:rPr>
          <w:b/>
        </w:rPr>
        <w:fldChar w:fldCharType="end"/>
      </w:r>
      <w:r w:rsidRPr="00C70209">
        <w:rPr>
          <w:lang w:eastAsia="en-GB"/>
        </w:rPr>
        <w:t>.</w:t>
      </w:r>
    </w:p>
    <w:p w14:paraId="7DB03257" w14:textId="6B698701" w:rsidR="00E55A6D" w:rsidRPr="00C70209" w:rsidRDefault="00E55A6D" w:rsidP="005B2300">
      <w:pPr>
        <w:pStyle w:val="BodyText"/>
      </w:pPr>
      <w:r w:rsidRPr="00C70209">
        <w:rPr>
          <w:lang w:eastAsia="en-GB"/>
        </w:rPr>
        <w:t xml:space="preserve">Adams (1998) (also known as the </w:t>
      </w:r>
      <w:r w:rsidRPr="00C70209">
        <w:t>Stroke Prevention Trial in Sickle Cell Anaemia [STOP]), was a good-quality RCT conducted in the USA that examined the use of chronic RBC transfusion in paediatric patients with sickle cell disease. Children aged 2–16 years with sickle cell anaemia or sickle beta thalassemia, and at high risk of stroke based on transcranial Doppler (TCD) screening, were eligible to receive either RBC transfusion or standard care (no transfusion).</w:t>
      </w:r>
    </w:p>
    <w:p w14:paraId="6B8826C5" w14:textId="19D13889" w:rsidR="00E55A6D" w:rsidRPr="00C70209" w:rsidRDefault="00E55A6D" w:rsidP="005B2300">
      <w:pPr>
        <w:pStyle w:val="BodyText"/>
      </w:pPr>
      <w:r w:rsidRPr="00C70209">
        <w:t>The STOP 2 trial reported by Adams (2005) was a good-quality trial conducted in the USA and Canada that aimed to compare stroke risk in chronically transfused children. Patients with sickle cell anaemia or sickle beta thalassemia and at high risk of stroke either continued RBC transfusions or had their RBC transfusion regimen halted. A proportion of patients had participated in the original STOP trial. Both STOP and STOP 2 were finished early by the Data Safety and Monitoring Board due to the high rate of stroke in control groups.</w:t>
      </w:r>
    </w:p>
    <w:p w14:paraId="61443472" w14:textId="00D68A50" w:rsidR="00E55A6D" w:rsidRPr="00C70209" w:rsidRDefault="00E55A6D" w:rsidP="005B2300">
      <w:pPr>
        <w:pStyle w:val="BodyText"/>
      </w:pPr>
      <w:r w:rsidRPr="00C70209">
        <w:rPr>
          <w:lang w:eastAsia="en-GB"/>
        </w:rPr>
        <w:t>Debaun (2014) was a fair</w:t>
      </w:r>
      <w:r w:rsidR="0023776E" w:rsidRPr="00C70209">
        <w:rPr>
          <w:lang w:eastAsia="en-GB"/>
        </w:rPr>
        <w:t>-</w:t>
      </w:r>
      <w:r w:rsidRPr="00C70209">
        <w:rPr>
          <w:lang w:eastAsia="en-GB"/>
        </w:rPr>
        <w:t>quality multicentre trial conducted in Canada, France, the United Kingdom and the USA. The authors compared the effect of regular RBC transfusions with standard care (no treatment for silent infarcts) among paediatric patients with sickle cell anaemia. Eligible participants aged 5–15 years had a confirmed diagnosis of sickle cell anaemia or sickle beta thalassemia and at least one infarct-like lesion on an MRI scan.</w:t>
      </w:r>
    </w:p>
    <w:p w14:paraId="109CF460" w14:textId="4A6D32EA" w:rsidR="00E55A6D" w:rsidRPr="00C70209" w:rsidRDefault="00E55A6D" w:rsidP="005B2300">
      <w:pPr>
        <w:pStyle w:val="BodyText"/>
        <w:rPr>
          <w:lang w:eastAsia="en-GB"/>
        </w:rPr>
      </w:pPr>
      <w:r w:rsidRPr="00C70209">
        <w:rPr>
          <w:lang w:eastAsia="en-GB"/>
        </w:rPr>
        <w:t>The poor-quality study by Pegelow (2001) reported data from the STOP cohort collected at 36 months follow-up. The authors assessed the incidence of stroke and new or worse silent lesions.</w:t>
      </w:r>
    </w:p>
    <w:p w14:paraId="6CDA810A" w14:textId="77777777" w:rsidR="003E0379" w:rsidRPr="00C70209" w:rsidRDefault="003E0379" w:rsidP="005B2300">
      <w:pPr>
        <w:pStyle w:val="Heading6"/>
      </w:pPr>
      <w:r w:rsidRPr="00C70209">
        <w:t>Level III evidence</w:t>
      </w:r>
    </w:p>
    <w:p w14:paraId="1C06674A" w14:textId="5A471718" w:rsidR="003E0379" w:rsidRPr="00C70209" w:rsidRDefault="003E0379" w:rsidP="00B20C53">
      <w:pPr>
        <w:rPr>
          <w:lang w:eastAsia="en-GB"/>
        </w:rPr>
      </w:pPr>
      <w:r w:rsidRPr="00C70209">
        <w:rPr>
          <w:lang w:eastAsia="en-GB"/>
        </w:rPr>
        <w:t>There were no Level III studies identified in the systematic review and hand</w:t>
      </w:r>
      <w:r w:rsidR="00FB7912" w:rsidRPr="00C70209">
        <w:rPr>
          <w:lang w:eastAsia="en-GB"/>
        </w:rPr>
        <w:t>-</w:t>
      </w:r>
      <w:r w:rsidRPr="00C70209">
        <w:rPr>
          <w:lang w:eastAsia="en-GB"/>
        </w:rPr>
        <w:t xml:space="preserve">searching process that examined the effect of RBC transfusion compared with no transfusion (or alternate dose) in </w:t>
      </w:r>
      <w:r w:rsidR="007F58CA" w:rsidRPr="00C70209">
        <w:rPr>
          <w:lang w:eastAsia="en-GB"/>
        </w:rPr>
        <w:t xml:space="preserve">neonatal and/or </w:t>
      </w:r>
      <w:r w:rsidRPr="00C70209">
        <w:rPr>
          <w:lang w:eastAsia="en-GB"/>
        </w:rPr>
        <w:t>paediatric patients with sickle cell disease.</w:t>
      </w:r>
    </w:p>
    <w:p w14:paraId="3CB532E3" w14:textId="779675B9" w:rsidR="003E0379" w:rsidRPr="00C70209" w:rsidRDefault="003E0379" w:rsidP="003E0379">
      <w:pPr>
        <w:pStyle w:val="Caption"/>
        <w:ind w:left="2070"/>
      </w:pPr>
      <w:bookmarkStart w:id="297" w:name="_Ref406146974"/>
      <w:bookmarkStart w:id="298" w:name="_Toc42774707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8</w:t>
      </w:r>
      <w:r w:rsidR="00130F03" w:rsidRPr="00C70209">
        <w:fldChar w:fldCharType="end"/>
      </w:r>
      <w:bookmarkEnd w:id="297"/>
      <w:r w:rsidRPr="00C70209">
        <w:tab/>
        <w:t>Characteristics and quality of Level II evidence - RBC transfusion versus no transfusion (or alternate dose) in paediatric patients with sickle cell disease</w:t>
      </w:r>
      <w:bookmarkEnd w:id="298"/>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16"/>
        <w:gridCol w:w="1318"/>
        <w:gridCol w:w="1915"/>
        <w:gridCol w:w="1915"/>
        <w:gridCol w:w="1916"/>
      </w:tblGrid>
      <w:tr w:rsidR="003E0379" w:rsidRPr="00C70209" w14:paraId="14A7B41B" w14:textId="77777777" w:rsidTr="003E0379">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E6E005D" w14:textId="77777777" w:rsidR="003E0379" w:rsidRPr="00C70209" w:rsidRDefault="003E0379" w:rsidP="003E0379">
            <w:pPr>
              <w:pStyle w:val="TableH2"/>
            </w:pPr>
            <w:r w:rsidRPr="00C70209">
              <w:t>Study ID</w:t>
            </w:r>
          </w:p>
        </w:tc>
        <w:tc>
          <w:tcPr>
            <w:tcW w:w="1318" w:type="dxa"/>
            <w:tcBorders>
              <w:top w:val="single" w:sz="4" w:space="0" w:color="auto"/>
              <w:left w:val="single" w:sz="4" w:space="0" w:color="auto"/>
              <w:bottom w:val="single" w:sz="4" w:space="0" w:color="auto"/>
              <w:right w:val="single" w:sz="4" w:space="0" w:color="auto"/>
              <w:tl2br w:val="nil"/>
              <w:tr2bl w:val="nil"/>
            </w:tcBorders>
          </w:tcPr>
          <w:p w14:paraId="2D10B7B8" w14:textId="77777777" w:rsidR="003E0379" w:rsidRPr="00C70209" w:rsidRDefault="003E0379" w:rsidP="003E0379">
            <w:pPr>
              <w:pStyle w:val="TableH2"/>
            </w:pPr>
            <w:r w:rsidRPr="00C70209">
              <w:t>Study type</w:t>
            </w:r>
          </w:p>
          <w:p w14:paraId="7564CFB4" w14:textId="77777777" w:rsidR="003E0379" w:rsidRPr="00C70209" w:rsidRDefault="003E0379" w:rsidP="003E0379">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7811FA2" w14:textId="77777777" w:rsidR="003E0379" w:rsidRPr="00C70209" w:rsidRDefault="003E0379" w:rsidP="003E0379">
            <w:pPr>
              <w:pStyle w:val="TableH2"/>
            </w:pPr>
            <w:r w:rsidRPr="00C70209">
              <w:t>Population</w:t>
            </w:r>
          </w:p>
          <w:p w14:paraId="6FA74B69" w14:textId="77777777" w:rsidR="003E0379" w:rsidRPr="00C70209" w:rsidRDefault="003E0379" w:rsidP="003E0379">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004F8E1" w14:textId="77777777" w:rsidR="003E0379" w:rsidRPr="00C70209" w:rsidRDefault="003E0379" w:rsidP="003E0379">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59CC7B6C" w14:textId="77777777" w:rsidR="003E0379" w:rsidRPr="00C70209" w:rsidRDefault="003E0379" w:rsidP="003E0379">
            <w:pPr>
              <w:pStyle w:val="TableH2"/>
            </w:pPr>
            <w:r w:rsidRPr="00C70209">
              <w:t>Outcomes</w:t>
            </w:r>
          </w:p>
        </w:tc>
      </w:tr>
      <w:tr w:rsidR="003E0379" w:rsidRPr="00C70209" w14:paraId="7BFD8CED" w14:textId="77777777" w:rsidTr="003E0379">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0B5374B" w14:textId="1E8E9B4C" w:rsidR="003E0379" w:rsidRPr="00C70209" w:rsidRDefault="003E0379" w:rsidP="003E0379">
            <w:pPr>
              <w:pStyle w:val="Tabletext"/>
            </w:pPr>
            <w:r w:rsidRPr="00C70209">
              <w:t>Adams (1998)</w:t>
            </w:r>
            <w:r w:rsidR="00E1112B"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00E1112B" w:rsidRPr="00C70209">
              <w:fldChar w:fldCharType="separate"/>
            </w:r>
            <w:r w:rsidR="00A06EBF" w:rsidRPr="00A06EBF">
              <w:rPr>
                <w:noProof/>
                <w:vertAlign w:val="superscript"/>
              </w:rPr>
              <w:t>12</w:t>
            </w:r>
            <w:r w:rsidR="00E1112B" w:rsidRPr="00C70209">
              <w:fldChar w:fldCharType="end"/>
            </w:r>
          </w:p>
          <w:p w14:paraId="4316F6A9" w14:textId="77777777" w:rsidR="003E0379" w:rsidRPr="00C70209" w:rsidRDefault="003E0379" w:rsidP="003E0379">
            <w:pPr>
              <w:pStyle w:val="Tabletext"/>
            </w:pPr>
            <w:r w:rsidRPr="00C70209">
              <w:t>STOP</w:t>
            </w:r>
          </w:p>
        </w:tc>
        <w:tc>
          <w:tcPr>
            <w:tcW w:w="1318" w:type="dxa"/>
            <w:tcBorders>
              <w:top w:val="single" w:sz="4" w:space="0" w:color="auto"/>
              <w:left w:val="single" w:sz="4" w:space="0" w:color="auto"/>
              <w:bottom w:val="single" w:sz="4" w:space="0" w:color="auto"/>
              <w:right w:val="single" w:sz="4" w:space="0" w:color="auto"/>
              <w:tl2br w:val="nil"/>
              <w:tr2bl w:val="nil"/>
            </w:tcBorders>
          </w:tcPr>
          <w:p w14:paraId="630196FF" w14:textId="77777777" w:rsidR="003E0379" w:rsidRPr="00C70209" w:rsidRDefault="003E0379" w:rsidP="003E0379">
            <w:pPr>
              <w:pStyle w:val="Tabletext"/>
            </w:pPr>
            <w:r w:rsidRPr="00C70209">
              <w:t>RCT</w:t>
            </w:r>
          </w:p>
          <w:p w14:paraId="4F0AA5A1" w14:textId="77777777" w:rsidR="003E0379" w:rsidRPr="00C70209" w:rsidRDefault="003E0379" w:rsidP="003E0379">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680E807" w14:textId="77777777" w:rsidR="003E0379" w:rsidRPr="00C70209" w:rsidRDefault="003E0379" w:rsidP="003E0379">
            <w:pPr>
              <w:pStyle w:val="Tabletext"/>
            </w:pPr>
            <w:r w:rsidRPr="00C70209">
              <w:rPr>
                <w:szCs w:val="16"/>
              </w:rPr>
              <w:t>Paediatric patients</w:t>
            </w:r>
            <w:r w:rsidRPr="00C70209">
              <w:t xml:space="preserve"> (2–16 years) with sickle cell anaemia or sickle beta thalassemia and a high risk of stroke</w:t>
            </w:r>
          </w:p>
          <w:p w14:paraId="7A524CE0" w14:textId="77777777" w:rsidR="003E0379" w:rsidRPr="00C70209" w:rsidRDefault="003E0379" w:rsidP="003E0379">
            <w:pPr>
              <w:pStyle w:val="Tabletext"/>
            </w:pPr>
            <w:r w:rsidRPr="00C70209">
              <w:t>N=13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25C22A3" w14:textId="631C4D2B" w:rsidR="003E0379" w:rsidRPr="00C70209" w:rsidRDefault="003E0379" w:rsidP="003E0379">
            <w:pPr>
              <w:pStyle w:val="Tabletext"/>
            </w:pPr>
            <w:r w:rsidRPr="00C70209">
              <w:t xml:space="preserve">RBC transfusion (n=63) </w:t>
            </w:r>
            <w:r w:rsidR="00C91BAE" w:rsidRPr="00C70209">
              <w:t>versus</w:t>
            </w:r>
            <w:r w:rsidRPr="00C70209">
              <w:t xml:space="preserve"> no transfusion (n=67)</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3A9AB64" w14:textId="77777777" w:rsidR="003E0379" w:rsidRPr="00C70209" w:rsidRDefault="003E0379" w:rsidP="003E0379">
            <w:pPr>
              <w:pStyle w:val="Tabletext"/>
            </w:pPr>
            <w:r w:rsidRPr="00C70209">
              <w:t>Mortality</w:t>
            </w:r>
          </w:p>
          <w:p w14:paraId="7F2115E8" w14:textId="77777777" w:rsidR="003E0379" w:rsidRPr="00C70209" w:rsidRDefault="003E0379" w:rsidP="003E0379">
            <w:pPr>
              <w:pStyle w:val="Tabletext"/>
            </w:pPr>
            <w:r w:rsidRPr="00C70209">
              <w:t>Stroke</w:t>
            </w:r>
          </w:p>
          <w:p w14:paraId="33526BC7" w14:textId="77777777" w:rsidR="003E0379" w:rsidRPr="00C70209" w:rsidRDefault="003E0379" w:rsidP="003E0379">
            <w:pPr>
              <w:pStyle w:val="Tabletext"/>
            </w:pPr>
            <w:r w:rsidRPr="00C70209">
              <w:t>Transfusion-related SAEs</w:t>
            </w:r>
          </w:p>
        </w:tc>
      </w:tr>
      <w:tr w:rsidR="003E0379" w:rsidRPr="00C70209" w14:paraId="6D5DA7E4" w14:textId="77777777" w:rsidTr="003E0379">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91465EB" w14:textId="28578ED7" w:rsidR="003E0379" w:rsidRPr="00C70209" w:rsidRDefault="003E0379" w:rsidP="003E0379">
            <w:pPr>
              <w:pStyle w:val="Tabletext"/>
            </w:pPr>
            <w:r w:rsidRPr="00C70209">
              <w:t>Adams (2005)</w:t>
            </w:r>
            <w:r w:rsidR="00E1112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 </w:instrText>
            </w:r>
            <w:r w:rsidR="003F7DC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1</w:t>
            </w:r>
            <w:r w:rsidR="00E1112B" w:rsidRPr="00C70209">
              <w:fldChar w:fldCharType="end"/>
            </w:r>
          </w:p>
          <w:p w14:paraId="2E96D219" w14:textId="77777777" w:rsidR="003E0379" w:rsidRPr="00C70209" w:rsidRDefault="003E0379" w:rsidP="003E0379">
            <w:pPr>
              <w:pStyle w:val="Tabletext"/>
            </w:pPr>
            <w:r w:rsidRPr="00C70209">
              <w:t>STOP II</w:t>
            </w:r>
          </w:p>
        </w:tc>
        <w:tc>
          <w:tcPr>
            <w:tcW w:w="1318" w:type="dxa"/>
            <w:tcBorders>
              <w:top w:val="single" w:sz="4" w:space="0" w:color="auto"/>
              <w:left w:val="single" w:sz="4" w:space="0" w:color="auto"/>
              <w:bottom w:val="single" w:sz="4" w:space="0" w:color="auto"/>
              <w:right w:val="single" w:sz="4" w:space="0" w:color="auto"/>
              <w:tl2br w:val="nil"/>
              <w:tr2bl w:val="nil"/>
            </w:tcBorders>
          </w:tcPr>
          <w:p w14:paraId="6B06C7DF" w14:textId="77777777" w:rsidR="003E0379" w:rsidRPr="00C70209" w:rsidRDefault="003E0379" w:rsidP="003E0379">
            <w:pPr>
              <w:pStyle w:val="Tabletext"/>
            </w:pPr>
            <w:r w:rsidRPr="00C70209">
              <w:t>RCT</w:t>
            </w:r>
          </w:p>
          <w:p w14:paraId="7E2E9817" w14:textId="77777777" w:rsidR="003E0379" w:rsidRPr="00C70209" w:rsidRDefault="003E0379" w:rsidP="003E0379">
            <w:pPr>
              <w:pStyle w:val="Tabletext"/>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5C8DA1B7" w14:textId="77777777" w:rsidR="003E0379" w:rsidRPr="00C70209" w:rsidRDefault="003E0379" w:rsidP="003E0379">
            <w:pPr>
              <w:pStyle w:val="Tabletext"/>
            </w:pPr>
            <w:r w:rsidRPr="00C70209">
              <w:rPr>
                <w:szCs w:val="16"/>
              </w:rPr>
              <w:t>Paediatric patients</w:t>
            </w:r>
            <w:r w:rsidRPr="00C70209">
              <w:t xml:space="preserve"> (2–16 years) with sickle cell anaemia or sickle beta thalassemia and a high risk of stroke who had been receiving chronic RBC transfusions</w:t>
            </w:r>
          </w:p>
          <w:p w14:paraId="4081D0F5" w14:textId="77777777" w:rsidR="003E0379" w:rsidRPr="00C70209" w:rsidRDefault="003E0379" w:rsidP="003E0379">
            <w:pPr>
              <w:pStyle w:val="Tabletext"/>
            </w:pPr>
            <w:r w:rsidRPr="00C70209">
              <w:t>N=79</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F3A1AEC" w14:textId="774E74CB" w:rsidR="003E0379" w:rsidRPr="00C70209" w:rsidRDefault="003E0379" w:rsidP="003E0379">
            <w:pPr>
              <w:pStyle w:val="Tabletext"/>
            </w:pPr>
            <w:r w:rsidRPr="00C70209">
              <w:t xml:space="preserve">Continued RBC transfusion (n=38) </w:t>
            </w:r>
            <w:r w:rsidR="00C91BAE" w:rsidRPr="00C70209">
              <w:t>versus</w:t>
            </w:r>
            <w:r w:rsidRPr="00C70209">
              <w:t xml:space="preserve"> halted RBC transfusion (n=41)</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0327BA5D" w14:textId="77777777" w:rsidR="003E0379" w:rsidRPr="00C70209" w:rsidRDefault="003E0379" w:rsidP="003E0379">
            <w:pPr>
              <w:pStyle w:val="Tabletext"/>
            </w:pPr>
            <w:r w:rsidRPr="00C70209">
              <w:t>Mortality</w:t>
            </w:r>
          </w:p>
          <w:p w14:paraId="2625211B" w14:textId="77777777" w:rsidR="003E0379" w:rsidRPr="00C70209" w:rsidRDefault="003E0379" w:rsidP="003E0379">
            <w:pPr>
              <w:pStyle w:val="Tabletext"/>
            </w:pPr>
            <w:r w:rsidRPr="00C70209">
              <w:t>Stroke</w:t>
            </w:r>
          </w:p>
          <w:p w14:paraId="7973DFCD" w14:textId="77777777" w:rsidR="003E0379" w:rsidRPr="00C70209" w:rsidRDefault="003E0379" w:rsidP="003E0379">
            <w:pPr>
              <w:pStyle w:val="Tabletext"/>
            </w:pPr>
            <w:r w:rsidRPr="00C70209">
              <w:t>Transfusion-related SAEs</w:t>
            </w:r>
          </w:p>
        </w:tc>
      </w:tr>
      <w:tr w:rsidR="003E0379" w:rsidRPr="00C70209" w14:paraId="1A376473" w14:textId="77777777" w:rsidTr="003E0379">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CFECFBD" w14:textId="3E47CB3B" w:rsidR="003E0379" w:rsidRPr="00C70209" w:rsidRDefault="003E0379" w:rsidP="00A06EBF">
            <w:pPr>
              <w:pStyle w:val="Tabletext"/>
            </w:pPr>
            <w:r w:rsidRPr="00C70209">
              <w:t xml:space="preserve">Debaun </w:t>
            </w:r>
            <w:r w:rsidR="00511420" w:rsidRPr="00C70209">
              <w:t>(</w:t>
            </w:r>
            <w:r w:rsidRPr="00C70209">
              <w:t>2014</w:t>
            </w:r>
            <w:r w:rsidR="00511420" w:rsidRPr="00C70209">
              <w:t>)</w:t>
            </w:r>
            <w:r w:rsidR="00E1112B"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00E1112B" w:rsidRPr="00C70209">
              <w:fldChar w:fldCharType="separate"/>
            </w:r>
            <w:r w:rsidR="00A06EBF" w:rsidRPr="00A06EBF">
              <w:rPr>
                <w:noProof/>
                <w:vertAlign w:val="superscript"/>
              </w:rPr>
              <w:t>13</w:t>
            </w:r>
            <w:r w:rsidR="00E1112B" w:rsidRPr="00C70209">
              <w:fldChar w:fldCharType="end"/>
            </w:r>
          </w:p>
        </w:tc>
        <w:tc>
          <w:tcPr>
            <w:tcW w:w="1318" w:type="dxa"/>
            <w:tcBorders>
              <w:top w:val="single" w:sz="4" w:space="0" w:color="auto"/>
              <w:left w:val="single" w:sz="4" w:space="0" w:color="auto"/>
              <w:bottom w:val="single" w:sz="4" w:space="0" w:color="auto"/>
              <w:right w:val="single" w:sz="4" w:space="0" w:color="auto"/>
              <w:tl2br w:val="nil"/>
              <w:tr2bl w:val="nil"/>
            </w:tcBorders>
          </w:tcPr>
          <w:p w14:paraId="16744D85" w14:textId="77777777" w:rsidR="003E0379" w:rsidRPr="00C70209" w:rsidRDefault="003E0379" w:rsidP="003E0379">
            <w:pPr>
              <w:pStyle w:val="Tabletext"/>
            </w:pPr>
            <w:r w:rsidRPr="00C70209">
              <w:t>RCT</w:t>
            </w:r>
          </w:p>
          <w:p w14:paraId="06CEA237" w14:textId="77777777" w:rsidR="003E0379" w:rsidRPr="00C70209" w:rsidRDefault="003E0379" w:rsidP="003E0379">
            <w:pPr>
              <w:pStyle w:val="Tabletext"/>
              <w:rPr>
                <w:i/>
              </w:rPr>
            </w:pPr>
            <w:r w:rsidRPr="00C70209">
              <w:rPr>
                <w:i/>
              </w:rPr>
              <w:t xml:space="preserve">Fair </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031C29D" w14:textId="14916FD2" w:rsidR="003E0379" w:rsidRPr="00C70209" w:rsidRDefault="003E0379" w:rsidP="003E0379">
            <w:pPr>
              <w:pStyle w:val="Tabletext"/>
            </w:pPr>
            <w:r w:rsidRPr="00C70209">
              <w:t>Paediatric patients (5</w:t>
            </w:r>
            <w:r w:rsidR="00E64EC2" w:rsidRPr="00C70209">
              <w:t>–1</w:t>
            </w:r>
            <w:r w:rsidRPr="00C70209">
              <w:t>5 years) with sickle cell anaemia</w:t>
            </w:r>
          </w:p>
          <w:p w14:paraId="5003E86F" w14:textId="77777777" w:rsidR="003E0379" w:rsidRPr="00C70209" w:rsidRDefault="003E0379" w:rsidP="003E0379">
            <w:pPr>
              <w:pStyle w:val="Tabletext"/>
            </w:pPr>
            <w:r w:rsidRPr="00C70209">
              <w:t>N=196</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0F8DDA4" w14:textId="11412194" w:rsidR="003E0379" w:rsidRPr="00C70209" w:rsidRDefault="003E0379" w:rsidP="003E0379">
            <w:pPr>
              <w:pStyle w:val="Tabletext"/>
            </w:pPr>
            <w:r w:rsidRPr="00C70209">
              <w:t xml:space="preserve">Regular blood transfusion (n=99) </w:t>
            </w:r>
            <w:r w:rsidR="00C91BAE" w:rsidRPr="00C70209">
              <w:t>versus</w:t>
            </w:r>
            <w:r w:rsidRPr="00C70209">
              <w:t xml:space="preserve"> standard care (observation group) (n=97)</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65BA4F6" w14:textId="77777777" w:rsidR="003E0379" w:rsidRPr="00C70209" w:rsidRDefault="003E0379" w:rsidP="003E0379">
            <w:pPr>
              <w:pStyle w:val="Tabletext"/>
            </w:pPr>
            <w:r w:rsidRPr="00C70209">
              <w:t>Mortality</w:t>
            </w:r>
          </w:p>
          <w:p w14:paraId="24D436AE" w14:textId="744DD69F" w:rsidR="003E0379" w:rsidRPr="00C70209" w:rsidRDefault="003E0379" w:rsidP="003E0379">
            <w:pPr>
              <w:pStyle w:val="Tabletext"/>
            </w:pPr>
            <w:r w:rsidRPr="00C70209">
              <w:t>Stroke</w:t>
            </w:r>
          </w:p>
          <w:p w14:paraId="7C42655C" w14:textId="4D781825" w:rsidR="003E0379" w:rsidRPr="00C70209" w:rsidRDefault="003E0379" w:rsidP="003E0379">
            <w:pPr>
              <w:pStyle w:val="Tabletext"/>
            </w:pPr>
            <w:r w:rsidRPr="00C70209">
              <w:t>Transfusion</w:t>
            </w:r>
            <w:r w:rsidR="003837B1" w:rsidRPr="00C70209">
              <w:t>-</w:t>
            </w:r>
            <w:r w:rsidRPr="00C70209">
              <w:t>related SAEs</w:t>
            </w:r>
          </w:p>
        </w:tc>
      </w:tr>
      <w:tr w:rsidR="003E0379" w:rsidRPr="00C70209" w14:paraId="3382F0C9" w14:textId="77777777" w:rsidTr="003E0379">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A154427" w14:textId="76EFE658" w:rsidR="003E0379" w:rsidRPr="00C70209" w:rsidRDefault="003E0379" w:rsidP="003E0379">
            <w:pPr>
              <w:pStyle w:val="Tabletext"/>
            </w:pPr>
            <w:r w:rsidRPr="00C70209">
              <w:t>Pegelow (2001)</w:t>
            </w:r>
            <w:r w:rsidR="00E1112B" w:rsidRPr="00C70209">
              <w:fldChar w:fldCharType="begin">
                <w:fldData xml:space="preserve">PEVuZE5vdGU+PENpdGU+PEF1dGhvcj5QZWdlbG93PC9BdXRob3I+PFllYXI+MjAwMTwvWWVhcj48
UmVjTnVtPjE3OTwvUmVjTnVtPjxEaXNwbGF5VGV4dD48c3R5bGUgZmFjZT0ic3VwZXJzY3JpcHQi
PjYy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3F7DCB" w:rsidRPr="00C70209">
              <w:instrText xml:space="preserve"> ADDIN EN.CITE </w:instrText>
            </w:r>
            <w:r w:rsidR="003F7DCB" w:rsidRPr="00C70209">
              <w:fldChar w:fldCharType="begin">
                <w:fldData xml:space="preserve">PEVuZE5vdGU+PENpdGU+PEF1dGhvcj5QZWdlbG93PC9BdXRob3I+PFllYXI+MjAwMTwvWWVhcj48
UmVjTnVtPjE3OTwvUmVjTnVtPjxEaXNwbGF5VGV4dD48c3R5bGUgZmFjZT0ic3VwZXJzY3JpcHQi
PjYy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2</w:t>
            </w:r>
            <w:r w:rsidR="00E1112B" w:rsidRPr="00C70209">
              <w:fldChar w:fldCharType="end"/>
            </w:r>
          </w:p>
          <w:p w14:paraId="7CE464BB" w14:textId="77777777" w:rsidR="003E0379" w:rsidRPr="00C70209" w:rsidRDefault="003E0379" w:rsidP="003E0379">
            <w:pPr>
              <w:pStyle w:val="Tabletext-evidencematrix"/>
            </w:pPr>
            <w:r w:rsidRPr="00C70209">
              <w:t>*follow-up of STOP</w:t>
            </w:r>
          </w:p>
        </w:tc>
        <w:tc>
          <w:tcPr>
            <w:tcW w:w="1318" w:type="dxa"/>
            <w:tcBorders>
              <w:top w:val="single" w:sz="4" w:space="0" w:color="auto"/>
              <w:left w:val="single" w:sz="4" w:space="0" w:color="auto"/>
              <w:bottom w:val="single" w:sz="4" w:space="0" w:color="auto"/>
              <w:right w:val="single" w:sz="4" w:space="0" w:color="auto"/>
              <w:tl2br w:val="nil"/>
              <w:tr2bl w:val="nil"/>
            </w:tcBorders>
          </w:tcPr>
          <w:p w14:paraId="60F94E98" w14:textId="692F88F8" w:rsidR="003E0379" w:rsidRPr="00C70209" w:rsidRDefault="003E0379" w:rsidP="003E0379">
            <w:pPr>
              <w:pStyle w:val="Tabletext"/>
            </w:pPr>
            <w:r w:rsidRPr="00C70209">
              <w:t>RCT</w:t>
            </w:r>
          </w:p>
          <w:p w14:paraId="57491660" w14:textId="77777777" w:rsidR="003E0379" w:rsidRPr="00C70209" w:rsidRDefault="003E0379" w:rsidP="003E0379">
            <w:pPr>
              <w:pStyle w:val="Tabletext"/>
              <w:rPr>
                <w:i/>
              </w:rPr>
            </w:pPr>
            <w:r w:rsidRPr="00C70209">
              <w:rPr>
                <w:i/>
              </w:rPr>
              <w:t>Poor</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9EC5611" w14:textId="77777777" w:rsidR="003E0379" w:rsidRPr="00C70209" w:rsidRDefault="003E0379" w:rsidP="003E0379">
            <w:pPr>
              <w:pStyle w:val="Tabletext"/>
            </w:pPr>
            <w:r w:rsidRPr="00C70209">
              <w:rPr>
                <w:szCs w:val="16"/>
              </w:rPr>
              <w:t>Paediatric patients</w:t>
            </w:r>
            <w:r w:rsidRPr="00C70209">
              <w:t xml:space="preserve"> (2 to 16 years) with sickle cell anaemia or sickle beta thalassemia and a high risk of stroke</w:t>
            </w:r>
          </w:p>
          <w:p w14:paraId="6AAE80F2" w14:textId="77777777" w:rsidR="003E0379" w:rsidRPr="00C70209" w:rsidRDefault="003E0379" w:rsidP="003E0379">
            <w:pPr>
              <w:pStyle w:val="Tabletext"/>
            </w:pPr>
            <w:r w:rsidRPr="00C70209">
              <w:t>N=124</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395BBA6" w14:textId="64A4E253" w:rsidR="003E0379" w:rsidRPr="00C70209" w:rsidRDefault="003E0379" w:rsidP="003E0379">
            <w:pPr>
              <w:pStyle w:val="Tabletext"/>
            </w:pPr>
            <w:r w:rsidRPr="00C70209">
              <w:t xml:space="preserve">Chronic RBC transfusion (n=55) </w:t>
            </w:r>
            <w:r w:rsidR="00C91BAE" w:rsidRPr="00C70209">
              <w:t>versus</w:t>
            </w:r>
            <w:r w:rsidRPr="00C70209">
              <w:t xml:space="preserve"> no transfusion (n=69)</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24CB32F" w14:textId="77777777" w:rsidR="003E0379" w:rsidRPr="00C70209" w:rsidRDefault="003E0379" w:rsidP="003E0379">
            <w:pPr>
              <w:pStyle w:val="Tabletext"/>
            </w:pPr>
            <w:r w:rsidRPr="00C70209">
              <w:t>Stroke</w:t>
            </w:r>
          </w:p>
        </w:tc>
      </w:tr>
    </w:tbl>
    <w:p w14:paraId="415C1946" w14:textId="2D363710" w:rsidR="003E0379" w:rsidRPr="00C70209" w:rsidRDefault="000D3C57" w:rsidP="003E0379">
      <w:pPr>
        <w:pStyle w:val="TableFigNotes0"/>
      </w:pPr>
      <w:r w:rsidRPr="00C70209">
        <w:t xml:space="preserve">RBC, red blood cell; </w:t>
      </w:r>
      <w:r w:rsidR="003E0379" w:rsidRPr="00C70209">
        <w:t>RCT, randomi</w:t>
      </w:r>
      <w:r w:rsidR="003837B1" w:rsidRPr="00C70209">
        <w:t>s</w:t>
      </w:r>
      <w:r w:rsidR="003E0379" w:rsidRPr="00C70209">
        <w:t>ed controlled trial; SAEs, serious adverse events</w:t>
      </w:r>
    </w:p>
    <w:p w14:paraId="1CB5ED8E" w14:textId="77777777" w:rsidR="00B20C53" w:rsidRPr="00C70209" w:rsidRDefault="00B20C53">
      <w:pPr>
        <w:spacing w:after="200" w:line="276" w:lineRule="auto"/>
        <w:ind w:left="0"/>
        <w:rPr>
          <w:rFonts w:ascii="Arial" w:hAnsi="Arial"/>
          <w:b/>
          <w:bCs/>
          <w:iCs/>
          <w:sz w:val="20"/>
          <w:szCs w:val="26"/>
          <w:lang w:eastAsia="en-GB"/>
        </w:rPr>
      </w:pPr>
      <w:r w:rsidRPr="00C70209">
        <w:br w:type="page"/>
      </w:r>
    </w:p>
    <w:p w14:paraId="60490459" w14:textId="264E1630" w:rsidR="003E0379" w:rsidRPr="00C70209" w:rsidRDefault="003E0379" w:rsidP="005B2300">
      <w:pPr>
        <w:pStyle w:val="Heading5"/>
        <w:rPr>
          <w:lang w:val="en-AU"/>
        </w:rPr>
      </w:pPr>
      <w:r w:rsidRPr="00C70209">
        <w:rPr>
          <w:lang w:val="en-AU"/>
        </w:rPr>
        <w:t>Results</w:t>
      </w:r>
    </w:p>
    <w:p w14:paraId="6C38BDB8" w14:textId="5FA691FF" w:rsidR="003E0379" w:rsidRPr="00C70209" w:rsidRDefault="003E0379" w:rsidP="005B2300">
      <w:pPr>
        <w:pStyle w:val="Heading6"/>
      </w:pPr>
      <w:r w:rsidRPr="00C70209">
        <w:t>Mortality</w:t>
      </w:r>
    </w:p>
    <w:p w14:paraId="02375B98" w14:textId="7A647898" w:rsidR="009028CA" w:rsidRPr="00C70209" w:rsidRDefault="009028CA" w:rsidP="005B2300">
      <w:pPr>
        <w:pStyle w:val="BodyText"/>
      </w:pPr>
      <w:r w:rsidRPr="00C70209">
        <w:t>Three Level II studies (Adams 1998, Adams 2005, Debaun 2014) examined the effect of RBC transfusions in paediatric patients with sickle cell disease and provided evidence for mortality. The STOP (Adams 1998) and STOP II (Adam 2005) trials were assessed to be of good</w:t>
      </w:r>
      <w:r w:rsidR="0023776E" w:rsidRPr="00C70209">
        <w:t>-</w:t>
      </w:r>
      <w:r w:rsidRPr="00C70209">
        <w:t>quality and Debaun (2014) was assessed as fair</w:t>
      </w:r>
      <w:r w:rsidR="0023776E" w:rsidRPr="00C70209">
        <w:t>-</w:t>
      </w:r>
      <w:r w:rsidRPr="00C70209">
        <w:t xml:space="preserve">quality. The results of these studies are summarised in </w:t>
      </w:r>
      <w:r w:rsidR="005A2426" w:rsidRPr="00C70209">
        <w:rPr>
          <w:b/>
        </w:rPr>
        <w:fldChar w:fldCharType="begin"/>
      </w:r>
      <w:r w:rsidR="005A2426" w:rsidRPr="00C70209">
        <w:rPr>
          <w:b/>
        </w:rPr>
        <w:instrText xml:space="preserve"> REF _Ref406147065 \h  \* MERGEFORMAT </w:instrText>
      </w:r>
      <w:r w:rsidR="005A2426" w:rsidRPr="00C70209">
        <w:rPr>
          <w:b/>
        </w:rPr>
      </w:r>
      <w:r w:rsidR="005A2426" w:rsidRPr="00C70209">
        <w:rPr>
          <w:b/>
        </w:rPr>
        <w:fldChar w:fldCharType="separate"/>
      </w:r>
      <w:r w:rsidR="000F7A9B" w:rsidRPr="000F7A9B">
        <w:rPr>
          <w:b/>
        </w:rPr>
        <w:t>Table 3.1.19</w:t>
      </w:r>
      <w:r w:rsidR="005A2426" w:rsidRPr="00C70209">
        <w:rPr>
          <w:b/>
        </w:rPr>
        <w:fldChar w:fldCharType="end"/>
      </w:r>
      <w:r w:rsidRPr="00C70209">
        <w:rPr>
          <w:lang w:eastAsia="en-GB"/>
        </w:rPr>
        <w:t>.</w:t>
      </w:r>
    </w:p>
    <w:p w14:paraId="20C196BC" w14:textId="77777777" w:rsidR="009028CA" w:rsidRPr="00C70209" w:rsidRDefault="009028CA" w:rsidP="005B2300">
      <w:pPr>
        <w:pStyle w:val="BodyText"/>
        <w:rPr>
          <w:lang w:eastAsia="en-GB"/>
        </w:rPr>
      </w:pPr>
      <w:r w:rsidRPr="00C70209">
        <w:rPr>
          <w:lang w:eastAsia="en-GB"/>
        </w:rPr>
        <w:t xml:space="preserve">All studies found no significant difference in mortality comparing RBC transfusions with no transfusion in </w:t>
      </w:r>
      <w:r w:rsidRPr="00C70209">
        <w:t>paediatric patients with sickle cell disease, but t</w:t>
      </w:r>
      <w:r w:rsidRPr="00C70209">
        <w:rPr>
          <w:lang w:eastAsia="en-GB"/>
        </w:rPr>
        <w:t>he studies were not sufficiently powered to detect a significant difference in this outcome.</w:t>
      </w:r>
    </w:p>
    <w:p w14:paraId="78788578" w14:textId="143BBFCD" w:rsidR="003E0379" w:rsidRPr="00C70209" w:rsidRDefault="009028CA" w:rsidP="005B2300">
      <w:pPr>
        <w:pStyle w:val="BodyText"/>
        <w:rPr>
          <w:lang w:eastAsia="en-GB"/>
        </w:rPr>
      </w:pPr>
      <w:r w:rsidRPr="00C70209">
        <w:rPr>
          <w:lang w:eastAsia="en-GB"/>
        </w:rPr>
        <w:t>The RCT by Adams (1998) reported no deaths in either the RBC transfusion or the no</w:t>
      </w:r>
      <w:r w:rsidR="00BB008C" w:rsidRPr="00C70209">
        <w:rPr>
          <w:lang w:eastAsia="en-GB"/>
        </w:rPr>
        <w:t xml:space="preserve"> </w:t>
      </w:r>
      <w:r w:rsidRPr="00C70209">
        <w:rPr>
          <w:lang w:eastAsia="en-GB"/>
        </w:rPr>
        <w:t>transfusion group. Adams (2005) reported one patient death in the continued transfusion group (2.6%) compared with no deaths in the halted transfusion group (0%). This result was not statistically significant. Debaun (2014) reported no deaths in either the regular transfusion group or the standard care group</w:t>
      </w:r>
      <w:r w:rsidR="003E0379" w:rsidRPr="00C70209">
        <w:rPr>
          <w:lang w:eastAsia="en-GB"/>
        </w:rPr>
        <w:t>.</w:t>
      </w:r>
    </w:p>
    <w:p w14:paraId="42A55557" w14:textId="77777777" w:rsidR="00B30DCE" w:rsidRPr="00C70209" w:rsidRDefault="00B30DCE" w:rsidP="005B2300">
      <w:pPr>
        <w:pStyle w:val="BodyTextbeforebullet"/>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5BC7B11D" w14:textId="37608952" w:rsidR="003E0379" w:rsidRPr="00C70209" w:rsidRDefault="003E0379" w:rsidP="005B2300">
      <w:pPr>
        <w:pStyle w:val="Caption"/>
      </w:pPr>
      <w:bookmarkStart w:id="299" w:name="_Ref406147065"/>
      <w:bookmarkStart w:id="300" w:name="_Toc42774707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9</w:t>
      </w:r>
      <w:r w:rsidR="00130F03" w:rsidRPr="00C70209">
        <w:fldChar w:fldCharType="end"/>
      </w:r>
      <w:bookmarkEnd w:id="299"/>
      <w:r w:rsidRPr="00C70209">
        <w:tab/>
        <w:t>Paediatric patients with sickle cell disease: Results for RBC transfusion versus no transfusion (or alternate dose) – Mortality</w:t>
      </w:r>
      <w:bookmarkEnd w:id="30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1488"/>
        <w:gridCol w:w="1488"/>
        <w:gridCol w:w="1488"/>
        <w:gridCol w:w="1690"/>
      </w:tblGrid>
      <w:tr w:rsidR="003E0379" w:rsidRPr="00C70209" w14:paraId="069F19FA" w14:textId="77777777" w:rsidTr="003E0379">
        <w:trPr>
          <w:tblHeader/>
        </w:trPr>
        <w:tc>
          <w:tcPr>
            <w:tcW w:w="383" w:type="pct"/>
            <w:vMerge w:val="restart"/>
            <w:tcBorders>
              <w:bottom w:val="single" w:sz="4" w:space="0" w:color="auto"/>
            </w:tcBorders>
          </w:tcPr>
          <w:p w14:paraId="16E27C74" w14:textId="77777777" w:rsidR="003E0379" w:rsidRPr="00C70209" w:rsidRDefault="003E0379" w:rsidP="005B2300">
            <w:pPr>
              <w:pStyle w:val="TableH2"/>
              <w:rPr>
                <w:rFonts w:eastAsia="Arial Unicode MS"/>
              </w:rPr>
            </w:pPr>
            <w:r w:rsidRPr="00C70209">
              <w:rPr>
                <w:rFonts w:eastAsia="Arial Unicode MS"/>
              </w:rPr>
              <w:t>Study</w:t>
            </w:r>
          </w:p>
          <w:p w14:paraId="09CD3C98" w14:textId="77777777" w:rsidR="003E0379" w:rsidRPr="00C70209" w:rsidRDefault="003E0379"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219A4D84" w14:textId="77777777" w:rsidR="003E0379" w:rsidRPr="00C70209" w:rsidRDefault="003E0379" w:rsidP="005B2300">
            <w:pPr>
              <w:pStyle w:val="TableH2"/>
              <w:rPr>
                <w:rFonts w:eastAsia="Arial Unicode MS"/>
              </w:rPr>
            </w:pPr>
            <w:r w:rsidRPr="00C70209">
              <w:rPr>
                <w:rFonts w:eastAsia="Arial Unicode MS"/>
                <w:i/>
              </w:rPr>
              <w:t>Quality</w:t>
            </w:r>
          </w:p>
        </w:tc>
        <w:tc>
          <w:tcPr>
            <w:tcW w:w="489" w:type="pct"/>
            <w:vMerge w:val="restart"/>
          </w:tcPr>
          <w:p w14:paraId="379C8091" w14:textId="77777777" w:rsidR="003E0379" w:rsidRPr="00C70209" w:rsidRDefault="003E0379" w:rsidP="005B2300">
            <w:pPr>
              <w:pStyle w:val="TableH2"/>
              <w:rPr>
                <w:rFonts w:eastAsia="Arial Unicode MS"/>
              </w:rPr>
            </w:pPr>
            <w:r w:rsidRPr="00C70209">
              <w:rPr>
                <w:rFonts w:eastAsia="Arial Unicode MS"/>
              </w:rPr>
              <w:t>No. of trials / sample size included in analysis</w:t>
            </w:r>
          </w:p>
        </w:tc>
        <w:tc>
          <w:tcPr>
            <w:tcW w:w="489" w:type="pct"/>
            <w:vMerge w:val="restart"/>
          </w:tcPr>
          <w:p w14:paraId="09FD1CB0" w14:textId="77777777" w:rsidR="003E0379" w:rsidRPr="00C70209" w:rsidRDefault="003E0379" w:rsidP="005B2300">
            <w:pPr>
              <w:pStyle w:val="TableH2"/>
              <w:rPr>
                <w:rFonts w:eastAsia="Arial Unicode MS"/>
              </w:rPr>
            </w:pPr>
            <w:r w:rsidRPr="00C70209">
              <w:rPr>
                <w:rFonts w:eastAsia="Arial Unicode MS"/>
              </w:rPr>
              <w:t xml:space="preserve">Patient population </w:t>
            </w:r>
          </w:p>
        </w:tc>
        <w:tc>
          <w:tcPr>
            <w:tcW w:w="489" w:type="pct"/>
            <w:vMerge w:val="restart"/>
          </w:tcPr>
          <w:p w14:paraId="4E422F87" w14:textId="77777777" w:rsidR="003E0379" w:rsidRPr="00C70209" w:rsidRDefault="003E0379" w:rsidP="005B2300">
            <w:pPr>
              <w:pStyle w:val="TableH2"/>
              <w:rPr>
                <w:rFonts w:eastAsia="Arial Unicode MS"/>
              </w:rPr>
            </w:pPr>
            <w:r w:rsidRPr="00C70209">
              <w:rPr>
                <w:rFonts w:eastAsia="Arial Unicode MS"/>
              </w:rPr>
              <w:t>Setting</w:t>
            </w:r>
          </w:p>
          <w:p w14:paraId="5C263298" w14:textId="77777777" w:rsidR="003E0379" w:rsidRPr="00C70209" w:rsidRDefault="003E0379" w:rsidP="005B2300">
            <w:pPr>
              <w:pStyle w:val="TableH2"/>
              <w:rPr>
                <w:rFonts w:eastAsia="Arial Unicode MS"/>
              </w:rPr>
            </w:pPr>
            <w:r w:rsidRPr="00C70209">
              <w:rPr>
                <w:rFonts w:eastAsia="Arial Unicode MS"/>
              </w:rPr>
              <w:t>Location</w:t>
            </w:r>
          </w:p>
        </w:tc>
        <w:tc>
          <w:tcPr>
            <w:tcW w:w="489" w:type="pct"/>
            <w:vMerge w:val="restart"/>
          </w:tcPr>
          <w:p w14:paraId="406FE848" w14:textId="1314B29D" w:rsidR="003E0379" w:rsidRPr="00C70209" w:rsidRDefault="003E0379"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202EDDB0" w14:textId="77777777" w:rsidR="003E0379" w:rsidRPr="00C70209" w:rsidRDefault="003E0379" w:rsidP="005B2300">
            <w:pPr>
              <w:pStyle w:val="TableH2"/>
              <w:rPr>
                <w:rFonts w:eastAsia="Arial Unicode MS"/>
              </w:rPr>
            </w:pPr>
            <w:r w:rsidRPr="00C70209">
              <w:rPr>
                <w:rFonts w:eastAsia="Arial Unicode MS"/>
              </w:rPr>
              <w:t>Outcome</w:t>
            </w:r>
          </w:p>
        </w:tc>
        <w:tc>
          <w:tcPr>
            <w:tcW w:w="2171" w:type="pct"/>
            <w:gridSpan w:val="4"/>
          </w:tcPr>
          <w:p w14:paraId="40FB6003" w14:textId="77777777" w:rsidR="003E0379" w:rsidRPr="00C70209" w:rsidRDefault="003E0379" w:rsidP="005B2300">
            <w:pPr>
              <w:pStyle w:val="TableH2"/>
              <w:rPr>
                <w:rFonts w:eastAsia="Arial Unicode MS"/>
                <w:i/>
              </w:rPr>
            </w:pPr>
            <w:r w:rsidRPr="00C70209">
              <w:rPr>
                <w:rFonts w:eastAsia="Arial Unicode MS"/>
              </w:rPr>
              <w:t>Results</w:t>
            </w:r>
          </w:p>
        </w:tc>
      </w:tr>
      <w:tr w:rsidR="003E0379" w:rsidRPr="00C70209" w14:paraId="544B196B" w14:textId="77777777" w:rsidTr="003E0379">
        <w:trPr>
          <w:tblHeader/>
        </w:trPr>
        <w:tc>
          <w:tcPr>
            <w:tcW w:w="383" w:type="pct"/>
            <w:vMerge/>
          </w:tcPr>
          <w:p w14:paraId="20B438DB" w14:textId="77777777" w:rsidR="003E0379" w:rsidRPr="00C70209" w:rsidRDefault="003E0379" w:rsidP="005B2300">
            <w:pPr>
              <w:pStyle w:val="TableH2"/>
              <w:rPr>
                <w:rFonts w:eastAsia="Arial Unicode MS"/>
              </w:rPr>
            </w:pPr>
          </w:p>
        </w:tc>
        <w:tc>
          <w:tcPr>
            <w:tcW w:w="489" w:type="pct"/>
            <w:vMerge/>
          </w:tcPr>
          <w:p w14:paraId="3CF5E367" w14:textId="77777777" w:rsidR="003E0379" w:rsidRPr="00C70209" w:rsidRDefault="003E0379" w:rsidP="005B2300">
            <w:pPr>
              <w:pStyle w:val="TableH2"/>
              <w:rPr>
                <w:rFonts w:eastAsia="Arial Unicode MS"/>
              </w:rPr>
            </w:pPr>
          </w:p>
        </w:tc>
        <w:tc>
          <w:tcPr>
            <w:tcW w:w="489" w:type="pct"/>
            <w:vMerge/>
          </w:tcPr>
          <w:p w14:paraId="4021C8F3" w14:textId="77777777" w:rsidR="003E0379" w:rsidRPr="00C70209" w:rsidRDefault="003E0379" w:rsidP="005B2300">
            <w:pPr>
              <w:pStyle w:val="TableH2"/>
              <w:rPr>
                <w:rFonts w:eastAsia="Arial Unicode MS"/>
              </w:rPr>
            </w:pPr>
          </w:p>
        </w:tc>
        <w:tc>
          <w:tcPr>
            <w:tcW w:w="489" w:type="pct"/>
            <w:vMerge/>
          </w:tcPr>
          <w:p w14:paraId="6B26E6A5" w14:textId="77777777" w:rsidR="003E0379" w:rsidRPr="00C70209" w:rsidRDefault="003E0379" w:rsidP="005B2300">
            <w:pPr>
              <w:pStyle w:val="TableH2"/>
              <w:rPr>
                <w:rFonts w:eastAsia="Arial Unicode MS"/>
              </w:rPr>
            </w:pPr>
          </w:p>
        </w:tc>
        <w:tc>
          <w:tcPr>
            <w:tcW w:w="489" w:type="pct"/>
            <w:vMerge/>
          </w:tcPr>
          <w:p w14:paraId="4E6B3603" w14:textId="77777777" w:rsidR="003E0379" w:rsidRPr="00C70209" w:rsidRDefault="003E0379" w:rsidP="005B2300">
            <w:pPr>
              <w:pStyle w:val="TableH2"/>
              <w:rPr>
                <w:rFonts w:eastAsia="Arial Unicode MS"/>
              </w:rPr>
            </w:pPr>
          </w:p>
        </w:tc>
        <w:tc>
          <w:tcPr>
            <w:tcW w:w="490" w:type="pct"/>
            <w:vMerge/>
          </w:tcPr>
          <w:p w14:paraId="0203E47D" w14:textId="77777777" w:rsidR="003E0379" w:rsidRPr="00C70209" w:rsidRDefault="003E0379" w:rsidP="005B2300">
            <w:pPr>
              <w:pStyle w:val="TableH2"/>
              <w:rPr>
                <w:rFonts w:eastAsia="Arial Unicode MS"/>
              </w:rPr>
            </w:pPr>
          </w:p>
        </w:tc>
        <w:tc>
          <w:tcPr>
            <w:tcW w:w="525" w:type="pct"/>
          </w:tcPr>
          <w:p w14:paraId="6A614941" w14:textId="77777777" w:rsidR="003E0379" w:rsidRPr="00C70209" w:rsidRDefault="003E0379" w:rsidP="005B2300">
            <w:pPr>
              <w:pStyle w:val="TableH2"/>
              <w:rPr>
                <w:rFonts w:eastAsia="Arial Unicode MS"/>
              </w:rPr>
            </w:pPr>
            <w:r w:rsidRPr="00C70209">
              <w:rPr>
                <w:rFonts w:eastAsia="Arial Unicode MS"/>
              </w:rPr>
              <w:t>RBC transfusion</w:t>
            </w:r>
          </w:p>
          <w:p w14:paraId="31442526" w14:textId="77777777" w:rsidR="003E0379" w:rsidRPr="00C70209" w:rsidRDefault="003E0379" w:rsidP="005B2300">
            <w:pPr>
              <w:pStyle w:val="TableH2"/>
              <w:rPr>
                <w:rFonts w:eastAsia="Arial Unicode MS"/>
              </w:rPr>
            </w:pPr>
            <w:r w:rsidRPr="00C70209">
              <w:rPr>
                <w:rFonts w:eastAsia="Arial Unicode MS"/>
              </w:rPr>
              <w:t>n/N (%)</w:t>
            </w:r>
          </w:p>
        </w:tc>
        <w:tc>
          <w:tcPr>
            <w:tcW w:w="525" w:type="pct"/>
          </w:tcPr>
          <w:p w14:paraId="1E51E7D1" w14:textId="5339DEFB" w:rsidR="003E0379" w:rsidRPr="00C70209" w:rsidRDefault="003E0379" w:rsidP="005B2300">
            <w:pPr>
              <w:pStyle w:val="TableH2"/>
              <w:rPr>
                <w:rFonts w:eastAsia="Arial Unicode MS"/>
              </w:rPr>
            </w:pPr>
            <w:r w:rsidRPr="00C70209">
              <w:rPr>
                <w:rFonts w:eastAsia="Arial Unicode MS"/>
              </w:rPr>
              <w:t>No transfusion</w:t>
            </w:r>
          </w:p>
          <w:p w14:paraId="4736FB91" w14:textId="77777777" w:rsidR="003E0379" w:rsidRPr="00C70209" w:rsidRDefault="003E0379" w:rsidP="005B2300">
            <w:pPr>
              <w:pStyle w:val="TableH2"/>
              <w:rPr>
                <w:rFonts w:eastAsia="Arial Unicode MS"/>
              </w:rPr>
            </w:pPr>
            <w:r w:rsidRPr="00C70209">
              <w:rPr>
                <w:rFonts w:eastAsia="Arial Unicode MS"/>
              </w:rPr>
              <w:t>n/N (%)</w:t>
            </w:r>
          </w:p>
        </w:tc>
        <w:tc>
          <w:tcPr>
            <w:tcW w:w="525" w:type="pct"/>
          </w:tcPr>
          <w:p w14:paraId="235DBDD3" w14:textId="77777777" w:rsidR="003E0379" w:rsidRPr="00C70209" w:rsidRDefault="003E0379" w:rsidP="005B2300">
            <w:pPr>
              <w:pStyle w:val="TableH2"/>
              <w:rPr>
                <w:rFonts w:eastAsia="Arial Unicode MS"/>
              </w:rPr>
            </w:pPr>
            <w:r w:rsidRPr="00C70209">
              <w:rPr>
                <w:rFonts w:eastAsia="Arial Unicode MS"/>
              </w:rPr>
              <w:t>Risk estimate (95% CI)</w:t>
            </w:r>
          </w:p>
        </w:tc>
        <w:tc>
          <w:tcPr>
            <w:tcW w:w="596" w:type="pct"/>
          </w:tcPr>
          <w:p w14:paraId="5E47FA74" w14:textId="77777777" w:rsidR="003E0379" w:rsidRPr="00C70209" w:rsidRDefault="003E0379" w:rsidP="005B2300">
            <w:pPr>
              <w:pStyle w:val="TableH3"/>
              <w:rPr>
                <w:rFonts w:eastAsia="Arial Unicode MS"/>
              </w:rPr>
            </w:pPr>
            <w:r w:rsidRPr="00C70209">
              <w:rPr>
                <w:rFonts w:eastAsia="Arial Unicode MS"/>
              </w:rPr>
              <w:t>Statistical significance</w:t>
            </w:r>
          </w:p>
          <w:p w14:paraId="0A6013D4" w14:textId="622566BE" w:rsidR="003E0379" w:rsidRPr="00C70209" w:rsidRDefault="001A475D" w:rsidP="005B2300">
            <w:pPr>
              <w:pStyle w:val="TableH2"/>
              <w:rPr>
                <w:rFonts w:eastAsia="Arial Unicode MS"/>
              </w:rPr>
            </w:pPr>
            <w:r w:rsidRPr="001A475D">
              <w:rPr>
                <w:rFonts w:eastAsia="Arial Unicode MS"/>
                <w:i/>
              </w:rPr>
              <w:t>P-</w:t>
            </w:r>
            <w:r w:rsidR="003E0379" w:rsidRPr="00C70209">
              <w:rPr>
                <w:rFonts w:eastAsia="Arial Unicode MS"/>
              </w:rPr>
              <w:t>value</w:t>
            </w:r>
          </w:p>
          <w:p w14:paraId="22E55DC5" w14:textId="77777777" w:rsidR="003E0379" w:rsidRPr="00C70209" w:rsidRDefault="003E0379" w:rsidP="005B2300">
            <w:pPr>
              <w:pStyle w:val="TableH2"/>
              <w:rPr>
                <w:rFonts w:eastAsia="Arial Unicode MS"/>
              </w:rPr>
            </w:pPr>
            <w:r w:rsidRPr="00C70209">
              <w:t>Heterogeneity</w:t>
            </w:r>
            <w:r w:rsidRPr="00C70209">
              <w:rPr>
                <w:vertAlign w:val="superscript"/>
              </w:rPr>
              <w:t>b</w:t>
            </w:r>
          </w:p>
        </w:tc>
      </w:tr>
      <w:tr w:rsidR="003E0379" w:rsidRPr="00C70209" w14:paraId="08415467" w14:textId="77777777" w:rsidTr="003E0379">
        <w:tc>
          <w:tcPr>
            <w:tcW w:w="5000" w:type="pct"/>
            <w:gridSpan w:val="10"/>
            <w:shd w:val="clear" w:color="auto" w:fill="000000" w:themeFill="text1"/>
          </w:tcPr>
          <w:p w14:paraId="601B0951" w14:textId="77777777" w:rsidR="003E0379" w:rsidRPr="00C70209" w:rsidRDefault="003E0379" w:rsidP="005B2300">
            <w:pPr>
              <w:pStyle w:val="TableH4"/>
              <w:rPr>
                <w:rFonts w:eastAsia="Arial Unicode MS"/>
              </w:rPr>
            </w:pPr>
            <w:r w:rsidRPr="00C70209">
              <w:rPr>
                <w:rFonts w:eastAsia="Arial Unicode MS"/>
              </w:rPr>
              <w:t>Level II Evidence</w:t>
            </w:r>
          </w:p>
        </w:tc>
      </w:tr>
      <w:tr w:rsidR="003E0379" w:rsidRPr="00C70209" w14:paraId="17512564" w14:textId="77777777" w:rsidTr="003E0379">
        <w:trPr>
          <w:tblHeader/>
        </w:trPr>
        <w:tc>
          <w:tcPr>
            <w:tcW w:w="383" w:type="pct"/>
            <w:vMerge w:val="restart"/>
          </w:tcPr>
          <w:p w14:paraId="4D4F9D14" w14:textId="3CA14D6E" w:rsidR="003E0379" w:rsidRPr="00C70209" w:rsidRDefault="003E0379" w:rsidP="005B2300">
            <w:pPr>
              <w:pStyle w:val="Tabletext-evidencematrix"/>
            </w:pPr>
            <w:r w:rsidRPr="00C70209">
              <w:t>Wang 2013</w:t>
            </w:r>
            <w:r w:rsidR="00E1112B" w:rsidRPr="00C70209">
              <w:fldChar w:fldCharType="begin"/>
            </w:r>
            <w:r w:rsidR="003F7DCB" w:rsidRPr="00C70209">
              <w:instrText xml:space="preserve"> ADDIN EN.CITE &lt;EndNote&gt;&lt;Cite&gt;&lt;Author&gt;Wang&lt;/Author&gt;&lt;Year&gt;2013&lt;/Year&gt;&lt;RecNum&gt;188&lt;/RecNum&gt;&lt;DisplayText&gt;&lt;style face="superscript"&gt;60&lt;/style&gt;&lt;/DisplayText&gt;&lt;record&gt;&lt;rec-number&gt;188&lt;/rec-number&gt;&lt;foreign-keys&gt;&lt;key app="EN" db-id="9edve2wadsavt5ewavaxtda4f2tavzvts9ee" timestamp="1426550458"&gt;188&lt;/key&gt;&lt;/foreign-keys&gt;&lt;ref-type name="Journal Article"&gt;17&lt;/ref-type&gt;&lt;contributors&gt;&lt;authors&gt;&lt;author&gt;Wang, Winfred C.&lt;/author&gt;&lt;author&gt;Dwan, Kerry&lt;/author&gt;&lt;/authors&gt;&lt;/contributors&gt;&lt;titles&gt;&lt;title&gt;Blood transfusion for preventing primary and secondary stroke in people with sickle cell disease&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blood&lt;/keyword&gt;&lt;keyword&gt;blood cell&lt;/keyword&gt;&lt;keyword&gt;blood transfusion&lt;/keyword&gt;&lt;keyword&gt;Cochrane Reviews&lt;/keyword&gt;&lt;keyword&gt;Cochrane12Mar14&lt;/keyword&gt;&lt;keyword&gt;complication&lt;/keyword&gt;&lt;keyword&gt;confidence interval&lt;/keyword&gt;&lt;keyword&gt;cystic fibrosis&lt;/keyword&gt;&lt;keyword&gt;drug&lt;/keyword&gt;&lt;keyword&gt;follow up&lt;/keyword&gt;&lt;keyword&gt;genetic disorder&lt;/keyword&gt;&lt;keyword&gt;hydroxyurea&lt;/keyword&gt;&lt;keyword&gt;iron&lt;/keyword&gt;&lt;keyword&gt;iron chelation&lt;/keyword&gt;&lt;keyword&gt;iron overload&lt;/keyword&gt;&lt;keyword&gt;liver&lt;/keyword&gt;&lt;keyword&gt;patient&lt;/keyword&gt;&lt;keyword&gt;phlebotomy&lt;/keyword&gt;&lt;keyword&gt;population&lt;/keyword&gt;&lt;keyword&gt;prevention&lt;/keyword&gt;&lt;keyword&gt;prophylaxis&lt;/keyword&gt;&lt;keyword&gt;register&lt;/keyword&gt;&lt;keyword&gt;risk&lt;/keyword&gt;&lt;keyword&gt;side effect&lt;/keyword&gt;&lt;keyword&gt;standard&lt;/keyword&gt;&lt;keyword&gt;transcranial doppler&lt;/keyword&gt;&lt;keyword&gt;transfusion&lt;/keyword&gt;&lt;/keywords&gt;&lt;dates&gt;&lt;year&gt;2013&lt;/year&gt;&lt;/dates&gt;&lt;urls&gt;&lt;/urls&gt;&lt;/record&gt;&lt;/Cite&gt;&lt;/EndNote&gt;</w:instrText>
            </w:r>
            <w:r w:rsidR="00E1112B" w:rsidRPr="00C70209">
              <w:fldChar w:fldCharType="separate"/>
            </w:r>
            <w:r w:rsidR="003F7DCB" w:rsidRPr="00C70209">
              <w:rPr>
                <w:vertAlign w:val="superscript"/>
              </w:rPr>
              <w:t>60</w:t>
            </w:r>
            <w:r w:rsidR="00E1112B" w:rsidRPr="00C70209">
              <w:fldChar w:fldCharType="end"/>
            </w:r>
          </w:p>
          <w:p w14:paraId="0249E1CF" w14:textId="77777777" w:rsidR="003E0379" w:rsidRPr="00C70209" w:rsidRDefault="003E0379" w:rsidP="005B2300">
            <w:pPr>
              <w:pStyle w:val="Tabletext-evidencematrix"/>
            </w:pPr>
            <w:r w:rsidRPr="00C70209">
              <w:t>Level I/II</w:t>
            </w:r>
          </w:p>
          <w:p w14:paraId="676877FF" w14:textId="77777777" w:rsidR="003E0379" w:rsidRPr="00C70209" w:rsidRDefault="003E0379" w:rsidP="005B2300">
            <w:pPr>
              <w:pStyle w:val="Tabletext-evidencematrix"/>
              <w:rPr>
                <w:i/>
              </w:rPr>
            </w:pPr>
            <w:r w:rsidRPr="00C70209">
              <w:rPr>
                <w:i/>
              </w:rPr>
              <w:t>Good</w:t>
            </w:r>
          </w:p>
        </w:tc>
        <w:tc>
          <w:tcPr>
            <w:tcW w:w="489" w:type="pct"/>
          </w:tcPr>
          <w:p w14:paraId="2DD05B84" w14:textId="18A4E264" w:rsidR="003E0379" w:rsidRPr="00C70209" w:rsidRDefault="003E0379" w:rsidP="005B2300">
            <w:pPr>
              <w:pStyle w:val="Tabletext-evidencematrix"/>
            </w:pPr>
            <w:r w:rsidRPr="00C70209">
              <w:t>1 trial (Adams 1998)</w:t>
            </w:r>
            <w:r w:rsidR="00256DDB"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00256DDB" w:rsidRPr="00C70209">
              <w:fldChar w:fldCharType="separate"/>
            </w:r>
            <w:r w:rsidR="00A06EBF" w:rsidRPr="00A06EBF">
              <w:rPr>
                <w:noProof/>
                <w:vertAlign w:val="superscript"/>
              </w:rPr>
              <w:t>12</w:t>
            </w:r>
            <w:r w:rsidR="00256DDB" w:rsidRPr="00C70209">
              <w:fldChar w:fldCharType="end"/>
            </w:r>
          </w:p>
          <w:p w14:paraId="2D539452" w14:textId="77777777" w:rsidR="003E0379" w:rsidRPr="00C70209" w:rsidRDefault="003E0379" w:rsidP="005B2300">
            <w:pPr>
              <w:pStyle w:val="Tabletext-evidencematrix"/>
            </w:pPr>
            <w:r w:rsidRPr="00C70209">
              <w:t>N=130</w:t>
            </w:r>
          </w:p>
        </w:tc>
        <w:tc>
          <w:tcPr>
            <w:tcW w:w="489" w:type="pct"/>
          </w:tcPr>
          <w:p w14:paraId="7A6DDE8F" w14:textId="77777777" w:rsidR="003E0379" w:rsidRPr="00C70209" w:rsidRDefault="003E0379" w:rsidP="005B2300">
            <w:pPr>
              <w:pStyle w:val="Tabletext-evidencematrix"/>
            </w:pPr>
            <w:r w:rsidRPr="00C70209">
              <w:rPr>
                <w:szCs w:val="16"/>
              </w:rPr>
              <w:t>Children</w:t>
            </w:r>
            <w:r w:rsidRPr="00C70209">
              <w:t xml:space="preserve"> (2–16 years) with HbSS or sickle beta thalassemia and a high risk of stroke</w:t>
            </w:r>
          </w:p>
        </w:tc>
        <w:tc>
          <w:tcPr>
            <w:tcW w:w="489" w:type="pct"/>
          </w:tcPr>
          <w:p w14:paraId="64000CCF" w14:textId="77777777" w:rsidR="003E0379" w:rsidRPr="00C70209" w:rsidRDefault="003E0379" w:rsidP="005B2300">
            <w:pPr>
              <w:pStyle w:val="Tabletext-evidencematrix"/>
            </w:pPr>
            <w:r w:rsidRPr="00C70209">
              <w:t>Multicentre, USA</w:t>
            </w:r>
          </w:p>
        </w:tc>
        <w:tc>
          <w:tcPr>
            <w:tcW w:w="489" w:type="pct"/>
          </w:tcPr>
          <w:p w14:paraId="70F83A96" w14:textId="66F9F97F" w:rsidR="003E0379" w:rsidRPr="00C70209" w:rsidRDefault="003E0379" w:rsidP="005B2300">
            <w:pPr>
              <w:pStyle w:val="Tabletext-evidencematrix"/>
            </w:pPr>
            <w:r w:rsidRPr="00C70209">
              <w:t xml:space="preserve">RBC transfusion </w:t>
            </w:r>
            <w:r w:rsidR="00C91BAE" w:rsidRPr="00C70209">
              <w:t>versus</w:t>
            </w:r>
            <w:r w:rsidRPr="00C70209">
              <w:t xml:space="preserve"> standard care</w:t>
            </w:r>
          </w:p>
        </w:tc>
        <w:tc>
          <w:tcPr>
            <w:tcW w:w="489" w:type="pct"/>
          </w:tcPr>
          <w:p w14:paraId="7DEC8114" w14:textId="77777777" w:rsidR="003E0379" w:rsidRPr="00C70209" w:rsidRDefault="003E0379" w:rsidP="005B2300">
            <w:pPr>
              <w:pStyle w:val="Tabletext-evidencematrix"/>
            </w:pPr>
            <w:r w:rsidRPr="00C70209">
              <w:t>Mortality</w:t>
            </w:r>
          </w:p>
        </w:tc>
        <w:tc>
          <w:tcPr>
            <w:tcW w:w="525" w:type="pct"/>
          </w:tcPr>
          <w:p w14:paraId="7520CE61" w14:textId="77777777" w:rsidR="003E0379" w:rsidRPr="00C70209" w:rsidRDefault="003E0379" w:rsidP="005B2300">
            <w:pPr>
              <w:pStyle w:val="Tabletext-evidencematrix"/>
            </w:pPr>
            <w:r w:rsidRPr="00C70209">
              <w:t>0/63 (0%)</w:t>
            </w:r>
          </w:p>
        </w:tc>
        <w:tc>
          <w:tcPr>
            <w:tcW w:w="525" w:type="pct"/>
          </w:tcPr>
          <w:p w14:paraId="069A51A8" w14:textId="77777777" w:rsidR="003E0379" w:rsidRPr="00C70209" w:rsidRDefault="003E0379" w:rsidP="005B2300">
            <w:pPr>
              <w:pStyle w:val="Tabletext-evidencematrix"/>
            </w:pPr>
            <w:r w:rsidRPr="00C70209">
              <w:t>0/67 (0%)</w:t>
            </w:r>
          </w:p>
        </w:tc>
        <w:tc>
          <w:tcPr>
            <w:tcW w:w="525" w:type="pct"/>
          </w:tcPr>
          <w:p w14:paraId="693B5B97" w14:textId="77777777" w:rsidR="003E0379" w:rsidRPr="00C70209" w:rsidRDefault="003E0379" w:rsidP="005B2300">
            <w:pPr>
              <w:pStyle w:val="Tabletext-evidencematrix"/>
            </w:pPr>
            <w:r w:rsidRPr="00C70209">
              <w:t>Not estimable</w:t>
            </w:r>
          </w:p>
        </w:tc>
        <w:tc>
          <w:tcPr>
            <w:tcW w:w="596" w:type="pct"/>
          </w:tcPr>
          <w:p w14:paraId="2535AD96" w14:textId="6D8B54F4" w:rsidR="003E0379" w:rsidRPr="00C70209" w:rsidRDefault="001A475D" w:rsidP="005B2300">
            <w:pPr>
              <w:pStyle w:val="Tabletext-evidencematrix"/>
              <w:rPr>
                <w:shd w:val="clear" w:color="auto" w:fill="FFFFFF" w:themeFill="background1"/>
              </w:rPr>
            </w:pPr>
            <w:r w:rsidRPr="001A475D">
              <w:rPr>
                <w:i/>
              </w:rPr>
              <w:t>P = </w:t>
            </w:r>
            <w:r w:rsidR="003E0379" w:rsidRPr="00C70209">
              <w:t>NA</w:t>
            </w:r>
          </w:p>
        </w:tc>
      </w:tr>
      <w:tr w:rsidR="003E0379" w:rsidRPr="00C70209" w14:paraId="1C09B780" w14:textId="77777777" w:rsidTr="003E0379">
        <w:trPr>
          <w:tblHeader/>
        </w:trPr>
        <w:tc>
          <w:tcPr>
            <w:tcW w:w="383" w:type="pct"/>
            <w:vMerge/>
          </w:tcPr>
          <w:p w14:paraId="1F143543" w14:textId="77777777" w:rsidR="003E0379" w:rsidRPr="00C70209" w:rsidRDefault="003E0379" w:rsidP="005B2300">
            <w:pPr>
              <w:pStyle w:val="Tabletext-evidencematrix"/>
            </w:pPr>
          </w:p>
        </w:tc>
        <w:tc>
          <w:tcPr>
            <w:tcW w:w="489" w:type="pct"/>
          </w:tcPr>
          <w:p w14:paraId="654C0D33" w14:textId="327E8828" w:rsidR="003E0379" w:rsidRPr="00C70209" w:rsidRDefault="003E0379" w:rsidP="005B2300">
            <w:pPr>
              <w:pStyle w:val="Tabletext-evidencematrix"/>
            </w:pPr>
            <w:r w:rsidRPr="00C70209">
              <w:t>1 trial (Adams 2005)</w:t>
            </w:r>
            <w:r w:rsidR="00256DD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 </w:instrText>
            </w:r>
            <w:r w:rsidR="003F7DC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61</w:t>
            </w:r>
            <w:r w:rsidR="00256DDB" w:rsidRPr="00C70209">
              <w:fldChar w:fldCharType="end"/>
            </w:r>
          </w:p>
          <w:p w14:paraId="31A350C5" w14:textId="77777777" w:rsidR="003E0379" w:rsidRPr="00C70209" w:rsidRDefault="003E0379" w:rsidP="005B2300">
            <w:pPr>
              <w:pStyle w:val="Tabletext-evidencematrix"/>
            </w:pPr>
            <w:r w:rsidRPr="00C70209">
              <w:t>N=79</w:t>
            </w:r>
          </w:p>
        </w:tc>
        <w:tc>
          <w:tcPr>
            <w:tcW w:w="489" w:type="pct"/>
          </w:tcPr>
          <w:p w14:paraId="615E56FA" w14:textId="77777777" w:rsidR="003E0379" w:rsidRPr="00C70209" w:rsidRDefault="003E0379" w:rsidP="005B2300">
            <w:pPr>
              <w:pStyle w:val="Tabletext-evidencematrix"/>
            </w:pPr>
            <w:r w:rsidRPr="00C70209">
              <w:rPr>
                <w:szCs w:val="16"/>
              </w:rPr>
              <w:t>Children</w:t>
            </w:r>
            <w:r w:rsidRPr="00C70209" w:rsidDel="00C55E14">
              <w:t xml:space="preserve"> </w:t>
            </w:r>
            <w:r w:rsidRPr="00C70209">
              <w:t>(2–16 years) with sickle cell disease and a high risk of stroke based on TCD screening</w:t>
            </w:r>
          </w:p>
        </w:tc>
        <w:tc>
          <w:tcPr>
            <w:tcW w:w="489" w:type="pct"/>
          </w:tcPr>
          <w:p w14:paraId="7B3BA49C" w14:textId="77777777" w:rsidR="003E0379" w:rsidRPr="00C70209" w:rsidRDefault="003E0379" w:rsidP="005B2300">
            <w:pPr>
              <w:pStyle w:val="Tabletext-evidencematrix"/>
            </w:pPr>
            <w:r w:rsidRPr="00C70209">
              <w:t>Multicentre, Canada, USA</w:t>
            </w:r>
          </w:p>
        </w:tc>
        <w:tc>
          <w:tcPr>
            <w:tcW w:w="489" w:type="pct"/>
          </w:tcPr>
          <w:p w14:paraId="3A26F52D" w14:textId="600CDD91" w:rsidR="003E0379" w:rsidRPr="00C70209" w:rsidRDefault="003E0379" w:rsidP="005B2300">
            <w:pPr>
              <w:pStyle w:val="Tabletext-evidencematrix"/>
            </w:pPr>
            <w:r w:rsidRPr="00C70209">
              <w:t xml:space="preserve">Continued RBC transfusion </w:t>
            </w:r>
            <w:r w:rsidR="00C91BAE" w:rsidRPr="00C70209">
              <w:t>versus</w:t>
            </w:r>
            <w:r w:rsidRPr="00C70209">
              <w:t xml:space="preserve"> halted RBC transfusion</w:t>
            </w:r>
          </w:p>
        </w:tc>
        <w:tc>
          <w:tcPr>
            <w:tcW w:w="490" w:type="pct"/>
          </w:tcPr>
          <w:p w14:paraId="0398869C" w14:textId="77777777" w:rsidR="003E0379" w:rsidRPr="00C70209" w:rsidRDefault="003E0379" w:rsidP="005B2300">
            <w:pPr>
              <w:pStyle w:val="Tabletext-evidencematrix"/>
            </w:pPr>
            <w:r w:rsidRPr="00C70209">
              <w:t>Mortality</w:t>
            </w:r>
          </w:p>
        </w:tc>
        <w:tc>
          <w:tcPr>
            <w:tcW w:w="525" w:type="pct"/>
          </w:tcPr>
          <w:p w14:paraId="0D70B830" w14:textId="77777777" w:rsidR="003E0379" w:rsidRPr="00C70209" w:rsidRDefault="003E0379" w:rsidP="005B2300">
            <w:pPr>
              <w:pStyle w:val="Tabletext-evidencematrix"/>
            </w:pPr>
            <w:r w:rsidRPr="00C70209">
              <w:t>1/38 (2.6%)</w:t>
            </w:r>
          </w:p>
        </w:tc>
        <w:tc>
          <w:tcPr>
            <w:tcW w:w="525" w:type="pct"/>
          </w:tcPr>
          <w:p w14:paraId="3856AEAD" w14:textId="77777777" w:rsidR="003E0379" w:rsidRPr="00C70209" w:rsidRDefault="003E0379" w:rsidP="005B2300">
            <w:pPr>
              <w:pStyle w:val="Tabletext-evidencematrix"/>
            </w:pPr>
            <w:r w:rsidRPr="00C70209">
              <w:t>0/41 (0%)</w:t>
            </w:r>
          </w:p>
        </w:tc>
        <w:tc>
          <w:tcPr>
            <w:tcW w:w="525" w:type="pct"/>
          </w:tcPr>
          <w:p w14:paraId="70780740" w14:textId="77777777" w:rsidR="003E0379" w:rsidRPr="00C70209" w:rsidRDefault="003E0379" w:rsidP="005B2300">
            <w:pPr>
              <w:pStyle w:val="Tabletext-evidencematrix"/>
            </w:pPr>
            <w:r w:rsidRPr="00C70209">
              <w:t>OR 3.32 [0.13, 84.01]</w:t>
            </w:r>
          </w:p>
        </w:tc>
        <w:tc>
          <w:tcPr>
            <w:tcW w:w="596" w:type="pct"/>
          </w:tcPr>
          <w:p w14:paraId="47BB0B60" w14:textId="6E2C3645" w:rsidR="003E0379" w:rsidRPr="00C70209" w:rsidRDefault="003E0379" w:rsidP="005B2300">
            <w:pPr>
              <w:pStyle w:val="Tabletext-evidencematrix"/>
              <w:rPr>
                <w:i/>
              </w:rPr>
            </w:pPr>
            <w:r w:rsidRPr="00C70209">
              <w:rPr>
                <w:i/>
              </w:rPr>
              <w:t>No significant difference</w:t>
            </w:r>
          </w:p>
          <w:p w14:paraId="6DB035B8" w14:textId="5E7C87BD" w:rsidR="003E0379" w:rsidRPr="00C70209" w:rsidRDefault="001A475D" w:rsidP="005B2300">
            <w:pPr>
              <w:pStyle w:val="Tabletext-evidencematrix"/>
              <w:rPr>
                <w:shd w:val="clear" w:color="auto" w:fill="FFFFFF" w:themeFill="background1"/>
              </w:rPr>
            </w:pPr>
            <w:r w:rsidRPr="001A475D">
              <w:rPr>
                <w:i/>
              </w:rPr>
              <w:t>P = </w:t>
            </w:r>
            <w:r w:rsidR="003E0379" w:rsidRPr="00C70209">
              <w:t>0.47</w:t>
            </w:r>
          </w:p>
        </w:tc>
      </w:tr>
      <w:tr w:rsidR="003E0379" w:rsidRPr="00C70209" w14:paraId="48B9B149" w14:textId="77777777" w:rsidTr="003E0379">
        <w:trPr>
          <w:tblHeader/>
        </w:trPr>
        <w:tc>
          <w:tcPr>
            <w:tcW w:w="383" w:type="pct"/>
          </w:tcPr>
          <w:p w14:paraId="3BD17374" w14:textId="03DB7202" w:rsidR="003E0379" w:rsidRPr="00C70209" w:rsidRDefault="003E0379" w:rsidP="005B2300">
            <w:pPr>
              <w:pStyle w:val="Tabletext-evidencematrix"/>
            </w:pPr>
            <w:r w:rsidRPr="00C70209">
              <w:t>Debaun 2014</w:t>
            </w:r>
            <w:r w:rsidR="00E1112B"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00E1112B" w:rsidRPr="00C70209">
              <w:fldChar w:fldCharType="separate"/>
            </w:r>
            <w:r w:rsidR="00A06EBF" w:rsidRPr="00A06EBF">
              <w:rPr>
                <w:noProof/>
                <w:vertAlign w:val="superscript"/>
              </w:rPr>
              <w:t>13</w:t>
            </w:r>
            <w:r w:rsidR="00E1112B" w:rsidRPr="00C70209">
              <w:fldChar w:fldCharType="end"/>
            </w:r>
          </w:p>
          <w:p w14:paraId="6D470DB1" w14:textId="77777777" w:rsidR="003E0379" w:rsidRPr="00C70209" w:rsidRDefault="003E0379" w:rsidP="005B2300">
            <w:pPr>
              <w:pStyle w:val="Tabletext-evidencematrix"/>
            </w:pPr>
            <w:r w:rsidRPr="00C70209">
              <w:t>Level II</w:t>
            </w:r>
          </w:p>
          <w:p w14:paraId="59E5365C" w14:textId="77777777" w:rsidR="003E0379" w:rsidRPr="00C70209" w:rsidRDefault="003E0379" w:rsidP="005B2300">
            <w:pPr>
              <w:pStyle w:val="Tabletext-evidencematrix"/>
              <w:rPr>
                <w:i/>
              </w:rPr>
            </w:pPr>
            <w:r w:rsidRPr="00C70209">
              <w:rPr>
                <w:i/>
              </w:rPr>
              <w:t>Fair</w:t>
            </w:r>
          </w:p>
        </w:tc>
        <w:tc>
          <w:tcPr>
            <w:tcW w:w="489" w:type="pct"/>
          </w:tcPr>
          <w:p w14:paraId="49635963" w14:textId="77777777" w:rsidR="003E0379" w:rsidRPr="00C70209" w:rsidRDefault="003E0379" w:rsidP="005B2300">
            <w:pPr>
              <w:pStyle w:val="Tabletext-evidencematrix"/>
              <w:rPr>
                <w:szCs w:val="16"/>
              </w:rPr>
            </w:pPr>
            <w:r w:rsidRPr="00C70209">
              <w:rPr>
                <w:szCs w:val="16"/>
              </w:rPr>
              <w:t>N=196</w:t>
            </w:r>
          </w:p>
        </w:tc>
        <w:tc>
          <w:tcPr>
            <w:tcW w:w="489" w:type="pct"/>
          </w:tcPr>
          <w:p w14:paraId="03690F5F" w14:textId="77777777" w:rsidR="003E0379" w:rsidRPr="00C70209" w:rsidRDefault="003E0379" w:rsidP="005B2300">
            <w:pPr>
              <w:pStyle w:val="Tabletext-evidencematrix"/>
              <w:rPr>
                <w:szCs w:val="16"/>
              </w:rPr>
            </w:pPr>
            <w:r w:rsidRPr="00C70209">
              <w:rPr>
                <w:szCs w:val="16"/>
              </w:rPr>
              <w:t>Children (5</w:t>
            </w:r>
            <w:r w:rsidRPr="00C70209">
              <w:t>–</w:t>
            </w:r>
            <w:r w:rsidRPr="00C70209">
              <w:rPr>
                <w:szCs w:val="16"/>
              </w:rPr>
              <w:t>15 years) with sickle cell anaemia</w:t>
            </w:r>
          </w:p>
        </w:tc>
        <w:tc>
          <w:tcPr>
            <w:tcW w:w="489" w:type="pct"/>
          </w:tcPr>
          <w:p w14:paraId="707F7245" w14:textId="77777777" w:rsidR="003E0379" w:rsidRPr="00C70209" w:rsidRDefault="003E0379" w:rsidP="005B2300">
            <w:pPr>
              <w:pStyle w:val="Tabletext-evidencematrix"/>
              <w:rPr>
                <w:szCs w:val="16"/>
              </w:rPr>
            </w:pPr>
            <w:r w:rsidRPr="00C70209">
              <w:rPr>
                <w:szCs w:val="16"/>
              </w:rPr>
              <w:t>Multicentre, Canada, France, UK and USA</w:t>
            </w:r>
          </w:p>
        </w:tc>
        <w:tc>
          <w:tcPr>
            <w:tcW w:w="489" w:type="pct"/>
          </w:tcPr>
          <w:p w14:paraId="644FBB33" w14:textId="683ADC79" w:rsidR="003E0379" w:rsidRPr="00C70209" w:rsidRDefault="003E0379" w:rsidP="005B2300">
            <w:pPr>
              <w:pStyle w:val="Tabletext-evidencematrix"/>
              <w:rPr>
                <w:szCs w:val="16"/>
              </w:rPr>
            </w:pPr>
            <w:r w:rsidRPr="00C70209">
              <w:rPr>
                <w:szCs w:val="16"/>
              </w:rPr>
              <w:t xml:space="preserve">Regular RBC transfusion </w:t>
            </w:r>
            <w:r w:rsidR="00C91BAE" w:rsidRPr="00C70209">
              <w:rPr>
                <w:szCs w:val="16"/>
              </w:rPr>
              <w:t>versus</w:t>
            </w:r>
            <w:r w:rsidRPr="00C70209">
              <w:rPr>
                <w:szCs w:val="16"/>
              </w:rPr>
              <w:t xml:space="preserve"> standard care</w:t>
            </w:r>
          </w:p>
        </w:tc>
        <w:tc>
          <w:tcPr>
            <w:tcW w:w="490" w:type="pct"/>
          </w:tcPr>
          <w:p w14:paraId="61CD705D" w14:textId="77777777" w:rsidR="003E0379" w:rsidRPr="00C70209" w:rsidRDefault="003E0379" w:rsidP="005B2300">
            <w:pPr>
              <w:pStyle w:val="Tabletext-evidencematrix"/>
              <w:rPr>
                <w:szCs w:val="16"/>
              </w:rPr>
            </w:pPr>
            <w:r w:rsidRPr="00C70209">
              <w:rPr>
                <w:szCs w:val="16"/>
              </w:rPr>
              <w:t>Mortality</w:t>
            </w:r>
          </w:p>
        </w:tc>
        <w:tc>
          <w:tcPr>
            <w:tcW w:w="525" w:type="pct"/>
          </w:tcPr>
          <w:p w14:paraId="215C7BA6" w14:textId="77777777" w:rsidR="003E0379" w:rsidRPr="00C70209" w:rsidRDefault="003E0379" w:rsidP="005B2300">
            <w:pPr>
              <w:pStyle w:val="Tabletext-evidencematrix"/>
              <w:rPr>
                <w:szCs w:val="16"/>
              </w:rPr>
            </w:pPr>
            <w:r w:rsidRPr="00C70209">
              <w:rPr>
                <w:szCs w:val="16"/>
              </w:rPr>
              <w:t>0/99 (0%)</w:t>
            </w:r>
          </w:p>
        </w:tc>
        <w:tc>
          <w:tcPr>
            <w:tcW w:w="525" w:type="pct"/>
          </w:tcPr>
          <w:p w14:paraId="74005D4D" w14:textId="77777777" w:rsidR="003E0379" w:rsidRPr="00C70209" w:rsidRDefault="003E0379" w:rsidP="005B2300">
            <w:pPr>
              <w:pStyle w:val="Tabletext-evidencematrix"/>
              <w:rPr>
                <w:szCs w:val="16"/>
              </w:rPr>
            </w:pPr>
            <w:r w:rsidRPr="00C70209">
              <w:rPr>
                <w:szCs w:val="16"/>
              </w:rPr>
              <w:t>0/97 (0%)</w:t>
            </w:r>
          </w:p>
        </w:tc>
        <w:tc>
          <w:tcPr>
            <w:tcW w:w="525" w:type="pct"/>
          </w:tcPr>
          <w:p w14:paraId="4D08568C" w14:textId="77777777" w:rsidR="003E0379" w:rsidRPr="00C70209" w:rsidRDefault="003E0379" w:rsidP="005B2300">
            <w:pPr>
              <w:pStyle w:val="Tabletext-evidencematrix"/>
              <w:rPr>
                <w:szCs w:val="16"/>
              </w:rPr>
            </w:pPr>
            <w:r w:rsidRPr="00C70209">
              <w:rPr>
                <w:szCs w:val="16"/>
              </w:rPr>
              <w:t>Not estimable</w:t>
            </w:r>
          </w:p>
        </w:tc>
        <w:tc>
          <w:tcPr>
            <w:tcW w:w="596" w:type="pct"/>
          </w:tcPr>
          <w:p w14:paraId="53ED1133" w14:textId="72F062EA" w:rsidR="003E0379" w:rsidRPr="00C70209" w:rsidRDefault="001A475D" w:rsidP="005B2300">
            <w:pPr>
              <w:pStyle w:val="Tabletext-evidencematrix"/>
              <w:rPr>
                <w:szCs w:val="16"/>
              </w:rPr>
            </w:pPr>
            <w:r w:rsidRPr="001A475D">
              <w:rPr>
                <w:i/>
                <w:szCs w:val="16"/>
              </w:rPr>
              <w:t>P = </w:t>
            </w:r>
            <w:r w:rsidR="003E0379" w:rsidRPr="00C70209">
              <w:rPr>
                <w:szCs w:val="16"/>
              </w:rPr>
              <w:t>NA</w:t>
            </w:r>
          </w:p>
        </w:tc>
      </w:tr>
    </w:tbl>
    <w:p w14:paraId="16D31C9B" w14:textId="28F9B580" w:rsidR="003E0379" w:rsidRPr="00C70209" w:rsidRDefault="003E0379" w:rsidP="005B2300">
      <w:pPr>
        <w:pStyle w:val="Tablefignotesleft"/>
      </w:pPr>
      <w:r w:rsidRPr="00C70209">
        <w:t>CI, confidence interval; HbSS, sickle cell anaemia</w:t>
      </w:r>
      <w:r w:rsidRPr="00C70209">
        <w:rPr>
          <w:rFonts w:eastAsia="Arial Unicode MS"/>
          <w:lang w:eastAsia="ja-JP"/>
        </w:rPr>
        <w:t>; NA, not applicable; OR, odds ratio;</w:t>
      </w:r>
      <w:r w:rsidRPr="00C70209">
        <w:t xml:space="preserve"> RBC, red blood cell; TCD, transcranial Doppler</w:t>
      </w:r>
    </w:p>
    <w:p w14:paraId="3BFD2D0B" w14:textId="77777777" w:rsidR="003E0379" w:rsidRPr="00C70209" w:rsidRDefault="003E0379"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AB5C474" w14:textId="312AF545" w:rsidR="003E0379" w:rsidRPr="00C70209" w:rsidRDefault="003E0379"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2A3E7E98" w14:textId="77777777" w:rsidR="00B30DCE" w:rsidRPr="00C70209" w:rsidRDefault="00B30DCE" w:rsidP="005B2300">
      <w:pPr>
        <w:pStyle w:val="BodyTextbeforebulle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3A8B48CA" w14:textId="77777777" w:rsidR="003E0379" w:rsidRPr="00C70209" w:rsidRDefault="003E0379" w:rsidP="005B2300">
      <w:pPr>
        <w:pStyle w:val="Heading6"/>
      </w:pPr>
      <w:r w:rsidRPr="00C70209">
        <w:t>Stroke</w:t>
      </w:r>
    </w:p>
    <w:p w14:paraId="7FBCF7AA" w14:textId="14028770" w:rsidR="00483107" w:rsidRPr="00C70209" w:rsidRDefault="00483107" w:rsidP="005B2300">
      <w:pPr>
        <w:pStyle w:val="BodyText"/>
        <w:rPr>
          <w:lang w:eastAsia="en-GB"/>
        </w:rPr>
      </w:pPr>
      <w:r w:rsidRPr="00C70209">
        <w:t>There were two Level I studies (Cherry 2012, Wang 2013) that reported data from two Level II studies (Adams 1998, Adams 2005), and two additional Level II studies (Debaun 2014, Pegelow 2001) that examined the effect of RBC transfusions in paediatric patients with sickle cell disease and provided evidence for stroke. Two of the studies were assessed to be of good</w:t>
      </w:r>
      <w:r w:rsidR="0023776E" w:rsidRPr="00C70209">
        <w:t>-</w:t>
      </w:r>
      <w:r w:rsidRPr="00C70209">
        <w:t>quality (Adams 1998, Adams 2005), one as fair</w:t>
      </w:r>
      <w:r w:rsidR="0023776E" w:rsidRPr="00C70209">
        <w:t>-</w:t>
      </w:r>
      <w:r w:rsidRPr="00C70209">
        <w:t>quality (Debaun 2014) and one as poor</w:t>
      </w:r>
      <w:r w:rsidR="00BB008C" w:rsidRPr="00C70209">
        <w:t>-</w:t>
      </w:r>
      <w:r w:rsidRPr="00C70209">
        <w:t xml:space="preserve">quality (Pegelow 2001). The results of these studies are summarised in </w:t>
      </w:r>
      <w:r w:rsidR="004670EE" w:rsidRPr="00C70209">
        <w:rPr>
          <w:b/>
        </w:rPr>
        <w:fldChar w:fldCharType="begin"/>
      </w:r>
      <w:r w:rsidR="004670EE" w:rsidRPr="00C70209">
        <w:rPr>
          <w:b/>
        </w:rPr>
        <w:instrText xml:space="preserve"> REF _Ref417821653 \h  \* MERGEFORMAT </w:instrText>
      </w:r>
      <w:r w:rsidR="004670EE" w:rsidRPr="00C70209">
        <w:rPr>
          <w:b/>
        </w:rPr>
      </w:r>
      <w:r w:rsidR="004670EE" w:rsidRPr="00C70209">
        <w:rPr>
          <w:b/>
        </w:rPr>
        <w:fldChar w:fldCharType="separate"/>
      </w:r>
      <w:r w:rsidR="000F7A9B" w:rsidRPr="000F7A9B">
        <w:rPr>
          <w:b/>
        </w:rPr>
        <w:t>Table 3.1.20</w:t>
      </w:r>
      <w:r w:rsidR="004670EE" w:rsidRPr="00C70209">
        <w:rPr>
          <w:b/>
        </w:rPr>
        <w:fldChar w:fldCharType="end"/>
      </w:r>
      <w:r w:rsidRPr="00C70209">
        <w:rPr>
          <w:lang w:eastAsia="en-GB"/>
        </w:rPr>
        <w:t>.</w:t>
      </w:r>
    </w:p>
    <w:p w14:paraId="0F762B4C" w14:textId="46881FB7" w:rsidR="00483107" w:rsidRPr="00C70209" w:rsidRDefault="00483107" w:rsidP="005B2300">
      <w:pPr>
        <w:pStyle w:val="BodyText"/>
        <w:rPr>
          <w:lang w:eastAsia="en-GB"/>
        </w:rPr>
      </w:pPr>
      <w:r w:rsidRPr="00C70209">
        <w:rPr>
          <w:lang w:eastAsia="en-GB"/>
        </w:rPr>
        <w:t>The RCT by Adams (1998) was reported in the systematic review by Wang (2013) to show a statistically significant effect in favour of RBC transfusion for reducing the risk of stroke among paediatric patients with sickle cell disease (RR 0.10; 95% CI 0.01, 0.73). One patient in the transfusion group experienced stroke (1.6%) compared with 11 patients in the no</w:t>
      </w:r>
      <w:r w:rsidR="00BB008C" w:rsidRPr="00C70209">
        <w:rPr>
          <w:lang w:eastAsia="en-GB"/>
        </w:rPr>
        <w:t xml:space="preserve"> </w:t>
      </w:r>
      <w:r w:rsidRPr="00C70209">
        <w:rPr>
          <w:lang w:eastAsia="en-GB"/>
        </w:rPr>
        <w:t xml:space="preserve">transfusion group (16.4%). In a </w:t>
      </w:r>
      <w:r w:rsidR="00C70209">
        <w:rPr>
          <w:lang w:eastAsia="en-GB"/>
        </w:rPr>
        <w:t xml:space="preserve">subgroup </w:t>
      </w:r>
      <w:r w:rsidRPr="00C70209">
        <w:rPr>
          <w:lang w:eastAsia="en-GB"/>
        </w:rPr>
        <w:t>analysis reported by Adams (1998), patients who received RBC transfusions were significantly less likely to experience a cerebral infarct than those in the no</w:t>
      </w:r>
      <w:r w:rsidR="00BB008C" w:rsidRPr="00C70209">
        <w:rPr>
          <w:lang w:eastAsia="en-GB"/>
        </w:rPr>
        <w:t xml:space="preserve"> </w:t>
      </w:r>
      <w:r w:rsidRPr="00C70209">
        <w:rPr>
          <w:lang w:eastAsia="en-GB"/>
        </w:rPr>
        <w:t>transfusion group (RR</w:t>
      </w:r>
      <w:r w:rsidRPr="00C70209">
        <w:t xml:space="preserve"> </w:t>
      </w:r>
      <w:r w:rsidRPr="00C70209">
        <w:rPr>
          <w:lang w:eastAsia="en-GB"/>
        </w:rPr>
        <w:t>0.11; 95% CI 0.01, 0.81], but there were no statistically significant between-group differences in the rate of intracerebral hematoma (RR 0.35; 95% CI 0.01, 8.54).</w:t>
      </w:r>
    </w:p>
    <w:p w14:paraId="4367C3DF" w14:textId="6F3597DA" w:rsidR="00483107" w:rsidRPr="00C70209" w:rsidRDefault="00483107" w:rsidP="005B2300">
      <w:pPr>
        <w:pStyle w:val="BodyText"/>
        <w:rPr>
          <w:lang w:eastAsia="en-GB"/>
        </w:rPr>
      </w:pPr>
      <w:r w:rsidRPr="00C70209">
        <w:rPr>
          <w:lang w:eastAsia="en-GB"/>
        </w:rPr>
        <w:t>The 36-month follow-up study (Pegelow 2001) of the cohort enrolled in the STOP trial found that long-term transfusion therapy continued to reduce the risk of stroke among paediatric patients with sickle cell disease compared with those in the no</w:t>
      </w:r>
      <w:r w:rsidR="00BB008C" w:rsidRPr="00C70209">
        <w:rPr>
          <w:lang w:eastAsia="en-GB"/>
        </w:rPr>
        <w:t xml:space="preserve"> </w:t>
      </w:r>
      <w:r w:rsidRPr="00C70209">
        <w:rPr>
          <w:lang w:eastAsia="en-GB"/>
        </w:rPr>
        <w:t>transfusion group (RR 0.10; 95% CI 0.01, 0.72). The authors also reported a sub</w:t>
      </w:r>
      <w:r w:rsidR="00C70209">
        <w:rPr>
          <w:lang w:eastAsia="en-GB"/>
        </w:rPr>
        <w:t xml:space="preserve">group </w:t>
      </w:r>
      <w:r w:rsidRPr="00C70209">
        <w:rPr>
          <w:lang w:eastAsia="en-GB"/>
        </w:rPr>
        <w:t>analysis of patients with normal MRI at baseline, and of patients with silent infarcts at baseline. Among the patients with normal MRI at baseline, there was no significant difference in the incidence of stroke comparing long-term transfusion therapy with no transfusion (RR 0.27; 95% CI 0.03, 2.31). Among patients with silent infarcts at baseline, there was a trend towards more stroke events in the no</w:t>
      </w:r>
      <w:r w:rsidR="00BB008C" w:rsidRPr="00C70209">
        <w:rPr>
          <w:lang w:eastAsia="en-GB"/>
        </w:rPr>
        <w:t xml:space="preserve"> </w:t>
      </w:r>
      <w:r w:rsidRPr="00C70209">
        <w:rPr>
          <w:lang w:eastAsia="en-GB"/>
        </w:rPr>
        <w:t>transfusion group (RR 0.08; 95% CI 0.01, 1.35), but this did not reach statistical significance.</w:t>
      </w:r>
    </w:p>
    <w:p w14:paraId="7ED223DD" w14:textId="77777777" w:rsidR="00483107" w:rsidRPr="00C70209" w:rsidRDefault="00483107" w:rsidP="005B2300">
      <w:pPr>
        <w:pStyle w:val="BodyText"/>
        <w:rPr>
          <w:lang w:eastAsia="en-GB"/>
        </w:rPr>
      </w:pPr>
      <w:r w:rsidRPr="00C70209">
        <w:rPr>
          <w:lang w:eastAsia="en-GB"/>
        </w:rPr>
        <w:t>In the study by Adams (2005), none of the patients (0%) in the continued transfusion group experienced stroke compared with two patients (4.9%) in the halted transfusion group. This difference was not statistically significant (RR 0.22; 95% CI 0.01, 4.35). However, when analysed using TCD, a statistically significant effect favouring continued transfusions was reported for reversion to abnormal TCD (RR 0.04; 95% CI 0.00, 0.60) and when analysed as a composite outcome with stroke (RR 0.03; 95% CI 0.00, 0.53).</w:t>
      </w:r>
    </w:p>
    <w:p w14:paraId="69380A4F" w14:textId="581029D0" w:rsidR="003E0379" w:rsidRPr="00C70209" w:rsidRDefault="00483107" w:rsidP="005B2300">
      <w:pPr>
        <w:pStyle w:val="BodyText"/>
        <w:rPr>
          <w:lang w:eastAsia="en-GB"/>
        </w:rPr>
      </w:pPr>
      <w:r w:rsidRPr="00C70209">
        <w:rPr>
          <w:lang w:eastAsia="en-GB"/>
        </w:rPr>
        <w:t>The study by Debaun (2014) reported six patients (6.1%) in the transfusion group experiencing a recurrence of infarct or haemorrhage</w:t>
      </w:r>
      <w:r w:rsidRPr="00C70209">
        <w:rPr>
          <w:rStyle w:val="FootnoteReference"/>
          <w:lang w:eastAsia="en-GB"/>
        </w:rPr>
        <w:footnoteReference w:id="11"/>
      </w:r>
      <w:r w:rsidRPr="00C70209">
        <w:rPr>
          <w:lang w:eastAsia="en-GB"/>
        </w:rPr>
        <w:t xml:space="preserve"> compared with 14 patients (14.4%) in the standard care group. The incidence rate of infarct recurrence was reported to favour RBC transfusions (2/100 person-years at risk versus 4.8/100 person-years at risk), with the number needed to treat for 3 years to prevent one infarct calculated to be 13. None of the patients (0%) in the transfusion group experienced a transient ischaemic attack</w:t>
      </w:r>
      <w:r w:rsidRPr="00C70209">
        <w:rPr>
          <w:rStyle w:val="FootnoteReference"/>
          <w:lang w:eastAsia="en-GB"/>
        </w:rPr>
        <w:footnoteReference w:id="12"/>
      </w:r>
      <w:r w:rsidRPr="00C70209">
        <w:rPr>
          <w:lang w:eastAsia="en-GB"/>
        </w:rPr>
        <w:t xml:space="preserve"> compared with three patients (3.1%) in the standard care group. Adding these TIA events to the infarct recurrence, the incidence rate for all neurologic events was reported to be 2/100 person-years at risk compared with 5.6/100 person-years at risk</w:t>
      </w:r>
      <w:r w:rsidR="003E0379" w:rsidRPr="00C70209">
        <w:rPr>
          <w:lang w:eastAsia="en-GB"/>
        </w:rPr>
        <w:t>.</w:t>
      </w:r>
    </w:p>
    <w:p w14:paraId="25F05DB4" w14:textId="77777777" w:rsidR="00B30DCE" w:rsidRPr="00C70209" w:rsidRDefault="003E0379" w:rsidP="005B2300">
      <w:pPr>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r w:rsidRPr="00C70209">
        <w:rPr>
          <w:lang w:eastAsia="en-GB"/>
        </w:rPr>
        <w:t xml:space="preserve"> </w:t>
      </w:r>
      <w:bookmarkStart w:id="301" w:name="_Ref406147032"/>
    </w:p>
    <w:p w14:paraId="1147968A" w14:textId="3D0643E0" w:rsidR="003E0379" w:rsidRPr="00C70209" w:rsidRDefault="003E0379" w:rsidP="005B2300">
      <w:pPr>
        <w:pStyle w:val="Caption"/>
      </w:pPr>
      <w:bookmarkStart w:id="302" w:name="_Ref417821653"/>
      <w:bookmarkStart w:id="303" w:name="_Toc42774707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0</w:t>
      </w:r>
      <w:r w:rsidR="00130F03" w:rsidRPr="00C70209">
        <w:fldChar w:fldCharType="end"/>
      </w:r>
      <w:bookmarkEnd w:id="301"/>
      <w:bookmarkEnd w:id="302"/>
      <w:r w:rsidRPr="00C70209">
        <w:tab/>
        <w:t>Paediatric patients with sickle cell disease: RBC transfusion versus no transfusion (or alternate dose) – Stroke</w:t>
      </w:r>
      <w:bookmarkEnd w:id="30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8"/>
        <w:gridCol w:w="1392"/>
        <w:gridCol w:w="1392"/>
        <w:gridCol w:w="1392"/>
        <w:gridCol w:w="1392"/>
        <w:gridCol w:w="1392"/>
        <w:gridCol w:w="1474"/>
        <w:gridCol w:w="1474"/>
        <w:gridCol w:w="1477"/>
        <w:gridCol w:w="1701"/>
      </w:tblGrid>
      <w:tr w:rsidR="003E0379" w:rsidRPr="00C70209" w14:paraId="6E00A45C" w14:textId="77777777" w:rsidTr="003E0379">
        <w:trPr>
          <w:tblHeader/>
        </w:trPr>
        <w:tc>
          <w:tcPr>
            <w:tcW w:w="384" w:type="pct"/>
            <w:vMerge w:val="restart"/>
            <w:tcBorders>
              <w:bottom w:val="single" w:sz="4" w:space="0" w:color="auto"/>
            </w:tcBorders>
          </w:tcPr>
          <w:p w14:paraId="0266DEF0" w14:textId="77777777" w:rsidR="003E0379" w:rsidRPr="00C70209" w:rsidRDefault="003E0379" w:rsidP="005B2300">
            <w:pPr>
              <w:pStyle w:val="TableH2"/>
              <w:rPr>
                <w:rFonts w:eastAsia="Arial Unicode MS"/>
              </w:rPr>
            </w:pPr>
            <w:r w:rsidRPr="00C70209">
              <w:rPr>
                <w:rFonts w:eastAsia="Arial Unicode MS"/>
              </w:rPr>
              <w:t>Study</w:t>
            </w:r>
          </w:p>
          <w:p w14:paraId="3F835682" w14:textId="77777777" w:rsidR="003E0379" w:rsidRPr="00C70209" w:rsidRDefault="003E0379"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2C9A9159" w14:textId="77777777" w:rsidR="003E0379" w:rsidRPr="00C70209" w:rsidRDefault="003E0379" w:rsidP="005B2300">
            <w:pPr>
              <w:pStyle w:val="TableH2"/>
              <w:rPr>
                <w:rFonts w:eastAsia="Arial Unicode MS"/>
              </w:rPr>
            </w:pPr>
            <w:r w:rsidRPr="00C70209">
              <w:rPr>
                <w:rFonts w:eastAsia="Arial Unicode MS"/>
                <w:i/>
              </w:rPr>
              <w:t>Quality</w:t>
            </w:r>
          </w:p>
        </w:tc>
        <w:tc>
          <w:tcPr>
            <w:tcW w:w="491" w:type="pct"/>
            <w:vMerge w:val="restart"/>
          </w:tcPr>
          <w:p w14:paraId="40C6BED3" w14:textId="77777777" w:rsidR="003E0379" w:rsidRPr="00C70209" w:rsidRDefault="003E0379" w:rsidP="005B2300">
            <w:pPr>
              <w:pStyle w:val="TableH2"/>
              <w:rPr>
                <w:rFonts w:eastAsia="Arial Unicode MS"/>
              </w:rPr>
            </w:pPr>
            <w:r w:rsidRPr="00C70209">
              <w:rPr>
                <w:rFonts w:eastAsia="Arial Unicode MS"/>
              </w:rPr>
              <w:t>No. of trials / sample size included in analysis</w:t>
            </w:r>
          </w:p>
        </w:tc>
        <w:tc>
          <w:tcPr>
            <w:tcW w:w="491" w:type="pct"/>
            <w:vMerge w:val="restart"/>
          </w:tcPr>
          <w:p w14:paraId="23938709" w14:textId="77777777" w:rsidR="003E0379" w:rsidRPr="00C70209" w:rsidRDefault="003E0379" w:rsidP="005B2300">
            <w:pPr>
              <w:pStyle w:val="TableH2"/>
              <w:rPr>
                <w:rFonts w:eastAsia="Arial Unicode MS"/>
              </w:rPr>
            </w:pPr>
            <w:r w:rsidRPr="00C70209">
              <w:rPr>
                <w:rFonts w:eastAsia="Arial Unicode MS"/>
              </w:rPr>
              <w:t xml:space="preserve">Patient population </w:t>
            </w:r>
          </w:p>
        </w:tc>
        <w:tc>
          <w:tcPr>
            <w:tcW w:w="491" w:type="pct"/>
            <w:vMerge w:val="restart"/>
          </w:tcPr>
          <w:p w14:paraId="6DB02AB3" w14:textId="77777777" w:rsidR="003E0379" w:rsidRPr="00C70209" w:rsidRDefault="003E0379" w:rsidP="005B2300">
            <w:pPr>
              <w:pStyle w:val="TableH2"/>
              <w:rPr>
                <w:rFonts w:eastAsia="Arial Unicode MS"/>
              </w:rPr>
            </w:pPr>
            <w:r w:rsidRPr="00C70209">
              <w:rPr>
                <w:rFonts w:eastAsia="Arial Unicode MS"/>
              </w:rPr>
              <w:t>Setting</w:t>
            </w:r>
          </w:p>
          <w:p w14:paraId="1A630B57" w14:textId="77777777" w:rsidR="003E0379" w:rsidRPr="00C70209" w:rsidRDefault="003E0379" w:rsidP="005B2300">
            <w:pPr>
              <w:pStyle w:val="TableH2"/>
              <w:rPr>
                <w:rFonts w:eastAsia="Arial Unicode MS"/>
              </w:rPr>
            </w:pPr>
            <w:r w:rsidRPr="00C70209">
              <w:rPr>
                <w:rFonts w:eastAsia="Arial Unicode MS"/>
              </w:rPr>
              <w:t>Location</w:t>
            </w:r>
          </w:p>
        </w:tc>
        <w:tc>
          <w:tcPr>
            <w:tcW w:w="491" w:type="pct"/>
            <w:vMerge w:val="restart"/>
          </w:tcPr>
          <w:p w14:paraId="64B6DB40" w14:textId="6AD111C1" w:rsidR="003E0379" w:rsidRPr="00C70209" w:rsidRDefault="003E0379"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1" w:type="pct"/>
            <w:vMerge w:val="restart"/>
          </w:tcPr>
          <w:p w14:paraId="56060D80" w14:textId="77777777" w:rsidR="003E0379" w:rsidRPr="00C70209" w:rsidRDefault="003E0379" w:rsidP="005B2300">
            <w:pPr>
              <w:pStyle w:val="TableH2"/>
              <w:rPr>
                <w:rFonts w:eastAsia="Arial Unicode MS"/>
              </w:rPr>
            </w:pPr>
            <w:r w:rsidRPr="00C70209">
              <w:rPr>
                <w:rFonts w:eastAsia="Arial Unicode MS"/>
              </w:rPr>
              <w:t>Outcome</w:t>
            </w:r>
          </w:p>
        </w:tc>
        <w:tc>
          <w:tcPr>
            <w:tcW w:w="2161" w:type="pct"/>
            <w:gridSpan w:val="4"/>
          </w:tcPr>
          <w:p w14:paraId="4140CCE1" w14:textId="77777777" w:rsidR="003E0379" w:rsidRPr="00C70209" w:rsidRDefault="003E0379" w:rsidP="005B2300">
            <w:pPr>
              <w:pStyle w:val="TableH2"/>
              <w:rPr>
                <w:rFonts w:eastAsia="Arial Unicode MS"/>
                <w:i/>
              </w:rPr>
            </w:pPr>
            <w:r w:rsidRPr="00C70209">
              <w:rPr>
                <w:rFonts w:eastAsia="Arial Unicode MS"/>
              </w:rPr>
              <w:t>Results</w:t>
            </w:r>
          </w:p>
        </w:tc>
      </w:tr>
      <w:tr w:rsidR="003E0379" w:rsidRPr="00C70209" w14:paraId="1E2163C7" w14:textId="77777777" w:rsidTr="003E0379">
        <w:trPr>
          <w:tblHeader/>
        </w:trPr>
        <w:tc>
          <w:tcPr>
            <w:tcW w:w="384" w:type="pct"/>
            <w:vMerge/>
          </w:tcPr>
          <w:p w14:paraId="29AE4859" w14:textId="77777777" w:rsidR="003E0379" w:rsidRPr="00C70209" w:rsidRDefault="003E0379" w:rsidP="005B2300">
            <w:pPr>
              <w:pStyle w:val="TableH2"/>
              <w:rPr>
                <w:rFonts w:eastAsia="Arial Unicode MS"/>
              </w:rPr>
            </w:pPr>
          </w:p>
        </w:tc>
        <w:tc>
          <w:tcPr>
            <w:tcW w:w="491" w:type="pct"/>
            <w:vMerge/>
          </w:tcPr>
          <w:p w14:paraId="1E1A399A" w14:textId="77777777" w:rsidR="003E0379" w:rsidRPr="00C70209" w:rsidRDefault="003E0379" w:rsidP="005B2300">
            <w:pPr>
              <w:pStyle w:val="TableH2"/>
              <w:rPr>
                <w:rFonts w:eastAsia="Arial Unicode MS"/>
              </w:rPr>
            </w:pPr>
          </w:p>
        </w:tc>
        <w:tc>
          <w:tcPr>
            <w:tcW w:w="491" w:type="pct"/>
            <w:vMerge/>
          </w:tcPr>
          <w:p w14:paraId="6F20966B" w14:textId="77777777" w:rsidR="003E0379" w:rsidRPr="00C70209" w:rsidRDefault="003E0379" w:rsidP="005B2300">
            <w:pPr>
              <w:pStyle w:val="TableH2"/>
              <w:rPr>
                <w:rFonts w:eastAsia="Arial Unicode MS"/>
              </w:rPr>
            </w:pPr>
          </w:p>
        </w:tc>
        <w:tc>
          <w:tcPr>
            <w:tcW w:w="491" w:type="pct"/>
            <w:vMerge/>
          </w:tcPr>
          <w:p w14:paraId="50378008" w14:textId="77777777" w:rsidR="003E0379" w:rsidRPr="00C70209" w:rsidRDefault="003E0379" w:rsidP="005B2300">
            <w:pPr>
              <w:pStyle w:val="TableH2"/>
              <w:rPr>
                <w:rFonts w:eastAsia="Arial Unicode MS"/>
              </w:rPr>
            </w:pPr>
          </w:p>
        </w:tc>
        <w:tc>
          <w:tcPr>
            <w:tcW w:w="491" w:type="pct"/>
            <w:vMerge/>
          </w:tcPr>
          <w:p w14:paraId="7C3781CD" w14:textId="77777777" w:rsidR="003E0379" w:rsidRPr="00C70209" w:rsidRDefault="003E0379" w:rsidP="005B2300">
            <w:pPr>
              <w:pStyle w:val="TableH2"/>
              <w:rPr>
                <w:rFonts w:eastAsia="Arial Unicode MS"/>
              </w:rPr>
            </w:pPr>
          </w:p>
        </w:tc>
        <w:tc>
          <w:tcPr>
            <w:tcW w:w="491" w:type="pct"/>
            <w:vMerge/>
          </w:tcPr>
          <w:p w14:paraId="787B9FF0" w14:textId="77777777" w:rsidR="003E0379" w:rsidRPr="00C70209" w:rsidRDefault="003E0379" w:rsidP="005B2300">
            <w:pPr>
              <w:pStyle w:val="TableH2"/>
              <w:rPr>
                <w:rFonts w:eastAsia="Arial Unicode MS"/>
              </w:rPr>
            </w:pPr>
          </w:p>
        </w:tc>
        <w:tc>
          <w:tcPr>
            <w:tcW w:w="520" w:type="pct"/>
          </w:tcPr>
          <w:p w14:paraId="39B3ADCD" w14:textId="77777777" w:rsidR="003E0379" w:rsidRPr="00C70209" w:rsidRDefault="003E0379" w:rsidP="005B2300">
            <w:pPr>
              <w:pStyle w:val="TableH2"/>
              <w:rPr>
                <w:rFonts w:eastAsia="Arial Unicode MS"/>
              </w:rPr>
            </w:pPr>
            <w:r w:rsidRPr="00C70209">
              <w:rPr>
                <w:rFonts w:eastAsia="Arial Unicode MS"/>
              </w:rPr>
              <w:t>RBC transfusion</w:t>
            </w:r>
          </w:p>
          <w:p w14:paraId="3D1F75CD" w14:textId="77777777" w:rsidR="003E0379" w:rsidRPr="00C70209" w:rsidRDefault="003E0379" w:rsidP="005B2300">
            <w:pPr>
              <w:pStyle w:val="TableH2"/>
              <w:rPr>
                <w:rFonts w:eastAsia="Arial Unicode MS"/>
              </w:rPr>
            </w:pPr>
            <w:r w:rsidRPr="00C70209">
              <w:rPr>
                <w:rFonts w:eastAsia="Arial Unicode MS"/>
              </w:rPr>
              <w:t>n/N (%)</w:t>
            </w:r>
          </w:p>
        </w:tc>
        <w:tc>
          <w:tcPr>
            <w:tcW w:w="520" w:type="pct"/>
          </w:tcPr>
          <w:p w14:paraId="7AF71BA0" w14:textId="7F20F0EB" w:rsidR="003E0379" w:rsidRPr="00C70209" w:rsidRDefault="003E0379" w:rsidP="005B2300">
            <w:pPr>
              <w:pStyle w:val="TableH2"/>
              <w:rPr>
                <w:rFonts w:eastAsia="Arial Unicode MS"/>
              </w:rPr>
            </w:pPr>
            <w:r w:rsidRPr="00C70209">
              <w:rPr>
                <w:rFonts w:eastAsia="Arial Unicode MS"/>
              </w:rPr>
              <w:t>No transfusion</w:t>
            </w:r>
          </w:p>
          <w:p w14:paraId="74EBC760" w14:textId="77777777" w:rsidR="003E0379" w:rsidRPr="00C70209" w:rsidRDefault="003E0379" w:rsidP="005B2300">
            <w:pPr>
              <w:pStyle w:val="TableH2"/>
              <w:rPr>
                <w:rFonts w:eastAsia="Arial Unicode MS"/>
              </w:rPr>
            </w:pPr>
            <w:r w:rsidRPr="00C70209">
              <w:rPr>
                <w:rFonts w:eastAsia="Arial Unicode MS"/>
              </w:rPr>
              <w:t>n/N (%)</w:t>
            </w:r>
          </w:p>
        </w:tc>
        <w:tc>
          <w:tcPr>
            <w:tcW w:w="521" w:type="pct"/>
          </w:tcPr>
          <w:p w14:paraId="144CB0A1" w14:textId="77777777" w:rsidR="003E0379" w:rsidRPr="00C70209" w:rsidRDefault="003E0379" w:rsidP="005B2300">
            <w:pPr>
              <w:pStyle w:val="TableH2"/>
              <w:rPr>
                <w:rFonts w:eastAsia="Arial Unicode MS"/>
              </w:rPr>
            </w:pPr>
            <w:r w:rsidRPr="00C70209">
              <w:rPr>
                <w:rFonts w:eastAsia="Arial Unicode MS"/>
              </w:rPr>
              <w:t>Risk estimate (95% CI)</w:t>
            </w:r>
          </w:p>
        </w:tc>
        <w:tc>
          <w:tcPr>
            <w:tcW w:w="600" w:type="pct"/>
          </w:tcPr>
          <w:p w14:paraId="5D20C29D" w14:textId="77777777" w:rsidR="003E0379" w:rsidRPr="00C70209" w:rsidRDefault="003E0379" w:rsidP="005B2300">
            <w:pPr>
              <w:pStyle w:val="TableH3"/>
              <w:rPr>
                <w:rFonts w:eastAsia="Arial Unicode MS"/>
              </w:rPr>
            </w:pPr>
            <w:r w:rsidRPr="00C70209">
              <w:rPr>
                <w:rFonts w:eastAsia="Arial Unicode MS"/>
              </w:rPr>
              <w:t>Statistical significance</w:t>
            </w:r>
          </w:p>
          <w:p w14:paraId="4CD6EEBB" w14:textId="6388D31E" w:rsidR="003E0379" w:rsidRPr="00C70209" w:rsidRDefault="001A475D" w:rsidP="005B2300">
            <w:pPr>
              <w:pStyle w:val="TableH2"/>
              <w:rPr>
                <w:rFonts w:eastAsia="Arial Unicode MS"/>
              </w:rPr>
            </w:pPr>
            <w:r w:rsidRPr="001A475D">
              <w:rPr>
                <w:rFonts w:eastAsia="Arial Unicode MS"/>
                <w:i/>
              </w:rPr>
              <w:t>P-</w:t>
            </w:r>
            <w:r w:rsidR="003E0379" w:rsidRPr="00C70209">
              <w:rPr>
                <w:rFonts w:eastAsia="Arial Unicode MS"/>
              </w:rPr>
              <w:t>value</w:t>
            </w:r>
          </w:p>
          <w:p w14:paraId="6C9152C6" w14:textId="77777777" w:rsidR="003E0379" w:rsidRPr="00C70209" w:rsidRDefault="003E0379" w:rsidP="005B2300">
            <w:pPr>
              <w:pStyle w:val="TableH2"/>
              <w:rPr>
                <w:rFonts w:eastAsia="Arial Unicode MS"/>
              </w:rPr>
            </w:pPr>
            <w:r w:rsidRPr="00C70209">
              <w:t>Heterogeneity</w:t>
            </w:r>
            <w:r w:rsidRPr="00C70209">
              <w:rPr>
                <w:vertAlign w:val="superscript"/>
              </w:rPr>
              <w:t>b</w:t>
            </w:r>
          </w:p>
        </w:tc>
      </w:tr>
      <w:tr w:rsidR="003E0379" w:rsidRPr="00C70209" w14:paraId="7651D018" w14:textId="77777777" w:rsidTr="003E0379">
        <w:tc>
          <w:tcPr>
            <w:tcW w:w="5000" w:type="pct"/>
            <w:gridSpan w:val="10"/>
            <w:shd w:val="clear" w:color="auto" w:fill="000000" w:themeFill="text1"/>
          </w:tcPr>
          <w:p w14:paraId="01FD87DD" w14:textId="77777777" w:rsidR="003E0379" w:rsidRPr="00C70209" w:rsidRDefault="003E0379" w:rsidP="005B2300">
            <w:pPr>
              <w:pStyle w:val="TableH4"/>
              <w:rPr>
                <w:rFonts w:eastAsia="Arial Unicode MS"/>
              </w:rPr>
            </w:pPr>
            <w:r w:rsidRPr="00C70209">
              <w:rPr>
                <w:rFonts w:eastAsia="Arial Unicode MS"/>
              </w:rPr>
              <w:t>Level II Evidence</w:t>
            </w:r>
          </w:p>
        </w:tc>
      </w:tr>
      <w:tr w:rsidR="003E0379" w:rsidRPr="00C70209" w14:paraId="4C71A268" w14:textId="77777777" w:rsidTr="003E0379">
        <w:tc>
          <w:tcPr>
            <w:tcW w:w="384" w:type="pct"/>
            <w:shd w:val="clear" w:color="auto" w:fill="auto"/>
          </w:tcPr>
          <w:p w14:paraId="3BA92C5F" w14:textId="7D081D4A" w:rsidR="003E0379" w:rsidRPr="00C70209" w:rsidRDefault="003E0379" w:rsidP="005B2300">
            <w:pPr>
              <w:pStyle w:val="Tabletext-evidencematrix"/>
            </w:pPr>
            <w:r w:rsidRPr="00C70209">
              <w:t>Wang 2013</w:t>
            </w:r>
            <w:r w:rsidR="00E1112B" w:rsidRPr="00C70209">
              <w:fldChar w:fldCharType="begin"/>
            </w:r>
            <w:r w:rsidR="003F7DCB" w:rsidRPr="00C70209">
              <w:instrText xml:space="preserve"> ADDIN EN.CITE &lt;EndNote&gt;&lt;Cite&gt;&lt;Author&gt;Wang&lt;/Author&gt;&lt;Year&gt;2013&lt;/Year&gt;&lt;RecNum&gt;188&lt;/RecNum&gt;&lt;DisplayText&gt;&lt;style face="superscript"&gt;60&lt;/style&gt;&lt;/DisplayText&gt;&lt;record&gt;&lt;rec-number&gt;188&lt;/rec-number&gt;&lt;foreign-keys&gt;&lt;key app="EN" db-id="9edve2wadsavt5ewavaxtda4f2tavzvts9ee" timestamp="1426550458"&gt;188&lt;/key&gt;&lt;/foreign-keys&gt;&lt;ref-type name="Journal Article"&gt;17&lt;/ref-type&gt;&lt;contributors&gt;&lt;authors&gt;&lt;author&gt;Wang, Winfred C.&lt;/author&gt;&lt;author&gt;Dwan, Kerry&lt;/author&gt;&lt;/authors&gt;&lt;/contributors&gt;&lt;titles&gt;&lt;title&gt;Blood transfusion for preventing primary and secondary stroke in people with sickle cell disease&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blood&lt;/keyword&gt;&lt;keyword&gt;blood cell&lt;/keyword&gt;&lt;keyword&gt;blood transfusion&lt;/keyword&gt;&lt;keyword&gt;Cochrane Reviews&lt;/keyword&gt;&lt;keyword&gt;Cochrane12Mar14&lt;/keyword&gt;&lt;keyword&gt;complication&lt;/keyword&gt;&lt;keyword&gt;confidence interval&lt;/keyword&gt;&lt;keyword&gt;cystic fibrosis&lt;/keyword&gt;&lt;keyword&gt;drug&lt;/keyword&gt;&lt;keyword&gt;follow up&lt;/keyword&gt;&lt;keyword&gt;genetic disorder&lt;/keyword&gt;&lt;keyword&gt;hydroxyurea&lt;/keyword&gt;&lt;keyword&gt;iron&lt;/keyword&gt;&lt;keyword&gt;iron chelation&lt;/keyword&gt;&lt;keyword&gt;iron overload&lt;/keyword&gt;&lt;keyword&gt;liver&lt;/keyword&gt;&lt;keyword&gt;patient&lt;/keyword&gt;&lt;keyword&gt;phlebotomy&lt;/keyword&gt;&lt;keyword&gt;population&lt;/keyword&gt;&lt;keyword&gt;prevention&lt;/keyword&gt;&lt;keyword&gt;prophylaxis&lt;/keyword&gt;&lt;keyword&gt;register&lt;/keyword&gt;&lt;keyword&gt;risk&lt;/keyword&gt;&lt;keyword&gt;side effect&lt;/keyword&gt;&lt;keyword&gt;standard&lt;/keyword&gt;&lt;keyword&gt;transcranial doppler&lt;/keyword&gt;&lt;keyword&gt;transfusion&lt;/keyword&gt;&lt;/keywords&gt;&lt;dates&gt;&lt;year&gt;2013&lt;/year&gt;&lt;/dates&gt;&lt;urls&gt;&lt;/urls&gt;&lt;/record&gt;&lt;/Cite&gt;&lt;/EndNote&gt;</w:instrText>
            </w:r>
            <w:r w:rsidR="00E1112B" w:rsidRPr="00C70209">
              <w:fldChar w:fldCharType="separate"/>
            </w:r>
            <w:r w:rsidR="003F7DCB" w:rsidRPr="00C70209">
              <w:rPr>
                <w:vertAlign w:val="superscript"/>
              </w:rPr>
              <w:t>60</w:t>
            </w:r>
            <w:r w:rsidR="00E1112B" w:rsidRPr="00C70209">
              <w:fldChar w:fldCharType="end"/>
            </w:r>
          </w:p>
          <w:p w14:paraId="64180875" w14:textId="77777777" w:rsidR="003E0379" w:rsidRPr="00C70209" w:rsidRDefault="003E0379" w:rsidP="005B2300">
            <w:pPr>
              <w:pStyle w:val="Tabletext-evidencematrix"/>
            </w:pPr>
            <w:r w:rsidRPr="00C70209">
              <w:t>Level I/II</w:t>
            </w:r>
          </w:p>
          <w:p w14:paraId="09096971" w14:textId="77777777" w:rsidR="003E0379" w:rsidRPr="00C70209" w:rsidRDefault="003E0379" w:rsidP="005B2300">
            <w:pPr>
              <w:pStyle w:val="Tabletext-evidencematrix"/>
              <w:rPr>
                <w:i/>
              </w:rPr>
            </w:pPr>
            <w:r w:rsidRPr="00C70209">
              <w:rPr>
                <w:i/>
              </w:rPr>
              <w:t>Good</w:t>
            </w:r>
          </w:p>
        </w:tc>
        <w:tc>
          <w:tcPr>
            <w:tcW w:w="491" w:type="pct"/>
            <w:shd w:val="clear" w:color="auto" w:fill="auto"/>
          </w:tcPr>
          <w:p w14:paraId="491ECDF8" w14:textId="168FBA1A" w:rsidR="003E0379" w:rsidRPr="00C70209" w:rsidRDefault="003E0379" w:rsidP="005B2300">
            <w:pPr>
              <w:pStyle w:val="Tabletext-evidencematrix"/>
            </w:pPr>
            <w:r w:rsidRPr="00C70209">
              <w:t>1 trial (Adams 1998)</w:t>
            </w:r>
            <w:r w:rsidR="00256DDB"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00256DDB" w:rsidRPr="00C70209">
              <w:fldChar w:fldCharType="separate"/>
            </w:r>
            <w:r w:rsidR="00A06EBF" w:rsidRPr="00A06EBF">
              <w:rPr>
                <w:noProof/>
                <w:vertAlign w:val="superscript"/>
              </w:rPr>
              <w:t>12</w:t>
            </w:r>
            <w:r w:rsidR="00256DDB" w:rsidRPr="00C70209">
              <w:fldChar w:fldCharType="end"/>
            </w:r>
          </w:p>
          <w:p w14:paraId="3DD08C98" w14:textId="77777777" w:rsidR="003E0379" w:rsidRPr="00C70209" w:rsidRDefault="003E0379" w:rsidP="005B2300">
            <w:pPr>
              <w:pStyle w:val="Tabletext-evidencematrix"/>
            </w:pPr>
            <w:r w:rsidRPr="00C70209">
              <w:t>N=130</w:t>
            </w:r>
          </w:p>
        </w:tc>
        <w:tc>
          <w:tcPr>
            <w:tcW w:w="491" w:type="pct"/>
            <w:vMerge w:val="restart"/>
            <w:shd w:val="clear" w:color="auto" w:fill="auto"/>
          </w:tcPr>
          <w:p w14:paraId="04AE7379" w14:textId="77777777" w:rsidR="003E0379" w:rsidRPr="00C70209" w:rsidRDefault="003E0379" w:rsidP="005B2300">
            <w:pPr>
              <w:pStyle w:val="Tabletext-evidencematrix"/>
            </w:pPr>
            <w:r w:rsidRPr="00C70209">
              <w:t>Children (2–16 years) with sickle cell anaemia or sickle beta thalassemia and a high risk of stroke</w:t>
            </w:r>
          </w:p>
        </w:tc>
        <w:tc>
          <w:tcPr>
            <w:tcW w:w="491" w:type="pct"/>
            <w:vMerge w:val="restart"/>
            <w:shd w:val="clear" w:color="auto" w:fill="auto"/>
          </w:tcPr>
          <w:p w14:paraId="33908AAD" w14:textId="77777777" w:rsidR="003E0379" w:rsidRPr="00C70209" w:rsidRDefault="003E0379" w:rsidP="005B2300">
            <w:pPr>
              <w:pStyle w:val="Tabletext-evidencematrix"/>
            </w:pPr>
            <w:r w:rsidRPr="00C70209">
              <w:t>Multicentre, USA</w:t>
            </w:r>
          </w:p>
        </w:tc>
        <w:tc>
          <w:tcPr>
            <w:tcW w:w="491" w:type="pct"/>
            <w:vMerge w:val="restart"/>
            <w:shd w:val="clear" w:color="auto" w:fill="auto"/>
          </w:tcPr>
          <w:p w14:paraId="4B24DEA5" w14:textId="18C72D7C" w:rsidR="003E0379" w:rsidRPr="00C70209" w:rsidRDefault="003E0379" w:rsidP="005B2300">
            <w:pPr>
              <w:pStyle w:val="Tabletext-evidencematrix"/>
            </w:pPr>
            <w:r w:rsidRPr="00C70209">
              <w:t xml:space="preserve">RBC transfusion </w:t>
            </w:r>
            <w:r w:rsidR="00C91BAE" w:rsidRPr="00C70209">
              <w:t>versus</w:t>
            </w:r>
            <w:r w:rsidRPr="00C70209">
              <w:t xml:space="preserve"> standard care</w:t>
            </w:r>
          </w:p>
        </w:tc>
        <w:tc>
          <w:tcPr>
            <w:tcW w:w="491" w:type="pct"/>
            <w:shd w:val="clear" w:color="auto" w:fill="auto"/>
          </w:tcPr>
          <w:p w14:paraId="607E4AF0" w14:textId="77777777" w:rsidR="003E0379" w:rsidRPr="00C70209" w:rsidRDefault="003E0379" w:rsidP="005B2300">
            <w:pPr>
              <w:pStyle w:val="Tabletext-evidencematrix"/>
            </w:pPr>
            <w:r w:rsidRPr="00C70209">
              <w:t>Stroke</w:t>
            </w:r>
          </w:p>
        </w:tc>
        <w:tc>
          <w:tcPr>
            <w:tcW w:w="520" w:type="pct"/>
            <w:shd w:val="clear" w:color="auto" w:fill="auto"/>
          </w:tcPr>
          <w:p w14:paraId="680DC1B6" w14:textId="77777777" w:rsidR="003E0379" w:rsidRPr="00C70209" w:rsidRDefault="003E0379" w:rsidP="005B2300">
            <w:pPr>
              <w:pStyle w:val="Tabletext-evidencematrix"/>
            </w:pPr>
            <w:r w:rsidRPr="00C70209">
              <w:t>1/63 (1.6%)</w:t>
            </w:r>
          </w:p>
        </w:tc>
        <w:tc>
          <w:tcPr>
            <w:tcW w:w="520" w:type="pct"/>
            <w:shd w:val="clear" w:color="auto" w:fill="auto"/>
          </w:tcPr>
          <w:p w14:paraId="72CD4BDD" w14:textId="77777777" w:rsidR="003E0379" w:rsidRPr="00C70209" w:rsidRDefault="003E0379" w:rsidP="005B2300">
            <w:pPr>
              <w:pStyle w:val="Tabletext-evidencematrix"/>
            </w:pPr>
            <w:r w:rsidRPr="00C70209">
              <w:t>11/67 (16.4%)</w:t>
            </w:r>
          </w:p>
        </w:tc>
        <w:tc>
          <w:tcPr>
            <w:tcW w:w="521" w:type="pct"/>
            <w:shd w:val="clear" w:color="auto" w:fill="auto"/>
          </w:tcPr>
          <w:p w14:paraId="48E45AF1" w14:textId="77777777" w:rsidR="003E0379" w:rsidRPr="00C70209" w:rsidRDefault="003E0379" w:rsidP="005B2300">
            <w:pPr>
              <w:pStyle w:val="Tabletext-evidencematrix"/>
            </w:pPr>
            <w:r w:rsidRPr="00C70209">
              <w:t>OR 0.08 [0.01, 0.66]</w:t>
            </w:r>
          </w:p>
          <w:p w14:paraId="7B819A8D" w14:textId="77777777" w:rsidR="003E0379" w:rsidRPr="00C70209" w:rsidRDefault="003E0379" w:rsidP="005B2300">
            <w:pPr>
              <w:pStyle w:val="Tabletext-evidencematrix"/>
            </w:pPr>
            <w:r w:rsidRPr="00C70209">
              <w:t>RR 0.10 [0.01, 0.73]</w:t>
            </w:r>
            <w:r w:rsidRPr="00C70209">
              <w:rPr>
                <w:vertAlign w:val="superscript"/>
              </w:rPr>
              <w:t>c</w:t>
            </w:r>
          </w:p>
        </w:tc>
        <w:tc>
          <w:tcPr>
            <w:tcW w:w="600" w:type="pct"/>
            <w:shd w:val="clear" w:color="auto" w:fill="D9D9D9" w:themeFill="background1" w:themeFillShade="D9"/>
          </w:tcPr>
          <w:p w14:paraId="36130C9B" w14:textId="77777777" w:rsidR="003E0379" w:rsidRPr="00C70209" w:rsidRDefault="003E0379" w:rsidP="005B2300">
            <w:pPr>
              <w:pStyle w:val="Tabletext-evidencematrix"/>
              <w:rPr>
                <w:i/>
              </w:rPr>
            </w:pPr>
            <w:r w:rsidRPr="00C70209">
              <w:rPr>
                <w:i/>
              </w:rPr>
              <w:t>Favours RBC transfusion</w:t>
            </w:r>
          </w:p>
          <w:p w14:paraId="13D77A0B" w14:textId="6EE6994D" w:rsidR="003E0379" w:rsidRPr="00C70209" w:rsidRDefault="001A475D" w:rsidP="005B2300">
            <w:pPr>
              <w:pStyle w:val="Tabletext-evidencematrix"/>
              <w:rPr>
                <w:shd w:val="clear" w:color="auto" w:fill="FFFFFF" w:themeFill="background1"/>
              </w:rPr>
            </w:pPr>
            <w:r w:rsidRPr="001A475D">
              <w:rPr>
                <w:i/>
              </w:rPr>
              <w:t>P = </w:t>
            </w:r>
            <w:r w:rsidR="003E0379" w:rsidRPr="00C70209">
              <w:t>0.02</w:t>
            </w:r>
          </w:p>
        </w:tc>
      </w:tr>
      <w:tr w:rsidR="003E0379" w:rsidRPr="00C70209" w14:paraId="36B7B242" w14:textId="77777777" w:rsidTr="003E0379">
        <w:tc>
          <w:tcPr>
            <w:tcW w:w="384" w:type="pct"/>
            <w:vMerge w:val="restart"/>
            <w:shd w:val="clear" w:color="auto" w:fill="auto"/>
          </w:tcPr>
          <w:p w14:paraId="3E704247" w14:textId="6986304D" w:rsidR="003E0379" w:rsidRPr="00C70209" w:rsidRDefault="003E0379" w:rsidP="005B2300">
            <w:pPr>
              <w:pStyle w:val="Tabletext-evidencematrix"/>
            </w:pPr>
            <w:r w:rsidRPr="00C70209">
              <w:t>Adams 1998</w:t>
            </w:r>
            <w:r w:rsidR="00E1112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 </w:instrText>
            </w:r>
            <w:r w:rsidR="003F7DC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1</w:t>
            </w:r>
            <w:r w:rsidR="00E1112B" w:rsidRPr="00C70209">
              <w:fldChar w:fldCharType="end"/>
            </w:r>
          </w:p>
          <w:p w14:paraId="73AB771B" w14:textId="77777777" w:rsidR="003E0379" w:rsidRPr="00C70209" w:rsidRDefault="003E0379" w:rsidP="005B2300">
            <w:pPr>
              <w:pStyle w:val="Tabletext-evidencematrix"/>
            </w:pPr>
            <w:r w:rsidRPr="00C70209">
              <w:t>Level II</w:t>
            </w:r>
          </w:p>
          <w:p w14:paraId="1405346F" w14:textId="77777777" w:rsidR="003E0379" w:rsidRPr="00C70209" w:rsidRDefault="003E0379" w:rsidP="005B2300">
            <w:pPr>
              <w:pStyle w:val="Tabletext-evidencematrix"/>
              <w:rPr>
                <w:i/>
              </w:rPr>
            </w:pPr>
            <w:r w:rsidRPr="00C70209">
              <w:rPr>
                <w:i/>
              </w:rPr>
              <w:t>Good</w:t>
            </w:r>
          </w:p>
        </w:tc>
        <w:tc>
          <w:tcPr>
            <w:tcW w:w="491" w:type="pct"/>
            <w:vMerge w:val="restart"/>
            <w:shd w:val="clear" w:color="auto" w:fill="auto"/>
          </w:tcPr>
          <w:p w14:paraId="26B92FE9" w14:textId="77777777" w:rsidR="003E0379" w:rsidRPr="00C70209" w:rsidRDefault="003E0379" w:rsidP="005B2300">
            <w:pPr>
              <w:pStyle w:val="Tabletext-evidencematrix"/>
            </w:pPr>
            <w:r w:rsidRPr="00C70209">
              <w:t>N=130</w:t>
            </w:r>
          </w:p>
        </w:tc>
        <w:tc>
          <w:tcPr>
            <w:tcW w:w="491" w:type="pct"/>
            <w:vMerge/>
            <w:shd w:val="clear" w:color="auto" w:fill="auto"/>
          </w:tcPr>
          <w:p w14:paraId="296FD038" w14:textId="77777777" w:rsidR="003E0379" w:rsidRPr="00C70209" w:rsidRDefault="003E0379" w:rsidP="005B2300">
            <w:pPr>
              <w:pStyle w:val="Tabletext-evidencematrix"/>
            </w:pPr>
          </w:p>
        </w:tc>
        <w:tc>
          <w:tcPr>
            <w:tcW w:w="491" w:type="pct"/>
            <w:vMerge/>
            <w:shd w:val="clear" w:color="auto" w:fill="auto"/>
          </w:tcPr>
          <w:p w14:paraId="4193AE43" w14:textId="77777777" w:rsidR="003E0379" w:rsidRPr="00C70209" w:rsidRDefault="003E0379" w:rsidP="005B2300">
            <w:pPr>
              <w:pStyle w:val="Tabletext-evidencematrix"/>
            </w:pPr>
          </w:p>
        </w:tc>
        <w:tc>
          <w:tcPr>
            <w:tcW w:w="491" w:type="pct"/>
            <w:vMerge/>
            <w:shd w:val="clear" w:color="auto" w:fill="auto"/>
          </w:tcPr>
          <w:p w14:paraId="599129D6" w14:textId="77777777" w:rsidR="003E0379" w:rsidRPr="00C70209" w:rsidRDefault="003E0379" w:rsidP="005B2300">
            <w:pPr>
              <w:pStyle w:val="Tabletext-evidencematrix"/>
            </w:pPr>
          </w:p>
        </w:tc>
        <w:tc>
          <w:tcPr>
            <w:tcW w:w="491" w:type="pct"/>
            <w:shd w:val="clear" w:color="auto" w:fill="auto"/>
          </w:tcPr>
          <w:p w14:paraId="30FEED5B" w14:textId="77777777" w:rsidR="003E0379" w:rsidRPr="00C70209" w:rsidRDefault="003E0379" w:rsidP="005B2300">
            <w:pPr>
              <w:pStyle w:val="Tabletext-subanalysis"/>
              <w:jc w:val="right"/>
            </w:pPr>
            <w:r w:rsidRPr="00C70209">
              <w:t>Cerebral infarction</w:t>
            </w:r>
          </w:p>
        </w:tc>
        <w:tc>
          <w:tcPr>
            <w:tcW w:w="520" w:type="pct"/>
            <w:shd w:val="clear" w:color="auto" w:fill="auto"/>
          </w:tcPr>
          <w:p w14:paraId="3EE48424" w14:textId="77777777" w:rsidR="003E0379" w:rsidRPr="00C70209" w:rsidRDefault="003E0379" w:rsidP="005B2300">
            <w:pPr>
              <w:pStyle w:val="Tabletext-subanalysis"/>
            </w:pPr>
            <w:r w:rsidRPr="00C70209">
              <w:t>1/63 (1.6%)</w:t>
            </w:r>
          </w:p>
        </w:tc>
        <w:tc>
          <w:tcPr>
            <w:tcW w:w="520" w:type="pct"/>
            <w:shd w:val="clear" w:color="auto" w:fill="auto"/>
          </w:tcPr>
          <w:p w14:paraId="5FAE28E0" w14:textId="77777777" w:rsidR="003E0379" w:rsidRPr="00C70209" w:rsidRDefault="003E0379" w:rsidP="005B2300">
            <w:pPr>
              <w:pStyle w:val="Tabletext-subanalysis"/>
            </w:pPr>
            <w:r w:rsidRPr="00C70209">
              <w:t>10/67 (14.9%)</w:t>
            </w:r>
          </w:p>
        </w:tc>
        <w:tc>
          <w:tcPr>
            <w:tcW w:w="521" w:type="pct"/>
            <w:shd w:val="clear" w:color="auto" w:fill="auto"/>
          </w:tcPr>
          <w:p w14:paraId="37630460" w14:textId="77777777" w:rsidR="003E0379" w:rsidRPr="00C70209" w:rsidRDefault="003E0379" w:rsidP="005B2300">
            <w:pPr>
              <w:pStyle w:val="Tabletext-subanalysis"/>
            </w:pPr>
            <w:r w:rsidRPr="00C70209">
              <w:t>RR 0.11 [ 0.01, 0.81]</w:t>
            </w:r>
            <w:r w:rsidRPr="00C70209">
              <w:rPr>
                <w:vertAlign w:val="superscript"/>
              </w:rPr>
              <w:t>c</w:t>
            </w:r>
          </w:p>
        </w:tc>
        <w:tc>
          <w:tcPr>
            <w:tcW w:w="600" w:type="pct"/>
            <w:shd w:val="clear" w:color="auto" w:fill="D9D9D9" w:themeFill="background1" w:themeFillShade="D9"/>
          </w:tcPr>
          <w:p w14:paraId="6CAB9909" w14:textId="77777777" w:rsidR="003E0379" w:rsidRPr="00C70209" w:rsidRDefault="003E0379" w:rsidP="005B2300">
            <w:pPr>
              <w:pStyle w:val="Tabletext-subanalysis"/>
              <w:rPr>
                <w:i/>
              </w:rPr>
            </w:pPr>
            <w:r w:rsidRPr="00C70209">
              <w:rPr>
                <w:i/>
              </w:rPr>
              <w:t xml:space="preserve">Favours RBC transfusion </w:t>
            </w:r>
            <w:r w:rsidRPr="00C70209">
              <w:rPr>
                <w:vertAlign w:val="superscript"/>
              </w:rPr>
              <w:t>d</w:t>
            </w:r>
          </w:p>
          <w:p w14:paraId="0E1AD706" w14:textId="0EC506CF" w:rsidR="003E0379" w:rsidRPr="00C70209" w:rsidRDefault="001A475D" w:rsidP="005B2300">
            <w:pPr>
              <w:pStyle w:val="Tabletext-subanalysis"/>
              <w:rPr>
                <w:shd w:val="clear" w:color="auto" w:fill="FFFFFF" w:themeFill="background1"/>
              </w:rPr>
            </w:pPr>
            <w:r w:rsidRPr="001A475D">
              <w:rPr>
                <w:i/>
              </w:rPr>
              <w:t>P = </w:t>
            </w:r>
            <w:r w:rsidR="003E0379" w:rsidRPr="00C70209">
              <w:t>0.03</w:t>
            </w:r>
            <w:r w:rsidR="003E0379" w:rsidRPr="00C70209">
              <w:rPr>
                <w:vertAlign w:val="superscript"/>
              </w:rPr>
              <w:t>c</w:t>
            </w:r>
          </w:p>
        </w:tc>
      </w:tr>
      <w:tr w:rsidR="003E0379" w:rsidRPr="00C70209" w14:paraId="1E55BA38" w14:textId="77777777" w:rsidTr="003E0379">
        <w:tc>
          <w:tcPr>
            <w:tcW w:w="384" w:type="pct"/>
            <w:vMerge/>
            <w:shd w:val="clear" w:color="auto" w:fill="auto"/>
          </w:tcPr>
          <w:p w14:paraId="403E66D8" w14:textId="77777777" w:rsidR="003E0379" w:rsidRPr="00C70209" w:rsidRDefault="003E0379" w:rsidP="005B2300">
            <w:pPr>
              <w:pStyle w:val="Recommendationanswer"/>
              <w:rPr>
                <w:lang w:val="en-AU"/>
              </w:rPr>
            </w:pPr>
          </w:p>
        </w:tc>
        <w:tc>
          <w:tcPr>
            <w:tcW w:w="491" w:type="pct"/>
            <w:vMerge/>
            <w:shd w:val="clear" w:color="auto" w:fill="auto"/>
          </w:tcPr>
          <w:p w14:paraId="34FC3048" w14:textId="77777777" w:rsidR="003E0379" w:rsidRPr="00C70209" w:rsidRDefault="003E0379" w:rsidP="005B2300">
            <w:pPr>
              <w:pStyle w:val="Recommendationanswer"/>
              <w:rPr>
                <w:lang w:val="en-AU"/>
              </w:rPr>
            </w:pPr>
          </w:p>
        </w:tc>
        <w:tc>
          <w:tcPr>
            <w:tcW w:w="491" w:type="pct"/>
            <w:vMerge/>
            <w:shd w:val="clear" w:color="auto" w:fill="auto"/>
          </w:tcPr>
          <w:p w14:paraId="49D4FC65" w14:textId="77777777" w:rsidR="003E0379" w:rsidRPr="00C70209" w:rsidRDefault="003E0379" w:rsidP="005B2300">
            <w:pPr>
              <w:pStyle w:val="Recommendationanswer"/>
              <w:rPr>
                <w:lang w:val="en-AU"/>
              </w:rPr>
            </w:pPr>
          </w:p>
        </w:tc>
        <w:tc>
          <w:tcPr>
            <w:tcW w:w="491" w:type="pct"/>
            <w:vMerge/>
            <w:shd w:val="clear" w:color="auto" w:fill="auto"/>
          </w:tcPr>
          <w:p w14:paraId="0AE3780D" w14:textId="77777777" w:rsidR="003E0379" w:rsidRPr="00C70209" w:rsidRDefault="003E0379" w:rsidP="005B2300">
            <w:pPr>
              <w:pStyle w:val="Recommendationanswer"/>
              <w:rPr>
                <w:lang w:val="en-AU"/>
              </w:rPr>
            </w:pPr>
          </w:p>
        </w:tc>
        <w:tc>
          <w:tcPr>
            <w:tcW w:w="491" w:type="pct"/>
            <w:vMerge/>
            <w:shd w:val="clear" w:color="auto" w:fill="auto"/>
          </w:tcPr>
          <w:p w14:paraId="53813787" w14:textId="77777777" w:rsidR="003E0379" w:rsidRPr="00C70209" w:rsidRDefault="003E0379" w:rsidP="005B2300">
            <w:pPr>
              <w:pStyle w:val="Recommendationanswer"/>
              <w:rPr>
                <w:lang w:val="en-AU"/>
              </w:rPr>
            </w:pPr>
          </w:p>
        </w:tc>
        <w:tc>
          <w:tcPr>
            <w:tcW w:w="491" w:type="pct"/>
            <w:shd w:val="clear" w:color="auto" w:fill="auto"/>
          </w:tcPr>
          <w:p w14:paraId="1F3C27B6" w14:textId="77777777" w:rsidR="003E0379" w:rsidRPr="00C70209" w:rsidRDefault="003E0379" w:rsidP="005B2300">
            <w:pPr>
              <w:pStyle w:val="Tabletext-subanalysis"/>
              <w:jc w:val="right"/>
            </w:pPr>
            <w:r w:rsidRPr="00C70209">
              <w:t>Intracerebral haematoma</w:t>
            </w:r>
          </w:p>
        </w:tc>
        <w:tc>
          <w:tcPr>
            <w:tcW w:w="520" w:type="pct"/>
            <w:shd w:val="clear" w:color="auto" w:fill="auto"/>
          </w:tcPr>
          <w:p w14:paraId="61CC39A5" w14:textId="77777777" w:rsidR="003E0379" w:rsidRPr="00C70209" w:rsidRDefault="003E0379" w:rsidP="005B2300">
            <w:pPr>
              <w:pStyle w:val="Tabletext-subanalysis"/>
            </w:pPr>
            <w:r w:rsidRPr="00C70209">
              <w:t>0/63 (0%)</w:t>
            </w:r>
          </w:p>
        </w:tc>
        <w:tc>
          <w:tcPr>
            <w:tcW w:w="520" w:type="pct"/>
            <w:shd w:val="clear" w:color="auto" w:fill="auto"/>
          </w:tcPr>
          <w:p w14:paraId="72CC688C" w14:textId="77777777" w:rsidR="003E0379" w:rsidRPr="00C70209" w:rsidRDefault="003E0379" w:rsidP="005B2300">
            <w:pPr>
              <w:pStyle w:val="Tabletext-subanalysis"/>
            </w:pPr>
            <w:r w:rsidRPr="00C70209">
              <w:t>1/67 (1.5%)</w:t>
            </w:r>
          </w:p>
        </w:tc>
        <w:tc>
          <w:tcPr>
            <w:tcW w:w="521" w:type="pct"/>
            <w:shd w:val="clear" w:color="auto" w:fill="auto"/>
          </w:tcPr>
          <w:p w14:paraId="26D3BB7F" w14:textId="77777777" w:rsidR="003E0379" w:rsidRPr="00C70209" w:rsidRDefault="003E0379" w:rsidP="005B2300">
            <w:pPr>
              <w:pStyle w:val="Tabletext-subanalysis"/>
            </w:pPr>
            <w:r w:rsidRPr="00C70209">
              <w:t>RR 0.35 [0.01, 8.54]</w:t>
            </w:r>
            <w:r w:rsidRPr="00C70209">
              <w:rPr>
                <w:vertAlign w:val="superscript"/>
              </w:rPr>
              <w:t>c</w:t>
            </w:r>
          </w:p>
        </w:tc>
        <w:tc>
          <w:tcPr>
            <w:tcW w:w="600" w:type="pct"/>
            <w:shd w:val="clear" w:color="auto" w:fill="auto"/>
          </w:tcPr>
          <w:p w14:paraId="23CCBBB3" w14:textId="2DC757D7" w:rsidR="003E0379" w:rsidRPr="00C70209" w:rsidRDefault="003E0379" w:rsidP="005B2300">
            <w:pPr>
              <w:pStyle w:val="Tabletext-subanalysis"/>
              <w:rPr>
                <w:i/>
              </w:rPr>
            </w:pPr>
            <w:r w:rsidRPr="00C70209">
              <w:rPr>
                <w:i/>
              </w:rPr>
              <w:t>No significant difference</w:t>
            </w:r>
          </w:p>
          <w:p w14:paraId="00497D3A" w14:textId="01E81076" w:rsidR="003E0379" w:rsidRPr="00C70209" w:rsidRDefault="001A475D" w:rsidP="005B2300">
            <w:pPr>
              <w:pStyle w:val="Tabletext-subanalysis"/>
              <w:rPr>
                <w:shd w:val="clear" w:color="auto" w:fill="FFFFFF" w:themeFill="background1"/>
              </w:rPr>
            </w:pPr>
            <w:r w:rsidRPr="001A475D">
              <w:rPr>
                <w:i/>
              </w:rPr>
              <w:t>P = </w:t>
            </w:r>
            <w:r w:rsidR="003E0379" w:rsidRPr="00C70209">
              <w:t>0.52</w:t>
            </w:r>
          </w:p>
        </w:tc>
      </w:tr>
      <w:tr w:rsidR="003E0379" w:rsidRPr="00C70209" w14:paraId="7A295A73" w14:textId="77777777" w:rsidTr="003E0379">
        <w:tc>
          <w:tcPr>
            <w:tcW w:w="384" w:type="pct"/>
            <w:vMerge w:val="restart"/>
            <w:shd w:val="clear" w:color="auto" w:fill="auto"/>
          </w:tcPr>
          <w:p w14:paraId="59D5A6E6" w14:textId="21DB3F32" w:rsidR="003E0379" w:rsidRPr="00C70209" w:rsidRDefault="003E0379" w:rsidP="005B2300">
            <w:pPr>
              <w:pStyle w:val="Tabletext-evidencematrix"/>
            </w:pPr>
            <w:r w:rsidRPr="00C70209">
              <w:t>Pegelow 2001</w:t>
            </w:r>
            <w:r w:rsidR="00E1112B" w:rsidRPr="00C70209">
              <w:fldChar w:fldCharType="begin">
                <w:fldData xml:space="preserve">PEVuZE5vdGU+PENpdGU+PEF1dGhvcj5QZWdlbG93PC9BdXRob3I+PFllYXI+MjAwMTwvWWVhcj48
UmVjTnVtPjE3OTwvUmVjTnVtPjxEaXNwbGF5VGV4dD48c3R5bGUgZmFjZT0ic3VwZXJzY3JpcHQi
PjYy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3F7DCB" w:rsidRPr="00C70209">
              <w:instrText xml:space="preserve"> ADDIN EN.CITE </w:instrText>
            </w:r>
            <w:r w:rsidR="003F7DCB" w:rsidRPr="00C70209">
              <w:fldChar w:fldCharType="begin">
                <w:fldData xml:space="preserve">PEVuZE5vdGU+PENpdGU+PEF1dGhvcj5QZWdlbG93PC9BdXRob3I+PFllYXI+MjAwMTwvWWVhcj48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2</w:t>
            </w:r>
            <w:r w:rsidR="00E1112B" w:rsidRPr="00C70209">
              <w:fldChar w:fldCharType="end"/>
            </w:r>
          </w:p>
          <w:p w14:paraId="7470A263" w14:textId="77777777" w:rsidR="003E0379" w:rsidRPr="00C70209" w:rsidRDefault="003E0379" w:rsidP="005B2300">
            <w:pPr>
              <w:pStyle w:val="Tabletext-evidencematrix"/>
            </w:pPr>
            <w:r w:rsidRPr="00C70209">
              <w:t>Level II</w:t>
            </w:r>
          </w:p>
          <w:p w14:paraId="2012B231" w14:textId="77777777" w:rsidR="003E0379" w:rsidRPr="00C70209" w:rsidRDefault="003E0379" w:rsidP="005B2300">
            <w:pPr>
              <w:pStyle w:val="Tabletext-evidencematrix"/>
              <w:rPr>
                <w:i/>
              </w:rPr>
            </w:pPr>
            <w:r w:rsidRPr="00C70209">
              <w:rPr>
                <w:i/>
              </w:rPr>
              <w:t>Poor</w:t>
            </w:r>
          </w:p>
          <w:p w14:paraId="084ACFF4" w14:textId="77777777" w:rsidR="003E0379" w:rsidRPr="00C70209" w:rsidRDefault="003E0379" w:rsidP="005B2300">
            <w:pPr>
              <w:pStyle w:val="Tabletext-subanalysis"/>
            </w:pPr>
            <w:r w:rsidRPr="00C70209">
              <w:t>*follow-up of Adams 1998</w:t>
            </w:r>
          </w:p>
        </w:tc>
        <w:tc>
          <w:tcPr>
            <w:tcW w:w="491" w:type="pct"/>
            <w:vMerge w:val="restart"/>
            <w:shd w:val="clear" w:color="auto" w:fill="auto"/>
          </w:tcPr>
          <w:p w14:paraId="3918886D" w14:textId="77777777" w:rsidR="003E0379" w:rsidRPr="00C70209" w:rsidRDefault="003E0379" w:rsidP="005B2300">
            <w:pPr>
              <w:pStyle w:val="Tabletext-evidencematrix"/>
            </w:pPr>
            <w:r w:rsidRPr="00C70209">
              <w:t>N=124</w:t>
            </w:r>
          </w:p>
        </w:tc>
        <w:tc>
          <w:tcPr>
            <w:tcW w:w="491" w:type="pct"/>
            <w:vMerge w:val="restart"/>
            <w:shd w:val="clear" w:color="auto" w:fill="auto"/>
          </w:tcPr>
          <w:p w14:paraId="7D368DB1" w14:textId="77777777" w:rsidR="003E0379" w:rsidRPr="00C70209" w:rsidRDefault="003E0379" w:rsidP="005B2300">
            <w:pPr>
              <w:pStyle w:val="Tabletext-evidencematrix"/>
            </w:pPr>
            <w:r w:rsidRPr="00C70209">
              <w:t>Children (2–16 years) with HbSS or Sβ</w:t>
            </w:r>
            <w:r w:rsidRPr="00C70209">
              <w:rPr>
                <w:vertAlign w:val="superscript"/>
              </w:rPr>
              <w:t>0</w:t>
            </w:r>
            <w:r w:rsidRPr="00C70209">
              <w:t xml:space="preserve"> thalassemia and elevated TCD velocity</w:t>
            </w:r>
          </w:p>
        </w:tc>
        <w:tc>
          <w:tcPr>
            <w:tcW w:w="491" w:type="pct"/>
            <w:vMerge w:val="restart"/>
            <w:shd w:val="clear" w:color="auto" w:fill="auto"/>
          </w:tcPr>
          <w:p w14:paraId="30E6C62C" w14:textId="77777777" w:rsidR="003E0379" w:rsidRPr="00C70209" w:rsidRDefault="003E0379" w:rsidP="005B2300">
            <w:pPr>
              <w:pStyle w:val="Tabletext-evidencematrix"/>
            </w:pPr>
            <w:r w:rsidRPr="00C70209">
              <w:t>Multicentre, USA</w:t>
            </w:r>
          </w:p>
        </w:tc>
        <w:tc>
          <w:tcPr>
            <w:tcW w:w="491" w:type="pct"/>
            <w:vMerge w:val="restart"/>
            <w:shd w:val="clear" w:color="auto" w:fill="auto"/>
          </w:tcPr>
          <w:p w14:paraId="204D5E07" w14:textId="2E02E0C4" w:rsidR="003E0379" w:rsidRPr="00C70209" w:rsidRDefault="003E0379" w:rsidP="005B2300">
            <w:pPr>
              <w:pStyle w:val="Tabletext-evidencematrix"/>
            </w:pPr>
            <w:r w:rsidRPr="00C70209">
              <w:t xml:space="preserve">Long-term transfusion therapy </w:t>
            </w:r>
            <w:r w:rsidR="00C91BAE" w:rsidRPr="00C70209">
              <w:t>versus</w:t>
            </w:r>
            <w:r w:rsidRPr="00C70209">
              <w:t xml:space="preserve"> standard care</w:t>
            </w:r>
          </w:p>
        </w:tc>
        <w:tc>
          <w:tcPr>
            <w:tcW w:w="491" w:type="pct"/>
            <w:shd w:val="clear" w:color="auto" w:fill="auto"/>
          </w:tcPr>
          <w:p w14:paraId="531CF66D" w14:textId="77777777" w:rsidR="003E0379" w:rsidRPr="00C70209" w:rsidRDefault="003E0379" w:rsidP="005B2300">
            <w:pPr>
              <w:pStyle w:val="Tabletext-evidencematrix"/>
            </w:pPr>
            <w:r w:rsidRPr="00C70209">
              <w:t>Stroke at 36 months (all patients)</w:t>
            </w:r>
          </w:p>
        </w:tc>
        <w:tc>
          <w:tcPr>
            <w:tcW w:w="520" w:type="pct"/>
            <w:shd w:val="clear" w:color="auto" w:fill="auto"/>
          </w:tcPr>
          <w:p w14:paraId="1926A32B" w14:textId="77777777" w:rsidR="003E0379" w:rsidRPr="00C70209" w:rsidRDefault="003E0379" w:rsidP="005B2300">
            <w:pPr>
              <w:pStyle w:val="Tabletext-evidencematrix"/>
            </w:pPr>
            <w:r w:rsidRPr="00C70209">
              <w:t>1/55 (1.8%)</w:t>
            </w:r>
          </w:p>
        </w:tc>
        <w:tc>
          <w:tcPr>
            <w:tcW w:w="520" w:type="pct"/>
            <w:shd w:val="clear" w:color="auto" w:fill="auto"/>
          </w:tcPr>
          <w:p w14:paraId="7A4E6DDA" w14:textId="77777777" w:rsidR="003E0379" w:rsidRPr="00C70209" w:rsidRDefault="003E0379" w:rsidP="005B2300">
            <w:pPr>
              <w:pStyle w:val="Tabletext-evidencematrix"/>
            </w:pPr>
            <w:r w:rsidRPr="00C70209">
              <w:t>13/69 (18.8%)</w:t>
            </w:r>
          </w:p>
        </w:tc>
        <w:tc>
          <w:tcPr>
            <w:tcW w:w="521" w:type="pct"/>
            <w:shd w:val="clear" w:color="auto" w:fill="auto"/>
          </w:tcPr>
          <w:p w14:paraId="2DD93E1B" w14:textId="77777777" w:rsidR="003E0379" w:rsidRPr="00C70209" w:rsidRDefault="003E0379" w:rsidP="005B2300">
            <w:pPr>
              <w:pStyle w:val="Tabletext-evidencematrix"/>
            </w:pPr>
            <w:r w:rsidRPr="00C70209">
              <w:t>RR 0.10 [0.01, 0.72]</w:t>
            </w:r>
            <w:r w:rsidRPr="00C70209">
              <w:rPr>
                <w:vertAlign w:val="superscript"/>
              </w:rPr>
              <w:t>c</w:t>
            </w:r>
          </w:p>
        </w:tc>
        <w:tc>
          <w:tcPr>
            <w:tcW w:w="600" w:type="pct"/>
            <w:shd w:val="clear" w:color="auto" w:fill="D9D9D9" w:themeFill="background1" w:themeFillShade="D9"/>
          </w:tcPr>
          <w:p w14:paraId="023059AB" w14:textId="77777777" w:rsidR="003E0379" w:rsidRPr="00C70209" w:rsidRDefault="003E0379" w:rsidP="005B2300">
            <w:pPr>
              <w:pStyle w:val="Tabletext-evidencematrix"/>
              <w:rPr>
                <w:i/>
              </w:rPr>
            </w:pPr>
            <w:r w:rsidRPr="00C70209">
              <w:rPr>
                <w:i/>
              </w:rPr>
              <w:t>Favours RBC transfusion</w:t>
            </w:r>
          </w:p>
          <w:p w14:paraId="13ECB005" w14:textId="38D9E0FC" w:rsidR="003E0379" w:rsidRPr="00C70209" w:rsidRDefault="001A475D" w:rsidP="005B2300">
            <w:pPr>
              <w:pStyle w:val="Tabletext-evidencematrix"/>
              <w:rPr>
                <w:shd w:val="clear" w:color="auto" w:fill="FFFFFF" w:themeFill="background1"/>
              </w:rPr>
            </w:pPr>
            <w:r w:rsidRPr="001A475D">
              <w:rPr>
                <w:i/>
              </w:rPr>
              <w:t>P = </w:t>
            </w:r>
            <w:r w:rsidR="003E0379" w:rsidRPr="00C70209">
              <w:t>0.02</w:t>
            </w:r>
            <w:r w:rsidR="003E0379" w:rsidRPr="00C70209">
              <w:rPr>
                <w:vertAlign w:val="superscript"/>
              </w:rPr>
              <w:t>c</w:t>
            </w:r>
          </w:p>
        </w:tc>
      </w:tr>
      <w:tr w:rsidR="003E0379" w:rsidRPr="00C70209" w14:paraId="421C25ED" w14:textId="77777777" w:rsidTr="001F2F1D">
        <w:tc>
          <w:tcPr>
            <w:tcW w:w="384" w:type="pct"/>
            <w:vMerge/>
            <w:shd w:val="clear" w:color="auto" w:fill="auto"/>
          </w:tcPr>
          <w:p w14:paraId="1F7FEC2F" w14:textId="77777777" w:rsidR="003E0379" w:rsidRPr="00C70209" w:rsidRDefault="003E0379" w:rsidP="005B2300">
            <w:pPr>
              <w:pStyle w:val="Recommendationanswer"/>
              <w:rPr>
                <w:lang w:val="en-AU"/>
              </w:rPr>
            </w:pPr>
          </w:p>
        </w:tc>
        <w:tc>
          <w:tcPr>
            <w:tcW w:w="491" w:type="pct"/>
            <w:vMerge/>
            <w:shd w:val="clear" w:color="auto" w:fill="auto"/>
          </w:tcPr>
          <w:p w14:paraId="09948B0A" w14:textId="77777777" w:rsidR="003E0379" w:rsidRPr="00C70209" w:rsidRDefault="003E0379" w:rsidP="005B2300">
            <w:pPr>
              <w:pStyle w:val="Tabletext-evidencematrix"/>
            </w:pPr>
          </w:p>
        </w:tc>
        <w:tc>
          <w:tcPr>
            <w:tcW w:w="491" w:type="pct"/>
            <w:vMerge/>
            <w:shd w:val="clear" w:color="auto" w:fill="auto"/>
          </w:tcPr>
          <w:p w14:paraId="22A6A872" w14:textId="77777777" w:rsidR="003E0379" w:rsidRPr="00C70209" w:rsidRDefault="003E0379" w:rsidP="005B2300">
            <w:pPr>
              <w:pStyle w:val="Tabletext-evidencematrix"/>
            </w:pPr>
          </w:p>
        </w:tc>
        <w:tc>
          <w:tcPr>
            <w:tcW w:w="491" w:type="pct"/>
            <w:vMerge/>
            <w:shd w:val="clear" w:color="auto" w:fill="auto"/>
          </w:tcPr>
          <w:p w14:paraId="6E98DE86" w14:textId="77777777" w:rsidR="003E0379" w:rsidRPr="00C70209" w:rsidRDefault="003E0379" w:rsidP="005B2300">
            <w:pPr>
              <w:pStyle w:val="Tabletext-evidencematrix"/>
            </w:pPr>
          </w:p>
        </w:tc>
        <w:tc>
          <w:tcPr>
            <w:tcW w:w="491" w:type="pct"/>
            <w:vMerge/>
            <w:shd w:val="clear" w:color="auto" w:fill="auto"/>
          </w:tcPr>
          <w:p w14:paraId="799DB4F6" w14:textId="77777777" w:rsidR="003E0379" w:rsidRPr="00C70209" w:rsidRDefault="003E0379" w:rsidP="005B2300">
            <w:pPr>
              <w:pStyle w:val="Tabletext-evidencematrix"/>
            </w:pPr>
          </w:p>
        </w:tc>
        <w:tc>
          <w:tcPr>
            <w:tcW w:w="491" w:type="pct"/>
            <w:shd w:val="clear" w:color="auto" w:fill="auto"/>
          </w:tcPr>
          <w:p w14:paraId="32342BFE" w14:textId="77777777" w:rsidR="003E0379" w:rsidRPr="00C70209" w:rsidRDefault="003E0379" w:rsidP="005B2300">
            <w:pPr>
              <w:pStyle w:val="Tabletext-subanalysis"/>
              <w:jc w:val="right"/>
            </w:pPr>
            <w:r w:rsidRPr="00C70209">
              <w:t>Stroke at 36 months (subjects with normal MRI at baseline)</w:t>
            </w:r>
          </w:p>
        </w:tc>
        <w:tc>
          <w:tcPr>
            <w:tcW w:w="520" w:type="pct"/>
            <w:shd w:val="clear" w:color="auto" w:fill="auto"/>
          </w:tcPr>
          <w:p w14:paraId="16887509" w14:textId="77777777" w:rsidR="003E0379" w:rsidRPr="00C70209" w:rsidRDefault="003E0379" w:rsidP="005B2300">
            <w:pPr>
              <w:pStyle w:val="Tabletext-subanalysis"/>
            </w:pPr>
            <w:r w:rsidRPr="00C70209">
              <w:t>1/37 (2.7%)</w:t>
            </w:r>
          </w:p>
        </w:tc>
        <w:tc>
          <w:tcPr>
            <w:tcW w:w="520" w:type="pct"/>
            <w:shd w:val="clear" w:color="auto" w:fill="auto"/>
          </w:tcPr>
          <w:p w14:paraId="0BFE91DF" w14:textId="77777777" w:rsidR="003E0379" w:rsidRPr="00C70209" w:rsidRDefault="003E0379" w:rsidP="005B2300">
            <w:pPr>
              <w:pStyle w:val="Tabletext-subanalysis"/>
            </w:pPr>
            <w:r w:rsidRPr="00C70209">
              <w:t>4/40 (10.0%)</w:t>
            </w:r>
          </w:p>
        </w:tc>
        <w:tc>
          <w:tcPr>
            <w:tcW w:w="521" w:type="pct"/>
            <w:shd w:val="clear" w:color="auto" w:fill="auto"/>
          </w:tcPr>
          <w:p w14:paraId="402EC2F2" w14:textId="77777777" w:rsidR="003E0379" w:rsidRPr="00C70209" w:rsidRDefault="003E0379" w:rsidP="005B2300">
            <w:pPr>
              <w:pStyle w:val="Tabletext-subanalysis"/>
            </w:pPr>
            <w:r w:rsidRPr="00C70209">
              <w:t>RR 0.27 [0.03, 2.31]</w:t>
            </w:r>
            <w:r w:rsidRPr="00C70209">
              <w:rPr>
                <w:vertAlign w:val="superscript"/>
              </w:rPr>
              <w:t>c</w:t>
            </w:r>
          </w:p>
        </w:tc>
        <w:tc>
          <w:tcPr>
            <w:tcW w:w="600" w:type="pct"/>
            <w:shd w:val="clear" w:color="auto" w:fill="auto"/>
          </w:tcPr>
          <w:p w14:paraId="5CF99AD3" w14:textId="53819F4F" w:rsidR="003E0379" w:rsidRPr="00C70209" w:rsidRDefault="003E0379" w:rsidP="005B2300">
            <w:pPr>
              <w:pStyle w:val="Tabletext-subanalysis"/>
              <w:rPr>
                <w:i/>
              </w:rPr>
            </w:pPr>
            <w:r w:rsidRPr="00C70209">
              <w:rPr>
                <w:i/>
              </w:rPr>
              <w:t>No significant difference</w:t>
            </w:r>
          </w:p>
          <w:p w14:paraId="6EB5737B" w14:textId="1949BE29" w:rsidR="003E0379" w:rsidRPr="00C70209" w:rsidRDefault="001A475D" w:rsidP="005B2300">
            <w:pPr>
              <w:pStyle w:val="Tabletext-subanalysis"/>
              <w:rPr>
                <w:shd w:val="clear" w:color="auto" w:fill="FFFFFF" w:themeFill="background1"/>
              </w:rPr>
            </w:pPr>
            <w:r w:rsidRPr="001A475D">
              <w:rPr>
                <w:i/>
              </w:rPr>
              <w:t>P = </w:t>
            </w:r>
            <w:r w:rsidR="003E0379" w:rsidRPr="00C70209">
              <w:t>0.23</w:t>
            </w:r>
            <w:r w:rsidR="003E0379" w:rsidRPr="00C70209">
              <w:rPr>
                <w:vertAlign w:val="superscript"/>
              </w:rPr>
              <w:t>c</w:t>
            </w:r>
          </w:p>
        </w:tc>
      </w:tr>
      <w:tr w:rsidR="003E0379" w:rsidRPr="00C70209" w14:paraId="4CA6F655" w14:textId="77777777" w:rsidTr="001F2F1D">
        <w:tc>
          <w:tcPr>
            <w:tcW w:w="384" w:type="pct"/>
            <w:vMerge/>
            <w:shd w:val="clear" w:color="auto" w:fill="auto"/>
          </w:tcPr>
          <w:p w14:paraId="4CE7D2D5" w14:textId="77777777" w:rsidR="003E0379" w:rsidRPr="00C70209" w:rsidRDefault="003E0379" w:rsidP="005B2300">
            <w:pPr>
              <w:pStyle w:val="Recommendationanswer"/>
              <w:rPr>
                <w:lang w:val="en-AU"/>
              </w:rPr>
            </w:pPr>
          </w:p>
        </w:tc>
        <w:tc>
          <w:tcPr>
            <w:tcW w:w="491" w:type="pct"/>
            <w:vMerge/>
            <w:shd w:val="clear" w:color="auto" w:fill="auto"/>
          </w:tcPr>
          <w:p w14:paraId="74901822" w14:textId="77777777" w:rsidR="003E0379" w:rsidRPr="00C70209" w:rsidRDefault="003E0379" w:rsidP="005B2300">
            <w:pPr>
              <w:pStyle w:val="Tabletext-evidencematrix"/>
            </w:pPr>
          </w:p>
        </w:tc>
        <w:tc>
          <w:tcPr>
            <w:tcW w:w="491" w:type="pct"/>
            <w:vMerge/>
            <w:shd w:val="clear" w:color="auto" w:fill="auto"/>
          </w:tcPr>
          <w:p w14:paraId="56FAB9A0" w14:textId="77777777" w:rsidR="003E0379" w:rsidRPr="00C70209" w:rsidRDefault="003E0379" w:rsidP="005B2300">
            <w:pPr>
              <w:pStyle w:val="Tabletext-evidencematrix"/>
            </w:pPr>
          </w:p>
        </w:tc>
        <w:tc>
          <w:tcPr>
            <w:tcW w:w="491" w:type="pct"/>
            <w:vMerge/>
            <w:shd w:val="clear" w:color="auto" w:fill="auto"/>
          </w:tcPr>
          <w:p w14:paraId="6BB010E7" w14:textId="77777777" w:rsidR="003E0379" w:rsidRPr="00C70209" w:rsidRDefault="003E0379" w:rsidP="005B2300">
            <w:pPr>
              <w:pStyle w:val="Tabletext-evidencematrix"/>
            </w:pPr>
          </w:p>
        </w:tc>
        <w:tc>
          <w:tcPr>
            <w:tcW w:w="491" w:type="pct"/>
            <w:vMerge/>
            <w:shd w:val="clear" w:color="auto" w:fill="auto"/>
          </w:tcPr>
          <w:p w14:paraId="5C856FB1" w14:textId="77777777" w:rsidR="003E0379" w:rsidRPr="00C70209" w:rsidRDefault="003E0379" w:rsidP="005B2300">
            <w:pPr>
              <w:pStyle w:val="Tabletext-evidencematrix"/>
            </w:pPr>
          </w:p>
        </w:tc>
        <w:tc>
          <w:tcPr>
            <w:tcW w:w="491" w:type="pct"/>
            <w:shd w:val="clear" w:color="auto" w:fill="auto"/>
          </w:tcPr>
          <w:p w14:paraId="061ACA39" w14:textId="77777777" w:rsidR="003E0379" w:rsidRPr="00C70209" w:rsidRDefault="003E0379" w:rsidP="005B2300">
            <w:pPr>
              <w:pStyle w:val="Tabletext-subanalysis"/>
              <w:jc w:val="right"/>
            </w:pPr>
            <w:r w:rsidRPr="00C70209">
              <w:t>Stroke at 36 months (subjects with silent infarcts at baseline)</w:t>
            </w:r>
          </w:p>
        </w:tc>
        <w:tc>
          <w:tcPr>
            <w:tcW w:w="520" w:type="pct"/>
            <w:shd w:val="clear" w:color="auto" w:fill="auto"/>
          </w:tcPr>
          <w:p w14:paraId="4CCC95EB" w14:textId="77777777" w:rsidR="003E0379" w:rsidRPr="00C70209" w:rsidRDefault="003E0379" w:rsidP="005B2300">
            <w:pPr>
              <w:pStyle w:val="Tabletext-subanalysis"/>
            </w:pPr>
            <w:r w:rsidRPr="00C70209">
              <w:t>0/18 (0%)</w:t>
            </w:r>
          </w:p>
        </w:tc>
        <w:tc>
          <w:tcPr>
            <w:tcW w:w="520" w:type="pct"/>
            <w:shd w:val="clear" w:color="auto" w:fill="auto"/>
          </w:tcPr>
          <w:p w14:paraId="5FA02E76" w14:textId="77777777" w:rsidR="003E0379" w:rsidRPr="00C70209" w:rsidRDefault="003E0379" w:rsidP="005B2300">
            <w:pPr>
              <w:pStyle w:val="Tabletext-subanalysis"/>
            </w:pPr>
            <w:r w:rsidRPr="00C70209">
              <w:t>9/29 (31.0%)</w:t>
            </w:r>
          </w:p>
        </w:tc>
        <w:tc>
          <w:tcPr>
            <w:tcW w:w="521" w:type="pct"/>
            <w:shd w:val="clear" w:color="auto" w:fill="auto"/>
          </w:tcPr>
          <w:p w14:paraId="1F2359C2" w14:textId="77777777" w:rsidR="003E0379" w:rsidRPr="00C70209" w:rsidRDefault="003E0379" w:rsidP="005B2300">
            <w:pPr>
              <w:pStyle w:val="Tabletext-subanalysis"/>
            </w:pPr>
            <w:r w:rsidRPr="00C70209">
              <w:t>RR: 0.08 [0.01, 1.35]</w:t>
            </w:r>
            <w:r w:rsidRPr="00C70209">
              <w:rPr>
                <w:vertAlign w:val="superscript"/>
              </w:rPr>
              <w:t>c</w:t>
            </w:r>
          </w:p>
        </w:tc>
        <w:tc>
          <w:tcPr>
            <w:tcW w:w="600" w:type="pct"/>
            <w:shd w:val="clear" w:color="auto" w:fill="auto"/>
          </w:tcPr>
          <w:p w14:paraId="2A3728BE" w14:textId="2EC96920" w:rsidR="003E0379" w:rsidRPr="00C70209" w:rsidRDefault="003E0379" w:rsidP="005B2300">
            <w:pPr>
              <w:pStyle w:val="Tabletext-subanalysis"/>
              <w:rPr>
                <w:i/>
              </w:rPr>
            </w:pPr>
            <w:r w:rsidRPr="00C70209">
              <w:rPr>
                <w:i/>
              </w:rPr>
              <w:t>No significant difference</w:t>
            </w:r>
          </w:p>
          <w:p w14:paraId="2122BC85" w14:textId="4FCA3F29" w:rsidR="003E0379" w:rsidRPr="00C70209" w:rsidRDefault="001A475D" w:rsidP="005B2300">
            <w:pPr>
              <w:pStyle w:val="Tabletext-subanalysis"/>
              <w:rPr>
                <w:shd w:val="clear" w:color="auto" w:fill="FFFFFF" w:themeFill="background1"/>
              </w:rPr>
            </w:pPr>
            <w:r w:rsidRPr="001A475D">
              <w:rPr>
                <w:i/>
              </w:rPr>
              <w:t>P = </w:t>
            </w:r>
            <w:r w:rsidR="003E0379" w:rsidRPr="00C70209">
              <w:t>0.08</w:t>
            </w:r>
            <w:r w:rsidR="003E0379" w:rsidRPr="00C70209">
              <w:rPr>
                <w:vertAlign w:val="superscript"/>
              </w:rPr>
              <w:t>c</w:t>
            </w:r>
          </w:p>
        </w:tc>
      </w:tr>
      <w:tr w:rsidR="003E0379" w:rsidRPr="00C70209" w14:paraId="34A911DE" w14:textId="77777777" w:rsidTr="003E0379">
        <w:tc>
          <w:tcPr>
            <w:tcW w:w="384" w:type="pct"/>
            <w:vMerge w:val="restart"/>
            <w:shd w:val="clear" w:color="auto" w:fill="auto"/>
          </w:tcPr>
          <w:p w14:paraId="3C4507AD" w14:textId="290316E1" w:rsidR="003E0379" w:rsidRPr="00C70209" w:rsidRDefault="003E0379" w:rsidP="005B2300">
            <w:pPr>
              <w:pStyle w:val="Tabletext"/>
              <w:rPr>
                <w:sz w:val="16"/>
                <w:szCs w:val="16"/>
              </w:rPr>
            </w:pPr>
            <w:r w:rsidRPr="00C70209">
              <w:rPr>
                <w:sz w:val="16"/>
                <w:szCs w:val="16"/>
              </w:rPr>
              <w:t>Cherry 2012</w:t>
            </w:r>
            <w:r w:rsidR="00E1112B" w:rsidRPr="00C70209">
              <w:rPr>
                <w:sz w:val="16"/>
                <w:szCs w:val="16"/>
              </w:rPr>
              <w:fldChar w:fldCharType="begin">
                <w:fldData xml:space="preserve">PEVuZE5vdGU+PENpdGU+PEF1dGhvcj5DaGVycnk8L0F1dGhvcj48WWVhcj4yMDEyPC9ZZWFyPjxS
ZWNOdW0+MTU0PC9SZWNOdW0+PERpc3BsYXlUZXh0PjxzdHlsZSBmYWNlPSJzdXBlcnNjcmlwdCI+
NTk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DaGVycnk8L0F1dGhvcj48WWVhcj4yMDEyPC9ZZWFyPjxS
ZWNOdW0+MTU0PC9SZWNOdW0+PERpc3BsYXlUZXh0PjxzdHlsZSBmYWNlPSJzdXBlcnNjcmlwdCI+
NTk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E1112B" w:rsidRPr="00C70209">
              <w:rPr>
                <w:sz w:val="16"/>
                <w:szCs w:val="16"/>
              </w:rPr>
            </w:r>
            <w:r w:rsidR="00E1112B" w:rsidRPr="00C70209">
              <w:rPr>
                <w:sz w:val="16"/>
                <w:szCs w:val="16"/>
              </w:rPr>
              <w:fldChar w:fldCharType="separate"/>
            </w:r>
            <w:r w:rsidR="003F7DCB" w:rsidRPr="00C70209">
              <w:rPr>
                <w:sz w:val="16"/>
                <w:szCs w:val="16"/>
                <w:vertAlign w:val="superscript"/>
              </w:rPr>
              <w:t>59</w:t>
            </w:r>
            <w:r w:rsidR="00E1112B" w:rsidRPr="00C70209">
              <w:rPr>
                <w:sz w:val="16"/>
                <w:szCs w:val="16"/>
              </w:rPr>
              <w:fldChar w:fldCharType="end"/>
            </w:r>
          </w:p>
          <w:p w14:paraId="3F4447CC" w14:textId="77777777" w:rsidR="003E0379" w:rsidRPr="00C70209" w:rsidRDefault="003E0379" w:rsidP="005B2300">
            <w:pPr>
              <w:pStyle w:val="Tabletext"/>
              <w:rPr>
                <w:sz w:val="16"/>
                <w:szCs w:val="16"/>
              </w:rPr>
            </w:pPr>
            <w:r w:rsidRPr="00C70209">
              <w:rPr>
                <w:sz w:val="16"/>
                <w:szCs w:val="16"/>
              </w:rPr>
              <w:t>Level I/II</w:t>
            </w:r>
          </w:p>
          <w:p w14:paraId="39832FAE" w14:textId="77777777" w:rsidR="003E0379" w:rsidRPr="00C70209" w:rsidRDefault="003E0379" w:rsidP="005B2300">
            <w:pPr>
              <w:pStyle w:val="Recommendationanswer"/>
              <w:ind w:left="0"/>
              <w:rPr>
                <w:lang w:val="en-AU"/>
              </w:rPr>
            </w:pPr>
            <w:r w:rsidRPr="00C70209">
              <w:rPr>
                <w:i/>
                <w:sz w:val="16"/>
                <w:szCs w:val="16"/>
                <w:lang w:val="en-AU"/>
              </w:rPr>
              <w:t>Good</w:t>
            </w:r>
          </w:p>
        </w:tc>
        <w:tc>
          <w:tcPr>
            <w:tcW w:w="491" w:type="pct"/>
            <w:vMerge w:val="restart"/>
            <w:shd w:val="clear" w:color="auto" w:fill="auto"/>
          </w:tcPr>
          <w:p w14:paraId="78C9067E" w14:textId="1F7E2826" w:rsidR="003E0379" w:rsidRPr="00C70209" w:rsidRDefault="003E0379" w:rsidP="005B2300">
            <w:pPr>
              <w:pStyle w:val="Tabletext-evidencematrix"/>
            </w:pPr>
            <w:r w:rsidRPr="00C70209">
              <w:t>1 trial (Adams 2005)</w:t>
            </w:r>
            <w:r w:rsidR="00256DD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 </w:instrText>
            </w:r>
            <w:r w:rsidR="003F7DC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61</w:t>
            </w:r>
            <w:r w:rsidR="00256DDB" w:rsidRPr="00C70209">
              <w:fldChar w:fldCharType="end"/>
            </w:r>
          </w:p>
          <w:p w14:paraId="530AF946" w14:textId="77777777" w:rsidR="003E0379" w:rsidRPr="00C70209" w:rsidRDefault="003E0379" w:rsidP="005B2300">
            <w:pPr>
              <w:pStyle w:val="Tabletext-evidencematrix"/>
            </w:pPr>
            <w:r w:rsidRPr="00C70209">
              <w:t>N=79</w:t>
            </w:r>
          </w:p>
        </w:tc>
        <w:tc>
          <w:tcPr>
            <w:tcW w:w="491" w:type="pct"/>
            <w:vMerge w:val="restart"/>
            <w:shd w:val="clear" w:color="auto" w:fill="auto"/>
          </w:tcPr>
          <w:p w14:paraId="6709C2AD" w14:textId="77777777" w:rsidR="003E0379" w:rsidRPr="00C70209" w:rsidRDefault="003E0379" w:rsidP="005B2300">
            <w:pPr>
              <w:pStyle w:val="Tabletext-evidencematrix"/>
            </w:pPr>
            <w:r w:rsidRPr="00C70209">
              <w:t>Children (2–16 years with sickle cell disease and a high risk of stroke based on TCD screening</w:t>
            </w:r>
          </w:p>
        </w:tc>
        <w:tc>
          <w:tcPr>
            <w:tcW w:w="491" w:type="pct"/>
            <w:vMerge w:val="restart"/>
            <w:shd w:val="clear" w:color="auto" w:fill="auto"/>
          </w:tcPr>
          <w:p w14:paraId="7C7E554A" w14:textId="77777777" w:rsidR="003E0379" w:rsidRPr="00C70209" w:rsidRDefault="003E0379" w:rsidP="005B2300">
            <w:pPr>
              <w:pStyle w:val="Tabletext-evidencematrix"/>
            </w:pPr>
            <w:r w:rsidRPr="00C70209">
              <w:t>Multicentre, USA and Canada</w:t>
            </w:r>
          </w:p>
        </w:tc>
        <w:tc>
          <w:tcPr>
            <w:tcW w:w="491" w:type="pct"/>
            <w:vMerge w:val="restart"/>
            <w:shd w:val="clear" w:color="auto" w:fill="auto"/>
          </w:tcPr>
          <w:p w14:paraId="159AEE0C" w14:textId="1C915746" w:rsidR="003E0379" w:rsidRPr="00C70209" w:rsidRDefault="003E0379" w:rsidP="005B2300">
            <w:pPr>
              <w:pStyle w:val="Tabletext-evidencematrix"/>
            </w:pPr>
            <w:r w:rsidRPr="00C70209">
              <w:t xml:space="preserve">Continued RBC transfusion </w:t>
            </w:r>
            <w:r w:rsidR="00C91BAE" w:rsidRPr="00C70209">
              <w:t>versus</w:t>
            </w:r>
            <w:r w:rsidRPr="00C70209">
              <w:t xml:space="preserve"> halted RBC transfusion</w:t>
            </w:r>
          </w:p>
        </w:tc>
        <w:tc>
          <w:tcPr>
            <w:tcW w:w="491" w:type="pct"/>
            <w:shd w:val="clear" w:color="auto" w:fill="auto"/>
          </w:tcPr>
          <w:p w14:paraId="73AB0711" w14:textId="77777777" w:rsidR="003E0379" w:rsidRPr="00C70209" w:rsidRDefault="003E0379" w:rsidP="005B2300">
            <w:pPr>
              <w:pStyle w:val="Tabletext-evidencematrix"/>
            </w:pPr>
            <w:r w:rsidRPr="00C70209">
              <w:t>Stroke</w:t>
            </w:r>
          </w:p>
        </w:tc>
        <w:tc>
          <w:tcPr>
            <w:tcW w:w="520" w:type="pct"/>
            <w:shd w:val="clear" w:color="auto" w:fill="auto"/>
          </w:tcPr>
          <w:p w14:paraId="033B06AC" w14:textId="77777777" w:rsidR="003E0379" w:rsidRPr="00C70209" w:rsidRDefault="003E0379" w:rsidP="005B2300">
            <w:pPr>
              <w:pStyle w:val="Tabletext-evidencematrix"/>
            </w:pPr>
            <w:r w:rsidRPr="00C70209">
              <w:t>0/38 (0%)</w:t>
            </w:r>
          </w:p>
        </w:tc>
        <w:tc>
          <w:tcPr>
            <w:tcW w:w="520" w:type="pct"/>
            <w:shd w:val="clear" w:color="auto" w:fill="auto"/>
          </w:tcPr>
          <w:p w14:paraId="0A7BB2C1" w14:textId="77777777" w:rsidR="003E0379" w:rsidRPr="00C70209" w:rsidRDefault="003E0379" w:rsidP="005B2300">
            <w:pPr>
              <w:pStyle w:val="Tabletext-evidencematrix"/>
            </w:pPr>
            <w:r w:rsidRPr="00C70209">
              <w:t>2/41 (4.9%)</w:t>
            </w:r>
          </w:p>
        </w:tc>
        <w:tc>
          <w:tcPr>
            <w:tcW w:w="521" w:type="pct"/>
            <w:shd w:val="clear" w:color="auto" w:fill="auto"/>
          </w:tcPr>
          <w:p w14:paraId="4685476B" w14:textId="77777777" w:rsidR="003E0379" w:rsidRPr="00C70209" w:rsidRDefault="003E0379" w:rsidP="005B2300">
            <w:pPr>
              <w:pStyle w:val="Tabletext-evidencematrix"/>
            </w:pPr>
            <w:r w:rsidRPr="00C70209">
              <w:t>RR 0.22 [0.01, 4.35]</w:t>
            </w:r>
            <w:r w:rsidRPr="00C70209">
              <w:rPr>
                <w:vertAlign w:val="superscript"/>
              </w:rPr>
              <w:t>c</w:t>
            </w:r>
          </w:p>
        </w:tc>
        <w:tc>
          <w:tcPr>
            <w:tcW w:w="600" w:type="pct"/>
            <w:shd w:val="clear" w:color="auto" w:fill="auto"/>
          </w:tcPr>
          <w:p w14:paraId="0211B247" w14:textId="7FD2B8C7" w:rsidR="003E0379" w:rsidRPr="00C70209" w:rsidRDefault="003E0379" w:rsidP="005B2300">
            <w:pPr>
              <w:pStyle w:val="Tabletext-evidencematrix"/>
              <w:rPr>
                <w:i/>
              </w:rPr>
            </w:pPr>
            <w:r w:rsidRPr="00C70209">
              <w:rPr>
                <w:i/>
              </w:rPr>
              <w:t>No significant difference</w:t>
            </w:r>
          </w:p>
          <w:p w14:paraId="7BF0ECE3" w14:textId="39C13E97" w:rsidR="003E0379" w:rsidRPr="00C70209" w:rsidRDefault="001A475D" w:rsidP="005B2300">
            <w:pPr>
              <w:pStyle w:val="Tabletext-evidencematrix"/>
              <w:rPr>
                <w:vertAlign w:val="superscript"/>
              </w:rPr>
            </w:pPr>
            <w:r w:rsidRPr="001A475D">
              <w:rPr>
                <w:i/>
              </w:rPr>
              <w:t>P = </w:t>
            </w:r>
            <w:r w:rsidR="003E0379" w:rsidRPr="00C70209">
              <w:t>0.32</w:t>
            </w:r>
            <w:r w:rsidR="003E0379" w:rsidRPr="00C70209">
              <w:rPr>
                <w:vertAlign w:val="superscript"/>
              </w:rPr>
              <w:t>c</w:t>
            </w:r>
          </w:p>
          <w:p w14:paraId="64BCA8EA" w14:textId="00A0BE99" w:rsidR="003E0379" w:rsidRPr="00C70209" w:rsidRDefault="001A475D" w:rsidP="005B2300">
            <w:pPr>
              <w:pStyle w:val="Tabletext-evidencematrix"/>
              <w:rPr>
                <w:i/>
              </w:rPr>
            </w:pPr>
            <w:r w:rsidRPr="001A475D">
              <w:rPr>
                <w:i/>
              </w:rPr>
              <w:t>P = </w:t>
            </w:r>
            <w:r w:rsidR="003E0379" w:rsidRPr="00C70209">
              <w:t>0.31</w:t>
            </w:r>
            <w:r w:rsidR="003E0379" w:rsidRPr="00C70209">
              <w:rPr>
                <w:vertAlign w:val="superscript"/>
              </w:rPr>
              <w:t>e</w:t>
            </w:r>
          </w:p>
        </w:tc>
      </w:tr>
      <w:tr w:rsidR="003E0379" w:rsidRPr="00C70209" w14:paraId="76E032EC" w14:textId="77777777" w:rsidTr="003E0379">
        <w:tc>
          <w:tcPr>
            <w:tcW w:w="384" w:type="pct"/>
            <w:vMerge/>
            <w:shd w:val="clear" w:color="auto" w:fill="auto"/>
          </w:tcPr>
          <w:p w14:paraId="551F4AF6" w14:textId="77777777" w:rsidR="003E0379" w:rsidRPr="00C70209" w:rsidRDefault="003E0379" w:rsidP="005B2300">
            <w:pPr>
              <w:pStyle w:val="Tabletext-evidencematrix"/>
            </w:pPr>
          </w:p>
        </w:tc>
        <w:tc>
          <w:tcPr>
            <w:tcW w:w="491" w:type="pct"/>
            <w:vMerge/>
            <w:shd w:val="clear" w:color="auto" w:fill="auto"/>
          </w:tcPr>
          <w:p w14:paraId="2C8BACFD" w14:textId="77777777" w:rsidR="003E0379" w:rsidRPr="00C70209" w:rsidRDefault="003E0379" w:rsidP="005B2300">
            <w:pPr>
              <w:pStyle w:val="Tabletext-evidencematrix"/>
            </w:pPr>
          </w:p>
        </w:tc>
        <w:tc>
          <w:tcPr>
            <w:tcW w:w="491" w:type="pct"/>
            <w:vMerge/>
            <w:shd w:val="clear" w:color="auto" w:fill="auto"/>
          </w:tcPr>
          <w:p w14:paraId="057835CA" w14:textId="77777777" w:rsidR="003E0379" w:rsidRPr="00C70209" w:rsidRDefault="003E0379" w:rsidP="005B2300">
            <w:pPr>
              <w:pStyle w:val="Tabletext-evidencematrix"/>
            </w:pPr>
          </w:p>
        </w:tc>
        <w:tc>
          <w:tcPr>
            <w:tcW w:w="491" w:type="pct"/>
            <w:vMerge/>
            <w:shd w:val="clear" w:color="auto" w:fill="auto"/>
          </w:tcPr>
          <w:p w14:paraId="6FB42B9F" w14:textId="77777777" w:rsidR="003E0379" w:rsidRPr="00C70209" w:rsidRDefault="003E0379" w:rsidP="005B2300">
            <w:pPr>
              <w:pStyle w:val="Tabletext-evidencematrix"/>
            </w:pPr>
          </w:p>
        </w:tc>
        <w:tc>
          <w:tcPr>
            <w:tcW w:w="491" w:type="pct"/>
            <w:vMerge/>
            <w:shd w:val="clear" w:color="auto" w:fill="auto"/>
          </w:tcPr>
          <w:p w14:paraId="6DFA572A" w14:textId="77777777" w:rsidR="003E0379" w:rsidRPr="00C70209" w:rsidRDefault="003E0379" w:rsidP="005B2300">
            <w:pPr>
              <w:pStyle w:val="Tabletext-evidencematrix"/>
            </w:pPr>
          </w:p>
        </w:tc>
        <w:tc>
          <w:tcPr>
            <w:tcW w:w="491" w:type="pct"/>
            <w:shd w:val="clear" w:color="auto" w:fill="auto"/>
          </w:tcPr>
          <w:p w14:paraId="37EECF62" w14:textId="77777777" w:rsidR="003E0379" w:rsidRPr="00C70209" w:rsidRDefault="003E0379" w:rsidP="005B2300">
            <w:pPr>
              <w:pStyle w:val="Tabletext-evidencematrix"/>
            </w:pPr>
            <w:r w:rsidRPr="00C70209">
              <w:t>Reversion to abnormal TCD</w:t>
            </w:r>
          </w:p>
        </w:tc>
        <w:tc>
          <w:tcPr>
            <w:tcW w:w="520" w:type="pct"/>
            <w:shd w:val="clear" w:color="auto" w:fill="auto"/>
          </w:tcPr>
          <w:p w14:paraId="5F96B672" w14:textId="77777777" w:rsidR="003E0379" w:rsidRPr="00C70209" w:rsidRDefault="003E0379" w:rsidP="005B2300">
            <w:pPr>
              <w:pStyle w:val="Tabletext-evidencematrix"/>
            </w:pPr>
            <w:r w:rsidRPr="00C70209">
              <w:t>0/38 (0%)</w:t>
            </w:r>
          </w:p>
        </w:tc>
        <w:tc>
          <w:tcPr>
            <w:tcW w:w="520" w:type="pct"/>
            <w:shd w:val="clear" w:color="auto" w:fill="auto"/>
          </w:tcPr>
          <w:p w14:paraId="33E21712" w14:textId="77777777" w:rsidR="003E0379" w:rsidRPr="00C70209" w:rsidRDefault="003E0379" w:rsidP="005B2300">
            <w:pPr>
              <w:pStyle w:val="Tabletext-evidencematrix"/>
            </w:pPr>
            <w:r w:rsidRPr="00C70209">
              <w:t>14/41 (34.1%)</w:t>
            </w:r>
          </w:p>
        </w:tc>
        <w:tc>
          <w:tcPr>
            <w:tcW w:w="521" w:type="pct"/>
            <w:shd w:val="clear" w:color="auto" w:fill="auto"/>
          </w:tcPr>
          <w:p w14:paraId="039BD759" w14:textId="77777777" w:rsidR="003E0379" w:rsidRPr="00C70209" w:rsidRDefault="003E0379" w:rsidP="005B2300">
            <w:pPr>
              <w:pStyle w:val="Tabletext-evidencematrix"/>
            </w:pPr>
            <w:r w:rsidRPr="00C70209">
              <w:t>RR 0.04 [0.00, 0.60]</w:t>
            </w:r>
            <w:r w:rsidRPr="00C70209">
              <w:rPr>
                <w:vertAlign w:val="superscript"/>
              </w:rPr>
              <w:t>c</w:t>
            </w:r>
          </w:p>
        </w:tc>
        <w:tc>
          <w:tcPr>
            <w:tcW w:w="600" w:type="pct"/>
            <w:shd w:val="clear" w:color="auto" w:fill="D9D9D9" w:themeFill="background1" w:themeFillShade="D9"/>
          </w:tcPr>
          <w:p w14:paraId="0CA12197" w14:textId="77777777" w:rsidR="003E0379" w:rsidRPr="00C70209" w:rsidRDefault="003E0379" w:rsidP="005B2300">
            <w:pPr>
              <w:pStyle w:val="Tabletext-evidencematrix"/>
              <w:rPr>
                <w:i/>
              </w:rPr>
            </w:pPr>
            <w:r w:rsidRPr="00C70209">
              <w:rPr>
                <w:i/>
              </w:rPr>
              <w:t>Favours continued RBC transfusion</w:t>
            </w:r>
          </w:p>
          <w:p w14:paraId="1C92506F" w14:textId="2E8CAEAC" w:rsidR="003E0379" w:rsidRPr="00C70209" w:rsidRDefault="001A475D" w:rsidP="005B2300">
            <w:pPr>
              <w:pStyle w:val="Tabletext-evidencematrix"/>
              <w:rPr>
                <w:vertAlign w:val="superscript"/>
              </w:rPr>
            </w:pPr>
            <w:r w:rsidRPr="001A475D">
              <w:rPr>
                <w:i/>
              </w:rPr>
              <w:t>P = </w:t>
            </w:r>
            <w:r w:rsidR="003E0379" w:rsidRPr="00C70209">
              <w:t>0.02</w:t>
            </w:r>
            <w:r w:rsidR="003E0379" w:rsidRPr="00C70209">
              <w:rPr>
                <w:vertAlign w:val="superscript"/>
              </w:rPr>
              <w:t>c</w:t>
            </w:r>
          </w:p>
          <w:p w14:paraId="34247D1B" w14:textId="6F770820" w:rsidR="003E0379" w:rsidRPr="00C70209" w:rsidRDefault="001A475D" w:rsidP="005B2300">
            <w:pPr>
              <w:pStyle w:val="Tabletext-evidencematrix"/>
              <w:rPr>
                <w:shd w:val="clear" w:color="auto" w:fill="FFFFFF" w:themeFill="background1"/>
              </w:rPr>
            </w:pPr>
            <w:r w:rsidRPr="001A475D">
              <w:rPr>
                <w:i/>
              </w:rPr>
              <w:t>P = </w:t>
            </w:r>
            <w:r w:rsidR="003E0379" w:rsidRPr="00C70209">
              <w:t>0.01</w:t>
            </w:r>
            <w:r w:rsidR="003E0379" w:rsidRPr="00C70209">
              <w:rPr>
                <w:vertAlign w:val="superscript"/>
              </w:rPr>
              <w:t>e</w:t>
            </w:r>
          </w:p>
        </w:tc>
      </w:tr>
      <w:tr w:rsidR="003E0379" w:rsidRPr="00C70209" w14:paraId="410BADDB" w14:textId="77777777" w:rsidTr="003E0379">
        <w:tc>
          <w:tcPr>
            <w:tcW w:w="384" w:type="pct"/>
            <w:vMerge/>
            <w:shd w:val="clear" w:color="auto" w:fill="auto"/>
          </w:tcPr>
          <w:p w14:paraId="120E77D5" w14:textId="77777777" w:rsidR="003E0379" w:rsidRPr="00C70209" w:rsidRDefault="003E0379" w:rsidP="005B2300">
            <w:pPr>
              <w:pStyle w:val="Tabletext-evidencematrix"/>
              <w:rPr>
                <w:i/>
              </w:rPr>
            </w:pPr>
          </w:p>
        </w:tc>
        <w:tc>
          <w:tcPr>
            <w:tcW w:w="491" w:type="pct"/>
            <w:vMerge/>
            <w:shd w:val="clear" w:color="auto" w:fill="auto"/>
          </w:tcPr>
          <w:p w14:paraId="5017CFAA" w14:textId="77777777" w:rsidR="003E0379" w:rsidRPr="00C70209" w:rsidRDefault="003E0379" w:rsidP="005B2300">
            <w:pPr>
              <w:pStyle w:val="Tabletext-evidencematrix"/>
            </w:pPr>
          </w:p>
        </w:tc>
        <w:tc>
          <w:tcPr>
            <w:tcW w:w="491" w:type="pct"/>
            <w:vMerge/>
            <w:shd w:val="clear" w:color="auto" w:fill="auto"/>
          </w:tcPr>
          <w:p w14:paraId="3C8689D2" w14:textId="77777777" w:rsidR="003E0379" w:rsidRPr="00C70209" w:rsidRDefault="003E0379" w:rsidP="005B2300">
            <w:pPr>
              <w:pStyle w:val="Tabletext-evidencematrix"/>
            </w:pPr>
          </w:p>
        </w:tc>
        <w:tc>
          <w:tcPr>
            <w:tcW w:w="491" w:type="pct"/>
            <w:vMerge/>
            <w:shd w:val="clear" w:color="auto" w:fill="auto"/>
          </w:tcPr>
          <w:p w14:paraId="106207B2" w14:textId="77777777" w:rsidR="003E0379" w:rsidRPr="00C70209" w:rsidRDefault="003E0379" w:rsidP="005B2300">
            <w:pPr>
              <w:pStyle w:val="Tabletext-evidencematrix"/>
            </w:pPr>
          </w:p>
        </w:tc>
        <w:tc>
          <w:tcPr>
            <w:tcW w:w="491" w:type="pct"/>
            <w:vMerge/>
            <w:shd w:val="clear" w:color="auto" w:fill="auto"/>
          </w:tcPr>
          <w:p w14:paraId="1BCDF94E" w14:textId="77777777" w:rsidR="003E0379" w:rsidRPr="00C70209" w:rsidRDefault="003E0379" w:rsidP="005B2300">
            <w:pPr>
              <w:pStyle w:val="Tabletext-evidencematrix"/>
            </w:pPr>
          </w:p>
        </w:tc>
        <w:tc>
          <w:tcPr>
            <w:tcW w:w="491" w:type="pct"/>
            <w:shd w:val="clear" w:color="auto" w:fill="auto"/>
          </w:tcPr>
          <w:p w14:paraId="47E1DD4F" w14:textId="77777777" w:rsidR="003E0379" w:rsidRPr="00C70209" w:rsidRDefault="003E0379" w:rsidP="005B2300">
            <w:pPr>
              <w:pStyle w:val="Tabletext-evidencematrix"/>
            </w:pPr>
            <w:r w:rsidRPr="00C70209">
              <w:t>Stroke or reversion to abnormal TCD</w:t>
            </w:r>
          </w:p>
        </w:tc>
        <w:tc>
          <w:tcPr>
            <w:tcW w:w="520" w:type="pct"/>
            <w:shd w:val="clear" w:color="auto" w:fill="auto"/>
          </w:tcPr>
          <w:p w14:paraId="3EF3ED7A" w14:textId="77777777" w:rsidR="003E0379" w:rsidRPr="00C70209" w:rsidRDefault="003E0379" w:rsidP="005B2300">
            <w:pPr>
              <w:pStyle w:val="Tabletext-evidencematrix"/>
            </w:pPr>
            <w:r w:rsidRPr="00C70209">
              <w:t>0/38 (0%)</w:t>
            </w:r>
          </w:p>
        </w:tc>
        <w:tc>
          <w:tcPr>
            <w:tcW w:w="520" w:type="pct"/>
            <w:shd w:val="clear" w:color="auto" w:fill="auto"/>
          </w:tcPr>
          <w:p w14:paraId="2EEA29A1" w14:textId="77777777" w:rsidR="003E0379" w:rsidRPr="00C70209" w:rsidRDefault="003E0379" w:rsidP="005B2300">
            <w:pPr>
              <w:pStyle w:val="Tabletext-evidencematrix"/>
            </w:pPr>
            <w:r w:rsidRPr="00C70209">
              <w:t>16/41 (39.0%)</w:t>
            </w:r>
          </w:p>
        </w:tc>
        <w:tc>
          <w:tcPr>
            <w:tcW w:w="521" w:type="pct"/>
            <w:shd w:val="clear" w:color="auto" w:fill="auto"/>
          </w:tcPr>
          <w:p w14:paraId="684BC3D4" w14:textId="77777777" w:rsidR="003E0379" w:rsidRPr="00C70209" w:rsidRDefault="003E0379" w:rsidP="005B2300">
            <w:pPr>
              <w:pStyle w:val="Tabletext-evidencematrix"/>
            </w:pPr>
            <w:r w:rsidRPr="00C70209">
              <w:t>RR 0.03 [0.00, 0.53]</w:t>
            </w:r>
            <w:r w:rsidRPr="00C70209">
              <w:rPr>
                <w:vertAlign w:val="superscript"/>
              </w:rPr>
              <w:t>c</w:t>
            </w:r>
          </w:p>
        </w:tc>
        <w:tc>
          <w:tcPr>
            <w:tcW w:w="600" w:type="pct"/>
            <w:shd w:val="clear" w:color="auto" w:fill="D9D9D9" w:themeFill="background1" w:themeFillShade="D9"/>
          </w:tcPr>
          <w:p w14:paraId="3DA47AA7" w14:textId="77777777" w:rsidR="003E0379" w:rsidRPr="00C70209" w:rsidRDefault="003E0379" w:rsidP="005B2300">
            <w:pPr>
              <w:pStyle w:val="Tabletext-evidencematrix"/>
              <w:rPr>
                <w:i/>
              </w:rPr>
            </w:pPr>
            <w:r w:rsidRPr="00C70209">
              <w:rPr>
                <w:i/>
              </w:rPr>
              <w:t>Favours continued RBC transfusion</w:t>
            </w:r>
          </w:p>
          <w:p w14:paraId="6A021BF4" w14:textId="72B2574B" w:rsidR="003E0379" w:rsidRPr="00C70209" w:rsidRDefault="001A475D" w:rsidP="005B2300">
            <w:pPr>
              <w:pStyle w:val="Tabletext-evidencematrix"/>
              <w:rPr>
                <w:i/>
              </w:rPr>
            </w:pPr>
            <w:r w:rsidRPr="001A475D">
              <w:rPr>
                <w:i/>
              </w:rPr>
              <w:t>P = </w:t>
            </w:r>
            <w:r w:rsidR="003E0379" w:rsidRPr="00C70209">
              <w:t>0.02</w:t>
            </w:r>
            <w:r w:rsidR="003E0379" w:rsidRPr="00C70209">
              <w:rPr>
                <w:vertAlign w:val="superscript"/>
              </w:rPr>
              <w:t>c</w:t>
            </w:r>
          </w:p>
          <w:p w14:paraId="6DF73DD3" w14:textId="0503644A" w:rsidR="003E0379" w:rsidRPr="00C70209" w:rsidRDefault="001A475D" w:rsidP="005B2300">
            <w:pPr>
              <w:pStyle w:val="Tabletext-evidencematrix"/>
              <w:rPr>
                <w:shd w:val="clear" w:color="auto" w:fill="FFFFFF" w:themeFill="background1"/>
              </w:rPr>
            </w:pPr>
            <w:r w:rsidRPr="001A475D">
              <w:rPr>
                <w:i/>
              </w:rPr>
              <w:t>P &lt; </w:t>
            </w:r>
            <w:r w:rsidR="003E0379" w:rsidRPr="00C70209">
              <w:t>0.001</w:t>
            </w:r>
            <w:r w:rsidR="003E0379" w:rsidRPr="00C70209">
              <w:rPr>
                <w:vertAlign w:val="superscript"/>
              </w:rPr>
              <w:t>e</w:t>
            </w:r>
          </w:p>
        </w:tc>
      </w:tr>
      <w:tr w:rsidR="003E0379" w:rsidRPr="00C70209" w14:paraId="74C35E42" w14:textId="77777777" w:rsidTr="003E0379">
        <w:tc>
          <w:tcPr>
            <w:tcW w:w="384" w:type="pct"/>
            <w:vMerge w:val="restart"/>
            <w:shd w:val="clear" w:color="auto" w:fill="auto"/>
          </w:tcPr>
          <w:p w14:paraId="78197B1A" w14:textId="316F0F59" w:rsidR="003E0379" w:rsidRPr="00C70209" w:rsidRDefault="003E0379" w:rsidP="005B2300">
            <w:pPr>
              <w:pStyle w:val="Tabletext-evidencematrix"/>
            </w:pPr>
            <w:r w:rsidRPr="00C70209">
              <w:t>Debaun 2014</w:t>
            </w:r>
            <w:r w:rsidR="00E1112B"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00E1112B" w:rsidRPr="00C70209">
              <w:fldChar w:fldCharType="separate"/>
            </w:r>
            <w:r w:rsidR="00A06EBF" w:rsidRPr="00A06EBF">
              <w:rPr>
                <w:noProof/>
                <w:vertAlign w:val="superscript"/>
              </w:rPr>
              <w:t>13</w:t>
            </w:r>
            <w:r w:rsidR="00E1112B" w:rsidRPr="00C70209">
              <w:fldChar w:fldCharType="end"/>
            </w:r>
          </w:p>
          <w:p w14:paraId="04949EC4" w14:textId="77777777" w:rsidR="003E0379" w:rsidRPr="00C70209" w:rsidRDefault="003E0379" w:rsidP="005B2300">
            <w:pPr>
              <w:pStyle w:val="Tabletext-evidencematrix"/>
            </w:pPr>
            <w:r w:rsidRPr="00C70209">
              <w:t>Level II</w:t>
            </w:r>
          </w:p>
          <w:p w14:paraId="549B84AB" w14:textId="77777777" w:rsidR="003E0379" w:rsidRPr="00C70209" w:rsidRDefault="003E0379" w:rsidP="005B2300">
            <w:pPr>
              <w:pStyle w:val="Tabletext-evidencematrix"/>
            </w:pPr>
            <w:r w:rsidRPr="00C70209">
              <w:rPr>
                <w:i/>
              </w:rPr>
              <w:t>Fair</w:t>
            </w:r>
          </w:p>
        </w:tc>
        <w:tc>
          <w:tcPr>
            <w:tcW w:w="491" w:type="pct"/>
            <w:vMerge w:val="restart"/>
            <w:shd w:val="clear" w:color="auto" w:fill="auto"/>
          </w:tcPr>
          <w:p w14:paraId="6D3D6830" w14:textId="77777777" w:rsidR="003E0379" w:rsidRPr="00C70209" w:rsidRDefault="003E0379" w:rsidP="005B2300">
            <w:pPr>
              <w:pStyle w:val="Tabletext-evidencematrix"/>
            </w:pPr>
            <w:r w:rsidRPr="00C70209">
              <w:rPr>
                <w:szCs w:val="16"/>
              </w:rPr>
              <w:t>N=196</w:t>
            </w:r>
          </w:p>
        </w:tc>
        <w:tc>
          <w:tcPr>
            <w:tcW w:w="491" w:type="pct"/>
            <w:vMerge w:val="restart"/>
            <w:shd w:val="clear" w:color="auto" w:fill="auto"/>
          </w:tcPr>
          <w:p w14:paraId="67D2F1FF" w14:textId="77777777" w:rsidR="003E0379" w:rsidRPr="00C70209" w:rsidRDefault="003E0379" w:rsidP="005B2300">
            <w:pPr>
              <w:pStyle w:val="Tabletext-evidencematrix"/>
            </w:pPr>
            <w:r w:rsidRPr="00C70209">
              <w:rPr>
                <w:szCs w:val="16"/>
              </w:rPr>
              <w:t>Children (5–15 years) with sickle cell anaemia</w:t>
            </w:r>
          </w:p>
        </w:tc>
        <w:tc>
          <w:tcPr>
            <w:tcW w:w="491" w:type="pct"/>
            <w:vMerge w:val="restart"/>
            <w:shd w:val="clear" w:color="auto" w:fill="auto"/>
          </w:tcPr>
          <w:p w14:paraId="229AA785" w14:textId="77777777" w:rsidR="003E0379" w:rsidRPr="00C70209" w:rsidRDefault="003E0379" w:rsidP="005B2300">
            <w:pPr>
              <w:pStyle w:val="Tabletext-evidencematrix"/>
            </w:pPr>
            <w:r w:rsidRPr="00C70209">
              <w:rPr>
                <w:szCs w:val="16"/>
              </w:rPr>
              <w:t>Multicentre, Canada, France, UK, USA</w:t>
            </w:r>
          </w:p>
        </w:tc>
        <w:tc>
          <w:tcPr>
            <w:tcW w:w="491" w:type="pct"/>
            <w:vMerge w:val="restart"/>
            <w:shd w:val="clear" w:color="auto" w:fill="auto"/>
          </w:tcPr>
          <w:p w14:paraId="221951AA" w14:textId="0CA92031" w:rsidR="003E0379" w:rsidRPr="00C70209" w:rsidRDefault="003E0379" w:rsidP="005B2300">
            <w:pPr>
              <w:pStyle w:val="Tabletext-evidencematrix"/>
            </w:pPr>
            <w:r w:rsidRPr="00C70209">
              <w:rPr>
                <w:szCs w:val="16"/>
              </w:rPr>
              <w:t xml:space="preserve">Regular RBC transfusion </w:t>
            </w:r>
            <w:r w:rsidR="00C91BAE" w:rsidRPr="00C70209">
              <w:rPr>
                <w:szCs w:val="16"/>
              </w:rPr>
              <w:t>versus</w:t>
            </w:r>
            <w:r w:rsidRPr="00C70209">
              <w:rPr>
                <w:szCs w:val="16"/>
              </w:rPr>
              <w:t xml:space="preserve"> standard care</w:t>
            </w:r>
          </w:p>
        </w:tc>
        <w:tc>
          <w:tcPr>
            <w:tcW w:w="491" w:type="pct"/>
            <w:shd w:val="clear" w:color="auto" w:fill="auto"/>
          </w:tcPr>
          <w:p w14:paraId="405EB103" w14:textId="77777777" w:rsidR="003E0379" w:rsidRPr="00C70209" w:rsidRDefault="003E0379" w:rsidP="005B2300">
            <w:pPr>
              <w:pStyle w:val="Tabletext-evidencematrix"/>
              <w:rPr>
                <w:szCs w:val="16"/>
              </w:rPr>
            </w:pPr>
            <w:r w:rsidRPr="00C70209">
              <w:rPr>
                <w:szCs w:val="16"/>
              </w:rPr>
              <w:t xml:space="preserve">Recurrence of infarct or haemorrhages </w:t>
            </w:r>
          </w:p>
        </w:tc>
        <w:tc>
          <w:tcPr>
            <w:tcW w:w="520" w:type="pct"/>
            <w:shd w:val="clear" w:color="auto" w:fill="auto"/>
          </w:tcPr>
          <w:p w14:paraId="0BB99A28" w14:textId="77777777" w:rsidR="003E0379" w:rsidRPr="00C70209" w:rsidRDefault="003E0379" w:rsidP="005B2300">
            <w:pPr>
              <w:pStyle w:val="Tabletext-evidencematrix"/>
              <w:rPr>
                <w:szCs w:val="16"/>
              </w:rPr>
            </w:pPr>
            <w:r w:rsidRPr="00C70209">
              <w:rPr>
                <w:szCs w:val="16"/>
              </w:rPr>
              <w:t>6/99 (6.1%)</w:t>
            </w:r>
          </w:p>
          <w:p w14:paraId="6A5BB0BE" w14:textId="77777777" w:rsidR="003E0379" w:rsidRPr="00C70209" w:rsidRDefault="003E0379" w:rsidP="005B2300">
            <w:pPr>
              <w:pStyle w:val="Tabletext-evidencematrix"/>
              <w:rPr>
                <w:szCs w:val="16"/>
              </w:rPr>
            </w:pPr>
            <w:r w:rsidRPr="00C70209">
              <w:rPr>
                <w:szCs w:val="16"/>
              </w:rPr>
              <w:t>2.0/100 person-years at risk</w:t>
            </w:r>
          </w:p>
        </w:tc>
        <w:tc>
          <w:tcPr>
            <w:tcW w:w="520" w:type="pct"/>
            <w:shd w:val="clear" w:color="auto" w:fill="auto"/>
          </w:tcPr>
          <w:p w14:paraId="5A985C69" w14:textId="77777777" w:rsidR="003E0379" w:rsidRPr="00C70209" w:rsidRDefault="003E0379" w:rsidP="005B2300">
            <w:pPr>
              <w:pStyle w:val="Tabletext-evidencematrix"/>
              <w:rPr>
                <w:szCs w:val="16"/>
              </w:rPr>
            </w:pPr>
            <w:r w:rsidRPr="00C70209">
              <w:rPr>
                <w:szCs w:val="16"/>
              </w:rPr>
              <w:t>14/97 (14.4%)</w:t>
            </w:r>
          </w:p>
          <w:p w14:paraId="221E1DDC" w14:textId="77777777" w:rsidR="003E0379" w:rsidRPr="00C70209" w:rsidRDefault="003E0379" w:rsidP="005B2300">
            <w:pPr>
              <w:pStyle w:val="Tabletext-evidencematrix"/>
              <w:rPr>
                <w:szCs w:val="16"/>
              </w:rPr>
            </w:pPr>
            <w:r w:rsidRPr="00C70209">
              <w:rPr>
                <w:szCs w:val="16"/>
              </w:rPr>
              <w:t>4.8/100 person-years at risk</w:t>
            </w:r>
          </w:p>
        </w:tc>
        <w:tc>
          <w:tcPr>
            <w:tcW w:w="521" w:type="pct"/>
            <w:shd w:val="clear" w:color="auto" w:fill="auto"/>
          </w:tcPr>
          <w:p w14:paraId="786C421B" w14:textId="77777777" w:rsidR="003E0379" w:rsidRPr="00C70209" w:rsidRDefault="003E0379" w:rsidP="005B2300">
            <w:pPr>
              <w:pStyle w:val="Tabletext-evidencematrix"/>
              <w:rPr>
                <w:szCs w:val="16"/>
              </w:rPr>
            </w:pPr>
            <w:r w:rsidRPr="00C70209">
              <w:rPr>
                <w:szCs w:val="16"/>
              </w:rPr>
              <w:t>RR 0.42 [0.17, 1.05]</w:t>
            </w:r>
            <w:r w:rsidRPr="00C70209">
              <w:rPr>
                <w:szCs w:val="16"/>
                <w:vertAlign w:val="superscript"/>
              </w:rPr>
              <w:t>c</w:t>
            </w:r>
          </w:p>
          <w:p w14:paraId="6C31070F" w14:textId="0E1F2691" w:rsidR="003E0379" w:rsidRPr="00C70209" w:rsidRDefault="004670EE" w:rsidP="005B2300">
            <w:pPr>
              <w:pStyle w:val="Tabletext-evidencematrix"/>
              <w:rPr>
                <w:szCs w:val="16"/>
              </w:rPr>
            </w:pPr>
            <w:r w:rsidRPr="00C70209">
              <w:rPr>
                <w:szCs w:val="16"/>
              </w:rPr>
              <w:t xml:space="preserve">IRR </w:t>
            </w:r>
            <w:r w:rsidR="003E0379" w:rsidRPr="00C70209">
              <w:rPr>
                <w:szCs w:val="16"/>
              </w:rPr>
              <w:t>0.41 [0.12, 0.99]</w:t>
            </w:r>
          </w:p>
        </w:tc>
        <w:tc>
          <w:tcPr>
            <w:tcW w:w="600" w:type="pct"/>
            <w:shd w:val="clear" w:color="auto" w:fill="D9D9D9" w:themeFill="background1" w:themeFillShade="D9"/>
          </w:tcPr>
          <w:p w14:paraId="2FE8B107" w14:textId="77777777" w:rsidR="003E0379" w:rsidRPr="00C70209" w:rsidRDefault="003E0379" w:rsidP="005B2300">
            <w:pPr>
              <w:pStyle w:val="Tabletext-evidencematrix"/>
              <w:rPr>
                <w:i/>
                <w:szCs w:val="16"/>
              </w:rPr>
            </w:pPr>
            <w:r w:rsidRPr="00C70209">
              <w:rPr>
                <w:i/>
                <w:szCs w:val="16"/>
              </w:rPr>
              <w:t>Favours RBC transfusions</w:t>
            </w:r>
          </w:p>
          <w:p w14:paraId="0CDC26A6" w14:textId="2C1372C5" w:rsidR="003E0379" w:rsidRPr="00C70209" w:rsidRDefault="001A475D" w:rsidP="005B2300">
            <w:pPr>
              <w:pStyle w:val="Tabletext-evidencematrix"/>
              <w:rPr>
                <w:szCs w:val="16"/>
              </w:rPr>
            </w:pPr>
            <w:r w:rsidRPr="001A475D">
              <w:rPr>
                <w:i/>
                <w:szCs w:val="16"/>
              </w:rPr>
              <w:t>P = </w:t>
            </w:r>
            <w:r w:rsidR="003E0379" w:rsidRPr="00C70209">
              <w:rPr>
                <w:szCs w:val="16"/>
              </w:rPr>
              <w:t>0.04</w:t>
            </w:r>
            <w:r w:rsidR="003E0379" w:rsidRPr="00C70209">
              <w:rPr>
                <w:szCs w:val="16"/>
                <w:vertAlign w:val="superscript"/>
              </w:rPr>
              <w:t>f</w:t>
            </w:r>
          </w:p>
        </w:tc>
      </w:tr>
      <w:tr w:rsidR="003E0379" w:rsidRPr="00C70209" w14:paraId="16D597A4" w14:textId="77777777" w:rsidTr="003E0379">
        <w:tc>
          <w:tcPr>
            <w:tcW w:w="384" w:type="pct"/>
            <w:vMerge/>
            <w:shd w:val="clear" w:color="auto" w:fill="auto"/>
          </w:tcPr>
          <w:p w14:paraId="0603ED69" w14:textId="77777777" w:rsidR="003E0379" w:rsidRPr="00C70209" w:rsidRDefault="003E0379" w:rsidP="005B2300">
            <w:pPr>
              <w:pStyle w:val="Tabletext-evidencematrix"/>
            </w:pPr>
          </w:p>
        </w:tc>
        <w:tc>
          <w:tcPr>
            <w:tcW w:w="491" w:type="pct"/>
            <w:vMerge/>
            <w:shd w:val="clear" w:color="auto" w:fill="auto"/>
          </w:tcPr>
          <w:p w14:paraId="5FB78A1E" w14:textId="77777777" w:rsidR="003E0379" w:rsidRPr="00C70209" w:rsidRDefault="003E0379" w:rsidP="005B2300">
            <w:pPr>
              <w:pStyle w:val="Tabletext-evidencematrix"/>
            </w:pPr>
          </w:p>
        </w:tc>
        <w:tc>
          <w:tcPr>
            <w:tcW w:w="491" w:type="pct"/>
            <w:vMerge/>
            <w:shd w:val="clear" w:color="auto" w:fill="auto"/>
          </w:tcPr>
          <w:p w14:paraId="1F3A8AD9" w14:textId="77777777" w:rsidR="003E0379" w:rsidRPr="00C70209" w:rsidRDefault="003E0379" w:rsidP="005B2300">
            <w:pPr>
              <w:pStyle w:val="Tabletext-evidencematrix"/>
            </w:pPr>
          </w:p>
        </w:tc>
        <w:tc>
          <w:tcPr>
            <w:tcW w:w="491" w:type="pct"/>
            <w:vMerge/>
            <w:shd w:val="clear" w:color="auto" w:fill="auto"/>
          </w:tcPr>
          <w:p w14:paraId="23ED7A87" w14:textId="77777777" w:rsidR="003E0379" w:rsidRPr="00C70209" w:rsidRDefault="003E0379" w:rsidP="005B2300">
            <w:pPr>
              <w:pStyle w:val="Tabletext-evidencematrix"/>
            </w:pPr>
          </w:p>
        </w:tc>
        <w:tc>
          <w:tcPr>
            <w:tcW w:w="491" w:type="pct"/>
            <w:vMerge/>
            <w:shd w:val="clear" w:color="auto" w:fill="auto"/>
          </w:tcPr>
          <w:p w14:paraId="688262C2" w14:textId="77777777" w:rsidR="003E0379" w:rsidRPr="00C70209" w:rsidRDefault="003E0379" w:rsidP="005B2300">
            <w:pPr>
              <w:pStyle w:val="Tabletext-evidencematrix"/>
            </w:pPr>
          </w:p>
        </w:tc>
        <w:tc>
          <w:tcPr>
            <w:tcW w:w="491" w:type="pct"/>
            <w:shd w:val="clear" w:color="auto" w:fill="auto"/>
          </w:tcPr>
          <w:p w14:paraId="6D13A4E2" w14:textId="3A307FA6" w:rsidR="003E0379" w:rsidRPr="00C70209" w:rsidRDefault="00037904" w:rsidP="005B2300">
            <w:pPr>
              <w:pStyle w:val="Tabletext-evidencematrix"/>
              <w:rPr>
                <w:szCs w:val="16"/>
              </w:rPr>
            </w:pPr>
            <w:r w:rsidRPr="00C70209">
              <w:rPr>
                <w:szCs w:val="16"/>
              </w:rPr>
              <w:t>TIA</w:t>
            </w:r>
          </w:p>
        </w:tc>
        <w:tc>
          <w:tcPr>
            <w:tcW w:w="520" w:type="pct"/>
            <w:shd w:val="clear" w:color="auto" w:fill="auto"/>
          </w:tcPr>
          <w:p w14:paraId="25A96E56" w14:textId="77777777" w:rsidR="003E0379" w:rsidRPr="00C70209" w:rsidRDefault="003E0379" w:rsidP="005B2300">
            <w:pPr>
              <w:pStyle w:val="Tabletext-evidencematrix"/>
              <w:rPr>
                <w:szCs w:val="16"/>
              </w:rPr>
            </w:pPr>
            <w:r w:rsidRPr="00C70209">
              <w:rPr>
                <w:szCs w:val="16"/>
              </w:rPr>
              <w:t>0/99 (0%)</w:t>
            </w:r>
          </w:p>
        </w:tc>
        <w:tc>
          <w:tcPr>
            <w:tcW w:w="520" w:type="pct"/>
            <w:shd w:val="clear" w:color="auto" w:fill="auto"/>
          </w:tcPr>
          <w:p w14:paraId="6FFA9302" w14:textId="77777777" w:rsidR="003E0379" w:rsidRPr="00C70209" w:rsidRDefault="003E0379" w:rsidP="005B2300">
            <w:pPr>
              <w:pStyle w:val="Tabletext-evidencematrix"/>
              <w:rPr>
                <w:szCs w:val="16"/>
              </w:rPr>
            </w:pPr>
            <w:r w:rsidRPr="00C70209">
              <w:rPr>
                <w:szCs w:val="16"/>
              </w:rPr>
              <w:t xml:space="preserve">3/97 (3.1%) </w:t>
            </w:r>
          </w:p>
        </w:tc>
        <w:tc>
          <w:tcPr>
            <w:tcW w:w="521" w:type="pct"/>
            <w:shd w:val="clear" w:color="auto" w:fill="auto"/>
          </w:tcPr>
          <w:p w14:paraId="7AE6B5A6" w14:textId="77777777" w:rsidR="003E0379" w:rsidRPr="00C70209" w:rsidRDefault="003E0379" w:rsidP="005B2300">
            <w:pPr>
              <w:pStyle w:val="Tabletext-evidencematrix"/>
              <w:rPr>
                <w:szCs w:val="16"/>
              </w:rPr>
            </w:pPr>
            <w:r w:rsidRPr="00C70209">
              <w:rPr>
                <w:szCs w:val="16"/>
              </w:rPr>
              <w:t>RR 0.14 [0.01, 2.67]</w:t>
            </w:r>
            <w:r w:rsidRPr="00C70209">
              <w:rPr>
                <w:szCs w:val="16"/>
                <w:vertAlign w:val="superscript"/>
              </w:rPr>
              <w:t>c</w:t>
            </w:r>
          </w:p>
        </w:tc>
        <w:tc>
          <w:tcPr>
            <w:tcW w:w="600" w:type="pct"/>
            <w:shd w:val="clear" w:color="auto" w:fill="FFFFFF" w:themeFill="background1"/>
          </w:tcPr>
          <w:p w14:paraId="7FD3A04E" w14:textId="5207A76C" w:rsidR="003E0379" w:rsidRPr="00C70209" w:rsidRDefault="003E0379" w:rsidP="005B2300">
            <w:pPr>
              <w:pStyle w:val="Tabletext-evidencematrix"/>
              <w:rPr>
                <w:i/>
              </w:rPr>
            </w:pPr>
            <w:r w:rsidRPr="00C70209">
              <w:rPr>
                <w:i/>
              </w:rPr>
              <w:t>No significant difference</w:t>
            </w:r>
          </w:p>
          <w:p w14:paraId="74B9CC0A" w14:textId="485708F6" w:rsidR="003E0379" w:rsidRPr="00C70209" w:rsidRDefault="001A475D" w:rsidP="005B2300">
            <w:pPr>
              <w:pStyle w:val="Tabletext-evidencematrix"/>
              <w:rPr>
                <w:szCs w:val="16"/>
              </w:rPr>
            </w:pPr>
            <w:r w:rsidRPr="001A475D">
              <w:rPr>
                <w:i/>
              </w:rPr>
              <w:t>P = </w:t>
            </w:r>
            <w:r w:rsidR="003E0379" w:rsidRPr="00C70209">
              <w:t>0.19</w:t>
            </w:r>
            <w:r w:rsidR="003E0379" w:rsidRPr="00C70209">
              <w:rPr>
                <w:vertAlign w:val="superscript"/>
              </w:rPr>
              <w:t>c</w:t>
            </w:r>
          </w:p>
        </w:tc>
      </w:tr>
      <w:tr w:rsidR="003E0379" w:rsidRPr="00C70209" w14:paraId="44C449A2" w14:textId="77777777" w:rsidTr="003E0379">
        <w:tc>
          <w:tcPr>
            <w:tcW w:w="384" w:type="pct"/>
            <w:vMerge/>
            <w:shd w:val="clear" w:color="auto" w:fill="auto"/>
          </w:tcPr>
          <w:p w14:paraId="1B2739BC" w14:textId="77777777" w:rsidR="003E0379" w:rsidRPr="00C70209" w:rsidRDefault="003E0379" w:rsidP="005B2300">
            <w:pPr>
              <w:pStyle w:val="Tabletext-evidencematrix"/>
            </w:pPr>
          </w:p>
        </w:tc>
        <w:tc>
          <w:tcPr>
            <w:tcW w:w="491" w:type="pct"/>
            <w:vMerge/>
            <w:shd w:val="clear" w:color="auto" w:fill="auto"/>
          </w:tcPr>
          <w:p w14:paraId="4ADE9BE4" w14:textId="77777777" w:rsidR="003E0379" w:rsidRPr="00C70209" w:rsidRDefault="003E0379" w:rsidP="005B2300">
            <w:pPr>
              <w:pStyle w:val="Tabletext-evidencematrix"/>
            </w:pPr>
          </w:p>
        </w:tc>
        <w:tc>
          <w:tcPr>
            <w:tcW w:w="491" w:type="pct"/>
            <w:vMerge/>
            <w:shd w:val="clear" w:color="auto" w:fill="auto"/>
          </w:tcPr>
          <w:p w14:paraId="590F5550" w14:textId="77777777" w:rsidR="003E0379" w:rsidRPr="00C70209" w:rsidRDefault="003E0379" w:rsidP="005B2300">
            <w:pPr>
              <w:pStyle w:val="Tabletext-evidencematrix"/>
            </w:pPr>
          </w:p>
        </w:tc>
        <w:tc>
          <w:tcPr>
            <w:tcW w:w="491" w:type="pct"/>
            <w:vMerge/>
            <w:shd w:val="clear" w:color="auto" w:fill="auto"/>
          </w:tcPr>
          <w:p w14:paraId="3C48D5F3" w14:textId="77777777" w:rsidR="003E0379" w:rsidRPr="00C70209" w:rsidRDefault="003E0379" w:rsidP="005B2300">
            <w:pPr>
              <w:pStyle w:val="Tabletext-evidencematrix"/>
            </w:pPr>
          </w:p>
        </w:tc>
        <w:tc>
          <w:tcPr>
            <w:tcW w:w="491" w:type="pct"/>
            <w:vMerge/>
            <w:shd w:val="clear" w:color="auto" w:fill="auto"/>
          </w:tcPr>
          <w:p w14:paraId="514496BB" w14:textId="77777777" w:rsidR="003E0379" w:rsidRPr="00C70209" w:rsidRDefault="003E0379" w:rsidP="005B2300">
            <w:pPr>
              <w:pStyle w:val="Tabletext-evidencematrix"/>
            </w:pPr>
          </w:p>
        </w:tc>
        <w:tc>
          <w:tcPr>
            <w:tcW w:w="491" w:type="pct"/>
            <w:shd w:val="clear" w:color="auto" w:fill="auto"/>
          </w:tcPr>
          <w:p w14:paraId="4F575A66" w14:textId="77777777" w:rsidR="003E0379" w:rsidRPr="00C70209" w:rsidRDefault="003E0379" w:rsidP="005B2300">
            <w:pPr>
              <w:pStyle w:val="Tabletext-evidencematrix"/>
              <w:rPr>
                <w:szCs w:val="16"/>
              </w:rPr>
            </w:pPr>
            <w:r w:rsidRPr="00C70209">
              <w:rPr>
                <w:szCs w:val="16"/>
              </w:rPr>
              <w:t>Incidence rate of all neurologic events (including TIA)</w:t>
            </w:r>
          </w:p>
        </w:tc>
        <w:tc>
          <w:tcPr>
            <w:tcW w:w="520" w:type="pct"/>
            <w:shd w:val="clear" w:color="auto" w:fill="auto"/>
          </w:tcPr>
          <w:p w14:paraId="6533EC6B" w14:textId="77777777" w:rsidR="003E0379" w:rsidRPr="00C70209" w:rsidRDefault="003E0379" w:rsidP="005B2300">
            <w:pPr>
              <w:pStyle w:val="Tabletext-evidencematrix"/>
              <w:rPr>
                <w:szCs w:val="16"/>
              </w:rPr>
            </w:pPr>
            <w:r w:rsidRPr="00C70209">
              <w:rPr>
                <w:szCs w:val="16"/>
              </w:rPr>
              <w:t>2.0/100 person-years at risk</w:t>
            </w:r>
          </w:p>
        </w:tc>
        <w:tc>
          <w:tcPr>
            <w:tcW w:w="520" w:type="pct"/>
            <w:shd w:val="clear" w:color="auto" w:fill="auto"/>
          </w:tcPr>
          <w:p w14:paraId="1401BE42" w14:textId="77777777" w:rsidR="003E0379" w:rsidRPr="00C70209" w:rsidRDefault="003E0379" w:rsidP="005B2300">
            <w:pPr>
              <w:pStyle w:val="Tabletext-evidencematrix"/>
              <w:rPr>
                <w:szCs w:val="16"/>
              </w:rPr>
            </w:pPr>
            <w:r w:rsidRPr="00C70209">
              <w:rPr>
                <w:szCs w:val="16"/>
              </w:rPr>
              <w:t xml:space="preserve">5.6/100 person-years at risk </w:t>
            </w:r>
          </w:p>
        </w:tc>
        <w:tc>
          <w:tcPr>
            <w:tcW w:w="521" w:type="pct"/>
            <w:shd w:val="clear" w:color="auto" w:fill="auto"/>
          </w:tcPr>
          <w:p w14:paraId="21ECA758" w14:textId="123E8C16" w:rsidR="003E0379" w:rsidRPr="00C70209" w:rsidRDefault="004670EE" w:rsidP="005B2300">
            <w:pPr>
              <w:pStyle w:val="Tabletext-evidencematrix"/>
              <w:rPr>
                <w:szCs w:val="16"/>
              </w:rPr>
            </w:pPr>
            <w:r w:rsidRPr="00C70209">
              <w:rPr>
                <w:szCs w:val="16"/>
              </w:rPr>
              <w:t xml:space="preserve">RR </w:t>
            </w:r>
            <w:r w:rsidR="003E0379" w:rsidRPr="00C70209">
              <w:rPr>
                <w:szCs w:val="16"/>
              </w:rPr>
              <w:t>0.36 [0.10, 0.83]</w:t>
            </w:r>
          </w:p>
        </w:tc>
        <w:tc>
          <w:tcPr>
            <w:tcW w:w="600" w:type="pct"/>
            <w:shd w:val="clear" w:color="auto" w:fill="D9D9D9" w:themeFill="background1" w:themeFillShade="D9"/>
          </w:tcPr>
          <w:p w14:paraId="0EDCABBF" w14:textId="77777777" w:rsidR="003E0379" w:rsidRPr="00C70209" w:rsidRDefault="003E0379" w:rsidP="005B2300">
            <w:pPr>
              <w:pStyle w:val="Tabletext-evidencematrix"/>
              <w:rPr>
                <w:i/>
                <w:szCs w:val="16"/>
              </w:rPr>
            </w:pPr>
            <w:r w:rsidRPr="00C70209">
              <w:rPr>
                <w:i/>
                <w:szCs w:val="16"/>
              </w:rPr>
              <w:t>Favours RBC transfusions</w:t>
            </w:r>
          </w:p>
          <w:p w14:paraId="42B56A85" w14:textId="630CEB91" w:rsidR="003E0379" w:rsidRPr="00C70209" w:rsidRDefault="001A475D" w:rsidP="005B2300">
            <w:pPr>
              <w:pStyle w:val="Tabletext-evidencematrix"/>
              <w:rPr>
                <w:szCs w:val="16"/>
              </w:rPr>
            </w:pPr>
            <w:r w:rsidRPr="001A475D">
              <w:rPr>
                <w:i/>
                <w:szCs w:val="16"/>
              </w:rPr>
              <w:t>P = </w:t>
            </w:r>
            <w:r w:rsidR="003E0379" w:rsidRPr="00C70209">
              <w:rPr>
                <w:szCs w:val="16"/>
              </w:rPr>
              <w:t>0.02</w:t>
            </w:r>
          </w:p>
        </w:tc>
      </w:tr>
    </w:tbl>
    <w:p w14:paraId="3949931C" w14:textId="0AAEC11D" w:rsidR="003E0379" w:rsidRPr="00C70209" w:rsidRDefault="003E0379" w:rsidP="005B2300">
      <w:pPr>
        <w:spacing w:after="0"/>
        <w:ind w:left="0"/>
        <w:rPr>
          <w:rFonts w:ascii="Arial Narrow" w:hAnsi="Arial Narrow"/>
          <w:sz w:val="16"/>
          <w:szCs w:val="16"/>
        </w:rPr>
      </w:pPr>
      <w:r w:rsidRPr="00C70209">
        <w:rPr>
          <w:rFonts w:ascii="Arial Narrow" w:hAnsi="Arial Narrow"/>
          <w:sz w:val="16"/>
          <w:szCs w:val="16"/>
        </w:rPr>
        <w:t xml:space="preserve">CI, confidence interval; HbSS, sickle cell anaemia; </w:t>
      </w:r>
      <w:r w:rsidR="004670EE" w:rsidRPr="00C70209">
        <w:rPr>
          <w:rFonts w:ascii="Arial Narrow" w:hAnsi="Arial Narrow"/>
          <w:sz w:val="16"/>
          <w:szCs w:val="16"/>
        </w:rPr>
        <w:t xml:space="preserve">IRR, incidence rate ratio; </w:t>
      </w:r>
      <w:r w:rsidR="000D3C57" w:rsidRPr="00C70209">
        <w:rPr>
          <w:rFonts w:ascii="Arial Narrow" w:hAnsi="Arial Narrow"/>
          <w:sz w:val="16"/>
          <w:szCs w:val="16"/>
        </w:rPr>
        <w:t xml:space="preserve">MRI, magnetic resonance imaging; </w:t>
      </w:r>
      <w:r w:rsidRPr="00C70209">
        <w:rPr>
          <w:rFonts w:ascii="Arial Narrow" w:hAnsi="Arial Narrow"/>
          <w:sz w:val="16"/>
          <w:szCs w:val="16"/>
        </w:rPr>
        <w:t>OR</w:t>
      </w:r>
      <w:r w:rsidRPr="00C70209">
        <w:rPr>
          <w:rFonts w:ascii="Arial Narrow" w:eastAsia="Arial Unicode MS" w:hAnsi="Arial Narrow"/>
          <w:sz w:val="16"/>
          <w:szCs w:val="16"/>
          <w:lang w:eastAsia="ja-JP"/>
        </w:rPr>
        <w:t xml:space="preserve">, odds ratio; </w:t>
      </w:r>
      <w:r w:rsidRPr="00C70209">
        <w:rPr>
          <w:rFonts w:ascii="Arial Narrow" w:hAnsi="Arial Narrow"/>
          <w:sz w:val="16"/>
          <w:szCs w:val="16"/>
        </w:rPr>
        <w:t>RBC, red blood cell; RR, risk</w:t>
      </w:r>
      <w:r w:rsidR="005F73A7" w:rsidRPr="00C70209">
        <w:rPr>
          <w:rFonts w:ascii="Arial Narrow" w:hAnsi="Arial Narrow"/>
          <w:sz w:val="16"/>
          <w:szCs w:val="16"/>
        </w:rPr>
        <w:t xml:space="preserve"> ratio</w:t>
      </w:r>
      <w:r w:rsidRPr="00C70209">
        <w:rPr>
          <w:rFonts w:ascii="Arial Narrow" w:hAnsi="Arial Narrow"/>
          <w:sz w:val="16"/>
          <w:szCs w:val="16"/>
        </w:rPr>
        <w:t xml:space="preserve">; </w:t>
      </w:r>
      <w:r w:rsidRPr="00C70209">
        <w:rPr>
          <w:rFonts w:ascii="Arial Narrow" w:eastAsia="Arial Unicode MS" w:hAnsi="Arial Narrow"/>
          <w:bCs/>
          <w:sz w:val="16"/>
          <w:szCs w:val="16"/>
          <w:lang w:eastAsia="ja-JP"/>
        </w:rPr>
        <w:t>Sβ</w:t>
      </w:r>
      <w:r w:rsidRPr="00C70209">
        <w:rPr>
          <w:rFonts w:ascii="Arial Narrow" w:eastAsia="Arial Unicode MS" w:hAnsi="Arial Narrow"/>
          <w:sz w:val="16"/>
          <w:szCs w:val="16"/>
          <w:lang w:eastAsia="ja-JP"/>
        </w:rPr>
        <w:t xml:space="preserve">0, sickle beta zero; </w:t>
      </w:r>
      <w:r w:rsidRPr="00C70209">
        <w:rPr>
          <w:rFonts w:ascii="Arial Narrow" w:hAnsi="Arial Narrow"/>
          <w:sz w:val="16"/>
          <w:szCs w:val="16"/>
        </w:rPr>
        <w:t xml:space="preserve">TCD, transcranial Doppler; </w:t>
      </w:r>
      <w:r w:rsidRPr="00C70209">
        <w:rPr>
          <w:rFonts w:ascii="Arial Narrow" w:eastAsia="Arial Unicode MS" w:hAnsi="Arial Narrow"/>
          <w:sz w:val="16"/>
          <w:szCs w:val="16"/>
          <w:lang w:eastAsia="ja-JP"/>
        </w:rPr>
        <w:t>TIA, transient ischaemic attack</w:t>
      </w:r>
    </w:p>
    <w:p w14:paraId="569D690B" w14:textId="77777777" w:rsidR="003E0379" w:rsidRPr="00C70209" w:rsidRDefault="003E0379"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FD3BCF6" w14:textId="6D333812" w:rsidR="003E0379" w:rsidRPr="00C70209" w:rsidRDefault="003E0379"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29050DC6" w14:textId="3A8496E0" w:rsidR="003E0379" w:rsidRPr="00C70209" w:rsidRDefault="003E0379" w:rsidP="005B2300">
      <w:pPr>
        <w:pStyle w:val="Tablefignotesleft"/>
      </w:pPr>
      <w:r w:rsidRPr="00C70209">
        <w:rPr>
          <w:b/>
        </w:rPr>
        <w:t>c.</w:t>
      </w:r>
      <w:r w:rsidRPr="00C70209">
        <w:t xml:space="preserve"> Calculated post</w:t>
      </w:r>
      <w:r w:rsidR="004B557C" w:rsidRPr="00C70209">
        <w:t>-</w:t>
      </w:r>
      <w:r w:rsidRPr="00C70209">
        <w:t>hoc using RevMan 5.1.2.</w:t>
      </w:r>
    </w:p>
    <w:p w14:paraId="41EE27B1" w14:textId="41BB2208" w:rsidR="003E0379" w:rsidRPr="00C70209" w:rsidRDefault="003E0379" w:rsidP="005B2300">
      <w:pPr>
        <w:pStyle w:val="Tablefignotesleft"/>
        <w:rPr>
          <w:rFonts w:eastAsia="Arial Unicode MS"/>
          <w:bCs/>
        </w:rPr>
      </w:pPr>
      <w:r w:rsidRPr="00C70209">
        <w:rPr>
          <w:b/>
        </w:rPr>
        <w:t>d.</w:t>
      </w:r>
      <w:r w:rsidRPr="00C70209">
        <w:t xml:space="preserve"> Reported by Adams (1998) as a</w:t>
      </w:r>
      <w:r w:rsidRPr="00C70209">
        <w:rPr>
          <w:rFonts w:eastAsia="Arial Unicode MS"/>
          <w:bCs/>
        </w:rPr>
        <w:t xml:space="preserve"> 91% lower risk reduction in transfusion group (</w:t>
      </w:r>
      <w:r w:rsidR="001A475D" w:rsidRPr="001A475D">
        <w:rPr>
          <w:rFonts w:eastAsia="Arial Unicode MS"/>
          <w:bCs/>
          <w:i/>
        </w:rPr>
        <w:t>P = </w:t>
      </w:r>
      <w:r w:rsidRPr="00C70209">
        <w:rPr>
          <w:rFonts w:eastAsia="Arial Unicode MS"/>
          <w:bCs/>
        </w:rPr>
        <w:t>0.002).</w:t>
      </w:r>
    </w:p>
    <w:p w14:paraId="68758512" w14:textId="1AEBA523" w:rsidR="003E0379" w:rsidRPr="00C70209" w:rsidRDefault="003E0379" w:rsidP="005B2300">
      <w:pPr>
        <w:pStyle w:val="Tablefignotesleft"/>
        <w:rPr>
          <w:rFonts w:eastAsia="Arial Unicode MS"/>
          <w:bCs/>
        </w:rPr>
      </w:pPr>
      <w:r w:rsidRPr="00C70209">
        <w:rPr>
          <w:rFonts w:eastAsia="Arial Unicode MS"/>
          <w:b/>
          <w:bCs/>
        </w:rPr>
        <w:t xml:space="preserve">e. </w:t>
      </w:r>
      <w:r w:rsidR="001A475D" w:rsidRPr="001A475D">
        <w:rPr>
          <w:rFonts w:eastAsia="Arial Unicode MS"/>
          <w:bCs/>
          <w:i/>
        </w:rPr>
        <w:t>P-</w:t>
      </w:r>
      <w:r w:rsidRPr="00C70209">
        <w:rPr>
          <w:rFonts w:eastAsia="Arial Unicode MS"/>
          <w:bCs/>
        </w:rPr>
        <w:t>value reported by study authors.</w:t>
      </w:r>
    </w:p>
    <w:p w14:paraId="7F7EE039" w14:textId="270DD652" w:rsidR="003E0379" w:rsidRPr="00C70209" w:rsidRDefault="003E0379" w:rsidP="005B2300">
      <w:pPr>
        <w:pStyle w:val="Tablefignotesleft"/>
      </w:pPr>
      <w:r w:rsidRPr="00C70209">
        <w:rPr>
          <w:rFonts w:eastAsia="Arial Unicode MS"/>
          <w:b/>
          <w:bCs/>
        </w:rPr>
        <w:t xml:space="preserve">f. </w:t>
      </w:r>
      <w:r w:rsidRPr="00C70209">
        <w:rPr>
          <w:rFonts w:eastAsia="Arial Unicode MS"/>
          <w:bCs/>
        </w:rPr>
        <w:t>When calculated in RevMan 5.1.2 the effect is borderline significant (</w:t>
      </w:r>
      <w:r w:rsidR="001A475D" w:rsidRPr="001A475D">
        <w:rPr>
          <w:rFonts w:eastAsia="Arial Unicode MS"/>
          <w:bCs/>
          <w:i/>
        </w:rPr>
        <w:t>P = </w:t>
      </w:r>
      <w:r w:rsidRPr="00C70209">
        <w:rPr>
          <w:rFonts w:eastAsia="Arial Unicode MS"/>
          <w:bCs/>
        </w:rPr>
        <w:t>0.06).</w:t>
      </w:r>
    </w:p>
    <w:p w14:paraId="416CDEFF" w14:textId="77777777" w:rsidR="00B30DCE" w:rsidRPr="00C70209" w:rsidRDefault="00B30DCE" w:rsidP="005B2300">
      <w:pPr>
        <w:pStyle w:val="BodyTextbeforebulle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08B3B2E2" w14:textId="77777777" w:rsidR="003E0379" w:rsidRPr="00C70209" w:rsidRDefault="003E0379" w:rsidP="005B2300">
      <w:pPr>
        <w:pStyle w:val="Heading6"/>
      </w:pPr>
      <w:r w:rsidRPr="00C70209">
        <w:t>Secondary outcomes</w:t>
      </w:r>
      <w:r w:rsidRPr="00C70209">
        <w:rPr>
          <w:rStyle w:val="FootnoteReference"/>
        </w:rPr>
        <w:footnoteReference w:id="13"/>
      </w:r>
    </w:p>
    <w:p w14:paraId="70E23E32" w14:textId="77777777" w:rsidR="003E0379" w:rsidRPr="00C70209" w:rsidRDefault="003E0379" w:rsidP="00CF6F17">
      <w:pPr>
        <w:pStyle w:val="Heading7"/>
        <w:rPr>
          <w:lang w:eastAsia="en-GB"/>
        </w:rPr>
      </w:pPr>
      <w:r w:rsidRPr="00C70209">
        <w:rPr>
          <w:lang w:eastAsia="en-GB"/>
        </w:rPr>
        <w:t>Transfusion-related serious adverse events</w:t>
      </w:r>
    </w:p>
    <w:p w14:paraId="15303498" w14:textId="26B3A715" w:rsidR="00483107" w:rsidRPr="00C70209" w:rsidRDefault="00483107" w:rsidP="00483107">
      <w:pPr>
        <w:pStyle w:val="BodyText"/>
        <w:rPr>
          <w:lang w:eastAsia="en-GB"/>
        </w:rPr>
      </w:pPr>
      <w:r w:rsidRPr="00C70209">
        <w:t xml:space="preserve">One Level I study (Cherry 2012) included data from two Level II studies (Adams 1998, Adams 2005) and one additional Level II study (Debaun 2014) assessing the effect of RBC transfusions provided evidence for transfusion-related SAEs </w:t>
      </w:r>
      <w:r w:rsidR="009D6610" w:rsidRPr="00C70209">
        <w:t xml:space="preserve">(TACO, TRALI, haemolytic transfusion reactions, transfusion transmitted infections, transfusion-induced graft-versus-host-disease, anaphylactic reactions) </w:t>
      </w:r>
      <w:r w:rsidRPr="00C70209">
        <w:t>among paediatric patients with sickle cell disease. Both STOP trials (Adams 1998, Adams 2005) were assessed to be of good</w:t>
      </w:r>
      <w:r w:rsidR="0023776E" w:rsidRPr="00C70209">
        <w:t>-</w:t>
      </w:r>
      <w:r w:rsidRPr="00C70209">
        <w:t>quality, and Debaun (2014) was rated as fair</w:t>
      </w:r>
      <w:r w:rsidR="0023776E" w:rsidRPr="00C70209">
        <w:t>-</w:t>
      </w:r>
      <w:r w:rsidRPr="00C70209">
        <w:t xml:space="preserve">quality. The results of these studies are summarised in the </w:t>
      </w:r>
      <w:r w:rsidR="004670EE" w:rsidRPr="00C70209">
        <w:rPr>
          <w:b/>
        </w:rPr>
        <w:fldChar w:fldCharType="begin"/>
      </w:r>
      <w:r w:rsidR="004670EE" w:rsidRPr="00C70209">
        <w:rPr>
          <w:b/>
        </w:rPr>
        <w:instrText xml:space="preserve"> REF _Ref406147099 \h  \* MERGEFORMAT </w:instrText>
      </w:r>
      <w:r w:rsidR="004670EE" w:rsidRPr="00C70209">
        <w:rPr>
          <w:b/>
        </w:rPr>
      </w:r>
      <w:r w:rsidR="004670EE" w:rsidRPr="00C70209">
        <w:rPr>
          <w:b/>
        </w:rPr>
        <w:fldChar w:fldCharType="separate"/>
      </w:r>
      <w:r w:rsidR="000F7A9B" w:rsidRPr="000F7A9B">
        <w:rPr>
          <w:b/>
        </w:rPr>
        <w:t>Table 3.1.21</w:t>
      </w:r>
      <w:r w:rsidR="004670EE" w:rsidRPr="00C70209">
        <w:rPr>
          <w:b/>
        </w:rPr>
        <w:fldChar w:fldCharType="end"/>
      </w:r>
      <w:r w:rsidRPr="00C70209">
        <w:rPr>
          <w:lang w:eastAsia="en-GB"/>
        </w:rPr>
        <w:t>.</w:t>
      </w:r>
    </w:p>
    <w:p w14:paraId="755E722C" w14:textId="15CD1B55" w:rsidR="00483107" w:rsidRPr="00C70209" w:rsidRDefault="00483107" w:rsidP="00483107">
      <w:pPr>
        <w:pStyle w:val="BodyText"/>
        <w:rPr>
          <w:lang w:eastAsia="en-GB"/>
        </w:rPr>
      </w:pPr>
      <w:r w:rsidRPr="00C70209">
        <w:rPr>
          <w:lang w:eastAsia="en-GB"/>
        </w:rPr>
        <w:t xml:space="preserve">In the study by Adams (1998), there were 10 patients </w:t>
      </w:r>
      <w:r w:rsidRPr="00C70209">
        <w:t xml:space="preserve">(15.9%) who were reported to </w:t>
      </w:r>
      <w:r w:rsidRPr="00C70209">
        <w:rPr>
          <w:lang w:eastAsia="en-GB"/>
        </w:rPr>
        <w:t xml:space="preserve">experience alloimmunisations to RBCs, and 12 patients (19%) who experienced a transfusion reaction. No patients developed </w:t>
      </w:r>
      <w:r w:rsidR="00B05479" w:rsidRPr="00C70209">
        <w:rPr>
          <w:lang w:eastAsia="en-GB"/>
        </w:rPr>
        <w:t>h</w:t>
      </w:r>
      <w:r w:rsidRPr="00C70209">
        <w:rPr>
          <w:lang w:eastAsia="en-GB"/>
        </w:rPr>
        <w:t>epatitis C.</w:t>
      </w:r>
    </w:p>
    <w:p w14:paraId="434F02B6" w14:textId="789E3948" w:rsidR="00483107" w:rsidRPr="00C70209" w:rsidRDefault="00483107" w:rsidP="00483107">
      <w:pPr>
        <w:pStyle w:val="BodyText"/>
        <w:rPr>
          <w:lang w:eastAsia="en-GB"/>
        </w:rPr>
      </w:pPr>
      <w:r w:rsidRPr="00C70209">
        <w:rPr>
          <w:lang w:eastAsia="en-GB"/>
        </w:rPr>
        <w:t>Adams (2005) reported one patient (2.6%) who experienced alloimmunisation to RBCs, seven patients (18.4%) who experienced a transfusion reaction, and one patient (2.6%) who experienced a serious transfusion reaction.</w:t>
      </w:r>
    </w:p>
    <w:p w14:paraId="4927DC5B" w14:textId="69088234" w:rsidR="00483107" w:rsidRPr="00C70209" w:rsidRDefault="00483107" w:rsidP="00483107">
      <w:pPr>
        <w:pStyle w:val="BodyText"/>
      </w:pPr>
      <w:r w:rsidRPr="00C70209">
        <w:t>In the study by Debaun (2014), there were 15 patients (16.7%) in the transfusion group who experienced a transfusion reaction, compared with one patient (0.95%) in the standard care group. There were 25 transfusion reactions in total, of which 13 were allergic (52.0%) and 8 (32.0%) were febrile non-haemolytic.</w:t>
      </w:r>
    </w:p>
    <w:p w14:paraId="193D598A" w14:textId="77777777" w:rsidR="00483107" w:rsidRPr="00C70209" w:rsidRDefault="00483107" w:rsidP="00CF6F17">
      <w:pPr>
        <w:pStyle w:val="Heading7"/>
      </w:pPr>
      <w:r w:rsidRPr="00C70209">
        <w:t>Functional/performance measures</w:t>
      </w:r>
    </w:p>
    <w:p w14:paraId="40AE3679" w14:textId="10AF514F" w:rsidR="003E0379" w:rsidRPr="00C70209" w:rsidRDefault="00483107" w:rsidP="00483107">
      <w:pPr>
        <w:pStyle w:val="BodyText"/>
      </w:pPr>
      <w:r w:rsidRPr="00C70209">
        <w:t xml:space="preserve">There were no studies identified in the systematic review and hand-searching process that assessed the effect of RBC transfusion compared with no transfusion in </w:t>
      </w:r>
      <w:r w:rsidR="008A4D5E" w:rsidRPr="00C70209">
        <w:rPr>
          <w:lang w:eastAsia="en-GB"/>
        </w:rPr>
        <w:t>neonatal and paediatric</w:t>
      </w:r>
      <w:r w:rsidRPr="00C70209">
        <w:t xml:space="preserve"> patients with sickle cell disease that reported functional and performance measures</w:t>
      </w:r>
      <w:r w:rsidR="003E0379" w:rsidRPr="00C70209">
        <w:t>.</w:t>
      </w:r>
    </w:p>
    <w:p w14:paraId="766CA3D5" w14:textId="77777777" w:rsidR="00B30DCE" w:rsidRPr="00C70209" w:rsidRDefault="00B30DCE" w:rsidP="003E0379">
      <w:pPr>
        <w:pStyle w:val="BodyText"/>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40D62774" w14:textId="4F149442" w:rsidR="003E0379" w:rsidRPr="00C70209" w:rsidRDefault="003E0379" w:rsidP="00B30DCE">
      <w:pPr>
        <w:pStyle w:val="Caption"/>
      </w:pPr>
      <w:r w:rsidRPr="00C70209">
        <w:t xml:space="preserve"> </w:t>
      </w:r>
      <w:bookmarkStart w:id="304" w:name="_Ref406147099"/>
      <w:bookmarkStart w:id="305" w:name="_Toc42774707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1</w:t>
      </w:r>
      <w:r w:rsidR="00130F03" w:rsidRPr="00C70209">
        <w:fldChar w:fldCharType="end"/>
      </w:r>
      <w:bookmarkEnd w:id="304"/>
      <w:r w:rsidRPr="00C70209">
        <w:tab/>
        <w:t>Paediatric patients with sickle cell disease: RBC transfusion versus no transfusion (or alternate dose) – Transfusion-related serious adverse events</w:t>
      </w:r>
      <w:bookmarkEnd w:id="30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8"/>
        <w:gridCol w:w="1392"/>
        <w:gridCol w:w="1392"/>
        <w:gridCol w:w="1392"/>
        <w:gridCol w:w="1392"/>
        <w:gridCol w:w="1392"/>
        <w:gridCol w:w="1474"/>
        <w:gridCol w:w="1474"/>
        <w:gridCol w:w="1477"/>
        <w:gridCol w:w="1701"/>
      </w:tblGrid>
      <w:tr w:rsidR="003E0379" w:rsidRPr="00C70209" w14:paraId="57D18602" w14:textId="77777777" w:rsidTr="003E0379">
        <w:trPr>
          <w:tblHeader/>
        </w:trPr>
        <w:tc>
          <w:tcPr>
            <w:tcW w:w="384" w:type="pct"/>
            <w:vMerge w:val="restart"/>
            <w:tcBorders>
              <w:bottom w:val="single" w:sz="4" w:space="0" w:color="auto"/>
            </w:tcBorders>
          </w:tcPr>
          <w:p w14:paraId="72B45764" w14:textId="77777777" w:rsidR="003E0379" w:rsidRPr="00C70209" w:rsidRDefault="003E0379" w:rsidP="003E0379">
            <w:pPr>
              <w:pStyle w:val="TableH2"/>
              <w:rPr>
                <w:rFonts w:eastAsia="Arial Unicode MS"/>
              </w:rPr>
            </w:pPr>
            <w:r w:rsidRPr="00C70209">
              <w:rPr>
                <w:rFonts w:eastAsia="Arial Unicode MS"/>
              </w:rPr>
              <w:t>Study</w:t>
            </w:r>
          </w:p>
          <w:p w14:paraId="0B8997C2" w14:textId="77777777" w:rsidR="003E0379" w:rsidRPr="00C70209" w:rsidRDefault="003E0379" w:rsidP="003E0379">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88FADD7" w14:textId="77777777" w:rsidR="003E0379" w:rsidRPr="00C70209" w:rsidRDefault="003E0379" w:rsidP="003E0379">
            <w:pPr>
              <w:pStyle w:val="TableH2"/>
              <w:rPr>
                <w:rFonts w:eastAsia="Arial Unicode MS"/>
              </w:rPr>
            </w:pPr>
            <w:r w:rsidRPr="00C70209">
              <w:rPr>
                <w:rFonts w:eastAsia="Arial Unicode MS"/>
                <w:i/>
              </w:rPr>
              <w:t>Quality</w:t>
            </w:r>
          </w:p>
        </w:tc>
        <w:tc>
          <w:tcPr>
            <w:tcW w:w="491" w:type="pct"/>
            <w:vMerge w:val="restart"/>
          </w:tcPr>
          <w:p w14:paraId="7B0CEC11" w14:textId="77777777" w:rsidR="003E0379" w:rsidRPr="00C70209" w:rsidRDefault="003E0379" w:rsidP="003E0379">
            <w:pPr>
              <w:pStyle w:val="TableH2"/>
              <w:rPr>
                <w:rFonts w:eastAsia="Arial Unicode MS"/>
              </w:rPr>
            </w:pPr>
            <w:r w:rsidRPr="00C70209">
              <w:rPr>
                <w:rFonts w:eastAsia="Arial Unicode MS"/>
              </w:rPr>
              <w:t>No. of trials / sample size included in analysis</w:t>
            </w:r>
          </w:p>
        </w:tc>
        <w:tc>
          <w:tcPr>
            <w:tcW w:w="491" w:type="pct"/>
            <w:vMerge w:val="restart"/>
          </w:tcPr>
          <w:p w14:paraId="39C935A6" w14:textId="77777777" w:rsidR="003E0379" w:rsidRPr="00C70209" w:rsidRDefault="003E0379" w:rsidP="003E0379">
            <w:pPr>
              <w:pStyle w:val="TableH2"/>
              <w:rPr>
                <w:rFonts w:eastAsia="Arial Unicode MS"/>
              </w:rPr>
            </w:pPr>
            <w:r w:rsidRPr="00C70209">
              <w:rPr>
                <w:rFonts w:eastAsia="Arial Unicode MS"/>
              </w:rPr>
              <w:t xml:space="preserve">Patient population </w:t>
            </w:r>
          </w:p>
        </w:tc>
        <w:tc>
          <w:tcPr>
            <w:tcW w:w="491" w:type="pct"/>
            <w:vMerge w:val="restart"/>
          </w:tcPr>
          <w:p w14:paraId="771BE350" w14:textId="77777777" w:rsidR="003E0379" w:rsidRPr="00C70209" w:rsidRDefault="003E0379" w:rsidP="003E0379">
            <w:pPr>
              <w:pStyle w:val="TableH2"/>
              <w:rPr>
                <w:rFonts w:eastAsia="Arial Unicode MS"/>
              </w:rPr>
            </w:pPr>
            <w:r w:rsidRPr="00C70209">
              <w:rPr>
                <w:rFonts w:eastAsia="Arial Unicode MS"/>
              </w:rPr>
              <w:t>Setting</w:t>
            </w:r>
          </w:p>
          <w:p w14:paraId="03EC753E" w14:textId="77777777" w:rsidR="003E0379" w:rsidRPr="00C70209" w:rsidRDefault="003E0379" w:rsidP="003E0379">
            <w:pPr>
              <w:pStyle w:val="TableH2"/>
              <w:rPr>
                <w:rFonts w:eastAsia="Arial Unicode MS"/>
              </w:rPr>
            </w:pPr>
            <w:r w:rsidRPr="00C70209">
              <w:rPr>
                <w:rFonts w:eastAsia="Arial Unicode MS"/>
              </w:rPr>
              <w:t>Location</w:t>
            </w:r>
          </w:p>
        </w:tc>
        <w:tc>
          <w:tcPr>
            <w:tcW w:w="491" w:type="pct"/>
            <w:vMerge w:val="restart"/>
          </w:tcPr>
          <w:p w14:paraId="215A84B2" w14:textId="195749DD" w:rsidR="003E0379" w:rsidRPr="00C70209" w:rsidRDefault="003E0379" w:rsidP="003E0379">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1" w:type="pct"/>
            <w:vMerge w:val="restart"/>
          </w:tcPr>
          <w:p w14:paraId="28A16AD8" w14:textId="77777777" w:rsidR="003E0379" w:rsidRPr="00C70209" w:rsidRDefault="003E0379" w:rsidP="003E0379">
            <w:pPr>
              <w:pStyle w:val="TableH2"/>
              <w:rPr>
                <w:rFonts w:eastAsia="Arial Unicode MS"/>
              </w:rPr>
            </w:pPr>
            <w:r w:rsidRPr="00C70209">
              <w:rPr>
                <w:rFonts w:eastAsia="Arial Unicode MS"/>
              </w:rPr>
              <w:t>Outcome</w:t>
            </w:r>
          </w:p>
        </w:tc>
        <w:tc>
          <w:tcPr>
            <w:tcW w:w="2161" w:type="pct"/>
            <w:gridSpan w:val="4"/>
          </w:tcPr>
          <w:p w14:paraId="538CB390" w14:textId="77777777" w:rsidR="003E0379" w:rsidRPr="00C70209" w:rsidRDefault="003E0379" w:rsidP="003E0379">
            <w:pPr>
              <w:pStyle w:val="TableH2"/>
              <w:rPr>
                <w:rFonts w:eastAsia="Arial Unicode MS"/>
                <w:i/>
              </w:rPr>
            </w:pPr>
            <w:r w:rsidRPr="00C70209">
              <w:rPr>
                <w:rFonts w:eastAsia="Arial Unicode MS"/>
              </w:rPr>
              <w:t>Results</w:t>
            </w:r>
          </w:p>
        </w:tc>
      </w:tr>
      <w:tr w:rsidR="003E0379" w:rsidRPr="00C70209" w14:paraId="0940572C" w14:textId="77777777" w:rsidTr="003E0379">
        <w:trPr>
          <w:tblHeader/>
        </w:trPr>
        <w:tc>
          <w:tcPr>
            <w:tcW w:w="384" w:type="pct"/>
            <w:vMerge/>
          </w:tcPr>
          <w:p w14:paraId="1C0EEDBE" w14:textId="77777777" w:rsidR="003E0379" w:rsidRPr="00C70209" w:rsidRDefault="003E0379" w:rsidP="003E0379">
            <w:pPr>
              <w:pStyle w:val="TableH2"/>
              <w:rPr>
                <w:rFonts w:eastAsia="Arial Unicode MS"/>
              </w:rPr>
            </w:pPr>
          </w:p>
        </w:tc>
        <w:tc>
          <w:tcPr>
            <w:tcW w:w="491" w:type="pct"/>
            <w:vMerge/>
          </w:tcPr>
          <w:p w14:paraId="03C364E6" w14:textId="77777777" w:rsidR="003E0379" w:rsidRPr="00C70209" w:rsidRDefault="003E0379" w:rsidP="003E0379">
            <w:pPr>
              <w:pStyle w:val="TableH2"/>
              <w:rPr>
                <w:rFonts w:eastAsia="Arial Unicode MS"/>
              </w:rPr>
            </w:pPr>
          </w:p>
        </w:tc>
        <w:tc>
          <w:tcPr>
            <w:tcW w:w="491" w:type="pct"/>
            <w:vMerge/>
          </w:tcPr>
          <w:p w14:paraId="7A027AFB" w14:textId="77777777" w:rsidR="003E0379" w:rsidRPr="00C70209" w:rsidRDefault="003E0379" w:rsidP="003E0379">
            <w:pPr>
              <w:pStyle w:val="TableH2"/>
              <w:rPr>
                <w:rFonts w:eastAsia="Arial Unicode MS"/>
              </w:rPr>
            </w:pPr>
          </w:p>
        </w:tc>
        <w:tc>
          <w:tcPr>
            <w:tcW w:w="491" w:type="pct"/>
            <w:vMerge/>
          </w:tcPr>
          <w:p w14:paraId="4C34EE90" w14:textId="77777777" w:rsidR="003E0379" w:rsidRPr="00C70209" w:rsidRDefault="003E0379" w:rsidP="003E0379">
            <w:pPr>
              <w:pStyle w:val="TableH2"/>
              <w:rPr>
                <w:rFonts w:eastAsia="Arial Unicode MS"/>
              </w:rPr>
            </w:pPr>
          </w:p>
        </w:tc>
        <w:tc>
          <w:tcPr>
            <w:tcW w:w="491" w:type="pct"/>
            <w:vMerge/>
          </w:tcPr>
          <w:p w14:paraId="25B0DC10" w14:textId="77777777" w:rsidR="003E0379" w:rsidRPr="00C70209" w:rsidRDefault="003E0379" w:rsidP="003E0379">
            <w:pPr>
              <w:pStyle w:val="TableH2"/>
              <w:rPr>
                <w:rFonts w:eastAsia="Arial Unicode MS"/>
              </w:rPr>
            </w:pPr>
          </w:p>
        </w:tc>
        <w:tc>
          <w:tcPr>
            <w:tcW w:w="491" w:type="pct"/>
            <w:vMerge/>
          </w:tcPr>
          <w:p w14:paraId="0CF70BCF" w14:textId="77777777" w:rsidR="003E0379" w:rsidRPr="00C70209" w:rsidRDefault="003E0379" w:rsidP="003E0379">
            <w:pPr>
              <w:pStyle w:val="TableH2"/>
              <w:rPr>
                <w:rFonts w:eastAsia="Arial Unicode MS"/>
              </w:rPr>
            </w:pPr>
          </w:p>
        </w:tc>
        <w:tc>
          <w:tcPr>
            <w:tcW w:w="520" w:type="pct"/>
          </w:tcPr>
          <w:p w14:paraId="7C8CCE4D" w14:textId="77777777" w:rsidR="003E0379" w:rsidRPr="00C70209" w:rsidRDefault="003E0379" w:rsidP="003E0379">
            <w:pPr>
              <w:pStyle w:val="TableH2"/>
              <w:rPr>
                <w:rFonts w:eastAsia="Arial Unicode MS"/>
              </w:rPr>
            </w:pPr>
            <w:r w:rsidRPr="00C70209">
              <w:rPr>
                <w:rFonts w:eastAsia="Arial Unicode MS"/>
              </w:rPr>
              <w:t>RBC transfusion</w:t>
            </w:r>
          </w:p>
          <w:p w14:paraId="40D35277" w14:textId="77777777" w:rsidR="003E0379" w:rsidRPr="00C70209" w:rsidRDefault="003E0379" w:rsidP="003E0379">
            <w:pPr>
              <w:pStyle w:val="TableH2"/>
              <w:rPr>
                <w:rFonts w:eastAsia="Arial Unicode MS"/>
              </w:rPr>
            </w:pPr>
            <w:r w:rsidRPr="00C70209">
              <w:rPr>
                <w:rFonts w:eastAsia="Arial Unicode MS"/>
              </w:rPr>
              <w:t>n/N (%)</w:t>
            </w:r>
          </w:p>
        </w:tc>
        <w:tc>
          <w:tcPr>
            <w:tcW w:w="520" w:type="pct"/>
          </w:tcPr>
          <w:p w14:paraId="060F67B1" w14:textId="0677F942" w:rsidR="003E0379" w:rsidRPr="00C70209" w:rsidRDefault="003E0379" w:rsidP="003E0379">
            <w:pPr>
              <w:pStyle w:val="TableH2"/>
              <w:rPr>
                <w:rFonts w:eastAsia="Arial Unicode MS"/>
              </w:rPr>
            </w:pPr>
            <w:r w:rsidRPr="00C70209">
              <w:rPr>
                <w:rFonts w:eastAsia="Arial Unicode MS"/>
              </w:rPr>
              <w:t>No transfusion</w:t>
            </w:r>
          </w:p>
          <w:p w14:paraId="18099738" w14:textId="77777777" w:rsidR="003E0379" w:rsidRPr="00C70209" w:rsidRDefault="003E0379" w:rsidP="003E0379">
            <w:pPr>
              <w:pStyle w:val="TableH2"/>
              <w:rPr>
                <w:rFonts w:eastAsia="Arial Unicode MS"/>
              </w:rPr>
            </w:pPr>
            <w:r w:rsidRPr="00C70209">
              <w:rPr>
                <w:rFonts w:eastAsia="Arial Unicode MS"/>
              </w:rPr>
              <w:t>n/N (%)</w:t>
            </w:r>
          </w:p>
        </w:tc>
        <w:tc>
          <w:tcPr>
            <w:tcW w:w="521" w:type="pct"/>
          </w:tcPr>
          <w:p w14:paraId="42FAEF5F" w14:textId="77777777" w:rsidR="003E0379" w:rsidRPr="00C70209" w:rsidRDefault="003E0379" w:rsidP="003E0379">
            <w:pPr>
              <w:pStyle w:val="TableH2"/>
              <w:rPr>
                <w:rFonts w:eastAsia="Arial Unicode MS"/>
              </w:rPr>
            </w:pPr>
            <w:r w:rsidRPr="00C70209">
              <w:rPr>
                <w:rFonts w:eastAsia="Arial Unicode MS"/>
              </w:rPr>
              <w:t>Risk estimate (95% CI)</w:t>
            </w:r>
          </w:p>
        </w:tc>
        <w:tc>
          <w:tcPr>
            <w:tcW w:w="600" w:type="pct"/>
          </w:tcPr>
          <w:p w14:paraId="2FBDF9E9" w14:textId="77777777" w:rsidR="003E0379" w:rsidRPr="00C70209" w:rsidRDefault="003E0379" w:rsidP="003E0379">
            <w:pPr>
              <w:pStyle w:val="TableH3"/>
              <w:rPr>
                <w:rFonts w:eastAsia="Arial Unicode MS"/>
              </w:rPr>
            </w:pPr>
            <w:r w:rsidRPr="00C70209">
              <w:rPr>
                <w:rFonts w:eastAsia="Arial Unicode MS"/>
              </w:rPr>
              <w:t>Statistical significance</w:t>
            </w:r>
          </w:p>
          <w:p w14:paraId="262936CA" w14:textId="524935BD" w:rsidR="003E0379" w:rsidRPr="00C70209" w:rsidRDefault="001A475D" w:rsidP="003E0379">
            <w:pPr>
              <w:pStyle w:val="TableH2"/>
              <w:rPr>
                <w:rFonts w:eastAsia="Arial Unicode MS"/>
              </w:rPr>
            </w:pPr>
            <w:r w:rsidRPr="001A475D">
              <w:rPr>
                <w:rFonts w:eastAsia="Arial Unicode MS"/>
                <w:i/>
              </w:rPr>
              <w:t>P-</w:t>
            </w:r>
            <w:r w:rsidR="003E0379" w:rsidRPr="00C70209">
              <w:rPr>
                <w:rFonts w:eastAsia="Arial Unicode MS"/>
              </w:rPr>
              <w:t>value</w:t>
            </w:r>
          </w:p>
          <w:p w14:paraId="1627A061" w14:textId="77777777" w:rsidR="003E0379" w:rsidRPr="00C70209" w:rsidRDefault="003E0379" w:rsidP="003E0379">
            <w:pPr>
              <w:pStyle w:val="TableH2"/>
              <w:rPr>
                <w:rFonts w:eastAsia="Arial Unicode MS"/>
              </w:rPr>
            </w:pPr>
            <w:r w:rsidRPr="00C70209">
              <w:t>Heterogeneity</w:t>
            </w:r>
            <w:r w:rsidRPr="00C70209">
              <w:rPr>
                <w:vertAlign w:val="superscript"/>
              </w:rPr>
              <w:t>b</w:t>
            </w:r>
          </w:p>
        </w:tc>
      </w:tr>
      <w:tr w:rsidR="003E0379" w:rsidRPr="00C70209" w14:paraId="7CFED7A5" w14:textId="77777777" w:rsidTr="003E0379">
        <w:tc>
          <w:tcPr>
            <w:tcW w:w="5000" w:type="pct"/>
            <w:gridSpan w:val="10"/>
            <w:shd w:val="clear" w:color="auto" w:fill="000000" w:themeFill="text1"/>
          </w:tcPr>
          <w:p w14:paraId="045CF3BA" w14:textId="77777777" w:rsidR="003E0379" w:rsidRPr="00C70209" w:rsidRDefault="003E0379" w:rsidP="003E0379">
            <w:pPr>
              <w:pStyle w:val="TableH4"/>
              <w:rPr>
                <w:rFonts w:eastAsia="Arial Unicode MS"/>
              </w:rPr>
            </w:pPr>
            <w:r w:rsidRPr="00C70209">
              <w:rPr>
                <w:rFonts w:eastAsia="Arial Unicode MS"/>
              </w:rPr>
              <w:t>Level II Evidence</w:t>
            </w:r>
          </w:p>
        </w:tc>
      </w:tr>
      <w:tr w:rsidR="003E0379" w:rsidRPr="00C70209" w14:paraId="0384858D" w14:textId="77777777" w:rsidTr="003E0379">
        <w:trPr>
          <w:tblHeader/>
        </w:trPr>
        <w:tc>
          <w:tcPr>
            <w:tcW w:w="384" w:type="pct"/>
            <w:vMerge w:val="restart"/>
          </w:tcPr>
          <w:p w14:paraId="57A3D42B" w14:textId="5A4F0E48" w:rsidR="003E0379" w:rsidRPr="00C70209" w:rsidRDefault="003E0379" w:rsidP="003E0379">
            <w:pPr>
              <w:pStyle w:val="Tabletext-evidencematrix"/>
            </w:pPr>
            <w:r w:rsidRPr="00C70209">
              <w:t>Cherry 2012</w:t>
            </w:r>
            <w:r w:rsidR="00E1112B" w:rsidRPr="00C70209">
              <w:fldChar w:fldCharType="begin">
                <w:fldData xml:space="preserve">PEVuZE5vdGU+PENpdGU+PEF1dGhvcj5DaGVycnk8L0F1dGhvcj48WWVhcj4yMDEyPC9ZZWFyPjxS
ZWNOdW0+MTU0PC9SZWNOdW0+PERpc3BsYXlUZXh0PjxzdHlsZSBmYWNlPSJzdXBlcnNjcmlwdCI+
NTk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3F7DCB" w:rsidRPr="00C70209">
              <w:instrText xml:space="preserve"> ADDIN EN.CITE </w:instrText>
            </w:r>
            <w:r w:rsidR="003F7DCB" w:rsidRPr="00C70209">
              <w:fldChar w:fldCharType="begin">
                <w:fldData xml:space="preserve">PEVuZE5vdGU+PENpdGU+PEF1dGhvcj5DaGVycnk8L0F1dGhvcj48WWVhcj4yMDEyPC9ZZWFyPjxS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59</w:t>
            </w:r>
            <w:r w:rsidR="00E1112B" w:rsidRPr="00C70209">
              <w:fldChar w:fldCharType="end"/>
            </w:r>
          </w:p>
          <w:p w14:paraId="430F5FF2" w14:textId="77777777" w:rsidR="003E0379" w:rsidRPr="00C70209" w:rsidRDefault="003E0379" w:rsidP="003E0379">
            <w:pPr>
              <w:pStyle w:val="Tabletext-evidencematrix"/>
            </w:pPr>
            <w:r w:rsidRPr="00C70209">
              <w:t>Level I</w:t>
            </w:r>
          </w:p>
          <w:p w14:paraId="3FE09716" w14:textId="77777777" w:rsidR="003E0379" w:rsidRPr="00C70209" w:rsidRDefault="003E0379" w:rsidP="003E0379">
            <w:pPr>
              <w:pStyle w:val="Tabletext-evidencematrix"/>
              <w:rPr>
                <w:i/>
              </w:rPr>
            </w:pPr>
            <w:r w:rsidRPr="00C70209">
              <w:rPr>
                <w:i/>
              </w:rPr>
              <w:t>Good</w:t>
            </w:r>
          </w:p>
        </w:tc>
        <w:tc>
          <w:tcPr>
            <w:tcW w:w="491" w:type="pct"/>
            <w:vMerge w:val="restart"/>
          </w:tcPr>
          <w:p w14:paraId="26110E78" w14:textId="7A37B5DC" w:rsidR="003E0379" w:rsidRPr="00C70209" w:rsidRDefault="003E0379" w:rsidP="003E0379">
            <w:pPr>
              <w:pStyle w:val="Tabletext-evidencematrix"/>
            </w:pPr>
            <w:r w:rsidRPr="00C70209">
              <w:t>1 trial (Adams 1998)</w:t>
            </w:r>
            <w:r w:rsidR="00256DDB" w:rsidRPr="00C70209">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 </w:instrText>
            </w:r>
            <w:r w:rsidR="00A06EBF">
              <w:fldChar w:fldCharType="begin">
                <w:fldData xml:space="preserve">PEVuZE5vdGU+PENpdGU+PEF1dGhvcj5BZGFtczwvQXV0aG9yPjxZZWFyPjE5OTg8L1llYXI+PFJl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</w:fldData>
              </w:fldChar>
            </w:r>
            <w:r w:rsidR="00A06EBF">
              <w:instrText xml:space="preserve"> ADDIN EN.CITE.DATA </w:instrText>
            </w:r>
            <w:r w:rsidR="00A06EBF">
              <w:fldChar w:fldCharType="end"/>
            </w:r>
            <w:r w:rsidR="00256DDB" w:rsidRPr="00C70209">
              <w:fldChar w:fldCharType="separate"/>
            </w:r>
            <w:r w:rsidR="00A06EBF" w:rsidRPr="00A06EBF">
              <w:rPr>
                <w:noProof/>
                <w:vertAlign w:val="superscript"/>
              </w:rPr>
              <w:t>12</w:t>
            </w:r>
            <w:r w:rsidR="00256DDB" w:rsidRPr="00C70209">
              <w:fldChar w:fldCharType="end"/>
            </w:r>
          </w:p>
          <w:p w14:paraId="7764E583" w14:textId="77777777" w:rsidR="003E0379" w:rsidRPr="00C70209" w:rsidRDefault="003E0379" w:rsidP="003E0379">
            <w:pPr>
              <w:pStyle w:val="Tabletext-evidencematrix"/>
            </w:pPr>
            <w:r w:rsidRPr="00C70209">
              <w:t xml:space="preserve"> N=130</w:t>
            </w:r>
          </w:p>
        </w:tc>
        <w:tc>
          <w:tcPr>
            <w:tcW w:w="491" w:type="pct"/>
            <w:vMerge w:val="restart"/>
          </w:tcPr>
          <w:p w14:paraId="74C5BD36" w14:textId="77777777" w:rsidR="003E0379" w:rsidRPr="00C70209" w:rsidRDefault="003E0379" w:rsidP="003E0379">
            <w:pPr>
              <w:pStyle w:val="Tabletext-evidencematrix"/>
            </w:pPr>
            <w:r w:rsidRPr="00C70209">
              <w:t>Children (2–16 years) with HbSS or sickle beta thalassemia and a high risk of stroke</w:t>
            </w:r>
          </w:p>
        </w:tc>
        <w:tc>
          <w:tcPr>
            <w:tcW w:w="491" w:type="pct"/>
            <w:vMerge w:val="restart"/>
          </w:tcPr>
          <w:p w14:paraId="60F8ACBD" w14:textId="77777777" w:rsidR="003E0379" w:rsidRPr="00C70209" w:rsidRDefault="003E0379" w:rsidP="003E0379">
            <w:pPr>
              <w:pStyle w:val="Tabletext-evidencematrix"/>
            </w:pPr>
            <w:r w:rsidRPr="00C70209">
              <w:t>Multicentre, USA</w:t>
            </w:r>
          </w:p>
        </w:tc>
        <w:tc>
          <w:tcPr>
            <w:tcW w:w="491" w:type="pct"/>
            <w:vMerge w:val="restart"/>
          </w:tcPr>
          <w:p w14:paraId="3F07ACB2" w14:textId="164ABC9E" w:rsidR="003E0379" w:rsidRPr="00C70209" w:rsidRDefault="003E0379" w:rsidP="003E0379">
            <w:pPr>
              <w:pStyle w:val="Tabletext-evidencematrix"/>
            </w:pPr>
            <w:r w:rsidRPr="00C70209">
              <w:t xml:space="preserve">RBC transfusion </w:t>
            </w:r>
            <w:r w:rsidR="00C91BAE" w:rsidRPr="00C70209">
              <w:t>versus</w:t>
            </w:r>
            <w:r w:rsidRPr="00C70209">
              <w:t xml:space="preserve"> standard care.</w:t>
            </w:r>
          </w:p>
        </w:tc>
        <w:tc>
          <w:tcPr>
            <w:tcW w:w="491" w:type="pct"/>
          </w:tcPr>
          <w:p w14:paraId="247900EE" w14:textId="77777777" w:rsidR="003E0379" w:rsidRPr="00C70209" w:rsidRDefault="003E0379" w:rsidP="003E0379">
            <w:pPr>
              <w:pStyle w:val="Tabletext-evidencematrix"/>
            </w:pPr>
            <w:r w:rsidRPr="00C70209">
              <w:t>Alloimmunisations to RBC</w:t>
            </w:r>
          </w:p>
        </w:tc>
        <w:tc>
          <w:tcPr>
            <w:tcW w:w="520" w:type="pct"/>
          </w:tcPr>
          <w:p w14:paraId="51258340" w14:textId="77777777" w:rsidR="003E0379" w:rsidRPr="00C70209" w:rsidRDefault="003E0379" w:rsidP="003E0379">
            <w:pPr>
              <w:pStyle w:val="Tabletext-evidencematrix"/>
            </w:pPr>
            <w:r w:rsidRPr="00C70209">
              <w:t>10/63 (15.9%)</w:t>
            </w:r>
          </w:p>
        </w:tc>
        <w:tc>
          <w:tcPr>
            <w:tcW w:w="520" w:type="pct"/>
          </w:tcPr>
          <w:p w14:paraId="27291175" w14:textId="77777777" w:rsidR="003E0379" w:rsidRPr="00C70209" w:rsidRDefault="003E0379" w:rsidP="003E0379">
            <w:pPr>
              <w:pStyle w:val="Tabletext-evidencematrix"/>
            </w:pPr>
            <w:r w:rsidRPr="00C70209">
              <w:t>NR</w:t>
            </w:r>
          </w:p>
        </w:tc>
        <w:tc>
          <w:tcPr>
            <w:tcW w:w="521" w:type="pct"/>
          </w:tcPr>
          <w:p w14:paraId="6D8F7BDC" w14:textId="77777777" w:rsidR="003E0379" w:rsidRPr="00C70209" w:rsidRDefault="003E0379" w:rsidP="003E0379">
            <w:pPr>
              <w:pStyle w:val="Tabletext-evidencematrix"/>
            </w:pPr>
            <w:r w:rsidRPr="00C70209">
              <w:t xml:space="preserve">Not estimable </w:t>
            </w:r>
          </w:p>
        </w:tc>
        <w:tc>
          <w:tcPr>
            <w:tcW w:w="600" w:type="pct"/>
          </w:tcPr>
          <w:p w14:paraId="348F9644" w14:textId="77777777" w:rsidR="003E0379" w:rsidRPr="00C70209" w:rsidRDefault="003E0379" w:rsidP="003E0379">
            <w:pPr>
              <w:pStyle w:val="Tabletext-evidencematrix"/>
              <w:rPr>
                <w:shd w:val="clear" w:color="auto" w:fill="FFFFFF" w:themeFill="background1"/>
              </w:rPr>
            </w:pPr>
            <w:r w:rsidRPr="00C70209">
              <w:t>NA</w:t>
            </w:r>
          </w:p>
        </w:tc>
      </w:tr>
      <w:tr w:rsidR="003E0379" w:rsidRPr="00C70209" w14:paraId="5A5B1BC6" w14:textId="77777777" w:rsidTr="003E0379">
        <w:trPr>
          <w:tblHeader/>
        </w:trPr>
        <w:tc>
          <w:tcPr>
            <w:tcW w:w="384" w:type="pct"/>
            <w:vMerge/>
          </w:tcPr>
          <w:p w14:paraId="0E041358" w14:textId="77777777" w:rsidR="003E0379" w:rsidRPr="00C70209" w:rsidRDefault="003E0379" w:rsidP="003E0379">
            <w:pPr>
              <w:pStyle w:val="Tabletext-evidencematrix"/>
            </w:pPr>
          </w:p>
        </w:tc>
        <w:tc>
          <w:tcPr>
            <w:tcW w:w="491" w:type="pct"/>
            <w:vMerge/>
          </w:tcPr>
          <w:p w14:paraId="4D66D562" w14:textId="77777777" w:rsidR="003E0379" w:rsidRPr="00C70209" w:rsidRDefault="003E0379" w:rsidP="003E0379">
            <w:pPr>
              <w:pStyle w:val="Tabletext-evidencematrix"/>
            </w:pPr>
          </w:p>
        </w:tc>
        <w:tc>
          <w:tcPr>
            <w:tcW w:w="491" w:type="pct"/>
            <w:vMerge/>
          </w:tcPr>
          <w:p w14:paraId="7D14F633" w14:textId="77777777" w:rsidR="003E0379" w:rsidRPr="00C70209" w:rsidRDefault="003E0379" w:rsidP="003E0379">
            <w:pPr>
              <w:pStyle w:val="Tabletext-evidencematrix"/>
            </w:pPr>
          </w:p>
        </w:tc>
        <w:tc>
          <w:tcPr>
            <w:tcW w:w="491" w:type="pct"/>
            <w:vMerge/>
          </w:tcPr>
          <w:p w14:paraId="28360E6C" w14:textId="77777777" w:rsidR="003E0379" w:rsidRPr="00C70209" w:rsidRDefault="003E0379" w:rsidP="003E0379">
            <w:pPr>
              <w:pStyle w:val="Tabletext-evidencematrix"/>
            </w:pPr>
          </w:p>
        </w:tc>
        <w:tc>
          <w:tcPr>
            <w:tcW w:w="491" w:type="pct"/>
            <w:vMerge/>
          </w:tcPr>
          <w:p w14:paraId="3CD3FD82" w14:textId="77777777" w:rsidR="003E0379" w:rsidRPr="00C70209" w:rsidRDefault="003E0379" w:rsidP="003E0379">
            <w:pPr>
              <w:pStyle w:val="Tabletext-evidencematrix"/>
            </w:pPr>
          </w:p>
        </w:tc>
        <w:tc>
          <w:tcPr>
            <w:tcW w:w="491" w:type="pct"/>
          </w:tcPr>
          <w:p w14:paraId="2BB12784" w14:textId="77777777" w:rsidR="003E0379" w:rsidRPr="00C70209" w:rsidRDefault="003E0379" w:rsidP="003E0379">
            <w:pPr>
              <w:pStyle w:val="Tabletext-evidencematrix"/>
            </w:pPr>
            <w:r w:rsidRPr="00C70209">
              <w:t>Transfusion reaction</w:t>
            </w:r>
          </w:p>
        </w:tc>
        <w:tc>
          <w:tcPr>
            <w:tcW w:w="520" w:type="pct"/>
          </w:tcPr>
          <w:p w14:paraId="4645AAC6" w14:textId="77777777" w:rsidR="003E0379" w:rsidRPr="00C70209" w:rsidRDefault="003E0379" w:rsidP="003E0379">
            <w:pPr>
              <w:pStyle w:val="Tabletext-evidencematrix"/>
            </w:pPr>
            <w:r w:rsidRPr="00C70209">
              <w:t>12/63 (19.0%)</w:t>
            </w:r>
          </w:p>
        </w:tc>
        <w:tc>
          <w:tcPr>
            <w:tcW w:w="520" w:type="pct"/>
          </w:tcPr>
          <w:p w14:paraId="79B55421" w14:textId="77777777" w:rsidR="003E0379" w:rsidRPr="00C70209" w:rsidRDefault="003E0379" w:rsidP="003E0379">
            <w:pPr>
              <w:pStyle w:val="Tabletext-evidencematrix"/>
            </w:pPr>
            <w:r w:rsidRPr="00C70209">
              <w:t>NR</w:t>
            </w:r>
          </w:p>
        </w:tc>
        <w:tc>
          <w:tcPr>
            <w:tcW w:w="521" w:type="pct"/>
          </w:tcPr>
          <w:p w14:paraId="3C696CE6" w14:textId="77777777" w:rsidR="003E0379" w:rsidRPr="00C70209" w:rsidRDefault="003E0379" w:rsidP="003E0379">
            <w:pPr>
              <w:pStyle w:val="Tabletext-evidencematrix"/>
            </w:pPr>
            <w:r w:rsidRPr="00C70209">
              <w:t>Not estimable</w:t>
            </w:r>
          </w:p>
        </w:tc>
        <w:tc>
          <w:tcPr>
            <w:tcW w:w="600" w:type="pct"/>
          </w:tcPr>
          <w:p w14:paraId="33839796" w14:textId="77777777" w:rsidR="003E0379" w:rsidRPr="00C70209" w:rsidRDefault="003E0379" w:rsidP="003E0379">
            <w:pPr>
              <w:pStyle w:val="Tabletext-evidencematrix"/>
              <w:rPr>
                <w:shd w:val="clear" w:color="auto" w:fill="FFFFFF" w:themeFill="background1"/>
              </w:rPr>
            </w:pPr>
            <w:r w:rsidRPr="00C70209">
              <w:t>NA</w:t>
            </w:r>
          </w:p>
        </w:tc>
      </w:tr>
      <w:tr w:rsidR="003E0379" w:rsidRPr="00C70209" w14:paraId="40230114" w14:textId="77777777" w:rsidTr="003E0379">
        <w:trPr>
          <w:tblHeader/>
        </w:trPr>
        <w:tc>
          <w:tcPr>
            <w:tcW w:w="384" w:type="pct"/>
            <w:vMerge/>
          </w:tcPr>
          <w:p w14:paraId="7445634D" w14:textId="77777777" w:rsidR="003E0379" w:rsidRPr="00C70209" w:rsidRDefault="003E0379" w:rsidP="003E0379">
            <w:pPr>
              <w:pStyle w:val="Tabletext-evidencematrix"/>
            </w:pPr>
          </w:p>
        </w:tc>
        <w:tc>
          <w:tcPr>
            <w:tcW w:w="491" w:type="pct"/>
            <w:vMerge/>
          </w:tcPr>
          <w:p w14:paraId="24FF8227" w14:textId="77777777" w:rsidR="003E0379" w:rsidRPr="00C70209" w:rsidRDefault="003E0379" w:rsidP="003E0379">
            <w:pPr>
              <w:pStyle w:val="Tabletext-evidencematrix"/>
            </w:pPr>
          </w:p>
        </w:tc>
        <w:tc>
          <w:tcPr>
            <w:tcW w:w="491" w:type="pct"/>
            <w:vMerge/>
          </w:tcPr>
          <w:p w14:paraId="7930CB56" w14:textId="77777777" w:rsidR="003E0379" w:rsidRPr="00C70209" w:rsidRDefault="003E0379" w:rsidP="003E0379">
            <w:pPr>
              <w:pStyle w:val="Tabletext-evidencematrix"/>
            </w:pPr>
          </w:p>
        </w:tc>
        <w:tc>
          <w:tcPr>
            <w:tcW w:w="491" w:type="pct"/>
            <w:vMerge/>
          </w:tcPr>
          <w:p w14:paraId="5FF592C8" w14:textId="77777777" w:rsidR="003E0379" w:rsidRPr="00C70209" w:rsidRDefault="003E0379" w:rsidP="003E0379">
            <w:pPr>
              <w:pStyle w:val="Tabletext-evidencematrix"/>
            </w:pPr>
          </w:p>
        </w:tc>
        <w:tc>
          <w:tcPr>
            <w:tcW w:w="491" w:type="pct"/>
            <w:vMerge/>
          </w:tcPr>
          <w:p w14:paraId="6B0CFC43" w14:textId="77777777" w:rsidR="003E0379" w:rsidRPr="00C70209" w:rsidRDefault="003E0379" w:rsidP="003E0379">
            <w:pPr>
              <w:pStyle w:val="Tabletext-evidencematrix"/>
            </w:pPr>
          </w:p>
        </w:tc>
        <w:tc>
          <w:tcPr>
            <w:tcW w:w="491" w:type="pct"/>
          </w:tcPr>
          <w:p w14:paraId="6C368EF9" w14:textId="77777777" w:rsidR="003E0379" w:rsidRPr="00C70209" w:rsidRDefault="003E0379" w:rsidP="003E0379">
            <w:pPr>
              <w:pStyle w:val="Tabletext-evidencematrix"/>
            </w:pPr>
            <w:r w:rsidRPr="00C70209">
              <w:t>Hepatitis C</w:t>
            </w:r>
          </w:p>
        </w:tc>
        <w:tc>
          <w:tcPr>
            <w:tcW w:w="520" w:type="pct"/>
          </w:tcPr>
          <w:p w14:paraId="0417D162" w14:textId="77777777" w:rsidR="003E0379" w:rsidRPr="00C70209" w:rsidRDefault="003E0379" w:rsidP="003E0379">
            <w:pPr>
              <w:pStyle w:val="Tabletext-evidencematrix"/>
            </w:pPr>
            <w:r w:rsidRPr="00C70209">
              <w:t>0/63 (0%)</w:t>
            </w:r>
          </w:p>
        </w:tc>
        <w:tc>
          <w:tcPr>
            <w:tcW w:w="520" w:type="pct"/>
          </w:tcPr>
          <w:p w14:paraId="20C857DF" w14:textId="77777777" w:rsidR="003E0379" w:rsidRPr="00C70209" w:rsidRDefault="003E0379" w:rsidP="003E0379">
            <w:pPr>
              <w:pStyle w:val="Tabletext-evidencematrix"/>
            </w:pPr>
            <w:r w:rsidRPr="00C70209">
              <w:t>NR</w:t>
            </w:r>
          </w:p>
        </w:tc>
        <w:tc>
          <w:tcPr>
            <w:tcW w:w="521" w:type="pct"/>
          </w:tcPr>
          <w:p w14:paraId="40DFD37D" w14:textId="77777777" w:rsidR="003E0379" w:rsidRPr="00C70209" w:rsidRDefault="003E0379" w:rsidP="003E0379">
            <w:pPr>
              <w:pStyle w:val="Tabletext-evidencematrix"/>
            </w:pPr>
            <w:r w:rsidRPr="00C70209">
              <w:t>Not estimable</w:t>
            </w:r>
          </w:p>
        </w:tc>
        <w:tc>
          <w:tcPr>
            <w:tcW w:w="600" w:type="pct"/>
          </w:tcPr>
          <w:p w14:paraId="65C13534" w14:textId="77777777" w:rsidR="003E0379" w:rsidRPr="00C70209" w:rsidRDefault="003E0379" w:rsidP="003E0379">
            <w:pPr>
              <w:pStyle w:val="Tabletext-evidencematrix"/>
            </w:pPr>
            <w:r w:rsidRPr="00C70209">
              <w:t>NA</w:t>
            </w:r>
          </w:p>
        </w:tc>
      </w:tr>
      <w:tr w:rsidR="003E0379" w:rsidRPr="00C70209" w14:paraId="4B875A1A" w14:textId="77777777" w:rsidTr="003E0379">
        <w:trPr>
          <w:tblHeader/>
        </w:trPr>
        <w:tc>
          <w:tcPr>
            <w:tcW w:w="384" w:type="pct"/>
            <w:vMerge/>
          </w:tcPr>
          <w:p w14:paraId="19ED3967" w14:textId="77777777" w:rsidR="003E0379" w:rsidRPr="00C70209" w:rsidRDefault="003E0379" w:rsidP="003E0379">
            <w:pPr>
              <w:pStyle w:val="Tabletext-evidencematrix"/>
            </w:pPr>
          </w:p>
        </w:tc>
        <w:tc>
          <w:tcPr>
            <w:tcW w:w="491" w:type="pct"/>
            <w:vMerge w:val="restart"/>
          </w:tcPr>
          <w:p w14:paraId="3CBFF5CA" w14:textId="704B7EE5" w:rsidR="003E0379" w:rsidRPr="00C70209" w:rsidRDefault="003E0379" w:rsidP="003E0379">
            <w:pPr>
              <w:pStyle w:val="Tabletext-evidencematrix"/>
            </w:pPr>
            <w:r w:rsidRPr="00C70209">
              <w:t>1 trial (Adams 2005)</w:t>
            </w:r>
            <w:r w:rsidR="00256DD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 </w:instrText>
            </w:r>
            <w:r w:rsidR="003F7DCB" w:rsidRPr="00C70209">
              <w:fldChar w:fldCharType="begin">
                <w:fldData xml:space="preserve">PEVuZE5vdGU+PENpdGU+PEF1dGhvcj5BZGFtczwvQXV0aG9yPjxZZWFyPjIwMDU8L1llYXI+PFJl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</w:fldData>
              </w:fldChar>
            </w:r>
            <w:r w:rsidR="003F7DCB" w:rsidRPr="00C70209">
              <w:instrText xml:space="preserve"> ADDIN EN.CITE.DATA </w:instrText>
            </w:r>
            <w:r w:rsidR="003F7DCB" w:rsidRPr="00C70209">
              <w:fldChar w:fldCharType="end"/>
            </w:r>
            <w:r w:rsidR="00256DDB" w:rsidRPr="00C70209">
              <w:fldChar w:fldCharType="separate"/>
            </w:r>
            <w:r w:rsidR="003F7DCB" w:rsidRPr="00C70209">
              <w:rPr>
                <w:vertAlign w:val="superscript"/>
              </w:rPr>
              <w:t>61</w:t>
            </w:r>
            <w:r w:rsidR="00256DDB" w:rsidRPr="00C70209">
              <w:fldChar w:fldCharType="end"/>
            </w:r>
          </w:p>
          <w:p w14:paraId="2B452A44" w14:textId="77777777" w:rsidR="003E0379" w:rsidRPr="00C70209" w:rsidRDefault="003E0379" w:rsidP="003E0379">
            <w:pPr>
              <w:pStyle w:val="Tabletext-evidencematrix"/>
            </w:pPr>
            <w:r w:rsidRPr="00C70209">
              <w:t>N=79</w:t>
            </w:r>
          </w:p>
        </w:tc>
        <w:tc>
          <w:tcPr>
            <w:tcW w:w="491" w:type="pct"/>
            <w:vMerge w:val="restart"/>
          </w:tcPr>
          <w:p w14:paraId="17732B0D" w14:textId="77777777" w:rsidR="003E0379" w:rsidRPr="00C70209" w:rsidRDefault="003E0379" w:rsidP="003E0379">
            <w:pPr>
              <w:pStyle w:val="Tabletext-evidencematrix"/>
            </w:pPr>
            <w:r w:rsidRPr="00C70209">
              <w:t>Children (2–16 years) with sickle cell disease and a high risk of stroke based on TCD screening</w:t>
            </w:r>
          </w:p>
        </w:tc>
        <w:tc>
          <w:tcPr>
            <w:tcW w:w="491" w:type="pct"/>
            <w:vMerge w:val="restart"/>
          </w:tcPr>
          <w:p w14:paraId="38475BFA" w14:textId="77777777" w:rsidR="003E0379" w:rsidRPr="00C70209" w:rsidRDefault="003E0379" w:rsidP="003E0379">
            <w:pPr>
              <w:pStyle w:val="Tabletext-evidencematrix"/>
            </w:pPr>
            <w:r w:rsidRPr="00C70209">
              <w:t>Multicentre, Canada, USA</w:t>
            </w:r>
          </w:p>
        </w:tc>
        <w:tc>
          <w:tcPr>
            <w:tcW w:w="491" w:type="pct"/>
            <w:vMerge w:val="restart"/>
          </w:tcPr>
          <w:p w14:paraId="24A05FE3" w14:textId="4FBA1810" w:rsidR="003E0379" w:rsidRPr="00C70209" w:rsidRDefault="003E0379" w:rsidP="003E0379">
            <w:pPr>
              <w:pStyle w:val="Tabletext-evidencematrix"/>
            </w:pPr>
            <w:r w:rsidRPr="00C70209">
              <w:t xml:space="preserve">Continued RBC transfusion </w:t>
            </w:r>
            <w:r w:rsidR="00C91BAE" w:rsidRPr="00C70209">
              <w:t>versus</w:t>
            </w:r>
            <w:r w:rsidRPr="00C70209">
              <w:t xml:space="preserve"> halted RBC transfusion.</w:t>
            </w:r>
          </w:p>
        </w:tc>
        <w:tc>
          <w:tcPr>
            <w:tcW w:w="491" w:type="pct"/>
          </w:tcPr>
          <w:p w14:paraId="378B47AE" w14:textId="77777777" w:rsidR="003E0379" w:rsidRPr="00C70209" w:rsidRDefault="003E0379" w:rsidP="003E0379">
            <w:pPr>
              <w:pStyle w:val="Tabletext-evidencematrix"/>
            </w:pPr>
            <w:r w:rsidRPr="00C70209">
              <w:t>Alloimmunisations to RBC</w:t>
            </w:r>
          </w:p>
        </w:tc>
        <w:tc>
          <w:tcPr>
            <w:tcW w:w="520" w:type="pct"/>
          </w:tcPr>
          <w:p w14:paraId="7549AB3C" w14:textId="77777777" w:rsidR="003E0379" w:rsidRPr="00C70209" w:rsidRDefault="003E0379" w:rsidP="003E0379">
            <w:pPr>
              <w:pStyle w:val="Tabletext-evidencematrix"/>
            </w:pPr>
            <w:r w:rsidRPr="00C70209">
              <w:t>1/38 (2.6%)</w:t>
            </w:r>
          </w:p>
        </w:tc>
        <w:tc>
          <w:tcPr>
            <w:tcW w:w="520" w:type="pct"/>
          </w:tcPr>
          <w:p w14:paraId="263B1283" w14:textId="77777777" w:rsidR="003E0379" w:rsidRPr="00C70209" w:rsidRDefault="003E0379" w:rsidP="003E0379">
            <w:pPr>
              <w:pStyle w:val="Tabletext-evidencematrix"/>
            </w:pPr>
            <w:r w:rsidRPr="00C70209">
              <w:t>NR</w:t>
            </w:r>
          </w:p>
        </w:tc>
        <w:tc>
          <w:tcPr>
            <w:tcW w:w="521" w:type="pct"/>
          </w:tcPr>
          <w:p w14:paraId="4341ECDA" w14:textId="77777777" w:rsidR="003E0379" w:rsidRPr="00C70209" w:rsidRDefault="003E0379" w:rsidP="003E0379">
            <w:pPr>
              <w:pStyle w:val="Tabletext-evidencematrix"/>
            </w:pPr>
            <w:r w:rsidRPr="00C70209">
              <w:t>Not estimable</w:t>
            </w:r>
          </w:p>
        </w:tc>
        <w:tc>
          <w:tcPr>
            <w:tcW w:w="600" w:type="pct"/>
          </w:tcPr>
          <w:p w14:paraId="5328490D" w14:textId="77777777" w:rsidR="003E0379" w:rsidRPr="00C70209" w:rsidRDefault="003E0379" w:rsidP="003E0379">
            <w:pPr>
              <w:pStyle w:val="Tabletext-evidencematrix"/>
              <w:rPr>
                <w:shd w:val="clear" w:color="auto" w:fill="FFFFFF" w:themeFill="background1"/>
              </w:rPr>
            </w:pPr>
            <w:r w:rsidRPr="00C70209">
              <w:t>NA</w:t>
            </w:r>
          </w:p>
        </w:tc>
      </w:tr>
      <w:tr w:rsidR="003E0379" w:rsidRPr="00C70209" w14:paraId="70E1DFE6" w14:textId="77777777" w:rsidTr="003E0379">
        <w:trPr>
          <w:tblHeader/>
        </w:trPr>
        <w:tc>
          <w:tcPr>
            <w:tcW w:w="384" w:type="pct"/>
            <w:vMerge/>
          </w:tcPr>
          <w:p w14:paraId="2298843E" w14:textId="77777777" w:rsidR="003E0379" w:rsidRPr="00C70209" w:rsidRDefault="003E0379" w:rsidP="003E0379">
            <w:pPr>
              <w:pStyle w:val="Tabletext-evidencematrix"/>
            </w:pPr>
          </w:p>
        </w:tc>
        <w:tc>
          <w:tcPr>
            <w:tcW w:w="491" w:type="pct"/>
            <w:vMerge/>
          </w:tcPr>
          <w:p w14:paraId="50160E79" w14:textId="77777777" w:rsidR="003E0379" w:rsidRPr="00C70209" w:rsidRDefault="003E0379" w:rsidP="003E0379">
            <w:pPr>
              <w:pStyle w:val="Tabletext-evidencematrix"/>
            </w:pPr>
          </w:p>
        </w:tc>
        <w:tc>
          <w:tcPr>
            <w:tcW w:w="491" w:type="pct"/>
            <w:vMerge/>
          </w:tcPr>
          <w:p w14:paraId="79360A86" w14:textId="77777777" w:rsidR="003E0379" w:rsidRPr="00C70209" w:rsidRDefault="003E0379" w:rsidP="003E0379">
            <w:pPr>
              <w:pStyle w:val="Tabletext-evidencematrix"/>
            </w:pPr>
          </w:p>
        </w:tc>
        <w:tc>
          <w:tcPr>
            <w:tcW w:w="491" w:type="pct"/>
            <w:vMerge/>
          </w:tcPr>
          <w:p w14:paraId="293EBD54" w14:textId="77777777" w:rsidR="003E0379" w:rsidRPr="00C70209" w:rsidRDefault="003E0379" w:rsidP="003E0379">
            <w:pPr>
              <w:pStyle w:val="Tabletext-evidencematrix"/>
            </w:pPr>
          </w:p>
        </w:tc>
        <w:tc>
          <w:tcPr>
            <w:tcW w:w="491" w:type="pct"/>
            <w:vMerge/>
          </w:tcPr>
          <w:p w14:paraId="66F202B9" w14:textId="77777777" w:rsidR="003E0379" w:rsidRPr="00C70209" w:rsidRDefault="003E0379" w:rsidP="003E0379">
            <w:pPr>
              <w:pStyle w:val="Tabletext-evidencematrix"/>
            </w:pPr>
          </w:p>
        </w:tc>
        <w:tc>
          <w:tcPr>
            <w:tcW w:w="491" w:type="pct"/>
          </w:tcPr>
          <w:p w14:paraId="6D5F70C9" w14:textId="77777777" w:rsidR="003E0379" w:rsidRPr="00C70209" w:rsidRDefault="003E0379" w:rsidP="003E0379">
            <w:pPr>
              <w:pStyle w:val="Tabletext-evidencematrix"/>
            </w:pPr>
            <w:r w:rsidRPr="00C70209">
              <w:t>Transfusion reaction</w:t>
            </w:r>
          </w:p>
        </w:tc>
        <w:tc>
          <w:tcPr>
            <w:tcW w:w="520" w:type="pct"/>
          </w:tcPr>
          <w:p w14:paraId="0176B959" w14:textId="77777777" w:rsidR="003E0379" w:rsidRPr="00C70209" w:rsidRDefault="003E0379" w:rsidP="003E0379">
            <w:pPr>
              <w:pStyle w:val="Tabletext-evidencematrix"/>
            </w:pPr>
            <w:r w:rsidRPr="00C70209">
              <w:t>7/38 (18.4%)</w:t>
            </w:r>
          </w:p>
        </w:tc>
        <w:tc>
          <w:tcPr>
            <w:tcW w:w="520" w:type="pct"/>
          </w:tcPr>
          <w:p w14:paraId="42B13538" w14:textId="77777777" w:rsidR="003E0379" w:rsidRPr="00C70209" w:rsidRDefault="003E0379" w:rsidP="003E0379">
            <w:pPr>
              <w:pStyle w:val="Tabletext-evidencematrix"/>
            </w:pPr>
            <w:r w:rsidRPr="00C70209">
              <w:t>NR</w:t>
            </w:r>
          </w:p>
        </w:tc>
        <w:tc>
          <w:tcPr>
            <w:tcW w:w="521" w:type="pct"/>
          </w:tcPr>
          <w:p w14:paraId="23536D6E" w14:textId="77777777" w:rsidR="003E0379" w:rsidRPr="00C70209" w:rsidRDefault="003E0379" w:rsidP="003E0379">
            <w:pPr>
              <w:pStyle w:val="Tabletext-evidencematrix"/>
            </w:pPr>
            <w:r w:rsidRPr="00C70209">
              <w:t>Not estimable</w:t>
            </w:r>
          </w:p>
        </w:tc>
        <w:tc>
          <w:tcPr>
            <w:tcW w:w="600" w:type="pct"/>
          </w:tcPr>
          <w:p w14:paraId="5299C9DC" w14:textId="77777777" w:rsidR="003E0379" w:rsidRPr="00C70209" w:rsidRDefault="003E0379" w:rsidP="003E0379">
            <w:pPr>
              <w:pStyle w:val="Tabletext-evidencematrix"/>
              <w:rPr>
                <w:shd w:val="clear" w:color="auto" w:fill="FFFFFF" w:themeFill="background1"/>
              </w:rPr>
            </w:pPr>
            <w:r w:rsidRPr="00C70209">
              <w:t>NA</w:t>
            </w:r>
          </w:p>
        </w:tc>
      </w:tr>
      <w:tr w:rsidR="003E0379" w:rsidRPr="00C70209" w14:paraId="3CD0673E" w14:textId="77777777" w:rsidTr="003E0379">
        <w:trPr>
          <w:tblHeader/>
        </w:trPr>
        <w:tc>
          <w:tcPr>
            <w:tcW w:w="384" w:type="pct"/>
            <w:vMerge/>
          </w:tcPr>
          <w:p w14:paraId="245778BC" w14:textId="77777777" w:rsidR="003E0379" w:rsidRPr="00C70209" w:rsidRDefault="003E0379" w:rsidP="003E0379">
            <w:pPr>
              <w:pStyle w:val="Tabletext-evidencematrix"/>
            </w:pPr>
          </w:p>
        </w:tc>
        <w:tc>
          <w:tcPr>
            <w:tcW w:w="491" w:type="pct"/>
            <w:vMerge/>
          </w:tcPr>
          <w:p w14:paraId="4ABF99A4" w14:textId="77777777" w:rsidR="003E0379" w:rsidRPr="00C70209" w:rsidRDefault="003E0379" w:rsidP="003E0379">
            <w:pPr>
              <w:pStyle w:val="Tabletext-evidencematrix"/>
            </w:pPr>
          </w:p>
        </w:tc>
        <w:tc>
          <w:tcPr>
            <w:tcW w:w="491" w:type="pct"/>
            <w:vMerge/>
          </w:tcPr>
          <w:p w14:paraId="3375FE26" w14:textId="77777777" w:rsidR="003E0379" w:rsidRPr="00C70209" w:rsidRDefault="003E0379" w:rsidP="003E0379">
            <w:pPr>
              <w:pStyle w:val="Tabletext-evidencematrix"/>
            </w:pPr>
          </w:p>
        </w:tc>
        <w:tc>
          <w:tcPr>
            <w:tcW w:w="491" w:type="pct"/>
            <w:vMerge/>
          </w:tcPr>
          <w:p w14:paraId="50A3BBEA" w14:textId="77777777" w:rsidR="003E0379" w:rsidRPr="00C70209" w:rsidRDefault="003E0379" w:rsidP="003E0379">
            <w:pPr>
              <w:pStyle w:val="Tabletext-evidencematrix"/>
            </w:pPr>
          </w:p>
        </w:tc>
        <w:tc>
          <w:tcPr>
            <w:tcW w:w="491" w:type="pct"/>
            <w:vMerge/>
          </w:tcPr>
          <w:p w14:paraId="346CDE1E" w14:textId="77777777" w:rsidR="003E0379" w:rsidRPr="00C70209" w:rsidRDefault="003E0379" w:rsidP="003E0379">
            <w:pPr>
              <w:pStyle w:val="Tabletext-evidencematrix"/>
            </w:pPr>
          </w:p>
        </w:tc>
        <w:tc>
          <w:tcPr>
            <w:tcW w:w="491" w:type="pct"/>
          </w:tcPr>
          <w:p w14:paraId="4F920422" w14:textId="77777777" w:rsidR="003E0379" w:rsidRPr="00C70209" w:rsidRDefault="003E0379" w:rsidP="003E0379">
            <w:pPr>
              <w:pStyle w:val="Tabletext-evidencematrix"/>
            </w:pPr>
            <w:r w:rsidRPr="00C70209">
              <w:t>Serious transfusion reaction</w:t>
            </w:r>
          </w:p>
        </w:tc>
        <w:tc>
          <w:tcPr>
            <w:tcW w:w="520" w:type="pct"/>
          </w:tcPr>
          <w:p w14:paraId="2FB56106" w14:textId="77777777" w:rsidR="003E0379" w:rsidRPr="00C70209" w:rsidRDefault="003E0379" w:rsidP="003E0379">
            <w:pPr>
              <w:pStyle w:val="Tabletext-evidencematrix"/>
            </w:pPr>
            <w:r w:rsidRPr="00C70209">
              <w:t>1/38 (2.6%)</w:t>
            </w:r>
          </w:p>
        </w:tc>
        <w:tc>
          <w:tcPr>
            <w:tcW w:w="520" w:type="pct"/>
          </w:tcPr>
          <w:p w14:paraId="5C57E065" w14:textId="77777777" w:rsidR="003E0379" w:rsidRPr="00C70209" w:rsidRDefault="003E0379" w:rsidP="003E0379">
            <w:pPr>
              <w:pStyle w:val="Tabletext-evidencematrix"/>
            </w:pPr>
            <w:r w:rsidRPr="00C70209">
              <w:t>NR</w:t>
            </w:r>
          </w:p>
        </w:tc>
        <w:tc>
          <w:tcPr>
            <w:tcW w:w="521" w:type="pct"/>
          </w:tcPr>
          <w:p w14:paraId="32486BE4" w14:textId="77777777" w:rsidR="003E0379" w:rsidRPr="00C70209" w:rsidRDefault="003E0379" w:rsidP="003E0379">
            <w:pPr>
              <w:pStyle w:val="Tabletext-evidencematrix"/>
            </w:pPr>
            <w:r w:rsidRPr="00C70209">
              <w:t>Not estimable</w:t>
            </w:r>
          </w:p>
        </w:tc>
        <w:tc>
          <w:tcPr>
            <w:tcW w:w="600" w:type="pct"/>
          </w:tcPr>
          <w:p w14:paraId="1F5FE492" w14:textId="77777777" w:rsidR="003E0379" w:rsidRPr="00C70209" w:rsidRDefault="003E0379" w:rsidP="003E0379">
            <w:pPr>
              <w:pStyle w:val="Tabletext-evidencematrix"/>
              <w:rPr>
                <w:shd w:val="clear" w:color="auto" w:fill="FFFFFF" w:themeFill="background1"/>
              </w:rPr>
            </w:pPr>
            <w:r w:rsidRPr="00C70209">
              <w:t>NA</w:t>
            </w:r>
          </w:p>
        </w:tc>
      </w:tr>
      <w:tr w:rsidR="003E0379" w:rsidRPr="00C70209" w14:paraId="14F523AD" w14:textId="77777777" w:rsidTr="003E0379">
        <w:trPr>
          <w:tblHeader/>
        </w:trPr>
        <w:tc>
          <w:tcPr>
            <w:tcW w:w="384" w:type="pct"/>
            <w:vMerge w:val="restart"/>
          </w:tcPr>
          <w:p w14:paraId="221583D3" w14:textId="2B1C9C2E" w:rsidR="003E0379" w:rsidRPr="00C70209" w:rsidRDefault="003E0379" w:rsidP="003E0379">
            <w:pPr>
              <w:pStyle w:val="Tabletext-evidencematrix"/>
            </w:pPr>
            <w:r w:rsidRPr="00C70209">
              <w:t>Debaun 2014</w:t>
            </w:r>
            <w:r w:rsidR="00E1112B" w:rsidRPr="00C70209">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 </w:instrText>
            </w:r>
            <w:r w:rsidR="00A06EBF">
              <w:fldChar w:fldCharType="begin">
                <w:fldData xml:space="preserve">PEVuZE5vdGU+PENpdGU+PEF1dGhvcj5EZWJhdW48L0F1dGhvcj48WWVhcj4yMDE0PC9ZZWFyPjxS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</w:fldData>
              </w:fldChar>
            </w:r>
            <w:r w:rsidR="00A06EBF">
              <w:instrText xml:space="preserve"> ADDIN EN.CITE.DATA </w:instrText>
            </w:r>
            <w:r w:rsidR="00A06EBF">
              <w:fldChar w:fldCharType="end"/>
            </w:r>
            <w:r w:rsidR="00E1112B" w:rsidRPr="00C70209">
              <w:fldChar w:fldCharType="separate"/>
            </w:r>
            <w:r w:rsidR="00A06EBF" w:rsidRPr="00A06EBF">
              <w:rPr>
                <w:noProof/>
                <w:vertAlign w:val="superscript"/>
              </w:rPr>
              <w:t>13</w:t>
            </w:r>
            <w:r w:rsidR="00E1112B" w:rsidRPr="00C70209">
              <w:fldChar w:fldCharType="end"/>
            </w:r>
          </w:p>
          <w:p w14:paraId="2E6F0860" w14:textId="77777777" w:rsidR="003E0379" w:rsidRPr="00C70209" w:rsidRDefault="003E0379" w:rsidP="003E0379">
            <w:pPr>
              <w:pStyle w:val="Tabletext-evidencematrix"/>
            </w:pPr>
            <w:r w:rsidRPr="00C70209">
              <w:t>Level II</w:t>
            </w:r>
          </w:p>
          <w:p w14:paraId="74A112BA" w14:textId="77777777" w:rsidR="003E0379" w:rsidRPr="00C70209" w:rsidRDefault="003E0379" w:rsidP="003E0379">
            <w:pPr>
              <w:pStyle w:val="Tabletext-evidencematrix"/>
              <w:rPr>
                <w:szCs w:val="16"/>
              </w:rPr>
            </w:pPr>
            <w:r w:rsidRPr="00C70209">
              <w:rPr>
                <w:i/>
                <w:szCs w:val="16"/>
              </w:rPr>
              <w:t>Fair</w:t>
            </w:r>
          </w:p>
        </w:tc>
        <w:tc>
          <w:tcPr>
            <w:tcW w:w="491" w:type="pct"/>
            <w:vMerge w:val="restart"/>
          </w:tcPr>
          <w:p w14:paraId="62587130" w14:textId="77777777" w:rsidR="003E0379" w:rsidRPr="00C70209" w:rsidRDefault="003E0379" w:rsidP="003E0379">
            <w:pPr>
              <w:pStyle w:val="Tabletext-evidencematrix"/>
              <w:rPr>
                <w:szCs w:val="16"/>
              </w:rPr>
            </w:pPr>
            <w:r w:rsidRPr="00C70209">
              <w:rPr>
                <w:szCs w:val="16"/>
              </w:rPr>
              <w:t>N=196</w:t>
            </w:r>
          </w:p>
        </w:tc>
        <w:tc>
          <w:tcPr>
            <w:tcW w:w="491" w:type="pct"/>
            <w:vMerge w:val="restart"/>
          </w:tcPr>
          <w:p w14:paraId="75FB35F2" w14:textId="77777777" w:rsidR="003E0379" w:rsidRPr="00C70209" w:rsidRDefault="003E0379" w:rsidP="003E0379">
            <w:pPr>
              <w:pStyle w:val="Tabletext-evidencematrix"/>
              <w:rPr>
                <w:szCs w:val="16"/>
              </w:rPr>
            </w:pPr>
            <w:r w:rsidRPr="00C70209">
              <w:rPr>
                <w:szCs w:val="16"/>
              </w:rPr>
              <w:t>Children (5–15 years) with sickle cell anaemia</w:t>
            </w:r>
          </w:p>
        </w:tc>
        <w:tc>
          <w:tcPr>
            <w:tcW w:w="491" w:type="pct"/>
            <w:vMerge w:val="restart"/>
          </w:tcPr>
          <w:p w14:paraId="41517A41" w14:textId="77777777" w:rsidR="003E0379" w:rsidRPr="00C70209" w:rsidRDefault="003E0379" w:rsidP="003E0379">
            <w:pPr>
              <w:pStyle w:val="Tabletext-evidencematrix"/>
              <w:rPr>
                <w:szCs w:val="16"/>
              </w:rPr>
            </w:pPr>
            <w:r w:rsidRPr="00C70209">
              <w:rPr>
                <w:szCs w:val="16"/>
              </w:rPr>
              <w:t>Multicentre, Canada, France, UK, USA</w:t>
            </w:r>
          </w:p>
        </w:tc>
        <w:tc>
          <w:tcPr>
            <w:tcW w:w="491" w:type="pct"/>
            <w:vMerge w:val="restart"/>
          </w:tcPr>
          <w:p w14:paraId="6DCBD478" w14:textId="18F286ED" w:rsidR="003E0379" w:rsidRPr="00C70209" w:rsidRDefault="003E0379" w:rsidP="003E0379">
            <w:pPr>
              <w:pStyle w:val="Tabletext-evidencematrix"/>
              <w:rPr>
                <w:szCs w:val="16"/>
              </w:rPr>
            </w:pPr>
            <w:r w:rsidRPr="00C70209">
              <w:rPr>
                <w:szCs w:val="16"/>
              </w:rPr>
              <w:t xml:space="preserve">Regular RBC transfusion </w:t>
            </w:r>
            <w:r w:rsidR="00C91BAE" w:rsidRPr="00C70209">
              <w:rPr>
                <w:szCs w:val="16"/>
              </w:rPr>
              <w:t>versus</w:t>
            </w:r>
            <w:r w:rsidRPr="00C70209">
              <w:rPr>
                <w:szCs w:val="16"/>
              </w:rPr>
              <w:t xml:space="preserve"> standard care</w:t>
            </w:r>
          </w:p>
        </w:tc>
        <w:tc>
          <w:tcPr>
            <w:tcW w:w="491" w:type="pct"/>
          </w:tcPr>
          <w:p w14:paraId="3FA2FD06" w14:textId="77777777" w:rsidR="003E0379" w:rsidRPr="00C70209" w:rsidRDefault="003E0379" w:rsidP="003E0379">
            <w:pPr>
              <w:pStyle w:val="Tabletext-evidencematrix"/>
              <w:rPr>
                <w:szCs w:val="16"/>
              </w:rPr>
            </w:pPr>
            <w:r w:rsidRPr="00C70209">
              <w:rPr>
                <w:szCs w:val="16"/>
              </w:rPr>
              <w:t xml:space="preserve">Transfusion reaction </w:t>
            </w:r>
          </w:p>
        </w:tc>
        <w:tc>
          <w:tcPr>
            <w:tcW w:w="520" w:type="pct"/>
          </w:tcPr>
          <w:p w14:paraId="6AD1ABB7" w14:textId="77777777" w:rsidR="003E0379" w:rsidRPr="00C70209" w:rsidRDefault="003E0379" w:rsidP="003E0379">
            <w:pPr>
              <w:pStyle w:val="Tabletext-evidencematrix"/>
            </w:pPr>
            <w:r w:rsidRPr="00C70209">
              <w:rPr>
                <w:szCs w:val="16"/>
              </w:rPr>
              <w:t>15/90 (16.7%)</w:t>
            </w:r>
            <w:r w:rsidRPr="00C70209">
              <w:rPr>
                <w:szCs w:val="16"/>
                <w:vertAlign w:val="superscript"/>
              </w:rPr>
              <w:t>c</w:t>
            </w:r>
          </w:p>
        </w:tc>
        <w:tc>
          <w:tcPr>
            <w:tcW w:w="520" w:type="pct"/>
          </w:tcPr>
          <w:p w14:paraId="08B571D6" w14:textId="77777777" w:rsidR="003E0379" w:rsidRPr="00C70209" w:rsidRDefault="003E0379" w:rsidP="003E0379">
            <w:pPr>
              <w:pStyle w:val="Tabletext-evidencematrix"/>
              <w:rPr>
                <w:szCs w:val="16"/>
              </w:rPr>
            </w:pPr>
            <w:r w:rsidRPr="00C70209">
              <w:rPr>
                <w:szCs w:val="16"/>
              </w:rPr>
              <w:t>1/106 (0.95%)</w:t>
            </w:r>
          </w:p>
        </w:tc>
        <w:tc>
          <w:tcPr>
            <w:tcW w:w="521" w:type="pct"/>
          </w:tcPr>
          <w:p w14:paraId="33DCD704" w14:textId="77777777" w:rsidR="003E0379" w:rsidRPr="00C70209" w:rsidRDefault="003E0379" w:rsidP="003E0379">
            <w:pPr>
              <w:pStyle w:val="Tabletext-evidencematrix"/>
              <w:rPr>
                <w:szCs w:val="16"/>
              </w:rPr>
            </w:pPr>
            <w:r w:rsidRPr="00C70209">
              <w:rPr>
                <w:szCs w:val="16"/>
              </w:rPr>
              <w:t>RR 17.67 [2.38, 131.15]</w:t>
            </w:r>
          </w:p>
        </w:tc>
        <w:tc>
          <w:tcPr>
            <w:tcW w:w="600" w:type="pct"/>
          </w:tcPr>
          <w:p w14:paraId="3A3177BD" w14:textId="77777777" w:rsidR="003E0379" w:rsidRPr="00C70209" w:rsidRDefault="003E0379" w:rsidP="003E0379">
            <w:pPr>
              <w:pStyle w:val="Tabletext-evidencematrix"/>
              <w:rPr>
                <w:i/>
                <w:szCs w:val="16"/>
              </w:rPr>
            </w:pPr>
            <w:r w:rsidRPr="00C70209">
              <w:rPr>
                <w:i/>
                <w:color w:val="000000"/>
                <w:szCs w:val="16"/>
              </w:rPr>
              <w:t>Favours no transfusion</w:t>
            </w:r>
          </w:p>
          <w:p w14:paraId="16CB6BD9" w14:textId="3922D15C" w:rsidR="003E0379" w:rsidRPr="00C70209" w:rsidRDefault="001A475D" w:rsidP="003E0379">
            <w:pPr>
              <w:pStyle w:val="Tabletext-evidencematrix"/>
              <w:rPr>
                <w:szCs w:val="16"/>
              </w:rPr>
            </w:pPr>
            <w:r w:rsidRPr="001A475D">
              <w:rPr>
                <w:i/>
                <w:szCs w:val="16"/>
              </w:rPr>
              <w:t>P = </w:t>
            </w:r>
            <w:r w:rsidR="003E0379" w:rsidRPr="00C70209">
              <w:rPr>
                <w:szCs w:val="16"/>
              </w:rPr>
              <w:t xml:space="preserve">0.005 </w:t>
            </w:r>
          </w:p>
        </w:tc>
      </w:tr>
      <w:tr w:rsidR="003E0379" w:rsidRPr="00C70209" w14:paraId="6FE9C81E" w14:textId="77777777" w:rsidTr="003E0379">
        <w:trPr>
          <w:tblHeader/>
        </w:trPr>
        <w:tc>
          <w:tcPr>
            <w:tcW w:w="384" w:type="pct"/>
            <w:vMerge/>
          </w:tcPr>
          <w:p w14:paraId="1B664E09" w14:textId="77777777" w:rsidR="003E0379" w:rsidRPr="00C70209" w:rsidRDefault="003E0379" w:rsidP="003E0379">
            <w:pPr>
              <w:pStyle w:val="Tabletext-evidencematrix"/>
            </w:pPr>
          </w:p>
        </w:tc>
        <w:tc>
          <w:tcPr>
            <w:tcW w:w="491" w:type="pct"/>
            <w:vMerge/>
          </w:tcPr>
          <w:p w14:paraId="3ECC6CDC" w14:textId="77777777" w:rsidR="003E0379" w:rsidRPr="00C70209" w:rsidRDefault="003E0379" w:rsidP="003E0379">
            <w:pPr>
              <w:pStyle w:val="Tabletext-evidencematrix"/>
              <w:rPr>
                <w:szCs w:val="16"/>
              </w:rPr>
            </w:pPr>
          </w:p>
        </w:tc>
        <w:tc>
          <w:tcPr>
            <w:tcW w:w="491" w:type="pct"/>
            <w:vMerge/>
          </w:tcPr>
          <w:p w14:paraId="4379199A" w14:textId="77777777" w:rsidR="003E0379" w:rsidRPr="00C70209" w:rsidRDefault="003E0379" w:rsidP="003E0379">
            <w:pPr>
              <w:pStyle w:val="Tabletext-evidencematrix"/>
              <w:rPr>
                <w:szCs w:val="16"/>
              </w:rPr>
            </w:pPr>
          </w:p>
        </w:tc>
        <w:tc>
          <w:tcPr>
            <w:tcW w:w="491" w:type="pct"/>
            <w:vMerge/>
          </w:tcPr>
          <w:p w14:paraId="17D7EF15" w14:textId="77777777" w:rsidR="003E0379" w:rsidRPr="00C70209" w:rsidRDefault="003E0379" w:rsidP="003E0379">
            <w:pPr>
              <w:pStyle w:val="Tabletext-evidencematrix"/>
              <w:rPr>
                <w:szCs w:val="16"/>
              </w:rPr>
            </w:pPr>
          </w:p>
        </w:tc>
        <w:tc>
          <w:tcPr>
            <w:tcW w:w="491" w:type="pct"/>
            <w:vMerge/>
          </w:tcPr>
          <w:p w14:paraId="51FBACB4" w14:textId="77777777" w:rsidR="003E0379" w:rsidRPr="00C70209" w:rsidRDefault="003E0379" w:rsidP="003E0379">
            <w:pPr>
              <w:pStyle w:val="Tabletext-evidencematrix"/>
              <w:rPr>
                <w:szCs w:val="16"/>
              </w:rPr>
            </w:pPr>
          </w:p>
        </w:tc>
        <w:tc>
          <w:tcPr>
            <w:tcW w:w="491" w:type="pct"/>
          </w:tcPr>
          <w:p w14:paraId="3F1D5872" w14:textId="77777777" w:rsidR="003E0379" w:rsidRPr="00C70209" w:rsidRDefault="003E0379" w:rsidP="003E0379">
            <w:pPr>
              <w:spacing w:before="40" w:after="40"/>
              <w:ind w:left="0"/>
              <w:rPr>
                <w:rFonts w:ascii="Arial Narrow" w:eastAsia="Arial Unicode MS" w:hAnsi="Arial Narrow" w:cs="Arial"/>
                <w:bCs/>
                <w:sz w:val="16"/>
                <w:szCs w:val="16"/>
                <w:lang w:eastAsia="ja-JP"/>
              </w:rPr>
            </w:pPr>
            <w:r w:rsidRPr="00C70209">
              <w:rPr>
                <w:rFonts w:ascii="Arial Narrow" w:eastAsia="Arial Unicode MS" w:hAnsi="Arial Narrow" w:cs="Arial"/>
                <w:bCs/>
                <w:sz w:val="16"/>
                <w:szCs w:val="16"/>
                <w:lang w:eastAsia="ja-JP"/>
              </w:rPr>
              <w:t>Transfusion reaction (allergic)</w:t>
            </w:r>
          </w:p>
        </w:tc>
        <w:tc>
          <w:tcPr>
            <w:tcW w:w="520" w:type="pct"/>
          </w:tcPr>
          <w:p w14:paraId="63D6EC32" w14:textId="77777777" w:rsidR="003E0379" w:rsidRPr="00C70209" w:rsidRDefault="003E0379" w:rsidP="003E0379">
            <w:pPr>
              <w:pStyle w:val="Tabletext-evidencematrix"/>
            </w:pPr>
            <w:r w:rsidRPr="00C70209">
              <w:t>13/25 (52.0%)</w:t>
            </w:r>
          </w:p>
        </w:tc>
        <w:tc>
          <w:tcPr>
            <w:tcW w:w="520" w:type="pct"/>
          </w:tcPr>
          <w:p w14:paraId="473031C0" w14:textId="77777777" w:rsidR="003E0379" w:rsidRPr="00C70209" w:rsidRDefault="003E0379" w:rsidP="003E0379">
            <w:pPr>
              <w:pStyle w:val="Tabletext-evidencematrix"/>
            </w:pPr>
            <w:r w:rsidRPr="00C70209">
              <w:t>NR</w:t>
            </w:r>
          </w:p>
        </w:tc>
        <w:tc>
          <w:tcPr>
            <w:tcW w:w="521" w:type="pct"/>
          </w:tcPr>
          <w:p w14:paraId="1EF168B2" w14:textId="77777777" w:rsidR="003E0379" w:rsidRPr="00C70209" w:rsidRDefault="003E0379" w:rsidP="003E0379">
            <w:pPr>
              <w:pStyle w:val="Tabletext-evidencematrix"/>
            </w:pPr>
            <w:r w:rsidRPr="00C70209">
              <w:t>Not estimable</w:t>
            </w:r>
          </w:p>
        </w:tc>
        <w:tc>
          <w:tcPr>
            <w:tcW w:w="600" w:type="pct"/>
          </w:tcPr>
          <w:p w14:paraId="2E4A3541" w14:textId="77777777" w:rsidR="003E0379" w:rsidRPr="00C70209" w:rsidRDefault="003E0379" w:rsidP="003E0379">
            <w:pPr>
              <w:pStyle w:val="Tabletext-evidencematrix"/>
              <w:rPr>
                <w:color w:val="000000"/>
              </w:rPr>
            </w:pPr>
            <w:r w:rsidRPr="00C70209">
              <w:rPr>
                <w:color w:val="000000"/>
                <w:szCs w:val="16"/>
              </w:rPr>
              <w:t>NR</w:t>
            </w:r>
          </w:p>
        </w:tc>
      </w:tr>
      <w:tr w:rsidR="003E0379" w:rsidRPr="00C70209" w14:paraId="262A7E9F" w14:textId="77777777" w:rsidTr="003E0379">
        <w:trPr>
          <w:tblHeader/>
        </w:trPr>
        <w:tc>
          <w:tcPr>
            <w:tcW w:w="384" w:type="pct"/>
            <w:vMerge/>
          </w:tcPr>
          <w:p w14:paraId="76AF0801" w14:textId="77777777" w:rsidR="003E0379" w:rsidRPr="00C70209" w:rsidRDefault="003E0379" w:rsidP="003E0379">
            <w:pPr>
              <w:pStyle w:val="Tabletext-evidencematrix"/>
            </w:pPr>
          </w:p>
        </w:tc>
        <w:tc>
          <w:tcPr>
            <w:tcW w:w="491" w:type="pct"/>
            <w:vMerge/>
          </w:tcPr>
          <w:p w14:paraId="33D2F7CA" w14:textId="77777777" w:rsidR="003E0379" w:rsidRPr="00C70209" w:rsidRDefault="003E0379" w:rsidP="003E0379">
            <w:pPr>
              <w:pStyle w:val="Tabletext-evidencematrix"/>
              <w:rPr>
                <w:szCs w:val="16"/>
              </w:rPr>
            </w:pPr>
          </w:p>
        </w:tc>
        <w:tc>
          <w:tcPr>
            <w:tcW w:w="491" w:type="pct"/>
            <w:vMerge/>
          </w:tcPr>
          <w:p w14:paraId="3F78C9BD" w14:textId="77777777" w:rsidR="003E0379" w:rsidRPr="00C70209" w:rsidRDefault="003E0379" w:rsidP="003E0379">
            <w:pPr>
              <w:pStyle w:val="Tabletext-evidencematrix"/>
              <w:rPr>
                <w:szCs w:val="16"/>
              </w:rPr>
            </w:pPr>
          </w:p>
        </w:tc>
        <w:tc>
          <w:tcPr>
            <w:tcW w:w="491" w:type="pct"/>
            <w:vMerge/>
          </w:tcPr>
          <w:p w14:paraId="17E02AD5" w14:textId="77777777" w:rsidR="003E0379" w:rsidRPr="00C70209" w:rsidRDefault="003E0379" w:rsidP="003E0379">
            <w:pPr>
              <w:pStyle w:val="Tabletext-evidencematrix"/>
              <w:rPr>
                <w:szCs w:val="16"/>
              </w:rPr>
            </w:pPr>
          </w:p>
        </w:tc>
        <w:tc>
          <w:tcPr>
            <w:tcW w:w="491" w:type="pct"/>
            <w:vMerge/>
          </w:tcPr>
          <w:p w14:paraId="0DD7F8AF" w14:textId="77777777" w:rsidR="003E0379" w:rsidRPr="00C70209" w:rsidRDefault="003E0379" w:rsidP="003E0379">
            <w:pPr>
              <w:pStyle w:val="Tabletext-evidencematrix"/>
              <w:rPr>
                <w:szCs w:val="16"/>
              </w:rPr>
            </w:pPr>
          </w:p>
        </w:tc>
        <w:tc>
          <w:tcPr>
            <w:tcW w:w="491" w:type="pct"/>
          </w:tcPr>
          <w:p w14:paraId="316C1A1B" w14:textId="77777777" w:rsidR="003E0379" w:rsidRPr="00C70209" w:rsidRDefault="003E0379" w:rsidP="003E0379">
            <w:pPr>
              <w:spacing w:before="40" w:after="40"/>
              <w:ind w:left="0"/>
              <w:rPr>
                <w:rFonts w:ascii="Arial Narrow" w:eastAsia="Arial Unicode MS" w:hAnsi="Arial Narrow" w:cs="Arial"/>
                <w:bCs/>
                <w:sz w:val="16"/>
                <w:szCs w:val="16"/>
                <w:lang w:eastAsia="ja-JP"/>
              </w:rPr>
            </w:pPr>
            <w:r w:rsidRPr="00C70209">
              <w:rPr>
                <w:rFonts w:ascii="Arial Narrow" w:eastAsia="Arial Unicode MS" w:hAnsi="Arial Narrow" w:cs="Arial"/>
                <w:bCs/>
                <w:sz w:val="16"/>
                <w:szCs w:val="16"/>
                <w:lang w:eastAsia="ja-JP"/>
              </w:rPr>
              <w:t>Transfusion reaction (febrile non-haemolytic)</w:t>
            </w:r>
          </w:p>
        </w:tc>
        <w:tc>
          <w:tcPr>
            <w:tcW w:w="520" w:type="pct"/>
          </w:tcPr>
          <w:p w14:paraId="1B32510E" w14:textId="77777777" w:rsidR="003E0379" w:rsidRPr="00C70209" w:rsidRDefault="003E0379" w:rsidP="003E0379">
            <w:pPr>
              <w:pStyle w:val="Tabletext-evidencematrix"/>
            </w:pPr>
            <w:r w:rsidRPr="00C70209">
              <w:t>8/25 (32.0%)</w:t>
            </w:r>
          </w:p>
        </w:tc>
        <w:tc>
          <w:tcPr>
            <w:tcW w:w="520" w:type="pct"/>
          </w:tcPr>
          <w:p w14:paraId="745C585B" w14:textId="77777777" w:rsidR="003E0379" w:rsidRPr="00C70209" w:rsidRDefault="003E0379" w:rsidP="003E0379">
            <w:pPr>
              <w:pStyle w:val="Tabletext-evidencematrix"/>
            </w:pPr>
            <w:r w:rsidRPr="00C70209">
              <w:t>NR</w:t>
            </w:r>
          </w:p>
        </w:tc>
        <w:tc>
          <w:tcPr>
            <w:tcW w:w="521" w:type="pct"/>
          </w:tcPr>
          <w:p w14:paraId="15B685D6" w14:textId="77777777" w:rsidR="003E0379" w:rsidRPr="00C70209" w:rsidRDefault="003E0379" w:rsidP="003E0379">
            <w:pPr>
              <w:pStyle w:val="Tabletext-evidencematrix"/>
            </w:pPr>
            <w:r w:rsidRPr="00C70209">
              <w:t>Not estimable</w:t>
            </w:r>
          </w:p>
        </w:tc>
        <w:tc>
          <w:tcPr>
            <w:tcW w:w="600" w:type="pct"/>
          </w:tcPr>
          <w:p w14:paraId="16391014" w14:textId="77777777" w:rsidR="003E0379" w:rsidRPr="00C70209" w:rsidRDefault="003E0379" w:rsidP="003E0379">
            <w:pPr>
              <w:pStyle w:val="Tabletext-evidencematrix"/>
              <w:rPr>
                <w:color w:val="000000"/>
              </w:rPr>
            </w:pPr>
            <w:r w:rsidRPr="00C70209">
              <w:rPr>
                <w:color w:val="000000"/>
                <w:szCs w:val="16"/>
              </w:rPr>
              <w:t>NR</w:t>
            </w:r>
          </w:p>
        </w:tc>
      </w:tr>
    </w:tbl>
    <w:p w14:paraId="47486BCF" w14:textId="43A20FD3" w:rsidR="003E0379" w:rsidRPr="00C70209" w:rsidRDefault="003E0379" w:rsidP="003E0379">
      <w:pPr>
        <w:spacing w:after="0"/>
        <w:ind w:left="0"/>
        <w:rPr>
          <w:rFonts w:ascii="Arial Narrow" w:hAnsi="Arial Narrow"/>
          <w:sz w:val="16"/>
          <w:szCs w:val="16"/>
        </w:rPr>
      </w:pPr>
      <w:r w:rsidRPr="00C70209">
        <w:rPr>
          <w:rFonts w:ascii="Arial Narrow" w:hAnsi="Arial Narrow"/>
          <w:sz w:val="16"/>
          <w:szCs w:val="16"/>
        </w:rPr>
        <w:t xml:space="preserve">CI, confidence interval; HbSS, sickle cell anaemia; NA, not applicable; NR, not reported; RBC, red blood cell; </w:t>
      </w:r>
      <w:r w:rsidR="000D3C57" w:rsidRPr="00C70209">
        <w:rPr>
          <w:rFonts w:ascii="Arial Narrow" w:hAnsi="Arial Narrow"/>
          <w:sz w:val="16"/>
          <w:szCs w:val="16"/>
        </w:rPr>
        <w:t xml:space="preserve">RR, risk ratio; </w:t>
      </w:r>
      <w:r w:rsidRPr="00C70209">
        <w:rPr>
          <w:rFonts w:ascii="Arial Narrow" w:hAnsi="Arial Narrow"/>
          <w:sz w:val="16"/>
          <w:szCs w:val="16"/>
        </w:rPr>
        <w:t>TCD, transcranial Doppler</w:t>
      </w:r>
    </w:p>
    <w:p w14:paraId="405CBA11" w14:textId="77777777" w:rsidR="003E0379" w:rsidRPr="00C70209" w:rsidRDefault="003E0379" w:rsidP="003E0379">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05AFE29" w14:textId="3B45E9FE" w:rsidR="003E0379" w:rsidRPr="00C70209" w:rsidRDefault="003E0379" w:rsidP="003E0379">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7DD53884" w14:textId="77777777" w:rsidR="003E0379" w:rsidRPr="00C70209" w:rsidRDefault="003E0379" w:rsidP="003E0379">
      <w:pPr>
        <w:pStyle w:val="Tablefignotesleft"/>
        <w:rPr>
          <w:rFonts w:eastAsia="Arial Unicode MS"/>
          <w:bCs/>
        </w:rPr>
      </w:pPr>
      <w:r w:rsidRPr="00C70209">
        <w:rPr>
          <w:rFonts w:eastAsia="Arial Unicode MS"/>
          <w:b/>
          <w:bCs/>
        </w:rPr>
        <w:t xml:space="preserve">c. </w:t>
      </w:r>
      <w:r w:rsidRPr="00C70209">
        <w:rPr>
          <w:rFonts w:eastAsia="Arial Unicode MS"/>
          <w:bCs/>
        </w:rPr>
        <w:t>9 participants had 1 reaction, 6 had 2 reactions and 1 had 4 reactions.</w:t>
      </w:r>
    </w:p>
    <w:p w14:paraId="77E6270C" w14:textId="77777777" w:rsidR="003E0379" w:rsidRPr="00C70209" w:rsidRDefault="003E0379" w:rsidP="003E0379">
      <w:pPr>
        <w:pStyle w:val="Tablefignotesleft"/>
      </w:pPr>
    </w:p>
    <w:p w14:paraId="5374E461" w14:textId="77777777" w:rsidR="00B30DCE" w:rsidRPr="00C70209" w:rsidRDefault="00B30DCE" w:rsidP="003E0379">
      <w:pPr>
        <w:spacing w:after="0"/>
        <w:ind w:left="0"/>
        <w:rPr>
          <w:rFonts w:ascii="Arial Narrow" w:hAnsi="Arial Narrow"/>
          <w:sz w:val="16"/>
          <w:szCs w:val="16"/>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466A422B" w14:textId="77777777" w:rsidR="003E0379" w:rsidRPr="00C70209" w:rsidRDefault="003E0379" w:rsidP="003E0379">
      <w:pPr>
        <w:pStyle w:val="Head4Num"/>
      </w:pPr>
      <w:r w:rsidRPr="00C70209">
        <w:t>Restrictive RBC transfusion versus liberal RBC transfusion</w:t>
      </w:r>
    </w:p>
    <w:p w14:paraId="4684C765" w14:textId="77777777" w:rsidR="003E0379" w:rsidRPr="00C70209" w:rsidRDefault="003E0379" w:rsidP="005B2300">
      <w:pPr>
        <w:pStyle w:val="Heading5"/>
        <w:rPr>
          <w:lang w:val="en-AU"/>
        </w:rPr>
      </w:pPr>
      <w:r w:rsidRPr="00C70209">
        <w:rPr>
          <w:lang w:val="en-AU"/>
        </w:rPr>
        <w:t>Summary of evidence</w:t>
      </w:r>
    </w:p>
    <w:p w14:paraId="6EE24D13" w14:textId="30CEFC7F" w:rsidR="003E0379" w:rsidRPr="00C70209" w:rsidRDefault="003E0379" w:rsidP="003E0379">
      <w:pPr>
        <w:pStyle w:val="BodyText"/>
        <w:rPr>
          <w:color w:val="auto"/>
        </w:rPr>
      </w:pPr>
      <w:r w:rsidRPr="00C70209">
        <w:rPr>
          <w:color w:val="auto"/>
        </w:rPr>
        <w:t xml:space="preserve">There were no Level I or Level II studies identified in the systematic review and hand-searching process that assessed the safety and effectiveness of a </w:t>
      </w:r>
      <w:r w:rsidRPr="00C70209">
        <w:rPr>
          <w:lang w:eastAsia="en-GB"/>
        </w:rPr>
        <w:t xml:space="preserve">restrictive RBC transfusion strategy compared with a liberal RBC transfusion strategy in </w:t>
      </w:r>
      <w:r w:rsidR="008A4D5E" w:rsidRPr="00C70209">
        <w:rPr>
          <w:lang w:eastAsia="en-GB"/>
        </w:rPr>
        <w:t>neonatal and</w:t>
      </w:r>
      <w:r w:rsidR="00C20416" w:rsidRPr="00C70209">
        <w:rPr>
          <w:lang w:eastAsia="en-GB"/>
        </w:rPr>
        <w:t>/or</w:t>
      </w:r>
      <w:r w:rsidR="008A4D5E" w:rsidRPr="00C70209">
        <w:rPr>
          <w:lang w:eastAsia="en-GB"/>
        </w:rPr>
        <w:t xml:space="preserve"> paediatric </w:t>
      </w:r>
      <w:r w:rsidRPr="00C70209">
        <w:rPr>
          <w:color w:val="auto"/>
        </w:rPr>
        <w:t>patients with sickle cell disease.</w:t>
      </w:r>
    </w:p>
    <w:p w14:paraId="74BF95F8" w14:textId="650D952C" w:rsidR="00E138FC" w:rsidRPr="00C70209" w:rsidRDefault="00E138FC">
      <w:pPr>
        <w:spacing w:after="200" w:line="276" w:lineRule="auto"/>
        <w:ind w:left="0"/>
        <w:rPr>
          <w:color w:val="auto"/>
        </w:rPr>
      </w:pPr>
      <w:r w:rsidRPr="00C70209">
        <w:rPr>
          <w:color w:val="auto"/>
        </w:rPr>
        <w:br w:type="page"/>
      </w:r>
    </w:p>
    <w:p w14:paraId="5B20BA90" w14:textId="3B9475E0" w:rsidR="0002160E" w:rsidRPr="00C70209" w:rsidRDefault="005B2300" w:rsidP="0002160E">
      <w:pPr>
        <w:pStyle w:val="Heading3"/>
        <w:rPr>
          <w:lang w:eastAsia="en-GB"/>
        </w:rPr>
      </w:pPr>
      <w:bookmarkStart w:id="306" w:name="_Toc427746844"/>
      <w:r w:rsidRPr="00C70209">
        <w:rPr>
          <w:lang w:eastAsia="en-GB"/>
        </w:rPr>
        <w:t>N</w:t>
      </w:r>
      <w:r w:rsidR="0002160E" w:rsidRPr="00C70209">
        <w:rPr>
          <w:lang w:eastAsia="en-GB"/>
        </w:rPr>
        <w:t xml:space="preserve">eonatal </w:t>
      </w:r>
      <w:r w:rsidR="00232B8A" w:rsidRPr="00C70209">
        <w:rPr>
          <w:lang w:eastAsia="en-GB"/>
        </w:rPr>
        <w:t xml:space="preserve">and paediatric </w:t>
      </w:r>
      <w:r w:rsidR="0002160E" w:rsidRPr="00C70209">
        <w:rPr>
          <w:lang w:eastAsia="en-GB"/>
        </w:rPr>
        <w:t>patients with cancer</w:t>
      </w:r>
      <w:bookmarkEnd w:id="306"/>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138FC" w:rsidRPr="00C70209" w14:paraId="3C188A72"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60BB85A5" w14:textId="287CBB38" w:rsidR="00E138FC" w:rsidRPr="00C70209" w:rsidRDefault="00E138FC" w:rsidP="00060251">
            <w:pPr>
              <w:pStyle w:val="PP-heading"/>
            </w:pPr>
            <w:r w:rsidRPr="00C70209">
              <w:t xml:space="preserve">Evidence statements – </w:t>
            </w:r>
            <w:r w:rsidR="00060251" w:rsidRPr="00C70209">
              <w:t>anaemia associated with cancer (RBC</w:t>
            </w:r>
            <w:r w:rsidRPr="00C70209">
              <w:t xml:space="preserve">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502F15F" w14:textId="77777777" w:rsidR="00E138FC" w:rsidRPr="00C70209" w:rsidRDefault="00E138FC" w:rsidP="009D7655">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CF2889A" w14:textId="77777777" w:rsidR="00E138FC" w:rsidRPr="00C70209" w:rsidRDefault="00E138FC" w:rsidP="009D7655">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F6F5389" w14:textId="77777777" w:rsidR="00E138FC" w:rsidRPr="00C70209" w:rsidRDefault="00E138FC" w:rsidP="009D7655">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CE49593" w14:textId="77777777" w:rsidR="00E138FC" w:rsidRPr="00C70209" w:rsidRDefault="00E138FC" w:rsidP="009D7655">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84AE3F9" w14:textId="77777777" w:rsidR="00E138FC" w:rsidRPr="00C70209" w:rsidRDefault="00E138FC" w:rsidP="009D7655">
            <w:pPr>
              <w:ind w:left="113" w:right="113"/>
              <w:jc w:val="center"/>
              <w:rPr>
                <w:b/>
              </w:rPr>
            </w:pPr>
            <w:r w:rsidRPr="00C70209">
              <w:rPr>
                <w:b/>
              </w:rPr>
              <w:t>Applicability</w:t>
            </w:r>
          </w:p>
        </w:tc>
      </w:tr>
      <w:tr w:rsidR="00E138FC" w:rsidRPr="00C70209" w14:paraId="6977E998" w14:textId="77777777" w:rsidTr="00771CAD">
        <w:trPr>
          <w:cantSplit/>
        </w:trPr>
        <w:tc>
          <w:tcPr>
            <w:tcW w:w="851" w:type="dxa"/>
          </w:tcPr>
          <w:p w14:paraId="51475D64" w14:textId="77777777" w:rsidR="00E138FC" w:rsidRPr="00C70209" w:rsidRDefault="00E138FC" w:rsidP="009D7655">
            <w:pPr>
              <w:pStyle w:val="Tabletextnoindent"/>
            </w:pPr>
          </w:p>
        </w:tc>
        <w:tc>
          <w:tcPr>
            <w:tcW w:w="3750" w:type="dxa"/>
          </w:tcPr>
          <w:p w14:paraId="39D6B1AD" w14:textId="77777777" w:rsidR="00E138FC" w:rsidRPr="00C70209" w:rsidRDefault="00E138FC" w:rsidP="00771CAD">
            <w:pPr>
              <w:pStyle w:val="ES-table"/>
            </w:pPr>
            <w:r w:rsidRPr="00C70209">
              <w:t>In neonatal patients with anaemia associated with cancer, the effect of RBC transfusion compared with no transfusion on mortality is unknown.</w:t>
            </w:r>
          </w:p>
        </w:tc>
        <w:tc>
          <w:tcPr>
            <w:tcW w:w="809" w:type="dxa"/>
          </w:tcPr>
          <w:p w14:paraId="7C6B0659" w14:textId="77777777" w:rsidR="00E138FC" w:rsidRPr="00C70209" w:rsidRDefault="00E138FC" w:rsidP="009D7655">
            <w:pPr>
              <w:pStyle w:val="T-ABCD"/>
            </w:pPr>
            <w:r w:rsidRPr="00C70209">
              <w:t>NA</w:t>
            </w:r>
          </w:p>
        </w:tc>
        <w:tc>
          <w:tcPr>
            <w:tcW w:w="809" w:type="dxa"/>
          </w:tcPr>
          <w:p w14:paraId="30DF6FA1" w14:textId="77777777" w:rsidR="00E138FC" w:rsidRPr="00C70209" w:rsidRDefault="00E138FC" w:rsidP="009D7655">
            <w:pPr>
              <w:pStyle w:val="T-ABCD"/>
            </w:pPr>
            <w:r w:rsidRPr="00C70209">
              <w:t>NA</w:t>
            </w:r>
          </w:p>
        </w:tc>
        <w:tc>
          <w:tcPr>
            <w:tcW w:w="809" w:type="dxa"/>
          </w:tcPr>
          <w:p w14:paraId="06CA5187" w14:textId="77777777" w:rsidR="00E138FC" w:rsidRPr="00C70209" w:rsidRDefault="00E138FC" w:rsidP="009D7655">
            <w:pPr>
              <w:pStyle w:val="T-ABCD"/>
            </w:pPr>
            <w:r w:rsidRPr="00C70209">
              <w:t>NA</w:t>
            </w:r>
          </w:p>
        </w:tc>
        <w:tc>
          <w:tcPr>
            <w:tcW w:w="809" w:type="dxa"/>
          </w:tcPr>
          <w:p w14:paraId="1AA659F3" w14:textId="77777777" w:rsidR="00E138FC" w:rsidRPr="00C70209" w:rsidRDefault="00E138FC" w:rsidP="009D7655">
            <w:pPr>
              <w:pStyle w:val="T-ABCD"/>
            </w:pPr>
            <w:r w:rsidRPr="00C70209">
              <w:t>NA</w:t>
            </w:r>
          </w:p>
        </w:tc>
        <w:tc>
          <w:tcPr>
            <w:tcW w:w="810" w:type="dxa"/>
          </w:tcPr>
          <w:p w14:paraId="7AD571B3" w14:textId="77777777" w:rsidR="00E138FC" w:rsidRPr="00C70209" w:rsidRDefault="00E138FC" w:rsidP="009D7655">
            <w:pPr>
              <w:pStyle w:val="T-ABCD"/>
            </w:pPr>
            <w:r w:rsidRPr="00C70209">
              <w:t xml:space="preserve">NA </w:t>
            </w:r>
          </w:p>
        </w:tc>
      </w:tr>
      <w:tr w:rsidR="00E138FC" w:rsidRPr="00C70209" w14:paraId="404F99C9" w14:textId="77777777" w:rsidTr="00771CAD">
        <w:trPr>
          <w:cantSplit/>
        </w:trPr>
        <w:tc>
          <w:tcPr>
            <w:tcW w:w="851" w:type="dxa"/>
          </w:tcPr>
          <w:p w14:paraId="1483F9BB" w14:textId="77777777" w:rsidR="00E138FC" w:rsidRPr="00C70209" w:rsidRDefault="00E138FC" w:rsidP="009D7655">
            <w:pPr>
              <w:pStyle w:val="Tabletextnoindent"/>
            </w:pPr>
          </w:p>
        </w:tc>
        <w:tc>
          <w:tcPr>
            <w:tcW w:w="3750" w:type="dxa"/>
          </w:tcPr>
          <w:p w14:paraId="261024E5" w14:textId="77777777" w:rsidR="00E138FC" w:rsidRPr="00C70209" w:rsidRDefault="00E138FC" w:rsidP="00E138FC">
            <w:pPr>
              <w:pStyle w:val="ES-table"/>
            </w:pPr>
            <w:r w:rsidRPr="00C70209">
              <w:t>In paediatric patients with anaemia associated with cancer, the effect of RBC transfusion compared with no transfusion on mortality is uncertain.</w:t>
            </w:r>
          </w:p>
          <w:p w14:paraId="5464343D" w14:textId="77777777" w:rsidR="00E138FC" w:rsidRPr="00C70209" w:rsidRDefault="00E138FC" w:rsidP="00E138FC">
            <w:pPr>
              <w:pStyle w:val="ES-notes"/>
            </w:pPr>
            <w:r w:rsidRPr="00C70209">
              <w:t>(See evidence matrix D1.L in Volume 2 of the technical report.)</w:t>
            </w:r>
          </w:p>
        </w:tc>
        <w:tc>
          <w:tcPr>
            <w:tcW w:w="809" w:type="dxa"/>
          </w:tcPr>
          <w:p w14:paraId="2334FA34" w14:textId="77777777" w:rsidR="00E138FC" w:rsidRPr="00C70209" w:rsidRDefault="00E138FC" w:rsidP="009D7655">
            <w:pPr>
              <w:pStyle w:val="T-ABCD"/>
            </w:pPr>
            <w:r w:rsidRPr="00C70209">
              <w:t>X</w:t>
            </w:r>
          </w:p>
        </w:tc>
        <w:tc>
          <w:tcPr>
            <w:tcW w:w="809" w:type="dxa"/>
          </w:tcPr>
          <w:p w14:paraId="426F61E6" w14:textId="77777777" w:rsidR="00E138FC" w:rsidRPr="00C70209" w:rsidRDefault="00E138FC" w:rsidP="009D7655">
            <w:pPr>
              <w:pStyle w:val="T-ABCD"/>
            </w:pPr>
            <w:r w:rsidRPr="00C70209">
              <w:t>NA</w:t>
            </w:r>
          </w:p>
        </w:tc>
        <w:tc>
          <w:tcPr>
            <w:tcW w:w="809" w:type="dxa"/>
          </w:tcPr>
          <w:p w14:paraId="460B998F" w14:textId="77777777" w:rsidR="00E138FC" w:rsidRPr="00C70209" w:rsidRDefault="00E138FC" w:rsidP="009D7655">
            <w:pPr>
              <w:pStyle w:val="T-ABCD"/>
            </w:pPr>
            <w:r w:rsidRPr="00C70209">
              <w:t>NA</w:t>
            </w:r>
          </w:p>
        </w:tc>
        <w:tc>
          <w:tcPr>
            <w:tcW w:w="809" w:type="dxa"/>
          </w:tcPr>
          <w:p w14:paraId="460ED718" w14:textId="77777777" w:rsidR="00E138FC" w:rsidRPr="00C70209" w:rsidRDefault="00E138FC" w:rsidP="009D7655">
            <w:pPr>
              <w:pStyle w:val="T-ABCD"/>
            </w:pPr>
            <w:r w:rsidRPr="00C70209">
              <w:sym w:font="Symbol" w:char="F0D6"/>
            </w:r>
            <w:r w:rsidRPr="00C70209">
              <w:sym w:font="Symbol" w:char="F0D6"/>
            </w:r>
          </w:p>
        </w:tc>
        <w:tc>
          <w:tcPr>
            <w:tcW w:w="810" w:type="dxa"/>
          </w:tcPr>
          <w:p w14:paraId="425E8CE2" w14:textId="77777777" w:rsidR="00E138FC" w:rsidRPr="00C70209" w:rsidRDefault="00E138FC" w:rsidP="009D7655">
            <w:pPr>
              <w:pStyle w:val="T-ABCD"/>
            </w:pPr>
            <w:r w:rsidRPr="00C70209">
              <w:t>X</w:t>
            </w:r>
          </w:p>
        </w:tc>
      </w:tr>
      <w:tr w:rsidR="00E138FC" w:rsidRPr="00C70209" w14:paraId="54883787" w14:textId="77777777" w:rsidTr="00771CAD">
        <w:trPr>
          <w:cantSplit/>
        </w:trPr>
        <w:tc>
          <w:tcPr>
            <w:tcW w:w="851" w:type="dxa"/>
          </w:tcPr>
          <w:p w14:paraId="34201D5E" w14:textId="77777777" w:rsidR="00E138FC" w:rsidRPr="00C70209" w:rsidRDefault="00E138FC" w:rsidP="00E138FC">
            <w:pPr>
              <w:pStyle w:val="Tabletextnoindent"/>
            </w:pPr>
          </w:p>
        </w:tc>
        <w:tc>
          <w:tcPr>
            <w:tcW w:w="3750" w:type="dxa"/>
          </w:tcPr>
          <w:p w14:paraId="4F136103" w14:textId="77777777" w:rsidR="00E138FC" w:rsidRPr="00C70209" w:rsidRDefault="00E138FC" w:rsidP="00E138FC">
            <w:pPr>
              <w:pStyle w:val="ES-table"/>
            </w:pPr>
            <w:r w:rsidRPr="00C70209">
              <w:t>In neonatal and paediatric patients with anaemia associated with cancer, the effect of restrictive RBC transfusion compared with liberal RBC transfusion on mortality is unknown.</w:t>
            </w:r>
          </w:p>
        </w:tc>
        <w:tc>
          <w:tcPr>
            <w:tcW w:w="809" w:type="dxa"/>
          </w:tcPr>
          <w:p w14:paraId="357D7CF8" w14:textId="77777777" w:rsidR="00E138FC" w:rsidRPr="00C70209" w:rsidRDefault="00E138FC" w:rsidP="009D7655">
            <w:pPr>
              <w:pStyle w:val="T-ABCD"/>
            </w:pPr>
            <w:r w:rsidRPr="00C70209">
              <w:t>NA</w:t>
            </w:r>
          </w:p>
        </w:tc>
        <w:tc>
          <w:tcPr>
            <w:tcW w:w="809" w:type="dxa"/>
          </w:tcPr>
          <w:p w14:paraId="2A2FF782" w14:textId="77777777" w:rsidR="00E138FC" w:rsidRPr="00C70209" w:rsidRDefault="00E138FC" w:rsidP="009D7655">
            <w:pPr>
              <w:pStyle w:val="T-ABCD"/>
            </w:pPr>
            <w:r w:rsidRPr="00C70209">
              <w:t>NA</w:t>
            </w:r>
          </w:p>
        </w:tc>
        <w:tc>
          <w:tcPr>
            <w:tcW w:w="809" w:type="dxa"/>
          </w:tcPr>
          <w:p w14:paraId="0D36FFA9" w14:textId="77777777" w:rsidR="00E138FC" w:rsidRPr="00C70209" w:rsidRDefault="00E138FC" w:rsidP="009D7655">
            <w:pPr>
              <w:pStyle w:val="T-ABCD"/>
            </w:pPr>
            <w:r w:rsidRPr="00C70209">
              <w:t>NA</w:t>
            </w:r>
          </w:p>
        </w:tc>
        <w:tc>
          <w:tcPr>
            <w:tcW w:w="809" w:type="dxa"/>
          </w:tcPr>
          <w:p w14:paraId="11FAAA2C" w14:textId="77777777" w:rsidR="00E138FC" w:rsidRPr="00C70209" w:rsidRDefault="00E138FC" w:rsidP="009D7655">
            <w:pPr>
              <w:pStyle w:val="T-ABCD"/>
            </w:pPr>
            <w:r w:rsidRPr="00C70209">
              <w:t>NA</w:t>
            </w:r>
          </w:p>
        </w:tc>
        <w:tc>
          <w:tcPr>
            <w:tcW w:w="810" w:type="dxa"/>
          </w:tcPr>
          <w:p w14:paraId="585F212A" w14:textId="77777777" w:rsidR="00E138FC" w:rsidRPr="00C70209" w:rsidRDefault="00E138FC" w:rsidP="009D7655">
            <w:pPr>
              <w:pStyle w:val="T-ABCD"/>
            </w:pPr>
            <w:r w:rsidRPr="00C70209">
              <w:t xml:space="preserve">NA </w:t>
            </w:r>
          </w:p>
        </w:tc>
      </w:tr>
      <w:tr w:rsidR="00E138FC" w:rsidRPr="00C70209" w14:paraId="4D560814" w14:textId="77777777" w:rsidTr="00771CAD">
        <w:trPr>
          <w:cantSplit/>
        </w:trPr>
        <w:tc>
          <w:tcPr>
            <w:tcW w:w="8647" w:type="dxa"/>
            <w:gridSpan w:val="7"/>
          </w:tcPr>
          <w:p w14:paraId="08C705C5" w14:textId="042E9509" w:rsidR="00E138FC" w:rsidRPr="00C70209" w:rsidRDefault="00E138FC" w:rsidP="00E138FC">
            <w:pPr>
              <w:pStyle w:val="ES-notes"/>
            </w:pPr>
            <w:r w:rsidRPr="00C70209">
              <w:t>ES, evidence statement; RBC, red blood cell</w:t>
            </w:r>
          </w:p>
          <w:p w14:paraId="5635143B" w14:textId="77777777" w:rsidR="00E138FC" w:rsidRPr="00C70209" w:rsidRDefault="00E138FC" w:rsidP="00E138FC">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0DF09C17" w14:textId="77777777" w:rsidR="00091CFC" w:rsidRDefault="00091CFC" w:rsidP="00E138FC">
      <w:pPr>
        <w:rPr>
          <w:lang w:eastAsia="en-GB"/>
        </w:rPr>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0A6306" w:rsidRPr="00C70209" w14:paraId="190F1318"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0A953496" w14:textId="2FF9CD54" w:rsidR="000A6306" w:rsidRPr="00C70209" w:rsidRDefault="000A6306" w:rsidP="00254BA8">
            <w:pPr>
              <w:pStyle w:val="PP-heading"/>
            </w:pPr>
            <w:r w:rsidRPr="00C70209">
              <w:t>Practice points –</w:t>
            </w:r>
            <w:r w:rsidR="008853FE" w:rsidRPr="00C70209">
              <w:t xml:space="preserve"> anaemia associated with cancer </w:t>
            </w:r>
            <w:r w:rsidR="008853FE">
              <w:t>(</w:t>
            </w:r>
            <w:r>
              <w:t>RBC transfusion</w:t>
            </w:r>
            <w:r w:rsidR="008853FE">
              <w:t>)</w:t>
            </w:r>
          </w:p>
        </w:tc>
      </w:tr>
      <w:tr w:rsidR="000A6306" w:rsidRPr="00C70209" w14:paraId="62BF2AE0" w14:textId="77777777" w:rsidTr="00254BA8">
        <w:tc>
          <w:tcPr>
            <w:tcW w:w="1117" w:type="dxa"/>
            <w:tcBorders>
              <w:right w:val="single" w:sz="4" w:space="0" w:color="auto"/>
            </w:tcBorders>
            <w:shd w:val="clear" w:color="auto" w:fill="auto"/>
          </w:tcPr>
          <w:p w14:paraId="054AE22E" w14:textId="77777777" w:rsidR="000A6306" w:rsidRPr="00C70209" w:rsidRDefault="000A6306" w:rsidP="00254BA8">
            <w:pPr>
              <w:pStyle w:val="PP-bullets"/>
            </w:pPr>
            <w:r w:rsidRPr="00C70209">
              <w:t>PP5</w:t>
            </w:r>
          </w:p>
        </w:tc>
        <w:tc>
          <w:tcPr>
            <w:tcW w:w="7531" w:type="dxa"/>
            <w:tcBorders>
              <w:left w:val="single" w:sz="4" w:space="0" w:color="auto"/>
            </w:tcBorders>
            <w:shd w:val="clear" w:color="auto" w:fill="auto"/>
          </w:tcPr>
          <w:p w14:paraId="24D3BE8D" w14:textId="6BFD71C5" w:rsidR="000A6306" w:rsidRPr="00C70209" w:rsidRDefault="0091073B" w:rsidP="00254BA8">
            <w:pPr>
              <w:pStyle w:val="PP-bullets"/>
            </w:pPr>
            <w:r>
              <w:t xml:space="preserve">For neonatal and </w:t>
            </w:r>
            <w:r w:rsidR="000A6306" w:rsidRPr="00C70209">
              <w:t>paediatric</w:t>
            </w:r>
            <w:r>
              <w:t xml:space="preserve"> patients, a </w:t>
            </w:r>
            <w:r w:rsidR="000A6306" w:rsidRPr="00C70209">
              <w:t>specific procedural guideline for RBC transfusion should be used that includes the following:</w:t>
            </w:r>
          </w:p>
          <w:p w14:paraId="6A41F7C5" w14:textId="77777777" w:rsidR="000A6306" w:rsidRPr="00C70209" w:rsidRDefault="000A6306" w:rsidP="00254BA8">
            <w:pPr>
              <w:pStyle w:val="PP-bullet"/>
              <w:rPr>
                <w:lang w:val="en-AU"/>
              </w:rPr>
            </w:pPr>
            <w:r w:rsidRPr="00C70209">
              <w:rPr>
                <w:lang w:val="en-AU"/>
              </w:rPr>
              <w:t>volume of transfusion and rate of administration</w:t>
            </w:r>
          </w:p>
          <w:p w14:paraId="7FCB2484" w14:textId="77777777" w:rsidR="000A6306" w:rsidRPr="00C70209" w:rsidRDefault="000A6306" w:rsidP="00254BA8">
            <w:pPr>
              <w:pStyle w:val="PP-bullet"/>
              <w:rPr>
                <w:lang w:val="en-AU"/>
              </w:rPr>
            </w:pPr>
            <w:r w:rsidRPr="00C70209">
              <w:rPr>
                <w:lang w:val="en-AU"/>
              </w:rPr>
              <w:t>patient monitoring during and after transfusion</w:t>
            </w:r>
          </w:p>
          <w:p w14:paraId="2F44E7FF" w14:textId="77777777" w:rsidR="000A6306" w:rsidRPr="00C70209" w:rsidRDefault="000A6306" w:rsidP="00254BA8">
            <w:pPr>
              <w:pStyle w:val="PP-bullet"/>
              <w:rPr>
                <w:lang w:val="en-AU"/>
              </w:rPr>
            </w:pPr>
            <w:r w:rsidRPr="00C70209">
              <w:rPr>
                <w:lang w:val="en-AU"/>
              </w:rPr>
              <w:t>transfusion technique (e.g. use of syringe pumps)</w:t>
            </w:r>
          </w:p>
          <w:p w14:paraId="0184E7D9" w14:textId="77777777" w:rsidR="000A6306" w:rsidRPr="00C70209" w:rsidRDefault="000A6306" w:rsidP="00254BA8">
            <w:pPr>
              <w:pStyle w:val="PP-bullet"/>
              <w:rPr>
                <w:lang w:val="en-AU"/>
              </w:rPr>
            </w:pPr>
            <w:r w:rsidRPr="00C70209">
              <w:rPr>
                <w:lang w:val="en-AU"/>
              </w:rPr>
              <w:t>recognition and reporting of adverse events.</w:t>
            </w:r>
          </w:p>
        </w:tc>
      </w:tr>
      <w:tr w:rsidR="000A6306" w:rsidRPr="00C70209" w14:paraId="2050A9CF" w14:textId="77777777" w:rsidTr="00254BA8">
        <w:tc>
          <w:tcPr>
            <w:tcW w:w="1117" w:type="dxa"/>
            <w:tcBorders>
              <w:right w:val="single" w:sz="4" w:space="0" w:color="auto"/>
            </w:tcBorders>
            <w:shd w:val="clear" w:color="auto" w:fill="auto"/>
          </w:tcPr>
          <w:p w14:paraId="5ADCB24F" w14:textId="77777777" w:rsidR="000A6306" w:rsidRPr="00C70209" w:rsidRDefault="000A6306" w:rsidP="00254BA8">
            <w:pPr>
              <w:pStyle w:val="PP-bullets"/>
            </w:pPr>
            <w:r w:rsidRPr="00C70209">
              <w:t>PP6</w:t>
            </w:r>
          </w:p>
        </w:tc>
        <w:tc>
          <w:tcPr>
            <w:tcW w:w="7531" w:type="dxa"/>
            <w:tcBorders>
              <w:left w:val="single" w:sz="4" w:space="0" w:color="auto"/>
            </w:tcBorders>
            <w:shd w:val="clear" w:color="auto" w:fill="auto"/>
          </w:tcPr>
          <w:p w14:paraId="5FB16B52" w14:textId="77777777" w:rsidR="000A6306" w:rsidRPr="00C70209" w:rsidRDefault="000A6306" w:rsidP="00254BA8">
            <w:pPr>
              <w:pStyle w:val="PP-bullets"/>
            </w:pPr>
            <w:r w:rsidRPr="00C70209">
              <w:t>In haemodynamically stable paediatric patients (excluding neonates), evidence from other patient groups and CRG consensus</w:t>
            </w:r>
            <w:r w:rsidRPr="00C70209">
              <w:rPr>
                <w:vertAlign w:val="superscript"/>
              </w:rPr>
              <w:t>a</w:t>
            </w:r>
            <w:r w:rsidRPr="00C70209">
              <w:t xml:space="preserve"> suggests that, with a:</w:t>
            </w:r>
          </w:p>
          <w:p w14:paraId="346F14D6" w14:textId="77777777" w:rsidR="000A6306" w:rsidRPr="00C70209" w:rsidRDefault="000A6306" w:rsidP="00254BA8">
            <w:pPr>
              <w:pStyle w:val="PP-bullet"/>
              <w:rPr>
                <w:lang w:val="en-AU"/>
              </w:rPr>
            </w:pPr>
            <w:r w:rsidRPr="00C70209">
              <w:rPr>
                <w:lang w:val="en-AU"/>
              </w:rPr>
              <w:t>Hb concentration &lt;70 g/L, RBC transfusion is often appropriate. However, transfusion may not be required in well-compensated patients or where other specific therapy is available.</w:t>
            </w:r>
          </w:p>
          <w:p w14:paraId="247F2CBC" w14:textId="77777777" w:rsidR="000A6306" w:rsidRPr="00C70209" w:rsidRDefault="000A6306" w:rsidP="00254BA8">
            <w:pPr>
              <w:pStyle w:val="PP-bullet"/>
              <w:rPr>
                <w:lang w:val="en-AU"/>
              </w:rPr>
            </w:pPr>
            <w:r w:rsidRPr="00C70209">
              <w:rPr>
                <w:lang w:val="en-AU"/>
              </w:rPr>
              <w:t>Hb concentration of 70–90 g/L, RBC transfusion may be appropriate. The decision to transfuse patients should be based on the need to relieve clinical signs and symptoms of anaemia, and the patient’s response to previous transfusions.</w:t>
            </w:r>
          </w:p>
          <w:p w14:paraId="3DE3FDB7" w14:textId="77777777" w:rsidR="000A6306" w:rsidRPr="00C70209" w:rsidRDefault="000A6306" w:rsidP="00254BA8">
            <w:pPr>
              <w:pStyle w:val="PP-bullet"/>
              <w:tabs>
                <w:tab w:val="left" w:pos="1012"/>
              </w:tabs>
              <w:rPr>
                <w:lang w:val="en-AU"/>
              </w:rPr>
            </w:pPr>
            <w:r w:rsidRPr="00C70209">
              <w:rPr>
                <w:lang w:val="en-AU"/>
              </w:rPr>
              <w:t>Hb concentration &gt;90 g/L, RBC transfusion is often unnecessary and may be inappropriate.</w:t>
            </w:r>
          </w:p>
          <w:p w14:paraId="6E893204" w14:textId="6BFDB417" w:rsidR="000A6306" w:rsidRPr="00C70209" w:rsidRDefault="000A6306" w:rsidP="00A06EBF">
            <w:pPr>
              <w:pStyle w:val="PP-note"/>
            </w:pPr>
            <w:r w:rsidRPr="00C70209">
              <w:rPr>
                <w:vertAlign w:val="superscript"/>
              </w:rPr>
              <w:t xml:space="preserve">a </w:t>
            </w:r>
            <w:r>
              <w:t>See</w:t>
            </w:r>
            <w:r w:rsidRPr="00C70209">
              <w:t xml:space="preserve"> PP3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r w:rsidRPr="00C70209">
              <w:t xml:space="preserve"> </w:t>
            </w:r>
          </w:p>
        </w:tc>
      </w:tr>
      <w:tr w:rsidR="000A6306" w:rsidRPr="00C70209" w14:paraId="74C2B832" w14:textId="77777777" w:rsidTr="00254BA8">
        <w:tc>
          <w:tcPr>
            <w:tcW w:w="1117" w:type="dxa"/>
            <w:tcBorders>
              <w:right w:val="single" w:sz="4" w:space="0" w:color="auto"/>
            </w:tcBorders>
            <w:shd w:val="clear" w:color="auto" w:fill="auto"/>
          </w:tcPr>
          <w:p w14:paraId="2A332CB0" w14:textId="77777777" w:rsidR="000A6306" w:rsidRPr="00C70209" w:rsidRDefault="000A6306" w:rsidP="00254BA8">
            <w:pPr>
              <w:pStyle w:val="PP-bullets"/>
            </w:pPr>
            <w:r w:rsidRPr="00C70209">
              <w:t>PP8</w:t>
            </w:r>
          </w:p>
        </w:tc>
        <w:tc>
          <w:tcPr>
            <w:tcW w:w="7531" w:type="dxa"/>
            <w:tcBorders>
              <w:left w:val="single" w:sz="4" w:space="0" w:color="auto"/>
            </w:tcBorders>
            <w:shd w:val="clear" w:color="auto" w:fill="auto"/>
          </w:tcPr>
          <w:p w14:paraId="08461842" w14:textId="77777777" w:rsidR="000A6306" w:rsidRPr="00C70209" w:rsidRDefault="000A6306" w:rsidP="00254BA8">
            <w:pPr>
              <w:pStyle w:val="PP-bullets"/>
            </w:pPr>
            <w:r w:rsidRPr="00C70209">
              <w:t>In paediatric patients less than 20 kg, calculate transfusion volume (mL) based on weight and desired Hb increment.</w:t>
            </w:r>
            <w:r w:rsidRPr="00C70209">
              <w:rPr>
                <w:vertAlign w:val="superscript"/>
              </w:rPr>
              <w:t>a</w:t>
            </w:r>
          </w:p>
          <w:p w14:paraId="041D57EC" w14:textId="748F4B2A" w:rsidR="000A6306" w:rsidRPr="00C70209" w:rsidRDefault="000A6306" w:rsidP="008853FE">
            <w:pPr>
              <w:pStyle w:val="PP-note"/>
            </w:pPr>
            <w:r w:rsidRPr="00C70209">
              <w:rPr>
                <w:vertAlign w:val="superscript"/>
              </w:rPr>
              <w:t xml:space="preserve">a </w:t>
            </w:r>
            <w:r w:rsidR="00172123" w:rsidRPr="00C70209">
              <w:t xml:space="preserve">See Appendix </w:t>
            </w:r>
            <w:r w:rsidR="00172123" w:rsidRPr="00172123">
              <w:t>F (</w:t>
            </w:r>
            <w:r w:rsidR="00172123" w:rsidRPr="00172123">
              <w:rPr>
                <w:i/>
              </w:rPr>
              <w:t>RBC transfusions in preterm infants</w:t>
            </w:r>
            <w:r w:rsidR="00172123" w:rsidRPr="00172123">
              <w:t>)</w:t>
            </w:r>
            <w:r w:rsidR="00172123">
              <w:t xml:space="preserve"> and Appendix </w:t>
            </w:r>
            <w:r w:rsidR="00172123" w:rsidRPr="00C70209">
              <w:t>J (</w:t>
            </w:r>
            <w:r w:rsidR="00172123" w:rsidRPr="00C70209">
              <w:rPr>
                <w:i/>
              </w:rPr>
              <w:t>Transfusion volume calculation for neonates, infants and small children</w:t>
            </w:r>
            <w:r w:rsidR="00172123" w:rsidRPr="00C70209">
              <w:t>)</w:t>
            </w:r>
          </w:p>
        </w:tc>
      </w:tr>
      <w:tr w:rsidR="000A6306" w:rsidRPr="00C70209" w14:paraId="1CD61BB2" w14:textId="77777777" w:rsidTr="00254BA8">
        <w:tc>
          <w:tcPr>
            <w:tcW w:w="1117" w:type="dxa"/>
            <w:tcBorders>
              <w:right w:val="single" w:sz="4" w:space="0" w:color="auto"/>
            </w:tcBorders>
            <w:shd w:val="clear" w:color="auto" w:fill="auto"/>
          </w:tcPr>
          <w:p w14:paraId="6D215098" w14:textId="77777777" w:rsidR="000A6306" w:rsidRPr="00C70209" w:rsidRDefault="000A6306" w:rsidP="00254BA8">
            <w:pPr>
              <w:pStyle w:val="PP-bullets"/>
            </w:pPr>
            <w:r w:rsidRPr="00C70209">
              <w:t>PP9</w:t>
            </w:r>
          </w:p>
        </w:tc>
        <w:tc>
          <w:tcPr>
            <w:tcW w:w="7531" w:type="dxa"/>
            <w:tcBorders>
              <w:left w:val="single" w:sz="4" w:space="0" w:color="auto"/>
            </w:tcBorders>
            <w:shd w:val="clear" w:color="auto" w:fill="auto"/>
          </w:tcPr>
          <w:p w14:paraId="321DCFC8" w14:textId="77777777" w:rsidR="000A6306" w:rsidRPr="00C70209" w:rsidRDefault="000A6306" w:rsidP="00254BA8">
            <w:pPr>
              <w:pStyle w:val="PP-bullets"/>
            </w:pPr>
            <w:r w:rsidRPr="00C70209">
              <w:t>In most paediatric patients over 20 kg, transfusion of a single unit of RBC, followed by clinical reassessment to determine the need for further transfusion, is appropriate.</w:t>
            </w:r>
            <w:r w:rsidRPr="00C70209">
              <w:rPr>
                <w:vertAlign w:val="superscript"/>
              </w:rPr>
              <w:t>a</w:t>
            </w:r>
            <w:r w:rsidRPr="00C70209">
              <w:t xml:space="preserve"> This reassessment will also guide the decision on whether to retest the Hb level.</w:t>
            </w:r>
          </w:p>
          <w:p w14:paraId="3CB8E92C" w14:textId="7A14907C" w:rsidR="000A6306" w:rsidRPr="00C70209" w:rsidRDefault="000A6306" w:rsidP="00A06EBF">
            <w:pPr>
              <w:pStyle w:val="PP-note"/>
            </w:pPr>
            <w:r w:rsidRPr="00C70209">
              <w:rPr>
                <w:vertAlign w:val="superscript"/>
              </w:rPr>
              <w:t>a</w:t>
            </w:r>
            <w:r w:rsidRPr="00C70209">
              <w:t xml:space="preserve"> </w:t>
            </w:r>
            <w:r>
              <w:t>See</w:t>
            </w:r>
            <w:r w:rsidRPr="00C70209">
              <w:t xml:space="preserve"> PP2 in </w:t>
            </w:r>
            <w:r w:rsidRPr="00C70209">
              <w:rPr>
                <w:i/>
              </w:rPr>
              <w:t>Patient Blood Management Guidelines: Module 2 – Perioperative</w:t>
            </w:r>
            <w:r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fldChar w:fldCharType="separate"/>
            </w:r>
            <w:r w:rsidR="00A06EBF" w:rsidRPr="00A06EBF">
              <w:rPr>
                <w:noProof/>
                <w:vertAlign w:val="superscript"/>
              </w:rPr>
              <w:t>15</w:t>
            </w:r>
            <w:r w:rsidRPr="00C70209">
              <w:fldChar w:fldCharType="end"/>
            </w:r>
          </w:p>
        </w:tc>
      </w:tr>
      <w:tr w:rsidR="000A6306" w:rsidRPr="00C70209" w14:paraId="3279E2E7" w14:textId="77777777" w:rsidTr="00254BA8">
        <w:tc>
          <w:tcPr>
            <w:tcW w:w="1117" w:type="dxa"/>
            <w:tcBorders>
              <w:right w:val="single" w:sz="4" w:space="0" w:color="auto"/>
            </w:tcBorders>
            <w:shd w:val="clear" w:color="auto" w:fill="auto"/>
          </w:tcPr>
          <w:p w14:paraId="5CF145EB" w14:textId="77777777" w:rsidR="000A6306" w:rsidRPr="00C70209" w:rsidRDefault="000A6306" w:rsidP="00254BA8">
            <w:pPr>
              <w:pStyle w:val="PP-bullets"/>
            </w:pPr>
            <w:r w:rsidRPr="00C70209">
              <w:t>PP10</w:t>
            </w:r>
          </w:p>
        </w:tc>
        <w:tc>
          <w:tcPr>
            <w:tcW w:w="7531" w:type="dxa"/>
            <w:tcBorders>
              <w:left w:val="single" w:sz="4" w:space="0" w:color="auto"/>
            </w:tcBorders>
            <w:shd w:val="clear" w:color="auto" w:fill="auto"/>
          </w:tcPr>
          <w:p w14:paraId="2F142270" w14:textId="77777777" w:rsidR="000A6306" w:rsidRPr="00C70209" w:rsidRDefault="000A6306" w:rsidP="00254BA8">
            <w:pPr>
              <w:pStyle w:val="PP-bullets"/>
            </w:pPr>
            <w:r w:rsidRPr="00C70209">
              <w:t xml:space="preserve">In paediatric patients over 20 kg who are chronically transfused (e.g. haemoglobinopathies or bone marrow failure syndromes) a single-unit approach may not be appropriate. Instead, calculation of the transfusion volume (mL) should be based on weight and desired Hb increment. </w:t>
            </w:r>
          </w:p>
        </w:tc>
      </w:tr>
      <w:tr w:rsidR="000A6306" w:rsidRPr="00C70209" w14:paraId="08EFC55C" w14:textId="77777777" w:rsidTr="00254BA8">
        <w:trPr>
          <w:trHeight w:val="397"/>
        </w:trPr>
        <w:tc>
          <w:tcPr>
            <w:tcW w:w="8648" w:type="dxa"/>
            <w:gridSpan w:val="2"/>
            <w:shd w:val="clear" w:color="auto" w:fill="auto"/>
          </w:tcPr>
          <w:p w14:paraId="6DEF1B1B" w14:textId="3652162B" w:rsidR="000A6306" w:rsidRPr="00C70209" w:rsidRDefault="000A6306" w:rsidP="008853FE">
            <w:pPr>
              <w:pStyle w:val="ES-notes"/>
            </w:pPr>
            <w:r w:rsidRPr="00C70209">
              <w:t>CRG, Clinical/Consumer R</w:t>
            </w:r>
            <w:r w:rsidR="008853FE">
              <w:t>eference Group; Hb, haemoglobin</w:t>
            </w:r>
            <w:r w:rsidRPr="00C70209">
              <w:t>; PP, practice point; R, recommendation; RBC, red blood cell</w:t>
            </w:r>
            <w:r>
              <w:t>;</w:t>
            </w:r>
            <w:r w:rsidRPr="00C70209">
              <w:t xml:space="preserve"> </w:t>
            </w:r>
          </w:p>
        </w:tc>
      </w:tr>
    </w:tbl>
    <w:p w14:paraId="35139055" w14:textId="77777777" w:rsidR="000A6306" w:rsidRPr="00C70209" w:rsidRDefault="000A6306" w:rsidP="00E138FC">
      <w:pPr>
        <w:rPr>
          <w:lang w:eastAsia="en-GB"/>
        </w:rPr>
      </w:pPr>
    </w:p>
    <w:p w14:paraId="11A21057" w14:textId="77777777" w:rsidR="0002160E" w:rsidRPr="00C70209" w:rsidRDefault="0002160E" w:rsidP="005B2300">
      <w:pPr>
        <w:pStyle w:val="Heading5"/>
        <w:rPr>
          <w:lang w:val="en-AU"/>
        </w:rPr>
      </w:pPr>
      <w:r w:rsidRPr="00C70209">
        <w:rPr>
          <w:lang w:val="en-AU"/>
        </w:rPr>
        <w:t>Background</w:t>
      </w:r>
    </w:p>
    <w:p w14:paraId="2AB2A9DC" w14:textId="0C6E6407" w:rsidR="00DF2044" w:rsidRPr="00C70209" w:rsidRDefault="00483107" w:rsidP="00DF2044">
      <w:pPr>
        <w:pStyle w:val="BodyText"/>
      </w:pPr>
      <w:r w:rsidRPr="00C70209">
        <w:t xml:space="preserve">People with cancer </w:t>
      </w:r>
      <w:r w:rsidR="002D3EC2" w:rsidRPr="00C70209">
        <w:t>will frequently develop</w:t>
      </w:r>
      <w:r w:rsidRPr="00C70209">
        <w:t xml:space="preserve"> anaemia as a result of </w:t>
      </w:r>
      <w:r w:rsidR="00DF2044" w:rsidRPr="00C70209">
        <w:t>bone</w:t>
      </w:r>
      <w:r w:rsidR="00674A97" w:rsidRPr="00C70209">
        <w:t xml:space="preserve"> marrow</w:t>
      </w:r>
      <w:r w:rsidR="00DF2044" w:rsidRPr="00C70209">
        <w:t xml:space="preserve"> infiltration by malignancy, bone marrow failure or treatments such as chemotherapy, radiation and haematopoietic stem cell transplantation. Anaemia can increase symptoms of fatigue, and may affect functional status and quality of life. The most frequent treatment used to treat cancer-induced anaemia or chemotherapy-induced anaemia is RBC transfusion. RBC transfusion can rapidly correct anaemia and the associated symptoms; however, the effect may be temporary and can place patients are risk of unwanted transfusion reactions, iron overload and alloimmunisation.</w:t>
      </w:r>
    </w:p>
    <w:p w14:paraId="33A5CEE1" w14:textId="77777777" w:rsidR="0002160E" w:rsidRPr="00C70209" w:rsidRDefault="0002160E" w:rsidP="0002160E">
      <w:pPr>
        <w:pStyle w:val="Head4Num"/>
      </w:pPr>
      <w:r w:rsidRPr="00C70209">
        <w:t>RBC transfusion versus no transfusion (or alternate dose)</w:t>
      </w:r>
    </w:p>
    <w:p w14:paraId="0BBBD73F" w14:textId="77777777" w:rsidR="0002160E" w:rsidRPr="00C70209" w:rsidRDefault="0002160E" w:rsidP="005B2300">
      <w:pPr>
        <w:pStyle w:val="Heading5"/>
        <w:rPr>
          <w:lang w:val="en-AU"/>
        </w:rPr>
      </w:pPr>
      <w:r w:rsidRPr="00C70209">
        <w:rPr>
          <w:lang w:val="en-AU"/>
        </w:rPr>
        <w:t>Summary of evidence</w:t>
      </w:r>
    </w:p>
    <w:p w14:paraId="403D30FA" w14:textId="77777777" w:rsidR="0002160E" w:rsidRPr="00C70209" w:rsidRDefault="0002160E" w:rsidP="005B2300">
      <w:pPr>
        <w:pStyle w:val="Heading6"/>
      </w:pPr>
      <w:r w:rsidRPr="00C70209">
        <w:t>Level I evidence</w:t>
      </w:r>
    </w:p>
    <w:p w14:paraId="068CBD4B" w14:textId="642AEB5F" w:rsidR="0002160E" w:rsidRPr="00C70209" w:rsidRDefault="0002160E" w:rsidP="005B2300">
      <w:pPr>
        <w:pStyle w:val="BodyText"/>
        <w:rPr>
          <w:lang w:eastAsia="en-GB"/>
        </w:rPr>
      </w:pPr>
      <w:r w:rsidRPr="00C70209">
        <w:rPr>
          <w:lang w:eastAsia="en-GB"/>
        </w:rPr>
        <w:t>There were no Level I studies identified in the systematic review and hand</w:t>
      </w:r>
      <w:r w:rsidR="00FB7912" w:rsidRPr="00C70209">
        <w:rPr>
          <w:lang w:eastAsia="en-GB"/>
        </w:rPr>
        <w:t>-</w:t>
      </w:r>
      <w:r w:rsidRPr="00C70209">
        <w:rPr>
          <w:lang w:eastAsia="en-GB"/>
        </w:rPr>
        <w:t xml:space="preserve">searching process that examined the effect of RBC transfusion compared with no transfusion in </w:t>
      </w:r>
      <w:r w:rsidR="008A4D5E" w:rsidRPr="00C70209">
        <w:rPr>
          <w:lang w:eastAsia="en-GB"/>
        </w:rPr>
        <w:t>neonatal and</w:t>
      </w:r>
      <w:r w:rsidR="00C20416" w:rsidRPr="00C70209">
        <w:rPr>
          <w:lang w:eastAsia="en-GB"/>
        </w:rPr>
        <w:t>/or</w:t>
      </w:r>
      <w:r w:rsidR="008A4D5E" w:rsidRPr="00C70209">
        <w:rPr>
          <w:lang w:eastAsia="en-GB"/>
        </w:rPr>
        <w:t xml:space="preserve"> paediatric </w:t>
      </w:r>
      <w:r w:rsidRPr="00C70209">
        <w:rPr>
          <w:lang w:eastAsia="en-GB"/>
        </w:rPr>
        <w:t>patients with anaemia associated with cancer.</w:t>
      </w:r>
    </w:p>
    <w:p w14:paraId="60468AE2" w14:textId="77777777" w:rsidR="0002160E" w:rsidRPr="00C70209" w:rsidRDefault="0002160E" w:rsidP="005B2300">
      <w:pPr>
        <w:pStyle w:val="Heading6"/>
      </w:pPr>
      <w:r w:rsidRPr="00C70209">
        <w:t>Level II evidence</w:t>
      </w:r>
    </w:p>
    <w:p w14:paraId="0D4AF97D" w14:textId="5D948A67" w:rsidR="0002160E" w:rsidRPr="00C70209" w:rsidRDefault="0002160E" w:rsidP="005B2300">
      <w:pPr>
        <w:pStyle w:val="BodyText"/>
        <w:rPr>
          <w:lang w:eastAsia="en-GB"/>
        </w:rPr>
      </w:pPr>
      <w:r w:rsidRPr="00C70209">
        <w:rPr>
          <w:lang w:eastAsia="en-GB"/>
        </w:rPr>
        <w:t>There were no Level II studies identified in the systematic review and hand</w:t>
      </w:r>
      <w:r w:rsidR="00FB7912" w:rsidRPr="00C70209">
        <w:rPr>
          <w:lang w:eastAsia="en-GB"/>
        </w:rPr>
        <w:t>-</w:t>
      </w:r>
      <w:r w:rsidRPr="00C70209">
        <w:rPr>
          <w:lang w:eastAsia="en-GB"/>
        </w:rPr>
        <w:t xml:space="preserve">searching process that examined the effect of RBC transfusion compared with no transfusion in </w:t>
      </w:r>
      <w:r w:rsidR="008A4D5E" w:rsidRPr="00C70209">
        <w:rPr>
          <w:lang w:eastAsia="en-GB"/>
        </w:rPr>
        <w:t>neonatal and</w:t>
      </w:r>
      <w:r w:rsidR="00C20416" w:rsidRPr="00C70209">
        <w:rPr>
          <w:lang w:eastAsia="en-GB"/>
        </w:rPr>
        <w:t>/or</w:t>
      </w:r>
      <w:r w:rsidR="008A4D5E" w:rsidRPr="00C70209">
        <w:rPr>
          <w:lang w:eastAsia="en-GB"/>
        </w:rPr>
        <w:t xml:space="preserve"> paediatric</w:t>
      </w:r>
      <w:r w:rsidRPr="00C70209">
        <w:rPr>
          <w:lang w:eastAsia="en-GB"/>
        </w:rPr>
        <w:t xml:space="preserve"> patients with anaemia associated with cancer.</w:t>
      </w:r>
    </w:p>
    <w:p w14:paraId="1051EDC8" w14:textId="77777777" w:rsidR="0002160E" w:rsidRPr="00C70209" w:rsidRDefault="0002160E" w:rsidP="005B2300">
      <w:pPr>
        <w:pStyle w:val="Heading6"/>
      </w:pPr>
      <w:r w:rsidRPr="00C70209">
        <w:t>Level III evidence</w:t>
      </w:r>
    </w:p>
    <w:p w14:paraId="2EB5BFE8" w14:textId="77777777" w:rsidR="00C20416" w:rsidRPr="00C70209" w:rsidRDefault="00C20416" w:rsidP="00C20416">
      <w:pPr>
        <w:pStyle w:val="BodyText"/>
      </w:pPr>
      <w:bookmarkStart w:id="307" w:name="_Ref406147549"/>
      <w:r w:rsidRPr="00C70209">
        <w:rPr>
          <w:lang w:eastAsia="en-GB"/>
        </w:rPr>
        <w:t>There were no Level III-2 studies identified in the systematic review and hand-searching process that examined the effect of RBC transfusion compared with no transfusion in neonatal patients with anaemia associated with cancer.</w:t>
      </w:r>
    </w:p>
    <w:p w14:paraId="25E0CA88" w14:textId="0A1832FE" w:rsidR="00C20416" w:rsidRPr="00C70209" w:rsidRDefault="00132FC5" w:rsidP="00132FC5">
      <w:pPr>
        <w:pStyle w:val="BodyText"/>
      </w:pPr>
      <w:r w:rsidRPr="00C70209">
        <w:t>The systematic review and hand-searching process identified one Level III</w:t>
      </w:r>
      <w:r w:rsidR="00C20416" w:rsidRPr="00C70209">
        <w:t>-2</w:t>
      </w:r>
      <w:r w:rsidRPr="00C70209">
        <w:t xml:space="preserve"> study (Jaime-Perez 2011) that examined the effect of RBC transfusions in paediatric patients with anaemia associated with cancer (see </w:t>
      </w:r>
      <w:r w:rsidRPr="00C70209">
        <w:rPr>
          <w:b/>
        </w:rPr>
        <w:t>Appendix C, Volume 2</w:t>
      </w:r>
      <w:r w:rsidRPr="00C70209">
        <w:t>). The main characteristics of this study are summarised in</w:t>
      </w:r>
      <w:r w:rsidRPr="00C70209">
        <w:rPr>
          <w:b/>
        </w:rPr>
        <w:t xml:space="preserve"> </w:t>
      </w:r>
      <w:r w:rsidR="004670EE" w:rsidRPr="00C70209">
        <w:rPr>
          <w:rFonts w:eastAsia="Arial Unicode MS"/>
          <w:b/>
        </w:rPr>
        <w:fldChar w:fldCharType="begin"/>
      </w:r>
      <w:r w:rsidR="004670EE" w:rsidRPr="00C70209">
        <w:rPr>
          <w:b/>
        </w:rPr>
        <w:instrText xml:space="preserve"> REF _Ref420008941 \h </w:instrText>
      </w:r>
      <w:r w:rsidR="004670EE" w:rsidRPr="00C70209">
        <w:rPr>
          <w:rFonts w:eastAsia="Arial Unicode MS"/>
          <w:b/>
        </w:rPr>
        <w:instrText xml:space="preserve"> \* MERGEFORMAT </w:instrText>
      </w:r>
      <w:r w:rsidR="004670EE" w:rsidRPr="00C70209">
        <w:rPr>
          <w:rFonts w:eastAsia="Arial Unicode MS"/>
          <w:b/>
        </w:rPr>
      </w:r>
      <w:r w:rsidR="004670EE" w:rsidRPr="00C70209">
        <w:rPr>
          <w:rFonts w:eastAsia="Arial Unicode MS"/>
          <w:b/>
        </w:rPr>
        <w:fldChar w:fldCharType="separate"/>
      </w:r>
      <w:r w:rsidR="000F7A9B" w:rsidRPr="000F7A9B">
        <w:rPr>
          <w:b/>
        </w:rPr>
        <w:t>Table 3.1.22</w:t>
      </w:r>
      <w:r w:rsidR="004670EE" w:rsidRPr="00C70209">
        <w:rPr>
          <w:rFonts w:eastAsia="Arial Unicode MS"/>
          <w:b/>
        </w:rPr>
        <w:fldChar w:fldCharType="end"/>
      </w:r>
      <w:r w:rsidRPr="00C70209">
        <w:t>.</w:t>
      </w:r>
    </w:p>
    <w:p w14:paraId="030AF11B" w14:textId="5D690101" w:rsidR="00132FC5" w:rsidRPr="00C70209" w:rsidRDefault="00132FC5" w:rsidP="00132FC5">
      <w:pPr>
        <w:pStyle w:val="BodyText"/>
        <w:rPr>
          <w:lang w:eastAsia="en-GB"/>
        </w:rPr>
      </w:pPr>
      <w:r w:rsidRPr="00C70209">
        <w:t xml:space="preserve">Jaime-Perez (2011) was a poor-quality retrospective longitudinal study </w:t>
      </w:r>
      <w:r w:rsidRPr="00C70209">
        <w:rPr>
          <w:lang w:eastAsia="en-GB"/>
        </w:rPr>
        <w:t xml:space="preserve">conducted at a single hospital in Mexico. The authors compared transfusion of more than five units of </w:t>
      </w:r>
      <w:r w:rsidR="0073081E" w:rsidRPr="00C70209">
        <w:rPr>
          <w:lang w:eastAsia="en-GB"/>
        </w:rPr>
        <w:t xml:space="preserve">leukoreduced </w:t>
      </w:r>
      <w:r w:rsidR="00DF2044" w:rsidRPr="00C70209">
        <w:rPr>
          <w:lang w:eastAsia="en-GB"/>
        </w:rPr>
        <w:t xml:space="preserve">RBC with between one and five </w:t>
      </w:r>
      <w:r w:rsidRPr="00C70209">
        <w:rPr>
          <w:lang w:eastAsia="en-GB"/>
        </w:rPr>
        <w:t xml:space="preserve">units of </w:t>
      </w:r>
      <w:r w:rsidR="00DF2044" w:rsidRPr="00C70209">
        <w:rPr>
          <w:lang w:eastAsia="en-GB"/>
        </w:rPr>
        <w:t xml:space="preserve">leukoreduced </w:t>
      </w:r>
      <w:r w:rsidRPr="00C70209">
        <w:rPr>
          <w:lang w:eastAsia="en-GB"/>
        </w:rPr>
        <w:t xml:space="preserve">RBCs or no transfusion, and assessed overall survival at 60 months in </w:t>
      </w:r>
      <w:r w:rsidRPr="00C70209">
        <w:t>108 children aged &lt;15 years</w:t>
      </w:r>
      <w:r w:rsidRPr="00C70209">
        <w:rPr>
          <w:lang w:eastAsia="en-GB"/>
        </w:rPr>
        <w:t xml:space="preserve"> with acute lymphoblastic leukaemia.</w:t>
      </w:r>
    </w:p>
    <w:p w14:paraId="1181DA74" w14:textId="77777777" w:rsidR="00DF2044" w:rsidRPr="00C70209" w:rsidRDefault="00DF2044" w:rsidP="00132FC5">
      <w:pPr>
        <w:pStyle w:val="BodyText"/>
        <w:rPr>
          <w:lang w:eastAsia="en-GB"/>
        </w:rPr>
      </w:pPr>
    </w:p>
    <w:p w14:paraId="06AEBCBC" w14:textId="20586F30" w:rsidR="0002160E" w:rsidRPr="00C70209" w:rsidRDefault="0002160E" w:rsidP="0002160E">
      <w:pPr>
        <w:pStyle w:val="Caption"/>
        <w:ind w:left="2070"/>
      </w:pPr>
      <w:bookmarkStart w:id="308" w:name="_Ref420008941"/>
      <w:bookmarkStart w:id="309" w:name="_Toc42774707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2</w:t>
      </w:r>
      <w:r w:rsidR="00130F03" w:rsidRPr="00C70209">
        <w:fldChar w:fldCharType="end"/>
      </w:r>
      <w:bookmarkEnd w:id="307"/>
      <w:bookmarkEnd w:id="308"/>
      <w:r w:rsidRPr="00C70209">
        <w:tab/>
        <w:t>Characteristics and quality of Level III evidence – RBC transfusion versus no transfusion in paediatric patients with cancer</w:t>
      </w:r>
      <w:bookmarkEnd w:id="309"/>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7"/>
        <w:gridCol w:w="1307"/>
        <w:gridCol w:w="1915"/>
        <w:gridCol w:w="1915"/>
        <w:gridCol w:w="1916"/>
      </w:tblGrid>
      <w:tr w:rsidR="0002160E" w:rsidRPr="00C70209" w14:paraId="12240A87" w14:textId="77777777" w:rsidTr="004C3BA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88B21CE" w14:textId="77777777" w:rsidR="0002160E" w:rsidRPr="00C70209" w:rsidRDefault="0002160E" w:rsidP="004C3BA8">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0C9CCDCE" w14:textId="77777777" w:rsidR="0002160E" w:rsidRPr="00C70209" w:rsidRDefault="0002160E" w:rsidP="004C3BA8">
            <w:pPr>
              <w:pStyle w:val="TableH2"/>
            </w:pPr>
            <w:r w:rsidRPr="00C70209">
              <w:t>Study type</w:t>
            </w:r>
          </w:p>
          <w:p w14:paraId="769015F3" w14:textId="77777777" w:rsidR="0002160E" w:rsidRPr="00C70209" w:rsidRDefault="0002160E" w:rsidP="004C3BA8">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0A6FB60" w14:textId="77777777" w:rsidR="0002160E" w:rsidRPr="00C70209" w:rsidRDefault="0002160E" w:rsidP="004C3BA8">
            <w:pPr>
              <w:pStyle w:val="TableH2"/>
            </w:pPr>
            <w:r w:rsidRPr="00C70209">
              <w:t>Population</w:t>
            </w:r>
          </w:p>
          <w:p w14:paraId="71063B28" w14:textId="77777777" w:rsidR="0002160E" w:rsidRPr="00C70209" w:rsidRDefault="0002160E" w:rsidP="004C3BA8">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71870F5" w14:textId="77777777" w:rsidR="0002160E" w:rsidRPr="00C70209" w:rsidRDefault="0002160E" w:rsidP="004C3BA8">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FB2318F" w14:textId="77777777" w:rsidR="0002160E" w:rsidRPr="00C70209" w:rsidRDefault="0002160E" w:rsidP="004C3BA8">
            <w:pPr>
              <w:pStyle w:val="TableH2"/>
            </w:pPr>
            <w:r w:rsidRPr="00C70209">
              <w:t>Outcomes</w:t>
            </w:r>
          </w:p>
        </w:tc>
      </w:tr>
      <w:tr w:rsidR="0002160E" w:rsidRPr="00C70209" w14:paraId="3BA1FE2E" w14:textId="77777777" w:rsidTr="004C3BA8">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BB48CC7" w14:textId="58746113" w:rsidR="0002160E" w:rsidRPr="00C70209" w:rsidRDefault="0002160E" w:rsidP="003F7DCB">
            <w:pPr>
              <w:pStyle w:val="Tabletext"/>
            </w:pPr>
            <w:r w:rsidRPr="00C70209">
              <w:t>Jaime-Perez (2011)</w:t>
            </w:r>
            <w:r w:rsidR="00E1112B" w:rsidRPr="00C70209">
              <w:fldChar w:fldCharType="begin">
                <w:fldData xml:space="preserve">PEVuZE5vdGU+PENpdGU+PEF1dGhvcj5KYWltZS1QZXJlejwvQXV0aG9yPjxZZWFyPjIwMTE8L1ll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=
</w:fldData>
              </w:fldChar>
            </w:r>
            <w:r w:rsidR="003F7DCB" w:rsidRPr="00C70209">
              <w:instrText xml:space="preserve"> ADDIN EN.CITE </w:instrText>
            </w:r>
            <w:r w:rsidR="003F7DCB" w:rsidRPr="00C70209">
              <w:fldChar w:fldCharType="begin">
                <w:fldData xml:space="preserve">PEVuZE5vdGU+PENpdGU+PEF1dGhvcj5KYWltZS1QZXJlejwvQXV0aG9yPjxZZWFyPjIwMTE8L1ll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3</w:t>
            </w:r>
            <w:r w:rsidR="00E1112B"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28895675" w14:textId="77777777" w:rsidR="0002160E" w:rsidRPr="00C70209" w:rsidRDefault="0002160E" w:rsidP="004C3BA8">
            <w:pPr>
              <w:pStyle w:val="Tabletext"/>
            </w:pPr>
            <w:r w:rsidRPr="00C70209">
              <w:t>Retrospective longitudinal</w:t>
            </w:r>
          </w:p>
          <w:p w14:paraId="37C687C4" w14:textId="77777777" w:rsidR="0002160E" w:rsidRPr="00C70209" w:rsidRDefault="0002160E" w:rsidP="004C3BA8">
            <w:pPr>
              <w:pStyle w:val="Tabletext"/>
              <w:rPr>
                <w:i/>
              </w:rPr>
            </w:pPr>
            <w:r w:rsidRPr="00C70209">
              <w:rPr>
                <w:i/>
              </w:rPr>
              <w:t>Poor</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56534C0F" w14:textId="252F0179" w:rsidR="0002160E" w:rsidRPr="00C70209" w:rsidRDefault="0002160E" w:rsidP="004C3BA8">
            <w:pPr>
              <w:pStyle w:val="Tabletext"/>
            </w:pPr>
            <w:r w:rsidRPr="00C70209">
              <w:t xml:space="preserve">Children (aged </w:t>
            </w:r>
            <w:r w:rsidR="00FB7912" w:rsidRPr="00C70209">
              <w:t>&lt;</w:t>
            </w:r>
            <w:r w:rsidRPr="00C70209">
              <w:t>15 years) diagnosed with acute lymphoblastic leukaemia</w:t>
            </w:r>
          </w:p>
          <w:p w14:paraId="5499BDD4" w14:textId="77777777" w:rsidR="0002160E" w:rsidRPr="00C70209" w:rsidRDefault="0002160E" w:rsidP="004C3BA8">
            <w:pPr>
              <w:pStyle w:val="Tabletext"/>
            </w:pPr>
            <w:r w:rsidRPr="00C70209">
              <w:t>N=108</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CECAD84" w14:textId="0FAB9645" w:rsidR="001F2F1D" w:rsidRPr="00C70209" w:rsidRDefault="0002160E" w:rsidP="00DF2044">
            <w:pPr>
              <w:pStyle w:val="Tabletext"/>
            </w:pPr>
            <w:r w:rsidRPr="00C70209">
              <w:t xml:space="preserve">Transfusion of </w:t>
            </w:r>
            <w:r w:rsidR="00FB7912" w:rsidRPr="00C70209">
              <w:t>&gt;</w:t>
            </w:r>
            <w:r w:rsidRPr="00C70209">
              <w:t xml:space="preserve">5 units </w:t>
            </w:r>
            <w:r w:rsidR="00DF2044" w:rsidRPr="00C70209">
              <w:rPr>
                <w:lang w:eastAsia="en-GB"/>
              </w:rPr>
              <w:t>leukoreduced</w:t>
            </w:r>
            <w:r w:rsidR="00DF2044" w:rsidRPr="00C70209">
              <w:rPr>
                <w:vertAlign w:val="superscript"/>
                <w:lang w:eastAsia="en-GB"/>
              </w:rPr>
              <w:t>a</w:t>
            </w:r>
            <w:r w:rsidR="00DF2044" w:rsidRPr="00C70209">
              <w:rPr>
                <w:lang w:eastAsia="en-GB"/>
              </w:rPr>
              <w:t xml:space="preserve"> </w:t>
            </w:r>
            <w:r w:rsidR="00C428FD" w:rsidRPr="00C70209">
              <w:t>RBC</w:t>
            </w:r>
            <w:r w:rsidRPr="00C70209">
              <w:t xml:space="preserve"> (n=24) </w:t>
            </w:r>
            <w:r w:rsidR="00C91BAE" w:rsidRPr="00C70209">
              <w:t>versus</w:t>
            </w:r>
            <w:r w:rsidRPr="00C70209">
              <w:t xml:space="preserve"> 1–5 units </w:t>
            </w:r>
            <w:r w:rsidR="00DF2044" w:rsidRPr="00C70209">
              <w:rPr>
                <w:lang w:eastAsia="en-GB"/>
              </w:rPr>
              <w:t xml:space="preserve">leukoreduced </w:t>
            </w:r>
            <w:r w:rsidR="00C428FD" w:rsidRPr="00C70209">
              <w:t>RBC</w:t>
            </w:r>
            <w:r w:rsidRPr="00C70209">
              <w:t xml:space="preserve"> (n=72) </w:t>
            </w:r>
            <w:r w:rsidR="00C91BAE" w:rsidRPr="00C70209">
              <w:t>versus</w:t>
            </w:r>
            <w:r w:rsidRPr="00C70209">
              <w:t xml:space="preserve"> no transfusion (n=12)</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EC94D29" w14:textId="77777777" w:rsidR="0002160E" w:rsidRPr="00C70209" w:rsidRDefault="0002160E" w:rsidP="004C3BA8">
            <w:pPr>
              <w:pStyle w:val="Tabletext"/>
            </w:pPr>
            <w:r w:rsidRPr="00C70209">
              <w:t>Mortality</w:t>
            </w:r>
          </w:p>
        </w:tc>
      </w:tr>
    </w:tbl>
    <w:p w14:paraId="50A0EDEC" w14:textId="13E10CF7" w:rsidR="0002160E" w:rsidRPr="00C70209" w:rsidRDefault="00C428FD" w:rsidP="0002160E">
      <w:pPr>
        <w:pStyle w:val="TableFigNotes0"/>
      </w:pPr>
      <w:r w:rsidRPr="00C70209">
        <w:t>RBC</w:t>
      </w:r>
      <w:r w:rsidR="0002160E" w:rsidRPr="00C70209">
        <w:t>, red blood cell</w:t>
      </w:r>
      <w:r w:rsidR="00840673" w:rsidRPr="00C70209">
        <w:t>s</w:t>
      </w:r>
    </w:p>
    <w:p w14:paraId="1C055349" w14:textId="466FABC4" w:rsidR="00DF2044" w:rsidRPr="00C70209" w:rsidRDefault="00DF2044" w:rsidP="00DF2044">
      <w:pPr>
        <w:pStyle w:val="TableFigNotes0"/>
      </w:pPr>
      <w:r w:rsidRPr="00C70209">
        <w:rPr>
          <w:b/>
          <w:lang w:eastAsia="en-GB"/>
        </w:rPr>
        <w:t xml:space="preserve">a. </w:t>
      </w:r>
      <w:r w:rsidRPr="00C70209">
        <w:rPr>
          <w:lang w:eastAsia="en-GB"/>
        </w:rPr>
        <w:t xml:space="preserve">Leukoreduced </w:t>
      </w:r>
      <w:r w:rsidRPr="00C70209">
        <w:t xml:space="preserve">RBCs are not available in Australia (product was </w:t>
      </w:r>
      <w:r w:rsidR="00F007E6" w:rsidRPr="00C70209">
        <w:t xml:space="preserve">leukoreduced </w:t>
      </w:r>
      <w:r w:rsidRPr="00C70209">
        <w:t>but not leukodepleted or irradiated).</w:t>
      </w:r>
    </w:p>
    <w:p w14:paraId="05218E9F" w14:textId="73691465" w:rsidR="00DF2044" w:rsidRPr="00C70209" w:rsidRDefault="00DF2044">
      <w:pPr>
        <w:spacing w:after="200" w:line="276" w:lineRule="auto"/>
        <w:ind w:left="0"/>
      </w:pPr>
      <w:r w:rsidRPr="00C70209">
        <w:br w:type="page"/>
      </w:r>
    </w:p>
    <w:p w14:paraId="13BF4D9B" w14:textId="77777777" w:rsidR="0002160E" w:rsidRPr="00C70209" w:rsidRDefault="0002160E" w:rsidP="005B2300">
      <w:pPr>
        <w:pStyle w:val="Heading5"/>
        <w:rPr>
          <w:lang w:val="en-AU"/>
        </w:rPr>
      </w:pPr>
      <w:r w:rsidRPr="00C70209">
        <w:rPr>
          <w:lang w:val="en-AU"/>
        </w:rPr>
        <w:t>Results</w:t>
      </w:r>
    </w:p>
    <w:p w14:paraId="2D10DD1F" w14:textId="77777777" w:rsidR="0002160E" w:rsidRPr="00C70209" w:rsidRDefault="0002160E" w:rsidP="005B2300">
      <w:pPr>
        <w:pStyle w:val="Heading6"/>
      </w:pPr>
      <w:r w:rsidRPr="00C70209">
        <w:t>Mortality</w:t>
      </w:r>
    </w:p>
    <w:p w14:paraId="06416A00" w14:textId="61258750" w:rsidR="00132FC5" w:rsidRPr="00C70209" w:rsidRDefault="00132FC5" w:rsidP="005B2300">
      <w:pPr>
        <w:rPr>
          <w:lang w:eastAsia="en-GB"/>
        </w:rPr>
      </w:pPr>
      <w:r w:rsidRPr="00C70209">
        <w:rPr>
          <w:lang w:eastAsia="en-GB"/>
        </w:rPr>
        <w:t>There was one Level III study of poor</w:t>
      </w:r>
      <w:r w:rsidR="00BB008C" w:rsidRPr="00C70209">
        <w:rPr>
          <w:lang w:eastAsia="en-GB"/>
        </w:rPr>
        <w:t>-</w:t>
      </w:r>
      <w:r w:rsidRPr="00C70209">
        <w:rPr>
          <w:lang w:eastAsia="en-GB"/>
        </w:rPr>
        <w:t xml:space="preserve">quality (Jaime-Perez 2011) that assessed the association between RBC transfusions and mortality in paediatric patients with cancer. The results of this study are summarised in </w:t>
      </w:r>
      <w:r w:rsidR="004670EE" w:rsidRPr="00C70209">
        <w:rPr>
          <w:b/>
        </w:rPr>
        <w:fldChar w:fldCharType="begin"/>
      </w:r>
      <w:r w:rsidR="004670EE" w:rsidRPr="00C70209">
        <w:rPr>
          <w:b/>
          <w:lang w:eastAsia="en-GB"/>
        </w:rPr>
        <w:instrText xml:space="preserve"> REF _Ref409773448 \h </w:instrText>
      </w:r>
      <w:r w:rsidR="004670EE" w:rsidRPr="00C70209">
        <w:rPr>
          <w:b/>
        </w:rPr>
        <w:instrText xml:space="preserve"> \* MERGEFORMAT </w:instrText>
      </w:r>
      <w:r w:rsidR="004670EE" w:rsidRPr="00C70209">
        <w:rPr>
          <w:b/>
        </w:rPr>
      </w:r>
      <w:r w:rsidR="004670EE" w:rsidRPr="00C70209">
        <w:rPr>
          <w:b/>
        </w:rPr>
        <w:fldChar w:fldCharType="separate"/>
      </w:r>
      <w:r w:rsidR="000F7A9B" w:rsidRPr="000F7A9B">
        <w:rPr>
          <w:b/>
        </w:rPr>
        <w:t>Table 3.1.23</w:t>
      </w:r>
      <w:r w:rsidR="004670EE" w:rsidRPr="00C70209">
        <w:rPr>
          <w:b/>
        </w:rPr>
        <w:fldChar w:fldCharType="end"/>
      </w:r>
      <w:r w:rsidRPr="00C70209">
        <w:rPr>
          <w:lang w:eastAsia="en-GB"/>
        </w:rPr>
        <w:t>.</w:t>
      </w:r>
    </w:p>
    <w:p w14:paraId="168C2D89" w14:textId="7BAE4685" w:rsidR="00132FC5" w:rsidRPr="00C70209" w:rsidRDefault="00132FC5" w:rsidP="005B2300">
      <w:pPr>
        <w:rPr>
          <w:lang w:eastAsia="en-GB"/>
        </w:rPr>
      </w:pPr>
      <w:r w:rsidRPr="00C70209">
        <w:rPr>
          <w:lang w:eastAsia="en-GB"/>
        </w:rPr>
        <w:t>The study by Jaime-Perez (2011) assessed mortality in 108 children aged &lt;15 years with acute lymphoblastic leukaemia, and reported transfus</w:t>
      </w:r>
      <w:r w:rsidR="0073081E" w:rsidRPr="00C70209">
        <w:rPr>
          <w:lang w:eastAsia="en-GB"/>
        </w:rPr>
        <w:t xml:space="preserve">ion of more than five units of </w:t>
      </w:r>
      <w:r w:rsidRPr="00C70209">
        <w:rPr>
          <w:lang w:eastAsia="en-GB"/>
        </w:rPr>
        <w:t>RBC to be a significant predictor of mortality (HR 4.453; 95% CI 1.64, 12.09). This was determined in a multivariate Cox regression analysis adjusted for T-cell immunophenotype, leukocytosis, ‘high</w:t>
      </w:r>
      <w:r w:rsidR="00363BA0" w:rsidRPr="00C70209">
        <w:rPr>
          <w:lang w:eastAsia="en-GB"/>
        </w:rPr>
        <w:t xml:space="preserve"> </w:t>
      </w:r>
      <w:r w:rsidRPr="00C70209">
        <w:rPr>
          <w:lang w:eastAsia="en-GB"/>
        </w:rPr>
        <w:t>risk’ patients, extramedullary disease, age, and number and type of blood products transfused. The study was not sufficiently powered to detect a significant difference for this outcome.</w:t>
      </w:r>
    </w:p>
    <w:p w14:paraId="0FB723C5" w14:textId="77777777" w:rsidR="00DF2044" w:rsidRPr="00C70209" w:rsidRDefault="00DF2044" w:rsidP="005B2300">
      <w:pPr>
        <w:rPr>
          <w:lang w:eastAsia="en-GB"/>
        </w:rPr>
      </w:pPr>
    </w:p>
    <w:p w14:paraId="1ABBA8B4" w14:textId="77777777" w:rsidR="00132FC5" w:rsidRPr="00C70209" w:rsidRDefault="00132FC5" w:rsidP="005B2300">
      <w:pPr>
        <w:rPr>
          <w:lang w:eastAsia="en-GB"/>
        </w:rPr>
        <w:sectPr w:rsidR="00132FC5" w:rsidRPr="00C70209" w:rsidSect="00130F03">
          <w:footnotePr>
            <w:numFmt w:val="lowerLetter"/>
          </w:footnotePr>
          <w:pgSz w:w="11906" w:h="16838" w:code="9"/>
          <w:pgMar w:top="1440" w:right="1440" w:bottom="1440" w:left="1440" w:header="709" w:footer="709" w:gutter="0"/>
          <w:cols w:space="708"/>
          <w:docGrid w:linePitch="326"/>
        </w:sectPr>
      </w:pPr>
    </w:p>
    <w:p w14:paraId="768F1131" w14:textId="45785DD0" w:rsidR="0002160E" w:rsidRPr="00C70209" w:rsidRDefault="0002160E" w:rsidP="005B2300">
      <w:pPr>
        <w:pStyle w:val="Caption"/>
      </w:pPr>
      <w:bookmarkStart w:id="310" w:name="_Ref409773448"/>
      <w:bookmarkStart w:id="311" w:name="_Toc42774707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3</w:t>
      </w:r>
      <w:r w:rsidR="00130F03" w:rsidRPr="00C70209">
        <w:fldChar w:fldCharType="end"/>
      </w:r>
      <w:bookmarkEnd w:id="310"/>
      <w:r w:rsidRPr="00C70209">
        <w:tab/>
      </w:r>
      <w:r w:rsidR="008A4D5E" w:rsidRPr="00C70209">
        <w:rPr>
          <w:lang w:eastAsia="en-GB"/>
        </w:rPr>
        <w:t xml:space="preserve">Neonatal and paediatric </w:t>
      </w:r>
      <w:r w:rsidRPr="00C70209">
        <w:t>patients with cancer: Results for RBC transfusion versus no transfusion (or alternate dose) – Mortality</w:t>
      </w:r>
      <w:bookmarkEnd w:id="31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6"/>
        <w:gridCol w:w="1386"/>
        <w:gridCol w:w="1386"/>
        <w:gridCol w:w="1386"/>
        <w:gridCol w:w="1389"/>
        <w:gridCol w:w="992"/>
        <w:gridCol w:w="496"/>
        <w:gridCol w:w="496"/>
        <w:gridCol w:w="992"/>
        <w:gridCol w:w="1488"/>
        <w:gridCol w:w="1690"/>
      </w:tblGrid>
      <w:tr w:rsidR="0002160E" w:rsidRPr="00C70209" w14:paraId="39DA38DC" w14:textId="77777777" w:rsidTr="004C3BA8">
        <w:trPr>
          <w:tblHeader/>
        </w:trPr>
        <w:tc>
          <w:tcPr>
            <w:tcW w:w="383" w:type="pct"/>
            <w:vMerge w:val="restart"/>
            <w:tcBorders>
              <w:bottom w:val="single" w:sz="4" w:space="0" w:color="auto"/>
            </w:tcBorders>
          </w:tcPr>
          <w:p w14:paraId="69938227" w14:textId="77777777" w:rsidR="0002160E" w:rsidRPr="00C70209" w:rsidRDefault="0002160E" w:rsidP="005B2300">
            <w:pPr>
              <w:pStyle w:val="TableH2"/>
              <w:rPr>
                <w:rFonts w:eastAsia="Arial Unicode MS"/>
              </w:rPr>
            </w:pPr>
            <w:r w:rsidRPr="00C70209">
              <w:rPr>
                <w:rFonts w:eastAsia="Arial Unicode MS"/>
              </w:rPr>
              <w:t>Study</w:t>
            </w:r>
          </w:p>
          <w:p w14:paraId="5AF50E06" w14:textId="77777777" w:rsidR="0002160E" w:rsidRPr="00C70209" w:rsidRDefault="0002160E"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0627DFB0" w14:textId="77777777" w:rsidR="0002160E" w:rsidRPr="00C70209" w:rsidRDefault="0002160E" w:rsidP="005B2300">
            <w:pPr>
              <w:pStyle w:val="TableH2"/>
              <w:rPr>
                <w:rFonts w:eastAsia="Arial Unicode MS"/>
              </w:rPr>
            </w:pPr>
            <w:r w:rsidRPr="00C70209">
              <w:rPr>
                <w:rFonts w:eastAsia="Arial Unicode MS"/>
                <w:i/>
              </w:rPr>
              <w:t>Quality</w:t>
            </w:r>
          </w:p>
        </w:tc>
        <w:tc>
          <w:tcPr>
            <w:tcW w:w="489" w:type="pct"/>
            <w:vMerge w:val="restart"/>
          </w:tcPr>
          <w:p w14:paraId="42BD1ECE" w14:textId="77777777" w:rsidR="0002160E" w:rsidRPr="00C70209" w:rsidRDefault="0002160E" w:rsidP="005B2300">
            <w:pPr>
              <w:pStyle w:val="TableH2"/>
              <w:rPr>
                <w:rFonts w:eastAsia="Arial Unicode MS"/>
              </w:rPr>
            </w:pPr>
            <w:r w:rsidRPr="00C70209">
              <w:rPr>
                <w:rFonts w:eastAsia="Arial Unicode MS"/>
              </w:rPr>
              <w:t>No. of trials / sample size included in analysis</w:t>
            </w:r>
          </w:p>
        </w:tc>
        <w:tc>
          <w:tcPr>
            <w:tcW w:w="489" w:type="pct"/>
            <w:vMerge w:val="restart"/>
          </w:tcPr>
          <w:p w14:paraId="6C53A3B1" w14:textId="77777777" w:rsidR="0002160E" w:rsidRPr="00C70209" w:rsidRDefault="0002160E" w:rsidP="005B2300">
            <w:pPr>
              <w:pStyle w:val="TableH2"/>
              <w:rPr>
                <w:rFonts w:eastAsia="Arial Unicode MS"/>
              </w:rPr>
            </w:pPr>
            <w:r w:rsidRPr="00C70209">
              <w:rPr>
                <w:rFonts w:eastAsia="Arial Unicode MS"/>
              </w:rPr>
              <w:t xml:space="preserve">Patient population </w:t>
            </w:r>
          </w:p>
        </w:tc>
        <w:tc>
          <w:tcPr>
            <w:tcW w:w="489" w:type="pct"/>
            <w:vMerge w:val="restart"/>
          </w:tcPr>
          <w:p w14:paraId="5FBBBBDA" w14:textId="77777777" w:rsidR="0002160E" w:rsidRPr="00C70209" w:rsidRDefault="0002160E" w:rsidP="005B2300">
            <w:pPr>
              <w:pStyle w:val="TableH2"/>
              <w:rPr>
                <w:rFonts w:eastAsia="Arial Unicode MS"/>
              </w:rPr>
            </w:pPr>
            <w:r w:rsidRPr="00C70209">
              <w:rPr>
                <w:rFonts w:eastAsia="Arial Unicode MS"/>
              </w:rPr>
              <w:t>Setting</w:t>
            </w:r>
          </w:p>
          <w:p w14:paraId="40229275" w14:textId="77777777" w:rsidR="0002160E" w:rsidRPr="00C70209" w:rsidRDefault="0002160E" w:rsidP="005B2300">
            <w:pPr>
              <w:pStyle w:val="TableH2"/>
              <w:rPr>
                <w:rFonts w:eastAsia="Arial Unicode MS"/>
              </w:rPr>
            </w:pPr>
            <w:r w:rsidRPr="00C70209">
              <w:rPr>
                <w:rFonts w:eastAsia="Arial Unicode MS"/>
              </w:rPr>
              <w:t>Location</w:t>
            </w:r>
          </w:p>
        </w:tc>
        <w:tc>
          <w:tcPr>
            <w:tcW w:w="489" w:type="pct"/>
            <w:vMerge w:val="restart"/>
          </w:tcPr>
          <w:p w14:paraId="09595A70" w14:textId="7F7EDFB8" w:rsidR="0002160E" w:rsidRPr="00C70209" w:rsidRDefault="0002160E"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43EF3C8D" w14:textId="77777777" w:rsidR="0002160E" w:rsidRPr="00C70209" w:rsidRDefault="0002160E" w:rsidP="005B2300">
            <w:pPr>
              <w:pStyle w:val="TableH2"/>
              <w:rPr>
                <w:rFonts w:eastAsia="Arial Unicode MS"/>
              </w:rPr>
            </w:pPr>
            <w:r w:rsidRPr="00C70209">
              <w:rPr>
                <w:rFonts w:eastAsia="Arial Unicode MS"/>
              </w:rPr>
              <w:t>Outcome</w:t>
            </w:r>
          </w:p>
        </w:tc>
        <w:tc>
          <w:tcPr>
            <w:tcW w:w="2171" w:type="pct"/>
            <w:gridSpan w:val="6"/>
          </w:tcPr>
          <w:p w14:paraId="4BF2BA19" w14:textId="77777777" w:rsidR="0002160E" w:rsidRPr="00C70209" w:rsidRDefault="0002160E" w:rsidP="005B2300">
            <w:pPr>
              <w:pStyle w:val="TableH2"/>
              <w:rPr>
                <w:rFonts w:eastAsia="Arial Unicode MS"/>
                <w:i/>
              </w:rPr>
            </w:pPr>
            <w:r w:rsidRPr="00C70209">
              <w:rPr>
                <w:rFonts w:eastAsia="Arial Unicode MS"/>
              </w:rPr>
              <w:t>Results</w:t>
            </w:r>
          </w:p>
        </w:tc>
      </w:tr>
      <w:tr w:rsidR="0002160E" w:rsidRPr="00C70209" w14:paraId="1904B457" w14:textId="77777777" w:rsidTr="004C3BA8">
        <w:trPr>
          <w:tblHeader/>
        </w:trPr>
        <w:tc>
          <w:tcPr>
            <w:tcW w:w="383" w:type="pct"/>
            <w:vMerge/>
          </w:tcPr>
          <w:p w14:paraId="03C4195B" w14:textId="77777777" w:rsidR="0002160E" w:rsidRPr="00C70209" w:rsidRDefault="0002160E" w:rsidP="005B2300">
            <w:pPr>
              <w:pStyle w:val="TableH2"/>
              <w:rPr>
                <w:rFonts w:eastAsia="Arial Unicode MS"/>
              </w:rPr>
            </w:pPr>
          </w:p>
        </w:tc>
        <w:tc>
          <w:tcPr>
            <w:tcW w:w="489" w:type="pct"/>
            <w:vMerge/>
          </w:tcPr>
          <w:p w14:paraId="150D6BD6" w14:textId="77777777" w:rsidR="0002160E" w:rsidRPr="00C70209" w:rsidRDefault="0002160E" w:rsidP="005B2300">
            <w:pPr>
              <w:pStyle w:val="TableH2"/>
              <w:rPr>
                <w:rFonts w:eastAsia="Arial Unicode MS"/>
              </w:rPr>
            </w:pPr>
          </w:p>
        </w:tc>
        <w:tc>
          <w:tcPr>
            <w:tcW w:w="489" w:type="pct"/>
            <w:vMerge/>
          </w:tcPr>
          <w:p w14:paraId="3EEEB7ED" w14:textId="77777777" w:rsidR="0002160E" w:rsidRPr="00C70209" w:rsidRDefault="0002160E" w:rsidP="005B2300">
            <w:pPr>
              <w:pStyle w:val="TableH2"/>
              <w:rPr>
                <w:rFonts w:eastAsia="Arial Unicode MS"/>
              </w:rPr>
            </w:pPr>
          </w:p>
        </w:tc>
        <w:tc>
          <w:tcPr>
            <w:tcW w:w="489" w:type="pct"/>
            <w:vMerge/>
          </w:tcPr>
          <w:p w14:paraId="6712C800" w14:textId="77777777" w:rsidR="0002160E" w:rsidRPr="00C70209" w:rsidRDefault="0002160E" w:rsidP="005B2300">
            <w:pPr>
              <w:pStyle w:val="TableH2"/>
              <w:rPr>
                <w:rFonts w:eastAsia="Arial Unicode MS"/>
              </w:rPr>
            </w:pPr>
          </w:p>
        </w:tc>
        <w:tc>
          <w:tcPr>
            <w:tcW w:w="489" w:type="pct"/>
            <w:vMerge/>
          </w:tcPr>
          <w:p w14:paraId="568F9E16" w14:textId="77777777" w:rsidR="0002160E" w:rsidRPr="00C70209" w:rsidRDefault="0002160E" w:rsidP="005B2300">
            <w:pPr>
              <w:pStyle w:val="TableH2"/>
              <w:rPr>
                <w:rFonts w:eastAsia="Arial Unicode MS"/>
              </w:rPr>
            </w:pPr>
          </w:p>
        </w:tc>
        <w:tc>
          <w:tcPr>
            <w:tcW w:w="490" w:type="pct"/>
            <w:vMerge/>
          </w:tcPr>
          <w:p w14:paraId="5EB09605" w14:textId="77777777" w:rsidR="0002160E" w:rsidRPr="00C70209" w:rsidRDefault="0002160E" w:rsidP="005B2300">
            <w:pPr>
              <w:pStyle w:val="TableH2"/>
              <w:rPr>
                <w:rFonts w:eastAsia="Arial Unicode MS"/>
              </w:rPr>
            </w:pPr>
          </w:p>
        </w:tc>
        <w:tc>
          <w:tcPr>
            <w:tcW w:w="525" w:type="pct"/>
            <w:gridSpan w:val="2"/>
          </w:tcPr>
          <w:p w14:paraId="37782A77" w14:textId="77777777" w:rsidR="0002160E" w:rsidRPr="00C70209" w:rsidRDefault="0002160E" w:rsidP="005B2300">
            <w:pPr>
              <w:pStyle w:val="TableH2"/>
              <w:rPr>
                <w:rFonts w:eastAsia="Arial Unicode MS"/>
              </w:rPr>
            </w:pPr>
            <w:r w:rsidRPr="00C70209">
              <w:rPr>
                <w:rFonts w:eastAsia="Arial Unicode MS"/>
              </w:rPr>
              <w:t>RBC transfusion</w:t>
            </w:r>
          </w:p>
          <w:p w14:paraId="1801D93F" w14:textId="77777777" w:rsidR="0002160E" w:rsidRPr="00C70209" w:rsidRDefault="0002160E" w:rsidP="005B2300">
            <w:pPr>
              <w:pStyle w:val="TableH2"/>
              <w:rPr>
                <w:rFonts w:eastAsia="Arial Unicode MS"/>
              </w:rPr>
            </w:pPr>
            <w:r w:rsidRPr="00C70209">
              <w:rPr>
                <w:rFonts w:eastAsia="Arial Unicode MS"/>
              </w:rPr>
              <w:t>n/N (%)</w:t>
            </w:r>
          </w:p>
        </w:tc>
        <w:tc>
          <w:tcPr>
            <w:tcW w:w="525" w:type="pct"/>
            <w:gridSpan w:val="2"/>
          </w:tcPr>
          <w:p w14:paraId="19F7FA57" w14:textId="77777777" w:rsidR="0002160E" w:rsidRPr="00C70209" w:rsidRDefault="0002160E" w:rsidP="005B2300">
            <w:pPr>
              <w:pStyle w:val="TableH2"/>
              <w:rPr>
                <w:rFonts w:eastAsia="Arial Unicode MS"/>
              </w:rPr>
            </w:pPr>
            <w:r w:rsidRPr="00C70209">
              <w:rPr>
                <w:rFonts w:eastAsia="Arial Unicode MS"/>
              </w:rPr>
              <w:t xml:space="preserve">No transfusion </w:t>
            </w:r>
            <w:r w:rsidRPr="00C70209">
              <w:t>(or alternate dose)</w:t>
            </w:r>
          </w:p>
          <w:p w14:paraId="594B94C6" w14:textId="77777777" w:rsidR="0002160E" w:rsidRPr="00C70209" w:rsidRDefault="0002160E" w:rsidP="005B2300">
            <w:pPr>
              <w:pStyle w:val="TableH2"/>
              <w:rPr>
                <w:rFonts w:eastAsia="Arial Unicode MS"/>
              </w:rPr>
            </w:pPr>
            <w:r w:rsidRPr="00C70209">
              <w:rPr>
                <w:rFonts w:eastAsia="Arial Unicode MS"/>
              </w:rPr>
              <w:t>n/N (%)</w:t>
            </w:r>
          </w:p>
        </w:tc>
        <w:tc>
          <w:tcPr>
            <w:tcW w:w="525" w:type="pct"/>
          </w:tcPr>
          <w:p w14:paraId="43976079" w14:textId="77777777" w:rsidR="0002160E" w:rsidRPr="00C70209" w:rsidRDefault="0002160E" w:rsidP="005B2300">
            <w:pPr>
              <w:pStyle w:val="TableH2"/>
              <w:rPr>
                <w:rFonts w:eastAsia="Arial Unicode MS"/>
              </w:rPr>
            </w:pPr>
            <w:r w:rsidRPr="00C70209">
              <w:rPr>
                <w:rFonts w:eastAsia="Arial Unicode MS"/>
              </w:rPr>
              <w:t>Risk estimate (95% CI)</w:t>
            </w:r>
          </w:p>
        </w:tc>
        <w:tc>
          <w:tcPr>
            <w:tcW w:w="596" w:type="pct"/>
          </w:tcPr>
          <w:p w14:paraId="215CD50E" w14:textId="77777777" w:rsidR="0002160E" w:rsidRPr="00C70209" w:rsidRDefault="0002160E" w:rsidP="005B2300">
            <w:pPr>
              <w:pStyle w:val="TableH3"/>
              <w:rPr>
                <w:rFonts w:eastAsia="Arial Unicode MS"/>
              </w:rPr>
            </w:pPr>
            <w:r w:rsidRPr="00C70209">
              <w:rPr>
                <w:rFonts w:eastAsia="Arial Unicode MS"/>
              </w:rPr>
              <w:t>Statistical significance</w:t>
            </w:r>
          </w:p>
          <w:p w14:paraId="01663E6D" w14:textId="48A2F463" w:rsidR="0002160E" w:rsidRPr="00C70209" w:rsidRDefault="001A475D" w:rsidP="005B2300">
            <w:pPr>
              <w:pStyle w:val="TableH2"/>
              <w:rPr>
                <w:rFonts w:eastAsia="Arial Unicode MS"/>
              </w:rPr>
            </w:pPr>
            <w:r w:rsidRPr="001A475D">
              <w:rPr>
                <w:rFonts w:eastAsia="Arial Unicode MS"/>
                <w:i/>
              </w:rPr>
              <w:t>P-</w:t>
            </w:r>
            <w:r w:rsidR="0002160E" w:rsidRPr="00C70209">
              <w:rPr>
                <w:rFonts w:eastAsia="Arial Unicode MS"/>
              </w:rPr>
              <w:t>value</w:t>
            </w:r>
          </w:p>
          <w:p w14:paraId="4A7581E3" w14:textId="77777777" w:rsidR="0002160E" w:rsidRPr="00C70209" w:rsidRDefault="0002160E" w:rsidP="005B2300">
            <w:pPr>
              <w:pStyle w:val="TableH2"/>
              <w:rPr>
                <w:rFonts w:eastAsia="Arial Unicode MS"/>
              </w:rPr>
            </w:pPr>
            <w:r w:rsidRPr="00C70209">
              <w:t>Heterogeneity</w:t>
            </w:r>
            <w:r w:rsidRPr="00C70209">
              <w:rPr>
                <w:vertAlign w:val="superscript"/>
              </w:rPr>
              <w:t>b</w:t>
            </w:r>
          </w:p>
        </w:tc>
      </w:tr>
      <w:tr w:rsidR="0002160E" w:rsidRPr="00C70209" w14:paraId="30298780" w14:textId="77777777" w:rsidTr="004C3BA8">
        <w:tc>
          <w:tcPr>
            <w:tcW w:w="5000" w:type="pct"/>
            <w:gridSpan w:val="12"/>
            <w:shd w:val="clear" w:color="auto" w:fill="000000" w:themeFill="text1"/>
          </w:tcPr>
          <w:p w14:paraId="6487287F" w14:textId="77777777" w:rsidR="0002160E" w:rsidRPr="00C70209" w:rsidRDefault="0002160E" w:rsidP="005B2300">
            <w:pPr>
              <w:pStyle w:val="TableH4"/>
              <w:rPr>
                <w:shd w:val="clear" w:color="auto" w:fill="FFFFFF" w:themeFill="background1"/>
              </w:rPr>
            </w:pPr>
            <w:r w:rsidRPr="00C70209">
              <w:t>Level III evidence</w:t>
            </w:r>
          </w:p>
        </w:tc>
      </w:tr>
      <w:tr w:rsidR="0002160E" w:rsidRPr="00C70209" w14:paraId="3DA6F86B" w14:textId="77777777" w:rsidTr="004C3BA8">
        <w:tc>
          <w:tcPr>
            <w:tcW w:w="383" w:type="pct"/>
            <w:vMerge w:val="restart"/>
            <w:shd w:val="clear" w:color="auto" w:fill="auto"/>
          </w:tcPr>
          <w:p w14:paraId="443FFA8A" w14:textId="1273D628" w:rsidR="0002160E" w:rsidRPr="00C70209" w:rsidRDefault="0002160E" w:rsidP="005B2300">
            <w:pPr>
              <w:pStyle w:val="Tabletext-evidencematrix"/>
              <w:rPr>
                <w:szCs w:val="16"/>
              </w:rPr>
            </w:pPr>
            <w:r w:rsidRPr="00C70209">
              <w:rPr>
                <w:szCs w:val="16"/>
              </w:rPr>
              <w:t>Jaime-Perez 2011</w:t>
            </w:r>
            <w:r w:rsidR="00E1112B" w:rsidRPr="00C70209">
              <w:rPr>
                <w:szCs w:val="16"/>
              </w:rPr>
              <w:fldChar w:fldCharType="begin">
                <w:fldData xml:space="preserve">PEVuZE5vdGU+PENpdGU+PEF1dGhvcj5KYWltZS1QZXJlejwvQXV0aG9yPjxZZWFyPjIwMTE8L1ll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=
</w:fldData>
              </w:fldChar>
            </w:r>
            <w:r w:rsidR="003F7DCB" w:rsidRPr="00C70209">
              <w:rPr>
                <w:szCs w:val="16"/>
              </w:rPr>
              <w:instrText xml:space="preserve"> ADDIN EN.CITE </w:instrText>
            </w:r>
            <w:r w:rsidR="003F7DCB" w:rsidRPr="00C70209">
              <w:rPr>
                <w:szCs w:val="16"/>
              </w:rPr>
              <w:fldChar w:fldCharType="begin">
                <w:fldData xml:space="preserve">PEVuZE5vdGU+PENpdGU+PEF1dGhvcj5KYWltZS1QZXJlejwvQXV0aG9yPjxZZWFyPjIwMTE8L1ll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=
</w:fldData>
              </w:fldChar>
            </w:r>
            <w:r w:rsidR="003F7DCB" w:rsidRPr="00C70209">
              <w:rPr>
                <w:szCs w:val="16"/>
              </w:rPr>
              <w:instrText xml:space="preserve"> ADDIN EN.CITE.DATA </w:instrText>
            </w:r>
            <w:r w:rsidR="003F7DCB" w:rsidRPr="00C70209">
              <w:rPr>
                <w:szCs w:val="16"/>
              </w:rPr>
            </w:r>
            <w:r w:rsidR="003F7DCB" w:rsidRPr="00C70209">
              <w:rPr>
                <w:szCs w:val="16"/>
              </w:rPr>
              <w:fldChar w:fldCharType="end"/>
            </w:r>
            <w:r w:rsidR="00E1112B" w:rsidRPr="00C70209">
              <w:rPr>
                <w:szCs w:val="16"/>
              </w:rPr>
            </w:r>
            <w:r w:rsidR="00E1112B" w:rsidRPr="00C70209">
              <w:rPr>
                <w:szCs w:val="16"/>
              </w:rPr>
              <w:fldChar w:fldCharType="separate"/>
            </w:r>
            <w:r w:rsidR="003F7DCB" w:rsidRPr="00C70209">
              <w:rPr>
                <w:szCs w:val="16"/>
                <w:vertAlign w:val="superscript"/>
              </w:rPr>
              <w:t>63</w:t>
            </w:r>
            <w:r w:rsidR="00E1112B" w:rsidRPr="00C70209">
              <w:rPr>
                <w:szCs w:val="16"/>
              </w:rPr>
              <w:fldChar w:fldCharType="end"/>
            </w:r>
          </w:p>
          <w:p w14:paraId="657B4D15" w14:textId="173411B8" w:rsidR="0002160E" w:rsidRPr="00C70209" w:rsidRDefault="0002160E" w:rsidP="005B2300">
            <w:pPr>
              <w:pStyle w:val="Tabletext-evidencematrix"/>
              <w:rPr>
                <w:szCs w:val="16"/>
              </w:rPr>
            </w:pPr>
            <w:r w:rsidRPr="00C70209">
              <w:rPr>
                <w:szCs w:val="16"/>
              </w:rPr>
              <w:t>Level III</w:t>
            </w:r>
            <w:r w:rsidR="00E64EC2" w:rsidRPr="00C70209">
              <w:rPr>
                <w:szCs w:val="16"/>
              </w:rPr>
              <w:t>–2</w:t>
            </w:r>
          </w:p>
          <w:p w14:paraId="46490D5F" w14:textId="77777777" w:rsidR="0002160E" w:rsidRPr="00C70209" w:rsidRDefault="0002160E" w:rsidP="005B2300">
            <w:pPr>
              <w:pStyle w:val="Tabletext-evidencematrix"/>
              <w:rPr>
                <w:i/>
              </w:rPr>
            </w:pPr>
            <w:r w:rsidRPr="00C70209">
              <w:rPr>
                <w:i/>
                <w:szCs w:val="16"/>
              </w:rPr>
              <w:t>Poor</w:t>
            </w:r>
          </w:p>
        </w:tc>
        <w:tc>
          <w:tcPr>
            <w:tcW w:w="489" w:type="pct"/>
            <w:vMerge w:val="restart"/>
            <w:shd w:val="clear" w:color="auto" w:fill="auto"/>
          </w:tcPr>
          <w:p w14:paraId="7B92E12E" w14:textId="77777777" w:rsidR="0002160E" w:rsidRPr="00C70209" w:rsidRDefault="0002160E" w:rsidP="005B2300">
            <w:pPr>
              <w:pStyle w:val="Tabletext-evidencematrix"/>
              <w:rPr>
                <w:szCs w:val="16"/>
              </w:rPr>
            </w:pPr>
            <w:r w:rsidRPr="00C70209">
              <w:rPr>
                <w:szCs w:val="16"/>
              </w:rPr>
              <w:t>Retrospective longitudinal</w:t>
            </w:r>
          </w:p>
          <w:p w14:paraId="4CD5A296" w14:textId="77777777" w:rsidR="0002160E" w:rsidRPr="00C70209" w:rsidRDefault="0002160E" w:rsidP="005B2300">
            <w:pPr>
              <w:pStyle w:val="Tabletext-evidencematrix"/>
            </w:pPr>
            <w:r w:rsidRPr="00C70209">
              <w:rPr>
                <w:szCs w:val="16"/>
              </w:rPr>
              <w:t>N=108</w:t>
            </w:r>
          </w:p>
        </w:tc>
        <w:tc>
          <w:tcPr>
            <w:tcW w:w="489" w:type="pct"/>
            <w:vMerge w:val="restart"/>
            <w:shd w:val="clear" w:color="auto" w:fill="auto"/>
          </w:tcPr>
          <w:p w14:paraId="3ACB3E84" w14:textId="315F3249" w:rsidR="0002160E" w:rsidRPr="00C70209" w:rsidRDefault="0002160E" w:rsidP="005B2300">
            <w:pPr>
              <w:pStyle w:val="Tabletext-evidencematrix"/>
            </w:pPr>
            <w:r w:rsidRPr="00C70209">
              <w:rPr>
                <w:szCs w:val="16"/>
              </w:rPr>
              <w:t>Children (</w:t>
            </w:r>
            <w:r w:rsidR="00FB7912" w:rsidRPr="00C70209">
              <w:rPr>
                <w:szCs w:val="16"/>
              </w:rPr>
              <w:t>&lt;</w:t>
            </w:r>
            <w:r w:rsidRPr="00C70209">
              <w:rPr>
                <w:szCs w:val="16"/>
              </w:rPr>
              <w:t>15 years) with acute lymphoblastic leukaemia</w:t>
            </w:r>
          </w:p>
        </w:tc>
        <w:tc>
          <w:tcPr>
            <w:tcW w:w="489" w:type="pct"/>
            <w:vMerge w:val="restart"/>
            <w:shd w:val="clear" w:color="auto" w:fill="auto"/>
          </w:tcPr>
          <w:p w14:paraId="222A289E" w14:textId="77777777" w:rsidR="0002160E" w:rsidRPr="00C70209" w:rsidRDefault="0002160E" w:rsidP="005B2300">
            <w:pPr>
              <w:pStyle w:val="Tabletext-evidencematrix"/>
            </w:pPr>
            <w:r w:rsidRPr="00C70209">
              <w:rPr>
                <w:szCs w:val="16"/>
              </w:rPr>
              <w:t>Single hospital, Mexico</w:t>
            </w:r>
          </w:p>
        </w:tc>
        <w:tc>
          <w:tcPr>
            <w:tcW w:w="489" w:type="pct"/>
            <w:vMerge w:val="restart"/>
            <w:shd w:val="clear" w:color="auto" w:fill="auto"/>
          </w:tcPr>
          <w:p w14:paraId="466506FF" w14:textId="6CCBF6CD" w:rsidR="0002160E" w:rsidRPr="00C70209" w:rsidRDefault="0002160E" w:rsidP="00DF2044">
            <w:pPr>
              <w:pStyle w:val="Tabletext-evidencematrix"/>
            </w:pPr>
            <w:r w:rsidRPr="00C70209">
              <w:rPr>
                <w:szCs w:val="16"/>
              </w:rPr>
              <w:t xml:space="preserve">Transfusion of &gt;5 units </w:t>
            </w:r>
            <w:r w:rsidR="00C428FD" w:rsidRPr="00C70209">
              <w:rPr>
                <w:szCs w:val="16"/>
              </w:rPr>
              <w:t>RBC</w:t>
            </w:r>
            <w:r w:rsidRPr="00C70209">
              <w:rPr>
                <w:szCs w:val="16"/>
              </w:rPr>
              <w:t xml:space="preserve"> </w:t>
            </w:r>
            <w:r w:rsidR="00C91BAE" w:rsidRPr="00C70209">
              <w:rPr>
                <w:szCs w:val="16"/>
              </w:rPr>
              <w:t>versus</w:t>
            </w:r>
            <w:r w:rsidRPr="00C70209">
              <w:rPr>
                <w:szCs w:val="16"/>
              </w:rPr>
              <w:t xml:space="preserve"> 1–5 units </w:t>
            </w:r>
            <w:r w:rsidR="00C428FD" w:rsidRPr="00C70209">
              <w:rPr>
                <w:szCs w:val="16"/>
              </w:rPr>
              <w:t>RBC</w:t>
            </w:r>
            <w:r w:rsidRPr="00C70209">
              <w:rPr>
                <w:szCs w:val="16"/>
              </w:rPr>
              <w:t xml:space="preserve"> </w:t>
            </w:r>
            <w:r w:rsidR="00C91BAE" w:rsidRPr="00C70209">
              <w:rPr>
                <w:szCs w:val="16"/>
              </w:rPr>
              <w:t>versus</w:t>
            </w:r>
            <w:r w:rsidRPr="00C70209">
              <w:rPr>
                <w:szCs w:val="16"/>
              </w:rPr>
              <w:t xml:space="preserve"> no transfusion </w:t>
            </w:r>
            <w:r w:rsidR="00DF2044" w:rsidRPr="00C70209">
              <w:rPr>
                <w:szCs w:val="16"/>
                <w:vertAlign w:val="superscript"/>
              </w:rPr>
              <w:t>c</w:t>
            </w:r>
          </w:p>
        </w:tc>
        <w:tc>
          <w:tcPr>
            <w:tcW w:w="489" w:type="pct"/>
            <w:shd w:val="clear" w:color="auto" w:fill="auto"/>
          </w:tcPr>
          <w:p w14:paraId="2CCA370F" w14:textId="77777777" w:rsidR="0002160E" w:rsidRPr="00C70209" w:rsidRDefault="0002160E" w:rsidP="005B2300">
            <w:pPr>
              <w:pStyle w:val="Tabletext-evidencematrix"/>
              <w:rPr>
                <w:szCs w:val="16"/>
              </w:rPr>
            </w:pPr>
            <w:r w:rsidRPr="00C70209">
              <w:rPr>
                <w:szCs w:val="16"/>
              </w:rPr>
              <w:t>Overall survival at 60 months</w:t>
            </w:r>
          </w:p>
        </w:tc>
        <w:tc>
          <w:tcPr>
            <w:tcW w:w="350" w:type="pct"/>
            <w:shd w:val="clear" w:color="auto" w:fill="auto"/>
          </w:tcPr>
          <w:p w14:paraId="64AF0CCB" w14:textId="77777777" w:rsidR="0002160E" w:rsidRPr="00C70209" w:rsidRDefault="0002160E" w:rsidP="005B2300">
            <w:pPr>
              <w:pStyle w:val="Tabletext-evidencematrix"/>
              <w:rPr>
                <w:szCs w:val="16"/>
              </w:rPr>
            </w:pPr>
            <w:r w:rsidRPr="00C70209">
              <w:rPr>
                <w:szCs w:val="16"/>
              </w:rPr>
              <w:t>&gt;5 units</w:t>
            </w:r>
          </w:p>
          <w:p w14:paraId="2A8AB97D" w14:textId="77777777" w:rsidR="0002160E" w:rsidRPr="00C70209" w:rsidRDefault="0002160E" w:rsidP="005B2300">
            <w:pPr>
              <w:pStyle w:val="Tabletext-evidencematrix"/>
              <w:rPr>
                <w:szCs w:val="16"/>
              </w:rPr>
            </w:pPr>
            <w:r w:rsidRPr="00C70209">
              <w:rPr>
                <w:szCs w:val="16"/>
              </w:rPr>
              <w:t>NR (29%)</w:t>
            </w:r>
          </w:p>
        </w:tc>
        <w:tc>
          <w:tcPr>
            <w:tcW w:w="350" w:type="pct"/>
            <w:gridSpan w:val="2"/>
            <w:shd w:val="clear" w:color="auto" w:fill="auto"/>
          </w:tcPr>
          <w:p w14:paraId="26FABFE9" w14:textId="77777777" w:rsidR="0002160E" w:rsidRPr="00C70209" w:rsidRDefault="0002160E" w:rsidP="005B2300">
            <w:pPr>
              <w:pStyle w:val="Tabletext-evidencematrix"/>
              <w:rPr>
                <w:szCs w:val="16"/>
              </w:rPr>
            </w:pPr>
            <w:r w:rsidRPr="00C70209">
              <w:rPr>
                <w:szCs w:val="16"/>
              </w:rPr>
              <w:t>1–5 units</w:t>
            </w:r>
          </w:p>
          <w:p w14:paraId="7CA11CC4" w14:textId="77777777" w:rsidR="0002160E" w:rsidRPr="00C70209" w:rsidRDefault="0002160E" w:rsidP="005B2300">
            <w:pPr>
              <w:pStyle w:val="Tabletext-evidencematrix"/>
              <w:rPr>
                <w:szCs w:val="16"/>
              </w:rPr>
            </w:pPr>
            <w:r w:rsidRPr="00C70209">
              <w:rPr>
                <w:szCs w:val="16"/>
              </w:rPr>
              <w:t>NR (78%)0 units</w:t>
            </w:r>
          </w:p>
        </w:tc>
        <w:tc>
          <w:tcPr>
            <w:tcW w:w="350" w:type="pct"/>
            <w:shd w:val="clear" w:color="auto" w:fill="auto"/>
          </w:tcPr>
          <w:p w14:paraId="4BD98436" w14:textId="77777777" w:rsidR="0002160E" w:rsidRPr="00C70209" w:rsidRDefault="0002160E" w:rsidP="005B2300">
            <w:pPr>
              <w:pStyle w:val="Tabletext-evidencematrix"/>
              <w:rPr>
                <w:szCs w:val="16"/>
              </w:rPr>
            </w:pPr>
            <w:r w:rsidRPr="00C70209">
              <w:rPr>
                <w:szCs w:val="16"/>
              </w:rPr>
              <w:t>0 units</w:t>
            </w:r>
          </w:p>
          <w:p w14:paraId="72B1F2F1" w14:textId="77777777" w:rsidR="0002160E" w:rsidRPr="00C70209" w:rsidRDefault="0002160E" w:rsidP="005B2300">
            <w:pPr>
              <w:pStyle w:val="Tabletext-evidencematrix"/>
              <w:rPr>
                <w:szCs w:val="16"/>
              </w:rPr>
            </w:pPr>
            <w:r w:rsidRPr="00C70209">
              <w:rPr>
                <w:szCs w:val="16"/>
              </w:rPr>
              <w:t>NR (100%)</w:t>
            </w:r>
          </w:p>
        </w:tc>
        <w:tc>
          <w:tcPr>
            <w:tcW w:w="525" w:type="pct"/>
            <w:shd w:val="clear" w:color="auto" w:fill="FFFFFF" w:themeFill="background1"/>
          </w:tcPr>
          <w:p w14:paraId="2FC1F3E6" w14:textId="77777777" w:rsidR="0002160E" w:rsidRPr="00C70209" w:rsidRDefault="0002160E" w:rsidP="005B2300">
            <w:pPr>
              <w:pStyle w:val="Tabletext-evidencematrix"/>
              <w:rPr>
                <w:szCs w:val="16"/>
              </w:rPr>
            </w:pPr>
            <w:r w:rsidRPr="00C70209">
              <w:rPr>
                <w:szCs w:val="16"/>
              </w:rPr>
              <w:t>NR</w:t>
            </w:r>
          </w:p>
        </w:tc>
        <w:tc>
          <w:tcPr>
            <w:tcW w:w="596" w:type="pct"/>
            <w:shd w:val="clear" w:color="auto" w:fill="D9D9D9" w:themeFill="background1" w:themeFillShade="D9"/>
          </w:tcPr>
          <w:p w14:paraId="3EB68B35" w14:textId="77777777" w:rsidR="0002160E" w:rsidRPr="00C70209" w:rsidRDefault="0002160E" w:rsidP="005B2300">
            <w:pPr>
              <w:pStyle w:val="Tabletext-evidencematrix"/>
              <w:rPr>
                <w:i/>
                <w:szCs w:val="16"/>
              </w:rPr>
            </w:pPr>
            <w:r w:rsidRPr="00C70209">
              <w:rPr>
                <w:i/>
                <w:szCs w:val="16"/>
              </w:rPr>
              <w:t>Favours transfusion of less than 5 units RBC</w:t>
            </w:r>
          </w:p>
          <w:p w14:paraId="7C07431F" w14:textId="6688184C" w:rsidR="0002160E" w:rsidRPr="00C70209" w:rsidRDefault="001A475D" w:rsidP="005B2300">
            <w:pPr>
              <w:pStyle w:val="Tabletext-evidencematrix"/>
              <w:rPr>
                <w:shd w:val="clear" w:color="auto" w:fill="FFFFFF" w:themeFill="background1"/>
              </w:rPr>
            </w:pPr>
            <w:r w:rsidRPr="001A475D">
              <w:rPr>
                <w:i/>
                <w:szCs w:val="16"/>
              </w:rPr>
              <w:t>P = </w:t>
            </w:r>
            <w:r w:rsidR="0002160E" w:rsidRPr="00C70209">
              <w:rPr>
                <w:szCs w:val="16"/>
              </w:rPr>
              <w:t>0.001</w:t>
            </w:r>
          </w:p>
        </w:tc>
      </w:tr>
      <w:tr w:rsidR="0002160E" w:rsidRPr="00C70209" w14:paraId="7DC008E4" w14:textId="77777777" w:rsidTr="004C3BA8">
        <w:tc>
          <w:tcPr>
            <w:tcW w:w="383" w:type="pct"/>
            <w:vMerge/>
            <w:shd w:val="clear" w:color="auto" w:fill="auto"/>
          </w:tcPr>
          <w:p w14:paraId="4994F9F6" w14:textId="77777777" w:rsidR="0002160E" w:rsidRPr="00C70209" w:rsidRDefault="0002160E" w:rsidP="005B2300">
            <w:pPr>
              <w:pStyle w:val="Tabletext-evidencematrix"/>
              <w:rPr>
                <w:i/>
              </w:rPr>
            </w:pPr>
          </w:p>
        </w:tc>
        <w:tc>
          <w:tcPr>
            <w:tcW w:w="489" w:type="pct"/>
            <w:vMerge/>
            <w:shd w:val="clear" w:color="auto" w:fill="auto"/>
          </w:tcPr>
          <w:p w14:paraId="73462B14" w14:textId="77777777" w:rsidR="0002160E" w:rsidRPr="00C70209" w:rsidRDefault="0002160E" w:rsidP="005B2300">
            <w:pPr>
              <w:pStyle w:val="Tabletext-evidencematrix"/>
            </w:pPr>
          </w:p>
        </w:tc>
        <w:tc>
          <w:tcPr>
            <w:tcW w:w="489" w:type="pct"/>
            <w:vMerge/>
            <w:shd w:val="clear" w:color="auto" w:fill="auto"/>
          </w:tcPr>
          <w:p w14:paraId="65EFA0DD" w14:textId="77777777" w:rsidR="0002160E" w:rsidRPr="00C70209" w:rsidRDefault="0002160E" w:rsidP="005B2300">
            <w:pPr>
              <w:pStyle w:val="Tabletext-evidencematrix"/>
            </w:pPr>
          </w:p>
        </w:tc>
        <w:tc>
          <w:tcPr>
            <w:tcW w:w="489" w:type="pct"/>
            <w:vMerge/>
            <w:shd w:val="clear" w:color="auto" w:fill="auto"/>
          </w:tcPr>
          <w:p w14:paraId="34FB2F34" w14:textId="77777777" w:rsidR="0002160E" w:rsidRPr="00C70209" w:rsidRDefault="0002160E" w:rsidP="005B2300">
            <w:pPr>
              <w:pStyle w:val="Tabletext-evidencematrix"/>
            </w:pPr>
          </w:p>
        </w:tc>
        <w:tc>
          <w:tcPr>
            <w:tcW w:w="489" w:type="pct"/>
            <w:vMerge/>
            <w:shd w:val="clear" w:color="auto" w:fill="auto"/>
          </w:tcPr>
          <w:p w14:paraId="234EAD77" w14:textId="77777777" w:rsidR="0002160E" w:rsidRPr="00C70209" w:rsidRDefault="0002160E" w:rsidP="005B2300">
            <w:pPr>
              <w:pStyle w:val="Tabletext-evidencematrix"/>
            </w:pPr>
          </w:p>
        </w:tc>
        <w:tc>
          <w:tcPr>
            <w:tcW w:w="489" w:type="pct"/>
            <w:vMerge w:val="restart"/>
            <w:shd w:val="clear" w:color="auto" w:fill="auto"/>
          </w:tcPr>
          <w:p w14:paraId="1C618453" w14:textId="77777777" w:rsidR="0002160E" w:rsidRPr="00C70209" w:rsidRDefault="0002160E" w:rsidP="005B2300">
            <w:pPr>
              <w:pStyle w:val="Tabletext-evidencematrix"/>
              <w:rPr>
                <w:szCs w:val="16"/>
              </w:rPr>
            </w:pPr>
            <w:r w:rsidRPr="00C70209">
              <w:rPr>
                <w:szCs w:val="16"/>
              </w:rPr>
              <w:t>Mortality</w:t>
            </w:r>
          </w:p>
        </w:tc>
        <w:tc>
          <w:tcPr>
            <w:tcW w:w="350" w:type="pct"/>
            <w:shd w:val="clear" w:color="auto" w:fill="auto"/>
          </w:tcPr>
          <w:p w14:paraId="641E32AD" w14:textId="77777777" w:rsidR="0002160E" w:rsidRPr="00C70209" w:rsidRDefault="0002160E" w:rsidP="005B2300">
            <w:pPr>
              <w:pStyle w:val="Tabletext-evidencematrix"/>
              <w:rPr>
                <w:szCs w:val="16"/>
              </w:rPr>
            </w:pPr>
            <w:r w:rsidRPr="00C70209">
              <w:rPr>
                <w:szCs w:val="16"/>
              </w:rPr>
              <w:t>NR</w:t>
            </w:r>
          </w:p>
        </w:tc>
        <w:tc>
          <w:tcPr>
            <w:tcW w:w="350" w:type="pct"/>
            <w:gridSpan w:val="2"/>
            <w:shd w:val="clear" w:color="auto" w:fill="auto"/>
          </w:tcPr>
          <w:p w14:paraId="758AFE78" w14:textId="77777777" w:rsidR="0002160E" w:rsidRPr="00C70209" w:rsidRDefault="0002160E" w:rsidP="005B2300">
            <w:pPr>
              <w:pStyle w:val="Tabletext-evidencematrix"/>
              <w:rPr>
                <w:szCs w:val="16"/>
              </w:rPr>
            </w:pPr>
            <w:r w:rsidRPr="00C70209">
              <w:rPr>
                <w:szCs w:val="16"/>
              </w:rPr>
              <w:t>NR</w:t>
            </w:r>
          </w:p>
        </w:tc>
        <w:tc>
          <w:tcPr>
            <w:tcW w:w="350" w:type="pct"/>
            <w:shd w:val="clear" w:color="auto" w:fill="auto"/>
          </w:tcPr>
          <w:p w14:paraId="705149D0" w14:textId="77777777" w:rsidR="0002160E" w:rsidRPr="00C70209" w:rsidRDefault="0002160E" w:rsidP="005B2300">
            <w:pPr>
              <w:pStyle w:val="Tabletext-evidencematrix"/>
              <w:rPr>
                <w:szCs w:val="16"/>
              </w:rPr>
            </w:pPr>
            <w:r w:rsidRPr="00C70209">
              <w:rPr>
                <w:szCs w:val="16"/>
              </w:rPr>
              <w:t>NR</w:t>
            </w:r>
          </w:p>
        </w:tc>
        <w:tc>
          <w:tcPr>
            <w:tcW w:w="525" w:type="pct"/>
            <w:shd w:val="clear" w:color="auto" w:fill="FFFFFF" w:themeFill="background1"/>
          </w:tcPr>
          <w:p w14:paraId="79899317" w14:textId="77777777" w:rsidR="0002160E" w:rsidRPr="00C70209" w:rsidRDefault="0002160E" w:rsidP="005B2300">
            <w:pPr>
              <w:pStyle w:val="Tabletext-evidencematrix"/>
              <w:rPr>
                <w:szCs w:val="16"/>
              </w:rPr>
            </w:pPr>
            <w:r w:rsidRPr="00C70209">
              <w:rPr>
                <w:szCs w:val="16"/>
              </w:rPr>
              <w:t>HR 4.453 [1.64, 12.09]</w:t>
            </w:r>
          </w:p>
        </w:tc>
        <w:tc>
          <w:tcPr>
            <w:tcW w:w="596" w:type="pct"/>
            <w:vMerge w:val="restart"/>
            <w:shd w:val="clear" w:color="auto" w:fill="D9D9D9" w:themeFill="background1" w:themeFillShade="D9"/>
          </w:tcPr>
          <w:p w14:paraId="2DDCD42A" w14:textId="77777777" w:rsidR="0002160E" w:rsidRPr="00C70209" w:rsidRDefault="0002160E" w:rsidP="005B2300">
            <w:pPr>
              <w:pStyle w:val="Tabletext-evidencematrix"/>
              <w:rPr>
                <w:i/>
                <w:szCs w:val="16"/>
              </w:rPr>
            </w:pPr>
            <w:r w:rsidRPr="00C70209">
              <w:rPr>
                <w:i/>
                <w:szCs w:val="16"/>
              </w:rPr>
              <w:t>Favours transfusion of less than 5 units RBC</w:t>
            </w:r>
          </w:p>
          <w:p w14:paraId="0BC41E03" w14:textId="6FA9A1A5" w:rsidR="0002160E" w:rsidRPr="00C70209" w:rsidRDefault="001A475D" w:rsidP="005B2300">
            <w:pPr>
              <w:pStyle w:val="Tabletext-evidencematrix"/>
              <w:rPr>
                <w:shd w:val="clear" w:color="auto" w:fill="FFFFFF" w:themeFill="background1"/>
              </w:rPr>
            </w:pPr>
            <w:r w:rsidRPr="001A475D">
              <w:rPr>
                <w:i/>
                <w:szCs w:val="16"/>
              </w:rPr>
              <w:t>P = </w:t>
            </w:r>
            <w:r w:rsidR="0002160E" w:rsidRPr="00C70209">
              <w:rPr>
                <w:szCs w:val="16"/>
              </w:rPr>
              <w:t>0.003</w:t>
            </w:r>
          </w:p>
        </w:tc>
      </w:tr>
      <w:tr w:rsidR="0002160E" w:rsidRPr="00C70209" w14:paraId="4A53191B" w14:textId="77777777" w:rsidTr="004C3BA8">
        <w:tc>
          <w:tcPr>
            <w:tcW w:w="383" w:type="pct"/>
            <w:vMerge/>
            <w:shd w:val="clear" w:color="auto" w:fill="auto"/>
          </w:tcPr>
          <w:p w14:paraId="4B220EAF" w14:textId="77777777" w:rsidR="0002160E" w:rsidRPr="00C70209" w:rsidRDefault="0002160E" w:rsidP="005B2300">
            <w:pPr>
              <w:pStyle w:val="Tabletext-evidencematrix"/>
              <w:rPr>
                <w:i/>
              </w:rPr>
            </w:pPr>
          </w:p>
        </w:tc>
        <w:tc>
          <w:tcPr>
            <w:tcW w:w="489" w:type="pct"/>
            <w:vMerge/>
            <w:shd w:val="clear" w:color="auto" w:fill="auto"/>
          </w:tcPr>
          <w:p w14:paraId="749A3327" w14:textId="77777777" w:rsidR="0002160E" w:rsidRPr="00C70209" w:rsidRDefault="0002160E" w:rsidP="005B2300">
            <w:pPr>
              <w:pStyle w:val="Tabletext-evidencematrix"/>
            </w:pPr>
          </w:p>
        </w:tc>
        <w:tc>
          <w:tcPr>
            <w:tcW w:w="489" w:type="pct"/>
            <w:vMerge/>
            <w:shd w:val="clear" w:color="auto" w:fill="auto"/>
          </w:tcPr>
          <w:p w14:paraId="5AA9485E" w14:textId="77777777" w:rsidR="0002160E" w:rsidRPr="00C70209" w:rsidRDefault="0002160E" w:rsidP="005B2300">
            <w:pPr>
              <w:pStyle w:val="Tabletext-evidencematrix"/>
            </w:pPr>
          </w:p>
        </w:tc>
        <w:tc>
          <w:tcPr>
            <w:tcW w:w="489" w:type="pct"/>
            <w:vMerge/>
            <w:shd w:val="clear" w:color="auto" w:fill="auto"/>
          </w:tcPr>
          <w:p w14:paraId="2B4A18E3" w14:textId="77777777" w:rsidR="0002160E" w:rsidRPr="00C70209" w:rsidRDefault="0002160E" w:rsidP="005B2300">
            <w:pPr>
              <w:pStyle w:val="Tabletext-evidencematrix"/>
            </w:pPr>
          </w:p>
        </w:tc>
        <w:tc>
          <w:tcPr>
            <w:tcW w:w="489" w:type="pct"/>
            <w:vMerge/>
            <w:shd w:val="clear" w:color="auto" w:fill="auto"/>
          </w:tcPr>
          <w:p w14:paraId="54A99507" w14:textId="77777777" w:rsidR="0002160E" w:rsidRPr="00C70209" w:rsidRDefault="0002160E" w:rsidP="005B2300">
            <w:pPr>
              <w:pStyle w:val="Tabletext-evidencematrix"/>
            </w:pPr>
          </w:p>
        </w:tc>
        <w:tc>
          <w:tcPr>
            <w:tcW w:w="489" w:type="pct"/>
            <w:vMerge/>
            <w:shd w:val="clear" w:color="auto" w:fill="auto"/>
          </w:tcPr>
          <w:p w14:paraId="08C72236" w14:textId="77777777" w:rsidR="0002160E" w:rsidRPr="00C70209" w:rsidRDefault="0002160E" w:rsidP="005B2300">
            <w:pPr>
              <w:pStyle w:val="Tabletext-evidencematrix"/>
              <w:rPr>
                <w:szCs w:val="16"/>
              </w:rPr>
            </w:pPr>
          </w:p>
        </w:tc>
        <w:tc>
          <w:tcPr>
            <w:tcW w:w="1575" w:type="pct"/>
            <w:gridSpan w:val="5"/>
            <w:shd w:val="clear" w:color="auto" w:fill="auto"/>
          </w:tcPr>
          <w:p w14:paraId="5A781DF9" w14:textId="268E9FAF" w:rsidR="0002160E" w:rsidRPr="00C70209" w:rsidRDefault="0002160E" w:rsidP="005B2300">
            <w:pPr>
              <w:pStyle w:val="Tabletext-subanalysis"/>
            </w:pPr>
            <w:r w:rsidRPr="00C70209">
              <w:t>Multivariate Cox regression analysis adjusted for T-cell immunophenotype, leukocytosis ≥50,000, high</w:t>
            </w:r>
            <w:r w:rsidR="00363BA0" w:rsidRPr="00C70209">
              <w:t xml:space="preserve"> </w:t>
            </w:r>
            <w:r w:rsidRPr="00C70209">
              <w:t xml:space="preserve">risk group, presence of extramedullary disease, age </w:t>
            </w:r>
            <w:r w:rsidR="00FB7912" w:rsidRPr="00C70209">
              <w:t>&lt;</w:t>
            </w:r>
            <w:r w:rsidRPr="00C70209">
              <w:t xml:space="preserve">2 or </w:t>
            </w:r>
            <w:r w:rsidR="00FB7912" w:rsidRPr="00C70209">
              <w:t>&gt;</w:t>
            </w:r>
            <w:r w:rsidRPr="00C70209">
              <w:t>10 years, and number and type of blood products transfused.</w:t>
            </w:r>
          </w:p>
        </w:tc>
        <w:tc>
          <w:tcPr>
            <w:tcW w:w="596" w:type="pct"/>
            <w:vMerge/>
            <w:shd w:val="clear" w:color="auto" w:fill="D9D9D9" w:themeFill="background1" w:themeFillShade="D9"/>
          </w:tcPr>
          <w:p w14:paraId="4D22C7AD" w14:textId="77777777" w:rsidR="0002160E" w:rsidRPr="00C70209" w:rsidRDefault="0002160E" w:rsidP="005B2300">
            <w:pPr>
              <w:pStyle w:val="Tabletext-evidencematrix"/>
              <w:rPr>
                <w:shd w:val="clear" w:color="auto" w:fill="FFFFFF" w:themeFill="background1"/>
              </w:rPr>
            </w:pPr>
          </w:p>
        </w:tc>
      </w:tr>
    </w:tbl>
    <w:p w14:paraId="70F6F1CE" w14:textId="67C7F6E7" w:rsidR="0002160E" w:rsidRPr="00C70209" w:rsidRDefault="0002160E" w:rsidP="005B2300">
      <w:pPr>
        <w:spacing w:after="0"/>
        <w:ind w:left="0"/>
        <w:rPr>
          <w:rFonts w:ascii="Arial Narrow" w:hAnsi="Arial Narrow"/>
          <w:sz w:val="16"/>
          <w:szCs w:val="16"/>
        </w:rPr>
      </w:pPr>
      <w:r w:rsidRPr="00C70209">
        <w:rPr>
          <w:rFonts w:ascii="Arial Narrow" w:hAnsi="Arial Narrow"/>
          <w:sz w:val="16"/>
          <w:szCs w:val="16"/>
        </w:rPr>
        <w:t xml:space="preserve">CI, confidence interval; Hct, haematocrit; HR, hazard ratio; NR, not reported; </w:t>
      </w:r>
      <w:r w:rsidR="00C428FD" w:rsidRPr="00C70209">
        <w:rPr>
          <w:rFonts w:ascii="Arial Narrow" w:hAnsi="Arial Narrow"/>
          <w:sz w:val="16"/>
          <w:szCs w:val="16"/>
        </w:rPr>
        <w:t>RBC</w:t>
      </w:r>
      <w:r w:rsidRPr="00C70209">
        <w:rPr>
          <w:rFonts w:ascii="Arial Narrow" w:hAnsi="Arial Narrow"/>
          <w:sz w:val="16"/>
          <w:szCs w:val="16"/>
        </w:rPr>
        <w:t>, packed red blood cell</w:t>
      </w:r>
      <w:r w:rsidR="00E51279" w:rsidRPr="00C70209">
        <w:rPr>
          <w:rFonts w:ascii="Arial Narrow" w:hAnsi="Arial Narrow"/>
          <w:sz w:val="16"/>
          <w:szCs w:val="16"/>
        </w:rPr>
        <w:t>; RBC, red blood cell</w:t>
      </w:r>
    </w:p>
    <w:p w14:paraId="4CA7533D" w14:textId="77777777" w:rsidR="0002160E" w:rsidRPr="00C70209" w:rsidRDefault="0002160E"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A31181C" w14:textId="5757AB49" w:rsidR="0002160E" w:rsidRPr="00C70209" w:rsidRDefault="0002160E"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05A2147F" w14:textId="7D57F36D" w:rsidR="00DF2044" w:rsidRPr="00C70209" w:rsidRDefault="00DF2044" w:rsidP="00DF2044">
      <w:pPr>
        <w:pStyle w:val="TabFigNotes0noindent"/>
      </w:pPr>
      <w:r w:rsidRPr="00C70209">
        <w:rPr>
          <w:b/>
        </w:rPr>
        <w:t xml:space="preserve">c. </w:t>
      </w:r>
      <w:r w:rsidRPr="00C70209">
        <w:rPr>
          <w:lang w:eastAsia="en-GB"/>
        </w:rPr>
        <w:t xml:space="preserve">Leukoreduced </w:t>
      </w:r>
      <w:r w:rsidRPr="00C70209">
        <w:t>RBCs are not available in Australia.</w:t>
      </w:r>
    </w:p>
    <w:p w14:paraId="43EEC4EE" w14:textId="3A05A545" w:rsidR="00DF2044" w:rsidRPr="00C70209" w:rsidRDefault="00DF2044" w:rsidP="005B2300">
      <w:pPr>
        <w:pStyle w:val="Tablefignotesleft"/>
        <w:rPr>
          <w:b/>
        </w:rPr>
      </w:pPr>
    </w:p>
    <w:p w14:paraId="5876D8EA" w14:textId="77777777" w:rsidR="00B30DCE" w:rsidRPr="00C70209" w:rsidRDefault="0002160E" w:rsidP="005B2300">
      <w:pPr>
        <w:pStyle w:val="Tablefignotesleft"/>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r w:rsidRPr="00C70209">
        <w:t xml:space="preserve"> </w:t>
      </w:r>
    </w:p>
    <w:p w14:paraId="626C74AE" w14:textId="77777777" w:rsidR="003E0379" w:rsidRPr="00C70209" w:rsidRDefault="003E0379" w:rsidP="005B2300">
      <w:pPr>
        <w:pStyle w:val="Heading6"/>
      </w:pPr>
      <w:r w:rsidRPr="00C70209">
        <w:t>Secondary outcomes</w:t>
      </w:r>
      <w:r w:rsidRPr="00C70209">
        <w:rPr>
          <w:rStyle w:val="FootnoteReference"/>
        </w:rPr>
        <w:footnoteReference w:id="14"/>
      </w:r>
    </w:p>
    <w:p w14:paraId="75C511B9" w14:textId="77777777" w:rsidR="003E0379" w:rsidRPr="00C70209" w:rsidRDefault="003E0379" w:rsidP="00CF6F17">
      <w:pPr>
        <w:pStyle w:val="Heading7"/>
      </w:pPr>
      <w:r w:rsidRPr="00C70209">
        <w:t>Transfusion-related serious adverse events</w:t>
      </w:r>
    </w:p>
    <w:p w14:paraId="2445D03C" w14:textId="78B920D4" w:rsidR="003E0379" w:rsidRPr="00C70209" w:rsidRDefault="003E0379" w:rsidP="003E0379">
      <w:pPr>
        <w:pStyle w:val="BodyText"/>
        <w:rPr>
          <w:lang w:eastAsia="en-GB"/>
        </w:rPr>
      </w:pPr>
      <w:r w:rsidRPr="00C70209">
        <w:t>There were no studies identified in the systematic review and hand</w:t>
      </w:r>
      <w:r w:rsidR="00FB7912" w:rsidRPr="00C70209">
        <w:t>-</w:t>
      </w:r>
      <w:r w:rsidRPr="00C70209">
        <w:t>searching process that assessed the effect of RBC transfusion compared with no transfusion in paediatric or neonatal patients with cancer that reported transfusion-related SAEs (TACO, TRALI, haemolytic transfusion reactions, transfusion transmitted infections, transfusion-induced graft-versus-host-disease, anaphylactic reactions).</w:t>
      </w:r>
    </w:p>
    <w:p w14:paraId="2552422C" w14:textId="77777777" w:rsidR="003E0379" w:rsidRPr="00C70209" w:rsidRDefault="003E0379" w:rsidP="00CF6F17">
      <w:pPr>
        <w:pStyle w:val="Heading7"/>
        <w:rPr>
          <w:lang w:eastAsia="en-GB"/>
        </w:rPr>
      </w:pPr>
      <w:r w:rsidRPr="00C70209">
        <w:rPr>
          <w:lang w:eastAsia="en-GB"/>
        </w:rPr>
        <w:t>Functional/performance status</w:t>
      </w:r>
    </w:p>
    <w:p w14:paraId="5FC16A8C" w14:textId="712D55A1" w:rsidR="003E0379" w:rsidRPr="00C70209" w:rsidRDefault="003E0379" w:rsidP="003E0379">
      <w:pPr>
        <w:rPr>
          <w:lang w:eastAsia="en-GB"/>
        </w:rPr>
      </w:pPr>
      <w:r w:rsidRPr="00C70209">
        <w:t>There were no studies identified in the systematic review and hand</w:t>
      </w:r>
      <w:r w:rsidR="00FB7912" w:rsidRPr="00C70209">
        <w:t>-</w:t>
      </w:r>
      <w:r w:rsidRPr="00C70209">
        <w:t>searching process that assessed the effect of RBC transfusion compared with no transfusion in paediatric patients with cancer that reported on functional/performance measures.</w:t>
      </w:r>
    </w:p>
    <w:p w14:paraId="100CF467" w14:textId="77777777" w:rsidR="0002160E" w:rsidRPr="00C70209" w:rsidRDefault="0002160E" w:rsidP="0002160E">
      <w:pPr>
        <w:pStyle w:val="Head4Num"/>
      </w:pPr>
      <w:r w:rsidRPr="00C70209">
        <w:t>Restrictive RBC transfusion versus liberal RBC transfusion</w:t>
      </w:r>
    </w:p>
    <w:p w14:paraId="5AD0EDAF" w14:textId="77777777" w:rsidR="0002160E" w:rsidRPr="00C70209" w:rsidRDefault="0002160E" w:rsidP="005B2300">
      <w:pPr>
        <w:pStyle w:val="Heading5"/>
        <w:rPr>
          <w:lang w:val="en-AU"/>
        </w:rPr>
      </w:pPr>
      <w:r w:rsidRPr="00C70209">
        <w:rPr>
          <w:lang w:val="en-AU"/>
        </w:rPr>
        <w:t>Summary of evidence</w:t>
      </w:r>
    </w:p>
    <w:p w14:paraId="1C3B49F0" w14:textId="67D46476" w:rsidR="0002160E" w:rsidRPr="00C70209" w:rsidRDefault="0002160E" w:rsidP="0002160E">
      <w:pPr>
        <w:rPr>
          <w:lang w:eastAsia="en-GB"/>
        </w:rPr>
      </w:pPr>
      <w:r w:rsidRPr="00C70209">
        <w:rPr>
          <w:color w:val="auto"/>
        </w:rPr>
        <w:t>There were no Level I or Level II studies identified in the systematic review and hand-searching process that assessed the safety and effectiveness</w:t>
      </w:r>
      <w:r w:rsidRPr="00C70209">
        <w:rPr>
          <w:lang w:eastAsia="en-GB"/>
        </w:rPr>
        <w:t xml:space="preserve"> of a restrictive RBC transfusion strategy compared with a liberal RBC transfusion strategy in </w:t>
      </w:r>
      <w:r w:rsidR="008A4D5E" w:rsidRPr="00C70209">
        <w:rPr>
          <w:lang w:eastAsia="en-GB"/>
        </w:rPr>
        <w:t xml:space="preserve">neonatal </w:t>
      </w:r>
      <w:r w:rsidR="00C20416" w:rsidRPr="00C70209">
        <w:rPr>
          <w:lang w:eastAsia="en-GB"/>
        </w:rPr>
        <w:t>and/</w:t>
      </w:r>
      <w:r w:rsidR="006B4714" w:rsidRPr="00C70209">
        <w:rPr>
          <w:lang w:eastAsia="en-GB"/>
        </w:rPr>
        <w:t>or</w:t>
      </w:r>
      <w:r w:rsidR="008A4D5E" w:rsidRPr="00C70209">
        <w:rPr>
          <w:lang w:eastAsia="en-GB"/>
        </w:rPr>
        <w:t xml:space="preserve"> paediatric </w:t>
      </w:r>
      <w:r w:rsidRPr="00C70209">
        <w:rPr>
          <w:lang w:eastAsia="en-GB"/>
        </w:rPr>
        <w:t>patients with anaemia associated with cancer.</w:t>
      </w:r>
    </w:p>
    <w:p w14:paraId="606C7D88" w14:textId="3D18AC1D" w:rsidR="00E138FC" w:rsidRPr="00C70209" w:rsidRDefault="00E138FC">
      <w:pPr>
        <w:spacing w:after="200" w:line="276" w:lineRule="auto"/>
        <w:ind w:left="0"/>
        <w:rPr>
          <w:color w:val="auto"/>
        </w:rPr>
      </w:pPr>
      <w:r w:rsidRPr="00C70209">
        <w:rPr>
          <w:color w:val="auto"/>
        </w:rPr>
        <w:br w:type="page"/>
      </w:r>
    </w:p>
    <w:p w14:paraId="1D89A706" w14:textId="5A1EDE5A" w:rsidR="0002160E" w:rsidRPr="00C70209" w:rsidRDefault="006B4714" w:rsidP="0002160E">
      <w:pPr>
        <w:pStyle w:val="Heading3"/>
        <w:rPr>
          <w:lang w:eastAsia="en-GB"/>
        </w:rPr>
      </w:pPr>
      <w:bookmarkStart w:id="312" w:name="_Toc427746845"/>
      <w:bookmarkStart w:id="313" w:name="_Toc398542771"/>
      <w:r w:rsidRPr="00C70209">
        <w:rPr>
          <w:lang w:eastAsia="en-GB"/>
        </w:rPr>
        <w:t xml:space="preserve">Neonatal and paediatric </w:t>
      </w:r>
      <w:r w:rsidR="0002160E" w:rsidRPr="00C70209">
        <w:rPr>
          <w:lang w:eastAsia="en-GB"/>
        </w:rPr>
        <w:t xml:space="preserve">patients with </w:t>
      </w:r>
      <w:r w:rsidR="00A05F1E" w:rsidRPr="00C70209">
        <w:rPr>
          <w:lang w:eastAsia="en-GB"/>
        </w:rPr>
        <w:t xml:space="preserve">severe anaemia </w:t>
      </w:r>
      <w:r w:rsidR="005248BA" w:rsidRPr="00C70209">
        <w:rPr>
          <w:lang w:eastAsia="en-GB"/>
        </w:rPr>
        <w:t>associated with</w:t>
      </w:r>
      <w:r w:rsidR="00A05F1E" w:rsidRPr="00C70209">
        <w:rPr>
          <w:lang w:eastAsia="en-GB"/>
        </w:rPr>
        <w:t xml:space="preserve"> </w:t>
      </w:r>
      <w:r w:rsidR="0002160E" w:rsidRPr="00C70209">
        <w:rPr>
          <w:lang w:eastAsia="en-GB"/>
        </w:rPr>
        <w:t>malaria</w:t>
      </w:r>
      <w:bookmarkEnd w:id="312"/>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10"/>
        <w:gridCol w:w="912"/>
        <w:gridCol w:w="794"/>
        <w:gridCol w:w="794"/>
        <w:gridCol w:w="794"/>
      </w:tblGrid>
      <w:tr w:rsidR="00E138FC" w:rsidRPr="00C70209" w14:paraId="575C9FBF"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005273DD" w14:textId="46588AD7" w:rsidR="00E138FC" w:rsidRPr="00C70209" w:rsidRDefault="00E138FC" w:rsidP="00060251">
            <w:pPr>
              <w:pStyle w:val="PP-heading"/>
            </w:pPr>
            <w:r w:rsidRPr="00C70209">
              <w:t xml:space="preserve">Evidence statements – </w:t>
            </w:r>
            <w:r w:rsidR="00060251" w:rsidRPr="00C70209">
              <w:t>severe anaemia associated with malaria (RBC transfusion)</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6338E1E" w14:textId="77777777" w:rsidR="00E138FC" w:rsidRPr="00C70209" w:rsidRDefault="00E138FC" w:rsidP="009D7655">
            <w:pPr>
              <w:ind w:left="113" w:right="113"/>
              <w:jc w:val="center"/>
              <w:rPr>
                <w:b/>
              </w:rPr>
            </w:pPr>
            <w:r w:rsidRPr="00C70209">
              <w:rPr>
                <w:b/>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2E014E1" w14:textId="77777777" w:rsidR="00E138FC" w:rsidRPr="00C70209" w:rsidRDefault="00E138FC" w:rsidP="009D7655">
            <w:pPr>
              <w:ind w:left="113" w:right="113"/>
              <w:jc w:val="center"/>
              <w:rPr>
                <w:b/>
              </w:rPr>
            </w:pPr>
            <w:r w:rsidRPr="00C70209">
              <w:rPr>
                <w:b/>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98DC6E4" w14:textId="77777777" w:rsidR="00E138FC" w:rsidRPr="00C70209" w:rsidRDefault="00E138FC" w:rsidP="009D7655">
            <w:pPr>
              <w:ind w:left="113" w:right="113"/>
              <w:jc w:val="center"/>
              <w:rPr>
                <w:b/>
              </w:rPr>
            </w:pPr>
            <w:r w:rsidRPr="00C70209">
              <w:rPr>
                <w:b/>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F13F9C9" w14:textId="77777777" w:rsidR="00E138FC" w:rsidRPr="00C70209" w:rsidRDefault="00E138FC" w:rsidP="009D7655">
            <w:pPr>
              <w:ind w:left="113" w:right="113"/>
              <w:jc w:val="center"/>
              <w:rPr>
                <w:b/>
              </w:rPr>
            </w:pPr>
            <w:r w:rsidRPr="00C70209">
              <w:rPr>
                <w:b/>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C626F82" w14:textId="77777777" w:rsidR="00E138FC" w:rsidRPr="00C70209" w:rsidRDefault="00E138FC" w:rsidP="009D7655">
            <w:pPr>
              <w:ind w:left="113" w:right="113"/>
              <w:jc w:val="center"/>
              <w:rPr>
                <w:b/>
              </w:rPr>
            </w:pPr>
            <w:r w:rsidRPr="00C70209">
              <w:rPr>
                <w:b/>
              </w:rPr>
              <w:t>Applicability</w:t>
            </w:r>
          </w:p>
        </w:tc>
      </w:tr>
      <w:tr w:rsidR="00E138FC" w:rsidRPr="00C70209" w14:paraId="2E96B69B" w14:textId="77777777" w:rsidTr="00E138FC">
        <w:trPr>
          <w:cantSplit/>
        </w:trPr>
        <w:tc>
          <w:tcPr>
            <w:tcW w:w="851" w:type="dxa"/>
          </w:tcPr>
          <w:p w14:paraId="255E5A56" w14:textId="77777777" w:rsidR="00E138FC" w:rsidRPr="00C70209" w:rsidRDefault="00E138FC" w:rsidP="00E138FC">
            <w:pPr>
              <w:pStyle w:val="Tabletextnoindent"/>
            </w:pPr>
          </w:p>
        </w:tc>
        <w:tc>
          <w:tcPr>
            <w:tcW w:w="3750" w:type="dxa"/>
          </w:tcPr>
          <w:p w14:paraId="2FBC529C" w14:textId="77777777" w:rsidR="00E138FC" w:rsidRPr="00C70209" w:rsidRDefault="00E138FC" w:rsidP="00E138FC">
            <w:pPr>
              <w:pStyle w:val="ES-table"/>
            </w:pPr>
            <w:r w:rsidRPr="00C70209">
              <w:t>In neonatal patients with severe anaemia associated with malaria, the effect of RBC transfusion compared with no transfusion on mortality is unknown.</w:t>
            </w:r>
          </w:p>
        </w:tc>
        <w:tc>
          <w:tcPr>
            <w:tcW w:w="810" w:type="dxa"/>
          </w:tcPr>
          <w:p w14:paraId="66B9FB71" w14:textId="77777777" w:rsidR="00E138FC" w:rsidRPr="00C70209" w:rsidRDefault="00E138FC" w:rsidP="009D7655">
            <w:pPr>
              <w:pStyle w:val="T-ABCD"/>
            </w:pPr>
            <w:r w:rsidRPr="00C70209">
              <w:t>NA</w:t>
            </w:r>
          </w:p>
        </w:tc>
        <w:tc>
          <w:tcPr>
            <w:tcW w:w="912" w:type="dxa"/>
          </w:tcPr>
          <w:p w14:paraId="07F016EA" w14:textId="77777777" w:rsidR="00E138FC" w:rsidRPr="00C70209" w:rsidRDefault="00E138FC" w:rsidP="009D7655">
            <w:pPr>
              <w:pStyle w:val="T-ABCD"/>
            </w:pPr>
            <w:r w:rsidRPr="00C70209">
              <w:t>NA</w:t>
            </w:r>
          </w:p>
        </w:tc>
        <w:tc>
          <w:tcPr>
            <w:tcW w:w="794" w:type="dxa"/>
          </w:tcPr>
          <w:p w14:paraId="20ABC1F6" w14:textId="77777777" w:rsidR="00E138FC" w:rsidRPr="00C70209" w:rsidRDefault="00E138FC" w:rsidP="009D7655">
            <w:pPr>
              <w:pStyle w:val="T-ABCD"/>
            </w:pPr>
            <w:r w:rsidRPr="00C70209">
              <w:t>NA</w:t>
            </w:r>
          </w:p>
        </w:tc>
        <w:tc>
          <w:tcPr>
            <w:tcW w:w="794" w:type="dxa"/>
          </w:tcPr>
          <w:p w14:paraId="783CC19F" w14:textId="77777777" w:rsidR="00E138FC" w:rsidRPr="00C70209" w:rsidRDefault="00E138FC" w:rsidP="009D7655">
            <w:pPr>
              <w:pStyle w:val="T-ABCD"/>
            </w:pPr>
            <w:r w:rsidRPr="00C70209">
              <w:t>NA</w:t>
            </w:r>
          </w:p>
        </w:tc>
        <w:tc>
          <w:tcPr>
            <w:tcW w:w="794" w:type="dxa"/>
          </w:tcPr>
          <w:p w14:paraId="4DDCE6FF" w14:textId="77777777" w:rsidR="00E138FC" w:rsidRPr="00C70209" w:rsidRDefault="00E138FC" w:rsidP="009D7655">
            <w:pPr>
              <w:pStyle w:val="T-ABCD"/>
            </w:pPr>
            <w:r w:rsidRPr="00C70209">
              <w:t xml:space="preserve">NA </w:t>
            </w:r>
          </w:p>
        </w:tc>
      </w:tr>
      <w:tr w:rsidR="00E138FC" w:rsidRPr="00C70209" w14:paraId="4DE96E2B" w14:textId="77777777" w:rsidTr="00E138FC">
        <w:trPr>
          <w:cantSplit/>
        </w:trPr>
        <w:tc>
          <w:tcPr>
            <w:tcW w:w="851" w:type="dxa"/>
          </w:tcPr>
          <w:p w14:paraId="17695435" w14:textId="77777777" w:rsidR="00E138FC" w:rsidRPr="00C70209" w:rsidRDefault="00E138FC" w:rsidP="00E138FC">
            <w:pPr>
              <w:pStyle w:val="Tabletextnoindent"/>
            </w:pPr>
          </w:p>
        </w:tc>
        <w:tc>
          <w:tcPr>
            <w:tcW w:w="3750" w:type="dxa"/>
          </w:tcPr>
          <w:p w14:paraId="3ED0255C" w14:textId="77777777" w:rsidR="00E138FC" w:rsidRPr="00C70209" w:rsidRDefault="00E138FC" w:rsidP="00E138FC">
            <w:pPr>
              <w:pStyle w:val="ES-table"/>
            </w:pPr>
            <w:r w:rsidRPr="00C70209">
              <w:t>In paediatric patients with severe anaemia associated with malaria, the effect of RBC transfusion compared with no transfusion on mortality is uncertain.</w:t>
            </w:r>
          </w:p>
          <w:p w14:paraId="5236056D" w14:textId="77777777" w:rsidR="00E138FC" w:rsidRPr="00C70209" w:rsidRDefault="00E138FC" w:rsidP="00E138FC">
            <w:pPr>
              <w:pStyle w:val="ES-notes"/>
            </w:pPr>
            <w:r w:rsidRPr="00C70209">
              <w:t>(See evidence matrix D1.M in Volume 2 of the technical report.)</w:t>
            </w:r>
          </w:p>
        </w:tc>
        <w:tc>
          <w:tcPr>
            <w:tcW w:w="810" w:type="dxa"/>
          </w:tcPr>
          <w:p w14:paraId="7D7AF99D" w14:textId="77777777" w:rsidR="00E138FC" w:rsidRPr="00C70209" w:rsidRDefault="00E138FC" w:rsidP="009D7655">
            <w:pPr>
              <w:pStyle w:val="T-ABCD"/>
            </w:pPr>
            <w:r w:rsidRPr="00C70209">
              <w:sym w:font="Symbol" w:char="F0D6"/>
            </w:r>
            <w:r w:rsidRPr="00C70209">
              <w:sym w:font="Symbol" w:char="F0D6"/>
            </w:r>
          </w:p>
        </w:tc>
        <w:tc>
          <w:tcPr>
            <w:tcW w:w="912" w:type="dxa"/>
          </w:tcPr>
          <w:p w14:paraId="71C70620"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794" w:type="dxa"/>
          </w:tcPr>
          <w:p w14:paraId="7B42F0D5" w14:textId="77777777" w:rsidR="00E138FC" w:rsidRPr="00C70209" w:rsidRDefault="00E138FC" w:rsidP="009D7655">
            <w:pPr>
              <w:pStyle w:val="T-ABCD"/>
            </w:pPr>
            <w:r w:rsidRPr="00C70209">
              <w:t>NA</w:t>
            </w:r>
          </w:p>
        </w:tc>
        <w:tc>
          <w:tcPr>
            <w:tcW w:w="794" w:type="dxa"/>
          </w:tcPr>
          <w:p w14:paraId="521E1B48" w14:textId="77777777" w:rsidR="00E138FC" w:rsidRPr="00C70209" w:rsidRDefault="00E138FC" w:rsidP="009D7655">
            <w:pPr>
              <w:pStyle w:val="T-ABCD"/>
            </w:pPr>
            <w:r w:rsidRPr="00C70209">
              <w:sym w:font="Symbol" w:char="F0D6"/>
            </w:r>
          </w:p>
        </w:tc>
        <w:tc>
          <w:tcPr>
            <w:tcW w:w="794" w:type="dxa"/>
          </w:tcPr>
          <w:p w14:paraId="68097564" w14:textId="77777777" w:rsidR="00E138FC" w:rsidRPr="00C70209" w:rsidRDefault="00E138FC" w:rsidP="009D7655">
            <w:pPr>
              <w:pStyle w:val="T-ABCD"/>
            </w:pPr>
            <w:r w:rsidRPr="00C70209">
              <w:t>X</w:t>
            </w:r>
          </w:p>
        </w:tc>
      </w:tr>
      <w:tr w:rsidR="00E138FC" w:rsidRPr="00C70209" w14:paraId="777EA29F" w14:textId="77777777" w:rsidTr="00E138FC">
        <w:trPr>
          <w:cantSplit/>
        </w:trPr>
        <w:tc>
          <w:tcPr>
            <w:tcW w:w="851" w:type="dxa"/>
          </w:tcPr>
          <w:p w14:paraId="0F345698" w14:textId="77777777" w:rsidR="00E138FC" w:rsidRPr="00C70209" w:rsidRDefault="00E138FC" w:rsidP="00E138FC">
            <w:pPr>
              <w:pStyle w:val="Tabletextnoindent"/>
            </w:pPr>
          </w:p>
        </w:tc>
        <w:tc>
          <w:tcPr>
            <w:tcW w:w="3750" w:type="dxa"/>
          </w:tcPr>
          <w:p w14:paraId="65EAB911" w14:textId="77777777" w:rsidR="00E138FC" w:rsidRPr="00C70209" w:rsidRDefault="00E138FC" w:rsidP="00E138FC">
            <w:pPr>
              <w:pStyle w:val="ES-table"/>
            </w:pPr>
            <w:r w:rsidRPr="00C70209">
              <w:t>In paediatric patients with severe anaemia associated with malaria, the effect of low-dose RBC transfusion compared with high-dose RBC transfusion on mortality is uncertain.</w:t>
            </w:r>
          </w:p>
          <w:p w14:paraId="78CAB5B0" w14:textId="77777777" w:rsidR="00E138FC" w:rsidRPr="00C70209" w:rsidRDefault="00E138FC" w:rsidP="009D7655">
            <w:pPr>
              <w:pStyle w:val="Tabletext"/>
            </w:pPr>
            <w:r w:rsidRPr="00C70209">
              <w:rPr>
                <w:sz w:val="18"/>
                <w:szCs w:val="18"/>
              </w:rPr>
              <w:t>(See evidence matrix D1.M in Volume 2 of the technical report.)</w:t>
            </w:r>
          </w:p>
        </w:tc>
        <w:tc>
          <w:tcPr>
            <w:tcW w:w="810" w:type="dxa"/>
          </w:tcPr>
          <w:p w14:paraId="13A90C17" w14:textId="77777777" w:rsidR="00E138FC" w:rsidRPr="00C70209" w:rsidRDefault="00E138FC" w:rsidP="009D7655">
            <w:pPr>
              <w:pStyle w:val="T-ABCD"/>
            </w:pPr>
            <w:r w:rsidRPr="00C70209">
              <w:sym w:font="Symbol" w:char="F0D6"/>
            </w:r>
            <w:r w:rsidRPr="00C70209">
              <w:sym w:font="Symbol" w:char="F0D6"/>
            </w:r>
          </w:p>
        </w:tc>
        <w:tc>
          <w:tcPr>
            <w:tcW w:w="912" w:type="dxa"/>
          </w:tcPr>
          <w:p w14:paraId="57417817" w14:textId="77777777" w:rsidR="00E138FC" w:rsidRPr="00C70209" w:rsidRDefault="00E138FC" w:rsidP="009D7655">
            <w:pPr>
              <w:pStyle w:val="T-ABCD"/>
            </w:pPr>
            <w:r w:rsidRPr="00C70209">
              <w:t>NA</w:t>
            </w:r>
          </w:p>
        </w:tc>
        <w:tc>
          <w:tcPr>
            <w:tcW w:w="794" w:type="dxa"/>
          </w:tcPr>
          <w:p w14:paraId="05A8EADE" w14:textId="77777777" w:rsidR="00E138FC" w:rsidRPr="00C70209" w:rsidRDefault="00E138FC" w:rsidP="009D7655">
            <w:pPr>
              <w:pStyle w:val="T-ABCD"/>
            </w:pPr>
            <w:r w:rsidRPr="00C70209">
              <w:t>NA</w:t>
            </w:r>
          </w:p>
        </w:tc>
        <w:tc>
          <w:tcPr>
            <w:tcW w:w="794" w:type="dxa"/>
          </w:tcPr>
          <w:p w14:paraId="3C46F854" w14:textId="77777777" w:rsidR="00E138FC" w:rsidRPr="00C70209" w:rsidRDefault="00E138FC" w:rsidP="009D7655">
            <w:pPr>
              <w:pStyle w:val="T-ABCD"/>
            </w:pPr>
            <w:r w:rsidRPr="00C70209">
              <w:sym w:font="Symbol" w:char="F0D6"/>
            </w:r>
          </w:p>
        </w:tc>
        <w:tc>
          <w:tcPr>
            <w:tcW w:w="794" w:type="dxa"/>
          </w:tcPr>
          <w:p w14:paraId="09B17268" w14:textId="77777777" w:rsidR="00E138FC" w:rsidRPr="00C70209" w:rsidRDefault="00E138FC" w:rsidP="009D7655">
            <w:pPr>
              <w:pStyle w:val="T-ABCD"/>
            </w:pPr>
            <w:r w:rsidRPr="00C70209">
              <w:t>X</w:t>
            </w:r>
          </w:p>
        </w:tc>
      </w:tr>
      <w:tr w:rsidR="00E138FC" w:rsidRPr="00C70209" w14:paraId="1BC95853" w14:textId="77777777" w:rsidTr="00E138FC">
        <w:trPr>
          <w:cantSplit/>
        </w:trPr>
        <w:tc>
          <w:tcPr>
            <w:tcW w:w="851" w:type="dxa"/>
          </w:tcPr>
          <w:p w14:paraId="0025BA5E" w14:textId="77777777" w:rsidR="00E138FC" w:rsidRPr="00C70209" w:rsidRDefault="00E138FC" w:rsidP="009D7655">
            <w:pPr>
              <w:pStyle w:val="Tabletextnoindent"/>
            </w:pPr>
          </w:p>
        </w:tc>
        <w:tc>
          <w:tcPr>
            <w:tcW w:w="3750" w:type="dxa"/>
          </w:tcPr>
          <w:p w14:paraId="426B478B" w14:textId="77777777" w:rsidR="00E138FC" w:rsidRPr="00C70209" w:rsidRDefault="00E138FC" w:rsidP="00E138FC">
            <w:pPr>
              <w:pStyle w:val="ES-table"/>
            </w:pPr>
            <w:r w:rsidRPr="00C70209">
              <w:t>In neonatal and paediatric patients with severe anaemia associated with malaria, the effect of restrictive RBC transfusion compared with liberal RBC transfusion on mortality is unknown.</w:t>
            </w:r>
          </w:p>
        </w:tc>
        <w:tc>
          <w:tcPr>
            <w:tcW w:w="810" w:type="dxa"/>
          </w:tcPr>
          <w:p w14:paraId="28A47D76" w14:textId="77777777" w:rsidR="00E138FC" w:rsidRPr="00C70209" w:rsidRDefault="00E138FC" w:rsidP="009D7655">
            <w:pPr>
              <w:pStyle w:val="T-ABCD"/>
            </w:pPr>
            <w:r w:rsidRPr="00C70209">
              <w:t>NA</w:t>
            </w:r>
          </w:p>
        </w:tc>
        <w:tc>
          <w:tcPr>
            <w:tcW w:w="912" w:type="dxa"/>
          </w:tcPr>
          <w:p w14:paraId="496DD130" w14:textId="77777777" w:rsidR="00E138FC" w:rsidRPr="00C70209" w:rsidRDefault="00E138FC" w:rsidP="009D7655">
            <w:pPr>
              <w:pStyle w:val="T-ABCD"/>
            </w:pPr>
            <w:r w:rsidRPr="00C70209">
              <w:t>NA</w:t>
            </w:r>
          </w:p>
        </w:tc>
        <w:tc>
          <w:tcPr>
            <w:tcW w:w="794" w:type="dxa"/>
          </w:tcPr>
          <w:p w14:paraId="14FEF68E" w14:textId="77777777" w:rsidR="00E138FC" w:rsidRPr="00C70209" w:rsidRDefault="00E138FC" w:rsidP="009D7655">
            <w:pPr>
              <w:pStyle w:val="T-ABCD"/>
            </w:pPr>
            <w:r w:rsidRPr="00C70209">
              <w:t>NA</w:t>
            </w:r>
          </w:p>
        </w:tc>
        <w:tc>
          <w:tcPr>
            <w:tcW w:w="794" w:type="dxa"/>
          </w:tcPr>
          <w:p w14:paraId="14457071" w14:textId="77777777" w:rsidR="00E138FC" w:rsidRPr="00C70209" w:rsidRDefault="00E138FC" w:rsidP="009D7655">
            <w:pPr>
              <w:pStyle w:val="T-ABCD"/>
            </w:pPr>
            <w:r w:rsidRPr="00C70209">
              <w:t>NA</w:t>
            </w:r>
          </w:p>
        </w:tc>
        <w:tc>
          <w:tcPr>
            <w:tcW w:w="794" w:type="dxa"/>
          </w:tcPr>
          <w:p w14:paraId="46F76422" w14:textId="77777777" w:rsidR="00E138FC" w:rsidRPr="00C70209" w:rsidRDefault="00E138FC" w:rsidP="009D7655">
            <w:pPr>
              <w:pStyle w:val="T-ABCD"/>
            </w:pPr>
            <w:r w:rsidRPr="00C70209">
              <w:t xml:space="preserve">NA </w:t>
            </w:r>
          </w:p>
        </w:tc>
      </w:tr>
      <w:tr w:rsidR="00E138FC" w:rsidRPr="00C70209" w14:paraId="6478B3A0" w14:textId="77777777" w:rsidTr="009D7655">
        <w:trPr>
          <w:cantSplit/>
        </w:trPr>
        <w:tc>
          <w:tcPr>
            <w:tcW w:w="8705" w:type="dxa"/>
            <w:gridSpan w:val="7"/>
          </w:tcPr>
          <w:p w14:paraId="164E382E" w14:textId="6D451A94" w:rsidR="00E138FC" w:rsidRPr="00C70209" w:rsidRDefault="00E138FC" w:rsidP="009D7655">
            <w:pPr>
              <w:pStyle w:val="ES-notes"/>
            </w:pPr>
            <w:r w:rsidRPr="00C70209">
              <w:t>ES, evidence statement; RBC, red blood cell</w:t>
            </w:r>
          </w:p>
          <w:p w14:paraId="51CDEFE3" w14:textId="77777777" w:rsidR="00E138FC" w:rsidRPr="00C70209" w:rsidRDefault="00E138FC" w:rsidP="009D7655">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C30E446" w14:textId="77777777" w:rsidR="001F2F1D" w:rsidRPr="00C70209" w:rsidRDefault="001F2F1D" w:rsidP="00A05F1E">
      <w:pPr>
        <w:pStyle w:val="BodyText"/>
        <w:rPr>
          <w:lang w:eastAsia="en-GB"/>
        </w:rPr>
      </w:pPr>
    </w:p>
    <w:p w14:paraId="3289C039" w14:textId="599962CE" w:rsidR="008E4061" w:rsidRPr="00C70209" w:rsidRDefault="008E4061" w:rsidP="008E4061">
      <w:pPr>
        <w:pStyle w:val="BoxHeading"/>
      </w:pPr>
      <w:r w:rsidRPr="00C70209">
        <w:t xml:space="preserve">Recommendations and practice points concerning the use of RBC transfusion in children with malaria were not made because they were judged </w:t>
      </w:r>
      <w:r w:rsidR="008853FE" w:rsidRPr="00C70209">
        <w:t xml:space="preserve">by the CRG </w:t>
      </w:r>
      <w:r w:rsidRPr="00C70209">
        <w:t>to be outside the scope of the guidelines.</w:t>
      </w:r>
    </w:p>
    <w:p w14:paraId="229FABE2" w14:textId="62F2D7AB" w:rsidR="00A05F1E" w:rsidRPr="00C70209" w:rsidRDefault="005248BA" w:rsidP="00A05F1E">
      <w:pPr>
        <w:pStyle w:val="BoxHeading"/>
      </w:pPr>
      <w:r w:rsidRPr="00C70209">
        <w:t>Neonatal and paediatric</w:t>
      </w:r>
      <w:r w:rsidR="00A05F1E" w:rsidRPr="00C70209">
        <w:t xml:space="preserve"> patients with malaria are therefore not discuss</w:t>
      </w:r>
      <w:r w:rsidR="001F2F1D" w:rsidRPr="00C70209">
        <w:t>ed in the Module 6 Guidelines.</w:t>
      </w:r>
    </w:p>
    <w:p w14:paraId="6291AF60" w14:textId="23E4FEC6" w:rsidR="00A05F1E" w:rsidRPr="00C70209" w:rsidRDefault="00A05F1E" w:rsidP="00A05F1E">
      <w:pPr>
        <w:pStyle w:val="BoxText"/>
      </w:pPr>
      <w:r w:rsidRPr="00C70209">
        <w:t>The evidence identified during the systematic review and hand</w:t>
      </w:r>
      <w:r w:rsidR="00FB7912" w:rsidRPr="00C70209">
        <w:t>-</w:t>
      </w:r>
      <w:r w:rsidRPr="00C70209">
        <w:t>searching process is presented here for completeness.</w:t>
      </w:r>
    </w:p>
    <w:p w14:paraId="19AB6E9E" w14:textId="77777777" w:rsidR="00B20C53" w:rsidRPr="00C70209" w:rsidRDefault="00B20C53" w:rsidP="00B20C53">
      <w:pPr>
        <w:pStyle w:val="BodyText"/>
      </w:pPr>
    </w:p>
    <w:p w14:paraId="038AC196" w14:textId="77777777" w:rsidR="00E138FC" w:rsidRPr="00C70209" w:rsidRDefault="00E138FC" w:rsidP="00E138FC">
      <w:pPr>
        <w:pStyle w:val="Heading5"/>
        <w:rPr>
          <w:lang w:val="en-AU"/>
        </w:rPr>
      </w:pPr>
      <w:r w:rsidRPr="00C70209">
        <w:rPr>
          <w:lang w:val="en-AU"/>
        </w:rPr>
        <w:t>Background</w:t>
      </w:r>
    </w:p>
    <w:p w14:paraId="7D313D67" w14:textId="77777777" w:rsidR="00E138FC" w:rsidRPr="00C70209" w:rsidRDefault="00E138FC" w:rsidP="00E138FC">
      <w:pPr>
        <w:pStyle w:val="BodyText"/>
        <w:rPr>
          <w:lang w:eastAsia="en-GB"/>
        </w:rPr>
      </w:pPr>
      <w:r w:rsidRPr="00C70209">
        <w:rPr>
          <w:lang w:eastAsia="en-GB"/>
        </w:rPr>
        <w:t>Malaria can lead to the development of severe anaemia as a result of the red cell rupture and destruction that occurs during the lifecycle of the parasite, and because of the decreased red cell production that may occur in the acute phase of infection. RBC transfusions are used to prevent death in very ill patients, and shorten recovery from anaemia in more stable patients, but can also result in circulatory overload, transfusion reactions and infections.</w:t>
      </w:r>
    </w:p>
    <w:p w14:paraId="0A01F183" w14:textId="77777777" w:rsidR="0002160E" w:rsidRPr="00C70209" w:rsidRDefault="0002160E" w:rsidP="0002160E">
      <w:pPr>
        <w:pStyle w:val="Head4Num"/>
      </w:pPr>
      <w:r w:rsidRPr="00C70209">
        <w:t>RBC transfusion versus no transfusion (or alternate dose)</w:t>
      </w:r>
    </w:p>
    <w:p w14:paraId="5A304B3F" w14:textId="77777777" w:rsidR="0002160E" w:rsidRPr="00C70209" w:rsidRDefault="0002160E" w:rsidP="005B2300">
      <w:pPr>
        <w:pStyle w:val="Heading5"/>
        <w:rPr>
          <w:lang w:val="en-AU"/>
        </w:rPr>
      </w:pPr>
      <w:r w:rsidRPr="00C70209">
        <w:rPr>
          <w:lang w:val="en-AU"/>
        </w:rPr>
        <w:t>Summary of evidence</w:t>
      </w:r>
    </w:p>
    <w:p w14:paraId="09C38DA0" w14:textId="77777777" w:rsidR="0002160E" w:rsidRPr="00C70209" w:rsidRDefault="0002160E" w:rsidP="005B2300">
      <w:pPr>
        <w:pStyle w:val="Heading6"/>
      </w:pPr>
      <w:r w:rsidRPr="00C70209">
        <w:t>Level I evidence</w:t>
      </w:r>
    </w:p>
    <w:p w14:paraId="2DB0E9FA" w14:textId="1948B375" w:rsidR="008E4061" w:rsidRPr="00C70209" w:rsidRDefault="008E4061" w:rsidP="005B2300">
      <w:pPr>
        <w:pStyle w:val="BodyText"/>
      </w:pPr>
      <w:r w:rsidRPr="00C70209">
        <w:t xml:space="preserve">The systematic review and hand-searching process identified one Level I study (Meremikwu 2010) that examined the effect of RBC transfusions compared with no transfusions (or alternate dose) in </w:t>
      </w:r>
      <w:r w:rsidR="005248BA" w:rsidRPr="00C70209">
        <w:t>neonatal and paediatric</w:t>
      </w:r>
      <w:r w:rsidRPr="00C70209">
        <w:t xml:space="preserve"> patients with severe anaemia (defined as Hct &lt;20%) associated with malaria (see </w:t>
      </w:r>
      <w:r w:rsidRPr="00C70209">
        <w:rPr>
          <w:b/>
        </w:rPr>
        <w:t>Appendix C, Volume 2</w:t>
      </w:r>
      <w:r w:rsidRPr="00C70209">
        <w:t>). The main characteristics of this study are summarised in</w:t>
      </w:r>
      <w:r w:rsidRPr="00C70209">
        <w:rPr>
          <w:b/>
        </w:rPr>
        <w:t xml:space="preserve"> </w:t>
      </w:r>
      <w:r w:rsidR="004670EE" w:rsidRPr="00C70209">
        <w:rPr>
          <w:b/>
        </w:rPr>
        <w:fldChar w:fldCharType="begin"/>
      </w:r>
      <w:r w:rsidR="004670EE" w:rsidRPr="00C70209">
        <w:rPr>
          <w:b/>
        </w:rPr>
        <w:instrText xml:space="preserve"> REF _Ref406147131 \h  \* MERGEFORMAT </w:instrText>
      </w:r>
      <w:r w:rsidR="004670EE" w:rsidRPr="00C70209">
        <w:rPr>
          <w:b/>
        </w:rPr>
      </w:r>
      <w:r w:rsidR="004670EE" w:rsidRPr="00C70209">
        <w:rPr>
          <w:b/>
        </w:rPr>
        <w:fldChar w:fldCharType="separate"/>
      </w:r>
      <w:r w:rsidR="000F7A9B" w:rsidRPr="000F7A9B">
        <w:rPr>
          <w:b/>
        </w:rPr>
        <w:t>Table 3.1.24</w:t>
      </w:r>
      <w:r w:rsidR="004670EE" w:rsidRPr="00C70209">
        <w:rPr>
          <w:b/>
        </w:rPr>
        <w:fldChar w:fldCharType="end"/>
      </w:r>
      <w:r w:rsidRPr="00C70209">
        <w:t>.</w:t>
      </w:r>
    </w:p>
    <w:p w14:paraId="770CE758" w14:textId="1ABC769D" w:rsidR="008E4061" w:rsidRPr="00C70209" w:rsidRDefault="008E4061" w:rsidP="005B2300">
      <w:pPr>
        <w:pStyle w:val="BodyText"/>
      </w:pPr>
      <w:r w:rsidRPr="00C70209">
        <w:t xml:space="preserve">Meremikwu (2010) was a good-quality systematic review that identified two Level II studies (Bojang 1997, Holzer 1993) that examined the effect of RBC transfusions on the outcome of mortality in 230 children residing in the Gambia and Tanzania with severe haemolytic anaemia (Hct &lt;20%) and confirmed malaria. Both studies (Bojang 1997, Holzer 1993) excluded children with PCV &lt;12%, haemorrhage or features of congestive cardiac failure (i.e. very severe cases). Holzer (1993) also excluded patients with temperature &gt;38 °C and Bojang (1997) excluded those with sickle cell disease or severe malnutrition. The studies were rated as having </w:t>
      </w:r>
      <w:r w:rsidR="004670EE" w:rsidRPr="00C70209">
        <w:t>overall unclear risk of bias</w:t>
      </w:r>
      <w:r w:rsidRPr="00C70209">
        <w:t xml:space="preserve"> </w:t>
      </w:r>
      <w:r w:rsidR="004670EE" w:rsidRPr="00C70209">
        <w:t>due to</w:t>
      </w:r>
      <w:r w:rsidRPr="00C70209">
        <w:t xml:space="preserve"> concerns about allocation concealment and high attrition bias.</w:t>
      </w:r>
    </w:p>
    <w:p w14:paraId="326686C7" w14:textId="77777777" w:rsidR="0002160E" w:rsidRPr="00C70209" w:rsidRDefault="0002160E" w:rsidP="005B2300">
      <w:pPr>
        <w:pStyle w:val="BodyText"/>
      </w:pPr>
    </w:p>
    <w:p w14:paraId="224D54BD" w14:textId="6F083A9C" w:rsidR="0002160E" w:rsidRPr="00C70209" w:rsidRDefault="0002160E" w:rsidP="005B2300">
      <w:pPr>
        <w:pStyle w:val="Caption"/>
        <w:ind w:left="2070"/>
      </w:pPr>
      <w:bookmarkStart w:id="314" w:name="_Ref406147131"/>
      <w:bookmarkStart w:id="315" w:name="_Toc42774707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4</w:t>
      </w:r>
      <w:r w:rsidR="00130F03" w:rsidRPr="00C70209">
        <w:fldChar w:fldCharType="end"/>
      </w:r>
      <w:bookmarkEnd w:id="314"/>
      <w:r w:rsidRPr="00C70209">
        <w:tab/>
      </w:r>
      <w:r w:rsidR="00811F80" w:rsidRPr="00C70209">
        <w:t>C</w:t>
      </w:r>
      <w:r w:rsidRPr="00C70209">
        <w:t>haracteristics and quality of Level I evidence</w:t>
      </w:r>
      <w:r w:rsidR="00811F80" w:rsidRPr="00C70209">
        <w:t xml:space="preserve"> – RBC transfusion versus no transfusion (or alternate dose) in paediatric patients with malaria</w:t>
      </w:r>
      <w:bookmarkEnd w:id="315"/>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16"/>
        <w:gridCol w:w="1318"/>
        <w:gridCol w:w="1915"/>
        <w:gridCol w:w="1915"/>
        <w:gridCol w:w="1916"/>
      </w:tblGrid>
      <w:tr w:rsidR="00811F80" w:rsidRPr="00C70209" w14:paraId="5E71623C" w14:textId="77777777" w:rsidTr="00811F80">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BB8A557" w14:textId="77777777" w:rsidR="00811F80" w:rsidRPr="00C70209" w:rsidRDefault="00811F80" w:rsidP="005B2300">
            <w:pPr>
              <w:pStyle w:val="TableH2"/>
            </w:pPr>
            <w:r w:rsidRPr="00C70209">
              <w:t>Study ID</w:t>
            </w:r>
          </w:p>
        </w:tc>
        <w:tc>
          <w:tcPr>
            <w:tcW w:w="1318" w:type="dxa"/>
            <w:tcBorders>
              <w:top w:val="single" w:sz="4" w:space="0" w:color="auto"/>
              <w:left w:val="single" w:sz="4" w:space="0" w:color="auto"/>
              <w:bottom w:val="single" w:sz="4" w:space="0" w:color="auto"/>
              <w:right w:val="single" w:sz="4" w:space="0" w:color="auto"/>
              <w:tl2br w:val="nil"/>
              <w:tr2bl w:val="nil"/>
            </w:tcBorders>
          </w:tcPr>
          <w:p w14:paraId="45ABA371" w14:textId="77777777" w:rsidR="00811F80" w:rsidRPr="00C70209" w:rsidRDefault="00811F80" w:rsidP="005B2300">
            <w:pPr>
              <w:pStyle w:val="TableH2"/>
            </w:pPr>
            <w:r w:rsidRPr="00C70209">
              <w:t>Study type</w:t>
            </w:r>
          </w:p>
          <w:p w14:paraId="64A9FFAA" w14:textId="77777777" w:rsidR="00811F80" w:rsidRPr="00C70209" w:rsidRDefault="00811F80" w:rsidP="005B2300">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8C1FFE3" w14:textId="77777777" w:rsidR="00811F80" w:rsidRPr="00C70209" w:rsidRDefault="00811F80" w:rsidP="005B2300">
            <w:pPr>
              <w:pStyle w:val="TableH2"/>
            </w:pPr>
            <w:r w:rsidRPr="00C70209">
              <w:t>Population</w:t>
            </w:r>
          </w:p>
          <w:p w14:paraId="75828D37" w14:textId="77777777" w:rsidR="00811F80" w:rsidRPr="00C70209" w:rsidRDefault="00811F80" w:rsidP="005B2300">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C706A72" w14:textId="77777777" w:rsidR="00811F80" w:rsidRPr="00C70209" w:rsidRDefault="00811F80" w:rsidP="005B2300">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FB06DCE" w14:textId="77777777" w:rsidR="00811F80" w:rsidRPr="00C70209" w:rsidRDefault="00811F80" w:rsidP="005B2300">
            <w:pPr>
              <w:pStyle w:val="TableH2"/>
            </w:pPr>
            <w:r w:rsidRPr="00C70209">
              <w:t>Outcomes</w:t>
            </w:r>
          </w:p>
        </w:tc>
      </w:tr>
      <w:tr w:rsidR="00811F80" w:rsidRPr="00C70209" w14:paraId="50963B4A" w14:textId="77777777" w:rsidTr="00811F80">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ED26EF0" w14:textId="48BB5D22" w:rsidR="00811F80" w:rsidRPr="00C70209" w:rsidRDefault="00811F80" w:rsidP="003F7DCB">
            <w:pPr>
              <w:pStyle w:val="Tabletext"/>
            </w:pPr>
            <w:r w:rsidRPr="00C70209">
              <w:t>Meremikwu (</w:t>
            </w:r>
            <w:r w:rsidR="00200CBD" w:rsidRPr="00C70209">
              <w:t>2010</w:t>
            </w:r>
            <w:r w:rsidRPr="00C70209">
              <w:t>)</w:t>
            </w:r>
            <w:r w:rsidR="00E1112B" w:rsidRPr="00C70209">
              <w:fldChar w:fldCharType="begin"/>
            </w:r>
            <w:r w:rsidR="003F7DCB" w:rsidRPr="00C70209">
              <w:instrText xml:space="preserve"> ADDIN EN.CITE &lt;EndNote&gt;&lt;Cite&gt;&lt;Author&gt;Meremikwu&lt;/Author&gt;&lt;Year&gt;2000&lt;/Year&gt;&lt;RecNum&gt;174&lt;/RecNum&gt;&lt;DisplayText&gt;&lt;style face="superscript"&gt;64&lt;/style&gt;&lt;/DisplayText&gt;&lt;record&gt;&lt;rec-number&gt;174&lt;/rec-number&gt;&lt;foreign-keys&gt;&lt;key app="EN" db-id="9edve2wadsavt5ewavaxtda4f2tavzvts9ee" timestamp="1426550458"&gt;174&lt;/key&gt;&lt;/foreign-keys&gt;&lt;ref-type name="Journal Article"&gt;17&lt;/ref-type&gt;&lt;contributors&gt;&lt;authors&gt;&lt;author&gt;Meremikwu, M.&lt;/author&gt;&lt;author&gt;Smith, H. J.&lt;/author&gt;&lt;/authors&gt;&lt;/contributors&gt;&lt;auth-address&gt;Meremikwu, M., Department of Paediatrics, University of Calabar, Calabar, Cross River State, Nigeria&lt;/auth-address&gt;&lt;titles&gt;&lt;title&gt;Blood transfusion for treating malarial anaemia&lt;/title&gt;&lt;secondary-title&gt;Cochrane database of systematic reviews (Online)&lt;/secondary-title&gt;&lt;/titles&gt;&lt;periodical&gt;&lt;full-title&gt;Cochrane database of systematic reviews (Online)&lt;/full-title&gt;&lt;/periodical&gt;&lt;pages&gt;CD001475&lt;/pages&gt;&lt;number&gt;2&lt;/number&gt;&lt;reprint-edition&gt;NOT IN FILE&lt;/reprint-edition&gt;&lt;keywords&gt;&lt;keyword&gt;adult&lt;/keyword&gt;&lt;keyword&gt;adverse outcome&lt;/keyword&gt;&lt;keyword&gt;anemia&lt;/keyword&gt;&lt;keyword&gt;article&lt;/keyword&gt;&lt;keyword&gt;blood&lt;/keyword&gt;&lt;keyword&gt;blood transfusion&lt;/keyword&gt;&lt;keyword&gt;child&lt;/keyword&gt;&lt;keyword&gt;developing country&lt;/keyword&gt;&lt;keyword&gt;Embase&lt;/keyword&gt;&lt;keyword&gt;Embase 13Mar14&lt;/keyword&gt;&lt;keyword&gt;hematocrit&lt;/keyword&gt;&lt;keyword&gt;hospital&lt;/keyword&gt;&lt;keyword&gt;human&lt;/keyword&gt;&lt;keyword&gt;malaria&lt;/keyword&gt;&lt;keyword&gt;malaria falciparum&lt;/keyword&gt;&lt;keyword&gt;patient&lt;/keyword&gt;&lt;keyword&gt;register&lt;/keyword&gt;&lt;keyword&gt;respiratory distress&lt;/keyword&gt;&lt;keyword&gt;review&lt;/keyword&gt;&lt;keyword&gt;risk&lt;/keyword&gt;&lt;keyword&gt;transfusion&lt;/keyword&gt;&lt;keyword&gt;virus transmission&lt;/keyword&gt;&lt;/keywords&gt;&lt;dates&gt;&lt;year&gt;2000&lt;/year&gt;&lt;/dates&gt;&lt;isbn&gt;1469-493X&lt;/isbn&gt;&lt;urls&gt;&lt;related-urls&gt;&lt;url&gt;http://www.embase.com/search/results?subaction=viewrecord&amp;amp;from=export&amp;amp;id=L31317756&lt;/url&gt;&lt;/related-urls&gt;&lt;/urls&gt;&lt;/record&gt;&lt;/Cite&gt;&lt;/EndNote&gt;</w:instrText>
            </w:r>
            <w:r w:rsidR="00E1112B" w:rsidRPr="00C70209">
              <w:fldChar w:fldCharType="separate"/>
            </w:r>
            <w:r w:rsidR="003F7DCB" w:rsidRPr="00C70209">
              <w:rPr>
                <w:vertAlign w:val="superscript"/>
              </w:rPr>
              <w:t>64</w:t>
            </w:r>
            <w:r w:rsidR="00E1112B" w:rsidRPr="00C70209">
              <w:fldChar w:fldCharType="end"/>
            </w:r>
          </w:p>
        </w:tc>
        <w:tc>
          <w:tcPr>
            <w:tcW w:w="1318" w:type="dxa"/>
            <w:tcBorders>
              <w:top w:val="single" w:sz="4" w:space="0" w:color="auto"/>
              <w:left w:val="single" w:sz="4" w:space="0" w:color="auto"/>
              <w:bottom w:val="single" w:sz="4" w:space="0" w:color="auto"/>
              <w:right w:val="single" w:sz="4" w:space="0" w:color="auto"/>
              <w:tl2br w:val="nil"/>
              <w:tr2bl w:val="nil"/>
            </w:tcBorders>
          </w:tcPr>
          <w:p w14:paraId="29F6D08B" w14:textId="77777777" w:rsidR="00811F80" w:rsidRPr="00C70209" w:rsidRDefault="00811F80" w:rsidP="005B2300">
            <w:pPr>
              <w:pStyle w:val="Tabletext"/>
            </w:pPr>
            <w:r w:rsidRPr="00C70209">
              <w:t>Systematic review</w:t>
            </w:r>
          </w:p>
          <w:p w14:paraId="7CAB38C9" w14:textId="77777777" w:rsidR="00811F80" w:rsidRPr="00C70209" w:rsidRDefault="00811F80" w:rsidP="005B2300">
            <w:pPr>
              <w:pStyle w:val="Tabletext"/>
              <w:rPr>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FAE847C" w14:textId="4F8947B4" w:rsidR="00811F80" w:rsidRPr="00C70209" w:rsidRDefault="00811F80" w:rsidP="005B2300">
            <w:pPr>
              <w:pStyle w:val="Tabletext"/>
            </w:pPr>
            <w:r w:rsidRPr="00C70209">
              <w:t xml:space="preserve">Children with severe anaemia (Hct </w:t>
            </w:r>
            <w:r w:rsidR="00FB7912" w:rsidRPr="00C70209">
              <w:t>&lt;</w:t>
            </w:r>
            <w:r w:rsidRPr="00C70209">
              <w:t>20 %) and malaria parasitaemia</w:t>
            </w:r>
          </w:p>
          <w:p w14:paraId="751D607C" w14:textId="77777777" w:rsidR="00811F80" w:rsidRPr="00C70209" w:rsidRDefault="00811F80" w:rsidP="005B2300">
            <w:pPr>
              <w:pStyle w:val="Tabletext"/>
            </w:pPr>
            <w:r w:rsidRPr="00C70209">
              <w:t>N=23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30B7447" w14:textId="063FF9BF" w:rsidR="00811F80" w:rsidRPr="00C70209" w:rsidRDefault="00811F80" w:rsidP="005B2300">
            <w:pPr>
              <w:pStyle w:val="Tabletext"/>
            </w:pPr>
            <w:r w:rsidRPr="00C70209">
              <w:t xml:space="preserve">RBC transfusion (n=118) </w:t>
            </w:r>
            <w:r w:rsidR="00C91BAE" w:rsidRPr="00C70209">
              <w:t>versus</w:t>
            </w:r>
            <w:r w:rsidRPr="00C70209">
              <w:t xml:space="preserve"> no transfusion (n=112)</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9788BC0" w14:textId="77777777" w:rsidR="00811F80" w:rsidRPr="00C70209" w:rsidRDefault="00811F80" w:rsidP="005B2300">
            <w:pPr>
              <w:pStyle w:val="Tabletext"/>
            </w:pPr>
            <w:r w:rsidRPr="00C70209">
              <w:t>Mortality</w:t>
            </w:r>
          </w:p>
        </w:tc>
      </w:tr>
    </w:tbl>
    <w:p w14:paraId="2E6D5E00" w14:textId="4B1F15E3" w:rsidR="0002160E" w:rsidRPr="00C70209" w:rsidRDefault="00C34293" w:rsidP="005B2300">
      <w:pPr>
        <w:pStyle w:val="TableFigNotes0"/>
      </w:pPr>
      <w:r w:rsidRPr="00C70209">
        <w:t xml:space="preserve">Hct, haematocrit; </w:t>
      </w:r>
      <w:r w:rsidR="0002160E" w:rsidRPr="00C70209">
        <w:t>RBC, red blood cell</w:t>
      </w:r>
    </w:p>
    <w:p w14:paraId="34BBF0DB" w14:textId="77777777" w:rsidR="0002160E" w:rsidRPr="00C70209" w:rsidRDefault="0002160E" w:rsidP="005B2300">
      <w:pPr>
        <w:pStyle w:val="Heading6"/>
      </w:pPr>
      <w:r w:rsidRPr="00C70209">
        <w:t>Level II evidence</w:t>
      </w:r>
    </w:p>
    <w:p w14:paraId="39B8190B" w14:textId="79EA8335" w:rsidR="008E4061" w:rsidRPr="00C70209" w:rsidRDefault="008E4061" w:rsidP="005B2300">
      <w:pPr>
        <w:pStyle w:val="BodyText"/>
      </w:pPr>
      <w:r w:rsidRPr="00C70209">
        <w:t xml:space="preserve">The systematic review and hand-searching process identified one additional Level II study (Olupot-Olupot 2014) that examined the effect of RBC transfusion compared with no transfusion (or alternate dose) in </w:t>
      </w:r>
      <w:r w:rsidR="005248BA" w:rsidRPr="00C70209">
        <w:t>neonatal and paediatric</w:t>
      </w:r>
      <w:r w:rsidRPr="00C70209">
        <w:t xml:space="preserve"> patients with severe anaemia associated with malaria (see </w:t>
      </w:r>
      <w:r w:rsidRPr="00C70209">
        <w:rPr>
          <w:b/>
        </w:rPr>
        <w:t>Appendix C, Volume 2)</w:t>
      </w:r>
      <w:r w:rsidRPr="00C70209">
        <w:t xml:space="preserve">. The main characteristics of this study are summarised in </w:t>
      </w:r>
      <w:r w:rsidR="004670EE" w:rsidRPr="00C70209">
        <w:rPr>
          <w:b/>
        </w:rPr>
        <w:fldChar w:fldCharType="begin"/>
      </w:r>
      <w:r w:rsidR="004670EE" w:rsidRPr="00C70209">
        <w:rPr>
          <w:b/>
        </w:rPr>
        <w:instrText xml:space="preserve"> REF _Ref406147528 \h  \* MERGEFORMAT </w:instrText>
      </w:r>
      <w:r w:rsidR="004670EE" w:rsidRPr="00C70209">
        <w:rPr>
          <w:b/>
        </w:rPr>
      </w:r>
      <w:r w:rsidR="004670EE" w:rsidRPr="00C70209">
        <w:rPr>
          <w:b/>
        </w:rPr>
        <w:fldChar w:fldCharType="separate"/>
      </w:r>
      <w:r w:rsidR="000F7A9B" w:rsidRPr="000F7A9B">
        <w:rPr>
          <w:b/>
        </w:rPr>
        <w:t>Table 3.1.25</w:t>
      </w:r>
      <w:r w:rsidR="004670EE" w:rsidRPr="00C70209">
        <w:rPr>
          <w:b/>
        </w:rPr>
        <w:fldChar w:fldCharType="end"/>
      </w:r>
      <w:r w:rsidRPr="00C70209">
        <w:t>.</w:t>
      </w:r>
    </w:p>
    <w:p w14:paraId="1C4F8A40" w14:textId="5DB4D74E" w:rsidR="00200CBD" w:rsidRPr="00C70209" w:rsidRDefault="008E4061" w:rsidP="005B2300">
      <w:pPr>
        <w:pStyle w:val="BodyText"/>
      </w:pPr>
      <w:r w:rsidRPr="00C70209">
        <w:t>The good-quality study by Olupot-Olupot (2014) was conducted in two centres in Uganda; it compared transfusion of a standard volume (20 mL/kg) of whole blood with an increased transfusion volume (30 mL/kg) in paediatric patients aged &gt;60 days and &lt;12 years with severe anaemia (defined as a haemoglobin level &lt;6 g/dL). Participa</w:t>
      </w:r>
      <w:r w:rsidR="00227344" w:rsidRPr="00C70209">
        <w:t xml:space="preserve">nts could also receive </w:t>
      </w:r>
      <w:r w:rsidR="003E7942">
        <w:t xml:space="preserve">packed </w:t>
      </w:r>
      <w:r w:rsidRPr="00C70209">
        <w:t>RBC</w:t>
      </w:r>
      <w:r w:rsidR="003E7942">
        <w:t>s</w:t>
      </w:r>
      <w:r w:rsidRPr="00C70209">
        <w:t xml:space="preserve"> as an alternative to whole</w:t>
      </w:r>
      <w:r w:rsidR="00BB008C" w:rsidRPr="00C70209">
        <w:t xml:space="preserve"> </w:t>
      </w:r>
      <w:r w:rsidRPr="00C70209">
        <w:t>blood transfusion, but this only occurred once during the trial period, with all other transfusions administered as whole</w:t>
      </w:r>
      <w:r w:rsidR="00BB008C" w:rsidRPr="00C70209">
        <w:t xml:space="preserve"> </w:t>
      </w:r>
      <w:r w:rsidRPr="00C70209">
        <w:t xml:space="preserve">blood. The applicability of this trial to the Australian context is therefore limited. Malaria was present in 59% of patients (slide positive and/or malaria rapid diagnostic test), 20% of patients had sickle cell anaemia (HbSS), 5% of patients were homozygous for </w:t>
      </w:r>
      <w:r w:rsidRPr="00C70209">
        <w:rPr>
          <w:rFonts w:cs="Calibri"/>
        </w:rPr>
        <w:t>α</w:t>
      </w:r>
      <w:r w:rsidRPr="00C70209">
        <w:t>-thalassaemia, and 12% of patients had glucose-6-phosphate dehydrogenase deficiency.</w:t>
      </w:r>
    </w:p>
    <w:p w14:paraId="32776C6D" w14:textId="17EB40BC" w:rsidR="0002160E" w:rsidRPr="00C70209" w:rsidRDefault="0002160E" w:rsidP="005B2300">
      <w:pPr>
        <w:pStyle w:val="Caption"/>
        <w:ind w:left="2070"/>
      </w:pPr>
      <w:bookmarkStart w:id="316" w:name="_Ref406147528"/>
      <w:bookmarkStart w:id="317" w:name="_Toc42774708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5</w:t>
      </w:r>
      <w:r w:rsidR="00130F03" w:rsidRPr="00C70209">
        <w:fldChar w:fldCharType="end"/>
      </w:r>
      <w:bookmarkEnd w:id="316"/>
      <w:r w:rsidRPr="00C70209">
        <w:tab/>
      </w:r>
      <w:r w:rsidR="00811F80" w:rsidRPr="00C70209">
        <w:t>C</w:t>
      </w:r>
      <w:r w:rsidRPr="00C70209">
        <w:t xml:space="preserve">haracteristics and quality of Level </w:t>
      </w:r>
      <w:r w:rsidR="00811F80" w:rsidRPr="00C70209">
        <w:t>II</w:t>
      </w:r>
      <w:r w:rsidRPr="00C70209">
        <w:t xml:space="preserve"> evidence</w:t>
      </w:r>
      <w:r w:rsidR="00811F80" w:rsidRPr="00C70209">
        <w:t xml:space="preserve"> – RBC transfusion versus no transfusion (or alternate dose) in paediatric patients with malaria</w:t>
      </w:r>
      <w:bookmarkEnd w:id="317"/>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16"/>
        <w:gridCol w:w="1318"/>
        <w:gridCol w:w="1915"/>
        <w:gridCol w:w="1915"/>
        <w:gridCol w:w="1916"/>
      </w:tblGrid>
      <w:tr w:rsidR="00811F80" w:rsidRPr="00C70209" w14:paraId="60197E35" w14:textId="77777777" w:rsidTr="004C3BA8">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A876DC3" w14:textId="77777777" w:rsidR="00811F80" w:rsidRPr="00C70209" w:rsidRDefault="00811F80" w:rsidP="005B2300">
            <w:pPr>
              <w:pStyle w:val="TableH2"/>
            </w:pPr>
            <w:r w:rsidRPr="00C70209">
              <w:t>Study ID</w:t>
            </w:r>
          </w:p>
        </w:tc>
        <w:tc>
          <w:tcPr>
            <w:tcW w:w="1318" w:type="dxa"/>
            <w:tcBorders>
              <w:top w:val="single" w:sz="4" w:space="0" w:color="auto"/>
              <w:left w:val="single" w:sz="4" w:space="0" w:color="auto"/>
              <w:bottom w:val="single" w:sz="4" w:space="0" w:color="auto"/>
              <w:right w:val="single" w:sz="4" w:space="0" w:color="auto"/>
              <w:tl2br w:val="nil"/>
              <w:tr2bl w:val="nil"/>
            </w:tcBorders>
          </w:tcPr>
          <w:p w14:paraId="288A955A" w14:textId="77777777" w:rsidR="00811F80" w:rsidRPr="00C70209" w:rsidRDefault="00811F80" w:rsidP="005B2300">
            <w:pPr>
              <w:pStyle w:val="TableH2"/>
            </w:pPr>
            <w:r w:rsidRPr="00C70209">
              <w:t>Study type</w:t>
            </w:r>
          </w:p>
          <w:p w14:paraId="67906A6B" w14:textId="77777777" w:rsidR="00811F80" w:rsidRPr="00C70209" w:rsidRDefault="00811F80" w:rsidP="005B2300">
            <w:pPr>
              <w:pStyle w:val="TableH2"/>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A4F8B13" w14:textId="77777777" w:rsidR="00811F80" w:rsidRPr="00C70209" w:rsidRDefault="00811F80" w:rsidP="005B2300">
            <w:pPr>
              <w:pStyle w:val="TableH2"/>
            </w:pPr>
            <w:r w:rsidRPr="00C70209">
              <w:t>Population</w:t>
            </w:r>
          </w:p>
          <w:p w14:paraId="48972993" w14:textId="77777777" w:rsidR="00811F80" w:rsidRPr="00C70209" w:rsidRDefault="00811F80" w:rsidP="005B2300">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A22C5CA" w14:textId="77777777" w:rsidR="00811F80" w:rsidRPr="00C70209" w:rsidRDefault="00811F80" w:rsidP="005B2300">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530ACAF8" w14:textId="77777777" w:rsidR="00811F80" w:rsidRPr="00C70209" w:rsidRDefault="00811F80" w:rsidP="005B2300">
            <w:pPr>
              <w:pStyle w:val="TableH2"/>
            </w:pPr>
            <w:r w:rsidRPr="00C70209">
              <w:t>Outcomes</w:t>
            </w:r>
          </w:p>
        </w:tc>
      </w:tr>
      <w:tr w:rsidR="00200CBD" w:rsidRPr="00C70209" w14:paraId="53760D1A" w14:textId="77777777" w:rsidTr="00A05F1E">
        <w:trPr>
          <w:cantSplit/>
          <w:tblHeader/>
        </w:trPr>
        <w:tc>
          <w:tcPr>
            <w:tcW w:w="8381"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4D0BA998" w14:textId="77777777" w:rsidR="00200CBD" w:rsidRPr="00C70209" w:rsidRDefault="00200CBD" w:rsidP="005B2300">
            <w:pPr>
              <w:pStyle w:val="TableH2"/>
            </w:pPr>
            <w:r w:rsidRPr="00C70209">
              <w:t>Included and assessed by Meremikwu (2010)</w:t>
            </w:r>
          </w:p>
        </w:tc>
      </w:tr>
      <w:tr w:rsidR="00200CBD" w:rsidRPr="00C70209" w14:paraId="4D0706D8" w14:textId="77777777" w:rsidTr="004C3BA8">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2E172F6" w14:textId="38F89642" w:rsidR="00200CBD" w:rsidRPr="00C70209" w:rsidRDefault="00200CBD" w:rsidP="003F7DCB">
            <w:pPr>
              <w:pStyle w:val="Tabletext"/>
            </w:pPr>
            <w:r w:rsidRPr="00C70209">
              <w:t>Bojang (1997)</w:t>
            </w:r>
            <w:r w:rsidR="00E1112B" w:rsidRPr="00C70209">
              <w:fldChar w:fldCharType="begin"/>
            </w:r>
            <w:r w:rsidR="003F7DCB" w:rsidRPr="00C70209">
              <w:instrText xml:space="preserve"> ADDIN EN.CITE &lt;EndNote&gt;&lt;Cite&gt;&lt;Author&gt;Bojang&lt;/Author&gt;&lt;Year&gt;1997&lt;/Year&gt;&lt;RecNum&gt;705&lt;/RecNum&gt;&lt;DisplayText&gt;&lt;style face="superscript"&gt;65&lt;/style&gt;&lt;/DisplayText&gt;&lt;record&gt;&lt;rec-number&gt;705&lt;/rec-number&gt;&lt;foreign-keys&gt;&lt;key app="EN" db-id="9edve2wadsavt5ewavaxtda4f2tavzvts9ee" timestamp="1430015189"&gt;705&lt;/key&gt;&lt;/foreign-keys&gt;&lt;ref-type name="Journal Article"&gt;17&lt;/ref-type&gt;&lt;contributors&gt;&lt;authors&gt;&lt;author&gt;Bojang, K. A.&lt;/author&gt;&lt;author&gt;Palmer, A.&lt;/author&gt;&lt;author&gt;Boele van Hensbroek, M.&lt;/author&gt;&lt;author&gt;Banya, W. A.&lt;/author&gt;&lt;author&gt;Greenwood, B. M.&lt;/author&gt;&lt;/authors&gt;&lt;/contributors&gt;&lt;titles&gt;&lt;title&gt;Management of severe malarial anaemia in Gambian children&lt;/title&gt;&lt;secondary-title&gt;Transactions of the Royal Society of Tropical Medicine and Hygiene&lt;/secondary-title&gt;&lt;alt-title&gt;Trans. R. Soc. Trop. Med. Hyg.&lt;/alt-title&gt;&lt;/titles&gt;&lt;periodical&gt;&lt;full-title&gt;Trans R Soc Trop Med Hyg&lt;/full-title&gt;&lt;abbr-1&gt;Transactions of the Royal Society of Tropical Medicine and Hygiene&lt;/abbr-1&gt;&lt;/periodical&gt;&lt;pages&gt;557–561&lt;/pages&gt;&lt;volume&gt;91&lt;/volume&gt;&lt;number&gt;5&lt;/number&gt;&lt;dates&gt;&lt;year&gt;1997&lt;/year&gt;&lt;/dates&gt;&lt;isbn&gt;0035-9203&lt;/isbn&gt;&lt;urls&gt;&lt;related-urls&gt;&lt;url&gt;http://trstmh.oxfordjournals.org/content/91/5/557&lt;/url&gt;&lt;/related-urls&gt;&lt;/urls&gt;&lt;electronic-resource-num&gt;DOI:10.1016/S0035-9203(97)90025-0&lt;/electronic-resource-num&gt;&lt;/record&gt;&lt;/Cite&gt;&lt;/EndNote&gt;</w:instrText>
            </w:r>
            <w:r w:rsidR="00E1112B" w:rsidRPr="00C70209">
              <w:fldChar w:fldCharType="separate"/>
            </w:r>
            <w:r w:rsidR="003F7DCB" w:rsidRPr="00C70209">
              <w:rPr>
                <w:vertAlign w:val="superscript"/>
              </w:rPr>
              <w:t>65</w:t>
            </w:r>
            <w:r w:rsidR="00E1112B" w:rsidRPr="00C70209">
              <w:fldChar w:fldCharType="end"/>
            </w:r>
          </w:p>
        </w:tc>
        <w:tc>
          <w:tcPr>
            <w:tcW w:w="1318" w:type="dxa"/>
            <w:tcBorders>
              <w:top w:val="single" w:sz="4" w:space="0" w:color="auto"/>
              <w:left w:val="single" w:sz="4" w:space="0" w:color="auto"/>
              <w:bottom w:val="single" w:sz="4" w:space="0" w:color="auto"/>
              <w:right w:val="single" w:sz="4" w:space="0" w:color="auto"/>
              <w:tl2br w:val="nil"/>
              <w:tr2bl w:val="nil"/>
            </w:tcBorders>
          </w:tcPr>
          <w:p w14:paraId="4E04435F" w14:textId="77777777" w:rsidR="00200CBD" w:rsidRPr="00C70209" w:rsidRDefault="00200CBD" w:rsidP="005B2300">
            <w:pPr>
              <w:pStyle w:val="Tabletext"/>
            </w:pPr>
            <w:r w:rsidRPr="00C70209">
              <w:t>RCT</w:t>
            </w:r>
          </w:p>
          <w:p w14:paraId="14998508" w14:textId="77777777" w:rsidR="00200CBD" w:rsidRPr="00C70209" w:rsidRDefault="00200CBD" w:rsidP="005B2300">
            <w:pPr>
              <w:pStyle w:val="Tabletext"/>
              <w:rPr>
                <w:i/>
              </w:rPr>
            </w:pPr>
            <w:r w:rsidRPr="00C70209">
              <w:rPr>
                <w:i/>
              </w:rPr>
              <w:t>Unclear risk of bias</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0913E80" w14:textId="77777777" w:rsidR="00200CBD" w:rsidRPr="00C70209" w:rsidRDefault="00D05BE8" w:rsidP="005B2300">
            <w:pPr>
              <w:pStyle w:val="Tabletext"/>
            </w:pPr>
            <w:r w:rsidRPr="00C70209">
              <w:t>Paediatric patients</w:t>
            </w:r>
            <w:r w:rsidR="00200CBD" w:rsidRPr="00C70209">
              <w:t xml:space="preserve"> aged 9 months to 9 years with malaria and severe anaemia (PCV 12–15%)</w:t>
            </w:r>
          </w:p>
          <w:p w14:paraId="3F178FFD" w14:textId="77777777" w:rsidR="00200CBD" w:rsidRPr="00C70209" w:rsidRDefault="00200CBD" w:rsidP="005B2300">
            <w:pPr>
              <w:pStyle w:val="Tabletext"/>
            </w:pPr>
            <w:r w:rsidRPr="00C70209">
              <w:t>N=114</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5FBAE70" w14:textId="0321D558" w:rsidR="00200CBD" w:rsidRPr="00C70209" w:rsidRDefault="00200CBD" w:rsidP="005B2300">
            <w:pPr>
              <w:pStyle w:val="Tabletext"/>
            </w:pPr>
            <w:r w:rsidRPr="00C70209">
              <w:t xml:space="preserve">RBC transfusion </w:t>
            </w:r>
            <w:r w:rsidR="00C91BAE" w:rsidRPr="00C70209">
              <w:t>versus</w:t>
            </w:r>
            <w:r w:rsidRPr="00C70209">
              <w:t xml:space="preserve"> no transfusion (with oral iron)</w:t>
            </w:r>
          </w:p>
          <w:p w14:paraId="235FA3C7" w14:textId="77777777" w:rsidR="00200CBD" w:rsidRPr="00C70209" w:rsidRDefault="00200CBD" w:rsidP="005B2300">
            <w:pPr>
              <w:pStyle w:val="Tabletext-evidencematrix"/>
            </w:pPr>
            <w:r w:rsidRPr="00C70209">
              <w:t>*all participant received chloroquine (25 mg/kg) plus sulphadoxine-pyrimethamine</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71ADFC3" w14:textId="77777777" w:rsidR="00200CBD" w:rsidRPr="00C70209" w:rsidRDefault="00200CBD" w:rsidP="005B2300">
            <w:pPr>
              <w:pStyle w:val="Tabletext"/>
            </w:pPr>
            <w:r w:rsidRPr="00C70209">
              <w:t>Mortality</w:t>
            </w:r>
          </w:p>
        </w:tc>
      </w:tr>
      <w:tr w:rsidR="00200CBD" w:rsidRPr="00C70209" w14:paraId="326D1482" w14:textId="77777777" w:rsidTr="004C3BA8">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19E5F7E" w14:textId="3B001CA9" w:rsidR="00200CBD" w:rsidRPr="00C70209" w:rsidRDefault="00200CBD" w:rsidP="003F7DCB">
            <w:pPr>
              <w:pStyle w:val="Tabletext"/>
            </w:pPr>
            <w:r w:rsidRPr="00C70209">
              <w:t>Holzer (1993)</w:t>
            </w:r>
            <w:r w:rsidR="00E1112B" w:rsidRPr="00C70209">
              <w:fldChar w:fldCharType="begin"/>
            </w:r>
            <w:r w:rsidR="003F7DCB" w:rsidRPr="00C70209">
              <w:instrText xml:space="preserve"> ADDIN EN.CITE &lt;EndNote&gt;&lt;Cite&gt;&lt;Author&gt;Holzer&lt;/Author&gt;&lt;Year&gt;1993&lt;/Year&gt;&lt;RecNum&gt;706&lt;/RecNum&gt;&lt;DisplayText&gt;&lt;style face="superscript"&gt;66&lt;/style&gt;&lt;/DisplayText&gt;&lt;record&gt;&lt;rec-number&gt;706&lt;/rec-number&gt;&lt;foreign-keys&gt;&lt;key app="EN" db-id="9edve2wadsavt5ewavaxtda4f2tavzvts9ee" timestamp="1430015189"&gt;706&lt;/key&gt;&lt;/foreign-keys&gt;&lt;ref-type name="Journal Article"&gt;17&lt;/ref-type&gt;&lt;contributors&gt;&lt;authors&gt;&lt;author&gt;Holzer, B. R.&lt;/author&gt;&lt;author&gt;Egger, M.&lt;/author&gt;&lt;author&gt;Teuscher, T.&lt;/author&gt;&lt;author&gt;Koch, S.&lt;/author&gt;&lt;author&gt;Mboya, D. M.&lt;/author&gt;&lt;author&gt;Smith, G. D.&lt;/author&gt;&lt;/authors&gt;&lt;/contributors&gt;&lt;titles&gt;&lt;title&gt;Childhood anemia in Africa: to transfuse or not transfuse?&lt;/title&gt;&lt;secondary-title&gt;Acta Tropica&lt;/secondary-title&gt;&lt;alt-title&gt;Acta Trop.&lt;/alt-title&gt;&lt;/titles&gt;&lt;periodical&gt;&lt;full-title&gt;Acta Tropica&lt;/full-title&gt;&lt;abbr-1&gt;Acta Trop.&lt;/abbr-1&gt;&lt;/periodical&gt;&lt;alt-periodical&gt;&lt;full-title&gt;Acta Tropica&lt;/full-title&gt;&lt;abbr-1&gt;Acta Trop.&lt;/abbr-1&gt;&lt;/alt-periodical&gt;&lt;pages&gt;47–51&lt;/pages&gt;&lt;volume&gt;55&lt;/volume&gt;&lt;number&gt;1-2&lt;/number&gt;&lt;dates&gt;&lt;year&gt;1993&lt;/year&gt;&lt;/dates&gt;&lt;isbn&gt;0001-706X&lt;/isbn&gt;&lt;urls&gt;&lt;related-urls&gt;&lt;url&gt;http://www.sciencedirect.com/science/article/pii/0001706X9390047F&lt;/url&gt;&lt;/related-urls&gt;&lt;/urls&gt;&lt;electronic-resource-num&gt;DOI:10.1016/0001-706X(93)90047-F&lt;/electronic-resource-num&gt;&lt;/record&gt;&lt;/Cite&gt;&lt;/EndNote&gt;</w:instrText>
            </w:r>
            <w:r w:rsidR="00E1112B" w:rsidRPr="00C70209">
              <w:fldChar w:fldCharType="separate"/>
            </w:r>
            <w:r w:rsidR="003F7DCB" w:rsidRPr="00C70209">
              <w:rPr>
                <w:vertAlign w:val="superscript"/>
              </w:rPr>
              <w:t>66</w:t>
            </w:r>
            <w:r w:rsidR="00E1112B" w:rsidRPr="00C70209">
              <w:fldChar w:fldCharType="end"/>
            </w:r>
          </w:p>
        </w:tc>
        <w:tc>
          <w:tcPr>
            <w:tcW w:w="1318" w:type="dxa"/>
            <w:tcBorders>
              <w:top w:val="single" w:sz="4" w:space="0" w:color="auto"/>
              <w:left w:val="single" w:sz="4" w:space="0" w:color="auto"/>
              <w:bottom w:val="single" w:sz="4" w:space="0" w:color="auto"/>
              <w:right w:val="single" w:sz="4" w:space="0" w:color="auto"/>
              <w:tl2br w:val="nil"/>
              <w:tr2bl w:val="nil"/>
            </w:tcBorders>
          </w:tcPr>
          <w:p w14:paraId="53C22224" w14:textId="77777777" w:rsidR="00200CBD" w:rsidRPr="00C70209" w:rsidRDefault="00200CBD" w:rsidP="005B2300">
            <w:pPr>
              <w:pStyle w:val="Tabletext"/>
            </w:pPr>
            <w:r w:rsidRPr="00C70209">
              <w:t>RCT</w:t>
            </w:r>
          </w:p>
          <w:p w14:paraId="59A48FD9" w14:textId="77777777" w:rsidR="00200CBD" w:rsidRPr="00C70209" w:rsidRDefault="00200CBD" w:rsidP="005B2300">
            <w:pPr>
              <w:pStyle w:val="Tabletext"/>
            </w:pPr>
            <w:r w:rsidRPr="00C70209">
              <w:rPr>
                <w:i/>
              </w:rPr>
              <w:t>Unclear risk of bias</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92F70B2" w14:textId="77777777" w:rsidR="00200CBD" w:rsidRPr="00C70209" w:rsidRDefault="00D05BE8" w:rsidP="005B2300">
            <w:pPr>
              <w:pStyle w:val="Tabletext"/>
            </w:pPr>
            <w:r w:rsidRPr="00C70209">
              <w:t>Paediatric patients</w:t>
            </w:r>
            <w:r w:rsidR="00200CBD" w:rsidRPr="00C70209">
              <w:t xml:space="preserve"> aged 2 months to 6 years with malaria and severe anaemia (PCV 12–17%)</w:t>
            </w:r>
          </w:p>
          <w:p w14:paraId="4C030F9D" w14:textId="77777777" w:rsidR="00200CBD" w:rsidRPr="00C70209" w:rsidRDefault="00200CBD" w:rsidP="005B2300">
            <w:pPr>
              <w:pStyle w:val="Tabletext"/>
            </w:pPr>
            <w:r w:rsidRPr="00C70209">
              <w:t>N=116</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C7AE7A8" w14:textId="09477987" w:rsidR="00200CBD" w:rsidRPr="00C70209" w:rsidRDefault="00200CBD" w:rsidP="005B2300">
            <w:pPr>
              <w:pStyle w:val="Tabletext"/>
            </w:pPr>
            <w:r w:rsidRPr="00C70209">
              <w:t xml:space="preserve">RBC transfusion </w:t>
            </w:r>
            <w:r w:rsidR="00C91BAE" w:rsidRPr="00C70209">
              <w:t>versus</w:t>
            </w:r>
            <w:r w:rsidRPr="00C70209">
              <w:t xml:space="preserve"> no transfusion</w:t>
            </w:r>
          </w:p>
          <w:p w14:paraId="0215E7E9" w14:textId="77777777" w:rsidR="00200CBD" w:rsidRPr="00C70209" w:rsidRDefault="00200CBD" w:rsidP="005B2300">
            <w:pPr>
              <w:pStyle w:val="Tabletext-evidencematrix"/>
            </w:pPr>
            <w:r w:rsidRPr="00C70209">
              <w:t>*all participant received chloroquine (25 mg/kg) plus mebendazole</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D6E7AE3" w14:textId="77777777" w:rsidR="00200CBD" w:rsidRPr="00C70209" w:rsidRDefault="00200CBD" w:rsidP="005B2300">
            <w:pPr>
              <w:pStyle w:val="Tabletext"/>
            </w:pPr>
            <w:r w:rsidRPr="00C70209">
              <w:t>Mortality</w:t>
            </w:r>
          </w:p>
        </w:tc>
      </w:tr>
      <w:tr w:rsidR="00200CBD" w:rsidRPr="00C70209" w14:paraId="4DD212FA" w14:textId="77777777" w:rsidTr="00A05F1E">
        <w:trPr>
          <w:cantSplit/>
          <w:tblHeader/>
        </w:trPr>
        <w:tc>
          <w:tcPr>
            <w:tcW w:w="8381"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1DB898FE" w14:textId="77777777" w:rsidR="00200CBD" w:rsidRPr="00C70209" w:rsidRDefault="00200CBD" w:rsidP="005B2300">
            <w:pPr>
              <w:pStyle w:val="TableH2"/>
            </w:pPr>
            <w:r w:rsidRPr="00C70209">
              <w:t>Additional Level II studies identified in this review</w:t>
            </w:r>
          </w:p>
        </w:tc>
      </w:tr>
      <w:tr w:rsidR="00200CBD" w:rsidRPr="00C70209" w14:paraId="2889DCCE" w14:textId="77777777" w:rsidTr="004C3BA8">
        <w:trPr>
          <w:cantSplit/>
          <w:tblHeader/>
        </w:trPr>
        <w:tc>
          <w:tcPr>
            <w:tcW w:w="131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F2EDE56" w14:textId="5C6C1E97" w:rsidR="00200CBD" w:rsidRPr="00C70209" w:rsidRDefault="00200CBD" w:rsidP="003F7DCB">
            <w:pPr>
              <w:pStyle w:val="Tabletext"/>
            </w:pPr>
            <w:r w:rsidRPr="00C70209">
              <w:t>Olupot-Olupot (2014)</w:t>
            </w:r>
            <w:r w:rsidR="00E1112B" w:rsidRPr="00C70209">
              <w:fldChar w:fldCharType="begin">
                <w:fldData xml:space="preserve">PEVuZE5vdGU+PENpdGU+PEF1dGhvcj5PbHVwb3QtT2x1cG90PC9BdXRob3I+PFllYXI+MjAxNDwv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</w:fldData>
              </w:fldChar>
            </w:r>
            <w:r w:rsidR="003F7DCB" w:rsidRPr="00C70209">
              <w:instrText xml:space="preserve"> ADDIN EN.CITE </w:instrText>
            </w:r>
            <w:r w:rsidR="003F7DCB" w:rsidRPr="00C70209">
              <w:fldChar w:fldCharType="begin">
                <w:fldData xml:space="preserve">PEVuZE5vdGU+PENpdGU+PEF1dGhvcj5PbHVwb3QtT2x1cG90PC9BdXRob3I+PFllYXI+MjAxNDwv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7</w:t>
            </w:r>
            <w:r w:rsidR="00E1112B" w:rsidRPr="00C70209">
              <w:fldChar w:fldCharType="end"/>
            </w:r>
          </w:p>
        </w:tc>
        <w:tc>
          <w:tcPr>
            <w:tcW w:w="1318" w:type="dxa"/>
            <w:tcBorders>
              <w:top w:val="single" w:sz="4" w:space="0" w:color="auto"/>
              <w:left w:val="single" w:sz="4" w:space="0" w:color="auto"/>
              <w:bottom w:val="single" w:sz="4" w:space="0" w:color="auto"/>
              <w:right w:val="single" w:sz="4" w:space="0" w:color="auto"/>
              <w:tl2br w:val="nil"/>
              <w:tr2bl w:val="nil"/>
            </w:tcBorders>
          </w:tcPr>
          <w:p w14:paraId="141430BB" w14:textId="77777777" w:rsidR="00200CBD" w:rsidRPr="00C70209" w:rsidRDefault="00200CBD" w:rsidP="005B2300">
            <w:pPr>
              <w:pStyle w:val="Tabletext"/>
            </w:pPr>
            <w:r w:rsidRPr="00C70209">
              <w:t>RCT</w:t>
            </w:r>
          </w:p>
          <w:p w14:paraId="659E4535" w14:textId="77777777" w:rsidR="00200CBD" w:rsidRPr="00C70209" w:rsidRDefault="00200CBD" w:rsidP="005B2300">
            <w:pPr>
              <w:pStyle w:val="Tabletext"/>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3D1E2D7" w14:textId="160DD6EF" w:rsidR="00200CBD" w:rsidRPr="00C70209" w:rsidRDefault="00200CBD" w:rsidP="005B2300">
            <w:pPr>
              <w:pStyle w:val="Tabletext"/>
            </w:pPr>
            <w:r w:rsidRPr="00C70209">
              <w:t xml:space="preserve">Paediatric patients </w:t>
            </w:r>
            <w:r w:rsidR="00D05BE8" w:rsidRPr="00C70209">
              <w:t xml:space="preserve">aged </w:t>
            </w:r>
            <w:r w:rsidR="00FB7912" w:rsidRPr="00C70209">
              <w:t>&gt;</w:t>
            </w:r>
            <w:r w:rsidRPr="00C70209">
              <w:t xml:space="preserve">60 days and </w:t>
            </w:r>
            <w:r w:rsidR="00FB7912" w:rsidRPr="00C70209">
              <w:t>&lt;</w:t>
            </w:r>
            <w:r w:rsidRPr="00C70209">
              <w:t>12 years with severe anaemia</w:t>
            </w:r>
            <w:r w:rsidR="00A05F1E" w:rsidRPr="00C70209">
              <w:t xml:space="preserve"> (Hb </w:t>
            </w:r>
            <w:r w:rsidR="00FB7912" w:rsidRPr="00C70209">
              <w:t>&lt;</w:t>
            </w:r>
            <w:r w:rsidR="00A05F1E" w:rsidRPr="00C70209">
              <w:t>6 g/dL)</w:t>
            </w:r>
            <w:r w:rsidR="00A05F1E" w:rsidRPr="00C70209">
              <w:rPr>
                <w:vertAlign w:val="superscript"/>
              </w:rPr>
              <w:t>a</w:t>
            </w:r>
          </w:p>
          <w:p w14:paraId="25F80AC1" w14:textId="77777777" w:rsidR="00200CBD" w:rsidRPr="00C70209" w:rsidRDefault="00200CBD" w:rsidP="005B2300">
            <w:pPr>
              <w:pStyle w:val="Tabletext"/>
            </w:pPr>
            <w:r w:rsidRPr="00C70209">
              <w:t>N=16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7C14DE1" w14:textId="50F7C55B" w:rsidR="00200CBD" w:rsidRPr="00C70209" w:rsidRDefault="00D05BE8" w:rsidP="005B2300">
            <w:pPr>
              <w:pStyle w:val="Tabletext"/>
            </w:pPr>
            <w:r w:rsidRPr="00C70209">
              <w:t>W</w:t>
            </w:r>
            <w:r w:rsidR="00200CBD" w:rsidRPr="00C70209">
              <w:t xml:space="preserve">hole blood </w:t>
            </w:r>
            <w:r w:rsidRPr="00C70209">
              <w:t xml:space="preserve">(20 mL/kg) or </w:t>
            </w:r>
            <w:r w:rsidR="00C428FD" w:rsidRPr="00C70209">
              <w:t>RBC</w:t>
            </w:r>
            <w:r w:rsidRPr="00C70209">
              <w:t xml:space="preserve"> (10 mL/kg) </w:t>
            </w:r>
            <w:r w:rsidR="00200CBD" w:rsidRPr="00C70209">
              <w:t xml:space="preserve">transfusion </w:t>
            </w:r>
            <w:r w:rsidRPr="00C70209">
              <w:t xml:space="preserve">(n=78) </w:t>
            </w:r>
            <w:r w:rsidR="00C91BAE" w:rsidRPr="00C70209">
              <w:t>versus</w:t>
            </w:r>
            <w:r w:rsidR="00200CBD" w:rsidRPr="00C70209">
              <w:t xml:space="preserve"> whole blood </w:t>
            </w:r>
            <w:r w:rsidRPr="00C70209">
              <w:t xml:space="preserve">(30 mL/kg) or </w:t>
            </w:r>
            <w:r w:rsidR="00C428FD" w:rsidRPr="00C70209">
              <w:t>RBC</w:t>
            </w:r>
            <w:r w:rsidRPr="00C70209">
              <w:t xml:space="preserve"> (15 mL/kg) </w:t>
            </w:r>
            <w:r w:rsidR="00200CBD" w:rsidRPr="00C70209">
              <w:t xml:space="preserve">transfusion </w:t>
            </w:r>
            <w:r w:rsidRPr="00C70209">
              <w:t>(n=82)</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0DD57A52" w14:textId="77777777" w:rsidR="00200CBD" w:rsidRPr="00C70209" w:rsidRDefault="00200CBD" w:rsidP="005B2300">
            <w:pPr>
              <w:pStyle w:val="Tabletext"/>
            </w:pPr>
            <w:r w:rsidRPr="00C70209">
              <w:t>Mortality</w:t>
            </w:r>
          </w:p>
          <w:p w14:paraId="51C25D80" w14:textId="77777777" w:rsidR="00200CBD" w:rsidRPr="00C70209" w:rsidRDefault="00200CBD" w:rsidP="005B2300">
            <w:pPr>
              <w:pStyle w:val="Tabletext"/>
            </w:pPr>
            <w:r w:rsidRPr="00C70209">
              <w:t>Transfusion-related SAEs</w:t>
            </w:r>
          </w:p>
        </w:tc>
      </w:tr>
    </w:tbl>
    <w:p w14:paraId="4BE8947D" w14:textId="2FFB41EC" w:rsidR="0002160E" w:rsidRPr="00C70209" w:rsidRDefault="001B58B9" w:rsidP="005B2300">
      <w:pPr>
        <w:pStyle w:val="TableFigNotes0"/>
      </w:pPr>
      <w:r w:rsidRPr="00C70209">
        <w:t xml:space="preserve">Hb, haemoglobin; </w:t>
      </w:r>
      <w:r w:rsidR="00D05BE8" w:rsidRPr="00C70209">
        <w:t xml:space="preserve">PCV, packed cell volume; </w:t>
      </w:r>
      <w:r w:rsidRPr="00C70209">
        <w:t xml:space="preserve">RBC, red blood cell; RCT, randomised controlled trial; </w:t>
      </w:r>
      <w:r w:rsidR="0002160E" w:rsidRPr="00C70209">
        <w:t>SAE</w:t>
      </w:r>
      <w:r w:rsidR="00811F80" w:rsidRPr="00C70209">
        <w:t>s</w:t>
      </w:r>
      <w:r w:rsidR="0002160E" w:rsidRPr="00C70209">
        <w:t>, serious adverse event</w:t>
      </w:r>
      <w:r w:rsidR="00811F80" w:rsidRPr="00C70209">
        <w:t>s</w:t>
      </w:r>
    </w:p>
    <w:p w14:paraId="34956E74" w14:textId="77777777" w:rsidR="00A05F1E" w:rsidRPr="00C70209" w:rsidRDefault="00A05F1E" w:rsidP="005B2300">
      <w:pPr>
        <w:pStyle w:val="TableFigNotes0"/>
        <w:rPr>
          <w:b/>
        </w:rPr>
      </w:pPr>
      <w:r w:rsidRPr="00C70209">
        <w:rPr>
          <w:b/>
        </w:rPr>
        <w:t xml:space="preserve">a. </w:t>
      </w:r>
      <w:r w:rsidRPr="00C70209">
        <w:t>Only 59% of patients had malaria; those with malignancy, surgery, acute trauma, or acute severe malnutrition were excluded from the study.</w:t>
      </w:r>
    </w:p>
    <w:p w14:paraId="63BB3952" w14:textId="77777777" w:rsidR="00D05BE8" w:rsidRPr="00C70209" w:rsidRDefault="00D05BE8" w:rsidP="005B2300">
      <w:pPr>
        <w:pStyle w:val="TableFigNotes0"/>
      </w:pPr>
    </w:p>
    <w:p w14:paraId="2092EF2F" w14:textId="77777777" w:rsidR="00811F80" w:rsidRPr="00C70209" w:rsidRDefault="00811F80" w:rsidP="005B2300">
      <w:pPr>
        <w:pStyle w:val="Heading6"/>
      </w:pPr>
      <w:r w:rsidRPr="00C70209">
        <w:t>Level III evidence</w:t>
      </w:r>
    </w:p>
    <w:p w14:paraId="36D93350" w14:textId="34B88D8D" w:rsidR="000F5E73" w:rsidRPr="00C70209" w:rsidRDefault="000F5E73" w:rsidP="000F5E73">
      <w:pPr>
        <w:pStyle w:val="BodyText"/>
      </w:pPr>
      <w:r w:rsidRPr="00C70209">
        <w:rPr>
          <w:lang w:eastAsia="en-GB"/>
        </w:rPr>
        <w:t xml:space="preserve">There were no Level III studies identified in the systematic review and hand-searching process that examined the effect of RBC transfusions compared with no transfusion (or alternate dose) in neonatal </w:t>
      </w:r>
      <w:r w:rsidR="00C20416" w:rsidRPr="00C70209">
        <w:rPr>
          <w:lang w:eastAsia="en-GB"/>
        </w:rPr>
        <w:t xml:space="preserve">and/or paediatric </w:t>
      </w:r>
      <w:r w:rsidRPr="00C70209">
        <w:rPr>
          <w:lang w:eastAsia="en-GB"/>
        </w:rPr>
        <w:t>patients with severe anaemia associated with malaria.</w:t>
      </w:r>
    </w:p>
    <w:p w14:paraId="296BAA6B" w14:textId="77777777" w:rsidR="00B20C53" w:rsidRPr="00C70209" w:rsidRDefault="00B20C53">
      <w:pPr>
        <w:spacing w:after="200" w:line="276" w:lineRule="auto"/>
        <w:ind w:left="0"/>
        <w:rPr>
          <w:rFonts w:ascii="Arial" w:hAnsi="Arial"/>
          <w:b/>
          <w:bCs/>
          <w:iCs/>
          <w:sz w:val="20"/>
          <w:szCs w:val="26"/>
          <w:lang w:eastAsia="en-GB"/>
        </w:rPr>
      </w:pPr>
      <w:r w:rsidRPr="00C70209">
        <w:br w:type="page"/>
      </w:r>
    </w:p>
    <w:p w14:paraId="459262FF" w14:textId="60BF63FC" w:rsidR="000F5E73" w:rsidRPr="00C70209" w:rsidRDefault="000F5E73" w:rsidP="005B2300">
      <w:pPr>
        <w:pStyle w:val="Heading5"/>
        <w:rPr>
          <w:lang w:val="en-AU"/>
        </w:rPr>
      </w:pPr>
      <w:r w:rsidRPr="00C70209">
        <w:rPr>
          <w:lang w:val="en-AU"/>
        </w:rPr>
        <w:t>Results</w:t>
      </w:r>
    </w:p>
    <w:p w14:paraId="1BECAFCC" w14:textId="77777777" w:rsidR="000F5E73" w:rsidRPr="00C70209" w:rsidRDefault="000F5E73" w:rsidP="005B2300">
      <w:pPr>
        <w:pStyle w:val="Heading6"/>
      </w:pPr>
      <w:r w:rsidRPr="00C70209">
        <w:t>Mortality</w:t>
      </w:r>
    </w:p>
    <w:p w14:paraId="6220F2CF" w14:textId="14C823A2" w:rsidR="000F5E73" w:rsidRPr="00C70209" w:rsidRDefault="000F5E73" w:rsidP="005B2300">
      <w:pPr>
        <w:pStyle w:val="BodyText"/>
        <w:rPr>
          <w:lang w:eastAsia="en-GB"/>
        </w:rPr>
      </w:pPr>
      <w:r w:rsidRPr="00C70209">
        <w:rPr>
          <w:lang w:eastAsia="en-GB"/>
        </w:rPr>
        <w:t>There were two Level II studies (Bojang 1997, Holzer 1993) included in one Level I study (Meremikwu 2010) and an additional Level II study (Olupot-Olupot 2014) that assessed the effect of RBC transfusion in paediatric patients with severe anaemia that provided evidence for mortality. One study (Olupot-Olupot 2014) was assessed to be of good</w:t>
      </w:r>
      <w:r w:rsidR="0023776E" w:rsidRPr="00C70209">
        <w:rPr>
          <w:lang w:eastAsia="en-GB"/>
        </w:rPr>
        <w:t>-</w:t>
      </w:r>
      <w:r w:rsidRPr="00C70209">
        <w:rPr>
          <w:lang w:eastAsia="en-GB"/>
        </w:rPr>
        <w:t>quality, and two studies (Bojang 1997, Holzer 1993) were rated as poor</w:t>
      </w:r>
      <w:r w:rsidR="00BB008C" w:rsidRPr="00C70209">
        <w:rPr>
          <w:lang w:eastAsia="en-GB"/>
        </w:rPr>
        <w:t>-</w:t>
      </w:r>
      <w:r w:rsidRPr="00C70209">
        <w:rPr>
          <w:lang w:eastAsia="en-GB"/>
        </w:rPr>
        <w:t xml:space="preserve">quality. The results of these studies are summarised in </w:t>
      </w:r>
      <w:r w:rsidR="004670EE" w:rsidRPr="00C70209">
        <w:rPr>
          <w:b/>
        </w:rPr>
        <w:fldChar w:fldCharType="begin"/>
      </w:r>
      <w:r w:rsidR="004670EE" w:rsidRPr="00C70209">
        <w:rPr>
          <w:b/>
          <w:lang w:eastAsia="en-GB"/>
        </w:rPr>
        <w:instrText xml:space="preserve"> REF _Ref406147760 \h </w:instrText>
      </w:r>
      <w:r w:rsidR="004670EE" w:rsidRPr="00C70209">
        <w:rPr>
          <w:b/>
        </w:rPr>
        <w:instrText xml:space="preserve"> \* MERGEFORMAT </w:instrText>
      </w:r>
      <w:r w:rsidR="004670EE" w:rsidRPr="00C70209">
        <w:rPr>
          <w:b/>
        </w:rPr>
      </w:r>
      <w:r w:rsidR="004670EE" w:rsidRPr="00C70209">
        <w:rPr>
          <w:b/>
        </w:rPr>
        <w:fldChar w:fldCharType="separate"/>
      </w:r>
      <w:r w:rsidR="000F7A9B" w:rsidRPr="000F7A9B">
        <w:rPr>
          <w:b/>
        </w:rPr>
        <w:t>Table 3.1.26</w:t>
      </w:r>
      <w:r w:rsidR="004670EE" w:rsidRPr="00C70209">
        <w:rPr>
          <w:b/>
        </w:rPr>
        <w:fldChar w:fldCharType="end"/>
      </w:r>
      <w:r w:rsidRPr="00C70209">
        <w:rPr>
          <w:lang w:eastAsia="en-GB"/>
        </w:rPr>
        <w:t>.</w:t>
      </w:r>
    </w:p>
    <w:p w14:paraId="250FD6E7" w14:textId="2BFB4CB7" w:rsidR="000F5E73" w:rsidRPr="00C70209" w:rsidRDefault="000F5E73" w:rsidP="005B2300">
      <w:pPr>
        <w:pStyle w:val="BodyText"/>
        <w:rPr>
          <w:lang w:eastAsia="en-GB"/>
        </w:rPr>
      </w:pPr>
      <w:r w:rsidRPr="00C70209">
        <w:rPr>
          <w:lang w:eastAsia="en-GB"/>
        </w:rPr>
        <w:t>The systematic review by Meremikwu (2010) reported pooled results from two Level II studies (Bojang 1997, Holzer 1993) that included 230 children with malaria and severe haemolytic anaemia (Hct &lt;20%). There was one death (0.8%) in the RBC transfusion group compared with three deaths (2.7%) in the no transfusion group, representing no statistically significant difference between treatment groups on the rate of mortality (RR 0.41; 95% CI 0.06, 2.70).</w:t>
      </w:r>
    </w:p>
    <w:p w14:paraId="31C3F378" w14:textId="62BAE3AB" w:rsidR="0002160E" w:rsidRPr="00C70209" w:rsidRDefault="00DE3EA1" w:rsidP="005B2300">
      <w:pPr>
        <w:pStyle w:val="BodyText"/>
        <w:rPr>
          <w:lang w:eastAsia="en-GB"/>
        </w:rPr>
      </w:pPr>
      <w:r w:rsidRPr="00C70209">
        <w:rPr>
          <w:lang w:eastAsia="en-GB"/>
        </w:rPr>
        <w:t xml:space="preserve">The RCT by </w:t>
      </w:r>
      <w:r w:rsidR="0002160E" w:rsidRPr="00C70209">
        <w:rPr>
          <w:lang w:eastAsia="en-GB"/>
        </w:rPr>
        <w:t xml:space="preserve">Olupot-Olupot </w:t>
      </w:r>
      <w:r w:rsidRPr="00C70209">
        <w:rPr>
          <w:lang w:eastAsia="en-GB"/>
        </w:rPr>
        <w:t>(</w:t>
      </w:r>
      <w:r w:rsidR="0002160E" w:rsidRPr="00C70209">
        <w:rPr>
          <w:lang w:eastAsia="en-GB"/>
        </w:rPr>
        <w:t>2014</w:t>
      </w:r>
      <w:r w:rsidRPr="00C70209">
        <w:rPr>
          <w:lang w:eastAsia="en-GB"/>
        </w:rPr>
        <w:t>)</w:t>
      </w:r>
      <w:r w:rsidR="0002160E" w:rsidRPr="00C70209">
        <w:rPr>
          <w:lang w:eastAsia="en-GB"/>
        </w:rPr>
        <w:t xml:space="preserve"> </w:t>
      </w:r>
      <w:r w:rsidRPr="00C70209">
        <w:rPr>
          <w:lang w:eastAsia="en-GB"/>
        </w:rPr>
        <w:t xml:space="preserve">assessed the effect on mortality of </w:t>
      </w:r>
      <w:r w:rsidR="0002160E" w:rsidRPr="00C70209">
        <w:rPr>
          <w:lang w:eastAsia="en-GB"/>
        </w:rPr>
        <w:t xml:space="preserve">two different doses of </w:t>
      </w:r>
      <w:r w:rsidRPr="00C70209">
        <w:rPr>
          <w:lang w:eastAsia="en-GB"/>
        </w:rPr>
        <w:t xml:space="preserve">whole blood cell </w:t>
      </w:r>
      <w:r w:rsidR="0002160E" w:rsidRPr="00C70209">
        <w:rPr>
          <w:lang w:eastAsia="en-GB"/>
        </w:rPr>
        <w:t>transfusion</w:t>
      </w:r>
      <w:r w:rsidRPr="00C70209">
        <w:rPr>
          <w:lang w:eastAsia="en-GB"/>
        </w:rPr>
        <w:t>s</w:t>
      </w:r>
      <w:r w:rsidR="00F25B09" w:rsidRPr="00C70209">
        <w:rPr>
          <w:lang w:eastAsia="en-GB"/>
        </w:rPr>
        <w:t xml:space="preserve"> in paediatric patients with severe anaemia</w:t>
      </w:r>
      <w:r w:rsidR="0002160E" w:rsidRPr="00C70209">
        <w:rPr>
          <w:lang w:eastAsia="en-GB"/>
        </w:rPr>
        <w:t xml:space="preserve">. </w:t>
      </w:r>
      <w:r w:rsidRPr="00C70209">
        <w:rPr>
          <w:lang w:eastAsia="en-GB"/>
        </w:rPr>
        <w:t xml:space="preserve">Four patients (4.9%) died before 48 hours in </w:t>
      </w:r>
      <w:r w:rsidR="0002160E" w:rsidRPr="00C70209">
        <w:rPr>
          <w:lang w:eastAsia="en-GB"/>
        </w:rPr>
        <w:t>the group receiving 20</w:t>
      </w:r>
      <w:r w:rsidRPr="00C70209">
        <w:rPr>
          <w:lang w:eastAsia="en-GB"/>
        </w:rPr>
        <w:t> </w:t>
      </w:r>
      <w:r w:rsidR="0002160E" w:rsidRPr="00C70209">
        <w:rPr>
          <w:lang w:eastAsia="en-GB"/>
        </w:rPr>
        <w:t xml:space="preserve">mL/kg whole blood </w:t>
      </w:r>
      <w:r w:rsidRPr="00C70209">
        <w:rPr>
          <w:lang w:eastAsia="en-GB"/>
        </w:rPr>
        <w:t xml:space="preserve">cells </w:t>
      </w:r>
      <w:r w:rsidR="0002160E" w:rsidRPr="00C70209">
        <w:rPr>
          <w:lang w:eastAsia="en-GB"/>
        </w:rPr>
        <w:t xml:space="preserve">compared with no deaths in the </w:t>
      </w:r>
      <w:r w:rsidRPr="00C70209">
        <w:rPr>
          <w:lang w:eastAsia="en-GB"/>
        </w:rPr>
        <w:t xml:space="preserve">group administered </w:t>
      </w:r>
      <w:r w:rsidR="0002160E" w:rsidRPr="00C70209">
        <w:rPr>
          <w:lang w:eastAsia="en-GB"/>
        </w:rPr>
        <w:t>30</w:t>
      </w:r>
      <w:r w:rsidRPr="00C70209">
        <w:rPr>
          <w:lang w:eastAsia="en-GB"/>
        </w:rPr>
        <w:t> </w:t>
      </w:r>
      <w:r w:rsidR="0002160E" w:rsidRPr="00C70209">
        <w:rPr>
          <w:lang w:eastAsia="en-GB"/>
        </w:rPr>
        <w:t xml:space="preserve">mL/kg whole blood </w:t>
      </w:r>
      <w:r w:rsidRPr="00C70209">
        <w:rPr>
          <w:lang w:eastAsia="en-GB"/>
        </w:rPr>
        <w:t>cells</w:t>
      </w:r>
      <w:r w:rsidR="00F25B09" w:rsidRPr="00C70209">
        <w:rPr>
          <w:lang w:eastAsia="en-GB"/>
        </w:rPr>
        <w:t xml:space="preserve"> (RR 8.57; 95% CI 0.47, 156.54).</w:t>
      </w:r>
      <w:r w:rsidR="0002160E" w:rsidRPr="00C70209">
        <w:rPr>
          <w:lang w:eastAsia="en-GB"/>
        </w:rPr>
        <w:t xml:space="preserve"> There were </w:t>
      </w:r>
      <w:r w:rsidRPr="00C70209">
        <w:rPr>
          <w:lang w:eastAsia="en-GB"/>
        </w:rPr>
        <w:t xml:space="preserve">six </w:t>
      </w:r>
      <w:r w:rsidR="0002160E" w:rsidRPr="00C70209">
        <w:rPr>
          <w:lang w:eastAsia="en-GB"/>
        </w:rPr>
        <w:t xml:space="preserve">deaths </w:t>
      </w:r>
      <w:r w:rsidRPr="00C70209">
        <w:rPr>
          <w:lang w:eastAsia="en-GB"/>
        </w:rPr>
        <w:t xml:space="preserve">(7.3%) </w:t>
      </w:r>
      <w:r w:rsidR="0002160E" w:rsidRPr="00C70209">
        <w:rPr>
          <w:lang w:eastAsia="en-GB"/>
        </w:rPr>
        <w:t xml:space="preserve">before 28 days post-admission in the lower volume group compared with one death </w:t>
      </w:r>
      <w:r w:rsidRPr="00C70209">
        <w:rPr>
          <w:lang w:eastAsia="en-GB"/>
        </w:rPr>
        <w:t xml:space="preserve">(1.3%) </w:t>
      </w:r>
      <w:r w:rsidR="0002160E" w:rsidRPr="00C70209">
        <w:rPr>
          <w:lang w:eastAsia="en-GB"/>
        </w:rPr>
        <w:t>in the higher volume group (RR 0.18</w:t>
      </w:r>
      <w:r w:rsidR="002B7759" w:rsidRPr="00C70209">
        <w:rPr>
          <w:lang w:eastAsia="en-GB"/>
        </w:rPr>
        <w:t>; 95% CI</w:t>
      </w:r>
      <w:r w:rsidR="0002160E" w:rsidRPr="00C70209">
        <w:rPr>
          <w:lang w:eastAsia="en-GB"/>
        </w:rPr>
        <w:t xml:space="preserve"> 0.02, 1.42). Neither outcome </w:t>
      </w:r>
      <w:r w:rsidRPr="00C70209">
        <w:rPr>
          <w:lang w:eastAsia="en-GB"/>
        </w:rPr>
        <w:t xml:space="preserve">reached </w:t>
      </w:r>
      <w:r w:rsidR="0002160E" w:rsidRPr="00C70209">
        <w:rPr>
          <w:lang w:eastAsia="en-GB"/>
        </w:rPr>
        <w:t xml:space="preserve">statistical </w:t>
      </w:r>
      <w:r w:rsidRPr="00C70209">
        <w:rPr>
          <w:lang w:eastAsia="en-GB"/>
        </w:rPr>
        <w:t>significance</w:t>
      </w:r>
      <w:r w:rsidR="0002160E" w:rsidRPr="00C70209">
        <w:rPr>
          <w:lang w:eastAsia="en-GB"/>
        </w:rPr>
        <w:t>.</w:t>
      </w:r>
    </w:p>
    <w:p w14:paraId="45600AD3" w14:textId="77777777" w:rsidR="00B30DCE" w:rsidRPr="00C70209" w:rsidRDefault="00B30DCE" w:rsidP="005B2300">
      <w:pPr>
        <w:pStyle w:val="BodyText"/>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108C1E64" w14:textId="5EF6E660" w:rsidR="0002160E" w:rsidRPr="00C70209" w:rsidRDefault="0002160E" w:rsidP="005B2300">
      <w:pPr>
        <w:pStyle w:val="Caption"/>
      </w:pPr>
      <w:bookmarkStart w:id="318" w:name="_Ref406147760"/>
      <w:bookmarkStart w:id="319" w:name="_Toc42774708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6</w:t>
      </w:r>
      <w:r w:rsidR="00130F03" w:rsidRPr="00C70209">
        <w:fldChar w:fldCharType="end"/>
      </w:r>
      <w:bookmarkEnd w:id="318"/>
      <w:r w:rsidRPr="00C70209">
        <w:tab/>
      </w:r>
      <w:r w:rsidR="001B5A98" w:rsidRPr="00C70209">
        <w:t xml:space="preserve">Paediatric patients with malaria: Results for </w:t>
      </w:r>
      <w:r w:rsidRPr="00C70209">
        <w:t>RBC transfusion versus no t</w:t>
      </w:r>
      <w:r w:rsidR="001B5A98" w:rsidRPr="00C70209">
        <w:t>ransfusion (or alternate dose)</w:t>
      </w:r>
      <w:r w:rsidRPr="00C70209">
        <w:t xml:space="preserve"> – Mortality</w:t>
      </w:r>
      <w:bookmarkEnd w:id="31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9"/>
        <w:gridCol w:w="1389"/>
        <w:gridCol w:w="1389"/>
        <w:gridCol w:w="1389"/>
        <w:gridCol w:w="1389"/>
        <w:gridCol w:w="1488"/>
        <w:gridCol w:w="1488"/>
        <w:gridCol w:w="1488"/>
        <w:gridCol w:w="1678"/>
      </w:tblGrid>
      <w:tr w:rsidR="00DE3EA1" w:rsidRPr="00C70209" w14:paraId="04AD65CE" w14:textId="77777777" w:rsidTr="001B5A98">
        <w:trPr>
          <w:tblHeader/>
        </w:trPr>
        <w:tc>
          <w:tcPr>
            <w:tcW w:w="383" w:type="pct"/>
            <w:vMerge w:val="restart"/>
            <w:tcBorders>
              <w:bottom w:val="single" w:sz="4" w:space="0" w:color="auto"/>
            </w:tcBorders>
          </w:tcPr>
          <w:p w14:paraId="6A769EB8" w14:textId="77777777" w:rsidR="00DE3EA1" w:rsidRPr="00C70209" w:rsidRDefault="00DE3EA1" w:rsidP="005B2300">
            <w:pPr>
              <w:pStyle w:val="TableH2"/>
              <w:rPr>
                <w:rFonts w:eastAsia="Arial Unicode MS"/>
              </w:rPr>
            </w:pPr>
            <w:r w:rsidRPr="00C70209">
              <w:rPr>
                <w:rFonts w:eastAsia="Arial Unicode MS"/>
              </w:rPr>
              <w:t>Study</w:t>
            </w:r>
          </w:p>
          <w:p w14:paraId="63B3E21E" w14:textId="77777777" w:rsidR="00DE3EA1" w:rsidRPr="00C70209" w:rsidRDefault="00DE3EA1"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06F67A9C" w14:textId="77777777" w:rsidR="00DE3EA1" w:rsidRPr="00C70209" w:rsidRDefault="00DE3EA1" w:rsidP="005B2300">
            <w:pPr>
              <w:pStyle w:val="TableH2"/>
              <w:rPr>
                <w:rFonts w:eastAsia="Arial Unicode MS"/>
              </w:rPr>
            </w:pPr>
            <w:r w:rsidRPr="00C70209">
              <w:rPr>
                <w:rFonts w:eastAsia="Arial Unicode MS"/>
                <w:i/>
              </w:rPr>
              <w:t>Quality</w:t>
            </w:r>
          </w:p>
        </w:tc>
        <w:tc>
          <w:tcPr>
            <w:tcW w:w="490" w:type="pct"/>
            <w:vMerge w:val="restart"/>
          </w:tcPr>
          <w:p w14:paraId="38CA60C1" w14:textId="77777777" w:rsidR="00DE3EA1" w:rsidRPr="00C70209" w:rsidRDefault="00DE3EA1" w:rsidP="005B2300">
            <w:pPr>
              <w:pStyle w:val="TableH2"/>
              <w:rPr>
                <w:rFonts w:eastAsia="Arial Unicode MS"/>
              </w:rPr>
            </w:pPr>
            <w:r w:rsidRPr="00C70209">
              <w:rPr>
                <w:rFonts w:eastAsia="Arial Unicode MS"/>
              </w:rPr>
              <w:t>No. of trials / sample size included in analysis</w:t>
            </w:r>
          </w:p>
        </w:tc>
        <w:tc>
          <w:tcPr>
            <w:tcW w:w="490" w:type="pct"/>
            <w:vMerge w:val="restart"/>
          </w:tcPr>
          <w:p w14:paraId="46EE9ACA" w14:textId="77777777" w:rsidR="00DE3EA1" w:rsidRPr="00C70209" w:rsidRDefault="00DE3EA1" w:rsidP="005B2300">
            <w:pPr>
              <w:pStyle w:val="TableH2"/>
              <w:rPr>
                <w:rFonts w:eastAsia="Arial Unicode MS"/>
              </w:rPr>
            </w:pPr>
            <w:r w:rsidRPr="00C70209">
              <w:rPr>
                <w:rFonts w:eastAsia="Arial Unicode MS"/>
              </w:rPr>
              <w:t xml:space="preserve">Patient population </w:t>
            </w:r>
          </w:p>
        </w:tc>
        <w:tc>
          <w:tcPr>
            <w:tcW w:w="490" w:type="pct"/>
            <w:vMerge w:val="restart"/>
          </w:tcPr>
          <w:p w14:paraId="4AB50695" w14:textId="77777777" w:rsidR="00DE3EA1" w:rsidRPr="00C70209" w:rsidRDefault="00DE3EA1" w:rsidP="005B2300">
            <w:pPr>
              <w:pStyle w:val="TableH2"/>
              <w:rPr>
                <w:rFonts w:eastAsia="Arial Unicode MS"/>
              </w:rPr>
            </w:pPr>
            <w:r w:rsidRPr="00C70209">
              <w:rPr>
                <w:rFonts w:eastAsia="Arial Unicode MS"/>
              </w:rPr>
              <w:t>Setting</w:t>
            </w:r>
          </w:p>
          <w:p w14:paraId="1DCA5BBF" w14:textId="77777777" w:rsidR="00DE3EA1" w:rsidRPr="00C70209" w:rsidRDefault="00DE3EA1" w:rsidP="005B2300">
            <w:pPr>
              <w:pStyle w:val="TableH2"/>
              <w:rPr>
                <w:rFonts w:eastAsia="Arial Unicode MS"/>
              </w:rPr>
            </w:pPr>
            <w:r w:rsidRPr="00C70209">
              <w:rPr>
                <w:rFonts w:eastAsia="Arial Unicode MS"/>
              </w:rPr>
              <w:t>Location</w:t>
            </w:r>
          </w:p>
        </w:tc>
        <w:tc>
          <w:tcPr>
            <w:tcW w:w="490" w:type="pct"/>
            <w:vMerge w:val="restart"/>
          </w:tcPr>
          <w:p w14:paraId="772E6B27" w14:textId="45C02779" w:rsidR="00DE3EA1" w:rsidRPr="00C70209" w:rsidRDefault="00DE3EA1"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4AD19CEC" w14:textId="77777777" w:rsidR="00DE3EA1" w:rsidRPr="00C70209" w:rsidRDefault="00DE3EA1" w:rsidP="005B2300">
            <w:pPr>
              <w:pStyle w:val="TableH2"/>
              <w:rPr>
                <w:rFonts w:eastAsia="Arial Unicode MS"/>
              </w:rPr>
            </w:pPr>
            <w:r w:rsidRPr="00C70209">
              <w:rPr>
                <w:rFonts w:eastAsia="Arial Unicode MS"/>
              </w:rPr>
              <w:t>Outcome</w:t>
            </w:r>
          </w:p>
        </w:tc>
        <w:tc>
          <w:tcPr>
            <w:tcW w:w="2166" w:type="pct"/>
            <w:gridSpan w:val="4"/>
          </w:tcPr>
          <w:p w14:paraId="667DD6FC" w14:textId="77777777" w:rsidR="00DE3EA1" w:rsidRPr="00C70209" w:rsidRDefault="00DE3EA1" w:rsidP="005B2300">
            <w:pPr>
              <w:pStyle w:val="TableH2"/>
              <w:rPr>
                <w:rFonts w:eastAsia="Arial Unicode MS"/>
                <w:i/>
              </w:rPr>
            </w:pPr>
            <w:r w:rsidRPr="00C70209">
              <w:rPr>
                <w:rFonts w:eastAsia="Arial Unicode MS"/>
              </w:rPr>
              <w:t>Results</w:t>
            </w:r>
          </w:p>
        </w:tc>
      </w:tr>
      <w:tr w:rsidR="00DE3EA1" w:rsidRPr="00C70209" w14:paraId="33C5A957" w14:textId="77777777" w:rsidTr="001B5A98">
        <w:trPr>
          <w:tblHeader/>
        </w:trPr>
        <w:tc>
          <w:tcPr>
            <w:tcW w:w="383" w:type="pct"/>
            <w:vMerge/>
          </w:tcPr>
          <w:p w14:paraId="0B2744AA" w14:textId="77777777" w:rsidR="00DE3EA1" w:rsidRPr="00C70209" w:rsidRDefault="00DE3EA1" w:rsidP="005B2300">
            <w:pPr>
              <w:pStyle w:val="TableH2"/>
              <w:rPr>
                <w:rFonts w:eastAsia="Arial Unicode MS"/>
              </w:rPr>
            </w:pPr>
          </w:p>
        </w:tc>
        <w:tc>
          <w:tcPr>
            <w:tcW w:w="490" w:type="pct"/>
            <w:vMerge/>
          </w:tcPr>
          <w:p w14:paraId="7C81E367" w14:textId="77777777" w:rsidR="00DE3EA1" w:rsidRPr="00C70209" w:rsidRDefault="00DE3EA1" w:rsidP="005B2300">
            <w:pPr>
              <w:pStyle w:val="TableH2"/>
              <w:rPr>
                <w:rFonts w:eastAsia="Arial Unicode MS"/>
              </w:rPr>
            </w:pPr>
          </w:p>
        </w:tc>
        <w:tc>
          <w:tcPr>
            <w:tcW w:w="490" w:type="pct"/>
            <w:vMerge/>
          </w:tcPr>
          <w:p w14:paraId="1DFDE8B8" w14:textId="77777777" w:rsidR="00DE3EA1" w:rsidRPr="00C70209" w:rsidRDefault="00DE3EA1" w:rsidP="005B2300">
            <w:pPr>
              <w:pStyle w:val="TableH2"/>
              <w:rPr>
                <w:rFonts w:eastAsia="Arial Unicode MS"/>
              </w:rPr>
            </w:pPr>
          </w:p>
        </w:tc>
        <w:tc>
          <w:tcPr>
            <w:tcW w:w="490" w:type="pct"/>
            <w:vMerge/>
          </w:tcPr>
          <w:p w14:paraId="30D5AFE3" w14:textId="77777777" w:rsidR="00DE3EA1" w:rsidRPr="00C70209" w:rsidRDefault="00DE3EA1" w:rsidP="005B2300">
            <w:pPr>
              <w:pStyle w:val="TableH2"/>
              <w:rPr>
                <w:rFonts w:eastAsia="Arial Unicode MS"/>
              </w:rPr>
            </w:pPr>
          </w:p>
        </w:tc>
        <w:tc>
          <w:tcPr>
            <w:tcW w:w="490" w:type="pct"/>
            <w:vMerge/>
          </w:tcPr>
          <w:p w14:paraId="10C97787" w14:textId="77777777" w:rsidR="00DE3EA1" w:rsidRPr="00C70209" w:rsidRDefault="00DE3EA1" w:rsidP="005B2300">
            <w:pPr>
              <w:pStyle w:val="TableH2"/>
              <w:rPr>
                <w:rFonts w:eastAsia="Arial Unicode MS"/>
              </w:rPr>
            </w:pPr>
          </w:p>
        </w:tc>
        <w:tc>
          <w:tcPr>
            <w:tcW w:w="490" w:type="pct"/>
            <w:vMerge/>
          </w:tcPr>
          <w:p w14:paraId="1BFB2447" w14:textId="77777777" w:rsidR="00DE3EA1" w:rsidRPr="00C70209" w:rsidRDefault="00DE3EA1" w:rsidP="005B2300">
            <w:pPr>
              <w:pStyle w:val="TableH2"/>
              <w:rPr>
                <w:rFonts w:eastAsia="Arial Unicode MS"/>
              </w:rPr>
            </w:pPr>
          </w:p>
        </w:tc>
        <w:tc>
          <w:tcPr>
            <w:tcW w:w="525" w:type="pct"/>
          </w:tcPr>
          <w:p w14:paraId="0CAB6E0B" w14:textId="77777777" w:rsidR="00DE3EA1" w:rsidRPr="00C70209" w:rsidRDefault="00DE3EA1" w:rsidP="005B2300">
            <w:pPr>
              <w:pStyle w:val="TableH2"/>
              <w:rPr>
                <w:rFonts w:eastAsia="Arial Unicode MS"/>
              </w:rPr>
            </w:pPr>
            <w:r w:rsidRPr="00C70209">
              <w:rPr>
                <w:rFonts w:eastAsia="Arial Unicode MS"/>
              </w:rPr>
              <w:t>RBC transfusion</w:t>
            </w:r>
          </w:p>
          <w:p w14:paraId="27A962F4" w14:textId="77777777" w:rsidR="00DE3EA1" w:rsidRPr="00C70209" w:rsidRDefault="00DE3EA1" w:rsidP="005B2300">
            <w:pPr>
              <w:pStyle w:val="TableH2"/>
              <w:rPr>
                <w:rFonts w:eastAsia="Arial Unicode MS"/>
              </w:rPr>
            </w:pPr>
            <w:r w:rsidRPr="00C70209">
              <w:rPr>
                <w:rFonts w:eastAsia="Arial Unicode MS"/>
              </w:rPr>
              <w:t>n/N (%)</w:t>
            </w:r>
          </w:p>
        </w:tc>
        <w:tc>
          <w:tcPr>
            <w:tcW w:w="525" w:type="pct"/>
          </w:tcPr>
          <w:p w14:paraId="28460502" w14:textId="77777777" w:rsidR="00DE3EA1" w:rsidRPr="00C70209" w:rsidRDefault="00DE3EA1" w:rsidP="005B2300">
            <w:pPr>
              <w:pStyle w:val="TableH2"/>
              <w:rPr>
                <w:rFonts w:eastAsia="Arial Unicode MS"/>
              </w:rPr>
            </w:pPr>
            <w:r w:rsidRPr="00C70209">
              <w:rPr>
                <w:rFonts w:eastAsia="Arial Unicode MS"/>
              </w:rPr>
              <w:t xml:space="preserve">No transfusion </w:t>
            </w:r>
            <w:r w:rsidRPr="00C70209">
              <w:t>(or alternate dose)</w:t>
            </w:r>
          </w:p>
          <w:p w14:paraId="213AD374" w14:textId="77777777" w:rsidR="00DE3EA1" w:rsidRPr="00C70209" w:rsidRDefault="00DE3EA1" w:rsidP="005B2300">
            <w:pPr>
              <w:pStyle w:val="TableH2"/>
              <w:rPr>
                <w:rFonts w:eastAsia="Arial Unicode MS"/>
              </w:rPr>
            </w:pPr>
            <w:r w:rsidRPr="00C70209">
              <w:rPr>
                <w:rFonts w:eastAsia="Arial Unicode MS"/>
              </w:rPr>
              <w:t>n/N (%)</w:t>
            </w:r>
          </w:p>
        </w:tc>
        <w:tc>
          <w:tcPr>
            <w:tcW w:w="525" w:type="pct"/>
          </w:tcPr>
          <w:p w14:paraId="68CEC5AE" w14:textId="77777777" w:rsidR="00DE3EA1" w:rsidRPr="00C70209" w:rsidRDefault="00DE3EA1" w:rsidP="005B2300">
            <w:pPr>
              <w:pStyle w:val="TableH2"/>
              <w:rPr>
                <w:rFonts w:eastAsia="Arial Unicode MS"/>
              </w:rPr>
            </w:pPr>
            <w:r w:rsidRPr="00C70209">
              <w:rPr>
                <w:rFonts w:eastAsia="Arial Unicode MS"/>
              </w:rPr>
              <w:t>Risk estimate (95% CI)</w:t>
            </w:r>
          </w:p>
        </w:tc>
        <w:tc>
          <w:tcPr>
            <w:tcW w:w="592" w:type="pct"/>
          </w:tcPr>
          <w:p w14:paraId="5F829B6C" w14:textId="77777777" w:rsidR="00DE3EA1" w:rsidRPr="00C70209" w:rsidRDefault="00DE3EA1" w:rsidP="005B2300">
            <w:pPr>
              <w:pStyle w:val="TableH3"/>
              <w:rPr>
                <w:rFonts w:eastAsia="Arial Unicode MS"/>
              </w:rPr>
            </w:pPr>
            <w:r w:rsidRPr="00C70209">
              <w:rPr>
                <w:rFonts w:eastAsia="Arial Unicode MS"/>
              </w:rPr>
              <w:t>Statistical significance</w:t>
            </w:r>
          </w:p>
          <w:p w14:paraId="309157B3" w14:textId="725DF69A" w:rsidR="00DE3EA1" w:rsidRPr="00C70209" w:rsidRDefault="001A475D" w:rsidP="005B2300">
            <w:pPr>
              <w:pStyle w:val="TableH2"/>
              <w:rPr>
                <w:rFonts w:eastAsia="Arial Unicode MS"/>
              </w:rPr>
            </w:pPr>
            <w:r w:rsidRPr="001A475D">
              <w:rPr>
                <w:rFonts w:eastAsia="Arial Unicode MS"/>
                <w:i/>
              </w:rPr>
              <w:t>P-</w:t>
            </w:r>
            <w:r w:rsidR="00DE3EA1" w:rsidRPr="00C70209">
              <w:rPr>
                <w:rFonts w:eastAsia="Arial Unicode MS"/>
              </w:rPr>
              <w:t>value</w:t>
            </w:r>
          </w:p>
          <w:p w14:paraId="52DE4338" w14:textId="77777777" w:rsidR="00DE3EA1" w:rsidRPr="00C70209" w:rsidRDefault="00DE3EA1" w:rsidP="005B2300">
            <w:pPr>
              <w:pStyle w:val="TableH2"/>
              <w:rPr>
                <w:rFonts w:eastAsia="Arial Unicode MS"/>
              </w:rPr>
            </w:pPr>
            <w:r w:rsidRPr="00C70209">
              <w:t>Heterogeneity</w:t>
            </w:r>
            <w:r w:rsidRPr="00C70209">
              <w:rPr>
                <w:vertAlign w:val="superscript"/>
              </w:rPr>
              <w:t>b</w:t>
            </w:r>
          </w:p>
        </w:tc>
      </w:tr>
      <w:tr w:rsidR="0002160E" w:rsidRPr="00C70209" w14:paraId="7428A65D" w14:textId="77777777" w:rsidTr="001B5A98">
        <w:tc>
          <w:tcPr>
            <w:tcW w:w="5000" w:type="pct"/>
            <w:gridSpan w:val="10"/>
            <w:tcBorders>
              <w:top w:val="single" w:sz="4" w:space="0" w:color="000000"/>
              <w:bottom w:val="single" w:sz="4" w:space="0" w:color="000000"/>
            </w:tcBorders>
            <w:shd w:val="clear" w:color="auto" w:fill="000000"/>
          </w:tcPr>
          <w:p w14:paraId="40FE3AF5" w14:textId="77777777" w:rsidR="0002160E" w:rsidRPr="00C70209" w:rsidRDefault="0002160E" w:rsidP="005B2300">
            <w:pPr>
              <w:pStyle w:val="TableH4"/>
            </w:pPr>
            <w:r w:rsidRPr="00C70209">
              <w:t xml:space="preserve">Level I evidence </w:t>
            </w:r>
          </w:p>
        </w:tc>
      </w:tr>
      <w:tr w:rsidR="00DE3EA1" w:rsidRPr="00C70209" w14:paraId="1F515F43" w14:textId="77777777" w:rsidTr="001B5A98">
        <w:tc>
          <w:tcPr>
            <w:tcW w:w="383" w:type="pct"/>
            <w:tcBorders>
              <w:bottom w:val="single" w:sz="4" w:space="0" w:color="000000"/>
            </w:tcBorders>
            <w:shd w:val="clear" w:color="auto" w:fill="auto"/>
          </w:tcPr>
          <w:p w14:paraId="56832410" w14:textId="44F276CF" w:rsidR="0002160E" w:rsidRPr="00C70209" w:rsidRDefault="0002160E" w:rsidP="005B2300">
            <w:pPr>
              <w:pStyle w:val="Tabletext-evidencematrix"/>
            </w:pPr>
            <w:r w:rsidRPr="00C70209">
              <w:t>Meremikwu 2000</w:t>
            </w:r>
            <w:r w:rsidR="00AC7566">
              <w:fldChar w:fldCharType="begin"/>
            </w:r>
            <w:r w:rsidR="00AC7566">
              <w:instrText xml:space="preserve"> ADDIN EN.CITE &lt;EndNote&gt;&lt;Cite&gt;&lt;Author&gt;Meremikwu&lt;/Author&gt;&lt;Year&gt;2000&lt;/Year&gt;&lt;RecNum&gt;174&lt;/RecNum&gt;&lt;DisplayText&gt;&lt;style face="superscript"&gt;64&lt;/style&gt;&lt;/DisplayText&gt;&lt;record&gt;&lt;rec-number&gt;174&lt;/rec-number&gt;&lt;foreign-keys&gt;&lt;key app="EN" db-id="9edve2wadsavt5ewavaxtda4f2tavzvts9ee" timestamp="1426550458"&gt;174&lt;/key&gt;&lt;/foreign-keys&gt;&lt;ref-type name="Journal Article"&gt;17&lt;/ref-type&gt;&lt;contributors&gt;&lt;authors&gt;&lt;author&gt;Meremikwu, M.&lt;/author&gt;&lt;author&gt;Smith, H. J.&lt;/author&gt;&lt;/authors&gt;&lt;/contributors&gt;&lt;auth-address&gt;Meremikwu, M., Department of Paediatrics, University of Calabar, Calabar, Cross River State, Nigeria&lt;/auth-address&gt;&lt;titles&gt;&lt;title&gt;Blood transfusion for treating malarial anaemia&lt;/title&gt;&lt;secondary-title&gt;Cochrane database of systematic reviews (Online)&lt;/secondary-title&gt;&lt;/titles&gt;&lt;periodical&gt;&lt;full-title&gt;Cochrane database of systematic reviews (Online)&lt;/full-title&gt;&lt;/periodical&gt;&lt;pages&gt;CD001475&lt;/pages&gt;&lt;number&gt;2&lt;/number&gt;&lt;reprint-edition&gt;NOT IN FILE&lt;/reprint-edition&gt;&lt;keywords&gt;&lt;keyword&gt;adult&lt;/keyword&gt;&lt;keyword&gt;adverse outcome&lt;/keyword&gt;&lt;keyword&gt;anemia&lt;/keyword&gt;&lt;keyword&gt;article&lt;/keyword&gt;&lt;keyword&gt;blood&lt;/keyword&gt;&lt;keyword&gt;blood transfusion&lt;/keyword&gt;&lt;keyword&gt;child&lt;/keyword&gt;&lt;keyword&gt;developing country&lt;/keyword&gt;&lt;keyword&gt;Embase&lt;/keyword&gt;&lt;keyword&gt;Embase 13Mar14&lt;/keyword&gt;&lt;keyword&gt;hematocrit&lt;/keyword&gt;&lt;keyword&gt;hospital&lt;/keyword&gt;&lt;keyword&gt;human&lt;/keyword&gt;&lt;keyword&gt;malaria&lt;/keyword&gt;&lt;keyword&gt;malaria falciparum&lt;/keyword&gt;&lt;keyword&gt;patient&lt;/keyword&gt;&lt;keyword&gt;register&lt;/keyword&gt;&lt;keyword&gt;respiratory distress&lt;/keyword&gt;&lt;keyword&gt;review&lt;/keyword&gt;&lt;keyword&gt;risk&lt;/keyword&gt;&lt;keyword&gt;transfusion&lt;/keyword&gt;&lt;keyword&gt;virus transmission&lt;/keyword&gt;&lt;/keywords&gt;&lt;dates&gt;&lt;year&gt;2000&lt;/year&gt;&lt;/dates&gt;&lt;isbn&gt;1469-493X&lt;/isbn&gt;&lt;urls&gt;&lt;related-urls&gt;&lt;url&gt;http://www.embase.com/search/results?subaction=viewrecord&amp;amp;from=export&amp;amp;id=L31317756&lt;/url&gt;&lt;/related-urls&gt;&lt;/urls&gt;&lt;/record&gt;&lt;/Cite&gt;&lt;/EndNote&gt;</w:instrText>
            </w:r>
            <w:r w:rsidR="00AC7566">
              <w:fldChar w:fldCharType="separate"/>
            </w:r>
            <w:r w:rsidR="00AC7566" w:rsidRPr="00AC7566">
              <w:rPr>
                <w:noProof/>
                <w:vertAlign w:val="superscript"/>
              </w:rPr>
              <w:t>64</w:t>
            </w:r>
            <w:r w:rsidR="00AC7566">
              <w:fldChar w:fldCharType="end"/>
            </w:r>
          </w:p>
          <w:p w14:paraId="000B5168" w14:textId="77777777" w:rsidR="0002160E" w:rsidRPr="00C70209" w:rsidRDefault="0002160E" w:rsidP="005B2300">
            <w:pPr>
              <w:pStyle w:val="Tabletext-evidencematrix"/>
            </w:pPr>
            <w:r w:rsidRPr="00C70209">
              <w:t>Level I</w:t>
            </w:r>
          </w:p>
          <w:p w14:paraId="4D3EC338" w14:textId="77777777" w:rsidR="0002160E" w:rsidRPr="00C70209" w:rsidRDefault="0002160E" w:rsidP="005B2300">
            <w:pPr>
              <w:pStyle w:val="Tabletext-evidencematrix"/>
              <w:rPr>
                <w:i/>
              </w:rPr>
            </w:pPr>
            <w:r w:rsidRPr="00C70209">
              <w:rPr>
                <w:i/>
              </w:rPr>
              <w:t>Good</w:t>
            </w:r>
          </w:p>
        </w:tc>
        <w:tc>
          <w:tcPr>
            <w:tcW w:w="490" w:type="pct"/>
            <w:tcBorders>
              <w:bottom w:val="single" w:sz="4" w:space="0" w:color="000000"/>
            </w:tcBorders>
            <w:shd w:val="clear" w:color="auto" w:fill="auto"/>
          </w:tcPr>
          <w:p w14:paraId="7BD41D46" w14:textId="594D8B37" w:rsidR="0002160E" w:rsidRPr="00C70209" w:rsidRDefault="0002160E" w:rsidP="005B2300">
            <w:pPr>
              <w:pStyle w:val="Tabletext-evidencematrix"/>
            </w:pPr>
            <w:r w:rsidRPr="00C70209">
              <w:t>2 trials (Bojang 1997, Holzer 1993)</w:t>
            </w:r>
            <w:r w:rsidR="00530A4E" w:rsidRPr="00C70209">
              <w:fldChar w:fldCharType="begin">
                <w:fldData xml:space="preserve">PEVuZE5vdGU+PENpdGU+PEF1dGhvcj5Cb2phbmc8L0F1dGhvcj48WWVhcj4xOTk3PC9ZZWFyPjxS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=
</w:fldData>
              </w:fldChar>
            </w:r>
            <w:r w:rsidR="003F7DCB" w:rsidRPr="00C70209">
              <w:instrText xml:space="preserve"> ADDIN EN.CITE </w:instrText>
            </w:r>
            <w:r w:rsidR="003F7DCB" w:rsidRPr="00C70209">
              <w:fldChar w:fldCharType="begin">
                <w:fldData xml:space="preserve">PEVuZE5vdGU+PENpdGU+PEF1dGhvcj5Cb2phbmc8L0F1dGhvcj48WWVhcj4xOTk3PC9ZZWFyPjxS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=
</w:fldData>
              </w:fldChar>
            </w:r>
            <w:r w:rsidR="003F7DCB" w:rsidRPr="00C70209">
              <w:instrText xml:space="preserve"> ADDIN EN.CITE.DATA </w:instrText>
            </w:r>
            <w:r w:rsidR="003F7DCB" w:rsidRPr="00C70209">
              <w:fldChar w:fldCharType="end"/>
            </w:r>
            <w:r w:rsidR="00530A4E" w:rsidRPr="00C70209">
              <w:fldChar w:fldCharType="separate"/>
            </w:r>
            <w:r w:rsidR="003F7DCB" w:rsidRPr="00C70209">
              <w:rPr>
                <w:vertAlign w:val="superscript"/>
              </w:rPr>
              <w:t>65-66</w:t>
            </w:r>
            <w:r w:rsidR="00530A4E" w:rsidRPr="00C70209">
              <w:fldChar w:fldCharType="end"/>
            </w:r>
          </w:p>
          <w:p w14:paraId="1373FD6B" w14:textId="77777777" w:rsidR="0002160E" w:rsidRPr="00C70209" w:rsidRDefault="0002160E" w:rsidP="005B2300">
            <w:pPr>
              <w:pStyle w:val="Tabletext-evidencematrix"/>
            </w:pPr>
            <w:r w:rsidRPr="00C70209">
              <w:t>N=230</w:t>
            </w:r>
          </w:p>
        </w:tc>
        <w:tc>
          <w:tcPr>
            <w:tcW w:w="490" w:type="pct"/>
            <w:tcBorders>
              <w:bottom w:val="single" w:sz="4" w:space="0" w:color="000000"/>
            </w:tcBorders>
            <w:shd w:val="clear" w:color="auto" w:fill="auto"/>
          </w:tcPr>
          <w:p w14:paraId="63CDB66E" w14:textId="7272AA2C" w:rsidR="0002160E" w:rsidRPr="00C70209" w:rsidRDefault="0002160E" w:rsidP="005B2300">
            <w:pPr>
              <w:pStyle w:val="Tabletext-evidencematrix"/>
            </w:pPr>
            <w:r w:rsidRPr="00C70209">
              <w:t xml:space="preserve">Children with severe anaemia (Hct </w:t>
            </w:r>
            <w:r w:rsidR="00FB7912" w:rsidRPr="00C70209">
              <w:t>&lt;</w:t>
            </w:r>
            <w:r w:rsidRPr="00C70209">
              <w:t>20</w:t>
            </w:r>
            <w:r w:rsidR="00DE3EA1" w:rsidRPr="00C70209">
              <w:t> </w:t>
            </w:r>
            <w:r w:rsidRPr="00C70209">
              <w:t>%) and</w:t>
            </w:r>
            <w:r w:rsidR="00DE3EA1" w:rsidRPr="00C70209">
              <w:t xml:space="preserve"> confirmed malaria parasitaemia</w:t>
            </w:r>
          </w:p>
        </w:tc>
        <w:tc>
          <w:tcPr>
            <w:tcW w:w="490" w:type="pct"/>
            <w:tcBorders>
              <w:bottom w:val="single" w:sz="4" w:space="0" w:color="000000"/>
            </w:tcBorders>
            <w:shd w:val="clear" w:color="auto" w:fill="auto"/>
          </w:tcPr>
          <w:p w14:paraId="65DC7B84" w14:textId="02D843BB" w:rsidR="0002160E" w:rsidRPr="00C70209" w:rsidRDefault="0002160E" w:rsidP="00B31621">
            <w:pPr>
              <w:pStyle w:val="Tabletext-evidencematrix"/>
            </w:pPr>
            <w:r w:rsidRPr="00C70209">
              <w:t>Gambia and Tanzania</w:t>
            </w:r>
          </w:p>
        </w:tc>
        <w:tc>
          <w:tcPr>
            <w:tcW w:w="490" w:type="pct"/>
            <w:tcBorders>
              <w:bottom w:val="single" w:sz="4" w:space="0" w:color="000000"/>
            </w:tcBorders>
            <w:shd w:val="clear" w:color="auto" w:fill="auto"/>
          </w:tcPr>
          <w:p w14:paraId="567B63D3" w14:textId="45D44EC0" w:rsidR="0002160E" w:rsidRPr="00C70209" w:rsidRDefault="0002160E" w:rsidP="005B2300">
            <w:pPr>
              <w:pStyle w:val="Tabletext-evidencematrix"/>
            </w:pPr>
            <w:r w:rsidRPr="00C70209">
              <w:t xml:space="preserve">Blood transfusion </w:t>
            </w:r>
            <w:r w:rsidR="00C91BAE" w:rsidRPr="00C70209">
              <w:t>versus</w:t>
            </w:r>
            <w:r w:rsidRPr="00C70209">
              <w:t xml:space="preserve"> </w:t>
            </w:r>
            <w:r w:rsidR="00D05BE8" w:rsidRPr="00C70209">
              <w:t>no transfusion (</w:t>
            </w:r>
            <w:r w:rsidRPr="00C70209">
              <w:t>conservative management)</w:t>
            </w:r>
          </w:p>
        </w:tc>
        <w:tc>
          <w:tcPr>
            <w:tcW w:w="490" w:type="pct"/>
            <w:tcBorders>
              <w:bottom w:val="single" w:sz="4" w:space="0" w:color="000000"/>
            </w:tcBorders>
            <w:shd w:val="clear" w:color="auto" w:fill="auto"/>
          </w:tcPr>
          <w:p w14:paraId="56B16C91" w14:textId="77777777" w:rsidR="0002160E" w:rsidRPr="00C70209" w:rsidRDefault="0002160E" w:rsidP="005B2300">
            <w:pPr>
              <w:pStyle w:val="Tabletext-evidencematrix"/>
            </w:pPr>
            <w:r w:rsidRPr="00C70209">
              <w:t>Mortality</w:t>
            </w:r>
          </w:p>
        </w:tc>
        <w:tc>
          <w:tcPr>
            <w:tcW w:w="525" w:type="pct"/>
            <w:tcBorders>
              <w:bottom w:val="single" w:sz="4" w:space="0" w:color="000000"/>
            </w:tcBorders>
            <w:shd w:val="clear" w:color="auto" w:fill="auto"/>
          </w:tcPr>
          <w:p w14:paraId="6F9EEB7D" w14:textId="77777777" w:rsidR="0002160E" w:rsidRPr="00C70209" w:rsidRDefault="0002160E" w:rsidP="005B2300">
            <w:pPr>
              <w:pStyle w:val="Tabletext-evidencematrix"/>
            </w:pPr>
            <w:r w:rsidRPr="00C70209">
              <w:t>1/118 (0.8%)</w:t>
            </w:r>
          </w:p>
        </w:tc>
        <w:tc>
          <w:tcPr>
            <w:tcW w:w="525" w:type="pct"/>
            <w:tcBorders>
              <w:bottom w:val="single" w:sz="4" w:space="0" w:color="000000"/>
            </w:tcBorders>
            <w:shd w:val="clear" w:color="auto" w:fill="auto"/>
          </w:tcPr>
          <w:p w14:paraId="3EBCFB11" w14:textId="77777777" w:rsidR="0002160E" w:rsidRPr="00C70209" w:rsidRDefault="0002160E" w:rsidP="005B2300">
            <w:pPr>
              <w:pStyle w:val="Tabletext-evidencematrix"/>
            </w:pPr>
            <w:r w:rsidRPr="00C70209">
              <w:t>3/112 (2.7%)</w:t>
            </w:r>
          </w:p>
        </w:tc>
        <w:tc>
          <w:tcPr>
            <w:tcW w:w="525" w:type="pct"/>
            <w:tcBorders>
              <w:bottom w:val="single" w:sz="4" w:space="0" w:color="000000"/>
            </w:tcBorders>
            <w:shd w:val="clear" w:color="auto" w:fill="FFFFFF" w:themeFill="background1"/>
          </w:tcPr>
          <w:p w14:paraId="72F8A14D" w14:textId="77777777" w:rsidR="0002160E" w:rsidRPr="00C70209" w:rsidRDefault="0002160E" w:rsidP="005B2300">
            <w:pPr>
              <w:pStyle w:val="Tabletext-evidencematrix"/>
            </w:pPr>
            <w:r w:rsidRPr="00C70209">
              <w:t>RR 0.41 [0.06, 2.70]</w:t>
            </w:r>
          </w:p>
        </w:tc>
        <w:tc>
          <w:tcPr>
            <w:tcW w:w="592" w:type="pct"/>
            <w:tcBorders>
              <w:bottom w:val="single" w:sz="4" w:space="0" w:color="000000"/>
            </w:tcBorders>
            <w:shd w:val="clear" w:color="auto" w:fill="FFFFFF" w:themeFill="background1"/>
          </w:tcPr>
          <w:p w14:paraId="4750F6EA" w14:textId="36BCF322" w:rsidR="0002160E" w:rsidRPr="00C70209" w:rsidRDefault="0002160E" w:rsidP="005B2300">
            <w:pPr>
              <w:pStyle w:val="Tabletext-evidencematrix"/>
              <w:rPr>
                <w:i/>
              </w:rPr>
            </w:pPr>
            <w:r w:rsidRPr="00C70209">
              <w:rPr>
                <w:i/>
              </w:rPr>
              <w:t>No significant difference</w:t>
            </w:r>
          </w:p>
          <w:p w14:paraId="081D573D" w14:textId="14B7E2EC" w:rsidR="0002160E" w:rsidRPr="00C70209" w:rsidRDefault="001A475D" w:rsidP="005B2300">
            <w:pPr>
              <w:pStyle w:val="Tabletext-evidencematrix"/>
            </w:pPr>
            <w:r w:rsidRPr="001A475D">
              <w:rPr>
                <w:i/>
              </w:rPr>
              <w:t>P = </w:t>
            </w:r>
            <w:r w:rsidR="0002160E" w:rsidRPr="00C70209">
              <w:t>0.35</w:t>
            </w:r>
          </w:p>
          <w:p w14:paraId="68A865AC" w14:textId="15C0C0CE" w:rsidR="0002160E" w:rsidRPr="00C70209" w:rsidRDefault="0002160E"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0%</w:t>
            </w:r>
          </w:p>
        </w:tc>
      </w:tr>
      <w:tr w:rsidR="0002160E" w:rsidRPr="00C70209" w14:paraId="60CD9DB4" w14:textId="77777777" w:rsidTr="001B5A98">
        <w:tc>
          <w:tcPr>
            <w:tcW w:w="5000" w:type="pct"/>
            <w:gridSpan w:val="10"/>
            <w:shd w:val="clear" w:color="auto" w:fill="000000" w:themeFill="text1"/>
          </w:tcPr>
          <w:p w14:paraId="0FC056C6" w14:textId="77777777" w:rsidR="0002160E" w:rsidRPr="00C70209" w:rsidRDefault="0002160E" w:rsidP="005B2300">
            <w:pPr>
              <w:pStyle w:val="TableH4"/>
              <w:rPr>
                <w:rFonts w:eastAsia="Arial Unicode MS"/>
                <w:i/>
                <w:sz w:val="16"/>
                <w:szCs w:val="16"/>
              </w:rPr>
            </w:pPr>
            <w:r w:rsidRPr="00C70209">
              <w:t>Level II evidence</w:t>
            </w:r>
          </w:p>
        </w:tc>
      </w:tr>
      <w:tr w:rsidR="00DE3EA1" w:rsidRPr="00C70209" w14:paraId="6BE1B697" w14:textId="77777777" w:rsidTr="001B5A98">
        <w:tc>
          <w:tcPr>
            <w:tcW w:w="383" w:type="pct"/>
            <w:vMerge w:val="restart"/>
            <w:shd w:val="clear" w:color="auto" w:fill="auto"/>
          </w:tcPr>
          <w:p w14:paraId="4B27EFEF" w14:textId="0D895D50" w:rsidR="0002160E" w:rsidRPr="00C70209" w:rsidRDefault="0002160E" w:rsidP="005B2300">
            <w:pPr>
              <w:pStyle w:val="Tabletext-evidencematrix"/>
            </w:pPr>
            <w:r w:rsidRPr="00C70209">
              <w:t>Olupot-Olupot 2014</w:t>
            </w:r>
            <w:r w:rsidR="00E1112B" w:rsidRPr="00C70209">
              <w:fldChar w:fldCharType="begin">
                <w:fldData xml:space="preserve">PEVuZE5vdGU+PENpdGU+PEF1dGhvcj5PbHVwb3QtT2x1cG90PC9BdXRob3I+PFllYXI+MjAxNDwv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</w:fldData>
              </w:fldChar>
            </w:r>
            <w:r w:rsidR="003F7DCB" w:rsidRPr="00C70209">
              <w:instrText xml:space="preserve"> ADDIN EN.CITE </w:instrText>
            </w:r>
            <w:r w:rsidR="003F7DCB" w:rsidRPr="00C70209">
              <w:fldChar w:fldCharType="begin">
                <w:fldData xml:space="preserve">PEVuZE5vdGU+PENpdGU+PEF1dGhvcj5PbHVwb3QtT2x1cG90PC9BdXRob3I+PFllYXI+MjAxNDwv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7</w:t>
            </w:r>
            <w:r w:rsidR="00E1112B" w:rsidRPr="00C70209">
              <w:fldChar w:fldCharType="end"/>
            </w:r>
          </w:p>
          <w:p w14:paraId="562C9317" w14:textId="77777777" w:rsidR="0002160E" w:rsidRPr="00C70209" w:rsidRDefault="0002160E" w:rsidP="005B2300">
            <w:pPr>
              <w:pStyle w:val="Tabletext-evidencematrix"/>
            </w:pPr>
            <w:r w:rsidRPr="00C70209">
              <w:t>Level II</w:t>
            </w:r>
          </w:p>
          <w:p w14:paraId="0713CF72" w14:textId="77777777" w:rsidR="0002160E" w:rsidRPr="00C70209" w:rsidRDefault="0002160E" w:rsidP="005B2300">
            <w:pPr>
              <w:pStyle w:val="Tabletext-evidencematrix"/>
              <w:rPr>
                <w:i/>
              </w:rPr>
            </w:pPr>
            <w:r w:rsidRPr="00C70209">
              <w:rPr>
                <w:i/>
              </w:rPr>
              <w:t>Good</w:t>
            </w:r>
          </w:p>
        </w:tc>
        <w:tc>
          <w:tcPr>
            <w:tcW w:w="490" w:type="pct"/>
            <w:vMerge w:val="restart"/>
            <w:shd w:val="clear" w:color="auto" w:fill="auto"/>
          </w:tcPr>
          <w:p w14:paraId="1E0A0615" w14:textId="77777777" w:rsidR="0002160E" w:rsidRPr="00C70209" w:rsidRDefault="0002160E" w:rsidP="005B2300">
            <w:pPr>
              <w:pStyle w:val="Tabletext-evidencematrix"/>
            </w:pPr>
            <w:r w:rsidRPr="00C70209">
              <w:t>N=160</w:t>
            </w:r>
          </w:p>
        </w:tc>
        <w:tc>
          <w:tcPr>
            <w:tcW w:w="490" w:type="pct"/>
            <w:vMerge w:val="restart"/>
            <w:shd w:val="clear" w:color="auto" w:fill="auto"/>
          </w:tcPr>
          <w:p w14:paraId="019819EA" w14:textId="7A0A3706" w:rsidR="0002160E" w:rsidRPr="00C70209" w:rsidRDefault="00DE3EA1" w:rsidP="005B2300">
            <w:pPr>
              <w:pStyle w:val="Tabletext-evidencematrix"/>
            </w:pPr>
            <w:r w:rsidRPr="00C70209">
              <w:t>Children (</w:t>
            </w:r>
            <w:r w:rsidR="00FB7912" w:rsidRPr="00C70209">
              <w:t>&gt;</w:t>
            </w:r>
            <w:r w:rsidR="0002160E" w:rsidRPr="00C70209">
              <w:t xml:space="preserve">60 days and </w:t>
            </w:r>
            <w:r w:rsidR="00FB7912" w:rsidRPr="00C70209">
              <w:t>&lt;</w:t>
            </w:r>
            <w:r w:rsidR="0002160E" w:rsidRPr="00C70209">
              <w:t>12 years</w:t>
            </w:r>
            <w:r w:rsidRPr="00C70209">
              <w:t>)</w:t>
            </w:r>
            <w:r w:rsidR="0002160E" w:rsidRPr="00C70209">
              <w:t xml:space="preserve"> with severe anaemia</w:t>
            </w:r>
          </w:p>
        </w:tc>
        <w:tc>
          <w:tcPr>
            <w:tcW w:w="490" w:type="pct"/>
            <w:vMerge w:val="restart"/>
            <w:shd w:val="clear" w:color="auto" w:fill="auto"/>
          </w:tcPr>
          <w:p w14:paraId="4326E805" w14:textId="77777777" w:rsidR="0002160E" w:rsidRPr="00C70209" w:rsidRDefault="0002160E" w:rsidP="005B2300">
            <w:pPr>
              <w:pStyle w:val="Tabletext-evidencematrix"/>
            </w:pPr>
            <w:r w:rsidRPr="00C70209">
              <w:t>Two centres, Uganda</w:t>
            </w:r>
          </w:p>
        </w:tc>
        <w:tc>
          <w:tcPr>
            <w:tcW w:w="490" w:type="pct"/>
            <w:vMerge w:val="restart"/>
            <w:shd w:val="clear" w:color="auto" w:fill="auto"/>
          </w:tcPr>
          <w:p w14:paraId="469FE2A1" w14:textId="22099A8F" w:rsidR="0002160E" w:rsidRPr="00C70209" w:rsidRDefault="00DE3EA1" w:rsidP="005B2300">
            <w:pPr>
              <w:pStyle w:val="Tabletext-evidencematrix"/>
            </w:pPr>
            <w:r w:rsidRPr="00C70209">
              <w:t>W</w:t>
            </w:r>
            <w:r w:rsidR="0002160E" w:rsidRPr="00C70209">
              <w:t>hole blood (</w:t>
            </w:r>
            <w:r w:rsidRPr="00C70209">
              <w:t xml:space="preserve">20 mL/kg) </w:t>
            </w:r>
            <w:r w:rsidR="0002160E" w:rsidRPr="00C70209">
              <w:t xml:space="preserve">or </w:t>
            </w:r>
            <w:r w:rsidR="00C428FD" w:rsidRPr="00C70209">
              <w:t>RBC</w:t>
            </w:r>
            <w:r w:rsidRPr="00C70209">
              <w:t xml:space="preserve"> (</w:t>
            </w:r>
            <w:r w:rsidR="0002160E" w:rsidRPr="00C70209">
              <w:t>10</w:t>
            </w:r>
            <w:r w:rsidRPr="00C70209">
              <w:t> </w:t>
            </w:r>
            <w:r w:rsidR="0002160E" w:rsidRPr="00C70209">
              <w:t xml:space="preserve">mL/kg) </w:t>
            </w:r>
            <w:r w:rsidR="00D05BE8" w:rsidRPr="00C70209">
              <w:t xml:space="preserve">transfusion </w:t>
            </w:r>
            <w:r w:rsidR="00C91BAE" w:rsidRPr="00C70209">
              <w:t>versus</w:t>
            </w:r>
            <w:r w:rsidR="0002160E" w:rsidRPr="00C70209">
              <w:t xml:space="preserve"> whole blood </w:t>
            </w:r>
            <w:r w:rsidRPr="00C70209">
              <w:t xml:space="preserve">(30 mL/kg) </w:t>
            </w:r>
            <w:r w:rsidR="0002160E" w:rsidRPr="00C70209">
              <w:t xml:space="preserve">or </w:t>
            </w:r>
            <w:r w:rsidR="00C428FD" w:rsidRPr="00C70209">
              <w:t>RBC</w:t>
            </w:r>
            <w:r w:rsidRPr="00C70209">
              <w:t>s (</w:t>
            </w:r>
            <w:r w:rsidR="0002160E" w:rsidRPr="00C70209">
              <w:t>15</w:t>
            </w:r>
            <w:r w:rsidR="001B5A98" w:rsidRPr="00C70209">
              <w:t> </w:t>
            </w:r>
            <w:r w:rsidR="0002160E" w:rsidRPr="00C70209">
              <w:t>mL/kg</w:t>
            </w:r>
            <w:r w:rsidRPr="00C70209">
              <w:t xml:space="preserve">) </w:t>
            </w:r>
            <w:r w:rsidR="00D05BE8" w:rsidRPr="00C70209">
              <w:t>transfusion</w:t>
            </w:r>
          </w:p>
        </w:tc>
        <w:tc>
          <w:tcPr>
            <w:tcW w:w="490" w:type="pct"/>
            <w:shd w:val="clear" w:color="auto" w:fill="auto"/>
          </w:tcPr>
          <w:p w14:paraId="7EC6257B" w14:textId="77777777" w:rsidR="0002160E" w:rsidRPr="00C70209" w:rsidRDefault="0002160E" w:rsidP="005B2300">
            <w:pPr>
              <w:pStyle w:val="Tabletext-evidencematrix"/>
            </w:pPr>
            <w:r w:rsidRPr="00C70209">
              <w:t>Died before 48 hours</w:t>
            </w:r>
          </w:p>
        </w:tc>
        <w:tc>
          <w:tcPr>
            <w:tcW w:w="525" w:type="pct"/>
            <w:shd w:val="clear" w:color="auto" w:fill="auto"/>
          </w:tcPr>
          <w:p w14:paraId="1298EE93" w14:textId="77777777" w:rsidR="0002160E" w:rsidRPr="00C70209" w:rsidRDefault="0002160E" w:rsidP="005B2300">
            <w:pPr>
              <w:pStyle w:val="Tabletext-evidencematrix"/>
            </w:pPr>
            <w:r w:rsidRPr="00C70209">
              <w:t>4/82 (4.9%)</w:t>
            </w:r>
          </w:p>
        </w:tc>
        <w:tc>
          <w:tcPr>
            <w:tcW w:w="525" w:type="pct"/>
            <w:shd w:val="clear" w:color="auto" w:fill="auto"/>
          </w:tcPr>
          <w:p w14:paraId="10053FDE" w14:textId="77777777" w:rsidR="0002160E" w:rsidRPr="00C70209" w:rsidRDefault="0002160E" w:rsidP="005B2300">
            <w:pPr>
              <w:pStyle w:val="Tabletext-evidencematrix"/>
            </w:pPr>
            <w:r w:rsidRPr="00C70209">
              <w:t xml:space="preserve">0/78 (0%) </w:t>
            </w:r>
          </w:p>
        </w:tc>
        <w:tc>
          <w:tcPr>
            <w:tcW w:w="525" w:type="pct"/>
            <w:shd w:val="clear" w:color="auto" w:fill="FFFFFF" w:themeFill="background1"/>
          </w:tcPr>
          <w:p w14:paraId="346FDF8C" w14:textId="77777777" w:rsidR="0002160E" w:rsidRPr="00C70209" w:rsidRDefault="00D05BE8" w:rsidP="005B2300">
            <w:pPr>
              <w:pStyle w:val="Tabletext-evidencematrix"/>
            </w:pPr>
            <w:r w:rsidRPr="00C70209">
              <w:t>RR 8.57 [0.47, 156.54]</w:t>
            </w:r>
            <w:r w:rsidR="00F25B09" w:rsidRPr="00C70209">
              <w:rPr>
                <w:vertAlign w:val="superscript"/>
              </w:rPr>
              <w:t>c</w:t>
            </w:r>
          </w:p>
        </w:tc>
        <w:tc>
          <w:tcPr>
            <w:tcW w:w="592" w:type="pct"/>
            <w:shd w:val="clear" w:color="auto" w:fill="FFFFFF" w:themeFill="background1"/>
          </w:tcPr>
          <w:p w14:paraId="42DFC4AB" w14:textId="77777777" w:rsidR="0002160E" w:rsidRPr="00C70209" w:rsidRDefault="0002160E" w:rsidP="005B2300">
            <w:pPr>
              <w:pStyle w:val="Tabletext-evidencematrix"/>
              <w:rPr>
                <w:i/>
              </w:rPr>
            </w:pPr>
            <w:r w:rsidRPr="00C70209">
              <w:rPr>
                <w:i/>
              </w:rPr>
              <w:t>No significant difference</w:t>
            </w:r>
          </w:p>
          <w:p w14:paraId="1D88A08D" w14:textId="456D8435" w:rsidR="00F25B09" w:rsidRPr="00C70209" w:rsidRDefault="001A475D" w:rsidP="005B2300">
            <w:pPr>
              <w:pStyle w:val="Tabletext-evidencematrix"/>
            </w:pPr>
            <w:r w:rsidRPr="001A475D">
              <w:rPr>
                <w:i/>
              </w:rPr>
              <w:t>P = </w:t>
            </w:r>
            <w:r w:rsidR="00F25B09" w:rsidRPr="00C70209">
              <w:t>0.15</w:t>
            </w:r>
            <w:r w:rsidR="00F25B09" w:rsidRPr="00C70209">
              <w:rPr>
                <w:vertAlign w:val="superscript"/>
              </w:rPr>
              <w:t>c</w:t>
            </w:r>
          </w:p>
          <w:p w14:paraId="1D83FF31" w14:textId="614D8C18" w:rsidR="0002160E" w:rsidRPr="00C70209" w:rsidRDefault="001A475D" w:rsidP="005B2300">
            <w:pPr>
              <w:pStyle w:val="Tabletext-evidencematrix"/>
            </w:pPr>
            <w:r w:rsidRPr="001A475D">
              <w:rPr>
                <w:i/>
              </w:rPr>
              <w:t>P = </w:t>
            </w:r>
            <w:r w:rsidR="0002160E" w:rsidRPr="00C70209">
              <w:t>0.12</w:t>
            </w:r>
            <w:r w:rsidR="00F25B09" w:rsidRPr="00C70209">
              <w:rPr>
                <w:vertAlign w:val="superscript"/>
              </w:rPr>
              <w:t>d</w:t>
            </w:r>
          </w:p>
        </w:tc>
      </w:tr>
      <w:tr w:rsidR="00DE3EA1" w:rsidRPr="00C70209" w14:paraId="01FF0810" w14:textId="77777777" w:rsidTr="001B5A98">
        <w:tc>
          <w:tcPr>
            <w:tcW w:w="383" w:type="pct"/>
            <w:vMerge/>
            <w:shd w:val="clear" w:color="auto" w:fill="auto"/>
          </w:tcPr>
          <w:p w14:paraId="4D26BD1C" w14:textId="77777777" w:rsidR="0002160E" w:rsidRPr="00C70209" w:rsidRDefault="0002160E" w:rsidP="005B2300">
            <w:pPr>
              <w:pStyle w:val="Tabletext-evidencematrix"/>
            </w:pPr>
          </w:p>
        </w:tc>
        <w:tc>
          <w:tcPr>
            <w:tcW w:w="490" w:type="pct"/>
            <w:vMerge/>
            <w:shd w:val="clear" w:color="auto" w:fill="auto"/>
          </w:tcPr>
          <w:p w14:paraId="6231B78F" w14:textId="77777777" w:rsidR="0002160E" w:rsidRPr="00C70209" w:rsidRDefault="0002160E" w:rsidP="005B2300">
            <w:pPr>
              <w:pStyle w:val="Tabletext-evidencematrix"/>
            </w:pPr>
          </w:p>
        </w:tc>
        <w:tc>
          <w:tcPr>
            <w:tcW w:w="490" w:type="pct"/>
            <w:vMerge/>
            <w:shd w:val="clear" w:color="auto" w:fill="auto"/>
          </w:tcPr>
          <w:p w14:paraId="285BC15E" w14:textId="77777777" w:rsidR="0002160E" w:rsidRPr="00C70209" w:rsidRDefault="0002160E" w:rsidP="005B2300">
            <w:pPr>
              <w:pStyle w:val="Tabletext-evidencematrix"/>
            </w:pPr>
          </w:p>
        </w:tc>
        <w:tc>
          <w:tcPr>
            <w:tcW w:w="490" w:type="pct"/>
            <w:vMerge/>
            <w:shd w:val="clear" w:color="auto" w:fill="auto"/>
          </w:tcPr>
          <w:p w14:paraId="6315F383" w14:textId="77777777" w:rsidR="0002160E" w:rsidRPr="00C70209" w:rsidRDefault="0002160E" w:rsidP="005B2300">
            <w:pPr>
              <w:pStyle w:val="Tabletext-evidencematrix"/>
            </w:pPr>
          </w:p>
        </w:tc>
        <w:tc>
          <w:tcPr>
            <w:tcW w:w="490" w:type="pct"/>
            <w:vMerge/>
            <w:shd w:val="clear" w:color="auto" w:fill="auto"/>
          </w:tcPr>
          <w:p w14:paraId="5C2BC38D" w14:textId="77777777" w:rsidR="0002160E" w:rsidRPr="00C70209" w:rsidRDefault="0002160E" w:rsidP="005B2300">
            <w:pPr>
              <w:pStyle w:val="Tabletext-evidencematrix"/>
            </w:pPr>
          </w:p>
        </w:tc>
        <w:tc>
          <w:tcPr>
            <w:tcW w:w="490" w:type="pct"/>
            <w:shd w:val="clear" w:color="auto" w:fill="auto"/>
          </w:tcPr>
          <w:p w14:paraId="15F9E5B2" w14:textId="77777777" w:rsidR="0002160E" w:rsidRPr="00C70209" w:rsidRDefault="0002160E" w:rsidP="005B2300">
            <w:pPr>
              <w:pStyle w:val="Tabletext-evidencematrix"/>
            </w:pPr>
            <w:r w:rsidRPr="00C70209">
              <w:t>Died before 28 days post-admission</w:t>
            </w:r>
          </w:p>
        </w:tc>
        <w:tc>
          <w:tcPr>
            <w:tcW w:w="525" w:type="pct"/>
            <w:shd w:val="clear" w:color="auto" w:fill="auto"/>
          </w:tcPr>
          <w:p w14:paraId="2EED9F9A" w14:textId="77777777" w:rsidR="0002160E" w:rsidRPr="00C70209" w:rsidRDefault="0002160E" w:rsidP="005B2300">
            <w:pPr>
              <w:pStyle w:val="Tabletext-evidencematrix"/>
            </w:pPr>
            <w:r w:rsidRPr="00C70209">
              <w:t xml:space="preserve">6/82 (7.3%) </w:t>
            </w:r>
          </w:p>
        </w:tc>
        <w:tc>
          <w:tcPr>
            <w:tcW w:w="525" w:type="pct"/>
            <w:shd w:val="clear" w:color="auto" w:fill="auto"/>
          </w:tcPr>
          <w:p w14:paraId="6D10AACA" w14:textId="77777777" w:rsidR="0002160E" w:rsidRPr="00C70209" w:rsidRDefault="0002160E" w:rsidP="005B2300">
            <w:pPr>
              <w:pStyle w:val="Tabletext-evidencematrix"/>
            </w:pPr>
            <w:r w:rsidRPr="00C70209">
              <w:t xml:space="preserve">1/78 (1.3%) </w:t>
            </w:r>
          </w:p>
        </w:tc>
        <w:tc>
          <w:tcPr>
            <w:tcW w:w="525" w:type="pct"/>
            <w:shd w:val="clear" w:color="auto" w:fill="FFFFFF" w:themeFill="background1"/>
          </w:tcPr>
          <w:p w14:paraId="3374EB0A" w14:textId="77777777" w:rsidR="0002160E" w:rsidRPr="00C70209" w:rsidRDefault="0002160E" w:rsidP="005B2300">
            <w:pPr>
              <w:pStyle w:val="Tabletext-evidencematrix"/>
            </w:pPr>
            <w:r w:rsidRPr="00C70209">
              <w:t>RR 0.18 [0.02, 1.42]</w:t>
            </w:r>
          </w:p>
        </w:tc>
        <w:tc>
          <w:tcPr>
            <w:tcW w:w="592" w:type="pct"/>
            <w:shd w:val="clear" w:color="auto" w:fill="FFFFFF" w:themeFill="background1"/>
          </w:tcPr>
          <w:p w14:paraId="2769A897" w14:textId="09C83B4B" w:rsidR="0002160E" w:rsidRPr="00C70209" w:rsidRDefault="0002160E" w:rsidP="005B2300">
            <w:pPr>
              <w:pStyle w:val="Tabletext-evidencematrix"/>
              <w:rPr>
                <w:i/>
              </w:rPr>
            </w:pPr>
            <w:r w:rsidRPr="00C70209">
              <w:rPr>
                <w:i/>
              </w:rPr>
              <w:t>No significant difference</w:t>
            </w:r>
          </w:p>
          <w:p w14:paraId="1B75670C" w14:textId="0087D91A" w:rsidR="0002160E" w:rsidRPr="00C70209" w:rsidRDefault="001A475D" w:rsidP="005B2300">
            <w:pPr>
              <w:pStyle w:val="Tabletext-evidencematrix"/>
            </w:pPr>
            <w:r w:rsidRPr="001A475D">
              <w:rPr>
                <w:i/>
              </w:rPr>
              <w:t>P = </w:t>
            </w:r>
            <w:r w:rsidR="0002160E" w:rsidRPr="00C70209">
              <w:t>0.12</w:t>
            </w:r>
          </w:p>
        </w:tc>
      </w:tr>
    </w:tbl>
    <w:p w14:paraId="2FE4F2FA" w14:textId="657B1C0A" w:rsidR="0002160E" w:rsidRPr="00C70209" w:rsidRDefault="0002160E" w:rsidP="005B2300">
      <w:pPr>
        <w:spacing w:after="0"/>
        <w:ind w:left="0"/>
        <w:rPr>
          <w:rFonts w:ascii="Arial Narrow" w:hAnsi="Arial Narrow"/>
          <w:sz w:val="16"/>
          <w:szCs w:val="16"/>
        </w:rPr>
      </w:pPr>
      <w:r w:rsidRPr="00C70209">
        <w:rPr>
          <w:rFonts w:ascii="Arial Narrow" w:hAnsi="Arial Narrow"/>
          <w:sz w:val="16"/>
          <w:szCs w:val="16"/>
        </w:rPr>
        <w:t>CI, confiden</w:t>
      </w:r>
      <w:r w:rsidR="00DE3EA1" w:rsidRPr="00C70209">
        <w:rPr>
          <w:rFonts w:ascii="Arial Narrow" w:hAnsi="Arial Narrow"/>
          <w:sz w:val="16"/>
          <w:szCs w:val="16"/>
        </w:rPr>
        <w:t>ce interval; Hct, haematocrit</w:t>
      </w:r>
      <w:r w:rsidRPr="00C70209">
        <w:rPr>
          <w:rFonts w:ascii="Arial Narrow" w:hAnsi="Arial Narrow"/>
          <w:sz w:val="16"/>
          <w:szCs w:val="16"/>
        </w:rPr>
        <w:t xml:space="preserve">; </w:t>
      </w:r>
      <w:r w:rsidR="00C428FD" w:rsidRPr="00C70209">
        <w:rPr>
          <w:rFonts w:ascii="Arial Narrow" w:hAnsi="Arial Narrow"/>
          <w:sz w:val="16"/>
          <w:szCs w:val="16"/>
        </w:rPr>
        <w:t>RBC</w:t>
      </w:r>
      <w:r w:rsidRPr="00C70209">
        <w:rPr>
          <w:rFonts w:ascii="Arial Narrow" w:hAnsi="Arial Narrow"/>
          <w:sz w:val="16"/>
          <w:szCs w:val="16"/>
        </w:rPr>
        <w:t xml:space="preserve">, packed red blood cell; </w:t>
      </w:r>
      <w:r w:rsidR="001B58B9" w:rsidRPr="00C70209">
        <w:rPr>
          <w:rFonts w:ascii="Arial Narrow" w:hAnsi="Arial Narrow"/>
          <w:sz w:val="16"/>
          <w:szCs w:val="16"/>
        </w:rPr>
        <w:t xml:space="preserve">RBC, red blood cell; </w:t>
      </w:r>
      <w:r w:rsidRPr="00C70209">
        <w:rPr>
          <w:rFonts w:ascii="Arial Narrow" w:hAnsi="Arial Narrow"/>
          <w:sz w:val="16"/>
          <w:szCs w:val="16"/>
        </w:rPr>
        <w:t>RR, risk</w:t>
      </w:r>
      <w:r w:rsidR="00DE3EA1" w:rsidRPr="00C70209">
        <w:rPr>
          <w:rFonts w:ascii="Arial Narrow" w:hAnsi="Arial Narrow"/>
          <w:sz w:val="16"/>
          <w:szCs w:val="16"/>
        </w:rPr>
        <w:t xml:space="preserve"> ratio</w:t>
      </w:r>
    </w:p>
    <w:p w14:paraId="7D4A3E41" w14:textId="77777777" w:rsidR="001B5A98" w:rsidRPr="00C70209" w:rsidRDefault="001B5A98"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44347DD" w14:textId="61975ADA" w:rsidR="001B5A98" w:rsidRPr="00C70209" w:rsidRDefault="001B5A98"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4428B3B0" w14:textId="10BC5B5E" w:rsidR="00F25B09" w:rsidRPr="00C70209" w:rsidRDefault="00F25B09" w:rsidP="005B2300">
      <w:pPr>
        <w:pStyle w:val="Tablefignotesleft"/>
      </w:pPr>
      <w:r w:rsidRPr="00C70209">
        <w:rPr>
          <w:b/>
        </w:rPr>
        <w:t xml:space="preserve">c. </w:t>
      </w:r>
      <w:r w:rsidRPr="00C70209">
        <w:t>Calculated post</w:t>
      </w:r>
      <w:r w:rsidR="004B557C" w:rsidRPr="00C70209">
        <w:t>-</w:t>
      </w:r>
      <w:r w:rsidRPr="00C70209">
        <w:t>hoc using RevMan 5.1.2.</w:t>
      </w:r>
    </w:p>
    <w:p w14:paraId="68824EF0" w14:textId="0226000C" w:rsidR="00F25B09" w:rsidRPr="00C70209" w:rsidRDefault="00F25B09" w:rsidP="005B2300">
      <w:pPr>
        <w:pStyle w:val="Tablefignotesleft"/>
        <w:rPr>
          <w:b/>
        </w:rPr>
      </w:pPr>
      <w:r w:rsidRPr="00C70209">
        <w:rPr>
          <w:b/>
        </w:rPr>
        <w:t xml:space="preserve">d. </w:t>
      </w:r>
      <w:r w:rsidR="001A475D" w:rsidRPr="001A475D">
        <w:rPr>
          <w:i/>
        </w:rPr>
        <w:t>P-</w:t>
      </w:r>
      <w:r w:rsidRPr="00C70209">
        <w:t>value reported by study authors using Fisher’s Exact test</w:t>
      </w:r>
    </w:p>
    <w:p w14:paraId="6A1B2B85" w14:textId="77777777" w:rsidR="001B5A98" w:rsidRPr="00C70209" w:rsidRDefault="001B5A98" w:rsidP="005B2300">
      <w:pPr>
        <w:spacing w:after="0"/>
        <w:ind w:left="0"/>
        <w:rPr>
          <w:rFonts w:ascii="Arial Narrow" w:hAnsi="Arial Narrow"/>
          <w:sz w:val="16"/>
          <w:szCs w:val="16"/>
        </w:rPr>
      </w:pPr>
    </w:p>
    <w:p w14:paraId="2F618175" w14:textId="77777777" w:rsidR="00B30DCE" w:rsidRPr="00C70209" w:rsidRDefault="00B30DCE" w:rsidP="005B2300">
      <w:pPr>
        <w:spacing w:after="0"/>
        <w:ind w:left="0"/>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4AB02DCF" w14:textId="77777777" w:rsidR="00110F07" w:rsidRPr="00C70209" w:rsidRDefault="00110F07" w:rsidP="005B2300">
      <w:pPr>
        <w:pStyle w:val="Heading6"/>
      </w:pPr>
      <w:r w:rsidRPr="00C70209">
        <w:t>Secondary outcomes</w:t>
      </w:r>
      <w:r w:rsidRPr="00C70209">
        <w:rPr>
          <w:rStyle w:val="FootnoteReference"/>
        </w:rPr>
        <w:footnoteReference w:id="15"/>
      </w:r>
    </w:p>
    <w:p w14:paraId="63DA42E7" w14:textId="77777777" w:rsidR="00110F07" w:rsidRPr="00C70209" w:rsidRDefault="00110F07" w:rsidP="00CF6F17">
      <w:pPr>
        <w:pStyle w:val="Heading7"/>
        <w:rPr>
          <w:lang w:eastAsia="en-GB"/>
        </w:rPr>
      </w:pPr>
      <w:r w:rsidRPr="00C70209">
        <w:rPr>
          <w:lang w:eastAsia="en-GB"/>
        </w:rPr>
        <w:t>Transfusion-related serious adverse events</w:t>
      </w:r>
    </w:p>
    <w:p w14:paraId="1C9BD8F2" w14:textId="6E5C7878" w:rsidR="000F5E73" w:rsidRPr="00C70209" w:rsidRDefault="000F5E73" w:rsidP="000F5E73">
      <w:pPr>
        <w:pStyle w:val="BodyText"/>
      </w:pPr>
      <w:r w:rsidRPr="00C70209">
        <w:t>There was one Level II study of good</w:t>
      </w:r>
      <w:r w:rsidR="0023776E" w:rsidRPr="00C70209">
        <w:t>-</w:t>
      </w:r>
      <w:r w:rsidRPr="00C70209">
        <w:t xml:space="preserve">quality (Olupot-Olupot 2014) that provided evidence for transfusion-related SAEs (TACO, TRALI, haemolytic transfusion reactions, transfusion transmitted infections, transfusion-induced graft-versus-host-disease, anaphylactic reactions) among paediatric patients with severe anaemia. The results of this study are summarised in </w:t>
      </w:r>
      <w:r w:rsidR="004670EE" w:rsidRPr="00C70209">
        <w:rPr>
          <w:b/>
        </w:rPr>
        <w:fldChar w:fldCharType="begin"/>
      </w:r>
      <w:r w:rsidR="004670EE" w:rsidRPr="00C70209">
        <w:rPr>
          <w:b/>
        </w:rPr>
        <w:instrText xml:space="preserve"> REF _Ref417822012 \h  \* MERGEFORMAT </w:instrText>
      </w:r>
      <w:r w:rsidR="004670EE" w:rsidRPr="00C70209">
        <w:rPr>
          <w:b/>
        </w:rPr>
      </w:r>
      <w:r w:rsidR="004670EE" w:rsidRPr="00C70209">
        <w:rPr>
          <w:b/>
        </w:rPr>
        <w:fldChar w:fldCharType="separate"/>
      </w:r>
      <w:r w:rsidR="000F7A9B" w:rsidRPr="000F7A9B">
        <w:rPr>
          <w:b/>
        </w:rPr>
        <w:t>Table 3.1.27</w:t>
      </w:r>
      <w:r w:rsidR="004670EE" w:rsidRPr="00C70209">
        <w:rPr>
          <w:b/>
        </w:rPr>
        <w:fldChar w:fldCharType="end"/>
      </w:r>
      <w:r w:rsidRPr="00C70209">
        <w:t>.</w:t>
      </w:r>
    </w:p>
    <w:p w14:paraId="21DE78AF" w14:textId="3F80673C" w:rsidR="000F5E73" w:rsidRPr="00C70209" w:rsidRDefault="000F5E73" w:rsidP="000F5E73">
      <w:pPr>
        <w:pStyle w:val="BodyText"/>
      </w:pPr>
      <w:r w:rsidRPr="00C70209">
        <w:t xml:space="preserve">The RCT by Olupot-Olupot (2014) reported no allergic reactions (0.0%) in </w:t>
      </w:r>
      <w:r w:rsidRPr="00C70209">
        <w:rPr>
          <w:lang w:eastAsia="en-GB"/>
        </w:rPr>
        <w:t xml:space="preserve">the group receiving 20 mL/kg whole blood cells compared with </w:t>
      </w:r>
      <w:r w:rsidRPr="00C70209">
        <w:t xml:space="preserve">one allergic reaction (1.3%) in the </w:t>
      </w:r>
      <w:r w:rsidRPr="00C70209">
        <w:rPr>
          <w:lang w:eastAsia="en-GB"/>
        </w:rPr>
        <w:t>group administered 30 mL/kg whole blood cells</w:t>
      </w:r>
      <w:r w:rsidRPr="00C70209">
        <w:t>. Three of the six fatal events that occurred in</w:t>
      </w:r>
      <w:r w:rsidR="00363BA0" w:rsidRPr="00C70209">
        <w:t>-</w:t>
      </w:r>
      <w:r w:rsidRPr="00C70209">
        <w:t>hospital among infants in the low-volume group were judged to be possibly related to transfusion, but none were due to volume overload, pulmonary oedema, heart failure or TRALI.</w:t>
      </w:r>
    </w:p>
    <w:p w14:paraId="324113B3" w14:textId="77777777" w:rsidR="00110F07" w:rsidRPr="00C70209" w:rsidRDefault="00110F07" w:rsidP="00CF6F17">
      <w:pPr>
        <w:pStyle w:val="Heading7"/>
      </w:pPr>
      <w:r w:rsidRPr="00C70209">
        <w:t>Functional/performance status</w:t>
      </w:r>
    </w:p>
    <w:p w14:paraId="059D779F" w14:textId="271B3975" w:rsidR="00B30DCE" w:rsidRPr="00C70209" w:rsidRDefault="00110F07" w:rsidP="00B30DCE">
      <w:pPr>
        <w:pStyle w:val="BodyText"/>
      </w:pPr>
      <w:r w:rsidRPr="00C70209">
        <w:t>There were no studies identified in the systematic review and hand</w:t>
      </w:r>
      <w:r w:rsidR="00FB7912" w:rsidRPr="00C70209">
        <w:t>-</w:t>
      </w:r>
      <w:r w:rsidRPr="00C70209">
        <w:t xml:space="preserve">searching process that assessed the effect of RBC transfusion compared with no transfusion in </w:t>
      </w:r>
      <w:r w:rsidR="005248BA" w:rsidRPr="00C70209">
        <w:t>neonatal and paediatric</w:t>
      </w:r>
      <w:r w:rsidRPr="00C70209">
        <w:t xml:space="preserve"> patients with severe anaemia associated with malaria and reported functional and performance measures.</w:t>
      </w:r>
      <w:bookmarkStart w:id="320" w:name="_Ref406147848"/>
    </w:p>
    <w:p w14:paraId="0502CE14" w14:textId="77777777" w:rsidR="00B30DCE" w:rsidRPr="00C70209" w:rsidRDefault="00B30DCE" w:rsidP="00B30DCE">
      <w:pPr>
        <w:pStyle w:val="BodyText"/>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57A89B66" w14:textId="38DAFC7E" w:rsidR="0002160E" w:rsidRPr="00C70209" w:rsidRDefault="0002160E" w:rsidP="00B30DCE">
      <w:pPr>
        <w:pStyle w:val="Caption"/>
      </w:pPr>
      <w:bookmarkStart w:id="321" w:name="_Ref417822012"/>
      <w:bookmarkStart w:id="322" w:name="_Toc42774708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7</w:t>
      </w:r>
      <w:r w:rsidR="00130F03" w:rsidRPr="00C70209">
        <w:fldChar w:fldCharType="end"/>
      </w:r>
      <w:bookmarkEnd w:id="320"/>
      <w:bookmarkEnd w:id="321"/>
      <w:r w:rsidRPr="00C70209">
        <w:tab/>
      </w:r>
      <w:r w:rsidR="004D4738" w:rsidRPr="00C70209">
        <w:t xml:space="preserve">Paediatric patients with malaria: Results for </w:t>
      </w:r>
      <w:r w:rsidRPr="00C70209">
        <w:t>RBC transfusion versus no tr</w:t>
      </w:r>
      <w:r w:rsidR="004D4738" w:rsidRPr="00C70209">
        <w:t>ansfusion (or alternate dose)</w:t>
      </w:r>
      <w:r w:rsidRPr="00C70209">
        <w:t xml:space="preserve"> – Transfusion-related serious adverse events</w:t>
      </w:r>
      <w:bookmarkEnd w:id="32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7"/>
        <w:gridCol w:w="1389"/>
        <w:gridCol w:w="1389"/>
        <w:gridCol w:w="1389"/>
        <w:gridCol w:w="1389"/>
        <w:gridCol w:w="1389"/>
        <w:gridCol w:w="1488"/>
        <w:gridCol w:w="1488"/>
        <w:gridCol w:w="1488"/>
        <w:gridCol w:w="1678"/>
      </w:tblGrid>
      <w:tr w:rsidR="004D4738" w:rsidRPr="00C70209" w14:paraId="70C8F468" w14:textId="77777777" w:rsidTr="001B5A98">
        <w:trPr>
          <w:tblHeader/>
        </w:trPr>
        <w:tc>
          <w:tcPr>
            <w:tcW w:w="383" w:type="pct"/>
            <w:vMerge w:val="restart"/>
            <w:tcBorders>
              <w:bottom w:val="single" w:sz="4" w:space="0" w:color="auto"/>
            </w:tcBorders>
          </w:tcPr>
          <w:p w14:paraId="7A5E727D" w14:textId="77777777" w:rsidR="004D4738" w:rsidRPr="00C70209" w:rsidRDefault="004D4738" w:rsidP="004C3BA8">
            <w:pPr>
              <w:pStyle w:val="TableH2"/>
              <w:rPr>
                <w:rFonts w:eastAsia="Arial Unicode MS"/>
              </w:rPr>
            </w:pPr>
            <w:r w:rsidRPr="00C70209">
              <w:rPr>
                <w:rFonts w:eastAsia="Arial Unicode MS"/>
              </w:rPr>
              <w:t>Study</w:t>
            </w:r>
          </w:p>
          <w:p w14:paraId="145B2ED5" w14:textId="77777777" w:rsidR="004D4738" w:rsidRPr="00C70209" w:rsidRDefault="004D4738" w:rsidP="004C3BA8">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092059F4" w14:textId="77777777" w:rsidR="004D4738" w:rsidRPr="00C70209" w:rsidRDefault="004D4738" w:rsidP="004C3BA8">
            <w:pPr>
              <w:pStyle w:val="TableH2"/>
              <w:rPr>
                <w:rFonts w:eastAsia="Arial Unicode MS"/>
              </w:rPr>
            </w:pPr>
            <w:r w:rsidRPr="00C70209">
              <w:rPr>
                <w:rFonts w:eastAsia="Arial Unicode MS"/>
                <w:i/>
              </w:rPr>
              <w:t>Quality</w:t>
            </w:r>
          </w:p>
        </w:tc>
        <w:tc>
          <w:tcPr>
            <w:tcW w:w="490" w:type="pct"/>
            <w:vMerge w:val="restart"/>
          </w:tcPr>
          <w:p w14:paraId="39279E70" w14:textId="77777777" w:rsidR="004D4738" w:rsidRPr="00C70209" w:rsidRDefault="004D4738" w:rsidP="004C3BA8">
            <w:pPr>
              <w:pStyle w:val="TableH2"/>
              <w:rPr>
                <w:rFonts w:eastAsia="Arial Unicode MS"/>
              </w:rPr>
            </w:pPr>
            <w:r w:rsidRPr="00C70209">
              <w:rPr>
                <w:rFonts w:eastAsia="Arial Unicode MS"/>
              </w:rPr>
              <w:t>No. of trials / sample size included in analysis</w:t>
            </w:r>
          </w:p>
        </w:tc>
        <w:tc>
          <w:tcPr>
            <w:tcW w:w="490" w:type="pct"/>
            <w:vMerge w:val="restart"/>
          </w:tcPr>
          <w:p w14:paraId="3FF5FC63" w14:textId="77777777" w:rsidR="004D4738" w:rsidRPr="00C70209" w:rsidRDefault="004D4738" w:rsidP="004C3BA8">
            <w:pPr>
              <w:pStyle w:val="TableH2"/>
              <w:rPr>
                <w:rFonts w:eastAsia="Arial Unicode MS"/>
              </w:rPr>
            </w:pPr>
            <w:r w:rsidRPr="00C70209">
              <w:rPr>
                <w:rFonts w:eastAsia="Arial Unicode MS"/>
              </w:rPr>
              <w:t xml:space="preserve">Patient population </w:t>
            </w:r>
          </w:p>
        </w:tc>
        <w:tc>
          <w:tcPr>
            <w:tcW w:w="490" w:type="pct"/>
            <w:vMerge w:val="restart"/>
          </w:tcPr>
          <w:p w14:paraId="5AE049AA" w14:textId="77777777" w:rsidR="004D4738" w:rsidRPr="00C70209" w:rsidRDefault="004D4738" w:rsidP="004C3BA8">
            <w:pPr>
              <w:pStyle w:val="TableH2"/>
              <w:rPr>
                <w:rFonts w:eastAsia="Arial Unicode MS"/>
              </w:rPr>
            </w:pPr>
            <w:r w:rsidRPr="00C70209">
              <w:rPr>
                <w:rFonts w:eastAsia="Arial Unicode MS"/>
              </w:rPr>
              <w:t>Setting</w:t>
            </w:r>
          </w:p>
          <w:p w14:paraId="6976E795" w14:textId="77777777" w:rsidR="004D4738" w:rsidRPr="00C70209" w:rsidRDefault="004D4738" w:rsidP="004C3BA8">
            <w:pPr>
              <w:pStyle w:val="TableH2"/>
              <w:rPr>
                <w:rFonts w:eastAsia="Arial Unicode MS"/>
              </w:rPr>
            </w:pPr>
            <w:r w:rsidRPr="00C70209">
              <w:rPr>
                <w:rFonts w:eastAsia="Arial Unicode MS"/>
              </w:rPr>
              <w:t>Location</w:t>
            </w:r>
          </w:p>
        </w:tc>
        <w:tc>
          <w:tcPr>
            <w:tcW w:w="490" w:type="pct"/>
            <w:vMerge w:val="restart"/>
          </w:tcPr>
          <w:p w14:paraId="119F1D64" w14:textId="0A3484F9" w:rsidR="004D4738" w:rsidRPr="00C70209" w:rsidRDefault="004D4738" w:rsidP="004C3BA8">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20374C23" w14:textId="77777777" w:rsidR="004D4738" w:rsidRPr="00C70209" w:rsidRDefault="004D4738" w:rsidP="004C3BA8">
            <w:pPr>
              <w:pStyle w:val="TableH2"/>
              <w:rPr>
                <w:rFonts w:eastAsia="Arial Unicode MS"/>
              </w:rPr>
            </w:pPr>
            <w:r w:rsidRPr="00C70209">
              <w:rPr>
                <w:rFonts w:eastAsia="Arial Unicode MS"/>
              </w:rPr>
              <w:t>Outcome</w:t>
            </w:r>
          </w:p>
        </w:tc>
        <w:tc>
          <w:tcPr>
            <w:tcW w:w="2166" w:type="pct"/>
            <w:gridSpan w:val="4"/>
          </w:tcPr>
          <w:p w14:paraId="0470A725" w14:textId="77777777" w:rsidR="004D4738" w:rsidRPr="00C70209" w:rsidRDefault="004D4738" w:rsidP="004C3BA8">
            <w:pPr>
              <w:pStyle w:val="TableH2"/>
              <w:rPr>
                <w:rFonts w:eastAsia="Arial Unicode MS"/>
                <w:i/>
              </w:rPr>
            </w:pPr>
            <w:r w:rsidRPr="00C70209">
              <w:rPr>
                <w:rFonts w:eastAsia="Arial Unicode MS"/>
              </w:rPr>
              <w:t>Results</w:t>
            </w:r>
          </w:p>
        </w:tc>
      </w:tr>
      <w:tr w:rsidR="004D4738" w:rsidRPr="00C70209" w14:paraId="12CAB315" w14:textId="77777777" w:rsidTr="001B5A98">
        <w:trPr>
          <w:tblHeader/>
        </w:trPr>
        <w:tc>
          <w:tcPr>
            <w:tcW w:w="383" w:type="pct"/>
            <w:vMerge/>
          </w:tcPr>
          <w:p w14:paraId="68551BEF" w14:textId="77777777" w:rsidR="004D4738" w:rsidRPr="00C70209" w:rsidRDefault="004D4738" w:rsidP="004C3BA8">
            <w:pPr>
              <w:pStyle w:val="TableH2"/>
              <w:rPr>
                <w:rFonts w:eastAsia="Arial Unicode MS"/>
              </w:rPr>
            </w:pPr>
          </w:p>
        </w:tc>
        <w:tc>
          <w:tcPr>
            <w:tcW w:w="490" w:type="pct"/>
            <w:vMerge/>
          </w:tcPr>
          <w:p w14:paraId="241D9E3B" w14:textId="77777777" w:rsidR="004D4738" w:rsidRPr="00C70209" w:rsidRDefault="004D4738" w:rsidP="004C3BA8">
            <w:pPr>
              <w:pStyle w:val="TableH2"/>
              <w:rPr>
                <w:rFonts w:eastAsia="Arial Unicode MS"/>
              </w:rPr>
            </w:pPr>
          </w:p>
        </w:tc>
        <w:tc>
          <w:tcPr>
            <w:tcW w:w="490" w:type="pct"/>
            <w:vMerge/>
          </w:tcPr>
          <w:p w14:paraId="1F4C0152" w14:textId="77777777" w:rsidR="004D4738" w:rsidRPr="00C70209" w:rsidRDefault="004D4738" w:rsidP="004C3BA8">
            <w:pPr>
              <w:pStyle w:val="TableH2"/>
              <w:rPr>
                <w:rFonts w:eastAsia="Arial Unicode MS"/>
              </w:rPr>
            </w:pPr>
          </w:p>
        </w:tc>
        <w:tc>
          <w:tcPr>
            <w:tcW w:w="490" w:type="pct"/>
            <w:vMerge/>
          </w:tcPr>
          <w:p w14:paraId="41DB6FFF" w14:textId="77777777" w:rsidR="004D4738" w:rsidRPr="00C70209" w:rsidRDefault="004D4738" w:rsidP="004C3BA8">
            <w:pPr>
              <w:pStyle w:val="TableH2"/>
              <w:rPr>
                <w:rFonts w:eastAsia="Arial Unicode MS"/>
              </w:rPr>
            </w:pPr>
          </w:p>
        </w:tc>
        <w:tc>
          <w:tcPr>
            <w:tcW w:w="490" w:type="pct"/>
            <w:vMerge/>
          </w:tcPr>
          <w:p w14:paraId="1A644EE0" w14:textId="77777777" w:rsidR="004D4738" w:rsidRPr="00C70209" w:rsidRDefault="004D4738" w:rsidP="004C3BA8">
            <w:pPr>
              <w:pStyle w:val="TableH2"/>
              <w:rPr>
                <w:rFonts w:eastAsia="Arial Unicode MS"/>
              </w:rPr>
            </w:pPr>
          </w:p>
        </w:tc>
        <w:tc>
          <w:tcPr>
            <w:tcW w:w="490" w:type="pct"/>
            <w:vMerge/>
          </w:tcPr>
          <w:p w14:paraId="1532948F" w14:textId="77777777" w:rsidR="004D4738" w:rsidRPr="00C70209" w:rsidRDefault="004D4738" w:rsidP="004C3BA8">
            <w:pPr>
              <w:pStyle w:val="TableH2"/>
              <w:rPr>
                <w:rFonts w:eastAsia="Arial Unicode MS"/>
              </w:rPr>
            </w:pPr>
          </w:p>
        </w:tc>
        <w:tc>
          <w:tcPr>
            <w:tcW w:w="525" w:type="pct"/>
          </w:tcPr>
          <w:p w14:paraId="5079F9BB" w14:textId="77777777" w:rsidR="004D4738" w:rsidRPr="00C70209" w:rsidRDefault="004D4738" w:rsidP="004C3BA8">
            <w:pPr>
              <w:pStyle w:val="TableH2"/>
              <w:rPr>
                <w:rFonts w:eastAsia="Arial Unicode MS"/>
              </w:rPr>
            </w:pPr>
            <w:r w:rsidRPr="00C70209">
              <w:rPr>
                <w:rFonts w:eastAsia="Arial Unicode MS"/>
              </w:rPr>
              <w:t>RBC transfusion</w:t>
            </w:r>
          </w:p>
          <w:p w14:paraId="726E5538" w14:textId="77777777" w:rsidR="004D4738" w:rsidRPr="00C70209" w:rsidRDefault="004D4738" w:rsidP="004C3BA8">
            <w:pPr>
              <w:pStyle w:val="TableH2"/>
              <w:rPr>
                <w:rFonts w:eastAsia="Arial Unicode MS"/>
              </w:rPr>
            </w:pPr>
            <w:r w:rsidRPr="00C70209">
              <w:rPr>
                <w:rFonts w:eastAsia="Arial Unicode MS"/>
              </w:rPr>
              <w:t>n/N (%)</w:t>
            </w:r>
          </w:p>
        </w:tc>
        <w:tc>
          <w:tcPr>
            <w:tcW w:w="525" w:type="pct"/>
          </w:tcPr>
          <w:p w14:paraId="0DC840D4" w14:textId="77777777" w:rsidR="004D4738" w:rsidRPr="00C70209" w:rsidRDefault="004D4738" w:rsidP="004C3BA8">
            <w:pPr>
              <w:pStyle w:val="TableH2"/>
              <w:rPr>
                <w:rFonts w:eastAsia="Arial Unicode MS"/>
              </w:rPr>
            </w:pPr>
            <w:r w:rsidRPr="00C70209">
              <w:rPr>
                <w:rFonts w:eastAsia="Arial Unicode MS"/>
              </w:rPr>
              <w:t xml:space="preserve">No transfusion </w:t>
            </w:r>
            <w:r w:rsidRPr="00C70209">
              <w:t>(or alternate dose)</w:t>
            </w:r>
          </w:p>
          <w:p w14:paraId="566BC5AD" w14:textId="77777777" w:rsidR="004D4738" w:rsidRPr="00C70209" w:rsidRDefault="004D4738" w:rsidP="004C3BA8">
            <w:pPr>
              <w:pStyle w:val="TableH2"/>
              <w:rPr>
                <w:rFonts w:eastAsia="Arial Unicode MS"/>
              </w:rPr>
            </w:pPr>
            <w:r w:rsidRPr="00C70209">
              <w:rPr>
                <w:rFonts w:eastAsia="Arial Unicode MS"/>
              </w:rPr>
              <w:t>n/N (%)</w:t>
            </w:r>
          </w:p>
        </w:tc>
        <w:tc>
          <w:tcPr>
            <w:tcW w:w="525" w:type="pct"/>
          </w:tcPr>
          <w:p w14:paraId="7F8B74AE" w14:textId="77777777" w:rsidR="004D4738" w:rsidRPr="00C70209" w:rsidRDefault="004D4738" w:rsidP="004C3BA8">
            <w:pPr>
              <w:pStyle w:val="TableH2"/>
              <w:rPr>
                <w:rFonts w:eastAsia="Arial Unicode MS"/>
              </w:rPr>
            </w:pPr>
            <w:r w:rsidRPr="00C70209">
              <w:rPr>
                <w:rFonts w:eastAsia="Arial Unicode MS"/>
              </w:rPr>
              <w:t>Risk estimate (95% CI)</w:t>
            </w:r>
          </w:p>
        </w:tc>
        <w:tc>
          <w:tcPr>
            <w:tcW w:w="592" w:type="pct"/>
          </w:tcPr>
          <w:p w14:paraId="24083A90" w14:textId="77777777" w:rsidR="004D4738" w:rsidRPr="00C70209" w:rsidRDefault="004D4738" w:rsidP="004C3BA8">
            <w:pPr>
              <w:pStyle w:val="TableH3"/>
              <w:rPr>
                <w:rFonts w:eastAsia="Arial Unicode MS"/>
              </w:rPr>
            </w:pPr>
            <w:r w:rsidRPr="00C70209">
              <w:rPr>
                <w:rFonts w:eastAsia="Arial Unicode MS"/>
              </w:rPr>
              <w:t>Statistical significance</w:t>
            </w:r>
          </w:p>
          <w:p w14:paraId="6ABB69D2" w14:textId="5412A710" w:rsidR="004D4738" w:rsidRPr="00C70209" w:rsidRDefault="001A475D" w:rsidP="004C3BA8">
            <w:pPr>
              <w:pStyle w:val="TableH2"/>
              <w:rPr>
                <w:rFonts w:eastAsia="Arial Unicode MS"/>
              </w:rPr>
            </w:pPr>
            <w:r w:rsidRPr="001A475D">
              <w:rPr>
                <w:rFonts w:eastAsia="Arial Unicode MS"/>
                <w:i/>
              </w:rPr>
              <w:t>P-</w:t>
            </w:r>
            <w:r w:rsidR="004D4738" w:rsidRPr="00C70209">
              <w:rPr>
                <w:rFonts w:eastAsia="Arial Unicode MS"/>
              </w:rPr>
              <w:t>value</w:t>
            </w:r>
          </w:p>
          <w:p w14:paraId="32D79061" w14:textId="77777777" w:rsidR="004D4738" w:rsidRPr="00C70209" w:rsidRDefault="004D4738" w:rsidP="004C3BA8">
            <w:pPr>
              <w:pStyle w:val="TableH2"/>
              <w:rPr>
                <w:rFonts w:eastAsia="Arial Unicode MS"/>
              </w:rPr>
            </w:pPr>
            <w:r w:rsidRPr="00C70209">
              <w:t>Heterogeneity</w:t>
            </w:r>
            <w:r w:rsidRPr="00C70209">
              <w:rPr>
                <w:vertAlign w:val="superscript"/>
              </w:rPr>
              <w:t>b</w:t>
            </w:r>
          </w:p>
        </w:tc>
      </w:tr>
      <w:tr w:rsidR="0002160E" w:rsidRPr="00C70209" w14:paraId="3D1CEB94" w14:textId="77777777" w:rsidTr="004C3BA8">
        <w:tc>
          <w:tcPr>
            <w:tcW w:w="5000" w:type="pct"/>
            <w:gridSpan w:val="10"/>
            <w:tcBorders>
              <w:top w:val="single" w:sz="4" w:space="0" w:color="000000"/>
              <w:bottom w:val="single" w:sz="4" w:space="0" w:color="000000"/>
            </w:tcBorders>
            <w:shd w:val="clear" w:color="auto" w:fill="000000"/>
          </w:tcPr>
          <w:p w14:paraId="0544D7F1" w14:textId="77777777" w:rsidR="0002160E" w:rsidRPr="00C70209" w:rsidRDefault="0002160E" w:rsidP="006A09AC">
            <w:pPr>
              <w:pStyle w:val="TableH4"/>
            </w:pPr>
            <w:r w:rsidRPr="00C70209">
              <w:t xml:space="preserve">Level II evidence </w:t>
            </w:r>
          </w:p>
        </w:tc>
      </w:tr>
      <w:tr w:rsidR="00F25B09" w:rsidRPr="00C70209" w14:paraId="781688C8" w14:textId="77777777" w:rsidTr="001B5A98">
        <w:tc>
          <w:tcPr>
            <w:tcW w:w="383" w:type="pct"/>
            <w:vMerge w:val="restart"/>
            <w:shd w:val="clear" w:color="auto" w:fill="auto"/>
          </w:tcPr>
          <w:p w14:paraId="19865AFE" w14:textId="66E3F8B4" w:rsidR="00F25B09" w:rsidRPr="00C70209" w:rsidRDefault="00F25B09" w:rsidP="006A09AC">
            <w:pPr>
              <w:pStyle w:val="Tabletext-evidencematrix"/>
            </w:pPr>
            <w:r w:rsidRPr="00C70209">
              <w:t>Olupot-Olupot 2014</w:t>
            </w:r>
            <w:r w:rsidR="00E1112B" w:rsidRPr="00C70209">
              <w:fldChar w:fldCharType="begin">
                <w:fldData xml:space="preserve">PEVuZE5vdGU+PENpdGU+PEF1dGhvcj5PbHVwb3QtT2x1cG90PC9BdXRob3I+PFllYXI+MjAxNDwv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</w:fldData>
              </w:fldChar>
            </w:r>
            <w:r w:rsidR="003F7DCB" w:rsidRPr="00C70209">
              <w:instrText xml:space="preserve"> ADDIN EN.CITE </w:instrText>
            </w:r>
            <w:r w:rsidR="003F7DCB" w:rsidRPr="00C70209">
              <w:fldChar w:fldCharType="begin">
                <w:fldData xml:space="preserve">PEVuZE5vdGU+PENpdGU+PEF1dGhvcj5PbHVwb3QtT2x1cG90PC9BdXRob3I+PFllYXI+MjAxNDwv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67</w:t>
            </w:r>
            <w:r w:rsidR="00E1112B" w:rsidRPr="00C70209">
              <w:fldChar w:fldCharType="end"/>
            </w:r>
          </w:p>
          <w:p w14:paraId="525D8E06" w14:textId="77777777" w:rsidR="00F25B09" w:rsidRPr="00C70209" w:rsidRDefault="00F25B09" w:rsidP="006A09AC">
            <w:pPr>
              <w:pStyle w:val="Tabletext-evidencematrix"/>
            </w:pPr>
            <w:r w:rsidRPr="00C70209">
              <w:t>Level II</w:t>
            </w:r>
          </w:p>
          <w:p w14:paraId="6A1E6E85" w14:textId="77777777" w:rsidR="00F25B09" w:rsidRPr="00C70209" w:rsidRDefault="00F25B09" w:rsidP="006A09AC">
            <w:pPr>
              <w:pStyle w:val="Tabletext-evidencematrix"/>
              <w:rPr>
                <w:i/>
              </w:rPr>
            </w:pPr>
            <w:r w:rsidRPr="00C70209">
              <w:rPr>
                <w:i/>
              </w:rPr>
              <w:t>Good</w:t>
            </w:r>
          </w:p>
        </w:tc>
        <w:tc>
          <w:tcPr>
            <w:tcW w:w="490" w:type="pct"/>
            <w:vMerge w:val="restart"/>
            <w:shd w:val="clear" w:color="auto" w:fill="auto"/>
          </w:tcPr>
          <w:p w14:paraId="2C82C533" w14:textId="77777777" w:rsidR="00F25B09" w:rsidRPr="00C70209" w:rsidRDefault="00F25B09" w:rsidP="006A09AC">
            <w:pPr>
              <w:pStyle w:val="Tabletext-evidencematrix"/>
            </w:pPr>
            <w:r w:rsidRPr="00C70209">
              <w:t>N=160</w:t>
            </w:r>
          </w:p>
        </w:tc>
        <w:tc>
          <w:tcPr>
            <w:tcW w:w="490" w:type="pct"/>
            <w:vMerge w:val="restart"/>
            <w:shd w:val="clear" w:color="auto" w:fill="auto"/>
          </w:tcPr>
          <w:p w14:paraId="2FD40A0C" w14:textId="621D9EAE" w:rsidR="00F25B09" w:rsidRPr="00C70209" w:rsidRDefault="00F25B09" w:rsidP="006A09AC">
            <w:pPr>
              <w:pStyle w:val="Tabletext-evidencematrix"/>
            </w:pPr>
            <w:r w:rsidRPr="00C70209">
              <w:t>Children (</w:t>
            </w:r>
            <w:r w:rsidR="00FB7912" w:rsidRPr="00C70209">
              <w:t>&gt;</w:t>
            </w:r>
            <w:r w:rsidRPr="00C70209">
              <w:t xml:space="preserve">60 days and </w:t>
            </w:r>
            <w:r w:rsidR="00FB7912" w:rsidRPr="00C70209">
              <w:t>&lt;</w:t>
            </w:r>
            <w:r w:rsidRPr="00C70209">
              <w:t>12 years) with severe anaemia</w:t>
            </w:r>
          </w:p>
        </w:tc>
        <w:tc>
          <w:tcPr>
            <w:tcW w:w="490" w:type="pct"/>
            <w:vMerge w:val="restart"/>
            <w:shd w:val="clear" w:color="auto" w:fill="auto"/>
          </w:tcPr>
          <w:p w14:paraId="74924400" w14:textId="77777777" w:rsidR="00F25B09" w:rsidRPr="00C70209" w:rsidRDefault="00F25B09" w:rsidP="006A09AC">
            <w:pPr>
              <w:pStyle w:val="Tabletext-evidencematrix"/>
            </w:pPr>
            <w:r w:rsidRPr="00C70209">
              <w:t>Two centres, Uganda</w:t>
            </w:r>
          </w:p>
        </w:tc>
        <w:tc>
          <w:tcPr>
            <w:tcW w:w="490" w:type="pct"/>
            <w:vMerge w:val="restart"/>
            <w:shd w:val="clear" w:color="auto" w:fill="auto"/>
          </w:tcPr>
          <w:p w14:paraId="2A47A571" w14:textId="09C2D7E3" w:rsidR="00F25B09" w:rsidRPr="00C70209" w:rsidRDefault="00F25B09" w:rsidP="006A09AC">
            <w:pPr>
              <w:pStyle w:val="Tabletext-evidencematrix"/>
            </w:pPr>
            <w:r w:rsidRPr="00C70209">
              <w:t xml:space="preserve">Whole blood (20 mL/kg) or </w:t>
            </w:r>
            <w:r w:rsidR="00C428FD" w:rsidRPr="00C70209">
              <w:t>RBC</w:t>
            </w:r>
            <w:r w:rsidRPr="00C70209">
              <w:t xml:space="preserve"> (10 mL/kg) transfusion </w:t>
            </w:r>
            <w:r w:rsidR="00C91BAE" w:rsidRPr="00C70209">
              <w:t>versus</w:t>
            </w:r>
            <w:r w:rsidRPr="00C70209">
              <w:t xml:space="preserve"> whole blood (30 mL/kg) or </w:t>
            </w:r>
            <w:r w:rsidR="00C428FD" w:rsidRPr="00C70209">
              <w:t>RBC</w:t>
            </w:r>
            <w:r w:rsidRPr="00C70209">
              <w:t>s (15 mL/kg) transfusion</w:t>
            </w:r>
          </w:p>
        </w:tc>
        <w:tc>
          <w:tcPr>
            <w:tcW w:w="490" w:type="pct"/>
            <w:shd w:val="clear" w:color="auto" w:fill="auto"/>
          </w:tcPr>
          <w:p w14:paraId="19A2BA31" w14:textId="77777777" w:rsidR="00F25B09" w:rsidRPr="00C70209" w:rsidRDefault="00F25B09" w:rsidP="006A09AC">
            <w:pPr>
              <w:pStyle w:val="Tabletext-evidencematrix"/>
            </w:pPr>
            <w:r w:rsidRPr="00C70209">
              <w:t xml:space="preserve">Allergic reaction/transfusion reaction </w:t>
            </w:r>
          </w:p>
        </w:tc>
        <w:tc>
          <w:tcPr>
            <w:tcW w:w="525" w:type="pct"/>
            <w:shd w:val="clear" w:color="auto" w:fill="auto"/>
          </w:tcPr>
          <w:p w14:paraId="12CDB0FC" w14:textId="77777777" w:rsidR="00F25B09" w:rsidRPr="00C70209" w:rsidRDefault="00F25B09" w:rsidP="006A09AC">
            <w:pPr>
              <w:pStyle w:val="Tabletext-evidencematrix"/>
            </w:pPr>
            <w:r w:rsidRPr="00C70209">
              <w:t>0/82 (0%)</w:t>
            </w:r>
          </w:p>
        </w:tc>
        <w:tc>
          <w:tcPr>
            <w:tcW w:w="525" w:type="pct"/>
            <w:shd w:val="clear" w:color="auto" w:fill="auto"/>
          </w:tcPr>
          <w:p w14:paraId="780B7C73" w14:textId="77777777" w:rsidR="00F25B09" w:rsidRPr="00C70209" w:rsidRDefault="00F25B09" w:rsidP="006A09AC">
            <w:pPr>
              <w:pStyle w:val="Tabletext-evidencematrix"/>
            </w:pPr>
            <w:r w:rsidRPr="00C70209">
              <w:t>1/78 (1.3%)</w:t>
            </w:r>
          </w:p>
        </w:tc>
        <w:tc>
          <w:tcPr>
            <w:tcW w:w="525" w:type="pct"/>
            <w:shd w:val="clear" w:color="auto" w:fill="FFFFFF" w:themeFill="background1"/>
          </w:tcPr>
          <w:p w14:paraId="6BB23DDD" w14:textId="77777777" w:rsidR="00F25B09" w:rsidRPr="00C70209" w:rsidRDefault="00F25B09" w:rsidP="006A09AC">
            <w:pPr>
              <w:pStyle w:val="Tabletext-evidencematrix"/>
            </w:pPr>
            <w:r w:rsidRPr="00C70209">
              <w:t>NR</w:t>
            </w:r>
          </w:p>
        </w:tc>
        <w:tc>
          <w:tcPr>
            <w:tcW w:w="592" w:type="pct"/>
            <w:shd w:val="clear" w:color="auto" w:fill="FFFFFF" w:themeFill="background1"/>
          </w:tcPr>
          <w:p w14:paraId="2FFC2B51" w14:textId="77777777" w:rsidR="00F25B09" w:rsidRPr="00C70209" w:rsidRDefault="00F25B09" w:rsidP="006A09AC">
            <w:pPr>
              <w:pStyle w:val="Tabletext-evidencematrix"/>
            </w:pPr>
            <w:r w:rsidRPr="00C70209">
              <w:t>NR</w:t>
            </w:r>
          </w:p>
        </w:tc>
      </w:tr>
      <w:tr w:rsidR="00F25B09" w:rsidRPr="00C70209" w14:paraId="064DA499" w14:textId="77777777" w:rsidTr="001B5A98">
        <w:tc>
          <w:tcPr>
            <w:tcW w:w="383" w:type="pct"/>
            <w:vMerge/>
            <w:shd w:val="clear" w:color="auto" w:fill="auto"/>
          </w:tcPr>
          <w:p w14:paraId="138A5001" w14:textId="77777777" w:rsidR="00F25B09" w:rsidRPr="00C70209" w:rsidRDefault="00F25B09">
            <w:pPr>
              <w:pStyle w:val="Tabletext-evidencematrix"/>
            </w:pPr>
          </w:p>
        </w:tc>
        <w:tc>
          <w:tcPr>
            <w:tcW w:w="490" w:type="pct"/>
            <w:vMerge/>
            <w:shd w:val="clear" w:color="auto" w:fill="auto"/>
          </w:tcPr>
          <w:p w14:paraId="3C2BE6D8" w14:textId="77777777" w:rsidR="00F25B09" w:rsidRPr="00C70209" w:rsidRDefault="00F25B09">
            <w:pPr>
              <w:pStyle w:val="Tabletext-evidencematrix"/>
            </w:pPr>
          </w:p>
        </w:tc>
        <w:tc>
          <w:tcPr>
            <w:tcW w:w="490" w:type="pct"/>
            <w:vMerge/>
            <w:shd w:val="clear" w:color="auto" w:fill="auto"/>
          </w:tcPr>
          <w:p w14:paraId="7B43B3F2" w14:textId="77777777" w:rsidR="00F25B09" w:rsidRPr="00C70209" w:rsidRDefault="00F25B09">
            <w:pPr>
              <w:pStyle w:val="Tabletext-evidencematrix"/>
            </w:pPr>
          </w:p>
        </w:tc>
        <w:tc>
          <w:tcPr>
            <w:tcW w:w="490" w:type="pct"/>
            <w:vMerge/>
            <w:shd w:val="clear" w:color="auto" w:fill="auto"/>
          </w:tcPr>
          <w:p w14:paraId="6F5B560E" w14:textId="77777777" w:rsidR="00F25B09" w:rsidRPr="00C70209" w:rsidRDefault="00F25B09">
            <w:pPr>
              <w:pStyle w:val="Tabletext-evidencematrix"/>
            </w:pPr>
          </w:p>
        </w:tc>
        <w:tc>
          <w:tcPr>
            <w:tcW w:w="490" w:type="pct"/>
            <w:vMerge/>
            <w:shd w:val="clear" w:color="auto" w:fill="auto"/>
          </w:tcPr>
          <w:p w14:paraId="1E013CC4" w14:textId="77777777" w:rsidR="00F25B09" w:rsidRPr="00C70209" w:rsidRDefault="00F25B09">
            <w:pPr>
              <w:pStyle w:val="Tabletext-evidencematrix"/>
            </w:pPr>
          </w:p>
        </w:tc>
        <w:tc>
          <w:tcPr>
            <w:tcW w:w="490" w:type="pct"/>
            <w:shd w:val="clear" w:color="auto" w:fill="auto"/>
          </w:tcPr>
          <w:p w14:paraId="3084F16A" w14:textId="77777777" w:rsidR="00F25B09" w:rsidRPr="00C70209" w:rsidRDefault="00F25B09" w:rsidP="00F25B09">
            <w:pPr>
              <w:pStyle w:val="Tabletext-evidencematrix"/>
            </w:pPr>
            <w:r w:rsidRPr="00C70209">
              <w:t>Fatal adverse event possibly related to transfusion</w:t>
            </w:r>
          </w:p>
        </w:tc>
        <w:tc>
          <w:tcPr>
            <w:tcW w:w="525" w:type="pct"/>
            <w:shd w:val="clear" w:color="auto" w:fill="auto"/>
          </w:tcPr>
          <w:p w14:paraId="772E2A8C" w14:textId="77777777" w:rsidR="00F25B09" w:rsidRPr="00C70209" w:rsidRDefault="00F25B09">
            <w:pPr>
              <w:pStyle w:val="Tabletext-evidencematrix"/>
            </w:pPr>
            <w:r w:rsidRPr="00C70209">
              <w:t xml:space="preserve">3/82 </w:t>
            </w:r>
          </w:p>
        </w:tc>
        <w:tc>
          <w:tcPr>
            <w:tcW w:w="525" w:type="pct"/>
            <w:shd w:val="clear" w:color="auto" w:fill="auto"/>
          </w:tcPr>
          <w:p w14:paraId="41234228" w14:textId="77777777" w:rsidR="00F25B09" w:rsidRPr="00C70209" w:rsidRDefault="00F25B09">
            <w:pPr>
              <w:pStyle w:val="Tabletext-evidencematrix"/>
            </w:pPr>
            <w:r w:rsidRPr="00C70209">
              <w:t>0/78</w:t>
            </w:r>
          </w:p>
        </w:tc>
        <w:tc>
          <w:tcPr>
            <w:tcW w:w="525" w:type="pct"/>
            <w:shd w:val="clear" w:color="auto" w:fill="FFFFFF" w:themeFill="background1"/>
          </w:tcPr>
          <w:p w14:paraId="00ADD7C5" w14:textId="77777777" w:rsidR="00F25B09" w:rsidRPr="00C70209" w:rsidRDefault="00F25B09">
            <w:pPr>
              <w:pStyle w:val="Tabletext-evidencematrix"/>
            </w:pPr>
            <w:r w:rsidRPr="00C70209">
              <w:t>NR</w:t>
            </w:r>
          </w:p>
        </w:tc>
        <w:tc>
          <w:tcPr>
            <w:tcW w:w="592" w:type="pct"/>
            <w:shd w:val="clear" w:color="auto" w:fill="FFFFFF" w:themeFill="background1"/>
          </w:tcPr>
          <w:p w14:paraId="283B4EE0" w14:textId="77777777" w:rsidR="00F25B09" w:rsidRPr="00C70209" w:rsidRDefault="00F25B09">
            <w:pPr>
              <w:pStyle w:val="Tabletext-evidencematrix"/>
            </w:pPr>
            <w:r w:rsidRPr="00C70209">
              <w:t>NR</w:t>
            </w:r>
          </w:p>
        </w:tc>
      </w:tr>
    </w:tbl>
    <w:p w14:paraId="6BB0298E" w14:textId="6208B3F9" w:rsidR="0002160E" w:rsidRPr="00C70209" w:rsidRDefault="0002160E" w:rsidP="0002160E">
      <w:pPr>
        <w:spacing w:after="0"/>
        <w:ind w:left="0"/>
        <w:rPr>
          <w:rFonts w:ascii="Arial Narrow" w:hAnsi="Arial Narrow"/>
          <w:sz w:val="16"/>
          <w:szCs w:val="16"/>
        </w:rPr>
      </w:pPr>
      <w:r w:rsidRPr="00C70209">
        <w:rPr>
          <w:rFonts w:ascii="Arial Narrow" w:hAnsi="Arial Narrow"/>
          <w:sz w:val="16"/>
          <w:szCs w:val="16"/>
        </w:rPr>
        <w:t>CI, confide</w:t>
      </w:r>
      <w:r w:rsidR="00227344" w:rsidRPr="00C70209">
        <w:rPr>
          <w:rFonts w:ascii="Arial Narrow" w:hAnsi="Arial Narrow"/>
          <w:sz w:val="16"/>
          <w:szCs w:val="16"/>
        </w:rPr>
        <w:t>nce interval; NR, not reported;</w:t>
      </w:r>
      <w:r w:rsidR="0076599D" w:rsidRPr="00C70209">
        <w:rPr>
          <w:rFonts w:ascii="Arial Narrow" w:hAnsi="Arial Narrow"/>
          <w:sz w:val="16"/>
          <w:szCs w:val="16"/>
        </w:rPr>
        <w:t xml:space="preserve"> RBC, red blood cell</w:t>
      </w:r>
    </w:p>
    <w:p w14:paraId="603715F9" w14:textId="77777777" w:rsidR="001B5A98" w:rsidRPr="00C70209" w:rsidRDefault="001B5A98" w:rsidP="001B5A98">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C52CA8C" w14:textId="3C054509" w:rsidR="001B5A98" w:rsidRPr="00C70209" w:rsidRDefault="001B5A98" w:rsidP="001B5A98">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4F313593" w14:textId="77777777" w:rsidR="00B30DCE" w:rsidRPr="00C70209" w:rsidRDefault="00B30DCE" w:rsidP="0002160E">
      <w:pPr>
        <w:spacing w:after="0"/>
        <w:ind w:left="0"/>
        <w:rPr>
          <w:rFonts w:ascii="Arial Narrow" w:hAnsi="Arial Narrow"/>
          <w:sz w:val="16"/>
          <w:szCs w:val="16"/>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2DE124A4" w14:textId="77777777" w:rsidR="0002160E" w:rsidRPr="00C70209" w:rsidRDefault="0002160E" w:rsidP="003E363E">
      <w:pPr>
        <w:pStyle w:val="Head4Num"/>
      </w:pPr>
      <w:r w:rsidRPr="00C70209">
        <w:t>Restrictive RBC transfusion versus liberal RBC transfusion</w:t>
      </w:r>
    </w:p>
    <w:p w14:paraId="1CEF720F" w14:textId="77777777" w:rsidR="0002160E" w:rsidRPr="00C70209" w:rsidRDefault="0002160E" w:rsidP="005B2300">
      <w:pPr>
        <w:pStyle w:val="Heading5"/>
        <w:rPr>
          <w:lang w:val="en-AU"/>
        </w:rPr>
      </w:pPr>
      <w:r w:rsidRPr="00C70209">
        <w:rPr>
          <w:lang w:val="en-AU"/>
        </w:rPr>
        <w:t>Summary of evidence</w:t>
      </w:r>
    </w:p>
    <w:p w14:paraId="28F75D4D" w14:textId="5A78122C" w:rsidR="003E363E" w:rsidRPr="00C70209" w:rsidRDefault="0002160E" w:rsidP="003E363E">
      <w:pPr>
        <w:pStyle w:val="BodyText"/>
        <w:rPr>
          <w:lang w:eastAsia="en-GB"/>
        </w:rPr>
      </w:pPr>
      <w:r w:rsidRPr="00C70209">
        <w:t xml:space="preserve">There were no Level I or Level II studies identified in the systematic review and hand-searching process that assessed the safety and effectiveness of a </w:t>
      </w:r>
      <w:r w:rsidRPr="00C70209">
        <w:rPr>
          <w:lang w:eastAsia="en-GB"/>
        </w:rPr>
        <w:t xml:space="preserve">restrictive RBC transfusion strategy compared with a liberal RBC transfusion strategy in </w:t>
      </w:r>
      <w:r w:rsidR="005248BA" w:rsidRPr="00C70209">
        <w:t>neonatal and</w:t>
      </w:r>
      <w:r w:rsidR="00C20416" w:rsidRPr="00C70209">
        <w:t>/or</w:t>
      </w:r>
      <w:r w:rsidR="005248BA" w:rsidRPr="00C70209">
        <w:t xml:space="preserve"> paediatric</w:t>
      </w:r>
      <w:r w:rsidRPr="00C70209">
        <w:t xml:space="preserve"> patients </w:t>
      </w:r>
      <w:r w:rsidR="003E363E" w:rsidRPr="00C70209">
        <w:t xml:space="preserve">with </w:t>
      </w:r>
      <w:r w:rsidRPr="00C70209">
        <w:rPr>
          <w:lang w:eastAsia="en-GB"/>
        </w:rPr>
        <w:t>severe anaemia associated with malaria</w:t>
      </w:r>
      <w:r w:rsidR="003E363E" w:rsidRPr="00C70209">
        <w:rPr>
          <w:lang w:eastAsia="en-GB"/>
        </w:rPr>
        <w:t>.</w:t>
      </w:r>
    </w:p>
    <w:p w14:paraId="74F54D6C" w14:textId="01A827C4" w:rsidR="00E138FC" w:rsidRPr="00C70209" w:rsidRDefault="00E138FC">
      <w:pPr>
        <w:spacing w:after="200" w:line="276" w:lineRule="auto"/>
        <w:ind w:left="0"/>
        <w:rPr>
          <w:lang w:eastAsia="en-GB"/>
        </w:rPr>
      </w:pPr>
      <w:r w:rsidRPr="00C70209">
        <w:rPr>
          <w:lang w:eastAsia="en-GB"/>
        </w:rPr>
        <w:br w:type="page"/>
      </w:r>
    </w:p>
    <w:p w14:paraId="276FC53F" w14:textId="3AC48621" w:rsidR="0029666C" w:rsidRPr="00C70209" w:rsidRDefault="005B2300" w:rsidP="003E363E">
      <w:pPr>
        <w:pStyle w:val="Heading3"/>
        <w:rPr>
          <w:lang w:eastAsia="en-GB"/>
        </w:rPr>
      </w:pPr>
      <w:bookmarkStart w:id="323" w:name="_Toc427746846"/>
      <w:r w:rsidRPr="00C70209">
        <w:rPr>
          <w:lang w:eastAsia="en-GB"/>
        </w:rPr>
        <w:t>N</w:t>
      </w:r>
      <w:r w:rsidR="005248BA" w:rsidRPr="00C70209">
        <w:rPr>
          <w:lang w:eastAsia="en-GB"/>
        </w:rPr>
        <w:t>eonatal and paediatric</w:t>
      </w:r>
      <w:r w:rsidR="0029666C" w:rsidRPr="00C70209">
        <w:rPr>
          <w:lang w:eastAsia="en-GB"/>
        </w:rPr>
        <w:t xml:space="preserve"> patients</w:t>
      </w:r>
      <w:bookmarkEnd w:id="313"/>
      <w:r w:rsidR="0029666C" w:rsidRPr="00C70209">
        <w:rPr>
          <w:lang w:eastAsia="en-GB"/>
        </w:rPr>
        <w:t xml:space="preserve"> requiring surgery</w:t>
      </w:r>
      <w:bookmarkEnd w:id="323"/>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138FC" w:rsidRPr="00C70209" w14:paraId="0476BC40"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4AEBF77" w14:textId="05D205CF" w:rsidR="00E138FC" w:rsidRPr="00C70209" w:rsidRDefault="00E138FC" w:rsidP="00060251">
            <w:pPr>
              <w:pStyle w:val="PP-heading"/>
            </w:pPr>
            <w:r w:rsidRPr="00C70209">
              <w:t xml:space="preserve">Evidence statements – </w:t>
            </w:r>
            <w:r w:rsidR="00060251" w:rsidRPr="00C70209">
              <w:t>surgical (RBC</w:t>
            </w:r>
            <w:r w:rsidRPr="00C70209">
              <w:t xml:space="preserve"> transfusion</w:t>
            </w:r>
            <w:r w:rsidR="00060251" w:rsidRPr="00C70209">
              <w: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EF40C00" w14:textId="77777777" w:rsidR="00E138FC" w:rsidRPr="00C70209" w:rsidRDefault="00E138FC" w:rsidP="009D7655">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37D38AF" w14:textId="77777777" w:rsidR="00E138FC" w:rsidRPr="00C70209" w:rsidRDefault="00E138FC" w:rsidP="009D7655">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5F485DD" w14:textId="77777777" w:rsidR="00E138FC" w:rsidRPr="00C70209" w:rsidRDefault="00E138FC" w:rsidP="009D7655">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0C04588" w14:textId="77777777" w:rsidR="00E138FC" w:rsidRPr="00C70209" w:rsidRDefault="00E138FC" w:rsidP="009D7655">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B382882" w14:textId="77777777" w:rsidR="00E138FC" w:rsidRPr="00C70209" w:rsidRDefault="00E138FC" w:rsidP="009D7655">
            <w:pPr>
              <w:ind w:left="113" w:right="113"/>
              <w:jc w:val="center"/>
              <w:rPr>
                <w:b/>
              </w:rPr>
            </w:pPr>
            <w:r w:rsidRPr="00C70209">
              <w:rPr>
                <w:b/>
              </w:rPr>
              <w:t>Applicability</w:t>
            </w:r>
          </w:p>
        </w:tc>
      </w:tr>
      <w:tr w:rsidR="00E138FC" w:rsidRPr="00C70209" w14:paraId="5C8A439E" w14:textId="77777777" w:rsidTr="00771CAD">
        <w:trPr>
          <w:cantSplit/>
        </w:trPr>
        <w:tc>
          <w:tcPr>
            <w:tcW w:w="851" w:type="dxa"/>
          </w:tcPr>
          <w:p w14:paraId="0E7F101E" w14:textId="77777777" w:rsidR="00E138FC" w:rsidRPr="00C70209" w:rsidRDefault="00E138FC" w:rsidP="009D7655">
            <w:pPr>
              <w:pStyle w:val="Tabletextnoindent"/>
            </w:pPr>
          </w:p>
        </w:tc>
        <w:tc>
          <w:tcPr>
            <w:tcW w:w="3750" w:type="dxa"/>
          </w:tcPr>
          <w:p w14:paraId="3B9A11F6" w14:textId="77777777" w:rsidR="00E138FC" w:rsidRPr="00C70209" w:rsidRDefault="00E138FC" w:rsidP="00E138FC">
            <w:pPr>
              <w:pStyle w:val="ES-table"/>
            </w:pPr>
            <w:r w:rsidRPr="00C70209">
              <w:t>In neonatal patients undergoing surgery, the effect of RBC transfusion compared with no transfusion on mortality is unknown.</w:t>
            </w:r>
          </w:p>
        </w:tc>
        <w:tc>
          <w:tcPr>
            <w:tcW w:w="809" w:type="dxa"/>
          </w:tcPr>
          <w:p w14:paraId="20AFD3A6" w14:textId="77777777" w:rsidR="00E138FC" w:rsidRPr="00C70209" w:rsidRDefault="00E138FC" w:rsidP="009D7655">
            <w:pPr>
              <w:pStyle w:val="T-ABCD"/>
            </w:pPr>
            <w:r w:rsidRPr="00C70209">
              <w:t>NA</w:t>
            </w:r>
          </w:p>
        </w:tc>
        <w:tc>
          <w:tcPr>
            <w:tcW w:w="809" w:type="dxa"/>
          </w:tcPr>
          <w:p w14:paraId="14575382" w14:textId="77777777" w:rsidR="00E138FC" w:rsidRPr="00C70209" w:rsidRDefault="00E138FC" w:rsidP="009D7655">
            <w:pPr>
              <w:pStyle w:val="T-ABCD"/>
            </w:pPr>
            <w:r w:rsidRPr="00C70209">
              <w:t>NA</w:t>
            </w:r>
          </w:p>
        </w:tc>
        <w:tc>
          <w:tcPr>
            <w:tcW w:w="809" w:type="dxa"/>
          </w:tcPr>
          <w:p w14:paraId="752B71A6" w14:textId="77777777" w:rsidR="00E138FC" w:rsidRPr="00C70209" w:rsidRDefault="00E138FC" w:rsidP="009D7655">
            <w:pPr>
              <w:pStyle w:val="T-ABCD"/>
            </w:pPr>
            <w:r w:rsidRPr="00C70209">
              <w:t>NA</w:t>
            </w:r>
          </w:p>
        </w:tc>
        <w:tc>
          <w:tcPr>
            <w:tcW w:w="809" w:type="dxa"/>
          </w:tcPr>
          <w:p w14:paraId="1EB3DBD4" w14:textId="77777777" w:rsidR="00E138FC" w:rsidRPr="00C70209" w:rsidRDefault="00E138FC" w:rsidP="009D7655">
            <w:pPr>
              <w:pStyle w:val="T-ABCD"/>
            </w:pPr>
            <w:r w:rsidRPr="00C70209">
              <w:t>NA</w:t>
            </w:r>
          </w:p>
        </w:tc>
        <w:tc>
          <w:tcPr>
            <w:tcW w:w="810" w:type="dxa"/>
          </w:tcPr>
          <w:p w14:paraId="7505047E" w14:textId="77777777" w:rsidR="00E138FC" w:rsidRPr="00C70209" w:rsidRDefault="00E138FC" w:rsidP="009D7655">
            <w:pPr>
              <w:pStyle w:val="T-ABCD"/>
            </w:pPr>
            <w:r w:rsidRPr="00C70209">
              <w:t xml:space="preserve">NA </w:t>
            </w:r>
          </w:p>
        </w:tc>
      </w:tr>
      <w:tr w:rsidR="00E138FC" w:rsidRPr="00C70209" w14:paraId="191ECF83" w14:textId="77777777" w:rsidTr="00771CAD">
        <w:trPr>
          <w:cantSplit/>
        </w:trPr>
        <w:tc>
          <w:tcPr>
            <w:tcW w:w="851" w:type="dxa"/>
          </w:tcPr>
          <w:p w14:paraId="5A209F7E" w14:textId="77777777" w:rsidR="00E138FC" w:rsidRPr="00C70209" w:rsidRDefault="00E138FC" w:rsidP="009D7655">
            <w:pPr>
              <w:pStyle w:val="Tabletextnoindent"/>
            </w:pPr>
          </w:p>
        </w:tc>
        <w:tc>
          <w:tcPr>
            <w:tcW w:w="3750" w:type="dxa"/>
          </w:tcPr>
          <w:p w14:paraId="3093801D" w14:textId="77777777" w:rsidR="00E138FC" w:rsidRPr="00C70209" w:rsidRDefault="00E138FC" w:rsidP="00E138FC">
            <w:pPr>
              <w:pStyle w:val="ES-table"/>
            </w:pPr>
            <w:r w:rsidRPr="00C70209">
              <w:t>In paediatric patients (&lt;16 kg) undergoing cardiac surgery, the effect of RBC transfusion compared with no transfusion on mortality is uncertain.</w:t>
            </w:r>
          </w:p>
          <w:p w14:paraId="25A69C1F" w14:textId="77777777" w:rsidR="00E138FC" w:rsidRPr="00C70209" w:rsidRDefault="00E138FC" w:rsidP="00E138FC">
            <w:pPr>
              <w:pStyle w:val="ES-notes"/>
            </w:pPr>
            <w:r w:rsidRPr="00C70209">
              <w:t>(See evidence matrix D1.N in Volume 2 of the technical report.)</w:t>
            </w:r>
          </w:p>
        </w:tc>
        <w:tc>
          <w:tcPr>
            <w:tcW w:w="809" w:type="dxa"/>
          </w:tcPr>
          <w:p w14:paraId="03C024F6" w14:textId="77777777" w:rsidR="00E138FC" w:rsidRPr="00C70209" w:rsidRDefault="00E138FC" w:rsidP="009D7655">
            <w:pPr>
              <w:pStyle w:val="T-ABCD"/>
            </w:pPr>
            <w:r w:rsidRPr="00C70209">
              <w:sym w:font="Symbol" w:char="F0D6"/>
            </w:r>
          </w:p>
        </w:tc>
        <w:tc>
          <w:tcPr>
            <w:tcW w:w="809" w:type="dxa"/>
          </w:tcPr>
          <w:p w14:paraId="7D56A0B8" w14:textId="77777777" w:rsidR="00E138FC" w:rsidRPr="00C70209" w:rsidRDefault="00E138FC" w:rsidP="009D7655">
            <w:pPr>
              <w:pStyle w:val="T-ABCD"/>
              <w:ind w:left="0"/>
            </w:pPr>
            <w:r w:rsidRPr="00C70209">
              <w:t>NA</w:t>
            </w:r>
          </w:p>
        </w:tc>
        <w:tc>
          <w:tcPr>
            <w:tcW w:w="809" w:type="dxa"/>
          </w:tcPr>
          <w:p w14:paraId="7F60AB40" w14:textId="77777777" w:rsidR="00E138FC" w:rsidRPr="00C70209" w:rsidRDefault="00E138FC" w:rsidP="009D7655">
            <w:pPr>
              <w:pStyle w:val="T-ABCD"/>
            </w:pPr>
            <w:r w:rsidRPr="00C70209">
              <w:t>NA</w:t>
            </w:r>
          </w:p>
        </w:tc>
        <w:tc>
          <w:tcPr>
            <w:tcW w:w="809" w:type="dxa"/>
          </w:tcPr>
          <w:p w14:paraId="3A96B28F" w14:textId="77777777" w:rsidR="00E138FC" w:rsidRPr="00C70209" w:rsidRDefault="00E138FC" w:rsidP="009D7655">
            <w:pPr>
              <w:pStyle w:val="T-ABCD"/>
            </w:pPr>
            <w:r w:rsidRPr="00C70209">
              <w:sym w:font="Symbol" w:char="F0D6"/>
            </w:r>
            <w:r w:rsidRPr="00C70209">
              <w:sym w:font="Symbol" w:char="F0D6"/>
            </w:r>
          </w:p>
        </w:tc>
        <w:tc>
          <w:tcPr>
            <w:tcW w:w="810" w:type="dxa"/>
          </w:tcPr>
          <w:p w14:paraId="424CD89D" w14:textId="77777777" w:rsidR="00E138FC" w:rsidRPr="00C70209" w:rsidRDefault="00E138FC" w:rsidP="009D7655">
            <w:pPr>
              <w:pStyle w:val="T-ABCD"/>
            </w:pPr>
            <w:r w:rsidRPr="00C70209">
              <w:sym w:font="Symbol" w:char="F0D6"/>
            </w:r>
          </w:p>
        </w:tc>
      </w:tr>
      <w:tr w:rsidR="00E138FC" w:rsidRPr="00C70209" w14:paraId="1A4062A1" w14:textId="77777777" w:rsidTr="00771CAD">
        <w:trPr>
          <w:cantSplit/>
        </w:trPr>
        <w:tc>
          <w:tcPr>
            <w:tcW w:w="851" w:type="dxa"/>
          </w:tcPr>
          <w:p w14:paraId="4E0B8B36" w14:textId="77777777" w:rsidR="00E138FC" w:rsidRPr="00C70209" w:rsidRDefault="00E138FC" w:rsidP="009D7655">
            <w:pPr>
              <w:pStyle w:val="Tabletextnoindent"/>
            </w:pPr>
          </w:p>
        </w:tc>
        <w:tc>
          <w:tcPr>
            <w:tcW w:w="3750" w:type="dxa"/>
          </w:tcPr>
          <w:p w14:paraId="2BE8806B" w14:textId="77777777" w:rsidR="00E138FC" w:rsidRPr="00C70209" w:rsidRDefault="00E138FC" w:rsidP="00E138FC">
            <w:pPr>
              <w:pStyle w:val="ES-table"/>
            </w:pPr>
            <w:r w:rsidRPr="00C70209">
              <w:t>In paediatric patients who have received a liver transplant, the effect of RBC transfusion compared with no transfusion on mortality is uncertain.</w:t>
            </w:r>
          </w:p>
          <w:p w14:paraId="11934EA2" w14:textId="77777777" w:rsidR="00E138FC" w:rsidRPr="00C70209" w:rsidRDefault="00E138FC" w:rsidP="00E138FC">
            <w:pPr>
              <w:pStyle w:val="ES-notes"/>
            </w:pPr>
            <w:r w:rsidRPr="00C70209">
              <w:t>(See evidence matrix D1.O in Volume 2 of the technical report.)</w:t>
            </w:r>
          </w:p>
        </w:tc>
        <w:tc>
          <w:tcPr>
            <w:tcW w:w="809" w:type="dxa"/>
          </w:tcPr>
          <w:p w14:paraId="5B3C5472" w14:textId="77777777" w:rsidR="00E138FC" w:rsidRPr="00C70209" w:rsidRDefault="00E138FC" w:rsidP="009D7655">
            <w:pPr>
              <w:pStyle w:val="T-ABCD"/>
            </w:pPr>
            <w:r w:rsidRPr="00C70209">
              <w:sym w:font="Symbol" w:char="F0D6"/>
            </w:r>
          </w:p>
        </w:tc>
        <w:tc>
          <w:tcPr>
            <w:tcW w:w="809" w:type="dxa"/>
          </w:tcPr>
          <w:p w14:paraId="34809113" w14:textId="77777777" w:rsidR="00E138FC" w:rsidRPr="00C70209" w:rsidRDefault="00E138FC" w:rsidP="009D7655">
            <w:pPr>
              <w:pStyle w:val="T-ABCD"/>
            </w:pPr>
            <w:r w:rsidRPr="00C70209">
              <w:t>NA</w:t>
            </w:r>
          </w:p>
        </w:tc>
        <w:tc>
          <w:tcPr>
            <w:tcW w:w="809" w:type="dxa"/>
          </w:tcPr>
          <w:p w14:paraId="434A62D0" w14:textId="77777777" w:rsidR="00E138FC" w:rsidRPr="00C70209" w:rsidRDefault="00E138FC" w:rsidP="009D7655">
            <w:pPr>
              <w:pStyle w:val="T-ABCD"/>
            </w:pPr>
            <w:r w:rsidRPr="00C70209">
              <w:t>NA</w:t>
            </w:r>
          </w:p>
        </w:tc>
        <w:tc>
          <w:tcPr>
            <w:tcW w:w="809" w:type="dxa"/>
          </w:tcPr>
          <w:p w14:paraId="17BDA865" w14:textId="77777777" w:rsidR="00E138FC" w:rsidRPr="00C70209" w:rsidRDefault="00E138FC" w:rsidP="009D7655">
            <w:pPr>
              <w:pStyle w:val="T-ABCD"/>
            </w:pPr>
            <w:r w:rsidRPr="00C70209">
              <w:sym w:font="Symbol" w:char="F0D6"/>
            </w:r>
            <w:r w:rsidRPr="00C70209">
              <w:sym w:font="Symbol" w:char="F0D6"/>
            </w:r>
          </w:p>
        </w:tc>
        <w:tc>
          <w:tcPr>
            <w:tcW w:w="810" w:type="dxa"/>
          </w:tcPr>
          <w:p w14:paraId="61F1F492" w14:textId="77777777" w:rsidR="00E138FC" w:rsidRPr="00C70209" w:rsidRDefault="00E138FC" w:rsidP="009D7655">
            <w:pPr>
              <w:pStyle w:val="T-ABCD"/>
            </w:pPr>
            <w:r w:rsidRPr="00C70209">
              <w:sym w:font="Symbol" w:char="F0D6"/>
            </w:r>
          </w:p>
        </w:tc>
      </w:tr>
      <w:tr w:rsidR="00E138FC" w:rsidRPr="00C70209" w14:paraId="052341BF" w14:textId="77777777" w:rsidTr="00771CAD">
        <w:trPr>
          <w:cantSplit/>
        </w:trPr>
        <w:tc>
          <w:tcPr>
            <w:tcW w:w="851" w:type="dxa"/>
          </w:tcPr>
          <w:p w14:paraId="0E3B3050" w14:textId="77777777" w:rsidR="00E138FC" w:rsidRPr="00C70209" w:rsidRDefault="00E138FC" w:rsidP="009D7655">
            <w:pPr>
              <w:pStyle w:val="Tabletextnoindent"/>
            </w:pPr>
          </w:p>
        </w:tc>
        <w:tc>
          <w:tcPr>
            <w:tcW w:w="3750" w:type="dxa"/>
          </w:tcPr>
          <w:p w14:paraId="0FB935E5" w14:textId="77777777" w:rsidR="00E138FC" w:rsidRPr="00C70209" w:rsidRDefault="00E138FC" w:rsidP="00E138FC">
            <w:pPr>
              <w:pStyle w:val="ES-table"/>
            </w:pPr>
            <w:r w:rsidRPr="00C70209">
              <w:t>In neonatal and paediatric patients undergoing surgery, the effect of RBC transfusion compared with no transfusion on new or progressive MODS is unknown.</w:t>
            </w:r>
          </w:p>
        </w:tc>
        <w:tc>
          <w:tcPr>
            <w:tcW w:w="809" w:type="dxa"/>
          </w:tcPr>
          <w:p w14:paraId="4F555AF2" w14:textId="77777777" w:rsidR="00E138FC" w:rsidRPr="00C70209" w:rsidRDefault="00E138FC" w:rsidP="009D7655">
            <w:pPr>
              <w:pStyle w:val="T-ABCD"/>
            </w:pPr>
            <w:r w:rsidRPr="00C70209">
              <w:t>NA</w:t>
            </w:r>
          </w:p>
        </w:tc>
        <w:tc>
          <w:tcPr>
            <w:tcW w:w="809" w:type="dxa"/>
          </w:tcPr>
          <w:p w14:paraId="188EDE11" w14:textId="77777777" w:rsidR="00E138FC" w:rsidRPr="00C70209" w:rsidRDefault="00E138FC" w:rsidP="009D7655">
            <w:pPr>
              <w:pStyle w:val="T-ABCD"/>
            </w:pPr>
            <w:r w:rsidRPr="00C70209">
              <w:t>NA</w:t>
            </w:r>
          </w:p>
        </w:tc>
        <w:tc>
          <w:tcPr>
            <w:tcW w:w="809" w:type="dxa"/>
          </w:tcPr>
          <w:p w14:paraId="3BE9F816" w14:textId="77777777" w:rsidR="00E138FC" w:rsidRPr="00C70209" w:rsidRDefault="00E138FC" w:rsidP="009D7655">
            <w:pPr>
              <w:pStyle w:val="T-ABCD"/>
            </w:pPr>
            <w:r w:rsidRPr="00C70209">
              <w:t>NA</w:t>
            </w:r>
          </w:p>
        </w:tc>
        <w:tc>
          <w:tcPr>
            <w:tcW w:w="809" w:type="dxa"/>
          </w:tcPr>
          <w:p w14:paraId="19DF2987" w14:textId="77777777" w:rsidR="00E138FC" w:rsidRPr="00C70209" w:rsidRDefault="00E138FC" w:rsidP="009D7655">
            <w:pPr>
              <w:pStyle w:val="T-ABCD"/>
            </w:pPr>
            <w:r w:rsidRPr="00C70209">
              <w:t>NA</w:t>
            </w:r>
          </w:p>
        </w:tc>
        <w:tc>
          <w:tcPr>
            <w:tcW w:w="810" w:type="dxa"/>
          </w:tcPr>
          <w:p w14:paraId="2148E91A" w14:textId="77777777" w:rsidR="00E138FC" w:rsidRPr="00C70209" w:rsidRDefault="00E138FC" w:rsidP="009D7655">
            <w:pPr>
              <w:pStyle w:val="T-ABCD"/>
            </w:pPr>
            <w:r w:rsidRPr="00C70209">
              <w:t xml:space="preserve">NA </w:t>
            </w:r>
          </w:p>
        </w:tc>
      </w:tr>
      <w:tr w:rsidR="00E138FC" w:rsidRPr="00C70209" w14:paraId="68056D27" w14:textId="77777777" w:rsidTr="00771CAD">
        <w:trPr>
          <w:cantSplit/>
        </w:trPr>
        <w:tc>
          <w:tcPr>
            <w:tcW w:w="851" w:type="dxa"/>
          </w:tcPr>
          <w:p w14:paraId="349DF1D0" w14:textId="77777777" w:rsidR="00E138FC" w:rsidRPr="00C70209" w:rsidRDefault="00E138FC" w:rsidP="009D7655">
            <w:pPr>
              <w:pStyle w:val="Tabletextnoindent"/>
            </w:pPr>
          </w:p>
        </w:tc>
        <w:tc>
          <w:tcPr>
            <w:tcW w:w="3750" w:type="dxa"/>
          </w:tcPr>
          <w:p w14:paraId="2A527F99" w14:textId="77777777" w:rsidR="00E138FC" w:rsidRPr="00C70209" w:rsidRDefault="00E138FC" w:rsidP="00E138FC">
            <w:pPr>
              <w:pStyle w:val="ES-table"/>
            </w:pPr>
            <w:r w:rsidRPr="00C70209">
              <w:t>In neonatal and paediatric patients undergoing surgery, the effect of restrictive RBC transfusion compared with liberal RBC transfusion on mortality is uncertain.</w:t>
            </w:r>
          </w:p>
          <w:p w14:paraId="39F5CB8D" w14:textId="77777777" w:rsidR="00E138FC" w:rsidRPr="00C70209" w:rsidRDefault="00E138FC" w:rsidP="00E138FC">
            <w:pPr>
              <w:pStyle w:val="ES-notes"/>
            </w:pPr>
            <w:r w:rsidRPr="00C70209">
              <w:t>(See evidence matrix D1.P in Volume 2 of the technical report.)</w:t>
            </w:r>
          </w:p>
        </w:tc>
        <w:tc>
          <w:tcPr>
            <w:tcW w:w="809" w:type="dxa"/>
          </w:tcPr>
          <w:p w14:paraId="258EB831" w14:textId="77777777" w:rsidR="00E138FC" w:rsidRPr="00C70209" w:rsidRDefault="00E138FC" w:rsidP="009D7655">
            <w:pPr>
              <w:pStyle w:val="T-ABCD"/>
            </w:pPr>
            <w:r w:rsidRPr="00C70209">
              <w:sym w:font="Symbol" w:char="F0D6"/>
            </w:r>
            <w:r w:rsidRPr="00C70209">
              <w:sym w:font="Symbol" w:char="F0D6"/>
            </w:r>
          </w:p>
        </w:tc>
        <w:tc>
          <w:tcPr>
            <w:tcW w:w="809" w:type="dxa"/>
          </w:tcPr>
          <w:p w14:paraId="6F3CECB7"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09" w:type="dxa"/>
          </w:tcPr>
          <w:p w14:paraId="0F521C2C" w14:textId="77777777" w:rsidR="00E138FC" w:rsidRPr="00C70209" w:rsidRDefault="00E138FC" w:rsidP="009D7655">
            <w:pPr>
              <w:pStyle w:val="T-ABCD"/>
            </w:pPr>
            <w:r w:rsidRPr="00C70209">
              <w:t>NA</w:t>
            </w:r>
          </w:p>
        </w:tc>
        <w:tc>
          <w:tcPr>
            <w:tcW w:w="809" w:type="dxa"/>
          </w:tcPr>
          <w:p w14:paraId="5C0F88D8"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5B019D89" w14:textId="77777777" w:rsidR="00E138FC" w:rsidRPr="00C70209" w:rsidRDefault="00E138FC" w:rsidP="009D7655">
            <w:pPr>
              <w:pStyle w:val="T-ABCD"/>
            </w:pPr>
            <w:r w:rsidRPr="00C70209">
              <w:sym w:font="Symbol" w:char="F0D6"/>
            </w:r>
            <w:r w:rsidRPr="00C70209">
              <w:sym w:font="Symbol" w:char="F0D6"/>
            </w:r>
          </w:p>
        </w:tc>
      </w:tr>
      <w:tr w:rsidR="00E138FC" w:rsidRPr="00C70209" w14:paraId="38F52B03" w14:textId="77777777" w:rsidTr="00771CAD">
        <w:trPr>
          <w:cantSplit/>
        </w:trPr>
        <w:tc>
          <w:tcPr>
            <w:tcW w:w="851" w:type="dxa"/>
          </w:tcPr>
          <w:p w14:paraId="33396FF3" w14:textId="77777777" w:rsidR="00E138FC" w:rsidRPr="00C70209" w:rsidRDefault="00E138FC" w:rsidP="009D7655">
            <w:pPr>
              <w:pStyle w:val="Tabletextnoindent"/>
            </w:pPr>
          </w:p>
        </w:tc>
        <w:tc>
          <w:tcPr>
            <w:tcW w:w="3750" w:type="dxa"/>
          </w:tcPr>
          <w:p w14:paraId="3D887DA4" w14:textId="77777777" w:rsidR="00E138FC" w:rsidRPr="00C70209" w:rsidRDefault="00E138FC" w:rsidP="00E138FC">
            <w:pPr>
              <w:pStyle w:val="ES-table"/>
            </w:pPr>
            <w:r w:rsidRPr="00C70209">
              <w:t>In neonatal and paediatric patients undergoing surgery, the effect of restrictive RBC transfusion compared with liberal RBC transfusion on new or progressive MODS is uncertain.</w:t>
            </w:r>
          </w:p>
          <w:p w14:paraId="3848D78B" w14:textId="77777777" w:rsidR="00E138FC" w:rsidRPr="00C70209" w:rsidRDefault="00E138FC" w:rsidP="009D7655">
            <w:pPr>
              <w:pStyle w:val="Tabletext"/>
            </w:pPr>
            <w:r w:rsidRPr="00C70209">
              <w:rPr>
                <w:sz w:val="18"/>
                <w:szCs w:val="18"/>
              </w:rPr>
              <w:t>(See evidence matrix D1.Q in Volume 2 of the technical report.)</w:t>
            </w:r>
          </w:p>
        </w:tc>
        <w:tc>
          <w:tcPr>
            <w:tcW w:w="809" w:type="dxa"/>
          </w:tcPr>
          <w:p w14:paraId="5D81B69A" w14:textId="77777777" w:rsidR="00E138FC" w:rsidRPr="00C70209" w:rsidRDefault="00E138FC" w:rsidP="009D7655">
            <w:pPr>
              <w:pStyle w:val="T-ABCD"/>
            </w:pPr>
            <w:r w:rsidRPr="00C70209">
              <w:sym w:font="Symbol" w:char="F0D6"/>
            </w:r>
            <w:r w:rsidRPr="00C70209">
              <w:sym w:font="Symbol" w:char="F0D6"/>
            </w:r>
          </w:p>
        </w:tc>
        <w:tc>
          <w:tcPr>
            <w:tcW w:w="809" w:type="dxa"/>
          </w:tcPr>
          <w:p w14:paraId="54471A3F" w14:textId="77777777" w:rsidR="00E138FC" w:rsidRPr="00C70209" w:rsidRDefault="00E138FC" w:rsidP="009D7655">
            <w:pPr>
              <w:pStyle w:val="T-ABCD"/>
              <w:ind w:left="0"/>
            </w:pPr>
            <w:r w:rsidRPr="00C70209">
              <w:t>NA</w:t>
            </w:r>
          </w:p>
        </w:tc>
        <w:tc>
          <w:tcPr>
            <w:tcW w:w="809" w:type="dxa"/>
          </w:tcPr>
          <w:p w14:paraId="46C6B6BB" w14:textId="77777777" w:rsidR="00E138FC" w:rsidRPr="00C70209" w:rsidRDefault="00E138FC" w:rsidP="009D7655">
            <w:pPr>
              <w:pStyle w:val="T-ABCD"/>
            </w:pPr>
            <w:r w:rsidRPr="00C70209">
              <w:t>NA</w:t>
            </w:r>
          </w:p>
        </w:tc>
        <w:tc>
          <w:tcPr>
            <w:tcW w:w="809" w:type="dxa"/>
          </w:tcPr>
          <w:p w14:paraId="505D0796"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1BF8F5AA" w14:textId="77777777" w:rsidR="00E138FC" w:rsidRPr="00C70209" w:rsidRDefault="00E138FC" w:rsidP="009D7655">
            <w:pPr>
              <w:pStyle w:val="T-ABCD"/>
            </w:pPr>
            <w:r w:rsidRPr="00C70209">
              <w:sym w:font="Symbol" w:char="F0D6"/>
            </w:r>
            <w:r w:rsidRPr="00C70209">
              <w:sym w:font="Symbol" w:char="F0D6"/>
            </w:r>
          </w:p>
        </w:tc>
      </w:tr>
      <w:tr w:rsidR="00E138FC" w:rsidRPr="00C70209" w14:paraId="5CB88A0D" w14:textId="77777777" w:rsidTr="00771CAD">
        <w:trPr>
          <w:cantSplit/>
        </w:trPr>
        <w:tc>
          <w:tcPr>
            <w:tcW w:w="8647" w:type="dxa"/>
            <w:gridSpan w:val="7"/>
          </w:tcPr>
          <w:p w14:paraId="307FEB08" w14:textId="313634C0" w:rsidR="00E138FC" w:rsidRPr="00C70209" w:rsidRDefault="00E138FC" w:rsidP="009D7655">
            <w:pPr>
              <w:pStyle w:val="ES-notes"/>
            </w:pPr>
            <w:r w:rsidRPr="00C70209">
              <w:t>ES, evidence statement; MODS, multiple organ dysfunction syndrome; RBC, red blood cell</w:t>
            </w:r>
          </w:p>
          <w:p w14:paraId="36685CB0" w14:textId="77777777" w:rsidR="00E138FC" w:rsidRPr="00C70209" w:rsidRDefault="00E138FC" w:rsidP="009D7655">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5C739F01" w14:textId="77777777" w:rsidR="00B20C53" w:rsidRDefault="00B20C53" w:rsidP="005B2300">
      <w:pPr>
        <w:pStyle w:val="Heading5"/>
        <w:rPr>
          <w:lang w:val="en-AU"/>
        </w:rPr>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0A6306" w:rsidRPr="00C70209" w14:paraId="2C49DB18"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00"/>
          </w:tcPr>
          <w:p w14:paraId="75C89D5C" w14:textId="5C792D39" w:rsidR="000A6306" w:rsidRPr="00C70209" w:rsidRDefault="000A6306" w:rsidP="00254BA8">
            <w:pPr>
              <w:pStyle w:val="PP-heading"/>
            </w:pPr>
            <w:r w:rsidRPr="00C70209">
              <w:t>Recommendation</w:t>
            </w:r>
            <w:r>
              <w:t>s</w:t>
            </w:r>
            <w:r w:rsidRPr="00C70209">
              <w:t xml:space="preserve"> –</w:t>
            </w:r>
            <w:r w:rsidR="008853FE" w:rsidRPr="00C70209">
              <w:t xml:space="preserve"> surgical </w:t>
            </w:r>
            <w:r w:rsidR="008853FE">
              <w:t>(</w:t>
            </w:r>
            <w:r>
              <w:t>RBC transfusion</w:t>
            </w:r>
            <w:r w:rsidR="008853FE">
              <w:t>)</w:t>
            </w:r>
          </w:p>
        </w:tc>
      </w:tr>
      <w:tr w:rsidR="000A6306" w:rsidRPr="00C70209" w14:paraId="0D56B406" w14:textId="77777777" w:rsidTr="00254BA8">
        <w:trPr>
          <w:cantSplit/>
        </w:trPr>
        <w:tc>
          <w:tcPr>
            <w:tcW w:w="1117" w:type="dxa"/>
            <w:tcBorders>
              <w:right w:val="single" w:sz="4" w:space="0" w:color="auto"/>
            </w:tcBorders>
            <w:shd w:val="clear" w:color="auto" w:fill="auto"/>
          </w:tcPr>
          <w:p w14:paraId="2866E72F" w14:textId="77777777" w:rsidR="000A6306" w:rsidRPr="00C70209" w:rsidRDefault="000A6306" w:rsidP="00254BA8">
            <w:pPr>
              <w:pStyle w:val="PP-bullets"/>
            </w:pPr>
            <w:r w:rsidRPr="00C70209">
              <w:t>R1</w:t>
            </w:r>
            <w:r w:rsidRPr="00C70209">
              <w:br/>
              <w:t>(Grade C)</w:t>
            </w:r>
          </w:p>
        </w:tc>
        <w:tc>
          <w:tcPr>
            <w:tcW w:w="7531" w:type="dxa"/>
            <w:tcBorders>
              <w:left w:val="single" w:sz="4" w:space="0" w:color="auto"/>
            </w:tcBorders>
            <w:shd w:val="clear" w:color="auto" w:fill="auto"/>
          </w:tcPr>
          <w:p w14:paraId="0EBFCA26" w14:textId="77777777" w:rsidR="000A6306" w:rsidRPr="00C70209" w:rsidRDefault="000A6306" w:rsidP="00254BA8">
            <w:pPr>
              <w:pStyle w:val="PP-bullets"/>
            </w:pPr>
            <w:r w:rsidRPr="00C70209">
              <w:t>In paediatric patients, including those who are critically ill, a restrictive transfusion strategy should be employed.</w:t>
            </w:r>
            <w:r w:rsidRPr="00C70209">
              <w:rPr>
                <w:vertAlign w:val="superscript"/>
              </w:rPr>
              <w:t>a</w:t>
            </w:r>
            <w:r w:rsidRPr="00C70209">
              <w:t xml:space="preserve"> Higher Hb thresholds are appropriate in very low birth weight neonates.</w:t>
            </w:r>
            <w:r w:rsidRPr="00C70209">
              <w:rPr>
                <w:vertAlign w:val="superscript"/>
              </w:rPr>
              <w:t>b</w:t>
            </w:r>
          </w:p>
          <w:p w14:paraId="6EBABFA3" w14:textId="750289A0" w:rsidR="000A6306" w:rsidRPr="00C70209" w:rsidRDefault="000A6306" w:rsidP="0091073B">
            <w:pPr>
              <w:pStyle w:val="PP-note"/>
            </w:pPr>
            <w:r w:rsidRPr="00C70209">
              <w:rPr>
                <w:vertAlign w:val="superscript"/>
              </w:rPr>
              <w:t xml:space="preserve">a </w:t>
            </w:r>
            <w:r w:rsidRPr="00C70209">
              <w:t>See PP6 for guidance on a restrictive transfusion strategy.</w:t>
            </w:r>
            <w:r w:rsidRPr="00C70209">
              <w:br/>
            </w:r>
            <w:r w:rsidRPr="00C70209">
              <w:rPr>
                <w:vertAlign w:val="superscript"/>
              </w:rPr>
              <w:t xml:space="preserve">b </w:t>
            </w:r>
            <w:r w:rsidRPr="00C70209">
              <w:t xml:space="preserve">See PP2 </w:t>
            </w:r>
            <w:r w:rsidR="0091073B">
              <w:t xml:space="preserve">and PP3 </w:t>
            </w:r>
            <w:r w:rsidRPr="00C70209">
              <w:t xml:space="preserve">for guidance for </w:t>
            </w:r>
            <w:r w:rsidR="0091073B">
              <w:t>preterm</w:t>
            </w:r>
            <w:r w:rsidRPr="00C70209">
              <w:t xml:space="preserve"> neonates.</w:t>
            </w:r>
          </w:p>
        </w:tc>
      </w:tr>
      <w:tr w:rsidR="000A6306" w:rsidRPr="00C70209" w14:paraId="5682D83B"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1C1E6E86" w14:textId="38FC0348" w:rsidR="000A6306" w:rsidRPr="00C70209" w:rsidRDefault="000A6306" w:rsidP="00254BA8">
            <w:pPr>
              <w:pStyle w:val="PP-heading"/>
            </w:pPr>
            <w:r w:rsidRPr="00C70209">
              <w:t>Practice points –</w:t>
            </w:r>
            <w:r w:rsidR="008853FE" w:rsidRPr="00C70209">
              <w:t xml:space="preserve"> surgical </w:t>
            </w:r>
            <w:r w:rsidR="008853FE">
              <w:t>(</w:t>
            </w:r>
            <w:r>
              <w:t>RBC transfusion</w:t>
            </w:r>
            <w:r w:rsidR="008853FE">
              <w:t>)</w:t>
            </w:r>
          </w:p>
        </w:tc>
      </w:tr>
      <w:tr w:rsidR="000A6306" w:rsidRPr="00C70209" w14:paraId="773B49A2" w14:textId="77777777" w:rsidTr="00254BA8">
        <w:tc>
          <w:tcPr>
            <w:tcW w:w="1117" w:type="dxa"/>
            <w:tcBorders>
              <w:right w:val="single" w:sz="4" w:space="0" w:color="auto"/>
            </w:tcBorders>
            <w:shd w:val="clear" w:color="auto" w:fill="auto"/>
          </w:tcPr>
          <w:p w14:paraId="74AE2932" w14:textId="77777777" w:rsidR="000A6306" w:rsidRPr="00C70209" w:rsidRDefault="000A6306" w:rsidP="00254BA8">
            <w:pPr>
              <w:pStyle w:val="PP-bullets"/>
            </w:pPr>
            <w:r w:rsidRPr="00C70209">
              <w:t>PP1</w:t>
            </w:r>
          </w:p>
        </w:tc>
        <w:tc>
          <w:tcPr>
            <w:tcW w:w="7531" w:type="dxa"/>
            <w:tcBorders>
              <w:left w:val="single" w:sz="4" w:space="0" w:color="auto"/>
            </w:tcBorders>
            <w:shd w:val="clear" w:color="auto" w:fill="auto"/>
          </w:tcPr>
          <w:p w14:paraId="586F543B" w14:textId="77777777" w:rsidR="000A6306" w:rsidRPr="00C70209" w:rsidRDefault="000A6306" w:rsidP="00254BA8">
            <w:pPr>
              <w:pStyle w:val="PP-bullets"/>
            </w:pPr>
            <w:r w:rsidRPr="00C70209">
              <w:t>In neonatal and paediatric patients, the decision to give a RBC transfusion should not be dictated by a Hb concentration alone.</w:t>
            </w:r>
            <w:r w:rsidRPr="00C70209">
              <w:rPr>
                <w:vertAlign w:val="superscript"/>
              </w:rPr>
              <w:t>a</w:t>
            </w:r>
            <w:r w:rsidRPr="00C70209">
              <w:t xml:space="preserve"> The decision should also be based on assessment of the patient’s underlying condition, anaemia-related signs and symptoms, and response to previous transfusions. Underlying conditions that may influence the decision to transfuse include acquired or congenital cardiac disease, and severe respiratory disease.</w:t>
            </w:r>
          </w:p>
          <w:p w14:paraId="41FF3905" w14:textId="48700D14" w:rsidR="000A6306" w:rsidRPr="00C70209" w:rsidRDefault="000A6306" w:rsidP="00A06EBF">
            <w:pPr>
              <w:pStyle w:val="PP-note"/>
            </w:pPr>
            <w:r w:rsidRPr="00C70209">
              <w:rPr>
                <w:vertAlign w:val="superscript"/>
              </w:rPr>
              <w:t xml:space="preserve">a </w:t>
            </w:r>
            <w:r>
              <w:t>See</w:t>
            </w:r>
            <w:r w:rsidRPr="00C70209">
              <w:t xml:space="preserve"> PP1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p>
        </w:tc>
      </w:tr>
      <w:tr w:rsidR="000A6306" w:rsidRPr="00C70209" w14:paraId="3E1AFEB4" w14:textId="77777777" w:rsidTr="00254BA8">
        <w:tc>
          <w:tcPr>
            <w:tcW w:w="1117" w:type="dxa"/>
            <w:tcBorders>
              <w:right w:val="single" w:sz="4" w:space="0" w:color="auto"/>
            </w:tcBorders>
            <w:shd w:val="clear" w:color="auto" w:fill="auto"/>
          </w:tcPr>
          <w:p w14:paraId="6E5FCCFE" w14:textId="77777777" w:rsidR="000A6306" w:rsidRPr="00C70209" w:rsidRDefault="000A6306" w:rsidP="00254BA8">
            <w:pPr>
              <w:pStyle w:val="PP-bullets"/>
            </w:pPr>
            <w:r w:rsidRPr="00C70209">
              <w:t>PP5</w:t>
            </w:r>
          </w:p>
        </w:tc>
        <w:tc>
          <w:tcPr>
            <w:tcW w:w="7531" w:type="dxa"/>
            <w:tcBorders>
              <w:left w:val="single" w:sz="4" w:space="0" w:color="auto"/>
            </w:tcBorders>
            <w:shd w:val="clear" w:color="auto" w:fill="auto"/>
          </w:tcPr>
          <w:p w14:paraId="6C4829ED" w14:textId="67A4A3D5" w:rsidR="000A6306" w:rsidRPr="00C70209" w:rsidRDefault="0091073B" w:rsidP="00254BA8">
            <w:pPr>
              <w:pStyle w:val="PP-bullets"/>
            </w:pPr>
            <w:r>
              <w:t>For neonatal and</w:t>
            </w:r>
            <w:r w:rsidR="000A6306" w:rsidRPr="00C70209">
              <w:t xml:space="preserve"> paediatric</w:t>
            </w:r>
            <w:r>
              <w:t xml:space="preserve"> patients a </w:t>
            </w:r>
            <w:r w:rsidR="000A6306" w:rsidRPr="00C70209">
              <w:t>specific procedural guideline for RBC transfusion should be used that includes the following:</w:t>
            </w:r>
          </w:p>
          <w:p w14:paraId="277D5A77" w14:textId="77777777" w:rsidR="000A6306" w:rsidRPr="00C70209" w:rsidRDefault="000A6306" w:rsidP="00254BA8">
            <w:pPr>
              <w:pStyle w:val="PP-bullet"/>
              <w:rPr>
                <w:lang w:val="en-AU"/>
              </w:rPr>
            </w:pPr>
            <w:r w:rsidRPr="00C70209">
              <w:rPr>
                <w:lang w:val="en-AU"/>
              </w:rPr>
              <w:t>volume of transfusion and rate of administration</w:t>
            </w:r>
          </w:p>
          <w:p w14:paraId="0F045A54" w14:textId="77777777" w:rsidR="000A6306" w:rsidRPr="00C70209" w:rsidRDefault="000A6306" w:rsidP="00254BA8">
            <w:pPr>
              <w:pStyle w:val="PP-bullet"/>
              <w:rPr>
                <w:lang w:val="en-AU"/>
              </w:rPr>
            </w:pPr>
            <w:r w:rsidRPr="00C70209">
              <w:rPr>
                <w:lang w:val="en-AU"/>
              </w:rPr>
              <w:t>patient monitoring during and after transfusion</w:t>
            </w:r>
          </w:p>
          <w:p w14:paraId="350A0CDA" w14:textId="77777777" w:rsidR="000A6306" w:rsidRPr="00C70209" w:rsidRDefault="000A6306" w:rsidP="00254BA8">
            <w:pPr>
              <w:pStyle w:val="PP-bullet"/>
              <w:rPr>
                <w:lang w:val="en-AU"/>
              </w:rPr>
            </w:pPr>
            <w:r w:rsidRPr="00C70209">
              <w:rPr>
                <w:lang w:val="en-AU"/>
              </w:rPr>
              <w:t>transfusion technique (e.g. use of syringe pumps)</w:t>
            </w:r>
          </w:p>
          <w:p w14:paraId="5D9BD3D8" w14:textId="77777777" w:rsidR="000A6306" w:rsidRPr="00C70209" w:rsidRDefault="000A6306" w:rsidP="00254BA8">
            <w:pPr>
              <w:pStyle w:val="PP-bullet"/>
              <w:rPr>
                <w:lang w:val="en-AU"/>
              </w:rPr>
            </w:pPr>
            <w:r w:rsidRPr="00C70209">
              <w:rPr>
                <w:lang w:val="en-AU"/>
              </w:rPr>
              <w:t>recognition and reporting of adverse events.</w:t>
            </w:r>
          </w:p>
        </w:tc>
      </w:tr>
      <w:tr w:rsidR="000A6306" w:rsidRPr="00C70209" w14:paraId="6638C69C" w14:textId="77777777" w:rsidTr="00254BA8">
        <w:tc>
          <w:tcPr>
            <w:tcW w:w="1117" w:type="dxa"/>
            <w:tcBorders>
              <w:right w:val="single" w:sz="4" w:space="0" w:color="auto"/>
            </w:tcBorders>
            <w:shd w:val="clear" w:color="auto" w:fill="auto"/>
          </w:tcPr>
          <w:p w14:paraId="2CAA152F" w14:textId="77777777" w:rsidR="000A6306" w:rsidRPr="00C70209" w:rsidRDefault="000A6306" w:rsidP="00254BA8">
            <w:pPr>
              <w:pStyle w:val="PP-bullets"/>
            </w:pPr>
            <w:r w:rsidRPr="00C70209">
              <w:t>PP6</w:t>
            </w:r>
          </w:p>
        </w:tc>
        <w:tc>
          <w:tcPr>
            <w:tcW w:w="7531" w:type="dxa"/>
            <w:tcBorders>
              <w:left w:val="single" w:sz="4" w:space="0" w:color="auto"/>
            </w:tcBorders>
            <w:shd w:val="clear" w:color="auto" w:fill="auto"/>
          </w:tcPr>
          <w:p w14:paraId="13FB8518" w14:textId="77777777" w:rsidR="000A6306" w:rsidRPr="00C70209" w:rsidRDefault="000A6306" w:rsidP="00254BA8">
            <w:pPr>
              <w:pStyle w:val="PP-bullets"/>
            </w:pPr>
            <w:r w:rsidRPr="00C70209">
              <w:t>In haemodynamically stable paediatric patients (excluding neonates), evidence from other patient groups and CRG consensus</w:t>
            </w:r>
            <w:r w:rsidRPr="00C70209">
              <w:rPr>
                <w:vertAlign w:val="superscript"/>
              </w:rPr>
              <w:t>a</w:t>
            </w:r>
            <w:r w:rsidRPr="00C70209">
              <w:t xml:space="preserve"> suggests that, with a:</w:t>
            </w:r>
          </w:p>
          <w:p w14:paraId="332D951A" w14:textId="77777777" w:rsidR="000A6306" w:rsidRPr="00C70209" w:rsidRDefault="000A6306" w:rsidP="00254BA8">
            <w:pPr>
              <w:pStyle w:val="PP-bullet"/>
              <w:rPr>
                <w:lang w:val="en-AU"/>
              </w:rPr>
            </w:pPr>
            <w:r w:rsidRPr="00C70209">
              <w:rPr>
                <w:lang w:val="en-AU"/>
              </w:rPr>
              <w:t>Hb concentration &lt;70 g/L, RBC transfusion is often appropriate. However, transfusion may not be required in well-compensated patients or where other specific therapy is available.</w:t>
            </w:r>
          </w:p>
          <w:p w14:paraId="76BDE6CD" w14:textId="77777777" w:rsidR="000A6306" w:rsidRPr="00C70209" w:rsidRDefault="000A6306" w:rsidP="00254BA8">
            <w:pPr>
              <w:pStyle w:val="PP-bullet"/>
              <w:rPr>
                <w:lang w:val="en-AU"/>
              </w:rPr>
            </w:pPr>
            <w:r w:rsidRPr="00C70209">
              <w:rPr>
                <w:lang w:val="en-AU"/>
              </w:rPr>
              <w:t>Hb concentration of 70–90 g/L, RBC transfusion may be appropriate. The decision to transfuse patients should be based on the need to relieve clinical signs and symptoms of anaemia, and the patient’s response to previous transfusions.</w:t>
            </w:r>
          </w:p>
          <w:p w14:paraId="6E4C36F0" w14:textId="77777777" w:rsidR="000A6306" w:rsidRPr="00C70209" w:rsidRDefault="000A6306" w:rsidP="00254BA8">
            <w:pPr>
              <w:pStyle w:val="PP-bullet"/>
              <w:tabs>
                <w:tab w:val="left" w:pos="1012"/>
              </w:tabs>
              <w:rPr>
                <w:lang w:val="en-AU"/>
              </w:rPr>
            </w:pPr>
            <w:r w:rsidRPr="00C70209">
              <w:rPr>
                <w:lang w:val="en-AU"/>
              </w:rPr>
              <w:t>Hb concentration &gt;90 g/L, RBC transfusion is often unnecessary and may be inappropriate.</w:t>
            </w:r>
          </w:p>
          <w:p w14:paraId="7CE487C0" w14:textId="14381BD3" w:rsidR="000A6306" w:rsidRPr="00C70209" w:rsidRDefault="000A6306" w:rsidP="00A06EBF">
            <w:pPr>
              <w:pStyle w:val="PP-note"/>
            </w:pPr>
            <w:r w:rsidRPr="00C70209">
              <w:rPr>
                <w:vertAlign w:val="superscript"/>
              </w:rPr>
              <w:t xml:space="preserve">a </w:t>
            </w:r>
            <w:r>
              <w:t>See</w:t>
            </w:r>
            <w:r w:rsidRPr="00C70209">
              <w:t xml:space="preserve"> PP3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r w:rsidRPr="00C70209">
              <w:t xml:space="preserve"> </w:t>
            </w:r>
          </w:p>
        </w:tc>
      </w:tr>
      <w:tr w:rsidR="000A6306" w:rsidRPr="00C70209" w14:paraId="01E3DAB4" w14:textId="77777777" w:rsidTr="00254BA8">
        <w:tc>
          <w:tcPr>
            <w:tcW w:w="1117" w:type="dxa"/>
            <w:tcBorders>
              <w:right w:val="single" w:sz="4" w:space="0" w:color="auto"/>
            </w:tcBorders>
            <w:shd w:val="clear" w:color="auto" w:fill="auto"/>
          </w:tcPr>
          <w:p w14:paraId="32C15D2D" w14:textId="77777777" w:rsidR="000A6306" w:rsidRPr="00C70209" w:rsidRDefault="000A6306" w:rsidP="00254BA8">
            <w:pPr>
              <w:pStyle w:val="PP-bullets"/>
            </w:pPr>
            <w:r w:rsidRPr="00C70209">
              <w:t>PP8</w:t>
            </w:r>
          </w:p>
        </w:tc>
        <w:tc>
          <w:tcPr>
            <w:tcW w:w="7531" w:type="dxa"/>
            <w:tcBorders>
              <w:left w:val="single" w:sz="4" w:space="0" w:color="auto"/>
            </w:tcBorders>
            <w:shd w:val="clear" w:color="auto" w:fill="auto"/>
          </w:tcPr>
          <w:p w14:paraId="3F205DAA" w14:textId="77777777" w:rsidR="000A6306" w:rsidRPr="00C70209" w:rsidRDefault="000A6306" w:rsidP="00254BA8">
            <w:pPr>
              <w:pStyle w:val="PP-bullets"/>
            </w:pPr>
            <w:r w:rsidRPr="00C70209">
              <w:t>In paediatric patients less than 20 kg, calculate transfusion volume (mL) based on weight and desired Hb increment.</w:t>
            </w:r>
            <w:r w:rsidRPr="00C70209">
              <w:rPr>
                <w:vertAlign w:val="superscript"/>
              </w:rPr>
              <w:t>a</w:t>
            </w:r>
          </w:p>
          <w:p w14:paraId="57B62630" w14:textId="1151CBFC" w:rsidR="000A6306" w:rsidRPr="00C70209" w:rsidRDefault="000A6306" w:rsidP="008853FE">
            <w:pPr>
              <w:pStyle w:val="PP-note"/>
            </w:pPr>
            <w:r w:rsidRPr="00C70209">
              <w:rPr>
                <w:vertAlign w:val="superscript"/>
              </w:rPr>
              <w:t xml:space="preserve">a </w:t>
            </w:r>
            <w:r w:rsidR="00172123" w:rsidRPr="00C70209">
              <w:t xml:space="preserve">See Appendix </w:t>
            </w:r>
            <w:r w:rsidR="00172123" w:rsidRPr="00172123">
              <w:t>F (</w:t>
            </w:r>
            <w:r w:rsidR="00172123" w:rsidRPr="00172123">
              <w:rPr>
                <w:i/>
              </w:rPr>
              <w:t>RBC transfusions in preterm infants</w:t>
            </w:r>
            <w:r w:rsidR="00172123" w:rsidRPr="00172123">
              <w:t>)</w:t>
            </w:r>
            <w:r w:rsidR="00172123">
              <w:t xml:space="preserve"> and Appendix </w:t>
            </w:r>
            <w:r w:rsidR="00172123" w:rsidRPr="00C70209">
              <w:t>J (</w:t>
            </w:r>
            <w:r w:rsidR="00172123" w:rsidRPr="00C70209">
              <w:rPr>
                <w:i/>
              </w:rPr>
              <w:t>Transfusion volume calculation for neonates, infants and small children</w:t>
            </w:r>
            <w:r w:rsidR="00172123" w:rsidRPr="00C70209">
              <w:t>)</w:t>
            </w:r>
          </w:p>
        </w:tc>
      </w:tr>
      <w:tr w:rsidR="000A6306" w:rsidRPr="00C70209" w14:paraId="4D86B6F8" w14:textId="77777777" w:rsidTr="00254BA8">
        <w:tc>
          <w:tcPr>
            <w:tcW w:w="1117" w:type="dxa"/>
            <w:tcBorders>
              <w:right w:val="single" w:sz="4" w:space="0" w:color="auto"/>
            </w:tcBorders>
            <w:shd w:val="clear" w:color="auto" w:fill="auto"/>
          </w:tcPr>
          <w:p w14:paraId="1D49E803" w14:textId="77777777" w:rsidR="000A6306" w:rsidRPr="00C70209" w:rsidRDefault="000A6306" w:rsidP="00254BA8">
            <w:pPr>
              <w:pStyle w:val="PP-bullets"/>
            </w:pPr>
            <w:r w:rsidRPr="00C70209">
              <w:t>PP9</w:t>
            </w:r>
          </w:p>
        </w:tc>
        <w:tc>
          <w:tcPr>
            <w:tcW w:w="7531" w:type="dxa"/>
            <w:tcBorders>
              <w:left w:val="single" w:sz="4" w:space="0" w:color="auto"/>
            </w:tcBorders>
            <w:shd w:val="clear" w:color="auto" w:fill="auto"/>
          </w:tcPr>
          <w:p w14:paraId="37566C8C" w14:textId="77777777" w:rsidR="000A6306" w:rsidRPr="00C70209" w:rsidRDefault="000A6306" w:rsidP="00254BA8">
            <w:pPr>
              <w:pStyle w:val="PP-bullets"/>
            </w:pPr>
            <w:r w:rsidRPr="00C70209">
              <w:t>In most paediatric patients over 20 kg, transfusion of a single unit of RBC, followed by clinical reassessment to determine the need for further transfusion, is appropriate.</w:t>
            </w:r>
            <w:r w:rsidRPr="00C70209">
              <w:rPr>
                <w:vertAlign w:val="superscript"/>
              </w:rPr>
              <w:t>a</w:t>
            </w:r>
            <w:r w:rsidRPr="00C70209">
              <w:t xml:space="preserve"> This reassessment will also guide the decision on whether to retest the Hb level.</w:t>
            </w:r>
          </w:p>
          <w:p w14:paraId="098EFCD9" w14:textId="50EB5180" w:rsidR="000A6306" w:rsidRPr="00C70209" w:rsidRDefault="000A6306" w:rsidP="00A06EBF">
            <w:pPr>
              <w:pStyle w:val="PP-note"/>
            </w:pPr>
            <w:r w:rsidRPr="00C70209">
              <w:rPr>
                <w:vertAlign w:val="superscript"/>
              </w:rPr>
              <w:t>a</w:t>
            </w:r>
            <w:r w:rsidRPr="00C70209">
              <w:t xml:space="preserve"> </w:t>
            </w:r>
            <w:r>
              <w:t>See</w:t>
            </w:r>
            <w:r w:rsidRPr="00C70209">
              <w:t xml:space="preserve"> PP2 in </w:t>
            </w:r>
            <w:r w:rsidRPr="00C70209">
              <w:rPr>
                <w:i/>
              </w:rPr>
              <w:t>Patient Blood Management Guidelines: Module 2 – Perioperative</w:t>
            </w:r>
            <w:r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fldChar w:fldCharType="separate"/>
            </w:r>
            <w:r w:rsidR="00A06EBF" w:rsidRPr="00A06EBF">
              <w:rPr>
                <w:noProof/>
                <w:vertAlign w:val="superscript"/>
              </w:rPr>
              <w:t>15</w:t>
            </w:r>
            <w:r w:rsidRPr="00C70209">
              <w:fldChar w:fldCharType="end"/>
            </w:r>
          </w:p>
        </w:tc>
      </w:tr>
      <w:tr w:rsidR="000A6306" w:rsidRPr="00C70209" w14:paraId="5B74E925" w14:textId="77777777" w:rsidTr="00254BA8">
        <w:tc>
          <w:tcPr>
            <w:tcW w:w="1117" w:type="dxa"/>
            <w:tcBorders>
              <w:right w:val="single" w:sz="4" w:space="0" w:color="auto"/>
            </w:tcBorders>
            <w:shd w:val="clear" w:color="auto" w:fill="auto"/>
          </w:tcPr>
          <w:p w14:paraId="6A2C6C92" w14:textId="77777777" w:rsidR="000A6306" w:rsidRPr="00C70209" w:rsidRDefault="000A6306" w:rsidP="00254BA8">
            <w:pPr>
              <w:pStyle w:val="PP-bullets"/>
            </w:pPr>
            <w:r w:rsidRPr="00C70209">
              <w:t>PP12</w:t>
            </w:r>
          </w:p>
        </w:tc>
        <w:tc>
          <w:tcPr>
            <w:tcW w:w="7531" w:type="dxa"/>
            <w:tcBorders>
              <w:left w:val="single" w:sz="4" w:space="0" w:color="auto"/>
            </w:tcBorders>
            <w:shd w:val="clear" w:color="auto" w:fill="auto"/>
          </w:tcPr>
          <w:p w14:paraId="454E1A18" w14:textId="77777777" w:rsidR="000A6306" w:rsidRPr="00C70209" w:rsidRDefault="000A6306" w:rsidP="00254BA8">
            <w:pPr>
              <w:pStyle w:val="PP-bullets"/>
            </w:pPr>
            <w:r w:rsidRPr="00C70209">
              <w:t xml:space="preserve">In neonatal and paediatric patients with critical bleeding requiring massive transfusion, use </w:t>
            </w:r>
            <w:r w:rsidRPr="000A6306">
              <w:t>a critical bleeding protocol</w:t>
            </w:r>
            <w:r w:rsidRPr="00C70209">
              <w:t>.</w:t>
            </w:r>
            <w:r w:rsidRPr="00C70209">
              <w:rPr>
                <w:vertAlign w:val="superscript"/>
              </w:rPr>
              <w:t xml:space="preserve">a </w:t>
            </w:r>
            <w:r w:rsidRPr="00C70209">
              <w:t xml:space="preserve">A template </w:t>
            </w:r>
            <w:r>
              <w:t>protocol</w:t>
            </w:r>
            <w:r w:rsidRPr="00C70209">
              <w:t xml:space="preserve"> is provided within the module.</w:t>
            </w:r>
            <w:r w:rsidRPr="00C70209">
              <w:rPr>
                <w:vertAlign w:val="superscript"/>
              </w:rPr>
              <w:t>b</w:t>
            </w:r>
          </w:p>
          <w:p w14:paraId="604BEAA0" w14:textId="77777777" w:rsidR="000A6306" w:rsidRPr="00C70209" w:rsidRDefault="000A6306" w:rsidP="00254BA8">
            <w:pPr>
              <w:pStyle w:val="PP-note"/>
            </w:pPr>
            <w:r w:rsidRPr="00C70209">
              <w:rPr>
                <w:vertAlign w:val="superscript"/>
              </w:rPr>
              <w:t>a</w:t>
            </w:r>
            <w:r w:rsidRPr="00C70209">
              <w:t xml:space="preserve"> The use of the word ‘protocol’ is not strictly prescriptive.</w:t>
            </w:r>
            <w:r w:rsidRPr="00C70209">
              <w:br/>
            </w:r>
            <w:r w:rsidRPr="00C70209">
              <w:rPr>
                <w:vertAlign w:val="superscript"/>
              </w:rPr>
              <w:t>b</w:t>
            </w:r>
            <w:r w:rsidRPr="00C70209">
              <w:t xml:space="preserve"> The template </w:t>
            </w:r>
            <w:r>
              <w:t>g</w:t>
            </w:r>
            <w:r w:rsidRPr="000A6306">
              <w:t>iven in Appendix K (</w:t>
            </w:r>
            <w:r w:rsidRPr="000A6306">
              <w:rPr>
                <w:i/>
              </w:rPr>
              <w:t>Critical bleeding protocol</w:t>
            </w:r>
            <w:r w:rsidRPr="000A6306">
              <w:t>) is intended for local adaptation.</w:t>
            </w:r>
          </w:p>
        </w:tc>
      </w:tr>
      <w:tr w:rsidR="000A6306" w:rsidRPr="00C70209" w14:paraId="5004BCD0" w14:textId="77777777" w:rsidTr="00254BA8">
        <w:trPr>
          <w:trHeight w:val="397"/>
        </w:trPr>
        <w:tc>
          <w:tcPr>
            <w:tcW w:w="8648" w:type="dxa"/>
            <w:gridSpan w:val="2"/>
            <w:shd w:val="clear" w:color="auto" w:fill="auto"/>
          </w:tcPr>
          <w:p w14:paraId="21839556" w14:textId="6E2C07AD" w:rsidR="000A6306" w:rsidRPr="00C70209" w:rsidRDefault="000A6306" w:rsidP="008853FE">
            <w:pPr>
              <w:pStyle w:val="ES-notes"/>
            </w:pPr>
            <w:r w:rsidRPr="00C70209">
              <w:t>CRG, Clinical/Consumer Reference Group; Hb, haemoglobin</w:t>
            </w:r>
            <w:r w:rsidR="008853FE">
              <w:t>;</w:t>
            </w:r>
            <w:r w:rsidRPr="00C70209">
              <w:t xml:space="preserve"> PP, practice point; R, recommendation; RBC, red blood cell</w:t>
            </w:r>
          </w:p>
        </w:tc>
      </w:tr>
    </w:tbl>
    <w:p w14:paraId="752B8331" w14:textId="77777777" w:rsidR="00B20C53" w:rsidRPr="00C70209" w:rsidRDefault="00B20C53">
      <w:pPr>
        <w:spacing w:after="200" w:line="276" w:lineRule="auto"/>
        <w:ind w:left="0"/>
        <w:rPr>
          <w:rFonts w:ascii="Arial" w:hAnsi="Arial"/>
          <w:b/>
          <w:bCs/>
          <w:iCs/>
          <w:sz w:val="20"/>
          <w:szCs w:val="26"/>
          <w:lang w:eastAsia="en-GB"/>
        </w:rPr>
      </w:pPr>
      <w:r w:rsidRPr="00C70209">
        <w:br w:type="page"/>
      </w:r>
    </w:p>
    <w:p w14:paraId="05EEBC09" w14:textId="5AA7DF39" w:rsidR="003E363E" w:rsidRPr="00C70209" w:rsidRDefault="003E363E" w:rsidP="005B2300">
      <w:pPr>
        <w:pStyle w:val="Heading5"/>
        <w:rPr>
          <w:lang w:val="en-AU"/>
        </w:rPr>
      </w:pPr>
      <w:r w:rsidRPr="00C70209">
        <w:rPr>
          <w:lang w:val="en-AU"/>
        </w:rPr>
        <w:t>Background</w:t>
      </w:r>
    </w:p>
    <w:p w14:paraId="660DCF0C" w14:textId="0792725C" w:rsidR="007F58CA" w:rsidRPr="00C70209" w:rsidRDefault="007F58CA" w:rsidP="006A09AC">
      <w:pPr>
        <w:pStyle w:val="BodyText"/>
      </w:pPr>
      <w:r w:rsidRPr="00C70209">
        <w:t xml:space="preserve">Neonatal and paediatric patients undergoing major surgery are at risk of perioperative blood loss </w:t>
      </w:r>
      <w:r w:rsidRPr="00C70209">
        <w:rPr>
          <w:lang w:eastAsia="en-GB"/>
        </w:rPr>
        <w:t>that</w:t>
      </w:r>
      <w:r w:rsidR="003E363E" w:rsidRPr="00C70209">
        <w:rPr>
          <w:lang w:eastAsia="en-GB"/>
        </w:rPr>
        <w:t xml:space="preserve"> can be treated with RBC transfusions to </w:t>
      </w:r>
      <w:r w:rsidRPr="00C70209">
        <w:t>improve tissue oxygenation, and to treat hypovolaemia and anaemia.</w:t>
      </w:r>
      <w:r w:rsidR="003E363E" w:rsidRPr="00C70209">
        <w:rPr>
          <w:lang w:eastAsia="en-GB"/>
        </w:rPr>
        <w:t xml:space="preserve"> Cardiac surgery in particular often leads to RBC transfusion </w:t>
      </w:r>
      <w:r w:rsidR="000F5E73" w:rsidRPr="00C70209">
        <w:rPr>
          <w:lang w:eastAsia="en-GB"/>
        </w:rPr>
        <w:t>because of</w:t>
      </w:r>
      <w:r w:rsidR="003E363E" w:rsidRPr="00C70209">
        <w:rPr>
          <w:lang w:eastAsia="en-GB"/>
        </w:rPr>
        <w:t xml:space="preserve"> the disparity between the priming volumes of the cardiopulmonary bypass circuits and the patient’s circulating blood volume. </w:t>
      </w:r>
      <w:r w:rsidRPr="00C70209">
        <w:t xml:space="preserve">Patients undergoing cardiothoracic surgery for congenital cardiac disease may be hypoxic and polycythaemic and have altered coagulation profiles. Their surgeries are complex, necessitating long cardiopulmonary bypass times, extended periods of hypothermia and circulatory arrest. Other surgical procedures associated with significant blood loss in the paediatric setting that may necessitate RBC transfusion include liver transplantation, and surgery for scoliosis or craniosynostosis. </w:t>
      </w:r>
      <w:r w:rsidR="003E363E" w:rsidRPr="00C70209">
        <w:rPr>
          <w:lang w:eastAsia="en-GB"/>
        </w:rPr>
        <w:t xml:space="preserve">RBC transfusions may also be administered during the postoperative period, but the optimal haemoglobin threshold for transfusion is unknown. </w:t>
      </w:r>
      <w:r w:rsidRPr="00C70209">
        <w:rPr>
          <w:lang w:eastAsia="en-GB"/>
        </w:rPr>
        <w:t>T</w:t>
      </w:r>
      <w:r w:rsidR="003E363E" w:rsidRPr="00C70209">
        <w:rPr>
          <w:lang w:eastAsia="en-GB"/>
        </w:rPr>
        <w:t>ransfusions are also associated with infection, transfusion reactions, excessive intravascular volume and immunosuppressive effects in this population.</w:t>
      </w:r>
    </w:p>
    <w:p w14:paraId="32046C2A" w14:textId="77777777" w:rsidR="0029666C" w:rsidRPr="00C70209" w:rsidRDefault="0029666C" w:rsidP="003E363E">
      <w:pPr>
        <w:pStyle w:val="Head4Num"/>
      </w:pPr>
      <w:r w:rsidRPr="00C70209">
        <w:t>RBC transfusion versus no transfusion (or alternate dose)</w:t>
      </w:r>
    </w:p>
    <w:p w14:paraId="6339AA76" w14:textId="77777777" w:rsidR="0029666C" w:rsidRPr="00C70209" w:rsidRDefault="0029666C" w:rsidP="005B2300">
      <w:pPr>
        <w:pStyle w:val="Heading5"/>
        <w:rPr>
          <w:lang w:val="en-AU"/>
        </w:rPr>
      </w:pPr>
      <w:r w:rsidRPr="00C70209">
        <w:rPr>
          <w:lang w:val="en-AU"/>
        </w:rPr>
        <w:t>Summary of evidence</w:t>
      </w:r>
    </w:p>
    <w:p w14:paraId="364D6AC7" w14:textId="77777777" w:rsidR="0029666C" w:rsidRPr="00C70209" w:rsidRDefault="0029666C" w:rsidP="005B2300">
      <w:pPr>
        <w:pStyle w:val="Heading6"/>
      </w:pPr>
      <w:r w:rsidRPr="00C70209">
        <w:t>Level I evidence</w:t>
      </w:r>
    </w:p>
    <w:p w14:paraId="53061C13" w14:textId="1839E746" w:rsidR="0029666C" w:rsidRPr="00C70209" w:rsidRDefault="0029666C" w:rsidP="005B2300">
      <w:pPr>
        <w:pStyle w:val="BodyText"/>
      </w:pPr>
      <w:r w:rsidRPr="00C70209">
        <w:t>There were no Level I studies identified in the systematic review and hand</w:t>
      </w:r>
      <w:r w:rsidR="00FB7912" w:rsidRPr="00C70209">
        <w:t>-</w:t>
      </w:r>
      <w:r w:rsidRPr="00C70209">
        <w:t>searching process</w:t>
      </w:r>
      <w:r w:rsidRPr="00C70209">
        <w:rPr>
          <w:lang w:eastAsia="en-GB"/>
        </w:rPr>
        <w:t xml:space="preserve"> </w:t>
      </w:r>
      <w:r w:rsidRPr="00C70209">
        <w:t xml:space="preserve">that examined the effect of RBC transfusions compared with no transfusions (or alternate dose) </w:t>
      </w:r>
      <w:r w:rsidR="003E363E" w:rsidRPr="00C70209">
        <w:t xml:space="preserve">in </w:t>
      </w:r>
      <w:r w:rsidRPr="00C70209">
        <w:t xml:space="preserve">neonatal </w:t>
      </w:r>
      <w:r w:rsidR="00C20416" w:rsidRPr="00C70209">
        <w:t xml:space="preserve">and/or paediatric </w:t>
      </w:r>
      <w:r w:rsidRPr="00C70209">
        <w:t>patients requiring surgery.</w:t>
      </w:r>
    </w:p>
    <w:p w14:paraId="2C6FDF31" w14:textId="77777777" w:rsidR="0029666C" w:rsidRPr="00C70209" w:rsidRDefault="0029666C" w:rsidP="005B2300">
      <w:pPr>
        <w:pStyle w:val="Heading6"/>
      </w:pPr>
      <w:r w:rsidRPr="00C70209">
        <w:t>Level II evidence</w:t>
      </w:r>
    </w:p>
    <w:p w14:paraId="14B80FC1" w14:textId="006A3696" w:rsidR="00AA41B4" w:rsidRPr="00C70209" w:rsidRDefault="0029666C" w:rsidP="005B2300">
      <w:pPr>
        <w:pStyle w:val="BodyText"/>
      </w:pPr>
      <w:r w:rsidRPr="00C70209">
        <w:t>There were no Level II studies identified in the systematic review and hand</w:t>
      </w:r>
      <w:r w:rsidR="00FB7912" w:rsidRPr="00C70209">
        <w:t>-</w:t>
      </w:r>
      <w:r w:rsidRPr="00C70209">
        <w:t xml:space="preserve">searching process that examined the effect of RBC transfusions compared with no transfusions (or alternate dose) in neonatal </w:t>
      </w:r>
      <w:r w:rsidR="00C20416" w:rsidRPr="00C70209">
        <w:t xml:space="preserve">and/or paediatric </w:t>
      </w:r>
      <w:r w:rsidRPr="00C70209">
        <w:t>patients requiring surgery.</w:t>
      </w:r>
    </w:p>
    <w:p w14:paraId="4C853166" w14:textId="77777777" w:rsidR="0029666C" w:rsidRPr="00C70209" w:rsidRDefault="0029666C" w:rsidP="005B2300">
      <w:pPr>
        <w:pStyle w:val="Heading6"/>
      </w:pPr>
      <w:r w:rsidRPr="00C70209">
        <w:t>Level III evidence</w:t>
      </w:r>
    </w:p>
    <w:p w14:paraId="425B2E0B" w14:textId="0DEC1BE6" w:rsidR="000F5E73" w:rsidRPr="00C70209" w:rsidRDefault="000F5E73" w:rsidP="000F5E73">
      <w:pPr>
        <w:pStyle w:val="BodyText"/>
      </w:pPr>
      <w:r w:rsidRPr="00C70209">
        <w:t xml:space="preserve">The systematic review and hand-searching process identified three Level III–2 studies (Kneyber 2013, Nacoti 2012, Redlin 2013) that examined the effect of RBC transfusion compared with no transfusion (or alternate dose) in </w:t>
      </w:r>
      <w:r w:rsidR="005248BA" w:rsidRPr="00C70209">
        <w:t>neonatal and</w:t>
      </w:r>
      <w:r w:rsidR="00C20416" w:rsidRPr="00C70209">
        <w:t>/or</w:t>
      </w:r>
      <w:r w:rsidR="005248BA" w:rsidRPr="00C70209">
        <w:t xml:space="preserve"> paediatric</w:t>
      </w:r>
      <w:r w:rsidRPr="00C70209">
        <w:t xml:space="preserve"> patients requiring surgery (see </w:t>
      </w:r>
      <w:r w:rsidRPr="00C70209">
        <w:rPr>
          <w:b/>
        </w:rPr>
        <w:t>Appendix C, Volume 2</w:t>
      </w:r>
      <w:r w:rsidRPr="00C70209">
        <w:t>). The main characteristics of these studies are summarised in</w:t>
      </w:r>
      <w:r w:rsidRPr="00C70209">
        <w:rPr>
          <w:b/>
        </w:rPr>
        <w:t xml:space="preserve"> </w:t>
      </w:r>
      <w:r w:rsidR="004670EE" w:rsidRPr="00C70209">
        <w:rPr>
          <w:b/>
        </w:rPr>
        <w:fldChar w:fldCharType="begin"/>
      </w:r>
      <w:r w:rsidR="004670EE" w:rsidRPr="00C70209">
        <w:rPr>
          <w:b/>
        </w:rPr>
        <w:instrText xml:space="preserve"> REF _Ref406148318 \h  \* MERGEFORMAT </w:instrText>
      </w:r>
      <w:r w:rsidR="004670EE" w:rsidRPr="00C70209">
        <w:rPr>
          <w:b/>
        </w:rPr>
      </w:r>
      <w:r w:rsidR="004670EE" w:rsidRPr="00C70209">
        <w:rPr>
          <w:b/>
        </w:rPr>
        <w:fldChar w:fldCharType="separate"/>
      </w:r>
      <w:r w:rsidR="000F7A9B" w:rsidRPr="000F7A9B">
        <w:rPr>
          <w:b/>
        </w:rPr>
        <w:t>Table 3.1.28</w:t>
      </w:r>
      <w:r w:rsidR="004670EE" w:rsidRPr="00C70209">
        <w:rPr>
          <w:b/>
        </w:rPr>
        <w:fldChar w:fldCharType="end"/>
      </w:r>
      <w:r w:rsidRPr="00C70209">
        <w:t>.</w:t>
      </w:r>
    </w:p>
    <w:p w14:paraId="3F0233D0" w14:textId="5446B258" w:rsidR="000F5E73" w:rsidRPr="00C70209" w:rsidRDefault="000F5E73" w:rsidP="000F5E73">
      <w:pPr>
        <w:pStyle w:val="BodyText"/>
        <w:rPr>
          <w:lang w:eastAsia="en-GB"/>
        </w:rPr>
      </w:pPr>
      <w:r w:rsidRPr="00C70209">
        <w:rPr>
          <w:lang w:eastAsia="en-GB"/>
        </w:rPr>
        <w:t>Kneyber (2013)</w:t>
      </w:r>
      <w:r w:rsidR="00092C02" w:rsidRPr="00C70209">
        <w:fldChar w:fldCharType="begin">
          <w:fldData xml:space="preserve">PEVuZE5vdGU+PENpdGU+PEF1dGhvcj5LbmV5YmVyPC9BdXRob3I+PFllYXI+MjAwNzwvWWVhcj48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</w:fldData>
        </w:fldChar>
      </w:r>
      <w:r w:rsidR="003E727B" w:rsidRPr="00C70209">
        <w:instrText xml:space="preserve"> ADDIN EN.CITE </w:instrText>
      </w:r>
      <w:r w:rsidR="003E727B" w:rsidRPr="00C70209">
        <w:fldChar w:fldCharType="begin">
          <w:fldData xml:space="preserve">PEVuZE5vdGU+PENpdGU+PEF1dGhvcj5LbmV5YmVyPC9BdXRob3I+PFllYXI+MjAwNzwvWWVhcj48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</w:fldData>
        </w:fldChar>
      </w:r>
      <w:r w:rsidR="003E727B" w:rsidRPr="00C70209">
        <w:instrText xml:space="preserve"> ADDIN EN.CITE.DATA </w:instrText>
      </w:r>
      <w:r w:rsidR="003E727B" w:rsidRPr="00C70209">
        <w:fldChar w:fldCharType="end"/>
      </w:r>
      <w:r w:rsidR="00092C02" w:rsidRPr="00C70209">
        <w:fldChar w:fldCharType="separate"/>
      </w:r>
      <w:r w:rsidR="003E727B" w:rsidRPr="00C70209">
        <w:rPr>
          <w:vertAlign w:val="superscript"/>
        </w:rPr>
        <w:t>68</w:t>
      </w:r>
      <w:r w:rsidR="00092C02" w:rsidRPr="00C70209">
        <w:fldChar w:fldCharType="end"/>
      </w:r>
      <w:r w:rsidRPr="00C70209">
        <w:rPr>
          <w:lang w:eastAsia="en-GB"/>
        </w:rPr>
        <w:t xml:space="preserve"> was a good-quality retrospective cohort study of 335 children aged from birth to 18 years who were admitted and transfused within 48 hours of paediatric ICU (PICU) admission after cardiac surgery. The study was conducted in the Netherlands and examined the association between RBC transfusion and mortality.</w:t>
      </w:r>
    </w:p>
    <w:p w14:paraId="528A87E8" w14:textId="58554174" w:rsidR="000F5E73" w:rsidRPr="00C70209" w:rsidRDefault="000F5E73" w:rsidP="000F5E73">
      <w:pPr>
        <w:pStyle w:val="BodyText"/>
        <w:rPr>
          <w:lang w:eastAsia="en-GB"/>
        </w:rPr>
      </w:pPr>
      <w:r w:rsidRPr="00C70209">
        <w:rPr>
          <w:lang w:eastAsia="en-GB"/>
        </w:rPr>
        <w:t>Nacoti (2012)</w:t>
      </w:r>
      <w:r w:rsidR="00092C02" w:rsidRPr="00C70209">
        <w:fldChar w:fldCharType="begin"/>
      </w:r>
      <w:r w:rsidR="00092C02"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092C02" w:rsidRPr="00C70209">
        <w:fldChar w:fldCharType="separate"/>
      </w:r>
      <w:r w:rsidR="00092C02" w:rsidRPr="00C70209">
        <w:rPr>
          <w:vertAlign w:val="superscript"/>
        </w:rPr>
        <w:t>69</w:t>
      </w:r>
      <w:r w:rsidR="00092C02" w:rsidRPr="00C70209">
        <w:fldChar w:fldCharType="end"/>
      </w:r>
      <w:r w:rsidRPr="00C70209">
        <w:rPr>
          <w:lang w:eastAsia="en-GB"/>
        </w:rPr>
        <w:t xml:space="preserve"> was a fair</w:t>
      </w:r>
      <w:r w:rsidR="0023776E" w:rsidRPr="00C70209">
        <w:rPr>
          <w:lang w:eastAsia="en-GB"/>
        </w:rPr>
        <w:t>-</w:t>
      </w:r>
      <w:r w:rsidRPr="00C70209">
        <w:rPr>
          <w:lang w:eastAsia="en-GB"/>
        </w:rPr>
        <w:t xml:space="preserve">quality retrospective cohort study of 243 paediatric liver transplant patients aged &lt;18 years. The study was conducted at a single hospital in Italy and assessed the </w:t>
      </w:r>
      <w:r w:rsidR="00227344" w:rsidRPr="00C70209">
        <w:rPr>
          <w:lang w:eastAsia="en-GB"/>
        </w:rPr>
        <w:t xml:space="preserve">association between the use of </w:t>
      </w:r>
      <w:r w:rsidRPr="00C70209">
        <w:rPr>
          <w:lang w:eastAsia="en-GB"/>
        </w:rPr>
        <w:t>RBC and survival at 12 months.</w:t>
      </w:r>
    </w:p>
    <w:p w14:paraId="278CA4DA" w14:textId="05BCB6EB" w:rsidR="000F5E73" w:rsidRPr="00C70209" w:rsidRDefault="000F5E73" w:rsidP="000F5E73">
      <w:pPr>
        <w:pStyle w:val="BodyText"/>
      </w:pPr>
      <w:r w:rsidRPr="00C70209">
        <w:t>Redlin (2013)</w:t>
      </w:r>
      <w:r w:rsidR="00092C02" w:rsidRPr="00C70209">
        <w:fldChar w:fldCharType="begin">
          <w:fldData xml:space="preserve">PEVuZE5vdGU+PENpdGU+PEF1dGhvcj5SZWRsaW48L0F1dGhvcj48WWVhcj4yMDEzPC9ZZWFyPjxS
ZWNOdW0+MTgxPC9SZWNOdW0+PERpc3BsYXlUZXh0PjxzdHlsZSBmYWNlPSJzdXBlcnNjcmlwdCI+
NzA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092C02" w:rsidRPr="00C70209">
        <w:instrText xml:space="preserve"> ADDIN EN.CITE </w:instrText>
      </w:r>
      <w:r w:rsidR="00092C02" w:rsidRPr="00C70209">
        <w:fldChar w:fldCharType="begin">
          <w:fldData xml:space="preserve">PEVuZE5vdGU+PENpdGU+PEF1dGhvcj5SZWRsaW48L0F1dGhvcj48WWVhcj4yMDEzPC9ZZWFyPjxS
ZWNOdW0+MTgxPC9SZWNOdW0+PERpc3BsYXlUZXh0PjxzdHlsZSBmYWNlPSJzdXBlcnNjcmlwdCI+
NzA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092C02" w:rsidRPr="00C70209">
        <w:instrText xml:space="preserve"> ADDIN EN.CITE.DATA </w:instrText>
      </w:r>
      <w:r w:rsidR="00092C02" w:rsidRPr="00C70209">
        <w:fldChar w:fldCharType="end"/>
      </w:r>
      <w:r w:rsidR="00092C02" w:rsidRPr="00C70209">
        <w:fldChar w:fldCharType="separate"/>
      </w:r>
      <w:r w:rsidR="00092C02" w:rsidRPr="00C70209">
        <w:rPr>
          <w:vertAlign w:val="superscript"/>
        </w:rPr>
        <w:t>70</w:t>
      </w:r>
      <w:r w:rsidR="00092C02" w:rsidRPr="00C70209">
        <w:fldChar w:fldCharType="end"/>
      </w:r>
      <w:r w:rsidRPr="00C70209">
        <w:t xml:space="preserve"> was a fair</w:t>
      </w:r>
      <w:r w:rsidR="0023776E" w:rsidRPr="00C70209">
        <w:t>-</w:t>
      </w:r>
      <w:r w:rsidRPr="00C70209">
        <w:t>quality, three-armed retrospective cohort study of 288 paediatric cardiac surgery patients weighing less than 16 kg conducted in Germany. The authors examine</w:t>
      </w:r>
      <w:r w:rsidR="00227344" w:rsidRPr="00C70209">
        <w:t xml:space="preserve">d the effect of intraoperative </w:t>
      </w:r>
      <w:r w:rsidRPr="00C70209">
        <w:t>RBC transfusi</w:t>
      </w:r>
      <w:r w:rsidR="00227344" w:rsidRPr="00C70209">
        <w:t xml:space="preserve">on compared with postoperative </w:t>
      </w:r>
      <w:r w:rsidRPr="00C70209">
        <w:t>RBC transfusion compared with no transfusion on in-hospital mortality.</w:t>
      </w:r>
    </w:p>
    <w:p w14:paraId="48946CA6" w14:textId="3CF01C85" w:rsidR="0029666C" w:rsidRPr="00C70209" w:rsidRDefault="0029666C" w:rsidP="006A09AC">
      <w:pPr>
        <w:pStyle w:val="Caption"/>
        <w:ind w:left="2070"/>
      </w:pPr>
      <w:bookmarkStart w:id="324" w:name="_Ref406148318"/>
      <w:bookmarkStart w:id="325" w:name="_Toc42774708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8</w:t>
      </w:r>
      <w:r w:rsidR="00130F03" w:rsidRPr="00C70209">
        <w:fldChar w:fldCharType="end"/>
      </w:r>
      <w:bookmarkEnd w:id="324"/>
      <w:r w:rsidRPr="00C70209">
        <w:tab/>
        <w:t>Characteristics and quality of Level III evidence – RBC transfusion versus no transfusion (or alternate dose)</w:t>
      </w:r>
      <w:r w:rsidR="003E363E" w:rsidRPr="00C70209">
        <w:t xml:space="preserve"> in paediatric patients requiring surgery</w:t>
      </w:r>
      <w:bookmarkEnd w:id="325"/>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335"/>
        <w:gridCol w:w="1931"/>
        <w:gridCol w:w="1938"/>
        <w:gridCol w:w="1925"/>
      </w:tblGrid>
      <w:tr w:rsidR="0029666C" w:rsidRPr="00C70209" w14:paraId="32B22796" w14:textId="77777777" w:rsidTr="00ED16CB">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0118FC11" w14:textId="77777777" w:rsidR="0029666C" w:rsidRPr="00C70209" w:rsidRDefault="0029666C" w:rsidP="00ED16CB">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368AD0E6" w14:textId="77777777" w:rsidR="0029666C" w:rsidRPr="00C70209" w:rsidRDefault="0029666C" w:rsidP="00ED16CB">
            <w:pPr>
              <w:pStyle w:val="TableH2"/>
            </w:pPr>
            <w:r w:rsidRPr="00C70209">
              <w:t>Study type</w:t>
            </w:r>
          </w:p>
          <w:p w14:paraId="067CCE4B" w14:textId="77777777" w:rsidR="0029666C" w:rsidRPr="00C70209" w:rsidRDefault="0029666C" w:rsidP="00ED16CB">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7D02BDCD" w14:textId="77777777" w:rsidR="0029666C" w:rsidRPr="00C70209" w:rsidRDefault="0029666C" w:rsidP="00ED16CB">
            <w:pPr>
              <w:pStyle w:val="TableH2"/>
            </w:pPr>
            <w:r w:rsidRPr="00C70209">
              <w:t>Population</w:t>
            </w:r>
          </w:p>
          <w:p w14:paraId="6D386844" w14:textId="77777777" w:rsidR="0029666C" w:rsidRPr="00C70209" w:rsidRDefault="0029666C" w:rsidP="00ED16CB">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2804F037" w14:textId="77777777" w:rsidR="0029666C" w:rsidRPr="00C70209" w:rsidRDefault="0029666C" w:rsidP="00ED16CB">
            <w:pPr>
              <w:pStyle w:val="TableH2"/>
            </w:pPr>
            <w:r w:rsidRPr="00C70209">
              <w:t>Comparison (n)</w:t>
            </w:r>
          </w:p>
        </w:tc>
        <w:tc>
          <w:tcPr>
            <w:tcW w:w="2013" w:type="dxa"/>
            <w:tcBorders>
              <w:top w:val="single" w:sz="4" w:space="0" w:color="auto"/>
              <w:left w:val="single" w:sz="4" w:space="0" w:color="auto"/>
              <w:bottom w:val="single" w:sz="4" w:space="0" w:color="auto"/>
              <w:right w:val="single" w:sz="4" w:space="0" w:color="auto"/>
            </w:tcBorders>
            <w:hideMark/>
          </w:tcPr>
          <w:p w14:paraId="60803D07" w14:textId="77777777" w:rsidR="0029666C" w:rsidRPr="00C70209" w:rsidRDefault="0029666C" w:rsidP="00ED16CB">
            <w:pPr>
              <w:pStyle w:val="TableH2"/>
            </w:pPr>
            <w:r w:rsidRPr="00C70209">
              <w:t>Outcomes</w:t>
            </w:r>
          </w:p>
        </w:tc>
      </w:tr>
      <w:tr w:rsidR="0029666C" w:rsidRPr="00C70209" w14:paraId="014911C3" w14:textId="77777777" w:rsidTr="00ED16CB">
        <w:trPr>
          <w:cantSplit/>
          <w:tblHeader/>
        </w:trPr>
        <w:tc>
          <w:tcPr>
            <w:tcW w:w="1346" w:type="dxa"/>
            <w:tcBorders>
              <w:top w:val="single" w:sz="4" w:space="0" w:color="auto"/>
              <w:left w:val="single" w:sz="4" w:space="0" w:color="auto"/>
              <w:bottom w:val="single" w:sz="4" w:space="0" w:color="auto"/>
              <w:right w:val="single" w:sz="4" w:space="0" w:color="auto"/>
            </w:tcBorders>
          </w:tcPr>
          <w:p w14:paraId="77A56A80" w14:textId="7C3A1748" w:rsidR="0029666C" w:rsidRPr="00C70209" w:rsidRDefault="0029666C" w:rsidP="003E727B">
            <w:pPr>
              <w:pStyle w:val="Tabletext"/>
            </w:pPr>
            <w:r w:rsidRPr="00C70209">
              <w:t xml:space="preserve">Kneyber </w:t>
            </w:r>
            <w:r w:rsidR="00297398" w:rsidRPr="00C70209">
              <w:t>(</w:t>
            </w:r>
            <w:r w:rsidRPr="00C70209">
              <w:t>2013</w:t>
            </w:r>
            <w:r w:rsidR="00297398" w:rsidRPr="00C70209">
              <w:t>)</w:t>
            </w:r>
            <w:r w:rsidR="00E1112B" w:rsidRPr="00C70209">
              <w:fldChar w:fldCharType="begin">
                <w:fldData xml:space="preserve">PEVuZE5vdGU+PENpdGU+PEF1dGhvcj5LbmV5YmVyPC9BdXRob3I+PFllYXI+MjAxMzwvWWVhcj48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</w:fldData>
              </w:fldChar>
            </w:r>
            <w:r w:rsidR="003E727B" w:rsidRPr="00C70209">
              <w:instrText xml:space="preserve"> ADDIN EN.CITE </w:instrText>
            </w:r>
            <w:r w:rsidR="003E727B" w:rsidRPr="00C70209">
              <w:fldChar w:fldCharType="begin">
                <w:fldData xml:space="preserve">PEVuZE5vdGU+PENpdGU+PEF1dGhvcj5LbmV5YmVyPC9BdXRob3I+PFllYXI+MjAxMzwvWWVhcj48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1</w:t>
            </w:r>
            <w:r w:rsidR="00E1112B"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1FF39581" w14:textId="77777777" w:rsidR="0029666C" w:rsidRPr="00C70209" w:rsidRDefault="0029666C" w:rsidP="00ED16CB">
            <w:pPr>
              <w:pStyle w:val="Tabletext"/>
            </w:pPr>
            <w:r w:rsidRPr="00C70209">
              <w:t>Retrospective cohort</w:t>
            </w:r>
          </w:p>
          <w:p w14:paraId="5EBB4A02" w14:textId="77777777" w:rsidR="0029666C" w:rsidRPr="00C70209" w:rsidRDefault="0029666C" w:rsidP="00ED16CB">
            <w:pPr>
              <w:pStyle w:val="Tabletext"/>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521307E4" w14:textId="77777777" w:rsidR="0029666C" w:rsidRPr="00C70209" w:rsidRDefault="0029666C" w:rsidP="00ED16CB">
            <w:pPr>
              <w:pStyle w:val="Tabletext"/>
            </w:pPr>
            <w:r w:rsidRPr="00C70209">
              <w:t xml:space="preserve">Children aged 0 to 18 years admitted to PICU </w:t>
            </w:r>
            <w:r w:rsidR="001F2F1D" w:rsidRPr="00C70209">
              <w:t xml:space="preserve">after cardiac </w:t>
            </w:r>
            <w:r w:rsidRPr="00C70209">
              <w:t>surgery</w:t>
            </w:r>
          </w:p>
          <w:p w14:paraId="3F229583" w14:textId="77777777" w:rsidR="0029666C" w:rsidRPr="00C70209" w:rsidRDefault="0029666C" w:rsidP="00ED16CB">
            <w:pPr>
              <w:pStyle w:val="Tabletext"/>
            </w:pPr>
            <w:r w:rsidRPr="00C70209">
              <w:t>N=335</w:t>
            </w:r>
          </w:p>
        </w:tc>
        <w:tc>
          <w:tcPr>
            <w:tcW w:w="2013" w:type="dxa"/>
            <w:tcBorders>
              <w:top w:val="single" w:sz="4" w:space="0" w:color="auto"/>
              <w:left w:val="single" w:sz="4" w:space="0" w:color="auto"/>
              <w:bottom w:val="single" w:sz="4" w:space="0" w:color="auto"/>
              <w:right w:val="single" w:sz="4" w:space="0" w:color="auto"/>
            </w:tcBorders>
          </w:tcPr>
          <w:p w14:paraId="2CCE9AB5" w14:textId="5E8AFBDB" w:rsidR="004C3BA8" w:rsidRPr="00C70209" w:rsidRDefault="0029666C" w:rsidP="004C3BA8">
            <w:pPr>
              <w:pStyle w:val="Tabletext"/>
            </w:pPr>
            <w:r w:rsidRPr="00C70209">
              <w:t xml:space="preserve">RBC transfusion within 48 hours of admission (n=86) </w:t>
            </w:r>
            <w:r w:rsidR="00C91BAE" w:rsidRPr="00C70209">
              <w:t>versus</w:t>
            </w:r>
            <w:r w:rsidRPr="00C70209">
              <w:t xml:space="preserve"> no RBC transfusion within 48 hour (n=249)</w:t>
            </w:r>
            <w:r w:rsidR="004C3BA8" w:rsidRPr="00C70209">
              <w:rPr>
                <w:vertAlign w:val="superscript"/>
              </w:rPr>
              <w:t>a</w:t>
            </w:r>
          </w:p>
        </w:tc>
        <w:tc>
          <w:tcPr>
            <w:tcW w:w="2013" w:type="dxa"/>
            <w:tcBorders>
              <w:top w:val="single" w:sz="4" w:space="0" w:color="auto"/>
              <w:left w:val="single" w:sz="4" w:space="0" w:color="auto"/>
              <w:bottom w:val="single" w:sz="4" w:space="0" w:color="auto"/>
              <w:right w:val="single" w:sz="4" w:space="0" w:color="auto"/>
            </w:tcBorders>
          </w:tcPr>
          <w:p w14:paraId="0D11DC9C" w14:textId="77777777" w:rsidR="0029666C" w:rsidRPr="00C70209" w:rsidRDefault="0029666C" w:rsidP="003E363E">
            <w:pPr>
              <w:pStyle w:val="Tabletext"/>
            </w:pPr>
            <w:r w:rsidRPr="00C70209">
              <w:t xml:space="preserve">Mortality </w:t>
            </w:r>
          </w:p>
        </w:tc>
      </w:tr>
      <w:tr w:rsidR="0029666C" w:rsidRPr="00C70209" w14:paraId="67151E7A" w14:textId="77777777" w:rsidTr="00ED16CB">
        <w:trPr>
          <w:cantSplit/>
          <w:tblHeader/>
        </w:trPr>
        <w:tc>
          <w:tcPr>
            <w:tcW w:w="1346" w:type="dxa"/>
            <w:tcBorders>
              <w:top w:val="single" w:sz="4" w:space="0" w:color="auto"/>
              <w:left w:val="single" w:sz="4" w:space="0" w:color="auto"/>
              <w:bottom w:val="single" w:sz="4" w:space="0" w:color="auto"/>
              <w:right w:val="single" w:sz="4" w:space="0" w:color="auto"/>
            </w:tcBorders>
          </w:tcPr>
          <w:p w14:paraId="6B3B0515" w14:textId="218C465F" w:rsidR="0029666C" w:rsidRPr="00C70209" w:rsidRDefault="0029666C" w:rsidP="003F7DCB">
            <w:pPr>
              <w:pStyle w:val="Tabletext"/>
            </w:pPr>
            <w:r w:rsidRPr="00C70209">
              <w:t>Nacoti (2012)</w:t>
            </w:r>
            <w:r w:rsidR="00E1112B"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1112B" w:rsidRPr="00C70209">
              <w:fldChar w:fldCharType="separate"/>
            </w:r>
            <w:r w:rsidR="003F7DCB" w:rsidRPr="00C70209">
              <w:rPr>
                <w:vertAlign w:val="superscript"/>
              </w:rPr>
              <w:t>69</w:t>
            </w:r>
            <w:r w:rsidR="00E1112B"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23EED04" w14:textId="77777777" w:rsidR="0029666C" w:rsidRPr="00C70209" w:rsidRDefault="0029666C" w:rsidP="00ED16CB">
            <w:pPr>
              <w:pStyle w:val="Tabletext"/>
            </w:pPr>
            <w:r w:rsidRPr="00C70209">
              <w:t>Retrospective cohort</w:t>
            </w:r>
          </w:p>
          <w:p w14:paraId="53179788" w14:textId="77777777" w:rsidR="0029666C" w:rsidRPr="00C70209" w:rsidRDefault="0029666C" w:rsidP="00ED16CB">
            <w:pPr>
              <w:pStyle w:val="Tabletext"/>
              <w:rPr>
                <w:i/>
              </w:rPr>
            </w:pPr>
            <w:r w:rsidRPr="00C70209">
              <w:rPr>
                <w:i/>
              </w:rPr>
              <w:t>Fair</w:t>
            </w:r>
          </w:p>
        </w:tc>
        <w:tc>
          <w:tcPr>
            <w:tcW w:w="2013" w:type="dxa"/>
            <w:tcBorders>
              <w:top w:val="single" w:sz="4" w:space="0" w:color="auto"/>
              <w:left w:val="single" w:sz="4" w:space="0" w:color="auto"/>
              <w:bottom w:val="single" w:sz="4" w:space="0" w:color="auto"/>
              <w:right w:val="single" w:sz="4" w:space="0" w:color="auto"/>
            </w:tcBorders>
          </w:tcPr>
          <w:p w14:paraId="4B1D1785" w14:textId="4DE493C4" w:rsidR="0029666C" w:rsidRPr="00C70209" w:rsidRDefault="0029666C" w:rsidP="00ED16CB">
            <w:pPr>
              <w:pStyle w:val="Tabletext"/>
            </w:pPr>
            <w:r w:rsidRPr="00C70209">
              <w:t xml:space="preserve">Paediatric patients aged </w:t>
            </w:r>
            <w:r w:rsidR="00FB7912" w:rsidRPr="00C70209">
              <w:t>&lt;</w:t>
            </w:r>
            <w:r w:rsidRPr="00C70209">
              <w:t>18 years</w:t>
            </w:r>
            <w:r w:rsidR="003E363E" w:rsidRPr="00C70209">
              <w:t xml:space="preserve"> requiring liver transplant</w:t>
            </w:r>
          </w:p>
          <w:p w14:paraId="361C1E5C" w14:textId="77777777" w:rsidR="0029666C" w:rsidRPr="00C70209" w:rsidRDefault="0029666C" w:rsidP="00ED16CB">
            <w:pPr>
              <w:pStyle w:val="Tabletext"/>
            </w:pPr>
            <w:r w:rsidRPr="00C70209">
              <w:t>N=243</w:t>
            </w:r>
          </w:p>
        </w:tc>
        <w:tc>
          <w:tcPr>
            <w:tcW w:w="2013" w:type="dxa"/>
            <w:tcBorders>
              <w:top w:val="single" w:sz="4" w:space="0" w:color="auto"/>
              <w:left w:val="single" w:sz="4" w:space="0" w:color="auto"/>
              <w:bottom w:val="single" w:sz="4" w:space="0" w:color="auto"/>
              <w:right w:val="single" w:sz="4" w:space="0" w:color="auto"/>
            </w:tcBorders>
          </w:tcPr>
          <w:p w14:paraId="6FC58F7A" w14:textId="2FDD56FC" w:rsidR="0029666C" w:rsidRPr="00C70209" w:rsidRDefault="0029666C" w:rsidP="003E363E">
            <w:pPr>
              <w:pStyle w:val="Tabletext"/>
            </w:pPr>
            <w:r w:rsidRPr="00C70209">
              <w:t xml:space="preserve">Perioperative transfusion of </w:t>
            </w:r>
            <w:r w:rsidR="00FB7912" w:rsidRPr="00C70209">
              <w:t>≥</w:t>
            </w:r>
            <w:r w:rsidRPr="00C70209">
              <w:t xml:space="preserve">3 units </w:t>
            </w:r>
            <w:r w:rsidR="00C428FD" w:rsidRPr="00C70209">
              <w:t>RBC</w:t>
            </w:r>
            <w:r w:rsidRPr="00C70209">
              <w:t xml:space="preserve"> </w:t>
            </w:r>
            <w:r w:rsidR="003E363E" w:rsidRPr="00C70209">
              <w:t>(n=</w:t>
            </w:r>
            <w:r w:rsidRPr="00C70209">
              <w:t>39</w:t>
            </w:r>
            <w:r w:rsidR="003E363E" w:rsidRPr="00C70209">
              <w:t xml:space="preserve">) </w:t>
            </w:r>
            <w:r w:rsidR="00C91BAE" w:rsidRPr="00C70209">
              <w:t>versus</w:t>
            </w:r>
            <w:r w:rsidRPr="00C70209">
              <w:t xml:space="preserve"> 2 units </w:t>
            </w:r>
            <w:r w:rsidR="00C428FD" w:rsidRPr="00C70209">
              <w:t>RBC</w:t>
            </w:r>
            <w:r w:rsidR="003E363E" w:rsidRPr="00C70209">
              <w:t xml:space="preserve"> (n=</w:t>
            </w:r>
            <w:r w:rsidRPr="00C70209">
              <w:t>75</w:t>
            </w:r>
            <w:r w:rsidR="003E363E" w:rsidRPr="00C70209">
              <w:t xml:space="preserve">) </w:t>
            </w:r>
            <w:r w:rsidR="00C91BAE" w:rsidRPr="00C70209">
              <w:t>versus</w:t>
            </w:r>
            <w:r w:rsidR="003E363E" w:rsidRPr="00C70209">
              <w:t xml:space="preserve"> </w:t>
            </w:r>
            <w:r w:rsidR="00FB7912" w:rsidRPr="00C70209">
              <w:t>≤</w:t>
            </w:r>
            <w:r w:rsidRPr="00C70209">
              <w:t xml:space="preserve">1 unit </w:t>
            </w:r>
            <w:r w:rsidR="00C428FD" w:rsidRPr="00C70209">
              <w:t>RBC</w:t>
            </w:r>
            <w:r w:rsidR="003E363E" w:rsidRPr="00C70209">
              <w:t xml:space="preserve"> (n=</w:t>
            </w:r>
            <w:r w:rsidRPr="00C70209">
              <w:t>129</w:t>
            </w:r>
            <w:r w:rsidR="003E363E" w:rsidRPr="00C70209">
              <w:t>)</w:t>
            </w:r>
          </w:p>
        </w:tc>
        <w:tc>
          <w:tcPr>
            <w:tcW w:w="2013" w:type="dxa"/>
            <w:tcBorders>
              <w:top w:val="single" w:sz="4" w:space="0" w:color="auto"/>
              <w:left w:val="single" w:sz="4" w:space="0" w:color="auto"/>
              <w:bottom w:val="single" w:sz="4" w:space="0" w:color="auto"/>
              <w:right w:val="single" w:sz="4" w:space="0" w:color="auto"/>
            </w:tcBorders>
          </w:tcPr>
          <w:p w14:paraId="091E3648" w14:textId="77777777" w:rsidR="0029666C" w:rsidRPr="00C70209" w:rsidRDefault="0029666C" w:rsidP="00ED16CB">
            <w:pPr>
              <w:pStyle w:val="Tabletext"/>
            </w:pPr>
            <w:r w:rsidRPr="00C70209">
              <w:t>Mortality</w:t>
            </w:r>
          </w:p>
        </w:tc>
      </w:tr>
      <w:tr w:rsidR="0029666C" w:rsidRPr="00C70209" w14:paraId="6BE2938B" w14:textId="77777777" w:rsidTr="00ED16CB">
        <w:trPr>
          <w:cantSplit/>
          <w:tblHeader/>
        </w:trPr>
        <w:tc>
          <w:tcPr>
            <w:tcW w:w="1346" w:type="dxa"/>
            <w:tcBorders>
              <w:top w:val="single" w:sz="4" w:space="0" w:color="auto"/>
              <w:left w:val="single" w:sz="4" w:space="0" w:color="auto"/>
              <w:bottom w:val="single" w:sz="4" w:space="0" w:color="auto"/>
              <w:right w:val="single" w:sz="4" w:space="0" w:color="auto"/>
            </w:tcBorders>
          </w:tcPr>
          <w:p w14:paraId="303F229C" w14:textId="27B86238" w:rsidR="0029666C" w:rsidRPr="00C70209" w:rsidRDefault="0029666C" w:rsidP="003F7DCB">
            <w:pPr>
              <w:pStyle w:val="Tabletext"/>
            </w:pPr>
            <w:r w:rsidRPr="00C70209">
              <w:t>Redlin (2013)</w:t>
            </w:r>
            <w:r w:rsidR="00E1112B" w:rsidRPr="00C70209">
              <w:fldChar w:fldCharType="begin">
                <w:fldData xml:space="preserve">PEVuZE5vdGU+PENpdGU+PEF1dGhvcj5SZWRsaW48L0F1dGhvcj48WWVhcj4yMDEzPC9ZZWFyPjxS
ZWNOdW0+MTgxPC9SZWNOdW0+PERpc3BsYXlUZXh0PjxzdHlsZSBmYWNlPSJzdXBlcnNjcmlwdCI+
NzA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SZWRsaW48L0F1dGhvcj48WWVhcj4yMDEzPC9ZZWFyPjxS
ZWNOdW0+MTgxPC9SZWNOdW0+PERpc3BsYXlUZXh0PjxzdHlsZSBmYWNlPSJzdXBlcnNjcmlwdCI+
NzA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70</w:t>
            </w:r>
            <w:r w:rsidR="00E1112B"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11F90EB" w14:textId="77777777" w:rsidR="0029666C" w:rsidRPr="00C70209" w:rsidRDefault="0029666C" w:rsidP="00ED16CB">
            <w:pPr>
              <w:pStyle w:val="Tabletext"/>
            </w:pPr>
            <w:r w:rsidRPr="00C70209">
              <w:t>Retrospective cohort</w:t>
            </w:r>
          </w:p>
          <w:p w14:paraId="33073D78" w14:textId="77777777" w:rsidR="0029666C" w:rsidRPr="00C70209" w:rsidRDefault="0029666C" w:rsidP="00ED16CB">
            <w:pPr>
              <w:pStyle w:val="Tabletext"/>
              <w:rPr>
                <w:i/>
              </w:rPr>
            </w:pPr>
            <w:r w:rsidRPr="00C70209">
              <w:rPr>
                <w:i/>
              </w:rPr>
              <w:t>Fair</w:t>
            </w:r>
          </w:p>
        </w:tc>
        <w:tc>
          <w:tcPr>
            <w:tcW w:w="2013" w:type="dxa"/>
            <w:tcBorders>
              <w:top w:val="single" w:sz="4" w:space="0" w:color="auto"/>
              <w:left w:val="single" w:sz="4" w:space="0" w:color="auto"/>
              <w:bottom w:val="single" w:sz="4" w:space="0" w:color="auto"/>
              <w:right w:val="single" w:sz="4" w:space="0" w:color="auto"/>
            </w:tcBorders>
          </w:tcPr>
          <w:p w14:paraId="37CE03FB" w14:textId="77777777" w:rsidR="0029666C" w:rsidRPr="00C70209" w:rsidRDefault="0029666C" w:rsidP="00ED16CB">
            <w:pPr>
              <w:pStyle w:val="Tabletext"/>
            </w:pPr>
            <w:r w:rsidRPr="00C70209">
              <w:t xml:space="preserve">Paediatric </w:t>
            </w:r>
            <w:r w:rsidR="003E363E" w:rsidRPr="00C70209">
              <w:t xml:space="preserve">patients requiring </w:t>
            </w:r>
            <w:r w:rsidRPr="00C70209">
              <w:t xml:space="preserve">cardiac surgery weighing </w:t>
            </w:r>
            <w:r w:rsidR="003E363E" w:rsidRPr="00C70209">
              <w:t xml:space="preserve">less than </w:t>
            </w:r>
            <w:r w:rsidRPr="00C70209">
              <w:t>16</w:t>
            </w:r>
            <w:r w:rsidR="003E363E" w:rsidRPr="00C70209">
              <w:t> </w:t>
            </w:r>
            <w:r w:rsidRPr="00C70209">
              <w:t>kg</w:t>
            </w:r>
          </w:p>
          <w:p w14:paraId="757B7BED" w14:textId="77777777" w:rsidR="0029666C" w:rsidRPr="00C70209" w:rsidRDefault="0029666C" w:rsidP="00ED16CB">
            <w:pPr>
              <w:pStyle w:val="Tabletext"/>
            </w:pPr>
            <w:r w:rsidRPr="00C70209">
              <w:t>N=288</w:t>
            </w:r>
          </w:p>
        </w:tc>
        <w:tc>
          <w:tcPr>
            <w:tcW w:w="2013" w:type="dxa"/>
            <w:tcBorders>
              <w:top w:val="single" w:sz="4" w:space="0" w:color="auto"/>
              <w:left w:val="single" w:sz="4" w:space="0" w:color="auto"/>
              <w:bottom w:val="single" w:sz="4" w:space="0" w:color="auto"/>
              <w:right w:val="single" w:sz="4" w:space="0" w:color="auto"/>
            </w:tcBorders>
          </w:tcPr>
          <w:p w14:paraId="1D4E1D0C" w14:textId="27AB8FC9" w:rsidR="0029666C" w:rsidRPr="00C70209" w:rsidRDefault="0029666C" w:rsidP="003E363E">
            <w:pPr>
              <w:pStyle w:val="Tabletext"/>
            </w:pPr>
            <w:r w:rsidRPr="00C70209">
              <w:t xml:space="preserve">Intraoperative </w:t>
            </w:r>
            <w:r w:rsidR="00C428FD" w:rsidRPr="00C70209">
              <w:t>RBC</w:t>
            </w:r>
            <w:r w:rsidRPr="00C70209">
              <w:t xml:space="preserve"> transfusion</w:t>
            </w:r>
            <w:r w:rsidR="003E363E" w:rsidRPr="00C70209">
              <w:t xml:space="preserve"> (n=</w:t>
            </w:r>
            <w:r w:rsidRPr="00C70209">
              <w:t>149</w:t>
            </w:r>
            <w:r w:rsidR="003E363E" w:rsidRPr="00C70209">
              <w:t xml:space="preserve">) </w:t>
            </w:r>
            <w:r w:rsidR="00C91BAE" w:rsidRPr="00C70209">
              <w:t>versus</w:t>
            </w:r>
            <w:r w:rsidR="003E363E" w:rsidRPr="00C70209">
              <w:t xml:space="preserve"> p</w:t>
            </w:r>
            <w:r w:rsidRPr="00C70209">
              <w:t xml:space="preserve">ostoperative </w:t>
            </w:r>
            <w:r w:rsidR="00C428FD" w:rsidRPr="00C70209">
              <w:t>RBC</w:t>
            </w:r>
            <w:r w:rsidRPr="00C70209">
              <w:t xml:space="preserve"> transfusion</w:t>
            </w:r>
            <w:r w:rsidR="003E363E" w:rsidRPr="00C70209">
              <w:t xml:space="preserve"> (n=</w:t>
            </w:r>
            <w:r w:rsidRPr="00C70209">
              <w:t>68</w:t>
            </w:r>
            <w:r w:rsidR="003E363E" w:rsidRPr="00C70209">
              <w:t xml:space="preserve">) </w:t>
            </w:r>
            <w:r w:rsidR="00C91BAE" w:rsidRPr="00C70209">
              <w:t>versus</w:t>
            </w:r>
            <w:r w:rsidR="003E363E" w:rsidRPr="00C70209">
              <w:t xml:space="preserve"> n</w:t>
            </w:r>
            <w:r w:rsidRPr="00C70209">
              <w:t>o transfusion</w:t>
            </w:r>
            <w:r w:rsidR="003E363E" w:rsidRPr="00C70209">
              <w:t xml:space="preserve"> (n=</w:t>
            </w:r>
            <w:r w:rsidRPr="00C70209">
              <w:t>71</w:t>
            </w:r>
            <w:r w:rsidR="003E363E" w:rsidRPr="00C70209">
              <w:t>)</w:t>
            </w:r>
          </w:p>
        </w:tc>
        <w:tc>
          <w:tcPr>
            <w:tcW w:w="2013" w:type="dxa"/>
            <w:tcBorders>
              <w:top w:val="single" w:sz="4" w:space="0" w:color="auto"/>
              <w:left w:val="single" w:sz="4" w:space="0" w:color="auto"/>
              <w:bottom w:val="single" w:sz="4" w:space="0" w:color="auto"/>
              <w:right w:val="single" w:sz="4" w:space="0" w:color="auto"/>
            </w:tcBorders>
          </w:tcPr>
          <w:p w14:paraId="58BD2934" w14:textId="77777777" w:rsidR="0029666C" w:rsidRPr="00C70209" w:rsidRDefault="003E363E" w:rsidP="00ED16CB">
            <w:pPr>
              <w:pStyle w:val="Tabletext"/>
            </w:pPr>
            <w:r w:rsidRPr="00C70209">
              <w:t>M</w:t>
            </w:r>
            <w:r w:rsidR="0029666C" w:rsidRPr="00C70209">
              <w:t>ortality</w:t>
            </w:r>
          </w:p>
        </w:tc>
      </w:tr>
    </w:tbl>
    <w:p w14:paraId="6E432BA9" w14:textId="112AF26E" w:rsidR="0029666C" w:rsidRPr="00C70209" w:rsidRDefault="00C37889" w:rsidP="006A09AC">
      <w:pPr>
        <w:pStyle w:val="TableFigNotes0"/>
        <w:rPr>
          <w:rFonts w:eastAsia="Arial Unicode MS"/>
          <w:lang w:eastAsia="ja-JP"/>
        </w:rPr>
      </w:pPr>
      <w:r w:rsidRPr="00C70209">
        <w:t xml:space="preserve">PICU, </w:t>
      </w:r>
      <w:r w:rsidRPr="00C70209">
        <w:rPr>
          <w:iCs/>
        </w:rPr>
        <w:t xml:space="preserve">paediatric </w:t>
      </w:r>
      <w:r w:rsidR="00227344" w:rsidRPr="00C70209">
        <w:rPr>
          <w:iCs/>
        </w:rPr>
        <w:t>intensive care unit;</w:t>
      </w:r>
      <w:r w:rsidRPr="00C70209">
        <w:rPr>
          <w:rFonts w:eastAsia="Arial Unicode MS"/>
          <w:lang w:eastAsia="ja-JP"/>
        </w:rPr>
        <w:t xml:space="preserve"> </w:t>
      </w:r>
      <w:r w:rsidRPr="00C70209">
        <w:t xml:space="preserve">RBC, </w:t>
      </w:r>
      <w:r w:rsidRPr="00C70209">
        <w:rPr>
          <w:rFonts w:eastAsiaTheme="minorHAnsi"/>
        </w:rPr>
        <w:t>red blood cell</w:t>
      </w:r>
    </w:p>
    <w:p w14:paraId="21EEEF74" w14:textId="77777777" w:rsidR="004C3BA8" w:rsidRPr="00C70209" w:rsidRDefault="004C3BA8" w:rsidP="004C3BA8">
      <w:pPr>
        <w:pStyle w:val="TableFigNotes0"/>
        <w:rPr>
          <w:rFonts w:eastAsia="Arial Unicode MS"/>
          <w:i/>
          <w:lang w:eastAsia="ja-JP"/>
        </w:rPr>
      </w:pPr>
      <w:r w:rsidRPr="00C70209">
        <w:rPr>
          <w:rFonts w:eastAsia="Arial Unicode MS"/>
          <w:b/>
          <w:lang w:eastAsia="ja-JP"/>
        </w:rPr>
        <w:t>a.</w:t>
      </w:r>
      <w:r w:rsidRPr="00C70209">
        <w:rPr>
          <w:rFonts w:eastAsia="Arial Unicode MS"/>
          <w:i/>
          <w:lang w:eastAsia="ja-JP"/>
        </w:rPr>
        <w:t xml:space="preserve"> </w:t>
      </w:r>
      <w:r w:rsidRPr="00C70209">
        <w:rPr>
          <w:rFonts w:eastAsia="Arial Unicode MS"/>
          <w:lang w:eastAsia="ja-JP"/>
        </w:rPr>
        <w:t xml:space="preserve">There were </w:t>
      </w:r>
      <w:r w:rsidRPr="00C70209">
        <w:t>25 patients in the ‘no transfusion’ group who received a RBC transfusion 48 hours after admission.</w:t>
      </w:r>
    </w:p>
    <w:p w14:paraId="1193C176" w14:textId="77777777" w:rsidR="00B20C53" w:rsidRPr="00C70209" w:rsidRDefault="00B20C53">
      <w:pPr>
        <w:spacing w:after="200" w:line="276" w:lineRule="auto"/>
        <w:ind w:left="0"/>
        <w:rPr>
          <w:rFonts w:ascii="Arial" w:hAnsi="Arial"/>
          <w:b/>
          <w:bCs/>
          <w:iCs/>
          <w:sz w:val="20"/>
          <w:szCs w:val="26"/>
          <w:lang w:eastAsia="en-GB"/>
        </w:rPr>
      </w:pPr>
      <w:r w:rsidRPr="00C70209">
        <w:br w:type="page"/>
      </w:r>
    </w:p>
    <w:p w14:paraId="49287C77" w14:textId="2275859E" w:rsidR="0029666C" w:rsidRPr="00C70209" w:rsidRDefault="0029666C" w:rsidP="005B2300">
      <w:pPr>
        <w:pStyle w:val="Heading5"/>
        <w:rPr>
          <w:lang w:val="en-AU"/>
        </w:rPr>
      </w:pPr>
      <w:r w:rsidRPr="00C70209">
        <w:rPr>
          <w:lang w:val="en-AU"/>
        </w:rPr>
        <w:t>Results</w:t>
      </w:r>
    </w:p>
    <w:p w14:paraId="313BC1F7" w14:textId="77777777" w:rsidR="0029666C" w:rsidRPr="00C70209" w:rsidRDefault="0029666C" w:rsidP="005B2300">
      <w:pPr>
        <w:pStyle w:val="Heading6"/>
      </w:pPr>
      <w:r w:rsidRPr="00C70209">
        <w:t>Mortality</w:t>
      </w:r>
    </w:p>
    <w:p w14:paraId="69BB5D5B" w14:textId="5336FEAB" w:rsidR="000F5E73" w:rsidRPr="00C70209" w:rsidRDefault="000F5E73" w:rsidP="005B2300">
      <w:pPr>
        <w:pStyle w:val="BodyText"/>
        <w:rPr>
          <w:lang w:eastAsia="en-GB"/>
        </w:rPr>
      </w:pPr>
      <w:r w:rsidRPr="00C70209">
        <w:rPr>
          <w:lang w:eastAsia="en-GB"/>
        </w:rPr>
        <w:t xml:space="preserve">There were three Level III studies (Kneyber 2013, Nacoti 2012, Redlin 2013) included in the systematic review that provided evidence for mortality among </w:t>
      </w:r>
      <w:r w:rsidR="00001628" w:rsidRPr="00C70209">
        <w:rPr>
          <w:lang w:eastAsia="en-GB"/>
        </w:rPr>
        <w:t xml:space="preserve">neonatal and/or </w:t>
      </w:r>
      <w:r w:rsidRPr="00C70209">
        <w:rPr>
          <w:lang w:eastAsia="en-GB"/>
        </w:rPr>
        <w:t xml:space="preserve">paediatric patients requiring surgery. The results of these studies are summarised in </w:t>
      </w:r>
      <w:r w:rsidR="004670EE" w:rsidRPr="00C70209">
        <w:rPr>
          <w:b/>
        </w:rPr>
        <w:fldChar w:fldCharType="begin"/>
      </w:r>
      <w:r w:rsidR="004670EE" w:rsidRPr="00C70209">
        <w:rPr>
          <w:b/>
          <w:lang w:eastAsia="en-GB"/>
        </w:rPr>
        <w:instrText xml:space="preserve"> REF _Ref406148354 \h </w:instrText>
      </w:r>
      <w:r w:rsidR="004670EE" w:rsidRPr="00C70209">
        <w:rPr>
          <w:b/>
        </w:rPr>
        <w:instrText xml:space="preserve"> \* MERGEFORMAT </w:instrText>
      </w:r>
      <w:r w:rsidR="004670EE" w:rsidRPr="00C70209">
        <w:rPr>
          <w:b/>
        </w:rPr>
      </w:r>
      <w:r w:rsidR="004670EE" w:rsidRPr="00C70209">
        <w:rPr>
          <w:b/>
        </w:rPr>
        <w:fldChar w:fldCharType="separate"/>
      </w:r>
      <w:r w:rsidR="000F7A9B" w:rsidRPr="000F7A9B">
        <w:rPr>
          <w:b/>
        </w:rPr>
        <w:t>Table 3.1.29</w:t>
      </w:r>
      <w:r w:rsidR="004670EE" w:rsidRPr="00C70209">
        <w:rPr>
          <w:b/>
        </w:rPr>
        <w:fldChar w:fldCharType="end"/>
      </w:r>
      <w:r w:rsidRPr="00C70209">
        <w:rPr>
          <w:lang w:eastAsia="en-GB"/>
        </w:rPr>
        <w:t>.</w:t>
      </w:r>
    </w:p>
    <w:p w14:paraId="53F96D9C" w14:textId="6F373601" w:rsidR="000F5E73" w:rsidRPr="00C70209" w:rsidRDefault="000F5E73" w:rsidP="005B2300">
      <w:pPr>
        <w:pStyle w:val="BodyText"/>
        <w:tabs>
          <w:tab w:val="left" w:pos="4395"/>
        </w:tabs>
        <w:rPr>
          <w:lang w:eastAsia="en-GB"/>
        </w:rPr>
      </w:pPr>
      <w:r w:rsidRPr="00C70209">
        <w:rPr>
          <w:lang w:eastAsia="en-GB"/>
        </w:rPr>
        <w:t>Kneyber (2013) assessed in</w:t>
      </w:r>
      <w:r w:rsidR="00363BA0" w:rsidRPr="00C70209">
        <w:rPr>
          <w:lang w:eastAsia="en-GB"/>
        </w:rPr>
        <w:t xml:space="preserve"> </w:t>
      </w:r>
      <w:r w:rsidRPr="00C70209">
        <w:rPr>
          <w:lang w:eastAsia="en-GB"/>
        </w:rPr>
        <w:t>PICU mortality in 335 children post-surgery in the Netherlands, and found no statistically significant difference between transfusion of RBC within 48 hours of admission or no RBC transfusion (RR 5.79; 95% CI 0.53, 63.06). Two children (2.3%) in the transfusion group died compared with one patient (0.4%) in the control group. In a subgroup analysis, no patient with normal physiology died post-surgery. The authors noted that transfused patients were significantly younger (p &lt;0.001), weighed less (p &lt;0.001) and had a higher PRISM II score (p &lt;0.001) than non-transfused patients.</w:t>
      </w:r>
    </w:p>
    <w:p w14:paraId="22EED5B0" w14:textId="10557CD5" w:rsidR="000F5E73" w:rsidRPr="00C70209" w:rsidRDefault="000F5E73" w:rsidP="005B2300">
      <w:pPr>
        <w:pStyle w:val="BodyText"/>
        <w:rPr>
          <w:lang w:eastAsia="en-GB"/>
        </w:rPr>
      </w:pPr>
      <w:r w:rsidRPr="00C70209">
        <w:rPr>
          <w:lang w:eastAsia="en-GB"/>
        </w:rPr>
        <w:t>Nacoti (2012) assessed mortality in paediatric liver transplant patients. In a propensity</w:t>
      </w:r>
      <w:r w:rsidR="00BB008C" w:rsidRPr="00C70209">
        <w:rPr>
          <w:lang w:eastAsia="en-GB"/>
        </w:rPr>
        <w:t xml:space="preserve"> </w:t>
      </w:r>
      <w:r w:rsidRPr="00C70209">
        <w:rPr>
          <w:lang w:eastAsia="en-GB"/>
        </w:rPr>
        <w:t>score adjusted analyses</w:t>
      </w:r>
      <w:r w:rsidR="00227344" w:rsidRPr="00C70209">
        <w:rPr>
          <w:lang w:eastAsia="en-GB"/>
        </w:rPr>
        <w:t xml:space="preserve">, transfusion of three or more </w:t>
      </w:r>
      <w:r w:rsidRPr="00C70209">
        <w:rPr>
          <w:lang w:eastAsia="en-GB"/>
        </w:rPr>
        <w:t>RBC units was significantly associated with mortality at 12 months (HR 3.010; 95% CI 1.009,</w:t>
      </w:r>
      <w:r w:rsidR="00227344" w:rsidRPr="00C70209">
        <w:rPr>
          <w:lang w:eastAsia="en-GB"/>
        </w:rPr>
        <w:t xml:space="preserve"> 8.979) but transfusion of two </w:t>
      </w:r>
      <w:r w:rsidRPr="00C70209">
        <w:rPr>
          <w:lang w:eastAsia="en-GB"/>
        </w:rPr>
        <w:t>RBC units was not (HR 2.170; 95% CI 0.747, 6.301).</w:t>
      </w:r>
    </w:p>
    <w:p w14:paraId="5769AC57" w14:textId="32398175" w:rsidR="0029666C" w:rsidRPr="00C70209" w:rsidRDefault="000F5E73" w:rsidP="005B2300">
      <w:pPr>
        <w:pStyle w:val="BodyText"/>
        <w:rPr>
          <w:lang w:eastAsia="en-GB"/>
        </w:rPr>
      </w:pPr>
      <w:r w:rsidRPr="00C70209">
        <w:rPr>
          <w:lang w:eastAsia="en-GB"/>
        </w:rPr>
        <w:t xml:space="preserve">Redlin (2013) assessed in-hospital mortality in 288 paediatric patients weighing &lt;16 kg requiring cardiac surgery. Nine patients (6.0%) in the intraoperative transfusion group died compared with one patient (1.5%) in the postoperative transfusion group and </w:t>
      </w:r>
      <w:r w:rsidR="00C70209">
        <w:rPr>
          <w:lang w:eastAsia="en-GB"/>
        </w:rPr>
        <w:t xml:space="preserve">no </w:t>
      </w:r>
      <w:r w:rsidRPr="00C70209">
        <w:rPr>
          <w:lang w:eastAsia="en-GB"/>
        </w:rPr>
        <w:t>patients (0%) in the no</w:t>
      </w:r>
      <w:r w:rsidR="00BB008C" w:rsidRPr="00C70209">
        <w:rPr>
          <w:lang w:eastAsia="en-GB"/>
        </w:rPr>
        <w:t xml:space="preserve"> </w:t>
      </w:r>
      <w:r w:rsidRPr="00C70209">
        <w:rPr>
          <w:lang w:eastAsia="en-GB"/>
        </w:rPr>
        <w:t>transfusion group. The authors noted that although a significant difference was observed, the mortality rate was too low for detailed statistical analysis</w:t>
      </w:r>
      <w:r w:rsidR="0029666C" w:rsidRPr="00C70209">
        <w:rPr>
          <w:lang w:eastAsia="en-GB"/>
        </w:rPr>
        <w:t>.</w:t>
      </w:r>
    </w:p>
    <w:p w14:paraId="0C056811" w14:textId="77777777" w:rsidR="00B30DCE" w:rsidRPr="00C70209" w:rsidRDefault="00B30DCE" w:rsidP="005B2300">
      <w:pPr>
        <w:pStyle w:val="BodyText"/>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4675FB37" w14:textId="6163D9BD" w:rsidR="0029666C" w:rsidRPr="00C70209" w:rsidRDefault="0029666C" w:rsidP="005B2300">
      <w:pPr>
        <w:pStyle w:val="Caption"/>
      </w:pPr>
      <w:bookmarkStart w:id="326" w:name="_Ref406148354"/>
      <w:bookmarkStart w:id="327" w:name="_Toc42774708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9</w:t>
      </w:r>
      <w:r w:rsidR="00130F03" w:rsidRPr="00C70209">
        <w:fldChar w:fldCharType="end"/>
      </w:r>
      <w:bookmarkEnd w:id="326"/>
      <w:r w:rsidRPr="00C70209">
        <w:tab/>
      </w:r>
      <w:r w:rsidR="005248BA" w:rsidRPr="00C70209">
        <w:t>Neonatal and/or paediatric</w:t>
      </w:r>
      <w:r w:rsidR="001F2F1D" w:rsidRPr="00C70209">
        <w:t xml:space="preserve"> </w:t>
      </w:r>
      <w:r w:rsidR="003E363E" w:rsidRPr="00C70209">
        <w:t xml:space="preserve">patients requiring surgery: Results for </w:t>
      </w:r>
      <w:r w:rsidRPr="00C70209">
        <w:t>RBC transfusion versus no transfusion</w:t>
      </w:r>
      <w:r w:rsidR="003E363E" w:rsidRPr="00C70209">
        <w:t xml:space="preserve"> </w:t>
      </w:r>
      <w:r w:rsidR="001C0C6D" w:rsidRPr="00C70209">
        <w:t xml:space="preserve">(or alternate dose) </w:t>
      </w:r>
      <w:r w:rsidRPr="00C70209">
        <w:t>– Mortality</w:t>
      </w:r>
      <w:bookmarkEnd w:id="327"/>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70"/>
        <w:gridCol w:w="1373"/>
        <w:gridCol w:w="1376"/>
        <w:gridCol w:w="1361"/>
        <w:gridCol w:w="11"/>
        <w:gridCol w:w="1372"/>
        <w:gridCol w:w="1375"/>
        <w:gridCol w:w="1043"/>
        <w:gridCol w:w="65"/>
        <w:gridCol w:w="556"/>
        <w:gridCol w:w="425"/>
        <w:gridCol w:w="62"/>
        <w:gridCol w:w="984"/>
        <w:gridCol w:w="1474"/>
        <w:gridCol w:w="1630"/>
      </w:tblGrid>
      <w:tr w:rsidR="004C3BA8" w:rsidRPr="00C70209" w14:paraId="302A48D9" w14:textId="77777777" w:rsidTr="004C3BA8">
        <w:trPr>
          <w:tblHeader/>
        </w:trPr>
        <w:tc>
          <w:tcPr>
            <w:tcW w:w="377" w:type="pct"/>
            <w:vMerge w:val="restart"/>
            <w:tcBorders>
              <w:bottom w:val="single" w:sz="4" w:space="0" w:color="auto"/>
            </w:tcBorders>
          </w:tcPr>
          <w:p w14:paraId="373338CF" w14:textId="77777777" w:rsidR="003E363E" w:rsidRPr="00C70209" w:rsidRDefault="003E363E" w:rsidP="005B2300">
            <w:pPr>
              <w:pStyle w:val="TableH2"/>
              <w:rPr>
                <w:rFonts w:eastAsia="Arial Unicode MS"/>
              </w:rPr>
            </w:pPr>
            <w:r w:rsidRPr="00C70209">
              <w:rPr>
                <w:rFonts w:eastAsia="Arial Unicode MS"/>
              </w:rPr>
              <w:t>Study</w:t>
            </w:r>
          </w:p>
          <w:p w14:paraId="43173025" w14:textId="77777777" w:rsidR="003E363E" w:rsidRPr="00C70209" w:rsidRDefault="003E363E"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6B9ED833" w14:textId="77777777" w:rsidR="003E363E" w:rsidRPr="00C70209" w:rsidRDefault="003E363E" w:rsidP="005B2300">
            <w:pPr>
              <w:pStyle w:val="TableH2"/>
              <w:rPr>
                <w:rFonts w:eastAsia="Arial Unicode MS"/>
              </w:rPr>
            </w:pPr>
            <w:r w:rsidRPr="00C70209">
              <w:rPr>
                <w:rFonts w:eastAsia="Arial Unicode MS"/>
                <w:i/>
              </w:rPr>
              <w:t>Quality</w:t>
            </w:r>
          </w:p>
        </w:tc>
        <w:tc>
          <w:tcPr>
            <w:tcW w:w="484" w:type="pct"/>
            <w:vMerge w:val="restart"/>
          </w:tcPr>
          <w:p w14:paraId="47D917C9" w14:textId="77777777" w:rsidR="003E363E" w:rsidRPr="00C70209" w:rsidRDefault="003E363E" w:rsidP="005B2300">
            <w:pPr>
              <w:pStyle w:val="TableH2"/>
              <w:rPr>
                <w:rFonts w:eastAsia="Arial Unicode MS"/>
              </w:rPr>
            </w:pPr>
            <w:r w:rsidRPr="00C70209">
              <w:rPr>
                <w:rFonts w:eastAsia="Arial Unicode MS"/>
              </w:rPr>
              <w:t>No. of trials / sample size included in analysis</w:t>
            </w:r>
          </w:p>
        </w:tc>
        <w:tc>
          <w:tcPr>
            <w:tcW w:w="485" w:type="pct"/>
            <w:vMerge w:val="restart"/>
          </w:tcPr>
          <w:p w14:paraId="6E724C37" w14:textId="77777777" w:rsidR="003E363E" w:rsidRPr="00C70209" w:rsidRDefault="003E363E" w:rsidP="005B2300">
            <w:pPr>
              <w:pStyle w:val="TableH2"/>
              <w:rPr>
                <w:rFonts w:eastAsia="Arial Unicode MS"/>
              </w:rPr>
            </w:pPr>
            <w:r w:rsidRPr="00C70209">
              <w:rPr>
                <w:rFonts w:eastAsia="Arial Unicode MS"/>
              </w:rPr>
              <w:t xml:space="preserve">Patient population </w:t>
            </w:r>
          </w:p>
        </w:tc>
        <w:tc>
          <w:tcPr>
            <w:tcW w:w="480" w:type="pct"/>
            <w:vMerge w:val="restart"/>
          </w:tcPr>
          <w:p w14:paraId="31E2BDC9" w14:textId="77777777" w:rsidR="003E363E" w:rsidRPr="00C70209" w:rsidRDefault="003E363E" w:rsidP="005B2300">
            <w:pPr>
              <w:pStyle w:val="TableH2"/>
              <w:rPr>
                <w:rFonts w:eastAsia="Arial Unicode MS"/>
              </w:rPr>
            </w:pPr>
            <w:r w:rsidRPr="00C70209">
              <w:rPr>
                <w:rFonts w:eastAsia="Arial Unicode MS"/>
              </w:rPr>
              <w:t>Setting</w:t>
            </w:r>
          </w:p>
          <w:p w14:paraId="62979FC2" w14:textId="77777777" w:rsidR="003E363E" w:rsidRPr="00C70209" w:rsidRDefault="003E363E" w:rsidP="005B2300">
            <w:pPr>
              <w:pStyle w:val="TableH2"/>
              <w:rPr>
                <w:rFonts w:eastAsia="Arial Unicode MS"/>
              </w:rPr>
            </w:pPr>
            <w:r w:rsidRPr="00C70209">
              <w:rPr>
                <w:rFonts w:eastAsia="Arial Unicode MS"/>
              </w:rPr>
              <w:t>Location</w:t>
            </w:r>
          </w:p>
        </w:tc>
        <w:tc>
          <w:tcPr>
            <w:tcW w:w="488" w:type="pct"/>
            <w:gridSpan w:val="2"/>
            <w:vMerge w:val="restart"/>
          </w:tcPr>
          <w:p w14:paraId="6DD8CA36" w14:textId="6985A2DA" w:rsidR="003E363E" w:rsidRPr="00C70209" w:rsidRDefault="003E363E"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5" w:type="pct"/>
            <w:vMerge w:val="restart"/>
          </w:tcPr>
          <w:p w14:paraId="30D279AC" w14:textId="77777777" w:rsidR="003E363E" w:rsidRPr="00C70209" w:rsidRDefault="003E363E" w:rsidP="005B2300">
            <w:pPr>
              <w:pStyle w:val="TableH2"/>
              <w:rPr>
                <w:rFonts w:eastAsia="Arial Unicode MS"/>
              </w:rPr>
            </w:pPr>
            <w:r w:rsidRPr="00C70209">
              <w:rPr>
                <w:rFonts w:eastAsia="Arial Unicode MS"/>
              </w:rPr>
              <w:t>Outcome</w:t>
            </w:r>
          </w:p>
        </w:tc>
        <w:tc>
          <w:tcPr>
            <w:tcW w:w="2201" w:type="pct"/>
            <w:gridSpan w:val="8"/>
          </w:tcPr>
          <w:p w14:paraId="15927F4C" w14:textId="77777777" w:rsidR="003E363E" w:rsidRPr="00C70209" w:rsidRDefault="003E363E" w:rsidP="005B2300">
            <w:pPr>
              <w:pStyle w:val="TableH2"/>
              <w:rPr>
                <w:rFonts w:eastAsia="Arial Unicode MS"/>
                <w:i/>
              </w:rPr>
            </w:pPr>
            <w:r w:rsidRPr="00C70209">
              <w:rPr>
                <w:rFonts w:eastAsia="Arial Unicode MS"/>
              </w:rPr>
              <w:t>Results</w:t>
            </w:r>
          </w:p>
        </w:tc>
      </w:tr>
      <w:tr w:rsidR="004C3BA8" w:rsidRPr="00C70209" w14:paraId="61D95CCE" w14:textId="77777777" w:rsidTr="004C3BA8">
        <w:trPr>
          <w:tblHeader/>
        </w:trPr>
        <w:tc>
          <w:tcPr>
            <w:tcW w:w="377" w:type="pct"/>
            <w:vMerge/>
          </w:tcPr>
          <w:p w14:paraId="6139762F" w14:textId="77777777" w:rsidR="003E363E" w:rsidRPr="00C70209" w:rsidRDefault="003E363E" w:rsidP="005B2300">
            <w:pPr>
              <w:pStyle w:val="TableH2"/>
              <w:rPr>
                <w:rFonts w:eastAsia="Arial Unicode MS"/>
              </w:rPr>
            </w:pPr>
          </w:p>
        </w:tc>
        <w:tc>
          <w:tcPr>
            <w:tcW w:w="484" w:type="pct"/>
            <w:vMerge/>
          </w:tcPr>
          <w:p w14:paraId="7477E29B" w14:textId="77777777" w:rsidR="003E363E" w:rsidRPr="00C70209" w:rsidRDefault="003E363E" w:rsidP="005B2300">
            <w:pPr>
              <w:pStyle w:val="TableH2"/>
              <w:rPr>
                <w:rFonts w:eastAsia="Arial Unicode MS"/>
              </w:rPr>
            </w:pPr>
          </w:p>
        </w:tc>
        <w:tc>
          <w:tcPr>
            <w:tcW w:w="485" w:type="pct"/>
            <w:vMerge/>
          </w:tcPr>
          <w:p w14:paraId="363D45FA" w14:textId="77777777" w:rsidR="003E363E" w:rsidRPr="00C70209" w:rsidRDefault="003E363E" w:rsidP="005B2300">
            <w:pPr>
              <w:pStyle w:val="TableH2"/>
              <w:rPr>
                <w:rFonts w:eastAsia="Arial Unicode MS"/>
              </w:rPr>
            </w:pPr>
          </w:p>
        </w:tc>
        <w:tc>
          <w:tcPr>
            <w:tcW w:w="480" w:type="pct"/>
            <w:vMerge/>
          </w:tcPr>
          <w:p w14:paraId="67B2506C" w14:textId="77777777" w:rsidR="003E363E" w:rsidRPr="00C70209" w:rsidRDefault="003E363E" w:rsidP="005B2300">
            <w:pPr>
              <w:pStyle w:val="TableH2"/>
              <w:rPr>
                <w:rFonts w:eastAsia="Arial Unicode MS"/>
              </w:rPr>
            </w:pPr>
          </w:p>
        </w:tc>
        <w:tc>
          <w:tcPr>
            <w:tcW w:w="488" w:type="pct"/>
            <w:gridSpan w:val="2"/>
            <w:vMerge/>
          </w:tcPr>
          <w:p w14:paraId="3EC43FD0" w14:textId="77777777" w:rsidR="003E363E" w:rsidRPr="00C70209" w:rsidRDefault="003E363E" w:rsidP="005B2300">
            <w:pPr>
              <w:pStyle w:val="TableH2"/>
              <w:rPr>
                <w:rFonts w:eastAsia="Arial Unicode MS"/>
              </w:rPr>
            </w:pPr>
          </w:p>
        </w:tc>
        <w:tc>
          <w:tcPr>
            <w:tcW w:w="485" w:type="pct"/>
            <w:vMerge/>
          </w:tcPr>
          <w:p w14:paraId="09D0DCB7" w14:textId="77777777" w:rsidR="003E363E" w:rsidRPr="00C70209" w:rsidRDefault="003E363E" w:rsidP="005B2300">
            <w:pPr>
              <w:pStyle w:val="TableH2"/>
              <w:rPr>
                <w:rFonts w:eastAsia="Arial Unicode MS"/>
              </w:rPr>
            </w:pPr>
          </w:p>
        </w:tc>
        <w:tc>
          <w:tcPr>
            <w:tcW w:w="587" w:type="pct"/>
            <w:gridSpan w:val="3"/>
          </w:tcPr>
          <w:p w14:paraId="2CB01D44" w14:textId="77777777" w:rsidR="003E363E" w:rsidRPr="00C70209" w:rsidRDefault="003E363E" w:rsidP="005B2300">
            <w:pPr>
              <w:pStyle w:val="TableH2"/>
              <w:rPr>
                <w:rFonts w:eastAsia="Arial Unicode MS"/>
              </w:rPr>
            </w:pPr>
            <w:r w:rsidRPr="00C70209">
              <w:rPr>
                <w:rFonts w:eastAsia="Arial Unicode MS"/>
              </w:rPr>
              <w:t>RBC transfusion</w:t>
            </w:r>
          </w:p>
          <w:p w14:paraId="7B5F89CC" w14:textId="77777777" w:rsidR="003E363E" w:rsidRPr="00C70209" w:rsidRDefault="003E363E" w:rsidP="005B2300">
            <w:pPr>
              <w:pStyle w:val="TableH2"/>
              <w:rPr>
                <w:rFonts w:eastAsia="Arial Unicode MS"/>
              </w:rPr>
            </w:pPr>
            <w:r w:rsidRPr="00C70209">
              <w:rPr>
                <w:rFonts w:eastAsia="Arial Unicode MS"/>
              </w:rPr>
              <w:t>n/N (%)</w:t>
            </w:r>
          </w:p>
        </w:tc>
        <w:tc>
          <w:tcPr>
            <w:tcW w:w="519" w:type="pct"/>
            <w:gridSpan w:val="3"/>
          </w:tcPr>
          <w:p w14:paraId="1B365DFC" w14:textId="77777777" w:rsidR="003E363E" w:rsidRPr="00C70209" w:rsidRDefault="003E363E" w:rsidP="005B2300">
            <w:pPr>
              <w:pStyle w:val="TableH2"/>
              <w:rPr>
                <w:rFonts w:eastAsia="Arial Unicode MS"/>
              </w:rPr>
            </w:pPr>
            <w:r w:rsidRPr="00C70209">
              <w:rPr>
                <w:rFonts w:eastAsia="Arial Unicode MS"/>
              </w:rPr>
              <w:t xml:space="preserve">No transfusion </w:t>
            </w:r>
            <w:r w:rsidRPr="00C70209">
              <w:t>(or alternate dose)</w:t>
            </w:r>
          </w:p>
          <w:p w14:paraId="0FC03E3A" w14:textId="77777777" w:rsidR="003E363E" w:rsidRPr="00C70209" w:rsidRDefault="003E363E" w:rsidP="005B2300">
            <w:pPr>
              <w:pStyle w:val="TableH2"/>
              <w:rPr>
                <w:rFonts w:eastAsia="Arial Unicode MS"/>
              </w:rPr>
            </w:pPr>
            <w:r w:rsidRPr="00C70209">
              <w:rPr>
                <w:rFonts w:eastAsia="Arial Unicode MS"/>
              </w:rPr>
              <w:t>n/N (%)</w:t>
            </w:r>
          </w:p>
        </w:tc>
        <w:tc>
          <w:tcPr>
            <w:tcW w:w="520" w:type="pct"/>
          </w:tcPr>
          <w:p w14:paraId="5D1FFAF4" w14:textId="77777777" w:rsidR="003E363E" w:rsidRPr="00C70209" w:rsidRDefault="003E363E" w:rsidP="005B2300">
            <w:pPr>
              <w:pStyle w:val="TableH2"/>
              <w:rPr>
                <w:rFonts w:eastAsia="Arial Unicode MS"/>
              </w:rPr>
            </w:pPr>
            <w:r w:rsidRPr="00C70209">
              <w:rPr>
                <w:rFonts w:eastAsia="Arial Unicode MS"/>
              </w:rPr>
              <w:t>Risk estimate (95% CI)</w:t>
            </w:r>
          </w:p>
        </w:tc>
        <w:tc>
          <w:tcPr>
            <w:tcW w:w="575" w:type="pct"/>
          </w:tcPr>
          <w:p w14:paraId="2EEB5236" w14:textId="77777777" w:rsidR="003E363E" w:rsidRPr="00C70209" w:rsidRDefault="003E363E" w:rsidP="005B2300">
            <w:pPr>
              <w:pStyle w:val="TableH3"/>
              <w:rPr>
                <w:rFonts w:eastAsia="Arial Unicode MS"/>
              </w:rPr>
            </w:pPr>
            <w:r w:rsidRPr="00C70209">
              <w:rPr>
                <w:rFonts w:eastAsia="Arial Unicode MS"/>
              </w:rPr>
              <w:t>Statistical significance</w:t>
            </w:r>
          </w:p>
          <w:p w14:paraId="14BDA6DB" w14:textId="14B1760E" w:rsidR="003E363E" w:rsidRPr="00C70209" w:rsidRDefault="001A475D" w:rsidP="005B2300">
            <w:pPr>
              <w:pStyle w:val="TableH2"/>
              <w:rPr>
                <w:rFonts w:eastAsia="Arial Unicode MS"/>
              </w:rPr>
            </w:pPr>
            <w:r w:rsidRPr="001A475D">
              <w:rPr>
                <w:rFonts w:eastAsia="Arial Unicode MS"/>
                <w:i/>
              </w:rPr>
              <w:t>P-</w:t>
            </w:r>
            <w:r w:rsidR="003E363E" w:rsidRPr="00C70209">
              <w:rPr>
                <w:rFonts w:eastAsia="Arial Unicode MS"/>
              </w:rPr>
              <w:t>value</w:t>
            </w:r>
          </w:p>
          <w:p w14:paraId="4AB6CCBD" w14:textId="77777777" w:rsidR="003E363E" w:rsidRPr="00C70209" w:rsidRDefault="003E363E" w:rsidP="005B2300">
            <w:pPr>
              <w:pStyle w:val="TableH2"/>
              <w:rPr>
                <w:rFonts w:eastAsia="Arial Unicode MS"/>
              </w:rPr>
            </w:pPr>
            <w:r w:rsidRPr="00C70209">
              <w:t>Heterogeneity</w:t>
            </w:r>
            <w:r w:rsidRPr="00C70209">
              <w:rPr>
                <w:vertAlign w:val="superscript"/>
              </w:rPr>
              <w:t>b</w:t>
            </w:r>
          </w:p>
        </w:tc>
      </w:tr>
      <w:tr w:rsidR="0029666C" w:rsidRPr="00C70209" w14:paraId="67FF11BE" w14:textId="77777777" w:rsidTr="004C3BA8">
        <w:tc>
          <w:tcPr>
            <w:tcW w:w="5000" w:type="pct"/>
            <w:gridSpan w:val="15"/>
            <w:tcBorders>
              <w:top w:val="single" w:sz="4" w:space="0" w:color="000000"/>
              <w:bottom w:val="single" w:sz="4" w:space="0" w:color="000000"/>
            </w:tcBorders>
            <w:shd w:val="clear" w:color="auto" w:fill="000000"/>
          </w:tcPr>
          <w:p w14:paraId="6ACA251F" w14:textId="77777777" w:rsidR="0029666C" w:rsidRPr="00C70209" w:rsidRDefault="0029666C" w:rsidP="005B2300">
            <w:pPr>
              <w:pStyle w:val="TableH4"/>
            </w:pPr>
            <w:r w:rsidRPr="00C70209">
              <w:t xml:space="preserve">Level III evidence </w:t>
            </w:r>
          </w:p>
        </w:tc>
      </w:tr>
      <w:tr w:rsidR="004C3BA8" w:rsidRPr="00C70209" w14:paraId="327D9DB5" w14:textId="77777777" w:rsidTr="004C3BA8">
        <w:trPr>
          <w:tblHeader/>
        </w:trPr>
        <w:tc>
          <w:tcPr>
            <w:tcW w:w="377" w:type="pct"/>
            <w:vMerge w:val="restart"/>
          </w:tcPr>
          <w:p w14:paraId="3F588D0D" w14:textId="6B89522F" w:rsidR="004C3BA8" w:rsidRPr="00C70209" w:rsidRDefault="004C3BA8" w:rsidP="005B2300">
            <w:pPr>
              <w:pStyle w:val="Tabletext"/>
              <w:rPr>
                <w:sz w:val="16"/>
                <w:szCs w:val="16"/>
              </w:rPr>
            </w:pPr>
            <w:r w:rsidRPr="00C70209">
              <w:rPr>
                <w:rFonts w:cs="Tahoma"/>
                <w:szCs w:val="21"/>
                <w:lang w:eastAsia="en-GB"/>
              </w:rPr>
              <w:br w:type="page"/>
            </w:r>
            <w:r w:rsidRPr="00C70209">
              <w:rPr>
                <w:sz w:val="16"/>
                <w:szCs w:val="16"/>
              </w:rPr>
              <w:t>Kneyber 2013</w:t>
            </w:r>
            <w:r w:rsidR="00E1112B" w:rsidRPr="00C70209">
              <w:rPr>
                <w:sz w:val="16"/>
                <w:szCs w:val="16"/>
              </w:rPr>
              <w:fldChar w:fldCharType="begin">
                <w:fldData xml:space="preserve">PEVuZE5vdGU+PENpdGU+PEF1dGhvcj5LbmV5YmVyPC9BdXRob3I+PFllYXI+MjAxMzwvWWVhcj48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</w:fldData>
              </w:fldChar>
            </w:r>
            <w:r w:rsidR="003E727B" w:rsidRPr="00C70209">
              <w:rPr>
                <w:sz w:val="16"/>
                <w:szCs w:val="16"/>
              </w:rPr>
              <w:instrText xml:space="preserve"> ADDIN EN.CITE </w:instrText>
            </w:r>
            <w:r w:rsidR="003E727B" w:rsidRPr="00C70209">
              <w:rPr>
                <w:sz w:val="16"/>
                <w:szCs w:val="16"/>
              </w:rPr>
              <w:fldChar w:fldCharType="begin">
                <w:fldData xml:space="preserve">PEVuZE5vdGU+PENpdGU+PEF1dGhvcj5LbmV5YmVyPC9BdXRob3I+PFllYXI+MjAxMzwvWWVhcj48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</w:fldData>
              </w:fldChar>
            </w:r>
            <w:r w:rsidR="003E727B" w:rsidRPr="00C70209">
              <w:rPr>
                <w:sz w:val="16"/>
                <w:szCs w:val="16"/>
              </w:rPr>
              <w:instrText xml:space="preserve"> ADDIN EN.CITE.DATA </w:instrText>
            </w:r>
            <w:r w:rsidR="003E727B" w:rsidRPr="00C70209">
              <w:rPr>
                <w:sz w:val="16"/>
                <w:szCs w:val="16"/>
              </w:rPr>
            </w:r>
            <w:r w:rsidR="003E727B" w:rsidRPr="00C70209">
              <w:rPr>
                <w:sz w:val="16"/>
                <w:szCs w:val="16"/>
              </w:rPr>
              <w:fldChar w:fldCharType="end"/>
            </w:r>
            <w:r w:rsidR="00E1112B" w:rsidRPr="00C70209">
              <w:rPr>
                <w:sz w:val="16"/>
                <w:szCs w:val="16"/>
              </w:rPr>
            </w:r>
            <w:r w:rsidR="00E1112B" w:rsidRPr="00C70209">
              <w:rPr>
                <w:sz w:val="16"/>
                <w:szCs w:val="16"/>
              </w:rPr>
              <w:fldChar w:fldCharType="separate"/>
            </w:r>
            <w:r w:rsidR="003E727B" w:rsidRPr="00C70209">
              <w:rPr>
                <w:sz w:val="16"/>
                <w:szCs w:val="16"/>
                <w:vertAlign w:val="superscript"/>
              </w:rPr>
              <w:t>71</w:t>
            </w:r>
            <w:r w:rsidR="00E1112B" w:rsidRPr="00C70209">
              <w:rPr>
                <w:sz w:val="16"/>
                <w:szCs w:val="16"/>
              </w:rPr>
              <w:fldChar w:fldCharType="end"/>
            </w:r>
          </w:p>
          <w:p w14:paraId="4327FC32" w14:textId="55A226F3" w:rsidR="004C3BA8" w:rsidRPr="00C70209" w:rsidRDefault="004C3BA8" w:rsidP="005B2300">
            <w:pPr>
              <w:pStyle w:val="Tabletext"/>
              <w:rPr>
                <w:sz w:val="16"/>
                <w:szCs w:val="16"/>
              </w:rPr>
            </w:pPr>
            <w:r w:rsidRPr="00C70209">
              <w:rPr>
                <w:sz w:val="16"/>
                <w:szCs w:val="16"/>
              </w:rPr>
              <w:t>Level III</w:t>
            </w:r>
            <w:r w:rsidR="00E64EC2" w:rsidRPr="00C70209">
              <w:rPr>
                <w:sz w:val="16"/>
                <w:szCs w:val="16"/>
              </w:rPr>
              <w:t>–2</w:t>
            </w:r>
          </w:p>
          <w:p w14:paraId="7002E726" w14:textId="77777777" w:rsidR="004C3BA8" w:rsidRPr="00C70209" w:rsidRDefault="004C3BA8" w:rsidP="005B2300">
            <w:pPr>
              <w:pStyle w:val="Tabletext"/>
              <w:rPr>
                <w:sz w:val="16"/>
                <w:szCs w:val="16"/>
              </w:rPr>
            </w:pPr>
            <w:r w:rsidRPr="00C70209">
              <w:rPr>
                <w:i/>
                <w:sz w:val="16"/>
                <w:szCs w:val="16"/>
              </w:rPr>
              <w:t>Good</w:t>
            </w:r>
          </w:p>
        </w:tc>
        <w:tc>
          <w:tcPr>
            <w:tcW w:w="484" w:type="pct"/>
            <w:vMerge w:val="restart"/>
          </w:tcPr>
          <w:p w14:paraId="3A6A869B" w14:textId="77777777" w:rsidR="004C3BA8" w:rsidRPr="00C70209" w:rsidRDefault="004C3BA8" w:rsidP="005B2300">
            <w:pPr>
              <w:pStyle w:val="Tabletext"/>
              <w:rPr>
                <w:sz w:val="16"/>
                <w:szCs w:val="16"/>
              </w:rPr>
            </w:pPr>
            <w:r w:rsidRPr="00C70209">
              <w:rPr>
                <w:sz w:val="16"/>
                <w:szCs w:val="16"/>
              </w:rPr>
              <w:t>Retrospective cohort</w:t>
            </w:r>
          </w:p>
          <w:p w14:paraId="23BAAE12" w14:textId="77777777" w:rsidR="004C3BA8" w:rsidRPr="00C70209" w:rsidRDefault="004C3BA8" w:rsidP="005B2300">
            <w:pPr>
              <w:pStyle w:val="Tabletext"/>
              <w:rPr>
                <w:sz w:val="16"/>
                <w:szCs w:val="16"/>
              </w:rPr>
            </w:pPr>
            <w:r w:rsidRPr="00C70209">
              <w:rPr>
                <w:sz w:val="16"/>
                <w:szCs w:val="16"/>
              </w:rPr>
              <w:t>N=335</w:t>
            </w:r>
          </w:p>
        </w:tc>
        <w:tc>
          <w:tcPr>
            <w:tcW w:w="485" w:type="pct"/>
            <w:vMerge w:val="restart"/>
          </w:tcPr>
          <w:p w14:paraId="4BB4A023" w14:textId="77777777" w:rsidR="004C3BA8" w:rsidRPr="00C70209" w:rsidRDefault="004C3BA8" w:rsidP="005B2300">
            <w:pPr>
              <w:pStyle w:val="Tabletext"/>
              <w:rPr>
                <w:sz w:val="16"/>
                <w:szCs w:val="16"/>
              </w:rPr>
            </w:pPr>
            <w:r w:rsidRPr="00C70209">
              <w:rPr>
                <w:sz w:val="16"/>
                <w:szCs w:val="16"/>
              </w:rPr>
              <w:t>Children (0–18 years) admitted to PICU post-surgery</w:t>
            </w:r>
          </w:p>
        </w:tc>
        <w:tc>
          <w:tcPr>
            <w:tcW w:w="480" w:type="pct"/>
            <w:vMerge w:val="restart"/>
          </w:tcPr>
          <w:p w14:paraId="6B703002" w14:textId="77777777" w:rsidR="004C3BA8" w:rsidRPr="00C70209" w:rsidRDefault="004C3BA8" w:rsidP="005B2300">
            <w:pPr>
              <w:pStyle w:val="Tabletext"/>
              <w:rPr>
                <w:sz w:val="16"/>
                <w:szCs w:val="16"/>
              </w:rPr>
            </w:pPr>
            <w:r w:rsidRPr="00C70209">
              <w:rPr>
                <w:sz w:val="16"/>
                <w:szCs w:val="16"/>
              </w:rPr>
              <w:t>Single tertiary PICU, The Netherlands</w:t>
            </w:r>
          </w:p>
        </w:tc>
        <w:tc>
          <w:tcPr>
            <w:tcW w:w="488" w:type="pct"/>
            <w:gridSpan w:val="2"/>
            <w:vMerge w:val="restart"/>
          </w:tcPr>
          <w:p w14:paraId="49EEC000" w14:textId="4E705AFC" w:rsidR="004C3BA8" w:rsidRPr="00C70209" w:rsidRDefault="004C3BA8" w:rsidP="005B2300">
            <w:pPr>
              <w:pStyle w:val="Tabletext"/>
              <w:rPr>
                <w:sz w:val="16"/>
                <w:szCs w:val="16"/>
              </w:rPr>
            </w:pPr>
            <w:r w:rsidRPr="00C70209">
              <w:rPr>
                <w:sz w:val="16"/>
                <w:szCs w:val="16"/>
              </w:rPr>
              <w:t>RBC transfusion within 48 hours of admission (leukocyte</w:t>
            </w:r>
            <w:r w:rsidR="00BB008C" w:rsidRPr="00C70209">
              <w:rPr>
                <w:sz w:val="16"/>
                <w:szCs w:val="16"/>
              </w:rPr>
              <w:t xml:space="preserve"> </w:t>
            </w:r>
            <w:r w:rsidRPr="00C70209">
              <w:rPr>
                <w:sz w:val="16"/>
                <w:szCs w:val="16"/>
              </w:rPr>
              <w:t xml:space="preserve">depleted) </w:t>
            </w:r>
            <w:r w:rsidR="00C91BAE" w:rsidRPr="00C70209">
              <w:rPr>
                <w:sz w:val="16"/>
                <w:szCs w:val="16"/>
              </w:rPr>
              <w:t>versus</w:t>
            </w:r>
            <w:r w:rsidRPr="00C70209">
              <w:rPr>
                <w:sz w:val="16"/>
                <w:szCs w:val="16"/>
              </w:rPr>
              <w:t xml:space="preserve"> no transfusion within 48 hours</w:t>
            </w:r>
          </w:p>
        </w:tc>
        <w:tc>
          <w:tcPr>
            <w:tcW w:w="485" w:type="pct"/>
          </w:tcPr>
          <w:p w14:paraId="6748A2D4" w14:textId="6F71D2AB" w:rsidR="004C3BA8" w:rsidRPr="00C70209" w:rsidRDefault="004C3BA8" w:rsidP="005B2300">
            <w:pPr>
              <w:pStyle w:val="Tabletext"/>
              <w:rPr>
                <w:sz w:val="16"/>
                <w:szCs w:val="16"/>
              </w:rPr>
            </w:pPr>
            <w:r w:rsidRPr="00C70209">
              <w:rPr>
                <w:sz w:val="16"/>
                <w:szCs w:val="16"/>
              </w:rPr>
              <w:t>In</w:t>
            </w:r>
            <w:r w:rsidR="00363BA0" w:rsidRPr="00C70209">
              <w:rPr>
                <w:sz w:val="16"/>
                <w:szCs w:val="16"/>
              </w:rPr>
              <w:t xml:space="preserve"> </w:t>
            </w:r>
            <w:r w:rsidRPr="00C70209">
              <w:rPr>
                <w:sz w:val="16"/>
                <w:szCs w:val="16"/>
              </w:rPr>
              <w:t>PICU mortality (all patients)</w:t>
            </w:r>
          </w:p>
        </w:tc>
        <w:tc>
          <w:tcPr>
            <w:tcW w:w="587" w:type="pct"/>
            <w:gridSpan w:val="3"/>
          </w:tcPr>
          <w:p w14:paraId="689B8F42" w14:textId="77777777" w:rsidR="004C3BA8" w:rsidRPr="00C70209" w:rsidRDefault="004C3BA8" w:rsidP="005B2300">
            <w:pPr>
              <w:pStyle w:val="Tabletext"/>
              <w:rPr>
                <w:sz w:val="16"/>
                <w:szCs w:val="16"/>
              </w:rPr>
            </w:pPr>
            <w:r w:rsidRPr="00C70209">
              <w:rPr>
                <w:sz w:val="16"/>
                <w:szCs w:val="16"/>
              </w:rPr>
              <w:t>2/86 (2.3%)</w:t>
            </w:r>
          </w:p>
        </w:tc>
        <w:tc>
          <w:tcPr>
            <w:tcW w:w="519" w:type="pct"/>
            <w:gridSpan w:val="3"/>
          </w:tcPr>
          <w:p w14:paraId="32D3B490" w14:textId="77777777" w:rsidR="004C3BA8" w:rsidRPr="00C70209" w:rsidRDefault="004C3BA8" w:rsidP="005B2300">
            <w:pPr>
              <w:pStyle w:val="Tabletext"/>
              <w:rPr>
                <w:sz w:val="16"/>
                <w:szCs w:val="16"/>
              </w:rPr>
            </w:pPr>
            <w:r w:rsidRPr="00C70209">
              <w:rPr>
                <w:sz w:val="16"/>
                <w:szCs w:val="16"/>
              </w:rPr>
              <w:t>1/249 (0.4%)</w:t>
            </w:r>
          </w:p>
        </w:tc>
        <w:tc>
          <w:tcPr>
            <w:tcW w:w="520" w:type="pct"/>
          </w:tcPr>
          <w:p w14:paraId="7EC2CD21" w14:textId="77777777" w:rsidR="004C3BA8" w:rsidRPr="00C70209" w:rsidRDefault="00F25B09" w:rsidP="005B2300">
            <w:pPr>
              <w:pStyle w:val="Tabletext"/>
              <w:rPr>
                <w:sz w:val="16"/>
                <w:szCs w:val="16"/>
              </w:rPr>
            </w:pPr>
            <w:r w:rsidRPr="00C70209">
              <w:rPr>
                <w:sz w:val="16"/>
                <w:szCs w:val="16"/>
              </w:rPr>
              <w:t>RR 5.79 [0.53, 63.06]</w:t>
            </w:r>
            <w:r w:rsidRPr="00C70209">
              <w:rPr>
                <w:sz w:val="16"/>
                <w:szCs w:val="16"/>
                <w:vertAlign w:val="superscript"/>
              </w:rPr>
              <w:t>c</w:t>
            </w:r>
          </w:p>
        </w:tc>
        <w:tc>
          <w:tcPr>
            <w:tcW w:w="575" w:type="pct"/>
          </w:tcPr>
          <w:p w14:paraId="12445C82" w14:textId="77777777" w:rsidR="004C3BA8" w:rsidRPr="00C70209" w:rsidRDefault="004C3BA8" w:rsidP="005B2300">
            <w:pPr>
              <w:pStyle w:val="Tabletext"/>
              <w:rPr>
                <w:i/>
                <w:sz w:val="16"/>
                <w:szCs w:val="16"/>
              </w:rPr>
            </w:pPr>
            <w:r w:rsidRPr="00C70209">
              <w:rPr>
                <w:i/>
                <w:sz w:val="16"/>
                <w:szCs w:val="16"/>
              </w:rPr>
              <w:t>No significant difference</w:t>
            </w:r>
          </w:p>
          <w:p w14:paraId="639DA1E5" w14:textId="02021B4B" w:rsidR="00F25B09" w:rsidRPr="00C70209" w:rsidRDefault="001A475D" w:rsidP="005B2300">
            <w:pPr>
              <w:pStyle w:val="Tabletext"/>
              <w:rPr>
                <w:sz w:val="16"/>
                <w:szCs w:val="16"/>
              </w:rPr>
            </w:pPr>
            <w:r w:rsidRPr="001A475D">
              <w:rPr>
                <w:i/>
                <w:sz w:val="16"/>
                <w:szCs w:val="16"/>
              </w:rPr>
              <w:t>P = </w:t>
            </w:r>
            <w:r w:rsidR="00F25B09" w:rsidRPr="00C70209">
              <w:rPr>
                <w:sz w:val="16"/>
                <w:szCs w:val="16"/>
              </w:rPr>
              <w:t>0.15</w:t>
            </w:r>
            <w:r w:rsidR="00F25B09" w:rsidRPr="00C70209">
              <w:rPr>
                <w:sz w:val="16"/>
                <w:szCs w:val="16"/>
                <w:vertAlign w:val="superscript"/>
              </w:rPr>
              <w:t>c</w:t>
            </w:r>
          </w:p>
          <w:p w14:paraId="3158B0A6" w14:textId="46E8AFB1" w:rsidR="004C3BA8" w:rsidRPr="00C70209" w:rsidRDefault="001A475D" w:rsidP="005B2300">
            <w:pPr>
              <w:pStyle w:val="Tabletext"/>
              <w:rPr>
                <w:sz w:val="16"/>
                <w:szCs w:val="16"/>
              </w:rPr>
            </w:pPr>
            <w:r w:rsidRPr="001A475D">
              <w:rPr>
                <w:i/>
                <w:sz w:val="16"/>
                <w:szCs w:val="16"/>
              </w:rPr>
              <w:t>P = </w:t>
            </w:r>
            <w:r w:rsidR="004C3BA8" w:rsidRPr="00C70209">
              <w:rPr>
                <w:sz w:val="16"/>
                <w:szCs w:val="16"/>
              </w:rPr>
              <w:t>0.163</w:t>
            </w:r>
            <w:r w:rsidR="00F25B09" w:rsidRPr="00C70209">
              <w:rPr>
                <w:sz w:val="16"/>
                <w:szCs w:val="16"/>
                <w:vertAlign w:val="superscript"/>
              </w:rPr>
              <w:t>d</w:t>
            </w:r>
          </w:p>
        </w:tc>
      </w:tr>
      <w:tr w:rsidR="004C3BA8" w:rsidRPr="00C70209" w14:paraId="489733B7" w14:textId="77777777" w:rsidTr="004C3BA8">
        <w:trPr>
          <w:tblHeader/>
        </w:trPr>
        <w:tc>
          <w:tcPr>
            <w:tcW w:w="377" w:type="pct"/>
            <w:vMerge/>
          </w:tcPr>
          <w:p w14:paraId="1817F496" w14:textId="77777777" w:rsidR="004C3BA8" w:rsidRPr="00C70209" w:rsidRDefault="004C3BA8" w:rsidP="005B2300">
            <w:pPr>
              <w:pStyle w:val="Tabletext"/>
              <w:rPr>
                <w:rFonts w:cs="Tahoma"/>
                <w:szCs w:val="21"/>
                <w:lang w:eastAsia="en-GB"/>
              </w:rPr>
            </w:pPr>
          </w:p>
        </w:tc>
        <w:tc>
          <w:tcPr>
            <w:tcW w:w="484" w:type="pct"/>
            <w:vMerge/>
          </w:tcPr>
          <w:p w14:paraId="6A0ECB13" w14:textId="77777777" w:rsidR="004C3BA8" w:rsidRPr="00C70209" w:rsidRDefault="004C3BA8" w:rsidP="005B2300">
            <w:pPr>
              <w:pStyle w:val="Tabletext"/>
              <w:rPr>
                <w:sz w:val="16"/>
                <w:szCs w:val="16"/>
              </w:rPr>
            </w:pPr>
          </w:p>
        </w:tc>
        <w:tc>
          <w:tcPr>
            <w:tcW w:w="485" w:type="pct"/>
            <w:vMerge/>
          </w:tcPr>
          <w:p w14:paraId="549174AA" w14:textId="77777777" w:rsidR="004C3BA8" w:rsidRPr="00C70209" w:rsidRDefault="004C3BA8" w:rsidP="005B2300">
            <w:pPr>
              <w:pStyle w:val="Tabletext"/>
              <w:rPr>
                <w:sz w:val="16"/>
                <w:szCs w:val="16"/>
              </w:rPr>
            </w:pPr>
          </w:p>
        </w:tc>
        <w:tc>
          <w:tcPr>
            <w:tcW w:w="480" w:type="pct"/>
            <w:vMerge/>
          </w:tcPr>
          <w:p w14:paraId="6B3572A6" w14:textId="77777777" w:rsidR="004C3BA8" w:rsidRPr="00C70209" w:rsidRDefault="004C3BA8" w:rsidP="005B2300">
            <w:pPr>
              <w:pStyle w:val="Tabletext"/>
              <w:rPr>
                <w:sz w:val="16"/>
                <w:szCs w:val="16"/>
              </w:rPr>
            </w:pPr>
          </w:p>
        </w:tc>
        <w:tc>
          <w:tcPr>
            <w:tcW w:w="488" w:type="pct"/>
            <w:gridSpan w:val="2"/>
            <w:vMerge/>
          </w:tcPr>
          <w:p w14:paraId="7C7C42C9" w14:textId="77777777" w:rsidR="004C3BA8" w:rsidRPr="00C70209" w:rsidRDefault="004C3BA8" w:rsidP="005B2300">
            <w:pPr>
              <w:pStyle w:val="Tabletext"/>
              <w:rPr>
                <w:sz w:val="16"/>
                <w:szCs w:val="16"/>
              </w:rPr>
            </w:pPr>
          </w:p>
        </w:tc>
        <w:tc>
          <w:tcPr>
            <w:tcW w:w="485" w:type="pct"/>
            <w:tcBorders>
              <w:bottom w:val="nil"/>
            </w:tcBorders>
          </w:tcPr>
          <w:p w14:paraId="461B1C38" w14:textId="77777777" w:rsidR="004C3BA8" w:rsidRPr="00C70209" w:rsidRDefault="004C3BA8" w:rsidP="005B2300">
            <w:pPr>
              <w:pStyle w:val="Tabletext"/>
              <w:rPr>
                <w:sz w:val="16"/>
                <w:szCs w:val="16"/>
              </w:rPr>
            </w:pPr>
          </w:p>
        </w:tc>
        <w:tc>
          <w:tcPr>
            <w:tcW w:w="1626" w:type="pct"/>
            <w:gridSpan w:val="7"/>
          </w:tcPr>
          <w:p w14:paraId="19166C49" w14:textId="77777777" w:rsidR="004C3BA8" w:rsidRPr="00C70209" w:rsidRDefault="004C3BA8" w:rsidP="005B2300">
            <w:pPr>
              <w:pStyle w:val="Tabletext-evidencematrix"/>
              <w:rPr>
                <w:szCs w:val="16"/>
              </w:rPr>
            </w:pPr>
            <w:r w:rsidRPr="00C70209">
              <w:rPr>
                <w:i/>
              </w:rPr>
              <w:t>Subgroup analysis: patients with normal physiology post-surgery.</w:t>
            </w:r>
          </w:p>
        </w:tc>
        <w:tc>
          <w:tcPr>
            <w:tcW w:w="575" w:type="pct"/>
          </w:tcPr>
          <w:p w14:paraId="0C44DB21" w14:textId="77777777" w:rsidR="004C3BA8" w:rsidRPr="00C70209" w:rsidRDefault="004C3BA8" w:rsidP="005B2300">
            <w:pPr>
              <w:pStyle w:val="Tabletext"/>
              <w:rPr>
                <w:i/>
                <w:sz w:val="16"/>
                <w:szCs w:val="16"/>
              </w:rPr>
            </w:pPr>
          </w:p>
        </w:tc>
      </w:tr>
      <w:tr w:rsidR="004C3BA8" w:rsidRPr="00C70209" w14:paraId="1F66062D" w14:textId="77777777" w:rsidTr="004C3BA8">
        <w:trPr>
          <w:tblHeader/>
        </w:trPr>
        <w:tc>
          <w:tcPr>
            <w:tcW w:w="377" w:type="pct"/>
            <w:vMerge/>
          </w:tcPr>
          <w:p w14:paraId="6BA7CC31" w14:textId="77777777" w:rsidR="004C3BA8" w:rsidRPr="00C70209" w:rsidRDefault="004C3BA8" w:rsidP="005B2300">
            <w:pPr>
              <w:pStyle w:val="Tabletext"/>
              <w:rPr>
                <w:rFonts w:cs="Tahoma"/>
                <w:szCs w:val="21"/>
                <w:lang w:eastAsia="en-GB"/>
              </w:rPr>
            </w:pPr>
          </w:p>
        </w:tc>
        <w:tc>
          <w:tcPr>
            <w:tcW w:w="484" w:type="pct"/>
            <w:vMerge/>
          </w:tcPr>
          <w:p w14:paraId="1F517667" w14:textId="77777777" w:rsidR="004C3BA8" w:rsidRPr="00C70209" w:rsidRDefault="004C3BA8" w:rsidP="005B2300">
            <w:pPr>
              <w:pStyle w:val="Tabletext"/>
              <w:rPr>
                <w:sz w:val="16"/>
                <w:szCs w:val="16"/>
              </w:rPr>
            </w:pPr>
          </w:p>
        </w:tc>
        <w:tc>
          <w:tcPr>
            <w:tcW w:w="485" w:type="pct"/>
            <w:vMerge/>
          </w:tcPr>
          <w:p w14:paraId="133817FA" w14:textId="77777777" w:rsidR="004C3BA8" w:rsidRPr="00C70209" w:rsidRDefault="004C3BA8" w:rsidP="005B2300">
            <w:pPr>
              <w:pStyle w:val="Tabletext"/>
              <w:rPr>
                <w:sz w:val="16"/>
                <w:szCs w:val="16"/>
              </w:rPr>
            </w:pPr>
          </w:p>
        </w:tc>
        <w:tc>
          <w:tcPr>
            <w:tcW w:w="480" w:type="pct"/>
            <w:vMerge/>
          </w:tcPr>
          <w:p w14:paraId="69FC7B07" w14:textId="77777777" w:rsidR="004C3BA8" w:rsidRPr="00C70209" w:rsidRDefault="004C3BA8" w:rsidP="005B2300">
            <w:pPr>
              <w:pStyle w:val="Tabletext"/>
              <w:rPr>
                <w:sz w:val="16"/>
                <w:szCs w:val="16"/>
              </w:rPr>
            </w:pPr>
          </w:p>
        </w:tc>
        <w:tc>
          <w:tcPr>
            <w:tcW w:w="488" w:type="pct"/>
            <w:gridSpan w:val="2"/>
            <w:vMerge/>
          </w:tcPr>
          <w:p w14:paraId="1608B800" w14:textId="77777777" w:rsidR="004C3BA8" w:rsidRPr="00C70209" w:rsidRDefault="004C3BA8" w:rsidP="005B2300">
            <w:pPr>
              <w:pStyle w:val="Tabletext"/>
              <w:rPr>
                <w:sz w:val="16"/>
                <w:szCs w:val="16"/>
              </w:rPr>
            </w:pPr>
          </w:p>
        </w:tc>
        <w:tc>
          <w:tcPr>
            <w:tcW w:w="485" w:type="pct"/>
            <w:tcBorders>
              <w:top w:val="nil"/>
            </w:tcBorders>
          </w:tcPr>
          <w:p w14:paraId="6787A686" w14:textId="08C5C8B2" w:rsidR="004C3BA8" w:rsidRPr="00C70209" w:rsidRDefault="004C3BA8" w:rsidP="005B2300">
            <w:pPr>
              <w:pStyle w:val="Tabletext"/>
              <w:rPr>
                <w:sz w:val="16"/>
                <w:szCs w:val="16"/>
              </w:rPr>
            </w:pPr>
            <w:r w:rsidRPr="00C70209">
              <w:rPr>
                <w:sz w:val="16"/>
                <w:szCs w:val="16"/>
              </w:rPr>
              <w:t>In</w:t>
            </w:r>
            <w:r w:rsidR="00363BA0" w:rsidRPr="00C70209">
              <w:rPr>
                <w:sz w:val="16"/>
                <w:szCs w:val="16"/>
              </w:rPr>
              <w:t xml:space="preserve"> </w:t>
            </w:r>
            <w:r w:rsidRPr="00C70209">
              <w:rPr>
                <w:sz w:val="16"/>
                <w:szCs w:val="16"/>
              </w:rPr>
              <w:t>PICU mortality</w:t>
            </w:r>
          </w:p>
        </w:tc>
        <w:tc>
          <w:tcPr>
            <w:tcW w:w="587" w:type="pct"/>
            <w:gridSpan w:val="3"/>
          </w:tcPr>
          <w:p w14:paraId="5A0C4A4E" w14:textId="77777777" w:rsidR="004C3BA8" w:rsidRPr="00C70209" w:rsidRDefault="004C3BA8" w:rsidP="005B2300">
            <w:pPr>
              <w:pStyle w:val="Tabletext"/>
              <w:rPr>
                <w:sz w:val="16"/>
                <w:szCs w:val="16"/>
              </w:rPr>
            </w:pPr>
            <w:r w:rsidRPr="00C70209">
              <w:rPr>
                <w:sz w:val="16"/>
                <w:szCs w:val="16"/>
              </w:rPr>
              <w:t>0/66 (0%)</w:t>
            </w:r>
          </w:p>
        </w:tc>
        <w:tc>
          <w:tcPr>
            <w:tcW w:w="519" w:type="pct"/>
            <w:gridSpan w:val="3"/>
          </w:tcPr>
          <w:p w14:paraId="248B7432" w14:textId="77777777" w:rsidR="004C3BA8" w:rsidRPr="00C70209" w:rsidRDefault="004C3BA8" w:rsidP="005B2300">
            <w:pPr>
              <w:pStyle w:val="Tabletext"/>
              <w:rPr>
                <w:sz w:val="16"/>
                <w:szCs w:val="16"/>
              </w:rPr>
            </w:pPr>
            <w:r w:rsidRPr="00C70209">
              <w:rPr>
                <w:sz w:val="16"/>
                <w:szCs w:val="16"/>
              </w:rPr>
              <w:t>0/205 (0%)</w:t>
            </w:r>
          </w:p>
        </w:tc>
        <w:tc>
          <w:tcPr>
            <w:tcW w:w="520" w:type="pct"/>
          </w:tcPr>
          <w:p w14:paraId="14F55E2F" w14:textId="77777777" w:rsidR="004C3BA8" w:rsidRPr="00C70209" w:rsidRDefault="004C3BA8" w:rsidP="005B2300">
            <w:pPr>
              <w:pStyle w:val="Tabletext"/>
              <w:rPr>
                <w:sz w:val="16"/>
                <w:szCs w:val="16"/>
              </w:rPr>
            </w:pPr>
            <w:r w:rsidRPr="00C70209">
              <w:rPr>
                <w:sz w:val="16"/>
                <w:szCs w:val="16"/>
              </w:rPr>
              <w:t>Not estimable</w:t>
            </w:r>
          </w:p>
        </w:tc>
        <w:tc>
          <w:tcPr>
            <w:tcW w:w="575" w:type="pct"/>
          </w:tcPr>
          <w:p w14:paraId="242AF782" w14:textId="77777777" w:rsidR="004C3BA8" w:rsidRPr="00C70209" w:rsidRDefault="004C3BA8" w:rsidP="005B2300">
            <w:pPr>
              <w:pStyle w:val="Tabletext"/>
              <w:rPr>
                <w:sz w:val="16"/>
                <w:szCs w:val="16"/>
              </w:rPr>
            </w:pPr>
            <w:r w:rsidRPr="00C70209">
              <w:rPr>
                <w:sz w:val="16"/>
                <w:szCs w:val="16"/>
              </w:rPr>
              <w:t>NA</w:t>
            </w:r>
          </w:p>
        </w:tc>
      </w:tr>
      <w:tr w:rsidR="004C3BA8" w:rsidRPr="00C70209" w14:paraId="77E0329D" w14:textId="77777777" w:rsidTr="004C3BA8">
        <w:trPr>
          <w:trHeight w:val="611"/>
        </w:trPr>
        <w:tc>
          <w:tcPr>
            <w:tcW w:w="377" w:type="pct"/>
            <w:vMerge w:val="restart"/>
            <w:shd w:val="clear" w:color="auto" w:fill="auto"/>
          </w:tcPr>
          <w:p w14:paraId="2807BEEC" w14:textId="79D70A1C" w:rsidR="003E363E" w:rsidRPr="00C70209" w:rsidRDefault="003E363E" w:rsidP="005B2300">
            <w:pPr>
              <w:pStyle w:val="Tabletext-evidencematrix"/>
            </w:pPr>
            <w:r w:rsidRPr="00C70209">
              <w:t>Nacoti 2012</w:t>
            </w:r>
            <w:r w:rsidR="00E1112B"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00E1112B" w:rsidRPr="00C70209">
              <w:fldChar w:fldCharType="separate"/>
            </w:r>
            <w:r w:rsidR="003F7DCB" w:rsidRPr="00C70209">
              <w:rPr>
                <w:vertAlign w:val="superscript"/>
              </w:rPr>
              <w:t>69</w:t>
            </w:r>
            <w:r w:rsidR="00E1112B" w:rsidRPr="00C70209">
              <w:fldChar w:fldCharType="end"/>
            </w:r>
          </w:p>
          <w:p w14:paraId="4C341DA7" w14:textId="1719A9D5" w:rsidR="003E363E" w:rsidRPr="00C70209" w:rsidRDefault="003E363E" w:rsidP="005B2300">
            <w:pPr>
              <w:pStyle w:val="Tabletext-evidencematrix"/>
            </w:pPr>
            <w:r w:rsidRPr="00C70209">
              <w:t>Level III</w:t>
            </w:r>
            <w:r w:rsidR="00E64EC2" w:rsidRPr="00C70209">
              <w:t>–2</w:t>
            </w:r>
          </w:p>
          <w:p w14:paraId="0662792C" w14:textId="77777777" w:rsidR="003E363E" w:rsidRPr="00C70209" w:rsidRDefault="003E363E" w:rsidP="005B2300">
            <w:pPr>
              <w:pStyle w:val="Tabletext-evidencematrix"/>
            </w:pPr>
            <w:r w:rsidRPr="00C70209">
              <w:rPr>
                <w:i/>
              </w:rPr>
              <w:t>Fair</w:t>
            </w:r>
          </w:p>
        </w:tc>
        <w:tc>
          <w:tcPr>
            <w:tcW w:w="484" w:type="pct"/>
            <w:vMerge w:val="restart"/>
            <w:shd w:val="clear" w:color="auto" w:fill="auto"/>
          </w:tcPr>
          <w:p w14:paraId="0ACF36DF" w14:textId="77777777" w:rsidR="003E363E" w:rsidRPr="00C70209" w:rsidRDefault="003E363E" w:rsidP="005B2300">
            <w:pPr>
              <w:pStyle w:val="Tabletext-evidencematrix"/>
            </w:pPr>
            <w:r w:rsidRPr="00C70209">
              <w:t>Retrospective cohort</w:t>
            </w:r>
          </w:p>
          <w:p w14:paraId="4A78D118" w14:textId="77777777" w:rsidR="003E363E" w:rsidRPr="00C70209" w:rsidRDefault="003E363E" w:rsidP="005B2300">
            <w:pPr>
              <w:pStyle w:val="Tabletext-evidencematrix"/>
            </w:pPr>
            <w:r w:rsidRPr="00C70209">
              <w:t>N=243</w:t>
            </w:r>
          </w:p>
        </w:tc>
        <w:tc>
          <w:tcPr>
            <w:tcW w:w="485" w:type="pct"/>
            <w:vMerge w:val="restart"/>
            <w:shd w:val="clear" w:color="auto" w:fill="auto"/>
          </w:tcPr>
          <w:p w14:paraId="17FA5585" w14:textId="30F5953E" w:rsidR="003E363E" w:rsidRPr="00C70209" w:rsidRDefault="003E363E" w:rsidP="005B2300">
            <w:pPr>
              <w:pStyle w:val="Tabletext-evidencematrix"/>
            </w:pPr>
            <w:r w:rsidRPr="00C70209">
              <w:t>Childr</w:t>
            </w:r>
            <w:r w:rsidR="004C3BA8" w:rsidRPr="00C70209">
              <w:t>en</w:t>
            </w:r>
            <w:r w:rsidRPr="00C70209">
              <w:t xml:space="preserve"> (</w:t>
            </w:r>
            <w:r w:rsidR="00FB7912" w:rsidRPr="00C70209">
              <w:t>&lt;</w:t>
            </w:r>
            <w:r w:rsidRPr="00C70209">
              <w:t>18 years) requiring liver transplant</w:t>
            </w:r>
          </w:p>
        </w:tc>
        <w:tc>
          <w:tcPr>
            <w:tcW w:w="484" w:type="pct"/>
            <w:gridSpan w:val="2"/>
            <w:vMerge w:val="restart"/>
            <w:shd w:val="clear" w:color="auto" w:fill="auto"/>
          </w:tcPr>
          <w:p w14:paraId="79AF93F3" w14:textId="77777777" w:rsidR="003E363E" w:rsidRPr="00C70209" w:rsidRDefault="003E363E" w:rsidP="005B2300">
            <w:pPr>
              <w:pStyle w:val="Tabletext-evidencematrix"/>
            </w:pPr>
            <w:r w:rsidRPr="00C70209">
              <w:t>Single hospital, Italy</w:t>
            </w:r>
          </w:p>
        </w:tc>
        <w:tc>
          <w:tcPr>
            <w:tcW w:w="484" w:type="pct"/>
            <w:vMerge w:val="restart"/>
            <w:shd w:val="clear" w:color="auto" w:fill="auto"/>
          </w:tcPr>
          <w:p w14:paraId="5FCBB9CD" w14:textId="3BD9CC81" w:rsidR="003E363E" w:rsidRPr="00C70209" w:rsidRDefault="003E363E" w:rsidP="005B2300">
            <w:pPr>
              <w:pStyle w:val="Tabletext-evidencematrix"/>
            </w:pPr>
            <w:r w:rsidRPr="00C70209">
              <w:t xml:space="preserve">Transfusion of </w:t>
            </w:r>
            <w:r w:rsidR="00FB7912" w:rsidRPr="00C70209">
              <w:t>≥</w:t>
            </w:r>
            <w:r w:rsidRPr="00C70209">
              <w:t xml:space="preserve">3 units </w:t>
            </w:r>
            <w:r w:rsidR="00C428FD" w:rsidRPr="00C70209">
              <w:t>RBC</w:t>
            </w:r>
            <w:r w:rsidRPr="00C70209">
              <w:t xml:space="preserve"> </w:t>
            </w:r>
            <w:r w:rsidR="00C91BAE" w:rsidRPr="00C70209">
              <w:t>versus</w:t>
            </w:r>
            <w:r w:rsidRPr="00C70209">
              <w:t xml:space="preserve"> 2 units </w:t>
            </w:r>
            <w:r w:rsidR="00C428FD" w:rsidRPr="00C70209">
              <w:t>RBC</w:t>
            </w:r>
            <w:r w:rsidRPr="00C70209">
              <w:t xml:space="preserve"> </w:t>
            </w:r>
            <w:r w:rsidR="00C91BAE" w:rsidRPr="00C70209">
              <w:t>versus</w:t>
            </w:r>
            <w:r w:rsidRPr="00C70209">
              <w:t xml:space="preserve"> </w:t>
            </w:r>
            <w:r w:rsidR="00FB7912" w:rsidRPr="00C70209">
              <w:t>≤</w:t>
            </w:r>
            <w:r w:rsidRPr="00C70209">
              <w:t xml:space="preserve">1 unit </w:t>
            </w:r>
            <w:r w:rsidR="00C428FD" w:rsidRPr="00C70209">
              <w:t>RBC</w:t>
            </w:r>
          </w:p>
        </w:tc>
        <w:tc>
          <w:tcPr>
            <w:tcW w:w="485" w:type="pct"/>
            <w:vMerge w:val="restart"/>
            <w:shd w:val="clear" w:color="auto" w:fill="auto"/>
          </w:tcPr>
          <w:p w14:paraId="25A3D64D" w14:textId="77777777" w:rsidR="003E363E" w:rsidRPr="00C70209" w:rsidRDefault="003E363E" w:rsidP="005B2300">
            <w:pPr>
              <w:pStyle w:val="Tabletext-evidencematrix"/>
            </w:pPr>
            <w:r w:rsidRPr="00C70209">
              <w:t>Survival at 12 months</w:t>
            </w:r>
          </w:p>
        </w:tc>
        <w:tc>
          <w:tcPr>
            <w:tcW w:w="391" w:type="pct"/>
            <w:gridSpan w:val="2"/>
            <w:shd w:val="clear" w:color="auto" w:fill="auto"/>
          </w:tcPr>
          <w:p w14:paraId="1960FFDF" w14:textId="77777777" w:rsidR="003E363E" w:rsidRPr="00C70209" w:rsidRDefault="003E363E" w:rsidP="005B2300">
            <w:pPr>
              <w:pStyle w:val="Tabletext-evidencematrix"/>
            </w:pPr>
            <w:r w:rsidRPr="00C70209">
              <w:t>≥3 units</w:t>
            </w:r>
          </w:p>
          <w:p w14:paraId="3944D4D2" w14:textId="77777777" w:rsidR="003E363E" w:rsidRPr="00C70209" w:rsidRDefault="003E363E" w:rsidP="005B2300">
            <w:pPr>
              <w:pStyle w:val="Tabletext-evidencematrix"/>
            </w:pPr>
            <w:r w:rsidRPr="00C70209">
              <w:t>NR (69.9%)</w:t>
            </w:r>
          </w:p>
        </w:tc>
        <w:tc>
          <w:tcPr>
            <w:tcW w:w="368" w:type="pct"/>
            <w:gridSpan w:val="3"/>
            <w:shd w:val="clear" w:color="auto" w:fill="auto"/>
          </w:tcPr>
          <w:p w14:paraId="20A548B8" w14:textId="77777777" w:rsidR="003E363E" w:rsidRPr="00C70209" w:rsidRDefault="003E363E" w:rsidP="005B2300">
            <w:pPr>
              <w:pStyle w:val="Tabletext-evidencematrix"/>
            </w:pPr>
            <w:r w:rsidRPr="00C70209">
              <w:t>2 units</w:t>
            </w:r>
          </w:p>
          <w:p w14:paraId="7FE378CE" w14:textId="77777777" w:rsidR="003E363E" w:rsidRPr="00C70209" w:rsidRDefault="003E363E" w:rsidP="005B2300">
            <w:pPr>
              <w:pStyle w:val="Tabletext-evidencematrix"/>
            </w:pPr>
            <w:r w:rsidRPr="00C70209">
              <w:t>NR (89.1%)</w:t>
            </w:r>
          </w:p>
        </w:tc>
        <w:tc>
          <w:tcPr>
            <w:tcW w:w="347" w:type="pct"/>
            <w:shd w:val="clear" w:color="auto" w:fill="auto"/>
          </w:tcPr>
          <w:p w14:paraId="549E7F5B" w14:textId="77777777" w:rsidR="003E363E" w:rsidRPr="00C70209" w:rsidRDefault="003E363E" w:rsidP="005B2300">
            <w:pPr>
              <w:pStyle w:val="Tabletext-evidencematrix"/>
            </w:pPr>
            <w:r w:rsidRPr="00C70209">
              <w:t>≤1 unit</w:t>
            </w:r>
          </w:p>
          <w:p w14:paraId="5F889E19" w14:textId="77777777" w:rsidR="003E363E" w:rsidRPr="00C70209" w:rsidRDefault="003E363E" w:rsidP="005B2300">
            <w:pPr>
              <w:pStyle w:val="Tabletext-evidencematrix"/>
            </w:pPr>
            <w:r w:rsidRPr="00C70209">
              <w:t>NR (94.3%)</w:t>
            </w:r>
          </w:p>
        </w:tc>
        <w:tc>
          <w:tcPr>
            <w:tcW w:w="520" w:type="pct"/>
            <w:shd w:val="clear" w:color="auto" w:fill="FFFFFF" w:themeFill="background1"/>
          </w:tcPr>
          <w:p w14:paraId="17260F55" w14:textId="77777777" w:rsidR="003E363E" w:rsidRPr="00C70209" w:rsidRDefault="003E363E" w:rsidP="005B2300">
            <w:pPr>
              <w:pStyle w:val="Tabletext-evidencematrix"/>
            </w:pPr>
            <w:r w:rsidRPr="00C70209">
              <w:t>NR</w:t>
            </w:r>
          </w:p>
        </w:tc>
        <w:tc>
          <w:tcPr>
            <w:tcW w:w="575" w:type="pct"/>
            <w:shd w:val="clear" w:color="auto" w:fill="D9D9D9" w:themeFill="background1" w:themeFillShade="D9"/>
          </w:tcPr>
          <w:p w14:paraId="2A26F916" w14:textId="77777777" w:rsidR="003E363E" w:rsidRPr="00C70209" w:rsidRDefault="003E363E" w:rsidP="005B2300">
            <w:pPr>
              <w:pStyle w:val="Tabletext-evidencematrix"/>
              <w:rPr>
                <w:i/>
              </w:rPr>
            </w:pPr>
            <w:r w:rsidRPr="00C70209">
              <w:rPr>
                <w:i/>
              </w:rPr>
              <w:t>Significant difference</w:t>
            </w:r>
          </w:p>
          <w:p w14:paraId="342E863A" w14:textId="08CAEEFE" w:rsidR="003E363E" w:rsidRPr="00C70209" w:rsidRDefault="001A475D" w:rsidP="005B2300">
            <w:pPr>
              <w:pStyle w:val="Tabletext-evidencematrix"/>
              <w:rPr>
                <w:i/>
              </w:rPr>
            </w:pPr>
            <w:r w:rsidRPr="001A475D">
              <w:rPr>
                <w:i/>
              </w:rPr>
              <w:t>P &lt; </w:t>
            </w:r>
            <w:r w:rsidR="003E363E" w:rsidRPr="00C70209">
              <w:t>0.001</w:t>
            </w:r>
          </w:p>
        </w:tc>
      </w:tr>
      <w:tr w:rsidR="003E363E" w:rsidRPr="00C70209" w14:paraId="463CE854" w14:textId="77777777" w:rsidTr="004C3BA8">
        <w:trPr>
          <w:trHeight w:val="611"/>
        </w:trPr>
        <w:tc>
          <w:tcPr>
            <w:tcW w:w="377" w:type="pct"/>
            <w:vMerge/>
            <w:shd w:val="clear" w:color="auto" w:fill="auto"/>
          </w:tcPr>
          <w:p w14:paraId="6F029F2D" w14:textId="77777777" w:rsidR="003E363E" w:rsidRPr="00C70209" w:rsidRDefault="003E363E" w:rsidP="005B2300">
            <w:pPr>
              <w:pStyle w:val="Tabletext-evidencematrix"/>
            </w:pPr>
          </w:p>
        </w:tc>
        <w:tc>
          <w:tcPr>
            <w:tcW w:w="484" w:type="pct"/>
            <w:vMerge/>
            <w:shd w:val="clear" w:color="auto" w:fill="auto"/>
          </w:tcPr>
          <w:p w14:paraId="52A18226" w14:textId="77777777" w:rsidR="003E363E" w:rsidRPr="00C70209" w:rsidRDefault="003E363E" w:rsidP="005B2300">
            <w:pPr>
              <w:pStyle w:val="Tabletext-evidencematrix"/>
            </w:pPr>
          </w:p>
        </w:tc>
        <w:tc>
          <w:tcPr>
            <w:tcW w:w="485" w:type="pct"/>
            <w:vMerge/>
            <w:shd w:val="clear" w:color="auto" w:fill="auto"/>
          </w:tcPr>
          <w:p w14:paraId="190ACEF0" w14:textId="77777777" w:rsidR="003E363E" w:rsidRPr="00C70209" w:rsidRDefault="003E363E" w:rsidP="005B2300">
            <w:pPr>
              <w:pStyle w:val="Tabletext-evidencematrix"/>
            </w:pPr>
          </w:p>
        </w:tc>
        <w:tc>
          <w:tcPr>
            <w:tcW w:w="484" w:type="pct"/>
            <w:gridSpan w:val="2"/>
            <w:vMerge/>
            <w:shd w:val="clear" w:color="auto" w:fill="auto"/>
          </w:tcPr>
          <w:p w14:paraId="4EB18C94" w14:textId="77777777" w:rsidR="003E363E" w:rsidRPr="00C70209" w:rsidRDefault="003E363E" w:rsidP="005B2300">
            <w:pPr>
              <w:pStyle w:val="Tabletext-evidencematrix"/>
            </w:pPr>
          </w:p>
        </w:tc>
        <w:tc>
          <w:tcPr>
            <w:tcW w:w="484" w:type="pct"/>
            <w:vMerge/>
            <w:shd w:val="clear" w:color="auto" w:fill="auto"/>
          </w:tcPr>
          <w:p w14:paraId="0C6AD6DF" w14:textId="77777777" w:rsidR="003E363E" w:rsidRPr="00C70209" w:rsidRDefault="003E363E" w:rsidP="005B2300">
            <w:pPr>
              <w:pStyle w:val="Tabletext-evidencematrix"/>
            </w:pPr>
          </w:p>
        </w:tc>
        <w:tc>
          <w:tcPr>
            <w:tcW w:w="485" w:type="pct"/>
            <w:vMerge/>
            <w:shd w:val="clear" w:color="auto" w:fill="auto"/>
          </w:tcPr>
          <w:p w14:paraId="79C1D8F6" w14:textId="77777777" w:rsidR="003E363E" w:rsidRPr="00C70209" w:rsidRDefault="003E363E" w:rsidP="005B2300">
            <w:pPr>
              <w:pStyle w:val="Tabletext-evidencematrix"/>
            </w:pPr>
          </w:p>
        </w:tc>
        <w:tc>
          <w:tcPr>
            <w:tcW w:w="1106" w:type="pct"/>
            <w:gridSpan w:val="6"/>
            <w:shd w:val="clear" w:color="auto" w:fill="auto"/>
          </w:tcPr>
          <w:p w14:paraId="1CAD5F2A" w14:textId="68F7E798" w:rsidR="003E363E" w:rsidRPr="00C70209" w:rsidRDefault="003E363E" w:rsidP="005B2300">
            <w:pPr>
              <w:pStyle w:val="Tabletext-subanalysis"/>
            </w:pPr>
            <w:r w:rsidRPr="00C70209">
              <w:t>Propensity</w:t>
            </w:r>
            <w:r w:rsidR="00BB008C" w:rsidRPr="00C70209">
              <w:t xml:space="preserve"> </w:t>
            </w:r>
            <w:r w:rsidRPr="00C70209">
              <w:t xml:space="preserve">score adjusted analysis for transfusion of 2 units </w:t>
            </w:r>
            <w:r w:rsidR="00C428FD" w:rsidRPr="00C70209">
              <w:t>RBC</w:t>
            </w:r>
            <w:r w:rsidRPr="00C70209">
              <w:t>.</w:t>
            </w:r>
          </w:p>
        </w:tc>
        <w:tc>
          <w:tcPr>
            <w:tcW w:w="520" w:type="pct"/>
            <w:shd w:val="clear" w:color="auto" w:fill="FFFFFF" w:themeFill="background1"/>
          </w:tcPr>
          <w:p w14:paraId="4228833B" w14:textId="77777777" w:rsidR="003E363E" w:rsidRPr="00C70209" w:rsidRDefault="003E363E" w:rsidP="005B2300">
            <w:pPr>
              <w:pStyle w:val="Tabletext-evidencematrix"/>
            </w:pPr>
            <w:r w:rsidRPr="00C70209">
              <w:t>HR 2.170 [0.747, 6.301]</w:t>
            </w:r>
          </w:p>
        </w:tc>
        <w:tc>
          <w:tcPr>
            <w:tcW w:w="575" w:type="pct"/>
            <w:shd w:val="clear" w:color="auto" w:fill="auto"/>
          </w:tcPr>
          <w:p w14:paraId="273F5862" w14:textId="77777777" w:rsidR="003E363E" w:rsidRPr="00C70209" w:rsidRDefault="003E363E" w:rsidP="005B2300">
            <w:pPr>
              <w:pStyle w:val="Tabletext-evidencematrix"/>
              <w:rPr>
                <w:i/>
              </w:rPr>
            </w:pPr>
            <w:r w:rsidRPr="00C70209">
              <w:rPr>
                <w:i/>
              </w:rPr>
              <w:t>No significant difference</w:t>
            </w:r>
          </w:p>
          <w:p w14:paraId="442E7B4C" w14:textId="580B97AC" w:rsidR="003E363E" w:rsidRPr="00C70209" w:rsidRDefault="001A475D" w:rsidP="005B2300">
            <w:pPr>
              <w:pStyle w:val="Tabletext-evidencematrix"/>
              <w:rPr>
                <w:i/>
              </w:rPr>
            </w:pPr>
            <w:r w:rsidRPr="001A475D">
              <w:rPr>
                <w:i/>
              </w:rPr>
              <w:t>P = </w:t>
            </w:r>
            <w:r w:rsidR="003E363E" w:rsidRPr="00C70209">
              <w:t>0.154</w:t>
            </w:r>
          </w:p>
        </w:tc>
      </w:tr>
      <w:tr w:rsidR="003E363E" w:rsidRPr="00C70209" w14:paraId="4B7937D9" w14:textId="77777777" w:rsidTr="004C3BA8">
        <w:trPr>
          <w:trHeight w:val="611"/>
        </w:trPr>
        <w:tc>
          <w:tcPr>
            <w:tcW w:w="377" w:type="pct"/>
            <w:vMerge/>
            <w:shd w:val="clear" w:color="auto" w:fill="auto"/>
          </w:tcPr>
          <w:p w14:paraId="29A9B090" w14:textId="77777777" w:rsidR="003E363E" w:rsidRPr="00C70209" w:rsidRDefault="003E363E" w:rsidP="005B2300">
            <w:pPr>
              <w:pStyle w:val="Tabletext-evidencematrix"/>
            </w:pPr>
          </w:p>
        </w:tc>
        <w:tc>
          <w:tcPr>
            <w:tcW w:w="484" w:type="pct"/>
            <w:vMerge/>
            <w:shd w:val="clear" w:color="auto" w:fill="auto"/>
          </w:tcPr>
          <w:p w14:paraId="6DE75A2E" w14:textId="77777777" w:rsidR="003E363E" w:rsidRPr="00C70209" w:rsidRDefault="003E363E" w:rsidP="005B2300">
            <w:pPr>
              <w:pStyle w:val="Tabletext-evidencematrix"/>
            </w:pPr>
          </w:p>
        </w:tc>
        <w:tc>
          <w:tcPr>
            <w:tcW w:w="485" w:type="pct"/>
            <w:vMerge/>
            <w:shd w:val="clear" w:color="auto" w:fill="auto"/>
          </w:tcPr>
          <w:p w14:paraId="5F7B76B1" w14:textId="77777777" w:rsidR="003E363E" w:rsidRPr="00C70209" w:rsidRDefault="003E363E" w:rsidP="005B2300">
            <w:pPr>
              <w:pStyle w:val="Tabletext-evidencematrix"/>
            </w:pPr>
          </w:p>
        </w:tc>
        <w:tc>
          <w:tcPr>
            <w:tcW w:w="484" w:type="pct"/>
            <w:gridSpan w:val="2"/>
            <w:vMerge/>
            <w:shd w:val="clear" w:color="auto" w:fill="auto"/>
          </w:tcPr>
          <w:p w14:paraId="1E85585E" w14:textId="77777777" w:rsidR="003E363E" w:rsidRPr="00C70209" w:rsidRDefault="003E363E" w:rsidP="005B2300">
            <w:pPr>
              <w:pStyle w:val="Tabletext-evidencematrix"/>
            </w:pPr>
          </w:p>
        </w:tc>
        <w:tc>
          <w:tcPr>
            <w:tcW w:w="484" w:type="pct"/>
            <w:vMerge/>
            <w:shd w:val="clear" w:color="auto" w:fill="auto"/>
          </w:tcPr>
          <w:p w14:paraId="7C9BCF7C" w14:textId="77777777" w:rsidR="003E363E" w:rsidRPr="00C70209" w:rsidRDefault="003E363E" w:rsidP="005B2300">
            <w:pPr>
              <w:pStyle w:val="Tabletext-evidencematrix"/>
            </w:pPr>
          </w:p>
        </w:tc>
        <w:tc>
          <w:tcPr>
            <w:tcW w:w="485" w:type="pct"/>
            <w:vMerge/>
            <w:shd w:val="clear" w:color="auto" w:fill="auto"/>
          </w:tcPr>
          <w:p w14:paraId="0073B0E0" w14:textId="77777777" w:rsidR="003E363E" w:rsidRPr="00C70209" w:rsidRDefault="003E363E" w:rsidP="005B2300">
            <w:pPr>
              <w:pStyle w:val="Tabletext-evidencematrix"/>
            </w:pPr>
          </w:p>
        </w:tc>
        <w:tc>
          <w:tcPr>
            <w:tcW w:w="1106" w:type="pct"/>
            <w:gridSpan w:val="6"/>
            <w:shd w:val="clear" w:color="auto" w:fill="auto"/>
          </w:tcPr>
          <w:p w14:paraId="71553958" w14:textId="292D4F72" w:rsidR="003E363E" w:rsidRPr="00C70209" w:rsidRDefault="003E363E" w:rsidP="005B2300">
            <w:pPr>
              <w:pStyle w:val="Tabletext-subanalysis"/>
            </w:pPr>
            <w:r w:rsidRPr="00C70209">
              <w:t>Propensity</w:t>
            </w:r>
            <w:r w:rsidR="00BB008C" w:rsidRPr="00C70209">
              <w:t xml:space="preserve"> </w:t>
            </w:r>
            <w:r w:rsidRPr="00C70209">
              <w:t xml:space="preserve">score adjusted analysis for transfusion of ≥3 units </w:t>
            </w:r>
            <w:r w:rsidR="00C428FD" w:rsidRPr="00C70209">
              <w:t>RBC</w:t>
            </w:r>
            <w:r w:rsidRPr="00C70209">
              <w:t>.</w:t>
            </w:r>
          </w:p>
        </w:tc>
        <w:tc>
          <w:tcPr>
            <w:tcW w:w="520" w:type="pct"/>
            <w:shd w:val="clear" w:color="auto" w:fill="FFFFFF" w:themeFill="background1"/>
          </w:tcPr>
          <w:p w14:paraId="6D85D91B" w14:textId="77777777" w:rsidR="003E363E" w:rsidRPr="00C70209" w:rsidRDefault="003E363E" w:rsidP="005B2300">
            <w:pPr>
              <w:pStyle w:val="Tabletext-evidencematrix"/>
            </w:pPr>
            <w:r w:rsidRPr="00C70209">
              <w:t>HR 3.010 [1.009, 8.979]</w:t>
            </w:r>
          </w:p>
        </w:tc>
        <w:tc>
          <w:tcPr>
            <w:tcW w:w="575" w:type="pct"/>
            <w:shd w:val="clear" w:color="auto" w:fill="D9D9D9" w:themeFill="background1" w:themeFillShade="D9"/>
          </w:tcPr>
          <w:p w14:paraId="42E6DB04" w14:textId="022FFA48" w:rsidR="003E363E" w:rsidRPr="00C70209" w:rsidRDefault="003E363E" w:rsidP="005B2300">
            <w:pPr>
              <w:pStyle w:val="Tabletext-evidencematrix"/>
              <w:rPr>
                <w:i/>
              </w:rPr>
            </w:pPr>
            <w:r w:rsidRPr="00C70209">
              <w:rPr>
                <w:i/>
              </w:rPr>
              <w:t xml:space="preserve">Favours </w:t>
            </w:r>
            <w:r w:rsidR="00FB7912" w:rsidRPr="00C70209">
              <w:rPr>
                <w:i/>
              </w:rPr>
              <w:t>&lt;</w:t>
            </w:r>
            <w:r w:rsidRPr="00C70209">
              <w:rPr>
                <w:i/>
              </w:rPr>
              <w:t xml:space="preserve">3 units </w:t>
            </w:r>
            <w:r w:rsidR="00C428FD" w:rsidRPr="00C70209">
              <w:rPr>
                <w:i/>
              </w:rPr>
              <w:t>RBC</w:t>
            </w:r>
            <w:r w:rsidRPr="00C70209">
              <w:rPr>
                <w:i/>
              </w:rPr>
              <w:t xml:space="preserve"> transfusion</w:t>
            </w:r>
          </w:p>
          <w:p w14:paraId="2D6D0C2F" w14:textId="0C1CD4D6" w:rsidR="003E363E" w:rsidRPr="00C70209" w:rsidRDefault="001A475D" w:rsidP="005B2300">
            <w:pPr>
              <w:pStyle w:val="Tabletext-evidencematrix"/>
              <w:rPr>
                <w:i/>
              </w:rPr>
            </w:pPr>
            <w:r w:rsidRPr="001A475D">
              <w:rPr>
                <w:i/>
              </w:rPr>
              <w:t>P = </w:t>
            </w:r>
            <w:r w:rsidR="003E363E" w:rsidRPr="00C70209">
              <w:t>0.048</w:t>
            </w:r>
          </w:p>
        </w:tc>
      </w:tr>
      <w:tr w:rsidR="003E363E" w:rsidRPr="00C70209" w14:paraId="74747E0B" w14:textId="77777777" w:rsidTr="004C3BA8">
        <w:trPr>
          <w:trHeight w:val="611"/>
        </w:trPr>
        <w:tc>
          <w:tcPr>
            <w:tcW w:w="377" w:type="pct"/>
            <w:vMerge w:val="restart"/>
            <w:shd w:val="clear" w:color="auto" w:fill="auto"/>
          </w:tcPr>
          <w:p w14:paraId="04605255" w14:textId="64B9DEFA" w:rsidR="003E363E" w:rsidRPr="00C70209" w:rsidRDefault="003E363E" w:rsidP="005B2300">
            <w:pPr>
              <w:pStyle w:val="Tabletext-evidencematrix"/>
            </w:pPr>
            <w:r w:rsidRPr="00C70209">
              <w:t>Redlin 2013</w:t>
            </w:r>
            <w:r w:rsidR="00E1112B" w:rsidRPr="00C70209">
              <w:fldChar w:fldCharType="begin">
                <w:fldData xml:space="preserve">PEVuZE5vdGU+PENpdGU+PEF1dGhvcj5SZWRsaW48L0F1dGhvcj48WWVhcj4yMDEzPC9ZZWFyPjxS
ZWNOdW0+MTgxPC9SZWNOdW0+PERpc3BsYXlUZXh0PjxzdHlsZSBmYWNlPSJzdXBlcnNjcmlwdCI+
NzA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SZWRsaW48L0F1dGhvcj48WWVhcj4yMDEzPC9ZZWFyPjxS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70</w:t>
            </w:r>
            <w:r w:rsidR="00E1112B" w:rsidRPr="00C70209">
              <w:fldChar w:fldCharType="end"/>
            </w:r>
          </w:p>
          <w:p w14:paraId="7E4339D4" w14:textId="49930E42" w:rsidR="003E363E" w:rsidRPr="00C70209" w:rsidRDefault="003E363E" w:rsidP="005B2300">
            <w:pPr>
              <w:pStyle w:val="Tabletext-evidencematrix"/>
            </w:pPr>
            <w:r w:rsidRPr="00C70209">
              <w:t>Level III</w:t>
            </w:r>
            <w:r w:rsidR="00E64EC2" w:rsidRPr="00C70209">
              <w:t>–2</w:t>
            </w:r>
          </w:p>
          <w:p w14:paraId="740E67A2" w14:textId="77777777" w:rsidR="003E363E" w:rsidRPr="00C70209" w:rsidRDefault="003E363E" w:rsidP="005B2300">
            <w:pPr>
              <w:pStyle w:val="Tabletext-evidencematrix"/>
              <w:rPr>
                <w:i/>
              </w:rPr>
            </w:pPr>
            <w:r w:rsidRPr="00C70209">
              <w:rPr>
                <w:i/>
              </w:rPr>
              <w:t>Fair</w:t>
            </w:r>
          </w:p>
        </w:tc>
        <w:tc>
          <w:tcPr>
            <w:tcW w:w="484" w:type="pct"/>
            <w:vMerge w:val="restart"/>
            <w:shd w:val="clear" w:color="auto" w:fill="auto"/>
          </w:tcPr>
          <w:p w14:paraId="67AAA829" w14:textId="77777777" w:rsidR="003E363E" w:rsidRPr="00C70209" w:rsidRDefault="003E363E" w:rsidP="005B2300">
            <w:pPr>
              <w:pStyle w:val="Tabletext-evidencematrix"/>
            </w:pPr>
            <w:r w:rsidRPr="00C70209">
              <w:t>Retrospective cohort</w:t>
            </w:r>
          </w:p>
          <w:p w14:paraId="190225E8" w14:textId="77777777" w:rsidR="003E363E" w:rsidRPr="00C70209" w:rsidRDefault="003E363E" w:rsidP="005B2300">
            <w:pPr>
              <w:pStyle w:val="Tabletext-evidencematrix"/>
            </w:pPr>
            <w:r w:rsidRPr="00C70209">
              <w:t>N=288</w:t>
            </w:r>
          </w:p>
        </w:tc>
        <w:tc>
          <w:tcPr>
            <w:tcW w:w="484" w:type="pct"/>
            <w:vMerge w:val="restart"/>
            <w:shd w:val="clear" w:color="auto" w:fill="auto"/>
          </w:tcPr>
          <w:p w14:paraId="0274F62C" w14:textId="77777777" w:rsidR="003E363E" w:rsidRPr="00C70209" w:rsidRDefault="004C3BA8" w:rsidP="005B2300">
            <w:pPr>
              <w:pStyle w:val="Tabletext-evidencematrix"/>
            </w:pPr>
            <w:r w:rsidRPr="00C70209">
              <w:t>Children</w:t>
            </w:r>
            <w:r w:rsidR="003E363E" w:rsidRPr="00C70209">
              <w:t xml:space="preserve"> weighing &lt;16 kg requiring cardiac surgery</w:t>
            </w:r>
          </w:p>
        </w:tc>
        <w:tc>
          <w:tcPr>
            <w:tcW w:w="484" w:type="pct"/>
            <w:gridSpan w:val="2"/>
            <w:vMerge w:val="restart"/>
            <w:shd w:val="clear" w:color="auto" w:fill="auto"/>
          </w:tcPr>
          <w:p w14:paraId="5C14B4FF" w14:textId="77777777" w:rsidR="003E363E" w:rsidRPr="00C70209" w:rsidRDefault="003E363E" w:rsidP="005B2300">
            <w:pPr>
              <w:pStyle w:val="Tabletext-evidencematrix"/>
            </w:pPr>
            <w:r w:rsidRPr="00C70209">
              <w:t>Germany</w:t>
            </w:r>
          </w:p>
        </w:tc>
        <w:tc>
          <w:tcPr>
            <w:tcW w:w="484" w:type="pct"/>
            <w:vMerge w:val="restart"/>
            <w:shd w:val="clear" w:color="auto" w:fill="auto"/>
          </w:tcPr>
          <w:p w14:paraId="217091A1" w14:textId="4FC64823" w:rsidR="003E363E" w:rsidRPr="00C70209" w:rsidRDefault="003E363E" w:rsidP="005B2300">
            <w:pPr>
              <w:pStyle w:val="Tabletext-evidencematrix"/>
            </w:pPr>
            <w:r w:rsidRPr="00C70209">
              <w:t xml:space="preserve">Intraoperative </w:t>
            </w:r>
            <w:r w:rsidR="00C428FD" w:rsidRPr="00C70209">
              <w:t>RBC</w:t>
            </w:r>
            <w:r w:rsidRPr="00C70209">
              <w:t xml:space="preserve"> transfusion </w:t>
            </w:r>
            <w:r w:rsidR="00C91BAE" w:rsidRPr="00C70209">
              <w:t>versus</w:t>
            </w:r>
            <w:r w:rsidRPr="00C70209">
              <w:t xml:space="preserve"> postoperative </w:t>
            </w:r>
            <w:r w:rsidR="00C428FD" w:rsidRPr="00C70209">
              <w:t>RBC</w:t>
            </w:r>
            <w:r w:rsidRPr="00C70209">
              <w:t xml:space="preserve"> transfusion </w:t>
            </w:r>
            <w:r w:rsidR="00C91BAE" w:rsidRPr="00C70209">
              <w:t>versus</w:t>
            </w:r>
            <w:r w:rsidRPr="00C70209">
              <w:t xml:space="preserve"> no transfusion</w:t>
            </w:r>
          </w:p>
        </w:tc>
        <w:tc>
          <w:tcPr>
            <w:tcW w:w="485" w:type="pct"/>
            <w:vMerge w:val="restart"/>
            <w:shd w:val="clear" w:color="auto" w:fill="auto"/>
          </w:tcPr>
          <w:p w14:paraId="768F82AF" w14:textId="77777777" w:rsidR="003E363E" w:rsidRPr="00C70209" w:rsidRDefault="003E363E" w:rsidP="005B2300">
            <w:pPr>
              <w:pStyle w:val="Tabletext-evidencematrix"/>
            </w:pPr>
            <w:r w:rsidRPr="00C70209">
              <w:t>In-hospital mortality</w:t>
            </w:r>
          </w:p>
        </w:tc>
        <w:tc>
          <w:tcPr>
            <w:tcW w:w="368" w:type="pct"/>
            <w:shd w:val="clear" w:color="auto" w:fill="auto"/>
          </w:tcPr>
          <w:p w14:paraId="7A95726D" w14:textId="77777777" w:rsidR="003E363E" w:rsidRPr="00C70209" w:rsidRDefault="003E363E" w:rsidP="005B2300">
            <w:pPr>
              <w:pStyle w:val="Tabletext-evidencematrix"/>
            </w:pPr>
            <w:r w:rsidRPr="00C70209">
              <w:t>Intraoperative transfusion 9/149 (6.0%)</w:t>
            </w:r>
          </w:p>
        </w:tc>
        <w:tc>
          <w:tcPr>
            <w:tcW w:w="369" w:type="pct"/>
            <w:gridSpan w:val="3"/>
            <w:shd w:val="clear" w:color="auto" w:fill="auto"/>
          </w:tcPr>
          <w:p w14:paraId="5253AD5E" w14:textId="77777777" w:rsidR="003E363E" w:rsidRPr="00C70209" w:rsidRDefault="003E363E" w:rsidP="005B2300">
            <w:pPr>
              <w:pStyle w:val="Tabletext-evidencematrix"/>
            </w:pPr>
            <w:r w:rsidRPr="00C70209">
              <w:t>Postop transfusion 1/68 (1.5%)</w:t>
            </w:r>
          </w:p>
        </w:tc>
        <w:tc>
          <w:tcPr>
            <w:tcW w:w="369" w:type="pct"/>
            <w:gridSpan w:val="2"/>
            <w:shd w:val="clear" w:color="auto" w:fill="auto"/>
          </w:tcPr>
          <w:p w14:paraId="6F2ECD08" w14:textId="77777777" w:rsidR="003E363E" w:rsidRPr="00C70209" w:rsidRDefault="003E363E" w:rsidP="005B2300">
            <w:pPr>
              <w:pStyle w:val="Tabletext-evidencematrix"/>
            </w:pPr>
            <w:r w:rsidRPr="00C70209">
              <w:t>No transfusion 0/71 (0%)</w:t>
            </w:r>
          </w:p>
        </w:tc>
        <w:tc>
          <w:tcPr>
            <w:tcW w:w="520" w:type="pct"/>
            <w:shd w:val="clear" w:color="auto" w:fill="FFFFFF" w:themeFill="background1"/>
          </w:tcPr>
          <w:p w14:paraId="717C9C99" w14:textId="77777777" w:rsidR="003E363E" w:rsidRPr="00C70209" w:rsidRDefault="003E363E" w:rsidP="005B2300">
            <w:pPr>
              <w:pStyle w:val="Tabletext-evidencematrix"/>
            </w:pPr>
            <w:r w:rsidRPr="00C70209">
              <w:t>NR</w:t>
            </w:r>
          </w:p>
        </w:tc>
        <w:tc>
          <w:tcPr>
            <w:tcW w:w="575" w:type="pct"/>
            <w:vMerge w:val="restart"/>
            <w:shd w:val="clear" w:color="auto" w:fill="D9D9D9" w:themeFill="background1" w:themeFillShade="D9"/>
          </w:tcPr>
          <w:p w14:paraId="54907A9D" w14:textId="77777777" w:rsidR="003E363E" w:rsidRPr="00C70209" w:rsidRDefault="003E363E" w:rsidP="005B2300">
            <w:pPr>
              <w:pStyle w:val="Tabletext-evidencematrix"/>
              <w:rPr>
                <w:i/>
              </w:rPr>
            </w:pPr>
            <w:r w:rsidRPr="00C70209">
              <w:rPr>
                <w:i/>
              </w:rPr>
              <w:t>Significant difference</w:t>
            </w:r>
          </w:p>
          <w:p w14:paraId="45BCBB91" w14:textId="1891C5F0" w:rsidR="003E363E" w:rsidRPr="00C70209" w:rsidRDefault="001A475D" w:rsidP="005B2300">
            <w:pPr>
              <w:pStyle w:val="Tabletext-evidencematrix"/>
              <w:rPr>
                <w:shd w:val="clear" w:color="auto" w:fill="FFFFFF" w:themeFill="background1"/>
              </w:rPr>
            </w:pPr>
            <w:r w:rsidRPr="001A475D">
              <w:rPr>
                <w:i/>
              </w:rPr>
              <w:t>P = </w:t>
            </w:r>
            <w:r w:rsidR="003E363E" w:rsidRPr="00C70209">
              <w:t>0.04</w:t>
            </w:r>
          </w:p>
        </w:tc>
      </w:tr>
      <w:tr w:rsidR="004C3BA8" w:rsidRPr="00C70209" w14:paraId="78274A58" w14:textId="77777777" w:rsidTr="004C3BA8">
        <w:trPr>
          <w:trHeight w:val="611"/>
        </w:trPr>
        <w:tc>
          <w:tcPr>
            <w:tcW w:w="377" w:type="pct"/>
            <w:vMerge/>
            <w:shd w:val="clear" w:color="auto" w:fill="auto"/>
          </w:tcPr>
          <w:p w14:paraId="34145A11" w14:textId="77777777" w:rsidR="003E363E" w:rsidRPr="00C70209" w:rsidRDefault="003E363E" w:rsidP="005B2300">
            <w:pPr>
              <w:spacing w:before="40" w:after="60"/>
              <w:ind w:left="0"/>
              <w:rPr>
                <w:rFonts w:ascii="Arial Narrow" w:eastAsia="Arial Unicode MS" w:hAnsi="Arial Narrow" w:cs="Arial"/>
                <w:bCs/>
                <w:sz w:val="16"/>
                <w:szCs w:val="16"/>
                <w:lang w:eastAsia="ja-JP"/>
              </w:rPr>
            </w:pPr>
          </w:p>
        </w:tc>
        <w:tc>
          <w:tcPr>
            <w:tcW w:w="484" w:type="pct"/>
            <w:vMerge/>
            <w:shd w:val="clear" w:color="auto" w:fill="auto"/>
          </w:tcPr>
          <w:p w14:paraId="0BD01193" w14:textId="77777777" w:rsidR="003E363E" w:rsidRPr="00C70209" w:rsidRDefault="003E363E" w:rsidP="005B2300">
            <w:pPr>
              <w:pStyle w:val="Recommendationanswer"/>
              <w:rPr>
                <w:szCs w:val="16"/>
                <w:lang w:val="en-AU"/>
              </w:rPr>
            </w:pPr>
          </w:p>
        </w:tc>
        <w:tc>
          <w:tcPr>
            <w:tcW w:w="484" w:type="pct"/>
            <w:vMerge/>
            <w:shd w:val="clear" w:color="auto" w:fill="auto"/>
          </w:tcPr>
          <w:p w14:paraId="483EEE3F" w14:textId="77777777" w:rsidR="003E363E" w:rsidRPr="00C70209" w:rsidRDefault="003E363E" w:rsidP="005B2300">
            <w:pPr>
              <w:pStyle w:val="Recommendationanswer"/>
              <w:rPr>
                <w:szCs w:val="16"/>
                <w:lang w:val="en-AU"/>
              </w:rPr>
            </w:pPr>
          </w:p>
        </w:tc>
        <w:tc>
          <w:tcPr>
            <w:tcW w:w="484" w:type="pct"/>
            <w:gridSpan w:val="2"/>
            <w:vMerge/>
            <w:shd w:val="clear" w:color="auto" w:fill="auto"/>
          </w:tcPr>
          <w:p w14:paraId="3146C96B" w14:textId="77777777" w:rsidR="003E363E" w:rsidRPr="00C70209" w:rsidRDefault="003E363E" w:rsidP="005B2300">
            <w:pPr>
              <w:pStyle w:val="Recommendationanswer"/>
              <w:rPr>
                <w:szCs w:val="16"/>
                <w:lang w:val="en-AU"/>
              </w:rPr>
            </w:pPr>
          </w:p>
        </w:tc>
        <w:tc>
          <w:tcPr>
            <w:tcW w:w="484" w:type="pct"/>
            <w:vMerge/>
            <w:shd w:val="clear" w:color="auto" w:fill="auto"/>
          </w:tcPr>
          <w:p w14:paraId="03A9E23F" w14:textId="77777777" w:rsidR="003E363E" w:rsidRPr="00C70209" w:rsidRDefault="003E363E" w:rsidP="005B2300">
            <w:pPr>
              <w:pStyle w:val="Recommendationanswer"/>
              <w:rPr>
                <w:szCs w:val="16"/>
                <w:lang w:val="en-AU"/>
              </w:rPr>
            </w:pPr>
          </w:p>
        </w:tc>
        <w:tc>
          <w:tcPr>
            <w:tcW w:w="485" w:type="pct"/>
            <w:vMerge/>
            <w:shd w:val="clear" w:color="auto" w:fill="auto"/>
          </w:tcPr>
          <w:p w14:paraId="27592C3B" w14:textId="77777777" w:rsidR="003E363E" w:rsidRPr="00C70209" w:rsidRDefault="003E363E" w:rsidP="005B2300">
            <w:pPr>
              <w:pStyle w:val="Recommendationanswer"/>
              <w:rPr>
                <w:szCs w:val="16"/>
                <w:lang w:val="en-AU"/>
              </w:rPr>
            </w:pPr>
          </w:p>
        </w:tc>
        <w:tc>
          <w:tcPr>
            <w:tcW w:w="1626" w:type="pct"/>
            <w:gridSpan w:val="7"/>
            <w:shd w:val="clear" w:color="auto" w:fill="auto"/>
          </w:tcPr>
          <w:p w14:paraId="2302A6C2" w14:textId="6F94641A" w:rsidR="003E363E" w:rsidRPr="00C70209" w:rsidRDefault="003E363E" w:rsidP="005B2300">
            <w:pPr>
              <w:pStyle w:val="Tabletext-subanalysis"/>
            </w:pPr>
            <w:r w:rsidRPr="00C70209">
              <w:t xml:space="preserve">In-hospital mortality was too low for detailed statistical analysis; a chi-square test was used to generate the </w:t>
            </w:r>
            <w:r w:rsidR="001A475D" w:rsidRPr="001A475D">
              <w:rPr>
                <w:i/>
              </w:rPr>
              <w:t>P-</w:t>
            </w:r>
            <w:r w:rsidRPr="00C70209">
              <w:t>value.</w:t>
            </w:r>
          </w:p>
        </w:tc>
        <w:tc>
          <w:tcPr>
            <w:tcW w:w="575" w:type="pct"/>
            <w:vMerge/>
            <w:shd w:val="clear" w:color="auto" w:fill="D9D9D9" w:themeFill="background1" w:themeFillShade="D9"/>
          </w:tcPr>
          <w:p w14:paraId="37C4135B" w14:textId="77777777" w:rsidR="003E363E" w:rsidRPr="00C70209" w:rsidRDefault="003E363E" w:rsidP="005B2300">
            <w:pPr>
              <w:spacing w:before="40" w:after="60"/>
              <w:ind w:left="0"/>
              <w:rPr>
                <w:rFonts w:ascii="Arial Narrow" w:eastAsia="Arial Unicode MS" w:hAnsi="Arial Narrow" w:cs="Arial"/>
                <w:bCs/>
                <w:i/>
                <w:sz w:val="16"/>
                <w:szCs w:val="16"/>
                <w:lang w:eastAsia="ja-JP"/>
              </w:rPr>
            </w:pPr>
          </w:p>
        </w:tc>
      </w:tr>
    </w:tbl>
    <w:p w14:paraId="165C0C54" w14:textId="60952359" w:rsidR="0029666C" w:rsidRPr="00C70209" w:rsidRDefault="0029666C" w:rsidP="005B2300">
      <w:pPr>
        <w:spacing w:after="0"/>
        <w:ind w:left="0"/>
        <w:rPr>
          <w:rFonts w:ascii="Arial Narrow" w:hAnsi="Arial Narrow"/>
          <w:sz w:val="16"/>
          <w:szCs w:val="16"/>
        </w:rPr>
      </w:pPr>
      <w:r w:rsidRPr="00C70209">
        <w:rPr>
          <w:rFonts w:ascii="Arial Narrow" w:hAnsi="Arial Narrow"/>
          <w:sz w:val="16"/>
          <w:szCs w:val="16"/>
        </w:rPr>
        <w:t xml:space="preserve">CI, confidence interval; HR, hazard ratio; </w:t>
      </w:r>
      <w:r w:rsidR="00C37889" w:rsidRPr="00C70209">
        <w:rPr>
          <w:rFonts w:ascii="Arial Narrow" w:hAnsi="Arial Narrow"/>
          <w:sz w:val="16"/>
          <w:szCs w:val="16"/>
        </w:rPr>
        <w:t xml:space="preserve">NA, not applicable; </w:t>
      </w:r>
      <w:r w:rsidRPr="00C70209">
        <w:rPr>
          <w:rFonts w:ascii="Arial Narrow" w:hAnsi="Arial Narrow"/>
          <w:sz w:val="16"/>
          <w:szCs w:val="16"/>
        </w:rPr>
        <w:t xml:space="preserve">NR, not reported; </w:t>
      </w:r>
      <w:r w:rsidR="00C37889" w:rsidRPr="00C70209">
        <w:rPr>
          <w:rFonts w:ascii="Arial Narrow" w:hAnsi="Arial Narrow"/>
          <w:sz w:val="16"/>
          <w:szCs w:val="16"/>
        </w:rPr>
        <w:t xml:space="preserve">PICU, </w:t>
      </w:r>
      <w:r w:rsidR="00C37889" w:rsidRPr="00C70209">
        <w:rPr>
          <w:rFonts w:ascii="Arial Narrow" w:hAnsi="Arial Narrow"/>
          <w:iCs/>
          <w:sz w:val="16"/>
          <w:szCs w:val="16"/>
        </w:rPr>
        <w:t>paediatric intensive care unit;</w:t>
      </w:r>
      <w:r w:rsidR="00C37889" w:rsidRPr="00C70209">
        <w:rPr>
          <w:rFonts w:ascii="Arial Narrow" w:hAnsi="Arial Narrow"/>
          <w:sz w:val="16"/>
          <w:szCs w:val="16"/>
        </w:rPr>
        <w:t xml:space="preserve"> RBC, </w:t>
      </w:r>
      <w:r w:rsidR="00C37889" w:rsidRPr="00C70209">
        <w:rPr>
          <w:rFonts w:ascii="Arial Narrow" w:eastAsiaTheme="minorHAnsi" w:hAnsi="Arial Narrow"/>
          <w:sz w:val="16"/>
          <w:szCs w:val="16"/>
        </w:rPr>
        <w:t xml:space="preserve">red blood cell; </w:t>
      </w:r>
      <w:r w:rsidR="00C37889" w:rsidRPr="00C70209">
        <w:rPr>
          <w:rFonts w:ascii="Arial Narrow" w:hAnsi="Arial Narrow"/>
          <w:sz w:val="16"/>
          <w:szCs w:val="16"/>
        </w:rPr>
        <w:t>RR, risk ratio</w:t>
      </w:r>
    </w:p>
    <w:p w14:paraId="6451BDD1" w14:textId="77777777" w:rsidR="004C3BA8" w:rsidRPr="00C70209" w:rsidRDefault="004C3BA8"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EEBE9D2" w14:textId="34649AD2" w:rsidR="0029666C" w:rsidRPr="00C70209" w:rsidRDefault="004C3BA8"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2B75F089" w14:textId="3B59AA06" w:rsidR="00F25B09" w:rsidRPr="00C70209" w:rsidRDefault="00F25B09" w:rsidP="005B2300">
      <w:pPr>
        <w:pStyle w:val="Tablefignotesleft"/>
      </w:pPr>
      <w:r w:rsidRPr="00C70209">
        <w:rPr>
          <w:b/>
        </w:rPr>
        <w:t>c.</w:t>
      </w:r>
      <w:r w:rsidRPr="00C70209">
        <w:t xml:space="preserve"> Calculated post</w:t>
      </w:r>
      <w:r w:rsidR="004B557C" w:rsidRPr="00C70209">
        <w:t>-</w:t>
      </w:r>
      <w:r w:rsidRPr="00C70209">
        <w:t>hoc using RevMan 5.1.2.</w:t>
      </w:r>
    </w:p>
    <w:p w14:paraId="66998A0A" w14:textId="36447692" w:rsidR="00F25B09" w:rsidRPr="00C70209" w:rsidRDefault="00F25B09" w:rsidP="005B2300">
      <w:pPr>
        <w:pStyle w:val="Tablefignotesleft"/>
      </w:pPr>
      <w:r w:rsidRPr="00C70209">
        <w:rPr>
          <w:b/>
        </w:rPr>
        <w:t>d.</w:t>
      </w:r>
      <w:r w:rsidRPr="00C70209">
        <w:t xml:space="preserve"> </w:t>
      </w:r>
      <w:r w:rsidR="001A475D" w:rsidRPr="001A475D">
        <w:rPr>
          <w:i/>
        </w:rPr>
        <w:t>P-</w:t>
      </w:r>
      <w:r w:rsidRPr="00C70209">
        <w:t>value reported by study authors.</w:t>
      </w:r>
    </w:p>
    <w:p w14:paraId="2B518C68" w14:textId="77777777" w:rsidR="00B30DCE" w:rsidRPr="00C70209" w:rsidRDefault="00B30DCE" w:rsidP="005B2300">
      <w:pPr>
        <w:pStyle w:val="Tablefignotesleft"/>
        <w:rPr>
          <w:lang w:eastAsia="en-GB"/>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72844566" w14:textId="35E47DC3" w:rsidR="0029666C" w:rsidRPr="00C70209" w:rsidRDefault="0029666C" w:rsidP="005B2300">
      <w:pPr>
        <w:pStyle w:val="Heading6"/>
      </w:pPr>
      <w:r w:rsidRPr="00C70209">
        <w:t xml:space="preserve">New or progressive </w:t>
      </w:r>
      <w:r w:rsidR="003837B1" w:rsidRPr="00C70209">
        <w:t>multiple organ dysfunctions</w:t>
      </w:r>
    </w:p>
    <w:p w14:paraId="57674F2B" w14:textId="4EA502C6" w:rsidR="000F328C" w:rsidRPr="00C70209" w:rsidRDefault="000F328C" w:rsidP="006A09AC">
      <w:pPr>
        <w:pStyle w:val="BodyText"/>
        <w:rPr>
          <w:lang w:eastAsia="en-GB"/>
        </w:rPr>
      </w:pPr>
      <w:r w:rsidRPr="00C70209">
        <w:rPr>
          <w:lang w:eastAsia="en-GB"/>
        </w:rPr>
        <w:t>There were no studies identified in the systematic review and hand</w:t>
      </w:r>
      <w:r w:rsidR="00FB7912" w:rsidRPr="00C70209">
        <w:rPr>
          <w:lang w:eastAsia="en-GB"/>
        </w:rPr>
        <w:t>-</w:t>
      </w:r>
      <w:r w:rsidRPr="00C70209">
        <w:rPr>
          <w:lang w:eastAsia="en-GB"/>
        </w:rPr>
        <w:t xml:space="preserve">searching process that assessed the effect of RBC transfusion compared with no transfusion in </w:t>
      </w:r>
      <w:r w:rsidR="005248BA" w:rsidRPr="00C70209">
        <w:rPr>
          <w:lang w:eastAsia="en-GB"/>
        </w:rPr>
        <w:t>neonatal and</w:t>
      </w:r>
      <w:r w:rsidR="00C20416" w:rsidRPr="00C70209">
        <w:rPr>
          <w:lang w:eastAsia="en-GB"/>
        </w:rPr>
        <w:t>/or</w:t>
      </w:r>
      <w:r w:rsidR="005248BA" w:rsidRPr="00C70209">
        <w:rPr>
          <w:lang w:eastAsia="en-GB"/>
        </w:rPr>
        <w:t xml:space="preserve"> paediatric</w:t>
      </w:r>
      <w:r w:rsidRPr="00C70209">
        <w:rPr>
          <w:lang w:eastAsia="en-GB"/>
        </w:rPr>
        <w:t xml:space="preserve"> patients requiring surgery that reported on new or progressive multiple organ dysfunctions</w:t>
      </w:r>
      <w:r w:rsidR="003837B1" w:rsidRPr="00C70209">
        <w:rPr>
          <w:lang w:eastAsia="en-GB"/>
        </w:rPr>
        <w:t xml:space="preserve"> (MODs)</w:t>
      </w:r>
      <w:r w:rsidRPr="00C70209">
        <w:rPr>
          <w:lang w:eastAsia="en-GB"/>
        </w:rPr>
        <w:t>.</w:t>
      </w:r>
    </w:p>
    <w:p w14:paraId="445DF00C" w14:textId="62CED0BA" w:rsidR="00AA41B4" w:rsidRPr="00C70209" w:rsidRDefault="00AA41B4">
      <w:pPr>
        <w:spacing w:after="200" w:line="276" w:lineRule="auto"/>
        <w:ind w:left="0"/>
        <w:rPr>
          <w:lang w:eastAsia="en-GB"/>
        </w:rPr>
      </w:pPr>
      <w:r w:rsidRPr="00C70209">
        <w:rPr>
          <w:lang w:eastAsia="en-GB"/>
        </w:rPr>
        <w:br w:type="page"/>
      </w:r>
    </w:p>
    <w:p w14:paraId="4C439AC5" w14:textId="77777777" w:rsidR="0029666C" w:rsidRPr="00C70209" w:rsidRDefault="0029666C" w:rsidP="000F328C">
      <w:pPr>
        <w:pStyle w:val="Head4Num"/>
      </w:pPr>
      <w:r w:rsidRPr="00C70209">
        <w:t>Restrictive RBC transfusion versus liberal RBC transfusion</w:t>
      </w:r>
    </w:p>
    <w:p w14:paraId="74B12552" w14:textId="77777777" w:rsidR="0029666C" w:rsidRPr="00C70209" w:rsidRDefault="0029666C" w:rsidP="005B2300">
      <w:pPr>
        <w:pStyle w:val="Heading5"/>
        <w:rPr>
          <w:lang w:val="en-AU"/>
        </w:rPr>
      </w:pPr>
      <w:r w:rsidRPr="00C70209">
        <w:rPr>
          <w:lang w:val="en-AU"/>
        </w:rPr>
        <w:t>Summary of evidence</w:t>
      </w:r>
    </w:p>
    <w:p w14:paraId="4AF1A4BD" w14:textId="77777777" w:rsidR="0029666C" w:rsidRPr="00C70209" w:rsidRDefault="0029666C" w:rsidP="005B2300">
      <w:pPr>
        <w:pStyle w:val="Heading6"/>
      </w:pPr>
      <w:r w:rsidRPr="00C70209">
        <w:t>Level I evidence</w:t>
      </w:r>
    </w:p>
    <w:p w14:paraId="47B22E5B" w14:textId="19535579" w:rsidR="000F5E73" w:rsidRPr="00C70209" w:rsidRDefault="000F5E73" w:rsidP="005B2300">
      <w:pPr>
        <w:pStyle w:val="BodyText"/>
        <w:rPr>
          <w:b/>
          <w:lang w:eastAsia="en-GB"/>
        </w:rPr>
      </w:pPr>
      <w:r w:rsidRPr="00C70209">
        <w:rPr>
          <w:lang w:eastAsia="en-GB"/>
        </w:rPr>
        <w:t>One</w:t>
      </w:r>
      <w:r w:rsidRPr="00C70209">
        <w:t xml:space="preserve"> Level I study (</w:t>
      </w:r>
      <w:r w:rsidRPr="00C70209">
        <w:rPr>
          <w:lang w:eastAsia="en-GB"/>
        </w:rPr>
        <w:t>Wilkinson 2014) identified in the systematic review and hand-searching process examined the effect of</w:t>
      </w:r>
      <w:r w:rsidRPr="00C70209">
        <w:t xml:space="preserve"> a restrictive RBC transfusion strategy compared with a liberal RBC </w:t>
      </w:r>
      <w:r w:rsidRPr="00C70209">
        <w:rPr>
          <w:lang w:eastAsia="en-GB"/>
        </w:rPr>
        <w:t xml:space="preserve">transfusion strategy in </w:t>
      </w:r>
      <w:r w:rsidRPr="00C70209">
        <w:t xml:space="preserve">neonatal </w:t>
      </w:r>
      <w:r w:rsidR="00C20416" w:rsidRPr="00C70209">
        <w:t xml:space="preserve">and/or paediatric </w:t>
      </w:r>
      <w:r w:rsidRPr="00C70209">
        <w:t>patients</w:t>
      </w:r>
      <w:r w:rsidRPr="00C70209">
        <w:rPr>
          <w:b/>
          <w:i/>
        </w:rPr>
        <w:t xml:space="preserve"> </w:t>
      </w:r>
      <w:r w:rsidR="00AA41B4" w:rsidRPr="00C70209">
        <w:t xml:space="preserve">undergoing surgery </w:t>
      </w:r>
      <w:r w:rsidRPr="00C70209">
        <w:rPr>
          <w:lang w:eastAsia="en-GB"/>
        </w:rPr>
        <w:t xml:space="preserve">(see </w:t>
      </w:r>
      <w:r w:rsidRPr="00C70209">
        <w:rPr>
          <w:b/>
        </w:rPr>
        <w:t>Appendix C, Volume 2</w:t>
      </w:r>
      <w:r w:rsidRPr="00C70209">
        <w:rPr>
          <w:lang w:eastAsia="en-GB"/>
        </w:rPr>
        <w:t>). The main characteristics of this study are summarised in</w:t>
      </w:r>
      <w:r w:rsidRPr="00C70209">
        <w:rPr>
          <w:b/>
          <w:lang w:eastAsia="en-GB"/>
        </w:rPr>
        <w:t xml:space="preserve"> </w:t>
      </w:r>
      <w:r w:rsidR="004670EE" w:rsidRPr="00C70209">
        <w:rPr>
          <w:b/>
        </w:rPr>
        <w:fldChar w:fldCharType="begin"/>
      </w:r>
      <w:r w:rsidR="004670EE" w:rsidRPr="00C70209">
        <w:rPr>
          <w:b/>
          <w:lang w:eastAsia="en-GB"/>
        </w:rPr>
        <w:instrText xml:space="preserve"> REF _Ref406148466 \h </w:instrText>
      </w:r>
      <w:r w:rsidR="004670EE" w:rsidRPr="00C70209">
        <w:rPr>
          <w:b/>
        </w:rPr>
        <w:instrText xml:space="preserve"> \* MERGEFORMAT </w:instrText>
      </w:r>
      <w:r w:rsidR="004670EE" w:rsidRPr="00C70209">
        <w:rPr>
          <w:b/>
        </w:rPr>
      </w:r>
      <w:r w:rsidR="004670EE" w:rsidRPr="00C70209">
        <w:rPr>
          <w:b/>
        </w:rPr>
        <w:fldChar w:fldCharType="separate"/>
      </w:r>
      <w:r w:rsidR="000F7A9B" w:rsidRPr="000F7A9B">
        <w:rPr>
          <w:b/>
        </w:rPr>
        <w:t>Table 3.1.30</w:t>
      </w:r>
      <w:r w:rsidR="004670EE" w:rsidRPr="00C70209">
        <w:rPr>
          <w:b/>
        </w:rPr>
        <w:fldChar w:fldCharType="end"/>
      </w:r>
      <w:r w:rsidRPr="00C70209">
        <w:rPr>
          <w:b/>
          <w:lang w:eastAsia="en-GB"/>
        </w:rPr>
        <w:t>.</w:t>
      </w:r>
    </w:p>
    <w:p w14:paraId="2E84CA85" w14:textId="227D25BA" w:rsidR="0029666C" w:rsidRPr="00C70209" w:rsidRDefault="000F5E73" w:rsidP="005B2300">
      <w:pPr>
        <w:pStyle w:val="BodyText"/>
        <w:rPr>
          <w:lang w:eastAsia="en-GB"/>
        </w:rPr>
      </w:pPr>
      <w:r w:rsidRPr="00C70209">
        <w:rPr>
          <w:lang w:eastAsia="en-GB"/>
        </w:rPr>
        <w:t xml:space="preserve">Wilkinson (2014) was a good-quality systematic review that identified </w:t>
      </w:r>
      <w:r w:rsidRPr="00C70209">
        <w:t>two Level II studies</w:t>
      </w:r>
      <w:r w:rsidRPr="00C70209">
        <w:rPr>
          <w:lang w:eastAsia="en-GB"/>
        </w:rPr>
        <w:t xml:space="preserve"> (Cholette 2011, Willems 2010) that compared restrictive and liberal RBC transfusion strategies in 185 paediatric or neonatal patients aged 0–16 years undergoing cardiac surgery for congenital heart disease. The authors assessed all-cause mortality at 30 days and 2 years post-surgery</w:t>
      </w:r>
      <w:r w:rsidR="00AA41B4" w:rsidRPr="00C70209">
        <w:rPr>
          <w:lang w:eastAsia="en-GB"/>
        </w:rPr>
        <w:t>;</w:t>
      </w:r>
      <w:r w:rsidRPr="00C70209">
        <w:rPr>
          <w:lang w:eastAsia="en-GB"/>
        </w:rPr>
        <w:t xml:space="preserve"> and included data on adverse events from these trials</w:t>
      </w:r>
      <w:r w:rsidR="0029666C" w:rsidRPr="00C70209">
        <w:rPr>
          <w:lang w:eastAsia="en-GB"/>
        </w:rPr>
        <w:t>.</w:t>
      </w:r>
    </w:p>
    <w:p w14:paraId="375A1A1F" w14:textId="77777777" w:rsidR="002A47E0" w:rsidRPr="00C70209" w:rsidRDefault="002A47E0" w:rsidP="005B2300">
      <w:pPr>
        <w:pStyle w:val="BodyText"/>
        <w:rPr>
          <w:lang w:eastAsia="en-GB"/>
        </w:rPr>
      </w:pPr>
    </w:p>
    <w:p w14:paraId="16A8EDE2" w14:textId="5F08F05F" w:rsidR="0029666C" w:rsidRPr="00C70209" w:rsidRDefault="0029666C" w:rsidP="005B2300">
      <w:pPr>
        <w:pStyle w:val="Caption"/>
        <w:ind w:left="2070"/>
      </w:pPr>
      <w:bookmarkStart w:id="328" w:name="_Ref406148466"/>
      <w:bookmarkStart w:id="329" w:name="_Toc42774708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0</w:t>
      </w:r>
      <w:r w:rsidR="00130F03" w:rsidRPr="00C70209">
        <w:fldChar w:fldCharType="end"/>
      </w:r>
      <w:bookmarkEnd w:id="328"/>
      <w:r w:rsidRPr="00C70209">
        <w:tab/>
      </w:r>
      <w:r w:rsidR="000F328C" w:rsidRPr="00C70209">
        <w:t xml:space="preserve">Characteristics and quality of Level I evidence - </w:t>
      </w:r>
      <w:r w:rsidR="00AA41B4" w:rsidRPr="00C70209">
        <w:t xml:space="preserve">restrictive </w:t>
      </w:r>
      <w:r w:rsidRPr="00C70209">
        <w:t xml:space="preserve">RBC transfusion versus liberal RBC transfusion </w:t>
      </w:r>
      <w:r w:rsidR="000F328C" w:rsidRPr="00C70209">
        <w:t xml:space="preserve">in </w:t>
      </w:r>
      <w:r w:rsidR="00C20416" w:rsidRPr="00C70209">
        <w:t xml:space="preserve">neonatal and/or </w:t>
      </w:r>
      <w:r w:rsidR="000F328C" w:rsidRPr="00C70209">
        <w:t>paediatric patients requiring surgery</w:t>
      </w:r>
      <w:bookmarkEnd w:id="329"/>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1317"/>
        <w:gridCol w:w="1933"/>
        <w:gridCol w:w="1941"/>
        <w:gridCol w:w="1928"/>
      </w:tblGrid>
      <w:tr w:rsidR="002A47E0" w:rsidRPr="00C70209" w14:paraId="1A27BC8C" w14:textId="77777777" w:rsidTr="002A47E0">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69BAA9AD" w14:textId="77777777" w:rsidR="002A47E0" w:rsidRPr="00C70209" w:rsidRDefault="002A47E0" w:rsidP="005B2300">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390C42FD" w14:textId="77777777" w:rsidR="002A47E0" w:rsidRPr="00C70209" w:rsidRDefault="002A47E0" w:rsidP="005B2300">
            <w:pPr>
              <w:pStyle w:val="TableH2"/>
            </w:pPr>
            <w:r w:rsidRPr="00C70209">
              <w:t>Study type</w:t>
            </w:r>
          </w:p>
          <w:p w14:paraId="2672C864" w14:textId="77777777" w:rsidR="002A47E0" w:rsidRPr="00C70209" w:rsidRDefault="002A47E0" w:rsidP="005B2300">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1C7E6E0F" w14:textId="77777777" w:rsidR="002A47E0" w:rsidRPr="00C70209" w:rsidRDefault="002A47E0" w:rsidP="005B2300">
            <w:pPr>
              <w:pStyle w:val="TableH2"/>
            </w:pPr>
            <w:r w:rsidRPr="00C70209">
              <w:t>Population</w:t>
            </w:r>
          </w:p>
          <w:p w14:paraId="39510519" w14:textId="77777777" w:rsidR="002A47E0" w:rsidRPr="00C70209" w:rsidRDefault="002A47E0" w:rsidP="005B2300">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743D6D24" w14:textId="77777777" w:rsidR="002A47E0" w:rsidRPr="00C70209" w:rsidRDefault="002A47E0" w:rsidP="005B2300">
            <w:pPr>
              <w:pStyle w:val="TableH2"/>
            </w:pPr>
            <w:r w:rsidRPr="00C70209">
              <w:t>Comparison (n)</w:t>
            </w:r>
          </w:p>
        </w:tc>
        <w:tc>
          <w:tcPr>
            <w:tcW w:w="2013" w:type="dxa"/>
            <w:tcBorders>
              <w:top w:val="single" w:sz="4" w:space="0" w:color="auto"/>
              <w:left w:val="single" w:sz="4" w:space="0" w:color="auto"/>
              <w:bottom w:val="single" w:sz="4" w:space="0" w:color="auto"/>
              <w:right w:val="single" w:sz="4" w:space="0" w:color="auto"/>
            </w:tcBorders>
            <w:hideMark/>
          </w:tcPr>
          <w:p w14:paraId="7390EED8" w14:textId="77777777" w:rsidR="002A47E0" w:rsidRPr="00C70209" w:rsidRDefault="002A47E0" w:rsidP="005B2300">
            <w:pPr>
              <w:pStyle w:val="TableH2"/>
            </w:pPr>
            <w:r w:rsidRPr="00C70209">
              <w:t>Outcomes</w:t>
            </w:r>
          </w:p>
        </w:tc>
      </w:tr>
      <w:tr w:rsidR="002A47E0" w:rsidRPr="00C70209" w14:paraId="171F9EB5" w14:textId="77777777" w:rsidTr="002A47E0">
        <w:trPr>
          <w:cantSplit/>
          <w:tblHeader/>
        </w:trPr>
        <w:tc>
          <w:tcPr>
            <w:tcW w:w="1346" w:type="dxa"/>
            <w:tcBorders>
              <w:top w:val="single" w:sz="4" w:space="0" w:color="auto"/>
              <w:left w:val="single" w:sz="4" w:space="0" w:color="auto"/>
              <w:bottom w:val="single" w:sz="4" w:space="0" w:color="auto"/>
              <w:right w:val="single" w:sz="4" w:space="0" w:color="auto"/>
            </w:tcBorders>
          </w:tcPr>
          <w:p w14:paraId="017905E1" w14:textId="03229A60" w:rsidR="002A47E0" w:rsidRPr="00C70209" w:rsidRDefault="002A47E0" w:rsidP="003E727B">
            <w:pPr>
              <w:pStyle w:val="Tabletext"/>
            </w:pPr>
            <w:r w:rsidRPr="00C70209">
              <w:t>Wilkinson (2014)</w:t>
            </w:r>
            <w:r w:rsidR="00E1112B" w:rsidRPr="00C70209">
              <w:fldChar w:fldCharType="begin">
                <w:fldData xml:space="preserve">PEVuZE5vdGU+PENpdGU+PEF1dGhvcj5XaWxraW5zb248L0F1dGhvcj48WWVhcj4yMDE0PC9ZZWFy
PjxSZWNOdW0+MTkyPC9SZWNOdW0+PERpc3BsYXlUZXh0PjxzdHlsZSBmYWNlPSJzdXBlcnNjcmlw
dCI+NzI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3E727B" w:rsidRPr="00C70209">
              <w:instrText xml:space="preserve"> ADDIN EN.CITE </w:instrText>
            </w:r>
            <w:r w:rsidR="003E727B" w:rsidRPr="00C70209">
              <w:fldChar w:fldCharType="begin">
                <w:fldData xml:space="preserve">PEVuZE5vdGU+PENpdGU+PEF1dGhvcj5XaWxraW5zb248L0F1dGhvcj48WWVhcj4yMDE0PC9ZZWFy
PjxSZWNOdW0+MTkyPC9SZWNOdW0+PERpc3BsYXlUZXh0PjxzdHlsZSBmYWNlPSJzdXBlcnNjcmlw
dCI+NzI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2</w:t>
            </w:r>
            <w:r w:rsidR="00E1112B"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1AE33300" w14:textId="77777777" w:rsidR="002A47E0" w:rsidRPr="00C70209" w:rsidRDefault="002A47E0" w:rsidP="005B2300">
            <w:pPr>
              <w:pStyle w:val="Tabletext"/>
            </w:pPr>
            <w:r w:rsidRPr="00C70209">
              <w:t>Systematic review</w:t>
            </w:r>
          </w:p>
          <w:p w14:paraId="19284B90" w14:textId="77777777" w:rsidR="002A47E0" w:rsidRPr="00C70209" w:rsidRDefault="002A47E0" w:rsidP="005B2300">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39E79A02" w14:textId="77777777" w:rsidR="002A47E0" w:rsidRPr="00C70209" w:rsidRDefault="002A47E0" w:rsidP="005B2300">
            <w:pPr>
              <w:pStyle w:val="Tabletext"/>
            </w:pPr>
            <w:r w:rsidRPr="00C70209">
              <w:t>Paediatric or neonatal patients aged 0 to 16 years undergoing cardiac surgery for congenital heart disease</w:t>
            </w:r>
          </w:p>
          <w:p w14:paraId="050C13E3" w14:textId="77777777" w:rsidR="002A47E0" w:rsidRPr="00C70209" w:rsidRDefault="00550711" w:rsidP="005B2300">
            <w:pPr>
              <w:pStyle w:val="Tabletext"/>
            </w:pPr>
            <w:r w:rsidRPr="00C70209">
              <w:t xml:space="preserve">2 RCTs, </w:t>
            </w:r>
            <w:r w:rsidR="002A47E0" w:rsidRPr="00C70209">
              <w:t>N=185</w:t>
            </w:r>
          </w:p>
        </w:tc>
        <w:tc>
          <w:tcPr>
            <w:tcW w:w="2013" w:type="dxa"/>
            <w:tcBorders>
              <w:top w:val="single" w:sz="4" w:space="0" w:color="auto"/>
              <w:left w:val="single" w:sz="4" w:space="0" w:color="auto"/>
              <w:bottom w:val="single" w:sz="4" w:space="0" w:color="auto"/>
              <w:right w:val="single" w:sz="4" w:space="0" w:color="auto"/>
            </w:tcBorders>
          </w:tcPr>
          <w:p w14:paraId="3B639C78" w14:textId="4B6AF7E3" w:rsidR="002A47E0" w:rsidRPr="00C70209" w:rsidRDefault="002A47E0" w:rsidP="005B2300">
            <w:pPr>
              <w:pStyle w:val="Tabletext"/>
            </w:pPr>
            <w:r w:rsidRPr="00C70209">
              <w:t xml:space="preserve">Restrictive RBC transfusion (n=93 ) </w:t>
            </w:r>
            <w:r w:rsidR="00C91BAE" w:rsidRPr="00C70209">
              <w:t>versus</w:t>
            </w:r>
            <w:r w:rsidRPr="00C70209">
              <w:t xml:space="preserve"> liberal RBC transfusion (n=92)</w:t>
            </w:r>
          </w:p>
        </w:tc>
        <w:tc>
          <w:tcPr>
            <w:tcW w:w="2013" w:type="dxa"/>
            <w:tcBorders>
              <w:top w:val="single" w:sz="4" w:space="0" w:color="auto"/>
              <w:left w:val="single" w:sz="4" w:space="0" w:color="auto"/>
              <w:bottom w:val="single" w:sz="4" w:space="0" w:color="auto"/>
              <w:right w:val="single" w:sz="4" w:space="0" w:color="auto"/>
            </w:tcBorders>
          </w:tcPr>
          <w:p w14:paraId="7776797D" w14:textId="77777777" w:rsidR="002A47E0" w:rsidRPr="00C70209" w:rsidRDefault="00E5735C" w:rsidP="005B2300">
            <w:pPr>
              <w:pStyle w:val="Tabletext"/>
            </w:pPr>
            <w:r w:rsidRPr="00C70209">
              <w:t>Mortality</w:t>
            </w:r>
          </w:p>
        </w:tc>
      </w:tr>
    </w:tbl>
    <w:p w14:paraId="3318479E" w14:textId="2723D782" w:rsidR="0029666C" w:rsidRPr="00C70209" w:rsidRDefault="0029666C" w:rsidP="005B2300">
      <w:pPr>
        <w:keepNext/>
        <w:keepLines/>
        <w:rPr>
          <w:rFonts w:ascii="Arial Narrow" w:hAnsi="Arial Narrow"/>
          <w:sz w:val="16"/>
          <w:szCs w:val="16"/>
        </w:rPr>
      </w:pPr>
      <w:r w:rsidRPr="00C70209">
        <w:rPr>
          <w:rFonts w:ascii="Arial Narrow" w:hAnsi="Arial Narrow"/>
          <w:sz w:val="16"/>
          <w:szCs w:val="16"/>
        </w:rPr>
        <w:t>RBC, red blood cell</w:t>
      </w:r>
      <w:r w:rsidR="00781A71" w:rsidRPr="00C70209">
        <w:rPr>
          <w:rFonts w:ascii="Arial Narrow" w:hAnsi="Arial Narrow"/>
          <w:sz w:val="16"/>
          <w:szCs w:val="16"/>
        </w:rPr>
        <w:t>; RCT, randomised controlled trial</w:t>
      </w:r>
    </w:p>
    <w:p w14:paraId="45804546" w14:textId="77777777" w:rsidR="0029666C" w:rsidRPr="00C70209" w:rsidRDefault="0029666C" w:rsidP="005B2300">
      <w:pPr>
        <w:pStyle w:val="Heading6"/>
      </w:pPr>
      <w:r w:rsidRPr="00C70209">
        <w:t>Level II evidence</w:t>
      </w:r>
    </w:p>
    <w:p w14:paraId="1485BAB3" w14:textId="40BFF87D" w:rsidR="000F5E73" w:rsidRPr="00C70209" w:rsidRDefault="000F5E73" w:rsidP="000F5E73">
      <w:pPr>
        <w:pStyle w:val="BodyText"/>
        <w:rPr>
          <w:lang w:eastAsia="en-GB"/>
        </w:rPr>
      </w:pPr>
      <w:r w:rsidRPr="00C70209">
        <w:rPr>
          <w:lang w:eastAsia="en-GB"/>
        </w:rPr>
        <w:t xml:space="preserve">The literature search identified one additional Level II study (Rouette 2010) that examined the effect of a restrictive RBC transfusion strategy compared with a liberal RBC transfusion strategy in </w:t>
      </w:r>
      <w:r w:rsidR="005248BA" w:rsidRPr="00C70209">
        <w:rPr>
          <w:lang w:eastAsia="en-GB"/>
        </w:rPr>
        <w:t>neonatal and/or paediatric</w:t>
      </w:r>
      <w:r w:rsidRPr="00C70209">
        <w:rPr>
          <w:lang w:eastAsia="en-GB"/>
        </w:rPr>
        <w:t xml:space="preserve"> patients </w:t>
      </w:r>
      <w:r w:rsidR="00AA41B4" w:rsidRPr="00C70209">
        <w:rPr>
          <w:lang w:eastAsia="en-GB"/>
        </w:rPr>
        <w:t xml:space="preserve">undergoing </w:t>
      </w:r>
      <w:r w:rsidRPr="00C70209">
        <w:rPr>
          <w:lang w:eastAsia="en-GB"/>
        </w:rPr>
        <w:t xml:space="preserve">surgery (see </w:t>
      </w:r>
      <w:r w:rsidRPr="00C70209">
        <w:rPr>
          <w:b/>
        </w:rPr>
        <w:t>Appendix C, Volume 2</w:t>
      </w:r>
      <w:r w:rsidRPr="00C70209">
        <w:rPr>
          <w:lang w:eastAsia="en-GB"/>
        </w:rPr>
        <w:t xml:space="preserve">). The main characteristics of all Level II studies (including those identified by the Level I study) are summarised in </w:t>
      </w:r>
      <w:r w:rsidR="004670EE" w:rsidRPr="00C70209">
        <w:rPr>
          <w:b/>
          <w:lang w:eastAsia="en-GB"/>
        </w:rPr>
        <w:fldChar w:fldCharType="begin"/>
      </w:r>
      <w:r w:rsidR="004670EE" w:rsidRPr="00C70209">
        <w:rPr>
          <w:b/>
          <w:lang w:eastAsia="en-GB"/>
        </w:rPr>
        <w:instrText xml:space="preserve"> REF _Ref406148489 \h  \* MERGEFORMAT </w:instrText>
      </w:r>
      <w:r w:rsidR="004670EE" w:rsidRPr="00C70209">
        <w:rPr>
          <w:b/>
          <w:lang w:eastAsia="en-GB"/>
        </w:rPr>
      </w:r>
      <w:r w:rsidR="004670EE" w:rsidRPr="00C70209">
        <w:rPr>
          <w:b/>
          <w:lang w:eastAsia="en-GB"/>
        </w:rPr>
        <w:fldChar w:fldCharType="separate"/>
      </w:r>
      <w:r w:rsidR="000F7A9B" w:rsidRPr="000F7A9B">
        <w:rPr>
          <w:b/>
        </w:rPr>
        <w:t>Table 3.1.31</w:t>
      </w:r>
      <w:r w:rsidR="004670EE" w:rsidRPr="00C70209">
        <w:rPr>
          <w:b/>
          <w:lang w:eastAsia="en-GB"/>
        </w:rPr>
        <w:fldChar w:fldCharType="end"/>
      </w:r>
      <w:r w:rsidRPr="00C70209">
        <w:rPr>
          <w:b/>
          <w:lang w:eastAsia="en-GB"/>
        </w:rPr>
        <w:t>.</w:t>
      </w:r>
    </w:p>
    <w:p w14:paraId="695815BB" w14:textId="12942A9E" w:rsidR="000F5E73" w:rsidRPr="00C70209" w:rsidRDefault="000F5E73" w:rsidP="000F5E73">
      <w:pPr>
        <w:pStyle w:val="BodyText"/>
        <w:rPr>
          <w:lang w:eastAsia="en-GB"/>
        </w:rPr>
      </w:pPr>
      <w:r w:rsidRPr="00C70209">
        <w:rPr>
          <w:lang w:eastAsia="en-GB"/>
        </w:rPr>
        <w:t>The poor-quality RCT by Cholette (2011) assessed the effect of a restrictive RBC transfusion strategy compared with a liberal RBC transfusion strategy in 60 children (mean age 30 months) scheduled for elective partial or total cavopulmonary connection at a single centre in the USA. The authors reported data on mortality before discharge and was rated as poor</w:t>
      </w:r>
      <w:r w:rsidR="00BB008C" w:rsidRPr="00C70209">
        <w:rPr>
          <w:lang w:eastAsia="en-GB"/>
        </w:rPr>
        <w:t>-</w:t>
      </w:r>
      <w:r w:rsidRPr="00C70209">
        <w:rPr>
          <w:lang w:eastAsia="en-GB"/>
        </w:rPr>
        <w:t>quality because the method for randomisation was not reported and allocation concealment was unclear. Also, the liberal transfusion threshold used in the study (13 g/dL) was much higher than that recommended in current Australian practice.</w:t>
      </w:r>
    </w:p>
    <w:p w14:paraId="73468351" w14:textId="5933B3B2" w:rsidR="000F5E73" w:rsidRPr="00C70209" w:rsidRDefault="000F5E73" w:rsidP="000F5E73">
      <w:pPr>
        <w:pStyle w:val="BodyText"/>
        <w:rPr>
          <w:lang w:eastAsia="en-GB"/>
        </w:rPr>
      </w:pPr>
      <w:r w:rsidRPr="00C70209">
        <w:rPr>
          <w:lang w:eastAsia="en-GB"/>
        </w:rPr>
        <w:t xml:space="preserve">The good-quality studies by Rouette (2010) and Willems (2010) reported data from two separate subgroups of patients enrolled in the TRIPICU study (Lacroix 2007), a multicentre RCT of 637 critically ill paediatric patients aged 3 days to 14 years. Subjects were randomised to either a restrictive or liberal RBC transfusion group and were located in Belgium, Canada, the UK or the USA (see </w:t>
      </w:r>
      <w:r w:rsidRPr="00C70209">
        <w:rPr>
          <w:b/>
          <w:lang w:eastAsia="en-GB"/>
        </w:rPr>
        <w:t>Section 3.1.9.2</w:t>
      </w:r>
      <w:r w:rsidRPr="00C70209">
        <w:rPr>
          <w:lang w:eastAsia="en-GB"/>
        </w:rPr>
        <w:t xml:space="preserve"> for further details of this trial)</w:t>
      </w:r>
      <w:r w:rsidRPr="00C70209">
        <w:t xml:space="preserve">. </w:t>
      </w:r>
      <w:r w:rsidRPr="00C70209">
        <w:rPr>
          <w:lang w:eastAsia="en-GB"/>
        </w:rPr>
        <w:t>A significant proportion of patients in the restrictive transfusion group did not receive a transfusion, and the studies by Rouette 2010 and Willems 2010 were not sufficiently powered to demonstrate statistical significance.</w:t>
      </w:r>
    </w:p>
    <w:p w14:paraId="7328B934" w14:textId="2F819004" w:rsidR="000F5E73" w:rsidRPr="00C70209" w:rsidRDefault="000F5E73" w:rsidP="000F5E73">
      <w:pPr>
        <w:pStyle w:val="BodyText"/>
        <w:rPr>
          <w:lang w:eastAsia="en-GB"/>
        </w:rPr>
      </w:pPr>
      <w:r w:rsidRPr="00C70209">
        <w:rPr>
          <w:lang w:eastAsia="en-GB"/>
        </w:rPr>
        <w:t xml:space="preserve">Rouette (2010) </w:t>
      </w:r>
      <w:r w:rsidRPr="00C70209">
        <w:t xml:space="preserve">included </w:t>
      </w:r>
      <w:r w:rsidRPr="00C70209">
        <w:rPr>
          <w:lang w:eastAsia="en-GB"/>
        </w:rPr>
        <w:t>124 postoperative general surgery paediatric patients, and Willems (2010) included 125 patients paediatric patients aged 28 days to 14 years post-cardiac surgery or catheterisation. The authors assessed overall 28-day mortality, in</w:t>
      </w:r>
      <w:r w:rsidR="00363BA0" w:rsidRPr="00C70209">
        <w:rPr>
          <w:lang w:eastAsia="en-GB"/>
        </w:rPr>
        <w:t xml:space="preserve"> </w:t>
      </w:r>
      <w:r w:rsidRPr="00C70209">
        <w:rPr>
          <w:lang w:eastAsia="en-GB"/>
        </w:rPr>
        <w:t>PICU mortality, new or progressive MODs, and other markers of organ system dysfunction.</w:t>
      </w:r>
    </w:p>
    <w:p w14:paraId="60D7C57B" w14:textId="187EAB3E" w:rsidR="00C90254" w:rsidRPr="00C70209" w:rsidRDefault="000F5E73" w:rsidP="000F5E73">
      <w:pPr>
        <w:pStyle w:val="BodyText"/>
        <w:rPr>
          <w:lang w:eastAsia="en-GB"/>
        </w:rPr>
      </w:pPr>
      <w:r w:rsidRPr="00C70209">
        <w:rPr>
          <w:lang w:eastAsia="en-GB"/>
        </w:rPr>
        <w:t>The systematic review and hand-searching process identified one additional RCT (Robitaille 2013) that met our inclusion criteria but that RCT was stopped after only six patients had been recruited; therefore, it did not provide any suitable data for inclusion. The authors intended to examine the effect of a restrictive transfusion strategy (maintain Hb ≥70 g/L) compared with a liberal transfusion strategy (maintain Hb ≥120 g/L) on granulocyte recovery in children aged 1–18 years who were undergoing an allogeneic bone marrow transplant. Mortality was a secondary outcome. The first three patients allocated to the liberal transfusion arm developed vaso-occlusive disease, and the trial was stopped by the Data Safety and Monitoring Board</w:t>
      </w:r>
      <w:r w:rsidR="0029666C" w:rsidRPr="00C70209">
        <w:rPr>
          <w:lang w:eastAsia="en-GB"/>
        </w:rPr>
        <w:t>.</w:t>
      </w:r>
    </w:p>
    <w:p w14:paraId="3C9C0E13" w14:textId="77777777" w:rsidR="00AA41B4" w:rsidRPr="00C70209" w:rsidRDefault="00AA41B4" w:rsidP="000F5E73">
      <w:pPr>
        <w:pStyle w:val="BodyText"/>
        <w:rPr>
          <w:lang w:eastAsia="en-GB"/>
        </w:rPr>
      </w:pPr>
    </w:p>
    <w:p w14:paraId="50BFE3B6" w14:textId="4E7C2F6E" w:rsidR="0029666C" w:rsidRPr="00C70209" w:rsidRDefault="0029666C" w:rsidP="00E5735C">
      <w:pPr>
        <w:pStyle w:val="Caption"/>
        <w:ind w:left="2070"/>
      </w:pPr>
      <w:bookmarkStart w:id="330" w:name="_Ref406148489"/>
      <w:bookmarkStart w:id="331" w:name="_Toc42774708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1</w:t>
      </w:r>
      <w:r w:rsidR="00130F03" w:rsidRPr="00C70209">
        <w:fldChar w:fldCharType="end"/>
      </w:r>
      <w:bookmarkEnd w:id="330"/>
      <w:r w:rsidRPr="00C70209">
        <w:tab/>
      </w:r>
      <w:r w:rsidR="00E5735C" w:rsidRPr="00C70209">
        <w:t>Characteristics and quality of Level II evidence - r</w:t>
      </w:r>
      <w:r w:rsidRPr="00C70209">
        <w:t xml:space="preserve">estrictive RBC transfusion versus liberal RBC transfusion </w:t>
      </w:r>
      <w:r w:rsidR="00E5735C" w:rsidRPr="00C70209">
        <w:t xml:space="preserve">in </w:t>
      </w:r>
      <w:r w:rsidR="00C20416" w:rsidRPr="00C70209">
        <w:t xml:space="preserve">neonatal and/or </w:t>
      </w:r>
      <w:r w:rsidR="00E5735C" w:rsidRPr="00C70209">
        <w:t>paediatric patients requiring surgery</w:t>
      </w:r>
      <w:bookmarkEnd w:id="331"/>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8"/>
        <w:gridCol w:w="1301"/>
        <w:gridCol w:w="1949"/>
        <w:gridCol w:w="1947"/>
        <w:gridCol w:w="1931"/>
      </w:tblGrid>
      <w:tr w:rsidR="00E5735C" w:rsidRPr="00C70209" w14:paraId="2991F91C" w14:textId="77777777" w:rsidTr="006A09AC">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6C8FA9C3" w14:textId="77777777" w:rsidR="00E5735C" w:rsidRPr="00C70209" w:rsidRDefault="00E5735C" w:rsidP="003E0379">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5E708637" w14:textId="77777777" w:rsidR="00E5735C" w:rsidRPr="00C70209" w:rsidRDefault="00E5735C" w:rsidP="003E0379">
            <w:pPr>
              <w:pStyle w:val="TableH2"/>
            </w:pPr>
            <w:r w:rsidRPr="00C70209">
              <w:t>Study type</w:t>
            </w:r>
          </w:p>
          <w:p w14:paraId="1DD9C6DF" w14:textId="77777777" w:rsidR="00E5735C" w:rsidRPr="00C70209" w:rsidRDefault="00E5735C" w:rsidP="003E0379">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46AF1926" w14:textId="77777777" w:rsidR="00E5735C" w:rsidRPr="00C70209" w:rsidRDefault="00E5735C" w:rsidP="003E0379">
            <w:pPr>
              <w:pStyle w:val="TableH2"/>
            </w:pPr>
            <w:r w:rsidRPr="00C70209">
              <w:t>Population</w:t>
            </w:r>
          </w:p>
          <w:p w14:paraId="4664B33A" w14:textId="77777777" w:rsidR="00E5735C" w:rsidRPr="00C70209" w:rsidRDefault="00E5735C" w:rsidP="003E0379">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203C8B8B" w14:textId="77777777" w:rsidR="00E5735C" w:rsidRPr="00C70209" w:rsidRDefault="00E5735C" w:rsidP="003E0379">
            <w:pPr>
              <w:pStyle w:val="TableH2"/>
            </w:pPr>
            <w:r w:rsidRPr="00C70209">
              <w:t>Comparison (n)</w:t>
            </w:r>
          </w:p>
        </w:tc>
        <w:tc>
          <w:tcPr>
            <w:tcW w:w="2013" w:type="dxa"/>
            <w:tcBorders>
              <w:top w:val="single" w:sz="4" w:space="0" w:color="auto"/>
              <w:left w:val="single" w:sz="4" w:space="0" w:color="auto"/>
              <w:bottom w:val="single" w:sz="4" w:space="0" w:color="auto"/>
              <w:right w:val="single" w:sz="4" w:space="0" w:color="auto"/>
            </w:tcBorders>
            <w:hideMark/>
          </w:tcPr>
          <w:p w14:paraId="4DC2144F" w14:textId="77777777" w:rsidR="00E5735C" w:rsidRPr="00C70209" w:rsidRDefault="00E5735C" w:rsidP="003E0379">
            <w:pPr>
              <w:pStyle w:val="TableH2"/>
            </w:pPr>
            <w:r w:rsidRPr="00C70209">
              <w:t>Outcomes</w:t>
            </w:r>
          </w:p>
        </w:tc>
      </w:tr>
      <w:tr w:rsidR="00E5735C" w:rsidRPr="00C70209" w14:paraId="4146C0E2" w14:textId="77777777" w:rsidTr="006A09AC">
        <w:trPr>
          <w:cantSplit/>
          <w:tblHeader/>
        </w:trPr>
        <w:tc>
          <w:tcPr>
            <w:tcW w:w="1346" w:type="dxa"/>
            <w:tcBorders>
              <w:top w:val="single" w:sz="4" w:space="0" w:color="auto"/>
              <w:left w:val="single" w:sz="4" w:space="0" w:color="auto"/>
              <w:bottom w:val="single" w:sz="4" w:space="0" w:color="auto"/>
              <w:right w:val="single" w:sz="4" w:space="0" w:color="auto"/>
            </w:tcBorders>
          </w:tcPr>
          <w:p w14:paraId="600E7BEA" w14:textId="1B47F441" w:rsidR="00E5735C" w:rsidRPr="00C70209" w:rsidRDefault="00E5735C" w:rsidP="003E727B">
            <w:pPr>
              <w:pStyle w:val="Tabletext"/>
            </w:pPr>
            <w:r w:rsidRPr="00C70209">
              <w:t>Cholette (2011)</w:t>
            </w:r>
            <w:r w:rsidR="00E1112B" w:rsidRPr="00C70209">
              <w:fldChar w:fldCharType="begin">
                <w:fldData xml:space="preserve">PEVuZE5vdGU+PENpdGU+PEF1dGhvcj5DaG9sZXR0ZTwvQXV0aG9yPjxZZWFyPjIwMTE8L1llYXI+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</w:fldData>
              </w:fldChar>
            </w:r>
            <w:r w:rsidR="003E727B" w:rsidRPr="00C70209">
              <w:instrText xml:space="preserve"> ADDIN EN.CITE </w:instrText>
            </w:r>
            <w:r w:rsidR="003E727B" w:rsidRPr="00C70209">
              <w:fldChar w:fldCharType="begin">
                <w:fldData xml:space="preserve">PEVuZE5vdGU+PENpdGU+PEF1dGhvcj5DaG9sZXR0ZTwvQXV0aG9yPjxZZWFyPjIwMTE8L1llYXI+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3</w:t>
            </w:r>
            <w:r w:rsidR="00E1112B"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26B4AA8F" w14:textId="77777777" w:rsidR="00E5735C" w:rsidRPr="00C70209" w:rsidRDefault="00E5735C" w:rsidP="006E6E09">
            <w:pPr>
              <w:pStyle w:val="Tabletext"/>
            </w:pPr>
            <w:r w:rsidRPr="00C70209">
              <w:t>RCT</w:t>
            </w:r>
          </w:p>
          <w:p w14:paraId="7BFFEEA9" w14:textId="77777777" w:rsidR="00E5735C" w:rsidRPr="00C70209" w:rsidRDefault="00E5735C" w:rsidP="006E6E09">
            <w:pPr>
              <w:pStyle w:val="Tabletext"/>
              <w:rPr>
                <w:i/>
              </w:rPr>
            </w:pPr>
            <w:r w:rsidRPr="00C70209">
              <w:rPr>
                <w:i/>
              </w:rPr>
              <w:t>Poor</w:t>
            </w:r>
          </w:p>
        </w:tc>
        <w:tc>
          <w:tcPr>
            <w:tcW w:w="2013" w:type="dxa"/>
            <w:tcBorders>
              <w:top w:val="single" w:sz="4" w:space="0" w:color="auto"/>
              <w:left w:val="single" w:sz="4" w:space="0" w:color="auto"/>
              <w:bottom w:val="single" w:sz="4" w:space="0" w:color="auto"/>
              <w:right w:val="single" w:sz="4" w:space="0" w:color="auto"/>
            </w:tcBorders>
          </w:tcPr>
          <w:p w14:paraId="2473CADF" w14:textId="77777777" w:rsidR="00E5735C" w:rsidRPr="00C70209" w:rsidRDefault="006E6E09" w:rsidP="006E6E09">
            <w:pPr>
              <w:pStyle w:val="Tabletext"/>
            </w:pPr>
            <w:r w:rsidRPr="00C70209">
              <w:t>Paediatric patients</w:t>
            </w:r>
            <w:r w:rsidR="00E5735C" w:rsidRPr="00C70209">
              <w:t xml:space="preserve"> (mean age ~30 months) scheduled for elective partial or</w:t>
            </w:r>
            <w:r w:rsidRPr="00C70209">
              <w:t xml:space="preserve"> total cavopulmonary connection</w:t>
            </w:r>
            <w:r w:rsidR="002F159B" w:rsidRPr="00C70209">
              <w:t xml:space="preserve"> (BDG or Fontan procedures)</w:t>
            </w:r>
          </w:p>
          <w:p w14:paraId="093AA20F" w14:textId="77777777" w:rsidR="00E5735C" w:rsidRPr="00C70209" w:rsidRDefault="00E5735C" w:rsidP="006E6E09">
            <w:pPr>
              <w:pStyle w:val="Tabletext"/>
            </w:pPr>
            <w:r w:rsidRPr="00C70209">
              <w:t>N=60</w:t>
            </w:r>
          </w:p>
        </w:tc>
        <w:tc>
          <w:tcPr>
            <w:tcW w:w="2013" w:type="dxa"/>
            <w:tcBorders>
              <w:top w:val="single" w:sz="4" w:space="0" w:color="auto"/>
              <w:left w:val="single" w:sz="4" w:space="0" w:color="auto"/>
              <w:bottom w:val="single" w:sz="4" w:space="0" w:color="auto"/>
              <w:right w:val="single" w:sz="4" w:space="0" w:color="auto"/>
            </w:tcBorders>
          </w:tcPr>
          <w:p w14:paraId="2967D325" w14:textId="5CDDCF71" w:rsidR="002F159B" w:rsidRPr="00C70209" w:rsidRDefault="002F159B" w:rsidP="002F159B">
            <w:pPr>
              <w:pStyle w:val="Tabletext"/>
            </w:pPr>
            <w:r w:rsidRPr="00C70209">
              <w:t>Restrictive RBC transfusion (Hb </w:t>
            </w:r>
            <w:r w:rsidR="00FB7912" w:rsidRPr="00C70209">
              <w:t>&lt;</w:t>
            </w:r>
            <w:r w:rsidRPr="00C70209">
              <w:t>9.0g/dL plus clinical symptoms of an</w:t>
            </w:r>
            <w:r w:rsidR="003837B1" w:rsidRPr="00C70209">
              <w:t>aemia</w:t>
            </w:r>
            <w:r w:rsidRPr="00C70209">
              <w:t xml:space="preserve">) (n=30) </w:t>
            </w:r>
            <w:r w:rsidR="00C91BAE" w:rsidRPr="00C70209">
              <w:t>versus</w:t>
            </w:r>
            <w:r w:rsidRPr="00C70209">
              <w:t xml:space="preserve"> liberal RBC transfusion (Hb </w:t>
            </w:r>
            <w:r w:rsidR="00FB7912" w:rsidRPr="00C70209">
              <w:t>&lt;</w:t>
            </w:r>
            <w:r w:rsidRPr="00C70209">
              <w:t>13.0 g/dL with or without clinical symptoms) (n=30)</w:t>
            </w:r>
          </w:p>
        </w:tc>
        <w:tc>
          <w:tcPr>
            <w:tcW w:w="2013" w:type="dxa"/>
            <w:tcBorders>
              <w:top w:val="single" w:sz="4" w:space="0" w:color="auto"/>
              <w:left w:val="single" w:sz="4" w:space="0" w:color="auto"/>
              <w:bottom w:val="single" w:sz="4" w:space="0" w:color="auto"/>
              <w:right w:val="single" w:sz="4" w:space="0" w:color="auto"/>
            </w:tcBorders>
          </w:tcPr>
          <w:p w14:paraId="0F1C070A" w14:textId="77777777" w:rsidR="00E5735C" w:rsidRPr="00C70209" w:rsidRDefault="00E5735C" w:rsidP="006E6E09">
            <w:pPr>
              <w:pStyle w:val="Tabletext"/>
            </w:pPr>
            <w:r w:rsidRPr="00C70209">
              <w:t>Mortality</w:t>
            </w:r>
          </w:p>
        </w:tc>
      </w:tr>
      <w:tr w:rsidR="006E6E09" w:rsidRPr="00C70209" w14:paraId="066CA224" w14:textId="77777777" w:rsidTr="006A09AC">
        <w:trPr>
          <w:cantSplit/>
          <w:tblHeader/>
        </w:trPr>
        <w:tc>
          <w:tcPr>
            <w:tcW w:w="1346" w:type="dxa"/>
            <w:tcBorders>
              <w:top w:val="single" w:sz="4" w:space="0" w:color="auto"/>
              <w:left w:val="single" w:sz="4" w:space="0" w:color="auto"/>
              <w:bottom w:val="single" w:sz="4" w:space="0" w:color="auto"/>
              <w:right w:val="single" w:sz="4" w:space="0" w:color="auto"/>
            </w:tcBorders>
          </w:tcPr>
          <w:p w14:paraId="5262650F" w14:textId="0305EA0B" w:rsidR="006E6E09" w:rsidRPr="00C70209" w:rsidRDefault="006E6E09" w:rsidP="006E6E09">
            <w:pPr>
              <w:pStyle w:val="Tabletext"/>
            </w:pPr>
            <w:r w:rsidRPr="00C70209">
              <w:t>Rouette (2010)</w:t>
            </w:r>
            <w:r w:rsidR="00E1112B" w:rsidRPr="00C70209">
              <w:fldChar w:fldCharType="begin">
                <w:fldData xml:space="preserve">PEVuZE5vdGU+PENpdGU+PEF1dGhvcj5Sb3VldHRlPC9BdXRob3I+PFllYXI+MjAxMDwvWWVhcj48
UmVjTnVtPjE4MzwvUmVjTnVtPjxEaXNwbGF5VGV4dD48c3R5bGUgZmFjZT0ic3VwZXJzY3JpcHQi
Pjc0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3E727B" w:rsidRPr="00C70209">
              <w:instrText xml:space="preserve"> ADDIN EN.CITE </w:instrText>
            </w:r>
            <w:r w:rsidR="003E727B" w:rsidRPr="00C70209">
              <w:fldChar w:fldCharType="begin">
                <w:fldData xml:space="preserve">PEVuZE5vdGU+PENpdGU+PEF1dGhvcj5Sb3VldHRlPC9BdXRob3I+PFllYXI+MjAxMDwvWWVhcj48
UmVjTnVtPjE4MzwvUmVjTnVtPjxEaXNwbGF5VGV4dD48c3R5bGUgZmFjZT0ic3VwZXJzY3JpcHQi
Pjc0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4</w:t>
            </w:r>
            <w:r w:rsidR="00E1112B" w:rsidRPr="00C70209">
              <w:fldChar w:fldCharType="end"/>
            </w:r>
          </w:p>
          <w:p w14:paraId="23CBCAD1" w14:textId="77777777" w:rsidR="00382D88" w:rsidRPr="00C70209" w:rsidRDefault="00382D88" w:rsidP="00382D88">
            <w:pPr>
              <w:pStyle w:val="Tabletext-evidencematrix"/>
            </w:pPr>
            <w:r w:rsidRPr="00C70209">
              <w:t>*subgroup of patients from the TRIPICU study</w:t>
            </w:r>
          </w:p>
        </w:tc>
        <w:tc>
          <w:tcPr>
            <w:tcW w:w="1347" w:type="dxa"/>
            <w:tcBorders>
              <w:top w:val="single" w:sz="4" w:space="0" w:color="auto"/>
              <w:left w:val="single" w:sz="4" w:space="0" w:color="auto"/>
              <w:bottom w:val="single" w:sz="4" w:space="0" w:color="auto"/>
              <w:right w:val="single" w:sz="4" w:space="0" w:color="auto"/>
            </w:tcBorders>
          </w:tcPr>
          <w:p w14:paraId="5C3069A6" w14:textId="77777777" w:rsidR="006E6E09" w:rsidRPr="00C70209" w:rsidRDefault="006E6E09" w:rsidP="006E6E09">
            <w:pPr>
              <w:pStyle w:val="Tabletext"/>
            </w:pPr>
            <w:r w:rsidRPr="00C70209">
              <w:t>RCT</w:t>
            </w:r>
          </w:p>
          <w:p w14:paraId="4851E836" w14:textId="77777777" w:rsidR="006E6E09" w:rsidRPr="00C70209" w:rsidRDefault="006E6E09" w:rsidP="006E6E09">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09463078" w14:textId="0243DC18" w:rsidR="00382D88" w:rsidRPr="00C70209" w:rsidRDefault="00382D88" w:rsidP="006E6E09">
            <w:pPr>
              <w:pStyle w:val="Tabletext"/>
            </w:pPr>
            <w:r w:rsidRPr="00C70209">
              <w:t xml:space="preserve">Postoperative general surgery </w:t>
            </w:r>
            <w:r w:rsidR="006E6E09" w:rsidRPr="00C70209">
              <w:t>patients aged 3 days to 14 years</w:t>
            </w:r>
            <w:r w:rsidR="004670EE" w:rsidRPr="00C70209">
              <w:t xml:space="preserve"> admitted to P</w:t>
            </w:r>
            <w:r w:rsidRPr="00C70209">
              <w:t>ICU</w:t>
            </w:r>
          </w:p>
          <w:p w14:paraId="64BE1EB1" w14:textId="77777777" w:rsidR="006E6E09" w:rsidRPr="00C70209" w:rsidRDefault="006E6E09" w:rsidP="006E6E09">
            <w:pPr>
              <w:pStyle w:val="Tabletext"/>
            </w:pPr>
            <w:r w:rsidRPr="00C70209">
              <w:t>N=124</w:t>
            </w:r>
          </w:p>
        </w:tc>
        <w:tc>
          <w:tcPr>
            <w:tcW w:w="2013" w:type="dxa"/>
            <w:tcBorders>
              <w:top w:val="single" w:sz="4" w:space="0" w:color="auto"/>
              <w:left w:val="single" w:sz="4" w:space="0" w:color="auto"/>
              <w:bottom w:val="single" w:sz="4" w:space="0" w:color="auto"/>
              <w:right w:val="single" w:sz="4" w:space="0" w:color="auto"/>
            </w:tcBorders>
          </w:tcPr>
          <w:p w14:paraId="6CAC67DB" w14:textId="0D347ADC" w:rsidR="002F159B" w:rsidRPr="00C70209" w:rsidRDefault="002F159B" w:rsidP="002F159B">
            <w:pPr>
              <w:pStyle w:val="Tabletext"/>
            </w:pPr>
            <w:r w:rsidRPr="00C70209">
              <w:t xml:space="preserve">Restrictive RBC transfusion (threshold 70 g/L) (n=60) </w:t>
            </w:r>
            <w:r w:rsidR="00C91BAE" w:rsidRPr="00C70209">
              <w:t>versus</w:t>
            </w:r>
            <w:r w:rsidRPr="00C70209">
              <w:t xml:space="preserve"> liberal RBC transfusion (threshold 95 g/L). (n=64)</w:t>
            </w:r>
          </w:p>
          <w:p w14:paraId="2D192A8E" w14:textId="77777777" w:rsidR="002F159B" w:rsidRPr="00C70209" w:rsidRDefault="002F159B" w:rsidP="002F159B">
            <w:pPr>
              <w:pStyle w:val="Tabletext-evidencematrix"/>
            </w:pPr>
            <w:r w:rsidRPr="00C70209">
              <w:t>*all RBC were pre-storage leukocyte reduced allogeneic</w:t>
            </w:r>
          </w:p>
        </w:tc>
        <w:tc>
          <w:tcPr>
            <w:tcW w:w="2013" w:type="dxa"/>
            <w:tcBorders>
              <w:top w:val="single" w:sz="4" w:space="0" w:color="auto"/>
              <w:left w:val="single" w:sz="4" w:space="0" w:color="auto"/>
              <w:bottom w:val="single" w:sz="4" w:space="0" w:color="auto"/>
              <w:right w:val="single" w:sz="4" w:space="0" w:color="auto"/>
            </w:tcBorders>
          </w:tcPr>
          <w:p w14:paraId="398255F0" w14:textId="77777777" w:rsidR="006E6E09" w:rsidRPr="00C70209" w:rsidRDefault="006E6E09" w:rsidP="006E6E09">
            <w:pPr>
              <w:pStyle w:val="Tabletext"/>
            </w:pPr>
            <w:r w:rsidRPr="00C70209">
              <w:t>Mortality</w:t>
            </w:r>
          </w:p>
          <w:p w14:paraId="5827B58C" w14:textId="77777777" w:rsidR="006E6E09" w:rsidRPr="00C70209" w:rsidRDefault="006E6E09" w:rsidP="006E6E09">
            <w:pPr>
              <w:pStyle w:val="Tabletext"/>
            </w:pPr>
            <w:r w:rsidRPr="00C70209">
              <w:t>New or progressive MODs</w:t>
            </w:r>
          </w:p>
        </w:tc>
      </w:tr>
      <w:tr w:rsidR="006E6E09" w:rsidRPr="00C70209" w14:paraId="1FC0F30B" w14:textId="77777777" w:rsidTr="006A09AC">
        <w:trPr>
          <w:cantSplit/>
          <w:tblHeader/>
        </w:trPr>
        <w:tc>
          <w:tcPr>
            <w:tcW w:w="1346" w:type="dxa"/>
            <w:tcBorders>
              <w:top w:val="single" w:sz="4" w:space="0" w:color="auto"/>
              <w:left w:val="single" w:sz="4" w:space="0" w:color="auto"/>
              <w:bottom w:val="single" w:sz="4" w:space="0" w:color="auto"/>
              <w:right w:val="single" w:sz="4" w:space="0" w:color="auto"/>
            </w:tcBorders>
          </w:tcPr>
          <w:p w14:paraId="1094F03C" w14:textId="0BE3F484" w:rsidR="006E6E09" w:rsidRPr="00C70209" w:rsidRDefault="006E6E09" w:rsidP="006E6E09">
            <w:pPr>
              <w:pStyle w:val="Tabletext"/>
            </w:pPr>
            <w:r w:rsidRPr="00C70209">
              <w:t>Willems (2010)</w:t>
            </w:r>
            <w:r w:rsidR="00E1112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5</w:t>
            </w:r>
            <w:r w:rsidR="00E1112B" w:rsidRPr="00C70209">
              <w:fldChar w:fldCharType="end"/>
            </w:r>
          </w:p>
          <w:p w14:paraId="3CD0E744" w14:textId="77777777" w:rsidR="00382D88" w:rsidRPr="00C70209" w:rsidRDefault="00382D88" w:rsidP="00382D88">
            <w:pPr>
              <w:pStyle w:val="Tabletext-evidencematrix"/>
            </w:pPr>
            <w:r w:rsidRPr="00C70209">
              <w:t>*subgroup of patients from the TRIPICU study</w:t>
            </w:r>
          </w:p>
        </w:tc>
        <w:tc>
          <w:tcPr>
            <w:tcW w:w="1347" w:type="dxa"/>
            <w:tcBorders>
              <w:top w:val="single" w:sz="4" w:space="0" w:color="auto"/>
              <w:left w:val="single" w:sz="4" w:space="0" w:color="auto"/>
              <w:bottom w:val="single" w:sz="4" w:space="0" w:color="auto"/>
              <w:right w:val="single" w:sz="4" w:space="0" w:color="auto"/>
            </w:tcBorders>
          </w:tcPr>
          <w:p w14:paraId="354501C2" w14:textId="77777777" w:rsidR="006E6E09" w:rsidRPr="00C70209" w:rsidRDefault="006E6E09" w:rsidP="006E6E09">
            <w:pPr>
              <w:pStyle w:val="Tabletext"/>
            </w:pPr>
            <w:r w:rsidRPr="00C70209">
              <w:t>RCT</w:t>
            </w:r>
          </w:p>
          <w:p w14:paraId="33613217" w14:textId="77777777" w:rsidR="006E6E09" w:rsidRPr="00C70209" w:rsidRDefault="006E6E09" w:rsidP="006E6E09">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32CB6231" w14:textId="315A12FA" w:rsidR="006E6E09" w:rsidRPr="00C70209" w:rsidRDefault="006E6E09" w:rsidP="006E6E09">
            <w:pPr>
              <w:pStyle w:val="Tabletext"/>
            </w:pPr>
            <w:r w:rsidRPr="00C70209">
              <w:t>Paediatric patient</w:t>
            </w:r>
            <w:r w:rsidR="00382D88" w:rsidRPr="00C70209">
              <w:t>s aged 28 days to 14 years post</w:t>
            </w:r>
            <w:r w:rsidR="003837B1" w:rsidRPr="00C70209">
              <w:t>-</w:t>
            </w:r>
            <w:r w:rsidR="00382D88" w:rsidRPr="00C70209">
              <w:t>cardiac</w:t>
            </w:r>
            <w:r w:rsidRPr="00C70209">
              <w:t xml:space="preserve"> surgery or catheteri</w:t>
            </w:r>
            <w:r w:rsidR="00382D88" w:rsidRPr="00C70209">
              <w:t>s</w:t>
            </w:r>
            <w:r w:rsidRPr="00C70209">
              <w:t>ation</w:t>
            </w:r>
          </w:p>
          <w:p w14:paraId="3F82B05E" w14:textId="77777777" w:rsidR="006E6E09" w:rsidRPr="00C70209" w:rsidRDefault="006E6E09" w:rsidP="006E6E09">
            <w:pPr>
              <w:pStyle w:val="Tabletext"/>
            </w:pPr>
            <w:r w:rsidRPr="00C70209">
              <w:t>N=125</w:t>
            </w:r>
          </w:p>
        </w:tc>
        <w:tc>
          <w:tcPr>
            <w:tcW w:w="2013" w:type="dxa"/>
            <w:tcBorders>
              <w:top w:val="single" w:sz="4" w:space="0" w:color="auto"/>
              <w:left w:val="single" w:sz="4" w:space="0" w:color="auto"/>
              <w:bottom w:val="single" w:sz="4" w:space="0" w:color="auto"/>
              <w:right w:val="single" w:sz="4" w:space="0" w:color="auto"/>
            </w:tcBorders>
          </w:tcPr>
          <w:p w14:paraId="13B4D354" w14:textId="6796DE7B" w:rsidR="002F159B" w:rsidRPr="00C70209" w:rsidRDefault="002F159B" w:rsidP="002F159B">
            <w:pPr>
              <w:pStyle w:val="Tabletext"/>
            </w:pPr>
            <w:r w:rsidRPr="00C70209">
              <w:t xml:space="preserve">Restrictive RBC transfusion (threshold 70 g/L) (n=63) </w:t>
            </w:r>
            <w:r w:rsidR="00C91BAE" w:rsidRPr="00C70209">
              <w:t>versus</w:t>
            </w:r>
            <w:r w:rsidRPr="00C70209">
              <w:t xml:space="preserve"> liberal RBC transfusion (threshold 95 g/L). (n=62)</w:t>
            </w:r>
          </w:p>
          <w:p w14:paraId="1B1BF471" w14:textId="77777777" w:rsidR="002F159B" w:rsidRPr="00C70209" w:rsidRDefault="002F159B" w:rsidP="002F159B">
            <w:pPr>
              <w:pStyle w:val="Tabletext-evidencematrix"/>
            </w:pPr>
            <w:r w:rsidRPr="00C70209">
              <w:t>*all RBC were pre-storage leukocyte reduced allogeneic</w:t>
            </w:r>
          </w:p>
        </w:tc>
        <w:tc>
          <w:tcPr>
            <w:tcW w:w="2013" w:type="dxa"/>
            <w:tcBorders>
              <w:top w:val="single" w:sz="4" w:space="0" w:color="auto"/>
              <w:left w:val="single" w:sz="4" w:space="0" w:color="auto"/>
              <w:bottom w:val="single" w:sz="4" w:space="0" w:color="auto"/>
              <w:right w:val="single" w:sz="4" w:space="0" w:color="auto"/>
            </w:tcBorders>
          </w:tcPr>
          <w:p w14:paraId="1A7D4C00" w14:textId="77777777" w:rsidR="006E6E09" w:rsidRPr="00C70209" w:rsidRDefault="006E6E09" w:rsidP="006E6E09">
            <w:pPr>
              <w:pStyle w:val="Tabletext"/>
            </w:pPr>
            <w:r w:rsidRPr="00C70209">
              <w:t>Mortality</w:t>
            </w:r>
          </w:p>
          <w:p w14:paraId="53D95146" w14:textId="77777777" w:rsidR="006E6E09" w:rsidRPr="00C70209" w:rsidRDefault="006E6E09" w:rsidP="006E6E09">
            <w:pPr>
              <w:pStyle w:val="Tabletext"/>
            </w:pPr>
            <w:r w:rsidRPr="00C70209">
              <w:t>New or progressive MODs</w:t>
            </w:r>
          </w:p>
          <w:p w14:paraId="530FC9E3" w14:textId="77777777" w:rsidR="006E6E09" w:rsidRPr="00C70209" w:rsidRDefault="00382D88" w:rsidP="006E6E09">
            <w:pPr>
              <w:pStyle w:val="Tabletext"/>
            </w:pPr>
            <w:r w:rsidRPr="00C70209">
              <w:t>Tra</w:t>
            </w:r>
            <w:r w:rsidR="006E6E09" w:rsidRPr="00C70209">
              <w:t>n</w:t>
            </w:r>
            <w:r w:rsidRPr="00C70209">
              <w:t>s</w:t>
            </w:r>
            <w:r w:rsidR="006E6E09" w:rsidRPr="00C70209">
              <w:t>fusion-related SAEs</w:t>
            </w:r>
          </w:p>
        </w:tc>
      </w:tr>
    </w:tbl>
    <w:p w14:paraId="48389DD9" w14:textId="005F43BD" w:rsidR="00382D88" w:rsidRPr="00C70209" w:rsidRDefault="002F159B" w:rsidP="00382D88">
      <w:pPr>
        <w:pStyle w:val="TableFigNotes0"/>
        <w:rPr>
          <w:lang w:eastAsia="en-GB"/>
        </w:rPr>
      </w:pPr>
      <w:r w:rsidRPr="00C70209">
        <w:t xml:space="preserve">BDG, Bidirectional Glenn; </w:t>
      </w:r>
      <w:r w:rsidR="009F4778" w:rsidRPr="00C70209">
        <w:t>Hb, haemoglobin;</w:t>
      </w:r>
      <w:r w:rsidR="009F4778" w:rsidRPr="00C70209">
        <w:rPr>
          <w:rFonts w:eastAsia="Arial Unicode MS"/>
        </w:rPr>
        <w:t xml:space="preserve"> </w:t>
      </w:r>
      <w:r w:rsidR="00382D88" w:rsidRPr="00C70209">
        <w:rPr>
          <w:rFonts w:eastAsia="Arial Unicode MS"/>
        </w:rPr>
        <w:t>MOD</w:t>
      </w:r>
      <w:r w:rsidR="009F4778" w:rsidRPr="00C70209">
        <w:rPr>
          <w:rFonts w:eastAsia="Arial Unicode MS"/>
        </w:rPr>
        <w:t>s</w:t>
      </w:r>
      <w:r w:rsidR="00382D88" w:rsidRPr="00C70209">
        <w:rPr>
          <w:rFonts w:eastAsia="Arial Unicode MS"/>
        </w:rPr>
        <w:t>, multiple organ dysfunction; PICU, p</w:t>
      </w:r>
      <w:r w:rsidR="00855B20" w:rsidRPr="00C70209">
        <w:rPr>
          <w:rFonts w:eastAsia="Arial Unicode MS"/>
        </w:rPr>
        <w:t xml:space="preserve">aediatric intensive care unit; </w:t>
      </w:r>
      <w:r w:rsidR="00382D88" w:rsidRPr="00C70209">
        <w:rPr>
          <w:rFonts w:eastAsia="Arial Unicode MS"/>
        </w:rPr>
        <w:t xml:space="preserve">RBC, red blood cells; </w:t>
      </w:r>
      <w:r w:rsidR="009F4778" w:rsidRPr="00C70209">
        <w:t>RCT, randomised controlled trial;</w:t>
      </w:r>
      <w:r w:rsidR="009F4778" w:rsidRPr="00C70209">
        <w:rPr>
          <w:rFonts w:eastAsia="Arial Unicode MS"/>
        </w:rPr>
        <w:t xml:space="preserve"> </w:t>
      </w:r>
      <w:r w:rsidR="00382D88" w:rsidRPr="00C70209">
        <w:rPr>
          <w:rFonts w:eastAsia="Arial Unicode MS"/>
        </w:rPr>
        <w:t>SAEs, serious adverse events</w:t>
      </w:r>
      <w:r w:rsidR="00855B20" w:rsidRPr="00C70209">
        <w:rPr>
          <w:rFonts w:eastAsia="Arial Unicode MS"/>
        </w:rPr>
        <w:t xml:space="preserve">; </w:t>
      </w:r>
      <w:r w:rsidR="00855B20" w:rsidRPr="00C70209">
        <w:rPr>
          <w:lang w:eastAsia="en-GB"/>
        </w:rPr>
        <w:t>TRIPICU, transfusion requirements in the paediatric intensive care unit</w:t>
      </w:r>
    </w:p>
    <w:p w14:paraId="7CB7BFAA" w14:textId="47624979" w:rsidR="00AA41B4" w:rsidRPr="00C70209" w:rsidRDefault="00AA41B4">
      <w:pPr>
        <w:spacing w:after="200" w:line="276" w:lineRule="auto"/>
        <w:ind w:left="0"/>
        <w:rPr>
          <w:rFonts w:ascii="Arial Narrow" w:eastAsia="Arial Unicode MS" w:hAnsi="Arial Narrow"/>
          <w:sz w:val="16"/>
          <w:szCs w:val="16"/>
        </w:rPr>
      </w:pPr>
      <w:r w:rsidRPr="00C70209">
        <w:rPr>
          <w:rFonts w:eastAsia="Arial Unicode MS"/>
        </w:rPr>
        <w:br w:type="page"/>
      </w:r>
    </w:p>
    <w:p w14:paraId="5C6A66B4" w14:textId="77777777" w:rsidR="0029666C" w:rsidRPr="00C70209" w:rsidRDefault="0029666C" w:rsidP="005B2300">
      <w:pPr>
        <w:pStyle w:val="Heading5"/>
        <w:rPr>
          <w:lang w:val="en-AU"/>
        </w:rPr>
      </w:pPr>
      <w:r w:rsidRPr="00C70209">
        <w:rPr>
          <w:lang w:val="en-AU"/>
        </w:rPr>
        <w:t>Results</w:t>
      </w:r>
    </w:p>
    <w:p w14:paraId="78F2EEDD" w14:textId="77777777" w:rsidR="0029666C" w:rsidRPr="00C70209" w:rsidRDefault="0029666C" w:rsidP="005B2300">
      <w:pPr>
        <w:pStyle w:val="Heading6"/>
      </w:pPr>
      <w:r w:rsidRPr="00C70209">
        <w:t>Mortality</w:t>
      </w:r>
    </w:p>
    <w:p w14:paraId="1AC28E92" w14:textId="515BE468" w:rsidR="0029666C" w:rsidRPr="00C70209" w:rsidRDefault="00B36045" w:rsidP="005B2300">
      <w:pPr>
        <w:pStyle w:val="BodyText"/>
        <w:rPr>
          <w:lang w:eastAsia="en-GB"/>
        </w:rPr>
      </w:pPr>
      <w:r w:rsidRPr="00C70209">
        <w:rPr>
          <w:lang w:eastAsia="en-GB"/>
        </w:rPr>
        <w:t xml:space="preserve">There were two Level II studies (Cholette 2011, Willems 2010) identified in one Level I study (Wilkinson 2014) and one additional Level II study (Rouette 2010) comparing restrictive and liberal transfusion strategies in </w:t>
      </w:r>
      <w:r w:rsidR="00001628" w:rsidRPr="00C70209">
        <w:rPr>
          <w:lang w:eastAsia="en-GB"/>
        </w:rPr>
        <w:t xml:space="preserve">neonatal and/or </w:t>
      </w:r>
      <w:r w:rsidRPr="00C70209">
        <w:rPr>
          <w:lang w:eastAsia="en-GB"/>
        </w:rPr>
        <w:t>paediatric patients requiring surgery that provided evidence for mortality. Two studies (Rouette 2010, Willems 2010) were assessed to be of good</w:t>
      </w:r>
      <w:r w:rsidR="0023776E" w:rsidRPr="00C70209">
        <w:rPr>
          <w:lang w:eastAsia="en-GB"/>
        </w:rPr>
        <w:t>-</w:t>
      </w:r>
      <w:r w:rsidRPr="00C70209">
        <w:rPr>
          <w:lang w:eastAsia="en-GB"/>
        </w:rPr>
        <w:t>quality and one study (Cholette 2011) was rated as poor</w:t>
      </w:r>
      <w:r w:rsidR="00BB008C" w:rsidRPr="00C70209">
        <w:rPr>
          <w:lang w:eastAsia="en-GB"/>
        </w:rPr>
        <w:t>-</w:t>
      </w:r>
      <w:r w:rsidRPr="00C70209">
        <w:rPr>
          <w:lang w:eastAsia="en-GB"/>
        </w:rPr>
        <w:t xml:space="preserve">quality. The results of these studies are summarised in </w:t>
      </w:r>
      <w:r w:rsidR="004670EE" w:rsidRPr="00C70209">
        <w:rPr>
          <w:b/>
        </w:rPr>
        <w:fldChar w:fldCharType="begin"/>
      </w:r>
      <w:r w:rsidR="004670EE" w:rsidRPr="00C70209">
        <w:rPr>
          <w:b/>
          <w:lang w:eastAsia="en-GB"/>
        </w:rPr>
        <w:instrText xml:space="preserve"> REF _Ref406148765 \h </w:instrText>
      </w:r>
      <w:r w:rsidR="004670EE" w:rsidRPr="00C70209">
        <w:rPr>
          <w:b/>
        </w:rPr>
        <w:instrText xml:space="preserve"> \* MERGEFORMAT </w:instrText>
      </w:r>
      <w:r w:rsidR="004670EE" w:rsidRPr="00C70209">
        <w:rPr>
          <w:b/>
        </w:rPr>
      </w:r>
      <w:r w:rsidR="004670EE" w:rsidRPr="00C70209">
        <w:rPr>
          <w:b/>
        </w:rPr>
        <w:fldChar w:fldCharType="separate"/>
      </w:r>
      <w:r w:rsidR="000F7A9B" w:rsidRPr="000F7A9B">
        <w:rPr>
          <w:b/>
        </w:rPr>
        <w:t>Table 3.1.32</w:t>
      </w:r>
      <w:r w:rsidR="004670EE" w:rsidRPr="00C70209">
        <w:rPr>
          <w:b/>
        </w:rPr>
        <w:fldChar w:fldCharType="end"/>
      </w:r>
      <w:r w:rsidR="0029666C" w:rsidRPr="00C70209">
        <w:rPr>
          <w:lang w:eastAsia="en-GB"/>
        </w:rPr>
        <w:t>.</w:t>
      </w:r>
    </w:p>
    <w:p w14:paraId="34E43B4D" w14:textId="21E1F079" w:rsidR="00550711" w:rsidRPr="00C70209" w:rsidRDefault="002F159B" w:rsidP="005B2300">
      <w:pPr>
        <w:pStyle w:val="BodyText"/>
        <w:rPr>
          <w:lang w:eastAsia="en-GB"/>
        </w:rPr>
      </w:pPr>
      <w:r w:rsidRPr="00C70209">
        <w:rPr>
          <w:lang w:eastAsia="en-GB"/>
        </w:rPr>
        <w:t>None of the studies reported a statistically significant difference between restrictive and liberal transfusion strategies on the rate of mortality among paediatric patients requiring surgery.</w:t>
      </w:r>
    </w:p>
    <w:p w14:paraId="32C3BEA8" w14:textId="73D318FC" w:rsidR="00382D88" w:rsidRPr="00C70209" w:rsidRDefault="00382D88" w:rsidP="005B2300">
      <w:pPr>
        <w:pStyle w:val="BodyText"/>
        <w:rPr>
          <w:lang w:eastAsia="en-GB"/>
        </w:rPr>
      </w:pPr>
      <w:r w:rsidRPr="00C70209">
        <w:rPr>
          <w:lang w:eastAsia="en-GB"/>
        </w:rPr>
        <w:t xml:space="preserve">Cholette (2011) assessed mortality before discharge in 60 children scheduled for cardiac surgery </w:t>
      </w:r>
      <w:r w:rsidR="002F159B" w:rsidRPr="00C70209">
        <w:rPr>
          <w:lang w:eastAsia="en-GB"/>
        </w:rPr>
        <w:t>and reported</w:t>
      </w:r>
      <w:r w:rsidRPr="00C70209">
        <w:rPr>
          <w:lang w:eastAsia="en-GB"/>
        </w:rPr>
        <w:t xml:space="preserve"> no deaths (0%) in the restrictive transfusion group compared with one death (3.3%) in the liberal transfusion group</w:t>
      </w:r>
      <w:r w:rsidR="002F159B" w:rsidRPr="00C70209">
        <w:rPr>
          <w:lang w:eastAsia="en-GB"/>
        </w:rPr>
        <w:t xml:space="preserve"> (RR 0.33; 95% CI 0.01, 7.87).</w:t>
      </w:r>
    </w:p>
    <w:p w14:paraId="1A760A07" w14:textId="662F6035" w:rsidR="0029666C" w:rsidRPr="00C70209" w:rsidRDefault="0029666C" w:rsidP="005B2300">
      <w:pPr>
        <w:pStyle w:val="BodyText"/>
        <w:rPr>
          <w:lang w:eastAsia="en-GB"/>
        </w:rPr>
      </w:pPr>
      <w:r w:rsidRPr="00C70209">
        <w:rPr>
          <w:lang w:eastAsia="en-GB"/>
        </w:rPr>
        <w:t xml:space="preserve">Rouette (2010) assessed overall mortality in 124 paediatric patients 28 days post-general surgery. </w:t>
      </w:r>
      <w:r w:rsidR="002F159B" w:rsidRPr="00C70209">
        <w:rPr>
          <w:lang w:eastAsia="en-GB"/>
        </w:rPr>
        <w:t>There was one</w:t>
      </w:r>
      <w:r w:rsidRPr="00C70209">
        <w:rPr>
          <w:lang w:eastAsia="en-GB"/>
        </w:rPr>
        <w:t xml:space="preserve"> patient </w:t>
      </w:r>
      <w:r w:rsidR="002F159B" w:rsidRPr="00C70209">
        <w:rPr>
          <w:lang w:eastAsia="en-GB"/>
        </w:rPr>
        <w:t xml:space="preserve">death in each </w:t>
      </w:r>
      <w:r w:rsidRPr="00C70209">
        <w:rPr>
          <w:lang w:eastAsia="en-GB"/>
        </w:rPr>
        <w:t xml:space="preserve">of the restrictive (1.7%) and liberal (1.6%) transfusion groups </w:t>
      </w:r>
      <w:r w:rsidR="002F159B" w:rsidRPr="00C70209">
        <w:rPr>
          <w:lang w:eastAsia="en-GB"/>
        </w:rPr>
        <w:t>(RR 1.07; 95% CI 0.07, 16.67)</w:t>
      </w:r>
      <w:r w:rsidRPr="00C70209">
        <w:rPr>
          <w:lang w:eastAsia="en-GB"/>
        </w:rPr>
        <w:t>. The death in the restrictive transfusion group occurred in</w:t>
      </w:r>
      <w:r w:rsidR="00363BA0" w:rsidRPr="00C70209">
        <w:rPr>
          <w:lang w:eastAsia="en-GB"/>
        </w:rPr>
        <w:t xml:space="preserve"> </w:t>
      </w:r>
      <w:r w:rsidRPr="00C70209">
        <w:rPr>
          <w:lang w:eastAsia="en-GB"/>
        </w:rPr>
        <w:t>PICU, and the death in the liberal transfusion group occurred in the 28 days post-PICU discharge.</w:t>
      </w:r>
    </w:p>
    <w:p w14:paraId="4FB8D2A0" w14:textId="31108936" w:rsidR="00AA41B4" w:rsidRPr="00C70209" w:rsidRDefault="00382D88" w:rsidP="005B2300">
      <w:pPr>
        <w:pStyle w:val="BodyText"/>
        <w:rPr>
          <w:lang w:eastAsia="en-GB"/>
        </w:rPr>
      </w:pPr>
      <w:r w:rsidRPr="00C70209">
        <w:rPr>
          <w:lang w:eastAsia="en-GB"/>
        </w:rPr>
        <w:t>Willems (2010) assessed all-cause mortality in 125 paediatric patients 28 days post-cardiac surgery. Two patients from each of the restrictive (3.2%) and liberal (3.2%) transfusion groups died</w:t>
      </w:r>
      <w:r w:rsidR="002F159B" w:rsidRPr="00C70209">
        <w:rPr>
          <w:lang w:eastAsia="en-GB"/>
        </w:rPr>
        <w:t xml:space="preserve"> (RR 0.98</w:t>
      </w:r>
      <w:r w:rsidR="002B7759" w:rsidRPr="00C70209">
        <w:rPr>
          <w:lang w:eastAsia="en-GB"/>
        </w:rPr>
        <w:t>; 95% CI</w:t>
      </w:r>
      <w:r w:rsidR="002F159B" w:rsidRPr="00C70209">
        <w:rPr>
          <w:lang w:eastAsia="en-GB"/>
        </w:rPr>
        <w:t xml:space="preserve"> 014, 6.77)</w:t>
      </w:r>
      <w:r w:rsidRPr="00C70209">
        <w:rPr>
          <w:lang w:eastAsia="en-GB"/>
        </w:rPr>
        <w:t xml:space="preserve">. </w:t>
      </w:r>
      <w:r w:rsidR="002F159B" w:rsidRPr="00C70209">
        <w:rPr>
          <w:lang w:eastAsia="en-GB"/>
        </w:rPr>
        <w:t xml:space="preserve">The </w:t>
      </w:r>
      <w:r w:rsidRPr="00C70209">
        <w:rPr>
          <w:lang w:eastAsia="en-GB"/>
        </w:rPr>
        <w:t xml:space="preserve">authors </w:t>
      </w:r>
      <w:r w:rsidR="002F159B" w:rsidRPr="00C70209">
        <w:rPr>
          <w:lang w:eastAsia="en-GB"/>
        </w:rPr>
        <w:t xml:space="preserve">also </w:t>
      </w:r>
      <w:r w:rsidRPr="00C70209">
        <w:rPr>
          <w:lang w:eastAsia="en-GB"/>
        </w:rPr>
        <w:t xml:space="preserve">reported </w:t>
      </w:r>
      <w:r w:rsidR="002F159B" w:rsidRPr="00C70209">
        <w:rPr>
          <w:lang w:eastAsia="en-GB"/>
        </w:rPr>
        <w:t>in</w:t>
      </w:r>
      <w:r w:rsidR="00363BA0" w:rsidRPr="00C70209">
        <w:rPr>
          <w:lang w:eastAsia="en-GB"/>
        </w:rPr>
        <w:t xml:space="preserve"> </w:t>
      </w:r>
      <w:r w:rsidR="002F159B" w:rsidRPr="00C70209">
        <w:rPr>
          <w:lang w:eastAsia="en-GB"/>
        </w:rPr>
        <w:t xml:space="preserve">PICU mortality, with </w:t>
      </w:r>
      <w:r w:rsidRPr="00C70209">
        <w:rPr>
          <w:lang w:eastAsia="en-GB"/>
        </w:rPr>
        <w:t xml:space="preserve">two deaths </w:t>
      </w:r>
      <w:r w:rsidR="002F159B" w:rsidRPr="00C70209">
        <w:rPr>
          <w:lang w:eastAsia="en-GB"/>
        </w:rPr>
        <w:t xml:space="preserve">(3.2%) occurring </w:t>
      </w:r>
      <w:r w:rsidRPr="00C70209">
        <w:rPr>
          <w:lang w:eastAsia="en-GB"/>
        </w:rPr>
        <w:t xml:space="preserve">in the restrictive transfusion group compared with no deaths </w:t>
      </w:r>
      <w:r w:rsidR="002F159B" w:rsidRPr="00C70209">
        <w:rPr>
          <w:lang w:eastAsia="en-GB"/>
        </w:rPr>
        <w:t xml:space="preserve">(0%) </w:t>
      </w:r>
      <w:r w:rsidRPr="00C70209">
        <w:rPr>
          <w:lang w:eastAsia="en-GB"/>
        </w:rPr>
        <w:t xml:space="preserve">in </w:t>
      </w:r>
      <w:r w:rsidR="002F159B" w:rsidRPr="00C70209">
        <w:rPr>
          <w:lang w:eastAsia="en-GB"/>
        </w:rPr>
        <w:t xml:space="preserve">the </w:t>
      </w:r>
      <w:r w:rsidRPr="00C70209">
        <w:rPr>
          <w:lang w:eastAsia="en-GB"/>
        </w:rPr>
        <w:t>liberal transfusion group.</w:t>
      </w:r>
    </w:p>
    <w:p w14:paraId="3D6B5D99" w14:textId="2983ED76" w:rsidR="00B30DCE" w:rsidRPr="00C70209" w:rsidRDefault="00B30DCE" w:rsidP="005B2300">
      <w:pPr>
        <w:pStyle w:val="BodyText"/>
        <w:rPr>
          <w:lang w:eastAsia="en-GB"/>
        </w:rPr>
      </w:pPr>
    </w:p>
    <w:p w14:paraId="29557D68" w14:textId="77777777" w:rsidR="00AA41B4" w:rsidRPr="00C70209" w:rsidRDefault="00AA41B4" w:rsidP="005B2300">
      <w:pPr>
        <w:pStyle w:val="BodyText"/>
        <w:rPr>
          <w:lang w:eastAsia="en-GB"/>
        </w:rPr>
        <w:sectPr w:rsidR="00AA41B4" w:rsidRPr="00C70209" w:rsidSect="00130F03">
          <w:footnotePr>
            <w:numFmt w:val="lowerLetter"/>
          </w:footnotePr>
          <w:pgSz w:w="11906" w:h="16838" w:code="9"/>
          <w:pgMar w:top="1440" w:right="1440" w:bottom="1440" w:left="1440" w:header="709" w:footer="709" w:gutter="0"/>
          <w:cols w:space="708"/>
          <w:docGrid w:linePitch="326"/>
        </w:sectPr>
      </w:pPr>
    </w:p>
    <w:p w14:paraId="5AF2931E" w14:textId="020F3140" w:rsidR="0029666C" w:rsidRPr="00C70209" w:rsidRDefault="0029666C" w:rsidP="005B2300">
      <w:pPr>
        <w:pStyle w:val="Caption"/>
      </w:pPr>
      <w:bookmarkStart w:id="332" w:name="_Ref406148765"/>
      <w:bookmarkStart w:id="333" w:name="_Toc42774708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2</w:t>
      </w:r>
      <w:r w:rsidR="00130F03" w:rsidRPr="00C70209">
        <w:fldChar w:fldCharType="end"/>
      </w:r>
      <w:bookmarkEnd w:id="332"/>
      <w:r w:rsidRPr="00C70209">
        <w:tab/>
      </w:r>
      <w:r w:rsidR="00001628" w:rsidRPr="00C70209">
        <w:t xml:space="preserve">Neonatal and/or paediatric </w:t>
      </w:r>
      <w:r w:rsidR="00040A87" w:rsidRPr="00C70209">
        <w:t>patients requiring surgery: Results for r</w:t>
      </w:r>
      <w:r w:rsidRPr="00C70209">
        <w:t>estrictive RBC transfusion versus liberal RBC transfusion</w:t>
      </w:r>
      <w:r w:rsidR="00040A87" w:rsidRPr="00C70209">
        <w:t xml:space="preserve"> </w:t>
      </w:r>
      <w:r w:rsidRPr="00C70209">
        <w:t>– Mortality</w:t>
      </w:r>
      <w:bookmarkEnd w:id="33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6"/>
        <w:gridCol w:w="1392"/>
        <w:gridCol w:w="1392"/>
        <w:gridCol w:w="1392"/>
        <w:gridCol w:w="1392"/>
        <w:gridCol w:w="1395"/>
        <w:gridCol w:w="1488"/>
        <w:gridCol w:w="1488"/>
        <w:gridCol w:w="1488"/>
        <w:gridCol w:w="1661"/>
      </w:tblGrid>
      <w:tr w:rsidR="00040A87" w:rsidRPr="00C70209" w14:paraId="051C4942" w14:textId="77777777" w:rsidTr="002F159B">
        <w:trPr>
          <w:tblHeader/>
        </w:trPr>
        <w:tc>
          <w:tcPr>
            <w:tcW w:w="383" w:type="pct"/>
            <w:vMerge w:val="restart"/>
            <w:tcBorders>
              <w:bottom w:val="single" w:sz="4" w:space="0" w:color="auto"/>
            </w:tcBorders>
          </w:tcPr>
          <w:p w14:paraId="2702CC41" w14:textId="77777777" w:rsidR="00040A87" w:rsidRPr="00C70209" w:rsidRDefault="00040A87" w:rsidP="005B2300">
            <w:pPr>
              <w:pStyle w:val="TableH2"/>
              <w:rPr>
                <w:rFonts w:eastAsia="Arial Unicode MS"/>
              </w:rPr>
            </w:pPr>
            <w:r w:rsidRPr="00C70209">
              <w:rPr>
                <w:rFonts w:eastAsia="Arial Unicode MS"/>
              </w:rPr>
              <w:t>Study</w:t>
            </w:r>
          </w:p>
          <w:p w14:paraId="316291BC" w14:textId="77777777" w:rsidR="00040A87" w:rsidRPr="00C70209" w:rsidRDefault="00040A87"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2D7DB503" w14:textId="77777777" w:rsidR="00040A87" w:rsidRPr="00C70209" w:rsidRDefault="00040A87" w:rsidP="005B2300">
            <w:pPr>
              <w:pStyle w:val="TableH2"/>
              <w:rPr>
                <w:rFonts w:eastAsia="Arial Unicode MS"/>
              </w:rPr>
            </w:pPr>
            <w:r w:rsidRPr="00C70209">
              <w:rPr>
                <w:rFonts w:eastAsia="Arial Unicode MS"/>
                <w:i/>
              </w:rPr>
              <w:t>Quality</w:t>
            </w:r>
          </w:p>
        </w:tc>
        <w:tc>
          <w:tcPr>
            <w:tcW w:w="491" w:type="pct"/>
            <w:vMerge w:val="restart"/>
          </w:tcPr>
          <w:p w14:paraId="4A95F427" w14:textId="77777777" w:rsidR="00040A87" w:rsidRPr="00C70209" w:rsidRDefault="00040A87" w:rsidP="005B2300">
            <w:pPr>
              <w:pStyle w:val="TableH2"/>
              <w:rPr>
                <w:rFonts w:eastAsia="Arial Unicode MS"/>
              </w:rPr>
            </w:pPr>
            <w:r w:rsidRPr="00C70209">
              <w:rPr>
                <w:rFonts w:eastAsia="Arial Unicode MS"/>
              </w:rPr>
              <w:t>No. of trials / sample size included in analysis</w:t>
            </w:r>
          </w:p>
        </w:tc>
        <w:tc>
          <w:tcPr>
            <w:tcW w:w="491" w:type="pct"/>
            <w:vMerge w:val="restart"/>
          </w:tcPr>
          <w:p w14:paraId="75C4619E" w14:textId="77777777" w:rsidR="00040A87" w:rsidRPr="00C70209" w:rsidRDefault="00040A87" w:rsidP="005B2300">
            <w:pPr>
              <w:pStyle w:val="TableH2"/>
              <w:rPr>
                <w:rFonts w:eastAsia="Arial Unicode MS"/>
              </w:rPr>
            </w:pPr>
            <w:r w:rsidRPr="00C70209">
              <w:rPr>
                <w:rFonts w:eastAsia="Arial Unicode MS"/>
              </w:rPr>
              <w:t xml:space="preserve">Patient population </w:t>
            </w:r>
          </w:p>
        </w:tc>
        <w:tc>
          <w:tcPr>
            <w:tcW w:w="491" w:type="pct"/>
            <w:vMerge w:val="restart"/>
          </w:tcPr>
          <w:p w14:paraId="09E1E85B" w14:textId="77777777" w:rsidR="00040A87" w:rsidRPr="00C70209" w:rsidRDefault="00040A87" w:rsidP="005B2300">
            <w:pPr>
              <w:pStyle w:val="TableH2"/>
              <w:rPr>
                <w:rFonts w:eastAsia="Arial Unicode MS"/>
              </w:rPr>
            </w:pPr>
            <w:r w:rsidRPr="00C70209">
              <w:rPr>
                <w:rFonts w:eastAsia="Arial Unicode MS"/>
              </w:rPr>
              <w:t>Setting</w:t>
            </w:r>
          </w:p>
          <w:p w14:paraId="3A9BAB93" w14:textId="77777777" w:rsidR="00040A87" w:rsidRPr="00C70209" w:rsidRDefault="00040A87" w:rsidP="005B2300">
            <w:pPr>
              <w:pStyle w:val="TableH2"/>
              <w:rPr>
                <w:rFonts w:eastAsia="Arial Unicode MS"/>
              </w:rPr>
            </w:pPr>
            <w:r w:rsidRPr="00C70209">
              <w:rPr>
                <w:rFonts w:eastAsia="Arial Unicode MS"/>
              </w:rPr>
              <w:t>Location</w:t>
            </w:r>
          </w:p>
        </w:tc>
        <w:tc>
          <w:tcPr>
            <w:tcW w:w="491" w:type="pct"/>
            <w:vMerge w:val="restart"/>
          </w:tcPr>
          <w:p w14:paraId="0111E8F1" w14:textId="11D11F1D" w:rsidR="00040A87" w:rsidRPr="00C70209" w:rsidRDefault="00040A87"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2" w:type="pct"/>
            <w:vMerge w:val="restart"/>
          </w:tcPr>
          <w:p w14:paraId="2722246B" w14:textId="77777777" w:rsidR="00040A87" w:rsidRPr="00C70209" w:rsidRDefault="00040A87" w:rsidP="005B2300">
            <w:pPr>
              <w:pStyle w:val="TableH2"/>
              <w:rPr>
                <w:rFonts w:eastAsia="Arial Unicode MS"/>
              </w:rPr>
            </w:pPr>
            <w:r w:rsidRPr="00C70209">
              <w:rPr>
                <w:rFonts w:eastAsia="Arial Unicode MS"/>
              </w:rPr>
              <w:t>Outcome</w:t>
            </w:r>
          </w:p>
        </w:tc>
        <w:tc>
          <w:tcPr>
            <w:tcW w:w="2161" w:type="pct"/>
            <w:gridSpan w:val="4"/>
          </w:tcPr>
          <w:p w14:paraId="63DBDF8E" w14:textId="77777777" w:rsidR="00040A87" w:rsidRPr="00C70209" w:rsidRDefault="00040A87" w:rsidP="005B2300">
            <w:pPr>
              <w:pStyle w:val="TableH2"/>
              <w:rPr>
                <w:rFonts w:eastAsia="Arial Unicode MS"/>
                <w:i/>
              </w:rPr>
            </w:pPr>
            <w:r w:rsidRPr="00C70209">
              <w:rPr>
                <w:rFonts w:eastAsia="Arial Unicode MS"/>
              </w:rPr>
              <w:t>Results</w:t>
            </w:r>
          </w:p>
        </w:tc>
      </w:tr>
      <w:tr w:rsidR="00040A87" w:rsidRPr="00C70209" w14:paraId="0A32D63B" w14:textId="77777777" w:rsidTr="002F159B">
        <w:trPr>
          <w:tblHeader/>
        </w:trPr>
        <w:tc>
          <w:tcPr>
            <w:tcW w:w="383" w:type="pct"/>
            <w:vMerge/>
          </w:tcPr>
          <w:p w14:paraId="29330BBF" w14:textId="77777777" w:rsidR="00040A87" w:rsidRPr="00C70209" w:rsidRDefault="00040A87" w:rsidP="005B2300">
            <w:pPr>
              <w:pStyle w:val="TableH2"/>
              <w:rPr>
                <w:rFonts w:eastAsia="Arial Unicode MS"/>
              </w:rPr>
            </w:pPr>
          </w:p>
        </w:tc>
        <w:tc>
          <w:tcPr>
            <w:tcW w:w="491" w:type="pct"/>
            <w:vMerge/>
          </w:tcPr>
          <w:p w14:paraId="26565CA7" w14:textId="77777777" w:rsidR="00040A87" w:rsidRPr="00C70209" w:rsidRDefault="00040A87" w:rsidP="005B2300">
            <w:pPr>
              <w:pStyle w:val="TableH2"/>
              <w:rPr>
                <w:rFonts w:eastAsia="Arial Unicode MS"/>
              </w:rPr>
            </w:pPr>
          </w:p>
        </w:tc>
        <w:tc>
          <w:tcPr>
            <w:tcW w:w="491" w:type="pct"/>
            <w:vMerge/>
          </w:tcPr>
          <w:p w14:paraId="5A2D4A55" w14:textId="77777777" w:rsidR="00040A87" w:rsidRPr="00C70209" w:rsidRDefault="00040A87" w:rsidP="005B2300">
            <w:pPr>
              <w:pStyle w:val="TableH2"/>
              <w:rPr>
                <w:rFonts w:eastAsia="Arial Unicode MS"/>
              </w:rPr>
            </w:pPr>
          </w:p>
        </w:tc>
        <w:tc>
          <w:tcPr>
            <w:tcW w:w="491" w:type="pct"/>
            <w:vMerge/>
          </w:tcPr>
          <w:p w14:paraId="16898CA7" w14:textId="77777777" w:rsidR="00040A87" w:rsidRPr="00C70209" w:rsidRDefault="00040A87" w:rsidP="005B2300">
            <w:pPr>
              <w:pStyle w:val="TableH2"/>
              <w:rPr>
                <w:rFonts w:eastAsia="Arial Unicode MS"/>
              </w:rPr>
            </w:pPr>
          </w:p>
        </w:tc>
        <w:tc>
          <w:tcPr>
            <w:tcW w:w="491" w:type="pct"/>
            <w:vMerge/>
          </w:tcPr>
          <w:p w14:paraId="35E59A1E" w14:textId="77777777" w:rsidR="00040A87" w:rsidRPr="00C70209" w:rsidRDefault="00040A87" w:rsidP="005B2300">
            <w:pPr>
              <w:pStyle w:val="TableH2"/>
              <w:rPr>
                <w:rFonts w:eastAsia="Arial Unicode MS"/>
              </w:rPr>
            </w:pPr>
          </w:p>
        </w:tc>
        <w:tc>
          <w:tcPr>
            <w:tcW w:w="492" w:type="pct"/>
            <w:vMerge/>
          </w:tcPr>
          <w:p w14:paraId="44563442" w14:textId="77777777" w:rsidR="00040A87" w:rsidRPr="00C70209" w:rsidRDefault="00040A87" w:rsidP="005B2300">
            <w:pPr>
              <w:pStyle w:val="TableH2"/>
              <w:rPr>
                <w:rFonts w:eastAsia="Arial Unicode MS"/>
              </w:rPr>
            </w:pPr>
          </w:p>
        </w:tc>
        <w:tc>
          <w:tcPr>
            <w:tcW w:w="525" w:type="pct"/>
          </w:tcPr>
          <w:p w14:paraId="3A1FAD21" w14:textId="77777777" w:rsidR="00040A87" w:rsidRPr="00C70209" w:rsidRDefault="00040A87" w:rsidP="005B2300">
            <w:pPr>
              <w:pStyle w:val="TableH2"/>
              <w:rPr>
                <w:rFonts w:eastAsia="Arial Unicode MS"/>
              </w:rPr>
            </w:pPr>
            <w:r w:rsidRPr="00C70209">
              <w:rPr>
                <w:rFonts w:eastAsia="Arial Unicode MS"/>
              </w:rPr>
              <w:t>Restrictive RBC transfusion</w:t>
            </w:r>
          </w:p>
          <w:p w14:paraId="6C41AD11" w14:textId="77777777" w:rsidR="00040A87" w:rsidRPr="00C70209" w:rsidRDefault="00040A87" w:rsidP="005B2300">
            <w:pPr>
              <w:pStyle w:val="TableH2"/>
              <w:rPr>
                <w:rFonts w:eastAsia="Arial Unicode MS"/>
              </w:rPr>
            </w:pPr>
            <w:r w:rsidRPr="00C70209">
              <w:rPr>
                <w:rFonts w:eastAsia="Arial Unicode MS"/>
              </w:rPr>
              <w:t>n/N (%)</w:t>
            </w:r>
          </w:p>
        </w:tc>
        <w:tc>
          <w:tcPr>
            <w:tcW w:w="524" w:type="pct"/>
          </w:tcPr>
          <w:p w14:paraId="2E995C77" w14:textId="0472833F" w:rsidR="00040A87" w:rsidRPr="00C70209" w:rsidRDefault="00040A87" w:rsidP="005B2300">
            <w:pPr>
              <w:pStyle w:val="TableH2"/>
              <w:rPr>
                <w:rFonts w:eastAsia="Arial Unicode MS"/>
              </w:rPr>
            </w:pPr>
            <w:r w:rsidRPr="00C70209">
              <w:rPr>
                <w:rFonts w:eastAsia="Arial Unicode MS"/>
              </w:rPr>
              <w:t>Liberal RBC transfusion</w:t>
            </w:r>
          </w:p>
          <w:p w14:paraId="4C7CFB4D" w14:textId="77777777" w:rsidR="00040A87" w:rsidRPr="00C70209" w:rsidRDefault="00040A87" w:rsidP="005B2300">
            <w:pPr>
              <w:pStyle w:val="TableH2"/>
              <w:rPr>
                <w:rFonts w:eastAsia="Arial Unicode MS"/>
              </w:rPr>
            </w:pPr>
            <w:r w:rsidRPr="00C70209">
              <w:rPr>
                <w:rFonts w:eastAsia="Arial Unicode MS"/>
              </w:rPr>
              <w:t>n/N (%)</w:t>
            </w:r>
          </w:p>
        </w:tc>
        <w:tc>
          <w:tcPr>
            <w:tcW w:w="525" w:type="pct"/>
          </w:tcPr>
          <w:p w14:paraId="71C18A0B" w14:textId="77777777" w:rsidR="00040A87" w:rsidRPr="00C70209" w:rsidRDefault="00040A87" w:rsidP="005B2300">
            <w:pPr>
              <w:pStyle w:val="TableH2"/>
              <w:rPr>
                <w:rFonts w:eastAsia="Arial Unicode MS"/>
              </w:rPr>
            </w:pPr>
            <w:r w:rsidRPr="00C70209">
              <w:rPr>
                <w:rFonts w:eastAsia="Arial Unicode MS"/>
              </w:rPr>
              <w:t>Risk estimate (95% CI)</w:t>
            </w:r>
          </w:p>
        </w:tc>
        <w:tc>
          <w:tcPr>
            <w:tcW w:w="587" w:type="pct"/>
          </w:tcPr>
          <w:p w14:paraId="28D9B65E" w14:textId="77777777" w:rsidR="00040A87" w:rsidRPr="00C70209" w:rsidRDefault="00040A87" w:rsidP="005B2300">
            <w:pPr>
              <w:pStyle w:val="TableH3"/>
              <w:rPr>
                <w:rFonts w:eastAsia="Arial Unicode MS"/>
              </w:rPr>
            </w:pPr>
            <w:r w:rsidRPr="00C70209">
              <w:rPr>
                <w:rFonts w:eastAsia="Arial Unicode MS"/>
              </w:rPr>
              <w:t>Statistical significance</w:t>
            </w:r>
          </w:p>
          <w:p w14:paraId="4335FD0E" w14:textId="4F9FDD67" w:rsidR="00040A87" w:rsidRPr="00C70209" w:rsidRDefault="001A475D" w:rsidP="005B2300">
            <w:pPr>
              <w:pStyle w:val="TableH2"/>
              <w:rPr>
                <w:rFonts w:eastAsia="Arial Unicode MS"/>
              </w:rPr>
            </w:pPr>
            <w:r w:rsidRPr="001A475D">
              <w:rPr>
                <w:rFonts w:eastAsia="Arial Unicode MS"/>
                <w:i/>
              </w:rPr>
              <w:t>P-</w:t>
            </w:r>
            <w:r w:rsidR="00040A87" w:rsidRPr="00C70209">
              <w:rPr>
                <w:rFonts w:eastAsia="Arial Unicode MS"/>
              </w:rPr>
              <w:t>value</w:t>
            </w:r>
          </w:p>
          <w:p w14:paraId="0939D1D0" w14:textId="77777777" w:rsidR="00040A87" w:rsidRPr="00C70209" w:rsidRDefault="00040A87" w:rsidP="005B2300">
            <w:pPr>
              <w:pStyle w:val="TableH2"/>
              <w:rPr>
                <w:rFonts w:eastAsia="Arial Unicode MS"/>
              </w:rPr>
            </w:pPr>
            <w:r w:rsidRPr="00C70209">
              <w:t>Heterogeneity</w:t>
            </w:r>
            <w:r w:rsidRPr="00C70209">
              <w:rPr>
                <w:vertAlign w:val="superscript"/>
              </w:rPr>
              <w:t>b</w:t>
            </w:r>
          </w:p>
        </w:tc>
      </w:tr>
      <w:tr w:rsidR="0029666C" w:rsidRPr="00C70209" w14:paraId="5B3863DB" w14:textId="77777777" w:rsidTr="002F159B">
        <w:tc>
          <w:tcPr>
            <w:tcW w:w="5000" w:type="pct"/>
            <w:gridSpan w:val="10"/>
            <w:tcBorders>
              <w:top w:val="single" w:sz="4" w:space="0" w:color="000000"/>
              <w:bottom w:val="single" w:sz="4" w:space="0" w:color="000000"/>
            </w:tcBorders>
            <w:shd w:val="clear" w:color="auto" w:fill="000000"/>
          </w:tcPr>
          <w:p w14:paraId="5B515BB7" w14:textId="77777777" w:rsidR="0029666C" w:rsidRPr="00C70209" w:rsidRDefault="0029666C" w:rsidP="005B2300">
            <w:pPr>
              <w:pStyle w:val="TableH4"/>
            </w:pPr>
            <w:r w:rsidRPr="00C70209">
              <w:t xml:space="preserve">Level </w:t>
            </w:r>
            <w:r w:rsidR="001C0C6D" w:rsidRPr="00C70209">
              <w:t>I</w:t>
            </w:r>
            <w:r w:rsidRPr="00C70209">
              <w:t xml:space="preserve">I evidence </w:t>
            </w:r>
          </w:p>
        </w:tc>
      </w:tr>
      <w:tr w:rsidR="001C0C6D" w:rsidRPr="00C70209" w14:paraId="72857A8A" w14:textId="77777777" w:rsidTr="002F159B">
        <w:tc>
          <w:tcPr>
            <w:tcW w:w="383" w:type="pct"/>
            <w:vMerge w:val="restart"/>
            <w:shd w:val="clear" w:color="auto" w:fill="auto"/>
          </w:tcPr>
          <w:p w14:paraId="1D5BA360" w14:textId="6FC0C4CD" w:rsidR="001C0C6D" w:rsidRPr="00C70209" w:rsidRDefault="001C0C6D" w:rsidP="005B2300">
            <w:pPr>
              <w:pStyle w:val="Tabletext-evidencematrix"/>
            </w:pPr>
            <w:r w:rsidRPr="00C70209">
              <w:t>Wilkinson 2014</w:t>
            </w:r>
            <w:r w:rsidR="00E1112B" w:rsidRPr="00C70209">
              <w:fldChar w:fldCharType="begin">
                <w:fldData xml:space="preserve">PEVuZE5vdGU+PENpdGU+PEF1dGhvcj5XaWxraW5zb248L0F1dGhvcj48WWVhcj4yMDE0PC9ZZWFy
PjxSZWNOdW0+MTkyPC9SZWNOdW0+PERpc3BsYXlUZXh0PjxzdHlsZSBmYWNlPSJzdXBlcnNjcmlw
dCI+NzI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3E727B" w:rsidRPr="00C70209">
              <w:instrText xml:space="preserve"> ADDIN EN.CITE </w:instrText>
            </w:r>
            <w:r w:rsidR="003E727B" w:rsidRPr="00C70209">
              <w:fldChar w:fldCharType="begin">
                <w:fldData xml:space="preserve">PEVuZE5vdGU+PENpdGU+PEF1dGhvcj5XaWxraW5zb248L0F1dGhvcj48WWVhcj4yMDE0PC9ZZWFy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2</w:t>
            </w:r>
            <w:r w:rsidR="00E1112B" w:rsidRPr="00C70209">
              <w:fldChar w:fldCharType="end"/>
            </w:r>
          </w:p>
          <w:p w14:paraId="5F97530B" w14:textId="77777777" w:rsidR="001C0C6D" w:rsidRPr="00C70209" w:rsidRDefault="001C0C6D" w:rsidP="005B2300">
            <w:pPr>
              <w:pStyle w:val="Tabletext-evidencematrix"/>
            </w:pPr>
            <w:r w:rsidRPr="00C70209">
              <w:t>Level I/II</w:t>
            </w:r>
          </w:p>
          <w:p w14:paraId="4B59BD8A" w14:textId="77777777" w:rsidR="001C0C6D" w:rsidRPr="00C70209" w:rsidRDefault="001C0C6D" w:rsidP="005B2300">
            <w:pPr>
              <w:pStyle w:val="Tabletext-evidencematrix"/>
              <w:rPr>
                <w:i/>
              </w:rPr>
            </w:pPr>
            <w:r w:rsidRPr="00C70209">
              <w:rPr>
                <w:i/>
              </w:rPr>
              <w:t>Good</w:t>
            </w:r>
          </w:p>
        </w:tc>
        <w:tc>
          <w:tcPr>
            <w:tcW w:w="491" w:type="pct"/>
            <w:shd w:val="clear" w:color="auto" w:fill="auto"/>
          </w:tcPr>
          <w:p w14:paraId="4CC92A3A" w14:textId="022F4F07" w:rsidR="001C0C6D" w:rsidRPr="00C70209" w:rsidRDefault="001C0C6D" w:rsidP="005B2300">
            <w:pPr>
              <w:pStyle w:val="Tabletext-evidencematrix"/>
            </w:pPr>
            <w:r w:rsidRPr="00C70209">
              <w:t>1 trial (Cholette 2011)</w:t>
            </w:r>
            <w:r w:rsidR="0014537F" w:rsidRPr="00C70209">
              <w:fldChar w:fldCharType="begin">
                <w:fldData xml:space="preserve">PEVuZE5vdGU+PENpdGU+PEF1dGhvcj5DaG9sZXR0ZTwvQXV0aG9yPjxZZWFyPjIwMTE8L1llYXI+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</w:fldData>
              </w:fldChar>
            </w:r>
            <w:r w:rsidR="003E727B" w:rsidRPr="00C70209">
              <w:instrText xml:space="preserve"> ADDIN EN.CITE </w:instrText>
            </w:r>
            <w:r w:rsidR="003E727B" w:rsidRPr="00C70209">
              <w:fldChar w:fldCharType="begin">
                <w:fldData xml:space="preserve">PEVuZE5vdGU+PENpdGU+PEF1dGhvcj5DaG9sZXR0ZTwvQXV0aG9yPjxZZWFyPjIwMTE8L1llYXI+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</w:fldData>
              </w:fldChar>
            </w:r>
            <w:r w:rsidR="003E727B" w:rsidRPr="00C70209">
              <w:instrText xml:space="preserve"> ADDIN EN.CITE.DATA </w:instrText>
            </w:r>
            <w:r w:rsidR="003E727B" w:rsidRPr="00C70209">
              <w:fldChar w:fldCharType="end"/>
            </w:r>
            <w:r w:rsidR="0014537F" w:rsidRPr="00C70209">
              <w:fldChar w:fldCharType="separate"/>
            </w:r>
            <w:r w:rsidR="003E727B" w:rsidRPr="00C70209">
              <w:rPr>
                <w:vertAlign w:val="superscript"/>
              </w:rPr>
              <w:t>73</w:t>
            </w:r>
            <w:r w:rsidR="0014537F" w:rsidRPr="00C70209">
              <w:fldChar w:fldCharType="end"/>
            </w:r>
          </w:p>
          <w:p w14:paraId="5C65DDC4" w14:textId="77777777" w:rsidR="001C0C6D" w:rsidRPr="00C70209" w:rsidRDefault="001C0C6D" w:rsidP="005B2300">
            <w:pPr>
              <w:pStyle w:val="Tabletext-evidencematrix"/>
            </w:pPr>
            <w:r w:rsidRPr="00C70209">
              <w:t>N=60</w:t>
            </w:r>
          </w:p>
        </w:tc>
        <w:tc>
          <w:tcPr>
            <w:tcW w:w="491" w:type="pct"/>
            <w:shd w:val="clear" w:color="auto" w:fill="auto"/>
          </w:tcPr>
          <w:p w14:paraId="4AF99B38" w14:textId="77777777" w:rsidR="001C0C6D" w:rsidRPr="00C70209" w:rsidRDefault="001C0C6D" w:rsidP="005B2300">
            <w:pPr>
              <w:pStyle w:val="Tabletext-evidencematrix"/>
            </w:pPr>
            <w:r w:rsidRPr="00C70209">
              <w:t xml:space="preserve">Children (mean age ~30 months) scheduled for elective partial or total cavopulmonary connection </w:t>
            </w:r>
          </w:p>
        </w:tc>
        <w:tc>
          <w:tcPr>
            <w:tcW w:w="491" w:type="pct"/>
            <w:shd w:val="clear" w:color="auto" w:fill="auto"/>
          </w:tcPr>
          <w:p w14:paraId="64C48636" w14:textId="77777777" w:rsidR="001C0C6D" w:rsidRPr="00C70209" w:rsidRDefault="001C0C6D" w:rsidP="005B2300">
            <w:pPr>
              <w:pStyle w:val="Tabletext-evidencematrix"/>
            </w:pPr>
            <w:r w:rsidRPr="00C70209">
              <w:t>Single centre, USA</w:t>
            </w:r>
          </w:p>
        </w:tc>
        <w:tc>
          <w:tcPr>
            <w:tcW w:w="491" w:type="pct"/>
            <w:shd w:val="clear" w:color="auto" w:fill="auto"/>
          </w:tcPr>
          <w:p w14:paraId="625DC1C6" w14:textId="7DBE4DDB" w:rsidR="001C0C6D" w:rsidRPr="00C70209" w:rsidRDefault="002F159B" w:rsidP="005B2300">
            <w:pPr>
              <w:pStyle w:val="Tabletext-evidencematrix"/>
            </w:pPr>
            <w:r w:rsidRPr="00C70209">
              <w:t xml:space="preserve">Restrictive RBC transfusion </w:t>
            </w:r>
            <w:r w:rsidR="00C91BAE" w:rsidRPr="00C70209">
              <w:t>versus</w:t>
            </w:r>
            <w:r w:rsidRPr="00C70209">
              <w:t xml:space="preserve"> liberal RBC transfusion</w:t>
            </w:r>
          </w:p>
        </w:tc>
        <w:tc>
          <w:tcPr>
            <w:tcW w:w="492" w:type="pct"/>
            <w:shd w:val="clear" w:color="auto" w:fill="auto"/>
          </w:tcPr>
          <w:p w14:paraId="41DFA1F2" w14:textId="77777777" w:rsidR="001C0C6D" w:rsidRPr="00C70209" w:rsidRDefault="00550711" w:rsidP="005B2300">
            <w:pPr>
              <w:pStyle w:val="Tabletext-evidencematrix"/>
            </w:pPr>
            <w:r w:rsidRPr="00C70209">
              <w:t>All-cause m</w:t>
            </w:r>
            <w:r w:rsidR="001C0C6D" w:rsidRPr="00C70209">
              <w:t>ortality</w:t>
            </w:r>
            <w:r w:rsidRPr="00C70209">
              <w:t xml:space="preserve"> before discharge</w:t>
            </w:r>
            <w:r w:rsidR="001C0C6D" w:rsidRPr="00C70209">
              <w:t xml:space="preserve"> </w:t>
            </w:r>
          </w:p>
        </w:tc>
        <w:tc>
          <w:tcPr>
            <w:tcW w:w="525" w:type="pct"/>
            <w:shd w:val="clear" w:color="auto" w:fill="auto"/>
          </w:tcPr>
          <w:p w14:paraId="3B5492A9" w14:textId="77777777" w:rsidR="001C0C6D" w:rsidRPr="00C70209" w:rsidRDefault="001C0C6D" w:rsidP="005B2300">
            <w:pPr>
              <w:pStyle w:val="Tabletext-evidencematrix"/>
            </w:pPr>
            <w:r w:rsidRPr="00C70209">
              <w:t>0/30 (0%)</w:t>
            </w:r>
          </w:p>
        </w:tc>
        <w:tc>
          <w:tcPr>
            <w:tcW w:w="525" w:type="pct"/>
            <w:shd w:val="clear" w:color="auto" w:fill="auto"/>
          </w:tcPr>
          <w:p w14:paraId="368B3DC1" w14:textId="77777777" w:rsidR="001C0C6D" w:rsidRPr="00C70209" w:rsidRDefault="001C0C6D" w:rsidP="005B2300">
            <w:pPr>
              <w:pStyle w:val="Tabletext-evidencematrix"/>
            </w:pPr>
            <w:r w:rsidRPr="00C70209">
              <w:t>1/30 (3.3%)</w:t>
            </w:r>
          </w:p>
          <w:p w14:paraId="16CCDF38" w14:textId="77777777" w:rsidR="00550711" w:rsidRPr="00C70209" w:rsidRDefault="00550711" w:rsidP="005B2300">
            <w:pPr>
              <w:pStyle w:val="Tabletext-subanalysis"/>
            </w:pPr>
            <w:r w:rsidRPr="00C70209">
              <w:t>*due to staphylococcal sepsis on day 39</w:t>
            </w:r>
          </w:p>
        </w:tc>
        <w:tc>
          <w:tcPr>
            <w:tcW w:w="525" w:type="pct"/>
            <w:shd w:val="clear" w:color="auto" w:fill="FFFFFF" w:themeFill="background1"/>
          </w:tcPr>
          <w:p w14:paraId="4C9C3378" w14:textId="77777777" w:rsidR="001C0C6D" w:rsidRPr="00C70209" w:rsidRDefault="001C0C6D" w:rsidP="005B2300">
            <w:pPr>
              <w:pStyle w:val="Tabletext-evidencematrix"/>
            </w:pPr>
            <w:r w:rsidRPr="00C70209">
              <w:t>RR 0.33 [0.01, 7.87]</w:t>
            </w:r>
          </w:p>
        </w:tc>
        <w:tc>
          <w:tcPr>
            <w:tcW w:w="587" w:type="pct"/>
            <w:shd w:val="clear" w:color="auto" w:fill="FFFFFF" w:themeFill="background1"/>
          </w:tcPr>
          <w:p w14:paraId="1F6F716A" w14:textId="3821B991" w:rsidR="001C0C6D" w:rsidRPr="00C70209" w:rsidRDefault="001C0C6D" w:rsidP="005B2300">
            <w:pPr>
              <w:pStyle w:val="Tabletext-evidencematrix"/>
              <w:rPr>
                <w:i/>
              </w:rPr>
            </w:pPr>
            <w:r w:rsidRPr="00C70209">
              <w:rPr>
                <w:i/>
              </w:rPr>
              <w:t>No significant difference</w:t>
            </w:r>
          </w:p>
          <w:p w14:paraId="115EBBCA" w14:textId="1BB4FABF" w:rsidR="001C0C6D" w:rsidRPr="00C70209" w:rsidRDefault="001A475D" w:rsidP="005B2300">
            <w:pPr>
              <w:pStyle w:val="Tabletext-evidencematrix"/>
            </w:pPr>
            <w:r w:rsidRPr="001A475D">
              <w:rPr>
                <w:i/>
              </w:rPr>
              <w:t>P = </w:t>
            </w:r>
            <w:r w:rsidR="001C0C6D" w:rsidRPr="00C70209">
              <w:t>0.50</w:t>
            </w:r>
          </w:p>
          <w:p w14:paraId="7A56E469" w14:textId="16E2D3E1" w:rsidR="001C0C6D" w:rsidRPr="00C70209" w:rsidRDefault="001C0C6D" w:rsidP="005B2300">
            <w:pPr>
              <w:pStyle w:val="Tabletext-evidencematrix"/>
              <w:rPr>
                <w:shd w:val="clear" w:color="auto" w:fill="FFFFFF" w:themeFill="background1"/>
              </w:rPr>
            </w:pPr>
            <w:r w:rsidRPr="00C70209">
              <w:t>I</w:t>
            </w:r>
            <w:r w:rsidRPr="00C70209">
              <w:rPr>
                <w:vertAlign w:val="superscript"/>
              </w:rPr>
              <w:t>2</w:t>
            </w:r>
            <w:r w:rsidR="00AB0F82">
              <w:rPr>
                <w:vertAlign w:val="superscript"/>
              </w:rPr>
              <w:t> </w:t>
            </w:r>
            <w:r w:rsidRPr="00C70209">
              <w:t>=</w:t>
            </w:r>
            <w:r w:rsidR="00AB0F82">
              <w:t> </w:t>
            </w:r>
            <w:r w:rsidRPr="00C70209">
              <w:t>NA</w:t>
            </w:r>
          </w:p>
        </w:tc>
      </w:tr>
      <w:tr w:rsidR="001C0C6D" w:rsidRPr="00C70209" w14:paraId="2A97ADD1" w14:textId="77777777" w:rsidTr="002F159B">
        <w:tc>
          <w:tcPr>
            <w:tcW w:w="383" w:type="pct"/>
            <w:vMerge/>
            <w:shd w:val="clear" w:color="auto" w:fill="auto"/>
          </w:tcPr>
          <w:p w14:paraId="05BAFDA4" w14:textId="77777777" w:rsidR="001C0C6D" w:rsidRPr="00C70209" w:rsidRDefault="001C0C6D" w:rsidP="005B2300">
            <w:pPr>
              <w:pStyle w:val="Tabletext-evidencematrix"/>
            </w:pPr>
          </w:p>
        </w:tc>
        <w:tc>
          <w:tcPr>
            <w:tcW w:w="491" w:type="pct"/>
            <w:shd w:val="clear" w:color="auto" w:fill="auto"/>
          </w:tcPr>
          <w:p w14:paraId="71A139A4" w14:textId="4D74D182" w:rsidR="001C0C6D" w:rsidRPr="00C70209" w:rsidRDefault="001C0C6D" w:rsidP="005B2300">
            <w:pPr>
              <w:pStyle w:val="Tabletext-evidencematrix"/>
            </w:pPr>
            <w:r w:rsidRPr="00C70209">
              <w:t>1 trial (Willems 2010)</w:t>
            </w:r>
            <w:r w:rsidR="0014537F"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DATA </w:instrText>
            </w:r>
            <w:r w:rsidR="003E727B" w:rsidRPr="00C70209">
              <w:fldChar w:fldCharType="end"/>
            </w:r>
            <w:r w:rsidR="0014537F" w:rsidRPr="00C70209">
              <w:fldChar w:fldCharType="separate"/>
            </w:r>
            <w:r w:rsidR="003E727B" w:rsidRPr="00C70209">
              <w:rPr>
                <w:vertAlign w:val="superscript"/>
              </w:rPr>
              <w:t>75</w:t>
            </w:r>
            <w:r w:rsidR="0014537F" w:rsidRPr="00C70209">
              <w:fldChar w:fldCharType="end"/>
            </w:r>
          </w:p>
          <w:p w14:paraId="512D4A34" w14:textId="77777777" w:rsidR="001C0C6D" w:rsidRPr="00C70209" w:rsidRDefault="001C0C6D" w:rsidP="005B2300">
            <w:pPr>
              <w:pStyle w:val="Tabletext-evidencematrix"/>
            </w:pPr>
            <w:r w:rsidRPr="00C70209">
              <w:t>N=125</w:t>
            </w:r>
          </w:p>
        </w:tc>
        <w:tc>
          <w:tcPr>
            <w:tcW w:w="491" w:type="pct"/>
            <w:shd w:val="clear" w:color="auto" w:fill="auto"/>
          </w:tcPr>
          <w:p w14:paraId="51849005" w14:textId="4CD17BB7" w:rsidR="002F159B" w:rsidRPr="00C70209" w:rsidRDefault="002F159B" w:rsidP="005B2300">
            <w:pPr>
              <w:pStyle w:val="Tabletext-evidencematrix"/>
              <w:rPr>
                <w:vertAlign w:val="superscript"/>
              </w:rPr>
            </w:pPr>
            <w:r w:rsidRPr="00C70209">
              <w:t>Children (</w:t>
            </w:r>
            <w:r w:rsidR="001C0C6D" w:rsidRPr="00C70209">
              <w:t>aged 28 days to 14 years</w:t>
            </w:r>
            <w:r w:rsidRPr="00C70209">
              <w:t>)</w:t>
            </w:r>
            <w:r w:rsidR="001C0C6D" w:rsidRPr="00C70209">
              <w:t xml:space="preserve"> post</w:t>
            </w:r>
            <w:r w:rsidR="003837B1" w:rsidRPr="00C70209">
              <w:t>-</w:t>
            </w:r>
            <w:r w:rsidR="001C0C6D" w:rsidRPr="00C70209">
              <w:t>cardiac surgery or cath</w:t>
            </w:r>
            <w:r w:rsidRPr="00C70209">
              <w:t>eterisation</w:t>
            </w:r>
          </w:p>
        </w:tc>
        <w:tc>
          <w:tcPr>
            <w:tcW w:w="491" w:type="pct"/>
            <w:shd w:val="clear" w:color="auto" w:fill="auto"/>
          </w:tcPr>
          <w:p w14:paraId="6595F591" w14:textId="77777777" w:rsidR="001C0C6D" w:rsidRPr="00C70209" w:rsidRDefault="001C0C6D" w:rsidP="005B2300">
            <w:pPr>
              <w:pStyle w:val="Tabletext-evidencematrix"/>
            </w:pPr>
            <w:r w:rsidRPr="00C70209">
              <w:t>Multicentre</w:t>
            </w:r>
            <w:r w:rsidR="002F159B" w:rsidRPr="00C70209">
              <w:t xml:space="preserve">, Belgium, </w:t>
            </w:r>
            <w:r w:rsidRPr="00C70209">
              <w:t xml:space="preserve">Canada, </w:t>
            </w:r>
            <w:r w:rsidR="002F159B" w:rsidRPr="00C70209">
              <w:t>USA</w:t>
            </w:r>
          </w:p>
        </w:tc>
        <w:tc>
          <w:tcPr>
            <w:tcW w:w="491" w:type="pct"/>
            <w:shd w:val="clear" w:color="auto" w:fill="auto"/>
          </w:tcPr>
          <w:p w14:paraId="44FAAF24" w14:textId="7526A06D" w:rsidR="001C0C6D" w:rsidRPr="00C70209" w:rsidRDefault="002F159B" w:rsidP="005B2300">
            <w:pPr>
              <w:pStyle w:val="Tabletext-evidencematrix"/>
            </w:pPr>
            <w:r w:rsidRPr="00C70209">
              <w:t xml:space="preserve">Restrictive RBC transfusion </w:t>
            </w:r>
            <w:r w:rsidR="00C91BAE" w:rsidRPr="00C70209">
              <w:t>versus</w:t>
            </w:r>
            <w:r w:rsidRPr="00C70209">
              <w:t xml:space="preserve"> liberal RBC transfusion</w:t>
            </w:r>
          </w:p>
        </w:tc>
        <w:tc>
          <w:tcPr>
            <w:tcW w:w="492" w:type="pct"/>
            <w:shd w:val="clear" w:color="auto" w:fill="auto"/>
          </w:tcPr>
          <w:p w14:paraId="601DCE65" w14:textId="77777777" w:rsidR="001C0C6D" w:rsidRPr="00C70209" w:rsidRDefault="001C0C6D" w:rsidP="005B2300">
            <w:pPr>
              <w:pStyle w:val="Tabletext-evidencematrix"/>
            </w:pPr>
            <w:r w:rsidRPr="00C70209">
              <w:t xml:space="preserve">All-cause mortality 28 days post-surgery </w:t>
            </w:r>
          </w:p>
        </w:tc>
        <w:tc>
          <w:tcPr>
            <w:tcW w:w="525" w:type="pct"/>
            <w:shd w:val="clear" w:color="auto" w:fill="auto"/>
          </w:tcPr>
          <w:p w14:paraId="7283DC1E" w14:textId="77777777" w:rsidR="001C0C6D" w:rsidRPr="00C70209" w:rsidRDefault="001C0C6D" w:rsidP="005B2300">
            <w:pPr>
              <w:pStyle w:val="Tabletext-evidencematrix"/>
            </w:pPr>
            <w:r w:rsidRPr="00C70209">
              <w:rPr>
                <w:szCs w:val="16"/>
              </w:rPr>
              <w:t>2/63 (3.2%)</w:t>
            </w:r>
          </w:p>
        </w:tc>
        <w:tc>
          <w:tcPr>
            <w:tcW w:w="525" w:type="pct"/>
            <w:shd w:val="clear" w:color="auto" w:fill="auto"/>
          </w:tcPr>
          <w:p w14:paraId="47A06C86" w14:textId="77777777" w:rsidR="001C0C6D" w:rsidRPr="00C70209" w:rsidRDefault="001C0C6D" w:rsidP="005B2300">
            <w:pPr>
              <w:pStyle w:val="Tabletext-evidencematrix"/>
            </w:pPr>
            <w:r w:rsidRPr="00C70209">
              <w:rPr>
                <w:szCs w:val="16"/>
              </w:rPr>
              <w:t>2/62 (3.2%)</w:t>
            </w:r>
          </w:p>
        </w:tc>
        <w:tc>
          <w:tcPr>
            <w:tcW w:w="525" w:type="pct"/>
            <w:shd w:val="clear" w:color="auto" w:fill="FFFFFF" w:themeFill="background1"/>
          </w:tcPr>
          <w:p w14:paraId="707033CF" w14:textId="77777777" w:rsidR="001C0C6D" w:rsidRPr="00C70209" w:rsidRDefault="001C0C6D" w:rsidP="005B2300">
            <w:pPr>
              <w:pStyle w:val="Tabletext-evidencematrix"/>
              <w:rPr>
                <w:szCs w:val="16"/>
              </w:rPr>
            </w:pPr>
            <w:r w:rsidRPr="00C70209">
              <w:rPr>
                <w:szCs w:val="16"/>
              </w:rPr>
              <w:t>RR 0.98 [0.14, 6.77]</w:t>
            </w:r>
          </w:p>
        </w:tc>
        <w:tc>
          <w:tcPr>
            <w:tcW w:w="587" w:type="pct"/>
            <w:shd w:val="clear" w:color="auto" w:fill="FFFFFF" w:themeFill="background1"/>
          </w:tcPr>
          <w:p w14:paraId="1B8071F4" w14:textId="00D8B391" w:rsidR="001C0C6D" w:rsidRPr="00C70209" w:rsidRDefault="001C0C6D" w:rsidP="005B2300">
            <w:pPr>
              <w:pStyle w:val="Tabletext-evidencematrix"/>
              <w:rPr>
                <w:i/>
                <w:szCs w:val="16"/>
              </w:rPr>
            </w:pPr>
            <w:r w:rsidRPr="00C70209">
              <w:rPr>
                <w:i/>
                <w:szCs w:val="16"/>
              </w:rPr>
              <w:t>No significant difference</w:t>
            </w:r>
          </w:p>
          <w:p w14:paraId="29A06AE5" w14:textId="02E0F79A" w:rsidR="001C0C6D" w:rsidRPr="00C70209" w:rsidRDefault="001A475D" w:rsidP="005B2300">
            <w:pPr>
              <w:pStyle w:val="Tabletext-evidencematrix"/>
              <w:rPr>
                <w:szCs w:val="16"/>
              </w:rPr>
            </w:pPr>
            <w:r w:rsidRPr="001A475D">
              <w:rPr>
                <w:i/>
                <w:szCs w:val="16"/>
              </w:rPr>
              <w:t>P = </w:t>
            </w:r>
            <w:r w:rsidR="001C0C6D" w:rsidRPr="00C70209">
              <w:rPr>
                <w:szCs w:val="16"/>
              </w:rPr>
              <w:t>0.99</w:t>
            </w:r>
          </w:p>
          <w:p w14:paraId="0A319116" w14:textId="3BD7A0F4" w:rsidR="001C0C6D" w:rsidRPr="00C70209" w:rsidRDefault="001C0C6D" w:rsidP="005B2300">
            <w:pPr>
              <w:pStyle w:val="Tabletext-evidencematrix"/>
              <w:rPr>
                <w:shd w:val="clear" w:color="auto" w:fill="FFFFFF" w:themeFill="background1"/>
              </w:rPr>
            </w:pPr>
            <w:r w:rsidRPr="00C70209">
              <w:rPr>
                <w:szCs w:val="16"/>
              </w:rPr>
              <w:t>I</w:t>
            </w:r>
            <w:r w:rsidRPr="00C70209">
              <w:rPr>
                <w:szCs w:val="16"/>
                <w:vertAlign w:val="superscript"/>
              </w:rPr>
              <w:t>2</w:t>
            </w:r>
            <w:r w:rsidR="00AB0F82">
              <w:rPr>
                <w:szCs w:val="16"/>
                <w:vertAlign w:val="superscript"/>
              </w:rPr>
              <w:t> </w:t>
            </w:r>
            <w:r w:rsidRPr="00C70209">
              <w:rPr>
                <w:szCs w:val="16"/>
              </w:rPr>
              <w:t>=</w:t>
            </w:r>
            <w:r w:rsidR="00AB0F82">
              <w:rPr>
                <w:szCs w:val="16"/>
              </w:rPr>
              <w:t> </w:t>
            </w:r>
            <w:r w:rsidRPr="00C70209">
              <w:rPr>
                <w:szCs w:val="16"/>
              </w:rPr>
              <w:t>NA</w:t>
            </w:r>
          </w:p>
        </w:tc>
      </w:tr>
      <w:tr w:rsidR="002F159B" w:rsidRPr="00C70209" w14:paraId="59A7B16F" w14:textId="77777777" w:rsidTr="002F159B">
        <w:tc>
          <w:tcPr>
            <w:tcW w:w="383" w:type="pct"/>
            <w:vMerge w:val="restart"/>
            <w:shd w:val="clear" w:color="auto" w:fill="auto"/>
          </w:tcPr>
          <w:p w14:paraId="17F406F1" w14:textId="25E581AB" w:rsidR="002F159B" w:rsidRPr="00C70209" w:rsidRDefault="002F159B" w:rsidP="005B2300">
            <w:pPr>
              <w:pStyle w:val="Tabletext-evidencematrix"/>
              <w:rPr>
                <w:szCs w:val="16"/>
              </w:rPr>
            </w:pPr>
            <w:r w:rsidRPr="00C70209">
              <w:rPr>
                <w:szCs w:val="16"/>
              </w:rPr>
              <w:t>Rouette 2010</w:t>
            </w:r>
            <w:r w:rsidR="00E1112B" w:rsidRPr="00C70209">
              <w:rPr>
                <w:szCs w:val="16"/>
              </w:rPr>
              <w:fldChar w:fldCharType="begin">
                <w:fldData xml:space="preserve">PEVuZE5vdGU+PENpdGU+PEF1dGhvcj5Sb3VldHRlPC9BdXRob3I+PFllYXI+MjAxMDwvWWVhcj48
UmVjTnVtPjE4MzwvUmVjTnVtPjxEaXNwbGF5VGV4dD48c3R5bGUgZmFjZT0ic3VwZXJzY3JpcHQi
Pjc0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3E727B" w:rsidRPr="00C70209">
              <w:rPr>
                <w:szCs w:val="16"/>
              </w:rPr>
              <w:instrText xml:space="preserve"> ADDIN EN.CITE </w:instrText>
            </w:r>
            <w:r w:rsidR="003E727B" w:rsidRPr="00C70209">
              <w:rPr>
                <w:szCs w:val="16"/>
              </w:rPr>
              <w:fldChar w:fldCharType="begin">
                <w:fldData xml:space="preserve">PEVuZE5vdGU+PENpdGU+PEF1dGhvcj5Sb3VldHRlPC9BdXRob3I+PFllYXI+MjAxMDwvWWVhcj48
UmVjTnVtPjE4MzwvUmVjTnVtPjxEaXNwbGF5VGV4dD48c3R5bGUgZmFjZT0ic3VwZXJzY3JpcHQi
Pjc0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3E727B" w:rsidRPr="00C70209">
              <w:rPr>
                <w:szCs w:val="16"/>
              </w:rPr>
              <w:instrText xml:space="preserve"> ADDIN EN.CITE.DATA </w:instrText>
            </w:r>
            <w:r w:rsidR="003E727B" w:rsidRPr="00C70209">
              <w:rPr>
                <w:szCs w:val="16"/>
              </w:rPr>
            </w:r>
            <w:r w:rsidR="003E727B" w:rsidRPr="00C70209">
              <w:rPr>
                <w:szCs w:val="16"/>
              </w:rPr>
              <w:fldChar w:fldCharType="end"/>
            </w:r>
            <w:r w:rsidR="00E1112B" w:rsidRPr="00C70209">
              <w:rPr>
                <w:szCs w:val="16"/>
              </w:rPr>
            </w:r>
            <w:r w:rsidR="00E1112B" w:rsidRPr="00C70209">
              <w:rPr>
                <w:szCs w:val="16"/>
              </w:rPr>
              <w:fldChar w:fldCharType="separate"/>
            </w:r>
            <w:r w:rsidR="003E727B" w:rsidRPr="00C70209">
              <w:rPr>
                <w:szCs w:val="16"/>
                <w:vertAlign w:val="superscript"/>
              </w:rPr>
              <w:t>74</w:t>
            </w:r>
            <w:r w:rsidR="00E1112B" w:rsidRPr="00C70209">
              <w:rPr>
                <w:szCs w:val="16"/>
              </w:rPr>
              <w:fldChar w:fldCharType="end"/>
            </w:r>
          </w:p>
          <w:p w14:paraId="07BB0121" w14:textId="77777777" w:rsidR="002F159B" w:rsidRPr="00C70209" w:rsidRDefault="002F159B" w:rsidP="005B2300">
            <w:pPr>
              <w:pStyle w:val="Tabletext-evidencematrix"/>
              <w:rPr>
                <w:szCs w:val="16"/>
              </w:rPr>
            </w:pPr>
            <w:r w:rsidRPr="00C70209">
              <w:rPr>
                <w:szCs w:val="16"/>
              </w:rPr>
              <w:t>Level II</w:t>
            </w:r>
          </w:p>
          <w:p w14:paraId="2C26FD98" w14:textId="77777777" w:rsidR="002F159B" w:rsidRPr="00C70209" w:rsidRDefault="002F159B" w:rsidP="005B2300">
            <w:pPr>
              <w:pStyle w:val="Tabletext-evidencematrix"/>
              <w:rPr>
                <w:i/>
                <w:szCs w:val="16"/>
              </w:rPr>
            </w:pPr>
            <w:r w:rsidRPr="00C70209">
              <w:rPr>
                <w:i/>
                <w:szCs w:val="16"/>
              </w:rPr>
              <w:t>Good</w:t>
            </w:r>
          </w:p>
          <w:p w14:paraId="6EDB894E" w14:textId="77777777" w:rsidR="002F159B" w:rsidRPr="00C70209" w:rsidRDefault="002F159B" w:rsidP="005B2300">
            <w:pPr>
              <w:pStyle w:val="Tabletext-subanalysis"/>
              <w:rPr>
                <w:i/>
              </w:rPr>
            </w:pPr>
            <w:r w:rsidRPr="00C70209">
              <w:t>*subgroup of patients from the TRIPICU study</w:t>
            </w:r>
          </w:p>
        </w:tc>
        <w:tc>
          <w:tcPr>
            <w:tcW w:w="491" w:type="pct"/>
            <w:vMerge w:val="restart"/>
            <w:shd w:val="clear" w:color="auto" w:fill="auto"/>
          </w:tcPr>
          <w:p w14:paraId="772F7469" w14:textId="77777777" w:rsidR="002F159B" w:rsidRPr="00C70209" w:rsidRDefault="002F159B" w:rsidP="005B2300">
            <w:pPr>
              <w:pStyle w:val="Tabletext-evidencematrix"/>
            </w:pPr>
            <w:r w:rsidRPr="00C70209">
              <w:rPr>
                <w:szCs w:val="16"/>
              </w:rPr>
              <w:t>N=124</w:t>
            </w:r>
          </w:p>
        </w:tc>
        <w:tc>
          <w:tcPr>
            <w:tcW w:w="491" w:type="pct"/>
            <w:vMerge w:val="restart"/>
            <w:shd w:val="clear" w:color="auto" w:fill="auto"/>
          </w:tcPr>
          <w:p w14:paraId="7291E2BE" w14:textId="1B83F506" w:rsidR="002F159B" w:rsidRPr="00C70209" w:rsidRDefault="002F159B" w:rsidP="005B2300">
            <w:pPr>
              <w:pStyle w:val="Tabletext-evidencematrix"/>
            </w:pPr>
            <w:r w:rsidRPr="00C70209">
              <w:t>Children (aged 3 days to 14 years) post</w:t>
            </w:r>
            <w:r w:rsidR="003837B1" w:rsidRPr="00C70209">
              <w:rPr>
                <w:szCs w:val="16"/>
              </w:rPr>
              <w:t>-</w:t>
            </w:r>
            <w:r w:rsidRPr="00C70209">
              <w:rPr>
                <w:szCs w:val="16"/>
              </w:rPr>
              <w:t xml:space="preserve">general surgery </w:t>
            </w:r>
          </w:p>
        </w:tc>
        <w:tc>
          <w:tcPr>
            <w:tcW w:w="491" w:type="pct"/>
            <w:vMerge w:val="restart"/>
            <w:shd w:val="clear" w:color="auto" w:fill="auto"/>
          </w:tcPr>
          <w:p w14:paraId="61B483F0" w14:textId="77777777" w:rsidR="002F159B" w:rsidRPr="00C70209" w:rsidRDefault="002F159B" w:rsidP="005B2300">
            <w:pPr>
              <w:pStyle w:val="Tabletext-evidencematrix"/>
            </w:pPr>
            <w:r w:rsidRPr="00C70209">
              <w:t>Multicentre, Belgium, Canada, UK, USA</w:t>
            </w:r>
          </w:p>
        </w:tc>
        <w:tc>
          <w:tcPr>
            <w:tcW w:w="491" w:type="pct"/>
            <w:vMerge w:val="restart"/>
            <w:shd w:val="clear" w:color="auto" w:fill="auto"/>
          </w:tcPr>
          <w:p w14:paraId="65368433" w14:textId="2F4F665C" w:rsidR="002F159B" w:rsidRPr="00C70209" w:rsidRDefault="002F159B" w:rsidP="005B2300">
            <w:pPr>
              <w:pStyle w:val="Tabletext-evidencematrix"/>
            </w:pPr>
            <w:r w:rsidRPr="00C70209">
              <w:t xml:space="preserve">Restrictive RBC transfusion </w:t>
            </w:r>
            <w:r w:rsidR="00C91BAE" w:rsidRPr="00C70209">
              <w:t>versus</w:t>
            </w:r>
            <w:r w:rsidRPr="00C70209">
              <w:t xml:space="preserve"> liberal RBC transfusion</w:t>
            </w:r>
          </w:p>
        </w:tc>
        <w:tc>
          <w:tcPr>
            <w:tcW w:w="492" w:type="pct"/>
            <w:shd w:val="clear" w:color="auto" w:fill="auto"/>
          </w:tcPr>
          <w:p w14:paraId="777A7596" w14:textId="77777777" w:rsidR="002F159B" w:rsidRPr="00C70209" w:rsidRDefault="002F159B" w:rsidP="005B2300">
            <w:pPr>
              <w:pStyle w:val="Tabletext-evidencematrix"/>
              <w:rPr>
                <w:szCs w:val="16"/>
              </w:rPr>
            </w:pPr>
            <w:r w:rsidRPr="00C70209">
              <w:rPr>
                <w:szCs w:val="16"/>
              </w:rPr>
              <w:t>Overall 28 day mortality</w:t>
            </w:r>
          </w:p>
        </w:tc>
        <w:tc>
          <w:tcPr>
            <w:tcW w:w="525" w:type="pct"/>
            <w:shd w:val="clear" w:color="auto" w:fill="auto"/>
          </w:tcPr>
          <w:p w14:paraId="2FFDEC43" w14:textId="77777777" w:rsidR="002F159B" w:rsidRPr="00C70209" w:rsidRDefault="002F159B" w:rsidP="005B2300">
            <w:pPr>
              <w:pStyle w:val="Tabletext-evidencematrix"/>
              <w:rPr>
                <w:szCs w:val="16"/>
              </w:rPr>
            </w:pPr>
            <w:r w:rsidRPr="00C70209">
              <w:rPr>
                <w:szCs w:val="16"/>
              </w:rPr>
              <w:t>1/60 (1.7%)</w:t>
            </w:r>
          </w:p>
        </w:tc>
        <w:tc>
          <w:tcPr>
            <w:tcW w:w="525" w:type="pct"/>
            <w:shd w:val="clear" w:color="auto" w:fill="auto"/>
          </w:tcPr>
          <w:p w14:paraId="3B5D880D" w14:textId="77777777" w:rsidR="002F159B" w:rsidRPr="00C70209" w:rsidRDefault="002F159B" w:rsidP="005B2300">
            <w:pPr>
              <w:pStyle w:val="Tabletext-evidencematrix"/>
              <w:rPr>
                <w:szCs w:val="16"/>
              </w:rPr>
            </w:pPr>
            <w:r w:rsidRPr="00C70209">
              <w:rPr>
                <w:szCs w:val="16"/>
              </w:rPr>
              <w:t>1/64 (1.6%)</w:t>
            </w:r>
          </w:p>
        </w:tc>
        <w:tc>
          <w:tcPr>
            <w:tcW w:w="525" w:type="pct"/>
            <w:shd w:val="clear" w:color="auto" w:fill="auto"/>
          </w:tcPr>
          <w:p w14:paraId="0E394007" w14:textId="77777777" w:rsidR="002F159B" w:rsidRPr="00C70209" w:rsidRDefault="002F159B" w:rsidP="005B2300">
            <w:pPr>
              <w:pStyle w:val="Tabletext-evidencematrix"/>
              <w:rPr>
                <w:szCs w:val="16"/>
              </w:rPr>
            </w:pPr>
            <w:r w:rsidRPr="00C70209">
              <w:rPr>
                <w:szCs w:val="16"/>
              </w:rPr>
              <w:t>RR 1.07 [0.07, 16.67]</w:t>
            </w:r>
          </w:p>
        </w:tc>
        <w:tc>
          <w:tcPr>
            <w:tcW w:w="587" w:type="pct"/>
            <w:shd w:val="clear" w:color="auto" w:fill="auto"/>
          </w:tcPr>
          <w:p w14:paraId="455A1633" w14:textId="146D6485" w:rsidR="002F159B" w:rsidRPr="00C70209" w:rsidRDefault="002F159B" w:rsidP="005B2300">
            <w:pPr>
              <w:pStyle w:val="Tabletext-evidencematrix"/>
              <w:rPr>
                <w:i/>
                <w:szCs w:val="16"/>
              </w:rPr>
            </w:pPr>
            <w:r w:rsidRPr="00C70209">
              <w:rPr>
                <w:i/>
                <w:szCs w:val="16"/>
              </w:rPr>
              <w:t>No significant difference</w:t>
            </w:r>
          </w:p>
          <w:p w14:paraId="2C126B36" w14:textId="69751177" w:rsidR="002F159B" w:rsidRPr="00C70209" w:rsidRDefault="001A475D" w:rsidP="005B2300">
            <w:pPr>
              <w:pStyle w:val="Tabletext-evidencematrix"/>
              <w:rPr>
                <w:shd w:val="clear" w:color="auto" w:fill="FFFFFF" w:themeFill="background1"/>
              </w:rPr>
            </w:pPr>
            <w:r w:rsidRPr="001A475D">
              <w:rPr>
                <w:i/>
                <w:szCs w:val="16"/>
              </w:rPr>
              <w:t>P = </w:t>
            </w:r>
            <w:r w:rsidR="002F159B" w:rsidRPr="00C70209">
              <w:rPr>
                <w:szCs w:val="16"/>
              </w:rPr>
              <w:t>0.96</w:t>
            </w:r>
          </w:p>
        </w:tc>
      </w:tr>
      <w:tr w:rsidR="002F159B" w:rsidRPr="00C70209" w14:paraId="37F420DD" w14:textId="77777777" w:rsidTr="006A09AC">
        <w:tc>
          <w:tcPr>
            <w:tcW w:w="383" w:type="pct"/>
            <w:vMerge/>
            <w:shd w:val="clear" w:color="auto" w:fill="auto"/>
          </w:tcPr>
          <w:p w14:paraId="114EDFB8" w14:textId="77777777" w:rsidR="002F159B" w:rsidRPr="00C70209" w:rsidRDefault="002F159B" w:rsidP="005B2300">
            <w:pPr>
              <w:pStyle w:val="Tabletext-evidencematrix"/>
              <w:rPr>
                <w:i/>
              </w:rPr>
            </w:pPr>
          </w:p>
        </w:tc>
        <w:tc>
          <w:tcPr>
            <w:tcW w:w="491" w:type="pct"/>
            <w:vMerge/>
            <w:shd w:val="clear" w:color="auto" w:fill="auto"/>
          </w:tcPr>
          <w:p w14:paraId="19E95B01" w14:textId="77777777" w:rsidR="002F159B" w:rsidRPr="00C70209" w:rsidRDefault="002F159B" w:rsidP="005B2300">
            <w:pPr>
              <w:pStyle w:val="Tabletext-evidencematrix"/>
            </w:pPr>
          </w:p>
        </w:tc>
        <w:tc>
          <w:tcPr>
            <w:tcW w:w="491" w:type="pct"/>
            <w:vMerge/>
            <w:shd w:val="clear" w:color="auto" w:fill="auto"/>
          </w:tcPr>
          <w:p w14:paraId="285501F1" w14:textId="77777777" w:rsidR="002F159B" w:rsidRPr="00C70209" w:rsidRDefault="002F159B" w:rsidP="005B2300">
            <w:pPr>
              <w:pStyle w:val="Tabletext-evidencematrix"/>
            </w:pPr>
          </w:p>
        </w:tc>
        <w:tc>
          <w:tcPr>
            <w:tcW w:w="491" w:type="pct"/>
            <w:vMerge/>
            <w:shd w:val="clear" w:color="auto" w:fill="auto"/>
          </w:tcPr>
          <w:p w14:paraId="60384674" w14:textId="77777777" w:rsidR="002F159B" w:rsidRPr="00C70209" w:rsidRDefault="002F159B" w:rsidP="005B2300">
            <w:pPr>
              <w:pStyle w:val="Tabletext-evidencematrix"/>
            </w:pPr>
          </w:p>
        </w:tc>
        <w:tc>
          <w:tcPr>
            <w:tcW w:w="491" w:type="pct"/>
            <w:vMerge/>
            <w:shd w:val="clear" w:color="auto" w:fill="auto"/>
          </w:tcPr>
          <w:p w14:paraId="69F3AA0D" w14:textId="77777777" w:rsidR="002F159B" w:rsidRPr="00C70209" w:rsidRDefault="002F159B" w:rsidP="005B2300">
            <w:pPr>
              <w:pStyle w:val="Tabletext-evidencematrix"/>
            </w:pPr>
          </w:p>
        </w:tc>
        <w:tc>
          <w:tcPr>
            <w:tcW w:w="492" w:type="pct"/>
            <w:shd w:val="clear" w:color="auto" w:fill="auto"/>
          </w:tcPr>
          <w:p w14:paraId="43CFB3BA" w14:textId="77777777" w:rsidR="002F159B" w:rsidRPr="00C70209" w:rsidRDefault="002F159B" w:rsidP="005B2300">
            <w:pPr>
              <w:pStyle w:val="Tabletext-subanalysis"/>
              <w:jc w:val="right"/>
            </w:pPr>
            <w:r w:rsidRPr="00C70209">
              <w:t>Mortality in PICU</w:t>
            </w:r>
          </w:p>
        </w:tc>
        <w:tc>
          <w:tcPr>
            <w:tcW w:w="525" w:type="pct"/>
            <w:shd w:val="clear" w:color="auto" w:fill="auto"/>
          </w:tcPr>
          <w:p w14:paraId="122EBBD8" w14:textId="77777777" w:rsidR="002F159B" w:rsidRPr="00C70209" w:rsidRDefault="002F159B" w:rsidP="005B2300">
            <w:pPr>
              <w:pStyle w:val="Tabletext-subanalysis"/>
            </w:pPr>
            <w:r w:rsidRPr="00C70209">
              <w:t>1/60 (1.7%)</w:t>
            </w:r>
          </w:p>
        </w:tc>
        <w:tc>
          <w:tcPr>
            <w:tcW w:w="525" w:type="pct"/>
            <w:shd w:val="clear" w:color="auto" w:fill="auto"/>
          </w:tcPr>
          <w:p w14:paraId="25E8F5B5" w14:textId="77777777" w:rsidR="002F159B" w:rsidRPr="00C70209" w:rsidRDefault="002F159B" w:rsidP="005B2300">
            <w:pPr>
              <w:pStyle w:val="Tabletext-subanalysis"/>
            </w:pPr>
            <w:r w:rsidRPr="00C70209">
              <w:t>0/64 (0%)</w:t>
            </w:r>
          </w:p>
        </w:tc>
        <w:tc>
          <w:tcPr>
            <w:tcW w:w="525" w:type="pct"/>
            <w:shd w:val="clear" w:color="auto" w:fill="auto"/>
          </w:tcPr>
          <w:p w14:paraId="7526E8FB" w14:textId="77777777" w:rsidR="002F159B" w:rsidRPr="00C70209" w:rsidRDefault="002F159B" w:rsidP="005B2300">
            <w:pPr>
              <w:pStyle w:val="Tabletext-subanalysis"/>
            </w:pPr>
            <w:r w:rsidRPr="00C70209">
              <w:t>RR 3.20 [0.13, 76.98]</w:t>
            </w:r>
          </w:p>
        </w:tc>
        <w:tc>
          <w:tcPr>
            <w:tcW w:w="587" w:type="pct"/>
            <w:shd w:val="clear" w:color="auto" w:fill="auto"/>
          </w:tcPr>
          <w:p w14:paraId="70C4E948" w14:textId="43B6078D" w:rsidR="002F159B" w:rsidRPr="00C70209" w:rsidRDefault="002F159B" w:rsidP="005B2300">
            <w:pPr>
              <w:pStyle w:val="Tabletext-subanalysis"/>
              <w:rPr>
                <w:i/>
              </w:rPr>
            </w:pPr>
            <w:r w:rsidRPr="00C70209">
              <w:rPr>
                <w:i/>
              </w:rPr>
              <w:t>No significant difference</w:t>
            </w:r>
          </w:p>
          <w:p w14:paraId="4D3651FC" w14:textId="70F022CB" w:rsidR="002F159B" w:rsidRPr="00C70209" w:rsidRDefault="001A475D" w:rsidP="005B2300">
            <w:pPr>
              <w:pStyle w:val="Tabletext-subanalysis"/>
              <w:rPr>
                <w:shd w:val="clear" w:color="auto" w:fill="FFFFFF" w:themeFill="background1"/>
              </w:rPr>
            </w:pPr>
            <w:r w:rsidRPr="001A475D">
              <w:rPr>
                <w:i/>
              </w:rPr>
              <w:t>P = </w:t>
            </w:r>
            <w:r w:rsidR="002F159B" w:rsidRPr="00C70209">
              <w:t>0.47</w:t>
            </w:r>
          </w:p>
        </w:tc>
      </w:tr>
      <w:tr w:rsidR="002F159B" w:rsidRPr="00C70209" w14:paraId="5B15769F" w14:textId="77777777" w:rsidTr="006A09AC">
        <w:tc>
          <w:tcPr>
            <w:tcW w:w="383" w:type="pct"/>
            <w:vMerge/>
            <w:shd w:val="clear" w:color="auto" w:fill="auto"/>
          </w:tcPr>
          <w:p w14:paraId="2B9DA2D7" w14:textId="77777777" w:rsidR="002F159B" w:rsidRPr="00C70209" w:rsidRDefault="002F159B" w:rsidP="005B2300">
            <w:pPr>
              <w:pStyle w:val="Tabletext-evidencematrix"/>
              <w:rPr>
                <w:i/>
              </w:rPr>
            </w:pPr>
          </w:p>
        </w:tc>
        <w:tc>
          <w:tcPr>
            <w:tcW w:w="491" w:type="pct"/>
            <w:vMerge/>
            <w:shd w:val="clear" w:color="auto" w:fill="auto"/>
          </w:tcPr>
          <w:p w14:paraId="597CE2CD" w14:textId="77777777" w:rsidR="002F159B" w:rsidRPr="00C70209" w:rsidRDefault="002F159B" w:rsidP="005B2300">
            <w:pPr>
              <w:pStyle w:val="Tabletext-evidencematrix"/>
            </w:pPr>
          </w:p>
        </w:tc>
        <w:tc>
          <w:tcPr>
            <w:tcW w:w="491" w:type="pct"/>
            <w:vMerge/>
            <w:shd w:val="clear" w:color="auto" w:fill="auto"/>
          </w:tcPr>
          <w:p w14:paraId="2715C45E" w14:textId="77777777" w:rsidR="002F159B" w:rsidRPr="00C70209" w:rsidRDefault="002F159B" w:rsidP="005B2300">
            <w:pPr>
              <w:pStyle w:val="Tabletext-evidencematrix"/>
            </w:pPr>
          </w:p>
        </w:tc>
        <w:tc>
          <w:tcPr>
            <w:tcW w:w="491" w:type="pct"/>
            <w:vMerge/>
            <w:shd w:val="clear" w:color="auto" w:fill="auto"/>
          </w:tcPr>
          <w:p w14:paraId="091B0139" w14:textId="77777777" w:rsidR="002F159B" w:rsidRPr="00C70209" w:rsidRDefault="002F159B" w:rsidP="005B2300">
            <w:pPr>
              <w:pStyle w:val="Tabletext-evidencematrix"/>
            </w:pPr>
          </w:p>
        </w:tc>
        <w:tc>
          <w:tcPr>
            <w:tcW w:w="491" w:type="pct"/>
            <w:vMerge/>
            <w:shd w:val="clear" w:color="auto" w:fill="auto"/>
          </w:tcPr>
          <w:p w14:paraId="6C0AAE96" w14:textId="77777777" w:rsidR="002F159B" w:rsidRPr="00C70209" w:rsidRDefault="002F159B" w:rsidP="005B2300">
            <w:pPr>
              <w:pStyle w:val="Tabletext-evidencematrix"/>
            </w:pPr>
          </w:p>
        </w:tc>
        <w:tc>
          <w:tcPr>
            <w:tcW w:w="492" w:type="pct"/>
            <w:shd w:val="clear" w:color="auto" w:fill="auto"/>
          </w:tcPr>
          <w:p w14:paraId="70D8AA3F" w14:textId="77777777" w:rsidR="002F159B" w:rsidRPr="00C70209" w:rsidRDefault="002F159B" w:rsidP="005B2300">
            <w:pPr>
              <w:pStyle w:val="Tabletext-subanalysis"/>
              <w:jc w:val="right"/>
            </w:pPr>
            <w:r w:rsidRPr="00C70209">
              <w:t>Mortality 28 days post-PICU</w:t>
            </w:r>
          </w:p>
        </w:tc>
        <w:tc>
          <w:tcPr>
            <w:tcW w:w="525" w:type="pct"/>
            <w:shd w:val="clear" w:color="auto" w:fill="auto"/>
          </w:tcPr>
          <w:p w14:paraId="43083988" w14:textId="77777777" w:rsidR="002F159B" w:rsidRPr="00C70209" w:rsidRDefault="002F159B" w:rsidP="005B2300">
            <w:pPr>
              <w:pStyle w:val="Tabletext-subanalysis"/>
            </w:pPr>
            <w:r w:rsidRPr="00C70209">
              <w:t>0/60 (0%)</w:t>
            </w:r>
          </w:p>
        </w:tc>
        <w:tc>
          <w:tcPr>
            <w:tcW w:w="525" w:type="pct"/>
            <w:shd w:val="clear" w:color="auto" w:fill="auto"/>
          </w:tcPr>
          <w:p w14:paraId="2D93FFFB" w14:textId="77777777" w:rsidR="002F159B" w:rsidRPr="00C70209" w:rsidRDefault="002F159B" w:rsidP="005B2300">
            <w:pPr>
              <w:pStyle w:val="Tabletext-subanalysis"/>
            </w:pPr>
            <w:r w:rsidRPr="00C70209">
              <w:t>1/64 (1.6%)</w:t>
            </w:r>
          </w:p>
        </w:tc>
        <w:tc>
          <w:tcPr>
            <w:tcW w:w="525" w:type="pct"/>
            <w:shd w:val="clear" w:color="auto" w:fill="auto"/>
          </w:tcPr>
          <w:p w14:paraId="21D01767" w14:textId="77777777" w:rsidR="002F159B" w:rsidRPr="00C70209" w:rsidRDefault="002F159B" w:rsidP="005B2300">
            <w:pPr>
              <w:pStyle w:val="Tabletext-subanalysis"/>
            </w:pPr>
            <w:r w:rsidRPr="00C70209">
              <w:t>RR 0.36 [0.01, 8.55]</w:t>
            </w:r>
          </w:p>
        </w:tc>
        <w:tc>
          <w:tcPr>
            <w:tcW w:w="587" w:type="pct"/>
            <w:shd w:val="clear" w:color="auto" w:fill="auto"/>
          </w:tcPr>
          <w:p w14:paraId="471E8E61" w14:textId="394C8B45" w:rsidR="002F159B" w:rsidRPr="00C70209" w:rsidRDefault="002F159B" w:rsidP="005B2300">
            <w:pPr>
              <w:pStyle w:val="Tabletext-subanalysis"/>
              <w:rPr>
                <w:i/>
              </w:rPr>
            </w:pPr>
            <w:r w:rsidRPr="00C70209">
              <w:rPr>
                <w:i/>
              </w:rPr>
              <w:t>No significant difference</w:t>
            </w:r>
          </w:p>
          <w:p w14:paraId="7A48EF69" w14:textId="3EE853C0" w:rsidR="002F159B" w:rsidRPr="00C70209" w:rsidRDefault="001A475D" w:rsidP="005B2300">
            <w:pPr>
              <w:pStyle w:val="Tabletext-subanalysis"/>
              <w:rPr>
                <w:shd w:val="clear" w:color="auto" w:fill="FFFFFF" w:themeFill="background1"/>
              </w:rPr>
            </w:pPr>
            <w:r w:rsidRPr="001A475D">
              <w:rPr>
                <w:i/>
              </w:rPr>
              <w:t>P = </w:t>
            </w:r>
            <w:r w:rsidR="002F159B" w:rsidRPr="00C70209">
              <w:t>0.52</w:t>
            </w:r>
          </w:p>
        </w:tc>
      </w:tr>
      <w:tr w:rsidR="002F159B" w:rsidRPr="00C70209" w14:paraId="15038485" w14:textId="77777777" w:rsidTr="002F159B">
        <w:tc>
          <w:tcPr>
            <w:tcW w:w="383" w:type="pct"/>
            <w:shd w:val="clear" w:color="auto" w:fill="auto"/>
          </w:tcPr>
          <w:p w14:paraId="617485C1" w14:textId="7DD4EF05" w:rsidR="002F159B" w:rsidRPr="00C70209" w:rsidRDefault="002F159B" w:rsidP="005B2300">
            <w:pPr>
              <w:pStyle w:val="Tabletext-evidencematrix"/>
            </w:pPr>
            <w:r w:rsidRPr="00C70209">
              <w:t>Willems 2010</w:t>
            </w:r>
            <w:r w:rsidR="00E1112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5</w:t>
            </w:r>
            <w:r w:rsidR="00E1112B" w:rsidRPr="00C70209">
              <w:fldChar w:fldCharType="end"/>
            </w:r>
          </w:p>
          <w:p w14:paraId="4E3C2EB4" w14:textId="77777777" w:rsidR="002F159B" w:rsidRPr="00C70209" w:rsidRDefault="002F159B" w:rsidP="005B2300">
            <w:pPr>
              <w:pStyle w:val="Tabletext-evidencematrix"/>
            </w:pPr>
            <w:r w:rsidRPr="00C70209">
              <w:t>Level II</w:t>
            </w:r>
          </w:p>
          <w:p w14:paraId="75D89750" w14:textId="77777777" w:rsidR="002F159B" w:rsidRPr="00C70209" w:rsidRDefault="002F159B" w:rsidP="005B2300">
            <w:pPr>
              <w:pStyle w:val="Tabletext-evidencematrix"/>
              <w:rPr>
                <w:i/>
              </w:rPr>
            </w:pPr>
            <w:r w:rsidRPr="00C70209">
              <w:rPr>
                <w:i/>
              </w:rPr>
              <w:t>Good</w:t>
            </w:r>
          </w:p>
          <w:p w14:paraId="1131D5CC" w14:textId="77777777" w:rsidR="002F159B" w:rsidRPr="00C70209" w:rsidRDefault="002F159B" w:rsidP="005B2300">
            <w:pPr>
              <w:pStyle w:val="Tabletext-subanalysis"/>
              <w:rPr>
                <w:i/>
              </w:rPr>
            </w:pPr>
            <w:r w:rsidRPr="00C70209">
              <w:t>*subgroup of patients from the TRIPICU study</w:t>
            </w:r>
          </w:p>
        </w:tc>
        <w:tc>
          <w:tcPr>
            <w:tcW w:w="491" w:type="pct"/>
            <w:shd w:val="clear" w:color="auto" w:fill="auto"/>
          </w:tcPr>
          <w:p w14:paraId="3FE39ECB" w14:textId="77777777" w:rsidR="002F159B" w:rsidRPr="00C70209" w:rsidRDefault="002F159B" w:rsidP="005B2300">
            <w:pPr>
              <w:pStyle w:val="Tabletext-evidencematrix"/>
            </w:pPr>
            <w:r w:rsidRPr="00C70209">
              <w:t>N=125</w:t>
            </w:r>
          </w:p>
        </w:tc>
        <w:tc>
          <w:tcPr>
            <w:tcW w:w="491" w:type="pct"/>
            <w:shd w:val="clear" w:color="auto" w:fill="auto"/>
          </w:tcPr>
          <w:p w14:paraId="1A4FA79E" w14:textId="305B9CFB" w:rsidR="002F159B" w:rsidRPr="00C70209" w:rsidRDefault="002F159B" w:rsidP="005B2300">
            <w:pPr>
              <w:pStyle w:val="Tabletext-evidencematrix"/>
              <w:rPr>
                <w:vertAlign w:val="superscript"/>
              </w:rPr>
            </w:pPr>
            <w:r w:rsidRPr="00C70209">
              <w:t>Children (aged 28 days to 14 years) post</w:t>
            </w:r>
            <w:r w:rsidR="003837B1" w:rsidRPr="00C70209">
              <w:t>-</w:t>
            </w:r>
            <w:r w:rsidRPr="00C70209">
              <w:t>cardiac surgery or catheterisation</w:t>
            </w:r>
            <w:r w:rsidRPr="00C70209">
              <w:rPr>
                <w:vertAlign w:val="superscript"/>
              </w:rPr>
              <w:t xml:space="preserve"> d</w:t>
            </w:r>
          </w:p>
        </w:tc>
        <w:tc>
          <w:tcPr>
            <w:tcW w:w="491" w:type="pct"/>
            <w:shd w:val="clear" w:color="auto" w:fill="auto"/>
          </w:tcPr>
          <w:p w14:paraId="7CDE1204" w14:textId="77777777" w:rsidR="002F159B" w:rsidRPr="00C70209" w:rsidRDefault="002F159B" w:rsidP="005B2300">
            <w:pPr>
              <w:pStyle w:val="Tabletext-evidencematrix"/>
            </w:pPr>
            <w:r w:rsidRPr="00C70209">
              <w:t>Multicentre, Belgium, Canada, USA</w:t>
            </w:r>
          </w:p>
        </w:tc>
        <w:tc>
          <w:tcPr>
            <w:tcW w:w="491" w:type="pct"/>
            <w:shd w:val="clear" w:color="auto" w:fill="auto"/>
          </w:tcPr>
          <w:p w14:paraId="6E661771" w14:textId="45AF481B" w:rsidR="002F159B" w:rsidRPr="00C70209" w:rsidRDefault="002F159B" w:rsidP="005B2300">
            <w:pPr>
              <w:pStyle w:val="Tabletext-evidencematrix"/>
            </w:pPr>
            <w:r w:rsidRPr="00C70209">
              <w:t xml:space="preserve">Restrictive RBC transfusion </w:t>
            </w:r>
            <w:r w:rsidR="00C91BAE" w:rsidRPr="00C70209">
              <w:t>versus</w:t>
            </w:r>
            <w:r w:rsidRPr="00C70209">
              <w:t xml:space="preserve"> liberal RBC transfusion</w:t>
            </w:r>
          </w:p>
        </w:tc>
        <w:tc>
          <w:tcPr>
            <w:tcW w:w="492" w:type="pct"/>
            <w:shd w:val="clear" w:color="auto" w:fill="auto"/>
          </w:tcPr>
          <w:p w14:paraId="5D9E2AC8" w14:textId="77777777" w:rsidR="002F159B" w:rsidRPr="00C70209" w:rsidRDefault="002F159B" w:rsidP="005B2300">
            <w:pPr>
              <w:pStyle w:val="Tabletext-evidencematrix"/>
            </w:pPr>
            <w:r w:rsidRPr="00C70209">
              <w:t>All-cause mortality in PICU</w:t>
            </w:r>
          </w:p>
        </w:tc>
        <w:tc>
          <w:tcPr>
            <w:tcW w:w="525" w:type="pct"/>
            <w:shd w:val="clear" w:color="auto" w:fill="auto"/>
          </w:tcPr>
          <w:p w14:paraId="17DC27AE" w14:textId="77777777" w:rsidR="002F159B" w:rsidRPr="00C70209" w:rsidRDefault="002F159B" w:rsidP="005B2300">
            <w:pPr>
              <w:pStyle w:val="Tabletext-evidencematrix"/>
            </w:pPr>
            <w:r w:rsidRPr="00C70209">
              <w:t>2/63 (3.2%)</w:t>
            </w:r>
          </w:p>
        </w:tc>
        <w:tc>
          <w:tcPr>
            <w:tcW w:w="525" w:type="pct"/>
            <w:shd w:val="clear" w:color="auto" w:fill="auto"/>
          </w:tcPr>
          <w:p w14:paraId="73EAFCB3" w14:textId="77777777" w:rsidR="002F159B" w:rsidRPr="00C70209" w:rsidRDefault="002F159B" w:rsidP="005B2300">
            <w:pPr>
              <w:pStyle w:val="Tabletext-evidencematrix"/>
            </w:pPr>
            <w:r w:rsidRPr="00C70209">
              <w:t>0/62 (0%)</w:t>
            </w:r>
          </w:p>
        </w:tc>
        <w:tc>
          <w:tcPr>
            <w:tcW w:w="525" w:type="pct"/>
            <w:shd w:val="clear" w:color="auto" w:fill="auto"/>
          </w:tcPr>
          <w:p w14:paraId="18ED4B9A" w14:textId="77777777" w:rsidR="002F159B" w:rsidRPr="00C70209" w:rsidRDefault="002F159B" w:rsidP="005B2300">
            <w:pPr>
              <w:pStyle w:val="Tabletext-evidencematrix"/>
            </w:pPr>
            <w:r w:rsidRPr="00C70209">
              <w:t>RR 4.92 [0.24, 100.49]</w:t>
            </w:r>
          </w:p>
        </w:tc>
        <w:tc>
          <w:tcPr>
            <w:tcW w:w="587" w:type="pct"/>
            <w:shd w:val="clear" w:color="auto" w:fill="auto"/>
          </w:tcPr>
          <w:p w14:paraId="627A0E10" w14:textId="4887AC89" w:rsidR="002F159B" w:rsidRPr="00C70209" w:rsidRDefault="002F159B" w:rsidP="005B2300">
            <w:pPr>
              <w:pStyle w:val="Tabletext-evidencematrix"/>
              <w:rPr>
                <w:i/>
              </w:rPr>
            </w:pPr>
            <w:r w:rsidRPr="00C70209">
              <w:rPr>
                <w:i/>
              </w:rPr>
              <w:t>No significant difference</w:t>
            </w:r>
          </w:p>
          <w:p w14:paraId="7F7A61B6" w14:textId="7C2510B1" w:rsidR="002F159B" w:rsidRPr="00C70209" w:rsidRDefault="001A475D" w:rsidP="005B2300">
            <w:pPr>
              <w:pStyle w:val="Tabletext-evidencematrix"/>
              <w:rPr>
                <w:shd w:val="clear" w:color="auto" w:fill="FFFFFF" w:themeFill="background1"/>
              </w:rPr>
            </w:pPr>
            <w:r w:rsidRPr="001A475D">
              <w:rPr>
                <w:i/>
              </w:rPr>
              <w:t>P = </w:t>
            </w:r>
            <w:r w:rsidR="002F159B" w:rsidRPr="00C70209">
              <w:t>0.30</w:t>
            </w:r>
          </w:p>
        </w:tc>
      </w:tr>
    </w:tbl>
    <w:p w14:paraId="42FFB077" w14:textId="74CDD563" w:rsidR="0029666C" w:rsidRPr="00C70209" w:rsidRDefault="0029666C" w:rsidP="005B2300">
      <w:pPr>
        <w:spacing w:after="0"/>
        <w:ind w:left="0"/>
        <w:rPr>
          <w:rFonts w:ascii="Arial Narrow" w:hAnsi="Arial Narrow"/>
          <w:sz w:val="16"/>
          <w:szCs w:val="16"/>
        </w:rPr>
      </w:pPr>
      <w:r w:rsidRPr="00C70209">
        <w:rPr>
          <w:rFonts w:ascii="Arial Narrow" w:hAnsi="Arial Narrow"/>
          <w:sz w:val="16"/>
          <w:szCs w:val="16"/>
        </w:rPr>
        <w:t xml:space="preserve">CI, confidence interval; </w:t>
      </w:r>
      <w:r w:rsidR="00855B20" w:rsidRPr="00C70209">
        <w:rPr>
          <w:rFonts w:ascii="Arial Narrow" w:hAnsi="Arial Narrow"/>
          <w:sz w:val="16"/>
          <w:szCs w:val="16"/>
        </w:rPr>
        <w:t>NA, not applicable;</w:t>
      </w:r>
      <w:r w:rsidRPr="00C70209">
        <w:rPr>
          <w:rFonts w:ascii="Arial Narrow" w:hAnsi="Arial Narrow"/>
          <w:sz w:val="16"/>
          <w:szCs w:val="16"/>
        </w:rPr>
        <w:t xml:space="preserve"> PICU, paediatric intensive care unit; RBC, red blood cell; RR, risk</w:t>
      </w:r>
      <w:r w:rsidR="002F159B" w:rsidRPr="00C70209">
        <w:rPr>
          <w:rFonts w:ascii="Arial Narrow" w:hAnsi="Arial Narrow"/>
          <w:sz w:val="16"/>
          <w:szCs w:val="16"/>
        </w:rPr>
        <w:t xml:space="preserve"> ratio</w:t>
      </w:r>
      <w:r w:rsidR="00855B20" w:rsidRPr="00C70209">
        <w:rPr>
          <w:rFonts w:ascii="Arial Narrow" w:hAnsi="Arial Narrow"/>
          <w:sz w:val="16"/>
          <w:szCs w:val="16"/>
        </w:rPr>
        <w:t>; TRIPICU, transfusion requirements in the paediatric intensive care unit</w:t>
      </w:r>
    </w:p>
    <w:p w14:paraId="6621B060" w14:textId="77777777" w:rsidR="002F159B" w:rsidRPr="00C70209" w:rsidRDefault="002F159B"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5784956" w14:textId="5799F2BF" w:rsidR="00B30DCE" w:rsidRPr="00C70209" w:rsidRDefault="002F159B"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62A248BF" w14:textId="17F2CEC7" w:rsidR="002F159B" w:rsidRPr="00C70209" w:rsidRDefault="002F159B" w:rsidP="005B2300">
      <w:pPr>
        <w:pStyle w:val="Tablefignotesleft"/>
      </w:pPr>
    </w:p>
    <w:p w14:paraId="06CDC5CB" w14:textId="77777777" w:rsidR="00B30DCE" w:rsidRPr="00C70209" w:rsidRDefault="00B30DCE" w:rsidP="005B2300">
      <w:pPr>
        <w:spacing w:after="0"/>
        <w:ind w:left="0"/>
        <w:rPr>
          <w:rFonts w:ascii="Arial Narrow" w:hAnsi="Arial Narrow"/>
          <w:sz w:val="16"/>
          <w:szCs w:val="16"/>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1F29C0A2" w14:textId="77777777" w:rsidR="0029666C" w:rsidRPr="00C70209" w:rsidRDefault="0029666C" w:rsidP="005B2300">
      <w:pPr>
        <w:pStyle w:val="Heading6"/>
      </w:pPr>
      <w:r w:rsidRPr="00C70209">
        <w:t>New or progressive MODs</w:t>
      </w:r>
    </w:p>
    <w:p w14:paraId="5C51AFD5" w14:textId="71F10861" w:rsidR="00C51AE1" w:rsidRPr="00C70209" w:rsidRDefault="00C51AE1" w:rsidP="005B2300">
      <w:pPr>
        <w:pStyle w:val="BodyText"/>
        <w:rPr>
          <w:lang w:eastAsia="en-GB"/>
        </w:rPr>
      </w:pPr>
      <w:r w:rsidRPr="00C70209">
        <w:rPr>
          <w:lang w:eastAsia="en-GB"/>
        </w:rPr>
        <w:t xml:space="preserve">The systematic review and hand-searching process identified two Level II studies (Willems 2010, Rouette 2010) that provided evidence for new or progressive MODs among </w:t>
      </w:r>
      <w:r w:rsidR="00001628" w:rsidRPr="00C70209">
        <w:rPr>
          <w:lang w:eastAsia="en-GB"/>
        </w:rPr>
        <w:t xml:space="preserve">neonatal and/or </w:t>
      </w:r>
      <w:r w:rsidRPr="00C70209">
        <w:rPr>
          <w:lang w:eastAsia="en-GB"/>
        </w:rPr>
        <w:t>paediatric patients requiring surgery. Both studies were assessed to be of good</w:t>
      </w:r>
      <w:r w:rsidR="0023776E" w:rsidRPr="00C70209">
        <w:rPr>
          <w:lang w:eastAsia="en-GB"/>
        </w:rPr>
        <w:t>-</w:t>
      </w:r>
      <w:r w:rsidRPr="00C70209">
        <w:rPr>
          <w:lang w:eastAsia="en-GB"/>
        </w:rPr>
        <w:t xml:space="preserve">quality. The results of these studies are summarised in </w:t>
      </w:r>
      <w:r w:rsidR="004670EE" w:rsidRPr="00C70209">
        <w:rPr>
          <w:b/>
        </w:rPr>
        <w:fldChar w:fldCharType="begin"/>
      </w:r>
      <w:r w:rsidR="004670EE" w:rsidRPr="00C70209">
        <w:rPr>
          <w:b/>
          <w:lang w:eastAsia="en-GB"/>
        </w:rPr>
        <w:instrText xml:space="preserve"> REF _Ref406148859 \h </w:instrText>
      </w:r>
      <w:r w:rsidR="004670EE" w:rsidRPr="00C70209">
        <w:rPr>
          <w:b/>
        </w:rPr>
        <w:instrText xml:space="preserve"> \* MERGEFORMAT </w:instrText>
      </w:r>
      <w:r w:rsidR="004670EE" w:rsidRPr="00C70209">
        <w:rPr>
          <w:b/>
        </w:rPr>
      </w:r>
      <w:r w:rsidR="004670EE" w:rsidRPr="00C70209">
        <w:rPr>
          <w:b/>
        </w:rPr>
        <w:fldChar w:fldCharType="separate"/>
      </w:r>
      <w:r w:rsidR="000F7A9B" w:rsidRPr="000F7A9B">
        <w:rPr>
          <w:b/>
        </w:rPr>
        <w:t>Table 3.1.33</w:t>
      </w:r>
      <w:r w:rsidR="004670EE" w:rsidRPr="00C70209">
        <w:rPr>
          <w:b/>
        </w:rPr>
        <w:fldChar w:fldCharType="end"/>
      </w:r>
      <w:r w:rsidRPr="00C70209">
        <w:rPr>
          <w:lang w:eastAsia="en-GB"/>
        </w:rPr>
        <w:t>.</w:t>
      </w:r>
    </w:p>
    <w:p w14:paraId="44D36900" w14:textId="63282292" w:rsidR="00C51AE1" w:rsidRPr="00C70209" w:rsidRDefault="00C51AE1" w:rsidP="005B2300">
      <w:pPr>
        <w:pStyle w:val="BodyText"/>
        <w:rPr>
          <w:lang w:eastAsia="en-GB"/>
        </w:rPr>
      </w:pPr>
      <w:r w:rsidRPr="00C70209">
        <w:rPr>
          <w:lang w:eastAsia="en-GB"/>
        </w:rPr>
        <w:t>Rouette (2010) reported that five (8.3%) patients in the restrictive transfusion group experienced new or progressive MODs compared with six patients (9.4%) in the liberal transfusion group. This result was not statistically significant (ARR 1; 95% CI –9, 11). In a sub</w:t>
      </w:r>
      <w:r w:rsidR="00C70209">
        <w:rPr>
          <w:lang w:eastAsia="en-GB"/>
        </w:rPr>
        <w:t xml:space="preserve">group </w:t>
      </w:r>
      <w:r w:rsidRPr="00C70209">
        <w:rPr>
          <w:lang w:eastAsia="en-GB"/>
        </w:rPr>
        <w:t xml:space="preserve">analysis based on patient age, the authors found no significant difference in new or progressive MODs in neonates (patients aged </w:t>
      </w:r>
      <w:r w:rsidRPr="00C70209">
        <w:rPr>
          <w:rFonts w:cs="Calibri"/>
          <w:lang w:eastAsia="en-GB"/>
        </w:rPr>
        <w:t>≤</w:t>
      </w:r>
      <w:r w:rsidRPr="00C70209">
        <w:rPr>
          <w:lang w:eastAsia="en-GB"/>
        </w:rPr>
        <w:t>28 days), those aged between 29 and 364 days, or those aged ≥1 year. Rouette (2010) also assessed the highest number or organ dysfunctions, highest daily PELOD score, change in PELOD score and average daily PE</w:t>
      </w:r>
      <w:r w:rsidR="00493D65" w:rsidRPr="00C70209">
        <w:rPr>
          <w:lang w:eastAsia="en-GB"/>
        </w:rPr>
        <w:t>LO</w:t>
      </w:r>
      <w:r w:rsidRPr="00C70209">
        <w:rPr>
          <w:lang w:eastAsia="en-GB"/>
        </w:rPr>
        <w:t xml:space="preserve">D score during PICU stay. No significant difference between restrictive transfusion and liberal transfusion was found for any of these outcomes (see </w:t>
      </w:r>
      <w:r w:rsidR="00D765F2" w:rsidRPr="00C70209">
        <w:rPr>
          <w:b/>
        </w:rPr>
        <w:fldChar w:fldCharType="begin"/>
      </w:r>
      <w:r w:rsidR="00D765F2" w:rsidRPr="00C70209">
        <w:rPr>
          <w:b/>
          <w:lang w:eastAsia="en-GB"/>
        </w:rPr>
        <w:instrText xml:space="preserve"> REF _Ref406148859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3</w:t>
      </w:r>
      <w:r w:rsidR="00D765F2" w:rsidRPr="00C70209">
        <w:rPr>
          <w:b/>
        </w:rPr>
        <w:fldChar w:fldCharType="end"/>
      </w:r>
      <w:r w:rsidRPr="00C70209">
        <w:rPr>
          <w:lang w:eastAsia="en-GB"/>
        </w:rPr>
        <w:t>).</w:t>
      </w:r>
    </w:p>
    <w:p w14:paraId="7D70110B" w14:textId="15C324B1" w:rsidR="00C51AE1" w:rsidRPr="00C70209" w:rsidRDefault="00C51AE1" w:rsidP="005B2300">
      <w:pPr>
        <w:pStyle w:val="BodyText"/>
        <w:rPr>
          <w:lang w:eastAsia="en-GB"/>
        </w:rPr>
      </w:pPr>
      <w:r w:rsidRPr="00C70209">
        <w:rPr>
          <w:lang w:eastAsia="en-GB"/>
        </w:rPr>
        <w:t>In the study by Willems (2010), there were eight patients (12.7%) in the restrictive transfusion group who experienced new or progressive MODs compared with four patients (6.5%) in the liberal transfusion group. This result was not statistically significant (ARR 6.2; 95% CI –7.6, 10.4). In a sub</w:t>
      </w:r>
      <w:r w:rsidR="00C70209">
        <w:rPr>
          <w:lang w:eastAsia="en-GB"/>
        </w:rPr>
        <w:t xml:space="preserve">group </w:t>
      </w:r>
      <w:r w:rsidRPr="00C70209">
        <w:rPr>
          <w:lang w:eastAsia="en-GB"/>
        </w:rPr>
        <w:t xml:space="preserve">analysis based on patient age, the authors found no significant difference in new or progressive MODs in neonates (patients aged </w:t>
      </w:r>
      <w:r w:rsidRPr="00C70209">
        <w:rPr>
          <w:rFonts w:cs="Calibri"/>
          <w:lang w:eastAsia="en-GB"/>
        </w:rPr>
        <w:t>≤</w:t>
      </w:r>
      <w:r w:rsidRPr="00C70209">
        <w:rPr>
          <w:lang w:eastAsia="en-GB"/>
        </w:rPr>
        <w:t xml:space="preserve">28 days) or infants aged 29–364 days. In patients aged ≥1 year, Willems (2010) reported a trend towards new or progressive MODs favouring liberal RBC transfusion but the sample size was too small to permit any conclusions (ARR 13.3; 95% CI 1.2, 25.5). The authors also assessed highest number of organ dysfunctions, highest daily PELOD score, change in PELOD score and average daily PELOD score during PICU stay. No significant difference between restrictive transfusion and liberal transfusion was found for any of these outcomes (see </w:t>
      </w:r>
      <w:r w:rsidR="00D765F2" w:rsidRPr="00C70209">
        <w:rPr>
          <w:b/>
        </w:rPr>
        <w:fldChar w:fldCharType="begin"/>
      </w:r>
      <w:r w:rsidR="00D765F2" w:rsidRPr="00C70209">
        <w:rPr>
          <w:b/>
          <w:lang w:eastAsia="en-GB"/>
        </w:rPr>
        <w:instrText xml:space="preserve"> REF _Ref406148859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3</w:t>
      </w:r>
      <w:r w:rsidR="00D765F2" w:rsidRPr="00C70209">
        <w:rPr>
          <w:b/>
        </w:rPr>
        <w:fldChar w:fldCharType="end"/>
      </w:r>
      <w:r w:rsidRPr="00C70209">
        <w:rPr>
          <w:lang w:eastAsia="en-GB"/>
        </w:rPr>
        <w:t>).</w:t>
      </w:r>
    </w:p>
    <w:p w14:paraId="4F4AD05A" w14:textId="77777777" w:rsidR="00C51AE1" w:rsidRPr="00C70209" w:rsidRDefault="00C51AE1" w:rsidP="005B2300">
      <w:pPr>
        <w:rPr>
          <w:lang w:eastAsia="en-GB"/>
        </w:rPr>
      </w:pPr>
    </w:p>
    <w:p w14:paraId="0427E231" w14:textId="77777777" w:rsidR="00C51AE1" w:rsidRPr="00C70209" w:rsidRDefault="00C51AE1" w:rsidP="005B2300">
      <w:pPr>
        <w:rPr>
          <w:lang w:eastAsia="en-GB"/>
        </w:rPr>
        <w:sectPr w:rsidR="00C51AE1" w:rsidRPr="00C70209" w:rsidSect="00130F03">
          <w:footnotePr>
            <w:numFmt w:val="lowerLetter"/>
          </w:footnotePr>
          <w:pgSz w:w="11906" w:h="16838" w:code="9"/>
          <w:pgMar w:top="1440" w:right="1440" w:bottom="1440" w:left="1440" w:header="709" w:footer="709" w:gutter="0"/>
          <w:cols w:space="708"/>
          <w:docGrid w:linePitch="326"/>
        </w:sectPr>
      </w:pPr>
    </w:p>
    <w:p w14:paraId="5DE367EF" w14:textId="1BE10585" w:rsidR="0029666C" w:rsidRPr="00C70209" w:rsidRDefault="0029666C" w:rsidP="005B2300">
      <w:pPr>
        <w:pStyle w:val="Caption"/>
      </w:pPr>
      <w:bookmarkStart w:id="334" w:name="_Ref406148859"/>
      <w:bookmarkStart w:id="335" w:name="_Toc42774708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3</w:t>
      </w:r>
      <w:r w:rsidR="00130F03" w:rsidRPr="00C70209">
        <w:fldChar w:fldCharType="end"/>
      </w:r>
      <w:bookmarkEnd w:id="334"/>
      <w:r w:rsidRPr="00C70209">
        <w:tab/>
      </w:r>
      <w:r w:rsidR="00C20416" w:rsidRPr="00C70209">
        <w:t>N</w:t>
      </w:r>
      <w:r w:rsidR="00C90254" w:rsidRPr="00C70209">
        <w:t xml:space="preserve">eonatal </w:t>
      </w:r>
      <w:r w:rsidR="00C20416" w:rsidRPr="00C70209">
        <w:t xml:space="preserve">and/or paediatric </w:t>
      </w:r>
      <w:r w:rsidR="00C90254" w:rsidRPr="00C70209">
        <w:t>patients requiring surgery: Results for r</w:t>
      </w:r>
      <w:r w:rsidRPr="00C70209">
        <w:t>estrictive RBC transfusion versus liberal RBC transfusion – New or progressive MODs</w:t>
      </w:r>
      <w:bookmarkEnd w:id="33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5"/>
        <w:gridCol w:w="1392"/>
        <w:gridCol w:w="1392"/>
        <w:gridCol w:w="1392"/>
        <w:gridCol w:w="1392"/>
        <w:gridCol w:w="1395"/>
        <w:gridCol w:w="1494"/>
        <w:gridCol w:w="1485"/>
        <w:gridCol w:w="9"/>
        <w:gridCol w:w="1480"/>
        <w:gridCol w:w="14"/>
        <w:gridCol w:w="1644"/>
      </w:tblGrid>
      <w:tr w:rsidR="00C90254" w:rsidRPr="00C70209" w14:paraId="6DE0B86A" w14:textId="77777777" w:rsidTr="00C90254">
        <w:trPr>
          <w:tblHeader/>
        </w:trPr>
        <w:tc>
          <w:tcPr>
            <w:tcW w:w="383" w:type="pct"/>
            <w:vMerge w:val="restart"/>
            <w:tcBorders>
              <w:bottom w:val="single" w:sz="4" w:space="0" w:color="auto"/>
            </w:tcBorders>
          </w:tcPr>
          <w:p w14:paraId="781723AC" w14:textId="77777777" w:rsidR="00C90254" w:rsidRPr="00C70209" w:rsidRDefault="00C90254" w:rsidP="005B2300">
            <w:pPr>
              <w:pStyle w:val="TableH2"/>
              <w:rPr>
                <w:rFonts w:eastAsia="Arial Unicode MS"/>
              </w:rPr>
            </w:pPr>
            <w:r w:rsidRPr="00C70209">
              <w:rPr>
                <w:rFonts w:eastAsia="Arial Unicode MS"/>
              </w:rPr>
              <w:t>Study</w:t>
            </w:r>
          </w:p>
          <w:p w14:paraId="2AC0743F" w14:textId="77777777" w:rsidR="00C90254" w:rsidRPr="00C70209" w:rsidRDefault="00C90254"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4386AFB" w14:textId="77777777" w:rsidR="00C90254" w:rsidRPr="00C70209" w:rsidRDefault="00C90254" w:rsidP="005B2300">
            <w:pPr>
              <w:pStyle w:val="TableH2"/>
              <w:rPr>
                <w:rFonts w:eastAsia="Arial Unicode MS"/>
              </w:rPr>
            </w:pPr>
            <w:r w:rsidRPr="00C70209">
              <w:rPr>
                <w:rFonts w:eastAsia="Arial Unicode MS"/>
                <w:i/>
              </w:rPr>
              <w:t>Quality</w:t>
            </w:r>
          </w:p>
        </w:tc>
        <w:tc>
          <w:tcPr>
            <w:tcW w:w="491" w:type="pct"/>
            <w:vMerge w:val="restart"/>
          </w:tcPr>
          <w:p w14:paraId="736CEDB5" w14:textId="77777777" w:rsidR="00C90254" w:rsidRPr="00C70209" w:rsidRDefault="00C90254" w:rsidP="005B2300">
            <w:pPr>
              <w:pStyle w:val="TableH2"/>
              <w:rPr>
                <w:rFonts w:eastAsia="Arial Unicode MS"/>
              </w:rPr>
            </w:pPr>
            <w:r w:rsidRPr="00C70209">
              <w:rPr>
                <w:rFonts w:eastAsia="Arial Unicode MS"/>
              </w:rPr>
              <w:t>No. of trials / sample size included in analysis</w:t>
            </w:r>
          </w:p>
        </w:tc>
        <w:tc>
          <w:tcPr>
            <w:tcW w:w="491" w:type="pct"/>
            <w:vMerge w:val="restart"/>
          </w:tcPr>
          <w:p w14:paraId="34E82061" w14:textId="77777777" w:rsidR="00C90254" w:rsidRPr="00C70209" w:rsidRDefault="00C90254" w:rsidP="005B2300">
            <w:pPr>
              <w:pStyle w:val="TableH2"/>
              <w:rPr>
                <w:rFonts w:eastAsia="Arial Unicode MS"/>
              </w:rPr>
            </w:pPr>
            <w:r w:rsidRPr="00C70209">
              <w:rPr>
                <w:rFonts w:eastAsia="Arial Unicode MS"/>
              </w:rPr>
              <w:t xml:space="preserve">Patient population </w:t>
            </w:r>
          </w:p>
        </w:tc>
        <w:tc>
          <w:tcPr>
            <w:tcW w:w="491" w:type="pct"/>
            <w:vMerge w:val="restart"/>
          </w:tcPr>
          <w:p w14:paraId="482F0B2B" w14:textId="77777777" w:rsidR="00C90254" w:rsidRPr="00C70209" w:rsidRDefault="00C90254" w:rsidP="005B2300">
            <w:pPr>
              <w:pStyle w:val="TableH2"/>
              <w:rPr>
                <w:rFonts w:eastAsia="Arial Unicode MS"/>
              </w:rPr>
            </w:pPr>
            <w:r w:rsidRPr="00C70209">
              <w:rPr>
                <w:rFonts w:eastAsia="Arial Unicode MS"/>
              </w:rPr>
              <w:t>Setting</w:t>
            </w:r>
          </w:p>
          <w:p w14:paraId="4FCC59F8" w14:textId="77777777" w:rsidR="00C90254" w:rsidRPr="00C70209" w:rsidRDefault="00C90254" w:rsidP="005B2300">
            <w:pPr>
              <w:pStyle w:val="TableH2"/>
              <w:rPr>
                <w:rFonts w:eastAsia="Arial Unicode MS"/>
              </w:rPr>
            </w:pPr>
            <w:r w:rsidRPr="00C70209">
              <w:rPr>
                <w:rFonts w:eastAsia="Arial Unicode MS"/>
              </w:rPr>
              <w:t>Location</w:t>
            </w:r>
          </w:p>
        </w:tc>
        <w:tc>
          <w:tcPr>
            <w:tcW w:w="491" w:type="pct"/>
            <w:vMerge w:val="restart"/>
          </w:tcPr>
          <w:p w14:paraId="6DA467C4" w14:textId="4A6A3B54" w:rsidR="00C90254" w:rsidRPr="00C70209" w:rsidRDefault="00C90254"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2" w:type="pct"/>
            <w:vMerge w:val="restart"/>
          </w:tcPr>
          <w:p w14:paraId="572DC0E3" w14:textId="77777777" w:rsidR="00C90254" w:rsidRPr="00C70209" w:rsidRDefault="00C90254" w:rsidP="005B2300">
            <w:pPr>
              <w:pStyle w:val="TableH2"/>
              <w:rPr>
                <w:rFonts w:eastAsia="Arial Unicode MS"/>
              </w:rPr>
            </w:pPr>
            <w:r w:rsidRPr="00C70209">
              <w:rPr>
                <w:rFonts w:eastAsia="Arial Unicode MS"/>
              </w:rPr>
              <w:t>Outcome</w:t>
            </w:r>
          </w:p>
        </w:tc>
        <w:tc>
          <w:tcPr>
            <w:tcW w:w="2161" w:type="pct"/>
            <w:gridSpan w:val="6"/>
          </w:tcPr>
          <w:p w14:paraId="114DB9E1" w14:textId="77777777" w:rsidR="00C90254" w:rsidRPr="00C70209" w:rsidRDefault="00C90254" w:rsidP="005B2300">
            <w:pPr>
              <w:pStyle w:val="TableH2"/>
              <w:rPr>
                <w:rFonts w:eastAsia="Arial Unicode MS"/>
                <w:i/>
              </w:rPr>
            </w:pPr>
            <w:r w:rsidRPr="00C70209">
              <w:rPr>
                <w:rFonts w:eastAsia="Arial Unicode MS"/>
              </w:rPr>
              <w:t>Results</w:t>
            </w:r>
          </w:p>
        </w:tc>
      </w:tr>
      <w:tr w:rsidR="00C90254" w:rsidRPr="00C70209" w14:paraId="7A45549F" w14:textId="77777777" w:rsidTr="00C90254">
        <w:trPr>
          <w:tblHeader/>
        </w:trPr>
        <w:tc>
          <w:tcPr>
            <w:tcW w:w="383" w:type="pct"/>
            <w:vMerge/>
          </w:tcPr>
          <w:p w14:paraId="610FA5E1" w14:textId="77777777" w:rsidR="00C90254" w:rsidRPr="00C70209" w:rsidRDefault="00C90254" w:rsidP="005B2300">
            <w:pPr>
              <w:pStyle w:val="TableH2"/>
              <w:rPr>
                <w:rFonts w:eastAsia="Arial Unicode MS"/>
              </w:rPr>
            </w:pPr>
          </w:p>
        </w:tc>
        <w:tc>
          <w:tcPr>
            <w:tcW w:w="491" w:type="pct"/>
            <w:vMerge/>
          </w:tcPr>
          <w:p w14:paraId="305B8DD1" w14:textId="77777777" w:rsidR="00C90254" w:rsidRPr="00C70209" w:rsidRDefault="00C90254" w:rsidP="005B2300">
            <w:pPr>
              <w:pStyle w:val="TableH2"/>
              <w:rPr>
                <w:rFonts w:eastAsia="Arial Unicode MS"/>
              </w:rPr>
            </w:pPr>
          </w:p>
        </w:tc>
        <w:tc>
          <w:tcPr>
            <w:tcW w:w="491" w:type="pct"/>
            <w:vMerge/>
          </w:tcPr>
          <w:p w14:paraId="435C660A" w14:textId="77777777" w:rsidR="00C90254" w:rsidRPr="00C70209" w:rsidRDefault="00C90254" w:rsidP="005B2300">
            <w:pPr>
              <w:pStyle w:val="TableH2"/>
              <w:rPr>
                <w:rFonts w:eastAsia="Arial Unicode MS"/>
              </w:rPr>
            </w:pPr>
          </w:p>
        </w:tc>
        <w:tc>
          <w:tcPr>
            <w:tcW w:w="491" w:type="pct"/>
            <w:vMerge/>
          </w:tcPr>
          <w:p w14:paraId="4AC362AD" w14:textId="77777777" w:rsidR="00C90254" w:rsidRPr="00C70209" w:rsidRDefault="00C90254" w:rsidP="005B2300">
            <w:pPr>
              <w:pStyle w:val="TableH2"/>
              <w:rPr>
                <w:rFonts w:eastAsia="Arial Unicode MS"/>
              </w:rPr>
            </w:pPr>
          </w:p>
        </w:tc>
        <w:tc>
          <w:tcPr>
            <w:tcW w:w="491" w:type="pct"/>
            <w:vMerge/>
          </w:tcPr>
          <w:p w14:paraId="44AD66E8" w14:textId="77777777" w:rsidR="00C90254" w:rsidRPr="00C70209" w:rsidRDefault="00C90254" w:rsidP="005B2300">
            <w:pPr>
              <w:pStyle w:val="TableH2"/>
              <w:rPr>
                <w:rFonts w:eastAsia="Arial Unicode MS"/>
              </w:rPr>
            </w:pPr>
          </w:p>
        </w:tc>
        <w:tc>
          <w:tcPr>
            <w:tcW w:w="492" w:type="pct"/>
            <w:vMerge/>
          </w:tcPr>
          <w:p w14:paraId="4B51A6E0" w14:textId="77777777" w:rsidR="00C90254" w:rsidRPr="00C70209" w:rsidRDefault="00C90254" w:rsidP="005B2300">
            <w:pPr>
              <w:pStyle w:val="TableH2"/>
              <w:rPr>
                <w:rFonts w:eastAsia="Arial Unicode MS"/>
              </w:rPr>
            </w:pPr>
          </w:p>
        </w:tc>
        <w:tc>
          <w:tcPr>
            <w:tcW w:w="527" w:type="pct"/>
          </w:tcPr>
          <w:p w14:paraId="167BBBFD" w14:textId="77777777" w:rsidR="00C90254" w:rsidRPr="00C70209" w:rsidRDefault="00C90254" w:rsidP="005B2300">
            <w:pPr>
              <w:pStyle w:val="TableH2"/>
              <w:rPr>
                <w:rFonts w:eastAsia="Arial Unicode MS"/>
              </w:rPr>
            </w:pPr>
            <w:r w:rsidRPr="00C70209">
              <w:rPr>
                <w:rFonts w:eastAsia="Arial Unicode MS"/>
              </w:rPr>
              <w:t>Restrictive RBC transfusion</w:t>
            </w:r>
          </w:p>
          <w:p w14:paraId="23E79FDF" w14:textId="77777777" w:rsidR="00C90254" w:rsidRPr="00C70209" w:rsidRDefault="00C90254" w:rsidP="005B2300">
            <w:pPr>
              <w:pStyle w:val="TableH2"/>
              <w:rPr>
                <w:rFonts w:eastAsia="Arial Unicode MS"/>
              </w:rPr>
            </w:pPr>
            <w:r w:rsidRPr="00C70209">
              <w:rPr>
                <w:rFonts w:eastAsia="Arial Unicode MS"/>
              </w:rPr>
              <w:t>n/N (%)</w:t>
            </w:r>
          </w:p>
          <w:p w14:paraId="07ECE204" w14:textId="77777777" w:rsidR="00C90254" w:rsidRPr="00C70209" w:rsidRDefault="00C90254" w:rsidP="005B2300">
            <w:pPr>
              <w:pStyle w:val="TableH2"/>
              <w:rPr>
                <w:rFonts w:eastAsia="Arial Unicode MS"/>
              </w:rPr>
            </w:pPr>
            <w:r w:rsidRPr="00C70209">
              <w:t>Mean ± SD (n)</w:t>
            </w:r>
          </w:p>
        </w:tc>
        <w:tc>
          <w:tcPr>
            <w:tcW w:w="524" w:type="pct"/>
          </w:tcPr>
          <w:p w14:paraId="25A7692E" w14:textId="58F354F3" w:rsidR="00C90254" w:rsidRPr="00C70209" w:rsidRDefault="00C90254" w:rsidP="005B2300">
            <w:pPr>
              <w:pStyle w:val="TableH2"/>
              <w:rPr>
                <w:rFonts w:eastAsia="Arial Unicode MS"/>
              </w:rPr>
            </w:pPr>
            <w:r w:rsidRPr="00C70209">
              <w:rPr>
                <w:rFonts w:eastAsia="Arial Unicode MS"/>
              </w:rPr>
              <w:t>Liberal RBC transfusion</w:t>
            </w:r>
          </w:p>
          <w:p w14:paraId="227AC641" w14:textId="77777777" w:rsidR="00C90254" w:rsidRPr="00C70209" w:rsidRDefault="00C90254" w:rsidP="005B2300">
            <w:pPr>
              <w:pStyle w:val="TableH2"/>
              <w:rPr>
                <w:rFonts w:eastAsia="Arial Unicode MS"/>
              </w:rPr>
            </w:pPr>
            <w:r w:rsidRPr="00C70209">
              <w:rPr>
                <w:rFonts w:eastAsia="Arial Unicode MS"/>
              </w:rPr>
              <w:t>n/N (%)</w:t>
            </w:r>
          </w:p>
          <w:p w14:paraId="5B147C76" w14:textId="77777777" w:rsidR="00C90254" w:rsidRPr="00C70209" w:rsidRDefault="00C90254" w:rsidP="005B2300">
            <w:pPr>
              <w:pStyle w:val="TableH2"/>
              <w:rPr>
                <w:rFonts w:eastAsia="Arial Unicode MS"/>
              </w:rPr>
            </w:pPr>
            <w:r w:rsidRPr="00C70209">
              <w:t>Mean ± SD (n)</w:t>
            </w:r>
          </w:p>
        </w:tc>
        <w:tc>
          <w:tcPr>
            <w:tcW w:w="525" w:type="pct"/>
            <w:gridSpan w:val="2"/>
          </w:tcPr>
          <w:p w14:paraId="3BF79455" w14:textId="77777777" w:rsidR="00C90254" w:rsidRPr="00C70209" w:rsidRDefault="00C90254" w:rsidP="005B2300">
            <w:pPr>
              <w:pStyle w:val="TableH2"/>
              <w:rPr>
                <w:rFonts w:eastAsia="Arial Unicode MS"/>
              </w:rPr>
            </w:pPr>
            <w:r w:rsidRPr="00C70209">
              <w:rPr>
                <w:rFonts w:eastAsia="Arial Unicode MS"/>
              </w:rPr>
              <w:t>Risk estimate (95% CI)</w:t>
            </w:r>
          </w:p>
        </w:tc>
        <w:tc>
          <w:tcPr>
            <w:tcW w:w="585" w:type="pct"/>
            <w:gridSpan w:val="2"/>
          </w:tcPr>
          <w:p w14:paraId="24025613" w14:textId="77777777" w:rsidR="00C90254" w:rsidRPr="00C70209" w:rsidRDefault="00C90254" w:rsidP="005B2300">
            <w:pPr>
              <w:pStyle w:val="TableH3"/>
              <w:rPr>
                <w:rFonts w:eastAsia="Arial Unicode MS"/>
              </w:rPr>
            </w:pPr>
            <w:r w:rsidRPr="00C70209">
              <w:rPr>
                <w:rFonts w:eastAsia="Arial Unicode MS"/>
              </w:rPr>
              <w:t>Statistical significance</w:t>
            </w:r>
          </w:p>
          <w:p w14:paraId="08ACDE8A" w14:textId="12EC9627" w:rsidR="00C90254" w:rsidRPr="00C70209" w:rsidRDefault="001A475D" w:rsidP="005B2300">
            <w:pPr>
              <w:pStyle w:val="TableH2"/>
              <w:rPr>
                <w:rFonts w:eastAsia="Arial Unicode MS"/>
              </w:rPr>
            </w:pPr>
            <w:r w:rsidRPr="001A475D">
              <w:rPr>
                <w:rFonts w:eastAsia="Arial Unicode MS"/>
                <w:i/>
              </w:rPr>
              <w:t>P-</w:t>
            </w:r>
            <w:r w:rsidR="00C90254" w:rsidRPr="00C70209">
              <w:rPr>
                <w:rFonts w:eastAsia="Arial Unicode MS"/>
              </w:rPr>
              <w:t>value</w:t>
            </w:r>
          </w:p>
          <w:p w14:paraId="6AE1FA1F" w14:textId="77777777" w:rsidR="00C90254" w:rsidRPr="00C70209" w:rsidRDefault="00C90254" w:rsidP="005B2300">
            <w:pPr>
              <w:pStyle w:val="TableH2"/>
              <w:rPr>
                <w:rFonts w:eastAsia="Arial Unicode MS"/>
              </w:rPr>
            </w:pPr>
            <w:r w:rsidRPr="00C70209">
              <w:t>Heterogeneity</w:t>
            </w:r>
            <w:r w:rsidRPr="00C70209">
              <w:rPr>
                <w:vertAlign w:val="superscript"/>
              </w:rPr>
              <w:t>b</w:t>
            </w:r>
          </w:p>
        </w:tc>
      </w:tr>
      <w:tr w:rsidR="00C90254" w:rsidRPr="00C70209" w14:paraId="467A9CF7" w14:textId="77777777" w:rsidTr="00C90254">
        <w:tc>
          <w:tcPr>
            <w:tcW w:w="5000" w:type="pct"/>
            <w:gridSpan w:val="12"/>
            <w:tcBorders>
              <w:top w:val="single" w:sz="4" w:space="0" w:color="000000"/>
              <w:bottom w:val="single" w:sz="4" w:space="0" w:color="000000"/>
            </w:tcBorders>
            <w:shd w:val="clear" w:color="auto" w:fill="000000"/>
          </w:tcPr>
          <w:p w14:paraId="50CC3E30" w14:textId="77777777" w:rsidR="00C90254" w:rsidRPr="00C70209" w:rsidRDefault="00C90254" w:rsidP="005B2300">
            <w:pPr>
              <w:pStyle w:val="TableH4"/>
            </w:pPr>
            <w:r w:rsidRPr="00C70209">
              <w:t xml:space="preserve">Level II evidence </w:t>
            </w:r>
          </w:p>
        </w:tc>
      </w:tr>
      <w:tr w:rsidR="00C90254" w:rsidRPr="00C70209" w14:paraId="66EE7D2E" w14:textId="77777777" w:rsidTr="00C90254">
        <w:tc>
          <w:tcPr>
            <w:tcW w:w="383" w:type="pct"/>
            <w:vMerge w:val="restart"/>
            <w:shd w:val="clear" w:color="auto" w:fill="auto"/>
          </w:tcPr>
          <w:p w14:paraId="68E48E4A" w14:textId="4E984627" w:rsidR="00C90254" w:rsidRPr="00C70209" w:rsidRDefault="00C90254" w:rsidP="005B2300">
            <w:pPr>
              <w:pStyle w:val="Tabletext-evidencematrix"/>
              <w:rPr>
                <w:szCs w:val="16"/>
              </w:rPr>
            </w:pPr>
            <w:r w:rsidRPr="00C70209">
              <w:rPr>
                <w:szCs w:val="16"/>
              </w:rPr>
              <w:t>Rouette 2010</w:t>
            </w:r>
            <w:r w:rsidR="00E1112B" w:rsidRPr="00C70209">
              <w:rPr>
                <w:szCs w:val="16"/>
              </w:rPr>
              <w:fldChar w:fldCharType="begin">
                <w:fldData xml:space="preserve">PEVuZE5vdGU+PENpdGU+PEF1dGhvcj5Sb3VldHRlPC9BdXRob3I+PFllYXI+MjAxMDwvWWVhcj48
UmVjTnVtPjE4MzwvUmVjTnVtPjxEaXNwbGF5VGV4dD48c3R5bGUgZmFjZT0ic3VwZXJzY3JpcHQi
Pjc0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3E727B" w:rsidRPr="00C70209">
              <w:rPr>
                <w:szCs w:val="16"/>
              </w:rPr>
              <w:instrText xml:space="preserve"> ADDIN EN.CITE </w:instrText>
            </w:r>
            <w:r w:rsidR="003E727B" w:rsidRPr="00C70209">
              <w:rPr>
                <w:szCs w:val="16"/>
              </w:rPr>
              <w:fldChar w:fldCharType="begin">
                <w:fldData xml:space="preserve">PEVuZE5vdGU+PENpdGU+PEF1dGhvcj5Sb3VldHRlPC9BdXRob3I+PFllYXI+MjAxMDwvWWVhcj48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</w:fldData>
              </w:fldChar>
            </w:r>
            <w:r w:rsidR="003E727B" w:rsidRPr="00C70209">
              <w:rPr>
                <w:szCs w:val="16"/>
              </w:rPr>
              <w:instrText xml:space="preserve"> ADDIN EN.CITE.DATA </w:instrText>
            </w:r>
            <w:r w:rsidR="003E727B" w:rsidRPr="00C70209">
              <w:rPr>
                <w:szCs w:val="16"/>
              </w:rPr>
            </w:r>
            <w:r w:rsidR="003E727B" w:rsidRPr="00C70209">
              <w:rPr>
                <w:szCs w:val="16"/>
              </w:rPr>
              <w:fldChar w:fldCharType="end"/>
            </w:r>
            <w:r w:rsidR="00E1112B" w:rsidRPr="00C70209">
              <w:rPr>
                <w:szCs w:val="16"/>
              </w:rPr>
            </w:r>
            <w:r w:rsidR="00E1112B" w:rsidRPr="00C70209">
              <w:rPr>
                <w:szCs w:val="16"/>
              </w:rPr>
              <w:fldChar w:fldCharType="separate"/>
            </w:r>
            <w:r w:rsidR="003E727B" w:rsidRPr="00C70209">
              <w:rPr>
                <w:szCs w:val="16"/>
                <w:vertAlign w:val="superscript"/>
              </w:rPr>
              <w:t>74</w:t>
            </w:r>
            <w:r w:rsidR="00E1112B" w:rsidRPr="00C70209">
              <w:rPr>
                <w:szCs w:val="16"/>
              </w:rPr>
              <w:fldChar w:fldCharType="end"/>
            </w:r>
          </w:p>
          <w:p w14:paraId="23338F91" w14:textId="77777777" w:rsidR="00C90254" w:rsidRPr="00C70209" w:rsidRDefault="00C90254" w:rsidP="005B2300">
            <w:pPr>
              <w:pStyle w:val="Tabletext-evidencematrix"/>
              <w:rPr>
                <w:szCs w:val="16"/>
              </w:rPr>
            </w:pPr>
            <w:r w:rsidRPr="00C70209">
              <w:rPr>
                <w:szCs w:val="16"/>
              </w:rPr>
              <w:t>Level II</w:t>
            </w:r>
          </w:p>
          <w:p w14:paraId="0C17699F" w14:textId="77777777" w:rsidR="00C90254" w:rsidRPr="00C70209" w:rsidRDefault="00C90254" w:rsidP="005B2300">
            <w:pPr>
              <w:pStyle w:val="Tabletext-evidencematrix"/>
              <w:rPr>
                <w:i/>
                <w:szCs w:val="16"/>
              </w:rPr>
            </w:pPr>
            <w:r w:rsidRPr="00C70209">
              <w:rPr>
                <w:i/>
                <w:szCs w:val="16"/>
              </w:rPr>
              <w:t>Good</w:t>
            </w:r>
          </w:p>
          <w:p w14:paraId="793BB839" w14:textId="77777777" w:rsidR="00C90254" w:rsidRPr="00C70209" w:rsidRDefault="00C90254" w:rsidP="005B2300">
            <w:pPr>
              <w:pStyle w:val="Tabletext-subanalysis"/>
              <w:rPr>
                <w:i/>
              </w:rPr>
            </w:pPr>
            <w:r w:rsidRPr="00C70209">
              <w:t>*subgroup of patients from the TRIPICU study</w:t>
            </w:r>
          </w:p>
        </w:tc>
        <w:tc>
          <w:tcPr>
            <w:tcW w:w="491" w:type="pct"/>
            <w:vMerge w:val="restart"/>
            <w:shd w:val="clear" w:color="auto" w:fill="auto"/>
          </w:tcPr>
          <w:p w14:paraId="03175D25" w14:textId="77777777" w:rsidR="00C90254" w:rsidRPr="00C70209" w:rsidRDefault="00C90254" w:rsidP="005B2300">
            <w:pPr>
              <w:pStyle w:val="Tabletext-evidencematrix"/>
            </w:pPr>
            <w:r w:rsidRPr="00C70209">
              <w:rPr>
                <w:szCs w:val="16"/>
              </w:rPr>
              <w:t>N=124</w:t>
            </w:r>
          </w:p>
        </w:tc>
        <w:tc>
          <w:tcPr>
            <w:tcW w:w="491" w:type="pct"/>
            <w:vMerge w:val="restart"/>
            <w:shd w:val="clear" w:color="auto" w:fill="auto"/>
          </w:tcPr>
          <w:p w14:paraId="325D006D" w14:textId="0ED92DEC" w:rsidR="00C90254" w:rsidRPr="00C70209" w:rsidRDefault="00C90254" w:rsidP="005B2300">
            <w:pPr>
              <w:pStyle w:val="Tabletext-evidencematrix"/>
            </w:pPr>
            <w:r w:rsidRPr="00C70209">
              <w:t>Children (aged 3 days to 14 years) post</w:t>
            </w:r>
            <w:r w:rsidR="003837B1" w:rsidRPr="00C70209">
              <w:t>-</w:t>
            </w:r>
            <w:r w:rsidRPr="00C70209">
              <w:rPr>
                <w:szCs w:val="16"/>
              </w:rPr>
              <w:t>general surgery</w:t>
            </w:r>
          </w:p>
        </w:tc>
        <w:tc>
          <w:tcPr>
            <w:tcW w:w="491" w:type="pct"/>
            <w:vMerge w:val="restart"/>
            <w:shd w:val="clear" w:color="auto" w:fill="auto"/>
          </w:tcPr>
          <w:p w14:paraId="34E620FB" w14:textId="77777777" w:rsidR="00C90254" w:rsidRPr="00C70209" w:rsidRDefault="00C90254" w:rsidP="005B2300">
            <w:pPr>
              <w:pStyle w:val="Tabletext-evidencematrix"/>
            </w:pPr>
            <w:r w:rsidRPr="00C70209">
              <w:t>Multicentre, Belgium, Canada, UK, USA</w:t>
            </w:r>
          </w:p>
        </w:tc>
        <w:tc>
          <w:tcPr>
            <w:tcW w:w="491" w:type="pct"/>
            <w:vMerge w:val="restart"/>
            <w:shd w:val="clear" w:color="auto" w:fill="auto"/>
          </w:tcPr>
          <w:p w14:paraId="7B8BFD52" w14:textId="19E3F840" w:rsidR="00C90254" w:rsidRPr="00C70209" w:rsidRDefault="00C90254" w:rsidP="005B2300">
            <w:pPr>
              <w:pStyle w:val="Tabletext-evidencematrix"/>
            </w:pPr>
            <w:r w:rsidRPr="00C70209">
              <w:t xml:space="preserve">Restrictive RBC transfusion </w:t>
            </w:r>
            <w:r w:rsidR="00C91BAE" w:rsidRPr="00C70209">
              <w:t>versus</w:t>
            </w:r>
            <w:r w:rsidRPr="00C70209">
              <w:t xml:space="preserve"> liberal RBC transfusion</w:t>
            </w:r>
          </w:p>
        </w:tc>
        <w:tc>
          <w:tcPr>
            <w:tcW w:w="492" w:type="pct"/>
            <w:shd w:val="clear" w:color="auto" w:fill="auto"/>
          </w:tcPr>
          <w:p w14:paraId="44821F36" w14:textId="77777777" w:rsidR="00C90254" w:rsidRPr="00C70209" w:rsidRDefault="00C90254" w:rsidP="005B2300">
            <w:pPr>
              <w:pStyle w:val="Tabletext-evidencematrix"/>
            </w:pPr>
            <w:r w:rsidRPr="00C70209">
              <w:t>New or progressive MODs (total)</w:t>
            </w:r>
          </w:p>
        </w:tc>
        <w:tc>
          <w:tcPr>
            <w:tcW w:w="527" w:type="pct"/>
            <w:shd w:val="clear" w:color="auto" w:fill="auto"/>
          </w:tcPr>
          <w:p w14:paraId="4EF42E29" w14:textId="77777777" w:rsidR="00C90254" w:rsidRPr="00C70209" w:rsidRDefault="00C90254" w:rsidP="005B2300">
            <w:pPr>
              <w:pStyle w:val="Tabletext-evidencematrix"/>
            </w:pPr>
            <w:r w:rsidRPr="00C70209">
              <w:t>5/60 (8.3%)</w:t>
            </w:r>
          </w:p>
        </w:tc>
        <w:tc>
          <w:tcPr>
            <w:tcW w:w="527" w:type="pct"/>
            <w:gridSpan w:val="2"/>
            <w:shd w:val="clear" w:color="auto" w:fill="auto"/>
          </w:tcPr>
          <w:p w14:paraId="089BC90B" w14:textId="77777777" w:rsidR="00C90254" w:rsidRPr="00C70209" w:rsidRDefault="00C90254" w:rsidP="005B2300">
            <w:pPr>
              <w:pStyle w:val="Tabletext-evidencematrix"/>
            </w:pPr>
            <w:r w:rsidRPr="00C70209">
              <w:t>6/64 (9.4%)</w:t>
            </w:r>
          </w:p>
        </w:tc>
        <w:tc>
          <w:tcPr>
            <w:tcW w:w="527" w:type="pct"/>
            <w:gridSpan w:val="2"/>
            <w:shd w:val="clear" w:color="auto" w:fill="auto"/>
          </w:tcPr>
          <w:p w14:paraId="5B7C5EEC" w14:textId="05B233D9" w:rsidR="00C90254" w:rsidRPr="00C70209" w:rsidRDefault="00C90254" w:rsidP="005B2300">
            <w:pPr>
              <w:pStyle w:val="Tabletext-evidencematrix"/>
            </w:pPr>
            <w:r w:rsidRPr="00C70209">
              <w:t>ARR 1 [</w:t>
            </w:r>
            <w:r w:rsidR="00E64EC2" w:rsidRPr="00C70209">
              <w:t>–9</w:t>
            </w:r>
            <w:r w:rsidRPr="00C70209">
              <w:t>, 11]</w:t>
            </w:r>
          </w:p>
        </w:tc>
        <w:tc>
          <w:tcPr>
            <w:tcW w:w="580" w:type="pct"/>
            <w:shd w:val="clear" w:color="auto" w:fill="auto"/>
          </w:tcPr>
          <w:p w14:paraId="4D5258DA" w14:textId="0A0ED203" w:rsidR="00C90254" w:rsidRPr="00C70209" w:rsidRDefault="00C90254" w:rsidP="005B2300">
            <w:pPr>
              <w:pStyle w:val="Tabletext-evidencematrix"/>
              <w:rPr>
                <w:i/>
              </w:rPr>
            </w:pPr>
            <w:r w:rsidRPr="00C70209">
              <w:rPr>
                <w:i/>
              </w:rPr>
              <w:t>No significant difference</w:t>
            </w:r>
          </w:p>
          <w:p w14:paraId="6B278A38" w14:textId="18F0CB27" w:rsidR="00C90254" w:rsidRPr="00C70209" w:rsidRDefault="001A475D" w:rsidP="005B2300">
            <w:pPr>
              <w:pStyle w:val="Tabletext-evidencematrix"/>
              <w:rPr>
                <w:shd w:val="clear" w:color="auto" w:fill="FFFFFF" w:themeFill="background1"/>
              </w:rPr>
            </w:pPr>
            <w:r w:rsidRPr="001A475D">
              <w:rPr>
                <w:i/>
              </w:rPr>
              <w:t>P = </w:t>
            </w:r>
            <w:r w:rsidR="00C90254" w:rsidRPr="00C70209">
              <w:t>0.83</w:t>
            </w:r>
          </w:p>
        </w:tc>
      </w:tr>
      <w:tr w:rsidR="00C90254" w:rsidRPr="00C70209" w14:paraId="1BE6FB14" w14:textId="77777777" w:rsidTr="00C90254">
        <w:tc>
          <w:tcPr>
            <w:tcW w:w="383" w:type="pct"/>
            <w:vMerge/>
            <w:shd w:val="clear" w:color="auto" w:fill="auto"/>
          </w:tcPr>
          <w:p w14:paraId="66452AD8" w14:textId="77777777" w:rsidR="00C90254" w:rsidRPr="00C70209" w:rsidRDefault="00C90254" w:rsidP="005B2300">
            <w:pPr>
              <w:pStyle w:val="Tabletext-evidencematrix"/>
              <w:rPr>
                <w:szCs w:val="16"/>
              </w:rPr>
            </w:pPr>
          </w:p>
        </w:tc>
        <w:tc>
          <w:tcPr>
            <w:tcW w:w="491" w:type="pct"/>
            <w:vMerge/>
            <w:shd w:val="clear" w:color="auto" w:fill="auto"/>
          </w:tcPr>
          <w:p w14:paraId="06899835" w14:textId="77777777" w:rsidR="00C90254" w:rsidRPr="00C70209" w:rsidRDefault="00C90254" w:rsidP="005B2300">
            <w:pPr>
              <w:pStyle w:val="Tabletext-evidencematrix"/>
              <w:rPr>
                <w:szCs w:val="16"/>
              </w:rPr>
            </w:pPr>
          </w:p>
        </w:tc>
        <w:tc>
          <w:tcPr>
            <w:tcW w:w="491" w:type="pct"/>
            <w:vMerge/>
            <w:shd w:val="clear" w:color="auto" w:fill="auto"/>
          </w:tcPr>
          <w:p w14:paraId="67A0E6C5" w14:textId="77777777" w:rsidR="00C90254" w:rsidRPr="00C70209" w:rsidRDefault="00C90254" w:rsidP="005B2300">
            <w:pPr>
              <w:pStyle w:val="Tabletext-evidencematrix"/>
              <w:rPr>
                <w:szCs w:val="16"/>
              </w:rPr>
            </w:pPr>
          </w:p>
        </w:tc>
        <w:tc>
          <w:tcPr>
            <w:tcW w:w="491" w:type="pct"/>
            <w:vMerge/>
            <w:shd w:val="clear" w:color="auto" w:fill="auto"/>
          </w:tcPr>
          <w:p w14:paraId="22C1F247" w14:textId="77777777" w:rsidR="00C90254" w:rsidRPr="00C70209" w:rsidRDefault="00C90254" w:rsidP="005B2300">
            <w:pPr>
              <w:pStyle w:val="Tabletext-evidencematrix"/>
              <w:rPr>
                <w:szCs w:val="16"/>
              </w:rPr>
            </w:pPr>
          </w:p>
        </w:tc>
        <w:tc>
          <w:tcPr>
            <w:tcW w:w="491" w:type="pct"/>
            <w:vMerge/>
            <w:shd w:val="clear" w:color="auto" w:fill="auto"/>
          </w:tcPr>
          <w:p w14:paraId="0578580D" w14:textId="77777777" w:rsidR="00C90254" w:rsidRPr="00C70209" w:rsidRDefault="00C90254" w:rsidP="005B2300">
            <w:pPr>
              <w:pStyle w:val="Tabletext-evidencematrix"/>
              <w:rPr>
                <w:szCs w:val="16"/>
              </w:rPr>
            </w:pPr>
          </w:p>
        </w:tc>
        <w:tc>
          <w:tcPr>
            <w:tcW w:w="492" w:type="pct"/>
            <w:tcBorders>
              <w:bottom w:val="nil"/>
            </w:tcBorders>
            <w:shd w:val="clear" w:color="auto" w:fill="auto"/>
          </w:tcPr>
          <w:p w14:paraId="74D69E6C" w14:textId="77777777" w:rsidR="00C90254" w:rsidRPr="00C70209" w:rsidRDefault="00C90254" w:rsidP="005B2300">
            <w:pPr>
              <w:pStyle w:val="Tabletext-evidencematrix"/>
            </w:pPr>
          </w:p>
        </w:tc>
        <w:tc>
          <w:tcPr>
            <w:tcW w:w="1581" w:type="pct"/>
            <w:gridSpan w:val="5"/>
            <w:shd w:val="clear" w:color="auto" w:fill="auto"/>
          </w:tcPr>
          <w:p w14:paraId="68887BCF" w14:textId="77777777" w:rsidR="00C90254" w:rsidRPr="00C70209" w:rsidRDefault="00C90254" w:rsidP="005B2300">
            <w:pPr>
              <w:pStyle w:val="Tabletext-subanalysis"/>
              <w:rPr>
                <w:i/>
              </w:rPr>
            </w:pPr>
            <w:r w:rsidRPr="00C70209">
              <w:rPr>
                <w:i/>
              </w:rPr>
              <w:t>Subgroup analysis: patient age</w:t>
            </w:r>
          </w:p>
        </w:tc>
        <w:tc>
          <w:tcPr>
            <w:tcW w:w="580" w:type="pct"/>
            <w:shd w:val="clear" w:color="auto" w:fill="auto"/>
          </w:tcPr>
          <w:p w14:paraId="5702A7AA" w14:textId="77777777" w:rsidR="00C90254" w:rsidRPr="00C70209" w:rsidRDefault="00C90254" w:rsidP="005B2300">
            <w:pPr>
              <w:pStyle w:val="Tabletext-evidencematrix"/>
              <w:rPr>
                <w:i/>
              </w:rPr>
            </w:pPr>
          </w:p>
        </w:tc>
      </w:tr>
      <w:tr w:rsidR="00C90254" w:rsidRPr="00C70209" w14:paraId="5ACDF47F" w14:textId="77777777" w:rsidTr="00C90254">
        <w:tc>
          <w:tcPr>
            <w:tcW w:w="383" w:type="pct"/>
            <w:vMerge/>
            <w:shd w:val="clear" w:color="auto" w:fill="auto"/>
          </w:tcPr>
          <w:p w14:paraId="073AEB56" w14:textId="77777777" w:rsidR="00C90254" w:rsidRPr="00C70209" w:rsidRDefault="00C90254" w:rsidP="005B2300">
            <w:pPr>
              <w:pStyle w:val="Tabletext"/>
              <w:rPr>
                <w:sz w:val="16"/>
                <w:szCs w:val="16"/>
              </w:rPr>
            </w:pPr>
          </w:p>
        </w:tc>
        <w:tc>
          <w:tcPr>
            <w:tcW w:w="491" w:type="pct"/>
            <w:vMerge/>
            <w:shd w:val="clear" w:color="auto" w:fill="auto"/>
          </w:tcPr>
          <w:p w14:paraId="7A62F723" w14:textId="77777777" w:rsidR="00C90254" w:rsidRPr="00C70209" w:rsidRDefault="00C90254" w:rsidP="005B2300">
            <w:pPr>
              <w:pStyle w:val="Tabletext"/>
              <w:rPr>
                <w:szCs w:val="16"/>
              </w:rPr>
            </w:pPr>
          </w:p>
        </w:tc>
        <w:tc>
          <w:tcPr>
            <w:tcW w:w="491" w:type="pct"/>
            <w:vMerge/>
            <w:shd w:val="clear" w:color="auto" w:fill="auto"/>
          </w:tcPr>
          <w:p w14:paraId="41B0030F" w14:textId="77777777" w:rsidR="00C90254" w:rsidRPr="00C70209" w:rsidRDefault="00C90254" w:rsidP="005B2300">
            <w:pPr>
              <w:pStyle w:val="Tabletext"/>
              <w:rPr>
                <w:szCs w:val="16"/>
              </w:rPr>
            </w:pPr>
          </w:p>
        </w:tc>
        <w:tc>
          <w:tcPr>
            <w:tcW w:w="491" w:type="pct"/>
            <w:vMerge/>
            <w:shd w:val="clear" w:color="auto" w:fill="auto"/>
          </w:tcPr>
          <w:p w14:paraId="18722E58" w14:textId="77777777" w:rsidR="00C90254" w:rsidRPr="00C70209" w:rsidRDefault="00C90254" w:rsidP="005B2300">
            <w:pPr>
              <w:pStyle w:val="Tabletext"/>
              <w:rPr>
                <w:szCs w:val="16"/>
              </w:rPr>
            </w:pPr>
          </w:p>
        </w:tc>
        <w:tc>
          <w:tcPr>
            <w:tcW w:w="491" w:type="pct"/>
            <w:vMerge/>
            <w:shd w:val="clear" w:color="auto" w:fill="auto"/>
          </w:tcPr>
          <w:p w14:paraId="6F689BEA" w14:textId="77777777" w:rsidR="00C90254" w:rsidRPr="00C70209" w:rsidRDefault="00C90254" w:rsidP="005B2300">
            <w:pPr>
              <w:pStyle w:val="Tabletext"/>
              <w:rPr>
                <w:sz w:val="16"/>
                <w:szCs w:val="16"/>
              </w:rPr>
            </w:pPr>
          </w:p>
        </w:tc>
        <w:tc>
          <w:tcPr>
            <w:tcW w:w="492" w:type="pct"/>
            <w:tcBorders>
              <w:top w:val="nil"/>
            </w:tcBorders>
            <w:shd w:val="clear" w:color="auto" w:fill="auto"/>
          </w:tcPr>
          <w:p w14:paraId="1B3257D2" w14:textId="65213973" w:rsidR="00C90254" w:rsidRPr="00C70209" w:rsidRDefault="00C90254" w:rsidP="005B2300">
            <w:pPr>
              <w:pStyle w:val="Tabletext-subanalysis"/>
              <w:jc w:val="right"/>
            </w:pPr>
            <w:r w:rsidRPr="00C70209">
              <w:t xml:space="preserve">age </w:t>
            </w:r>
            <w:r w:rsidR="00FB7912" w:rsidRPr="00C70209">
              <w:t>≤</w:t>
            </w:r>
            <w:r w:rsidRPr="00C70209">
              <w:t>28 days</w:t>
            </w:r>
          </w:p>
        </w:tc>
        <w:tc>
          <w:tcPr>
            <w:tcW w:w="527" w:type="pct"/>
            <w:shd w:val="clear" w:color="auto" w:fill="auto"/>
          </w:tcPr>
          <w:p w14:paraId="755FD7D8" w14:textId="77777777" w:rsidR="00C90254" w:rsidRPr="00C70209" w:rsidRDefault="00C90254" w:rsidP="005B2300">
            <w:pPr>
              <w:pStyle w:val="Tabletext-subanalysis"/>
            </w:pPr>
            <w:r w:rsidRPr="00C70209">
              <w:t>1/2 (50.0%)</w:t>
            </w:r>
          </w:p>
        </w:tc>
        <w:tc>
          <w:tcPr>
            <w:tcW w:w="527" w:type="pct"/>
            <w:gridSpan w:val="2"/>
            <w:shd w:val="clear" w:color="auto" w:fill="auto"/>
          </w:tcPr>
          <w:p w14:paraId="78E88163" w14:textId="77777777" w:rsidR="00C90254" w:rsidRPr="00C70209" w:rsidRDefault="00C90254" w:rsidP="005B2300">
            <w:pPr>
              <w:pStyle w:val="Tabletext-subanalysis"/>
            </w:pPr>
            <w:r w:rsidRPr="00C70209">
              <w:t>0/0 (0%)</w:t>
            </w:r>
          </w:p>
        </w:tc>
        <w:tc>
          <w:tcPr>
            <w:tcW w:w="527" w:type="pct"/>
            <w:gridSpan w:val="2"/>
            <w:shd w:val="clear" w:color="auto" w:fill="auto"/>
          </w:tcPr>
          <w:p w14:paraId="0AB89FFD" w14:textId="77777777" w:rsidR="00C90254" w:rsidRPr="00C70209" w:rsidRDefault="00C90254" w:rsidP="005B2300">
            <w:pPr>
              <w:pStyle w:val="Tabletext-subanalysis"/>
            </w:pPr>
            <w:r w:rsidRPr="00C70209">
              <w:t>Not estimable</w:t>
            </w:r>
          </w:p>
        </w:tc>
        <w:tc>
          <w:tcPr>
            <w:tcW w:w="580" w:type="pct"/>
            <w:shd w:val="clear" w:color="auto" w:fill="auto"/>
          </w:tcPr>
          <w:p w14:paraId="67DE6B79" w14:textId="77777777" w:rsidR="00C90254" w:rsidRPr="00C70209" w:rsidRDefault="00C90254" w:rsidP="005B2300">
            <w:pPr>
              <w:pStyle w:val="Tabletext-subanalysis"/>
              <w:rPr>
                <w:shd w:val="clear" w:color="auto" w:fill="FFFFFF" w:themeFill="background1"/>
              </w:rPr>
            </w:pPr>
            <w:r w:rsidRPr="00C70209">
              <w:t>NA</w:t>
            </w:r>
          </w:p>
        </w:tc>
      </w:tr>
      <w:tr w:rsidR="00C90254" w:rsidRPr="00C70209" w14:paraId="119E62A7" w14:textId="77777777" w:rsidTr="00C90254">
        <w:tc>
          <w:tcPr>
            <w:tcW w:w="383" w:type="pct"/>
            <w:vMerge/>
            <w:shd w:val="clear" w:color="auto" w:fill="auto"/>
          </w:tcPr>
          <w:p w14:paraId="2A29896D" w14:textId="77777777" w:rsidR="00C90254" w:rsidRPr="00C70209" w:rsidRDefault="00C90254" w:rsidP="005B2300">
            <w:pPr>
              <w:pStyle w:val="Tabletext"/>
              <w:rPr>
                <w:sz w:val="16"/>
                <w:szCs w:val="16"/>
              </w:rPr>
            </w:pPr>
          </w:p>
        </w:tc>
        <w:tc>
          <w:tcPr>
            <w:tcW w:w="491" w:type="pct"/>
            <w:vMerge/>
            <w:shd w:val="clear" w:color="auto" w:fill="auto"/>
          </w:tcPr>
          <w:p w14:paraId="1689D38C" w14:textId="77777777" w:rsidR="00C90254" w:rsidRPr="00C70209" w:rsidRDefault="00C90254" w:rsidP="005B2300">
            <w:pPr>
              <w:pStyle w:val="Tabletext"/>
              <w:rPr>
                <w:szCs w:val="16"/>
              </w:rPr>
            </w:pPr>
          </w:p>
        </w:tc>
        <w:tc>
          <w:tcPr>
            <w:tcW w:w="491" w:type="pct"/>
            <w:vMerge/>
            <w:shd w:val="clear" w:color="auto" w:fill="auto"/>
          </w:tcPr>
          <w:p w14:paraId="40855722" w14:textId="77777777" w:rsidR="00C90254" w:rsidRPr="00C70209" w:rsidRDefault="00C90254" w:rsidP="005B2300">
            <w:pPr>
              <w:pStyle w:val="Tabletext"/>
              <w:rPr>
                <w:szCs w:val="16"/>
              </w:rPr>
            </w:pPr>
          </w:p>
        </w:tc>
        <w:tc>
          <w:tcPr>
            <w:tcW w:w="491" w:type="pct"/>
            <w:vMerge/>
            <w:shd w:val="clear" w:color="auto" w:fill="auto"/>
          </w:tcPr>
          <w:p w14:paraId="566C92CF" w14:textId="77777777" w:rsidR="00C90254" w:rsidRPr="00C70209" w:rsidRDefault="00C90254" w:rsidP="005B2300">
            <w:pPr>
              <w:pStyle w:val="Tabletext"/>
              <w:rPr>
                <w:szCs w:val="16"/>
              </w:rPr>
            </w:pPr>
          </w:p>
        </w:tc>
        <w:tc>
          <w:tcPr>
            <w:tcW w:w="491" w:type="pct"/>
            <w:vMerge/>
            <w:shd w:val="clear" w:color="auto" w:fill="auto"/>
          </w:tcPr>
          <w:p w14:paraId="1E48F8C7" w14:textId="77777777" w:rsidR="00C90254" w:rsidRPr="00C70209" w:rsidRDefault="00C90254" w:rsidP="005B2300">
            <w:pPr>
              <w:pStyle w:val="Tabletext"/>
              <w:rPr>
                <w:sz w:val="16"/>
                <w:szCs w:val="16"/>
              </w:rPr>
            </w:pPr>
          </w:p>
        </w:tc>
        <w:tc>
          <w:tcPr>
            <w:tcW w:w="492" w:type="pct"/>
            <w:shd w:val="clear" w:color="auto" w:fill="auto"/>
          </w:tcPr>
          <w:p w14:paraId="707C9B25" w14:textId="01C38857" w:rsidR="00C90254" w:rsidRPr="00C70209" w:rsidRDefault="00C90254" w:rsidP="005B2300">
            <w:pPr>
              <w:pStyle w:val="Tabletext-subanalysis"/>
              <w:jc w:val="right"/>
            </w:pPr>
            <w:r w:rsidRPr="00C70209">
              <w:t>age 29</w:t>
            </w:r>
            <w:r w:rsidR="00E64EC2" w:rsidRPr="00C70209">
              <w:t>–3</w:t>
            </w:r>
            <w:r w:rsidRPr="00C70209">
              <w:t>64 days</w:t>
            </w:r>
          </w:p>
        </w:tc>
        <w:tc>
          <w:tcPr>
            <w:tcW w:w="527" w:type="pct"/>
            <w:shd w:val="clear" w:color="auto" w:fill="auto"/>
          </w:tcPr>
          <w:p w14:paraId="7758C4C3" w14:textId="77777777" w:rsidR="00C90254" w:rsidRPr="00C70209" w:rsidRDefault="00C90254" w:rsidP="005B2300">
            <w:pPr>
              <w:pStyle w:val="Tabletext-subanalysis"/>
            </w:pPr>
            <w:r w:rsidRPr="00C70209">
              <w:t>1/12 (8.3%)</w:t>
            </w:r>
          </w:p>
        </w:tc>
        <w:tc>
          <w:tcPr>
            <w:tcW w:w="527" w:type="pct"/>
            <w:gridSpan w:val="2"/>
            <w:shd w:val="clear" w:color="auto" w:fill="auto"/>
          </w:tcPr>
          <w:p w14:paraId="23816374" w14:textId="77777777" w:rsidR="00C90254" w:rsidRPr="00C70209" w:rsidRDefault="00C90254" w:rsidP="005B2300">
            <w:pPr>
              <w:pStyle w:val="Tabletext-subanalysis"/>
            </w:pPr>
            <w:r w:rsidRPr="00C70209">
              <w:t>1/14 (7.1%)</w:t>
            </w:r>
          </w:p>
        </w:tc>
        <w:tc>
          <w:tcPr>
            <w:tcW w:w="527" w:type="pct"/>
            <w:gridSpan w:val="2"/>
            <w:shd w:val="clear" w:color="auto" w:fill="auto"/>
          </w:tcPr>
          <w:p w14:paraId="35D1214C" w14:textId="77777777" w:rsidR="00C90254" w:rsidRPr="00C70209" w:rsidRDefault="00C90254" w:rsidP="005B2300">
            <w:pPr>
              <w:pStyle w:val="Tabletext-subanalysis"/>
            </w:pPr>
            <w:r w:rsidRPr="00C70209">
              <w:t>RR 1.17 [0.08, 16.72]</w:t>
            </w:r>
            <w:r w:rsidRPr="00C70209">
              <w:rPr>
                <w:vertAlign w:val="superscript"/>
              </w:rPr>
              <w:t>c</w:t>
            </w:r>
          </w:p>
        </w:tc>
        <w:tc>
          <w:tcPr>
            <w:tcW w:w="580" w:type="pct"/>
            <w:shd w:val="clear" w:color="auto" w:fill="auto"/>
          </w:tcPr>
          <w:p w14:paraId="32F73761" w14:textId="759B677F" w:rsidR="00C90254" w:rsidRPr="00C70209" w:rsidRDefault="00C90254" w:rsidP="005B2300">
            <w:pPr>
              <w:pStyle w:val="Tabletext-subanalysis"/>
              <w:rPr>
                <w:i/>
              </w:rPr>
            </w:pPr>
            <w:r w:rsidRPr="00C70209">
              <w:rPr>
                <w:i/>
              </w:rPr>
              <w:t>No significant difference</w:t>
            </w:r>
          </w:p>
          <w:p w14:paraId="511444C0" w14:textId="027DC197" w:rsidR="00C90254" w:rsidRPr="00C70209" w:rsidRDefault="001A475D" w:rsidP="005B2300">
            <w:pPr>
              <w:pStyle w:val="Tabletext-subanalysis"/>
              <w:rPr>
                <w:shd w:val="clear" w:color="auto" w:fill="FFFFFF" w:themeFill="background1"/>
              </w:rPr>
            </w:pPr>
            <w:r w:rsidRPr="001A475D">
              <w:rPr>
                <w:i/>
              </w:rPr>
              <w:t>P = </w:t>
            </w:r>
            <w:r w:rsidR="00C90254" w:rsidRPr="00C70209">
              <w:t>0.91</w:t>
            </w:r>
            <w:r w:rsidR="00C90254" w:rsidRPr="00C70209">
              <w:rPr>
                <w:vertAlign w:val="superscript"/>
              </w:rPr>
              <w:t>c</w:t>
            </w:r>
          </w:p>
        </w:tc>
      </w:tr>
      <w:tr w:rsidR="00C90254" w:rsidRPr="00C70209" w14:paraId="5330433A" w14:textId="77777777" w:rsidTr="00C90254">
        <w:tc>
          <w:tcPr>
            <w:tcW w:w="383" w:type="pct"/>
            <w:vMerge/>
            <w:shd w:val="clear" w:color="auto" w:fill="auto"/>
          </w:tcPr>
          <w:p w14:paraId="043B5F89" w14:textId="77777777" w:rsidR="00C90254" w:rsidRPr="00C70209" w:rsidRDefault="00C90254" w:rsidP="005B2300">
            <w:pPr>
              <w:pStyle w:val="Tabletext"/>
              <w:rPr>
                <w:sz w:val="16"/>
                <w:szCs w:val="16"/>
              </w:rPr>
            </w:pPr>
          </w:p>
        </w:tc>
        <w:tc>
          <w:tcPr>
            <w:tcW w:w="491" w:type="pct"/>
            <w:vMerge/>
            <w:shd w:val="clear" w:color="auto" w:fill="auto"/>
          </w:tcPr>
          <w:p w14:paraId="74CCCD74" w14:textId="77777777" w:rsidR="00C90254" w:rsidRPr="00C70209" w:rsidRDefault="00C90254" w:rsidP="005B2300">
            <w:pPr>
              <w:pStyle w:val="Tabletext"/>
              <w:rPr>
                <w:szCs w:val="16"/>
              </w:rPr>
            </w:pPr>
          </w:p>
        </w:tc>
        <w:tc>
          <w:tcPr>
            <w:tcW w:w="491" w:type="pct"/>
            <w:vMerge/>
            <w:shd w:val="clear" w:color="auto" w:fill="auto"/>
          </w:tcPr>
          <w:p w14:paraId="6FF2CE4E" w14:textId="77777777" w:rsidR="00C90254" w:rsidRPr="00C70209" w:rsidRDefault="00C90254" w:rsidP="005B2300">
            <w:pPr>
              <w:pStyle w:val="Tabletext"/>
              <w:rPr>
                <w:szCs w:val="16"/>
              </w:rPr>
            </w:pPr>
          </w:p>
        </w:tc>
        <w:tc>
          <w:tcPr>
            <w:tcW w:w="491" w:type="pct"/>
            <w:vMerge/>
            <w:shd w:val="clear" w:color="auto" w:fill="auto"/>
          </w:tcPr>
          <w:p w14:paraId="50E16738" w14:textId="77777777" w:rsidR="00C90254" w:rsidRPr="00C70209" w:rsidRDefault="00C90254" w:rsidP="005B2300">
            <w:pPr>
              <w:pStyle w:val="Tabletext"/>
              <w:rPr>
                <w:szCs w:val="16"/>
              </w:rPr>
            </w:pPr>
          </w:p>
        </w:tc>
        <w:tc>
          <w:tcPr>
            <w:tcW w:w="491" w:type="pct"/>
            <w:vMerge/>
            <w:shd w:val="clear" w:color="auto" w:fill="auto"/>
          </w:tcPr>
          <w:p w14:paraId="7241A3EF" w14:textId="77777777" w:rsidR="00C90254" w:rsidRPr="00C70209" w:rsidRDefault="00C90254" w:rsidP="005B2300">
            <w:pPr>
              <w:pStyle w:val="Tabletext"/>
              <w:rPr>
                <w:sz w:val="16"/>
                <w:szCs w:val="16"/>
              </w:rPr>
            </w:pPr>
          </w:p>
        </w:tc>
        <w:tc>
          <w:tcPr>
            <w:tcW w:w="492" w:type="pct"/>
            <w:shd w:val="clear" w:color="auto" w:fill="auto"/>
          </w:tcPr>
          <w:p w14:paraId="5B3B0ACC" w14:textId="77777777" w:rsidR="00C90254" w:rsidRPr="00C70209" w:rsidRDefault="00C90254" w:rsidP="005B2300">
            <w:pPr>
              <w:pStyle w:val="Tabletext-subanalysis"/>
              <w:jc w:val="right"/>
            </w:pPr>
            <w:r w:rsidRPr="00C70209">
              <w:t>age ≥1 year</w:t>
            </w:r>
          </w:p>
        </w:tc>
        <w:tc>
          <w:tcPr>
            <w:tcW w:w="527" w:type="pct"/>
            <w:shd w:val="clear" w:color="auto" w:fill="auto"/>
          </w:tcPr>
          <w:p w14:paraId="031A216F" w14:textId="77777777" w:rsidR="00C90254" w:rsidRPr="00C70209" w:rsidRDefault="00C90254" w:rsidP="005B2300">
            <w:pPr>
              <w:pStyle w:val="Tabletext-subanalysis"/>
            </w:pPr>
            <w:r w:rsidRPr="00C70209">
              <w:t>3/46 (6.5%)</w:t>
            </w:r>
          </w:p>
        </w:tc>
        <w:tc>
          <w:tcPr>
            <w:tcW w:w="527" w:type="pct"/>
            <w:gridSpan w:val="2"/>
            <w:shd w:val="clear" w:color="auto" w:fill="auto"/>
          </w:tcPr>
          <w:p w14:paraId="1C815354" w14:textId="77777777" w:rsidR="00C90254" w:rsidRPr="00C70209" w:rsidRDefault="00C90254" w:rsidP="005B2300">
            <w:pPr>
              <w:pStyle w:val="Tabletext-subanalysis"/>
            </w:pPr>
            <w:r w:rsidRPr="00C70209">
              <w:t>5/50 (10.0%)</w:t>
            </w:r>
          </w:p>
        </w:tc>
        <w:tc>
          <w:tcPr>
            <w:tcW w:w="527" w:type="pct"/>
            <w:gridSpan w:val="2"/>
            <w:shd w:val="clear" w:color="auto" w:fill="auto"/>
          </w:tcPr>
          <w:p w14:paraId="2866733E" w14:textId="77777777" w:rsidR="00C90254" w:rsidRPr="00C70209" w:rsidRDefault="00C90254" w:rsidP="005B2300">
            <w:pPr>
              <w:pStyle w:val="Tabletext-subanalysis"/>
            </w:pPr>
            <w:r w:rsidRPr="00C70209">
              <w:t>RR 0.65 [0.17, 2.58]</w:t>
            </w:r>
            <w:r w:rsidRPr="00C70209">
              <w:rPr>
                <w:vertAlign w:val="superscript"/>
              </w:rPr>
              <w:t>c</w:t>
            </w:r>
          </w:p>
        </w:tc>
        <w:tc>
          <w:tcPr>
            <w:tcW w:w="580" w:type="pct"/>
            <w:shd w:val="clear" w:color="auto" w:fill="auto"/>
          </w:tcPr>
          <w:p w14:paraId="7D5FE511" w14:textId="65DE6BFE" w:rsidR="00C90254" w:rsidRPr="00C70209" w:rsidRDefault="00C90254" w:rsidP="005B2300">
            <w:pPr>
              <w:pStyle w:val="Tabletext-subanalysis"/>
              <w:rPr>
                <w:i/>
              </w:rPr>
            </w:pPr>
            <w:r w:rsidRPr="00C70209">
              <w:rPr>
                <w:i/>
              </w:rPr>
              <w:t>No significant difference</w:t>
            </w:r>
          </w:p>
          <w:p w14:paraId="62E3AB52" w14:textId="009DBBB0" w:rsidR="00C90254" w:rsidRPr="00C70209" w:rsidRDefault="001A475D" w:rsidP="005B2300">
            <w:pPr>
              <w:pStyle w:val="Tabletext-subanalysis"/>
              <w:rPr>
                <w:shd w:val="clear" w:color="auto" w:fill="FFFFFF" w:themeFill="background1"/>
              </w:rPr>
            </w:pPr>
            <w:r w:rsidRPr="001A475D">
              <w:rPr>
                <w:i/>
              </w:rPr>
              <w:t>P = </w:t>
            </w:r>
            <w:r w:rsidR="00C90254" w:rsidRPr="00C70209">
              <w:t>0.54</w:t>
            </w:r>
            <w:r w:rsidR="00C90254" w:rsidRPr="00C70209">
              <w:rPr>
                <w:vertAlign w:val="superscript"/>
              </w:rPr>
              <w:t>c</w:t>
            </w:r>
          </w:p>
        </w:tc>
      </w:tr>
      <w:tr w:rsidR="00C90254" w:rsidRPr="00C70209" w14:paraId="013ED39B" w14:textId="77777777" w:rsidTr="00C90254">
        <w:tc>
          <w:tcPr>
            <w:tcW w:w="383" w:type="pct"/>
            <w:vMerge/>
            <w:shd w:val="clear" w:color="auto" w:fill="auto"/>
          </w:tcPr>
          <w:p w14:paraId="7D8FEB1F" w14:textId="77777777" w:rsidR="00C90254" w:rsidRPr="00C70209" w:rsidRDefault="00C90254" w:rsidP="005B2300">
            <w:pPr>
              <w:pStyle w:val="Tabletext"/>
              <w:rPr>
                <w:sz w:val="16"/>
                <w:szCs w:val="16"/>
              </w:rPr>
            </w:pPr>
          </w:p>
        </w:tc>
        <w:tc>
          <w:tcPr>
            <w:tcW w:w="491" w:type="pct"/>
            <w:vMerge/>
            <w:shd w:val="clear" w:color="auto" w:fill="auto"/>
          </w:tcPr>
          <w:p w14:paraId="153C096A" w14:textId="77777777" w:rsidR="00C90254" w:rsidRPr="00C70209" w:rsidRDefault="00C90254" w:rsidP="005B2300">
            <w:pPr>
              <w:pStyle w:val="Tabletext"/>
              <w:rPr>
                <w:szCs w:val="16"/>
              </w:rPr>
            </w:pPr>
          </w:p>
        </w:tc>
        <w:tc>
          <w:tcPr>
            <w:tcW w:w="491" w:type="pct"/>
            <w:vMerge/>
            <w:shd w:val="clear" w:color="auto" w:fill="auto"/>
          </w:tcPr>
          <w:p w14:paraId="3B41D271" w14:textId="77777777" w:rsidR="00C90254" w:rsidRPr="00C70209" w:rsidRDefault="00C90254" w:rsidP="005B2300">
            <w:pPr>
              <w:pStyle w:val="Tabletext"/>
              <w:rPr>
                <w:szCs w:val="16"/>
              </w:rPr>
            </w:pPr>
          </w:p>
        </w:tc>
        <w:tc>
          <w:tcPr>
            <w:tcW w:w="491" w:type="pct"/>
            <w:vMerge/>
            <w:shd w:val="clear" w:color="auto" w:fill="auto"/>
          </w:tcPr>
          <w:p w14:paraId="673315F6" w14:textId="77777777" w:rsidR="00C90254" w:rsidRPr="00C70209" w:rsidRDefault="00C90254" w:rsidP="005B2300">
            <w:pPr>
              <w:pStyle w:val="Tabletext"/>
              <w:rPr>
                <w:szCs w:val="16"/>
              </w:rPr>
            </w:pPr>
          </w:p>
        </w:tc>
        <w:tc>
          <w:tcPr>
            <w:tcW w:w="491" w:type="pct"/>
            <w:vMerge/>
            <w:shd w:val="clear" w:color="auto" w:fill="auto"/>
          </w:tcPr>
          <w:p w14:paraId="2DDE6133" w14:textId="77777777" w:rsidR="00C90254" w:rsidRPr="00C70209" w:rsidRDefault="00C90254" w:rsidP="005B2300">
            <w:pPr>
              <w:pStyle w:val="Tabletext"/>
              <w:rPr>
                <w:sz w:val="16"/>
                <w:szCs w:val="16"/>
              </w:rPr>
            </w:pPr>
          </w:p>
        </w:tc>
        <w:tc>
          <w:tcPr>
            <w:tcW w:w="492" w:type="pct"/>
            <w:shd w:val="clear" w:color="auto" w:fill="auto"/>
          </w:tcPr>
          <w:p w14:paraId="4743AB68" w14:textId="77777777" w:rsidR="00C90254" w:rsidRPr="00C70209" w:rsidRDefault="00C90254" w:rsidP="005B2300">
            <w:pPr>
              <w:pStyle w:val="Tabletext-evidencematrix"/>
            </w:pPr>
            <w:r w:rsidRPr="00C70209">
              <w:t>Highest number of organ dysfunctions</w:t>
            </w:r>
          </w:p>
        </w:tc>
        <w:tc>
          <w:tcPr>
            <w:tcW w:w="527" w:type="pct"/>
            <w:shd w:val="clear" w:color="auto" w:fill="auto"/>
          </w:tcPr>
          <w:p w14:paraId="0A13925F" w14:textId="77777777" w:rsidR="00C90254" w:rsidRPr="00C70209" w:rsidRDefault="00C90254" w:rsidP="005B2300">
            <w:pPr>
              <w:pStyle w:val="Tabletext-evidencematrix"/>
            </w:pPr>
            <w:r w:rsidRPr="00C70209">
              <w:t>1.3 ± 1.2 (60)</w:t>
            </w:r>
          </w:p>
        </w:tc>
        <w:tc>
          <w:tcPr>
            <w:tcW w:w="527" w:type="pct"/>
            <w:gridSpan w:val="2"/>
            <w:shd w:val="clear" w:color="auto" w:fill="auto"/>
          </w:tcPr>
          <w:p w14:paraId="2BE2F4F8" w14:textId="77777777" w:rsidR="00C90254" w:rsidRPr="00C70209" w:rsidRDefault="00C90254" w:rsidP="005B2300">
            <w:pPr>
              <w:pStyle w:val="Tabletext-evidencematrix"/>
            </w:pPr>
            <w:r w:rsidRPr="00C70209">
              <w:t>1.3 ± 1.0 (64)</w:t>
            </w:r>
          </w:p>
        </w:tc>
        <w:tc>
          <w:tcPr>
            <w:tcW w:w="527" w:type="pct"/>
            <w:gridSpan w:val="2"/>
            <w:shd w:val="clear" w:color="auto" w:fill="auto"/>
          </w:tcPr>
          <w:p w14:paraId="3CDC993F" w14:textId="03887252" w:rsidR="00C90254" w:rsidRPr="00C70209" w:rsidRDefault="00C90254" w:rsidP="005B2300">
            <w:pPr>
              <w:pStyle w:val="Tabletext-evidencematrix"/>
            </w:pPr>
            <w:r w:rsidRPr="00C70209">
              <w:t>MD 0.0 [</w:t>
            </w:r>
            <w:r w:rsidR="00E64EC2" w:rsidRPr="00C70209">
              <w:t>–0</w:t>
            </w:r>
            <w:r w:rsidRPr="00C70209">
              <w:t>.4, 0.4]</w:t>
            </w:r>
          </w:p>
        </w:tc>
        <w:tc>
          <w:tcPr>
            <w:tcW w:w="580" w:type="pct"/>
            <w:shd w:val="clear" w:color="auto" w:fill="auto"/>
          </w:tcPr>
          <w:p w14:paraId="75EFE6D7" w14:textId="20E1EF07" w:rsidR="00C90254" w:rsidRPr="00C70209" w:rsidRDefault="00C90254" w:rsidP="005B2300">
            <w:pPr>
              <w:pStyle w:val="Tabletext-evidencematrix"/>
              <w:rPr>
                <w:i/>
              </w:rPr>
            </w:pPr>
            <w:r w:rsidRPr="00C70209">
              <w:rPr>
                <w:i/>
              </w:rPr>
              <w:t>No significant difference</w:t>
            </w:r>
          </w:p>
          <w:p w14:paraId="0F77C7F6" w14:textId="3747025B" w:rsidR="00C90254" w:rsidRPr="00C70209" w:rsidRDefault="001A475D" w:rsidP="005B2300">
            <w:pPr>
              <w:pStyle w:val="Tabletext-evidencematrix"/>
              <w:rPr>
                <w:shd w:val="clear" w:color="auto" w:fill="FFFFFF" w:themeFill="background1"/>
              </w:rPr>
            </w:pPr>
            <w:r w:rsidRPr="001A475D">
              <w:rPr>
                <w:i/>
              </w:rPr>
              <w:t>P = </w:t>
            </w:r>
            <w:r w:rsidR="00C90254" w:rsidRPr="00C70209">
              <w:t>NR</w:t>
            </w:r>
          </w:p>
        </w:tc>
      </w:tr>
      <w:tr w:rsidR="00C90254" w:rsidRPr="00C70209" w14:paraId="1C26B1CF" w14:textId="77777777" w:rsidTr="00C90254">
        <w:tc>
          <w:tcPr>
            <w:tcW w:w="383" w:type="pct"/>
            <w:vMerge/>
            <w:shd w:val="clear" w:color="auto" w:fill="auto"/>
          </w:tcPr>
          <w:p w14:paraId="62488D5D" w14:textId="77777777" w:rsidR="00C90254" w:rsidRPr="00C70209" w:rsidRDefault="00C90254" w:rsidP="005B2300">
            <w:pPr>
              <w:pStyle w:val="Tabletext"/>
              <w:rPr>
                <w:sz w:val="16"/>
                <w:szCs w:val="16"/>
              </w:rPr>
            </w:pPr>
          </w:p>
        </w:tc>
        <w:tc>
          <w:tcPr>
            <w:tcW w:w="491" w:type="pct"/>
            <w:vMerge/>
            <w:shd w:val="clear" w:color="auto" w:fill="auto"/>
          </w:tcPr>
          <w:p w14:paraId="14642180" w14:textId="77777777" w:rsidR="00C90254" w:rsidRPr="00C70209" w:rsidRDefault="00C90254" w:rsidP="005B2300">
            <w:pPr>
              <w:pStyle w:val="Tabletext"/>
              <w:rPr>
                <w:szCs w:val="16"/>
              </w:rPr>
            </w:pPr>
          </w:p>
        </w:tc>
        <w:tc>
          <w:tcPr>
            <w:tcW w:w="491" w:type="pct"/>
            <w:vMerge/>
            <w:shd w:val="clear" w:color="auto" w:fill="auto"/>
          </w:tcPr>
          <w:p w14:paraId="6065DBFA" w14:textId="77777777" w:rsidR="00C90254" w:rsidRPr="00C70209" w:rsidRDefault="00C90254" w:rsidP="005B2300">
            <w:pPr>
              <w:pStyle w:val="Tabletext"/>
              <w:rPr>
                <w:szCs w:val="16"/>
              </w:rPr>
            </w:pPr>
          </w:p>
        </w:tc>
        <w:tc>
          <w:tcPr>
            <w:tcW w:w="491" w:type="pct"/>
            <w:vMerge/>
            <w:shd w:val="clear" w:color="auto" w:fill="auto"/>
          </w:tcPr>
          <w:p w14:paraId="3EB4F3AA" w14:textId="77777777" w:rsidR="00C90254" w:rsidRPr="00C70209" w:rsidRDefault="00C90254" w:rsidP="005B2300">
            <w:pPr>
              <w:pStyle w:val="Tabletext"/>
              <w:rPr>
                <w:szCs w:val="16"/>
              </w:rPr>
            </w:pPr>
          </w:p>
        </w:tc>
        <w:tc>
          <w:tcPr>
            <w:tcW w:w="491" w:type="pct"/>
            <w:vMerge/>
            <w:shd w:val="clear" w:color="auto" w:fill="auto"/>
          </w:tcPr>
          <w:p w14:paraId="3EF4A589" w14:textId="77777777" w:rsidR="00C90254" w:rsidRPr="00C70209" w:rsidRDefault="00C90254" w:rsidP="005B2300">
            <w:pPr>
              <w:pStyle w:val="Tabletext"/>
              <w:rPr>
                <w:sz w:val="16"/>
                <w:szCs w:val="16"/>
              </w:rPr>
            </w:pPr>
          </w:p>
        </w:tc>
        <w:tc>
          <w:tcPr>
            <w:tcW w:w="492" w:type="pct"/>
            <w:shd w:val="clear" w:color="auto" w:fill="auto"/>
          </w:tcPr>
          <w:p w14:paraId="4A7F5E5F" w14:textId="77777777" w:rsidR="00C90254" w:rsidRPr="00C70209" w:rsidRDefault="00C90254" w:rsidP="005B2300">
            <w:pPr>
              <w:pStyle w:val="Tabletext-evidencematrix"/>
            </w:pPr>
            <w:r w:rsidRPr="00C70209">
              <w:t>Average daily PELOD score during PICU stay</w:t>
            </w:r>
          </w:p>
        </w:tc>
        <w:tc>
          <w:tcPr>
            <w:tcW w:w="527" w:type="pct"/>
            <w:shd w:val="clear" w:color="auto" w:fill="auto"/>
          </w:tcPr>
          <w:p w14:paraId="1354480B" w14:textId="77777777" w:rsidR="00C90254" w:rsidRPr="00C70209" w:rsidRDefault="00C90254" w:rsidP="005B2300">
            <w:pPr>
              <w:pStyle w:val="Tabletext-evidencematrix"/>
            </w:pPr>
            <w:r w:rsidRPr="00C70209">
              <w:t>4.0 ± 7.1 (60)</w:t>
            </w:r>
          </w:p>
        </w:tc>
        <w:tc>
          <w:tcPr>
            <w:tcW w:w="527" w:type="pct"/>
            <w:gridSpan w:val="2"/>
            <w:shd w:val="clear" w:color="auto" w:fill="auto"/>
          </w:tcPr>
          <w:p w14:paraId="235C8632" w14:textId="77777777" w:rsidR="00C90254" w:rsidRPr="00C70209" w:rsidRDefault="00C90254" w:rsidP="005B2300">
            <w:pPr>
              <w:pStyle w:val="Tabletext-evidencematrix"/>
            </w:pPr>
            <w:r w:rsidRPr="00C70209">
              <w:t>3.5 ± 3.8 (64)</w:t>
            </w:r>
          </w:p>
        </w:tc>
        <w:tc>
          <w:tcPr>
            <w:tcW w:w="527" w:type="pct"/>
            <w:gridSpan w:val="2"/>
            <w:shd w:val="clear" w:color="auto" w:fill="auto"/>
          </w:tcPr>
          <w:p w14:paraId="2F94E87C" w14:textId="1CF4EBD2" w:rsidR="00C90254" w:rsidRPr="00C70209" w:rsidRDefault="00C90254" w:rsidP="005B2300">
            <w:pPr>
              <w:pStyle w:val="Tabletext-evidencematrix"/>
            </w:pPr>
            <w:r w:rsidRPr="00C70209">
              <w:t xml:space="preserve">MD </w:t>
            </w:r>
            <w:r w:rsidR="00E64EC2" w:rsidRPr="00C70209">
              <w:t>–0</w:t>
            </w:r>
            <w:r w:rsidRPr="00C70209">
              <w:t>.5 [</w:t>
            </w:r>
            <w:r w:rsidR="00E64EC2" w:rsidRPr="00C70209">
              <w:t>–2</w:t>
            </w:r>
            <w:r w:rsidRPr="00C70209">
              <w:t>.5, 1.5]</w:t>
            </w:r>
          </w:p>
        </w:tc>
        <w:tc>
          <w:tcPr>
            <w:tcW w:w="580" w:type="pct"/>
            <w:shd w:val="clear" w:color="auto" w:fill="auto"/>
          </w:tcPr>
          <w:p w14:paraId="7EA798FC" w14:textId="169BADC5" w:rsidR="00C90254" w:rsidRPr="00C70209" w:rsidRDefault="00C90254" w:rsidP="005B2300">
            <w:pPr>
              <w:pStyle w:val="Tabletext-evidencematrix"/>
              <w:rPr>
                <w:i/>
              </w:rPr>
            </w:pPr>
            <w:r w:rsidRPr="00C70209">
              <w:rPr>
                <w:i/>
              </w:rPr>
              <w:t>No significant difference</w:t>
            </w:r>
          </w:p>
          <w:p w14:paraId="7EA507BC" w14:textId="33B30441" w:rsidR="00C90254" w:rsidRPr="00C70209" w:rsidRDefault="001A475D" w:rsidP="005B2300">
            <w:pPr>
              <w:pStyle w:val="Tabletext-evidencematrix"/>
              <w:rPr>
                <w:shd w:val="clear" w:color="auto" w:fill="FFFFFF" w:themeFill="background1"/>
              </w:rPr>
            </w:pPr>
            <w:r w:rsidRPr="001A475D">
              <w:rPr>
                <w:i/>
              </w:rPr>
              <w:t>P = </w:t>
            </w:r>
            <w:r w:rsidR="00C90254" w:rsidRPr="00C70209">
              <w:t>NR</w:t>
            </w:r>
          </w:p>
        </w:tc>
      </w:tr>
      <w:tr w:rsidR="00C90254" w:rsidRPr="00C70209" w14:paraId="52C090B6" w14:textId="77777777" w:rsidTr="00C90254">
        <w:tc>
          <w:tcPr>
            <w:tcW w:w="383" w:type="pct"/>
            <w:vMerge/>
            <w:shd w:val="clear" w:color="auto" w:fill="auto"/>
          </w:tcPr>
          <w:p w14:paraId="13800514" w14:textId="77777777" w:rsidR="00C90254" w:rsidRPr="00C70209" w:rsidRDefault="00C90254" w:rsidP="005B2300">
            <w:pPr>
              <w:pStyle w:val="Tabletext"/>
              <w:rPr>
                <w:sz w:val="16"/>
                <w:szCs w:val="16"/>
              </w:rPr>
            </w:pPr>
          </w:p>
        </w:tc>
        <w:tc>
          <w:tcPr>
            <w:tcW w:w="491" w:type="pct"/>
            <w:vMerge/>
            <w:shd w:val="clear" w:color="auto" w:fill="auto"/>
          </w:tcPr>
          <w:p w14:paraId="314F908E" w14:textId="77777777" w:rsidR="00C90254" w:rsidRPr="00C70209" w:rsidRDefault="00C90254" w:rsidP="005B2300">
            <w:pPr>
              <w:pStyle w:val="Tabletext"/>
              <w:rPr>
                <w:szCs w:val="16"/>
              </w:rPr>
            </w:pPr>
          </w:p>
        </w:tc>
        <w:tc>
          <w:tcPr>
            <w:tcW w:w="491" w:type="pct"/>
            <w:vMerge/>
            <w:shd w:val="clear" w:color="auto" w:fill="auto"/>
          </w:tcPr>
          <w:p w14:paraId="54696B94" w14:textId="77777777" w:rsidR="00C90254" w:rsidRPr="00C70209" w:rsidRDefault="00C90254" w:rsidP="005B2300">
            <w:pPr>
              <w:pStyle w:val="Tabletext"/>
              <w:rPr>
                <w:szCs w:val="16"/>
              </w:rPr>
            </w:pPr>
          </w:p>
        </w:tc>
        <w:tc>
          <w:tcPr>
            <w:tcW w:w="491" w:type="pct"/>
            <w:vMerge/>
            <w:shd w:val="clear" w:color="auto" w:fill="auto"/>
          </w:tcPr>
          <w:p w14:paraId="6B50FE5B" w14:textId="77777777" w:rsidR="00C90254" w:rsidRPr="00C70209" w:rsidRDefault="00C90254" w:rsidP="005B2300">
            <w:pPr>
              <w:pStyle w:val="Tabletext"/>
              <w:rPr>
                <w:szCs w:val="16"/>
              </w:rPr>
            </w:pPr>
          </w:p>
        </w:tc>
        <w:tc>
          <w:tcPr>
            <w:tcW w:w="491" w:type="pct"/>
            <w:vMerge/>
            <w:shd w:val="clear" w:color="auto" w:fill="auto"/>
          </w:tcPr>
          <w:p w14:paraId="1D3AD0FD" w14:textId="77777777" w:rsidR="00C90254" w:rsidRPr="00C70209" w:rsidRDefault="00C90254" w:rsidP="005B2300">
            <w:pPr>
              <w:pStyle w:val="Tabletext"/>
              <w:rPr>
                <w:sz w:val="16"/>
                <w:szCs w:val="16"/>
              </w:rPr>
            </w:pPr>
          </w:p>
        </w:tc>
        <w:tc>
          <w:tcPr>
            <w:tcW w:w="492" w:type="pct"/>
            <w:shd w:val="clear" w:color="auto" w:fill="auto"/>
          </w:tcPr>
          <w:p w14:paraId="74702AFC" w14:textId="77777777" w:rsidR="00C90254" w:rsidRPr="00C70209" w:rsidRDefault="00C90254" w:rsidP="005B2300">
            <w:pPr>
              <w:pStyle w:val="Tabletext-evidencematrix"/>
            </w:pPr>
            <w:r w:rsidRPr="00C70209">
              <w:t>Average PELOD score on day 1</w:t>
            </w:r>
          </w:p>
        </w:tc>
        <w:tc>
          <w:tcPr>
            <w:tcW w:w="527" w:type="pct"/>
            <w:shd w:val="clear" w:color="auto" w:fill="auto"/>
          </w:tcPr>
          <w:p w14:paraId="0E2E04C7" w14:textId="77777777" w:rsidR="00C90254" w:rsidRPr="00C70209" w:rsidRDefault="00C90254" w:rsidP="005B2300">
            <w:pPr>
              <w:pStyle w:val="Tabletext-evidencematrix"/>
            </w:pPr>
            <w:r w:rsidRPr="00C70209">
              <w:t>5.3 ± 6.3 (60)</w:t>
            </w:r>
          </w:p>
        </w:tc>
        <w:tc>
          <w:tcPr>
            <w:tcW w:w="527" w:type="pct"/>
            <w:gridSpan w:val="2"/>
            <w:shd w:val="clear" w:color="auto" w:fill="auto"/>
          </w:tcPr>
          <w:p w14:paraId="167A0A41" w14:textId="77777777" w:rsidR="00C90254" w:rsidRPr="00C70209" w:rsidRDefault="00C90254" w:rsidP="005B2300">
            <w:pPr>
              <w:pStyle w:val="Tabletext-evidencematrix"/>
            </w:pPr>
            <w:r w:rsidRPr="00C70209">
              <w:t>4.9 ± 5.4 (64)</w:t>
            </w:r>
          </w:p>
        </w:tc>
        <w:tc>
          <w:tcPr>
            <w:tcW w:w="527" w:type="pct"/>
            <w:gridSpan w:val="2"/>
            <w:shd w:val="clear" w:color="auto" w:fill="auto"/>
          </w:tcPr>
          <w:p w14:paraId="62E82FC9" w14:textId="6DD036F0" w:rsidR="00C90254" w:rsidRPr="00C70209" w:rsidRDefault="00C90254" w:rsidP="005B2300">
            <w:pPr>
              <w:pStyle w:val="Tabletext-evidencematrix"/>
            </w:pPr>
            <w:r w:rsidRPr="00C70209">
              <w:t xml:space="preserve">MD </w:t>
            </w:r>
            <w:r w:rsidR="00E64EC2" w:rsidRPr="00C70209">
              <w:t>–0</w:t>
            </w:r>
            <w:r w:rsidRPr="00C70209">
              <w:t>.4 [</w:t>
            </w:r>
            <w:r w:rsidR="00E64EC2" w:rsidRPr="00C70209">
              <w:t>–2</w:t>
            </w:r>
            <w:r w:rsidRPr="00C70209">
              <w:t>.5, 0.4]</w:t>
            </w:r>
          </w:p>
        </w:tc>
        <w:tc>
          <w:tcPr>
            <w:tcW w:w="580" w:type="pct"/>
            <w:shd w:val="clear" w:color="auto" w:fill="auto"/>
          </w:tcPr>
          <w:p w14:paraId="007E1980" w14:textId="6D662A51" w:rsidR="00C90254" w:rsidRPr="00C70209" w:rsidRDefault="00C90254" w:rsidP="005B2300">
            <w:pPr>
              <w:pStyle w:val="Tabletext-evidencematrix"/>
              <w:rPr>
                <w:i/>
              </w:rPr>
            </w:pPr>
            <w:r w:rsidRPr="00C70209">
              <w:rPr>
                <w:i/>
              </w:rPr>
              <w:t>No significant difference</w:t>
            </w:r>
          </w:p>
          <w:p w14:paraId="00A4F110" w14:textId="077932C2" w:rsidR="00C90254" w:rsidRPr="00C70209" w:rsidRDefault="001A475D" w:rsidP="005B2300">
            <w:pPr>
              <w:pStyle w:val="Tabletext-evidencematrix"/>
              <w:rPr>
                <w:shd w:val="clear" w:color="auto" w:fill="FFFFFF" w:themeFill="background1"/>
              </w:rPr>
            </w:pPr>
            <w:r w:rsidRPr="001A475D">
              <w:rPr>
                <w:i/>
              </w:rPr>
              <w:t>P = </w:t>
            </w:r>
            <w:r w:rsidR="00C90254" w:rsidRPr="00C70209">
              <w:t>NR</w:t>
            </w:r>
          </w:p>
        </w:tc>
      </w:tr>
      <w:tr w:rsidR="00C90254" w:rsidRPr="00C70209" w14:paraId="408CA608" w14:textId="77777777" w:rsidTr="00C90254">
        <w:tc>
          <w:tcPr>
            <w:tcW w:w="383" w:type="pct"/>
            <w:vMerge/>
            <w:shd w:val="clear" w:color="auto" w:fill="auto"/>
          </w:tcPr>
          <w:p w14:paraId="407C674D" w14:textId="77777777" w:rsidR="00C90254" w:rsidRPr="00C70209" w:rsidRDefault="00C90254" w:rsidP="005B2300">
            <w:pPr>
              <w:pStyle w:val="Tabletext"/>
              <w:rPr>
                <w:sz w:val="16"/>
                <w:szCs w:val="16"/>
              </w:rPr>
            </w:pPr>
          </w:p>
        </w:tc>
        <w:tc>
          <w:tcPr>
            <w:tcW w:w="491" w:type="pct"/>
            <w:vMerge/>
            <w:shd w:val="clear" w:color="auto" w:fill="auto"/>
          </w:tcPr>
          <w:p w14:paraId="7F93C3A5" w14:textId="77777777" w:rsidR="00C90254" w:rsidRPr="00C70209" w:rsidRDefault="00C90254" w:rsidP="005B2300">
            <w:pPr>
              <w:pStyle w:val="Tabletext"/>
              <w:rPr>
                <w:szCs w:val="16"/>
              </w:rPr>
            </w:pPr>
          </w:p>
        </w:tc>
        <w:tc>
          <w:tcPr>
            <w:tcW w:w="491" w:type="pct"/>
            <w:vMerge/>
            <w:shd w:val="clear" w:color="auto" w:fill="auto"/>
          </w:tcPr>
          <w:p w14:paraId="62C58681" w14:textId="77777777" w:rsidR="00C90254" w:rsidRPr="00C70209" w:rsidRDefault="00C90254" w:rsidP="005B2300">
            <w:pPr>
              <w:pStyle w:val="Tabletext"/>
              <w:rPr>
                <w:szCs w:val="16"/>
              </w:rPr>
            </w:pPr>
          </w:p>
        </w:tc>
        <w:tc>
          <w:tcPr>
            <w:tcW w:w="491" w:type="pct"/>
            <w:vMerge/>
            <w:shd w:val="clear" w:color="auto" w:fill="auto"/>
          </w:tcPr>
          <w:p w14:paraId="4EC5DC8D" w14:textId="77777777" w:rsidR="00C90254" w:rsidRPr="00C70209" w:rsidRDefault="00C90254" w:rsidP="005B2300">
            <w:pPr>
              <w:pStyle w:val="Tabletext"/>
              <w:rPr>
                <w:szCs w:val="16"/>
              </w:rPr>
            </w:pPr>
          </w:p>
        </w:tc>
        <w:tc>
          <w:tcPr>
            <w:tcW w:w="491" w:type="pct"/>
            <w:vMerge/>
            <w:shd w:val="clear" w:color="auto" w:fill="auto"/>
          </w:tcPr>
          <w:p w14:paraId="17AAF753" w14:textId="77777777" w:rsidR="00C90254" w:rsidRPr="00C70209" w:rsidRDefault="00C90254" w:rsidP="005B2300">
            <w:pPr>
              <w:pStyle w:val="Tabletext"/>
              <w:rPr>
                <w:sz w:val="16"/>
                <w:szCs w:val="16"/>
              </w:rPr>
            </w:pPr>
          </w:p>
        </w:tc>
        <w:tc>
          <w:tcPr>
            <w:tcW w:w="492" w:type="pct"/>
            <w:shd w:val="clear" w:color="auto" w:fill="auto"/>
          </w:tcPr>
          <w:p w14:paraId="14DEE66C" w14:textId="77777777" w:rsidR="00C90254" w:rsidRPr="00C70209" w:rsidRDefault="00C90254" w:rsidP="005B2300">
            <w:pPr>
              <w:pStyle w:val="Tabletext-evidencematrix"/>
            </w:pPr>
            <w:r w:rsidRPr="00C70209">
              <w:t>Highest daily PELOD score after day 1</w:t>
            </w:r>
          </w:p>
        </w:tc>
        <w:tc>
          <w:tcPr>
            <w:tcW w:w="527" w:type="pct"/>
            <w:shd w:val="clear" w:color="auto" w:fill="auto"/>
          </w:tcPr>
          <w:p w14:paraId="463A8AB6" w14:textId="77777777" w:rsidR="00C90254" w:rsidRPr="00C70209" w:rsidRDefault="00C90254" w:rsidP="005B2300">
            <w:pPr>
              <w:pStyle w:val="Tabletext-evidencematrix"/>
            </w:pPr>
            <w:r w:rsidRPr="00C70209">
              <w:t>7.4 ± 9.6 (60)</w:t>
            </w:r>
          </w:p>
        </w:tc>
        <w:tc>
          <w:tcPr>
            <w:tcW w:w="527" w:type="pct"/>
            <w:gridSpan w:val="2"/>
            <w:shd w:val="clear" w:color="auto" w:fill="auto"/>
          </w:tcPr>
          <w:p w14:paraId="4EE83AEA" w14:textId="77777777" w:rsidR="00C90254" w:rsidRPr="00C70209" w:rsidRDefault="00C90254" w:rsidP="005B2300">
            <w:pPr>
              <w:pStyle w:val="Tabletext-evidencematrix"/>
            </w:pPr>
            <w:r w:rsidRPr="00C70209">
              <w:t>7.6 ± 8.8 (64)</w:t>
            </w:r>
          </w:p>
        </w:tc>
        <w:tc>
          <w:tcPr>
            <w:tcW w:w="527" w:type="pct"/>
            <w:gridSpan w:val="2"/>
            <w:shd w:val="clear" w:color="auto" w:fill="auto"/>
          </w:tcPr>
          <w:p w14:paraId="3E28F1D5" w14:textId="7B376A5E" w:rsidR="00C90254" w:rsidRPr="00C70209" w:rsidRDefault="00C90254" w:rsidP="005B2300">
            <w:pPr>
              <w:pStyle w:val="Tabletext-evidencematrix"/>
            </w:pPr>
            <w:r w:rsidRPr="00C70209">
              <w:t>MD 0.3 [</w:t>
            </w:r>
            <w:r w:rsidR="00E64EC2" w:rsidRPr="00C70209">
              <w:t>–3</w:t>
            </w:r>
            <w:r w:rsidRPr="00C70209">
              <w:t>.0, 3.5]</w:t>
            </w:r>
          </w:p>
        </w:tc>
        <w:tc>
          <w:tcPr>
            <w:tcW w:w="580" w:type="pct"/>
            <w:shd w:val="clear" w:color="auto" w:fill="auto"/>
          </w:tcPr>
          <w:p w14:paraId="43D25584" w14:textId="037257C5" w:rsidR="00C90254" w:rsidRPr="00C70209" w:rsidRDefault="00C90254" w:rsidP="005B2300">
            <w:pPr>
              <w:pStyle w:val="Tabletext-evidencematrix"/>
              <w:rPr>
                <w:i/>
              </w:rPr>
            </w:pPr>
            <w:r w:rsidRPr="00C70209">
              <w:rPr>
                <w:i/>
              </w:rPr>
              <w:t>No significant difference</w:t>
            </w:r>
          </w:p>
          <w:p w14:paraId="77277A52" w14:textId="55B092A7" w:rsidR="00C90254" w:rsidRPr="00C70209" w:rsidRDefault="001A475D" w:rsidP="005B2300">
            <w:pPr>
              <w:pStyle w:val="Tabletext-evidencematrix"/>
              <w:rPr>
                <w:shd w:val="clear" w:color="auto" w:fill="FFFFFF" w:themeFill="background1"/>
              </w:rPr>
            </w:pPr>
            <w:r w:rsidRPr="001A475D">
              <w:rPr>
                <w:i/>
              </w:rPr>
              <w:t>P = </w:t>
            </w:r>
            <w:r w:rsidR="00C90254" w:rsidRPr="00C70209">
              <w:t>NR</w:t>
            </w:r>
          </w:p>
        </w:tc>
      </w:tr>
      <w:tr w:rsidR="00C90254" w:rsidRPr="00C70209" w14:paraId="0C50454E" w14:textId="77777777" w:rsidTr="00C90254">
        <w:tc>
          <w:tcPr>
            <w:tcW w:w="383" w:type="pct"/>
            <w:vMerge/>
            <w:shd w:val="clear" w:color="auto" w:fill="auto"/>
          </w:tcPr>
          <w:p w14:paraId="6ECA5FB0" w14:textId="77777777" w:rsidR="00C90254" w:rsidRPr="00C70209" w:rsidRDefault="00C90254" w:rsidP="005B2300">
            <w:pPr>
              <w:pStyle w:val="Tabletext"/>
              <w:rPr>
                <w:sz w:val="16"/>
                <w:szCs w:val="16"/>
              </w:rPr>
            </w:pPr>
          </w:p>
        </w:tc>
        <w:tc>
          <w:tcPr>
            <w:tcW w:w="491" w:type="pct"/>
            <w:vMerge/>
            <w:shd w:val="clear" w:color="auto" w:fill="auto"/>
          </w:tcPr>
          <w:p w14:paraId="64C5DA85" w14:textId="77777777" w:rsidR="00C90254" w:rsidRPr="00C70209" w:rsidRDefault="00C90254" w:rsidP="005B2300">
            <w:pPr>
              <w:pStyle w:val="Tabletext"/>
              <w:rPr>
                <w:szCs w:val="16"/>
              </w:rPr>
            </w:pPr>
          </w:p>
        </w:tc>
        <w:tc>
          <w:tcPr>
            <w:tcW w:w="491" w:type="pct"/>
            <w:vMerge/>
            <w:shd w:val="clear" w:color="auto" w:fill="auto"/>
          </w:tcPr>
          <w:p w14:paraId="155D1CA0" w14:textId="77777777" w:rsidR="00C90254" w:rsidRPr="00C70209" w:rsidRDefault="00C90254" w:rsidP="005B2300">
            <w:pPr>
              <w:pStyle w:val="Tabletext"/>
              <w:rPr>
                <w:szCs w:val="16"/>
              </w:rPr>
            </w:pPr>
          </w:p>
        </w:tc>
        <w:tc>
          <w:tcPr>
            <w:tcW w:w="491" w:type="pct"/>
            <w:vMerge/>
            <w:shd w:val="clear" w:color="auto" w:fill="auto"/>
          </w:tcPr>
          <w:p w14:paraId="301FE6B7" w14:textId="77777777" w:rsidR="00C90254" w:rsidRPr="00C70209" w:rsidRDefault="00C90254" w:rsidP="005B2300">
            <w:pPr>
              <w:pStyle w:val="Tabletext"/>
              <w:rPr>
                <w:szCs w:val="16"/>
              </w:rPr>
            </w:pPr>
          </w:p>
        </w:tc>
        <w:tc>
          <w:tcPr>
            <w:tcW w:w="491" w:type="pct"/>
            <w:vMerge/>
            <w:shd w:val="clear" w:color="auto" w:fill="auto"/>
          </w:tcPr>
          <w:p w14:paraId="52E2C3FC" w14:textId="77777777" w:rsidR="00C90254" w:rsidRPr="00C70209" w:rsidRDefault="00C90254" w:rsidP="005B2300">
            <w:pPr>
              <w:pStyle w:val="Tabletext"/>
              <w:rPr>
                <w:sz w:val="16"/>
                <w:szCs w:val="16"/>
              </w:rPr>
            </w:pPr>
          </w:p>
        </w:tc>
        <w:tc>
          <w:tcPr>
            <w:tcW w:w="492" w:type="pct"/>
            <w:shd w:val="clear" w:color="auto" w:fill="auto"/>
          </w:tcPr>
          <w:p w14:paraId="60857BA7" w14:textId="77777777" w:rsidR="00C90254" w:rsidRPr="00C70209" w:rsidRDefault="00C90254" w:rsidP="005B2300">
            <w:pPr>
              <w:pStyle w:val="Tabletext-evidencematrix"/>
            </w:pPr>
            <w:r w:rsidRPr="00C70209">
              <w:t>Change in PELOD score</w:t>
            </w:r>
          </w:p>
        </w:tc>
        <w:tc>
          <w:tcPr>
            <w:tcW w:w="527" w:type="pct"/>
            <w:shd w:val="clear" w:color="auto" w:fill="auto"/>
          </w:tcPr>
          <w:p w14:paraId="7BE59F17" w14:textId="77777777" w:rsidR="00C90254" w:rsidRPr="00C70209" w:rsidRDefault="00C90254" w:rsidP="005B2300">
            <w:pPr>
              <w:pStyle w:val="Tabletext-evidencematrix"/>
            </w:pPr>
            <w:r w:rsidRPr="00C70209">
              <w:t>2.1 ± 6.3 (60)</w:t>
            </w:r>
          </w:p>
        </w:tc>
        <w:tc>
          <w:tcPr>
            <w:tcW w:w="527" w:type="pct"/>
            <w:gridSpan w:val="2"/>
            <w:shd w:val="clear" w:color="auto" w:fill="auto"/>
          </w:tcPr>
          <w:p w14:paraId="33152500" w14:textId="77777777" w:rsidR="00C90254" w:rsidRPr="00C70209" w:rsidRDefault="00C90254" w:rsidP="005B2300">
            <w:pPr>
              <w:pStyle w:val="Tabletext-evidencematrix"/>
            </w:pPr>
            <w:r w:rsidRPr="00C70209">
              <w:t>2.8 ± 6.7 (64)</w:t>
            </w:r>
          </w:p>
        </w:tc>
        <w:tc>
          <w:tcPr>
            <w:tcW w:w="527" w:type="pct"/>
            <w:gridSpan w:val="2"/>
            <w:shd w:val="clear" w:color="auto" w:fill="auto"/>
          </w:tcPr>
          <w:p w14:paraId="4D393D5A" w14:textId="5ED1F5D7" w:rsidR="00C90254" w:rsidRPr="00C70209" w:rsidRDefault="00C90254" w:rsidP="005B2300">
            <w:pPr>
              <w:pStyle w:val="Tabletext-evidencematrix"/>
            </w:pPr>
            <w:r w:rsidRPr="00C70209">
              <w:t>MD 0.6 [</w:t>
            </w:r>
            <w:r w:rsidR="00E64EC2" w:rsidRPr="00C70209">
              <w:t>–1</w:t>
            </w:r>
            <w:r w:rsidRPr="00C70209">
              <w:t>.7, 2.9]</w:t>
            </w:r>
          </w:p>
        </w:tc>
        <w:tc>
          <w:tcPr>
            <w:tcW w:w="580" w:type="pct"/>
            <w:shd w:val="clear" w:color="auto" w:fill="auto"/>
          </w:tcPr>
          <w:p w14:paraId="27F3830F" w14:textId="549DDB16" w:rsidR="00C90254" w:rsidRPr="00C70209" w:rsidRDefault="00C90254" w:rsidP="005B2300">
            <w:pPr>
              <w:pStyle w:val="Tabletext-evidencematrix"/>
              <w:rPr>
                <w:i/>
              </w:rPr>
            </w:pPr>
            <w:r w:rsidRPr="00C70209">
              <w:rPr>
                <w:i/>
              </w:rPr>
              <w:t>No significant difference</w:t>
            </w:r>
          </w:p>
          <w:p w14:paraId="43F7965D" w14:textId="29B481B5" w:rsidR="00C90254" w:rsidRPr="00C70209" w:rsidRDefault="001A475D" w:rsidP="005B2300">
            <w:pPr>
              <w:pStyle w:val="Tabletext-evidencematrix"/>
              <w:rPr>
                <w:shd w:val="clear" w:color="auto" w:fill="FFFFFF" w:themeFill="background1"/>
              </w:rPr>
            </w:pPr>
            <w:r w:rsidRPr="001A475D">
              <w:rPr>
                <w:i/>
              </w:rPr>
              <w:t>P = </w:t>
            </w:r>
            <w:r w:rsidR="00C90254" w:rsidRPr="00C70209">
              <w:t>NR</w:t>
            </w:r>
          </w:p>
        </w:tc>
      </w:tr>
      <w:tr w:rsidR="0029666C" w:rsidRPr="00C70209" w14:paraId="1B58DC56" w14:textId="77777777" w:rsidTr="00C90254">
        <w:tc>
          <w:tcPr>
            <w:tcW w:w="383" w:type="pct"/>
            <w:vMerge w:val="restart"/>
            <w:shd w:val="clear" w:color="auto" w:fill="auto"/>
          </w:tcPr>
          <w:p w14:paraId="7E7F7ACD" w14:textId="14F9DC46" w:rsidR="0029666C" w:rsidRPr="00C70209" w:rsidRDefault="0029666C" w:rsidP="005B2300">
            <w:pPr>
              <w:pStyle w:val="Tabletext-evidencematrix"/>
            </w:pPr>
            <w:r w:rsidRPr="00C70209">
              <w:t>Willems 2010</w:t>
            </w:r>
            <w:r w:rsidR="00E1112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5</w:t>
            </w:r>
            <w:r w:rsidR="00E1112B" w:rsidRPr="00C70209">
              <w:fldChar w:fldCharType="end"/>
            </w:r>
          </w:p>
          <w:p w14:paraId="7B9716E3" w14:textId="77777777" w:rsidR="0029666C" w:rsidRPr="00C70209" w:rsidRDefault="0029666C" w:rsidP="005B2300">
            <w:pPr>
              <w:pStyle w:val="Tabletext-evidencematrix"/>
            </w:pPr>
            <w:r w:rsidRPr="00C70209">
              <w:t>Level II</w:t>
            </w:r>
          </w:p>
          <w:p w14:paraId="6E55EB96" w14:textId="77777777" w:rsidR="0029666C" w:rsidRPr="00C70209" w:rsidRDefault="0029666C" w:rsidP="005B2300">
            <w:pPr>
              <w:pStyle w:val="Tabletext-evidencematrix"/>
              <w:rPr>
                <w:i/>
              </w:rPr>
            </w:pPr>
            <w:r w:rsidRPr="00C70209">
              <w:rPr>
                <w:i/>
              </w:rPr>
              <w:t>Good</w:t>
            </w:r>
          </w:p>
          <w:p w14:paraId="713BD3B3" w14:textId="77777777" w:rsidR="00C90254" w:rsidRPr="00C70209" w:rsidRDefault="00C90254" w:rsidP="005B2300">
            <w:pPr>
              <w:pStyle w:val="Tabletext-subanalysis"/>
              <w:rPr>
                <w:i/>
              </w:rPr>
            </w:pPr>
            <w:r w:rsidRPr="00C70209">
              <w:t>*subgroup of patients from the TRIPICU study</w:t>
            </w:r>
          </w:p>
        </w:tc>
        <w:tc>
          <w:tcPr>
            <w:tcW w:w="491" w:type="pct"/>
            <w:vMerge w:val="restart"/>
            <w:shd w:val="clear" w:color="auto" w:fill="auto"/>
          </w:tcPr>
          <w:p w14:paraId="1F355DC2" w14:textId="77777777" w:rsidR="0029666C" w:rsidRPr="00C70209" w:rsidRDefault="0029666C" w:rsidP="005B2300">
            <w:pPr>
              <w:pStyle w:val="Tabletext-evidencematrix"/>
            </w:pPr>
            <w:r w:rsidRPr="00C70209">
              <w:t>N=125</w:t>
            </w:r>
          </w:p>
        </w:tc>
        <w:tc>
          <w:tcPr>
            <w:tcW w:w="491" w:type="pct"/>
            <w:vMerge w:val="restart"/>
            <w:shd w:val="clear" w:color="auto" w:fill="auto"/>
          </w:tcPr>
          <w:p w14:paraId="5D5AAC53" w14:textId="3CC35CA6" w:rsidR="0029666C" w:rsidRPr="00C70209" w:rsidRDefault="00C90254" w:rsidP="005B2300">
            <w:pPr>
              <w:pStyle w:val="Tabletext-evidencematrix"/>
              <w:rPr>
                <w:vertAlign w:val="superscript"/>
              </w:rPr>
            </w:pPr>
            <w:r w:rsidRPr="00C70209">
              <w:t>Children (</w:t>
            </w:r>
            <w:r w:rsidR="0029666C" w:rsidRPr="00C70209">
              <w:t>aged 28 days to 14 years</w:t>
            </w:r>
            <w:r w:rsidRPr="00C70209">
              <w:t>)</w:t>
            </w:r>
            <w:r w:rsidR="0029666C" w:rsidRPr="00C70209">
              <w:t xml:space="preserve"> post</w:t>
            </w:r>
            <w:r w:rsidR="003837B1" w:rsidRPr="00C70209">
              <w:t>-</w:t>
            </w:r>
            <w:r w:rsidR="0029666C" w:rsidRPr="00C70209">
              <w:t>cardiac surgery or catheterisation</w:t>
            </w:r>
            <w:r w:rsidR="0029666C" w:rsidRPr="00C70209">
              <w:rPr>
                <w:vertAlign w:val="superscript"/>
              </w:rPr>
              <w:t xml:space="preserve"> c</w:t>
            </w:r>
          </w:p>
        </w:tc>
        <w:tc>
          <w:tcPr>
            <w:tcW w:w="491" w:type="pct"/>
            <w:vMerge w:val="restart"/>
            <w:shd w:val="clear" w:color="auto" w:fill="auto"/>
          </w:tcPr>
          <w:p w14:paraId="7A91C59D" w14:textId="77777777" w:rsidR="0029666C" w:rsidRPr="00C70209" w:rsidRDefault="00C90254" w:rsidP="005B2300">
            <w:pPr>
              <w:pStyle w:val="Tabletext-evidencematrix"/>
            </w:pPr>
            <w:r w:rsidRPr="00C70209">
              <w:t>Multicentre, Belgium, Canada, USA</w:t>
            </w:r>
          </w:p>
        </w:tc>
        <w:tc>
          <w:tcPr>
            <w:tcW w:w="491" w:type="pct"/>
            <w:vMerge w:val="restart"/>
            <w:shd w:val="clear" w:color="auto" w:fill="auto"/>
          </w:tcPr>
          <w:p w14:paraId="45571398" w14:textId="6DBA6F90" w:rsidR="0029666C" w:rsidRPr="00C70209" w:rsidRDefault="0029666C" w:rsidP="005B2300">
            <w:pPr>
              <w:pStyle w:val="Tabletext-evidencematrix"/>
            </w:pPr>
            <w:r w:rsidRPr="00C70209">
              <w:t xml:space="preserve">Restrictive RBC transfusion </w:t>
            </w:r>
            <w:r w:rsidR="00C91BAE" w:rsidRPr="00C70209">
              <w:t>versus</w:t>
            </w:r>
            <w:r w:rsidRPr="00C70209">
              <w:t xml:space="preserve"> liberal RBC transfusion </w:t>
            </w:r>
          </w:p>
        </w:tc>
        <w:tc>
          <w:tcPr>
            <w:tcW w:w="492" w:type="pct"/>
            <w:shd w:val="clear" w:color="auto" w:fill="auto"/>
          </w:tcPr>
          <w:p w14:paraId="389775ED" w14:textId="77777777" w:rsidR="0029666C" w:rsidRPr="00C70209" w:rsidRDefault="0029666C" w:rsidP="005B2300">
            <w:pPr>
              <w:pStyle w:val="Tabletext-evidencematrix"/>
            </w:pPr>
            <w:r w:rsidRPr="00C70209">
              <w:t>New or progressive MODs (total)</w:t>
            </w:r>
          </w:p>
        </w:tc>
        <w:tc>
          <w:tcPr>
            <w:tcW w:w="527" w:type="pct"/>
            <w:shd w:val="clear" w:color="auto" w:fill="auto"/>
          </w:tcPr>
          <w:p w14:paraId="2593D86B" w14:textId="77777777" w:rsidR="0029666C" w:rsidRPr="00C70209" w:rsidRDefault="0029666C" w:rsidP="005B2300">
            <w:pPr>
              <w:pStyle w:val="Tabletext-evidencematrix"/>
            </w:pPr>
            <w:r w:rsidRPr="00C70209">
              <w:t>8/63 (12.7%)</w:t>
            </w:r>
          </w:p>
        </w:tc>
        <w:tc>
          <w:tcPr>
            <w:tcW w:w="527" w:type="pct"/>
            <w:gridSpan w:val="2"/>
            <w:shd w:val="clear" w:color="auto" w:fill="auto"/>
          </w:tcPr>
          <w:p w14:paraId="33E25A1D" w14:textId="77777777" w:rsidR="0029666C" w:rsidRPr="00C70209" w:rsidRDefault="0029666C" w:rsidP="005B2300">
            <w:pPr>
              <w:pStyle w:val="Tabletext-evidencematrix"/>
            </w:pPr>
            <w:r w:rsidRPr="00C70209">
              <w:t>4/62 (6.5%)</w:t>
            </w:r>
          </w:p>
        </w:tc>
        <w:tc>
          <w:tcPr>
            <w:tcW w:w="527" w:type="pct"/>
            <w:gridSpan w:val="2"/>
            <w:shd w:val="clear" w:color="auto" w:fill="auto"/>
          </w:tcPr>
          <w:p w14:paraId="0DA7CAD4" w14:textId="3F2D271A" w:rsidR="0029666C" w:rsidRPr="00C70209" w:rsidRDefault="0029666C" w:rsidP="005B2300">
            <w:pPr>
              <w:pStyle w:val="Tabletext-evidencematrix"/>
            </w:pPr>
            <w:r w:rsidRPr="00C70209">
              <w:t>ARR 6.2 [</w:t>
            </w:r>
            <w:r w:rsidR="00E64EC2" w:rsidRPr="00C70209">
              <w:t>–7</w:t>
            </w:r>
            <w:r w:rsidRPr="00C70209">
              <w:t>.6, 10.4]</w:t>
            </w:r>
          </w:p>
        </w:tc>
        <w:tc>
          <w:tcPr>
            <w:tcW w:w="580" w:type="pct"/>
            <w:shd w:val="clear" w:color="auto" w:fill="auto"/>
          </w:tcPr>
          <w:p w14:paraId="791CD4A5" w14:textId="46EAAF83" w:rsidR="0029666C" w:rsidRPr="00C70209" w:rsidRDefault="0029666C" w:rsidP="005B2300">
            <w:pPr>
              <w:pStyle w:val="Tabletext-evidencematrix"/>
              <w:rPr>
                <w:i/>
              </w:rPr>
            </w:pPr>
            <w:r w:rsidRPr="00C70209">
              <w:rPr>
                <w:i/>
              </w:rPr>
              <w:t>No significant difference</w:t>
            </w:r>
          </w:p>
          <w:p w14:paraId="6216AF88" w14:textId="28C354D3" w:rsidR="0029666C" w:rsidRPr="00C70209" w:rsidRDefault="001A475D" w:rsidP="005B2300">
            <w:pPr>
              <w:pStyle w:val="Tabletext-evidencematrix"/>
              <w:rPr>
                <w:shd w:val="clear" w:color="auto" w:fill="FFFFFF" w:themeFill="background1"/>
              </w:rPr>
            </w:pPr>
            <w:r w:rsidRPr="001A475D">
              <w:rPr>
                <w:i/>
              </w:rPr>
              <w:t>P = </w:t>
            </w:r>
            <w:r w:rsidR="0029666C" w:rsidRPr="00C70209">
              <w:t>0.36</w:t>
            </w:r>
          </w:p>
        </w:tc>
      </w:tr>
      <w:tr w:rsidR="00C90254" w:rsidRPr="00C70209" w14:paraId="2B4F9AD1" w14:textId="77777777" w:rsidTr="00C90254">
        <w:tc>
          <w:tcPr>
            <w:tcW w:w="383" w:type="pct"/>
            <w:vMerge/>
            <w:shd w:val="clear" w:color="auto" w:fill="auto"/>
          </w:tcPr>
          <w:p w14:paraId="3B09803F" w14:textId="77777777" w:rsidR="00C90254" w:rsidRPr="00C70209" w:rsidRDefault="00C90254" w:rsidP="005B2300">
            <w:pPr>
              <w:pStyle w:val="Tabletext-evidencematrix"/>
            </w:pPr>
          </w:p>
        </w:tc>
        <w:tc>
          <w:tcPr>
            <w:tcW w:w="491" w:type="pct"/>
            <w:vMerge/>
            <w:shd w:val="clear" w:color="auto" w:fill="auto"/>
          </w:tcPr>
          <w:p w14:paraId="7689C2C8" w14:textId="77777777" w:rsidR="00C90254" w:rsidRPr="00C70209" w:rsidRDefault="00C90254" w:rsidP="005B2300">
            <w:pPr>
              <w:pStyle w:val="Tabletext-evidencematrix"/>
            </w:pPr>
          </w:p>
        </w:tc>
        <w:tc>
          <w:tcPr>
            <w:tcW w:w="491" w:type="pct"/>
            <w:vMerge/>
            <w:shd w:val="clear" w:color="auto" w:fill="auto"/>
          </w:tcPr>
          <w:p w14:paraId="1E0260F4" w14:textId="77777777" w:rsidR="00C90254" w:rsidRPr="00C70209" w:rsidRDefault="00C90254" w:rsidP="005B2300">
            <w:pPr>
              <w:pStyle w:val="Tabletext-evidencematrix"/>
            </w:pPr>
          </w:p>
        </w:tc>
        <w:tc>
          <w:tcPr>
            <w:tcW w:w="491" w:type="pct"/>
            <w:vMerge/>
            <w:shd w:val="clear" w:color="auto" w:fill="auto"/>
          </w:tcPr>
          <w:p w14:paraId="5C4E3280" w14:textId="77777777" w:rsidR="00C90254" w:rsidRPr="00C70209" w:rsidRDefault="00C90254" w:rsidP="005B2300">
            <w:pPr>
              <w:pStyle w:val="Tabletext-evidencematrix"/>
            </w:pPr>
          </w:p>
        </w:tc>
        <w:tc>
          <w:tcPr>
            <w:tcW w:w="491" w:type="pct"/>
            <w:vMerge/>
            <w:shd w:val="clear" w:color="auto" w:fill="auto"/>
          </w:tcPr>
          <w:p w14:paraId="3EF44BBD" w14:textId="77777777" w:rsidR="00C90254" w:rsidRPr="00C70209" w:rsidRDefault="00C90254" w:rsidP="005B2300">
            <w:pPr>
              <w:pStyle w:val="Tabletext-evidencematrix"/>
            </w:pPr>
          </w:p>
        </w:tc>
        <w:tc>
          <w:tcPr>
            <w:tcW w:w="492" w:type="pct"/>
            <w:tcBorders>
              <w:bottom w:val="nil"/>
            </w:tcBorders>
            <w:shd w:val="clear" w:color="auto" w:fill="auto"/>
          </w:tcPr>
          <w:p w14:paraId="3D0A7970" w14:textId="77777777" w:rsidR="00C90254" w:rsidRPr="00C70209" w:rsidRDefault="00C90254" w:rsidP="005B2300">
            <w:pPr>
              <w:pStyle w:val="Tabletext-evidencematrix"/>
            </w:pPr>
          </w:p>
        </w:tc>
        <w:tc>
          <w:tcPr>
            <w:tcW w:w="1581" w:type="pct"/>
            <w:gridSpan w:val="5"/>
            <w:shd w:val="clear" w:color="auto" w:fill="auto"/>
          </w:tcPr>
          <w:p w14:paraId="55E1871E" w14:textId="77777777" w:rsidR="00C90254" w:rsidRPr="00C70209" w:rsidRDefault="00C90254" w:rsidP="005B2300">
            <w:pPr>
              <w:pStyle w:val="Tabletext-subanalysis"/>
              <w:rPr>
                <w:i/>
              </w:rPr>
            </w:pPr>
            <w:r w:rsidRPr="00C70209">
              <w:rPr>
                <w:i/>
              </w:rPr>
              <w:t>Subgroup analysis: patient age</w:t>
            </w:r>
          </w:p>
        </w:tc>
        <w:tc>
          <w:tcPr>
            <w:tcW w:w="580" w:type="pct"/>
            <w:shd w:val="clear" w:color="auto" w:fill="auto"/>
          </w:tcPr>
          <w:p w14:paraId="48096409" w14:textId="77777777" w:rsidR="00C90254" w:rsidRPr="00C70209" w:rsidRDefault="00C90254" w:rsidP="005B2300">
            <w:pPr>
              <w:pStyle w:val="Tabletext-evidencematrix"/>
              <w:rPr>
                <w:i/>
              </w:rPr>
            </w:pPr>
          </w:p>
        </w:tc>
      </w:tr>
      <w:tr w:rsidR="0029666C" w:rsidRPr="00C70209" w14:paraId="7445FA58" w14:textId="77777777" w:rsidTr="00C90254">
        <w:tc>
          <w:tcPr>
            <w:tcW w:w="383" w:type="pct"/>
            <w:vMerge/>
            <w:shd w:val="clear" w:color="auto" w:fill="auto"/>
          </w:tcPr>
          <w:p w14:paraId="27F30CD5" w14:textId="77777777" w:rsidR="0029666C" w:rsidRPr="00C70209" w:rsidRDefault="0029666C" w:rsidP="005B2300">
            <w:pPr>
              <w:pStyle w:val="Tabletext-evidencematrix"/>
              <w:rPr>
                <w:szCs w:val="16"/>
              </w:rPr>
            </w:pPr>
          </w:p>
        </w:tc>
        <w:tc>
          <w:tcPr>
            <w:tcW w:w="491" w:type="pct"/>
            <w:vMerge/>
            <w:shd w:val="clear" w:color="auto" w:fill="auto"/>
          </w:tcPr>
          <w:p w14:paraId="3240171B" w14:textId="77777777" w:rsidR="0029666C" w:rsidRPr="00C70209" w:rsidRDefault="0029666C" w:rsidP="005B2300">
            <w:pPr>
              <w:pStyle w:val="Tabletext-evidencematrix"/>
              <w:rPr>
                <w:szCs w:val="16"/>
              </w:rPr>
            </w:pPr>
          </w:p>
        </w:tc>
        <w:tc>
          <w:tcPr>
            <w:tcW w:w="491" w:type="pct"/>
            <w:vMerge/>
            <w:shd w:val="clear" w:color="auto" w:fill="auto"/>
          </w:tcPr>
          <w:p w14:paraId="5FC32479" w14:textId="77777777" w:rsidR="0029666C" w:rsidRPr="00C70209" w:rsidRDefault="0029666C" w:rsidP="005B2300">
            <w:pPr>
              <w:pStyle w:val="Tabletext-evidencematrix"/>
              <w:rPr>
                <w:szCs w:val="16"/>
              </w:rPr>
            </w:pPr>
          </w:p>
        </w:tc>
        <w:tc>
          <w:tcPr>
            <w:tcW w:w="491" w:type="pct"/>
            <w:vMerge/>
            <w:shd w:val="clear" w:color="auto" w:fill="auto"/>
          </w:tcPr>
          <w:p w14:paraId="5C5B229A" w14:textId="77777777" w:rsidR="0029666C" w:rsidRPr="00C70209" w:rsidRDefault="0029666C" w:rsidP="005B2300">
            <w:pPr>
              <w:pStyle w:val="Tabletext-evidencematrix"/>
              <w:rPr>
                <w:szCs w:val="16"/>
              </w:rPr>
            </w:pPr>
          </w:p>
        </w:tc>
        <w:tc>
          <w:tcPr>
            <w:tcW w:w="491" w:type="pct"/>
            <w:vMerge/>
            <w:shd w:val="clear" w:color="auto" w:fill="auto"/>
          </w:tcPr>
          <w:p w14:paraId="2F4B5652" w14:textId="77777777" w:rsidR="0029666C" w:rsidRPr="00C70209" w:rsidRDefault="0029666C" w:rsidP="005B2300">
            <w:pPr>
              <w:pStyle w:val="Tabletext-evidencematrix"/>
              <w:rPr>
                <w:szCs w:val="16"/>
              </w:rPr>
            </w:pPr>
          </w:p>
        </w:tc>
        <w:tc>
          <w:tcPr>
            <w:tcW w:w="492" w:type="pct"/>
            <w:tcBorders>
              <w:top w:val="nil"/>
            </w:tcBorders>
            <w:shd w:val="clear" w:color="auto" w:fill="auto"/>
          </w:tcPr>
          <w:p w14:paraId="783B6299" w14:textId="6326CC60" w:rsidR="0029666C" w:rsidRPr="00C70209" w:rsidRDefault="0029666C" w:rsidP="005B2300">
            <w:pPr>
              <w:pStyle w:val="Tabletext-subanalysis"/>
              <w:jc w:val="right"/>
            </w:pPr>
            <w:r w:rsidRPr="00C70209">
              <w:t xml:space="preserve">age </w:t>
            </w:r>
            <w:r w:rsidR="00FB7912" w:rsidRPr="00C70209">
              <w:t>≤</w:t>
            </w:r>
            <w:r w:rsidR="00C90254" w:rsidRPr="00C70209">
              <w:t>28 days</w:t>
            </w:r>
          </w:p>
        </w:tc>
        <w:tc>
          <w:tcPr>
            <w:tcW w:w="527" w:type="pct"/>
            <w:shd w:val="clear" w:color="auto" w:fill="auto"/>
          </w:tcPr>
          <w:p w14:paraId="19428D7B" w14:textId="77777777" w:rsidR="0029666C" w:rsidRPr="00C70209" w:rsidRDefault="0029666C" w:rsidP="005B2300">
            <w:pPr>
              <w:pStyle w:val="Tabletext-subanalysis"/>
            </w:pPr>
            <w:r w:rsidRPr="00C70209">
              <w:t>0/0 (0%)</w:t>
            </w:r>
          </w:p>
        </w:tc>
        <w:tc>
          <w:tcPr>
            <w:tcW w:w="527" w:type="pct"/>
            <w:gridSpan w:val="2"/>
            <w:shd w:val="clear" w:color="auto" w:fill="auto"/>
          </w:tcPr>
          <w:p w14:paraId="293A71F0" w14:textId="77777777" w:rsidR="0029666C" w:rsidRPr="00C70209" w:rsidRDefault="0029666C" w:rsidP="005B2300">
            <w:pPr>
              <w:pStyle w:val="Tabletext-subanalysis"/>
            </w:pPr>
            <w:r w:rsidRPr="00C70209">
              <w:t>0/1 (0%)</w:t>
            </w:r>
          </w:p>
        </w:tc>
        <w:tc>
          <w:tcPr>
            <w:tcW w:w="527" w:type="pct"/>
            <w:gridSpan w:val="2"/>
            <w:shd w:val="clear" w:color="auto" w:fill="auto"/>
          </w:tcPr>
          <w:p w14:paraId="4231DE40" w14:textId="77777777" w:rsidR="0029666C" w:rsidRPr="00C70209" w:rsidRDefault="0029666C" w:rsidP="005B2300">
            <w:pPr>
              <w:pStyle w:val="Tabletext-subanalysis"/>
            </w:pPr>
            <w:r w:rsidRPr="00C70209">
              <w:t>ARR 0.0 [0.0, 0.0]</w:t>
            </w:r>
          </w:p>
        </w:tc>
        <w:tc>
          <w:tcPr>
            <w:tcW w:w="580" w:type="pct"/>
            <w:shd w:val="clear" w:color="auto" w:fill="auto"/>
          </w:tcPr>
          <w:p w14:paraId="0E2823D5" w14:textId="345C0A3C" w:rsidR="0029666C" w:rsidRPr="00C70209" w:rsidRDefault="0029666C" w:rsidP="005B2300">
            <w:pPr>
              <w:pStyle w:val="Tabletext-subanalysis"/>
              <w:rPr>
                <w:i/>
              </w:rPr>
            </w:pPr>
            <w:r w:rsidRPr="00C70209">
              <w:rPr>
                <w:i/>
              </w:rPr>
              <w:t>No significant difference</w:t>
            </w:r>
          </w:p>
          <w:p w14:paraId="34F3490B" w14:textId="72452FCF" w:rsidR="0029666C" w:rsidRPr="00C70209" w:rsidRDefault="001A475D" w:rsidP="005B2300">
            <w:pPr>
              <w:pStyle w:val="Tabletext-subanalysis"/>
              <w:rPr>
                <w:shd w:val="clear" w:color="auto" w:fill="FFFFFF" w:themeFill="background1"/>
              </w:rPr>
            </w:pPr>
            <w:r w:rsidRPr="001A475D">
              <w:rPr>
                <w:i/>
              </w:rPr>
              <w:t>P = </w:t>
            </w:r>
            <w:r w:rsidR="0029666C" w:rsidRPr="00C70209">
              <w:t>NR</w:t>
            </w:r>
          </w:p>
        </w:tc>
      </w:tr>
      <w:tr w:rsidR="0029666C" w:rsidRPr="00C70209" w14:paraId="4C90DB3F" w14:textId="77777777" w:rsidTr="00C90254">
        <w:tc>
          <w:tcPr>
            <w:tcW w:w="383" w:type="pct"/>
            <w:vMerge/>
            <w:shd w:val="clear" w:color="auto" w:fill="auto"/>
          </w:tcPr>
          <w:p w14:paraId="3BA1E985" w14:textId="77777777" w:rsidR="0029666C" w:rsidRPr="00C70209" w:rsidRDefault="0029666C" w:rsidP="005B2300">
            <w:pPr>
              <w:pStyle w:val="Tabletext-evidencematrix"/>
              <w:rPr>
                <w:szCs w:val="16"/>
              </w:rPr>
            </w:pPr>
          </w:p>
        </w:tc>
        <w:tc>
          <w:tcPr>
            <w:tcW w:w="491" w:type="pct"/>
            <w:vMerge/>
            <w:shd w:val="clear" w:color="auto" w:fill="auto"/>
          </w:tcPr>
          <w:p w14:paraId="4D886E5B" w14:textId="77777777" w:rsidR="0029666C" w:rsidRPr="00C70209" w:rsidRDefault="0029666C" w:rsidP="005B2300">
            <w:pPr>
              <w:pStyle w:val="Tabletext-evidencematrix"/>
              <w:rPr>
                <w:szCs w:val="16"/>
              </w:rPr>
            </w:pPr>
          </w:p>
        </w:tc>
        <w:tc>
          <w:tcPr>
            <w:tcW w:w="491" w:type="pct"/>
            <w:vMerge/>
            <w:shd w:val="clear" w:color="auto" w:fill="auto"/>
          </w:tcPr>
          <w:p w14:paraId="05FE6723" w14:textId="77777777" w:rsidR="0029666C" w:rsidRPr="00C70209" w:rsidRDefault="0029666C" w:rsidP="005B2300">
            <w:pPr>
              <w:pStyle w:val="Tabletext-evidencematrix"/>
              <w:rPr>
                <w:szCs w:val="16"/>
              </w:rPr>
            </w:pPr>
          </w:p>
        </w:tc>
        <w:tc>
          <w:tcPr>
            <w:tcW w:w="491" w:type="pct"/>
            <w:vMerge/>
            <w:shd w:val="clear" w:color="auto" w:fill="auto"/>
          </w:tcPr>
          <w:p w14:paraId="0BC76789" w14:textId="77777777" w:rsidR="0029666C" w:rsidRPr="00C70209" w:rsidRDefault="0029666C" w:rsidP="005B2300">
            <w:pPr>
              <w:pStyle w:val="Tabletext-evidencematrix"/>
              <w:rPr>
                <w:szCs w:val="16"/>
              </w:rPr>
            </w:pPr>
          </w:p>
        </w:tc>
        <w:tc>
          <w:tcPr>
            <w:tcW w:w="491" w:type="pct"/>
            <w:vMerge/>
            <w:shd w:val="clear" w:color="auto" w:fill="auto"/>
          </w:tcPr>
          <w:p w14:paraId="7BDBA09F" w14:textId="77777777" w:rsidR="0029666C" w:rsidRPr="00C70209" w:rsidRDefault="0029666C" w:rsidP="005B2300">
            <w:pPr>
              <w:pStyle w:val="Tabletext-evidencematrix"/>
              <w:rPr>
                <w:szCs w:val="16"/>
              </w:rPr>
            </w:pPr>
          </w:p>
        </w:tc>
        <w:tc>
          <w:tcPr>
            <w:tcW w:w="492" w:type="pct"/>
            <w:shd w:val="clear" w:color="auto" w:fill="auto"/>
          </w:tcPr>
          <w:p w14:paraId="33ADFA42" w14:textId="38BCD210" w:rsidR="0029666C" w:rsidRPr="00C70209" w:rsidRDefault="00C90254" w:rsidP="005B2300">
            <w:pPr>
              <w:pStyle w:val="Tabletext-subanalysis"/>
              <w:jc w:val="right"/>
            </w:pPr>
            <w:r w:rsidRPr="00C70209">
              <w:t>age 29</w:t>
            </w:r>
            <w:r w:rsidR="00E64EC2" w:rsidRPr="00C70209">
              <w:t>–3</w:t>
            </w:r>
            <w:r w:rsidRPr="00C70209">
              <w:t>64 days</w:t>
            </w:r>
          </w:p>
        </w:tc>
        <w:tc>
          <w:tcPr>
            <w:tcW w:w="527" w:type="pct"/>
            <w:shd w:val="clear" w:color="auto" w:fill="auto"/>
          </w:tcPr>
          <w:p w14:paraId="3466919D" w14:textId="77777777" w:rsidR="0029666C" w:rsidRPr="00C70209" w:rsidRDefault="0029666C" w:rsidP="005B2300">
            <w:pPr>
              <w:pStyle w:val="Tabletext-subanalysis"/>
            </w:pPr>
            <w:r w:rsidRPr="00C70209">
              <w:t>4/33 (12.1%)</w:t>
            </w:r>
          </w:p>
        </w:tc>
        <w:tc>
          <w:tcPr>
            <w:tcW w:w="527" w:type="pct"/>
            <w:gridSpan w:val="2"/>
            <w:shd w:val="clear" w:color="auto" w:fill="auto"/>
          </w:tcPr>
          <w:p w14:paraId="5DED137E" w14:textId="77777777" w:rsidR="0029666C" w:rsidRPr="00C70209" w:rsidRDefault="0029666C" w:rsidP="005B2300">
            <w:pPr>
              <w:pStyle w:val="Tabletext-subanalysis"/>
            </w:pPr>
            <w:r w:rsidRPr="00C70209">
              <w:t>4/36 (11.1%)</w:t>
            </w:r>
          </w:p>
        </w:tc>
        <w:tc>
          <w:tcPr>
            <w:tcW w:w="527" w:type="pct"/>
            <w:gridSpan w:val="2"/>
            <w:shd w:val="clear" w:color="auto" w:fill="auto"/>
          </w:tcPr>
          <w:p w14:paraId="6B11B258" w14:textId="6B8E570C" w:rsidR="0029666C" w:rsidRPr="00C70209" w:rsidRDefault="0029666C" w:rsidP="005B2300">
            <w:pPr>
              <w:pStyle w:val="Tabletext-subanalysis"/>
            </w:pPr>
            <w:r w:rsidRPr="00C70209">
              <w:t>ARR 1.0 [</w:t>
            </w:r>
            <w:r w:rsidR="00E64EC2" w:rsidRPr="00C70209">
              <w:t>–1</w:t>
            </w:r>
            <w:r w:rsidRPr="00C70209">
              <w:t>4.1, 16.2]</w:t>
            </w:r>
          </w:p>
        </w:tc>
        <w:tc>
          <w:tcPr>
            <w:tcW w:w="580" w:type="pct"/>
            <w:shd w:val="clear" w:color="auto" w:fill="auto"/>
          </w:tcPr>
          <w:p w14:paraId="20F3D78D" w14:textId="4A016AE0" w:rsidR="0029666C" w:rsidRPr="00C70209" w:rsidRDefault="0029666C" w:rsidP="005B2300">
            <w:pPr>
              <w:pStyle w:val="Tabletext-subanalysis"/>
              <w:rPr>
                <w:i/>
              </w:rPr>
            </w:pPr>
            <w:r w:rsidRPr="00C70209">
              <w:rPr>
                <w:i/>
              </w:rPr>
              <w:t>No significant difference</w:t>
            </w:r>
          </w:p>
          <w:p w14:paraId="45A1002F" w14:textId="60CE6E4D" w:rsidR="0029666C" w:rsidRPr="00C70209" w:rsidRDefault="001A475D" w:rsidP="005B2300">
            <w:pPr>
              <w:pStyle w:val="Tabletext-subanalysis"/>
              <w:rPr>
                <w:shd w:val="clear" w:color="auto" w:fill="FFFFFF" w:themeFill="background1"/>
              </w:rPr>
            </w:pPr>
            <w:r w:rsidRPr="001A475D">
              <w:rPr>
                <w:i/>
              </w:rPr>
              <w:t>P = </w:t>
            </w:r>
            <w:r w:rsidR="0029666C" w:rsidRPr="00C70209">
              <w:t>NR</w:t>
            </w:r>
          </w:p>
        </w:tc>
      </w:tr>
      <w:tr w:rsidR="0029666C" w:rsidRPr="00C70209" w14:paraId="6D228898" w14:textId="77777777" w:rsidTr="00C90254">
        <w:tc>
          <w:tcPr>
            <w:tcW w:w="383" w:type="pct"/>
            <w:vMerge/>
            <w:shd w:val="clear" w:color="auto" w:fill="auto"/>
          </w:tcPr>
          <w:p w14:paraId="6C37E75C" w14:textId="77777777" w:rsidR="0029666C" w:rsidRPr="00C70209" w:rsidRDefault="0029666C" w:rsidP="005B2300">
            <w:pPr>
              <w:pStyle w:val="Tabletext-evidencematrix"/>
              <w:rPr>
                <w:szCs w:val="16"/>
              </w:rPr>
            </w:pPr>
          </w:p>
        </w:tc>
        <w:tc>
          <w:tcPr>
            <w:tcW w:w="491" w:type="pct"/>
            <w:vMerge/>
            <w:shd w:val="clear" w:color="auto" w:fill="auto"/>
          </w:tcPr>
          <w:p w14:paraId="37B3AEB5" w14:textId="77777777" w:rsidR="0029666C" w:rsidRPr="00C70209" w:rsidRDefault="0029666C" w:rsidP="005B2300">
            <w:pPr>
              <w:pStyle w:val="Tabletext-evidencematrix"/>
              <w:rPr>
                <w:szCs w:val="16"/>
              </w:rPr>
            </w:pPr>
          </w:p>
        </w:tc>
        <w:tc>
          <w:tcPr>
            <w:tcW w:w="491" w:type="pct"/>
            <w:vMerge/>
            <w:shd w:val="clear" w:color="auto" w:fill="auto"/>
          </w:tcPr>
          <w:p w14:paraId="03421A05" w14:textId="77777777" w:rsidR="0029666C" w:rsidRPr="00C70209" w:rsidRDefault="0029666C" w:rsidP="005B2300">
            <w:pPr>
              <w:pStyle w:val="Tabletext-evidencematrix"/>
              <w:rPr>
                <w:szCs w:val="16"/>
              </w:rPr>
            </w:pPr>
          </w:p>
        </w:tc>
        <w:tc>
          <w:tcPr>
            <w:tcW w:w="491" w:type="pct"/>
            <w:vMerge/>
            <w:shd w:val="clear" w:color="auto" w:fill="auto"/>
          </w:tcPr>
          <w:p w14:paraId="19ECD124" w14:textId="77777777" w:rsidR="0029666C" w:rsidRPr="00C70209" w:rsidRDefault="0029666C" w:rsidP="005B2300">
            <w:pPr>
              <w:pStyle w:val="Tabletext-evidencematrix"/>
              <w:rPr>
                <w:szCs w:val="16"/>
              </w:rPr>
            </w:pPr>
          </w:p>
        </w:tc>
        <w:tc>
          <w:tcPr>
            <w:tcW w:w="491" w:type="pct"/>
            <w:vMerge/>
            <w:shd w:val="clear" w:color="auto" w:fill="auto"/>
          </w:tcPr>
          <w:p w14:paraId="2D2002B6" w14:textId="77777777" w:rsidR="0029666C" w:rsidRPr="00C70209" w:rsidRDefault="0029666C" w:rsidP="005B2300">
            <w:pPr>
              <w:pStyle w:val="Tabletext-evidencematrix"/>
              <w:rPr>
                <w:szCs w:val="16"/>
              </w:rPr>
            </w:pPr>
          </w:p>
        </w:tc>
        <w:tc>
          <w:tcPr>
            <w:tcW w:w="492" w:type="pct"/>
            <w:shd w:val="clear" w:color="auto" w:fill="auto"/>
          </w:tcPr>
          <w:p w14:paraId="4014C62D" w14:textId="77777777" w:rsidR="0029666C" w:rsidRPr="00C70209" w:rsidRDefault="0029666C" w:rsidP="005B2300">
            <w:pPr>
              <w:pStyle w:val="Tabletext-subanalysis"/>
              <w:jc w:val="right"/>
            </w:pPr>
            <w:r w:rsidRPr="00C70209">
              <w:t>age ≥</w:t>
            </w:r>
            <w:r w:rsidR="00C90254" w:rsidRPr="00C70209">
              <w:t>1 year</w:t>
            </w:r>
          </w:p>
        </w:tc>
        <w:tc>
          <w:tcPr>
            <w:tcW w:w="527" w:type="pct"/>
            <w:shd w:val="clear" w:color="auto" w:fill="auto"/>
          </w:tcPr>
          <w:p w14:paraId="78037FD1" w14:textId="77777777" w:rsidR="0029666C" w:rsidRPr="00C70209" w:rsidRDefault="0029666C" w:rsidP="005B2300">
            <w:pPr>
              <w:pStyle w:val="Tabletext-subanalysis"/>
            </w:pPr>
            <w:r w:rsidRPr="00C70209">
              <w:t>4/30 (13.3%)</w:t>
            </w:r>
          </w:p>
        </w:tc>
        <w:tc>
          <w:tcPr>
            <w:tcW w:w="527" w:type="pct"/>
            <w:gridSpan w:val="2"/>
            <w:shd w:val="clear" w:color="auto" w:fill="auto"/>
          </w:tcPr>
          <w:p w14:paraId="394B5C1A" w14:textId="77777777" w:rsidR="0029666C" w:rsidRPr="00C70209" w:rsidRDefault="0029666C" w:rsidP="005B2300">
            <w:pPr>
              <w:pStyle w:val="Tabletext-subanalysis"/>
            </w:pPr>
            <w:r w:rsidRPr="00C70209">
              <w:t>0/25 (0%)</w:t>
            </w:r>
          </w:p>
        </w:tc>
        <w:tc>
          <w:tcPr>
            <w:tcW w:w="527" w:type="pct"/>
            <w:gridSpan w:val="2"/>
            <w:shd w:val="clear" w:color="auto" w:fill="auto"/>
          </w:tcPr>
          <w:p w14:paraId="1B192FEF" w14:textId="77777777" w:rsidR="0029666C" w:rsidRPr="00C70209" w:rsidRDefault="0029666C" w:rsidP="005B2300">
            <w:pPr>
              <w:pStyle w:val="Tabletext-subanalysis"/>
            </w:pPr>
            <w:r w:rsidRPr="00C70209">
              <w:t>ARR 13.3 [1.2, 25.5]</w:t>
            </w:r>
          </w:p>
        </w:tc>
        <w:tc>
          <w:tcPr>
            <w:tcW w:w="580" w:type="pct"/>
            <w:shd w:val="clear" w:color="auto" w:fill="D9D9D9" w:themeFill="background1" w:themeFillShade="D9"/>
          </w:tcPr>
          <w:p w14:paraId="3050992D" w14:textId="77777777" w:rsidR="0029666C" w:rsidRPr="00C70209" w:rsidRDefault="0029666C" w:rsidP="005B2300">
            <w:pPr>
              <w:pStyle w:val="Tabletext-subanalysis"/>
              <w:rPr>
                <w:vertAlign w:val="superscript"/>
              </w:rPr>
            </w:pPr>
            <w:r w:rsidRPr="00C70209">
              <w:rPr>
                <w:i/>
              </w:rPr>
              <w:t>Favours liberal RBC transfusion</w:t>
            </w:r>
            <w:r w:rsidR="00550711" w:rsidRPr="00C70209">
              <w:rPr>
                <w:i/>
              </w:rPr>
              <w:t xml:space="preserve"> </w:t>
            </w:r>
            <w:r w:rsidR="00C90254" w:rsidRPr="00C70209">
              <w:rPr>
                <w:vertAlign w:val="superscript"/>
              </w:rPr>
              <w:t>d</w:t>
            </w:r>
          </w:p>
          <w:p w14:paraId="1F11136A" w14:textId="0DDBE88A" w:rsidR="0029666C" w:rsidRPr="00C70209" w:rsidRDefault="001A475D" w:rsidP="005B2300">
            <w:pPr>
              <w:pStyle w:val="Tabletext-subanalysis"/>
              <w:rPr>
                <w:shd w:val="clear" w:color="auto" w:fill="FFFFFF" w:themeFill="background1"/>
              </w:rPr>
            </w:pPr>
            <w:r w:rsidRPr="001A475D">
              <w:rPr>
                <w:i/>
              </w:rPr>
              <w:t>P = </w:t>
            </w:r>
            <w:r w:rsidR="0029666C" w:rsidRPr="00C70209">
              <w:t>NR</w:t>
            </w:r>
          </w:p>
        </w:tc>
      </w:tr>
      <w:tr w:rsidR="0029666C" w:rsidRPr="00C70209" w14:paraId="568189BB" w14:textId="77777777" w:rsidTr="00C90254">
        <w:tc>
          <w:tcPr>
            <w:tcW w:w="383" w:type="pct"/>
            <w:vMerge/>
            <w:shd w:val="clear" w:color="auto" w:fill="auto"/>
          </w:tcPr>
          <w:p w14:paraId="60DF2D2C" w14:textId="77777777" w:rsidR="0029666C" w:rsidRPr="00C70209" w:rsidRDefault="0029666C" w:rsidP="005B2300">
            <w:pPr>
              <w:pStyle w:val="Tabletext-evidencematrix"/>
              <w:rPr>
                <w:szCs w:val="16"/>
              </w:rPr>
            </w:pPr>
          </w:p>
        </w:tc>
        <w:tc>
          <w:tcPr>
            <w:tcW w:w="491" w:type="pct"/>
            <w:vMerge/>
            <w:shd w:val="clear" w:color="auto" w:fill="auto"/>
          </w:tcPr>
          <w:p w14:paraId="6CD4D7DC" w14:textId="77777777" w:rsidR="0029666C" w:rsidRPr="00C70209" w:rsidRDefault="0029666C" w:rsidP="005B2300">
            <w:pPr>
              <w:pStyle w:val="Tabletext-evidencematrix"/>
              <w:rPr>
                <w:szCs w:val="16"/>
              </w:rPr>
            </w:pPr>
          </w:p>
        </w:tc>
        <w:tc>
          <w:tcPr>
            <w:tcW w:w="491" w:type="pct"/>
            <w:vMerge/>
            <w:shd w:val="clear" w:color="auto" w:fill="auto"/>
          </w:tcPr>
          <w:p w14:paraId="3C69FBD2" w14:textId="77777777" w:rsidR="0029666C" w:rsidRPr="00C70209" w:rsidRDefault="0029666C" w:rsidP="005B2300">
            <w:pPr>
              <w:pStyle w:val="Tabletext-evidencematrix"/>
              <w:rPr>
                <w:szCs w:val="16"/>
              </w:rPr>
            </w:pPr>
          </w:p>
        </w:tc>
        <w:tc>
          <w:tcPr>
            <w:tcW w:w="491" w:type="pct"/>
            <w:vMerge/>
            <w:shd w:val="clear" w:color="auto" w:fill="auto"/>
          </w:tcPr>
          <w:p w14:paraId="48EE8C84" w14:textId="77777777" w:rsidR="0029666C" w:rsidRPr="00C70209" w:rsidRDefault="0029666C" w:rsidP="005B2300">
            <w:pPr>
              <w:pStyle w:val="Tabletext-evidencematrix"/>
              <w:rPr>
                <w:szCs w:val="16"/>
              </w:rPr>
            </w:pPr>
          </w:p>
        </w:tc>
        <w:tc>
          <w:tcPr>
            <w:tcW w:w="491" w:type="pct"/>
            <w:vMerge/>
            <w:shd w:val="clear" w:color="auto" w:fill="auto"/>
          </w:tcPr>
          <w:p w14:paraId="02918D02" w14:textId="77777777" w:rsidR="0029666C" w:rsidRPr="00C70209" w:rsidRDefault="0029666C" w:rsidP="005B2300">
            <w:pPr>
              <w:pStyle w:val="Tabletext-evidencematrix"/>
              <w:rPr>
                <w:szCs w:val="16"/>
              </w:rPr>
            </w:pPr>
          </w:p>
        </w:tc>
        <w:tc>
          <w:tcPr>
            <w:tcW w:w="492" w:type="pct"/>
            <w:shd w:val="clear" w:color="auto" w:fill="auto"/>
          </w:tcPr>
          <w:p w14:paraId="24DB2C2B" w14:textId="77777777" w:rsidR="0029666C" w:rsidRPr="00C70209" w:rsidRDefault="0029666C" w:rsidP="005B2300">
            <w:pPr>
              <w:pStyle w:val="Tabletext-evidencematrix"/>
            </w:pPr>
            <w:r w:rsidRPr="00C70209">
              <w:t>Highest number of organ dysfunctions</w:t>
            </w:r>
          </w:p>
        </w:tc>
        <w:tc>
          <w:tcPr>
            <w:tcW w:w="527" w:type="pct"/>
            <w:shd w:val="clear" w:color="auto" w:fill="auto"/>
          </w:tcPr>
          <w:p w14:paraId="073A2812" w14:textId="77777777" w:rsidR="0029666C" w:rsidRPr="00C70209" w:rsidRDefault="0029666C" w:rsidP="005B2300">
            <w:pPr>
              <w:pStyle w:val="Tabletext-evidencematrix"/>
            </w:pPr>
            <w:r w:rsidRPr="00C70209">
              <w:t>1.4 ± 1.2 (63)</w:t>
            </w:r>
          </w:p>
        </w:tc>
        <w:tc>
          <w:tcPr>
            <w:tcW w:w="527" w:type="pct"/>
            <w:gridSpan w:val="2"/>
            <w:shd w:val="clear" w:color="auto" w:fill="auto"/>
          </w:tcPr>
          <w:p w14:paraId="5D1FF8BA" w14:textId="77777777" w:rsidR="0029666C" w:rsidRPr="00C70209" w:rsidRDefault="0029666C" w:rsidP="005B2300">
            <w:pPr>
              <w:pStyle w:val="Tabletext-evidencematrix"/>
            </w:pPr>
            <w:r w:rsidRPr="00C70209">
              <w:t>1.34 ± 0.96 (62)</w:t>
            </w:r>
          </w:p>
        </w:tc>
        <w:tc>
          <w:tcPr>
            <w:tcW w:w="527" w:type="pct"/>
            <w:gridSpan w:val="2"/>
            <w:shd w:val="clear" w:color="auto" w:fill="auto"/>
          </w:tcPr>
          <w:p w14:paraId="2E95EEA2" w14:textId="54F7ACE5" w:rsidR="0029666C" w:rsidRPr="00C70209" w:rsidRDefault="0029666C" w:rsidP="005B2300">
            <w:pPr>
              <w:pStyle w:val="Tabletext-evidencematrix"/>
            </w:pPr>
            <w:r w:rsidRPr="00C70209">
              <w:t>MD 0.09 [</w:t>
            </w:r>
            <w:r w:rsidR="00E64EC2" w:rsidRPr="00C70209">
              <w:t>–0</w:t>
            </w:r>
            <w:r w:rsidRPr="00C70209">
              <w:t>.29, 0.47]</w:t>
            </w:r>
          </w:p>
        </w:tc>
        <w:tc>
          <w:tcPr>
            <w:tcW w:w="580" w:type="pct"/>
            <w:shd w:val="clear" w:color="auto" w:fill="auto"/>
          </w:tcPr>
          <w:p w14:paraId="48F08861" w14:textId="336DED5D" w:rsidR="0029666C" w:rsidRPr="00C70209" w:rsidRDefault="0029666C" w:rsidP="005B2300">
            <w:pPr>
              <w:pStyle w:val="Tabletext-evidencematrix"/>
              <w:rPr>
                <w:i/>
              </w:rPr>
            </w:pPr>
            <w:r w:rsidRPr="00C70209">
              <w:rPr>
                <w:i/>
              </w:rPr>
              <w:t>No significant difference</w:t>
            </w:r>
          </w:p>
          <w:p w14:paraId="4EACCEAC" w14:textId="3E36FBDF" w:rsidR="0029666C" w:rsidRPr="00C70209" w:rsidRDefault="001A475D" w:rsidP="005B2300">
            <w:pPr>
              <w:pStyle w:val="Tabletext-evidencematrix"/>
              <w:rPr>
                <w:shd w:val="clear" w:color="auto" w:fill="FFFFFF" w:themeFill="background1"/>
              </w:rPr>
            </w:pPr>
            <w:r w:rsidRPr="001A475D">
              <w:rPr>
                <w:i/>
              </w:rPr>
              <w:t>P = </w:t>
            </w:r>
            <w:r w:rsidR="0029666C" w:rsidRPr="00C70209">
              <w:t>NR</w:t>
            </w:r>
          </w:p>
        </w:tc>
      </w:tr>
      <w:tr w:rsidR="0029666C" w:rsidRPr="00C70209" w14:paraId="26E235D8" w14:textId="77777777" w:rsidTr="00C90254">
        <w:tc>
          <w:tcPr>
            <w:tcW w:w="383" w:type="pct"/>
            <w:vMerge/>
            <w:shd w:val="clear" w:color="auto" w:fill="auto"/>
          </w:tcPr>
          <w:p w14:paraId="428D9E54" w14:textId="77777777" w:rsidR="0029666C" w:rsidRPr="00C70209" w:rsidRDefault="0029666C" w:rsidP="005B2300">
            <w:pPr>
              <w:pStyle w:val="Tabletext-evidencematrix"/>
              <w:rPr>
                <w:szCs w:val="16"/>
              </w:rPr>
            </w:pPr>
          </w:p>
        </w:tc>
        <w:tc>
          <w:tcPr>
            <w:tcW w:w="491" w:type="pct"/>
            <w:vMerge/>
            <w:shd w:val="clear" w:color="auto" w:fill="auto"/>
          </w:tcPr>
          <w:p w14:paraId="4DFFDCB9" w14:textId="77777777" w:rsidR="0029666C" w:rsidRPr="00C70209" w:rsidRDefault="0029666C" w:rsidP="005B2300">
            <w:pPr>
              <w:pStyle w:val="Tabletext-evidencematrix"/>
              <w:rPr>
                <w:szCs w:val="16"/>
              </w:rPr>
            </w:pPr>
          </w:p>
        </w:tc>
        <w:tc>
          <w:tcPr>
            <w:tcW w:w="491" w:type="pct"/>
            <w:vMerge/>
            <w:shd w:val="clear" w:color="auto" w:fill="auto"/>
          </w:tcPr>
          <w:p w14:paraId="6BC387BC" w14:textId="77777777" w:rsidR="0029666C" w:rsidRPr="00C70209" w:rsidRDefault="0029666C" w:rsidP="005B2300">
            <w:pPr>
              <w:pStyle w:val="Tabletext-evidencematrix"/>
              <w:rPr>
                <w:szCs w:val="16"/>
              </w:rPr>
            </w:pPr>
          </w:p>
        </w:tc>
        <w:tc>
          <w:tcPr>
            <w:tcW w:w="491" w:type="pct"/>
            <w:vMerge/>
            <w:shd w:val="clear" w:color="auto" w:fill="auto"/>
          </w:tcPr>
          <w:p w14:paraId="473B3208" w14:textId="77777777" w:rsidR="0029666C" w:rsidRPr="00C70209" w:rsidRDefault="0029666C" w:rsidP="005B2300">
            <w:pPr>
              <w:pStyle w:val="Tabletext-evidencematrix"/>
              <w:rPr>
                <w:szCs w:val="16"/>
              </w:rPr>
            </w:pPr>
          </w:p>
        </w:tc>
        <w:tc>
          <w:tcPr>
            <w:tcW w:w="491" w:type="pct"/>
            <w:vMerge/>
            <w:shd w:val="clear" w:color="auto" w:fill="auto"/>
          </w:tcPr>
          <w:p w14:paraId="44FB24C3" w14:textId="77777777" w:rsidR="0029666C" w:rsidRPr="00C70209" w:rsidRDefault="0029666C" w:rsidP="005B2300">
            <w:pPr>
              <w:pStyle w:val="Tabletext-evidencematrix"/>
              <w:rPr>
                <w:szCs w:val="16"/>
              </w:rPr>
            </w:pPr>
          </w:p>
        </w:tc>
        <w:tc>
          <w:tcPr>
            <w:tcW w:w="492" w:type="pct"/>
            <w:shd w:val="clear" w:color="auto" w:fill="auto"/>
          </w:tcPr>
          <w:p w14:paraId="71BE2E18" w14:textId="77777777" w:rsidR="0029666C" w:rsidRPr="00C70209" w:rsidRDefault="0029666C" w:rsidP="005B2300">
            <w:pPr>
              <w:pStyle w:val="Tabletext-evidencematrix"/>
            </w:pPr>
            <w:r w:rsidRPr="00C70209">
              <w:t>Average daily PELOD score during PICU stay</w:t>
            </w:r>
          </w:p>
        </w:tc>
        <w:tc>
          <w:tcPr>
            <w:tcW w:w="527" w:type="pct"/>
            <w:shd w:val="clear" w:color="auto" w:fill="auto"/>
          </w:tcPr>
          <w:p w14:paraId="27FB4615" w14:textId="77777777" w:rsidR="0029666C" w:rsidRPr="00C70209" w:rsidRDefault="0029666C" w:rsidP="005B2300">
            <w:pPr>
              <w:pStyle w:val="Tabletext-evidencematrix"/>
            </w:pPr>
            <w:r w:rsidRPr="00C70209">
              <w:t>6.6 ± 9.4 (63)</w:t>
            </w:r>
          </w:p>
        </w:tc>
        <w:tc>
          <w:tcPr>
            <w:tcW w:w="527" w:type="pct"/>
            <w:gridSpan w:val="2"/>
            <w:shd w:val="clear" w:color="auto" w:fill="auto"/>
          </w:tcPr>
          <w:p w14:paraId="6DBC54BD" w14:textId="77777777" w:rsidR="0029666C" w:rsidRPr="00C70209" w:rsidRDefault="0029666C" w:rsidP="005B2300">
            <w:pPr>
              <w:pStyle w:val="Tabletext-evidencematrix"/>
            </w:pPr>
            <w:r w:rsidRPr="00C70209">
              <w:t>5.8 ± 6.4 (62)</w:t>
            </w:r>
          </w:p>
        </w:tc>
        <w:tc>
          <w:tcPr>
            <w:tcW w:w="527" w:type="pct"/>
            <w:gridSpan w:val="2"/>
            <w:shd w:val="clear" w:color="auto" w:fill="auto"/>
          </w:tcPr>
          <w:p w14:paraId="6D0BD0F1" w14:textId="79B17D0A" w:rsidR="0029666C" w:rsidRPr="00C70209" w:rsidRDefault="0029666C" w:rsidP="005B2300">
            <w:pPr>
              <w:pStyle w:val="Tabletext-evidencematrix"/>
            </w:pPr>
            <w:r w:rsidRPr="00C70209">
              <w:t>MD 0.78 [</w:t>
            </w:r>
            <w:r w:rsidR="00E64EC2" w:rsidRPr="00C70209">
              <w:t>–2</w:t>
            </w:r>
            <w:r w:rsidRPr="00C70209">
              <w:t>.06, 3.62]</w:t>
            </w:r>
          </w:p>
        </w:tc>
        <w:tc>
          <w:tcPr>
            <w:tcW w:w="580" w:type="pct"/>
            <w:shd w:val="clear" w:color="auto" w:fill="auto"/>
          </w:tcPr>
          <w:p w14:paraId="795B982C" w14:textId="1B37E865" w:rsidR="0029666C" w:rsidRPr="00C70209" w:rsidRDefault="0029666C" w:rsidP="005B2300">
            <w:pPr>
              <w:pStyle w:val="Tabletext-evidencematrix"/>
              <w:rPr>
                <w:i/>
              </w:rPr>
            </w:pPr>
            <w:r w:rsidRPr="00C70209">
              <w:rPr>
                <w:i/>
              </w:rPr>
              <w:t>No significant difference</w:t>
            </w:r>
          </w:p>
          <w:p w14:paraId="49E9BC1B" w14:textId="0D1B748E" w:rsidR="0029666C" w:rsidRPr="00C70209" w:rsidRDefault="001A475D" w:rsidP="005B2300">
            <w:pPr>
              <w:pStyle w:val="Tabletext-evidencematrix"/>
              <w:rPr>
                <w:shd w:val="clear" w:color="auto" w:fill="FFFFFF" w:themeFill="background1"/>
              </w:rPr>
            </w:pPr>
            <w:r w:rsidRPr="001A475D">
              <w:rPr>
                <w:i/>
              </w:rPr>
              <w:t>P = </w:t>
            </w:r>
            <w:r w:rsidR="0029666C" w:rsidRPr="00C70209">
              <w:t>NR</w:t>
            </w:r>
          </w:p>
        </w:tc>
      </w:tr>
      <w:tr w:rsidR="0029666C" w:rsidRPr="00C70209" w14:paraId="46FADD6A" w14:textId="77777777" w:rsidTr="00C90254">
        <w:tc>
          <w:tcPr>
            <w:tcW w:w="383" w:type="pct"/>
            <w:vMerge/>
            <w:shd w:val="clear" w:color="auto" w:fill="auto"/>
          </w:tcPr>
          <w:p w14:paraId="4F3877BC" w14:textId="77777777" w:rsidR="0029666C" w:rsidRPr="00C70209" w:rsidRDefault="0029666C" w:rsidP="005B2300">
            <w:pPr>
              <w:pStyle w:val="Tabletext-evidencematrix"/>
              <w:rPr>
                <w:szCs w:val="16"/>
              </w:rPr>
            </w:pPr>
          </w:p>
        </w:tc>
        <w:tc>
          <w:tcPr>
            <w:tcW w:w="491" w:type="pct"/>
            <w:vMerge/>
            <w:shd w:val="clear" w:color="auto" w:fill="auto"/>
          </w:tcPr>
          <w:p w14:paraId="44564016" w14:textId="77777777" w:rsidR="0029666C" w:rsidRPr="00C70209" w:rsidRDefault="0029666C" w:rsidP="005B2300">
            <w:pPr>
              <w:pStyle w:val="Tabletext-evidencematrix"/>
              <w:rPr>
                <w:szCs w:val="16"/>
              </w:rPr>
            </w:pPr>
          </w:p>
        </w:tc>
        <w:tc>
          <w:tcPr>
            <w:tcW w:w="491" w:type="pct"/>
            <w:vMerge/>
            <w:shd w:val="clear" w:color="auto" w:fill="auto"/>
          </w:tcPr>
          <w:p w14:paraId="3BE56F33" w14:textId="77777777" w:rsidR="0029666C" w:rsidRPr="00C70209" w:rsidRDefault="0029666C" w:rsidP="005B2300">
            <w:pPr>
              <w:pStyle w:val="Tabletext-evidencematrix"/>
              <w:rPr>
                <w:szCs w:val="16"/>
              </w:rPr>
            </w:pPr>
          </w:p>
        </w:tc>
        <w:tc>
          <w:tcPr>
            <w:tcW w:w="491" w:type="pct"/>
            <w:vMerge/>
            <w:shd w:val="clear" w:color="auto" w:fill="auto"/>
          </w:tcPr>
          <w:p w14:paraId="6BE7BDE2" w14:textId="77777777" w:rsidR="0029666C" w:rsidRPr="00C70209" w:rsidRDefault="0029666C" w:rsidP="005B2300">
            <w:pPr>
              <w:pStyle w:val="Tabletext-evidencematrix"/>
              <w:rPr>
                <w:szCs w:val="16"/>
              </w:rPr>
            </w:pPr>
          </w:p>
        </w:tc>
        <w:tc>
          <w:tcPr>
            <w:tcW w:w="491" w:type="pct"/>
            <w:vMerge/>
            <w:shd w:val="clear" w:color="auto" w:fill="auto"/>
          </w:tcPr>
          <w:p w14:paraId="346C7672" w14:textId="77777777" w:rsidR="0029666C" w:rsidRPr="00C70209" w:rsidRDefault="0029666C" w:rsidP="005B2300">
            <w:pPr>
              <w:pStyle w:val="Tabletext-evidencematrix"/>
              <w:rPr>
                <w:szCs w:val="16"/>
              </w:rPr>
            </w:pPr>
          </w:p>
        </w:tc>
        <w:tc>
          <w:tcPr>
            <w:tcW w:w="492" w:type="pct"/>
            <w:shd w:val="clear" w:color="auto" w:fill="auto"/>
          </w:tcPr>
          <w:p w14:paraId="4008CA42" w14:textId="77777777" w:rsidR="0029666C" w:rsidRPr="00C70209" w:rsidRDefault="0029666C" w:rsidP="005B2300">
            <w:pPr>
              <w:pStyle w:val="Tabletext-evidencematrix"/>
            </w:pPr>
            <w:r w:rsidRPr="00C70209">
              <w:t>Average daily PELOD score after day 1</w:t>
            </w:r>
          </w:p>
        </w:tc>
        <w:tc>
          <w:tcPr>
            <w:tcW w:w="527" w:type="pct"/>
            <w:shd w:val="clear" w:color="auto" w:fill="auto"/>
          </w:tcPr>
          <w:p w14:paraId="2C440D76" w14:textId="77777777" w:rsidR="0029666C" w:rsidRPr="00C70209" w:rsidRDefault="0029666C" w:rsidP="005B2300">
            <w:pPr>
              <w:pStyle w:val="Tabletext-evidencematrix"/>
            </w:pPr>
            <w:r w:rsidRPr="00C70209">
              <w:t>3.9 ± 4.7 (63)</w:t>
            </w:r>
          </w:p>
        </w:tc>
        <w:tc>
          <w:tcPr>
            <w:tcW w:w="527" w:type="pct"/>
            <w:gridSpan w:val="2"/>
            <w:shd w:val="clear" w:color="auto" w:fill="auto"/>
          </w:tcPr>
          <w:p w14:paraId="49C52648" w14:textId="77777777" w:rsidR="0029666C" w:rsidRPr="00C70209" w:rsidRDefault="0029666C" w:rsidP="005B2300">
            <w:pPr>
              <w:pStyle w:val="Tabletext-evidencematrix"/>
            </w:pPr>
            <w:r w:rsidRPr="00C70209">
              <w:t>3.3 ± 4.3 (62)</w:t>
            </w:r>
          </w:p>
        </w:tc>
        <w:tc>
          <w:tcPr>
            <w:tcW w:w="527" w:type="pct"/>
            <w:gridSpan w:val="2"/>
            <w:shd w:val="clear" w:color="auto" w:fill="auto"/>
          </w:tcPr>
          <w:p w14:paraId="2B5A7DC3" w14:textId="133257CA" w:rsidR="0029666C" w:rsidRPr="00C70209" w:rsidRDefault="0029666C" w:rsidP="005B2300">
            <w:pPr>
              <w:pStyle w:val="Tabletext-evidencematrix"/>
            </w:pPr>
            <w:r w:rsidRPr="00C70209">
              <w:t>MD 0.58 [</w:t>
            </w:r>
            <w:r w:rsidR="00E64EC2" w:rsidRPr="00C70209">
              <w:t>–1</w:t>
            </w:r>
            <w:r w:rsidRPr="00C70209">
              <w:t>.02, 2.17]</w:t>
            </w:r>
          </w:p>
        </w:tc>
        <w:tc>
          <w:tcPr>
            <w:tcW w:w="580" w:type="pct"/>
            <w:shd w:val="clear" w:color="auto" w:fill="auto"/>
          </w:tcPr>
          <w:p w14:paraId="49976101" w14:textId="4ADB3BD7" w:rsidR="0029666C" w:rsidRPr="00C70209" w:rsidRDefault="0029666C" w:rsidP="005B2300">
            <w:pPr>
              <w:pStyle w:val="Tabletext-evidencematrix"/>
              <w:rPr>
                <w:i/>
              </w:rPr>
            </w:pPr>
            <w:r w:rsidRPr="00C70209">
              <w:rPr>
                <w:i/>
              </w:rPr>
              <w:t>No significant difference</w:t>
            </w:r>
          </w:p>
          <w:p w14:paraId="4F7141EC" w14:textId="1BF864B4" w:rsidR="0029666C" w:rsidRPr="00C70209" w:rsidRDefault="001A475D" w:rsidP="005B2300">
            <w:pPr>
              <w:pStyle w:val="Tabletext-evidencematrix"/>
              <w:rPr>
                <w:i/>
              </w:rPr>
            </w:pPr>
            <w:r w:rsidRPr="001A475D">
              <w:rPr>
                <w:i/>
              </w:rPr>
              <w:t>P = </w:t>
            </w:r>
            <w:r w:rsidR="0029666C" w:rsidRPr="00C70209">
              <w:t>NR</w:t>
            </w:r>
          </w:p>
        </w:tc>
      </w:tr>
      <w:tr w:rsidR="0029666C" w:rsidRPr="00C70209" w14:paraId="1FF3088F" w14:textId="77777777" w:rsidTr="00C90254">
        <w:tc>
          <w:tcPr>
            <w:tcW w:w="383" w:type="pct"/>
            <w:vMerge/>
            <w:shd w:val="clear" w:color="auto" w:fill="auto"/>
          </w:tcPr>
          <w:p w14:paraId="210D0DD1" w14:textId="77777777" w:rsidR="0029666C" w:rsidRPr="00C70209" w:rsidRDefault="0029666C" w:rsidP="005B2300">
            <w:pPr>
              <w:pStyle w:val="Tabletext-evidencematrix"/>
              <w:rPr>
                <w:szCs w:val="16"/>
              </w:rPr>
            </w:pPr>
          </w:p>
        </w:tc>
        <w:tc>
          <w:tcPr>
            <w:tcW w:w="491" w:type="pct"/>
            <w:vMerge/>
            <w:shd w:val="clear" w:color="auto" w:fill="auto"/>
          </w:tcPr>
          <w:p w14:paraId="0CD7CA65" w14:textId="77777777" w:rsidR="0029666C" w:rsidRPr="00C70209" w:rsidRDefault="0029666C" w:rsidP="005B2300">
            <w:pPr>
              <w:pStyle w:val="Tabletext-evidencematrix"/>
              <w:rPr>
                <w:szCs w:val="16"/>
              </w:rPr>
            </w:pPr>
          </w:p>
        </w:tc>
        <w:tc>
          <w:tcPr>
            <w:tcW w:w="491" w:type="pct"/>
            <w:vMerge/>
            <w:shd w:val="clear" w:color="auto" w:fill="auto"/>
          </w:tcPr>
          <w:p w14:paraId="4D7C3266" w14:textId="77777777" w:rsidR="0029666C" w:rsidRPr="00C70209" w:rsidRDefault="0029666C" w:rsidP="005B2300">
            <w:pPr>
              <w:pStyle w:val="Tabletext-evidencematrix"/>
              <w:rPr>
                <w:szCs w:val="16"/>
              </w:rPr>
            </w:pPr>
          </w:p>
        </w:tc>
        <w:tc>
          <w:tcPr>
            <w:tcW w:w="491" w:type="pct"/>
            <w:vMerge/>
            <w:shd w:val="clear" w:color="auto" w:fill="auto"/>
          </w:tcPr>
          <w:p w14:paraId="30A64541" w14:textId="77777777" w:rsidR="0029666C" w:rsidRPr="00C70209" w:rsidRDefault="0029666C" w:rsidP="005B2300">
            <w:pPr>
              <w:pStyle w:val="Tabletext-evidencematrix"/>
              <w:rPr>
                <w:szCs w:val="16"/>
              </w:rPr>
            </w:pPr>
          </w:p>
        </w:tc>
        <w:tc>
          <w:tcPr>
            <w:tcW w:w="491" w:type="pct"/>
            <w:vMerge/>
            <w:shd w:val="clear" w:color="auto" w:fill="auto"/>
          </w:tcPr>
          <w:p w14:paraId="75BB8C0D" w14:textId="77777777" w:rsidR="0029666C" w:rsidRPr="00C70209" w:rsidRDefault="0029666C" w:rsidP="005B2300">
            <w:pPr>
              <w:pStyle w:val="Tabletext-evidencematrix"/>
              <w:rPr>
                <w:szCs w:val="16"/>
              </w:rPr>
            </w:pPr>
          </w:p>
        </w:tc>
        <w:tc>
          <w:tcPr>
            <w:tcW w:w="492" w:type="pct"/>
            <w:shd w:val="clear" w:color="auto" w:fill="auto"/>
          </w:tcPr>
          <w:p w14:paraId="36F8CCD4" w14:textId="77777777" w:rsidR="0029666C" w:rsidRPr="00C70209" w:rsidRDefault="0029666C" w:rsidP="005B2300">
            <w:pPr>
              <w:pStyle w:val="Tabletext-evidencematrix"/>
            </w:pPr>
            <w:r w:rsidRPr="00C70209">
              <w:t>Highest daily PELOD score after day 1</w:t>
            </w:r>
          </w:p>
        </w:tc>
        <w:tc>
          <w:tcPr>
            <w:tcW w:w="527" w:type="pct"/>
            <w:shd w:val="clear" w:color="auto" w:fill="auto"/>
          </w:tcPr>
          <w:p w14:paraId="01D6AF78" w14:textId="77777777" w:rsidR="0029666C" w:rsidRPr="00C70209" w:rsidRDefault="0029666C" w:rsidP="005B2300">
            <w:pPr>
              <w:pStyle w:val="Tabletext-evidencematrix"/>
            </w:pPr>
            <w:r w:rsidRPr="00C70209">
              <w:t>7.0 ± 10.6 (63)</w:t>
            </w:r>
          </w:p>
        </w:tc>
        <w:tc>
          <w:tcPr>
            <w:tcW w:w="527" w:type="pct"/>
            <w:gridSpan w:val="2"/>
            <w:shd w:val="clear" w:color="auto" w:fill="auto"/>
          </w:tcPr>
          <w:p w14:paraId="241648E4" w14:textId="77777777" w:rsidR="0029666C" w:rsidRPr="00C70209" w:rsidRDefault="0029666C" w:rsidP="005B2300">
            <w:pPr>
              <w:pStyle w:val="Tabletext-evidencematrix"/>
            </w:pPr>
            <w:r w:rsidRPr="00C70209">
              <w:t>6.7 ± 7.3 (62)</w:t>
            </w:r>
          </w:p>
        </w:tc>
        <w:tc>
          <w:tcPr>
            <w:tcW w:w="527" w:type="pct"/>
            <w:gridSpan w:val="2"/>
            <w:shd w:val="clear" w:color="auto" w:fill="auto"/>
          </w:tcPr>
          <w:p w14:paraId="05F71273" w14:textId="6D9EDAB1" w:rsidR="0029666C" w:rsidRPr="00C70209" w:rsidRDefault="0029666C" w:rsidP="005B2300">
            <w:pPr>
              <w:pStyle w:val="Tabletext-evidencematrix"/>
            </w:pPr>
            <w:r w:rsidRPr="00C70209">
              <w:t>MD 0.27 [</w:t>
            </w:r>
            <w:r w:rsidR="00E64EC2" w:rsidRPr="00C70209">
              <w:t>–2</w:t>
            </w:r>
            <w:r w:rsidRPr="00C70209">
              <w:t>.96, 3.51]</w:t>
            </w:r>
          </w:p>
        </w:tc>
        <w:tc>
          <w:tcPr>
            <w:tcW w:w="580" w:type="pct"/>
            <w:shd w:val="clear" w:color="auto" w:fill="auto"/>
          </w:tcPr>
          <w:p w14:paraId="728B720F" w14:textId="57937614" w:rsidR="0029666C" w:rsidRPr="00C70209" w:rsidRDefault="0029666C" w:rsidP="005B2300">
            <w:pPr>
              <w:pStyle w:val="Tabletext-evidencematrix"/>
              <w:rPr>
                <w:i/>
              </w:rPr>
            </w:pPr>
            <w:r w:rsidRPr="00C70209">
              <w:rPr>
                <w:i/>
              </w:rPr>
              <w:t>No significant difference</w:t>
            </w:r>
          </w:p>
          <w:p w14:paraId="6AA390B3" w14:textId="52B776C4" w:rsidR="0029666C" w:rsidRPr="00C70209" w:rsidRDefault="001A475D" w:rsidP="005B2300">
            <w:pPr>
              <w:pStyle w:val="Tabletext-evidencematrix"/>
              <w:rPr>
                <w:shd w:val="clear" w:color="auto" w:fill="FFFFFF" w:themeFill="background1"/>
              </w:rPr>
            </w:pPr>
            <w:r w:rsidRPr="001A475D">
              <w:rPr>
                <w:i/>
              </w:rPr>
              <w:t>P = </w:t>
            </w:r>
            <w:r w:rsidR="0029666C" w:rsidRPr="00C70209">
              <w:t>NR</w:t>
            </w:r>
          </w:p>
        </w:tc>
      </w:tr>
      <w:tr w:rsidR="0029666C" w:rsidRPr="00C70209" w14:paraId="57DA39E4" w14:textId="77777777" w:rsidTr="00C90254">
        <w:tc>
          <w:tcPr>
            <w:tcW w:w="383" w:type="pct"/>
            <w:vMerge/>
            <w:shd w:val="clear" w:color="auto" w:fill="auto"/>
          </w:tcPr>
          <w:p w14:paraId="499C0E25" w14:textId="77777777" w:rsidR="0029666C" w:rsidRPr="00C70209" w:rsidRDefault="0029666C" w:rsidP="005B2300">
            <w:pPr>
              <w:pStyle w:val="Tabletext-evidencematrix"/>
              <w:rPr>
                <w:szCs w:val="16"/>
              </w:rPr>
            </w:pPr>
          </w:p>
        </w:tc>
        <w:tc>
          <w:tcPr>
            <w:tcW w:w="491" w:type="pct"/>
            <w:vMerge/>
            <w:shd w:val="clear" w:color="auto" w:fill="auto"/>
          </w:tcPr>
          <w:p w14:paraId="02D78420" w14:textId="77777777" w:rsidR="0029666C" w:rsidRPr="00C70209" w:rsidRDefault="0029666C" w:rsidP="005B2300">
            <w:pPr>
              <w:pStyle w:val="Tabletext-evidencematrix"/>
              <w:rPr>
                <w:szCs w:val="16"/>
              </w:rPr>
            </w:pPr>
          </w:p>
        </w:tc>
        <w:tc>
          <w:tcPr>
            <w:tcW w:w="491" w:type="pct"/>
            <w:vMerge/>
            <w:shd w:val="clear" w:color="auto" w:fill="auto"/>
          </w:tcPr>
          <w:p w14:paraId="20F47B92" w14:textId="77777777" w:rsidR="0029666C" w:rsidRPr="00C70209" w:rsidRDefault="0029666C" w:rsidP="005B2300">
            <w:pPr>
              <w:pStyle w:val="Tabletext-evidencematrix"/>
              <w:rPr>
                <w:szCs w:val="16"/>
              </w:rPr>
            </w:pPr>
          </w:p>
        </w:tc>
        <w:tc>
          <w:tcPr>
            <w:tcW w:w="491" w:type="pct"/>
            <w:vMerge/>
            <w:shd w:val="clear" w:color="auto" w:fill="auto"/>
          </w:tcPr>
          <w:p w14:paraId="5E354F81" w14:textId="77777777" w:rsidR="0029666C" w:rsidRPr="00C70209" w:rsidRDefault="0029666C" w:rsidP="005B2300">
            <w:pPr>
              <w:pStyle w:val="Tabletext-evidencematrix"/>
              <w:rPr>
                <w:szCs w:val="16"/>
              </w:rPr>
            </w:pPr>
          </w:p>
        </w:tc>
        <w:tc>
          <w:tcPr>
            <w:tcW w:w="491" w:type="pct"/>
            <w:vMerge/>
            <w:shd w:val="clear" w:color="auto" w:fill="auto"/>
          </w:tcPr>
          <w:p w14:paraId="3E37F2F0" w14:textId="77777777" w:rsidR="0029666C" w:rsidRPr="00C70209" w:rsidRDefault="0029666C" w:rsidP="005B2300">
            <w:pPr>
              <w:pStyle w:val="Tabletext-evidencematrix"/>
              <w:rPr>
                <w:szCs w:val="16"/>
              </w:rPr>
            </w:pPr>
          </w:p>
        </w:tc>
        <w:tc>
          <w:tcPr>
            <w:tcW w:w="492" w:type="pct"/>
            <w:shd w:val="clear" w:color="auto" w:fill="auto"/>
          </w:tcPr>
          <w:p w14:paraId="036FAA52" w14:textId="77777777" w:rsidR="0029666C" w:rsidRPr="00C70209" w:rsidRDefault="0029666C" w:rsidP="005B2300">
            <w:pPr>
              <w:pStyle w:val="Tabletext-evidencematrix"/>
            </w:pPr>
            <w:r w:rsidRPr="00C70209">
              <w:t>Change in PELOD score from day 1</w:t>
            </w:r>
          </w:p>
        </w:tc>
        <w:tc>
          <w:tcPr>
            <w:tcW w:w="527" w:type="pct"/>
            <w:shd w:val="clear" w:color="auto" w:fill="auto"/>
          </w:tcPr>
          <w:p w14:paraId="6DE5CA0D" w14:textId="77777777" w:rsidR="0029666C" w:rsidRPr="00C70209" w:rsidRDefault="0029666C" w:rsidP="005B2300">
            <w:pPr>
              <w:pStyle w:val="Tabletext-evidencematrix"/>
            </w:pPr>
            <w:r w:rsidRPr="00C70209">
              <w:t>2.9 ± 9.9 (63)</w:t>
            </w:r>
          </w:p>
        </w:tc>
        <w:tc>
          <w:tcPr>
            <w:tcW w:w="527" w:type="pct"/>
            <w:gridSpan w:val="2"/>
            <w:shd w:val="clear" w:color="auto" w:fill="auto"/>
          </w:tcPr>
          <w:p w14:paraId="238552C1" w14:textId="77777777" w:rsidR="0029666C" w:rsidRPr="00C70209" w:rsidRDefault="0029666C" w:rsidP="005B2300">
            <w:pPr>
              <w:pStyle w:val="Tabletext-evidencematrix"/>
            </w:pPr>
            <w:r w:rsidRPr="00C70209">
              <w:t>3.1 ± 6.5 (62)</w:t>
            </w:r>
          </w:p>
        </w:tc>
        <w:tc>
          <w:tcPr>
            <w:tcW w:w="527" w:type="pct"/>
            <w:gridSpan w:val="2"/>
            <w:shd w:val="clear" w:color="auto" w:fill="auto"/>
          </w:tcPr>
          <w:p w14:paraId="4CC47DAB" w14:textId="5509B531" w:rsidR="0029666C" w:rsidRPr="00C70209" w:rsidRDefault="0029666C" w:rsidP="005B2300">
            <w:pPr>
              <w:pStyle w:val="Tabletext-evidencematrix"/>
            </w:pPr>
            <w:r w:rsidRPr="00C70209">
              <w:t xml:space="preserve">MD </w:t>
            </w:r>
            <w:r w:rsidR="00E64EC2" w:rsidRPr="00C70209">
              <w:t>–0</w:t>
            </w:r>
            <w:r w:rsidRPr="00C70209">
              <w:t>.18 [</w:t>
            </w:r>
            <w:r w:rsidR="00E64EC2" w:rsidRPr="00C70209">
              <w:t>–3</w:t>
            </w:r>
            <w:r w:rsidRPr="00C70209">
              <w:t>.13, 2.78]</w:t>
            </w:r>
          </w:p>
        </w:tc>
        <w:tc>
          <w:tcPr>
            <w:tcW w:w="580" w:type="pct"/>
            <w:shd w:val="clear" w:color="auto" w:fill="auto"/>
          </w:tcPr>
          <w:p w14:paraId="2915F4DF" w14:textId="4F25C856" w:rsidR="0029666C" w:rsidRPr="00C70209" w:rsidRDefault="0029666C" w:rsidP="005B2300">
            <w:pPr>
              <w:pStyle w:val="Tabletext-evidencematrix"/>
              <w:rPr>
                <w:i/>
              </w:rPr>
            </w:pPr>
            <w:r w:rsidRPr="00C70209">
              <w:rPr>
                <w:i/>
              </w:rPr>
              <w:t>No significant difference</w:t>
            </w:r>
          </w:p>
          <w:p w14:paraId="4A5FCA21" w14:textId="2ABD216A" w:rsidR="0029666C" w:rsidRPr="00C70209" w:rsidRDefault="001A475D" w:rsidP="005B2300">
            <w:pPr>
              <w:pStyle w:val="Tabletext-evidencematrix"/>
              <w:rPr>
                <w:shd w:val="clear" w:color="auto" w:fill="FFFFFF" w:themeFill="background1"/>
              </w:rPr>
            </w:pPr>
            <w:r w:rsidRPr="001A475D">
              <w:rPr>
                <w:i/>
              </w:rPr>
              <w:t>P = </w:t>
            </w:r>
            <w:r w:rsidR="0029666C" w:rsidRPr="00C70209">
              <w:t>NR</w:t>
            </w:r>
          </w:p>
        </w:tc>
      </w:tr>
    </w:tbl>
    <w:p w14:paraId="69EBBADD" w14:textId="77837ABB" w:rsidR="0029666C" w:rsidRPr="00C70209" w:rsidRDefault="0029666C" w:rsidP="005B2300">
      <w:pPr>
        <w:spacing w:after="0"/>
        <w:ind w:left="0"/>
        <w:rPr>
          <w:rFonts w:ascii="Arial Narrow" w:hAnsi="Arial Narrow"/>
          <w:sz w:val="16"/>
          <w:szCs w:val="16"/>
        </w:rPr>
      </w:pPr>
      <w:r w:rsidRPr="00C70209">
        <w:rPr>
          <w:rFonts w:ascii="Arial Narrow" w:hAnsi="Arial Narrow"/>
          <w:sz w:val="16"/>
          <w:szCs w:val="16"/>
        </w:rPr>
        <w:t xml:space="preserve">ARR, absolute risk reduction; CI, confidence interval; MD, mean difference; MODs, multiple organ dysfunctions; </w:t>
      </w:r>
      <w:r w:rsidR="000D2688" w:rsidRPr="00C70209">
        <w:rPr>
          <w:rFonts w:ascii="Arial Narrow" w:hAnsi="Arial Narrow"/>
          <w:sz w:val="16"/>
          <w:szCs w:val="16"/>
        </w:rPr>
        <w:t xml:space="preserve">NA, not applicable; </w:t>
      </w:r>
      <w:r w:rsidRPr="00C70209">
        <w:rPr>
          <w:rFonts w:ascii="Arial Narrow" w:hAnsi="Arial Narrow"/>
          <w:sz w:val="16"/>
          <w:szCs w:val="16"/>
        </w:rPr>
        <w:t>NR, not reported; PELOD, paedia</w:t>
      </w:r>
      <w:r w:rsidR="00C90254" w:rsidRPr="00C70209">
        <w:rPr>
          <w:rFonts w:ascii="Arial Narrow" w:hAnsi="Arial Narrow"/>
          <w:sz w:val="16"/>
          <w:szCs w:val="16"/>
        </w:rPr>
        <w:t>tric logistic organ dysfunction</w:t>
      </w:r>
      <w:r w:rsidR="00855B20" w:rsidRPr="00C70209">
        <w:rPr>
          <w:rFonts w:ascii="Arial Narrow" w:hAnsi="Arial Narrow"/>
          <w:sz w:val="16"/>
          <w:szCs w:val="16"/>
        </w:rPr>
        <w:t xml:space="preserve">; </w:t>
      </w:r>
      <w:r w:rsidR="000D2688" w:rsidRPr="00C70209">
        <w:rPr>
          <w:rFonts w:ascii="Arial Narrow" w:hAnsi="Arial Narrow"/>
          <w:sz w:val="16"/>
          <w:szCs w:val="16"/>
        </w:rPr>
        <w:t>PICU, paediatric intensive care unit; RBC, red blood cell; RR, risk ratio; SD, standard deviation;</w:t>
      </w:r>
      <w:r w:rsidR="000D2688" w:rsidRPr="00C70209">
        <w:t xml:space="preserve"> </w:t>
      </w:r>
      <w:r w:rsidR="00855B20" w:rsidRPr="00C70209">
        <w:rPr>
          <w:rFonts w:ascii="Arial Narrow" w:hAnsi="Arial Narrow"/>
          <w:sz w:val="16"/>
          <w:szCs w:val="16"/>
        </w:rPr>
        <w:t>TRIPICU, transfusion requirements in the paediatric intensive care unit</w:t>
      </w:r>
    </w:p>
    <w:p w14:paraId="136CA4BA" w14:textId="77777777" w:rsidR="00C90254" w:rsidRPr="00C70209" w:rsidRDefault="00C90254" w:rsidP="005B2300">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9F83163" w14:textId="0A0862EE" w:rsidR="00C90254" w:rsidRPr="00C70209" w:rsidRDefault="00C90254" w:rsidP="005B2300">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518B772F" w14:textId="0490DADF" w:rsidR="0029666C" w:rsidRPr="00C70209" w:rsidRDefault="00C90254" w:rsidP="005B2300">
      <w:pPr>
        <w:spacing w:after="0"/>
        <w:ind w:left="0"/>
        <w:rPr>
          <w:rFonts w:ascii="Arial Narrow" w:eastAsia="Arial Unicode MS" w:hAnsi="Arial Narrow" w:cs="Arial"/>
          <w:bCs/>
          <w:sz w:val="16"/>
          <w:szCs w:val="16"/>
          <w:lang w:eastAsia="ja-JP"/>
        </w:rPr>
      </w:pPr>
      <w:r w:rsidRPr="00C70209">
        <w:rPr>
          <w:rFonts w:ascii="Arial Narrow" w:eastAsia="Arial Unicode MS" w:hAnsi="Arial Narrow" w:cs="Arial"/>
          <w:b/>
          <w:bCs/>
          <w:sz w:val="16"/>
          <w:szCs w:val="16"/>
          <w:lang w:eastAsia="ja-JP"/>
        </w:rPr>
        <w:t>c.</w:t>
      </w:r>
      <w:r w:rsidRPr="00C70209">
        <w:rPr>
          <w:rFonts w:ascii="Arial Narrow" w:eastAsia="Arial Unicode MS" w:hAnsi="Arial Narrow" w:cs="Arial"/>
          <w:bCs/>
          <w:sz w:val="16"/>
          <w:szCs w:val="16"/>
          <w:lang w:eastAsia="ja-JP"/>
        </w:rPr>
        <w:t xml:space="preserve"> </w:t>
      </w:r>
      <w:r w:rsidR="0029666C" w:rsidRPr="00C70209">
        <w:rPr>
          <w:rFonts w:ascii="Arial Narrow" w:eastAsia="Arial Unicode MS" w:hAnsi="Arial Narrow" w:cs="Arial"/>
          <w:bCs/>
          <w:sz w:val="16"/>
          <w:szCs w:val="16"/>
          <w:lang w:eastAsia="ja-JP"/>
        </w:rPr>
        <w:t>Calculated post</w:t>
      </w:r>
      <w:r w:rsidR="004B557C" w:rsidRPr="00C70209">
        <w:rPr>
          <w:rFonts w:ascii="Arial Narrow" w:eastAsia="Arial Unicode MS" w:hAnsi="Arial Narrow" w:cs="Arial"/>
          <w:bCs/>
          <w:sz w:val="16"/>
          <w:szCs w:val="16"/>
          <w:lang w:eastAsia="ja-JP"/>
        </w:rPr>
        <w:t>-</w:t>
      </w:r>
      <w:r w:rsidR="0029666C" w:rsidRPr="00C70209">
        <w:rPr>
          <w:rFonts w:ascii="Arial Narrow" w:eastAsia="Arial Unicode MS" w:hAnsi="Arial Narrow" w:cs="Arial"/>
          <w:bCs/>
          <w:sz w:val="16"/>
          <w:szCs w:val="16"/>
          <w:lang w:eastAsia="ja-JP"/>
        </w:rPr>
        <w:t>hoc using RevMan 5.1</w:t>
      </w:r>
      <w:r w:rsidR="00481ADA" w:rsidRPr="00C70209">
        <w:rPr>
          <w:rFonts w:ascii="Arial Narrow" w:eastAsia="Arial Unicode MS" w:hAnsi="Arial Narrow" w:cs="Arial"/>
          <w:bCs/>
          <w:sz w:val="16"/>
          <w:szCs w:val="16"/>
          <w:lang w:eastAsia="ja-JP"/>
        </w:rPr>
        <w:t>.2.</w:t>
      </w:r>
    </w:p>
    <w:p w14:paraId="2C8E9AD1" w14:textId="44295D4D" w:rsidR="00C90254" w:rsidRPr="00C70209" w:rsidRDefault="00C90254" w:rsidP="005B2300">
      <w:pPr>
        <w:spacing w:after="0"/>
        <w:ind w:left="0"/>
        <w:rPr>
          <w:rFonts w:ascii="Arial Narrow" w:eastAsia="Arial Unicode MS" w:hAnsi="Arial Narrow" w:cs="Arial"/>
          <w:bCs/>
          <w:sz w:val="16"/>
          <w:szCs w:val="16"/>
          <w:lang w:eastAsia="ja-JP"/>
        </w:rPr>
      </w:pPr>
      <w:r w:rsidRPr="00C70209">
        <w:rPr>
          <w:rFonts w:ascii="Arial Narrow" w:eastAsia="Arial Unicode MS" w:hAnsi="Arial Narrow" w:cs="Arial"/>
          <w:b/>
          <w:bCs/>
          <w:sz w:val="16"/>
          <w:szCs w:val="16"/>
          <w:lang w:eastAsia="ja-JP"/>
        </w:rPr>
        <w:t>d.</w:t>
      </w:r>
      <w:r w:rsidRPr="00C70209">
        <w:rPr>
          <w:rFonts w:ascii="Arial Narrow" w:eastAsia="Arial Unicode MS" w:hAnsi="Arial Narrow" w:cs="Arial"/>
          <w:bCs/>
          <w:sz w:val="16"/>
          <w:szCs w:val="16"/>
          <w:lang w:eastAsia="ja-JP"/>
        </w:rPr>
        <w:t xml:space="preserve"> The </w:t>
      </w:r>
      <w:r w:rsidRPr="00C70209">
        <w:rPr>
          <w:rFonts w:ascii="Arial Narrow" w:hAnsi="Arial Narrow"/>
          <w:sz w:val="16"/>
          <w:szCs w:val="16"/>
        </w:rPr>
        <w:t>authors noted that although there was a trend toward</w:t>
      </w:r>
      <w:r w:rsidR="003837B1" w:rsidRPr="00C70209">
        <w:rPr>
          <w:rFonts w:ascii="Arial Narrow" w:hAnsi="Arial Narrow"/>
          <w:sz w:val="16"/>
          <w:szCs w:val="16"/>
        </w:rPr>
        <w:t>s</w:t>
      </w:r>
      <w:r w:rsidRPr="00C70209">
        <w:rPr>
          <w:rFonts w:ascii="Arial Narrow" w:hAnsi="Arial Narrow"/>
          <w:sz w:val="16"/>
          <w:szCs w:val="16"/>
        </w:rPr>
        <w:t xml:space="preserve"> more organ dysfunction in patients older than 365 days in the restrictive group, the number of patients was too small to permit any conclusions.</w:t>
      </w:r>
    </w:p>
    <w:p w14:paraId="75D61C90" w14:textId="77777777" w:rsidR="0029666C" w:rsidRPr="00C70209" w:rsidRDefault="0029666C" w:rsidP="005B2300">
      <w:pPr>
        <w:rPr>
          <w:lang w:eastAsia="en-GB"/>
        </w:rPr>
      </w:pPr>
    </w:p>
    <w:p w14:paraId="3212BBF2" w14:textId="77777777" w:rsidR="0029666C" w:rsidRPr="00C70209" w:rsidRDefault="0029666C" w:rsidP="005B2300">
      <w:pPr>
        <w:rPr>
          <w:lang w:eastAsia="en-GB"/>
        </w:rPr>
        <w:sectPr w:rsidR="0029666C" w:rsidRPr="00C70209" w:rsidSect="00130F03">
          <w:footnotePr>
            <w:numFmt w:val="lowerLetter"/>
          </w:footnotePr>
          <w:pgSz w:w="16838" w:h="11906" w:orient="landscape" w:code="9"/>
          <w:pgMar w:top="1440" w:right="1440" w:bottom="1440" w:left="1440" w:header="709" w:footer="709" w:gutter="0"/>
          <w:cols w:space="708"/>
          <w:docGrid w:linePitch="326"/>
        </w:sectPr>
      </w:pPr>
    </w:p>
    <w:p w14:paraId="13C101AB" w14:textId="77777777" w:rsidR="00550711" w:rsidRPr="00C70209" w:rsidRDefault="00550711" w:rsidP="005B2300">
      <w:pPr>
        <w:pStyle w:val="Heading6"/>
      </w:pPr>
      <w:r w:rsidRPr="00C70209">
        <w:t>Secondary outcomes</w:t>
      </w:r>
      <w:r w:rsidRPr="00C70209">
        <w:rPr>
          <w:rStyle w:val="FootnoteReference"/>
        </w:rPr>
        <w:footnoteReference w:id="16"/>
      </w:r>
    </w:p>
    <w:p w14:paraId="6E69ACEC" w14:textId="77777777" w:rsidR="0029666C" w:rsidRPr="00C70209" w:rsidRDefault="0029666C" w:rsidP="00CF6F17">
      <w:pPr>
        <w:pStyle w:val="Heading7"/>
        <w:rPr>
          <w:lang w:eastAsia="en-GB"/>
        </w:rPr>
      </w:pPr>
      <w:r w:rsidRPr="00C70209">
        <w:rPr>
          <w:lang w:eastAsia="en-GB"/>
        </w:rPr>
        <w:t>Transfusion-related serious adverse events</w:t>
      </w:r>
    </w:p>
    <w:p w14:paraId="40760038" w14:textId="7EC7F5D6" w:rsidR="00055755" w:rsidRPr="00C70209" w:rsidRDefault="00055755" w:rsidP="00055755">
      <w:pPr>
        <w:pStyle w:val="BodyText"/>
        <w:rPr>
          <w:lang w:eastAsia="en-GB"/>
        </w:rPr>
      </w:pPr>
      <w:r w:rsidRPr="00C70209">
        <w:t xml:space="preserve">One </w:t>
      </w:r>
      <w:r w:rsidRPr="00C70209">
        <w:rPr>
          <w:lang w:eastAsia="en-GB"/>
        </w:rPr>
        <w:t>Level II study (Willems 2010) provided evidence for transfusion-related SAEs (TACO, TRALI, haemolytic transfusion reactions, transfusion transmitted infections, transfusion-induced graft-versus-host-disease, anaphylactic reactions) among paediatric patients requiring surgery. The results of this study are summarised in</w:t>
      </w:r>
      <w:r w:rsidRPr="00C70209">
        <w:rPr>
          <w:b/>
          <w:lang w:eastAsia="en-GB"/>
        </w:rPr>
        <w:t xml:space="preserve"> </w:t>
      </w:r>
      <w:r w:rsidR="00D765F2" w:rsidRPr="00C70209">
        <w:rPr>
          <w:b/>
        </w:rPr>
        <w:fldChar w:fldCharType="begin"/>
      </w:r>
      <w:r w:rsidR="00D765F2" w:rsidRPr="00C70209">
        <w:rPr>
          <w:b/>
          <w:lang w:eastAsia="en-GB"/>
        </w:rPr>
        <w:instrText xml:space="preserve"> REF _Ref406148882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4</w:t>
      </w:r>
      <w:r w:rsidR="00D765F2" w:rsidRPr="00C70209">
        <w:rPr>
          <w:b/>
        </w:rPr>
        <w:fldChar w:fldCharType="end"/>
      </w:r>
      <w:r w:rsidRPr="00C70209">
        <w:rPr>
          <w:lang w:eastAsia="en-GB"/>
        </w:rPr>
        <w:t>.</w:t>
      </w:r>
    </w:p>
    <w:p w14:paraId="28B7BC86" w14:textId="1AE81EF9" w:rsidR="00B30DCE" w:rsidRPr="00C70209" w:rsidRDefault="00055755" w:rsidP="00C3495E">
      <w:pPr>
        <w:pStyle w:val="BodyText"/>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r w:rsidRPr="00C70209">
        <w:rPr>
          <w:lang w:eastAsia="en-GB"/>
        </w:rPr>
        <w:t xml:space="preserve">Willems (2010) reported no significant difference in the number of number of RBC transfusion reactions comparing restrictive and liberal transfusion strategies in paediatric patients requiring cardiac surgery (RD –1.61; 95% CI –4.75, 1.52). No patients in the restrictive group experienced a reaction to RBCs, compared with one patient (1.6%) in the liberal group, but the study was small and not powered to detect a significant difference for this outcome. </w:t>
      </w:r>
    </w:p>
    <w:p w14:paraId="2BC83B6B" w14:textId="4FFA416E" w:rsidR="0029666C" w:rsidRPr="00C70209" w:rsidRDefault="0029666C" w:rsidP="00550711">
      <w:pPr>
        <w:pStyle w:val="Caption"/>
      </w:pPr>
      <w:bookmarkStart w:id="336" w:name="_Ref406148882"/>
      <w:bookmarkStart w:id="337" w:name="_Toc42774708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4</w:t>
      </w:r>
      <w:r w:rsidR="00130F03" w:rsidRPr="00C70209">
        <w:fldChar w:fldCharType="end"/>
      </w:r>
      <w:bookmarkEnd w:id="336"/>
      <w:r w:rsidRPr="00C70209">
        <w:tab/>
      </w:r>
      <w:r w:rsidR="00550711" w:rsidRPr="00C70209">
        <w:t>Paediatric patients requiring surgery: Results for r</w:t>
      </w:r>
      <w:r w:rsidRPr="00C70209">
        <w:t>estrictive RBC transfusion v</w:t>
      </w:r>
      <w:r w:rsidR="00550711" w:rsidRPr="00C70209">
        <w:t xml:space="preserve">ersus liberal RBC transfusion </w:t>
      </w:r>
      <w:r w:rsidRPr="00C70209">
        <w:t>– Transfusion-related serious adverse events</w:t>
      </w:r>
      <w:bookmarkEnd w:id="33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5"/>
        <w:gridCol w:w="1392"/>
        <w:gridCol w:w="1392"/>
        <w:gridCol w:w="1392"/>
        <w:gridCol w:w="1392"/>
        <w:gridCol w:w="1395"/>
        <w:gridCol w:w="1494"/>
        <w:gridCol w:w="1485"/>
        <w:gridCol w:w="91"/>
        <w:gridCol w:w="1398"/>
        <w:gridCol w:w="14"/>
        <w:gridCol w:w="1644"/>
      </w:tblGrid>
      <w:tr w:rsidR="00550711" w:rsidRPr="00C70209" w14:paraId="34FD671F" w14:textId="77777777" w:rsidTr="00550711">
        <w:trPr>
          <w:tblHeader/>
        </w:trPr>
        <w:tc>
          <w:tcPr>
            <w:tcW w:w="383" w:type="pct"/>
            <w:vMerge w:val="restart"/>
            <w:tcBorders>
              <w:bottom w:val="single" w:sz="4" w:space="0" w:color="auto"/>
            </w:tcBorders>
          </w:tcPr>
          <w:p w14:paraId="3B9C5070" w14:textId="77777777" w:rsidR="00550711" w:rsidRPr="00C70209" w:rsidRDefault="00550711" w:rsidP="00550711">
            <w:pPr>
              <w:pStyle w:val="TableH2"/>
              <w:rPr>
                <w:rFonts w:eastAsia="Arial Unicode MS"/>
              </w:rPr>
            </w:pPr>
            <w:r w:rsidRPr="00C70209">
              <w:rPr>
                <w:rFonts w:eastAsia="Arial Unicode MS"/>
              </w:rPr>
              <w:t>Study</w:t>
            </w:r>
          </w:p>
          <w:p w14:paraId="76C6A6FC" w14:textId="77777777" w:rsidR="00550711" w:rsidRPr="00C70209" w:rsidRDefault="00550711" w:rsidP="00550711">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E010AA2" w14:textId="77777777" w:rsidR="00550711" w:rsidRPr="00C70209" w:rsidRDefault="00550711" w:rsidP="00550711">
            <w:pPr>
              <w:pStyle w:val="TableH2"/>
              <w:rPr>
                <w:rFonts w:eastAsia="Arial Unicode MS"/>
              </w:rPr>
            </w:pPr>
            <w:r w:rsidRPr="00C70209">
              <w:rPr>
                <w:rFonts w:eastAsia="Arial Unicode MS"/>
                <w:i/>
              </w:rPr>
              <w:t>Quality</w:t>
            </w:r>
          </w:p>
        </w:tc>
        <w:tc>
          <w:tcPr>
            <w:tcW w:w="491" w:type="pct"/>
            <w:vMerge w:val="restart"/>
          </w:tcPr>
          <w:p w14:paraId="4901B0B5" w14:textId="77777777" w:rsidR="00550711" w:rsidRPr="00C70209" w:rsidRDefault="00550711" w:rsidP="00550711">
            <w:pPr>
              <w:pStyle w:val="TableH2"/>
              <w:rPr>
                <w:rFonts w:eastAsia="Arial Unicode MS"/>
              </w:rPr>
            </w:pPr>
            <w:r w:rsidRPr="00C70209">
              <w:rPr>
                <w:rFonts w:eastAsia="Arial Unicode MS"/>
              </w:rPr>
              <w:t>No. of trials / sample size included in analysis</w:t>
            </w:r>
          </w:p>
        </w:tc>
        <w:tc>
          <w:tcPr>
            <w:tcW w:w="491" w:type="pct"/>
            <w:vMerge w:val="restart"/>
          </w:tcPr>
          <w:p w14:paraId="60E4F102" w14:textId="77777777" w:rsidR="00550711" w:rsidRPr="00C70209" w:rsidRDefault="00550711" w:rsidP="00550711">
            <w:pPr>
              <w:pStyle w:val="TableH2"/>
              <w:rPr>
                <w:rFonts w:eastAsia="Arial Unicode MS"/>
              </w:rPr>
            </w:pPr>
            <w:r w:rsidRPr="00C70209">
              <w:rPr>
                <w:rFonts w:eastAsia="Arial Unicode MS"/>
              </w:rPr>
              <w:t xml:space="preserve">Patient population </w:t>
            </w:r>
          </w:p>
        </w:tc>
        <w:tc>
          <w:tcPr>
            <w:tcW w:w="491" w:type="pct"/>
            <w:vMerge w:val="restart"/>
          </w:tcPr>
          <w:p w14:paraId="49FED116" w14:textId="77777777" w:rsidR="00550711" w:rsidRPr="00C70209" w:rsidRDefault="00550711" w:rsidP="00550711">
            <w:pPr>
              <w:pStyle w:val="TableH2"/>
              <w:rPr>
                <w:rFonts w:eastAsia="Arial Unicode MS"/>
              </w:rPr>
            </w:pPr>
            <w:r w:rsidRPr="00C70209">
              <w:rPr>
                <w:rFonts w:eastAsia="Arial Unicode MS"/>
              </w:rPr>
              <w:t>Setting</w:t>
            </w:r>
          </w:p>
          <w:p w14:paraId="4FA82065" w14:textId="77777777" w:rsidR="00550711" w:rsidRPr="00C70209" w:rsidRDefault="00550711" w:rsidP="00550711">
            <w:pPr>
              <w:pStyle w:val="TableH2"/>
              <w:rPr>
                <w:rFonts w:eastAsia="Arial Unicode MS"/>
              </w:rPr>
            </w:pPr>
            <w:r w:rsidRPr="00C70209">
              <w:rPr>
                <w:rFonts w:eastAsia="Arial Unicode MS"/>
              </w:rPr>
              <w:t>Location</w:t>
            </w:r>
          </w:p>
        </w:tc>
        <w:tc>
          <w:tcPr>
            <w:tcW w:w="491" w:type="pct"/>
            <w:vMerge w:val="restart"/>
          </w:tcPr>
          <w:p w14:paraId="7FEF8FA4" w14:textId="34FC84B3" w:rsidR="00550711" w:rsidRPr="00C70209" w:rsidRDefault="00550711" w:rsidP="00550711">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2" w:type="pct"/>
            <w:vMerge w:val="restart"/>
          </w:tcPr>
          <w:p w14:paraId="24667553" w14:textId="77777777" w:rsidR="00550711" w:rsidRPr="00C70209" w:rsidRDefault="00550711" w:rsidP="00550711">
            <w:pPr>
              <w:pStyle w:val="TableH2"/>
              <w:rPr>
                <w:rFonts w:eastAsia="Arial Unicode MS"/>
              </w:rPr>
            </w:pPr>
            <w:r w:rsidRPr="00C70209">
              <w:rPr>
                <w:rFonts w:eastAsia="Arial Unicode MS"/>
              </w:rPr>
              <w:t>Outcome</w:t>
            </w:r>
          </w:p>
        </w:tc>
        <w:tc>
          <w:tcPr>
            <w:tcW w:w="2161" w:type="pct"/>
            <w:gridSpan w:val="6"/>
          </w:tcPr>
          <w:p w14:paraId="09AFB69D" w14:textId="77777777" w:rsidR="00550711" w:rsidRPr="00C70209" w:rsidRDefault="00550711" w:rsidP="00550711">
            <w:pPr>
              <w:pStyle w:val="TableH2"/>
              <w:rPr>
                <w:rFonts w:eastAsia="Arial Unicode MS"/>
                <w:i/>
              </w:rPr>
            </w:pPr>
            <w:r w:rsidRPr="00C70209">
              <w:rPr>
                <w:rFonts w:eastAsia="Arial Unicode MS"/>
              </w:rPr>
              <w:t>Results</w:t>
            </w:r>
          </w:p>
        </w:tc>
      </w:tr>
      <w:tr w:rsidR="00550711" w:rsidRPr="00C70209" w14:paraId="056EF225" w14:textId="77777777" w:rsidTr="00550711">
        <w:trPr>
          <w:tblHeader/>
        </w:trPr>
        <w:tc>
          <w:tcPr>
            <w:tcW w:w="383" w:type="pct"/>
            <w:vMerge/>
          </w:tcPr>
          <w:p w14:paraId="7869F20A" w14:textId="77777777" w:rsidR="00550711" w:rsidRPr="00C70209" w:rsidRDefault="00550711" w:rsidP="00550711">
            <w:pPr>
              <w:pStyle w:val="TableH2"/>
              <w:rPr>
                <w:rFonts w:eastAsia="Arial Unicode MS"/>
              </w:rPr>
            </w:pPr>
          </w:p>
        </w:tc>
        <w:tc>
          <w:tcPr>
            <w:tcW w:w="491" w:type="pct"/>
            <w:vMerge/>
          </w:tcPr>
          <w:p w14:paraId="13776B69" w14:textId="77777777" w:rsidR="00550711" w:rsidRPr="00C70209" w:rsidRDefault="00550711" w:rsidP="00550711">
            <w:pPr>
              <w:pStyle w:val="TableH2"/>
              <w:rPr>
                <w:rFonts w:eastAsia="Arial Unicode MS"/>
              </w:rPr>
            </w:pPr>
          </w:p>
        </w:tc>
        <w:tc>
          <w:tcPr>
            <w:tcW w:w="491" w:type="pct"/>
            <w:vMerge/>
          </w:tcPr>
          <w:p w14:paraId="676065B2" w14:textId="77777777" w:rsidR="00550711" w:rsidRPr="00C70209" w:rsidRDefault="00550711" w:rsidP="00550711">
            <w:pPr>
              <w:pStyle w:val="TableH2"/>
              <w:rPr>
                <w:rFonts w:eastAsia="Arial Unicode MS"/>
              </w:rPr>
            </w:pPr>
          </w:p>
        </w:tc>
        <w:tc>
          <w:tcPr>
            <w:tcW w:w="491" w:type="pct"/>
            <w:vMerge/>
          </w:tcPr>
          <w:p w14:paraId="782A5399" w14:textId="77777777" w:rsidR="00550711" w:rsidRPr="00C70209" w:rsidRDefault="00550711" w:rsidP="00550711">
            <w:pPr>
              <w:pStyle w:val="TableH2"/>
              <w:rPr>
                <w:rFonts w:eastAsia="Arial Unicode MS"/>
              </w:rPr>
            </w:pPr>
          </w:p>
        </w:tc>
        <w:tc>
          <w:tcPr>
            <w:tcW w:w="491" w:type="pct"/>
            <w:vMerge/>
          </w:tcPr>
          <w:p w14:paraId="0AD6110B" w14:textId="77777777" w:rsidR="00550711" w:rsidRPr="00C70209" w:rsidRDefault="00550711" w:rsidP="00550711">
            <w:pPr>
              <w:pStyle w:val="TableH2"/>
              <w:rPr>
                <w:rFonts w:eastAsia="Arial Unicode MS"/>
              </w:rPr>
            </w:pPr>
          </w:p>
        </w:tc>
        <w:tc>
          <w:tcPr>
            <w:tcW w:w="492" w:type="pct"/>
            <w:vMerge/>
          </w:tcPr>
          <w:p w14:paraId="51587B3B" w14:textId="77777777" w:rsidR="00550711" w:rsidRPr="00C70209" w:rsidRDefault="00550711" w:rsidP="00550711">
            <w:pPr>
              <w:pStyle w:val="TableH2"/>
              <w:rPr>
                <w:rFonts w:eastAsia="Arial Unicode MS"/>
              </w:rPr>
            </w:pPr>
          </w:p>
        </w:tc>
        <w:tc>
          <w:tcPr>
            <w:tcW w:w="527" w:type="pct"/>
          </w:tcPr>
          <w:p w14:paraId="4A7C7507" w14:textId="77777777" w:rsidR="00550711" w:rsidRPr="00C70209" w:rsidRDefault="00550711" w:rsidP="00550711">
            <w:pPr>
              <w:pStyle w:val="TableH2"/>
              <w:rPr>
                <w:rFonts w:eastAsia="Arial Unicode MS"/>
              </w:rPr>
            </w:pPr>
            <w:r w:rsidRPr="00C70209">
              <w:rPr>
                <w:rFonts w:eastAsia="Arial Unicode MS"/>
              </w:rPr>
              <w:t>Restrictive RBC transfusion</w:t>
            </w:r>
          </w:p>
          <w:p w14:paraId="23A26B48" w14:textId="77777777" w:rsidR="00550711" w:rsidRPr="00C70209" w:rsidRDefault="00550711" w:rsidP="00550711">
            <w:pPr>
              <w:pStyle w:val="TableH2"/>
              <w:rPr>
                <w:rFonts w:eastAsia="Arial Unicode MS"/>
              </w:rPr>
            </w:pPr>
            <w:r w:rsidRPr="00C70209">
              <w:rPr>
                <w:rFonts w:eastAsia="Arial Unicode MS"/>
              </w:rPr>
              <w:t>n/N (%)</w:t>
            </w:r>
          </w:p>
          <w:p w14:paraId="28FA658D" w14:textId="77777777" w:rsidR="00550711" w:rsidRPr="00C70209" w:rsidRDefault="00550711" w:rsidP="00550711">
            <w:pPr>
              <w:pStyle w:val="TableH2"/>
              <w:rPr>
                <w:rFonts w:eastAsia="Arial Unicode MS"/>
              </w:rPr>
            </w:pPr>
            <w:r w:rsidRPr="00C70209">
              <w:t>Mean ± SD (n)</w:t>
            </w:r>
          </w:p>
        </w:tc>
        <w:tc>
          <w:tcPr>
            <w:tcW w:w="524" w:type="pct"/>
          </w:tcPr>
          <w:p w14:paraId="29169523" w14:textId="582F077B" w:rsidR="00550711" w:rsidRPr="00C70209" w:rsidRDefault="00550711" w:rsidP="00550711">
            <w:pPr>
              <w:pStyle w:val="TableH2"/>
              <w:rPr>
                <w:rFonts w:eastAsia="Arial Unicode MS"/>
              </w:rPr>
            </w:pPr>
            <w:r w:rsidRPr="00C70209">
              <w:rPr>
                <w:rFonts w:eastAsia="Arial Unicode MS"/>
              </w:rPr>
              <w:t>Liberal RBC transfusion</w:t>
            </w:r>
          </w:p>
          <w:p w14:paraId="62641B0E" w14:textId="77777777" w:rsidR="00550711" w:rsidRPr="00C70209" w:rsidRDefault="00550711" w:rsidP="00550711">
            <w:pPr>
              <w:pStyle w:val="TableH2"/>
              <w:rPr>
                <w:rFonts w:eastAsia="Arial Unicode MS"/>
              </w:rPr>
            </w:pPr>
            <w:r w:rsidRPr="00C70209">
              <w:rPr>
                <w:rFonts w:eastAsia="Arial Unicode MS"/>
              </w:rPr>
              <w:t>n/N (%)</w:t>
            </w:r>
          </w:p>
          <w:p w14:paraId="356EE2E5" w14:textId="77777777" w:rsidR="00550711" w:rsidRPr="00C70209" w:rsidRDefault="00550711" w:rsidP="00550711">
            <w:pPr>
              <w:pStyle w:val="TableH2"/>
              <w:rPr>
                <w:rFonts w:eastAsia="Arial Unicode MS"/>
              </w:rPr>
            </w:pPr>
            <w:r w:rsidRPr="00C70209">
              <w:t>Mean ± SD (n)</w:t>
            </w:r>
          </w:p>
        </w:tc>
        <w:tc>
          <w:tcPr>
            <w:tcW w:w="525" w:type="pct"/>
            <w:gridSpan w:val="2"/>
          </w:tcPr>
          <w:p w14:paraId="7A0339DD" w14:textId="77777777" w:rsidR="00550711" w:rsidRPr="00C70209" w:rsidRDefault="00550711" w:rsidP="00550711">
            <w:pPr>
              <w:pStyle w:val="TableH2"/>
              <w:rPr>
                <w:rFonts w:eastAsia="Arial Unicode MS"/>
              </w:rPr>
            </w:pPr>
            <w:r w:rsidRPr="00C70209">
              <w:rPr>
                <w:rFonts w:eastAsia="Arial Unicode MS"/>
              </w:rPr>
              <w:t>Risk estimate (95% CI)</w:t>
            </w:r>
          </w:p>
        </w:tc>
        <w:tc>
          <w:tcPr>
            <w:tcW w:w="585" w:type="pct"/>
            <w:gridSpan w:val="2"/>
          </w:tcPr>
          <w:p w14:paraId="68CFC8D8" w14:textId="77777777" w:rsidR="00550711" w:rsidRPr="00C70209" w:rsidRDefault="00550711" w:rsidP="00550711">
            <w:pPr>
              <w:pStyle w:val="TableH3"/>
              <w:rPr>
                <w:rFonts w:eastAsia="Arial Unicode MS"/>
              </w:rPr>
            </w:pPr>
            <w:r w:rsidRPr="00C70209">
              <w:rPr>
                <w:rFonts w:eastAsia="Arial Unicode MS"/>
              </w:rPr>
              <w:t>Statistical significance</w:t>
            </w:r>
          </w:p>
          <w:p w14:paraId="06590686" w14:textId="25EC239C" w:rsidR="00550711" w:rsidRPr="00C70209" w:rsidRDefault="001A475D" w:rsidP="00550711">
            <w:pPr>
              <w:pStyle w:val="TableH2"/>
              <w:rPr>
                <w:rFonts w:eastAsia="Arial Unicode MS"/>
              </w:rPr>
            </w:pPr>
            <w:r w:rsidRPr="001A475D">
              <w:rPr>
                <w:rFonts w:eastAsia="Arial Unicode MS"/>
                <w:i/>
              </w:rPr>
              <w:t>P-</w:t>
            </w:r>
            <w:r w:rsidR="00550711" w:rsidRPr="00C70209">
              <w:rPr>
                <w:rFonts w:eastAsia="Arial Unicode MS"/>
              </w:rPr>
              <w:t>value</w:t>
            </w:r>
          </w:p>
          <w:p w14:paraId="205C066B" w14:textId="77777777" w:rsidR="00550711" w:rsidRPr="00C70209" w:rsidRDefault="00550711" w:rsidP="00550711">
            <w:pPr>
              <w:pStyle w:val="TableH2"/>
              <w:rPr>
                <w:rFonts w:eastAsia="Arial Unicode MS"/>
              </w:rPr>
            </w:pPr>
            <w:r w:rsidRPr="00C70209">
              <w:t>Heterogeneity</w:t>
            </w:r>
            <w:r w:rsidRPr="00C70209">
              <w:rPr>
                <w:vertAlign w:val="superscript"/>
              </w:rPr>
              <w:t>b</w:t>
            </w:r>
          </w:p>
        </w:tc>
      </w:tr>
      <w:tr w:rsidR="00550711" w:rsidRPr="00C70209" w14:paraId="5EF04661" w14:textId="77777777" w:rsidTr="00550711">
        <w:tc>
          <w:tcPr>
            <w:tcW w:w="5000" w:type="pct"/>
            <w:gridSpan w:val="12"/>
            <w:tcBorders>
              <w:top w:val="single" w:sz="4" w:space="0" w:color="000000"/>
              <w:bottom w:val="single" w:sz="4" w:space="0" w:color="000000"/>
            </w:tcBorders>
            <w:shd w:val="clear" w:color="auto" w:fill="000000"/>
          </w:tcPr>
          <w:p w14:paraId="0C4C1C8F" w14:textId="77777777" w:rsidR="00550711" w:rsidRPr="00C70209" w:rsidRDefault="00550711" w:rsidP="00550711">
            <w:pPr>
              <w:pStyle w:val="TableH4"/>
            </w:pPr>
            <w:r w:rsidRPr="00C70209">
              <w:t xml:space="preserve">Level II evidence </w:t>
            </w:r>
          </w:p>
        </w:tc>
      </w:tr>
      <w:tr w:rsidR="00550711" w:rsidRPr="00C70209" w14:paraId="65B10F37" w14:textId="77777777" w:rsidTr="004F17DC">
        <w:trPr>
          <w:trHeight w:val="746"/>
        </w:trPr>
        <w:tc>
          <w:tcPr>
            <w:tcW w:w="383" w:type="pct"/>
            <w:shd w:val="clear" w:color="auto" w:fill="auto"/>
          </w:tcPr>
          <w:p w14:paraId="42C8EC6D" w14:textId="0427D92D" w:rsidR="00550711" w:rsidRPr="00C70209" w:rsidRDefault="00550711" w:rsidP="00550711">
            <w:pPr>
              <w:pStyle w:val="Tabletext-evidencematrix"/>
            </w:pPr>
            <w:r w:rsidRPr="00C70209">
              <w:t>Willems 2010</w:t>
            </w:r>
            <w:r w:rsidR="00E1112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XaWxsZW1zPC9BdXRob3I+PFllYXI+MjAxMDwvWWVhcj48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5</w:t>
            </w:r>
            <w:r w:rsidR="00E1112B" w:rsidRPr="00C70209">
              <w:fldChar w:fldCharType="end"/>
            </w:r>
          </w:p>
          <w:p w14:paraId="3122EEBC" w14:textId="77777777" w:rsidR="00550711" w:rsidRPr="00C70209" w:rsidRDefault="00550711" w:rsidP="00550711">
            <w:pPr>
              <w:pStyle w:val="Tabletext-evidencematrix"/>
            </w:pPr>
            <w:r w:rsidRPr="00C70209">
              <w:t>Level II</w:t>
            </w:r>
          </w:p>
          <w:p w14:paraId="242D73AC" w14:textId="1F3ED360" w:rsidR="00550711" w:rsidRPr="00C70209" w:rsidRDefault="00550711" w:rsidP="00550711">
            <w:pPr>
              <w:pStyle w:val="Tabletext-evidencematrix"/>
              <w:rPr>
                <w:szCs w:val="16"/>
              </w:rPr>
            </w:pPr>
            <w:r w:rsidRPr="00C70209">
              <w:rPr>
                <w:i/>
              </w:rPr>
              <w:t>Good</w:t>
            </w:r>
          </w:p>
          <w:p w14:paraId="7EBB4AFF" w14:textId="77777777" w:rsidR="00550711" w:rsidRPr="00C70209" w:rsidRDefault="00550711" w:rsidP="00550711">
            <w:pPr>
              <w:pStyle w:val="Tabletext-subanalysis"/>
              <w:rPr>
                <w:i/>
              </w:rPr>
            </w:pPr>
            <w:r w:rsidRPr="00C70209">
              <w:t>*subgroup of patients from the TRIPICU study</w:t>
            </w:r>
          </w:p>
        </w:tc>
        <w:tc>
          <w:tcPr>
            <w:tcW w:w="491" w:type="pct"/>
            <w:shd w:val="clear" w:color="auto" w:fill="auto"/>
          </w:tcPr>
          <w:p w14:paraId="72391DB5" w14:textId="77777777" w:rsidR="00550711" w:rsidRPr="00C70209" w:rsidRDefault="00550711" w:rsidP="00550711">
            <w:pPr>
              <w:pStyle w:val="Tabletext-evidencematrix"/>
            </w:pPr>
            <w:r w:rsidRPr="00C70209">
              <w:t>N=125</w:t>
            </w:r>
          </w:p>
        </w:tc>
        <w:tc>
          <w:tcPr>
            <w:tcW w:w="491" w:type="pct"/>
            <w:shd w:val="clear" w:color="auto" w:fill="auto"/>
          </w:tcPr>
          <w:p w14:paraId="14359960" w14:textId="55F8FB51" w:rsidR="00550711" w:rsidRPr="00C70209" w:rsidRDefault="00550711" w:rsidP="00550711">
            <w:pPr>
              <w:pStyle w:val="Tabletext-evidencematrix"/>
              <w:rPr>
                <w:vertAlign w:val="superscript"/>
              </w:rPr>
            </w:pPr>
            <w:r w:rsidRPr="00C70209">
              <w:t>Children (aged 28 days to 14 years) post</w:t>
            </w:r>
            <w:r w:rsidR="003837B1" w:rsidRPr="00C70209">
              <w:t>-</w:t>
            </w:r>
            <w:r w:rsidRPr="00C70209">
              <w:t>cardiac surgery or catheterisation</w:t>
            </w:r>
          </w:p>
        </w:tc>
        <w:tc>
          <w:tcPr>
            <w:tcW w:w="491" w:type="pct"/>
            <w:shd w:val="clear" w:color="auto" w:fill="auto"/>
          </w:tcPr>
          <w:p w14:paraId="6749ABA6" w14:textId="77777777" w:rsidR="00550711" w:rsidRPr="00C70209" w:rsidRDefault="00550711" w:rsidP="00550711">
            <w:pPr>
              <w:pStyle w:val="Tabletext-evidencematrix"/>
            </w:pPr>
            <w:r w:rsidRPr="00C70209">
              <w:t>Multicentre, Belgium, Canada, USA</w:t>
            </w:r>
          </w:p>
        </w:tc>
        <w:tc>
          <w:tcPr>
            <w:tcW w:w="491" w:type="pct"/>
            <w:shd w:val="clear" w:color="auto" w:fill="auto"/>
          </w:tcPr>
          <w:p w14:paraId="104AECDA" w14:textId="60D14B11" w:rsidR="00550711" w:rsidRPr="00C70209" w:rsidRDefault="00550711" w:rsidP="00550711">
            <w:pPr>
              <w:pStyle w:val="Tabletext-evidencematrix"/>
            </w:pPr>
            <w:r w:rsidRPr="00C70209">
              <w:t xml:space="preserve">Restrictive RBC transfusion </w:t>
            </w:r>
            <w:r w:rsidR="00C91BAE" w:rsidRPr="00C70209">
              <w:t>versus</w:t>
            </w:r>
            <w:r w:rsidRPr="00C70209">
              <w:t xml:space="preserve"> liberal RBC transfusion</w:t>
            </w:r>
          </w:p>
        </w:tc>
        <w:tc>
          <w:tcPr>
            <w:tcW w:w="491" w:type="pct"/>
            <w:shd w:val="clear" w:color="auto" w:fill="auto"/>
          </w:tcPr>
          <w:p w14:paraId="256D301A" w14:textId="77777777" w:rsidR="00550711" w:rsidRPr="00C70209" w:rsidRDefault="00550711" w:rsidP="00550711">
            <w:pPr>
              <w:pStyle w:val="Tabletext-evidencematrix"/>
            </w:pPr>
            <w:r w:rsidRPr="00C70209">
              <w:t>Reaction to RBC</w:t>
            </w:r>
          </w:p>
        </w:tc>
        <w:tc>
          <w:tcPr>
            <w:tcW w:w="527" w:type="pct"/>
            <w:shd w:val="clear" w:color="auto" w:fill="auto"/>
          </w:tcPr>
          <w:p w14:paraId="68DB252B" w14:textId="77777777" w:rsidR="00550711" w:rsidRPr="00C70209" w:rsidRDefault="00550711" w:rsidP="00550711">
            <w:pPr>
              <w:pStyle w:val="Tabletext-evidencematrix"/>
            </w:pPr>
            <w:r w:rsidRPr="00C70209">
              <w:t>0/63 (0%)</w:t>
            </w:r>
          </w:p>
        </w:tc>
        <w:tc>
          <w:tcPr>
            <w:tcW w:w="556" w:type="pct"/>
            <w:gridSpan w:val="2"/>
            <w:shd w:val="clear" w:color="auto" w:fill="auto"/>
          </w:tcPr>
          <w:p w14:paraId="3A2DC6A7" w14:textId="77777777" w:rsidR="00550711" w:rsidRPr="00C70209" w:rsidRDefault="00550711" w:rsidP="00550711">
            <w:pPr>
              <w:pStyle w:val="Tabletext-evidencematrix"/>
            </w:pPr>
            <w:r w:rsidRPr="00C70209">
              <w:t>1/62 (1.6%)</w:t>
            </w:r>
          </w:p>
        </w:tc>
        <w:tc>
          <w:tcPr>
            <w:tcW w:w="498" w:type="pct"/>
            <w:gridSpan w:val="2"/>
            <w:shd w:val="clear" w:color="auto" w:fill="auto"/>
          </w:tcPr>
          <w:p w14:paraId="092ABAF4" w14:textId="093960BA" w:rsidR="00550711" w:rsidRPr="00C70209" w:rsidRDefault="00550711" w:rsidP="00550711">
            <w:pPr>
              <w:pStyle w:val="Tabletext-evidencematrix"/>
            </w:pPr>
            <w:r w:rsidRPr="00C70209">
              <w:t xml:space="preserve">RD </w:t>
            </w:r>
            <w:r w:rsidR="00E64EC2" w:rsidRPr="00C70209">
              <w:t>–1</w:t>
            </w:r>
            <w:r w:rsidRPr="00C70209">
              <w:t>.61 [</w:t>
            </w:r>
            <w:r w:rsidR="00E64EC2" w:rsidRPr="00C70209">
              <w:t>–4</w:t>
            </w:r>
            <w:r w:rsidRPr="00C70209">
              <w:t>.75, 1.52]</w:t>
            </w:r>
          </w:p>
        </w:tc>
        <w:tc>
          <w:tcPr>
            <w:tcW w:w="580" w:type="pct"/>
            <w:shd w:val="clear" w:color="auto" w:fill="auto"/>
          </w:tcPr>
          <w:p w14:paraId="4752E4A7" w14:textId="483FCD9C" w:rsidR="00550711" w:rsidRPr="00C70209" w:rsidRDefault="00550711" w:rsidP="00550711">
            <w:pPr>
              <w:pStyle w:val="Tabletext-evidencematrix"/>
              <w:rPr>
                <w:i/>
              </w:rPr>
            </w:pPr>
            <w:r w:rsidRPr="00C70209">
              <w:rPr>
                <w:i/>
              </w:rPr>
              <w:t>No significant difference</w:t>
            </w:r>
          </w:p>
          <w:p w14:paraId="521AB57B" w14:textId="02E78FB4" w:rsidR="00550711" w:rsidRPr="00C70209" w:rsidRDefault="001A475D" w:rsidP="00550711">
            <w:pPr>
              <w:pStyle w:val="Tabletext-evidencematrix"/>
              <w:rPr>
                <w:shd w:val="clear" w:color="auto" w:fill="FFFFFF" w:themeFill="background1"/>
              </w:rPr>
            </w:pPr>
            <w:r w:rsidRPr="001A475D">
              <w:rPr>
                <w:i/>
              </w:rPr>
              <w:t>P = </w:t>
            </w:r>
            <w:r w:rsidR="00550711" w:rsidRPr="00C70209">
              <w:t>NR</w:t>
            </w:r>
          </w:p>
        </w:tc>
      </w:tr>
    </w:tbl>
    <w:p w14:paraId="54A1A186" w14:textId="0AA523AB" w:rsidR="0029666C" w:rsidRPr="00C70209" w:rsidRDefault="0029666C" w:rsidP="0029666C">
      <w:pPr>
        <w:spacing w:after="0"/>
        <w:ind w:left="0"/>
        <w:rPr>
          <w:rFonts w:ascii="Arial Narrow" w:hAnsi="Arial Narrow"/>
          <w:sz w:val="16"/>
          <w:szCs w:val="16"/>
        </w:rPr>
      </w:pPr>
      <w:r w:rsidRPr="00C70209">
        <w:rPr>
          <w:rFonts w:ascii="Arial Narrow" w:hAnsi="Arial Narrow"/>
          <w:sz w:val="16"/>
          <w:szCs w:val="16"/>
        </w:rPr>
        <w:t xml:space="preserve">CI, confidence interval; NR, not reported; RBC, red blood cell; RD, risk difference; </w:t>
      </w:r>
      <w:r w:rsidR="002342EF" w:rsidRPr="00C70209">
        <w:rPr>
          <w:rFonts w:ascii="Arial Narrow" w:hAnsi="Arial Narrow"/>
          <w:sz w:val="16"/>
          <w:szCs w:val="16"/>
        </w:rPr>
        <w:t>SD, standard deviation;</w:t>
      </w:r>
      <w:r w:rsidR="002342EF" w:rsidRPr="00C70209">
        <w:t xml:space="preserve"> </w:t>
      </w:r>
      <w:r w:rsidR="00855B20" w:rsidRPr="00C70209">
        <w:rPr>
          <w:rFonts w:ascii="Arial Narrow" w:hAnsi="Arial Narrow"/>
          <w:sz w:val="16"/>
          <w:szCs w:val="16"/>
        </w:rPr>
        <w:t>TRIPICU, transfusion requirements in the paediatric intensive care unit</w:t>
      </w:r>
    </w:p>
    <w:p w14:paraId="57BE64C6" w14:textId="77777777" w:rsidR="004F17DC" w:rsidRPr="00C70209" w:rsidRDefault="004F17DC" w:rsidP="004F17DC">
      <w:pPr>
        <w:pStyle w:val="Tablefignoteslef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E2CEAA1" w14:textId="52BFBB4D" w:rsidR="004F17DC" w:rsidRPr="00C70209" w:rsidRDefault="004F17DC" w:rsidP="006A09AC">
      <w:pPr>
        <w:pStyle w:val="Tablefignoteslef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5C31EF23" w14:textId="77777777" w:rsidR="00B30DCE" w:rsidRPr="00C70209" w:rsidRDefault="00B30DCE" w:rsidP="0029666C">
      <w:pPr>
        <w:rPr>
          <w:lang w:eastAsia="en-GB"/>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02B00AF4" w14:textId="51665DC8" w:rsidR="00E1671D" w:rsidRPr="00C70209" w:rsidRDefault="004F65CA" w:rsidP="00E1671D">
      <w:pPr>
        <w:pStyle w:val="Heading3"/>
        <w:rPr>
          <w:lang w:eastAsia="en-GB"/>
        </w:rPr>
      </w:pPr>
      <w:bookmarkStart w:id="338" w:name="_Toc398542772"/>
      <w:bookmarkStart w:id="339" w:name="_Toc427746847"/>
      <w:bookmarkEnd w:id="24"/>
      <w:bookmarkEnd w:id="25"/>
      <w:bookmarkEnd w:id="26"/>
      <w:bookmarkEnd w:id="27"/>
      <w:bookmarkEnd w:id="226"/>
      <w:bookmarkEnd w:id="282"/>
      <w:bookmarkEnd w:id="283"/>
      <w:r w:rsidRPr="00C70209">
        <w:rPr>
          <w:lang w:eastAsia="en-GB"/>
        </w:rPr>
        <w:t>C</w:t>
      </w:r>
      <w:r w:rsidR="00E1671D" w:rsidRPr="00C70209">
        <w:rPr>
          <w:lang w:eastAsia="en-GB"/>
        </w:rPr>
        <w:t xml:space="preserve">ritically ill </w:t>
      </w:r>
      <w:r w:rsidR="005248BA" w:rsidRPr="00C70209">
        <w:rPr>
          <w:lang w:eastAsia="en-GB"/>
        </w:rPr>
        <w:t>neonatal and paediatric</w:t>
      </w:r>
      <w:r w:rsidR="00E1671D" w:rsidRPr="00C70209">
        <w:rPr>
          <w:lang w:eastAsia="en-GB"/>
        </w:rPr>
        <w:t xml:space="preserve"> patients</w:t>
      </w:r>
      <w:bookmarkEnd w:id="338"/>
      <w:bookmarkEnd w:id="339"/>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E138FC" w:rsidRPr="00C70209" w14:paraId="704B6A90" w14:textId="77777777" w:rsidTr="001656E0">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AA72EFA" w14:textId="71C9435B" w:rsidR="00E138FC" w:rsidRPr="00C70209" w:rsidRDefault="00E138FC" w:rsidP="00060251">
            <w:pPr>
              <w:pStyle w:val="PP-heading"/>
            </w:pPr>
            <w:r w:rsidRPr="00C70209">
              <w:t xml:space="preserve">Evidence statements – </w:t>
            </w:r>
            <w:r w:rsidR="00060251" w:rsidRPr="00C70209">
              <w:t>critically ill (RBC</w:t>
            </w:r>
            <w:r w:rsidRPr="00C70209">
              <w:t xml:space="preserve"> transfusion</w:t>
            </w:r>
            <w:r w:rsidR="00060251" w:rsidRPr="00C70209">
              <w: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AC1F341" w14:textId="77777777" w:rsidR="00E138FC" w:rsidRPr="00C70209" w:rsidRDefault="00E138FC" w:rsidP="009D7655">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D9DD490" w14:textId="77777777" w:rsidR="00E138FC" w:rsidRPr="00C70209" w:rsidRDefault="00E138FC" w:rsidP="009D7655">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AF06AE2" w14:textId="77777777" w:rsidR="00E138FC" w:rsidRPr="00C70209" w:rsidRDefault="00E138FC" w:rsidP="009D7655">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4414063" w14:textId="77777777" w:rsidR="00E138FC" w:rsidRPr="00C70209" w:rsidRDefault="00E138FC" w:rsidP="009D7655">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64FD92C" w14:textId="77777777" w:rsidR="00E138FC" w:rsidRPr="00C70209" w:rsidRDefault="00E138FC" w:rsidP="009D7655">
            <w:pPr>
              <w:ind w:left="113" w:right="113"/>
              <w:jc w:val="center"/>
              <w:rPr>
                <w:b/>
              </w:rPr>
            </w:pPr>
            <w:r w:rsidRPr="00C70209">
              <w:rPr>
                <w:b/>
              </w:rPr>
              <w:t>Applicability</w:t>
            </w:r>
          </w:p>
        </w:tc>
      </w:tr>
      <w:tr w:rsidR="00E138FC" w:rsidRPr="00C70209" w14:paraId="74D9DD65" w14:textId="77777777" w:rsidTr="00771CAD">
        <w:trPr>
          <w:cantSplit/>
        </w:trPr>
        <w:tc>
          <w:tcPr>
            <w:tcW w:w="851" w:type="dxa"/>
          </w:tcPr>
          <w:p w14:paraId="184400A3" w14:textId="77777777" w:rsidR="00E138FC" w:rsidRPr="00C70209" w:rsidRDefault="00E138FC" w:rsidP="009D7655">
            <w:pPr>
              <w:pStyle w:val="Tabletextnoindent"/>
            </w:pPr>
          </w:p>
        </w:tc>
        <w:tc>
          <w:tcPr>
            <w:tcW w:w="3750" w:type="dxa"/>
          </w:tcPr>
          <w:p w14:paraId="03D93D78" w14:textId="77777777" w:rsidR="00E138FC" w:rsidRPr="00C70209" w:rsidRDefault="00E138FC" w:rsidP="00E138FC">
            <w:pPr>
              <w:pStyle w:val="ES-table"/>
            </w:pPr>
            <w:r w:rsidRPr="00C70209">
              <w:t>In critically ill neonatal and paediatric patients, the effect of RBC transfusion compared with no transfusion on mortality is uncertain.</w:t>
            </w:r>
          </w:p>
          <w:p w14:paraId="4017C650" w14:textId="77777777" w:rsidR="00E138FC" w:rsidRPr="00C70209" w:rsidRDefault="00E138FC" w:rsidP="00E138FC">
            <w:pPr>
              <w:pStyle w:val="ES-notes"/>
            </w:pPr>
            <w:r w:rsidRPr="00C70209">
              <w:t>(See evidence matrix D1.R in Volume 2 of the technical report.)</w:t>
            </w:r>
          </w:p>
        </w:tc>
        <w:tc>
          <w:tcPr>
            <w:tcW w:w="809" w:type="dxa"/>
          </w:tcPr>
          <w:p w14:paraId="6B1FBADC" w14:textId="77777777" w:rsidR="00E138FC" w:rsidRPr="00C70209" w:rsidRDefault="00E138FC" w:rsidP="009D7655">
            <w:pPr>
              <w:pStyle w:val="T-ABCD"/>
            </w:pPr>
            <w:r w:rsidRPr="00C70209">
              <w:sym w:font="Symbol" w:char="F0D6"/>
            </w:r>
          </w:p>
        </w:tc>
        <w:tc>
          <w:tcPr>
            <w:tcW w:w="809" w:type="dxa"/>
          </w:tcPr>
          <w:p w14:paraId="3B5074EC" w14:textId="77777777" w:rsidR="00E138FC" w:rsidRPr="00C70209" w:rsidRDefault="00E138FC" w:rsidP="009D7655">
            <w:pPr>
              <w:pStyle w:val="T-ABCD"/>
            </w:pPr>
            <w:r w:rsidRPr="00C70209">
              <w:sym w:font="Symbol" w:char="F0D6"/>
            </w:r>
            <w:r w:rsidRPr="00C70209">
              <w:sym w:font="Symbol" w:char="F0D6"/>
            </w:r>
          </w:p>
        </w:tc>
        <w:tc>
          <w:tcPr>
            <w:tcW w:w="809" w:type="dxa"/>
          </w:tcPr>
          <w:p w14:paraId="18A243E6" w14:textId="77777777" w:rsidR="00E138FC" w:rsidRPr="00C70209" w:rsidRDefault="00E138FC" w:rsidP="009D7655">
            <w:pPr>
              <w:pStyle w:val="T-ABCD"/>
            </w:pPr>
            <w:r w:rsidRPr="00C70209">
              <w:t>X</w:t>
            </w:r>
          </w:p>
        </w:tc>
        <w:tc>
          <w:tcPr>
            <w:tcW w:w="809" w:type="dxa"/>
          </w:tcPr>
          <w:p w14:paraId="241390F1" w14:textId="77777777" w:rsidR="00E138FC" w:rsidRPr="00C70209" w:rsidRDefault="00E138FC" w:rsidP="009D7655">
            <w:pPr>
              <w:pStyle w:val="T-ABCD"/>
            </w:pPr>
            <w:r w:rsidRPr="00C70209">
              <w:sym w:font="Symbol" w:char="F0D6"/>
            </w:r>
            <w:r w:rsidRPr="00C70209">
              <w:sym w:font="Symbol" w:char="F0D6"/>
            </w:r>
          </w:p>
        </w:tc>
        <w:tc>
          <w:tcPr>
            <w:tcW w:w="810" w:type="dxa"/>
          </w:tcPr>
          <w:p w14:paraId="1DAC44D8" w14:textId="77777777" w:rsidR="00E138FC" w:rsidRPr="00C70209" w:rsidRDefault="00E138FC" w:rsidP="009D7655">
            <w:pPr>
              <w:pStyle w:val="T-ABCD"/>
            </w:pPr>
            <w:r w:rsidRPr="00C70209">
              <w:sym w:font="Symbol" w:char="F0D6"/>
            </w:r>
          </w:p>
        </w:tc>
      </w:tr>
      <w:tr w:rsidR="00E138FC" w:rsidRPr="00C70209" w14:paraId="0DD3085E" w14:textId="77777777" w:rsidTr="00771CAD">
        <w:trPr>
          <w:cantSplit/>
        </w:trPr>
        <w:tc>
          <w:tcPr>
            <w:tcW w:w="851" w:type="dxa"/>
          </w:tcPr>
          <w:p w14:paraId="650F5E1B" w14:textId="77777777" w:rsidR="00E138FC" w:rsidRPr="00C70209" w:rsidRDefault="00E138FC" w:rsidP="009D7655">
            <w:pPr>
              <w:pStyle w:val="Tabletextnoindent"/>
            </w:pPr>
          </w:p>
        </w:tc>
        <w:tc>
          <w:tcPr>
            <w:tcW w:w="3750" w:type="dxa"/>
          </w:tcPr>
          <w:p w14:paraId="199A19BD" w14:textId="77777777" w:rsidR="00E138FC" w:rsidRPr="00C70209" w:rsidRDefault="00E138FC" w:rsidP="00E138FC">
            <w:pPr>
              <w:pStyle w:val="ES-table"/>
            </w:pPr>
            <w:r w:rsidRPr="00C70209">
              <w:t>In critically ill neonatal and paediatric patients, the effect of RBC transfusion compared with no transfusion on new or progressive MODS is unknown.</w:t>
            </w:r>
          </w:p>
        </w:tc>
        <w:tc>
          <w:tcPr>
            <w:tcW w:w="809" w:type="dxa"/>
          </w:tcPr>
          <w:p w14:paraId="47DA18AA" w14:textId="77777777" w:rsidR="00E138FC" w:rsidRPr="00C70209" w:rsidRDefault="00E138FC" w:rsidP="009D7655">
            <w:pPr>
              <w:pStyle w:val="T-ABCD"/>
            </w:pPr>
            <w:r w:rsidRPr="00C70209">
              <w:t>NA</w:t>
            </w:r>
          </w:p>
        </w:tc>
        <w:tc>
          <w:tcPr>
            <w:tcW w:w="809" w:type="dxa"/>
          </w:tcPr>
          <w:p w14:paraId="14F103A8" w14:textId="77777777" w:rsidR="00E138FC" w:rsidRPr="00C70209" w:rsidRDefault="00E138FC" w:rsidP="009D7655">
            <w:pPr>
              <w:pStyle w:val="T-ABCD"/>
            </w:pPr>
            <w:r w:rsidRPr="00C70209">
              <w:t>NA</w:t>
            </w:r>
          </w:p>
        </w:tc>
        <w:tc>
          <w:tcPr>
            <w:tcW w:w="809" w:type="dxa"/>
          </w:tcPr>
          <w:p w14:paraId="7D260BF6" w14:textId="77777777" w:rsidR="00E138FC" w:rsidRPr="00C70209" w:rsidRDefault="00E138FC" w:rsidP="009D7655">
            <w:pPr>
              <w:pStyle w:val="T-ABCD"/>
            </w:pPr>
            <w:r w:rsidRPr="00C70209">
              <w:t>NA</w:t>
            </w:r>
          </w:p>
        </w:tc>
        <w:tc>
          <w:tcPr>
            <w:tcW w:w="809" w:type="dxa"/>
          </w:tcPr>
          <w:p w14:paraId="37A5C498" w14:textId="77777777" w:rsidR="00E138FC" w:rsidRPr="00C70209" w:rsidRDefault="00E138FC" w:rsidP="009D7655">
            <w:pPr>
              <w:pStyle w:val="T-ABCD"/>
            </w:pPr>
            <w:r w:rsidRPr="00C70209">
              <w:t>NA</w:t>
            </w:r>
          </w:p>
        </w:tc>
        <w:tc>
          <w:tcPr>
            <w:tcW w:w="810" w:type="dxa"/>
          </w:tcPr>
          <w:p w14:paraId="6D73C82B" w14:textId="77777777" w:rsidR="00E138FC" w:rsidRPr="00C70209" w:rsidRDefault="00E138FC" w:rsidP="009D7655">
            <w:pPr>
              <w:pStyle w:val="T-ABCD"/>
            </w:pPr>
            <w:r w:rsidRPr="00C70209">
              <w:t xml:space="preserve">NA </w:t>
            </w:r>
          </w:p>
        </w:tc>
      </w:tr>
      <w:tr w:rsidR="00E138FC" w:rsidRPr="00C70209" w14:paraId="23990321" w14:textId="77777777" w:rsidTr="00771CAD">
        <w:trPr>
          <w:cantSplit/>
        </w:trPr>
        <w:tc>
          <w:tcPr>
            <w:tcW w:w="851" w:type="dxa"/>
          </w:tcPr>
          <w:p w14:paraId="11D6A41C" w14:textId="77777777" w:rsidR="00E138FC" w:rsidRPr="00C70209" w:rsidRDefault="00E138FC" w:rsidP="009D7655">
            <w:pPr>
              <w:pStyle w:val="Tabletextnoindent"/>
            </w:pPr>
          </w:p>
        </w:tc>
        <w:tc>
          <w:tcPr>
            <w:tcW w:w="3750" w:type="dxa"/>
          </w:tcPr>
          <w:p w14:paraId="7262766C" w14:textId="77777777" w:rsidR="00E138FC" w:rsidRPr="00C70209" w:rsidRDefault="00E138FC" w:rsidP="00E138FC">
            <w:pPr>
              <w:pStyle w:val="ES-table"/>
            </w:pPr>
            <w:r w:rsidRPr="00C70209">
              <w:t>In critically ill neonatal and paediatric patients, restrictive RBC transfusion compared with liberal RBC transfusion does not appear to have an effect on new or progressive MODS.</w:t>
            </w:r>
          </w:p>
          <w:p w14:paraId="46660C8A" w14:textId="77777777" w:rsidR="00E138FC" w:rsidRPr="00C70209" w:rsidRDefault="00E138FC" w:rsidP="00E138FC">
            <w:pPr>
              <w:pStyle w:val="ES-notes"/>
            </w:pPr>
            <w:r w:rsidRPr="00C70209">
              <w:t>(See evidence matrix D1.S in Volume 2 of the technical report.)</w:t>
            </w:r>
          </w:p>
        </w:tc>
        <w:tc>
          <w:tcPr>
            <w:tcW w:w="809" w:type="dxa"/>
          </w:tcPr>
          <w:p w14:paraId="53FBD4FC" w14:textId="77777777" w:rsidR="00E138FC" w:rsidRPr="00C70209" w:rsidRDefault="00E138FC" w:rsidP="009D7655">
            <w:pPr>
              <w:pStyle w:val="T-ABCD"/>
            </w:pPr>
            <w:r w:rsidRPr="00C70209">
              <w:sym w:font="Symbol" w:char="F0D6"/>
            </w:r>
            <w:r w:rsidRPr="00C70209">
              <w:sym w:font="Symbol" w:char="F0D6"/>
            </w:r>
          </w:p>
        </w:tc>
        <w:tc>
          <w:tcPr>
            <w:tcW w:w="809" w:type="dxa"/>
          </w:tcPr>
          <w:p w14:paraId="7F26B2FE" w14:textId="77777777" w:rsidR="00E138FC" w:rsidRPr="00C70209" w:rsidRDefault="00E138FC" w:rsidP="009D7655">
            <w:pPr>
              <w:pStyle w:val="T-ABCD"/>
            </w:pPr>
            <w:r w:rsidRPr="00C70209">
              <w:t>NA</w:t>
            </w:r>
          </w:p>
        </w:tc>
        <w:tc>
          <w:tcPr>
            <w:tcW w:w="809" w:type="dxa"/>
          </w:tcPr>
          <w:p w14:paraId="0AADA640" w14:textId="77777777" w:rsidR="00E138FC" w:rsidRPr="00C70209" w:rsidRDefault="00E138FC" w:rsidP="009D7655">
            <w:pPr>
              <w:pStyle w:val="T-ABCD"/>
            </w:pPr>
            <w:r w:rsidRPr="00C70209">
              <w:t>NA</w:t>
            </w:r>
          </w:p>
        </w:tc>
        <w:tc>
          <w:tcPr>
            <w:tcW w:w="809" w:type="dxa"/>
          </w:tcPr>
          <w:p w14:paraId="42CF8EFC"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2FAD3A0E" w14:textId="77777777" w:rsidR="00E138FC" w:rsidRPr="00C70209" w:rsidRDefault="00E138FC" w:rsidP="009D7655">
            <w:pPr>
              <w:pStyle w:val="T-ABCD"/>
            </w:pPr>
            <w:r w:rsidRPr="00C70209">
              <w:sym w:font="Symbol" w:char="F0D6"/>
            </w:r>
            <w:r w:rsidRPr="00C70209">
              <w:sym w:font="Symbol" w:char="F0D6"/>
            </w:r>
          </w:p>
        </w:tc>
      </w:tr>
      <w:tr w:rsidR="00E138FC" w:rsidRPr="00C70209" w14:paraId="17CB1DEF" w14:textId="77777777" w:rsidTr="00771CAD">
        <w:trPr>
          <w:cantSplit/>
        </w:trPr>
        <w:tc>
          <w:tcPr>
            <w:tcW w:w="851" w:type="dxa"/>
          </w:tcPr>
          <w:p w14:paraId="73F4C374" w14:textId="77777777" w:rsidR="00E138FC" w:rsidRPr="00C70209" w:rsidRDefault="00E138FC" w:rsidP="009D7655">
            <w:pPr>
              <w:pStyle w:val="Tabletextnoindent"/>
            </w:pPr>
          </w:p>
        </w:tc>
        <w:tc>
          <w:tcPr>
            <w:tcW w:w="3750" w:type="dxa"/>
          </w:tcPr>
          <w:p w14:paraId="0FFB3A05" w14:textId="77777777" w:rsidR="00E138FC" w:rsidRPr="00C70209" w:rsidRDefault="00E138FC" w:rsidP="00E138FC">
            <w:pPr>
              <w:pStyle w:val="ES-table"/>
            </w:pPr>
            <w:r w:rsidRPr="00C70209">
              <w:t>In critically ill neonatal and paediatric patients, restrictive RBC transfusion compared with liberal RBC transfusion does not appear to have an effect on mortality.</w:t>
            </w:r>
          </w:p>
          <w:p w14:paraId="33ED957A" w14:textId="77777777" w:rsidR="00E138FC" w:rsidRPr="00C70209" w:rsidRDefault="00E138FC" w:rsidP="00E138FC">
            <w:pPr>
              <w:pStyle w:val="ES-notes"/>
            </w:pPr>
            <w:r w:rsidRPr="00C70209">
              <w:t>(See evidence matrix D1.T in Volume 2 of the technical report.)</w:t>
            </w:r>
          </w:p>
        </w:tc>
        <w:tc>
          <w:tcPr>
            <w:tcW w:w="809" w:type="dxa"/>
          </w:tcPr>
          <w:p w14:paraId="3C8C43FC" w14:textId="77777777" w:rsidR="00E138FC" w:rsidRPr="00C70209" w:rsidRDefault="00E138FC" w:rsidP="009D7655">
            <w:pPr>
              <w:pStyle w:val="T-ABCD"/>
            </w:pPr>
            <w:r w:rsidRPr="00C70209">
              <w:sym w:font="Symbol" w:char="F0D6"/>
            </w:r>
            <w:r w:rsidRPr="00C70209">
              <w:sym w:font="Symbol" w:char="F0D6"/>
            </w:r>
          </w:p>
        </w:tc>
        <w:tc>
          <w:tcPr>
            <w:tcW w:w="809" w:type="dxa"/>
          </w:tcPr>
          <w:p w14:paraId="6C18EC24" w14:textId="77777777" w:rsidR="00E138FC" w:rsidRPr="00C70209" w:rsidRDefault="00E138FC" w:rsidP="009D7655">
            <w:pPr>
              <w:pStyle w:val="T-ABCD"/>
            </w:pPr>
            <w:r w:rsidRPr="00C70209">
              <w:t>NA</w:t>
            </w:r>
          </w:p>
        </w:tc>
        <w:tc>
          <w:tcPr>
            <w:tcW w:w="809" w:type="dxa"/>
          </w:tcPr>
          <w:p w14:paraId="132819DE" w14:textId="77777777" w:rsidR="00E138FC" w:rsidRPr="00C70209" w:rsidRDefault="00E138FC" w:rsidP="009D7655">
            <w:pPr>
              <w:pStyle w:val="T-ABCD"/>
            </w:pPr>
            <w:r w:rsidRPr="00C70209">
              <w:t>NA</w:t>
            </w:r>
          </w:p>
        </w:tc>
        <w:tc>
          <w:tcPr>
            <w:tcW w:w="809" w:type="dxa"/>
          </w:tcPr>
          <w:p w14:paraId="047505A3" w14:textId="77777777" w:rsidR="00E138FC" w:rsidRPr="00C70209" w:rsidRDefault="00E138FC" w:rsidP="009D7655">
            <w:pPr>
              <w:pStyle w:val="T-ABCD"/>
            </w:pPr>
            <w:r w:rsidRPr="00C70209">
              <w:sym w:font="Symbol" w:char="F0D6"/>
            </w:r>
            <w:r w:rsidRPr="00C70209">
              <w:sym w:font="Symbol" w:char="F0D6"/>
            </w:r>
            <w:r w:rsidRPr="00C70209">
              <w:sym w:font="Symbol" w:char="F0D6"/>
            </w:r>
          </w:p>
        </w:tc>
        <w:tc>
          <w:tcPr>
            <w:tcW w:w="810" w:type="dxa"/>
          </w:tcPr>
          <w:p w14:paraId="1865E33B" w14:textId="77777777" w:rsidR="00E138FC" w:rsidRPr="00C70209" w:rsidRDefault="00E138FC" w:rsidP="009D7655">
            <w:pPr>
              <w:pStyle w:val="T-ABCD"/>
            </w:pPr>
            <w:r w:rsidRPr="00C70209">
              <w:sym w:font="Symbol" w:char="F0D6"/>
            </w:r>
            <w:r w:rsidRPr="00C70209">
              <w:sym w:font="Symbol" w:char="F0D6"/>
            </w:r>
          </w:p>
        </w:tc>
      </w:tr>
      <w:tr w:rsidR="00E138FC" w:rsidRPr="00C70209" w14:paraId="68F51C8D" w14:textId="77777777" w:rsidTr="00771CAD">
        <w:trPr>
          <w:cantSplit/>
        </w:trPr>
        <w:tc>
          <w:tcPr>
            <w:tcW w:w="8647" w:type="dxa"/>
            <w:gridSpan w:val="7"/>
          </w:tcPr>
          <w:p w14:paraId="481346B3" w14:textId="20816CD0" w:rsidR="00E138FC" w:rsidRPr="00C70209" w:rsidRDefault="00E138FC" w:rsidP="009D7655">
            <w:pPr>
              <w:pStyle w:val="ES-notes"/>
            </w:pPr>
            <w:r w:rsidRPr="00C70209">
              <w:t>ES, evidence statement; MODS, multiple organ dysfunction syndrome; RBC, red blood cell</w:t>
            </w:r>
          </w:p>
          <w:p w14:paraId="268C21B0" w14:textId="77777777" w:rsidR="00E138FC" w:rsidRPr="00C70209" w:rsidRDefault="00E138FC" w:rsidP="009D7655">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514DD786" w14:textId="77777777" w:rsidR="00B20C53" w:rsidRDefault="00B20C53" w:rsidP="005B2300">
      <w:pPr>
        <w:pStyle w:val="Heading5"/>
        <w:rPr>
          <w:lang w:val="en-AU"/>
        </w:rPr>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0A6306" w:rsidRPr="00C70209" w14:paraId="02B9DFFC"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00"/>
          </w:tcPr>
          <w:p w14:paraId="1A27C4E9" w14:textId="5353E047" w:rsidR="000A6306" w:rsidRPr="00C70209" w:rsidRDefault="000A6306" w:rsidP="00254BA8">
            <w:pPr>
              <w:pStyle w:val="PP-heading"/>
            </w:pPr>
            <w:r w:rsidRPr="00C70209">
              <w:t>Recommendation</w:t>
            </w:r>
            <w:r>
              <w:t>s</w:t>
            </w:r>
            <w:r w:rsidRPr="00C70209">
              <w:t xml:space="preserve"> –</w:t>
            </w:r>
            <w:r w:rsidR="008853FE" w:rsidRPr="00C70209">
              <w:t xml:space="preserve"> critically ill </w:t>
            </w:r>
            <w:r w:rsidR="008853FE">
              <w:t>(</w:t>
            </w:r>
            <w:r>
              <w:t>RBC transfusion</w:t>
            </w:r>
            <w:r w:rsidR="008853FE">
              <w:t>)</w:t>
            </w:r>
          </w:p>
        </w:tc>
      </w:tr>
      <w:tr w:rsidR="000A6306" w:rsidRPr="00C70209" w14:paraId="26A16E92" w14:textId="77777777" w:rsidTr="00254BA8">
        <w:trPr>
          <w:cantSplit/>
        </w:trPr>
        <w:tc>
          <w:tcPr>
            <w:tcW w:w="1117" w:type="dxa"/>
            <w:tcBorders>
              <w:right w:val="single" w:sz="4" w:space="0" w:color="auto"/>
            </w:tcBorders>
            <w:shd w:val="clear" w:color="auto" w:fill="auto"/>
          </w:tcPr>
          <w:p w14:paraId="2FD28902" w14:textId="77777777" w:rsidR="000A6306" w:rsidRPr="00C70209" w:rsidRDefault="000A6306" w:rsidP="00254BA8">
            <w:pPr>
              <w:pStyle w:val="PP-bullets"/>
            </w:pPr>
            <w:r w:rsidRPr="00C70209">
              <w:t>R1</w:t>
            </w:r>
            <w:r w:rsidRPr="00C70209">
              <w:br/>
              <w:t>(Grade C)</w:t>
            </w:r>
          </w:p>
        </w:tc>
        <w:tc>
          <w:tcPr>
            <w:tcW w:w="7531" w:type="dxa"/>
            <w:tcBorders>
              <w:left w:val="single" w:sz="4" w:space="0" w:color="auto"/>
            </w:tcBorders>
            <w:shd w:val="clear" w:color="auto" w:fill="auto"/>
          </w:tcPr>
          <w:p w14:paraId="3ADEEFFD" w14:textId="77777777" w:rsidR="000A6306" w:rsidRPr="00C70209" w:rsidRDefault="000A6306" w:rsidP="00254BA8">
            <w:pPr>
              <w:pStyle w:val="PP-bullets"/>
            </w:pPr>
            <w:r w:rsidRPr="00C70209">
              <w:t>In paediatric patients, including those who are critically ill, a restrictive transfusion strategy should be employed.</w:t>
            </w:r>
            <w:r w:rsidRPr="00C70209">
              <w:rPr>
                <w:vertAlign w:val="superscript"/>
              </w:rPr>
              <w:t>a</w:t>
            </w:r>
            <w:r w:rsidRPr="00C70209">
              <w:t xml:space="preserve"> Higher Hb thresholds are appropriate in very low birth weight neonates.</w:t>
            </w:r>
            <w:r w:rsidRPr="00C70209">
              <w:rPr>
                <w:vertAlign w:val="superscript"/>
              </w:rPr>
              <w:t>b</w:t>
            </w:r>
          </w:p>
          <w:p w14:paraId="15A99AB9" w14:textId="322E128C" w:rsidR="000A6306" w:rsidRPr="00C70209" w:rsidRDefault="000A6306" w:rsidP="0091073B">
            <w:pPr>
              <w:pStyle w:val="PP-note"/>
            </w:pPr>
            <w:r w:rsidRPr="00C70209">
              <w:rPr>
                <w:vertAlign w:val="superscript"/>
              </w:rPr>
              <w:t xml:space="preserve">a </w:t>
            </w:r>
            <w:r w:rsidRPr="00C70209">
              <w:t>See PP6 for guidance on a restrictive transfusion strategy.</w:t>
            </w:r>
            <w:r w:rsidRPr="00C70209">
              <w:br/>
            </w:r>
            <w:r w:rsidRPr="00C70209">
              <w:rPr>
                <w:vertAlign w:val="superscript"/>
              </w:rPr>
              <w:t xml:space="preserve">b </w:t>
            </w:r>
            <w:r w:rsidRPr="00C70209">
              <w:t xml:space="preserve">See PP2 </w:t>
            </w:r>
            <w:r w:rsidR="0091073B">
              <w:t xml:space="preserve">and PP3 </w:t>
            </w:r>
            <w:r w:rsidRPr="00C70209">
              <w:t xml:space="preserve">for guidance for </w:t>
            </w:r>
            <w:r w:rsidR="0091073B">
              <w:t>preterm</w:t>
            </w:r>
            <w:r w:rsidRPr="00C70209">
              <w:t xml:space="preserve"> neonates.</w:t>
            </w:r>
          </w:p>
        </w:tc>
      </w:tr>
      <w:tr w:rsidR="000A6306" w:rsidRPr="00C70209" w14:paraId="209D9815" w14:textId="77777777" w:rsidTr="00254BA8">
        <w:tc>
          <w:tcPr>
            <w:tcW w:w="0" w:type="auto"/>
            <w:gridSpan w:val="2"/>
            <w:tcBorders>
              <w:top w:val="single" w:sz="4" w:space="0" w:color="000000"/>
              <w:left w:val="single" w:sz="4" w:space="0" w:color="000000"/>
              <w:bottom w:val="single" w:sz="4" w:space="0" w:color="000000"/>
              <w:right w:val="single" w:sz="4" w:space="0" w:color="000000"/>
            </w:tcBorders>
            <w:shd w:val="clear" w:color="auto" w:fill="FFFF99"/>
          </w:tcPr>
          <w:p w14:paraId="60EA892E" w14:textId="0107CF6D" w:rsidR="000A6306" w:rsidRPr="00C70209" w:rsidRDefault="000A6306" w:rsidP="00254BA8">
            <w:pPr>
              <w:pStyle w:val="PP-heading"/>
            </w:pPr>
            <w:r w:rsidRPr="00C70209">
              <w:t>Practice points –</w:t>
            </w:r>
            <w:r w:rsidR="008853FE" w:rsidRPr="00C70209">
              <w:t xml:space="preserve"> critically ill </w:t>
            </w:r>
            <w:r w:rsidR="008853FE">
              <w:t>(RBC transfusion)</w:t>
            </w:r>
          </w:p>
        </w:tc>
      </w:tr>
      <w:tr w:rsidR="000A6306" w:rsidRPr="00C70209" w14:paraId="5714CE54" w14:textId="77777777" w:rsidTr="00254BA8">
        <w:tc>
          <w:tcPr>
            <w:tcW w:w="1117" w:type="dxa"/>
            <w:tcBorders>
              <w:right w:val="single" w:sz="4" w:space="0" w:color="auto"/>
            </w:tcBorders>
            <w:shd w:val="clear" w:color="auto" w:fill="auto"/>
          </w:tcPr>
          <w:p w14:paraId="7013E6E7" w14:textId="77777777" w:rsidR="000A6306" w:rsidRPr="00C70209" w:rsidRDefault="000A6306" w:rsidP="00254BA8">
            <w:pPr>
              <w:pStyle w:val="PP-bullets"/>
            </w:pPr>
            <w:r w:rsidRPr="00C70209">
              <w:t>PP2</w:t>
            </w:r>
          </w:p>
        </w:tc>
        <w:tc>
          <w:tcPr>
            <w:tcW w:w="7531" w:type="dxa"/>
            <w:tcBorders>
              <w:left w:val="single" w:sz="4" w:space="0" w:color="auto"/>
            </w:tcBorders>
            <w:shd w:val="clear" w:color="auto" w:fill="auto"/>
          </w:tcPr>
          <w:p w14:paraId="468E1B56" w14:textId="77777777" w:rsidR="000A6306" w:rsidRPr="00C70209" w:rsidRDefault="000A6306" w:rsidP="00254BA8">
            <w:pPr>
              <w:pStyle w:val="PP-bullets"/>
            </w:pPr>
            <w:r w:rsidRPr="00C70209">
              <w:t>Neonatal units should use a procedural guideline</w:t>
            </w:r>
            <w:r w:rsidRPr="00C70209">
              <w:rPr>
                <w:vertAlign w:val="superscript"/>
              </w:rPr>
              <w:t>a</w:t>
            </w:r>
            <w:r w:rsidRPr="00C70209">
              <w:t xml:space="preserve"> for RBC transfusion in preterm infants that includes the following:</w:t>
            </w:r>
          </w:p>
          <w:p w14:paraId="54BB8FFA" w14:textId="77777777" w:rsidR="000A6306" w:rsidRPr="00C70209" w:rsidRDefault="000A6306" w:rsidP="00254BA8">
            <w:pPr>
              <w:pStyle w:val="PP-bullet"/>
              <w:rPr>
                <w:lang w:val="en-AU"/>
              </w:rPr>
            </w:pPr>
            <w:r w:rsidRPr="00C70209">
              <w:rPr>
                <w:lang w:val="en-AU"/>
              </w:rPr>
              <w:t>age of infant</w:t>
            </w:r>
          </w:p>
          <w:p w14:paraId="3A8F4C94" w14:textId="77777777" w:rsidR="000A6306" w:rsidRPr="00C70209" w:rsidRDefault="000A6306" w:rsidP="00254BA8">
            <w:pPr>
              <w:pStyle w:val="PP-bullet"/>
              <w:rPr>
                <w:lang w:val="en-AU"/>
              </w:rPr>
            </w:pPr>
            <w:r w:rsidRPr="00C70209">
              <w:rPr>
                <w:lang w:val="en-AU"/>
              </w:rPr>
              <w:t>Hb or Hct</w:t>
            </w:r>
          </w:p>
          <w:p w14:paraId="26798CAE" w14:textId="77777777" w:rsidR="000A6306" w:rsidRPr="00C70209" w:rsidRDefault="000A6306" w:rsidP="00254BA8">
            <w:pPr>
              <w:pStyle w:val="PP-bullet"/>
              <w:rPr>
                <w:lang w:val="en-AU"/>
              </w:rPr>
            </w:pPr>
            <w:r w:rsidRPr="00C70209">
              <w:rPr>
                <w:lang w:val="en-AU"/>
              </w:rPr>
              <w:t>level of respiratory support</w:t>
            </w:r>
          </w:p>
          <w:p w14:paraId="2016AA8E" w14:textId="77777777" w:rsidR="000A6306" w:rsidRPr="00C70209" w:rsidRDefault="000A6306" w:rsidP="00254BA8">
            <w:pPr>
              <w:pStyle w:val="PP-bullet"/>
              <w:rPr>
                <w:lang w:val="en-AU"/>
              </w:rPr>
            </w:pPr>
            <w:r w:rsidRPr="00C70209">
              <w:rPr>
                <w:lang w:val="en-AU"/>
              </w:rPr>
              <w:t>ongoing or anticipated red cell loss</w:t>
            </w:r>
          </w:p>
          <w:p w14:paraId="2099DE08" w14:textId="77777777" w:rsidR="000A6306" w:rsidRPr="00C70209" w:rsidRDefault="000A6306" w:rsidP="00254BA8">
            <w:pPr>
              <w:pStyle w:val="PP-bullet"/>
              <w:rPr>
                <w:lang w:val="en-AU"/>
              </w:rPr>
            </w:pPr>
            <w:r w:rsidRPr="00C70209">
              <w:rPr>
                <w:lang w:val="en-AU"/>
              </w:rPr>
              <w:t>nutritional status.</w:t>
            </w:r>
          </w:p>
          <w:p w14:paraId="49E7A795" w14:textId="77777777" w:rsidR="000A6306" w:rsidRPr="00C70209" w:rsidRDefault="000A6306" w:rsidP="00254BA8">
            <w:pPr>
              <w:pStyle w:val="PP-note"/>
            </w:pPr>
            <w:r w:rsidRPr="00C70209">
              <w:rPr>
                <w:vertAlign w:val="superscript"/>
              </w:rPr>
              <w:t xml:space="preserve">a </w:t>
            </w:r>
            <w:r w:rsidRPr="00C70209">
              <w:t>See Appendix F (</w:t>
            </w:r>
            <w:r w:rsidRPr="00C70209">
              <w:rPr>
                <w:i/>
              </w:rPr>
              <w:t>RBC transfusions in preterm infants</w:t>
            </w:r>
            <w:r w:rsidRPr="00C70209">
              <w:t xml:space="preserve">) </w:t>
            </w:r>
          </w:p>
        </w:tc>
      </w:tr>
      <w:tr w:rsidR="000A6306" w:rsidRPr="00C70209" w14:paraId="1CB0C210" w14:textId="77777777" w:rsidTr="00254BA8">
        <w:tc>
          <w:tcPr>
            <w:tcW w:w="1117" w:type="dxa"/>
            <w:tcBorders>
              <w:right w:val="single" w:sz="4" w:space="0" w:color="auto"/>
            </w:tcBorders>
            <w:shd w:val="clear" w:color="auto" w:fill="auto"/>
          </w:tcPr>
          <w:p w14:paraId="4667C2C1" w14:textId="77777777" w:rsidR="000A6306" w:rsidRPr="00C70209" w:rsidRDefault="000A6306" w:rsidP="00254BA8">
            <w:pPr>
              <w:pStyle w:val="PP-bullets"/>
            </w:pPr>
            <w:r w:rsidRPr="00C70209">
              <w:t>PP6</w:t>
            </w:r>
          </w:p>
        </w:tc>
        <w:tc>
          <w:tcPr>
            <w:tcW w:w="7531" w:type="dxa"/>
            <w:tcBorders>
              <w:left w:val="single" w:sz="4" w:space="0" w:color="auto"/>
            </w:tcBorders>
            <w:shd w:val="clear" w:color="auto" w:fill="auto"/>
          </w:tcPr>
          <w:p w14:paraId="15A74FD7" w14:textId="77777777" w:rsidR="000A6306" w:rsidRPr="00C70209" w:rsidRDefault="000A6306" w:rsidP="00254BA8">
            <w:pPr>
              <w:pStyle w:val="PP-bullets"/>
            </w:pPr>
            <w:r w:rsidRPr="00C70209">
              <w:t>In haemodynamically stable paediatric patients (excluding neonates), evidence from other patient groups and CRG consensus</w:t>
            </w:r>
            <w:r w:rsidRPr="00C70209">
              <w:rPr>
                <w:vertAlign w:val="superscript"/>
              </w:rPr>
              <w:t>a</w:t>
            </w:r>
            <w:r w:rsidRPr="00C70209">
              <w:t xml:space="preserve"> suggests that, with a:</w:t>
            </w:r>
          </w:p>
          <w:p w14:paraId="4EAEA9E5" w14:textId="77777777" w:rsidR="000A6306" w:rsidRPr="00C70209" w:rsidRDefault="000A6306" w:rsidP="00254BA8">
            <w:pPr>
              <w:pStyle w:val="PP-bullet"/>
              <w:rPr>
                <w:lang w:val="en-AU"/>
              </w:rPr>
            </w:pPr>
            <w:r w:rsidRPr="00C70209">
              <w:rPr>
                <w:lang w:val="en-AU"/>
              </w:rPr>
              <w:t>Hb concentration &lt;70 g/L, RBC transfusion is often appropriate. However, transfusion may not be required in well-compensated patients or where other specific therapy is available.</w:t>
            </w:r>
          </w:p>
          <w:p w14:paraId="1DB89846" w14:textId="77777777" w:rsidR="000A6306" w:rsidRPr="00C70209" w:rsidRDefault="000A6306" w:rsidP="00254BA8">
            <w:pPr>
              <w:pStyle w:val="PP-bullet"/>
              <w:rPr>
                <w:lang w:val="en-AU"/>
              </w:rPr>
            </w:pPr>
            <w:r w:rsidRPr="00C70209">
              <w:rPr>
                <w:lang w:val="en-AU"/>
              </w:rPr>
              <w:t>Hb concentration of 70–90 g/L, RBC transfusion may be appropriate. The decision to transfuse patients should be based on the need to relieve clinical signs and symptoms of anaemia, and the patient’s response to previous transfusions.</w:t>
            </w:r>
          </w:p>
          <w:p w14:paraId="4DB6865A" w14:textId="77777777" w:rsidR="000A6306" w:rsidRPr="00C70209" w:rsidRDefault="000A6306" w:rsidP="00254BA8">
            <w:pPr>
              <w:pStyle w:val="PP-bullet"/>
              <w:tabs>
                <w:tab w:val="left" w:pos="1012"/>
              </w:tabs>
              <w:rPr>
                <w:lang w:val="en-AU"/>
              </w:rPr>
            </w:pPr>
            <w:r w:rsidRPr="00C70209">
              <w:rPr>
                <w:lang w:val="en-AU"/>
              </w:rPr>
              <w:t>Hb concentration &gt;90 g/L, RBC transfusion is often unnecessary and may be inappropriate.</w:t>
            </w:r>
          </w:p>
          <w:p w14:paraId="6E4D0B20" w14:textId="55C23FEB" w:rsidR="000A6306" w:rsidRPr="00C70209" w:rsidRDefault="000A6306" w:rsidP="00A06EBF">
            <w:pPr>
              <w:pStyle w:val="PP-note"/>
            </w:pPr>
            <w:r w:rsidRPr="00C70209">
              <w:rPr>
                <w:vertAlign w:val="superscript"/>
              </w:rPr>
              <w:t xml:space="preserve">a </w:t>
            </w:r>
            <w:r>
              <w:t>See</w:t>
            </w:r>
            <w:r w:rsidRPr="00C70209">
              <w:t xml:space="preserve"> PP3 in </w:t>
            </w:r>
            <w:r w:rsidRPr="00C70209">
              <w:rPr>
                <w:i/>
              </w:rPr>
              <w:t>Patient Blood Management Guidelines: Module 3 – Medical</w:t>
            </w:r>
            <w:r w:rsidRPr="00C70209">
              <w:t>.</w:t>
            </w:r>
            <w:r w:rsidRPr="00C70209">
              <w:rPr>
                <w:vertAlign w:val="superscript"/>
              </w:rPr>
              <w:fldChar w:fldCharType="begin"/>
            </w:r>
            <w:r w:rsidR="00A06EBF">
              <w:rPr>
                <w:vertAlign w:val="superscript"/>
              </w:rPr>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rPr>
                <w:vertAlign w:val="superscript"/>
              </w:rPr>
              <w:fldChar w:fldCharType="separate"/>
            </w:r>
            <w:r w:rsidR="00A06EBF">
              <w:rPr>
                <w:noProof/>
                <w:vertAlign w:val="superscript"/>
              </w:rPr>
              <w:t>14</w:t>
            </w:r>
            <w:r w:rsidRPr="00C70209">
              <w:rPr>
                <w:vertAlign w:val="superscript"/>
              </w:rPr>
              <w:fldChar w:fldCharType="end"/>
            </w:r>
            <w:r w:rsidRPr="00C70209">
              <w:t xml:space="preserve"> </w:t>
            </w:r>
          </w:p>
        </w:tc>
      </w:tr>
      <w:tr w:rsidR="000A6306" w:rsidRPr="00C70209" w14:paraId="541A2A32" w14:textId="77777777" w:rsidTr="00254BA8">
        <w:tc>
          <w:tcPr>
            <w:tcW w:w="1117" w:type="dxa"/>
            <w:tcBorders>
              <w:right w:val="single" w:sz="4" w:space="0" w:color="auto"/>
            </w:tcBorders>
            <w:shd w:val="clear" w:color="auto" w:fill="auto"/>
          </w:tcPr>
          <w:p w14:paraId="03A42C42" w14:textId="77777777" w:rsidR="000A6306" w:rsidRPr="00C70209" w:rsidRDefault="000A6306" w:rsidP="00254BA8">
            <w:pPr>
              <w:pStyle w:val="PP-bullets"/>
            </w:pPr>
            <w:r w:rsidRPr="00C70209">
              <w:t>PP12</w:t>
            </w:r>
          </w:p>
        </w:tc>
        <w:tc>
          <w:tcPr>
            <w:tcW w:w="7531" w:type="dxa"/>
            <w:tcBorders>
              <w:left w:val="single" w:sz="4" w:space="0" w:color="auto"/>
            </w:tcBorders>
            <w:shd w:val="clear" w:color="auto" w:fill="auto"/>
          </w:tcPr>
          <w:p w14:paraId="4C428644" w14:textId="77777777" w:rsidR="000A6306" w:rsidRPr="00C70209" w:rsidRDefault="000A6306" w:rsidP="00254BA8">
            <w:pPr>
              <w:pStyle w:val="PP-bullets"/>
            </w:pPr>
            <w:r w:rsidRPr="00C70209">
              <w:t xml:space="preserve">In neonatal and paediatric patients with critical bleeding requiring massive transfusion, use </w:t>
            </w:r>
            <w:r w:rsidRPr="000A6306">
              <w:t>a critical bleeding protocol</w:t>
            </w:r>
            <w:r w:rsidRPr="00C70209">
              <w:t>.</w:t>
            </w:r>
            <w:r w:rsidRPr="00C70209">
              <w:rPr>
                <w:vertAlign w:val="superscript"/>
              </w:rPr>
              <w:t xml:space="preserve">a </w:t>
            </w:r>
            <w:r w:rsidRPr="00C70209">
              <w:t xml:space="preserve">A template </w:t>
            </w:r>
            <w:r>
              <w:t>protocol</w:t>
            </w:r>
            <w:r w:rsidRPr="00C70209">
              <w:t xml:space="preserve"> is provided within the module.</w:t>
            </w:r>
            <w:r w:rsidRPr="00C70209">
              <w:rPr>
                <w:vertAlign w:val="superscript"/>
              </w:rPr>
              <w:t>b</w:t>
            </w:r>
          </w:p>
          <w:p w14:paraId="2F25B193" w14:textId="77777777" w:rsidR="000A6306" w:rsidRPr="00C70209" w:rsidRDefault="000A6306" w:rsidP="00254BA8">
            <w:pPr>
              <w:pStyle w:val="PP-note"/>
            </w:pPr>
            <w:r w:rsidRPr="00C70209">
              <w:rPr>
                <w:vertAlign w:val="superscript"/>
              </w:rPr>
              <w:t>a</w:t>
            </w:r>
            <w:r w:rsidRPr="00C70209">
              <w:t xml:space="preserve"> The use of the word ‘protocol’ is not strictly prescriptive.</w:t>
            </w:r>
            <w:r w:rsidRPr="00C70209">
              <w:br/>
            </w:r>
            <w:r w:rsidRPr="00C70209">
              <w:rPr>
                <w:vertAlign w:val="superscript"/>
              </w:rPr>
              <w:t>b</w:t>
            </w:r>
            <w:r w:rsidRPr="00C70209">
              <w:t xml:space="preserve"> The template </w:t>
            </w:r>
            <w:r>
              <w:t>g</w:t>
            </w:r>
            <w:r w:rsidRPr="000A6306">
              <w:t>iven in Appendix K (</w:t>
            </w:r>
            <w:r w:rsidRPr="000A6306">
              <w:rPr>
                <w:i/>
              </w:rPr>
              <w:t>Critical bleeding protocol</w:t>
            </w:r>
            <w:r w:rsidRPr="000A6306">
              <w:t>) is intended for local adaptation.</w:t>
            </w:r>
          </w:p>
        </w:tc>
      </w:tr>
      <w:tr w:rsidR="000A6306" w:rsidRPr="00C70209" w14:paraId="23219364" w14:textId="77777777" w:rsidTr="00254BA8">
        <w:trPr>
          <w:trHeight w:val="397"/>
        </w:trPr>
        <w:tc>
          <w:tcPr>
            <w:tcW w:w="8648" w:type="dxa"/>
            <w:gridSpan w:val="2"/>
            <w:shd w:val="clear" w:color="auto" w:fill="auto"/>
          </w:tcPr>
          <w:p w14:paraId="25EE4B76" w14:textId="28ED2775" w:rsidR="000A6306" w:rsidRDefault="000A6306" w:rsidP="00254BA8">
            <w:pPr>
              <w:pStyle w:val="ES-notes"/>
            </w:pPr>
            <w:r w:rsidRPr="00C70209">
              <w:t>CRG, Clinical/Consumer Reference Group; Hb, haemoglobin; Hct, haematocrit; PP, practice point; R, recommendation; RBC, red blood cell</w:t>
            </w:r>
            <w:r>
              <w:t>;</w:t>
            </w:r>
            <w:r w:rsidRPr="00C70209">
              <w:t xml:space="preserve"> </w:t>
            </w:r>
          </w:p>
          <w:p w14:paraId="41D1A7DD" w14:textId="4CF0697C" w:rsidR="000A6306" w:rsidRPr="00C70209" w:rsidRDefault="000A6306" w:rsidP="00254BA8">
            <w:pPr>
              <w:pStyle w:val="ES-notes"/>
            </w:pPr>
          </w:p>
        </w:tc>
      </w:tr>
    </w:tbl>
    <w:p w14:paraId="130A050C" w14:textId="2D0F7F2F" w:rsidR="00B20C53" w:rsidRPr="00C70209" w:rsidRDefault="00B20C53" w:rsidP="008853FE">
      <w:pPr>
        <w:pStyle w:val="BodyText"/>
        <w:rPr>
          <w:lang w:eastAsia="en-GB"/>
        </w:rPr>
      </w:pPr>
    </w:p>
    <w:p w14:paraId="3FFFEE73" w14:textId="32521C07" w:rsidR="008A4D5E" w:rsidRPr="00C70209" w:rsidRDefault="008A4D5E" w:rsidP="005B2300">
      <w:pPr>
        <w:pStyle w:val="Heading5"/>
        <w:rPr>
          <w:lang w:val="en-AU"/>
        </w:rPr>
      </w:pPr>
      <w:r w:rsidRPr="00C70209">
        <w:rPr>
          <w:lang w:val="en-AU"/>
        </w:rPr>
        <w:t>Background</w:t>
      </w:r>
    </w:p>
    <w:p w14:paraId="69FA7061" w14:textId="3CA7A856" w:rsidR="008A4D5E" w:rsidRPr="00C70209" w:rsidRDefault="008A4D5E" w:rsidP="008A4D5E">
      <w:pPr>
        <w:rPr>
          <w:lang w:eastAsia="en-GB"/>
        </w:rPr>
      </w:pPr>
      <w:r w:rsidRPr="00C70209">
        <w:rPr>
          <w:lang w:eastAsia="en-GB"/>
        </w:rPr>
        <w:t>Neonatal and paediatric patients are at risk of anaemia in the critical care setting due to factors including the underlying illness, small circulating blood volumes, proportionally higher phlebotomy losses from blood testing and discard volumes (central venous access and arterial lines), surgical or trauma related blood loss and malnutrition. The physiological anaemia of infancy may also contribute.</w:t>
      </w:r>
    </w:p>
    <w:p w14:paraId="586B8492" w14:textId="20287F7E" w:rsidR="008A4D5E" w:rsidRPr="00C70209" w:rsidRDefault="008A4D5E" w:rsidP="008A4D5E">
      <w:pPr>
        <w:rPr>
          <w:lang w:eastAsia="en-GB"/>
        </w:rPr>
      </w:pPr>
      <w:r w:rsidRPr="00C70209">
        <w:rPr>
          <w:lang w:eastAsia="en-GB"/>
        </w:rPr>
        <w:t>Critically ill neonates and children have higher rates of RBC transfusion. Such transfusion may be life</w:t>
      </w:r>
      <w:r w:rsidR="005B2300" w:rsidRPr="00C70209">
        <w:rPr>
          <w:lang w:eastAsia="en-GB"/>
        </w:rPr>
        <w:t>-</w:t>
      </w:r>
      <w:r w:rsidRPr="00C70209">
        <w:rPr>
          <w:lang w:eastAsia="en-GB"/>
        </w:rPr>
        <w:t>saving and should not be withheld in the actively bleeding or hemodynamically unstable patient. However, for patients with mild-moderate anaemia without haemodynamic compromise, the benefit of RBC transfusion is uncertain. All transfusions have potential risks such as transfusion reactions, volume overload, infections, and alloimmunisation.</w:t>
      </w:r>
    </w:p>
    <w:p w14:paraId="36A0E212" w14:textId="47B62330" w:rsidR="004F65CA" w:rsidRPr="00C70209" w:rsidRDefault="004F65CA" w:rsidP="006A09AC">
      <w:pPr>
        <w:pStyle w:val="Head4Num"/>
      </w:pPr>
      <w:r w:rsidRPr="00C70209">
        <w:t>RBC transfusion versus no transfusion (or alternate dose)</w:t>
      </w:r>
    </w:p>
    <w:p w14:paraId="07952157" w14:textId="77777777" w:rsidR="004F65CA" w:rsidRPr="00C70209" w:rsidRDefault="004F65CA" w:rsidP="005B2300">
      <w:pPr>
        <w:pStyle w:val="Heading5"/>
        <w:rPr>
          <w:lang w:val="en-AU"/>
        </w:rPr>
      </w:pPr>
      <w:r w:rsidRPr="00C70209">
        <w:rPr>
          <w:lang w:val="en-AU"/>
        </w:rPr>
        <w:t>Summary of evidence</w:t>
      </w:r>
    </w:p>
    <w:p w14:paraId="7F2CB788" w14:textId="77777777" w:rsidR="00E1671D" w:rsidRPr="00C70209" w:rsidRDefault="00E1671D" w:rsidP="005B2300">
      <w:pPr>
        <w:pStyle w:val="Heading6"/>
      </w:pPr>
      <w:r w:rsidRPr="00C70209">
        <w:t>Level I evidence</w:t>
      </w:r>
    </w:p>
    <w:p w14:paraId="7189CDB2" w14:textId="20383A5C" w:rsidR="00E1671D" w:rsidRPr="00C70209" w:rsidRDefault="009873D7" w:rsidP="005B2300">
      <w:pPr>
        <w:pStyle w:val="BodyText"/>
        <w:rPr>
          <w:lang w:eastAsia="en-GB"/>
        </w:rPr>
      </w:pPr>
      <w:r w:rsidRPr="00C70209">
        <w:t>There were no Level I studies identified in the systematic review and hand</w:t>
      </w:r>
      <w:r w:rsidR="00FB7912" w:rsidRPr="00C70209">
        <w:t>-</w:t>
      </w:r>
      <w:r w:rsidRPr="00C70209">
        <w:t>searching process</w:t>
      </w:r>
      <w:r w:rsidR="00E1671D" w:rsidRPr="00C70209">
        <w:rPr>
          <w:lang w:eastAsia="en-GB"/>
        </w:rPr>
        <w:t xml:space="preserve"> that examined the effect of RBC transfusion</w:t>
      </w:r>
      <w:r w:rsidRPr="00C70209">
        <w:rPr>
          <w:lang w:eastAsia="en-GB"/>
        </w:rPr>
        <w:t>s</w:t>
      </w:r>
      <w:r w:rsidR="00E1671D" w:rsidRPr="00C70209">
        <w:rPr>
          <w:lang w:eastAsia="en-GB"/>
        </w:rPr>
        <w:t xml:space="preserve"> </w:t>
      </w:r>
      <w:r w:rsidR="003D2EBB" w:rsidRPr="00C70209">
        <w:rPr>
          <w:lang w:eastAsia="en-GB"/>
        </w:rPr>
        <w:t>compared with</w:t>
      </w:r>
      <w:r w:rsidR="00E1671D" w:rsidRPr="00C70209">
        <w:rPr>
          <w:lang w:eastAsia="en-GB"/>
        </w:rPr>
        <w:t xml:space="preserve"> no transfusion</w:t>
      </w:r>
      <w:r w:rsidRPr="00C70209">
        <w:rPr>
          <w:lang w:eastAsia="en-GB"/>
        </w:rPr>
        <w:t>s</w:t>
      </w:r>
      <w:r w:rsidR="00E1671D" w:rsidRPr="00C70209">
        <w:rPr>
          <w:lang w:eastAsia="en-GB"/>
        </w:rPr>
        <w:t xml:space="preserve"> </w:t>
      </w:r>
      <w:r w:rsidRPr="00C70209">
        <w:t xml:space="preserve">(or alternate dose) </w:t>
      </w:r>
      <w:r w:rsidR="00E1671D" w:rsidRPr="00C70209">
        <w:rPr>
          <w:lang w:eastAsia="en-GB"/>
        </w:rPr>
        <w:t xml:space="preserve">in </w:t>
      </w:r>
      <w:r w:rsidR="00E1671D" w:rsidRPr="00C70209">
        <w:t>critically ill</w:t>
      </w:r>
      <w:r w:rsidR="00E1671D" w:rsidRPr="00C70209">
        <w:rPr>
          <w:lang w:eastAsia="en-GB"/>
        </w:rPr>
        <w:t xml:space="preserve"> neonatal </w:t>
      </w:r>
      <w:r w:rsidR="00001628" w:rsidRPr="00C70209">
        <w:rPr>
          <w:lang w:eastAsia="en-GB"/>
        </w:rPr>
        <w:t xml:space="preserve">and/or paediatric </w:t>
      </w:r>
      <w:r w:rsidR="00E1671D" w:rsidRPr="00C70209">
        <w:rPr>
          <w:lang w:eastAsia="en-GB"/>
        </w:rPr>
        <w:t>patients.</w:t>
      </w:r>
    </w:p>
    <w:p w14:paraId="4EA51814" w14:textId="77777777" w:rsidR="00E1671D" w:rsidRPr="00C70209" w:rsidRDefault="00E1671D" w:rsidP="005B2300">
      <w:pPr>
        <w:pStyle w:val="Heading6"/>
      </w:pPr>
      <w:r w:rsidRPr="00C70209">
        <w:t>Level II evidence</w:t>
      </w:r>
    </w:p>
    <w:p w14:paraId="2E999F31" w14:textId="2823AA40" w:rsidR="00E1671D" w:rsidRPr="00C70209" w:rsidRDefault="009873D7" w:rsidP="005B2300">
      <w:pPr>
        <w:pStyle w:val="BodyText"/>
        <w:rPr>
          <w:lang w:eastAsia="en-GB"/>
        </w:rPr>
      </w:pPr>
      <w:r w:rsidRPr="00C70209">
        <w:t>There were no Level II studies identified in the systematic review and hand</w:t>
      </w:r>
      <w:r w:rsidR="00FB7912" w:rsidRPr="00C70209">
        <w:t>-</w:t>
      </w:r>
      <w:r w:rsidRPr="00C70209">
        <w:t xml:space="preserve">searching process </w:t>
      </w:r>
      <w:r w:rsidR="00E1671D" w:rsidRPr="00C70209">
        <w:rPr>
          <w:lang w:eastAsia="en-GB"/>
        </w:rPr>
        <w:t>that examined the effect of RBC transfusion</w:t>
      </w:r>
      <w:r w:rsidRPr="00C70209">
        <w:rPr>
          <w:lang w:eastAsia="en-GB"/>
        </w:rPr>
        <w:t>s</w:t>
      </w:r>
      <w:r w:rsidR="00E1671D" w:rsidRPr="00C70209">
        <w:rPr>
          <w:lang w:eastAsia="en-GB"/>
        </w:rPr>
        <w:t xml:space="preserve"> </w:t>
      </w:r>
      <w:r w:rsidR="003D2EBB" w:rsidRPr="00C70209">
        <w:rPr>
          <w:lang w:eastAsia="en-GB"/>
        </w:rPr>
        <w:t>compared with</w:t>
      </w:r>
      <w:r w:rsidR="00E1671D" w:rsidRPr="00C70209">
        <w:rPr>
          <w:lang w:eastAsia="en-GB"/>
        </w:rPr>
        <w:t xml:space="preserve"> no transfusion</w:t>
      </w:r>
      <w:r w:rsidRPr="00C70209">
        <w:rPr>
          <w:lang w:eastAsia="en-GB"/>
        </w:rPr>
        <w:t>s</w:t>
      </w:r>
      <w:r w:rsidR="00E1671D" w:rsidRPr="00C70209">
        <w:rPr>
          <w:lang w:eastAsia="en-GB"/>
        </w:rPr>
        <w:t xml:space="preserve"> </w:t>
      </w:r>
      <w:r w:rsidRPr="00C70209">
        <w:t xml:space="preserve">(or alternate dose) </w:t>
      </w:r>
      <w:r w:rsidR="00E1671D" w:rsidRPr="00C70209">
        <w:rPr>
          <w:lang w:eastAsia="en-GB"/>
        </w:rPr>
        <w:t xml:space="preserve">in </w:t>
      </w:r>
      <w:r w:rsidR="00E1671D" w:rsidRPr="00C70209">
        <w:t>critically ill</w:t>
      </w:r>
      <w:r w:rsidR="00E1671D" w:rsidRPr="00C70209">
        <w:rPr>
          <w:lang w:eastAsia="en-GB"/>
        </w:rPr>
        <w:t xml:space="preserve"> neonatal </w:t>
      </w:r>
      <w:r w:rsidR="00001628" w:rsidRPr="00C70209">
        <w:rPr>
          <w:lang w:eastAsia="en-GB"/>
        </w:rPr>
        <w:t xml:space="preserve">and/or paediatric </w:t>
      </w:r>
      <w:r w:rsidR="00E1671D" w:rsidRPr="00C70209">
        <w:rPr>
          <w:lang w:eastAsia="en-GB"/>
        </w:rPr>
        <w:t>patients.</w:t>
      </w:r>
    </w:p>
    <w:p w14:paraId="567CF22B" w14:textId="77777777" w:rsidR="00E1671D" w:rsidRPr="00C70209" w:rsidRDefault="00E1671D" w:rsidP="005B2300">
      <w:pPr>
        <w:pStyle w:val="Heading6"/>
      </w:pPr>
      <w:r w:rsidRPr="00C70209">
        <w:t>Level III evidence</w:t>
      </w:r>
    </w:p>
    <w:p w14:paraId="12632D85" w14:textId="181220AA" w:rsidR="00E1671D" w:rsidRPr="00C70209" w:rsidRDefault="00E1671D" w:rsidP="002A6403">
      <w:pPr>
        <w:pStyle w:val="BodyText"/>
        <w:rPr>
          <w:lang w:eastAsia="en-GB"/>
        </w:rPr>
      </w:pPr>
      <w:r w:rsidRPr="00C70209">
        <w:t xml:space="preserve">The literature search identified </w:t>
      </w:r>
      <w:r w:rsidR="00F053AA" w:rsidRPr="00C70209">
        <w:t xml:space="preserve">four </w:t>
      </w:r>
      <w:r w:rsidRPr="00C70209">
        <w:t>Level III</w:t>
      </w:r>
      <w:r w:rsidR="00E64EC2" w:rsidRPr="00C70209">
        <w:t>–2</w:t>
      </w:r>
      <w:r w:rsidRPr="00C70209">
        <w:t xml:space="preserve"> studies </w:t>
      </w:r>
      <w:r w:rsidR="008A240E" w:rsidRPr="00C70209">
        <w:t>(Acker 2014, Fremgen 2014, Hassan 2014</w:t>
      </w:r>
      <w:r w:rsidR="00F053AA" w:rsidRPr="00C70209">
        <w:t>, Kneyber 2007</w:t>
      </w:r>
      <w:r w:rsidR="008A240E" w:rsidRPr="00C70209">
        <w:t xml:space="preserve">) </w:t>
      </w:r>
      <w:r w:rsidRPr="00C70209">
        <w:t xml:space="preserve">that examined the effect of RBC </w:t>
      </w:r>
      <w:r w:rsidR="00D63C43" w:rsidRPr="00C70209">
        <w:t xml:space="preserve">transfusions </w:t>
      </w:r>
      <w:r w:rsidR="003D2EBB" w:rsidRPr="00C70209">
        <w:t>compared with</w:t>
      </w:r>
      <w:r w:rsidRPr="00C70209">
        <w:t xml:space="preserve"> no transfusion</w:t>
      </w:r>
      <w:r w:rsidR="00D63C43" w:rsidRPr="00C70209">
        <w:t>s (or alternate dose)</w:t>
      </w:r>
      <w:r w:rsidRPr="00C70209">
        <w:t xml:space="preserve"> in critically ill </w:t>
      </w:r>
      <w:r w:rsidR="005248BA" w:rsidRPr="00C70209">
        <w:t>neonatal and</w:t>
      </w:r>
      <w:r w:rsidR="00001628" w:rsidRPr="00C70209">
        <w:t>/or</w:t>
      </w:r>
      <w:r w:rsidR="005248BA" w:rsidRPr="00C70209">
        <w:t xml:space="preserve"> paediatric</w:t>
      </w:r>
      <w:r w:rsidRPr="00C70209">
        <w:t xml:space="preserve"> patients </w:t>
      </w:r>
      <w:r w:rsidRPr="00C70209">
        <w:rPr>
          <w:lang w:eastAsia="en-GB"/>
        </w:rPr>
        <w:t xml:space="preserve">(see </w:t>
      </w:r>
      <w:r w:rsidR="004C4A9D" w:rsidRPr="00C70209">
        <w:rPr>
          <w:b/>
        </w:rPr>
        <w:t>Appendix C, Volume 2</w:t>
      </w:r>
      <w:r w:rsidRPr="00C70209">
        <w:rPr>
          <w:lang w:eastAsia="en-GB"/>
        </w:rPr>
        <w:t xml:space="preserve">). The </w:t>
      </w:r>
      <w:r w:rsidR="009873D7" w:rsidRPr="00C70209">
        <w:rPr>
          <w:lang w:eastAsia="en-GB"/>
        </w:rPr>
        <w:t xml:space="preserve">main </w:t>
      </w:r>
      <w:r w:rsidRPr="00C70209">
        <w:rPr>
          <w:lang w:eastAsia="en-GB"/>
        </w:rPr>
        <w:t>characteristics of these studies are summarised in</w:t>
      </w:r>
      <w:r w:rsidR="00107D6D" w:rsidRPr="00C70209">
        <w:rPr>
          <w:b/>
          <w:lang w:eastAsia="en-GB"/>
        </w:rPr>
        <w:t xml:space="preserve"> </w:t>
      </w:r>
      <w:r w:rsidR="00D765F2" w:rsidRPr="00C70209">
        <w:rPr>
          <w:b/>
          <w:lang w:eastAsia="en-GB"/>
        </w:rPr>
        <w:fldChar w:fldCharType="begin"/>
      </w:r>
      <w:r w:rsidR="00D765F2" w:rsidRPr="00C70209">
        <w:rPr>
          <w:b/>
          <w:lang w:eastAsia="en-GB"/>
        </w:rPr>
        <w:instrText xml:space="preserve"> REF _Ref406148911 \h  \* MERGEFORMAT </w:instrText>
      </w:r>
      <w:r w:rsidR="00D765F2" w:rsidRPr="00C70209">
        <w:rPr>
          <w:b/>
          <w:lang w:eastAsia="en-GB"/>
        </w:rPr>
      </w:r>
      <w:r w:rsidR="00D765F2" w:rsidRPr="00C70209">
        <w:rPr>
          <w:b/>
          <w:lang w:eastAsia="en-GB"/>
        </w:rPr>
        <w:fldChar w:fldCharType="separate"/>
      </w:r>
      <w:r w:rsidR="000F7A9B" w:rsidRPr="000F7A9B">
        <w:rPr>
          <w:b/>
        </w:rPr>
        <w:t>Table 3.1.35</w:t>
      </w:r>
      <w:r w:rsidR="00D765F2" w:rsidRPr="00C70209">
        <w:rPr>
          <w:b/>
          <w:lang w:eastAsia="en-GB"/>
        </w:rPr>
        <w:fldChar w:fldCharType="end"/>
      </w:r>
      <w:r w:rsidRPr="00C70209">
        <w:rPr>
          <w:b/>
          <w:lang w:eastAsia="en-GB"/>
        </w:rPr>
        <w:t>.</w:t>
      </w:r>
    </w:p>
    <w:p w14:paraId="320179F6" w14:textId="287C2DB0" w:rsidR="00C3495E" w:rsidRPr="00C70209" w:rsidRDefault="00C3495E" w:rsidP="00C3495E">
      <w:pPr>
        <w:pStyle w:val="BodyText"/>
        <w:rPr>
          <w:lang w:eastAsia="en-GB"/>
        </w:rPr>
      </w:pPr>
      <w:r w:rsidRPr="00C70209">
        <w:rPr>
          <w:lang w:eastAsia="en-GB"/>
        </w:rPr>
        <w:t>Acker (2014)</w:t>
      </w:r>
      <w:r w:rsidR="00E138FC" w:rsidRPr="00C70209">
        <w:fldChar w:fldCharType="begin">
          <w:fldData xml:space="preserve">PEVuZE5vdGU+PENpdGU+PEF1dGhvcj5BY2tlcjwvQXV0aG9yPjxZZWFyPjIwMTQ8L1llYXI+PFJl
Y051bT4xNDU8L1JlY051bT48RGlzcGxheVRleHQ+PHN0eWxlIGZhY2U9InN1cGVyc2NyaXB0Ij43
Nj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BY2tlcjwvQXV0aG9yPjxZZWFyPjIwMTQ8L1llYXI+PFJl
Y051bT4xNDU8L1JlY051bT48RGlzcGxheVRleHQ+PHN0eWxlIGZhY2U9InN1cGVyc2NyaXB0Ij43
Nj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3E727B" w:rsidRPr="00C70209">
        <w:instrText xml:space="preserve"> ADDIN EN.CITE.DATA </w:instrText>
      </w:r>
      <w:r w:rsidR="003E727B" w:rsidRPr="00C70209">
        <w:fldChar w:fldCharType="end"/>
      </w:r>
      <w:r w:rsidR="00E138FC" w:rsidRPr="00C70209">
        <w:fldChar w:fldCharType="separate"/>
      </w:r>
      <w:r w:rsidR="003E727B" w:rsidRPr="00C70209">
        <w:rPr>
          <w:vertAlign w:val="superscript"/>
        </w:rPr>
        <w:t>76</w:t>
      </w:r>
      <w:r w:rsidR="00E138FC" w:rsidRPr="00C70209">
        <w:fldChar w:fldCharType="end"/>
      </w:r>
      <w:r w:rsidRPr="00C70209">
        <w:rPr>
          <w:lang w:eastAsia="en-GB"/>
        </w:rPr>
        <w:t xml:space="preserve"> was a fair</w:t>
      </w:r>
      <w:r w:rsidR="0023776E" w:rsidRPr="00C70209">
        <w:rPr>
          <w:lang w:eastAsia="en-GB"/>
        </w:rPr>
        <w:t>-</w:t>
      </w:r>
      <w:r w:rsidRPr="00C70209">
        <w:rPr>
          <w:lang w:eastAsia="en-GB"/>
        </w:rPr>
        <w:t>quality retrospective cohort study involving paediatric patients aged ≤18 years with traumatic brain injury. The study was conducted in two urban paediatric trauma centres in the USA, and assessed the ass</w:t>
      </w:r>
      <w:r w:rsidR="00227344" w:rsidRPr="00C70209">
        <w:rPr>
          <w:lang w:eastAsia="en-GB"/>
        </w:rPr>
        <w:t>ociation between transfusions (</w:t>
      </w:r>
      <w:r w:rsidRPr="00C70209">
        <w:rPr>
          <w:lang w:eastAsia="en-GB"/>
        </w:rPr>
        <w:t>RBCs, FFP, platelets and cryoprecipitate) and patient outcomes affecting survival. Children were identified from the trauma registries and survival to hospital discharge was examined. To eliminate any confounding factors due to intraoperative blood loss, any children who underwent specified surgical procedures, including any orthopaedic procedure, were excluded. The authors concluded that patients who received blood transfusion have worse outcomes than non-transfused patients and suggested a transfusion trigger of Hb 8.0 g/dL in paediatric patients with TBI.</w:t>
      </w:r>
    </w:p>
    <w:p w14:paraId="7DB0A47C" w14:textId="3D5DD3C8" w:rsidR="00C3495E" w:rsidRPr="00C70209" w:rsidRDefault="00C3495E" w:rsidP="00C3495E">
      <w:pPr>
        <w:pStyle w:val="BodyText"/>
        <w:rPr>
          <w:lang w:eastAsia="en-GB"/>
        </w:rPr>
      </w:pPr>
      <w:r w:rsidRPr="00C70209">
        <w:rPr>
          <w:lang w:eastAsia="en-GB"/>
        </w:rPr>
        <w:t>Fremgen (2014)</w:t>
      </w:r>
      <w:r w:rsidR="00E138FC" w:rsidRPr="00C70209">
        <w:fldChar w:fldCharType="begin">
          <w:fldData xml:space="preserve">PEVuZE5vdGU+PENpdGU+PEF1dGhvcj5GcmVtZ2VuPC9BdXRob3I+PFllYXI+MjAxNDwvWWVhcj48
UmVjTnVtPjE2MzwvUmVjTnVtPjxEaXNwbGF5VGV4dD48c3R5bGUgZmFjZT0ic3VwZXJzY3JpcHQi
Pjc3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3E727B" w:rsidRPr="00C70209">
        <w:instrText xml:space="preserve"> ADDIN EN.CITE </w:instrText>
      </w:r>
      <w:r w:rsidR="003E727B" w:rsidRPr="00C70209">
        <w:fldChar w:fldCharType="begin">
          <w:fldData xml:space="preserve">PEVuZE5vdGU+PENpdGU+PEF1dGhvcj5GcmVtZ2VuPC9BdXRob3I+PFllYXI+MjAxNDwvWWVhcj48
UmVjTnVtPjE2MzwvUmVjTnVtPjxEaXNwbGF5VGV4dD48c3R5bGUgZmFjZT0ic3VwZXJzY3JpcHQi
Pjc3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3E727B" w:rsidRPr="00C70209">
        <w:instrText xml:space="preserve"> ADDIN EN.CITE.DATA </w:instrText>
      </w:r>
      <w:r w:rsidR="003E727B" w:rsidRPr="00C70209">
        <w:fldChar w:fldCharType="end"/>
      </w:r>
      <w:r w:rsidR="00E138FC" w:rsidRPr="00C70209">
        <w:fldChar w:fldCharType="separate"/>
      </w:r>
      <w:r w:rsidR="003E727B" w:rsidRPr="00C70209">
        <w:rPr>
          <w:vertAlign w:val="superscript"/>
        </w:rPr>
        <w:t>77</w:t>
      </w:r>
      <w:r w:rsidR="00E138FC" w:rsidRPr="00C70209">
        <w:fldChar w:fldCharType="end"/>
      </w:r>
      <w:r w:rsidRPr="00C70209">
        <w:rPr>
          <w:lang w:eastAsia="en-GB"/>
        </w:rPr>
        <w:t xml:space="preserve"> was a poor-quality retrospective cohort study of infants and children aged 1 month to 17 years with blunt abdominal trauma resulting in liver laceration. </w:t>
      </w:r>
      <w:r w:rsidR="006F2412" w:rsidRPr="00C70209">
        <w:rPr>
          <w:lang w:eastAsia="en-GB"/>
        </w:rPr>
        <w:t xml:space="preserve">It included patients with liver lacerations graded 3–6 by scans interpreted by paediatric radiologists (based on American Association for the Surgery of Trauma organ injury scaling). The study </w:t>
      </w:r>
      <w:r w:rsidRPr="00C70209">
        <w:rPr>
          <w:lang w:eastAsia="en-GB"/>
        </w:rPr>
        <w:t>examined the clinical factors associated with need for ICU admiss</w:t>
      </w:r>
      <w:r w:rsidR="00227344" w:rsidRPr="00C70209">
        <w:rPr>
          <w:lang w:eastAsia="en-GB"/>
        </w:rPr>
        <w:t xml:space="preserve">ion and reported the effect of </w:t>
      </w:r>
      <w:r w:rsidRPr="00C70209">
        <w:rPr>
          <w:lang w:eastAsia="en-GB"/>
        </w:rPr>
        <w:t>RB</w:t>
      </w:r>
      <w:r w:rsidR="00227344" w:rsidRPr="00C70209">
        <w:rPr>
          <w:lang w:eastAsia="en-GB"/>
        </w:rPr>
        <w:t xml:space="preserve">C transfusion compared with no </w:t>
      </w:r>
      <w:r w:rsidRPr="00C70209">
        <w:rPr>
          <w:lang w:eastAsia="en-GB"/>
        </w:rPr>
        <w:t>RBC transfusion on various clinical parameters (including mortality) in a paediatric trauma centre in the USA.</w:t>
      </w:r>
    </w:p>
    <w:p w14:paraId="6E8A4169" w14:textId="6FA35374" w:rsidR="00E1671D" w:rsidRPr="00C70209" w:rsidRDefault="00C3495E" w:rsidP="00C3495E">
      <w:pPr>
        <w:pStyle w:val="BodyText"/>
        <w:rPr>
          <w:lang w:eastAsia="en-GB"/>
        </w:rPr>
      </w:pPr>
      <w:r w:rsidRPr="00C70209">
        <w:rPr>
          <w:lang w:eastAsia="en-GB"/>
        </w:rPr>
        <w:t>Hassan (2014)</w:t>
      </w:r>
      <w:r w:rsidR="00E138FC" w:rsidRPr="00C70209">
        <w:fldChar w:fldCharType="begin"/>
      </w:r>
      <w:r w:rsidR="003E727B" w:rsidRPr="00C70209">
        <w:instrText xml:space="preserve"> ADDIN EN.CITE &lt;EndNote&gt;&lt;Cite&gt;&lt;Author&gt;Hassan&lt;/Author&gt;&lt;Year&gt;2014&lt;/Year&gt;&lt;RecNum&gt;165&lt;/RecNum&gt;&lt;DisplayText&gt;&lt;style face="superscript"&gt;78&lt;/style&gt;&lt;/DisplayText&gt;&lt;record&gt;&lt;rec-number&gt;165&lt;/rec-number&gt;&lt;foreign-keys&gt;&lt;key app="EN" db-id="9edve2wadsavt5ewavaxtda4f2tavzvts9ee" timestamp="1426550458"&gt;165&lt;/key&gt;&lt;/foreign-keys&gt;&lt;ref-type name="Journal Article"&gt;17&lt;/ref-type&gt;&lt;contributors&gt;&lt;authors&gt;&lt;author&gt;Hassan, N. E.&lt;/author&gt;&lt;author&gt;DeCou, J. M.&lt;/author&gt;&lt;author&gt;Reischman, D.&lt;/author&gt;&lt;author&gt;Nickoles, T. A.&lt;/author&gt;&lt;author&gt;Gleason, E.&lt;/author&gt;&lt;author&gt;Ropele, D. L.&lt;/author&gt;&lt;author&gt;Sanfilippo, D.&lt;/author&gt;&lt;author&gt;Davis, A. T.&lt;/author&gt;&lt;author&gt;Alters, D.&lt;/author&gt;&lt;author&gt;Rajasekaran, S.&lt;/author&gt;&lt;/authors&gt;&lt;/contributors&gt;&lt;auth-address&gt;N. E. Hassan&lt;/auth-address&gt;&lt;titles&gt;&lt;title&gt;RBC transfusions in children requiring intensive care admission after traumatic injury&lt;/title&gt;&lt;secondary-title&gt;Pediatric Critical Care Medicine&lt;/secondary-title&gt;&lt;/titles&gt;&lt;periodical&gt;&lt;full-title&gt;Pediatric Critical Care Medicine&lt;/full-title&gt;&lt;/periodical&gt;&lt;reprint-edition&gt;NOT IN FILE&lt;/reprint-edition&gt;&lt;keywords&gt;&lt;keyword&gt;adverse outcome&lt;/keyword&gt;&lt;keyword&gt;age&lt;/keyword&gt;&lt;keyword&gt;artificial ventilation&lt;/keyword&gt;&lt;keyword&gt;blood&lt;/keyword&gt;&lt;keyword&gt;child&lt;/keyword&gt;&lt;keyword&gt;childhood injury&lt;/keyword&gt;&lt;keyword&gt;cohort analysis&lt;/keyword&gt;&lt;keyword&gt;emergency ward&lt;/keyword&gt;&lt;keyword&gt;erythrocyte&lt;/keyword&gt;&lt;keyword&gt;Glasgow coma scale&lt;/keyword&gt;&lt;keyword&gt;hospital&lt;/keyword&gt;&lt;keyword&gt;human&lt;/keyword&gt;&lt;keyword&gt;injury&lt;/keyword&gt;&lt;keyword&gt;injury scale&lt;/keyword&gt;&lt;keyword&gt;injury severity&lt;/keyword&gt;&lt;keyword&gt;intensive care&lt;/keyword&gt;&lt;keyword&gt;measurement&lt;/keyword&gt;&lt;keyword&gt;mortality&lt;/keyword&gt;&lt;keyword&gt;outcome&lt;/keyword&gt;&lt;keyword&gt;patient&lt;/keyword&gt;&lt;keyword&gt;pediatric hospital&lt;/keyword&gt;&lt;keyword&gt;risk&lt;/keyword&gt;&lt;keyword&gt;Studies&lt;/keyword&gt;&lt;keyword&gt;study&lt;/keyword&gt;&lt;keyword&gt;tertiary health care&lt;/keyword&gt;&lt;keyword&gt;time&lt;/keyword&gt;&lt;keyword&gt;transfusion&lt;/keyword&gt;&lt;/keywords&gt;&lt;dates&gt;&lt;year&gt;2014&lt;/year&gt;&lt;/dates&gt;&lt;isbn&gt;1529-7535&lt;/isbn&gt;&lt;urls&gt;&lt;related-urls&gt;&lt;url&gt;http://dx.doi.org/10.1097/PCC.0000000000000192&lt;/url&gt;&lt;/related-urls&gt;&lt;/urls&gt;&lt;/record&gt;&lt;/Cite&gt;&lt;/EndNote&gt;</w:instrText>
      </w:r>
      <w:r w:rsidR="00E138FC" w:rsidRPr="00C70209">
        <w:fldChar w:fldCharType="separate"/>
      </w:r>
      <w:r w:rsidR="003E727B" w:rsidRPr="00C70209">
        <w:rPr>
          <w:vertAlign w:val="superscript"/>
        </w:rPr>
        <w:t>78</w:t>
      </w:r>
      <w:r w:rsidR="00E138FC" w:rsidRPr="00C70209">
        <w:fldChar w:fldCharType="end"/>
      </w:r>
      <w:r w:rsidRPr="00C70209">
        <w:rPr>
          <w:lang w:eastAsia="en-GB"/>
        </w:rPr>
        <w:t xml:space="preserve"> was a fair</w:t>
      </w:r>
      <w:r w:rsidR="0023776E" w:rsidRPr="00C70209">
        <w:rPr>
          <w:lang w:eastAsia="en-GB"/>
        </w:rPr>
        <w:t>-</w:t>
      </w:r>
      <w:r w:rsidRPr="00C70209">
        <w:rPr>
          <w:lang w:eastAsia="en-GB"/>
        </w:rPr>
        <w:t>quality retrospective cohort study involving paediatric trauma patients &lt;18 years of age. It was conducted in a paediatric trauma centre in the USA, and compared the clinical c</w:t>
      </w:r>
      <w:r w:rsidR="00227344" w:rsidRPr="00C70209">
        <w:rPr>
          <w:lang w:eastAsia="en-GB"/>
        </w:rPr>
        <w:t xml:space="preserve">ourse of patients who received </w:t>
      </w:r>
      <w:r w:rsidRPr="00C70209">
        <w:rPr>
          <w:lang w:eastAsia="en-GB"/>
        </w:rPr>
        <w:t>RBC transfusions compared with non-transfused patients. The authors concluded that tra</w:t>
      </w:r>
      <w:r w:rsidR="00227344" w:rsidRPr="00C70209">
        <w:rPr>
          <w:lang w:eastAsia="en-GB"/>
        </w:rPr>
        <w:t xml:space="preserve">nsfusion of </w:t>
      </w:r>
      <w:r w:rsidRPr="00C70209">
        <w:rPr>
          <w:lang w:eastAsia="en-GB"/>
        </w:rPr>
        <w:t>RBCs and the use of older units of RBCs were associated with higher risk of adverse outcomes, independent of injury severity.</w:t>
      </w:r>
    </w:p>
    <w:p w14:paraId="1C560EA4" w14:textId="6C4FE115" w:rsidR="00F053AA" w:rsidRPr="00C70209" w:rsidRDefault="00F053AA" w:rsidP="00C3495E">
      <w:pPr>
        <w:pStyle w:val="BodyText"/>
        <w:rPr>
          <w:lang w:eastAsia="en-GB"/>
        </w:rPr>
      </w:pPr>
      <w:r w:rsidRPr="00C70209">
        <w:rPr>
          <w:lang w:eastAsia="en-GB"/>
        </w:rPr>
        <w:t>Kneyber (200</w:t>
      </w:r>
      <w:r w:rsidR="00572407" w:rsidRPr="00C70209">
        <w:rPr>
          <w:lang w:eastAsia="en-GB"/>
        </w:rPr>
        <w:t>7</w:t>
      </w:r>
      <w:r w:rsidRPr="00C70209">
        <w:rPr>
          <w:lang w:eastAsia="en-GB"/>
        </w:rPr>
        <w:t>)</w:t>
      </w:r>
      <w:r w:rsidR="00572407" w:rsidRPr="00C70209">
        <w:rPr>
          <w:lang w:eastAsia="en-GB"/>
        </w:rPr>
        <w:t xml:space="preserve"> was a good-quality retrospective cohort study of </w:t>
      </w:r>
      <w:r w:rsidR="006240CC" w:rsidRPr="00C70209">
        <w:rPr>
          <w:lang w:eastAsia="en-GB"/>
        </w:rPr>
        <w:t xml:space="preserve">a </w:t>
      </w:r>
      <w:r w:rsidR="00C6358C" w:rsidRPr="00C70209">
        <w:rPr>
          <w:lang w:eastAsia="en-GB"/>
        </w:rPr>
        <w:t>heterogamous</w:t>
      </w:r>
      <w:r w:rsidR="006240CC" w:rsidRPr="00C70209">
        <w:rPr>
          <w:lang w:eastAsia="en-GB"/>
        </w:rPr>
        <w:t xml:space="preserve"> population of </w:t>
      </w:r>
      <w:r w:rsidR="00572407" w:rsidRPr="00C70209">
        <w:rPr>
          <w:lang w:eastAsia="en-GB"/>
        </w:rPr>
        <w:t>critically ill paediatric patients &lt;18 years of age who were admitted to a single PICU in the Netherlands. The authors assessed whether RBC transfusions were independently associated with increased mortality, irrespective of pre</w:t>
      </w:r>
      <w:r w:rsidR="00BB008C" w:rsidRPr="00C70209">
        <w:rPr>
          <w:lang w:eastAsia="en-GB"/>
        </w:rPr>
        <w:t>transfusion</w:t>
      </w:r>
      <w:r w:rsidR="00572407" w:rsidRPr="00C70209">
        <w:rPr>
          <w:lang w:eastAsia="en-GB"/>
        </w:rPr>
        <w:t xml:space="preserve"> Hb level and disease severity. After adjusting for a number of confounders, they concluded that RBC transfusions in critically ill children are independently associated with increased mortality, as well as prolonged duration of mechanical ventilation a</w:t>
      </w:r>
      <w:r w:rsidR="008E0729" w:rsidRPr="00C70209">
        <w:rPr>
          <w:lang w:eastAsia="en-GB"/>
        </w:rPr>
        <w:t>nd PICU length of stay</w:t>
      </w:r>
      <w:r w:rsidR="00572407" w:rsidRPr="00C70209">
        <w:rPr>
          <w:lang w:eastAsia="en-GB"/>
        </w:rPr>
        <w:t>.</w:t>
      </w:r>
    </w:p>
    <w:p w14:paraId="0270624C" w14:textId="77777777" w:rsidR="00B20C53" w:rsidRPr="00C70209" w:rsidRDefault="00B20C53" w:rsidP="00C3495E">
      <w:pPr>
        <w:pStyle w:val="BodyText"/>
        <w:rPr>
          <w:b/>
          <w:lang w:eastAsia="en-GB"/>
        </w:rPr>
      </w:pPr>
    </w:p>
    <w:p w14:paraId="48FC57EA" w14:textId="08538998" w:rsidR="00E1671D" w:rsidRPr="00C70209" w:rsidRDefault="00107D6D" w:rsidP="009873D7">
      <w:pPr>
        <w:pStyle w:val="Caption"/>
        <w:ind w:left="2070"/>
      </w:pPr>
      <w:bookmarkStart w:id="340" w:name="_Ref406148911"/>
      <w:bookmarkStart w:id="341" w:name="_Toc42774709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5</w:t>
      </w:r>
      <w:r w:rsidR="00130F03" w:rsidRPr="00C70209">
        <w:fldChar w:fldCharType="end"/>
      </w:r>
      <w:bookmarkEnd w:id="340"/>
      <w:r w:rsidR="00E1671D" w:rsidRPr="00C70209">
        <w:tab/>
      </w:r>
      <w:r w:rsidR="009873D7" w:rsidRPr="00C70209">
        <w:t xml:space="preserve">Characteristics and quality of Level III evidence – </w:t>
      </w:r>
      <w:r w:rsidR="00E1671D" w:rsidRPr="00C70209">
        <w:t xml:space="preserve">RBC transfusion versus no transfusion </w:t>
      </w:r>
      <w:r w:rsidR="009873D7" w:rsidRPr="00C70209">
        <w:t xml:space="preserve">(or alternate dose) in critically ill </w:t>
      </w:r>
      <w:r w:rsidR="005248BA" w:rsidRPr="00C70209">
        <w:t>neonatal and</w:t>
      </w:r>
      <w:r w:rsidR="00001628" w:rsidRPr="00C70209">
        <w:t>/or</w:t>
      </w:r>
      <w:r w:rsidR="005248BA" w:rsidRPr="00C70209">
        <w:t xml:space="preserve"> paediatric</w:t>
      </w:r>
      <w:r w:rsidR="009873D7" w:rsidRPr="00C70209">
        <w:t xml:space="preserve"> patients</w:t>
      </w:r>
      <w:bookmarkEnd w:id="341"/>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4"/>
        <w:gridCol w:w="1334"/>
        <w:gridCol w:w="1924"/>
        <w:gridCol w:w="1932"/>
        <w:gridCol w:w="1922"/>
      </w:tblGrid>
      <w:tr w:rsidR="009873D7" w:rsidRPr="00C70209" w14:paraId="4F1BDB83" w14:textId="77777777" w:rsidTr="00E616E3">
        <w:trPr>
          <w:cantSplit/>
          <w:tblHeader/>
        </w:trPr>
        <w:tc>
          <w:tcPr>
            <w:tcW w:w="1314" w:type="dxa"/>
            <w:tcBorders>
              <w:top w:val="single" w:sz="4" w:space="0" w:color="auto"/>
              <w:left w:val="single" w:sz="4" w:space="0" w:color="auto"/>
              <w:bottom w:val="single" w:sz="4" w:space="0" w:color="auto"/>
              <w:right w:val="single" w:sz="4" w:space="0" w:color="auto"/>
            </w:tcBorders>
            <w:hideMark/>
          </w:tcPr>
          <w:p w14:paraId="13C5839A" w14:textId="77777777" w:rsidR="009873D7" w:rsidRPr="00C70209" w:rsidRDefault="009873D7" w:rsidP="009873D7">
            <w:pPr>
              <w:pStyle w:val="TableH2"/>
            </w:pPr>
            <w:r w:rsidRPr="00C70209">
              <w:t>Study ID</w:t>
            </w:r>
          </w:p>
        </w:tc>
        <w:tc>
          <w:tcPr>
            <w:tcW w:w="1334" w:type="dxa"/>
            <w:tcBorders>
              <w:top w:val="single" w:sz="4" w:space="0" w:color="auto"/>
              <w:left w:val="single" w:sz="4" w:space="0" w:color="auto"/>
              <w:bottom w:val="single" w:sz="4" w:space="0" w:color="auto"/>
              <w:right w:val="single" w:sz="4" w:space="0" w:color="auto"/>
            </w:tcBorders>
            <w:hideMark/>
          </w:tcPr>
          <w:p w14:paraId="1B566B63" w14:textId="77777777" w:rsidR="009873D7" w:rsidRPr="00C70209" w:rsidRDefault="009873D7" w:rsidP="009873D7">
            <w:pPr>
              <w:pStyle w:val="TableH2"/>
            </w:pPr>
            <w:r w:rsidRPr="00C70209">
              <w:t>Study type</w:t>
            </w:r>
          </w:p>
          <w:p w14:paraId="5D627088" w14:textId="77777777" w:rsidR="009873D7" w:rsidRPr="00C70209" w:rsidRDefault="009873D7" w:rsidP="009873D7">
            <w:pPr>
              <w:pStyle w:val="TableH3"/>
            </w:pPr>
            <w:r w:rsidRPr="00C70209">
              <w:t>Study quality</w:t>
            </w:r>
          </w:p>
        </w:tc>
        <w:tc>
          <w:tcPr>
            <w:tcW w:w="1924" w:type="dxa"/>
            <w:tcBorders>
              <w:top w:val="single" w:sz="4" w:space="0" w:color="auto"/>
              <w:left w:val="single" w:sz="4" w:space="0" w:color="auto"/>
              <w:bottom w:val="single" w:sz="4" w:space="0" w:color="auto"/>
              <w:right w:val="single" w:sz="4" w:space="0" w:color="auto"/>
            </w:tcBorders>
            <w:hideMark/>
          </w:tcPr>
          <w:p w14:paraId="2483FAC2" w14:textId="77777777" w:rsidR="009873D7" w:rsidRPr="00C70209" w:rsidRDefault="009873D7" w:rsidP="009873D7">
            <w:pPr>
              <w:pStyle w:val="TableH2"/>
            </w:pPr>
            <w:r w:rsidRPr="00C70209">
              <w:t>Population</w:t>
            </w:r>
          </w:p>
          <w:p w14:paraId="7637A6C9" w14:textId="77777777" w:rsidR="009873D7" w:rsidRPr="00C70209" w:rsidRDefault="009873D7" w:rsidP="009873D7">
            <w:pPr>
              <w:pStyle w:val="TableH2"/>
            </w:pPr>
            <w:r w:rsidRPr="00C70209">
              <w:t>N</w:t>
            </w:r>
          </w:p>
        </w:tc>
        <w:tc>
          <w:tcPr>
            <w:tcW w:w="1932" w:type="dxa"/>
            <w:tcBorders>
              <w:top w:val="single" w:sz="4" w:space="0" w:color="auto"/>
              <w:left w:val="single" w:sz="4" w:space="0" w:color="auto"/>
              <w:bottom w:val="single" w:sz="4" w:space="0" w:color="auto"/>
              <w:right w:val="single" w:sz="4" w:space="0" w:color="auto"/>
            </w:tcBorders>
            <w:hideMark/>
          </w:tcPr>
          <w:p w14:paraId="500663B5" w14:textId="77777777" w:rsidR="009873D7" w:rsidRPr="00C70209" w:rsidRDefault="009873D7" w:rsidP="009873D7">
            <w:pPr>
              <w:pStyle w:val="TableH2"/>
            </w:pPr>
            <w:r w:rsidRPr="00C70209">
              <w:t>Comparison (n)</w:t>
            </w:r>
          </w:p>
        </w:tc>
        <w:tc>
          <w:tcPr>
            <w:tcW w:w="1922" w:type="dxa"/>
            <w:tcBorders>
              <w:top w:val="single" w:sz="4" w:space="0" w:color="auto"/>
              <w:left w:val="single" w:sz="4" w:space="0" w:color="auto"/>
              <w:bottom w:val="single" w:sz="4" w:space="0" w:color="auto"/>
              <w:right w:val="single" w:sz="4" w:space="0" w:color="auto"/>
            </w:tcBorders>
            <w:hideMark/>
          </w:tcPr>
          <w:p w14:paraId="202BE5CE" w14:textId="77777777" w:rsidR="009873D7" w:rsidRPr="00C70209" w:rsidRDefault="009873D7" w:rsidP="009873D7">
            <w:pPr>
              <w:pStyle w:val="TableH2"/>
            </w:pPr>
            <w:r w:rsidRPr="00C70209">
              <w:t>Outcomes</w:t>
            </w:r>
          </w:p>
        </w:tc>
      </w:tr>
      <w:tr w:rsidR="009873D7" w:rsidRPr="00C70209" w14:paraId="75EAAAEA" w14:textId="77777777" w:rsidTr="00E616E3">
        <w:trPr>
          <w:cantSplit/>
          <w:tblHeader/>
        </w:trPr>
        <w:tc>
          <w:tcPr>
            <w:tcW w:w="1314" w:type="dxa"/>
            <w:tcBorders>
              <w:top w:val="single" w:sz="4" w:space="0" w:color="auto"/>
              <w:left w:val="single" w:sz="4" w:space="0" w:color="auto"/>
              <w:bottom w:val="single" w:sz="4" w:space="0" w:color="auto"/>
              <w:right w:val="single" w:sz="4" w:space="0" w:color="auto"/>
            </w:tcBorders>
          </w:tcPr>
          <w:p w14:paraId="7AC11BF5" w14:textId="3F124D32" w:rsidR="009873D7" w:rsidRPr="00C70209" w:rsidRDefault="009873D7" w:rsidP="003E727B">
            <w:pPr>
              <w:pStyle w:val="Tabletext"/>
            </w:pPr>
            <w:r w:rsidRPr="00C70209">
              <w:t>Acker 2014</w:t>
            </w:r>
            <w:r w:rsidR="00E1112B" w:rsidRPr="00C70209">
              <w:fldChar w:fldCharType="begin">
                <w:fldData xml:space="preserve">PEVuZE5vdGU+PENpdGU+PEF1dGhvcj5BY2tlcjwvQXV0aG9yPjxZZWFyPjIwMTQ8L1llYXI+PFJl
Y051bT4xNDU8L1JlY051bT48RGlzcGxheVRleHQ+PHN0eWxlIGZhY2U9InN1cGVyc2NyaXB0Ij43
Nj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BY2tlcjwvQXV0aG9yPjxZZWFyPjIwMTQ8L1llYXI+PFJl
Y051bT4xNDU8L1JlY051bT48RGlzcGxheVRleHQ+PHN0eWxlIGZhY2U9InN1cGVyc2NyaXB0Ij43
Nj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6</w:t>
            </w:r>
            <w:r w:rsidR="00E1112B" w:rsidRPr="00C70209">
              <w:fldChar w:fldCharType="end"/>
            </w:r>
          </w:p>
        </w:tc>
        <w:tc>
          <w:tcPr>
            <w:tcW w:w="1334" w:type="dxa"/>
            <w:tcBorders>
              <w:top w:val="single" w:sz="4" w:space="0" w:color="auto"/>
              <w:left w:val="single" w:sz="4" w:space="0" w:color="auto"/>
              <w:bottom w:val="single" w:sz="4" w:space="0" w:color="auto"/>
              <w:right w:val="single" w:sz="4" w:space="0" w:color="auto"/>
            </w:tcBorders>
          </w:tcPr>
          <w:p w14:paraId="5D5A915E" w14:textId="7B471005" w:rsidR="009873D7" w:rsidRPr="00C70209" w:rsidRDefault="009873D7" w:rsidP="009873D7">
            <w:pPr>
              <w:pStyle w:val="Tabletext"/>
            </w:pPr>
            <w:r w:rsidRPr="00C70209">
              <w:t>Retrospective cohort</w:t>
            </w:r>
          </w:p>
          <w:p w14:paraId="7687BDA7" w14:textId="77777777" w:rsidR="009873D7" w:rsidRPr="00C70209" w:rsidRDefault="009873D7" w:rsidP="009873D7">
            <w:pPr>
              <w:pStyle w:val="Tabletext"/>
              <w:rPr>
                <w:i/>
              </w:rPr>
            </w:pPr>
            <w:r w:rsidRPr="00C70209">
              <w:rPr>
                <w:i/>
              </w:rPr>
              <w:t>Fair</w:t>
            </w:r>
          </w:p>
        </w:tc>
        <w:tc>
          <w:tcPr>
            <w:tcW w:w="1924" w:type="dxa"/>
            <w:tcBorders>
              <w:top w:val="single" w:sz="4" w:space="0" w:color="auto"/>
              <w:left w:val="single" w:sz="4" w:space="0" w:color="auto"/>
              <w:bottom w:val="single" w:sz="4" w:space="0" w:color="auto"/>
              <w:right w:val="single" w:sz="4" w:space="0" w:color="auto"/>
            </w:tcBorders>
          </w:tcPr>
          <w:p w14:paraId="5083AF32" w14:textId="77777777" w:rsidR="009873D7" w:rsidRPr="00C70209" w:rsidRDefault="009873D7" w:rsidP="009873D7">
            <w:pPr>
              <w:pStyle w:val="Tabletext"/>
            </w:pPr>
            <w:r w:rsidRPr="00C70209">
              <w:t>Patients aged 18 years and younger (mean 6.4 years) with traumatic brain injury</w:t>
            </w:r>
          </w:p>
          <w:p w14:paraId="66E4F0FF" w14:textId="77777777" w:rsidR="009873D7" w:rsidRPr="00C70209" w:rsidRDefault="009873D7" w:rsidP="009873D7">
            <w:pPr>
              <w:pStyle w:val="Tabletext"/>
            </w:pPr>
            <w:r w:rsidRPr="00C70209">
              <w:t>N=1607</w:t>
            </w:r>
          </w:p>
        </w:tc>
        <w:tc>
          <w:tcPr>
            <w:tcW w:w="1932" w:type="dxa"/>
            <w:tcBorders>
              <w:top w:val="single" w:sz="4" w:space="0" w:color="auto"/>
              <w:left w:val="single" w:sz="4" w:space="0" w:color="auto"/>
              <w:bottom w:val="single" w:sz="4" w:space="0" w:color="auto"/>
              <w:right w:val="single" w:sz="4" w:space="0" w:color="auto"/>
            </w:tcBorders>
          </w:tcPr>
          <w:p w14:paraId="77FE4CB0" w14:textId="2945E7C8" w:rsidR="009873D7" w:rsidRPr="00C70209" w:rsidRDefault="00C428FD" w:rsidP="009873D7">
            <w:pPr>
              <w:pStyle w:val="Tabletext"/>
            </w:pPr>
            <w:r w:rsidRPr="00C70209">
              <w:t>RBC</w:t>
            </w:r>
            <w:r w:rsidR="009873D7" w:rsidRPr="00C70209">
              <w:t xml:space="preserve"> transfusion (n=178) </w:t>
            </w:r>
            <w:r w:rsidR="00C91BAE" w:rsidRPr="00C70209">
              <w:t>versus</w:t>
            </w:r>
            <w:r w:rsidR="009873D7" w:rsidRPr="00C70209">
              <w:t xml:space="preserve"> no </w:t>
            </w:r>
            <w:r w:rsidRPr="00C70209">
              <w:t>RBC</w:t>
            </w:r>
            <w:r w:rsidR="009873D7" w:rsidRPr="00C70209">
              <w:t xml:space="preserve"> transfusion (n=1429)</w:t>
            </w:r>
          </w:p>
        </w:tc>
        <w:tc>
          <w:tcPr>
            <w:tcW w:w="1922" w:type="dxa"/>
            <w:tcBorders>
              <w:top w:val="single" w:sz="4" w:space="0" w:color="auto"/>
              <w:left w:val="single" w:sz="4" w:space="0" w:color="auto"/>
              <w:bottom w:val="single" w:sz="4" w:space="0" w:color="auto"/>
              <w:right w:val="single" w:sz="4" w:space="0" w:color="auto"/>
            </w:tcBorders>
          </w:tcPr>
          <w:p w14:paraId="71D0E4E9" w14:textId="77777777" w:rsidR="009873D7" w:rsidRPr="00C70209" w:rsidRDefault="009873D7" w:rsidP="009873D7">
            <w:pPr>
              <w:pStyle w:val="Tabletext"/>
            </w:pPr>
            <w:r w:rsidRPr="00C70209">
              <w:t>Mortality</w:t>
            </w:r>
          </w:p>
        </w:tc>
      </w:tr>
      <w:tr w:rsidR="009873D7" w:rsidRPr="00C70209" w14:paraId="6E6AB8F5" w14:textId="77777777" w:rsidTr="00E616E3">
        <w:trPr>
          <w:cantSplit/>
          <w:tblHeader/>
        </w:trPr>
        <w:tc>
          <w:tcPr>
            <w:tcW w:w="1314" w:type="dxa"/>
            <w:tcBorders>
              <w:top w:val="single" w:sz="4" w:space="0" w:color="auto"/>
              <w:left w:val="single" w:sz="4" w:space="0" w:color="auto"/>
              <w:bottom w:val="single" w:sz="4" w:space="0" w:color="auto"/>
              <w:right w:val="single" w:sz="4" w:space="0" w:color="auto"/>
            </w:tcBorders>
          </w:tcPr>
          <w:p w14:paraId="46ABBEFB" w14:textId="4192F83A" w:rsidR="009873D7" w:rsidRPr="00C70209" w:rsidRDefault="009873D7" w:rsidP="003E727B">
            <w:pPr>
              <w:pStyle w:val="Tabletext"/>
            </w:pPr>
            <w:r w:rsidRPr="00C70209">
              <w:t>Fremgen 2014</w:t>
            </w:r>
            <w:r w:rsidR="00E1112B" w:rsidRPr="00C70209">
              <w:fldChar w:fldCharType="begin">
                <w:fldData xml:space="preserve">PEVuZE5vdGU+PENpdGU+PEF1dGhvcj5GcmVtZ2VuPC9BdXRob3I+PFllYXI+MjAxNDwvWWVhcj48
UmVjTnVtPjE2MzwvUmVjTnVtPjxEaXNwbGF5VGV4dD48c3R5bGUgZmFjZT0ic3VwZXJzY3JpcHQi
Pjc3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3E727B" w:rsidRPr="00C70209">
              <w:instrText xml:space="preserve"> ADDIN EN.CITE </w:instrText>
            </w:r>
            <w:r w:rsidR="003E727B" w:rsidRPr="00C70209">
              <w:fldChar w:fldCharType="begin">
                <w:fldData xml:space="preserve">PEVuZE5vdGU+PENpdGU+PEF1dGhvcj5GcmVtZ2VuPC9BdXRob3I+PFllYXI+MjAxNDwvWWVhcj48
UmVjTnVtPjE2MzwvUmVjTnVtPjxEaXNwbGF5VGV4dD48c3R5bGUgZmFjZT0ic3VwZXJzY3JpcHQi
Pjc3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7</w:t>
            </w:r>
            <w:r w:rsidR="00E1112B" w:rsidRPr="00C70209">
              <w:fldChar w:fldCharType="end"/>
            </w:r>
          </w:p>
        </w:tc>
        <w:tc>
          <w:tcPr>
            <w:tcW w:w="1334" w:type="dxa"/>
            <w:tcBorders>
              <w:top w:val="single" w:sz="4" w:space="0" w:color="auto"/>
              <w:left w:val="single" w:sz="4" w:space="0" w:color="auto"/>
              <w:bottom w:val="single" w:sz="4" w:space="0" w:color="auto"/>
              <w:right w:val="single" w:sz="4" w:space="0" w:color="auto"/>
            </w:tcBorders>
          </w:tcPr>
          <w:p w14:paraId="45CA7348" w14:textId="77777777" w:rsidR="009873D7" w:rsidRPr="00C70209" w:rsidRDefault="009873D7" w:rsidP="009873D7">
            <w:pPr>
              <w:pStyle w:val="Tabletext"/>
            </w:pPr>
            <w:r w:rsidRPr="00C70209">
              <w:t>Retrospective cohort</w:t>
            </w:r>
          </w:p>
          <w:p w14:paraId="02B571AB" w14:textId="77777777" w:rsidR="009873D7" w:rsidRPr="00C70209" w:rsidRDefault="009873D7" w:rsidP="009873D7">
            <w:pPr>
              <w:pStyle w:val="Tabletext"/>
              <w:rPr>
                <w:i/>
              </w:rPr>
            </w:pPr>
            <w:r w:rsidRPr="00C70209">
              <w:rPr>
                <w:i/>
              </w:rPr>
              <w:t>Poor</w:t>
            </w:r>
          </w:p>
        </w:tc>
        <w:tc>
          <w:tcPr>
            <w:tcW w:w="1924" w:type="dxa"/>
            <w:tcBorders>
              <w:top w:val="single" w:sz="4" w:space="0" w:color="auto"/>
              <w:left w:val="single" w:sz="4" w:space="0" w:color="auto"/>
              <w:bottom w:val="single" w:sz="4" w:space="0" w:color="auto"/>
              <w:right w:val="single" w:sz="4" w:space="0" w:color="auto"/>
            </w:tcBorders>
          </w:tcPr>
          <w:p w14:paraId="05D65ECD" w14:textId="77777777" w:rsidR="009873D7" w:rsidRPr="00C70209" w:rsidRDefault="009873D7" w:rsidP="009873D7">
            <w:pPr>
              <w:pStyle w:val="Tabletext"/>
            </w:pPr>
            <w:r w:rsidRPr="00C70209">
              <w:t>Infants and children aged 1 month to 17 years with blunt abdominal trauma resulting in liver laceration</w:t>
            </w:r>
          </w:p>
          <w:p w14:paraId="0BFFA25D" w14:textId="77777777" w:rsidR="009873D7" w:rsidRPr="00C70209" w:rsidRDefault="009873D7" w:rsidP="009873D7">
            <w:pPr>
              <w:pStyle w:val="Tabletext"/>
            </w:pPr>
            <w:r w:rsidRPr="00C70209">
              <w:t>N=117</w:t>
            </w:r>
          </w:p>
        </w:tc>
        <w:tc>
          <w:tcPr>
            <w:tcW w:w="1932" w:type="dxa"/>
            <w:tcBorders>
              <w:top w:val="single" w:sz="4" w:space="0" w:color="auto"/>
              <w:left w:val="single" w:sz="4" w:space="0" w:color="auto"/>
              <w:bottom w:val="single" w:sz="4" w:space="0" w:color="auto"/>
              <w:right w:val="single" w:sz="4" w:space="0" w:color="auto"/>
            </w:tcBorders>
          </w:tcPr>
          <w:p w14:paraId="6904839E" w14:textId="2CBE370F" w:rsidR="009873D7" w:rsidRPr="00C70209" w:rsidRDefault="00C428FD" w:rsidP="009873D7">
            <w:pPr>
              <w:pStyle w:val="Tabletext"/>
            </w:pPr>
            <w:r w:rsidRPr="00C70209">
              <w:t>RBC</w:t>
            </w:r>
            <w:r w:rsidR="009873D7" w:rsidRPr="00C70209">
              <w:t xml:space="preserve"> transfusion (n=74) </w:t>
            </w:r>
            <w:r w:rsidR="00C91BAE" w:rsidRPr="00C70209">
              <w:t>versus</w:t>
            </w:r>
            <w:r w:rsidR="009873D7" w:rsidRPr="00C70209">
              <w:t xml:space="preserve"> no </w:t>
            </w:r>
            <w:r w:rsidRPr="00C70209">
              <w:t>RBC</w:t>
            </w:r>
            <w:r w:rsidR="009873D7" w:rsidRPr="00C70209">
              <w:t xml:space="preserve"> transfusion (n=43)</w:t>
            </w:r>
          </w:p>
        </w:tc>
        <w:tc>
          <w:tcPr>
            <w:tcW w:w="1922" w:type="dxa"/>
            <w:tcBorders>
              <w:top w:val="single" w:sz="4" w:space="0" w:color="auto"/>
              <w:left w:val="single" w:sz="4" w:space="0" w:color="auto"/>
              <w:bottom w:val="single" w:sz="4" w:space="0" w:color="auto"/>
              <w:right w:val="single" w:sz="4" w:space="0" w:color="auto"/>
            </w:tcBorders>
          </w:tcPr>
          <w:p w14:paraId="6D3A3E08" w14:textId="77777777" w:rsidR="009873D7" w:rsidRPr="00C70209" w:rsidRDefault="009873D7" w:rsidP="009873D7">
            <w:pPr>
              <w:pStyle w:val="Tabletext"/>
            </w:pPr>
            <w:r w:rsidRPr="00C70209">
              <w:t>Mortality</w:t>
            </w:r>
          </w:p>
        </w:tc>
      </w:tr>
      <w:tr w:rsidR="009873D7" w:rsidRPr="00C70209" w14:paraId="1DAAB144" w14:textId="77777777" w:rsidTr="00E616E3">
        <w:trPr>
          <w:cantSplit/>
          <w:tblHeader/>
        </w:trPr>
        <w:tc>
          <w:tcPr>
            <w:tcW w:w="1314" w:type="dxa"/>
            <w:tcBorders>
              <w:top w:val="single" w:sz="4" w:space="0" w:color="auto"/>
              <w:left w:val="single" w:sz="4" w:space="0" w:color="auto"/>
              <w:bottom w:val="single" w:sz="4" w:space="0" w:color="auto"/>
              <w:right w:val="single" w:sz="4" w:space="0" w:color="auto"/>
            </w:tcBorders>
          </w:tcPr>
          <w:p w14:paraId="0F46792E" w14:textId="5280CE56" w:rsidR="009873D7" w:rsidRPr="00C70209" w:rsidRDefault="009873D7" w:rsidP="003E727B">
            <w:pPr>
              <w:pStyle w:val="Tabletext"/>
            </w:pPr>
            <w:r w:rsidRPr="00C70209">
              <w:t>Hassan 2014</w:t>
            </w:r>
            <w:r w:rsidR="00E1112B" w:rsidRPr="00C70209">
              <w:fldChar w:fldCharType="begin"/>
            </w:r>
            <w:r w:rsidR="003E727B" w:rsidRPr="00C70209">
              <w:instrText xml:space="preserve"> ADDIN EN.CITE &lt;EndNote&gt;&lt;Cite&gt;&lt;Author&gt;Hassan&lt;/Author&gt;&lt;Year&gt;2014&lt;/Year&gt;&lt;RecNum&gt;165&lt;/RecNum&gt;&lt;DisplayText&gt;&lt;style face="superscript"&gt;78&lt;/style&gt;&lt;/DisplayText&gt;&lt;record&gt;&lt;rec-number&gt;165&lt;/rec-number&gt;&lt;foreign-keys&gt;&lt;key app="EN" db-id="9edve2wadsavt5ewavaxtda4f2tavzvts9ee" timestamp="1426550458"&gt;165&lt;/key&gt;&lt;/foreign-keys&gt;&lt;ref-type name="Journal Article"&gt;17&lt;/ref-type&gt;&lt;contributors&gt;&lt;authors&gt;&lt;author&gt;Hassan, N. E.&lt;/author&gt;&lt;author&gt;DeCou, J. M.&lt;/author&gt;&lt;author&gt;Reischman, D.&lt;/author&gt;&lt;author&gt;Nickoles, T. A.&lt;/author&gt;&lt;author&gt;Gleason, E.&lt;/author&gt;&lt;author&gt;Ropele, D. L.&lt;/author&gt;&lt;author&gt;Sanfilippo, D.&lt;/author&gt;&lt;author&gt;Davis, A. T.&lt;/author&gt;&lt;author&gt;Alters, D.&lt;/author&gt;&lt;author&gt;Rajasekaran, S.&lt;/author&gt;&lt;/authors&gt;&lt;/contributors&gt;&lt;auth-address&gt;N. E. Hassan&lt;/auth-address&gt;&lt;titles&gt;&lt;title&gt;RBC transfusions in children requiring intensive care admission after traumatic injury&lt;/title&gt;&lt;secondary-title&gt;Pediatric Critical Care Medicine&lt;/secondary-title&gt;&lt;/titles&gt;&lt;periodical&gt;&lt;full-title&gt;Pediatric Critical Care Medicine&lt;/full-title&gt;&lt;/periodical&gt;&lt;reprint-edition&gt;NOT IN FILE&lt;/reprint-edition&gt;&lt;keywords&gt;&lt;keyword&gt;adverse outcome&lt;/keyword&gt;&lt;keyword&gt;age&lt;/keyword&gt;&lt;keyword&gt;artificial ventilation&lt;/keyword&gt;&lt;keyword&gt;blood&lt;/keyword&gt;&lt;keyword&gt;child&lt;/keyword&gt;&lt;keyword&gt;childhood injury&lt;/keyword&gt;&lt;keyword&gt;cohort analysis&lt;/keyword&gt;&lt;keyword&gt;emergency ward&lt;/keyword&gt;&lt;keyword&gt;erythrocyte&lt;/keyword&gt;&lt;keyword&gt;Glasgow coma scale&lt;/keyword&gt;&lt;keyword&gt;hospital&lt;/keyword&gt;&lt;keyword&gt;human&lt;/keyword&gt;&lt;keyword&gt;injury&lt;/keyword&gt;&lt;keyword&gt;injury scale&lt;/keyword&gt;&lt;keyword&gt;injury severity&lt;/keyword&gt;&lt;keyword&gt;intensive care&lt;/keyword&gt;&lt;keyword&gt;measurement&lt;/keyword&gt;&lt;keyword&gt;mortality&lt;/keyword&gt;&lt;keyword&gt;outcome&lt;/keyword&gt;&lt;keyword&gt;patient&lt;/keyword&gt;&lt;keyword&gt;pediatric hospital&lt;/keyword&gt;&lt;keyword&gt;risk&lt;/keyword&gt;&lt;keyword&gt;Studies&lt;/keyword&gt;&lt;keyword&gt;study&lt;/keyword&gt;&lt;keyword&gt;tertiary health care&lt;/keyword&gt;&lt;keyword&gt;time&lt;/keyword&gt;&lt;keyword&gt;transfusion&lt;/keyword&gt;&lt;/keywords&gt;&lt;dates&gt;&lt;year&gt;2014&lt;/year&gt;&lt;/dates&gt;&lt;isbn&gt;1529-7535&lt;/isbn&gt;&lt;urls&gt;&lt;related-urls&gt;&lt;url&gt;http://dx.doi.org/10.1097/PCC.0000000000000192&lt;/url&gt;&lt;/related-urls&gt;&lt;/urls&gt;&lt;/record&gt;&lt;/Cite&gt;&lt;/EndNote&gt;</w:instrText>
            </w:r>
            <w:r w:rsidR="00E1112B" w:rsidRPr="00C70209">
              <w:fldChar w:fldCharType="separate"/>
            </w:r>
            <w:r w:rsidR="003E727B" w:rsidRPr="00C70209">
              <w:rPr>
                <w:vertAlign w:val="superscript"/>
              </w:rPr>
              <w:t>78</w:t>
            </w:r>
            <w:r w:rsidR="00E1112B" w:rsidRPr="00C70209">
              <w:fldChar w:fldCharType="end"/>
            </w:r>
          </w:p>
        </w:tc>
        <w:tc>
          <w:tcPr>
            <w:tcW w:w="1334" w:type="dxa"/>
            <w:tcBorders>
              <w:top w:val="single" w:sz="4" w:space="0" w:color="auto"/>
              <w:left w:val="single" w:sz="4" w:space="0" w:color="auto"/>
              <w:bottom w:val="single" w:sz="4" w:space="0" w:color="auto"/>
              <w:right w:val="single" w:sz="4" w:space="0" w:color="auto"/>
            </w:tcBorders>
          </w:tcPr>
          <w:p w14:paraId="1DA39C06" w14:textId="703E878D" w:rsidR="009873D7" w:rsidRPr="00C70209" w:rsidRDefault="009873D7" w:rsidP="009873D7">
            <w:pPr>
              <w:pStyle w:val="Tabletext"/>
            </w:pPr>
            <w:r w:rsidRPr="00C70209">
              <w:t>Retrospective cohort</w:t>
            </w:r>
          </w:p>
          <w:p w14:paraId="28A56281" w14:textId="77777777" w:rsidR="009873D7" w:rsidRPr="00C70209" w:rsidRDefault="009873D7" w:rsidP="009873D7">
            <w:pPr>
              <w:pStyle w:val="Tabletext"/>
            </w:pPr>
            <w:r w:rsidRPr="00C70209">
              <w:rPr>
                <w:i/>
              </w:rPr>
              <w:t>Fair</w:t>
            </w:r>
          </w:p>
        </w:tc>
        <w:tc>
          <w:tcPr>
            <w:tcW w:w="1924" w:type="dxa"/>
            <w:tcBorders>
              <w:top w:val="single" w:sz="4" w:space="0" w:color="auto"/>
              <w:left w:val="single" w:sz="4" w:space="0" w:color="auto"/>
              <w:bottom w:val="single" w:sz="4" w:space="0" w:color="auto"/>
              <w:right w:val="single" w:sz="4" w:space="0" w:color="auto"/>
            </w:tcBorders>
          </w:tcPr>
          <w:p w14:paraId="6BC0BDE9" w14:textId="77777777" w:rsidR="009873D7" w:rsidRPr="00C70209" w:rsidRDefault="009873D7" w:rsidP="009873D7">
            <w:pPr>
              <w:pStyle w:val="Tabletext"/>
            </w:pPr>
            <w:r w:rsidRPr="00C70209">
              <w:t>Paediatric trauma patients aged less than 18 years</w:t>
            </w:r>
          </w:p>
          <w:p w14:paraId="5C4285AF" w14:textId="77777777" w:rsidR="009873D7" w:rsidRPr="00C70209" w:rsidRDefault="009873D7" w:rsidP="009873D7">
            <w:pPr>
              <w:pStyle w:val="Tabletext"/>
            </w:pPr>
            <w:r w:rsidRPr="00C70209">
              <w:t>N=363</w:t>
            </w:r>
          </w:p>
        </w:tc>
        <w:tc>
          <w:tcPr>
            <w:tcW w:w="1932" w:type="dxa"/>
            <w:tcBorders>
              <w:top w:val="single" w:sz="4" w:space="0" w:color="auto"/>
              <w:left w:val="single" w:sz="4" w:space="0" w:color="auto"/>
              <w:bottom w:val="single" w:sz="4" w:space="0" w:color="auto"/>
              <w:right w:val="single" w:sz="4" w:space="0" w:color="auto"/>
            </w:tcBorders>
          </w:tcPr>
          <w:p w14:paraId="7F0F7618" w14:textId="42B7952A" w:rsidR="009873D7" w:rsidRPr="00C70209" w:rsidRDefault="00C428FD" w:rsidP="009873D7">
            <w:pPr>
              <w:pStyle w:val="Tabletext"/>
            </w:pPr>
            <w:r w:rsidRPr="00C70209">
              <w:t>RBC</w:t>
            </w:r>
            <w:r w:rsidR="009873D7" w:rsidRPr="00C70209">
              <w:t xml:space="preserve"> transfusion (n=81) </w:t>
            </w:r>
            <w:r w:rsidR="00C91BAE" w:rsidRPr="00C70209">
              <w:t>versus</w:t>
            </w:r>
            <w:r w:rsidR="009873D7" w:rsidRPr="00C70209">
              <w:t xml:space="preserve"> no </w:t>
            </w:r>
            <w:r w:rsidRPr="00C70209">
              <w:t>RBC</w:t>
            </w:r>
            <w:r w:rsidR="009873D7" w:rsidRPr="00C70209">
              <w:t xml:space="preserve"> transfusion (n=282)</w:t>
            </w:r>
          </w:p>
        </w:tc>
        <w:tc>
          <w:tcPr>
            <w:tcW w:w="1922" w:type="dxa"/>
            <w:tcBorders>
              <w:top w:val="single" w:sz="4" w:space="0" w:color="auto"/>
              <w:left w:val="single" w:sz="4" w:space="0" w:color="auto"/>
              <w:bottom w:val="single" w:sz="4" w:space="0" w:color="auto"/>
              <w:right w:val="single" w:sz="4" w:space="0" w:color="auto"/>
            </w:tcBorders>
          </w:tcPr>
          <w:p w14:paraId="0F3269A9" w14:textId="77777777" w:rsidR="009873D7" w:rsidRPr="00C70209" w:rsidRDefault="009873D7" w:rsidP="00125044">
            <w:pPr>
              <w:pStyle w:val="Tabletext"/>
            </w:pPr>
            <w:r w:rsidRPr="00C70209">
              <w:t>Mortality</w:t>
            </w:r>
          </w:p>
          <w:p w14:paraId="1C0C4473" w14:textId="1CCAD507" w:rsidR="009873D7" w:rsidRPr="00C70209" w:rsidRDefault="002A6403" w:rsidP="00125044">
            <w:pPr>
              <w:pStyle w:val="Tabletext"/>
            </w:pPr>
            <w:r w:rsidRPr="00C70209">
              <w:t>Transfusion</w:t>
            </w:r>
            <w:r w:rsidR="003837B1" w:rsidRPr="00C70209">
              <w:t>-</w:t>
            </w:r>
            <w:r w:rsidRPr="00C70209">
              <w:t>related SAEs</w:t>
            </w:r>
          </w:p>
        </w:tc>
      </w:tr>
      <w:tr w:rsidR="00E616E3" w:rsidRPr="00C70209" w14:paraId="406490A5" w14:textId="77777777" w:rsidTr="00E616E3">
        <w:trPr>
          <w:cantSplit/>
          <w:tblHeader/>
        </w:trPr>
        <w:tc>
          <w:tcPr>
            <w:tcW w:w="1314" w:type="dxa"/>
            <w:tcBorders>
              <w:top w:val="single" w:sz="4" w:space="0" w:color="auto"/>
              <w:left w:val="single" w:sz="4" w:space="0" w:color="auto"/>
              <w:bottom w:val="single" w:sz="4" w:space="0" w:color="auto"/>
              <w:right w:val="single" w:sz="4" w:space="0" w:color="auto"/>
            </w:tcBorders>
          </w:tcPr>
          <w:p w14:paraId="1B420950" w14:textId="3156B083" w:rsidR="00E616E3" w:rsidRPr="00C70209" w:rsidRDefault="00E616E3" w:rsidP="003E727B">
            <w:pPr>
              <w:pStyle w:val="Tabletext"/>
            </w:pPr>
            <w:r w:rsidRPr="00C70209">
              <w:t>Kneyber 2007</w:t>
            </w:r>
            <w:r w:rsidR="003F7DCB" w:rsidRPr="00C70209">
              <w:fldChar w:fldCharType="begin">
                <w:fldData xml:space="preserve">PEVuZE5vdGU+PENpdGU+PEF1dGhvcj5LbmV5YmVyPC9BdXRob3I+PFllYXI+MjAwNzwvWWVhcj48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</w:fldData>
              </w:fldChar>
            </w:r>
            <w:r w:rsidR="003E727B" w:rsidRPr="00C70209">
              <w:instrText xml:space="preserve"> ADDIN EN.CITE </w:instrText>
            </w:r>
            <w:r w:rsidR="003E727B" w:rsidRPr="00C70209">
              <w:fldChar w:fldCharType="begin">
                <w:fldData xml:space="preserve">PEVuZE5vdGU+PENpdGU+PEF1dGhvcj5LbmV5YmVyPC9BdXRob3I+PFllYXI+MjAwNzwvWWVhcj48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</w:fldData>
              </w:fldChar>
            </w:r>
            <w:r w:rsidR="003E727B" w:rsidRPr="00C70209">
              <w:instrText xml:space="preserve"> ADDIN EN.CITE.DATA </w:instrText>
            </w:r>
            <w:r w:rsidR="003E727B" w:rsidRPr="00C70209">
              <w:fldChar w:fldCharType="end"/>
            </w:r>
            <w:r w:rsidR="003F7DCB" w:rsidRPr="00C70209">
              <w:fldChar w:fldCharType="separate"/>
            </w:r>
            <w:r w:rsidR="003E727B" w:rsidRPr="00C70209">
              <w:rPr>
                <w:vertAlign w:val="superscript"/>
              </w:rPr>
              <w:t>68</w:t>
            </w:r>
            <w:r w:rsidR="003F7DCB" w:rsidRPr="00C70209">
              <w:fldChar w:fldCharType="end"/>
            </w:r>
          </w:p>
        </w:tc>
        <w:tc>
          <w:tcPr>
            <w:tcW w:w="1334" w:type="dxa"/>
            <w:tcBorders>
              <w:top w:val="single" w:sz="4" w:space="0" w:color="auto"/>
              <w:left w:val="single" w:sz="4" w:space="0" w:color="auto"/>
              <w:bottom w:val="single" w:sz="4" w:space="0" w:color="auto"/>
              <w:right w:val="single" w:sz="4" w:space="0" w:color="auto"/>
            </w:tcBorders>
          </w:tcPr>
          <w:p w14:paraId="612507F7" w14:textId="2F13A1E7" w:rsidR="00E616E3" w:rsidRPr="00C70209" w:rsidRDefault="00E616E3" w:rsidP="009873D7">
            <w:pPr>
              <w:pStyle w:val="Tabletext"/>
            </w:pPr>
            <w:r w:rsidRPr="00C70209">
              <w:t>Retrospective cohort</w:t>
            </w:r>
          </w:p>
          <w:p w14:paraId="4F6C0C8A" w14:textId="64AF8A5C" w:rsidR="00E616E3" w:rsidRPr="00C70209" w:rsidRDefault="00E616E3" w:rsidP="009873D7">
            <w:pPr>
              <w:pStyle w:val="Tabletext"/>
              <w:rPr>
                <w:i/>
              </w:rPr>
            </w:pPr>
            <w:r w:rsidRPr="00C70209">
              <w:rPr>
                <w:i/>
              </w:rPr>
              <w:t>Good</w:t>
            </w:r>
          </w:p>
        </w:tc>
        <w:tc>
          <w:tcPr>
            <w:tcW w:w="1924" w:type="dxa"/>
            <w:tcBorders>
              <w:top w:val="single" w:sz="4" w:space="0" w:color="auto"/>
              <w:left w:val="single" w:sz="4" w:space="0" w:color="auto"/>
              <w:bottom w:val="single" w:sz="4" w:space="0" w:color="auto"/>
              <w:right w:val="single" w:sz="4" w:space="0" w:color="auto"/>
            </w:tcBorders>
          </w:tcPr>
          <w:p w14:paraId="035688EE" w14:textId="77777777" w:rsidR="00E616E3" w:rsidRPr="00C70209" w:rsidRDefault="00E616E3" w:rsidP="00E616E3">
            <w:pPr>
              <w:pStyle w:val="Tabletext"/>
            </w:pPr>
            <w:r w:rsidRPr="00C70209">
              <w:t>Critically ill neonatal and paediatric patients aged 0 to 18 years admitted to PICU</w:t>
            </w:r>
          </w:p>
          <w:p w14:paraId="3104B855" w14:textId="77777777" w:rsidR="00E616E3" w:rsidRPr="00C70209" w:rsidRDefault="00E616E3" w:rsidP="00E616E3">
            <w:pPr>
              <w:pStyle w:val="Tabletext"/>
            </w:pPr>
            <w:r w:rsidRPr="00C70209">
              <w:t>N=295</w:t>
            </w:r>
          </w:p>
          <w:p w14:paraId="7F29F919" w14:textId="3CA468E0" w:rsidR="0053560B" w:rsidRPr="00C70209" w:rsidRDefault="0053560B" w:rsidP="0053560B">
            <w:pPr>
              <w:pStyle w:val="Tabletext-evidencematrix"/>
            </w:pPr>
            <w:r w:rsidRPr="00C70209">
              <w:t>*combined medical and surgical PICO that includes all specialties except preterms and cardiothoracic</w:t>
            </w:r>
          </w:p>
        </w:tc>
        <w:tc>
          <w:tcPr>
            <w:tcW w:w="1932" w:type="dxa"/>
            <w:tcBorders>
              <w:top w:val="single" w:sz="4" w:space="0" w:color="auto"/>
              <w:left w:val="single" w:sz="4" w:space="0" w:color="auto"/>
              <w:bottom w:val="single" w:sz="4" w:space="0" w:color="auto"/>
              <w:right w:val="single" w:sz="4" w:space="0" w:color="auto"/>
            </w:tcBorders>
          </w:tcPr>
          <w:p w14:paraId="4193D6B8" w14:textId="77777777" w:rsidR="00E616E3" w:rsidRPr="00C70209" w:rsidRDefault="00E616E3" w:rsidP="00E616E3">
            <w:pPr>
              <w:pStyle w:val="Tabletext"/>
            </w:pPr>
            <w:r w:rsidRPr="00C70209">
              <w:t>RBC transfusion (n=67) versus no RBC transfusion (n=228)</w:t>
            </w:r>
          </w:p>
          <w:p w14:paraId="084634AA" w14:textId="2556BD6D" w:rsidR="00E616E3" w:rsidRPr="00C70209" w:rsidRDefault="00E616E3" w:rsidP="00E616E3">
            <w:pPr>
              <w:pStyle w:val="Tabletext-evidencematrix"/>
            </w:pPr>
            <w:r w:rsidRPr="00C70209">
              <w:t>*leukocyte depleted</w:t>
            </w:r>
          </w:p>
        </w:tc>
        <w:tc>
          <w:tcPr>
            <w:tcW w:w="1922" w:type="dxa"/>
            <w:tcBorders>
              <w:top w:val="single" w:sz="4" w:space="0" w:color="auto"/>
              <w:left w:val="single" w:sz="4" w:space="0" w:color="auto"/>
              <w:bottom w:val="single" w:sz="4" w:space="0" w:color="auto"/>
              <w:right w:val="single" w:sz="4" w:space="0" w:color="auto"/>
            </w:tcBorders>
          </w:tcPr>
          <w:p w14:paraId="085F058C" w14:textId="0BADCB8D" w:rsidR="00E616E3" w:rsidRPr="00C70209" w:rsidRDefault="00E616E3" w:rsidP="00E616E3">
            <w:pPr>
              <w:pStyle w:val="Tabletext"/>
            </w:pPr>
            <w:r w:rsidRPr="00C70209">
              <w:t>Mortality</w:t>
            </w:r>
          </w:p>
        </w:tc>
      </w:tr>
    </w:tbl>
    <w:p w14:paraId="385F4E1A" w14:textId="5D462E69" w:rsidR="00E1671D" w:rsidRPr="00C70209" w:rsidRDefault="00E616E3" w:rsidP="003921D3">
      <w:pPr>
        <w:pStyle w:val="TableFigNotes18"/>
        <w:rPr>
          <w:lang w:eastAsia="en-GB"/>
        </w:rPr>
      </w:pPr>
      <w:r w:rsidRPr="00C70209">
        <w:rPr>
          <w:lang w:eastAsia="en-GB"/>
        </w:rPr>
        <w:t xml:space="preserve">PICU, </w:t>
      </w:r>
      <w:r w:rsidR="00227344" w:rsidRPr="00C70209">
        <w:rPr>
          <w:lang w:eastAsia="en-GB"/>
        </w:rPr>
        <w:t>paediatric intensive care unit;</w:t>
      </w:r>
      <w:r w:rsidR="004E7D72" w:rsidRPr="00C70209">
        <w:rPr>
          <w:lang w:eastAsia="en-GB"/>
        </w:rPr>
        <w:t xml:space="preserve"> </w:t>
      </w:r>
      <w:r w:rsidR="009873D7" w:rsidRPr="00C70209">
        <w:rPr>
          <w:lang w:eastAsia="en-GB"/>
        </w:rPr>
        <w:t>RBC, red blood cell; SAEs, serious adverse events</w:t>
      </w:r>
    </w:p>
    <w:p w14:paraId="0772636E" w14:textId="77777777" w:rsidR="00B20C53" w:rsidRPr="00C70209" w:rsidRDefault="00B20C53">
      <w:pPr>
        <w:spacing w:after="200" w:line="276" w:lineRule="auto"/>
        <w:ind w:left="0"/>
        <w:rPr>
          <w:rFonts w:ascii="Arial" w:hAnsi="Arial"/>
          <w:b/>
          <w:bCs/>
          <w:iCs/>
          <w:sz w:val="20"/>
          <w:szCs w:val="26"/>
          <w:lang w:eastAsia="en-GB"/>
        </w:rPr>
      </w:pPr>
      <w:r w:rsidRPr="00C70209">
        <w:br w:type="page"/>
      </w:r>
    </w:p>
    <w:p w14:paraId="3D5EC9CA" w14:textId="2C77B548" w:rsidR="00E1671D" w:rsidRPr="00C70209" w:rsidRDefault="00E1671D" w:rsidP="005B2300">
      <w:pPr>
        <w:pStyle w:val="Heading5"/>
        <w:rPr>
          <w:lang w:val="en-AU"/>
        </w:rPr>
      </w:pPr>
      <w:r w:rsidRPr="00C70209">
        <w:rPr>
          <w:lang w:val="en-AU"/>
        </w:rPr>
        <w:t>Results</w:t>
      </w:r>
    </w:p>
    <w:p w14:paraId="78700FC3" w14:textId="77777777" w:rsidR="00AD7D99" w:rsidRPr="00C70209" w:rsidRDefault="00AD7D99" w:rsidP="005B2300">
      <w:pPr>
        <w:pStyle w:val="Heading6"/>
      </w:pPr>
      <w:r w:rsidRPr="00C70209">
        <w:t>New or progressive multiple organ dysfunction/failure</w:t>
      </w:r>
    </w:p>
    <w:p w14:paraId="7E19B3AE" w14:textId="07D22E8A" w:rsidR="00AD7D99" w:rsidRPr="00C70209" w:rsidRDefault="00AD7D99" w:rsidP="005B2300">
      <w:pPr>
        <w:pStyle w:val="BodyText"/>
      </w:pPr>
      <w:r w:rsidRPr="00C70209">
        <w:rPr>
          <w:lang w:eastAsia="en-GB"/>
        </w:rPr>
        <w:t xml:space="preserve">There were no studies identified in the systematic review and hand-searching process that assessed the safety and effectiveness of RBC transfusions compared with no RBC transfusions (or alternate dose) and reported the outcome of new or progressive multiple organ dysfunction or failure in critically ill neonatal </w:t>
      </w:r>
      <w:r w:rsidR="00001628" w:rsidRPr="00C70209">
        <w:rPr>
          <w:lang w:eastAsia="en-GB"/>
        </w:rPr>
        <w:t xml:space="preserve">and/or paediatric </w:t>
      </w:r>
      <w:r w:rsidRPr="00C70209">
        <w:rPr>
          <w:lang w:eastAsia="en-GB"/>
        </w:rPr>
        <w:t>patients.</w:t>
      </w:r>
    </w:p>
    <w:p w14:paraId="3B0F268D" w14:textId="77777777" w:rsidR="00E1671D" w:rsidRPr="00C70209" w:rsidRDefault="00E1671D" w:rsidP="005B2300">
      <w:pPr>
        <w:pStyle w:val="Heading6"/>
      </w:pPr>
      <w:r w:rsidRPr="00C70209">
        <w:t>Mortality</w:t>
      </w:r>
    </w:p>
    <w:p w14:paraId="11801856" w14:textId="29E3101B" w:rsidR="002E519F" w:rsidRPr="00C70209" w:rsidRDefault="00E616E3" w:rsidP="005B2300">
      <w:pPr>
        <w:pStyle w:val="BodyText"/>
        <w:rPr>
          <w:lang w:eastAsia="en-GB"/>
        </w:rPr>
      </w:pPr>
      <w:r w:rsidRPr="00C70209">
        <w:rPr>
          <w:lang w:eastAsia="en-GB"/>
        </w:rPr>
        <w:t xml:space="preserve">Four </w:t>
      </w:r>
      <w:r w:rsidR="002E519F" w:rsidRPr="00C70209">
        <w:rPr>
          <w:lang w:eastAsia="en-GB"/>
        </w:rPr>
        <w:t>Level III–2 studies (Acker 2014, Fremgen 2014, Hassan 2014</w:t>
      </w:r>
      <w:r w:rsidR="00572407" w:rsidRPr="00C70209">
        <w:rPr>
          <w:lang w:eastAsia="en-GB"/>
        </w:rPr>
        <w:t>, K</w:t>
      </w:r>
      <w:r w:rsidRPr="00C70209">
        <w:rPr>
          <w:lang w:eastAsia="en-GB"/>
        </w:rPr>
        <w:t>n</w:t>
      </w:r>
      <w:r w:rsidR="00572407" w:rsidRPr="00C70209">
        <w:rPr>
          <w:lang w:eastAsia="en-GB"/>
        </w:rPr>
        <w:t>e</w:t>
      </w:r>
      <w:r w:rsidRPr="00C70209">
        <w:rPr>
          <w:lang w:eastAsia="en-GB"/>
        </w:rPr>
        <w:t>yber 2007</w:t>
      </w:r>
      <w:r w:rsidR="002E519F" w:rsidRPr="00C70209">
        <w:rPr>
          <w:lang w:eastAsia="en-GB"/>
        </w:rPr>
        <w:t xml:space="preserve">) assessed the association between RBC transfusions and mortality in critically ill </w:t>
      </w:r>
      <w:r w:rsidR="005248BA" w:rsidRPr="00C70209">
        <w:rPr>
          <w:lang w:eastAsia="en-GB"/>
        </w:rPr>
        <w:t>neonatal and</w:t>
      </w:r>
      <w:r w:rsidR="00001628" w:rsidRPr="00C70209">
        <w:rPr>
          <w:lang w:eastAsia="en-GB"/>
        </w:rPr>
        <w:t>/or</w:t>
      </w:r>
      <w:r w:rsidR="005248BA" w:rsidRPr="00C70209">
        <w:rPr>
          <w:lang w:eastAsia="en-GB"/>
        </w:rPr>
        <w:t xml:space="preserve"> paediatric</w:t>
      </w:r>
      <w:r w:rsidR="002E519F" w:rsidRPr="00C70209">
        <w:rPr>
          <w:lang w:eastAsia="en-GB"/>
        </w:rPr>
        <w:t xml:space="preserve"> patients. </w:t>
      </w:r>
      <w:r w:rsidR="00572407" w:rsidRPr="00C70209">
        <w:rPr>
          <w:lang w:eastAsia="en-GB"/>
        </w:rPr>
        <w:t>T</w:t>
      </w:r>
      <w:r w:rsidR="002E519F" w:rsidRPr="00C70209">
        <w:rPr>
          <w:lang w:eastAsia="en-GB"/>
        </w:rPr>
        <w:t>he data were limited by the retrospective nature of the studies and, a</w:t>
      </w:r>
      <w:r w:rsidR="00227344" w:rsidRPr="00C70209">
        <w:rPr>
          <w:lang w:eastAsia="en-GB"/>
        </w:rPr>
        <w:t xml:space="preserve">lthough an association between </w:t>
      </w:r>
      <w:r w:rsidR="002E519F" w:rsidRPr="00C70209">
        <w:rPr>
          <w:lang w:eastAsia="en-GB"/>
        </w:rPr>
        <w:t xml:space="preserve">RBC transfusion and mortality may be inferred, causation </w:t>
      </w:r>
      <w:r w:rsidR="008A4D5E" w:rsidRPr="00C70209">
        <w:rPr>
          <w:lang w:eastAsia="en-GB"/>
        </w:rPr>
        <w:t xml:space="preserve">was </w:t>
      </w:r>
      <w:r w:rsidR="002E519F" w:rsidRPr="00C70209">
        <w:rPr>
          <w:lang w:eastAsia="en-GB"/>
        </w:rPr>
        <w:t xml:space="preserve">not established. Further, a meta-analysis </w:t>
      </w:r>
      <w:r w:rsidR="00572407" w:rsidRPr="00C70209">
        <w:rPr>
          <w:lang w:eastAsia="en-GB"/>
        </w:rPr>
        <w:t xml:space="preserve">of these studies was judged to be inappropriate </w:t>
      </w:r>
      <w:r w:rsidR="002E519F" w:rsidRPr="00C70209">
        <w:rPr>
          <w:lang w:eastAsia="en-GB"/>
        </w:rPr>
        <w:t>due to inconsistency between the stud</w:t>
      </w:r>
      <w:r w:rsidR="00572407" w:rsidRPr="00C70209">
        <w:rPr>
          <w:lang w:eastAsia="en-GB"/>
        </w:rPr>
        <w:t xml:space="preserve">y populations </w:t>
      </w:r>
      <w:r w:rsidR="002E519F" w:rsidRPr="00C70209">
        <w:rPr>
          <w:lang w:eastAsia="en-GB"/>
        </w:rPr>
        <w:t xml:space="preserve">and the presence of likely confounders. </w:t>
      </w:r>
      <w:r w:rsidR="00D765F2" w:rsidRPr="00C70209">
        <w:rPr>
          <w:b/>
        </w:rPr>
        <w:fldChar w:fldCharType="begin"/>
      </w:r>
      <w:r w:rsidR="00D765F2" w:rsidRPr="00C70209">
        <w:rPr>
          <w:b/>
          <w:lang w:eastAsia="en-GB"/>
        </w:rPr>
        <w:instrText xml:space="preserve"> REF _Ref406148943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6</w:t>
      </w:r>
      <w:r w:rsidR="00D765F2" w:rsidRPr="00C70209">
        <w:rPr>
          <w:b/>
        </w:rPr>
        <w:fldChar w:fldCharType="end"/>
      </w:r>
      <w:r w:rsidR="00D765F2" w:rsidRPr="00C70209">
        <w:rPr>
          <w:b/>
        </w:rPr>
        <w:t xml:space="preserve"> </w:t>
      </w:r>
      <w:r w:rsidR="002E519F" w:rsidRPr="00C70209">
        <w:rPr>
          <w:lang w:eastAsia="en-GB"/>
        </w:rPr>
        <w:t>summarises the results of these studies.</w:t>
      </w:r>
    </w:p>
    <w:p w14:paraId="7A326665" w14:textId="4A1192DB" w:rsidR="002E519F" w:rsidRPr="00C70209" w:rsidRDefault="002E519F" w:rsidP="005B2300">
      <w:pPr>
        <w:pStyle w:val="BodyText"/>
        <w:rPr>
          <w:lang w:eastAsia="en-GB"/>
        </w:rPr>
      </w:pPr>
      <w:r w:rsidRPr="00C70209">
        <w:rPr>
          <w:lang w:eastAsia="en-GB"/>
        </w:rPr>
        <w:t xml:space="preserve">Acker (2014) reported univariate and multivariate analyses for all patients who received any blood </w:t>
      </w:r>
      <w:r w:rsidRPr="00C70209">
        <w:t>transfusion</w:t>
      </w:r>
      <w:r w:rsidR="00227344" w:rsidRPr="00C70209">
        <w:rPr>
          <w:lang w:eastAsia="en-GB"/>
        </w:rPr>
        <w:t xml:space="preserve"> (</w:t>
      </w:r>
      <w:r w:rsidRPr="00C70209">
        <w:rPr>
          <w:lang w:eastAsia="en-GB"/>
        </w:rPr>
        <w:t xml:space="preserve">RBCs, FFP, platelets and cryoprecipitate), with a significant association between no transfusions and survival observed (OR 2.414; 95% 1.163, 5.009; </w:t>
      </w:r>
      <w:r w:rsidR="001A475D" w:rsidRPr="001A475D">
        <w:rPr>
          <w:i/>
          <w:lang w:eastAsia="en-GB"/>
        </w:rPr>
        <w:t>P = </w:t>
      </w:r>
      <w:r w:rsidRPr="00C70209">
        <w:rPr>
          <w:lang w:eastAsia="en-GB"/>
        </w:rPr>
        <w:t>0.0180).</w:t>
      </w:r>
      <w:r w:rsidRPr="00C70209">
        <w:rPr>
          <w:rStyle w:val="FootnoteReference"/>
          <w:lang w:eastAsia="en-GB"/>
        </w:rPr>
        <w:footnoteReference w:id="17"/>
      </w:r>
      <w:r w:rsidRPr="00C70209">
        <w:rPr>
          <w:lang w:eastAsia="en-GB"/>
        </w:rPr>
        <w:t xml:space="preserve"> The authors did not report the data</w:t>
      </w:r>
      <w:r w:rsidR="00227344" w:rsidRPr="00C70209">
        <w:rPr>
          <w:lang w:eastAsia="en-GB"/>
        </w:rPr>
        <w:t xml:space="preserve"> for all patients who received </w:t>
      </w:r>
      <w:r w:rsidRPr="00C70209">
        <w:rPr>
          <w:lang w:eastAsia="en-GB"/>
        </w:rPr>
        <w:t>RBCs, but stated that, on multivariate a</w:t>
      </w:r>
      <w:r w:rsidR="00227344" w:rsidRPr="00C70209">
        <w:rPr>
          <w:lang w:eastAsia="en-GB"/>
        </w:rPr>
        <w:t xml:space="preserve">nalysis, patients who received </w:t>
      </w:r>
      <w:r w:rsidRPr="00C70209">
        <w:rPr>
          <w:lang w:eastAsia="en-GB"/>
        </w:rPr>
        <w:t>RBCs were more likely to die (p &lt;0.05) than those who were not transfused, and that results were identical to those when comparing all blood products.</w:t>
      </w:r>
    </w:p>
    <w:p w14:paraId="7A8F1D26" w14:textId="6AFBB5EC" w:rsidR="002E519F" w:rsidRPr="00C70209" w:rsidRDefault="002E519F" w:rsidP="005B2300">
      <w:pPr>
        <w:pStyle w:val="BodyText"/>
        <w:rPr>
          <w:lang w:eastAsia="en-GB"/>
        </w:rPr>
      </w:pPr>
      <w:r w:rsidRPr="00C70209">
        <w:rPr>
          <w:lang w:eastAsia="en-GB"/>
        </w:rPr>
        <w:t>Ackers (2014) also explored the nadir haemoglobin below which this adverse effect was eliminated. Univariate analyses suggested a s</w:t>
      </w:r>
      <w:r w:rsidR="00227344" w:rsidRPr="00C70209">
        <w:rPr>
          <w:lang w:eastAsia="en-GB"/>
        </w:rPr>
        <w:t xml:space="preserve">ignificant association between </w:t>
      </w:r>
      <w:r w:rsidRPr="00C70209">
        <w:rPr>
          <w:lang w:eastAsia="en-GB"/>
        </w:rPr>
        <w:t xml:space="preserve">RBC transfusions and death among patients with nadir haemoglobin &lt;10 g/dL (RR 3.26; 95% CI 1.70, 6.24; </w:t>
      </w:r>
      <w:r w:rsidR="001A475D" w:rsidRPr="001A475D">
        <w:rPr>
          <w:i/>
          <w:lang w:eastAsia="en-GB"/>
        </w:rPr>
        <w:t>P = </w:t>
      </w:r>
      <w:r w:rsidRPr="00C70209">
        <w:rPr>
          <w:lang w:eastAsia="en-GB"/>
        </w:rPr>
        <w:t xml:space="preserve">0.0004) and among patients with </w:t>
      </w:r>
      <w:r w:rsidRPr="00C70209">
        <w:t>nadir</w:t>
      </w:r>
      <w:r w:rsidRPr="00C70209">
        <w:rPr>
          <w:lang w:eastAsia="en-GB"/>
        </w:rPr>
        <w:t xml:space="preserve"> haemoglobin &lt;9 g/dL (RR 2.21; 95% CI 1.06, 4.62; </w:t>
      </w:r>
      <w:r w:rsidR="001A475D" w:rsidRPr="001A475D">
        <w:rPr>
          <w:i/>
          <w:lang w:eastAsia="en-GB"/>
        </w:rPr>
        <w:t>P = </w:t>
      </w:r>
      <w:r w:rsidRPr="00C70209">
        <w:rPr>
          <w:lang w:eastAsia="en-GB"/>
        </w:rPr>
        <w:t>0.03). However, there was n</w:t>
      </w:r>
      <w:r w:rsidR="00227344" w:rsidRPr="00C70209">
        <w:rPr>
          <w:lang w:eastAsia="en-GB"/>
        </w:rPr>
        <w:t xml:space="preserve">o significant association with </w:t>
      </w:r>
      <w:r w:rsidRPr="00C70209">
        <w:rPr>
          <w:lang w:eastAsia="en-GB"/>
        </w:rPr>
        <w:t xml:space="preserve">RBC transfusions and death among patients with a nadir haemoglobin &lt;8 g/dL (RR 1.53; 95% CI 0.57, 4.12; </w:t>
      </w:r>
      <w:r w:rsidR="001A475D" w:rsidRPr="001A475D">
        <w:rPr>
          <w:i/>
          <w:lang w:eastAsia="en-GB"/>
        </w:rPr>
        <w:t>P = </w:t>
      </w:r>
      <w:r w:rsidRPr="00C70209">
        <w:rPr>
          <w:lang w:eastAsia="en-GB"/>
        </w:rPr>
        <w:t>0.40). Using logistic regression and adjusting for Glasgow Coma Scale (GCS) score, age, gender and injury severity score (ISS), the results showed no s</w:t>
      </w:r>
      <w:r w:rsidR="00227344" w:rsidRPr="00C70209">
        <w:rPr>
          <w:lang w:eastAsia="en-GB"/>
        </w:rPr>
        <w:t xml:space="preserve">ignificant association between </w:t>
      </w:r>
      <w:r w:rsidRPr="00C70209">
        <w:rPr>
          <w:lang w:eastAsia="en-GB"/>
        </w:rPr>
        <w:t>RBC transfusions and mortality for any level of haemoglobin assessed.</w:t>
      </w:r>
    </w:p>
    <w:p w14:paraId="5F5E24FA" w14:textId="0412C591" w:rsidR="002E519F" w:rsidRPr="00C70209" w:rsidRDefault="002E519F" w:rsidP="005B2300">
      <w:pPr>
        <w:pStyle w:val="BodyText"/>
        <w:rPr>
          <w:lang w:eastAsia="en-GB"/>
        </w:rPr>
      </w:pPr>
      <w:r w:rsidRPr="00C70209">
        <w:rPr>
          <w:lang w:eastAsia="en-GB"/>
        </w:rPr>
        <w:t>The study by Fremgen (2014) reported mortality among PICU patients with blunt abdominal trauma resulting in liver laceration. The authors reported five</w:t>
      </w:r>
      <w:r w:rsidR="00227344" w:rsidRPr="00C70209">
        <w:rPr>
          <w:lang w:eastAsia="en-GB"/>
        </w:rPr>
        <w:t xml:space="preserve"> deaths in those that received </w:t>
      </w:r>
      <w:r w:rsidRPr="00C70209">
        <w:rPr>
          <w:lang w:eastAsia="en-GB"/>
        </w:rPr>
        <w:t xml:space="preserve">RBC transfusions (11.6%), and no deaths in those that were never transfused. This difference bordered on statistical significance in favour of no transfusions (RR 18.75; 95% CI 1.06, 331.04; </w:t>
      </w:r>
      <w:r w:rsidR="001A475D" w:rsidRPr="001A475D">
        <w:rPr>
          <w:i/>
          <w:lang w:eastAsia="en-GB"/>
        </w:rPr>
        <w:t>P = </w:t>
      </w:r>
      <w:r w:rsidRPr="00C70209">
        <w:rPr>
          <w:lang w:eastAsia="en-GB"/>
        </w:rPr>
        <w:t>0.05). The data were not adjusted for any confounding variables</w:t>
      </w:r>
      <w:r w:rsidR="006F2412" w:rsidRPr="00C70209">
        <w:rPr>
          <w:lang w:eastAsia="en-GB"/>
        </w:rPr>
        <w:t xml:space="preserve"> and the confidence </w:t>
      </w:r>
      <w:r w:rsidR="00C6358C" w:rsidRPr="00C70209">
        <w:rPr>
          <w:lang w:eastAsia="en-GB"/>
        </w:rPr>
        <w:t>interval is</w:t>
      </w:r>
      <w:r w:rsidR="006F2412" w:rsidRPr="00C70209">
        <w:rPr>
          <w:lang w:eastAsia="en-GB"/>
        </w:rPr>
        <w:t xml:space="preserve"> wide</w:t>
      </w:r>
      <w:r w:rsidRPr="00C70209">
        <w:rPr>
          <w:lang w:eastAsia="en-GB"/>
        </w:rPr>
        <w:t>; therefore, these results should be interpreted with caution.</w:t>
      </w:r>
    </w:p>
    <w:p w14:paraId="5380818F" w14:textId="504C8FC9" w:rsidR="00572407" w:rsidRPr="00C70209" w:rsidRDefault="002E519F" w:rsidP="005B2300">
      <w:pPr>
        <w:pStyle w:val="BodyText"/>
        <w:rPr>
          <w:lang w:eastAsia="en-GB"/>
        </w:rPr>
      </w:pPr>
      <w:r w:rsidRPr="00C70209">
        <w:rPr>
          <w:lang w:eastAsia="en-GB"/>
        </w:rPr>
        <w:t>The study by Hassan (2014) as</w:t>
      </w:r>
      <w:r w:rsidR="00227344" w:rsidRPr="00C70209">
        <w:rPr>
          <w:lang w:eastAsia="en-GB"/>
        </w:rPr>
        <w:t xml:space="preserve">sessed the association between </w:t>
      </w:r>
      <w:r w:rsidRPr="00C70209">
        <w:rPr>
          <w:lang w:eastAsia="en-GB"/>
        </w:rPr>
        <w:t>RBC transfusions and mortality among paediatric trauma patients. There were 17 deaths report</w:t>
      </w:r>
      <w:r w:rsidR="00227344" w:rsidRPr="00C70209">
        <w:rPr>
          <w:lang w:eastAsia="en-GB"/>
        </w:rPr>
        <w:t xml:space="preserve">ed among patients who received </w:t>
      </w:r>
      <w:r w:rsidRPr="00C70209">
        <w:rPr>
          <w:lang w:eastAsia="en-GB"/>
        </w:rPr>
        <w:t>RBC transfusions (21.0%) compared with five deaths in patients who were not transfused (1.8%). Using logistic regression and adjusting for ISS, Hassan (2014) reported a statistically significant increased chance of mortality among patients who we</w:t>
      </w:r>
      <w:r w:rsidR="00227344" w:rsidRPr="00C70209">
        <w:rPr>
          <w:lang w:eastAsia="en-GB"/>
        </w:rPr>
        <w:t xml:space="preserve">re transfused compared with no </w:t>
      </w:r>
      <w:r w:rsidRPr="00C70209">
        <w:rPr>
          <w:lang w:eastAsia="en-GB"/>
        </w:rPr>
        <w:t xml:space="preserve">RBC transfusion (OR 8.6; 95% CI 2.6, 28.6; </w:t>
      </w:r>
      <w:r w:rsidR="001A475D" w:rsidRPr="001A475D">
        <w:rPr>
          <w:i/>
          <w:lang w:eastAsia="en-GB"/>
        </w:rPr>
        <w:t>P &lt; </w:t>
      </w:r>
      <w:r w:rsidRPr="00C70209">
        <w:rPr>
          <w:lang w:eastAsia="en-GB"/>
        </w:rPr>
        <w:t>0.001). A multivariate logistic regression was conducted in transfused patients to assess the impact of</w:t>
      </w:r>
      <w:r w:rsidRPr="00C70209">
        <w:t xml:space="preserve"> various risk factors on patient outcomes (including mortality</w:t>
      </w:r>
      <w:r w:rsidRPr="00C70209">
        <w:rPr>
          <w:lang w:eastAsia="en-GB"/>
        </w:rPr>
        <w:t>). Only data for significant results were report</w:t>
      </w:r>
      <w:r w:rsidR="00227344" w:rsidRPr="00C70209">
        <w:rPr>
          <w:lang w:eastAsia="en-GB"/>
        </w:rPr>
        <w:t xml:space="preserve">ed. The age of transfused </w:t>
      </w:r>
      <w:r w:rsidRPr="00C70209">
        <w:rPr>
          <w:lang w:eastAsia="en-GB"/>
        </w:rPr>
        <w:t>RBCs was associated with increased odds of mortality (OR 1.1; 95% CI 1.01, 1.20), but not volume transfused or number of transfusions.</w:t>
      </w:r>
    </w:p>
    <w:p w14:paraId="57234F38" w14:textId="7905EC7D" w:rsidR="00B30DCE" w:rsidRPr="00C70209" w:rsidRDefault="00572407" w:rsidP="005B2300">
      <w:pPr>
        <w:pStyle w:val="BodyText"/>
        <w:rPr>
          <w:lang w:eastAsia="en-GB"/>
        </w:rPr>
      </w:pPr>
      <w:r w:rsidRPr="00C70209">
        <w:rPr>
          <w:lang w:eastAsia="en-GB"/>
        </w:rPr>
        <w:t>Kneyber (2007) assessed whether RBC transfusions were independently associated with increased mortality among 295 paediatric patients admitted to PICU. Eleven out of 67 patients (16.4%) who received a RBC transfusion died, compared with 6 out of 228 patients (2.6%) who did not receive a transfusion. In a logistic regression analysis that adjusted for Paediatric Index of Mortality (PIM) probability of death, mean Therapeutic Intervention Scoring System (TISS)-28 score during the first 48 hours of PICU admission, post</w:t>
      </w:r>
      <w:r w:rsidR="00BB008C" w:rsidRPr="00C70209">
        <w:rPr>
          <w:lang w:eastAsia="en-GB"/>
        </w:rPr>
        <w:t>operative</w:t>
      </w:r>
      <w:r w:rsidRPr="00C70209">
        <w:rPr>
          <w:lang w:eastAsia="en-GB"/>
        </w:rPr>
        <w:t xml:space="preserve"> admission, presence of sepsis or malignancy, and pre</w:t>
      </w:r>
      <w:r w:rsidR="00BB008C" w:rsidRPr="00C70209">
        <w:rPr>
          <w:lang w:eastAsia="en-GB"/>
        </w:rPr>
        <w:t>transfusion</w:t>
      </w:r>
      <w:r w:rsidRPr="00C70209">
        <w:rPr>
          <w:lang w:eastAsia="en-GB"/>
        </w:rPr>
        <w:t xml:space="preserve"> Hb concentration, a significant association between RBC transfusion and mortality was reported (OR 9.95; 95% CI 1.28, 77.16; </w:t>
      </w:r>
      <w:r w:rsidR="001A475D" w:rsidRPr="001A475D">
        <w:rPr>
          <w:i/>
          <w:lang w:eastAsia="en-GB"/>
        </w:rPr>
        <w:t>P = </w:t>
      </w:r>
      <w:r w:rsidRPr="00C70209">
        <w:rPr>
          <w:lang w:eastAsia="en-GB"/>
        </w:rPr>
        <w:t xml:space="preserve">0.028). The authors also performed a number of bivariate analyses which separately adjusted for each of the above confounders. All showed a significant association between RBC transfusion and mortality (see </w:t>
      </w:r>
      <w:r w:rsidRPr="00C70209">
        <w:rPr>
          <w:b/>
        </w:rPr>
        <w:fldChar w:fldCharType="begin"/>
      </w:r>
      <w:r w:rsidRPr="00C70209">
        <w:rPr>
          <w:b/>
          <w:lang w:eastAsia="en-GB"/>
        </w:rPr>
        <w:instrText xml:space="preserve"> REF _Ref406148943 \h </w:instrText>
      </w:r>
      <w:r w:rsidRPr="00C70209">
        <w:rPr>
          <w:b/>
        </w:rPr>
        <w:instrText xml:space="preserve"> \* MERGEFORMAT </w:instrText>
      </w:r>
      <w:r w:rsidRPr="00C70209">
        <w:rPr>
          <w:b/>
        </w:rPr>
      </w:r>
      <w:r w:rsidRPr="00C70209">
        <w:rPr>
          <w:b/>
        </w:rPr>
        <w:fldChar w:fldCharType="separate"/>
      </w:r>
      <w:r w:rsidR="000F7A9B" w:rsidRPr="000F7A9B">
        <w:rPr>
          <w:b/>
        </w:rPr>
        <w:t>Table 3.1.36</w:t>
      </w:r>
      <w:r w:rsidRPr="00C70209">
        <w:rPr>
          <w:b/>
        </w:rPr>
        <w:fldChar w:fldCharType="end"/>
      </w:r>
      <w:r w:rsidRPr="00C70209">
        <w:t>)</w:t>
      </w:r>
      <w:r w:rsidRPr="00C70209">
        <w:rPr>
          <w:lang w:eastAsia="en-GB"/>
        </w:rPr>
        <w:t>.</w:t>
      </w:r>
      <w:r w:rsidR="002E519F" w:rsidRPr="00C70209">
        <w:rPr>
          <w:lang w:eastAsia="en-GB"/>
        </w:rPr>
        <w:t xml:space="preserve"> </w:t>
      </w:r>
      <w:r w:rsidRPr="00C70209">
        <w:rPr>
          <w:lang w:eastAsia="en-GB"/>
        </w:rPr>
        <w:t xml:space="preserve">Kneyber </w:t>
      </w:r>
      <w:r w:rsidR="008E0729" w:rsidRPr="00C70209">
        <w:rPr>
          <w:lang w:eastAsia="en-GB"/>
        </w:rPr>
        <w:t xml:space="preserve">(2007) also </w:t>
      </w:r>
      <w:r w:rsidRPr="00C70209">
        <w:rPr>
          <w:lang w:eastAsia="en-GB"/>
        </w:rPr>
        <w:t xml:space="preserve">noted </w:t>
      </w:r>
      <w:r w:rsidR="008E0729" w:rsidRPr="00C70209">
        <w:rPr>
          <w:lang w:eastAsia="en-GB"/>
        </w:rPr>
        <w:t>a significant association between mortality and the number of RBC transfusions (</w:t>
      </w:r>
      <w:r w:rsidR="001A475D" w:rsidRPr="001A475D">
        <w:rPr>
          <w:i/>
          <w:lang w:eastAsia="en-GB"/>
        </w:rPr>
        <w:t>P = </w:t>
      </w:r>
      <w:r w:rsidR="008E0729" w:rsidRPr="00C70209">
        <w:rPr>
          <w:lang w:eastAsia="en-GB"/>
        </w:rPr>
        <w:t xml:space="preserve">0.002) and that </w:t>
      </w:r>
      <w:r w:rsidRPr="00C70209">
        <w:rPr>
          <w:lang w:eastAsia="en-GB"/>
        </w:rPr>
        <w:t xml:space="preserve">mortality rates were equally distributed among patients with Hb of &lt;9 g/dL compared with </w:t>
      </w:r>
      <w:r w:rsidRPr="00C70209">
        <w:rPr>
          <w:rFonts w:cs="Calibri"/>
          <w:lang w:eastAsia="en-GB"/>
        </w:rPr>
        <w:t>≥</w:t>
      </w:r>
      <w:r w:rsidRPr="00C70209">
        <w:rPr>
          <w:lang w:eastAsia="en-GB"/>
        </w:rPr>
        <w:t xml:space="preserve">9 g/dL (2/36 vs 14/225, </w:t>
      </w:r>
      <w:r w:rsidR="001A475D" w:rsidRPr="001A475D">
        <w:rPr>
          <w:i/>
          <w:lang w:eastAsia="en-GB"/>
        </w:rPr>
        <w:t>P = </w:t>
      </w:r>
      <w:r w:rsidRPr="00C70209">
        <w:rPr>
          <w:lang w:eastAsia="en-GB"/>
        </w:rPr>
        <w:t>non</w:t>
      </w:r>
      <w:r w:rsidR="00BB008C" w:rsidRPr="00C70209">
        <w:rPr>
          <w:lang w:eastAsia="en-GB"/>
        </w:rPr>
        <w:t>significant</w:t>
      </w:r>
      <w:r w:rsidRPr="00C70209">
        <w:rPr>
          <w:lang w:eastAsia="en-GB"/>
        </w:rPr>
        <w:t xml:space="preserve">) </w:t>
      </w:r>
      <w:r w:rsidR="008E0729" w:rsidRPr="00C70209">
        <w:rPr>
          <w:lang w:eastAsia="en-GB"/>
        </w:rPr>
        <w:t>but</w:t>
      </w:r>
      <w:r w:rsidRPr="00C70209">
        <w:rPr>
          <w:lang w:eastAsia="en-GB"/>
        </w:rPr>
        <w:t xml:space="preserve"> </w:t>
      </w:r>
      <w:r w:rsidR="008E0729" w:rsidRPr="00C70209">
        <w:rPr>
          <w:lang w:eastAsia="en-GB"/>
        </w:rPr>
        <w:t>did not provide data comparing those who were transfused with those who were not.</w:t>
      </w:r>
    </w:p>
    <w:p w14:paraId="00A3026C" w14:textId="77777777" w:rsidR="00B30DCE" w:rsidRPr="00C70209" w:rsidRDefault="00B30DCE" w:rsidP="005B2300">
      <w:pPr>
        <w:pStyle w:val="BodyText"/>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08A08C01" w14:textId="26CB73AB" w:rsidR="00E1671D" w:rsidRPr="00C70209" w:rsidRDefault="00330E64" w:rsidP="005B2300">
      <w:pPr>
        <w:pStyle w:val="Caption"/>
      </w:pPr>
      <w:bookmarkStart w:id="342" w:name="_Ref406148943"/>
      <w:bookmarkStart w:id="343" w:name="_Toc42774709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6</w:t>
      </w:r>
      <w:r w:rsidR="00130F03" w:rsidRPr="00C70209">
        <w:fldChar w:fldCharType="end"/>
      </w:r>
      <w:bookmarkEnd w:id="342"/>
      <w:r w:rsidR="00E1671D" w:rsidRPr="00C70209">
        <w:tab/>
      </w:r>
      <w:r w:rsidR="00595BC2" w:rsidRPr="00C70209">
        <w:t xml:space="preserve">Critically ill </w:t>
      </w:r>
      <w:r w:rsidR="005248BA" w:rsidRPr="00C70209">
        <w:t>neonatal and</w:t>
      </w:r>
      <w:r w:rsidR="008A5E9B" w:rsidRPr="00C70209">
        <w:t>/or</w:t>
      </w:r>
      <w:r w:rsidR="005248BA" w:rsidRPr="00C70209">
        <w:t xml:space="preserve"> paediatric</w:t>
      </w:r>
      <w:r w:rsidR="00595BC2" w:rsidRPr="00C70209">
        <w:t xml:space="preserve"> patients: Results for RBC transfusion </w:t>
      </w:r>
      <w:r w:rsidR="00C91BAE" w:rsidRPr="00C70209">
        <w:t>versus</w:t>
      </w:r>
      <w:r w:rsidR="00595BC2" w:rsidRPr="00C70209">
        <w:t xml:space="preserve"> no transfusion (or alternate dose) – Mortality</w:t>
      </w:r>
      <w:bookmarkEnd w:id="343"/>
    </w:p>
    <w:tbl>
      <w:tblPr>
        <w:tblW w:w="500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7"/>
        <w:gridCol w:w="1230"/>
        <w:gridCol w:w="1665"/>
        <w:gridCol w:w="1271"/>
        <w:gridCol w:w="1390"/>
        <w:gridCol w:w="1390"/>
        <w:gridCol w:w="976"/>
        <w:gridCol w:w="491"/>
        <w:gridCol w:w="488"/>
        <w:gridCol w:w="978"/>
        <w:gridCol w:w="1466"/>
        <w:gridCol w:w="1738"/>
      </w:tblGrid>
      <w:tr w:rsidR="00A75B3F" w:rsidRPr="00C70209" w14:paraId="27192AB2" w14:textId="77777777" w:rsidTr="00B12427">
        <w:trPr>
          <w:tblHeader/>
        </w:trPr>
        <w:tc>
          <w:tcPr>
            <w:tcW w:w="387" w:type="pct"/>
            <w:vMerge w:val="restart"/>
            <w:tcBorders>
              <w:bottom w:val="single" w:sz="4" w:space="0" w:color="auto"/>
            </w:tcBorders>
          </w:tcPr>
          <w:p w14:paraId="1227C0A2" w14:textId="77777777" w:rsidR="00A75B3F" w:rsidRPr="00C70209" w:rsidRDefault="00A75B3F" w:rsidP="005B2300">
            <w:pPr>
              <w:pStyle w:val="TableH2"/>
              <w:rPr>
                <w:rFonts w:eastAsia="Arial Unicode MS"/>
              </w:rPr>
            </w:pPr>
            <w:r w:rsidRPr="00C70209">
              <w:rPr>
                <w:rFonts w:eastAsia="Arial Unicode MS"/>
              </w:rPr>
              <w:t>Study</w:t>
            </w:r>
          </w:p>
          <w:p w14:paraId="1A15C3A9" w14:textId="77777777" w:rsidR="00A75B3F" w:rsidRPr="00C70209" w:rsidRDefault="00A75B3F"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4FFFDA16" w14:textId="77777777" w:rsidR="00A75B3F" w:rsidRPr="00C70209" w:rsidRDefault="00A75B3F" w:rsidP="005B2300">
            <w:pPr>
              <w:pStyle w:val="TableH2"/>
              <w:rPr>
                <w:rFonts w:eastAsia="Arial Unicode MS"/>
              </w:rPr>
            </w:pPr>
            <w:r w:rsidRPr="00C70209">
              <w:rPr>
                <w:rFonts w:eastAsia="Arial Unicode MS"/>
                <w:i/>
              </w:rPr>
              <w:t>Quality</w:t>
            </w:r>
          </w:p>
        </w:tc>
        <w:tc>
          <w:tcPr>
            <w:tcW w:w="434" w:type="pct"/>
            <w:vMerge w:val="restart"/>
          </w:tcPr>
          <w:p w14:paraId="255E5C37" w14:textId="77777777" w:rsidR="00A75B3F" w:rsidRPr="00C70209" w:rsidRDefault="00A75B3F" w:rsidP="005B2300">
            <w:pPr>
              <w:pStyle w:val="TableH2"/>
              <w:rPr>
                <w:rFonts w:eastAsia="Arial Unicode MS"/>
              </w:rPr>
            </w:pPr>
            <w:r w:rsidRPr="00C70209">
              <w:rPr>
                <w:rFonts w:eastAsia="Arial Unicode MS"/>
              </w:rPr>
              <w:t>No. of trials / sample size included in analysis</w:t>
            </w:r>
          </w:p>
        </w:tc>
        <w:tc>
          <w:tcPr>
            <w:tcW w:w="587" w:type="pct"/>
            <w:vMerge w:val="restart"/>
          </w:tcPr>
          <w:p w14:paraId="30048073" w14:textId="77777777" w:rsidR="00A75B3F" w:rsidRPr="00C70209" w:rsidRDefault="00A75B3F" w:rsidP="005B2300">
            <w:pPr>
              <w:pStyle w:val="TableH2"/>
              <w:rPr>
                <w:rFonts w:eastAsia="Arial Unicode MS"/>
              </w:rPr>
            </w:pPr>
            <w:r w:rsidRPr="00C70209">
              <w:rPr>
                <w:rFonts w:eastAsia="Arial Unicode MS"/>
              </w:rPr>
              <w:t xml:space="preserve">Patient population </w:t>
            </w:r>
          </w:p>
        </w:tc>
        <w:tc>
          <w:tcPr>
            <w:tcW w:w="448" w:type="pct"/>
            <w:vMerge w:val="restart"/>
          </w:tcPr>
          <w:p w14:paraId="37C086C8" w14:textId="77777777" w:rsidR="00A75B3F" w:rsidRPr="00C70209" w:rsidRDefault="00A75B3F" w:rsidP="005B2300">
            <w:pPr>
              <w:pStyle w:val="TableH2"/>
              <w:rPr>
                <w:rFonts w:eastAsia="Arial Unicode MS"/>
              </w:rPr>
            </w:pPr>
            <w:r w:rsidRPr="00C70209">
              <w:rPr>
                <w:rFonts w:eastAsia="Arial Unicode MS"/>
              </w:rPr>
              <w:t>Setting</w:t>
            </w:r>
          </w:p>
          <w:p w14:paraId="6FFF79AD" w14:textId="77777777" w:rsidR="00A75B3F" w:rsidRPr="00C70209" w:rsidRDefault="00A75B3F" w:rsidP="005B2300">
            <w:pPr>
              <w:pStyle w:val="TableH2"/>
              <w:rPr>
                <w:rFonts w:eastAsia="Arial Unicode MS"/>
              </w:rPr>
            </w:pPr>
            <w:r w:rsidRPr="00C70209">
              <w:rPr>
                <w:rFonts w:eastAsia="Arial Unicode MS"/>
              </w:rPr>
              <w:t>Location</w:t>
            </w:r>
          </w:p>
        </w:tc>
        <w:tc>
          <w:tcPr>
            <w:tcW w:w="490" w:type="pct"/>
            <w:vMerge w:val="restart"/>
          </w:tcPr>
          <w:p w14:paraId="36EBC594" w14:textId="186A4796" w:rsidR="00A75B3F" w:rsidRPr="00C70209" w:rsidRDefault="00A75B3F"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90" w:type="pct"/>
            <w:vMerge w:val="restart"/>
          </w:tcPr>
          <w:p w14:paraId="0E078F9E" w14:textId="77777777" w:rsidR="00A75B3F" w:rsidRPr="00C70209" w:rsidRDefault="00A75B3F" w:rsidP="005B2300">
            <w:pPr>
              <w:pStyle w:val="TableH2"/>
              <w:rPr>
                <w:rFonts w:eastAsia="Arial Unicode MS"/>
              </w:rPr>
            </w:pPr>
            <w:r w:rsidRPr="00C70209">
              <w:rPr>
                <w:rFonts w:eastAsia="Arial Unicode MS"/>
              </w:rPr>
              <w:t>Outcome</w:t>
            </w:r>
          </w:p>
        </w:tc>
        <w:tc>
          <w:tcPr>
            <w:tcW w:w="2164" w:type="pct"/>
            <w:gridSpan w:val="6"/>
          </w:tcPr>
          <w:p w14:paraId="531D5380" w14:textId="77777777" w:rsidR="00A75B3F" w:rsidRPr="00C70209" w:rsidRDefault="00A75B3F" w:rsidP="005B2300">
            <w:pPr>
              <w:pStyle w:val="TableH2"/>
              <w:rPr>
                <w:rFonts w:eastAsia="Arial Unicode MS"/>
                <w:i/>
              </w:rPr>
            </w:pPr>
            <w:r w:rsidRPr="00C70209">
              <w:rPr>
                <w:rFonts w:eastAsia="Arial Unicode MS"/>
              </w:rPr>
              <w:t>Results</w:t>
            </w:r>
          </w:p>
        </w:tc>
      </w:tr>
      <w:tr w:rsidR="00A75B3F" w:rsidRPr="00C70209" w14:paraId="65683AD3" w14:textId="77777777" w:rsidTr="00B12427">
        <w:trPr>
          <w:tblHeader/>
        </w:trPr>
        <w:tc>
          <w:tcPr>
            <w:tcW w:w="387" w:type="pct"/>
            <w:vMerge/>
            <w:tcBorders>
              <w:bottom w:val="single" w:sz="4" w:space="0" w:color="auto"/>
            </w:tcBorders>
          </w:tcPr>
          <w:p w14:paraId="0B87B64D" w14:textId="77777777" w:rsidR="00A75B3F" w:rsidRPr="00C70209" w:rsidRDefault="00A75B3F" w:rsidP="005B2300">
            <w:pPr>
              <w:pStyle w:val="TableH2"/>
              <w:rPr>
                <w:rFonts w:eastAsia="Arial Unicode MS"/>
              </w:rPr>
            </w:pPr>
          </w:p>
        </w:tc>
        <w:tc>
          <w:tcPr>
            <w:tcW w:w="434" w:type="pct"/>
            <w:vMerge/>
            <w:tcBorders>
              <w:bottom w:val="single" w:sz="4" w:space="0" w:color="auto"/>
            </w:tcBorders>
          </w:tcPr>
          <w:p w14:paraId="70694DF5" w14:textId="77777777" w:rsidR="00A75B3F" w:rsidRPr="00C70209" w:rsidRDefault="00A75B3F" w:rsidP="005B2300">
            <w:pPr>
              <w:pStyle w:val="TableH2"/>
              <w:rPr>
                <w:rFonts w:eastAsia="Arial Unicode MS"/>
              </w:rPr>
            </w:pPr>
          </w:p>
        </w:tc>
        <w:tc>
          <w:tcPr>
            <w:tcW w:w="587" w:type="pct"/>
            <w:vMerge/>
            <w:tcBorders>
              <w:bottom w:val="single" w:sz="4" w:space="0" w:color="auto"/>
            </w:tcBorders>
          </w:tcPr>
          <w:p w14:paraId="12E0B3BB" w14:textId="77777777" w:rsidR="00A75B3F" w:rsidRPr="00C70209" w:rsidRDefault="00A75B3F" w:rsidP="005B2300">
            <w:pPr>
              <w:pStyle w:val="TableH2"/>
              <w:rPr>
                <w:rFonts w:eastAsia="Arial Unicode MS"/>
              </w:rPr>
            </w:pPr>
          </w:p>
        </w:tc>
        <w:tc>
          <w:tcPr>
            <w:tcW w:w="448" w:type="pct"/>
            <w:vMerge/>
            <w:tcBorders>
              <w:bottom w:val="single" w:sz="4" w:space="0" w:color="auto"/>
            </w:tcBorders>
          </w:tcPr>
          <w:p w14:paraId="515BCCFF" w14:textId="77777777" w:rsidR="00A75B3F" w:rsidRPr="00C70209" w:rsidRDefault="00A75B3F" w:rsidP="005B2300">
            <w:pPr>
              <w:pStyle w:val="TableH2"/>
              <w:rPr>
                <w:rFonts w:eastAsia="Arial Unicode MS"/>
              </w:rPr>
            </w:pPr>
          </w:p>
        </w:tc>
        <w:tc>
          <w:tcPr>
            <w:tcW w:w="490" w:type="pct"/>
            <w:vMerge/>
            <w:tcBorders>
              <w:bottom w:val="single" w:sz="4" w:space="0" w:color="auto"/>
            </w:tcBorders>
          </w:tcPr>
          <w:p w14:paraId="49D43817" w14:textId="77777777" w:rsidR="00A75B3F" w:rsidRPr="00C70209" w:rsidRDefault="00A75B3F" w:rsidP="005B2300">
            <w:pPr>
              <w:pStyle w:val="TableH2"/>
              <w:rPr>
                <w:rFonts w:eastAsia="Arial Unicode MS"/>
              </w:rPr>
            </w:pPr>
          </w:p>
        </w:tc>
        <w:tc>
          <w:tcPr>
            <w:tcW w:w="490" w:type="pct"/>
            <w:vMerge/>
            <w:tcBorders>
              <w:bottom w:val="single" w:sz="4" w:space="0" w:color="auto"/>
            </w:tcBorders>
          </w:tcPr>
          <w:p w14:paraId="6D78A1F2" w14:textId="77777777" w:rsidR="00A75B3F" w:rsidRPr="00C70209" w:rsidRDefault="00A75B3F" w:rsidP="005B2300">
            <w:pPr>
              <w:pStyle w:val="TableH2"/>
              <w:rPr>
                <w:rFonts w:eastAsia="Arial Unicode MS"/>
              </w:rPr>
            </w:pPr>
          </w:p>
        </w:tc>
        <w:tc>
          <w:tcPr>
            <w:tcW w:w="517" w:type="pct"/>
            <w:gridSpan w:val="2"/>
            <w:tcBorders>
              <w:bottom w:val="single" w:sz="4" w:space="0" w:color="auto"/>
            </w:tcBorders>
          </w:tcPr>
          <w:p w14:paraId="47E9A7B7" w14:textId="77777777" w:rsidR="00A75B3F" w:rsidRPr="00C70209" w:rsidRDefault="00A75B3F" w:rsidP="005B2300">
            <w:pPr>
              <w:pStyle w:val="TableH2"/>
              <w:rPr>
                <w:rFonts w:eastAsia="Arial Unicode MS"/>
              </w:rPr>
            </w:pPr>
            <w:r w:rsidRPr="00C70209">
              <w:rPr>
                <w:rFonts w:eastAsia="Arial Unicode MS"/>
              </w:rPr>
              <w:t>RBC transfusion</w:t>
            </w:r>
          </w:p>
          <w:p w14:paraId="69D3F969" w14:textId="77777777" w:rsidR="00A75B3F" w:rsidRPr="00C70209" w:rsidRDefault="00A75B3F" w:rsidP="005B2300">
            <w:pPr>
              <w:pStyle w:val="TableH2"/>
              <w:rPr>
                <w:rFonts w:eastAsia="Arial Unicode MS"/>
              </w:rPr>
            </w:pPr>
            <w:r w:rsidRPr="00C70209">
              <w:rPr>
                <w:rFonts w:eastAsia="Arial Unicode MS"/>
              </w:rPr>
              <w:t>n/N (%)</w:t>
            </w:r>
          </w:p>
        </w:tc>
        <w:tc>
          <w:tcPr>
            <w:tcW w:w="517" w:type="pct"/>
            <w:gridSpan w:val="2"/>
            <w:tcBorders>
              <w:bottom w:val="single" w:sz="4" w:space="0" w:color="auto"/>
            </w:tcBorders>
          </w:tcPr>
          <w:p w14:paraId="04141A7F" w14:textId="77777777" w:rsidR="00A75B3F" w:rsidRPr="00C70209" w:rsidRDefault="00A75B3F" w:rsidP="005B2300">
            <w:pPr>
              <w:pStyle w:val="TableH2"/>
              <w:rPr>
                <w:rFonts w:eastAsia="Arial Unicode MS"/>
              </w:rPr>
            </w:pPr>
            <w:r w:rsidRPr="00C70209">
              <w:rPr>
                <w:rFonts w:eastAsia="Arial Unicode MS"/>
              </w:rPr>
              <w:t>No transfusion</w:t>
            </w:r>
          </w:p>
          <w:p w14:paraId="12493C74" w14:textId="77777777" w:rsidR="00A75B3F" w:rsidRPr="00C70209" w:rsidRDefault="00A75B3F" w:rsidP="005B2300">
            <w:pPr>
              <w:pStyle w:val="TableH2"/>
              <w:rPr>
                <w:rFonts w:eastAsia="Arial Unicode MS"/>
              </w:rPr>
            </w:pPr>
            <w:r w:rsidRPr="00C70209">
              <w:rPr>
                <w:rFonts w:eastAsia="Arial Unicode MS"/>
              </w:rPr>
              <w:t>n/N (%)</w:t>
            </w:r>
          </w:p>
        </w:tc>
        <w:tc>
          <w:tcPr>
            <w:tcW w:w="517" w:type="pct"/>
            <w:tcBorders>
              <w:bottom w:val="single" w:sz="4" w:space="0" w:color="auto"/>
            </w:tcBorders>
          </w:tcPr>
          <w:p w14:paraId="1EA0D81A" w14:textId="77777777" w:rsidR="00A75B3F" w:rsidRPr="00C70209" w:rsidRDefault="00A75B3F" w:rsidP="005B2300">
            <w:pPr>
              <w:pStyle w:val="TableH2"/>
              <w:rPr>
                <w:rFonts w:eastAsia="Arial Unicode MS"/>
              </w:rPr>
            </w:pPr>
            <w:r w:rsidRPr="00C70209">
              <w:rPr>
                <w:rFonts w:eastAsia="Arial Unicode MS"/>
              </w:rPr>
              <w:t>Risk estimate (95% CI)</w:t>
            </w:r>
          </w:p>
        </w:tc>
        <w:tc>
          <w:tcPr>
            <w:tcW w:w="613" w:type="pct"/>
            <w:tcBorders>
              <w:bottom w:val="single" w:sz="4" w:space="0" w:color="auto"/>
            </w:tcBorders>
          </w:tcPr>
          <w:p w14:paraId="1B8F2C7F" w14:textId="77777777" w:rsidR="00A75B3F" w:rsidRPr="00C70209" w:rsidRDefault="00A75B3F" w:rsidP="005B2300">
            <w:pPr>
              <w:pStyle w:val="TableH3"/>
              <w:rPr>
                <w:rFonts w:eastAsia="Arial Unicode MS"/>
              </w:rPr>
            </w:pPr>
            <w:r w:rsidRPr="00C70209">
              <w:rPr>
                <w:rFonts w:eastAsia="Arial Unicode MS"/>
              </w:rPr>
              <w:t>Statistical significance</w:t>
            </w:r>
          </w:p>
          <w:p w14:paraId="5EAACFD0" w14:textId="0EDF5A64" w:rsidR="00A75B3F" w:rsidRPr="00C70209" w:rsidRDefault="001A475D" w:rsidP="005B2300">
            <w:pPr>
              <w:pStyle w:val="TableH2"/>
              <w:rPr>
                <w:rFonts w:eastAsia="Arial Unicode MS"/>
              </w:rPr>
            </w:pPr>
            <w:r w:rsidRPr="001A475D">
              <w:rPr>
                <w:rFonts w:eastAsia="Arial Unicode MS"/>
                <w:i/>
              </w:rPr>
              <w:t>P-</w:t>
            </w:r>
            <w:r w:rsidR="00A75B3F" w:rsidRPr="00C70209">
              <w:rPr>
                <w:rFonts w:eastAsia="Arial Unicode MS"/>
              </w:rPr>
              <w:t>value</w:t>
            </w:r>
          </w:p>
          <w:p w14:paraId="59F349EF" w14:textId="77777777" w:rsidR="00A75B3F" w:rsidRPr="00C70209" w:rsidRDefault="00A75B3F" w:rsidP="005B2300">
            <w:pPr>
              <w:pStyle w:val="TableH2"/>
              <w:rPr>
                <w:rFonts w:eastAsia="Arial Unicode MS"/>
              </w:rPr>
            </w:pPr>
            <w:r w:rsidRPr="00C70209">
              <w:t>Heterogeneity</w:t>
            </w:r>
            <w:r w:rsidRPr="00C70209">
              <w:rPr>
                <w:vertAlign w:val="superscript"/>
              </w:rPr>
              <w:t>b</w:t>
            </w:r>
          </w:p>
        </w:tc>
      </w:tr>
      <w:tr w:rsidR="00A75B3F" w:rsidRPr="00C70209" w14:paraId="70A41D0E" w14:textId="77777777" w:rsidTr="004916C2">
        <w:tc>
          <w:tcPr>
            <w:tcW w:w="5000" w:type="pct"/>
            <w:gridSpan w:val="12"/>
            <w:shd w:val="clear" w:color="auto" w:fill="000000" w:themeFill="text1"/>
          </w:tcPr>
          <w:p w14:paraId="6AA5AB28" w14:textId="77777777" w:rsidR="00A75B3F" w:rsidRPr="00C70209" w:rsidRDefault="00A75B3F" w:rsidP="005B2300">
            <w:pPr>
              <w:pStyle w:val="TableH4"/>
              <w:rPr>
                <w:i/>
              </w:rPr>
            </w:pPr>
            <w:r w:rsidRPr="00C70209">
              <w:t>Level III Evidence</w:t>
            </w:r>
          </w:p>
        </w:tc>
      </w:tr>
      <w:tr w:rsidR="00572407" w:rsidRPr="00C70209" w14:paraId="32193B29" w14:textId="77777777" w:rsidTr="0053560B">
        <w:trPr>
          <w:tblHeader/>
        </w:trPr>
        <w:tc>
          <w:tcPr>
            <w:tcW w:w="387" w:type="pct"/>
            <w:vMerge w:val="restart"/>
          </w:tcPr>
          <w:p w14:paraId="62FBA821" w14:textId="6D77B499" w:rsidR="00572407" w:rsidRPr="00C70209" w:rsidRDefault="00572407" w:rsidP="005B2300">
            <w:pPr>
              <w:pStyle w:val="Tabletext-evidencematrix"/>
            </w:pPr>
            <w:r w:rsidRPr="00C70209">
              <w:t>Acker 2014</w:t>
            </w:r>
            <w:r w:rsidRPr="00C70209">
              <w:fldChar w:fldCharType="begin">
                <w:fldData xml:space="preserve">PEVuZE5vdGU+PENpdGU+PEF1dGhvcj5BY2tlcjwvQXV0aG9yPjxZZWFyPjIwMTQ8L1llYXI+PFJl
Y051bT4xNDU8L1JlY051bT48RGlzcGxheVRleHQ+PHN0eWxlIGZhY2U9InN1cGVyc2NyaXB0Ij43
Nj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3E727B" w:rsidRPr="00C70209">
              <w:instrText xml:space="preserve"> ADDIN EN.CITE </w:instrText>
            </w:r>
            <w:r w:rsidR="003E727B" w:rsidRPr="00C70209">
              <w:fldChar w:fldCharType="begin">
                <w:fldData xml:space="preserve">PEVuZE5vdGU+PENpdGU+PEF1dGhvcj5BY2tlcjwvQXV0aG9yPjxZZWFyPjIwMTQ8L1llYXI+PFJl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</w:fldData>
              </w:fldChar>
            </w:r>
            <w:r w:rsidR="003E727B" w:rsidRPr="00C70209">
              <w:instrText xml:space="preserve"> ADDIN EN.CITE.DATA </w:instrText>
            </w:r>
            <w:r w:rsidR="003E727B" w:rsidRPr="00C70209">
              <w:fldChar w:fldCharType="end"/>
            </w:r>
            <w:r w:rsidRPr="00C70209">
              <w:fldChar w:fldCharType="separate"/>
            </w:r>
            <w:r w:rsidR="003E727B" w:rsidRPr="00C70209">
              <w:rPr>
                <w:vertAlign w:val="superscript"/>
              </w:rPr>
              <w:t>76</w:t>
            </w:r>
            <w:r w:rsidRPr="00C70209">
              <w:fldChar w:fldCharType="end"/>
            </w:r>
          </w:p>
          <w:p w14:paraId="6B6DF88A" w14:textId="131F1FC7" w:rsidR="00572407" w:rsidRPr="00C70209" w:rsidRDefault="00572407" w:rsidP="005B2300">
            <w:pPr>
              <w:pStyle w:val="Tabletext-evidencematrix"/>
            </w:pPr>
            <w:r w:rsidRPr="00C70209">
              <w:t>Level III–2</w:t>
            </w:r>
          </w:p>
          <w:p w14:paraId="74E4BE51" w14:textId="77777777" w:rsidR="00572407" w:rsidRPr="00C70209" w:rsidRDefault="00572407" w:rsidP="005B2300">
            <w:pPr>
              <w:pStyle w:val="Tabletext-evidencematrix"/>
              <w:rPr>
                <w:i/>
                <w:szCs w:val="21"/>
                <w:lang w:eastAsia="en-GB"/>
              </w:rPr>
            </w:pPr>
            <w:r w:rsidRPr="00C70209">
              <w:rPr>
                <w:i/>
              </w:rPr>
              <w:t>Fair</w:t>
            </w:r>
          </w:p>
        </w:tc>
        <w:tc>
          <w:tcPr>
            <w:tcW w:w="434" w:type="pct"/>
            <w:vMerge w:val="restart"/>
          </w:tcPr>
          <w:p w14:paraId="066610C1" w14:textId="77777777" w:rsidR="00572407" w:rsidRPr="00C70209" w:rsidRDefault="00572407" w:rsidP="005B2300">
            <w:pPr>
              <w:pStyle w:val="Tabletext-evidencematrix"/>
            </w:pPr>
            <w:r w:rsidRPr="00C70209">
              <w:t>Retrospective cohort study</w:t>
            </w:r>
          </w:p>
          <w:p w14:paraId="149D822D" w14:textId="662135B8" w:rsidR="00572407" w:rsidRPr="00C70209" w:rsidRDefault="00572407" w:rsidP="00A74D55">
            <w:pPr>
              <w:pStyle w:val="Tabletext-evidencematrix"/>
            </w:pPr>
            <w:r w:rsidRPr="00C70209">
              <w:t>N=845</w:t>
            </w:r>
          </w:p>
        </w:tc>
        <w:tc>
          <w:tcPr>
            <w:tcW w:w="587" w:type="pct"/>
            <w:vMerge w:val="restart"/>
          </w:tcPr>
          <w:p w14:paraId="7997A574" w14:textId="77777777" w:rsidR="00572407" w:rsidRPr="00C70209" w:rsidRDefault="00572407" w:rsidP="005B2300">
            <w:pPr>
              <w:pStyle w:val="Tabletext-evidencematrix"/>
            </w:pPr>
            <w:r w:rsidRPr="00C70209">
              <w:t>Patients aged 18 years and younger with traumatic brain injury</w:t>
            </w:r>
          </w:p>
        </w:tc>
        <w:tc>
          <w:tcPr>
            <w:tcW w:w="448" w:type="pct"/>
            <w:vMerge w:val="restart"/>
          </w:tcPr>
          <w:p w14:paraId="49B33A51" w14:textId="77777777" w:rsidR="00572407" w:rsidRPr="00C70209" w:rsidRDefault="00572407" w:rsidP="005B2300">
            <w:pPr>
              <w:pStyle w:val="Tabletext-evidencematrix"/>
            </w:pPr>
            <w:r w:rsidRPr="00C70209">
              <w:t>Two urban paediatric trauma centre, USA</w:t>
            </w:r>
          </w:p>
        </w:tc>
        <w:tc>
          <w:tcPr>
            <w:tcW w:w="490" w:type="pct"/>
            <w:vMerge w:val="restart"/>
          </w:tcPr>
          <w:p w14:paraId="7BD113E8" w14:textId="135C9CD7" w:rsidR="00572407" w:rsidRPr="00C70209" w:rsidRDefault="00227344" w:rsidP="005B2300">
            <w:pPr>
              <w:pStyle w:val="Tabletext-evidencematrix"/>
            </w:pPr>
            <w:r w:rsidRPr="00C70209">
              <w:t xml:space="preserve">RBC transfusion versus no </w:t>
            </w:r>
            <w:r w:rsidR="00572407" w:rsidRPr="00C70209">
              <w:t xml:space="preserve">RBC transfusion </w:t>
            </w:r>
          </w:p>
        </w:tc>
        <w:tc>
          <w:tcPr>
            <w:tcW w:w="490" w:type="pct"/>
            <w:tcBorders>
              <w:bottom w:val="single" w:sz="4" w:space="0" w:color="auto"/>
            </w:tcBorders>
          </w:tcPr>
          <w:p w14:paraId="1EF5AD5C" w14:textId="0649EC35" w:rsidR="00572407" w:rsidRPr="00C70209" w:rsidRDefault="00572407" w:rsidP="005B2300">
            <w:pPr>
              <w:pStyle w:val="Tabletext-evidencematrix"/>
            </w:pPr>
            <w:r w:rsidRPr="00C70209">
              <w:t xml:space="preserve">Deaths up to hospital discharge </w:t>
            </w:r>
          </w:p>
        </w:tc>
        <w:tc>
          <w:tcPr>
            <w:tcW w:w="517" w:type="pct"/>
            <w:gridSpan w:val="2"/>
            <w:tcBorders>
              <w:bottom w:val="single" w:sz="4" w:space="0" w:color="auto"/>
            </w:tcBorders>
          </w:tcPr>
          <w:p w14:paraId="08FAC7C1" w14:textId="475A1814" w:rsidR="00572407" w:rsidRPr="00C70209" w:rsidRDefault="00572407" w:rsidP="00572407">
            <w:pPr>
              <w:pStyle w:val="Tabletext-evidencematrix"/>
            </w:pPr>
            <w:r w:rsidRPr="00C70209">
              <w:t>53/363</w:t>
            </w:r>
          </w:p>
        </w:tc>
        <w:tc>
          <w:tcPr>
            <w:tcW w:w="517" w:type="pct"/>
            <w:gridSpan w:val="2"/>
            <w:tcBorders>
              <w:bottom w:val="single" w:sz="4" w:space="0" w:color="auto"/>
            </w:tcBorders>
          </w:tcPr>
          <w:p w14:paraId="17CDFF1F" w14:textId="665AA329" w:rsidR="00572407" w:rsidRPr="00C70209" w:rsidRDefault="00572407" w:rsidP="00572407">
            <w:pPr>
              <w:pStyle w:val="Tabletext-evidencematrix"/>
            </w:pPr>
            <w:r w:rsidRPr="00C70209">
              <w:t>28/482</w:t>
            </w:r>
          </w:p>
        </w:tc>
        <w:tc>
          <w:tcPr>
            <w:tcW w:w="517" w:type="pct"/>
            <w:tcBorders>
              <w:bottom w:val="single" w:sz="4" w:space="0" w:color="auto"/>
            </w:tcBorders>
          </w:tcPr>
          <w:p w14:paraId="26B71480" w14:textId="14E08F35" w:rsidR="00572407" w:rsidRPr="00C70209" w:rsidRDefault="0053560B" w:rsidP="00572407">
            <w:pPr>
              <w:pStyle w:val="Tabletext-evidencematrix"/>
            </w:pPr>
            <w:r w:rsidRPr="00C70209">
              <w:t>RR 2.51 [1.62, 3.89]</w:t>
            </w:r>
            <w:r w:rsidRPr="00C70209">
              <w:rPr>
                <w:vertAlign w:val="superscript"/>
              </w:rPr>
              <w:t xml:space="preserve"> c</w:t>
            </w:r>
          </w:p>
        </w:tc>
        <w:tc>
          <w:tcPr>
            <w:tcW w:w="613" w:type="pct"/>
            <w:tcBorders>
              <w:bottom w:val="single" w:sz="4" w:space="0" w:color="auto"/>
            </w:tcBorders>
            <w:shd w:val="clear" w:color="auto" w:fill="BFBFBF" w:themeFill="background1" w:themeFillShade="BF"/>
          </w:tcPr>
          <w:p w14:paraId="2C2BE4BD" w14:textId="77777777" w:rsidR="00572407" w:rsidRPr="00C70209" w:rsidRDefault="0053560B" w:rsidP="00572407">
            <w:pPr>
              <w:pStyle w:val="Tabletext-evidencematrix"/>
              <w:rPr>
                <w:i/>
              </w:rPr>
            </w:pPr>
            <w:r w:rsidRPr="00C70209">
              <w:rPr>
                <w:i/>
              </w:rPr>
              <w:t>Favours no transfusion</w:t>
            </w:r>
          </w:p>
          <w:p w14:paraId="589A4A17" w14:textId="1C073715" w:rsidR="0053560B" w:rsidRPr="00C70209" w:rsidRDefault="001A475D" w:rsidP="00572407">
            <w:pPr>
              <w:pStyle w:val="Tabletext-evidencematrix"/>
            </w:pPr>
            <w:r w:rsidRPr="001A475D">
              <w:rPr>
                <w:i/>
              </w:rPr>
              <w:t>P &lt; </w:t>
            </w:r>
            <w:r w:rsidR="0053560B" w:rsidRPr="00C70209">
              <w:t>0.0001</w:t>
            </w:r>
            <w:r w:rsidR="0053560B" w:rsidRPr="00C70209">
              <w:rPr>
                <w:vertAlign w:val="superscript"/>
              </w:rPr>
              <w:t>c</w:t>
            </w:r>
          </w:p>
        </w:tc>
      </w:tr>
      <w:tr w:rsidR="00572407" w:rsidRPr="00C70209" w14:paraId="549C785A" w14:textId="77777777" w:rsidTr="00572407">
        <w:trPr>
          <w:tblHeader/>
        </w:trPr>
        <w:tc>
          <w:tcPr>
            <w:tcW w:w="387" w:type="pct"/>
            <w:vMerge/>
          </w:tcPr>
          <w:p w14:paraId="359AB5EF" w14:textId="77777777" w:rsidR="00572407" w:rsidRPr="00C70209" w:rsidRDefault="00572407" w:rsidP="005B2300">
            <w:pPr>
              <w:pStyle w:val="Tabletext-evidencematrix"/>
            </w:pPr>
          </w:p>
        </w:tc>
        <w:tc>
          <w:tcPr>
            <w:tcW w:w="434" w:type="pct"/>
            <w:vMerge/>
          </w:tcPr>
          <w:p w14:paraId="0B426BAB" w14:textId="77777777" w:rsidR="00572407" w:rsidRPr="00C70209" w:rsidRDefault="00572407" w:rsidP="005B2300">
            <w:pPr>
              <w:pStyle w:val="Tabletext-evidencematrix"/>
            </w:pPr>
          </w:p>
        </w:tc>
        <w:tc>
          <w:tcPr>
            <w:tcW w:w="587" w:type="pct"/>
            <w:vMerge/>
          </w:tcPr>
          <w:p w14:paraId="0E292A6F" w14:textId="77777777" w:rsidR="00572407" w:rsidRPr="00C70209" w:rsidRDefault="00572407" w:rsidP="005B2300">
            <w:pPr>
              <w:pStyle w:val="Tabletext-evidencematrix"/>
            </w:pPr>
          </w:p>
        </w:tc>
        <w:tc>
          <w:tcPr>
            <w:tcW w:w="448" w:type="pct"/>
            <w:vMerge/>
          </w:tcPr>
          <w:p w14:paraId="5C4D9759" w14:textId="77777777" w:rsidR="00572407" w:rsidRPr="00C70209" w:rsidRDefault="00572407" w:rsidP="005B2300">
            <w:pPr>
              <w:pStyle w:val="Tabletext-evidencematrix"/>
            </w:pPr>
          </w:p>
        </w:tc>
        <w:tc>
          <w:tcPr>
            <w:tcW w:w="490" w:type="pct"/>
            <w:vMerge/>
          </w:tcPr>
          <w:p w14:paraId="27B425EC" w14:textId="77777777" w:rsidR="00572407" w:rsidRPr="00C70209" w:rsidRDefault="00572407" w:rsidP="005B2300">
            <w:pPr>
              <w:pStyle w:val="Tabletext-evidencematrix"/>
            </w:pPr>
          </w:p>
        </w:tc>
        <w:tc>
          <w:tcPr>
            <w:tcW w:w="490" w:type="pct"/>
            <w:tcBorders>
              <w:bottom w:val="nil"/>
            </w:tcBorders>
          </w:tcPr>
          <w:p w14:paraId="451F9A7D" w14:textId="77777777" w:rsidR="00572407" w:rsidRPr="00C70209" w:rsidRDefault="00572407" w:rsidP="005B2300">
            <w:pPr>
              <w:pStyle w:val="Tabletext-evidencematrix"/>
            </w:pPr>
          </w:p>
        </w:tc>
        <w:tc>
          <w:tcPr>
            <w:tcW w:w="1551" w:type="pct"/>
            <w:gridSpan w:val="5"/>
            <w:tcBorders>
              <w:bottom w:val="single" w:sz="4" w:space="0" w:color="auto"/>
            </w:tcBorders>
          </w:tcPr>
          <w:p w14:paraId="5A94BC9E" w14:textId="78042EA5" w:rsidR="00572407" w:rsidRPr="00C70209" w:rsidRDefault="00572407" w:rsidP="00572407">
            <w:pPr>
              <w:pStyle w:val="Tabletext-subanalysis"/>
            </w:pPr>
            <w:r w:rsidRPr="00C70209">
              <w:t>Subgroup analysis: nadir haemoglobin</w:t>
            </w:r>
          </w:p>
          <w:p w14:paraId="68767963" w14:textId="1714D590" w:rsidR="00572407" w:rsidRPr="00C70209" w:rsidRDefault="00572407" w:rsidP="00572407">
            <w:pPr>
              <w:pStyle w:val="Tabletext-subanalysis"/>
            </w:pPr>
            <w:r w:rsidRPr="00C70209">
              <w:t>Univariate analysis</w:t>
            </w:r>
          </w:p>
        </w:tc>
        <w:tc>
          <w:tcPr>
            <w:tcW w:w="613" w:type="pct"/>
            <w:tcBorders>
              <w:bottom w:val="single" w:sz="4" w:space="0" w:color="auto"/>
            </w:tcBorders>
          </w:tcPr>
          <w:p w14:paraId="241BABD9" w14:textId="77777777" w:rsidR="00572407" w:rsidRPr="00C70209" w:rsidRDefault="00572407" w:rsidP="005B2300">
            <w:pPr>
              <w:pStyle w:val="Tabletext"/>
            </w:pPr>
          </w:p>
        </w:tc>
      </w:tr>
      <w:tr w:rsidR="00A75B3F" w:rsidRPr="00C70209" w14:paraId="05BD8F6D" w14:textId="77777777" w:rsidTr="00572407">
        <w:trPr>
          <w:tblHeader/>
        </w:trPr>
        <w:tc>
          <w:tcPr>
            <w:tcW w:w="387" w:type="pct"/>
            <w:vMerge/>
          </w:tcPr>
          <w:p w14:paraId="0CFF4F77" w14:textId="77777777" w:rsidR="00A75B3F" w:rsidRPr="00C70209" w:rsidRDefault="00A75B3F" w:rsidP="005B2300">
            <w:pPr>
              <w:pStyle w:val="Tabletext-evidencematrix"/>
            </w:pPr>
          </w:p>
        </w:tc>
        <w:tc>
          <w:tcPr>
            <w:tcW w:w="434" w:type="pct"/>
            <w:vMerge/>
          </w:tcPr>
          <w:p w14:paraId="39984B38" w14:textId="77777777" w:rsidR="00A75B3F" w:rsidRPr="00C70209" w:rsidRDefault="00A75B3F" w:rsidP="005B2300">
            <w:pPr>
              <w:pStyle w:val="Tabletext-evidencematrix"/>
            </w:pPr>
          </w:p>
        </w:tc>
        <w:tc>
          <w:tcPr>
            <w:tcW w:w="587" w:type="pct"/>
            <w:vMerge/>
          </w:tcPr>
          <w:p w14:paraId="228A65A8" w14:textId="77777777" w:rsidR="00A75B3F" w:rsidRPr="00C70209" w:rsidRDefault="00A75B3F" w:rsidP="005B2300">
            <w:pPr>
              <w:pStyle w:val="Tabletext-evidencematrix"/>
            </w:pPr>
          </w:p>
        </w:tc>
        <w:tc>
          <w:tcPr>
            <w:tcW w:w="448" w:type="pct"/>
            <w:vMerge/>
          </w:tcPr>
          <w:p w14:paraId="326AAE5B" w14:textId="77777777" w:rsidR="00A75B3F" w:rsidRPr="00C70209" w:rsidRDefault="00A75B3F" w:rsidP="005B2300">
            <w:pPr>
              <w:pStyle w:val="Tabletext-evidencematrix"/>
            </w:pPr>
          </w:p>
        </w:tc>
        <w:tc>
          <w:tcPr>
            <w:tcW w:w="490" w:type="pct"/>
            <w:vMerge/>
          </w:tcPr>
          <w:p w14:paraId="41AFA81C" w14:textId="77777777" w:rsidR="00A75B3F" w:rsidRPr="00C70209" w:rsidRDefault="00A75B3F" w:rsidP="005B2300">
            <w:pPr>
              <w:pStyle w:val="Tabletext-evidencematrix"/>
            </w:pPr>
          </w:p>
        </w:tc>
        <w:tc>
          <w:tcPr>
            <w:tcW w:w="490" w:type="pct"/>
            <w:tcBorders>
              <w:top w:val="nil"/>
              <w:bottom w:val="single" w:sz="4" w:space="0" w:color="auto"/>
            </w:tcBorders>
          </w:tcPr>
          <w:p w14:paraId="0AD105DA" w14:textId="4711B113" w:rsidR="00A75B3F" w:rsidRPr="00C70209" w:rsidRDefault="00A75B3F" w:rsidP="00572407">
            <w:pPr>
              <w:pStyle w:val="Tabletext-subanalysis"/>
              <w:jc w:val="right"/>
            </w:pPr>
            <w:r w:rsidRPr="00C70209">
              <w:t xml:space="preserve">Patients with nadir Hb </w:t>
            </w:r>
            <w:r w:rsidR="00FB7912" w:rsidRPr="00C70209">
              <w:t>&lt;</w:t>
            </w:r>
            <w:r w:rsidRPr="00C70209">
              <w:t>10 g/dL</w:t>
            </w:r>
          </w:p>
        </w:tc>
        <w:tc>
          <w:tcPr>
            <w:tcW w:w="517" w:type="pct"/>
            <w:gridSpan w:val="2"/>
            <w:tcBorders>
              <w:bottom w:val="single" w:sz="4" w:space="0" w:color="auto"/>
            </w:tcBorders>
          </w:tcPr>
          <w:p w14:paraId="0FDA4135" w14:textId="77777777" w:rsidR="00A75B3F" w:rsidRPr="00C70209" w:rsidRDefault="00A75B3F" w:rsidP="00572407">
            <w:pPr>
              <w:pStyle w:val="Tabletext-subanalysis"/>
            </w:pPr>
            <w:r w:rsidRPr="00C70209">
              <w:t>23/146 (15.8%)</w:t>
            </w:r>
          </w:p>
        </w:tc>
        <w:tc>
          <w:tcPr>
            <w:tcW w:w="517" w:type="pct"/>
            <w:gridSpan w:val="2"/>
            <w:tcBorders>
              <w:bottom w:val="single" w:sz="4" w:space="0" w:color="auto"/>
            </w:tcBorders>
          </w:tcPr>
          <w:p w14:paraId="43044CE5" w14:textId="77777777" w:rsidR="00A75B3F" w:rsidRPr="00C70209" w:rsidRDefault="00A75B3F" w:rsidP="00572407">
            <w:pPr>
              <w:pStyle w:val="Tabletext-subanalysis"/>
            </w:pPr>
            <w:r w:rsidRPr="00C70209">
              <w:t>13/269 (4.8%)</w:t>
            </w:r>
          </w:p>
        </w:tc>
        <w:tc>
          <w:tcPr>
            <w:tcW w:w="517" w:type="pct"/>
            <w:tcBorders>
              <w:bottom w:val="single" w:sz="4" w:space="0" w:color="auto"/>
              <w:right w:val="single" w:sz="4" w:space="0" w:color="auto"/>
            </w:tcBorders>
          </w:tcPr>
          <w:p w14:paraId="1706C157" w14:textId="77777777" w:rsidR="00A75B3F" w:rsidRPr="00C70209" w:rsidRDefault="00A75B3F" w:rsidP="00572407">
            <w:pPr>
              <w:pStyle w:val="Tabletext-subanalysis"/>
            </w:pPr>
            <w:r w:rsidRPr="00C70209">
              <w:t>RR 3.26 [1.70, 6.24]</w:t>
            </w:r>
            <w:r w:rsidRPr="00C70209">
              <w:rPr>
                <w:vertAlign w:val="superscript"/>
              </w:rPr>
              <w:t>c</w:t>
            </w:r>
          </w:p>
        </w:tc>
        <w:tc>
          <w:tcPr>
            <w:tcW w:w="613"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33D967" w14:textId="77777777" w:rsidR="00A75B3F" w:rsidRPr="00C70209" w:rsidRDefault="00A75B3F" w:rsidP="00572407">
            <w:pPr>
              <w:pStyle w:val="Tabletext-subanalysis"/>
              <w:rPr>
                <w:i/>
              </w:rPr>
            </w:pPr>
            <w:r w:rsidRPr="00C70209">
              <w:rPr>
                <w:i/>
              </w:rPr>
              <w:t>Favours no transfusion</w:t>
            </w:r>
          </w:p>
          <w:p w14:paraId="55284A77" w14:textId="22FC630B" w:rsidR="00A75B3F" w:rsidRPr="00C70209" w:rsidRDefault="001A475D" w:rsidP="00572407">
            <w:pPr>
              <w:pStyle w:val="Tabletext-subanalysis"/>
            </w:pPr>
            <w:r w:rsidRPr="001A475D">
              <w:rPr>
                <w:i/>
              </w:rPr>
              <w:t>P = </w:t>
            </w:r>
            <w:r w:rsidR="00A75B3F" w:rsidRPr="00C70209">
              <w:t>0.0004</w:t>
            </w:r>
          </w:p>
        </w:tc>
      </w:tr>
      <w:tr w:rsidR="00A75B3F" w:rsidRPr="00C70209" w14:paraId="2E34B218" w14:textId="77777777" w:rsidTr="00572407">
        <w:trPr>
          <w:tblHeader/>
        </w:trPr>
        <w:tc>
          <w:tcPr>
            <w:tcW w:w="387" w:type="pct"/>
            <w:vMerge/>
          </w:tcPr>
          <w:p w14:paraId="5433F40E" w14:textId="77777777" w:rsidR="00A75B3F" w:rsidRPr="00C70209" w:rsidRDefault="00A75B3F" w:rsidP="005B2300">
            <w:pPr>
              <w:pStyle w:val="Tabletext-evidencematrix"/>
            </w:pPr>
          </w:p>
        </w:tc>
        <w:tc>
          <w:tcPr>
            <w:tcW w:w="434" w:type="pct"/>
            <w:vMerge/>
          </w:tcPr>
          <w:p w14:paraId="6826A469" w14:textId="77777777" w:rsidR="00A75B3F" w:rsidRPr="00C70209" w:rsidRDefault="00A75B3F" w:rsidP="005B2300">
            <w:pPr>
              <w:pStyle w:val="Tabletext-evidencematrix"/>
            </w:pPr>
          </w:p>
        </w:tc>
        <w:tc>
          <w:tcPr>
            <w:tcW w:w="587" w:type="pct"/>
            <w:vMerge/>
          </w:tcPr>
          <w:p w14:paraId="2D7E3C7E" w14:textId="77777777" w:rsidR="00A75B3F" w:rsidRPr="00C70209" w:rsidRDefault="00A75B3F" w:rsidP="005B2300">
            <w:pPr>
              <w:pStyle w:val="Tabletext-evidencematrix"/>
            </w:pPr>
          </w:p>
        </w:tc>
        <w:tc>
          <w:tcPr>
            <w:tcW w:w="448" w:type="pct"/>
            <w:vMerge/>
          </w:tcPr>
          <w:p w14:paraId="5EE37A46" w14:textId="77777777" w:rsidR="00A75B3F" w:rsidRPr="00C70209" w:rsidRDefault="00A75B3F" w:rsidP="005B2300">
            <w:pPr>
              <w:pStyle w:val="Tabletext-evidencematrix"/>
            </w:pPr>
          </w:p>
        </w:tc>
        <w:tc>
          <w:tcPr>
            <w:tcW w:w="490" w:type="pct"/>
            <w:vMerge/>
          </w:tcPr>
          <w:p w14:paraId="57D6BABA" w14:textId="77777777" w:rsidR="00A75B3F" w:rsidRPr="00C70209" w:rsidRDefault="00A75B3F" w:rsidP="005B2300">
            <w:pPr>
              <w:pStyle w:val="Tabletext-evidencematrix"/>
            </w:pPr>
          </w:p>
        </w:tc>
        <w:tc>
          <w:tcPr>
            <w:tcW w:w="490" w:type="pct"/>
            <w:tcBorders>
              <w:bottom w:val="single" w:sz="4" w:space="0" w:color="auto"/>
            </w:tcBorders>
          </w:tcPr>
          <w:p w14:paraId="63C64F9A" w14:textId="2DC345C0" w:rsidR="00A75B3F" w:rsidRPr="00C70209" w:rsidRDefault="00A75B3F" w:rsidP="00572407">
            <w:pPr>
              <w:pStyle w:val="Tabletext-subanalysis"/>
              <w:jc w:val="right"/>
            </w:pPr>
            <w:r w:rsidRPr="00C70209">
              <w:t xml:space="preserve">Patients with nadir Hb </w:t>
            </w:r>
            <w:r w:rsidR="00FB7912" w:rsidRPr="00C70209">
              <w:t>&lt;</w:t>
            </w:r>
            <w:r w:rsidRPr="00C70209">
              <w:t>9 g/dL</w:t>
            </w:r>
          </w:p>
        </w:tc>
        <w:tc>
          <w:tcPr>
            <w:tcW w:w="517" w:type="pct"/>
            <w:gridSpan w:val="2"/>
            <w:tcBorders>
              <w:bottom w:val="single" w:sz="4" w:space="0" w:color="auto"/>
            </w:tcBorders>
          </w:tcPr>
          <w:p w14:paraId="01F07132" w14:textId="6A018890" w:rsidR="00A75B3F" w:rsidRPr="00C70209" w:rsidRDefault="00A75B3F" w:rsidP="00572407">
            <w:pPr>
              <w:pStyle w:val="Tabletext-subanalysis"/>
            </w:pPr>
            <w:r w:rsidRPr="00C70209">
              <w:t>18/126 (14.3%)</w:t>
            </w:r>
          </w:p>
        </w:tc>
        <w:tc>
          <w:tcPr>
            <w:tcW w:w="517" w:type="pct"/>
            <w:gridSpan w:val="2"/>
            <w:tcBorders>
              <w:bottom w:val="single" w:sz="4" w:space="0" w:color="auto"/>
            </w:tcBorders>
          </w:tcPr>
          <w:p w14:paraId="4A5E3B16" w14:textId="57E0E07E" w:rsidR="00A75B3F" w:rsidRPr="00C70209" w:rsidRDefault="00A75B3F" w:rsidP="00572407">
            <w:pPr>
              <w:pStyle w:val="Tabletext-subanalysis"/>
            </w:pPr>
            <w:r w:rsidRPr="00C70209">
              <w:t>10/155 (6.5%)</w:t>
            </w:r>
          </w:p>
        </w:tc>
        <w:tc>
          <w:tcPr>
            <w:tcW w:w="517" w:type="pct"/>
            <w:tcBorders>
              <w:bottom w:val="single" w:sz="4" w:space="0" w:color="auto"/>
              <w:right w:val="single" w:sz="4" w:space="0" w:color="auto"/>
            </w:tcBorders>
          </w:tcPr>
          <w:p w14:paraId="1C0D9AF9" w14:textId="77777777" w:rsidR="00A75B3F" w:rsidRPr="00C70209" w:rsidRDefault="00A75B3F" w:rsidP="00572407">
            <w:pPr>
              <w:pStyle w:val="Tabletext-subanalysis"/>
            </w:pPr>
            <w:r w:rsidRPr="00C70209">
              <w:t>RR 2.21 [1.06, 4.62]</w:t>
            </w:r>
            <w:r w:rsidRPr="00C70209">
              <w:rPr>
                <w:vertAlign w:val="superscript"/>
              </w:rPr>
              <w:t>c</w:t>
            </w:r>
          </w:p>
        </w:tc>
        <w:tc>
          <w:tcPr>
            <w:tcW w:w="613"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0FEFFD3" w14:textId="537E777C" w:rsidR="00A75B3F" w:rsidRPr="00C70209" w:rsidRDefault="00A75B3F" w:rsidP="00572407">
            <w:pPr>
              <w:pStyle w:val="Tabletext-subanalysis"/>
              <w:rPr>
                <w:i/>
              </w:rPr>
            </w:pPr>
            <w:r w:rsidRPr="00C70209">
              <w:rPr>
                <w:i/>
              </w:rPr>
              <w:t>Favours no transfusion</w:t>
            </w:r>
          </w:p>
          <w:p w14:paraId="61A9126C" w14:textId="3FAB8B80" w:rsidR="00A75B3F" w:rsidRPr="00C70209" w:rsidRDefault="001A475D" w:rsidP="00572407">
            <w:pPr>
              <w:pStyle w:val="Tabletext-subanalysis"/>
            </w:pPr>
            <w:r w:rsidRPr="001A475D">
              <w:rPr>
                <w:i/>
              </w:rPr>
              <w:t>P = </w:t>
            </w:r>
            <w:r w:rsidR="00A75B3F" w:rsidRPr="00C70209">
              <w:t>0.03</w:t>
            </w:r>
          </w:p>
        </w:tc>
      </w:tr>
      <w:tr w:rsidR="00A75B3F" w:rsidRPr="00C70209" w14:paraId="20BA568A" w14:textId="77777777" w:rsidTr="00572407">
        <w:trPr>
          <w:tblHeader/>
        </w:trPr>
        <w:tc>
          <w:tcPr>
            <w:tcW w:w="387" w:type="pct"/>
            <w:vMerge/>
          </w:tcPr>
          <w:p w14:paraId="36A11C09" w14:textId="77777777" w:rsidR="00A75B3F" w:rsidRPr="00C70209" w:rsidRDefault="00A75B3F" w:rsidP="005B2300">
            <w:pPr>
              <w:pStyle w:val="Tabletext-evidencematrix"/>
            </w:pPr>
          </w:p>
        </w:tc>
        <w:tc>
          <w:tcPr>
            <w:tcW w:w="434" w:type="pct"/>
            <w:vMerge/>
          </w:tcPr>
          <w:p w14:paraId="5DBD4C86" w14:textId="77777777" w:rsidR="00A75B3F" w:rsidRPr="00C70209" w:rsidRDefault="00A75B3F" w:rsidP="005B2300">
            <w:pPr>
              <w:pStyle w:val="Tabletext-evidencematrix"/>
            </w:pPr>
          </w:p>
        </w:tc>
        <w:tc>
          <w:tcPr>
            <w:tcW w:w="587" w:type="pct"/>
            <w:vMerge/>
          </w:tcPr>
          <w:p w14:paraId="422DA6EB" w14:textId="77777777" w:rsidR="00A75B3F" w:rsidRPr="00C70209" w:rsidRDefault="00A75B3F" w:rsidP="005B2300">
            <w:pPr>
              <w:pStyle w:val="Tabletext-evidencematrix"/>
            </w:pPr>
          </w:p>
        </w:tc>
        <w:tc>
          <w:tcPr>
            <w:tcW w:w="448" w:type="pct"/>
            <w:vMerge/>
          </w:tcPr>
          <w:p w14:paraId="6C6950F9" w14:textId="77777777" w:rsidR="00A75B3F" w:rsidRPr="00C70209" w:rsidRDefault="00A75B3F" w:rsidP="005B2300">
            <w:pPr>
              <w:pStyle w:val="Tabletext-evidencematrix"/>
            </w:pPr>
          </w:p>
        </w:tc>
        <w:tc>
          <w:tcPr>
            <w:tcW w:w="490" w:type="pct"/>
            <w:vMerge/>
          </w:tcPr>
          <w:p w14:paraId="1F5444DD" w14:textId="77777777" w:rsidR="00A75B3F" w:rsidRPr="00C70209" w:rsidRDefault="00A75B3F" w:rsidP="005B2300">
            <w:pPr>
              <w:pStyle w:val="Tabletext-evidencematrix"/>
            </w:pPr>
          </w:p>
        </w:tc>
        <w:tc>
          <w:tcPr>
            <w:tcW w:w="490" w:type="pct"/>
            <w:tcBorders>
              <w:bottom w:val="single" w:sz="4" w:space="0" w:color="auto"/>
            </w:tcBorders>
          </w:tcPr>
          <w:p w14:paraId="7EE2950B" w14:textId="39F06499" w:rsidR="00A75B3F" w:rsidRPr="00C70209" w:rsidRDefault="00A75B3F" w:rsidP="00572407">
            <w:pPr>
              <w:pStyle w:val="Tabletext-subanalysis"/>
              <w:jc w:val="right"/>
            </w:pPr>
            <w:r w:rsidRPr="00C70209">
              <w:t xml:space="preserve">Patients with nadir Hb </w:t>
            </w:r>
            <w:r w:rsidR="00FB7912" w:rsidRPr="00C70209">
              <w:t>&lt;</w:t>
            </w:r>
            <w:r w:rsidRPr="00C70209">
              <w:t>8 g/dL</w:t>
            </w:r>
          </w:p>
        </w:tc>
        <w:tc>
          <w:tcPr>
            <w:tcW w:w="517" w:type="pct"/>
            <w:gridSpan w:val="2"/>
            <w:tcBorders>
              <w:bottom w:val="single" w:sz="4" w:space="0" w:color="auto"/>
            </w:tcBorders>
          </w:tcPr>
          <w:p w14:paraId="557CC121" w14:textId="77777777" w:rsidR="00A75B3F" w:rsidRPr="00C70209" w:rsidRDefault="00A75B3F" w:rsidP="00572407">
            <w:pPr>
              <w:pStyle w:val="Tabletext-subanalysis"/>
            </w:pPr>
            <w:r w:rsidRPr="00C70209">
              <w:t>12/91 (13.2%)</w:t>
            </w:r>
          </w:p>
        </w:tc>
        <w:tc>
          <w:tcPr>
            <w:tcW w:w="517" w:type="pct"/>
            <w:gridSpan w:val="2"/>
            <w:tcBorders>
              <w:bottom w:val="single" w:sz="4" w:space="0" w:color="auto"/>
            </w:tcBorders>
          </w:tcPr>
          <w:p w14:paraId="2E09EBD3" w14:textId="77777777" w:rsidR="00A75B3F" w:rsidRPr="00C70209" w:rsidRDefault="00A75B3F" w:rsidP="00572407">
            <w:pPr>
              <w:pStyle w:val="Tabletext-subanalysis"/>
            </w:pPr>
            <w:r w:rsidRPr="00C70209">
              <w:t xml:space="preserve">5/58 (8.6%) </w:t>
            </w:r>
          </w:p>
        </w:tc>
        <w:tc>
          <w:tcPr>
            <w:tcW w:w="517" w:type="pct"/>
            <w:tcBorders>
              <w:bottom w:val="single" w:sz="4" w:space="0" w:color="auto"/>
            </w:tcBorders>
          </w:tcPr>
          <w:p w14:paraId="4DA8D984" w14:textId="77777777" w:rsidR="00A75B3F" w:rsidRPr="00C70209" w:rsidRDefault="00A75B3F" w:rsidP="00572407">
            <w:pPr>
              <w:pStyle w:val="Tabletext-subanalysis"/>
            </w:pPr>
            <w:r w:rsidRPr="00C70209">
              <w:t>RR 1.53 [0.57, 4.12]</w:t>
            </w:r>
            <w:r w:rsidRPr="00C70209">
              <w:rPr>
                <w:vertAlign w:val="superscript"/>
              </w:rPr>
              <w:t>c</w:t>
            </w:r>
          </w:p>
        </w:tc>
        <w:tc>
          <w:tcPr>
            <w:tcW w:w="613" w:type="pct"/>
            <w:tcBorders>
              <w:bottom w:val="single" w:sz="4" w:space="0" w:color="auto"/>
            </w:tcBorders>
          </w:tcPr>
          <w:p w14:paraId="61AD6AF4" w14:textId="35BAC084" w:rsidR="00A75B3F" w:rsidRPr="00C70209" w:rsidRDefault="00A75B3F" w:rsidP="00572407">
            <w:pPr>
              <w:pStyle w:val="Tabletext-subanalysis"/>
              <w:rPr>
                <w:i/>
              </w:rPr>
            </w:pPr>
            <w:r w:rsidRPr="00C70209">
              <w:rPr>
                <w:i/>
              </w:rPr>
              <w:t>No significant difference</w:t>
            </w:r>
          </w:p>
          <w:p w14:paraId="54ECEFDA" w14:textId="11584DF8" w:rsidR="00A75B3F" w:rsidRPr="00C70209" w:rsidRDefault="001A475D" w:rsidP="00572407">
            <w:pPr>
              <w:pStyle w:val="Tabletext-subanalysis"/>
            </w:pPr>
            <w:r w:rsidRPr="001A475D">
              <w:rPr>
                <w:i/>
              </w:rPr>
              <w:t>P = </w:t>
            </w:r>
            <w:r w:rsidR="00A75B3F" w:rsidRPr="00C70209">
              <w:t>0.40</w:t>
            </w:r>
          </w:p>
        </w:tc>
      </w:tr>
      <w:tr w:rsidR="00A75B3F" w:rsidRPr="00C70209" w14:paraId="52434D9B" w14:textId="77777777" w:rsidTr="00572407">
        <w:tc>
          <w:tcPr>
            <w:tcW w:w="387" w:type="pct"/>
            <w:vMerge/>
            <w:shd w:val="clear" w:color="auto" w:fill="auto"/>
          </w:tcPr>
          <w:p w14:paraId="2796A588" w14:textId="77777777" w:rsidR="00A75B3F" w:rsidRPr="00C70209" w:rsidRDefault="00A75B3F" w:rsidP="005B2300">
            <w:pPr>
              <w:pStyle w:val="Tabletext-evidencematrix"/>
            </w:pPr>
          </w:p>
        </w:tc>
        <w:tc>
          <w:tcPr>
            <w:tcW w:w="434" w:type="pct"/>
            <w:vMerge/>
            <w:shd w:val="clear" w:color="auto" w:fill="auto"/>
          </w:tcPr>
          <w:p w14:paraId="59590B20" w14:textId="77777777" w:rsidR="00A75B3F" w:rsidRPr="00C70209" w:rsidRDefault="00A75B3F" w:rsidP="005B2300">
            <w:pPr>
              <w:pStyle w:val="Tabletext-evidencematrix"/>
            </w:pPr>
          </w:p>
        </w:tc>
        <w:tc>
          <w:tcPr>
            <w:tcW w:w="587" w:type="pct"/>
            <w:vMerge/>
            <w:shd w:val="clear" w:color="auto" w:fill="auto"/>
          </w:tcPr>
          <w:p w14:paraId="480CB7B8" w14:textId="77777777" w:rsidR="00A75B3F" w:rsidRPr="00C70209" w:rsidRDefault="00A75B3F" w:rsidP="005B2300">
            <w:pPr>
              <w:pStyle w:val="Tabletext-evidencematrix"/>
            </w:pPr>
          </w:p>
        </w:tc>
        <w:tc>
          <w:tcPr>
            <w:tcW w:w="448" w:type="pct"/>
            <w:vMerge/>
            <w:shd w:val="clear" w:color="auto" w:fill="auto"/>
          </w:tcPr>
          <w:p w14:paraId="2AF0F9AB" w14:textId="77777777" w:rsidR="00A75B3F" w:rsidRPr="00C70209" w:rsidRDefault="00A75B3F" w:rsidP="005B2300">
            <w:pPr>
              <w:pStyle w:val="Tabletext-evidencematrix"/>
            </w:pPr>
          </w:p>
        </w:tc>
        <w:tc>
          <w:tcPr>
            <w:tcW w:w="490" w:type="pct"/>
            <w:vMerge/>
            <w:shd w:val="clear" w:color="auto" w:fill="auto"/>
          </w:tcPr>
          <w:p w14:paraId="79A6D734" w14:textId="77777777" w:rsidR="00A75B3F" w:rsidRPr="00C70209" w:rsidRDefault="00A75B3F" w:rsidP="005B2300">
            <w:pPr>
              <w:pStyle w:val="Tabletext-evidencematrix"/>
            </w:pPr>
          </w:p>
        </w:tc>
        <w:tc>
          <w:tcPr>
            <w:tcW w:w="490" w:type="pct"/>
            <w:tcBorders>
              <w:bottom w:val="nil"/>
            </w:tcBorders>
            <w:shd w:val="clear" w:color="auto" w:fill="auto"/>
          </w:tcPr>
          <w:p w14:paraId="109AEE0A" w14:textId="77777777" w:rsidR="00A75B3F" w:rsidRPr="00C70209" w:rsidRDefault="00A75B3F" w:rsidP="005B2300">
            <w:pPr>
              <w:pStyle w:val="Tabletext-evidencematrix"/>
            </w:pPr>
            <w:r w:rsidRPr="00C70209">
              <w:t>Survived to hospital discharge</w:t>
            </w:r>
          </w:p>
        </w:tc>
        <w:tc>
          <w:tcPr>
            <w:tcW w:w="1551" w:type="pct"/>
            <w:gridSpan w:val="5"/>
            <w:shd w:val="clear" w:color="auto" w:fill="auto"/>
          </w:tcPr>
          <w:p w14:paraId="22AAAAC2" w14:textId="58785414" w:rsidR="00A75B3F" w:rsidRPr="00C70209" w:rsidRDefault="00A75B3F" w:rsidP="005B2300">
            <w:pPr>
              <w:pStyle w:val="Tabletext-subanalysis"/>
            </w:pPr>
            <w:r w:rsidRPr="00C70209">
              <w:t>Subgroup analysis: nadir haemoglobin</w:t>
            </w:r>
          </w:p>
          <w:p w14:paraId="0865A601" w14:textId="251BF3B7" w:rsidR="00A75B3F" w:rsidRPr="00C70209" w:rsidRDefault="00A75B3F" w:rsidP="005B2300">
            <w:pPr>
              <w:pStyle w:val="Tabletext-subanalysis"/>
            </w:pPr>
            <w:r w:rsidRPr="00C70209">
              <w:t>Multivariate analysis using logistic regression adjusted for GCS score, age category, gender</w:t>
            </w:r>
            <w:r w:rsidR="00A74D55" w:rsidRPr="00C70209">
              <w:t xml:space="preserve"> (male)</w:t>
            </w:r>
            <w:r w:rsidRPr="00C70209">
              <w:t>, and ISS</w:t>
            </w:r>
          </w:p>
        </w:tc>
        <w:tc>
          <w:tcPr>
            <w:tcW w:w="613" w:type="pct"/>
            <w:tcBorders>
              <w:bottom w:val="single" w:sz="4" w:space="0" w:color="auto"/>
            </w:tcBorders>
            <w:shd w:val="clear" w:color="auto" w:fill="auto"/>
          </w:tcPr>
          <w:p w14:paraId="3E9E1974" w14:textId="77777777" w:rsidR="00A75B3F" w:rsidRPr="00C70209" w:rsidRDefault="00A75B3F" w:rsidP="005B2300">
            <w:pPr>
              <w:pStyle w:val="Tabletext-evidencematrix"/>
            </w:pPr>
          </w:p>
        </w:tc>
      </w:tr>
      <w:tr w:rsidR="00A75B3F" w:rsidRPr="00C70209" w14:paraId="12CD7AC5" w14:textId="77777777" w:rsidTr="00572407">
        <w:tc>
          <w:tcPr>
            <w:tcW w:w="387" w:type="pct"/>
            <w:vMerge/>
            <w:shd w:val="clear" w:color="auto" w:fill="auto"/>
          </w:tcPr>
          <w:p w14:paraId="7B0524AC" w14:textId="77777777" w:rsidR="00A75B3F" w:rsidRPr="00C70209" w:rsidRDefault="00A75B3F" w:rsidP="005B2300">
            <w:pPr>
              <w:pStyle w:val="Tabletext-evidencematrix"/>
            </w:pPr>
          </w:p>
        </w:tc>
        <w:tc>
          <w:tcPr>
            <w:tcW w:w="434" w:type="pct"/>
            <w:vMerge/>
            <w:shd w:val="clear" w:color="auto" w:fill="auto"/>
          </w:tcPr>
          <w:p w14:paraId="0F5CD3DF" w14:textId="77777777" w:rsidR="00A75B3F" w:rsidRPr="00C70209" w:rsidRDefault="00A75B3F" w:rsidP="005B2300">
            <w:pPr>
              <w:pStyle w:val="Tabletext-evidencematrix"/>
            </w:pPr>
          </w:p>
        </w:tc>
        <w:tc>
          <w:tcPr>
            <w:tcW w:w="587" w:type="pct"/>
            <w:vMerge/>
            <w:shd w:val="clear" w:color="auto" w:fill="auto"/>
          </w:tcPr>
          <w:p w14:paraId="7738CF60" w14:textId="77777777" w:rsidR="00A75B3F" w:rsidRPr="00C70209" w:rsidRDefault="00A75B3F" w:rsidP="005B2300">
            <w:pPr>
              <w:pStyle w:val="Tabletext-evidencematrix"/>
            </w:pPr>
          </w:p>
        </w:tc>
        <w:tc>
          <w:tcPr>
            <w:tcW w:w="448" w:type="pct"/>
            <w:vMerge/>
            <w:shd w:val="clear" w:color="auto" w:fill="auto"/>
          </w:tcPr>
          <w:p w14:paraId="59788D03" w14:textId="77777777" w:rsidR="00A75B3F" w:rsidRPr="00C70209" w:rsidRDefault="00A75B3F" w:rsidP="005B2300">
            <w:pPr>
              <w:pStyle w:val="Tabletext-evidencematrix"/>
            </w:pPr>
          </w:p>
        </w:tc>
        <w:tc>
          <w:tcPr>
            <w:tcW w:w="490" w:type="pct"/>
            <w:vMerge/>
            <w:shd w:val="clear" w:color="auto" w:fill="auto"/>
          </w:tcPr>
          <w:p w14:paraId="00C67EBD" w14:textId="77777777" w:rsidR="00A75B3F" w:rsidRPr="00C70209" w:rsidRDefault="00A75B3F" w:rsidP="005B2300">
            <w:pPr>
              <w:pStyle w:val="Tabletext-evidencematrix"/>
            </w:pPr>
          </w:p>
        </w:tc>
        <w:tc>
          <w:tcPr>
            <w:tcW w:w="490" w:type="pct"/>
            <w:tcBorders>
              <w:top w:val="nil"/>
            </w:tcBorders>
            <w:shd w:val="clear" w:color="auto" w:fill="auto"/>
          </w:tcPr>
          <w:p w14:paraId="59F8D98C" w14:textId="5889A34E" w:rsidR="00A75B3F" w:rsidRPr="00C70209" w:rsidRDefault="00A75B3F" w:rsidP="00572407">
            <w:pPr>
              <w:pStyle w:val="Tabletext-subanalysis"/>
              <w:jc w:val="right"/>
            </w:pPr>
            <w:r w:rsidRPr="00C70209">
              <w:t xml:space="preserve">Patients with nadir Hb </w:t>
            </w:r>
            <w:r w:rsidR="00FB7912" w:rsidRPr="00C70209">
              <w:t>&lt;</w:t>
            </w:r>
            <w:r w:rsidRPr="00C70209">
              <w:t>10 g/dL</w:t>
            </w:r>
          </w:p>
        </w:tc>
        <w:tc>
          <w:tcPr>
            <w:tcW w:w="517" w:type="pct"/>
            <w:gridSpan w:val="2"/>
            <w:shd w:val="clear" w:color="auto" w:fill="auto"/>
          </w:tcPr>
          <w:p w14:paraId="3ABEB53D" w14:textId="77777777" w:rsidR="00A75B3F" w:rsidRPr="00C70209" w:rsidRDefault="00A75B3F" w:rsidP="00572407">
            <w:pPr>
              <w:pStyle w:val="Tabletext-subanalysis"/>
            </w:pPr>
            <w:r w:rsidRPr="00C70209">
              <w:t>123/146 (84.2%)</w:t>
            </w:r>
          </w:p>
        </w:tc>
        <w:tc>
          <w:tcPr>
            <w:tcW w:w="517" w:type="pct"/>
            <w:gridSpan w:val="2"/>
            <w:shd w:val="clear" w:color="auto" w:fill="FFFFFF" w:themeFill="background1"/>
          </w:tcPr>
          <w:p w14:paraId="413BC13F" w14:textId="77777777" w:rsidR="00A75B3F" w:rsidRPr="00C70209" w:rsidRDefault="00A75B3F" w:rsidP="00572407">
            <w:pPr>
              <w:pStyle w:val="Tabletext-subanalysis"/>
            </w:pPr>
            <w:r w:rsidRPr="00C70209">
              <w:t>256/269 (95.2%)</w:t>
            </w:r>
          </w:p>
        </w:tc>
        <w:tc>
          <w:tcPr>
            <w:tcW w:w="517" w:type="pct"/>
            <w:shd w:val="clear" w:color="auto" w:fill="FFFFFF" w:themeFill="background1"/>
          </w:tcPr>
          <w:p w14:paraId="2C7170CB" w14:textId="77777777" w:rsidR="00A75B3F" w:rsidRPr="00C70209" w:rsidRDefault="00A75B3F" w:rsidP="00572407">
            <w:pPr>
              <w:pStyle w:val="Tabletext-subanalysis"/>
            </w:pPr>
            <w:r w:rsidRPr="00C70209">
              <w:t>OR 1.377 [0.622, 3.050]</w:t>
            </w:r>
          </w:p>
        </w:tc>
        <w:tc>
          <w:tcPr>
            <w:tcW w:w="613" w:type="pct"/>
            <w:tcBorders>
              <w:top w:val="single" w:sz="4" w:space="0" w:color="auto"/>
            </w:tcBorders>
            <w:shd w:val="clear" w:color="auto" w:fill="FFFFFF" w:themeFill="background1"/>
          </w:tcPr>
          <w:p w14:paraId="1700EC99" w14:textId="77777777" w:rsidR="00A75B3F" w:rsidRPr="00C70209" w:rsidRDefault="00A75B3F" w:rsidP="00572407">
            <w:pPr>
              <w:pStyle w:val="Tabletext-subanalysis"/>
              <w:rPr>
                <w:i/>
              </w:rPr>
            </w:pPr>
            <w:r w:rsidRPr="00C70209">
              <w:rPr>
                <w:i/>
              </w:rPr>
              <w:t>No significant difference</w:t>
            </w:r>
          </w:p>
          <w:p w14:paraId="19815CB0" w14:textId="240ABE6C" w:rsidR="00A75B3F" w:rsidRPr="00C70209" w:rsidRDefault="001A475D" w:rsidP="00572407">
            <w:pPr>
              <w:pStyle w:val="Tabletext-subanalysis"/>
            </w:pPr>
            <w:r w:rsidRPr="001A475D">
              <w:rPr>
                <w:i/>
              </w:rPr>
              <w:t>P = </w:t>
            </w:r>
            <w:r w:rsidR="00A75B3F" w:rsidRPr="00C70209">
              <w:t>0.4307</w:t>
            </w:r>
          </w:p>
        </w:tc>
      </w:tr>
      <w:tr w:rsidR="00A75B3F" w:rsidRPr="00C70209" w14:paraId="240D374E" w14:textId="77777777" w:rsidTr="00572407">
        <w:tc>
          <w:tcPr>
            <w:tcW w:w="387" w:type="pct"/>
            <w:vMerge/>
            <w:shd w:val="clear" w:color="auto" w:fill="auto"/>
          </w:tcPr>
          <w:p w14:paraId="6FEB9F32" w14:textId="77777777" w:rsidR="00A75B3F" w:rsidRPr="00C70209" w:rsidRDefault="00A75B3F" w:rsidP="005B2300">
            <w:pPr>
              <w:pStyle w:val="Tabletext-evidencematrix"/>
            </w:pPr>
          </w:p>
        </w:tc>
        <w:tc>
          <w:tcPr>
            <w:tcW w:w="434" w:type="pct"/>
            <w:vMerge/>
            <w:shd w:val="clear" w:color="auto" w:fill="auto"/>
          </w:tcPr>
          <w:p w14:paraId="3D4733E1" w14:textId="77777777" w:rsidR="00A75B3F" w:rsidRPr="00C70209" w:rsidRDefault="00A75B3F" w:rsidP="005B2300">
            <w:pPr>
              <w:pStyle w:val="Tabletext-evidencematrix"/>
            </w:pPr>
          </w:p>
        </w:tc>
        <w:tc>
          <w:tcPr>
            <w:tcW w:w="587" w:type="pct"/>
            <w:vMerge/>
            <w:shd w:val="clear" w:color="auto" w:fill="auto"/>
          </w:tcPr>
          <w:p w14:paraId="6F9E1C2C" w14:textId="77777777" w:rsidR="00A75B3F" w:rsidRPr="00C70209" w:rsidRDefault="00A75B3F" w:rsidP="005B2300">
            <w:pPr>
              <w:pStyle w:val="Tabletext-evidencematrix"/>
              <w:rPr>
                <w:sz w:val="18"/>
                <w:szCs w:val="18"/>
              </w:rPr>
            </w:pPr>
          </w:p>
        </w:tc>
        <w:tc>
          <w:tcPr>
            <w:tcW w:w="448" w:type="pct"/>
            <w:vMerge/>
            <w:shd w:val="clear" w:color="auto" w:fill="auto"/>
          </w:tcPr>
          <w:p w14:paraId="1FABB13B" w14:textId="77777777" w:rsidR="00A75B3F" w:rsidRPr="00C70209" w:rsidRDefault="00A75B3F" w:rsidP="005B2300">
            <w:pPr>
              <w:pStyle w:val="Tabletext-evidencematrix"/>
            </w:pPr>
          </w:p>
        </w:tc>
        <w:tc>
          <w:tcPr>
            <w:tcW w:w="490" w:type="pct"/>
            <w:vMerge/>
            <w:shd w:val="clear" w:color="auto" w:fill="auto"/>
          </w:tcPr>
          <w:p w14:paraId="18BAF7FB" w14:textId="77777777" w:rsidR="00A75B3F" w:rsidRPr="00C70209" w:rsidRDefault="00A75B3F" w:rsidP="005B2300">
            <w:pPr>
              <w:pStyle w:val="Tabletext-evidencematrix"/>
            </w:pPr>
          </w:p>
        </w:tc>
        <w:tc>
          <w:tcPr>
            <w:tcW w:w="490" w:type="pct"/>
            <w:shd w:val="clear" w:color="auto" w:fill="auto"/>
          </w:tcPr>
          <w:p w14:paraId="57C81FF7" w14:textId="5677264B" w:rsidR="00A75B3F" w:rsidRPr="00C70209" w:rsidRDefault="00A75B3F" w:rsidP="00572407">
            <w:pPr>
              <w:pStyle w:val="Tabletext-subanalysis"/>
              <w:jc w:val="right"/>
            </w:pPr>
            <w:r w:rsidRPr="00C70209">
              <w:t xml:space="preserve">Patients with nadir Hb </w:t>
            </w:r>
            <w:r w:rsidR="00FB7912" w:rsidRPr="00C70209">
              <w:t>&lt;</w:t>
            </w:r>
            <w:r w:rsidRPr="00C70209">
              <w:t>9 g/dL</w:t>
            </w:r>
          </w:p>
        </w:tc>
        <w:tc>
          <w:tcPr>
            <w:tcW w:w="517" w:type="pct"/>
            <w:gridSpan w:val="2"/>
            <w:shd w:val="clear" w:color="auto" w:fill="auto"/>
          </w:tcPr>
          <w:p w14:paraId="2F2291F0" w14:textId="3BA1D94C" w:rsidR="00A75B3F" w:rsidRPr="00C70209" w:rsidRDefault="00A75B3F" w:rsidP="00572407">
            <w:pPr>
              <w:pStyle w:val="Tabletext-subanalysis"/>
            </w:pPr>
            <w:r w:rsidRPr="00C70209">
              <w:t>108/126 (85.7%)</w:t>
            </w:r>
          </w:p>
        </w:tc>
        <w:tc>
          <w:tcPr>
            <w:tcW w:w="517" w:type="pct"/>
            <w:gridSpan w:val="2"/>
            <w:shd w:val="clear" w:color="auto" w:fill="FFFFFF" w:themeFill="background1"/>
          </w:tcPr>
          <w:p w14:paraId="5C4564D9" w14:textId="77777777" w:rsidR="00A75B3F" w:rsidRPr="00C70209" w:rsidRDefault="00A75B3F" w:rsidP="00572407">
            <w:pPr>
              <w:pStyle w:val="Tabletext-subanalysis"/>
            </w:pPr>
            <w:r w:rsidRPr="00C70209">
              <w:t>145/155 (93.5%)</w:t>
            </w:r>
          </w:p>
        </w:tc>
        <w:tc>
          <w:tcPr>
            <w:tcW w:w="517" w:type="pct"/>
            <w:shd w:val="clear" w:color="auto" w:fill="FFFFFF" w:themeFill="background1"/>
          </w:tcPr>
          <w:p w14:paraId="6D3ACFAA" w14:textId="77777777" w:rsidR="00A75B3F" w:rsidRPr="00C70209" w:rsidRDefault="00A75B3F" w:rsidP="00572407">
            <w:pPr>
              <w:pStyle w:val="Tabletext-subanalysis"/>
            </w:pPr>
            <w:r w:rsidRPr="00C70209">
              <w:t>OR 1.240 [0.506, 3.039]</w:t>
            </w:r>
          </w:p>
        </w:tc>
        <w:tc>
          <w:tcPr>
            <w:tcW w:w="613" w:type="pct"/>
            <w:shd w:val="clear" w:color="auto" w:fill="FFFFFF" w:themeFill="background1"/>
          </w:tcPr>
          <w:p w14:paraId="043DB01C" w14:textId="77777777" w:rsidR="00A75B3F" w:rsidRPr="00C70209" w:rsidRDefault="00A75B3F" w:rsidP="00572407">
            <w:pPr>
              <w:pStyle w:val="Tabletext-subanalysis"/>
              <w:rPr>
                <w:i/>
              </w:rPr>
            </w:pPr>
            <w:r w:rsidRPr="00C70209">
              <w:rPr>
                <w:i/>
              </w:rPr>
              <w:t>No significant difference</w:t>
            </w:r>
          </w:p>
          <w:p w14:paraId="4D99E5AF" w14:textId="3D0F46F5" w:rsidR="00A75B3F" w:rsidRPr="00C70209" w:rsidRDefault="001A475D" w:rsidP="00572407">
            <w:pPr>
              <w:pStyle w:val="Tabletext-subanalysis"/>
            </w:pPr>
            <w:r w:rsidRPr="001A475D">
              <w:rPr>
                <w:i/>
              </w:rPr>
              <w:t>P = </w:t>
            </w:r>
            <w:r w:rsidR="00A75B3F" w:rsidRPr="00C70209">
              <w:t>0.6378</w:t>
            </w:r>
          </w:p>
        </w:tc>
      </w:tr>
      <w:tr w:rsidR="00A75B3F" w:rsidRPr="00C70209" w14:paraId="2BC4DF21" w14:textId="77777777" w:rsidTr="00572407">
        <w:tc>
          <w:tcPr>
            <w:tcW w:w="387" w:type="pct"/>
            <w:vMerge/>
            <w:shd w:val="clear" w:color="auto" w:fill="auto"/>
          </w:tcPr>
          <w:p w14:paraId="2A0F5ED0" w14:textId="77777777" w:rsidR="00A75B3F" w:rsidRPr="00C70209" w:rsidRDefault="00A75B3F" w:rsidP="005B2300">
            <w:pPr>
              <w:pStyle w:val="Tabletext-evidencematrix"/>
            </w:pPr>
          </w:p>
        </w:tc>
        <w:tc>
          <w:tcPr>
            <w:tcW w:w="434" w:type="pct"/>
            <w:vMerge/>
            <w:shd w:val="clear" w:color="auto" w:fill="auto"/>
          </w:tcPr>
          <w:p w14:paraId="2AB5233C" w14:textId="77777777" w:rsidR="00A75B3F" w:rsidRPr="00C70209" w:rsidRDefault="00A75B3F" w:rsidP="005B2300">
            <w:pPr>
              <w:pStyle w:val="Tabletext-evidencematrix"/>
            </w:pPr>
          </w:p>
        </w:tc>
        <w:tc>
          <w:tcPr>
            <w:tcW w:w="587" w:type="pct"/>
            <w:vMerge/>
            <w:shd w:val="clear" w:color="auto" w:fill="auto"/>
          </w:tcPr>
          <w:p w14:paraId="02158E31" w14:textId="77777777" w:rsidR="00A75B3F" w:rsidRPr="00C70209" w:rsidRDefault="00A75B3F" w:rsidP="005B2300">
            <w:pPr>
              <w:pStyle w:val="Tabletext-evidencematrix"/>
              <w:rPr>
                <w:sz w:val="18"/>
                <w:szCs w:val="18"/>
              </w:rPr>
            </w:pPr>
          </w:p>
        </w:tc>
        <w:tc>
          <w:tcPr>
            <w:tcW w:w="448" w:type="pct"/>
            <w:vMerge/>
            <w:shd w:val="clear" w:color="auto" w:fill="auto"/>
          </w:tcPr>
          <w:p w14:paraId="0FFC95AA" w14:textId="77777777" w:rsidR="00A75B3F" w:rsidRPr="00C70209" w:rsidRDefault="00A75B3F" w:rsidP="005B2300">
            <w:pPr>
              <w:pStyle w:val="Tabletext-evidencematrix"/>
            </w:pPr>
          </w:p>
        </w:tc>
        <w:tc>
          <w:tcPr>
            <w:tcW w:w="490" w:type="pct"/>
            <w:vMerge/>
            <w:shd w:val="clear" w:color="auto" w:fill="auto"/>
          </w:tcPr>
          <w:p w14:paraId="68066683" w14:textId="77777777" w:rsidR="00A75B3F" w:rsidRPr="00C70209" w:rsidRDefault="00A75B3F" w:rsidP="005B2300">
            <w:pPr>
              <w:pStyle w:val="Tabletext-evidencematrix"/>
            </w:pPr>
          </w:p>
        </w:tc>
        <w:tc>
          <w:tcPr>
            <w:tcW w:w="490" w:type="pct"/>
            <w:shd w:val="clear" w:color="auto" w:fill="auto"/>
          </w:tcPr>
          <w:p w14:paraId="58979292" w14:textId="3D257406" w:rsidR="00A75B3F" w:rsidRPr="00C70209" w:rsidRDefault="00A75B3F" w:rsidP="00572407">
            <w:pPr>
              <w:pStyle w:val="Tabletext-subanalysis"/>
              <w:jc w:val="right"/>
            </w:pPr>
            <w:r w:rsidRPr="00C70209">
              <w:t xml:space="preserve">Patients with nadir Hb </w:t>
            </w:r>
            <w:r w:rsidR="00FB7912" w:rsidRPr="00C70209">
              <w:t>&lt;</w:t>
            </w:r>
            <w:r w:rsidRPr="00C70209">
              <w:t>8 g/dL</w:t>
            </w:r>
          </w:p>
        </w:tc>
        <w:tc>
          <w:tcPr>
            <w:tcW w:w="517" w:type="pct"/>
            <w:gridSpan w:val="2"/>
            <w:shd w:val="clear" w:color="auto" w:fill="auto"/>
          </w:tcPr>
          <w:p w14:paraId="49DEC2DB" w14:textId="77777777" w:rsidR="00A75B3F" w:rsidRPr="00C70209" w:rsidRDefault="00A75B3F" w:rsidP="00572407">
            <w:pPr>
              <w:pStyle w:val="Tabletext-subanalysis"/>
            </w:pPr>
            <w:r w:rsidRPr="00C70209">
              <w:t>79/91 (86.8%)</w:t>
            </w:r>
          </w:p>
        </w:tc>
        <w:tc>
          <w:tcPr>
            <w:tcW w:w="517" w:type="pct"/>
            <w:gridSpan w:val="2"/>
            <w:shd w:val="clear" w:color="auto" w:fill="FFFFFF" w:themeFill="background1"/>
          </w:tcPr>
          <w:p w14:paraId="01E620E8" w14:textId="77777777" w:rsidR="00A75B3F" w:rsidRPr="00C70209" w:rsidRDefault="00A75B3F" w:rsidP="00572407">
            <w:pPr>
              <w:pStyle w:val="Tabletext-subanalysis"/>
            </w:pPr>
            <w:r w:rsidRPr="00C70209">
              <w:t>53/58 (91.4%)</w:t>
            </w:r>
          </w:p>
        </w:tc>
        <w:tc>
          <w:tcPr>
            <w:tcW w:w="517" w:type="pct"/>
            <w:shd w:val="clear" w:color="auto" w:fill="FFFFFF" w:themeFill="background1"/>
          </w:tcPr>
          <w:p w14:paraId="7489137C" w14:textId="77777777" w:rsidR="00A75B3F" w:rsidRPr="00C70209" w:rsidRDefault="00A75B3F" w:rsidP="00572407">
            <w:pPr>
              <w:pStyle w:val="Tabletext-subanalysis"/>
            </w:pPr>
            <w:r w:rsidRPr="00C70209">
              <w:t>OR 1.072 [0.324, 3.544]</w:t>
            </w:r>
          </w:p>
        </w:tc>
        <w:tc>
          <w:tcPr>
            <w:tcW w:w="613" w:type="pct"/>
            <w:shd w:val="clear" w:color="auto" w:fill="FFFFFF" w:themeFill="background1"/>
          </w:tcPr>
          <w:p w14:paraId="49BD6686" w14:textId="77777777" w:rsidR="00A75B3F" w:rsidRPr="00C70209" w:rsidRDefault="00A75B3F" w:rsidP="00572407">
            <w:pPr>
              <w:pStyle w:val="Tabletext-subanalysis"/>
              <w:rPr>
                <w:i/>
              </w:rPr>
            </w:pPr>
            <w:r w:rsidRPr="00C70209">
              <w:rPr>
                <w:i/>
              </w:rPr>
              <w:t>No significant difference</w:t>
            </w:r>
          </w:p>
          <w:p w14:paraId="0212F16F" w14:textId="4B511E16" w:rsidR="00A75B3F" w:rsidRPr="00C70209" w:rsidRDefault="001A475D" w:rsidP="00572407">
            <w:pPr>
              <w:pStyle w:val="Tabletext-subanalysis"/>
            </w:pPr>
            <w:r w:rsidRPr="001A475D">
              <w:rPr>
                <w:i/>
              </w:rPr>
              <w:t>P = </w:t>
            </w:r>
            <w:r w:rsidR="00A75B3F" w:rsidRPr="00C70209">
              <w:t>0.9098</w:t>
            </w:r>
          </w:p>
        </w:tc>
      </w:tr>
      <w:tr w:rsidR="00A75B3F" w:rsidRPr="00C70209" w14:paraId="388C5B21" w14:textId="77777777" w:rsidTr="00B12427">
        <w:tc>
          <w:tcPr>
            <w:tcW w:w="387" w:type="pct"/>
            <w:shd w:val="clear" w:color="auto" w:fill="auto"/>
          </w:tcPr>
          <w:p w14:paraId="3AB0CA7C" w14:textId="3D812EF3" w:rsidR="00A75B3F" w:rsidRPr="00C70209" w:rsidRDefault="00A75B3F" w:rsidP="005B2300">
            <w:pPr>
              <w:pStyle w:val="Tabletext-evidencematrix"/>
            </w:pPr>
            <w:r w:rsidRPr="00C70209">
              <w:t>Fremgen 2014</w:t>
            </w:r>
            <w:r w:rsidR="00E1112B" w:rsidRPr="00C70209">
              <w:fldChar w:fldCharType="begin">
                <w:fldData xml:space="preserve">PEVuZE5vdGU+PENpdGU+PEF1dGhvcj5GcmVtZ2VuPC9BdXRob3I+PFllYXI+MjAxNDwvWWVhcj48
UmVjTnVtPjE2MzwvUmVjTnVtPjxEaXNwbGF5VGV4dD48c3R5bGUgZmFjZT0ic3VwZXJzY3JpcHQi
Pjc3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3E727B" w:rsidRPr="00C70209">
              <w:instrText xml:space="preserve"> ADDIN EN.CITE </w:instrText>
            </w:r>
            <w:r w:rsidR="003E727B" w:rsidRPr="00C70209">
              <w:fldChar w:fldCharType="begin">
                <w:fldData xml:space="preserve">PEVuZE5vdGU+PENpdGU+PEF1dGhvcj5GcmVtZ2VuPC9BdXRob3I+PFllYXI+MjAxNDwvWWVhcj48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</w:fldData>
              </w:fldChar>
            </w:r>
            <w:r w:rsidR="003E727B" w:rsidRPr="00C70209">
              <w:instrText xml:space="preserve"> ADDIN EN.CITE.DATA </w:instrText>
            </w:r>
            <w:r w:rsidR="003E727B" w:rsidRPr="00C70209">
              <w:fldChar w:fldCharType="end"/>
            </w:r>
            <w:r w:rsidR="00E1112B" w:rsidRPr="00C70209">
              <w:fldChar w:fldCharType="separate"/>
            </w:r>
            <w:r w:rsidR="003E727B" w:rsidRPr="00C70209">
              <w:rPr>
                <w:vertAlign w:val="superscript"/>
              </w:rPr>
              <w:t>77</w:t>
            </w:r>
            <w:r w:rsidR="00E1112B" w:rsidRPr="00C70209">
              <w:fldChar w:fldCharType="end"/>
            </w:r>
          </w:p>
          <w:p w14:paraId="2B54CB31" w14:textId="69D7C647" w:rsidR="00A75B3F" w:rsidRPr="00C70209" w:rsidRDefault="00A75B3F" w:rsidP="005B2300">
            <w:pPr>
              <w:pStyle w:val="Tabletext-evidencematrix"/>
            </w:pPr>
            <w:r w:rsidRPr="00C70209">
              <w:t>Level III</w:t>
            </w:r>
            <w:r w:rsidR="00E64EC2" w:rsidRPr="00C70209">
              <w:t>–2</w:t>
            </w:r>
          </w:p>
          <w:p w14:paraId="6F03EFF7" w14:textId="77777777" w:rsidR="00A75B3F" w:rsidRPr="00C70209" w:rsidRDefault="00A75B3F" w:rsidP="005B2300">
            <w:pPr>
              <w:pStyle w:val="Tabletext-evidencematrix"/>
              <w:rPr>
                <w:highlight w:val="yellow"/>
              </w:rPr>
            </w:pPr>
            <w:r w:rsidRPr="00C70209">
              <w:rPr>
                <w:i/>
              </w:rPr>
              <w:t>Poor</w:t>
            </w:r>
          </w:p>
        </w:tc>
        <w:tc>
          <w:tcPr>
            <w:tcW w:w="434" w:type="pct"/>
            <w:shd w:val="clear" w:color="auto" w:fill="auto"/>
          </w:tcPr>
          <w:p w14:paraId="0519B66B" w14:textId="77777777" w:rsidR="00A75B3F" w:rsidRPr="00C70209" w:rsidRDefault="00A75B3F" w:rsidP="005B2300">
            <w:pPr>
              <w:pStyle w:val="Tabletext-evidencematrix"/>
            </w:pPr>
            <w:r w:rsidRPr="00C70209">
              <w:t>Retrospective cohort study</w:t>
            </w:r>
          </w:p>
          <w:p w14:paraId="4677D8B3" w14:textId="77777777" w:rsidR="00A75B3F" w:rsidRPr="00C70209" w:rsidRDefault="00A75B3F" w:rsidP="005B2300">
            <w:pPr>
              <w:pStyle w:val="Tabletext-evidencematrix"/>
            </w:pPr>
            <w:r w:rsidRPr="00C70209">
              <w:t>N=117</w:t>
            </w:r>
          </w:p>
        </w:tc>
        <w:tc>
          <w:tcPr>
            <w:tcW w:w="587" w:type="pct"/>
            <w:shd w:val="clear" w:color="auto" w:fill="auto"/>
          </w:tcPr>
          <w:p w14:paraId="7EC11CD8" w14:textId="77777777" w:rsidR="00A75B3F" w:rsidRPr="00C70209" w:rsidRDefault="00A75B3F" w:rsidP="005B2300">
            <w:pPr>
              <w:pStyle w:val="Tabletext-evidencematrix"/>
            </w:pPr>
            <w:r w:rsidRPr="00C70209">
              <w:t>Infants and children aged 1 month to 17 years with blunt abdominal trauma resulting in liver laceration</w:t>
            </w:r>
          </w:p>
        </w:tc>
        <w:tc>
          <w:tcPr>
            <w:tcW w:w="448" w:type="pct"/>
            <w:shd w:val="clear" w:color="auto" w:fill="auto"/>
          </w:tcPr>
          <w:p w14:paraId="517C9828" w14:textId="77777777" w:rsidR="00A75B3F" w:rsidRPr="00C70209" w:rsidRDefault="00A75B3F" w:rsidP="005B2300">
            <w:pPr>
              <w:pStyle w:val="Tabletext-evidencematrix"/>
            </w:pPr>
            <w:r w:rsidRPr="00C70209">
              <w:t>Paediatric trauma centre, USA</w:t>
            </w:r>
          </w:p>
        </w:tc>
        <w:tc>
          <w:tcPr>
            <w:tcW w:w="490" w:type="pct"/>
            <w:shd w:val="clear" w:color="auto" w:fill="auto"/>
          </w:tcPr>
          <w:p w14:paraId="33E622F4" w14:textId="1F273F0D" w:rsidR="00A75B3F" w:rsidRPr="00C70209" w:rsidRDefault="00C428FD" w:rsidP="005B2300">
            <w:pPr>
              <w:pStyle w:val="Tabletext-evidencematrix"/>
            </w:pPr>
            <w:r w:rsidRPr="00C70209">
              <w:t>RBC</w:t>
            </w:r>
            <w:r w:rsidR="00A75B3F" w:rsidRPr="00C70209">
              <w:t xml:space="preserve"> transfusion </w:t>
            </w:r>
            <w:r w:rsidR="00C91BAE" w:rsidRPr="00C70209">
              <w:t>versus</w:t>
            </w:r>
            <w:r w:rsidR="00A75B3F" w:rsidRPr="00C70209">
              <w:t xml:space="preserve"> no </w:t>
            </w:r>
            <w:r w:rsidRPr="00C70209">
              <w:t>RBC</w:t>
            </w:r>
            <w:r w:rsidR="00A75B3F" w:rsidRPr="00C70209">
              <w:t xml:space="preserve"> transfusion</w:t>
            </w:r>
          </w:p>
        </w:tc>
        <w:tc>
          <w:tcPr>
            <w:tcW w:w="490" w:type="pct"/>
            <w:shd w:val="clear" w:color="auto" w:fill="auto"/>
          </w:tcPr>
          <w:p w14:paraId="1ED7BE1D" w14:textId="77777777" w:rsidR="00A75B3F" w:rsidRPr="00C70209" w:rsidRDefault="00A75B3F" w:rsidP="005B2300">
            <w:pPr>
              <w:pStyle w:val="Tabletext-evidencematrix"/>
            </w:pPr>
            <w:r w:rsidRPr="00C70209">
              <w:t xml:space="preserve">Death (among ICU patients) </w:t>
            </w:r>
          </w:p>
        </w:tc>
        <w:tc>
          <w:tcPr>
            <w:tcW w:w="517" w:type="pct"/>
            <w:gridSpan w:val="2"/>
            <w:shd w:val="clear" w:color="auto" w:fill="auto"/>
          </w:tcPr>
          <w:p w14:paraId="55A51F59" w14:textId="77777777" w:rsidR="00A75B3F" w:rsidRPr="00C70209" w:rsidRDefault="00A75B3F" w:rsidP="005B2300">
            <w:pPr>
              <w:pStyle w:val="Tabletext-evidencematrix"/>
            </w:pPr>
            <w:r w:rsidRPr="00C70209">
              <w:t>5/43 (11.6%)</w:t>
            </w:r>
          </w:p>
        </w:tc>
        <w:tc>
          <w:tcPr>
            <w:tcW w:w="517" w:type="pct"/>
            <w:gridSpan w:val="2"/>
            <w:shd w:val="clear" w:color="auto" w:fill="FFFFFF" w:themeFill="background1"/>
          </w:tcPr>
          <w:p w14:paraId="3AB077BE" w14:textId="77777777" w:rsidR="00A75B3F" w:rsidRPr="00C70209" w:rsidRDefault="00A75B3F" w:rsidP="005B2300">
            <w:pPr>
              <w:pStyle w:val="Tabletext-evidencematrix"/>
            </w:pPr>
            <w:r w:rsidRPr="00C70209">
              <w:t>0/74 (0%)</w:t>
            </w:r>
          </w:p>
        </w:tc>
        <w:tc>
          <w:tcPr>
            <w:tcW w:w="517" w:type="pct"/>
            <w:shd w:val="clear" w:color="auto" w:fill="FFFFFF" w:themeFill="background1"/>
          </w:tcPr>
          <w:p w14:paraId="1EEE88C5" w14:textId="51CD8303" w:rsidR="00A75B3F" w:rsidRPr="00C70209" w:rsidRDefault="00A75B3F" w:rsidP="005B2300">
            <w:pPr>
              <w:pStyle w:val="Tabletext-evidencematrix"/>
            </w:pPr>
            <w:r w:rsidRPr="00C70209">
              <w:t>RR 18.75 [1.06, 331.04</w:t>
            </w:r>
            <w:r w:rsidR="006F2412" w:rsidRPr="00C70209">
              <w:t>]</w:t>
            </w:r>
          </w:p>
        </w:tc>
        <w:tc>
          <w:tcPr>
            <w:tcW w:w="613" w:type="pct"/>
            <w:shd w:val="clear" w:color="auto" w:fill="FFFFFF" w:themeFill="background1"/>
          </w:tcPr>
          <w:p w14:paraId="4001B1C0" w14:textId="1B3E7216" w:rsidR="00A75B3F" w:rsidRPr="00C70209" w:rsidRDefault="00A75B3F" w:rsidP="005B2300">
            <w:pPr>
              <w:pStyle w:val="Tabletext-evidencematrix"/>
              <w:rPr>
                <w:i/>
              </w:rPr>
            </w:pPr>
            <w:r w:rsidRPr="00C70209">
              <w:rPr>
                <w:i/>
              </w:rPr>
              <w:t>No significant difference</w:t>
            </w:r>
          </w:p>
          <w:p w14:paraId="1C0CF7D5" w14:textId="3D6A3B89" w:rsidR="00A75B3F" w:rsidRPr="00C70209" w:rsidRDefault="001A475D" w:rsidP="005B2300">
            <w:pPr>
              <w:pStyle w:val="Tabletext-evidencematrix"/>
            </w:pPr>
            <w:r w:rsidRPr="001A475D">
              <w:rPr>
                <w:i/>
              </w:rPr>
              <w:t>P = </w:t>
            </w:r>
            <w:r w:rsidR="00A75B3F" w:rsidRPr="00C70209">
              <w:t>0.05</w:t>
            </w:r>
          </w:p>
        </w:tc>
      </w:tr>
      <w:tr w:rsidR="00572407" w:rsidRPr="00C70209" w14:paraId="274DAAE8" w14:textId="77777777" w:rsidTr="00B12427">
        <w:tc>
          <w:tcPr>
            <w:tcW w:w="387" w:type="pct"/>
            <w:vMerge w:val="restart"/>
            <w:shd w:val="clear" w:color="auto" w:fill="auto"/>
          </w:tcPr>
          <w:p w14:paraId="7B90D607" w14:textId="7661CF30" w:rsidR="00572407" w:rsidRPr="00C70209" w:rsidRDefault="00572407" w:rsidP="005B2300">
            <w:pPr>
              <w:pStyle w:val="Tabletext-evidencematrix"/>
            </w:pPr>
            <w:r w:rsidRPr="00C70209">
              <w:t>Hassan 2014</w:t>
            </w:r>
            <w:r w:rsidRPr="00C70209">
              <w:fldChar w:fldCharType="begin"/>
            </w:r>
            <w:r w:rsidR="003E727B" w:rsidRPr="00C70209">
              <w:instrText xml:space="preserve"> ADDIN EN.CITE &lt;EndNote&gt;&lt;Cite&gt;&lt;Author&gt;Hassan&lt;/Author&gt;&lt;Year&gt;2014&lt;/Year&gt;&lt;RecNum&gt;165&lt;/RecNum&gt;&lt;DisplayText&gt;&lt;style face="superscript"&gt;78&lt;/style&gt;&lt;/DisplayText&gt;&lt;record&gt;&lt;rec-number&gt;165&lt;/rec-number&gt;&lt;foreign-keys&gt;&lt;key app="EN" db-id="9edve2wadsavt5ewavaxtda4f2tavzvts9ee" timestamp="1426550458"&gt;165&lt;/key&gt;&lt;/foreign-keys&gt;&lt;ref-type name="Journal Article"&gt;17&lt;/ref-type&gt;&lt;contributors&gt;&lt;authors&gt;&lt;author&gt;Hassan, N. E.&lt;/author&gt;&lt;author&gt;DeCou, J. M.&lt;/author&gt;&lt;author&gt;Reischman, D.&lt;/author&gt;&lt;author&gt;Nickoles, T. A.&lt;/author&gt;&lt;author&gt;Gleason, E.&lt;/author&gt;&lt;author&gt;Ropele, D. L.&lt;/author&gt;&lt;author&gt;Sanfilippo, D.&lt;/author&gt;&lt;author&gt;Davis, A. T.&lt;/author&gt;&lt;author&gt;Alters, D.&lt;/author&gt;&lt;author&gt;Rajasekaran, S.&lt;/author&gt;&lt;/authors&gt;&lt;/contributors&gt;&lt;auth-address&gt;N. E. Hassan&lt;/auth-address&gt;&lt;titles&gt;&lt;title&gt;RBC transfusions in children requiring intensive care admission after traumatic injury&lt;/title&gt;&lt;secondary-title&gt;Pediatric Critical Care Medicine&lt;/secondary-title&gt;&lt;/titles&gt;&lt;periodical&gt;&lt;full-title&gt;Pediatric Critical Care Medicine&lt;/full-title&gt;&lt;/periodical&gt;&lt;reprint-edition&gt;NOT IN FILE&lt;/reprint-edition&gt;&lt;keywords&gt;&lt;keyword&gt;adverse outcome&lt;/keyword&gt;&lt;keyword&gt;age&lt;/keyword&gt;&lt;keyword&gt;artificial ventilation&lt;/keyword&gt;&lt;keyword&gt;blood&lt;/keyword&gt;&lt;keyword&gt;child&lt;/keyword&gt;&lt;keyword&gt;childhood injury&lt;/keyword&gt;&lt;keyword&gt;cohort analysis&lt;/keyword&gt;&lt;keyword&gt;emergency ward&lt;/keyword&gt;&lt;keyword&gt;erythrocyte&lt;/keyword&gt;&lt;keyword&gt;Glasgow coma scale&lt;/keyword&gt;&lt;keyword&gt;hospital&lt;/keyword&gt;&lt;keyword&gt;human&lt;/keyword&gt;&lt;keyword&gt;injury&lt;/keyword&gt;&lt;keyword&gt;injury scale&lt;/keyword&gt;&lt;keyword&gt;injury severity&lt;/keyword&gt;&lt;keyword&gt;intensive care&lt;/keyword&gt;&lt;keyword&gt;measurement&lt;/keyword&gt;&lt;keyword&gt;mortality&lt;/keyword&gt;&lt;keyword&gt;outcome&lt;/keyword&gt;&lt;keyword&gt;patient&lt;/keyword&gt;&lt;keyword&gt;pediatric hospital&lt;/keyword&gt;&lt;keyword&gt;risk&lt;/keyword&gt;&lt;keyword&gt;Studies&lt;/keyword&gt;&lt;keyword&gt;study&lt;/keyword&gt;&lt;keyword&gt;tertiary health care&lt;/keyword&gt;&lt;keyword&gt;time&lt;/keyword&gt;&lt;keyword&gt;transfusion&lt;/keyword&gt;&lt;/keywords&gt;&lt;dates&gt;&lt;year&gt;2014&lt;/year&gt;&lt;/dates&gt;&lt;isbn&gt;1529-7535&lt;/isbn&gt;&lt;urls&gt;&lt;related-urls&gt;&lt;url&gt;http://dx.doi.org/10.1097/PCC.0000000000000192&lt;/url&gt;&lt;/related-urls&gt;&lt;/urls&gt;&lt;/record&gt;&lt;/Cite&gt;&lt;/EndNote&gt;</w:instrText>
            </w:r>
            <w:r w:rsidRPr="00C70209">
              <w:fldChar w:fldCharType="separate"/>
            </w:r>
            <w:r w:rsidR="003E727B" w:rsidRPr="00C70209">
              <w:rPr>
                <w:vertAlign w:val="superscript"/>
              </w:rPr>
              <w:t>78</w:t>
            </w:r>
            <w:r w:rsidRPr="00C70209">
              <w:fldChar w:fldCharType="end"/>
            </w:r>
          </w:p>
          <w:p w14:paraId="7E6FD0F6" w14:textId="124C8696" w:rsidR="00572407" w:rsidRPr="00C70209" w:rsidRDefault="00572407" w:rsidP="005B2300">
            <w:pPr>
              <w:pStyle w:val="Tabletext-evidencematrix"/>
            </w:pPr>
            <w:r w:rsidRPr="00C70209">
              <w:t>Level III–2</w:t>
            </w:r>
          </w:p>
          <w:p w14:paraId="22B0687A" w14:textId="77777777" w:rsidR="00572407" w:rsidRPr="00C70209" w:rsidRDefault="00572407" w:rsidP="005B2300">
            <w:pPr>
              <w:pStyle w:val="Tabletext-evidencematrix"/>
            </w:pPr>
            <w:r w:rsidRPr="00C70209">
              <w:rPr>
                <w:i/>
              </w:rPr>
              <w:t>Fair</w:t>
            </w:r>
          </w:p>
        </w:tc>
        <w:tc>
          <w:tcPr>
            <w:tcW w:w="434" w:type="pct"/>
            <w:vMerge w:val="restart"/>
            <w:shd w:val="clear" w:color="auto" w:fill="auto"/>
          </w:tcPr>
          <w:p w14:paraId="64A4D494" w14:textId="77777777" w:rsidR="00572407" w:rsidRPr="00C70209" w:rsidRDefault="00572407" w:rsidP="005B2300">
            <w:pPr>
              <w:pStyle w:val="Tabletext-evidencematrix"/>
            </w:pPr>
            <w:r w:rsidRPr="00C70209">
              <w:t>Retrospective cohort study</w:t>
            </w:r>
          </w:p>
          <w:p w14:paraId="227C1DD0" w14:textId="77777777" w:rsidR="00572407" w:rsidRPr="00C70209" w:rsidRDefault="00572407" w:rsidP="005B2300">
            <w:pPr>
              <w:pStyle w:val="Tabletext-evidencematrix"/>
            </w:pPr>
            <w:r w:rsidRPr="00C70209">
              <w:t>N=363</w:t>
            </w:r>
          </w:p>
        </w:tc>
        <w:tc>
          <w:tcPr>
            <w:tcW w:w="587" w:type="pct"/>
            <w:vMerge w:val="restart"/>
            <w:shd w:val="clear" w:color="auto" w:fill="auto"/>
          </w:tcPr>
          <w:p w14:paraId="0E908B8F" w14:textId="77777777" w:rsidR="00572407" w:rsidRPr="00C70209" w:rsidRDefault="00572407" w:rsidP="005B2300">
            <w:pPr>
              <w:pStyle w:val="Tabletext-evidencematrix"/>
            </w:pPr>
            <w:r w:rsidRPr="00C70209">
              <w:t>Paediatric trauma patients aged less than 18 years</w:t>
            </w:r>
          </w:p>
        </w:tc>
        <w:tc>
          <w:tcPr>
            <w:tcW w:w="448" w:type="pct"/>
            <w:vMerge w:val="restart"/>
            <w:shd w:val="clear" w:color="auto" w:fill="auto"/>
          </w:tcPr>
          <w:p w14:paraId="5A469C01" w14:textId="77777777" w:rsidR="00572407" w:rsidRPr="00C70209" w:rsidRDefault="00572407" w:rsidP="005B2300">
            <w:pPr>
              <w:pStyle w:val="Tabletext-evidencematrix"/>
            </w:pPr>
            <w:r w:rsidRPr="00C70209">
              <w:t>Level I paediatric trauma centre, USA</w:t>
            </w:r>
          </w:p>
        </w:tc>
        <w:tc>
          <w:tcPr>
            <w:tcW w:w="490" w:type="pct"/>
            <w:vMerge w:val="restart"/>
            <w:shd w:val="clear" w:color="auto" w:fill="auto"/>
          </w:tcPr>
          <w:p w14:paraId="61DBAEE6" w14:textId="513195A6" w:rsidR="00572407" w:rsidRPr="00C70209" w:rsidRDefault="00227344" w:rsidP="005B2300">
            <w:pPr>
              <w:pStyle w:val="Tabletext-evidencematrix"/>
            </w:pPr>
            <w:r w:rsidRPr="00C70209">
              <w:t xml:space="preserve">RBC transfusion versus no </w:t>
            </w:r>
            <w:r w:rsidR="00572407" w:rsidRPr="00C70209">
              <w:t>RBC transfusion</w:t>
            </w:r>
          </w:p>
        </w:tc>
        <w:tc>
          <w:tcPr>
            <w:tcW w:w="490" w:type="pct"/>
            <w:vMerge w:val="restart"/>
            <w:shd w:val="clear" w:color="auto" w:fill="auto"/>
          </w:tcPr>
          <w:p w14:paraId="43D193E8" w14:textId="77777777" w:rsidR="00572407" w:rsidRPr="00C70209" w:rsidRDefault="00572407" w:rsidP="005B2300">
            <w:pPr>
              <w:pStyle w:val="Tabletext-evidencematrix"/>
            </w:pPr>
            <w:r w:rsidRPr="00C70209">
              <w:t>Mortality</w:t>
            </w:r>
          </w:p>
        </w:tc>
        <w:tc>
          <w:tcPr>
            <w:tcW w:w="517" w:type="pct"/>
            <w:gridSpan w:val="2"/>
            <w:shd w:val="clear" w:color="auto" w:fill="auto"/>
          </w:tcPr>
          <w:p w14:paraId="5A2409C4" w14:textId="77777777" w:rsidR="00572407" w:rsidRPr="00C70209" w:rsidRDefault="00572407" w:rsidP="005B2300">
            <w:pPr>
              <w:pStyle w:val="Tabletext-evidencematrix"/>
            </w:pPr>
            <w:r w:rsidRPr="00C70209">
              <w:t>17/81 (21.0%)</w:t>
            </w:r>
          </w:p>
        </w:tc>
        <w:tc>
          <w:tcPr>
            <w:tcW w:w="517" w:type="pct"/>
            <w:gridSpan w:val="2"/>
            <w:shd w:val="clear" w:color="auto" w:fill="FFFFFF" w:themeFill="background1"/>
          </w:tcPr>
          <w:p w14:paraId="33977FEB" w14:textId="77777777" w:rsidR="00572407" w:rsidRPr="00C70209" w:rsidRDefault="00572407" w:rsidP="005B2300">
            <w:pPr>
              <w:pStyle w:val="Tabletext-evidencematrix"/>
            </w:pPr>
            <w:r w:rsidRPr="00C70209">
              <w:t>5/282 (1.8%)</w:t>
            </w:r>
          </w:p>
        </w:tc>
        <w:tc>
          <w:tcPr>
            <w:tcW w:w="517" w:type="pct"/>
            <w:shd w:val="clear" w:color="auto" w:fill="FFFFFF" w:themeFill="background1"/>
          </w:tcPr>
          <w:p w14:paraId="56131A6F" w14:textId="77777777" w:rsidR="00572407" w:rsidRPr="00C70209" w:rsidRDefault="00572407" w:rsidP="005B2300">
            <w:pPr>
              <w:pStyle w:val="Tabletext-evidencematrix"/>
            </w:pPr>
            <w:r w:rsidRPr="00C70209">
              <w:t>RR 11.84 [4.51, 31.10]</w:t>
            </w:r>
          </w:p>
        </w:tc>
        <w:tc>
          <w:tcPr>
            <w:tcW w:w="613" w:type="pct"/>
            <w:vMerge w:val="restart"/>
            <w:shd w:val="clear" w:color="auto" w:fill="D9D9D9" w:themeFill="background1" w:themeFillShade="D9"/>
          </w:tcPr>
          <w:p w14:paraId="35E9F9C7" w14:textId="77777777" w:rsidR="00572407" w:rsidRPr="00C70209" w:rsidRDefault="00572407" w:rsidP="005B2300">
            <w:pPr>
              <w:pStyle w:val="Tabletext-evidencematrix"/>
              <w:rPr>
                <w:i/>
              </w:rPr>
            </w:pPr>
            <w:r w:rsidRPr="00C70209">
              <w:rPr>
                <w:i/>
              </w:rPr>
              <w:t>Favours no transfusion</w:t>
            </w:r>
          </w:p>
          <w:p w14:paraId="6C201EE2" w14:textId="286AA030" w:rsidR="00572407" w:rsidRPr="00C70209" w:rsidRDefault="001A475D" w:rsidP="005B2300">
            <w:pPr>
              <w:pStyle w:val="Tabletext-evidencematrix"/>
            </w:pPr>
            <w:r w:rsidRPr="001A475D">
              <w:rPr>
                <w:i/>
              </w:rPr>
              <w:t>P &lt; </w:t>
            </w:r>
            <w:r w:rsidR="00572407" w:rsidRPr="00C70209">
              <w:t>0.001</w:t>
            </w:r>
          </w:p>
        </w:tc>
      </w:tr>
      <w:tr w:rsidR="00572407" w:rsidRPr="00C70209" w14:paraId="342FFBBF" w14:textId="77777777" w:rsidTr="00B12427">
        <w:tc>
          <w:tcPr>
            <w:tcW w:w="387" w:type="pct"/>
            <w:vMerge/>
            <w:shd w:val="clear" w:color="auto" w:fill="auto"/>
          </w:tcPr>
          <w:p w14:paraId="69A241D9" w14:textId="77777777" w:rsidR="00572407" w:rsidRPr="00C70209" w:rsidRDefault="00572407" w:rsidP="005B2300">
            <w:pPr>
              <w:pStyle w:val="Tabletext-evidencematrix"/>
            </w:pPr>
          </w:p>
        </w:tc>
        <w:tc>
          <w:tcPr>
            <w:tcW w:w="434" w:type="pct"/>
            <w:vMerge/>
            <w:shd w:val="clear" w:color="auto" w:fill="auto"/>
          </w:tcPr>
          <w:p w14:paraId="10C50B2F" w14:textId="77777777" w:rsidR="00572407" w:rsidRPr="00C70209" w:rsidRDefault="00572407" w:rsidP="005B2300">
            <w:pPr>
              <w:pStyle w:val="Tabletext-evidencematrix"/>
            </w:pPr>
          </w:p>
        </w:tc>
        <w:tc>
          <w:tcPr>
            <w:tcW w:w="587" w:type="pct"/>
            <w:vMerge/>
            <w:shd w:val="clear" w:color="auto" w:fill="auto"/>
          </w:tcPr>
          <w:p w14:paraId="724ACC62" w14:textId="77777777" w:rsidR="00572407" w:rsidRPr="00C70209" w:rsidRDefault="00572407" w:rsidP="005B2300">
            <w:pPr>
              <w:pStyle w:val="Tabletext-evidencematrix"/>
            </w:pPr>
          </w:p>
        </w:tc>
        <w:tc>
          <w:tcPr>
            <w:tcW w:w="448" w:type="pct"/>
            <w:vMerge/>
            <w:shd w:val="clear" w:color="auto" w:fill="auto"/>
          </w:tcPr>
          <w:p w14:paraId="3A8FC24A" w14:textId="77777777" w:rsidR="00572407" w:rsidRPr="00C70209" w:rsidRDefault="00572407" w:rsidP="005B2300">
            <w:pPr>
              <w:pStyle w:val="Tabletext-evidencematrix"/>
            </w:pPr>
          </w:p>
        </w:tc>
        <w:tc>
          <w:tcPr>
            <w:tcW w:w="490" w:type="pct"/>
            <w:vMerge/>
            <w:shd w:val="clear" w:color="auto" w:fill="auto"/>
          </w:tcPr>
          <w:p w14:paraId="381D5FEF" w14:textId="77777777" w:rsidR="00572407" w:rsidRPr="00C70209" w:rsidRDefault="00572407" w:rsidP="005B2300">
            <w:pPr>
              <w:pStyle w:val="Tabletext-evidencematrix"/>
            </w:pPr>
          </w:p>
        </w:tc>
        <w:tc>
          <w:tcPr>
            <w:tcW w:w="490" w:type="pct"/>
            <w:vMerge/>
            <w:shd w:val="clear" w:color="auto" w:fill="auto"/>
          </w:tcPr>
          <w:p w14:paraId="59F61F80" w14:textId="77777777" w:rsidR="00572407" w:rsidRPr="00C70209" w:rsidRDefault="00572407" w:rsidP="005B2300">
            <w:pPr>
              <w:pStyle w:val="Tabletext-evidencematrix"/>
            </w:pPr>
          </w:p>
        </w:tc>
        <w:tc>
          <w:tcPr>
            <w:tcW w:w="1034" w:type="pct"/>
            <w:gridSpan w:val="4"/>
            <w:shd w:val="clear" w:color="auto" w:fill="auto"/>
          </w:tcPr>
          <w:p w14:paraId="52235CDF" w14:textId="5427D9AA" w:rsidR="00572407" w:rsidRPr="00C70209" w:rsidRDefault="00572407" w:rsidP="00A74D55">
            <w:pPr>
              <w:pStyle w:val="Tabletext-subanalysis"/>
            </w:pPr>
            <w:r w:rsidRPr="00C70209">
              <w:t>Logistic regression adjusted for JSS only</w:t>
            </w:r>
          </w:p>
        </w:tc>
        <w:tc>
          <w:tcPr>
            <w:tcW w:w="517" w:type="pct"/>
            <w:shd w:val="clear" w:color="auto" w:fill="FFFFFF" w:themeFill="background1"/>
          </w:tcPr>
          <w:p w14:paraId="31AEBC04" w14:textId="77777777" w:rsidR="00572407" w:rsidRPr="00C70209" w:rsidRDefault="00572407" w:rsidP="005B2300">
            <w:pPr>
              <w:pStyle w:val="Tabletext-evidencematrix"/>
            </w:pPr>
            <w:r w:rsidRPr="00C70209">
              <w:t>OR 8.6 [2.6, 28.6]</w:t>
            </w:r>
          </w:p>
        </w:tc>
        <w:tc>
          <w:tcPr>
            <w:tcW w:w="613" w:type="pct"/>
            <w:vMerge/>
            <w:shd w:val="clear" w:color="auto" w:fill="D9D9D9" w:themeFill="background1" w:themeFillShade="D9"/>
          </w:tcPr>
          <w:p w14:paraId="176FB99A" w14:textId="77777777" w:rsidR="00572407" w:rsidRPr="00C70209" w:rsidRDefault="00572407" w:rsidP="005B2300">
            <w:pPr>
              <w:pStyle w:val="Tabletext-evidencematrix"/>
              <w:rPr>
                <w:i/>
              </w:rPr>
            </w:pPr>
          </w:p>
        </w:tc>
      </w:tr>
      <w:tr w:rsidR="00B30DCE" w:rsidRPr="00C70209" w14:paraId="32DEA721" w14:textId="77777777" w:rsidTr="00B12427">
        <w:tc>
          <w:tcPr>
            <w:tcW w:w="387" w:type="pct"/>
            <w:vMerge/>
            <w:shd w:val="clear" w:color="auto" w:fill="auto"/>
          </w:tcPr>
          <w:p w14:paraId="2FD9AE12" w14:textId="77777777" w:rsidR="00125044" w:rsidRPr="00C70209" w:rsidRDefault="00125044" w:rsidP="005B2300">
            <w:pPr>
              <w:pStyle w:val="Tabletext-evidencematrix"/>
            </w:pPr>
          </w:p>
        </w:tc>
        <w:tc>
          <w:tcPr>
            <w:tcW w:w="434" w:type="pct"/>
            <w:vMerge/>
            <w:shd w:val="clear" w:color="auto" w:fill="auto"/>
          </w:tcPr>
          <w:p w14:paraId="4CF7C0A7" w14:textId="77777777" w:rsidR="00125044" w:rsidRPr="00C70209" w:rsidRDefault="00125044" w:rsidP="005B2300">
            <w:pPr>
              <w:pStyle w:val="Tabletext-evidencematrix"/>
            </w:pPr>
          </w:p>
        </w:tc>
        <w:tc>
          <w:tcPr>
            <w:tcW w:w="587" w:type="pct"/>
            <w:vMerge/>
            <w:shd w:val="clear" w:color="auto" w:fill="auto"/>
          </w:tcPr>
          <w:p w14:paraId="57A6B7E2" w14:textId="77777777" w:rsidR="00125044" w:rsidRPr="00C70209" w:rsidRDefault="00125044" w:rsidP="005B2300">
            <w:pPr>
              <w:pStyle w:val="Tabletext-evidencematrix"/>
            </w:pPr>
          </w:p>
        </w:tc>
        <w:tc>
          <w:tcPr>
            <w:tcW w:w="448" w:type="pct"/>
            <w:vMerge/>
            <w:shd w:val="clear" w:color="auto" w:fill="auto"/>
          </w:tcPr>
          <w:p w14:paraId="31E9448D" w14:textId="77777777" w:rsidR="00125044" w:rsidRPr="00C70209" w:rsidRDefault="00125044" w:rsidP="005B2300">
            <w:pPr>
              <w:pStyle w:val="Tabletext-evidencematrix"/>
            </w:pPr>
          </w:p>
        </w:tc>
        <w:tc>
          <w:tcPr>
            <w:tcW w:w="490" w:type="pct"/>
            <w:shd w:val="clear" w:color="auto" w:fill="auto"/>
          </w:tcPr>
          <w:p w14:paraId="5CF79AD4" w14:textId="7646EC86" w:rsidR="00125044" w:rsidRPr="00C70209" w:rsidRDefault="00C428FD" w:rsidP="005B2300">
            <w:pPr>
              <w:pStyle w:val="Tabletext-evidencematrix"/>
            </w:pPr>
            <w:r w:rsidRPr="00C70209">
              <w:t>RBC</w:t>
            </w:r>
            <w:r w:rsidR="00125044" w:rsidRPr="00C70209">
              <w:t xml:space="preserve"> transfusion </w:t>
            </w:r>
            <w:r w:rsidR="00C91BAE" w:rsidRPr="00C70209">
              <w:t>versus</w:t>
            </w:r>
            <w:r w:rsidR="00125044" w:rsidRPr="00C70209">
              <w:t xml:space="preserve"> alternate dose</w:t>
            </w:r>
          </w:p>
          <w:p w14:paraId="21FBAD68" w14:textId="19ECCE1D" w:rsidR="00125044" w:rsidRPr="00C70209" w:rsidRDefault="00125044" w:rsidP="005B2300">
            <w:pPr>
              <w:pStyle w:val="Tabletext-evidencematrix"/>
            </w:pPr>
            <w:r w:rsidRPr="00C70209">
              <w:t xml:space="preserve">1 </w:t>
            </w:r>
            <w:r w:rsidR="00C91BAE" w:rsidRPr="00C70209">
              <w:t>versus</w:t>
            </w:r>
            <w:r w:rsidRPr="00C70209">
              <w:t xml:space="preserve"> 2 </w:t>
            </w:r>
            <w:r w:rsidR="00C91BAE" w:rsidRPr="00C70209">
              <w:t>versus</w:t>
            </w:r>
            <w:r w:rsidRPr="00C70209">
              <w:t xml:space="preserve"> &gt;3 </w:t>
            </w:r>
            <w:r w:rsidR="00C428FD" w:rsidRPr="00C70209">
              <w:t>RBC</w:t>
            </w:r>
            <w:r w:rsidRPr="00C70209">
              <w:t xml:space="preserve"> transfusions</w:t>
            </w:r>
          </w:p>
        </w:tc>
        <w:tc>
          <w:tcPr>
            <w:tcW w:w="490" w:type="pct"/>
            <w:shd w:val="clear" w:color="auto" w:fill="auto"/>
          </w:tcPr>
          <w:p w14:paraId="4F3821F5" w14:textId="23C36A97" w:rsidR="00125044" w:rsidRPr="00C70209" w:rsidRDefault="00572407" w:rsidP="005B2300">
            <w:pPr>
              <w:pStyle w:val="Tabletext-evidencematrix"/>
            </w:pPr>
            <w:r w:rsidRPr="00C70209">
              <w:t>Mortality</w:t>
            </w:r>
          </w:p>
        </w:tc>
        <w:tc>
          <w:tcPr>
            <w:tcW w:w="344" w:type="pct"/>
            <w:shd w:val="clear" w:color="auto" w:fill="auto"/>
          </w:tcPr>
          <w:p w14:paraId="377B902B" w14:textId="77777777" w:rsidR="00125044" w:rsidRPr="00C70209" w:rsidRDefault="00125044" w:rsidP="00572407">
            <w:pPr>
              <w:pStyle w:val="Tabletext-evidencematrix"/>
            </w:pPr>
            <w:r w:rsidRPr="00C70209">
              <w:t>13/56 (23.2%)</w:t>
            </w:r>
          </w:p>
        </w:tc>
        <w:tc>
          <w:tcPr>
            <w:tcW w:w="345" w:type="pct"/>
            <w:gridSpan w:val="2"/>
            <w:shd w:val="clear" w:color="auto" w:fill="auto"/>
          </w:tcPr>
          <w:p w14:paraId="1A568522" w14:textId="77777777" w:rsidR="00125044" w:rsidRPr="00C70209" w:rsidRDefault="00125044" w:rsidP="00572407">
            <w:pPr>
              <w:pStyle w:val="Tabletext-evidencematrix"/>
            </w:pPr>
            <w:r w:rsidRPr="00C70209">
              <w:t>3/16 (18.8%)</w:t>
            </w:r>
          </w:p>
        </w:tc>
        <w:tc>
          <w:tcPr>
            <w:tcW w:w="345" w:type="pct"/>
            <w:shd w:val="clear" w:color="auto" w:fill="auto"/>
          </w:tcPr>
          <w:p w14:paraId="043E3615" w14:textId="77777777" w:rsidR="00125044" w:rsidRPr="00C70209" w:rsidRDefault="00125044" w:rsidP="00572407">
            <w:pPr>
              <w:pStyle w:val="Tabletext-evidencematrix"/>
            </w:pPr>
            <w:r w:rsidRPr="00C70209">
              <w:t>1/9 (11.1%)</w:t>
            </w:r>
          </w:p>
        </w:tc>
        <w:tc>
          <w:tcPr>
            <w:tcW w:w="517" w:type="pct"/>
            <w:shd w:val="clear" w:color="auto" w:fill="FFFFFF" w:themeFill="background1"/>
          </w:tcPr>
          <w:p w14:paraId="61AD771A" w14:textId="77777777" w:rsidR="00125044" w:rsidRPr="00C70209" w:rsidRDefault="00125044" w:rsidP="00572407">
            <w:pPr>
              <w:pStyle w:val="Tabletext-evidencematrix"/>
            </w:pPr>
            <w:r w:rsidRPr="00C70209">
              <w:t>NR</w:t>
            </w:r>
          </w:p>
        </w:tc>
        <w:tc>
          <w:tcPr>
            <w:tcW w:w="613" w:type="pct"/>
            <w:shd w:val="clear" w:color="auto" w:fill="auto"/>
          </w:tcPr>
          <w:p w14:paraId="56BF187B" w14:textId="45AB8245" w:rsidR="00125044" w:rsidRPr="00C70209" w:rsidRDefault="00125044" w:rsidP="00572407">
            <w:pPr>
              <w:pStyle w:val="Tabletext-evidencematrix"/>
              <w:rPr>
                <w:i/>
              </w:rPr>
            </w:pPr>
            <w:r w:rsidRPr="00C70209">
              <w:rPr>
                <w:i/>
              </w:rPr>
              <w:t>No significant difference</w:t>
            </w:r>
          </w:p>
          <w:p w14:paraId="7C1B0012" w14:textId="13183694" w:rsidR="00125044" w:rsidRPr="00C70209" w:rsidRDefault="001A475D" w:rsidP="00572407">
            <w:pPr>
              <w:pStyle w:val="Tabletext-evidencematrix"/>
            </w:pPr>
            <w:r w:rsidRPr="001A475D">
              <w:rPr>
                <w:i/>
              </w:rPr>
              <w:t>P = </w:t>
            </w:r>
            <w:r w:rsidR="00125044" w:rsidRPr="00C70209">
              <w:t>0.84</w:t>
            </w:r>
          </w:p>
        </w:tc>
      </w:tr>
      <w:tr w:rsidR="00572407" w:rsidRPr="00C70209" w14:paraId="7D71B80B" w14:textId="77777777" w:rsidTr="00A74D55">
        <w:tc>
          <w:tcPr>
            <w:tcW w:w="387" w:type="pct"/>
            <w:vMerge w:val="restart"/>
            <w:shd w:val="clear" w:color="auto" w:fill="auto"/>
          </w:tcPr>
          <w:p w14:paraId="0EAE7E0D" w14:textId="5808CCC7" w:rsidR="00572407" w:rsidRPr="00C70209" w:rsidRDefault="00572407" w:rsidP="005B2300">
            <w:pPr>
              <w:pStyle w:val="Tabletext-evidencematrix"/>
            </w:pPr>
            <w:r w:rsidRPr="00C70209">
              <w:t>Kneyber 2007</w:t>
            </w:r>
            <w:r w:rsidR="00092C02" w:rsidRPr="00C70209">
              <w:fldChar w:fldCharType="begin">
                <w:fldData xml:space="preserve">PEVuZE5vdGU+PENpdGU+PEF1dGhvcj5LbmV5YmVyPC9BdXRob3I+PFllYXI+MjAwNzwvWWVhcj48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</w:fldData>
              </w:fldChar>
            </w:r>
            <w:r w:rsidR="003E727B" w:rsidRPr="00C70209">
              <w:instrText xml:space="preserve"> ADDIN EN.CITE </w:instrText>
            </w:r>
            <w:r w:rsidR="003E727B" w:rsidRPr="00C70209">
              <w:fldChar w:fldCharType="begin">
                <w:fldData xml:space="preserve">PEVuZE5vdGU+PENpdGU+PEF1dGhvcj5LbmV5YmVyPC9BdXRob3I+PFllYXI+MjAwNzwvWWVhcj48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</w:fldData>
              </w:fldChar>
            </w:r>
            <w:r w:rsidR="003E727B" w:rsidRPr="00C70209">
              <w:instrText xml:space="preserve"> ADDIN EN.CITE.DATA </w:instrText>
            </w:r>
            <w:r w:rsidR="003E727B" w:rsidRPr="00C70209">
              <w:fldChar w:fldCharType="end"/>
            </w:r>
            <w:r w:rsidR="00092C02" w:rsidRPr="00C70209">
              <w:fldChar w:fldCharType="separate"/>
            </w:r>
            <w:r w:rsidR="003E727B" w:rsidRPr="00C70209">
              <w:rPr>
                <w:vertAlign w:val="superscript"/>
              </w:rPr>
              <w:t>68</w:t>
            </w:r>
            <w:r w:rsidR="00092C02" w:rsidRPr="00C70209">
              <w:fldChar w:fldCharType="end"/>
            </w:r>
          </w:p>
          <w:p w14:paraId="7A845601" w14:textId="77777777" w:rsidR="00572407" w:rsidRPr="00C70209" w:rsidRDefault="00572407" w:rsidP="005B2300">
            <w:pPr>
              <w:pStyle w:val="Tabletext-evidencematrix"/>
            </w:pPr>
            <w:r w:rsidRPr="00C70209">
              <w:t>Level III-2</w:t>
            </w:r>
          </w:p>
          <w:p w14:paraId="2B2A494C" w14:textId="6F7A7CDF" w:rsidR="00572407" w:rsidRPr="00C70209" w:rsidRDefault="00572407" w:rsidP="005B2300">
            <w:pPr>
              <w:pStyle w:val="Tabletext-evidencematrix"/>
              <w:rPr>
                <w:i/>
              </w:rPr>
            </w:pPr>
            <w:r w:rsidRPr="00C70209">
              <w:rPr>
                <w:i/>
              </w:rPr>
              <w:t>Good</w:t>
            </w:r>
          </w:p>
        </w:tc>
        <w:tc>
          <w:tcPr>
            <w:tcW w:w="434" w:type="pct"/>
            <w:vMerge w:val="restart"/>
            <w:shd w:val="clear" w:color="auto" w:fill="auto"/>
          </w:tcPr>
          <w:p w14:paraId="5668F7B7" w14:textId="77777777" w:rsidR="00572407" w:rsidRPr="00C70209" w:rsidRDefault="00572407" w:rsidP="00E616E3">
            <w:pPr>
              <w:pStyle w:val="Tabletext-evidencematrix"/>
            </w:pPr>
            <w:r w:rsidRPr="00C70209">
              <w:t>Retrospective cohort study</w:t>
            </w:r>
          </w:p>
          <w:p w14:paraId="104AC111" w14:textId="11F4E333" w:rsidR="00572407" w:rsidRPr="00C70209" w:rsidRDefault="00572407" w:rsidP="005B2300">
            <w:pPr>
              <w:pStyle w:val="Tabletext-evidencematrix"/>
            </w:pPr>
            <w:r w:rsidRPr="00C70209">
              <w:t>N=295</w:t>
            </w:r>
          </w:p>
        </w:tc>
        <w:tc>
          <w:tcPr>
            <w:tcW w:w="587" w:type="pct"/>
            <w:vMerge w:val="restart"/>
            <w:shd w:val="clear" w:color="auto" w:fill="auto"/>
          </w:tcPr>
          <w:p w14:paraId="1EDD59D8" w14:textId="68424B40" w:rsidR="00572407" w:rsidRPr="00C70209" w:rsidRDefault="00C6358C" w:rsidP="005B2300">
            <w:pPr>
              <w:pStyle w:val="Tabletext-evidencematrix"/>
            </w:pPr>
            <w:r w:rsidRPr="00C70209">
              <w:t>Critically</w:t>
            </w:r>
            <w:r w:rsidR="00572407" w:rsidRPr="00C70209">
              <w:t xml:space="preserve"> ill neonatal and paediatric patients</w:t>
            </w:r>
          </w:p>
        </w:tc>
        <w:tc>
          <w:tcPr>
            <w:tcW w:w="448" w:type="pct"/>
            <w:vMerge w:val="restart"/>
            <w:shd w:val="clear" w:color="auto" w:fill="auto"/>
          </w:tcPr>
          <w:p w14:paraId="2CCC7931" w14:textId="7D1777F4" w:rsidR="00572407" w:rsidRPr="00C70209" w:rsidRDefault="00572407" w:rsidP="00E616E3">
            <w:pPr>
              <w:pStyle w:val="Tabletext-evidencematrix"/>
            </w:pPr>
            <w:r w:rsidRPr="00C70209">
              <w:t>Single PICU, The Netherlands</w:t>
            </w:r>
          </w:p>
        </w:tc>
        <w:tc>
          <w:tcPr>
            <w:tcW w:w="490" w:type="pct"/>
            <w:vMerge w:val="restart"/>
            <w:shd w:val="clear" w:color="auto" w:fill="auto"/>
          </w:tcPr>
          <w:p w14:paraId="3B521418" w14:textId="6583FDA2" w:rsidR="00572407" w:rsidRPr="00C70209" w:rsidRDefault="00572407" w:rsidP="005B2300">
            <w:pPr>
              <w:pStyle w:val="Tabletext-evidencematrix"/>
            </w:pPr>
            <w:r w:rsidRPr="00C70209">
              <w:t>RBC transfusion versus no RBC transfusion</w:t>
            </w:r>
          </w:p>
        </w:tc>
        <w:tc>
          <w:tcPr>
            <w:tcW w:w="490" w:type="pct"/>
            <w:vMerge w:val="restart"/>
            <w:shd w:val="clear" w:color="auto" w:fill="auto"/>
          </w:tcPr>
          <w:p w14:paraId="56D9C342" w14:textId="0861B8BD" w:rsidR="00572407" w:rsidRPr="00C70209" w:rsidRDefault="00572407" w:rsidP="005B2300">
            <w:pPr>
              <w:pStyle w:val="Tabletext-evidencematrix"/>
            </w:pPr>
            <w:r w:rsidRPr="00C70209">
              <w:t>Mortality</w:t>
            </w:r>
          </w:p>
        </w:tc>
        <w:tc>
          <w:tcPr>
            <w:tcW w:w="517" w:type="pct"/>
            <w:gridSpan w:val="2"/>
            <w:shd w:val="clear" w:color="auto" w:fill="auto"/>
          </w:tcPr>
          <w:p w14:paraId="6F08D6E2" w14:textId="77777777" w:rsidR="00572407" w:rsidRPr="00C70209" w:rsidRDefault="00572407" w:rsidP="005B2300">
            <w:pPr>
              <w:pStyle w:val="Tabletext-subanalysis"/>
            </w:pPr>
            <w:r w:rsidRPr="00C70209">
              <w:t>11/67 (16.4%)</w:t>
            </w:r>
          </w:p>
        </w:tc>
        <w:tc>
          <w:tcPr>
            <w:tcW w:w="517" w:type="pct"/>
            <w:gridSpan w:val="2"/>
            <w:shd w:val="clear" w:color="auto" w:fill="auto"/>
          </w:tcPr>
          <w:p w14:paraId="7114D3C8" w14:textId="5131C93E" w:rsidR="00572407" w:rsidRPr="00C70209" w:rsidRDefault="00572407" w:rsidP="005B2300">
            <w:pPr>
              <w:pStyle w:val="Tabletext-subanalysis"/>
            </w:pPr>
            <w:r w:rsidRPr="00C70209">
              <w:t>6/228 (2.6%)</w:t>
            </w:r>
          </w:p>
        </w:tc>
        <w:tc>
          <w:tcPr>
            <w:tcW w:w="517" w:type="pct"/>
            <w:shd w:val="clear" w:color="auto" w:fill="FFFFFF" w:themeFill="background1"/>
          </w:tcPr>
          <w:p w14:paraId="470D8376" w14:textId="7012E1A0" w:rsidR="00572407" w:rsidRPr="00C70209" w:rsidRDefault="00572407" w:rsidP="005B2300">
            <w:pPr>
              <w:pStyle w:val="Tabletext-evidencematrix"/>
            </w:pPr>
            <w:r w:rsidRPr="00C70209">
              <w:t>RR 6.24 [2.40, 16.24]</w:t>
            </w:r>
            <w:r w:rsidRPr="00C70209">
              <w:rPr>
                <w:vertAlign w:val="superscript"/>
              </w:rPr>
              <w:t>c</w:t>
            </w:r>
          </w:p>
        </w:tc>
        <w:tc>
          <w:tcPr>
            <w:tcW w:w="613" w:type="pct"/>
            <w:shd w:val="clear" w:color="auto" w:fill="BFBFBF" w:themeFill="background1" w:themeFillShade="BF"/>
          </w:tcPr>
          <w:p w14:paraId="36F36430" w14:textId="77777777" w:rsidR="00572407" w:rsidRPr="00C70209" w:rsidRDefault="00572407" w:rsidP="00A74D55">
            <w:pPr>
              <w:pStyle w:val="Tabletext-evidencematrix"/>
            </w:pPr>
            <w:r w:rsidRPr="00C70209">
              <w:rPr>
                <w:i/>
              </w:rPr>
              <w:t>Favours no transfusion</w:t>
            </w:r>
          </w:p>
          <w:p w14:paraId="6C791D9B" w14:textId="3E5A9A28" w:rsidR="00572407" w:rsidRPr="00C70209" w:rsidRDefault="001A475D" w:rsidP="00A74D55">
            <w:pPr>
              <w:pStyle w:val="Tabletext-evidencematrix"/>
            </w:pPr>
            <w:r w:rsidRPr="001A475D">
              <w:rPr>
                <w:i/>
              </w:rPr>
              <w:t>P &lt; </w:t>
            </w:r>
            <w:r w:rsidR="00572407" w:rsidRPr="00C70209">
              <w:t>0.001</w:t>
            </w:r>
          </w:p>
        </w:tc>
      </w:tr>
      <w:tr w:rsidR="00572407" w:rsidRPr="00C70209" w14:paraId="3922BA68" w14:textId="77777777" w:rsidTr="00A74D55">
        <w:tc>
          <w:tcPr>
            <w:tcW w:w="387" w:type="pct"/>
            <w:vMerge/>
            <w:shd w:val="clear" w:color="auto" w:fill="auto"/>
          </w:tcPr>
          <w:p w14:paraId="1FA7E8B9" w14:textId="77777777" w:rsidR="00572407" w:rsidRPr="00C70209" w:rsidRDefault="00572407" w:rsidP="005B2300">
            <w:pPr>
              <w:pStyle w:val="Tabletext-evidencematrix"/>
            </w:pPr>
          </w:p>
        </w:tc>
        <w:tc>
          <w:tcPr>
            <w:tcW w:w="434" w:type="pct"/>
            <w:vMerge/>
            <w:shd w:val="clear" w:color="auto" w:fill="auto"/>
          </w:tcPr>
          <w:p w14:paraId="0797C253" w14:textId="77777777" w:rsidR="00572407" w:rsidRPr="00C70209" w:rsidRDefault="00572407" w:rsidP="00E616E3">
            <w:pPr>
              <w:pStyle w:val="Tabletext-evidencematrix"/>
            </w:pPr>
          </w:p>
        </w:tc>
        <w:tc>
          <w:tcPr>
            <w:tcW w:w="587" w:type="pct"/>
            <w:vMerge/>
            <w:shd w:val="clear" w:color="auto" w:fill="auto"/>
          </w:tcPr>
          <w:p w14:paraId="640697B5" w14:textId="77777777" w:rsidR="00572407" w:rsidRPr="00C70209" w:rsidRDefault="00572407" w:rsidP="005B2300">
            <w:pPr>
              <w:pStyle w:val="Tabletext-evidencematrix"/>
            </w:pPr>
          </w:p>
        </w:tc>
        <w:tc>
          <w:tcPr>
            <w:tcW w:w="448" w:type="pct"/>
            <w:vMerge/>
            <w:shd w:val="clear" w:color="auto" w:fill="auto"/>
          </w:tcPr>
          <w:p w14:paraId="6BF6E560" w14:textId="77777777" w:rsidR="00572407" w:rsidRPr="00C70209" w:rsidRDefault="00572407" w:rsidP="00E616E3">
            <w:pPr>
              <w:pStyle w:val="Tabletext-evidencematrix"/>
            </w:pPr>
          </w:p>
        </w:tc>
        <w:tc>
          <w:tcPr>
            <w:tcW w:w="490" w:type="pct"/>
            <w:vMerge/>
            <w:shd w:val="clear" w:color="auto" w:fill="auto"/>
          </w:tcPr>
          <w:p w14:paraId="79CA7FEB" w14:textId="77777777" w:rsidR="00572407" w:rsidRPr="00C70209" w:rsidRDefault="00572407" w:rsidP="005B2300">
            <w:pPr>
              <w:pStyle w:val="Tabletext-evidencematrix"/>
            </w:pPr>
          </w:p>
        </w:tc>
        <w:tc>
          <w:tcPr>
            <w:tcW w:w="490" w:type="pct"/>
            <w:vMerge/>
            <w:shd w:val="clear" w:color="auto" w:fill="auto"/>
          </w:tcPr>
          <w:p w14:paraId="689A57B9" w14:textId="77777777" w:rsidR="00572407" w:rsidRPr="00C70209" w:rsidRDefault="00572407" w:rsidP="005B2300">
            <w:pPr>
              <w:pStyle w:val="Tabletext-evidencematrix"/>
            </w:pPr>
          </w:p>
        </w:tc>
        <w:tc>
          <w:tcPr>
            <w:tcW w:w="1034" w:type="pct"/>
            <w:gridSpan w:val="4"/>
            <w:shd w:val="clear" w:color="auto" w:fill="auto"/>
          </w:tcPr>
          <w:p w14:paraId="00205952" w14:textId="0A6C5D65" w:rsidR="00572407" w:rsidRPr="00C70209" w:rsidRDefault="00572407" w:rsidP="00A74D55">
            <w:pPr>
              <w:pStyle w:val="Tabletext-subanalysis"/>
            </w:pPr>
            <w:r w:rsidRPr="00C70209">
              <w:t>Logistic regression adjusted for PIM probability of death, mean TISS-28 score during the first 48 hours of PICU admission, post</w:t>
            </w:r>
            <w:r w:rsidR="00BB008C" w:rsidRPr="00C70209">
              <w:t>operative</w:t>
            </w:r>
            <w:r w:rsidRPr="00C70209">
              <w:t xml:space="preserve"> admission, presence of sepsis and/or malignancy, and pre</w:t>
            </w:r>
            <w:r w:rsidR="00BB008C" w:rsidRPr="00C70209">
              <w:t>transfusion</w:t>
            </w:r>
            <w:r w:rsidRPr="00C70209">
              <w:t xml:space="preserve"> haemoglobin concentration</w:t>
            </w:r>
          </w:p>
        </w:tc>
        <w:tc>
          <w:tcPr>
            <w:tcW w:w="517" w:type="pct"/>
            <w:shd w:val="clear" w:color="auto" w:fill="FFFFFF" w:themeFill="background1"/>
          </w:tcPr>
          <w:p w14:paraId="740F5AA7" w14:textId="461E429C" w:rsidR="00572407" w:rsidRPr="00C70209" w:rsidRDefault="00572407" w:rsidP="00A74D55">
            <w:pPr>
              <w:pStyle w:val="Tabletext-evidencematrix"/>
            </w:pPr>
            <w:r w:rsidRPr="00C70209">
              <w:t>OR 9.951 [1.283, 77.157]</w:t>
            </w:r>
          </w:p>
        </w:tc>
        <w:tc>
          <w:tcPr>
            <w:tcW w:w="613" w:type="pct"/>
            <w:shd w:val="clear" w:color="auto" w:fill="BFBFBF" w:themeFill="background1" w:themeFillShade="BF"/>
          </w:tcPr>
          <w:p w14:paraId="5686FB4C" w14:textId="77777777" w:rsidR="00572407" w:rsidRPr="00C70209" w:rsidRDefault="00572407" w:rsidP="00A74D55">
            <w:pPr>
              <w:pStyle w:val="Tabletext-evidencematrix"/>
            </w:pPr>
            <w:r w:rsidRPr="00C70209">
              <w:rPr>
                <w:i/>
              </w:rPr>
              <w:t>Favours no transfusion</w:t>
            </w:r>
          </w:p>
          <w:p w14:paraId="0C15BDE5" w14:textId="4C335D41" w:rsidR="00572407" w:rsidRPr="00C70209" w:rsidRDefault="001A475D" w:rsidP="00A74D55">
            <w:pPr>
              <w:pStyle w:val="Tabletext-evidencematrix"/>
              <w:rPr>
                <w:i/>
              </w:rPr>
            </w:pPr>
            <w:r w:rsidRPr="001A475D">
              <w:rPr>
                <w:i/>
              </w:rPr>
              <w:t>P = </w:t>
            </w:r>
            <w:r w:rsidR="00572407" w:rsidRPr="00C70209">
              <w:t>0.028</w:t>
            </w:r>
          </w:p>
        </w:tc>
      </w:tr>
      <w:tr w:rsidR="00572407" w:rsidRPr="00C70209" w14:paraId="7C3F5BF2" w14:textId="77777777" w:rsidTr="00A74D55">
        <w:tc>
          <w:tcPr>
            <w:tcW w:w="387" w:type="pct"/>
            <w:vMerge/>
            <w:shd w:val="clear" w:color="auto" w:fill="auto"/>
          </w:tcPr>
          <w:p w14:paraId="040B6D2D" w14:textId="77777777" w:rsidR="00572407" w:rsidRPr="00C70209" w:rsidRDefault="00572407" w:rsidP="005B2300">
            <w:pPr>
              <w:pStyle w:val="Tabletext-evidencematrix"/>
            </w:pPr>
          </w:p>
        </w:tc>
        <w:tc>
          <w:tcPr>
            <w:tcW w:w="434" w:type="pct"/>
            <w:vMerge/>
            <w:shd w:val="clear" w:color="auto" w:fill="auto"/>
          </w:tcPr>
          <w:p w14:paraId="4568032E" w14:textId="77777777" w:rsidR="00572407" w:rsidRPr="00C70209" w:rsidRDefault="00572407" w:rsidP="00E616E3">
            <w:pPr>
              <w:pStyle w:val="Tabletext-evidencematrix"/>
            </w:pPr>
          </w:p>
        </w:tc>
        <w:tc>
          <w:tcPr>
            <w:tcW w:w="587" w:type="pct"/>
            <w:vMerge/>
            <w:shd w:val="clear" w:color="auto" w:fill="auto"/>
          </w:tcPr>
          <w:p w14:paraId="424EDF84" w14:textId="77777777" w:rsidR="00572407" w:rsidRPr="00C70209" w:rsidRDefault="00572407" w:rsidP="005B2300">
            <w:pPr>
              <w:pStyle w:val="Tabletext-evidencematrix"/>
            </w:pPr>
          </w:p>
        </w:tc>
        <w:tc>
          <w:tcPr>
            <w:tcW w:w="448" w:type="pct"/>
            <w:vMerge/>
            <w:shd w:val="clear" w:color="auto" w:fill="auto"/>
          </w:tcPr>
          <w:p w14:paraId="66E1A2B1" w14:textId="77777777" w:rsidR="00572407" w:rsidRPr="00C70209" w:rsidRDefault="00572407" w:rsidP="00E616E3">
            <w:pPr>
              <w:pStyle w:val="Tabletext-evidencematrix"/>
            </w:pPr>
          </w:p>
        </w:tc>
        <w:tc>
          <w:tcPr>
            <w:tcW w:w="490" w:type="pct"/>
            <w:vMerge/>
            <w:shd w:val="clear" w:color="auto" w:fill="auto"/>
          </w:tcPr>
          <w:p w14:paraId="792B5509" w14:textId="77777777" w:rsidR="00572407" w:rsidRPr="00C70209" w:rsidRDefault="00572407" w:rsidP="005B2300">
            <w:pPr>
              <w:pStyle w:val="Tabletext-evidencematrix"/>
            </w:pPr>
          </w:p>
        </w:tc>
        <w:tc>
          <w:tcPr>
            <w:tcW w:w="490" w:type="pct"/>
            <w:vMerge/>
            <w:shd w:val="clear" w:color="auto" w:fill="auto"/>
          </w:tcPr>
          <w:p w14:paraId="0E6A3A53" w14:textId="77777777" w:rsidR="00572407" w:rsidRPr="00C70209" w:rsidRDefault="00572407" w:rsidP="005B2300">
            <w:pPr>
              <w:pStyle w:val="Tabletext-evidencematrix"/>
            </w:pPr>
          </w:p>
        </w:tc>
        <w:tc>
          <w:tcPr>
            <w:tcW w:w="1034" w:type="pct"/>
            <w:gridSpan w:val="4"/>
            <w:shd w:val="clear" w:color="auto" w:fill="auto"/>
          </w:tcPr>
          <w:p w14:paraId="1C4C45F7" w14:textId="6D996DCF" w:rsidR="00572407" w:rsidRPr="00C70209" w:rsidRDefault="00572407" w:rsidP="00A74D55">
            <w:pPr>
              <w:pStyle w:val="Tabletext-subanalysis"/>
            </w:pPr>
            <w:r w:rsidRPr="00C70209">
              <w:t>Bivariate analysis adjusted for PIM probablay of death</w:t>
            </w:r>
          </w:p>
        </w:tc>
        <w:tc>
          <w:tcPr>
            <w:tcW w:w="517" w:type="pct"/>
            <w:shd w:val="clear" w:color="auto" w:fill="FFFFFF" w:themeFill="background1"/>
          </w:tcPr>
          <w:p w14:paraId="3524D6F8" w14:textId="22543BE5" w:rsidR="00572407" w:rsidRPr="00C70209" w:rsidRDefault="00572407" w:rsidP="00572407">
            <w:pPr>
              <w:pStyle w:val="Tabletext-subanalysis"/>
            </w:pPr>
            <w:r w:rsidRPr="00C70209">
              <w:t>OR 5.730 [1.89, 17.31]</w:t>
            </w:r>
          </w:p>
        </w:tc>
        <w:tc>
          <w:tcPr>
            <w:tcW w:w="613" w:type="pct"/>
            <w:shd w:val="clear" w:color="auto" w:fill="BFBFBF" w:themeFill="background1" w:themeFillShade="BF"/>
          </w:tcPr>
          <w:p w14:paraId="476077AC" w14:textId="40B9B88F" w:rsidR="00572407" w:rsidRPr="00C70209" w:rsidRDefault="00572407" w:rsidP="00572407">
            <w:pPr>
              <w:pStyle w:val="Tabletext-subanalysis"/>
              <w:rPr>
                <w:i/>
              </w:rPr>
            </w:pPr>
            <w:r w:rsidRPr="00C70209">
              <w:rPr>
                <w:i/>
              </w:rPr>
              <w:t>Favours no transfusion</w:t>
            </w:r>
          </w:p>
          <w:p w14:paraId="6157B172" w14:textId="71E4DADA" w:rsidR="00572407" w:rsidRPr="00C70209" w:rsidRDefault="001A475D" w:rsidP="00572407">
            <w:pPr>
              <w:pStyle w:val="Tabletext-subanalysis"/>
              <w:rPr>
                <w:i/>
              </w:rPr>
            </w:pPr>
            <w:r w:rsidRPr="001A475D">
              <w:rPr>
                <w:i/>
              </w:rPr>
              <w:t>P = </w:t>
            </w:r>
            <w:r w:rsidR="00572407" w:rsidRPr="00C70209">
              <w:t>0.002</w:t>
            </w:r>
          </w:p>
        </w:tc>
      </w:tr>
      <w:tr w:rsidR="00572407" w:rsidRPr="00C70209" w14:paraId="54B5FB61" w14:textId="77777777" w:rsidTr="00A74D55">
        <w:tc>
          <w:tcPr>
            <w:tcW w:w="387" w:type="pct"/>
            <w:vMerge/>
            <w:shd w:val="clear" w:color="auto" w:fill="auto"/>
          </w:tcPr>
          <w:p w14:paraId="68A2DBA8" w14:textId="77777777" w:rsidR="00572407" w:rsidRPr="00C70209" w:rsidRDefault="00572407" w:rsidP="005B2300">
            <w:pPr>
              <w:pStyle w:val="Tabletext-evidencematrix"/>
            </w:pPr>
          </w:p>
        </w:tc>
        <w:tc>
          <w:tcPr>
            <w:tcW w:w="434" w:type="pct"/>
            <w:vMerge/>
            <w:shd w:val="clear" w:color="auto" w:fill="auto"/>
          </w:tcPr>
          <w:p w14:paraId="4AD198F1" w14:textId="77777777" w:rsidR="00572407" w:rsidRPr="00C70209" w:rsidRDefault="00572407" w:rsidP="00E616E3">
            <w:pPr>
              <w:pStyle w:val="Tabletext-evidencematrix"/>
            </w:pPr>
          </w:p>
        </w:tc>
        <w:tc>
          <w:tcPr>
            <w:tcW w:w="587" w:type="pct"/>
            <w:vMerge/>
            <w:shd w:val="clear" w:color="auto" w:fill="auto"/>
          </w:tcPr>
          <w:p w14:paraId="65E53861" w14:textId="77777777" w:rsidR="00572407" w:rsidRPr="00C70209" w:rsidRDefault="00572407" w:rsidP="005B2300">
            <w:pPr>
              <w:pStyle w:val="Tabletext-evidencematrix"/>
            </w:pPr>
          </w:p>
        </w:tc>
        <w:tc>
          <w:tcPr>
            <w:tcW w:w="448" w:type="pct"/>
            <w:vMerge/>
            <w:shd w:val="clear" w:color="auto" w:fill="auto"/>
          </w:tcPr>
          <w:p w14:paraId="25B0D17C" w14:textId="77777777" w:rsidR="00572407" w:rsidRPr="00C70209" w:rsidRDefault="00572407" w:rsidP="00E616E3">
            <w:pPr>
              <w:pStyle w:val="Tabletext-evidencematrix"/>
            </w:pPr>
          </w:p>
        </w:tc>
        <w:tc>
          <w:tcPr>
            <w:tcW w:w="490" w:type="pct"/>
            <w:vMerge/>
            <w:shd w:val="clear" w:color="auto" w:fill="auto"/>
          </w:tcPr>
          <w:p w14:paraId="0B613946" w14:textId="77777777" w:rsidR="00572407" w:rsidRPr="00C70209" w:rsidRDefault="00572407" w:rsidP="005B2300">
            <w:pPr>
              <w:pStyle w:val="Tabletext-evidencematrix"/>
            </w:pPr>
          </w:p>
        </w:tc>
        <w:tc>
          <w:tcPr>
            <w:tcW w:w="490" w:type="pct"/>
            <w:vMerge/>
            <w:shd w:val="clear" w:color="auto" w:fill="auto"/>
          </w:tcPr>
          <w:p w14:paraId="2BDEE0E3" w14:textId="77777777" w:rsidR="00572407" w:rsidRPr="00C70209" w:rsidRDefault="00572407" w:rsidP="005B2300">
            <w:pPr>
              <w:pStyle w:val="Tabletext-evidencematrix"/>
            </w:pPr>
          </w:p>
        </w:tc>
        <w:tc>
          <w:tcPr>
            <w:tcW w:w="1034" w:type="pct"/>
            <w:gridSpan w:val="4"/>
            <w:shd w:val="clear" w:color="auto" w:fill="auto"/>
          </w:tcPr>
          <w:p w14:paraId="20662F9F" w14:textId="12AA9ADE" w:rsidR="00572407" w:rsidRPr="00C70209" w:rsidRDefault="00572407" w:rsidP="00A74D55">
            <w:pPr>
              <w:pStyle w:val="Tabletext-subanalysis"/>
            </w:pPr>
            <w:r w:rsidRPr="00C70209">
              <w:t>Bivariate analysis adjusted for TISS-28 during first 48h of PICU stay)</w:t>
            </w:r>
          </w:p>
        </w:tc>
        <w:tc>
          <w:tcPr>
            <w:tcW w:w="517" w:type="pct"/>
            <w:shd w:val="clear" w:color="auto" w:fill="FFFFFF" w:themeFill="background1"/>
          </w:tcPr>
          <w:p w14:paraId="0B3DA15C" w14:textId="654C4F81" w:rsidR="00572407" w:rsidRPr="00C70209" w:rsidRDefault="00572407" w:rsidP="00572407">
            <w:pPr>
              <w:pStyle w:val="Tabletext-subanalysis"/>
            </w:pPr>
            <w:r w:rsidRPr="00C70209">
              <w:t>OR 4.699 [1.14, 19.30]</w:t>
            </w:r>
          </w:p>
        </w:tc>
        <w:tc>
          <w:tcPr>
            <w:tcW w:w="613" w:type="pct"/>
            <w:shd w:val="clear" w:color="auto" w:fill="BFBFBF" w:themeFill="background1" w:themeFillShade="BF"/>
          </w:tcPr>
          <w:p w14:paraId="65238CC0" w14:textId="2FEA100E" w:rsidR="00572407" w:rsidRPr="00C70209" w:rsidRDefault="00572407" w:rsidP="00572407">
            <w:pPr>
              <w:pStyle w:val="Tabletext-subanalysis"/>
              <w:rPr>
                <w:i/>
              </w:rPr>
            </w:pPr>
            <w:r w:rsidRPr="00C70209">
              <w:rPr>
                <w:i/>
              </w:rPr>
              <w:t>Favours no transfusion</w:t>
            </w:r>
          </w:p>
          <w:p w14:paraId="5663FB8C" w14:textId="456F3500" w:rsidR="00572407" w:rsidRPr="00C70209" w:rsidRDefault="001A475D" w:rsidP="00572407">
            <w:pPr>
              <w:pStyle w:val="Tabletext-subanalysis"/>
              <w:rPr>
                <w:i/>
              </w:rPr>
            </w:pPr>
            <w:r w:rsidRPr="001A475D">
              <w:rPr>
                <w:i/>
              </w:rPr>
              <w:t>P = </w:t>
            </w:r>
            <w:r w:rsidR="00572407" w:rsidRPr="00C70209">
              <w:t>0.032</w:t>
            </w:r>
          </w:p>
        </w:tc>
      </w:tr>
      <w:tr w:rsidR="00572407" w:rsidRPr="00C70209" w14:paraId="22822657" w14:textId="77777777" w:rsidTr="00A74D55">
        <w:tc>
          <w:tcPr>
            <w:tcW w:w="387" w:type="pct"/>
            <w:vMerge/>
            <w:shd w:val="clear" w:color="auto" w:fill="auto"/>
          </w:tcPr>
          <w:p w14:paraId="065B14A4" w14:textId="77777777" w:rsidR="00572407" w:rsidRPr="00C70209" w:rsidRDefault="00572407" w:rsidP="005B2300">
            <w:pPr>
              <w:pStyle w:val="Tabletext-evidencematrix"/>
            </w:pPr>
          </w:p>
        </w:tc>
        <w:tc>
          <w:tcPr>
            <w:tcW w:w="434" w:type="pct"/>
            <w:vMerge/>
            <w:shd w:val="clear" w:color="auto" w:fill="auto"/>
          </w:tcPr>
          <w:p w14:paraId="6F33874E" w14:textId="77777777" w:rsidR="00572407" w:rsidRPr="00C70209" w:rsidRDefault="00572407" w:rsidP="00E616E3">
            <w:pPr>
              <w:pStyle w:val="Tabletext-evidencematrix"/>
            </w:pPr>
          </w:p>
        </w:tc>
        <w:tc>
          <w:tcPr>
            <w:tcW w:w="587" w:type="pct"/>
            <w:vMerge/>
            <w:shd w:val="clear" w:color="auto" w:fill="auto"/>
          </w:tcPr>
          <w:p w14:paraId="26DAB03A" w14:textId="77777777" w:rsidR="00572407" w:rsidRPr="00C70209" w:rsidRDefault="00572407" w:rsidP="005B2300">
            <w:pPr>
              <w:pStyle w:val="Tabletext-evidencematrix"/>
            </w:pPr>
          </w:p>
        </w:tc>
        <w:tc>
          <w:tcPr>
            <w:tcW w:w="448" w:type="pct"/>
            <w:vMerge/>
            <w:shd w:val="clear" w:color="auto" w:fill="auto"/>
          </w:tcPr>
          <w:p w14:paraId="2EA76256" w14:textId="77777777" w:rsidR="00572407" w:rsidRPr="00C70209" w:rsidRDefault="00572407" w:rsidP="00E616E3">
            <w:pPr>
              <w:pStyle w:val="Tabletext-evidencematrix"/>
            </w:pPr>
          </w:p>
        </w:tc>
        <w:tc>
          <w:tcPr>
            <w:tcW w:w="490" w:type="pct"/>
            <w:vMerge/>
            <w:shd w:val="clear" w:color="auto" w:fill="auto"/>
          </w:tcPr>
          <w:p w14:paraId="667438BC" w14:textId="77777777" w:rsidR="00572407" w:rsidRPr="00C70209" w:rsidRDefault="00572407" w:rsidP="005B2300">
            <w:pPr>
              <w:pStyle w:val="Tabletext-evidencematrix"/>
            </w:pPr>
          </w:p>
        </w:tc>
        <w:tc>
          <w:tcPr>
            <w:tcW w:w="490" w:type="pct"/>
            <w:vMerge/>
            <w:shd w:val="clear" w:color="auto" w:fill="auto"/>
          </w:tcPr>
          <w:p w14:paraId="13B166AE" w14:textId="77777777" w:rsidR="00572407" w:rsidRPr="00C70209" w:rsidRDefault="00572407" w:rsidP="005B2300">
            <w:pPr>
              <w:pStyle w:val="Tabletext-evidencematrix"/>
            </w:pPr>
          </w:p>
        </w:tc>
        <w:tc>
          <w:tcPr>
            <w:tcW w:w="1034" w:type="pct"/>
            <w:gridSpan w:val="4"/>
            <w:shd w:val="clear" w:color="auto" w:fill="auto"/>
          </w:tcPr>
          <w:p w14:paraId="17BCE7A5" w14:textId="61C310F3" w:rsidR="00572407" w:rsidRPr="00C70209" w:rsidRDefault="00572407" w:rsidP="00A74D55">
            <w:pPr>
              <w:pStyle w:val="Tabletext-subanalysis"/>
            </w:pPr>
            <w:r w:rsidRPr="00C70209">
              <w:t>Bivariate analysis adjusted for sepsis and/or malignancy</w:t>
            </w:r>
          </w:p>
        </w:tc>
        <w:tc>
          <w:tcPr>
            <w:tcW w:w="517" w:type="pct"/>
            <w:shd w:val="clear" w:color="auto" w:fill="FFFFFF" w:themeFill="background1"/>
          </w:tcPr>
          <w:p w14:paraId="450F74E4" w14:textId="157A41D6" w:rsidR="00572407" w:rsidRPr="00C70209" w:rsidRDefault="00572407" w:rsidP="00572407">
            <w:pPr>
              <w:pStyle w:val="Tabletext-subanalysis"/>
            </w:pPr>
            <w:r w:rsidRPr="00C70209">
              <w:t>OR 7.157 [2.49, 20.60]</w:t>
            </w:r>
          </w:p>
        </w:tc>
        <w:tc>
          <w:tcPr>
            <w:tcW w:w="613" w:type="pct"/>
            <w:shd w:val="clear" w:color="auto" w:fill="BFBFBF" w:themeFill="background1" w:themeFillShade="BF"/>
          </w:tcPr>
          <w:p w14:paraId="2B19E3FE" w14:textId="2579DFF7" w:rsidR="00572407" w:rsidRPr="00C70209" w:rsidRDefault="00572407" w:rsidP="00572407">
            <w:pPr>
              <w:pStyle w:val="Tabletext-subanalysis"/>
              <w:rPr>
                <w:i/>
              </w:rPr>
            </w:pPr>
            <w:r w:rsidRPr="00C70209">
              <w:rPr>
                <w:i/>
              </w:rPr>
              <w:t>Favours no transfusion</w:t>
            </w:r>
          </w:p>
          <w:p w14:paraId="7D042165" w14:textId="7A34C310" w:rsidR="00572407" w:rsidRPr="00C70209" w:rsidRDefault="001A475D" w:rsidP="00572407">
            <w:pPr>
              <w:pStyle w:val="Tabletext-subanalysis"/>
              <w:rPr>
                <w:i/>
              </w:rPr>
            </w:pPr>
            <w:r w:rsidRPr="001A475D">
              <w:rPr>
                <w:i/>
              </w:rPr>
              <w:t>P &lt; </w:t>
            </w:r>
            <w:r w:rsidR="00572407" w:rsidRPr="00C70209">
              <w:t>0.001</w:t>
            </w:r>
          </w:p>
        </w:tc>
      </w:tr>
      <w:tr w:rsidR="00572407" w:rsidRPr="00C70209" w14:paraId="0DAEC0F6" w14:textId="77777777" w:rsidTr="00A74D55">
        <w:tc>
          <w:tcPr>
            <w:tcW w:w="387" w:type="pct"/>
            <w:vMerge/>
            <w:shd w:val="clear" w:color="auto" w:fill="auto"/>
          </w:tcPr>
          <w:p w14:paraId="18197CFF" w14:textId="77777777" w:rsidR="00572407" w:rsidRPr="00C70209" w:rsidRDefault="00572407" w:rsidP="005B2300">
            <w:pPr>
              <w:pStyle w:val="Tabletext-evidencematrix"/>
            </w:pPr>
          </w:p>
        </w:tc>
        <w:tc>
          <w:tcPr>
            <w:tcW w:w="434" w:type="pct"/>
            <w:vMerge/>
            <w:shd w:val="clear" w:color="auto" w:fill="auto"/>
          </w:tcPr>
          <w:p w14:paraId="24DD0E77" w14:textId="77777777" w:rsidR="00572407" w:rsidRPr="00C70209" w:rsidRDefault="00572407" w:rsidP="00E616E3">
            <w:pPr>
              <w:pStyle w:val="Tabletext-evidencematrix"/>
            </w:pPr>
          </w:p>
        </w:tc>
        <w:tc>
          <w:tcPr>
            <w:tcW w:w="587" w:type="pct"/>
            <w:vMerge/>
            <w:shd w:val="clear" w:color="auto" w:fill="auto"/>
          </w:tcPr>
          <w:p w14:paraId="4F80BE2D" w14:textId="77777777" w:rsidR="00572407" w:rsidRPr="00C70209" w:rsidRDefault="00572407" w:rsidP="005B2300">
            <w:pPr>
              <w:pStyle w:val="Tabletext-evidencematrix"/>
            </w:pPr>
          </w:p>
        </w:tc>
        <w:tc>
          <w:tcPr>
            <w:tcW w:w="448" w:type="pct"/>
            <w:vMerge/>
            <w:shd w:val="clear" w:color="auto" w:fill="auto"/>
          </w:tcPr>
          <w:p w14:paraId="190CA11D" w14:textId="77777777" w:rsidR="00572407" w:rsidRPr="00C70209" w:rsidRDefault="00572407" w:rsidP="00E616E3">
            <w:pPr>
              <w:pStyle w:val="Tabletext-evidencematrix"/>
            </w:pPr>
          </w:p>
        </w:tc>
        <w:tc>
          <w:tcPr>
            <w:tcW w:w="490" w:type="pct"/>
            <w:vMerge/>
            <w:shd w:val="clear" w:color="auto" w:fill="auto"/>
          </w:tcPr>
          <w:p w14:paraId="148D8412" w14:textId="77777777" w:rsidR="00572407" w:rsidRPr="00C70209" w:rsidRDefault="00572407" w:rsidP="005B2300">
            <w:pPr>
              <w:pStyle w:val="Tabletext-evidencematrix"/>
            </w:pPr>
          </w:p>
        </w:tc>
        <w:tc>
          <w:tcPr>
            <w:tcW w:w="490" w:type="pct"/>
            <w:vMerge/>
            <w:shd w:val="clear" w:color="auto" w:fill="auto"/>
          </w:tcPr>
          <w:p w14:paraId="1410524D" w14:textId="77777777" w:rsidR="00572407" w:rsidRPr="00C70209" w:rsidRDefault="00572407" w:rsidP="005B2300">
            <w:pPr>
              <w:pStyle w:val="Tabletext-evidencematrix"/>
            </w:pPr>
          </w:p>
        </w:tc>
        <w:tc>
          <w:tcPr>
            <w:tcW w:w="1034" w:type="pct"/>
            <w:gridSpan w:val="4"/>
            <w:shd w:val="clear" w:color="auto" w:fill="auto"/>
          </w:tcPr>
          <w:p w14:paraId="51320A72" w14:textId="634DF434" w:rsidR="00572407" w:rsidRPr="00C70209" w:rsidRDefault="00572407" w:rsidP="00A74D55">
            <w:pPr>
              <w:pStyle w:val="Tabletext-subanalysis"/>
            </w:pPr>
            <w:r w:rsidRPr="00C70209">
              <w:t>Bivariate analysis adjusted for post</w:t>
            </w:r>
            <w:r w:rsidR="00BB008C" w:rsidRPr="00C70209">
              <w:t>operative</w:t>
            </w:r>
            <w:r w:rsidRPr="00C70209">
              <w:t xml:space="preserve"> admission</w:t>
            </w:r>
          </w:p>
        </w:tc>
        <w:tc>
          <w:tcPr>
            <w:tcW w:w="517" w:type="pct"/>
            <w:shd w:val="clear" w:color="auto" w:fill="FFFFFF" w:themeFill="background1"/>
          </w:tcPr>
          <w:p w14:paraId="07C79348" w14:textId="11134A55" w:rsidR="00572407" w:rsidRPr="00C70209" w:rsidRDefault="00572407" w:rsidP="00572407">
            <w:pPr>
              <w:pStyle w:val="Tabletext-subanalysis"/>
            </w:pPr>
            <w:r w:rsidRPr="00C70209">
              <w:t>OR 7.065 [2.50, 20.00]</w:t>
            </w:r>
          </w:p>
        </w:tc>
        <w:tc>
          <w:tcPr>
            <w:tcW w:w="613" w:type="pct"/>
            <w:shd w:val="clear" w:color="auto" w:fill="BFBFBF" w:themeFill="background1" w:themeFillShade="BF"/>
          </w:tcPr>
          <w:p w14:paraId="5E35DD50" w14:textId="4F91DD20" w:rsidR="00572407" w:rsidRPr="00C70209" w:rsidRDefault="00572407" w:rsidP="00572407">
            <w:pPr>
              <w:pStyle w:val="Tabletext-subanalysis"/>
              <w:rPr>
                <w:i/>
              </w:rPr>
            </w:pPr>
            <w:r w:rsidRPr="00C70209">
              <w:rPr>
                <w:i/>
              </w:rPr>
              <w:t>Favours no transfusion</w:t>
            </w:r>
          </w:p>
          <w:p w14:paraId="0E69D8CC" w14:textId="1B4AA9EE" w:rsidR="00572407" w:rsidRPr="00C70209" w:rsidRDefault="001A475D" w:rsidP="00572407">
            <w:pPr>
              <w:pStyle w:val="Tabletext-subanalysis"/>
              <w:rPr>
                <w:i/>
              </w:rPr>
            </w:pPr>
            <w:r w:rsidRPr="001A475D">
              <w:rPr>
                <w:i/>
              </w:rPr>
              <w:t>P &lt; </w:t>
            </w:r>
            <w:r w:rsidR="00572407" w:rsidRPr="00C70209">
              <w:t>0.001</w:t>
            </w:r>
          </w:p>
        </w:tc>
      </w:tr>
      <w:tr w:rsidR="00572407" w:rsidRPr="00C70209" w14:paraId="12E0A082" w14:textId="77777777" w:rsidTr="00A74D55">
        <w:tc>
          <w:tcPr>
            <w:tcW w:w="387" w:type="pct"/>
            <w:vMerge/>
            <w:shd w:val="clear" w:color="auto" w:fill="auto"/>
          </w:tcPr>
          <w:p w14:paraId="3C3B3F7D" w14:textId="77777777" w:rsidR="00572407" w:rsidRPr="00C70209" w:rsidRDefault="00572407" w:rsidP="005B2300">
            <w:pPr>
              <w:pStyle w:val="Tabletext-evidencematrix"/>
            </w:pPr>
          </w:p>
        </w:tc>
        <w:tc>
          <w:tcPr>
            <w:tcW w:w="434" w:type="pct"/>
            <w:vMerge/>
            <w:shd w:val="clear" w:color="auto" w:fill="auto"/>
          </w:tcPr>
          <w:p w14:paraId="47FF812A" w14:textId="77777777" w:rsidR="00572407" w:rsidRPr="00C70209" w:rsidRDefault="00572407" w:rsidP="00E616E3">
            <w:pPr>
              <w:pStyle w:val="Tabletext-evidencematrix"/>
            </w:pPr>
          </w:p>
        </w:tc>
        <w:tc>
          <w:tcPr>
            <w:tcW w:w="587" w:type="pct"/>
            <w:vMerge/>
            <w:shd w:val="clear" w:color="auto" w:fill="auto"/>
          </w:tcPr>
          <w:p w14:paraId="300B1189" w14:textId="77777777" w:rsidR="00572407" w:rsidRPr="00C70209" w:rsidRDefault="00572407" w:rsidP="005B2300">
            <w:pPr>
              <w:pStyle w:val="Tabletext-evidencematrix"/>
            </w:pPr>
          </w:p>
        </w:tc>
        <w:tc>
          <w:tcPr>
            <w:tcW w:w="448" w:type="pct"/>
            <w:vMerge/>
            <w:shd w:val="clear" w:color="auto" w:fill="auto"/>
          </w:tcPr>
          <w:p w14:paraId="33AC701D" w14:textId="77777777" w:rsidR="00572407" w:rsidRPr="00C70209" w:rsidRDefault="00572407" w:rsidP="00E616E3">
            <w:pPr>
              <w:pStyle w:val="Tabletext-evidencematrix"/>
            </w:pPr>
          </w:p>
        </w:tc>
        <w:tc>
          <w:tcPr>
            <w:tcW w:w="490" w:type="pct"/>
            <w:vMerge/>
            <w:shd w:val="clear" w:color="auto" w:fill="auto"/>
          </w:tcPr>
          <w:p w14:paraId="7955DCFA" w14:textId="77777777" w:rsidR="00572407" w:rsidRPr="00C70209" w:rsidRDefault="00572407" w:rsidP="005B2300">
            <w:pPr>
              <w:pStyle w:val="Tabletext-evidencematrix"/>
            </w:pPr>
          </w:p>
        </w:tc>
        <w:tc>
          <w:tcPr>
            <w:tcW w:w="490" w:type="pct"/>
            <w:vMerge/>
            <w:shd w:val="clear" w:color="auto" w:fill="auto"/>
          </w:tcPr>
          <w:p w14:paraId="6E0B57DB" w14:textId="77777777" w:rsidR="00572407" w:rsidRPr="00C70209" w:rsidRDefault="00572407" w:rsidP="005B2300">
            <w:pPr>
              <w:pStyle w:val="Tabletext-evidencematrix"/>
            </w:pPr>
          </w:p>
        </w:tc>
        <w:tc>
          <w:tcPr>
            <w:tcW w:w="1034" w:type="pct"/>
            <w:gridSpan w:val="4"/>
            <w:shd w:val="clear" w:color="auto" w:fill="auto"/>
          </w:tcPr>
          <w:p w14:paraId="4436621F" w14:textId="193746ED" w:rsidR="00572407" w:rsidRPr="00C70209" w:rsidRDefault="00572407" w:rsidP="00A74D55">
            <w:pPr>
              <w:pStyle w:val="Tabletext-subanalysis"/>
            </w:pPr>
            <w:r w:rsidRPr="00C70209">
              <w:t>Bivariate analysis adjusted for pre</w:t>
            </w:r>
            <w:r w:rsidR="00BB008C" w:rsidRPr="00C70209">
              <w:t>transfusion</w:t>
            </w:r>
            <w:r w:rsidRPr="00C70209">
              <w:t xml:space="preserve"> Hb</w:t>
            </w:r>
            <w:r w:rsidR="0053560B" w:rsidRPr="00C70209">
              <w:t xml:space="preserve"> (N=261)</w:t>
            </w:r>
          </w:p>
        </w:tc>
        <w:tc>
          <w:tcPr>
            <w:tcW w:w="517" w:type="pct"/>
            <w:shd w:val="clear" w:color="auto" w:fill="FFFFFF" w:themeFill="background1"/>
          </w:tcPr>
          <w:p w14:paraId="755F18F3" w14:textId="3C07DF55" w:rsidR="00572407" w:rsidRPr="00C70209" w:rsidRDefault="00572407" w:rsidP="00572407">
            <w:pPr>
              <w:pStyle w:val="Tabletext-subanalysis"/>
            </w:pPr>
            <w:r w:rsidRPr="00C70209">
              <w:t>OR 9.309 [2.37, 36.59]</w:t>
            </w:r>
          </w:p>
        </w:tc>
        <w:tc>
          <w:tcPr>
            <w:tcW w:w="613" w:type="pct"/>
            <w:shd w:val="clear" w:color="auto" w:fill="BFBFBF" w:themeFill="background1" w:themeFillShade="BF"/>
          </w:tcPr>
          <w:p w14:paraId="654320A1" w14:textId="77777777" w:rsidR="00572407" w:rsidRPr="00C70209" w:rsidRDefault="00572407" w:rsidP="00572407">
            <w:pPr>
              <w:pStyle w:val="Tabletext-subanalysis"/>
              <w:rPr>
                <w:i/>
              </w:rPr>
            </w:pPr>
            <w:r w:rsidRPr="00C70209">
              <w:rPr>
                <w:i/>
              </w:rPr>
              <w:t>Favours no transfusion</w:t>
            </w:r>
          </w:p>
          <w:p w14:paraId="5C4D0C60" w14:textId="0006C137" w:rsidR="00572407" w:rsidRPr="00C70209" w:rsidRDefault="001A475D" w:rsidP="00572407">
            <w:pPr>
              <w:pStyle w:val="Tabletext-subanalysis"/>
              <w:rPr>
                <w:i/>
              </w:rPr>
            </w:pPr>
            <w:r w:rsidRPr="001A475D">
              <w:rPr>
                <w:i/>
              </w:rPr>
              <w:t>P = </w:t>
            </w:r>
            <w:r w:rsidR="00572407" w:rsidRPr="00C70209">
              <w:t>0.001</w:t>
            </w:r>
          </w:p>
        </w:tc>
      </w:tr>
      <w:tr w:rsidR="00572407" w:rsidRPr="00C70209" w14:paraId="67BBDD29" w14:textId="77777777" w:rsidTr="00572407">
        <w:tc>
          <w:tcPr>
            <w:tcW w:w="387" w:type="pct"/>
            <w:vMerge/>
            <w:shd w:val="clear" w:color="auto" w:fill="auto"/>
          </w:tcPr>
          <w:p w14:paraId="11980F5F" w14:textId="77777777" w:rsidR="00572407" w:rsidRPr="00C70209" w:rsidRDefault="00572407" w:rsidP="005B2300">
            <w:pPr>
              <w:pStyle w:val="Tabletext-evidencematrix"/>
            </w:pPr>
          </w:p>
        </w:tc>
        <w:tc>
          <w:tcPr>
            <w:tcW w:w="434" w:type="pct"/>
            <w:vMerge/>
            <w:shd w:val="clear" w:color="auto" w:fill="auto"/>
          </w:tcPr>
          <w:p w14:paraId="11927952" w14:textId="77777777" w:rsidR="00572407" w:rsidRPr="00C70209" w:rsidRDefault="00572407" w:rsidP="00E616E3">
            <w:pPr>
              <w:pStyle w:val="Tabletext-evidencematrix"/>
            </w:pPr>
          </w:p>
        </w:tc>
        <w:tc>
          <w:tcPr>
            <w:tcW w:w="587" w:type="pct"/>
            <w:vMerge/>
            <w:shd w:val="clear" w:color="auto" w:fill="auto"/>
          </w:tcPr>
          <w:p w14:paraId="3B44EF0B" w14:textId="77777777" w:rsidR="00572407" w:rsidRPr="00C70209" w:rsidRDefault="00572407" w:rsidP="005B2300">
            <w:pPr>
              <w:pStyle w:val="Tabletext-evidencematrix"/>
            </w:pPr>
          </w:p>
        </w:tc>
        <w:tc>
          <w:tcPr>
            <w:tcW w:w="448" w:type="pct"/>
            <w:vMerge/>
            <w:shd w:val="clear" w:color="auto" w:fill="auto"/>
          </w:tcPr>
          <w:p w14:paraId="5E9351EF" w14:textId="77777777" w:rsidR="00572407" w:rsidRPr="00C70209" w:rsidRDefault="00572407" w:rsidP="00E616E3">
            <w:pPr>
              <w:pStyle w:val="Tabletext-evidencematrix"/>
            </w:pPr>
          </w:p>
        </w:tc>
        <w:tc>
          <w:tcPr>
            <w:tcW w:w="490" w:type="pct"/>
            <w:vMerge w:val="restart"/>
            <w:shd w:val="clear" w:color="auto" w:fill="auto"/>
          </w:tcPr>
          <w:p w14:paraId="54BB2EF7" w14:textId="2CABE48F" w:rsidR="00572407" w:rsidRPr="00C70209" w:rsidRDefault="00572407" w:rsidP="00572407">
            <w:pPr>
              <w:pStyle w:val="Tabletext-evidencematrix"/>
            </w:pPr>
            <w:r w:rsidRPr="00C70209">
              <w:t>RBC transfusion versus alternate dose</w:t>
            </w:r>
          </w:p>
        </w:tc>
        <w:tc>
          <w:tcPr>
            <w:tcW w:w="490" w:type="pct"/>
            <w:tcBorders>
              <w:bottom w:val="nil"/>
            </w:tcBorders>
            <w:shd w:val="clear" w:color="auto" w:fill="auto"/>
          </w:tcPr>
          <w:p w14:paraId="2C059E36" w14:textId="6901A5EA" w:rsidR="00572407" w:rsidRPr="00C70209" w:rsidRDefault="00572407" w:rsidP="005B2300">
            <w:pPr>
              <w:pStyle w:val="Tabletext-evidencematrix"/>
            </w:pPr>
            <w:r w:rsidRPr="00C70209">
              <w:t>Mortality</w:t>
            </w:r>
          </w:p>
        </w:tc>
        <w:tc>
          <w:tcPr>
            <w:tcW w:w="1551" w:type="pct"/>
            <w:gridSpan w:val="5"/>
            <w:shd w:val="clear" w:color="auto" w:fill="auto"/>
          </w:tcPr>
          <w:p w14:paraId="2324F0FC" w14:textId="168A2F39" w:rsidR="00572407" w:rsidRPr="00C70209" w:rsidRDefault="00572407" w:rsidP="00572407">
            <w:pPr>
              <w:pStyle w:val="Tabletext-subanalysis"/>
              <w:rPr>
                <w:szCs w:val="20"/>
              </w:rPr>
            </w:pPr>
            <w:r w:rsidRPr="00C70209">
              <w:t>Subgroup analysis: number of RBC transfusions</w:t>
            </w:r>
          </w:p>
        </w:tc>
        <w:tc>
          <w:tcPr>
            <w:tcW w:w="613" w:type="pct"/>
            <w:shd w:val="clear" w:color="auto" w:fill="BFBFBF" w:themeFill="background1" w:themeFillShade="BF"/>
          </w:tcPr>
          <w:p w14:paraId="5B3DAA51" w14:textId="77777777" w:rsidR="00572407" w:rsidRPr="00C70209" w:rsidRDefault="00572407" w:rsidP="006240CC">
            <w:pPr>
              <w:pStyle w:val="Tabletext-evidencematrix"/>
              <w:rPr>
                <w:i/>
                <w:szCs w:val="20"/>
              </w:rPr>
            </w:pPr>
          </w:p>
        </w:tc>
      </w:tr>
      <w:tr w:rsidR="00572407" w:rsidRPr="00C70209" w14:paraId="5A46EC9C" w14:textId="77777777" w:rsidTr="00572407">
        <w:tc>
          <w:tcPr>
            <w:tcW w:w="387" w:type="pct"/>
            <w:vMerge/>
            <w:shd w:val="clear" w:color="auto" w:fill="auto"/>
          </w:tcPr>
          <w:p w14:paraId="5CFF6E1C" w14:textId="77777777" w:rsidR="00572407" w:rsidRPr="00C70209" w:rsidRDefault="00572407" w:rsidP="005B2300">
            <w:pPr>
              <w:pStyle w:val="Tabletext-evidencematrix"/>
            </w:pPr>
          </w:p>
        </w:tc>
        <w:tc>
          <w:tcPr>
            <w:tcW w:w="434" w:type="pct"/>
            <w:vMerge/>
            <w:shd w:val="clear" w:color="auto" w:fill="auto"/>
          </w:tcPr>
          <w:p w14:paraId="4E302228" w14:textId="77777777" w:rsidR="00572407" w:rsidRPr="00C70209" w:rsidRDefault="00572407" w:rsidP="00E616E3">
            <w:pPr>
              <w:pStyle w:val="Tabletext-evidencematrix"/>
            </w:pPr>
          </w:p>
        </w:tc>
        <w:tc>
          <w:tcPr>
            <w:tcW w:w="587" w:type="pct"/>
            <w:vMerge/>
            <w:shd w:val="clear" w:color="auto" w:fill="auto"/>
          </w:tcPr>
          <w:p w14:paraId="279B2748" w14:textId="77777777" w:rsidR="00572407" w:rsidRPr="00C70209" w:rsidRDefault="00572407" w:rsidP="005B2300">
            <w:pPr>
              <w:pStyle w:val="Tabletext-evidencematrix"/>
            </w:pPr>
          </w:p>
        </w:tc>
        <w:tc>
          <w:tcPr>
            <w:tcW w:w="448" w:type="pct"/>
            <w:vMerge/>
            <w:shd w:val="clear" w:color="auto" w:fill="auto"/>
          </w:tcPr>
          <w:p w14:paraId="063ECB54" w14:textId="77777777" w:rsidR="00572407" w:rsidRPr="00C70209" w:rsidRDefault="00572407" w:rsidP="00E616E3">
            <w:pPr>
              <w:pStyle w:val="Tabletext-evidencematrix"/>
            </w:pPr>
          </w:p>
        </w:tc>
        <w:tc>
          <w:tcPr>
            <w:tcW w:w="490" w:type="pct"/>
            <w:vMerge/>
            <w:shd w:val="clear" w:color="auto" w:fill="auto"/>
          </w:tcPr>
          <w:p w14:paraId="320B04A6" w14:textId="77777777" w:rsidR="00572407" w:rsidRPr="00C70209" w:rsidRDefault="00572407" w:rsidP="005B2300">
            <w:pPr>
              <w:pStyle w:val="Tabletext-evidencematrix"/>
            </w:pPr>
          </w:p>
        </w:tc>
        <w:tc>
          <w:tcPr>
            <w:tcW w:w="490" w:type="pct"/>
            <w:tcBorders>
              <w:top w:val="nil"/>
            </w:tcBorders>
            <w:shd w:val="clear" w:color="auto" w:fill="auto"/>
          </w:tcPr>
          <w:p w14:paraId="6BBE1172" w14:textId="0F2D95A2" w:rsidR="00572407" w:rsidRPr="00C70209" w:rsidRDefault="00572407" w:rsidP="00572407">
            <w:pPr>
              <w:pStyle w:val="Tabletext-subanalysis"/>
              <w:jc w:val="right"/>
            </w:pPr>
            <w:r w:rsidRPr="00C70209">
              <w:t>1 RBC transfusion vs no RBC transfusion</w:t>
            </w:r>
          </w:p>
        </w:tc>
        <w:tc>
          <w:tcPr>
            <w:tcW w:w="517" w:type="pct"/>
            <w:gridSpan w:val="2"/>
            <w:shd w:val="clear" w:color="auto" w:fill="auto"/>
          </w:tcPr>
          <w:p w14:paraId="0F395BCE" w14:textId="764974DA" w:rsidR="00572407" w:rsidRPr="00C70209" w:rsidRDefault="00572407" w:rsidP="00572407">
            <w:pPr>
              <w:pStyle w:val="Tabletext-subanalysis"/>
            </w:pPr>
            <w:r w:rsidRPr="00C70209">
              <w:t xml:space="preserve">4/39 (10.26%) </w:t>
            </w:r>
          </w:p>
        </w:tc>
        <w:tc>
          <w:tcPr>
            <w:tcW w:w="517" w:type="pct"/>
            <w:gridSpan w:val="2"/>
            <w:shd w:val="clear" w:color="auto" w:fill="auto"/>
          </w:tcPr>
          <w:p w14:paraId="2683B40C" w14:textId="3B194D3C" w:rsidR="00572407" w:rsidRPr="00C70209" w:rsidRDefault="00572407" w:rsidP="00572407">
            <w:pPr>
              <w:pStyle w:val="Tabletext-subanalysis"/>
            </w:pPr>
            <w:r w:rsidRPr="00C70209">
              <w:t>6/228 (2.6%)</w:t>
            </w:r>
          </w:p>
        </w:tc>
        <w:tc>
          <w:tcPr>
            <w:tcW w:w="517" w:type="pct"/>
            <w:shd w:val="clear" w:color="auto" w:fill="auto"/>
          </w:tcPr>
          <w:p w14:paraId="75B024A4" w14:textId="43319CC3" w:rsidR="00572407" w:rsidRPr="00C70209" w:rsidRDefault="0053560B" w:rsidP="00572407">
            <w:pPr>
              <w:pStyle w:val="Tabletext-subanalysis"/>
            </w:pPr>
            <w:r w:rsidRPr="00C70209">
              <w:t>RR 3.90 [1.15, 13.18]</w:t>
            </w:r>
            <w:r w:rsidRPr="00C70209">
              <w:rPr>
                <w:vertAlign w:val="superscript"/>
              </w:rPr>
              <w:t>c</w:t>
            </w:r>
          </w:p>
        </w:tc>
        <w:tc>
          <w:tcPr>
            <w:tcW w:w="613" w:type="pct"/>
            <w:vMerge w:val="restart"/>
            <w:shd w:val="clear" w:color="auto" w:fill="BFBFBF" w:themeFill="background1" w:themeFillShade="BF"/>
          </w:tcPr>
          <w:p w14:paraId="5041F19C" w14:textId="77777777" w:rsidR="00572407" w:rsidRPr="00C70209" w:rsidRDefault="00572407" w:rsidP="00572407">
            <w:pPr>
              <w:pStyle w:val="Tabletext-subanalysis"/>
              <w:rPr>
                <w:i/>
                <w:szCs w:val="20"/>
              </w:rPr>
            </w:pPr>
            <w:r w:rsidRPr="00C70209">
              <w:rPr>
                <w:i/>
                <w:szCs w:val="20"/>
              </w:rPr>
              <w:t>Favours fewer RBC transfusions</w:t>
            </w:r>
          </w:p>
          <w:p w14:paraId="017AACE1" w14:textId="0B6A914A" w:rsidR="00572407" w:rsidRPr="00C70209" w:rsidRDefault="001A475D" w:rsidP="00572407">
            <w:pPr>
              <w:pStyle w:val="Tabletext-subanalysis"/>
              <w:rPr>
                <w:szCs w:val="20"/>
              </w:rPr>
            </w:pPr>
            <w:r w:rsidRPr="001A475D">
              <w:rPr>
                <w:i/>
                <w:szCs w:val="20"/>
              </w:rPr>
              <w:t>P = </w:t>
            </w:r>
            <w:r w:rsidR="00572407" w:rsidRPr="00C70209">
              <w:rPr>
                <w:szCs w:val="20"/>
              </w:rPr>
              <w:t>0.002</w:t>
            </w:r>
          </w:p>
        </w:tc>
      </w:tr>
      <w:tr w:rsidR="00572407" w:rsidRPr="00C70209" w14:paraId="7233EFCB" w14:textId="77777777" w:rsidTr="00572407">
        <w:tc>
          <w:tcPr>
            <w:tcW w:w="387" w:type="pct"/>
            <w:vMerge/>
            <w:shd w:val="clear" w:color="auto" w:fill="auto"/>
          </w:tcPr>
          <w:p w14:paraId="6CC4558D" w14:textId="77777777" w:rsidR="00572407" w:rsidRPr="00C70209" w:rsidRDefault="00572407" w:rsidP="005B2300">
            <w:pPr>
              <w:pStyle w:val="Tabletext-evidencematrix"/>
            </w:pPr>
          </w:p>
        </w:tc>
        <w:tc>
          <w:tcPr>
            <w:tcW w:w="434" w:type="pct"/>
            <w:vMerge/>
            <w:shd w:val="clear" w:color="auto" w:fill="auto"/>
          </w:tcPr>
          <w:p w14:paraId="43130220" w14:textId="77777777" w:rsidR="00572407" w:rsidRPr="00C70209" w:rsidRDefault="00572407" w:rsidP="00E616E3">
            <w:pPr>
              <w:pStyle w:val="Tabletext-evidencematrix"/>
            </w:pPr>
          </w:p>
        </w:tc>
        <w:tc>
          <w:tcPr>
            <w:tcW w:w="587" w:type="pct"/>
            <w:vMerge/>
            <w:shd w:val="clear" w:color="auto" w:fill="auto"/>
          </w:tcPr>
          <w:p w14:paraId="4B4561DD" w14:textId="77777777" w:rsidR="00572407" w:rsidRPr="00C70209" w:rsidRDefault="00572407" w:rsidP="005B2300">
            <w:pPr>
              <w:pStyle w:val="Tabletext-evidencematrix"/>
            </w:pPr>
          </w:p>
        </w:tc>
        <w:tc>
          <w:tcPr>
            <w:tcW w:w="448" w:type="pct"/>
            <w:vMerge/>
            <w:shd w:val="clear" w:color="auto" w:fill="auto"/>
          </w:tcPr>
          <w:p w14:paraId="3FC825C4" w14:textId="77777777" w:rsidR="00572407" w:rsidRPr="00C70209" w:rsidRDefault="00572407" w:rsidP="00E616E3">
            <w:pPr>
              <w:pStyle w:val="Tabletext-evidencematrix"/>
            </w:pPr>
          </w:p>
        </w:tc>
        <w:tc>
          <w:tcPr>
            <w:tcW w:w="490" w:type="pct"/>
            <w:vMerge/>
            <w:shd w:val="clear" w:color="auto" w:fill="auto"/>
          </w:tcPr>
          <w:p w14:paraId="7C5D98CE" w14:textId="77777777" w:rsidR="00572407" w:rsidRPr="00C70209" w:rsidRDefault="00572407" w:rsidP="005B2300">
            <w:pPr>
              <w:pStyle w:val="Tabletext-evidencematrix"/>
            </w:pPr>
          </w:p>
        </w:tc>
        <w:tc>
          <w:tcPr>
            <w:tcW w:w="490" w:type="pct"/>
            <w:shd w:val="clear" w:color="auto" w:fill="auto"/>
          </w:tcPr>
          <w:p w14:paraId="2DBC176A" w14:textId="55F586BE" w:rsidR="00572407" w:rsidRPr="00C70209" w:rsidRDefault="00572407" w:rsidP="00572407">
            <w:pPr>
              <w:pStyle w:val="Tabletext-subanalysis"/>
              <w:jc w:val="right"/>
            </w:pPr>
            <w:r w:rsidRPr="00C70209">
              <w:t>2 RBC transfusions vs no RBC transfusion</w:t>
            </w:r>
          </w:p>
        </w:tc>
        <w:tc>
          <w:tcPr>
            <w:tcW w:w="517" w:type="pct"/>
            <w:gridSpan w:val="2"/>
            <w:shd w:val="clear" w:color="auto" w:fill="auto"/>
          </w:tcPr>
          <w:p w14:paraId="23DB0BA9" w14:textId="112FADC1" w:rsidR="00572407" w:rsidRPr="00C70209" w:rsidRDefault="00572407" w:rsidP="00572407">
            <w:pPr>
              <w:pStyle w:val="Tabletext-subanalysis"/>
            </w:pPr>
            <w:r w:rsidRPr="00C70209">
              <w:t>0/12 (0%)</w:t>
            </w:r>
          </w:p>
        </w:tc>
        <w:tc>
          <w:tcPr>
            <w:tcW w:w="517" w:type="pct"/>
            <w:gridSpan w:val="2"/>
            <w:shd w:val="clear" w:color="auto" w:fill="auto"/>
          </w:tcPr>
          <w:p w14:paraId="255B172E" w14:textId="131395D9" w:rsidR="00572407" w:rsidRPr="00C70209" w:rsidRDefault="00572407" w:rsidP="00572407">
            <w:pPr>
              <w:pStyle w:val="Tabletext-subanalysis"/>
            </w:pPr>
            <w:r w:rsidRPr="00C70209">
              <w:t>6/228 (2.6%)</w:t>
            </w:r>
          </w:p>
        </w:tc>
        <w:tc>
          <w:tcPr>
            <w:tcW w:w="517" w:type="pct"/>
            <w:shd w:val="clear" w:color="auto" w:fill="auto"/>
          </w:tcPr>
          <w:p w14:paraId="32950FCF" w14:textId="6E229683" w:rsidR="00572407" w:rsidRPr="00C70209" w:rsidRDefault="0053560B" w:rsidP="00572407">
            <w:pPr>
              <w:pStyle w:val="Tabletext-subanalysis"/>
            </w:pPr>
            <w:r w:rsidRPr="00C70209">
              <w:t>R</w:t>
            </w:r>
            <w:r w:rsidR="00572407" w:rsidRPr="00C70209">
              <w:t>R</w:t>
            </w:r>
            <w:r w:rsidRPr="00C70209">
              <w:t xml:space="preserve"> 1.36 [0.08, 22.77]</w:t>
            </w:r>
            <w:r w:rsidRPr="00C70209">
              <w:rPr>
                <w:vertAlign w:val="superscript"/>
              </w:rPr>
              <w:t>c</w:t>
            </w:r>
          </w:p>
        </w:tc>
        <w:tc>
          <w:tcPr>
            <w:tcW w:w="613" w:type="pct"/>
            <w:vMerge/>
            <w:shd w:val="clear" w:color="auto" w:fill="BFBFBF" w:themeFill="background1" w:themeFillShade="BF"/>
          </w:tcPr>
          <w:p w14:paraId="1B8C58B6" w14:textId="77777777" w:rsidR="00572407" w:rsidRPr="00C70209" w:rsidRDefault="00572407" w:rsidP="00572407">
            <w:pPr>
              <w:pStyle w:val="Tabletext-subanalysis"/>
              <w:rPr>
                <w:i/>
                <w:szCs w:val="20"/>
              </w:rPr>
            </w:pPr>
          </w:p>
        </w:tc>
      </w:tr>
      <w:tr w:rsidR="00572407" w:rsidRPr="00C70209" w14:paraId="3150C3D6" w14:textId="77777777" w:rsidTr="00572407">
        <w:tc>
          <w:tcPr>
            <w:tcW w:w="387" w:type="pct"/>
            <w:vMerge/>
            <w:shd w:val="clear" w:color="auto" w:fill="auto"/>
          </w:tcPr>
          <w:p w14:paraId="77F3F6D0" w14:textId="77777777" w:rsidR="00572407" w:rsidRPr="00C70209" w:rsidRDefault="00572407" w:rsidP="005B2300">
            <w:pPr>
              <w:pStyle w:val="Tabletext-evidencematrix"/>
            </w:pPr>
          </w:p>
        </w:tc>
        <w:tc>
          <w:tcPr>
            <w:tcW w:w="434" w:type="pct"/>
            <w:vMerge/>
            <w:shd w:val="clear" w:color="auto" w:fill="auto"/>
          </w:tcPr>
          <w:p w14:paraId="65508C89" w14:textId="77777777" w:rsidR="00572407" w:rsidRPr="00C70209" w:rsidRDefault="00572407" w:rsidP="00E616E3">
            <w:pPr>
              <w:pStyle w:val="Tabletext-evidencematrix"/>
            </w:pPr>
          </w:p>
        </w:tc>
        <w:tc>
          <w:tcPr>
            <w:tcW w:w="587" w:type="pct"/>
            <w:vMerge/>
            <w:shd w:val="clear" w:color="auto" w:fill="auto"/>
          </w:tcPr>
          <w:p w14:paraId="5E2C5CA1" w14:textId="77777777" w:rsidR="00572407" w:rsidRPr="00C70209" w:rsidRDefault="00572407" w:rsidP="005B2300">
            <w:pPr>
              <w:pStyle w:val="Tabletext-evidencematrix"/>
            </w:pPr>
          </w:p>
        </w:tc>
        <w:tc>
          <w:tcPr>
            <w:tcW w:w="448" w:type="pct"/>
            <w:vMerge/>
            <w:shd w:val="clear" w:color="auto" w:fill="auto"/>
          </w:tcPr>
          <w:p w14:paraId="66EA65CD" w14:textId="77777777" w:rsidR="00572407" w:rsidRPr="00C70209" w:rsidRDefault="00572407" w:rsidP="00E616E3">
            <w:pPr>
              <w:pStyle w:val="Tabletext-evidencematrix"/>
            </w:pPr>
          </w:p>
        </w:tc>
        <w:tc>
          <w:tcPr>
            <w:tcW w:w="490" w:type="pct"/>
            <w:vMerge/>
            <w:shd w:val="clear" w:color="auto" w:fill="auto"/>
          </w:tcPr>
          <w:p w14:paraId="49505718" w14:textId="77777777" w:rsidR="00572407" w:rsidRPr="00C70209" w:rsidRDefault="00572407" w:rsidP="005B2300">
            <w:pPr>
              <w:pStyle w:val="Tabletext-evidencematrix"/>
            </w:pPr>
          </w:p>
        </w:tc>
        <w:tc>
          <w:tcPr>
            <w:tcW w:w="490" w:type="pct"/>
            <w:shd w:val="clear" w:color="auto" w:fill="auto"/>
          </w:tcPr>
          <w:p w14:paraId="2A2A0398" w14:textId="5DE9964E" w:rsidR="00572407" w:rsidRPr="00C70209" w:rsidRDefault="00572407" w:rsidP="00572407">
            <w:pPr>
              <w:pStyle w:val="Tabletext-subanalysis"/>
              <w:jc w:val="right"/>
            </w:pPr>
            <w:r w:rsidRPr="00C70209">
              <w:t>3 RBC transfusions vs no RBC transfusion</w:t>
            </w:r>
          </w:p>
        </w:tc>
        <w:tc>
          <w:tcPr>
            <w:tcW w:w="517" w:type="pct"/>
            <w:gridSpan w:val="2"/>
            <w:shd w:val="clear" w:color="auto" w:fill="auto"/>
          </w:tcPr>
          <w:p w14:paraId="28D8A9D3" w14:textId="6D29851A" w:rsidR="00572407" w:rsidRPr="00C70209" w:rsidRDefault="00572407" w:rsidP="00572407">
            <w:pPr>
              <w:pStyle w:val="Tabletext-subanalysis"/>
            </w:pPr>
            <w:r w:rsidRPr="00C70209">
              <w:t>1/5 (20%)</w:t>
            </w:r>
          </w:p>
        </w:tc>
        <w:tc>
          <w:tcPr>
            <w:tcW w:w="517" w:type="pct"/>
            <w:gridSpan w:val="2"/>
            <w:shd w:val="clear" w:color="auto" w:fill="auto"/>
          </w:tcPr>
          <w:p w14:paraId="1AF7C1B2" w14:textId="5445B4A3" w:rsidR="00572407" w:rsidRPr="00C70209" w:rsidRDefault="00572407" w:rsidP="00572407">
            <w:pPr>
              <w:pStyle w:val="Tabletext-subanalysis"/>
            </w:pPr>
            <w:r w:rsidRPr="00C70209">
              <w:t>6/228 (2.6%)</w:t>
            </w:r>
          </w:p>
        </w:tc>
        <w:tc>
          <w:tcPr>
            <w:tcW w:w="517" w:type="pct"/>
            <w:shd w:val="clear" w:color="auto" w:fill="auto"/>
          </w:tcPr>
          <w:p w14:paraId="2DCE8C6D" w14:textId="0A5F03C8" w:rsidR="00572407" w:rsidRPr="00C70209" w:rsidRDefault="0053560B" w:rsidP="00572407">
            <w:pPr>
              <w:pStyle w:val="Tabletext-subanalysis"/>
            </w:pPr>
            <w:r w:rsidRPr="00C70209">
              <w:t>R</w:t>
            </w:r>
            <w:r w:rsidR="00572407" w:rsidRPr="00C70209">
              <w:t>R</w:t>
            </w:r>
            <w:r w:rsidRPr="00C70209">
              <w:t xml:space="preserve"> 7.60 [1.11, 51.98]</w:t>
            </w:r>
            <w:r w:rsidRPr="00C70209">
              <w:rPr>
                <w:vertAlign w:val="superscript"/>
              </w:rPr>
              <w:t>c</w:t>
            </w:r>
          </w:p>
        </w:tc>
        <w:tc>
          <w:tcPr>
            <w:tcW w:w="613" w:type="pct"/>
            <w:vMerge/>
            <w:shd w:val="clear" w:color="auto" w:fill="BFBFBF" w:themeFill="background1" w:themeFillShade="BF"/>
          </w:tcPr>
          <w:p w14:paraId="67EE055E" w14:textId="77777777" w:rsidR="00572407" w:rsidRPr="00C70209" w:rsidRDefault="00572407" w:rsidP="00572407">
            <w:pPr>
              <w:pStyle w:val="Tabletext-subanalysis"/>
              <w:rPr>
                <w:i/>
                <w:szCs w:val="20"/>
              </w:rPr>
            </w:pPr>
          </w:p>
        </w:tc>
      </w:tr>
      <w:tr w:rsidR="00572407" w:rsidRPr="00C70209" w14:paraId="76589654" w14:textId="77777777" w:rsidTr="00572407">
        <w:tc>
          <w:tcPr>
            <w:tcW w:w="387" w:type="pct"/>
            <w:vMerge/>
            <w:shd w:val="clear" w:color="auto" w:fill="auto"/>
          </w:tcPr>
          <w:p w14:paraId="047278DA" w14:textId="77777777" w:rsidR="00572407" w:rsidRPr="00C70209" w:rsidRDefault="00572407" w:rsidP="005B2300">
            <w:pPr>
              <w:pStyle w:val="Tabletext-evidencematrix"/>
            </w:pPr>
          </w:p>
        </w:tc>
        <w:tc>
          <w:tcPr>
            <w:tcW w:w="434" w:type="pct"/>
            <w:vMerge/>
            <w:shd w:val="clear" w:color="auto" w:fill="auto"/>
          </w:tcPr>
          <w:p w14:paraId="3692F194" w14:textId="77777777" w:rsidR="00572407" w:rsidRPr="00C70209" w:rsidRDefault="00572407" w:rsidP="00E616E3">
            <w:pPr>
              <w:pStyle w:val="Tabletext-evidencematrix"/>
            </w:pPr>
          </w:p>
        </w:tc>
        <w:tc>
          <w:tcPr>
            <w:tcW w:w="587" w:type="pct"/>
            <w:vMerge/>
            <w:shd w:val="clear" w:color="auto" w:fill="auto"/>
          </w:tcPr>
          <w:p w14:paraId="3E4A7EF3" w14:textId="77777777" w:rsidR="00572407" w:rsidRPr="00C70209" w:rsidRDefault="00572407" w:rsidP="005B2300">
            <w:pPr>
              <w:pStyle w:val="Tabletext-evidencematrix"/>
            </w:pPr>
          </w:p>
        </w:tc>
        <w:tc>
          <w:tcPr>
            <w:tcW w:w="448" w:type="pct"/>
            <w:vMerge/>
            <w:shd w:val="clear" w:color="auto" w:fill="auto"/>
          </w:tcPr>
          <w:p w14:paraId="4AF5155B" w14:textId="77777777" w:rsidR="00572407" w:rsidRPr="00C70209" w:rsidRDefault="00572407" w:rsidP="00E616E3">
            <w:pPr>
              <w:pStyle w:val="Tabletext-evidencematrix"/>
            </w:pPr>
          </w:p>
        </w:tc>
        <w:tc>
          <w:tcPr>
            <w:tcW w:w="490" w:type="pct"/>
            <w:vMerge/>
            <w:shd w:val="clear" w:color="auto" w:fill="auto"/>
          </w:tcPr>
          <w:p w14:paraId="37411F2C" w14:textId="77777777" w:rsidR="00572407" w:rsidRPr="00C70209" w:rsidRDefault="00572407" w:rsidP="005B2300">
            <w:pPr>
              <w:pStyle w:val="Tabletext-evidencematrix"/>
            </w:pPr>
          </w:p>
        </w:tc>
        <w:tc>
          <w:tcPr>
            <w:tcW w:w="490" w:type="pct"/>
            <w:shd w:val="clear" w:color="auto" w:fill="auto"/>
          </w:tcPr>
          <w:p w14:paraId="5855B007" w14:textId="7C59E4B5" w:rsidR="00572407" w:rsidRPr="00C70209" w:rsidRDefault="00572407" w:rsidP="00572407">
            <w:pPr>
              <w:pStyle w:val="Tabletext-subanalysis"/>
              <w:jc w:val="right"/>
            </w:pPr>
            <w:r w:rsidRPr="00C70209">
              <w:t>4 RBC transfusions vs no RBC transfusion</w:t>
            </w:r>
          </w:p>
        </w:tc>
        <w:tc>
          <w:tcPr>
            <w:tcW w:w="517" w:type="pct"/>
            <w:gridSpan w:val="2"/>
            <w:shd w:val="clear" w:color="auto" w:fill="auto"/>
          </w:tcPr>
          <w:p w14:paraId="6A4EDC99" w14:textId="50F5931C" w:rsidR="00572407" w:rsidRPr="00C70209" w:rsidRDefault="00572407" w:rsidP="00572407">
            <w:pPr>
              <w:pStyle w:val="Tabletext-subanalysis"/>
            </w:pPr>
            <w:r w:rsidRPr="00C70209">
              <w:t>1/4 (25%)</w:t>
            </w:r>
          </w:p>
        </w:tc>
        <w:tc>
          <w:tcPr>
            <w:tcW w:w="517" w:type="pct"/>
            <w:gridSpan w:val="2"/>
            <w:shd w:val="clear" w:color="auto" w:fill="auto"/>
          </w:tcPr>
          <w:p w14:paraId="6E71D489" w14:textId="5B2CCE30" w:rsidR="00572407" w:rsidRPr="00C70209" w:rsidRDefault="00572407" w:rsidP="00572407">
            <w:pPr>
              <w:pStyle w:val="Tabletext-subanalysis"/>
            </w:pPr>
            <w:r w:rsidRPr="00C70209">
              <w:t>6/228 (2.6%)</w:t>
            </w:r>
          </w:p>
        </w:tc>
        <w:tc>
          <w:tcPr>
            <w:tcW w:w="517" w:type="pct"/>
            <w:shd w:val="clear" w:color="auto" w:fill="auto"/>
          </w:tcPr>
          <w:p w14:paraId="1FF38EBF" w14:textId="35EB58BF" w:rsidR="00572407" w:rsidRPr="00C70209" w:rsidRDefault="0053560B" w:rsidP="00572407">
            <w:pPr>
              <w:pStyle w:val="Tabletext-subanalysis"/>
            </w:pPr>
            <w:r w:rsidRPr="00C70209">
              <w:t>R</w:t>
            </w:r>
            <w:r w:rsidR="00572407" w:rsidRPr="00C70209">
              <w:t>R</w:t>
            </w:r>
            <w:r w:rsidRPr="00C70209">
              <w:t xml:space="preserve"> 9.50 [1.46, 61.76]</w:t>
            </w:r>
            <w:r w:rsidRPr="00C70209">
              <w:rPr>
                <w:vertAlign w:val="superscript"/>
              </w:rPr>
              <w:t>c</w:t>
            </w:r>
          </w:p>
        </w:tc>
        <w:tc>
          <w:tcPr>
            <w:tcW w:w="613" w:type="pct"/>
            <w:vMerge/>
            <w:shd w:val="clear" w:color="auto" w:fill="BFBFBF" w:themeFill="background1" w:themeFillShade="BF"/>
          </w:tcPr>
          <w:p w14:paraId="5DB7FC58" w14:textId="77777777" w:rsidR="00572407" w:rsidRPr="00C70209" w:rsidRDefault="00572407" w:rsidP="00572407">
            <w:pPr>
              <w:pStyle w:val="Tabletext-subanalysis"/>
              <w:rPr>
                <w:i/>
                <w:szCs w:val="20"/>
              </w:rPr>
            </w:pPr>
          </w:p>
        </w:tc>
      </w:tr>
      <w:tr w:rsidR="00572407" w:rsidRPr="00C70209" w14:paraId="17F754A1" w14:textId="77777777" w:rsidTr="00572407">
        <w:tc>
          <w:tcPr>
            <w:tcW w:w="387" w:type="pct"/>
            <w:vMerge/>
            <w:shd w:val="clear" w:color="auto" w:fill="auto"/>
          </w:tcPr>
          <w:p w14:paraId="6065D4CD" w14:textId="77777777" w:rsidR="00572407" w:rsidRPr="00C70209" w:rsidRDefault="00572407" w:rsidP="005B2300">
            <w:pPr>
              <w:pStyle w:val="Tabletext-evidencematrix"/>
            </w:pPr>
          </w:p>
        </w:tc>
        <w:tc>
          <w:tcPr>
            <w:tcW w:w="434" w:type="pct"/>
            <w:vMerge/>
            <w:shd w:val="clear" w:color="auto" w:fill="auto"/>
          </w:tcPr>
          <w:p w14:paraId="3DA1AED0" w14:textId="77777777" w:rsidR="00572407" w:rsidRPr="00C70209" w:rsidRDefault="00572407" w:rsidP="00E616E3">
            <w:pPr>
              <w:pStyle w:val="Tabletext-evidencematrix"/>
            </w:pPr>
          </w:p>
        </w:tc>
        <w:tc>
          <w:tcPr>
            <w:tcW w:w="587" w:type="pct"/>
            <w:vMerge/>
            <w:shd w:val="clear" w:color="auto" w:fill="auto"/>
          </w:tcPr>
          <w:p w14:paraId="7EBC4271" w14:textId="77777777" w:rsidR="00572407" w:rsidRPr="00C70209" w:rsidRDefault="00572407" w:rsidP="005B2300">
            <w:pPr>
              <w:pStyle w:val="Tabletext-evidencematrix"/>
            </w:pPr>
          </w:p>
        </w:tc>
        <w:tc>
          <w:tcPr>
            <w:tcW w:w="448" w:type="pct"/>
            <w:vMerge/>
            <w:shd w:val="clear" w:color="auto" w:fill="auto"/>
          </w:tcPr>
          <w:p w14:paraId="174DE3F0" w14:textId="77777777" w:rsidR="00572407" w:rsidRPr="00C70209" w:rsidRDefault="00572407" w:rsidP="00E616E3">
            <w:pPr>
              <w:pStyle w:val="Tabletext-evidencematrix"/>
            </w:pPr>
          </w:p>
        </w:tc>
        <w:tc>
          <w:tcPr>
            <w:tcW w:w="490" w:type="pct"/>
            <w:vMerge/>
            <w:shd w:val="clear" w:color="auto" w:fill="auto"/>
          </w:tcPr>
          <w:p w14:paraId="222E1D78" w14:textId="77777777" w:rsidR="00572407" w:rsidRPr="00C70209" w:rsidRDefault="00572407" w:rsidP="005B2300">
            <w:pPr>
              <w:pStyle w:val="Tabletext-evidencematrix"/>
            </w:pPr>
          </w:p>
        </w:tc>
        <w:tc>
          <w:tcPr>
            <w:tcW w:w="490" w:type="pct"/>
            <w:shd w:val="clear" w:color="auto" w:fill="auto"/>
          </w:tcPr>
          <w:p w14:paraId="5E2D4FAC" w14:textId="49C355C1" w:rsidR="00572407" w:rsidRPr="00C70209" w:rsidRDefault="00572407" w:rsidP="00572407">
            <w:pPr>
              <w:pStyle w:val="Tabletext-subanalysis"/>
              <w:jc w:val="right"/>
            </w:pPr>
            <w:r w:rsidRPr="00C70209">
              <w:t>&gt; 4 RBC transfusions vs no RBC transfusion</w:t>
            </w:r>
          </w:p>
        </w:tc>
        <w:tc>
          <w:tcPr>
            <w:tcW w:w="517" w:type="pct"/>
            <w:gridSpan w:val="2"/>
            <w:shd w:val="clear" w:color="auto" w:fill="auto"/>
          </w:tcPr>
          <w:p w14:paraId="6402B230" w14:textId="78197F5F" w:rsidR="00572407" w:rsidRPr="00C70209" w:rsidRDefault="00572407" w:rsidP="00572407">
            <w:pPr>
              <w:pStyle w:val="Tabletext-subanalysis"/>
            </w:pPr>
            <w:r w:rsidRPr="00C70209">
              <w:t>5/7 (71.4%)</w:t>
            </w:r>
          </w:p>
        </w:tc>
        <w:tc>
          <w:tcPr>
            <w:tcW w:w="517" w:type="pct"/>
            <w:gridSpan w:val="2"/>
            <w:shd w:val="clear" w:color="auto" w:fill="auto"/>
          </w:tcPr>
          <w:p w14:paraId="0B56537A" w14:textId="60EEF1E9" w:rsidR="00572407" w:rsidRPr="00C70209" w:rsidRDefault="00572407" w:rsidP="00572407">
            <w:pPr>
              <w:pStyle w:val="Tabletext-subanalysis"/>
            </w:pPr>
            <w:r w:rsidRPr="00C70209">
              <w:t>6/228 (2.6%)</w:t>
            </w:r>
          </w:p>
        </w:tc>
        <w:tc>
          <w:tcPr>
            <w:tcW w:w="517" w:type="pct"/>
            <w:shd w:val="clear" w:color="auto" w:fill="FFFFFF" w:themeFill="background1"/>
          </w:tcPr>
          <w:p w14:paraId="09CD2892" w14:textId="74AE881C" w:rsidR="00572407" w:rsidRPr="00C70209" w:rsidRDefault="0053560B" w:rsidP="00572407">
            <w:pPr>
              <w:pStyle w:val="Tabletext-subanalysis"/>
            </w:pPr>
            <w:r w:rsidRPr="00C70209">
              <w:t>R</w:t>
            </w:r>
            <w:r w:rsidR="00572407" w:rsidRPr="00C70209">
              <w:t>R</w:t>
            </w:r>
            <w:r w:rsidRPr="00C70209">
              <w:t xml:space="preserve"> 27.14 [10.84, 67.98]</w:t>
            </w:r>
            <w:r w:rsidRPr="00C70209">
              <w:rPr>
                <w:vertAlign w:val="superscript"/>
              </w:rPr>
              <w:t>c</w:t>
            </w:r>
          </w:p>
        </w:tc>
        <w:tc>
          <w:tcPr>
            <w:tcW w:w="613" w:type="pct"/>
            <w:vMerge/>
            <w:shd w:val="clear" w:color="auto" w:fill="BFBFBF" w:themeFill="background1" w:themeFillShade="BF"/>
          </w:tcPr>
          <w:p w14:paraId="1E9A13D3" w14:textId="0B28F1DC" w:rsidR="00572407" w:rsidRPr="00C70209" w:rsidRDefault="00572407" w:rsidP="00572407">
            <w:pPr>
              <w:pStyle w:val="Tabletext-subanalysis"/>
              <w:rPr>
                <w:i/>
              </w:rPr>
            </w:pPr>
          </w:p>
        </w:tc>
      </w:tr>
    </w:tbl>
    <w:p w14:paraId="22BE68BE" w14:textId="0CCE2596" w:rsidR="00A75B3F" w:rsidRPr="00C70209" w:rsidRDefault="00A75B3F" w:rsidP="005B2300">
      <w:pPr>
        <w:pStyle w:val="TabFigNotes0noindent"/>
      </w:pPr>
      <w:r w:rsidRPr="00C70209">
        <w:t xml:space="preserve">CI, confidence interval; GCS, Glasgow Coma Scale; Hb, haemoglobin; ICU, intensive care unit; ISS, injury severity score; NR, not reported; OR, odds ratio; </w:t>
      </w:r>
      <w:r w:rsidR="00572407" w:rsidRPr="00C70209">
        <w:t xml:space="preserve">PIM, Paediatric Index of Mortality; </w:t>
      </w:r>
      <w:r w:rsidRPr="00C70209">
        <w:t>RBC, red blood cell; RR, risk ratio</w:t>
      </w:r>
      <w:r w:rsidR="00572407" w:rsidRPr="00C70209">
        <w:t xml:space="preserve">; TISS, </w:t>
      </w:r>
      <w:r w:rsidR="00572407" w:rsidRPr="00C70209">
        <w:rPr>
          <w:rFonts w:eastAsia="Arial Unicode MS" w:cs="Arial"/>
          <w:bCs/>
          <w:szCs w:val="20"/>
          <w:lang w:eastAsia="ja-JP"/>
        </w:rPr>
        <w:t>Therapeutic Intervention Scoring System</w:t>
      </w:r>
    </w:p>
    <w:p w14:paraId="7DC50CFF" w14:textId="77777777" w:rsidR="00A75B3F" w:rsidRPr="00C70209" w:rsidRDefault="00A75B3F" w:rsidP="005B2300">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B9099E3" w14:textId="5FB16775" w:rsidR="00A75B3F" w:rsidRPr="00C70209" w:rsidRDefault="00A75B3F" w:rsidP="005B2300">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456C47B2" w14:textId="4CF6B4E2" w:rsidR="00E1671D" w:rsidRPr="00C70209" w:rsidRDefault="00A75B3F" w:rsidP="005B2300">
      <w:pPr>
        <w:pStyle w:val="TabFigNotes0noindent"/>
      </w:pPr>
      <w:r w:rsidRPr="00C70209">
        <w:rPr>
          <w:b/>
        </w:rPr>
        <w:t>c.</w:t>
      </w:r>
      <w:r w:rsidRPr="00C70209">
        <w:t xml:space="preserve"> Calculated post</w:t>
      </w:r>
      <w:r w:rsidR="004B557C" w:rsidRPr="00C70209">
        <w:t>-</w:t>
      </w:r>
      <w:r w:rsidRPr="00C70209">
        <w:t>hoc using RevMan 5.1.2</w:t>
      </w:r>
    </w:p>
    <w:p w14:paraId="66075446" w14:textId="77777777" w:rsidR="00B30DCE" w:rsidRPr="00C70209" w:rsidRDefault="00B30DCE" w:rsidP="005B2300">
      <w:pPr>
        <w:rPr>
          <w:lang w:eastAsia="en-GB"/>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4238EEC0" w14:textId="77777777" w:rsidR="00E1671D" w:rsidRPr="00C70209" w:rsidRDefault="00E1671D" w:rsidP="005B2300">
      <w:pPr>
        <w:pStyle w:val="Heading6"/>
      </w:pPr>
      <w:r w:rsidRPr="00C70209">
        <w:t>Secondary outcomes</w:t>
      </w:r>
      <w:r w:rsidR="00E44462" w:rsidRPr="00C70209">
        <w:rPr>
          <w:vertAlign w:val="superscript"/>
        </w:rPr>
        <w:footnoteReference w:id="18"/>
      </w:r>
    </w:p>
    <w:p w14:paraId="1D2C161E" w14:textId="77777777" w:rsidR="00E1671D" w:rsidRPr="00C70209" w:rsidRDefault="00E1671D" w:rsidP="00CF6F17">
      <w:pPr>
        <w:pStyle w:val="Heading7"/>
        <w:rPr>
          <w:lang w:eastAsia="en-GB"/>
        </w:rPr>
      </w:pPr>
      <w:r w:rsidRPr="00C70209">
        <w:t>Transfusion</w:t>
      </w:r>
      <w:r w:rsidRPr="00C70209">
        <w:rPr>
          <w:lang w:eastAsia="en-GB"/>
        </w:rPr>
        <w:t>-related serious adverse events</w:t>
      </w:r>
      <w:r w:rsidR="003075A5" w:rsidRPr="00C70209">
        <w:rPr>
          <w:lang w:eastAsia="en-GB"/>
        </w:rPr>
        <w:t xml:space="preserve"> (TACO, TRALI, other</w:t>
      </w:r>
      <w:r w:rsidR="003075A5" w:rsidRPr="00C70209">
        <w:rPr>
          <w:rStyle w:val="FootnoteReference"/>
          <w:lang w:eastAsia="en-GB"/>
        </w:rPr>
        <w:footnoteReference w:id="19"/>
      </w:r>
      <w:r w:rsidR="003075A5" w:rsidRPr="00C70209">
        <w:rPr>
          <w:lang w:eastAsia="en-GB"/>
        </w:rPr>
        <w:t>)</w:t>
      </w:r>
    </w:p>
    <w:p w14:paraId="3A9400F0" w14:textId="4C2FAA0C" w:rsidR="002E519F" w:rsidRPr="00C70209" w:rsidRDefault="002E519F" w:rsidP="002E519F">
      <w:pPr>
        <w:pStyle w:val="BodyText"/>
        <w:rPr>
          <w:lang w:eastAsia="en-GB"/>
        </w:rPr>
      </w:pPr>
      <w:r w:rsidRPr="00C70209">
        <w:rPr>
          <w:lang w:eastAsia="en-GB"/>
        </w:rPr>
        <w:t xml:space="preserve">One Level III–2 study (Hassan 2014) reported transfusion-related SAEs </w:t>
      </w:r>
      <w:r w:rsidR="009D6610" w:rsidRPr="00C70209">
        <w:rPr>
          <w:lang w:eastAsia="en-GB"/>
        </w:rPr>
        <w:t xml:space="preserve">(TACO, TRALI, haemolytic transfusion reactions, transfusion transmitted infections, transfusion-induced graft-versus-host-disease, anaphylactic reactions) </w:t>
      </w:r>
      <w:r w:rsidRPr="00C70209">
        <w:rPr>
          <w:lang w:eastAsia="en-GB"/>
        </w:rPr>
        <w:t xml:space="preserve">in critically ill </w:t>
      </w:r>
      <w:r w:rsidR="008A5E9B" w:rsidRPr="00C70209">
        <w:rPr>
          <w:lang w:eastAsia="en-GB"/>
        </w:rPr>
        <w:t xml:space="preserve">neonatal and </w:t>
      </w:r>
      <w:r w:rsidRPr="00C70209">
        <w:rPr>
          <w:lang w:eastAsia="en-GB"/>
        </w:rPr>
        <w:t xml:space="preserve">paediatric patients. </w:t>
      </w:r>
      <w:r w:rsidR="00D765F2" w:rsidRPr="00C70209">
        <w:rPr>
          <w:b/>
        </w:rPr>
        <w:fldChar w:fldCharType="begin"/>
      </w:r>
      <w:r w:rsidR="00D765F2" w:rsidRPr="00C70209">
        <w:rPr>
          <w:b/>
          <w:lang w:eastAsia="en-GB"/>
        </w:rPr>
        <w:instrText xml:space="preserve"> REF _Ref406148968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7</w:t>
      </w:r>
      <w:r w:rsidR="00D765F2" w:rsidRPr="00C70209">
        <w:rPr>
          <w:b/>
        </w:rPr>
        <w:fldChar w:fldCharType="end"/>
      </w:r>
      <w:r w:rsidRPr="00C70209">
        <w:rPr>
          <w:lang w:eastAsia="en-GB"/>
        </w:rPr>
        <w:t xml:space="preserve"> summarises the results from this study.</w:t>
      </w:r>
    </w:p>
    <w:p w14:paraId="5BF7E0AA" w14:textId="33DADDE7" w:rsidR="00E1671D" w:rsidRPr="00C70209" w:rsidRDefault="00E1671D" w:rsidP="002A6403">
      <w:pPr>
        <w:pStyle w:val="BodyText"/>
        <w:rPr>
          <w:lang w:eastAsia="en-GB"/>
        </w:rPr>
      </w:pPr>
      <w:r w:rsidRPr="00C70209">
        <w:rPr>
          <w:lang w:eastAsia="en-GB"/>
        </w:rPr>
        <w:t xml:space="preserve">Hassan (2014) </w:t>
      </w:r>
      <w:r w:rsidR="00B12427" w:rsidRPr="00C70209">
        <w:rPr>
          <w:lang w:eastAsia="en-GB"/>
        </w:rPr>
        <w:t xml:space="preserve">reported </w:t>
      </w:r>
      <w:r w:rsidRPr="00C70209">
        <w:rPr>
          <w:lang w:eastAsia="en-GB"/>
        </w:rPr>
        <w:t>transfusion reactions among trauma patients</w:t>
      </w:r>
      <w:r w:rsidR="00B12427" w:rsidRPr="00C70209">
        <w:rPr>
          <w:lang w:eastAsia="en-GB"/>
        </w:rPr>
        <w:t xml:space="preserve"> admitted to intensive care</w:t>
      </w:r>
      <w:r w:rsidRPr="00C70209">
        <w:rPr>
          <w:lang w:eastAsia="en-GB"/>
        </w:rPr>
        <w:t xml:space="preserve">, with no patients experiencing TRALI or haemolysis. Nine patients developed febrile reactions (11.11%) </w:t>
      </w:r>
      <w:r w:rsidR="00B12427" w:rsidRPr="00C70209">
        <w:rPr>
          <w:lang w:eastAsia="en-GB"/>
        </w:rPr>
        <w:t>after transfusion, with three transfusions being discontinued.</w:t>
      </w:r>
    </w:p>
    <w:p w14:paraId="4F72D0F8" w14:textId="77777777" w:rsidR="00B30DCE" w:rsidRPr="00C70209" w:rsidRDefault="00B30DCE" w:rsidP="002A6403">
      <w:pPr>
        <w:pStyle w:val="BodyText"/>
        <w:rPr>
          <w:lang w:eastAsia="en-GB"/>
        </w:rPr>
      </w:pPr>
    </w:p>
    <w:p w14:paraId="02C79390" w14:textId="77777777" w:rsidR="00B30DCE" w:rsidRPr="00C70209" w:rsidRDefault="00B30DCE" w:rsidP="002A6403">
      <w:pPr>
        <w:pStyle w:val="BodyText"/>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3D74AA25" w14:textId="17D624DA" w:rsidR="00E1671D" w:rsidRPr="00C70209" w:rsidRDefault="00751057" w:rsidP="00B12427">
      <w:pPr>
        <w:pStyle w:val="Caption"/>
      </w:pPr>
      <w:bookmarkStart w:id="344" w:name="_Ref406148968"/>
      <w:bookmarkStart w:id="345" w:name="_Toc42774709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7</w:t>
      </w:r>
      <w:r w:rsidR="00130F03" w:rsidRPr="00C70209">
        <w:fldChar w:fldCharType="end"/>
      </w:r>
      <w:bookmarkEnd w:id="344"/>
      <w:r w:rsidR="00E1671D" w:rsidRPr="00C70209">
        <w:tab/>
      </w:r>
      <w:r w:rsidR="00E60F19" w:rsidRPr="00C70209">
        <w:t xml:space="preserve">Critically ill </w:t>
      </w:r>
      <w:r w:rsidR="005248BA" w:rsidRPr="00C70209">
        <w:t>neonatal and paediatric</w:t>
      </w:r>
      <w:r w:rsidR="00E60F19" w:rsidRPr="00C70209">
        <w:t xml:space="preserve"> patients: Results for </w:t>
      </w:r>
      <w:r w:rsidR="00E1671D" w:rsidRPr="00C70209">
        <w:t xml:space="preserve">RBC transfusion versus no transfusion </w:t>
      </w:r>
      <w:r w:rsidR="00E60F19" w:rsidRPr="00C70209">
        <w:t xml:space="preserve">(or alternate dose) </w:t>
      </w:r>
      <w:r w:rsidR="00E1671D" w:rsidRPr="00C70209">
        <w:t>– Transfusion-related serious adverse events</w:t>
      </w:r>
      <w:bookmarkEnd w:id="34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68"/>
        <w:gridCol w:w="1321"/>
        <w:gridCol w:w="48"/>
        <w:gridCol w:w="1341"/>
        <w:gridCol w:w="28"/>
        <w:gridCol w:w="1361"/>
        <w:gridCol w:w="9"/>
        <w:gridCol w:w="1369"/>
        <w:gridCol w:w="11"/>
        <w:gridCol w:w="1364"/>
        <w:gridCol w:w="1480"/>
        <w:gridCol w:w="1477"/>
        <w:gridCol w:w="6"/>
        <w:gridCol w:w="1471"/>
        <w:gridCol w:w="9"/>
        <w:gridCol w:w="1712"/>
      </w:tblGrid>
      <w:tr w:rsidR="00B12427" w:rsidRPr="00C70209" w14:paraId="540A076F" w14:textId="77777777" w:rsidTr="007C46EB">
        <w:trPr>
          <w:tblHeader/>
        </w:trPr>
        <w:tc>
          <w:tcPr>
            <w:tcW w:w="388" w:type="pct"/>
            <w:vMerge w:val="restart"/>
            <w:tcBorders>
              <w:bottom w:val="single" w:sz="4" w:space="0" w:color="auto"/>
            </w:tcBorders>
          </w:tcPr>
          <w:p w14:paraId="3FB01513" w14:textId="77777777" w:rsidR="00B12427" w:rsidRPr="00C70209" w:rsidRDefault="00B12427" w:rsidP="00E60F19">
            <w:pPr>
              <w:pStyle w:val="TableH2"/>
              <w:rPr>
                <w:rFonts w:eastAsia="Arial Unicode MS"/>
              </w:rPr>
            </w:pPr>
            <w:r w:rsidRPr="00C70209">
              <w:rPr>
                <w:rFonts w:eastAsia="Arial Unicode MS"/>
              </w:rPr>
              <w:t>Study</w:t>
            </w:r>
          </w:p>
          <w:p w14:paraId="61255D41" w14:textId="77777777" w:rsidR="00B12427" w:rsidRPr="00C70209" w:rsidRDefault="00B12427" w:rsidP="00E60F19">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71778145" w14:textId="77777777" w:rsidR="00B12427" w:rsidRPr="00C70209" w:rsidRDefault="00B12427" w:rsidP="00E60F19">
            <w:pPr>
              <w:pStyle w:val="TableH3"/>
              <w:rPr>
                <w:rFonts w:eastAsia="Arial Unicode MS"/>
              </w:rPr>
            </w:pPr>
            <w:r w:rsidRPr="00C70209">
              <w:rPr>
                <w:rFonts w:eastAsia="Arial Unicode MS"/>
              </w:rPr>
              <w:t>Quality</w:t>
            </w:r>
          </w:p>
        </w:tc>
        <w:tc>
          <w:tcPr>
            <w:tcW w:w="490" w:type="pct"/>
            <w:gridSpan w:val="2"/>
            <w:vMerge w:val="restart"/>
          </w:tcPr>
          <w:p w14:paraId="10A71B2C" w14:textId="77777777" w:rsidR="00B12427" w:rsidRPr="00C70209" w:rsidRDefault="00B12427" w:rsidP="00E60F19">
            <w:pPr>
              <w:pStyle w:val="TableH2"/>
              <w:rPr>
                <w:rFonts w:eastAsia="Arial Unicode MS"/>
              </w:rPr>
            </w:pPr>
            <w:r w:rsidRPr="00C70209">
              <w:rPr>
                <w:rFonts w:eastAsia="Arial Unicode MS"/>
              </w:rPr>
              <w:t>No. of trials / sample size included in analysis</w:t>
            </w:r>
          </w:p>
        </w:tc>
        <w:tc>
          <w:tcPr>
            <w:tcW w:w="490" w:type="pct"/>
            <w:gridSpan w:val="2"/>
            <w:vMerge w:val="restart"/>
          </w:tcPr>
          <w:p w14:paraId="75CA180F" w14:textId="77777777" w:rsidR="00B12427" w:rsidRPr="00C70209" w:rsidRDefault="00B12427" w:rsidP="00E60F19">
            <w:pPr>
              <w:pStyle w:val="TableH2"/>
              <w:rPr>
                <w:rFonts w:eastAsia="Arial Unicode MS"/>
              </w:rPr>
            </w:pPr>
            <w:r w:rsidRPr="00C70209">
              <w:rPr>
                <w:rFonts w:eastAsia="Arial Unicode MS"/>
              </w:rPr>
              <w:t xml:space="preserve">Patient population </w:t>
            </w:r>
          </w:p>
        </w:tc>
        <w:tc>
          <w:tcPr>
            <w:tcW w:w="490" w:type="pct"/>
            <w:gridSpan w:val="2"/>
            <w:vMerge w:val="restart"/>
          </w:tcPr>
          <w:p w14:paraId="6509F6AD" w14:textId="77777777" w:rsidR="00B12427" w:rsidRPr="00C70209" w:rsidRDefault="00B12427" w:rsidP="00E60F19">
            <w:pPr>
              <w:pStyle w:val="TableH2"/>
              <w:rPr>
                <w:rFonts w:eastAsia="Arial Unicode MS"/>
              </w:rPr>
            </w:pPr>
            <w:r w:rsidRPr="00C70209">
              <w:rPr>
                <w:rFonts w:eastAsia="Arial Unicode MS"/>
              </w:rPr>
              <w:t>Setting</w:t>
            </w:r>
          </w:p>
          <w:p w14:paraId="4A49352C" w14:textId="77777777" w:rsidR="00B12427" w:rsidRPr="00C70209" w:rsidRDefault="00B12427" w:rsidP="00E60F19">
            <w:pPr>
              <w:pStyle w:val="TableH2"/>
              <w:rPr>
                <w:rFonts w:eastAsia="Arial Unicode MS"/>
              </w:rPr>
            </w:pPr>
            <w:r w:rsidRPr="00C70209">
              <w:rPr>
                <w:rFonts w:eastAsia="Arial Unicode MS"/>
              </w:rPr>
              <w:t>Location</w:t>
            </w:r>
          </w:p>
        </w:tc>
        <w:tc>
          <w:tcPr>
            <w:tcW w:w="490" w:type="pct"/>
            <w:gridSpan w:val="3"/>
            <w:vMerge w:val="restart"/>
          </w:tcPr>
          <w:p w14:paraId="7589A928" w14:textId="54965910" w:rsidR="00B12427" w:rsidRPr="00C70209" w:rsidRDefault="00B12427" w:rsidP="00E60F19">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1" w:type="pct"/>
            <w:vMerge w:val="restart"/>
          </w:tcPr>
          <w:p w14:paraId="3D2B4B02" w14:textId="77777777" w:rsidR="00B12427" w:rsidRPr="00C70209" w:rsidRDefault="00B12427" w:rsidP="00E60F19">
            <w:pPr>
              <w:pStyle w:val="TableH2"/>
              <w:rPr>
                <w:rFonts w:eastAsia="Arial Unicode MS"/>
              </w:rPr>
            </w:pPr>
            <w:r w:rsidRPr="00C70209">
              <w:rPr>
                <w:rFonts w:eastAsia="Arial Unicode MS"/>
              </w:rPr>
              <w:t>Outcome</w:t>
            </w:r>
          </w:p>
        </w:tc>
        <w:tc>
          <w:tcPr>
            <w:tcW w:w="2171" w:type="pct"/>
            <w:gridSpan w:val="6"/>
          </w:tcPr>
          <w:p w14:paraId="40E95FB9" w14:textId="77777777" w:rsidR="00B12427" w:rsidRPr="00C70209" w:rsidRDefault="00B12427" w:rsidP="00E60F19">
            <w:pPr>
              <w:pStyle w:val="TableH2"/>
              <w:rPr>
                <w:rFonts w:eastAsia="Arial Unicode MS"/>
                <w:i/>
              </w:rPr>
            </w:pPr>
            <w:r w:rsidRPr="00C70209">
              <w:rPr>
                <w:rFonts w:eastAsia="Arial Unicode MS"/>
              </w:rPr>
              <w:t>Results</w:t>
            </w:r>
          </w:p>
        </w:tc>
      </w:tr>
      <w:tr w:rsidR="00B12427" w:rsidRPr="00C70209" w14:paraId="2D50800B" w14:textId="77777777" w:rsidTr="007C46EB">
        <w:trPr>
          <w:tblHeader/>
        </w:trPr>
        <w:tc>
          <w:tcPr>
            <w:tcW w:w="388" w:type="pct"/>
            <w:vMerge/>
            <w:tcBorders>
              <w:bottom w:val="single" w:sz="4" w:space="0" w:color="auto"/>
            </w:tcBorders>
          </w:tcPr>
          <w:p w14:paraId="1FCC1541" w14:textId="77777777" w:rsidR="00B12427" w:rsidRPr="00C70209" w:rsidRDefault="00B12427" w:rsidP="00E60F19">
            <w:pPr>
              <w:pStyle w:val="TableH2"/>
              <w:rPr>
                <w:rFonts w:eastAsia="Arial Unicode MS"/>
              </w:rPr>
            </w:pPr>
          </w:p>
        </w:tc>
        <w:tc>
          <w:tcPr>
            <w:tcW w:w="490" w:type="pct"/>
            <w:gridSpan w:val="2"/>
            <w:vMerge/>
            <w:tcBorders>
              <w:bottom w:val="single" w:sz="4" w:space="0" w:color="auto"/>
            </w:tcBorders>
          </w:tcPr>
          <w:p w14:paraId="73580F9D" w14:textId="77777777" w:rsidR="00B12427" w:rsidRPr="00C70209" w:rsidRDefault="00B12427" w:rsidP="00E60F19">
            <w:pPr>
              <w:pStyle w:val="TableH2"/>
              <w:rPr>
                <w:rFonts w:eastAsia="Arial Unicode MS"/>
              </w:rPr>
            </w:pPr>
          </w:p>
        </w:tc>
        <w:tc>
          <w:tcPr>
            <w:tcW w:w="490" w:type="pct"/>
            <w:gridSpan w:val="2"/>
            <w:vMerge/>
            <w:tcBorders>
              <w:bottom w:val="single" w:sz="4" w:space="0" w:color="auto"/>
            </w:tcBorders>
          </w:tcPr>
          <w:p w14:paraId="145BF24C" w14:textId="77777777" w:rsidR="00B12427" w:rsidRPr="00C70209" w:rsidRDefault="00B12427" w:rsidP="00E60F19">
            <w:pPr>
              <w:pStyle w:val="TableH2"/>
              <w:rPr>
                <w:rFonts w:eastAsia="Arial Unicode MS"/>
              </w:rPr>
            </w:pPr>
          </w:p>
        </w:tc>
        <w:tc>
          <w:tcPr>
            <w:tcW w:w="490" w:type="pct"/>
            <w:gridSpan w:val="2"/>
            <w:vMerge/>
            <w:tcBorders>
              <w:bottom w:val="single" w:sz="4" w:space="0" w:color="auto"/>
            </w:tcBorders>
          </w:tcPr>
          <w:p w14:paraId="266B159E" w14:textId="77777777" w:rsidR="00B12427" w:rsidRPr="00C70209" w:rsidRDefault="00B12427" w:rsidP="00E60F19">
            <w:pPr>
              <w:pStyle w:val="TableH2"/>
              <w:rPr>
                <w:rFonts w:eastAsia="Arial Unicode MS"/>
              </w:rPr>
            </w:pPr>
          </w:p>
        </w:tc>
        <w:tc>
          <w:tcPr>
            <w:tcW w:w="490" w:type="pct"/>
            <w:gridSpan w:val="3"/>
            <w:vMerge/>
            <w:tcBorders>
              <w:bottom w:val="single" w:sz="4" w:space="0" w:color="auto"/>
            </w:tcBorders>
          </w:tcPr>
          <w:p w14:paraId="7529173A" w14:textId="77777777" w:rsidR="00B12427" w:rsidRPr="00C70209" w:rsidRDefault="00B12427" w:rsidP="00E60F19">
            <w:pPr>
              <w:pStyle w:val="TableH2"/>
              <w:rPr>
                <w:rFonts w:eastAsia="Arial Unicode MS"/>
              </w:rPr>
            </w:pPr>
          </w:p>
        </w:tc>
        <w:tc>
          <w:tcPr>
            <w:tcW w:w="481" w:type="pct"/>
            <w:vMerge/>
            <w:tcBorders>
              <w:bottom w:val="single" w:sz="4" w:space="0" w:color="auto"/>
            </w:tcBorders>
          </w:tcPr>
          <w:p w14:paraId="446CFB30" w14:textId="77777777" w:rsidR="00B12427" w:rsidRPr="00C70209" w:rsidRDefault="00B12427" w:rsidP="00E60F19">
            <w:pPr>
              <w:pStyle w:val="TableH2"/>
              <w:rPr>
                <w:rFonts w:eastAsia="Arial Unicode MS"/>
              </w:rPr>
            </w:pPr>
          </w:p>
        </w:tc>
        <w:tc>
          <w:tcPr>
            <w:tcW w:w="522" w:type="pct"/>
            <w:tcBorders>
              <w:bottom w:val="single" w:sz="4" w:space="0" w:color="auto"/>
            </w:tcBorders>
          </w:tcPr>
          <w:p w14:paraId="23ED48AA" w14:textId="6E7FBE0F" w:rsidR="007C46EB" w:rsidRPr="00C70209" w:rsidRDefault="00B12427" w:rsidP="00B12427">
            <w:pPr>
              <w:pStyle w:val="TableH2"/>
              <w:rPr>
                <w:rFonts w:eastAsia="Arial Unicode MS"/>
              </w:rPr>
            </w:pPr>
            <w:r w:rsidRPr="00C70209">
              <w:rPr>
                <w:rFonts w:eastAsia="Arial Unicode MS"/>
                <w:lang w:eastAsia="ja-JP"/>
              </w:rPr>
              <w:t>RBC transfusion</w:t>
            </w:r>
          </w:p>
          <w:p w14:paraId="61096EA2" w14:textId="77777777" w:rsidR="00B12427" w:rsidRPr="00C70209" w:rsidRDefault="00B12427" w:rsidP="00B12427">
            <w:pPr>
              <w:pStyle w:val="TableH2"/>
              <w:rPr>
                <w:rFonts w:eastAsia="Arial Unicode MS"/>
              </w:rPr>
            </w:pPr>
            <w:r w:rsidRPr="00C70209">
              <w:rPr>
                <w:rFonts w:eastAsia="Arial Unicode MS"/>
              </w:rPr>
              <w:t>n/N (%)</w:t>
            </w:r>
          </w:p>
        </w:tc>
        <w:tc>
          <w:tcPr>
            <w:tcW w:w="521" w:type="pct"/>
            <w:tcBorders>
              <w:bottom w:val="single" w:sz="4" w:space="0" w:color="auto"/>
            </w:tcBorders>
          </w:tcPr>
          <w:p w14:paraId="41E624A1" w14:textId="77777777" w:rsidR="00B12427" w:rsidRPr="00C70209" w:rsidRDefault="00B12427" w:rsidP="00B12427">
            <w:pPr>
              <w:pStyle w:val="TableH1"/>
              <w:rPr>
                <w:rFonts w:eastAsia="Arial Unicode MS"/>
                <w:lang w:val="en-AU" w:eastAsia="ja-JP"/>
              </w:rPr>
            </w:pPr>
            <w:r w:rsidRPr="00C70209">
              <w:rPr>
                <w:rFonts w:eastAsia="Arial Unicode MS"/>
                <w:lang w:val="en-AU" w:eastAsia="ja-JP"/>
              </w:rPr>
              <w:t>No transfusion</w:t>
            </w:r>
          </w:p>
          <w:p w14:paraId="3517FDEB" w14:textId="77777777" w:rsidR="00B12427" w:rsidRPr="00C70209" w:rsidRDefault="00B12427" w:rsidP="00B12427">
            <w:pPr>
              <w:pStyle w:val="TableH2"/>
              <w:rPr>
                <w:rFonts w:eastAsia="Arial Unicode MS"/>
              </w:rPr>
            </w:pPr>
            <w:r w:rsidRPr="00C70209">
              <w:rPr>
                <w:rFonts w:eastAsia="Arial Unicode MS"/>
              </w:rPr>
              <w:t>n/N (%)</w:t>
            </w:r>
          </w:p>
        </w:tc>
        <w:tc>
          <w:tcPr>
            <w:tcW w:w="521" w:type="pct"/>
            <w:gridSpan w:val="2"/>
            <w:tcBorders>
              <w:bottom w:val="single" w:sz="4" w:space="0" w:color="auto"/>
            </w:tcBorders>
          </w:tcPr>
          <w:p w14:paraId="7474FA82" w14:textId="77777777" w:rsidR="00B12427" w:rsidRPr="00C70209" w:rsidRDefault="00B12427" w:rsidP="00E60F19">
            <w:pPr>
              <w:pStyle w:val="TableH2"/>
              <w:rPr>
                <w:rFonts w:eastAsia="Arial Unicode MS"/>
              </w:rPr>
            </w:pPr>
            <w:r w:rsidRPr="00C70209">
              <w:rPr>
                <w:rFonts w:eastAsia="Arial Unicode MS"/>
              </w:rPr>
              <w:t>Risk estimate (95% CI)</w:t>
            </w:r>
          </w:p>
        </w:tc>
        <w:tc>
          <w:tcPr>
            <w:tcW w:w="607" w:type="pct"/>
            <w:gridSpan w:val="2"/>
            <w:tcBorders>
              <w:bottom w:val="single" w:sz="4" w:space="0" w:color="auto"/>
            </w:tcBorders>
          </w:tcPr>
          <w:p w14:paraId="46BB3AC6" w14:textId="77777777" w:rsidR="00B12427" w:rsidRPr="00C70209" w:rsidRDefault="00B12427" w:rsidP="00E60F19">
            <w:pPr>
              <w:pStyle w:val="TableH3"/>
              <w:rPr>
                <w:rFonts w:eastAsia="Arial Unicode MS"/>
              </w:rPr>
            </w:pPr>
            <w:r w:rsidRPr="00C70209">
              <w:rPr>
                <w:rFonts w:eastAsia="Arial Unicode MS"/>
              </w:rPr>
              <w:t>Statistical significance</w:t>
            </w:r>
          </w:p>
          <w:p w14:paraId="17CA86FD" w14:textId="47380233" w:rsidR="00B12427" w:rsidRPr="00C70209" w:rsidRDefault="001A475D" w:rsidP="00E60F19">
            <w:pPr>
              <w:pStyle w:val="TableH2"/>
              <w:rPr>
                <w:rFonts w:eastAsia="Arial Unicode MS"/>
              </w:rPr>
            </w:pPr>
            <w:r w:rsidRPr="001A475D">
              <w:rPr>
                <w:rFonts w:eastAsia="Arial Unicode MS"/>
                <w:i/>
              </w:rPr>
              <w:t>P-</w:t>
            </w:r>
            <w:r w:rsidR="00B12427" w:rsidRPr="00C70209">
              <w:rPr>
                <w:rFonts w:eastAsia="Arial Unicode MS"/>
              </w:rPr>
              <w:t>value</w:t>
            </w:r>
          </w:p>
          <w:p w14:paraId="4FA94F35" w14:textId="77777777" w:rsidR="00B12427" w:rsidRPr="00C70209" w:rsidRDefault="00B12427" w:rsidP="00E60F19">
            <w:pPr>
              <w:pStyle w:val="TableH2"/>
              <w:rPr>
                <w:rFonts w:eastAsia="Arial Unicode MS"/>
              </w:rPr>
            </w:pPr>
            <w:r w:rsidRPr="00C70209">
              <w:t>Heterogeneity</w:t>
            </w:r>
            <w:r w:rsidRPr="00C70209">
              <w:rPr>
                <w:vertAlign w:val="superscript"/>
              </w:rPr>
              <w:t>b</w:t>
            </w:r>
          </w:p>
        </w:tc>
      </w:tr>
      <w:tr w:rsidR="00E1671D" w:rsidRPr="00C70209" w14:paraId="162E06E1" w14:textId="77777777" w:rsidTr="007C46EB">
        <w:trPr>
          <w:trHeight w:val="278"/>
        </w:trPr>
        <w:tc>
          <w:tcPr>
            <w:tcW w:w="5000" w:type="pct"/>
            <w:gridSpan w:val="17"/>
            <w:shd w:val="clear" w:color="auto" w:fill="000000" w:themeFill="text1"/>
          </w:tcPr>
          <w:p w14:paraId="044CED08" w14:textId="77777777" w:rsidR="00E1671D" w:rsidRPr="00C70209" w:rsidRDefault="00E1671D" w:rsidP="00B12427">
            <w:pPr>
              <w:pStyle w:val="TableH4"/>
              <w:rPr>
                <w:shd w:val="clear" w:color="auto" w:fill="FFFFFF" w:themeFill="background1"/>
              </w:rPr>
            </w:pPr>
            <w:r w:rsidRPr="00C70209">
              <w:t>Level III evidence</w:t>
            </w:r>
          </w:p>
        </w:tc>
      </w:tr>
      <w:tr w:rsidR="00E1671D" w:rsidRPr="00C70209" w14:paraId="060D7AF6" w14:textId="77777777" w:rsidTr="00444ED7">
        <w:trPr>
          <w:trHeight w:val="476"/>
        </w:trPr>
        <w:tc>
          <w:tcPr>
            <w:tcW w:w="412" w:type="pct"/>
            <w:gridSpan w:val="2"/>
            <w:vMerge w:val="restart"/>
            <w:shd w:val="clear" w:color="auto" w:fill="auto"/>
          </w:tcPr>
          <w:p w14:paraId="7ECA9756" w14:textId="3512CEBB" w:rsidR="00E1671D" w:rsidRPr="00C70209" w:rsidRDefault="00E1671D" w:rsidP="00B270A5">
            <w:pPr>
              <w:spacing w:before="40" w:after="60"/>
              <w:ind w:left="0"/>
              <w:rPr>
                <w:rFonts w:ascii="Arial Narrow" w:eastAsia="Arial Unicode MS" w:hAnsi="Arial Narrow" w:cs="Arial"/>
                <w:bCs/>
                <w:sz w:val="16"/>
                <w:szCs w:val="16"/>
                <w:lang w:eastAsia="ja-JP"/>
              </w:rPr>
            </w:pPr>
            <w:r w:rsidRPr="00C70209">
              <w:rPr>
                <w:rFonts w:ascii="Arial Narrow" w:eastAsia="Arial Unicode MS" w:hAnsi="Arial Narrow" w:cs="Arial"/>
                <w:bCs/>
                <w:sz w:val="16"/>
                <w:szCs w:val="16"/>
                <w:lang w:eastAsia="ja-JP"/>
              </w:rPr>
              <w:t>Hassan 2014</w:t>
            </w:r>
            <w:r w:rsidR="00E1112B" w:rsidRPr="00C70209">
              <w:rPr>
                <w:rFonts w:ascii="Arial Narrow" w:eastAsia="Arial Unicode MS" w:hAnsi="Arial Narrow" w:cs="Arial"/>
                <w:bCs/>
                <w:sz w:val="16"/>
                <w:szCs w:val="16"/>
                <w:lang w:eastAsia="ja-JP"/>
              </w:rPr>
              <w:fldChar w:fldCharType="begin"/>
            </w:r>
            <w:r w:rsidR="003E727B" w:rsidRPr="00C70209">
              <w:rPr>
                <w:rFonts w:ascii="Arial Narrow" w:eastAsia="Arial Unicode MS" w:hAnsi="Arial Narrow" w:cs="Arial"/>
                <w:bCs/>
                <w:sz w:val="16"/>
                <w:szCs w:val="16"/>
                <w:lang w:eastAsia="ja-JP"/>
              </w:rPr>
              <w:instrText xml:space="preserve"> ADDIN EN.CITE &lt;EndNote&gt;&lt;Cite&gt;&lt;Author&gt;Hassan&lt;/Author&gt;&lt;Year&gt;2014&lt;/Year&gt;&lt;RecNum&gt;165&lt;/RecNum&gt;&lt;DisplayText&gt;&lt;style face="superscript"&gt;78&lt;/style&gt;&lt;/DisplayText&gt;&lt;record&gt;&lt;rec-number&gt;165&lt;/rec-number&gt;&lt;foreign-keys&gt;&lt;key app="EN" db-id="9edve2wadsavt5ewavaxtda4f2tavzvts9ee" timestamp="1426550458"&gt;165&lt;/key&gt;&lt;/foreign-keys&gt;&lt;ref-type name="Journal Article"&gt;17&lt;/ref-type&gt;&lt;contributors&gt;&lt;authors&gt;&lt;author&gt;Hassan, N. E.&lt;/author&gt;&lt;author&gt;DeCou, J. M.&lt;/author&gt;&lt;author&gt;Reischman, D.&lt;/author&gt;&lt;author&gt;Nickoles, T. A.&lt;/author&gt;&lt;author&gt;Gleason, E.&lt;/author&gt;&lt;author&gt;Ropele, D. L.&lt;/author&gt;&lt;author&gt;Sanfilippo, D.&lt;/author&gt;&lt;author&gt;Davis, A. T.&lt;/author&gt;&lt;author&gt;Alters, D.&lt;/author&gt;&lt;author&gt;Rajasekaran, S.&lt;/author&gt;&lt;/authors&gt;&lt;/contributors&gt;&lt;auth-address&gt;N. E. Hassan&lt;/auth-address&gt;&lt;titles&gt;&lt;title&gt;RBC transfusions in children requiring intensive care admission after traumatic injury&lt;/title&gt;&lt;secondary-title&gt;Pediatric Critical Care Medicine&lt;/secondary-title&gt;&lt;/titles&gt;&lt;periodical&gt;&lt;full-title&gt;Pediatric Critical Care Medicine&lt;/full-title&gt;&lt;/periodical&gt;&lt;reprint-edition&gt;NOT IN FILE&lt;/reprint-edition&gt;&lt;keywords&gt;&lt;keyword&gt;adverse outcome&lt;/keyword&gt;&lt;keyword&gt;age&lt;/keyword&gt;&lt;keyword&gt;artificial ventilation&lt;/keyword&gt;&lt;keyword&gt;blood&lt;/keyword&gt;&lt;keyword&gt;child&lt;/keyword&gt;&lt;keyword&gt;childhood injury&lt;/keyword&gt;&lt;keyword&gt;cohort analysis&lt;/keyword&gt;&lt;keyword&gt;emergency ward&lt;/keyword&gt;&lt;keyword&gt;erythrocyte&lt;/keyword&gt;&lt;keyword&gt;Glasgow coma scale&lt;/keyword&gt;&lt;keyword&gt;hospital&lt;/keyword&gt;&lt;keyword&gt;human&lt;/keyword&gt;&lt;keyword&gt;injury&lt;/keyword&gt;&lt;keyword&gt;injury scale&lt;/keyword&gt;&lt;keyword&gt;injury severity&lt;/keyword&gt;&lt;keyword&gt;intensive care&lt;/keyword&gt;&lt;keyword&gt;measurement&lt;/keyword&gt;&lt;keyword&gt;mortality&lt;/keyword&gt;&lt;keyword&gt;outcome&lt;/keyword&gt;&lt;keyword&gt;patient&lt;/keyword&gt;&lt;keyword&gt;pediatric hospital&lt;/keyword&gt;&lt;keyword&gt;risk&lt;/keyword&gt;&lt;keyword&gt;Studies&lt;/keyword&gt;&lt;keyword&gt;study&lt;/keyword&gt;&lt;keyword&gt;tertiary health care&lt;/keyword&gt;&lt;keyword&gt;time&lt;/keyword&gt;&lt;keyword&gt;transfusion&lt;/keyword&gt;&lt;/keywords&gt;&lt;dates&gt;&lt;year&gt;2014&lt;/year&gt;&lt;/dates&gt;&lt;isbn&gt;1529-7535&lt;/isbn&gt;&lt;urls&gt;&lt;related-urls&gt;&lt;url&gt;http://dx.doi.org/10.1097/PCC.0000000000000192&lt;/url&gt;&lt;/related-urls&gt;&lt;/urls&gt;&lt;/record&gt;&lt;/Cite&gt;&lt;/EndNote&gt;</w:instrText>
            </w:r>
            <w:r w:rsidR="00E1112B" w:rsidRPr="00C70209">
              <w:rPr>
                <w:rFonts w:ascii="Arial Narrow" w:eastAsia="Arial Unicode MS" w:hAnsi="Arial Narrow" w:cs="Arial"/>
                <w:bCs/>
                <w:sz w:val="16"/>
                <w:szCs w:val="16"/>
                <w:lang w:eastAsia="ja-JP"/>
              </w:rPr>
              <w:fldChar w:fldCharType="separate"/>
            </w:r>
            <w:r w:rsidR="003E727B" w:rsidRPr="00C70209">
              <w:rPr>
                <w:rFonts w:ascii="Arial Narrow" w:eastAsia="Arial Unicode MS" w:hAnsi="Arial Narrow" w:cs="Arial"/>
                <w:bCs/>
                <w:sz w:val="16"/>
                <w:szCs w:val="16"/>
                <w:vertAlign w:val="superscript"/>
                <w:lang w:eastAsia="ja-JP"/>
              </w:rPr>
              <w:t>78</w:t>
            </w:r>
            <w:r w:rsidR="00E1112B" w:rsidRPr="00C70209">
              <w:rPr>
                <w:rFonts w:ascii="Arial Narrow" w:eastAsia="Arial Unicode MS" w:hAnsi="Arial Narrow" w:cs="Arial"/>
                <w:bCs/>
                <w:sz w:val="16"/>
                <w:szCs w:val="16"/>
                <w:lang w:eastAsia="ja-JP"/>
              </w:rPr>
              <w:fldChar w:fldCharType="end"/>
            </w:r>
          </w:p>
          <w:p w14:paraId="3D1CC7E3" w14:textId="49C0CEBA" w:rsidR="00E1671D" w:rsidRPr="00C70209" w:rsidRDefault="00E1671D" w:rsidP="00B270A5">
            <w:pPr>
              <w:spacing w:before="40" w:after="60"/>
              <w:ind w:left="0"/>
              <w:rPr>
                <w:rFonts w:ascii="Arial Narrow" w:eastAsia="Arial Unicode MS" w:hAnsi="Arial Narrow" w:cs="Arial"/>
                <w:bCs/>
                <w:sz w:val="16"/>
                <w:szCs w:val="16"/>
                <w:lang w:eastAsia="ja-JP"/>
              </w:rPr>
            </w:pPr>
            <w:r w:rsidRPr="00C70209">
              <w:rPr>
                <w:rFonts w:ascii="Arial Narrow" w:eastAsia="Arial Unicode MS" w:hAnsi="Arial Narrow" w:cs="Arial"/>
                <w:bCs/>
                <w:sz w:val="16"/>
                <w:szCs w:val="16"/>
                <w:lang w:eastAsia="ja-JP"/>
              </w:rPr>
              <w:t>Level III</w:t>
            </w:r>
            <w:r w:rsidR="00E64EC2" w:rsidRPr="00C70209">
              <w:rPr>
                <w:rFonts w:ascii="Arial Narrow" w:eastAsia="Arial Unicode MS" w:hAnsi="Arial Narrow" w:cs="Arial"/>
                <w:bCs/>
                <w:sz w:val="16"/>
                <w:szCs w:val="16"/>
                <w:lang w:eastAsia="ja-JP"/>
              </w:rPr>
              <w:t>–2</w:t>
            </w:r>
          </w:p>
          <w:p w14:paraId="142D1CDE" w14:textId="77777777" w:rsidR="00E1671D" w:rsidRPr="00C70209" w:rsidRDefault="00E1671D" w:rsidP="00B270A5">
            <w:pPr>
              <w:spacing w:before="40" w:after="60"/>
              <w:ind w:left="0"/>
              <w:rPr>
                <w:rFonts w:ascii="Arial Narrow" w:hAnsi="Arial Narrow"/>
                <w:b/>
                <w:bCs/>
                <w:i/>
                <w:szCs w:val="21"/>
                <w:lang w:eastAsia="en-GB"/>
              </w:rPr>
            </w:pPr>
            <w:r w:rsidRPr="00C70209">
              <w:rPr>
                <w:rFonts w:ascii="Arial Narrow" w:eastAsia="Arial Unicode MS" w:hAnsi="Arial Narrow" w:cs="Arial"/>
                <w:bCs/>
                <w:i/>
                <w:sz w:val="16"/>
                <w:szCs w:val="16"/>
                <w:lang w:eastAsia="ja-JP"/>
              </w:rPr>
              <w:t>Fair</w:t>
            </w:r>
          </w:p>
        </w:tc>
        <w:tc>
          <w:tcPr>
            <w:tcW w:w="483" w:type="pct"/>
            <w:gridSpan w:val="2"/>
            <w:vMerge w:val="restart"/>
            <w:shd w:val="clear" w:color="auto" w:fill="auto"/>
          </w:tcPr>
          <w:p w14:paraId="21B93C7A" w14:textId="77777777" w:rsidR="00E1671D" w:rsidRPr="00C70209" w:rsidRDefault="00E1671D" w:rsidP="007C46EB">
            <w:pPr>
              <w:pStyle w:val="Tabletext-evidencematrix"/>
            </w:pPr>
            <w:r w:rsidRPr="00C70209">
              <w:t>Retrospective cohort study</w:t>
            </w:r>
          </w:p>
          <w:p w14:paraId="5A51E744" w14:textId="77777777" w:rsidR="00E1671D" w:rsidRPr="00C70209" w:rsidRDefault="00E1671D" w:rsidP="007C46EB">
            <w:pPr>
              <w:pStyle w:val="Tabletext-evidencematrix"/>
            </w:pPr>
            <w:r w:rsidRPr="00C70209">
              <w:t>N=363</w:t>
            </w:r>
          </w:p>
        </w:tc>
        <w:tc>
          <w:tcPr>
            <w:tcW w:w="483" w:type="pct"/>
            <w:gridSpan w:val="2"/>
            <w:vMerge w:val="restart"/>
            <w:shd w:val="clear" w:color="auto" w:fill="auto"/>
          </w:tcPr>
          <w:p w14:paraId="1321F878" w14:textId="77777777" w:rsidR="00E1671D" w:rsidRPr="00C70209" w:rsidRDefault="007C46EB" w:rsidP="007C46EB">
            <w:pPr>
              <w:pStyle w:val="Tabletext-evidencematrix"/>
            </w:pPr>
            <w:r w:rsidRPr="00C70209">
              <w:t>Paediatric trauma patients aged less than 18 years</w:t>
            </w:r>
          </w:p>
        </w:tc>
        <w:tc>
          <w:tcPr>
            <w:tcW w:w="483" w:type="pct"/>
            <w:gridSpan w:val="2"/>
            <w:vMerge w:val="restart"/>
            <w:shd w:val="clear" w:color="auto" w:fill="auto"/>
          </w:tcPr>
          <w:p w14:paraId="1945C220" w14:textId="77777777" w:rsidR="00E1671D" w:rsidRPr="00C70209" w:rsidRDefault="00E1671D" w:rsidP="007C46EB">
            <w:pPr>
              <w:pStyle w:val="Tabletext-evidencematrix"/>
            </w:pPr>
            <w:r w:rsidRPr="00C70209">
              <w:t>Paediatric trauma centre, USA</w:t>
            </w:r>
          </w:p>
        </w:tc>
        <w:tc>
          <w:tcPr>
            <w:tcW w:w="483" w:type="pct"/>
            <w:vMerge w:val="restart"/>
            <w:shd w:val="clear" w:color="auto" w:fill="auto"/>
          </w:tcPr>
          <w:p w14:paraId="243517C0" w14:textId="0824352B" w:rsidR="00E1671D" w:rsidRPr="00C70209" w:rsidRDefault="00C428FD" w:rsidP="007C46EB">
            <w:pPr>
              <w:pStyle w:val="Tabletext-evidencematrix"/>
            </w:pPr>
            <w:r w:rsidRPr="00C70209">
              <w:t>RBC</w:t>
            </w:r>
            <w:r w:rsidR="00E1671D" w:rsidRPr="00C70209">
              <w:t xml:space="preserve"> transfusion </w:t>
            </w:r>
            <w:r w:rsidR="00C91BAE" w:rsidRPr="00C70209">
              <w:t>versus</w:t>
            </w:r>
            <w:r w:rsidR="00E1671D" w:rsidRPr="00C70209">
              <w:t xml:space="preserve"> no </w:t>
            </w:r>
            <w:r w:rsidRPr="00C70209">
              <w:t>RBC</w:t>
            </w:r>
            <w:r w:rsidR="00E1671D" w:rsidRPr="00C70209">
              <w:t xml:space="preserve"> transfusion</w:t>
            </w:r>
          </w:p>
        </w:tc>
        <w:tc>
          <w:tcPr>
            <w:tcW w:w="485" w:type="pct"/>
            <w:gridSpan w:val="2"/>
            <w:shd w:val="clear" w:color="auto" w:fill="auto"/>
          </w:tcPr>
          <w:p w14:paraId="23DCD73A" w14:textId="77777777" w:rsidR="00E1671D" w:rsidRPr="00C70209" w:rsidRDefault="00E1671D" w:rsidP="00B12427">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TRALI</w:t>
            </w:r>
            <w:r w:rsidR="00B12427" w:rsidRPr="00C70209">
              <w:rPr>
                <w:rFonts w:ascii="Arial Narrow" w:eastAsia="Arial Unicode MS" w:hAnsi="Arial Narrow" w:cs="Arial"/>
                <w:color w:val="auto"/>
                <w:sz w:val="16"/>
                <w:szCs w:val="16"/>
                <w:lang w:eastAsia="ja-JP"/>
              </w:rPr>
              <w:t xml:space="preserve"> </w:t>
            </w:r>
          </w:p>
        </w:tc>
        <w:tc>
          <w:tcPr>
            <w:tcW w:w="522" w:type="pct"/>
            <w:shd w:val="clear" w:color="auto" w:fill="auto"/>
          </w:tcPr>
          <w:p w14:paraId="6A398191" w14:textId="77777777" w:rsidR="00E1671D" w:rsidRPr="00C70209" w:rsidRDefault="00E1671D" w:rsidP="00B270A5">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0/81 (0%)</w:t>
            </w:r>
          </w:p>
        </w:tc>
        <w:tc>
          <w:tcPr>
            <w:tcW w:w="523" w:type="pct"/>
            <w:gridSpan w:val="2"/>
            <w:shd w:val="clear" w:color="auto" w:fill="auto"/>
          </w:tcPr>
          <w:p w14:paraId="3B2C8C0A" w14:textId="77777777" w:rsidR="00E1671D" w:rsidRPr="00C70209" w:rsidRDefault="00E1671D" w:rsidP="00B270A5">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0/282 (0%)</w:t>
            </w:r>
          </w:p>
        </w:tc>
        <w:tc>
          <w:tcPr>
            <w:tcW w:w="522" w:type="pct"/>
            <w:gridSpan w:val="2"/>
            <w:shd w:val="clear" w:color="auto" w:fill="auto"/>
          </w:tcPr>
          <w:p w14:paraId="370538D8" w14:textId="77777777" w:rsidR="00E1671D" w:rsidRPr="00C70209" w:rsidRDefault="00E1671D" w:rsidP="00B270A5">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NA</w:t>
            </w:r>
          </w:p>
        </w:tc>
        <w:tc>
          <w:tcPr>
            <w:tcW w:w="604" w:type="pct"/>
            <w:shd w:val="clear" w:color="auto" w:fill="auto"/>
          </w:tcPr>
          <w:p w14:paraId="5E628ECF" w14:textId="77777777" w:rsidR="00E1671D" w:rsidRPr="00C70209" w:rsidRDefault="00E1671D" w:rsidP="00B12427">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N</w:t>
            </w:r>
            <w:r w:rsidR="00B12427" w:rsidRPr="00C70209">
              <w:rPr>
                <w:rFonts w:ascii="Arial Narrow" w:eastAsia="Arial Unicode MS" w:hAnsi="Arial Narrow" w:cs="Arial"/>
                <w:color w:val="auto"/>
                <w:sz w:val="16"/>
                <w:szCs w:val="16"/>
                <w:lang w:eastAsia="ja-JP"/>
              </w:rPr>
              <w:t>ot estimable</w:t>
            </w:r>
          </w:p>
        </w:tc>
      </w:tr>
      <w:tr w:rsidR="00444ED7" w:rsidRPr="00C70209" w14:paraId="310411FF" w14:textId="77777777" w:rsidTr="00444ED7">
        <w:trPr>
          <w:trHeight w:val="476"/>
        </w:trPr>
        <w:tc>
          <w:tcPr>
            <w:tcW w:w="412" w:type="pct"/>
            <w:gridSpan w:val="2"/>
            <w:vMerge/>
            <w:shd w:val="clear" w:color="auto" w:fill="auto"/>
          </w:tcPr>
          <w:p w14:paraId="4E32E816" w14:textId="77777777" w:rsidR="00444ED7" w:rsidRPr="00C70209" w:rsidRDefault="00444ED7" w:rsidP="00B270A5">
            <w:pPr>
              <w:spacing w:before="40" w:after="60"/>
              <w:ind w:left="0"/>
              <w:rPr>
                <w:rFonts w:ascii="Arial Narrow" w:eastAsia="Arial Unicode MS" w:hAnsi="Arial Narrow" w:cs="Arial"/>
                <w:bCs/>
                <w:sz w:val="16"/>
                <w:szCs w:val="16"/>
                <w:lang w:eastAsia="ja-JP"/>
              </w:rPr>
            </w:pPr>
          </w:p>
        </w:tc>
        <w:tc>
          <w:tcPr>
            <w:tcW w:w="483" w:type="pct"/>
            <w:gridSpan w:val="2"/>
            <w:vMerge/>
            <w:shd w:val="clear" w:color="auto" w:fill="auto"/>
          </w:tcPr>
          <w:p w14:paraId="11FE8117" w14:textId="77777777" w:rsidR="00444ED7" w:rsidRPr="00C70209" w:rsidRDefault="00444ED7" w:rsidP="007C46EB">
            <w:pPr>
              <w:pStyle w:val="Tabletext-evidencematrix"/>
            </w:pPr>
          </w:p>
        </w:tc>
        <w:tc>
          <w:tcPr>
            <w:tcW w:w="483" w:type="pct"/>
            <w:gridSpan w:val="2"/>
            <w:vMerge/>
            <w:shd w:val="clear" w:color="auto" w:fill="auto"/>
          </w:tcPr>
          <w:p w14:paraId="6BAB14D0" w14:textId="77777777" w:rsidR="00444ED7" w:rsidRPr="00C70209" w:rsidRDefault="00444ED7" w:rsidP="007C46EB">
            <w:pPr>
              <w:pStyle w:val="Tabletext-evidencematrix"/>
            </w:pPr>
          </w:p>
        </w:tc>
        <w:tc>
          <w:tcPr>
            <w:tcW w:w="483" w:type="pct"/>
            <w:gridSpan w:val="2"/>
            <w:vMerge/>
            <w:shd w:val="clear" w:color="auto" w:fill="auto"/>
          </w:tcPr>
          <w:p w14:paraId="1D4A5804" w14:textId="77777777" w:rsidR="00444ED7" w:rsidRPr="00C70209" w:rsidRDefault="00444ED7" w:rsidP="007C46EB">
            <w:pPr>
              <w:pStyle w:val="Tabletext-evidencematrix"/>
            </w:pPr>
          </w:p>
        </w:tc>
        <w:tc>
          <w:tcPr>
            <w:tcW w:w="483" w:type="pct"/>
            <w:vMerge/>
            <w:shd w:val="clear" w:color="auto" w:fill="auto"/>
          </w:tcPr>
          <w:p w14:paraId="481F4D05" w14:textId="77777777" w:rsidR="00444ED7" w:rsidRPr="00C70209" w:rsidRDefault="00444ED7" w:rsidP="007C46EB">
            <w:pPr>
              <w:pStyle w:val="Tabletext-evidencematrix"/>
            </w:pPr>
          </w:p>
        </w:tc>
        <w:tc>
          <w:tcPr>
            <w:tcW w:w="485" w:type="pct"/>
            <w:gridSpan w:val="2"/>
            <w:shd w:val="clear" w:color="auto" w:fill="auto"/>
          </w:tcPr>
          <w:p w14:paraId="73DAA22A" w14:textId="77777777" w:rsidR="00444ED7" w:rsidRPr="00C70209" w:rsidRDefault="00444ED7" w:rsidP="00926E6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 xml:space="preserve">Transfusion-related febrile reactions </w:t>
            </w:r>
          </w:p>
        </w:tc>
        <w:tc>
          <w:tcPr>
            <w:tcW w:w="522" w:type="pct"/>
            <w:shd w:val="clear" w:color="auto" w:fill="auto"/>
          </w:tcPr>
          <w:p w14:paraId="258C0DEF" w14:textId="77777777" w:rsidR="00444ED7" w:rsidRPr="00C70209" w:rsidRDefault="00444ED7" w:rsidP="00926E6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9/81 (11.11%)</w:t>
            </w:r>
          </w:p>
        </w:tc>
        <w:tc>
          <w:tcPr>
            <w:tcW w:w="523" w:type="pct"/>
            <w:gridSpan w:val="2"/>
            <w:shd w:val="clear" w:color="auto" w:fill="auto"/>
          </w:tcPr>
          <w:p w14:paraId="08FF5A3A" w14:textId="77777777" w:rsidR="00444ED7" w:rsidRPr="00C70209" w:rsidRDefault="00444ED7" w:rsidP="00926E6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0/282 (0%)</w:t>
            </w:r>
          </w:p>
        </w:tc>
        <w:tc>
          <w:tcPr>
            <w:tcW w:w="522" w:type="pct"/>
            <w:gridSpan w:val="2"/>
            <w:shd w:val="clear" w:color="auto" w:fill="auto"/>
          </w:tcPr>
          <w:p w14:paraId="473512B9" w14:textId="77777777" w:rsidR="00444ED7" w:rsidRPr="00C70209" w:rsidRDefault="00444ED7" w:rsidP="00926E6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OR 74.03 [4.26,1286.95]</w:t>
            </w:r>
            <w:r w:rsidRPr="00C70209">
              <w:rPr>
                <w:rFonts w:ascii="Arial Narrow" w:eastAsia="Arial Unicode MS" w:hAnsi="Arial Narrow" w:cs="Arial"/>
                <w:color w:val="auto"/>
                <w:sz w:val="16"/>
                <w:szCs w:val="16"/>
                <w:vertAlign w:val="superscript"/>
                <w:lang w:eastAsia="ja-JP"/>
              </w:rPr>
              <w:t>c</w:t>
            </w:r>
          </w:p>
        </w:tc>
        <w:tc>
          <w:tcPr>
            <w:tcW w:w="604" w:type="pct"/>
            <w:shd w:val="clear" w:color="auto" w:fill="D9D9D9" w:themeFill="background1" w:themeFillShade="D9"/>
          </w:tcPr>
          <w:p w14:paraId="5A1C3120" w14:textId="701869FE" w:rsidR="00444ED7" w:rsidRPr="00C70209" w:rsidRDefault="00444ED7" w:rsidP="00926E69">
            <w:pPr>
              <w:spacing w:before="40" w:after="40"/>
              <w:ind w:left="0"/>
              <w:rPr>
                <w:rFonts w:ascii="Arial Narrow" w:eastAsia="Arial Unicode MS" w:hAnsi="Arial Narrow" w:cs="Arial"/>
                <w:i/>
                <w:color w:val="auto"/>
                <w:sz w:val="16"/>
                <w:szCs w:val="16"/>
                <w:lang w:eastAsia="ja-JP"/>
              </w:rPr>
            </w:pPr>
            <w:r w:rsidRPr="00C70209">
              <w:rPr>
                <w:rFonts w:ascii="Arial Narrow" w:eastAsia="Arial Unicode MS" w:hAnsi="Arial Narrow" w:cs="Arial"/>
                <w:i/>
                <w:color w:val="auto"/>
                <w:sz w:val="16"/>
                <w:szCs w:val="16"/>
                <w:lang w:eastAsia="ja-JP"/>
              </w:rPr>
              <w:t xml:space="preserve">Favours no </w:t>
            </w:r>
            <w:r w:rsidR="00C428FD" w:rsidRPr="00C70209">
              <w:rPr>
                <w:rFonts w:ascii="Arial Narrow" w:eastAsia="Arial Unicode MS" w:hAnsi="Arial Narrow" w:cs="Arial"/>
                <w:i/>
                <w:color w:val="auto"/>
                <w:sz w:val="16"/>
                <w:szCs w:val="16"/>
                <w:lang w:eastAsia="ja-JP"/>
              </w:rPr>
              <w:t>RBC</w:t>
            </w:r>
            <w:r w:rsidRPr="00C70209">
              <w:rPr>
                <w:rFonts w:ascii="Arial Narrow" w:eastAsia="Arial Unicode MS" w:hAnsi="Arial Narrow" w:cs="Arial"/>
                <w:i/>
                <w:color w:val="auto"/>
                <w:sz w:val="16"/>
                <w:szCs w:val="16"/>
                <w:lang w:eastAsia="ja-JP"/>
              </w:rPr>
              <w:t xml:space="preserve"> transfusion</w:t>
            </w:r>
          </w:p>
          <w:p w14:paraId="06958460" w14:textId="4C8DE070" w:rsidR="00444ED7" w:rsidRPr="00C70209" w:rsidRDefault="001A475D" w:rsidP="00926E69">
            <w:pPr>
              <w:spacing w:before="40" w:after="40"/>
              <w:ind w:left="0"/>
              <w:rPr>
                <w:rFonts w:ascii="Arial Narrow" w:eastAsia="Arial Unicode MS" w:hAnsi="Arial Narrow" w:cs="Arial"/>
                <w:color w:val="auto"/>
                <w:sz w:val="16"/>
                <w:szCs w:val="16"/>
                <w:lang w:eastAsia="ja-JP"/>
              </w:rPr>
            </w:pPr>
            <w:r w:rsidRPr="001A475D">
              <w:rPr>
                <w:rFonts w:ascii="Arial Narrow" w:eastAsia="Arial Unicode MS" w:hAnsi="Arial Narrow" w:cs="Arial"/>
                <w:i/>
                <w:color w:val="auto"/>
                <w:sz w:val="16"/>
                <w:szCs w:val="16"/>
                <w:lang w:eastAsia="ja-JP"/>
              </w:rPr>
              <w:t>P = </w:t>
            </w:r>
            <w:r w:rsidR="00444ED7" w:rsidRPr="00C70209">
              <w:rPr>
                <w:rFonts w:ascii="Arial Narrow" w:eastAsia="Arial Unicode MS" w:hAnsi="Arial Narrow" w:cs="Arial"/>
                <w:color w:val="auto"/>
                <w:sz w:val="16"/>
                <w:szCs w:val="16"/>
                <w:lang w:eastAsia="ja-JP"/>
              </w:rPr>
              <w:t xml:space="preserve"> 0.003</w:t>
            </w:r>
          </w:p>
        </w:tc>
      </w:tr>
      <w:tr w:rsidR="00444ED7" w:rsidRPr="00C70209" w14:paraId="36AC1E17" w14:textId="77777777" w:rsidTr="00444ED7">
        <w:trPr>
          <w:trHeight w:val="476"/>
        </w:trPr>
        <w:tc>
          <w:tcPr>
            <w:tcW w:w="412" w:type="pct"/>
            <w:gridSpan w:val="2"/>
            <w:vMerge/>
            <w:shd w:val="clear" w:color="auto" w:fill="auto"/>
          </w:tcPr>
          <w:p w14:paraId="0433232E" w14:textId="77777777" w:rsidR="00444ED7" w:rsidRPr="00C70209" w:rsidRDefault="00444ED7" w:rsidP="00B270A5">
            <w:pPr>
              <w:spacing w:before="40" w:after="60"/>
              <w:ind w:left="0"/>
              <w:rPr>
                <w:rFonts w:ascii="Arial Narrow" w:eastAsia="Arial Unicode MS" w:hAnsi="Arial Narrow" w:cs="Arial"/>
                <w:bCs/>
                <w:sz w:val="16"/>
                <w:szCs w:val="16"/>
                <w:lang w:eastAsia="ja-JP"/>
              </w:rPr>
            </w:pPr>
          </w:p>
        </w:tc>
        <w:tc>
          <w:tcPr>
            <w:tcW w:w="483" w:type="pct"/>
            <w:gridSpan w:val="2"/>
            <w:vMerge/>
            <w:shd w:val="clear" w:color="auto" w:fill="auto"/>
          </w:tcPr>
          <w:p w14:paraId="38D95063" w14:textId="77777777" w:rsidR="00444ED7" w:rsidRPr="00C70209" w:rsidRDefault="00444ED7" w:rsidP="00B270A5">
            <w:pPr>
              <w:pStyle w:val="Recommendationanswer"/>
              <w:rPr>
                <w:bCs/>
                <w:szCs w:val="16"/>
                <w:lang w:val="en-AU"/>
              </w:rPr>
            </w:pPr>
          </w:p>
        </w:tc>
        <w:tc>
          <w:tcPr>
            <w:tcW w:w="483" w:type="pct"/>
            <w:gridSpan w:val="2"/>
            <w:vMerge/>
            <w:shd w:val="clear" w:color="auto" w:fill="auto"/>
          </w:tcPr>
          <w:p w14:paraId="03EDB40B" w14:textId="77777777" w:rsidR="00444ED7" w:rsidRPr="00C70209" w:rsidRDefault="00444ED7" w:rsidP="00B270A5">
            <w:pPr>
              <w:spacing w:before="40" w:after="60"/>
              <w:ind w:left="0"/>
              <w:rPr>
                <w:rFonts w:ascii="Arial Narrow" w:eastAsia="Arial Unicode MS" w:hAnsi="Arial Narrow" w:cs="Arial"/>
                <w:bCs/>
                <w:sz w:val="16"/>
                <w:szCs w:val="16"/>
                <w:lang w:eastAsia="ja-JP"/>
              </w:rPr>
            </w:pPr>
          </w:p>
        </w:tc>
        <w:tc>
          <w:tcPr>
            <w:tcW w:w="483" w:type="pct"/>
            <w:gridSpan w:val="2"/>
            <w:vMerge/>
            <w:shd w:val="clear" w:color="auto" w:fill="auto"/>
          </w:tcPr>
          <w:p w14:paraId="5120C7D0" w14:textId="77777777" w:rsidR="00444ED7" w:rsidRPr="00C70209" w:rsidRDefault="00444ED7" w:rsidP="00B270A5">
            <w:pPr>
              <w:pStyle w:val="Recommendationanswer"/>
              <w:rPr>
                <w:bCs/>
                <w:szCs w:val="16"/>
                <w:lang w:val="en-AU"/>
              </w:rPr>
            </w:pPr>
          </w:p>
        </w:tc>
        <w:tc>
          <w:tcPr>
            <w:tcW w:w="483" w:type="pct"/>
            <w:vMerge/>
            <w:shd w:val="clear" w:color="auto" w:fill="auto"/>
          </w:tcPr>
          <w:p w14:paraId="719E4AC7" w14:textId="77777777" w:rsidR="00444ED7" w:rsidRPr="00C70209" w:rsidRDefault="00444ED7" w:rsidP="00B270A5">
            <w:pPr>
              <w:pStyle w:val="Recommendationanswer"/>
              <w:rPr>
                <w:bCs/>
                <w:szCs w:val="16"/>
                <w:lang w:val="en-AU"/>
              </w:rPr>
            </w:pPr>
          </w:p>
        </w:tc>
        <w:tc>
          <w:tcPr>
            <w:tcW w:w="485" w:type="pct"/>
            <w:gridSpan w:val="2"/>
            <w:shd w:val="clear" w:color="auto" w:fill="auto"/>
          </w:tcPr>
          <w:p w14:paraId="60A7BACA" w14:textId="77777777" w:rsidR="00444ED7" w:rsidRPr="00C70209" w:rsidRDefault="00444ED7" w:rsidP="00444ED7">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Haemolysis</w:t>
            </w:r>
            <w:r w:rsidRPr="00C70209">
              <w:rPr>
                <w:rFonts w:ascii="Arial Narrow" w:eastAsia="Arial Unicode MS" w:hAnsi="Arial Narrow" w:cs="Arial"/>
                <w:color w:val="auto"/>
                <w:sz w:val="16"/>
                <w:szCs w:val="16"/>
                <w:vertAlign w:val="superscript"/>
                <w:lang w:eastAsia="ja-JP"/>
              </w:rPr>
              <w:t>d</w:t>
            </w:r>
          </w:p>
        </w:tc>
        <w:tc>
          <w:tcPr>
            <w:tcW w:w="522" w:type="pct"/>
            <w:shd w:val="clear" w:color="auto" w:fill="auto"/>
          </w:tcPr>
          <w:p w14:paraId="1DB5B306" w14:textId="77777777" w:rsidR="00444ED7" w:rsidRPr="00C70209" w:rsidRDefault="00444ED7" w:rsidP="00E60F1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0/81 (0%)</w:t>
            </w:r>
          </w:p>
        </w:tc>
        <w:tc>
          <w:tcPr>
            <w:tcW w:w="523" w:type="pct"/>
            <w:gridSpan w:val="2"/>
            <w:shd w:val="clear" w:color="auto" w:fill="auto"/>
          </w:tcPr>
          <w:p w14:paraId="5EA1A646" w14:textId="77777777" w:rsidR="00444ED7" w:rsidRPr="00C70209" w:rsidRDefault="00444ED7" w:rsidP="00E60F1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0/282 (0%)</w:t>
            </w:r>
          </w:p>
        </w:tc>
        <w:tc>
          <w:tcPr>
            <w:tcW w:w="522" w:type="pct"/>
            <w:gridSpan w:val="2"/>
            <w:shd w:val="clear" w:color="auto" w:fill="auto"/>
          </w:tcPr>
          <w:p w14:paraId="7A74B500" w14:textId="77777777" w:rsidR="00444ED7" w:rsidRPr="00C70209" w:rsidRDefault="00444ED7" w:rsidP="00E60F1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NA</w:t>
            </w:r>
          </w:p>
        </w:tc>
        <w:tc>
          <w:tcPr>
            <w:tcW w:w="604" w:type="pct"/>
            <w:shd w:val="clear" w:color="auto" w:fill="auto"/>
          </w:tcPr>
          <w:p w14:paraId="6A50BE94" w14:textId="77777777" w:rsidR="00444ED7" w:rsidRPr="00C70209" w:rsidRDefault="00444ED7" w:rsidP="00E60F19">
            <w:pPr>
              <w:spacing w:before="40" w:after="40"/>
              <w:ind w:left="0"/>
              <w:rPr>
                <w:rFonts w:ascii="Arial Narrow" w:eastAsia="Arial Unicode MS" w:hAnsi="Arial Narrow" w:cs="Arial"/>
                <w:color w:val="auto"/>
                <w:sz w:val="16"/>
                <w:szCs w:val="16"/>
                <w:lang w:eastAsia="ja-JP"/>
              </w:rPr>
            </w:pPr>
            <w:r w:rsidRPr="00C70209">
              <w:rPr>
                <w:rFonts w:ascii="Arial Narrow" w:eastAsia="Arial Unicode MS" w:hAnsi="Arial Narrow" w:cs="Arial"/>
                <w:color w:val="auto"/>
                <w:sz w:val="16"/>
                <w:szCs w:val="16"/>
                <w:lang w:eastAsia="ja-JP"/>
              </w:rPr>
              <w:t>Not estimable</w:t>
            </w:r>
          </w:p>
        </w:tc>
      </w:tr>
    </w:tbl>
    <w:p w14:paraId="040B2888" w14:textId="73A71807" w:rsidR="00B12427" w:rsidRPr="00C70209" w:rsidRDefault="00B12427" w:rsidP="007C46EB">
      <w:pPr>
        <w:pStyle w:val="TabFigNotes0noindent"/>
      </w:pPr>
      <w:r w:rsidRPr="00C70209">
        <w:t xml:space="preserve">CI, confidence interval; NA, not applicable; OR, odds ratio; </w:t>
      </w:r>
      <w:r w:rsidR="00DF2DD0" w:rsidRPr="00C70209">
        <w:t xml:space="preserve">RBC, red blood cell; </w:t>
      </w:r>
      <w:r w:rsidRPr="00C70209">
        <w:t>TRALI, transfusion</w:t>
      </w:r>
      <w:r w:rsidR="003837B1" w:rsidRPr="00C70209">
        <w:t>-</w:t>
      </w:r>
      <w:r w:rsidRPr="00C70209">
        <w:t>related acute lung injury</w:t>
      </w:r>
    </w:p>
    <w:p w14:paraId="3B1EAA85" w14:textId="77777777" w:rsidR="00B12427" w:rsidRPr="00C70209" w:rsidRDefault="00B12427" w:rsidP="007C46EB">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280843D" w14:textId="35AB28CE" w:rsidR="00B12427" w:rsidRPr="00C70209" w:rsidRDefault="00B12427" w:rsidP="007C46EB">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w:t>
      </w:r>
      <w:r w:rsidR="00E64EC2" w:rsidRPr="00C70209">
        <w:t>–5</w:t>
      </w:r>
      <w:r w:rsidRPr="00C70209">
        <w:t>0%; substantial heterogeneity I</w:t>
      </w:r>
      <w:r w:rsidRPr="00C70209">
        <w:rPr>
          <w:vertAlign w:val="superscript"/>
        </w:rPr>
        <w:t>2</w:t>
      </w:r>
      <w:r w:rsidRPr="00C70209">
        <w:t xml:space="preserve"> &gt;50%.</w:t>
      </w:r>
    </w:p>
    <w:p w14:paraId="375DDC6C" w14:textId="24F5F119" w:rsidR="00E1671D" w:rsidRPr="00C70209" w:rsidRDefault="007C46EB" w:rsidP="007C46EB">
      <w:pPr>
        <w:pStyle w:val="TabFigNotes0noindent"/>
        <w:rPr>
          <w:rFonts w:cs="Arial"/>
        </w:rPr>
      </w:pPr>
      <w:r w:rsidRPr="00C70209">
        <w:rPr>
          <w:b/>
        </w:rPr>
        <w:t>c</w:t>
      </w:r>
      <w:r w:rsidRPr="00C70209">
        <w:t>.</w:t>
      </w:r>
      <w:r w:rsidR="00E1671D" w:rsidRPr="00C70209">
        <w:t xml:space="preserve"> </w:t>
      </w:r>
      <w:r w:rsidR="00E1671D" w:rsidRPr="00C70209">
        <w:rPr>
          <w:rFonts w:cs="Arial"/>
        </w:rPr>
        <w:t>Calculated post</w:t>
      </w:r>
      <w:r w:rsidR="004B557C" w:rsidRPr="00C70209">
        <w:rPr>
          <w:rFonts w:cs="Arial"/>
        </w:rPr>
        <w:t>-</w:t>
      </w:r>
      <w:r w:rsidR="00E1671D" w:rsidRPr="00C70209">
        <w:rPr>
          <w:rFonts w:cs="Arial"/>
        </w:rPr>
        <w:t>hoc using RevMan 5.1</w:t>
      </w:r>
      <w:r w:rsidRPr="00C70209">
        <w:rPr>
          <w:rFonts w:cs="Arial"/>
        </w:rPr>
        <w:t>.2.</w:t>
      </w:r>
    </w:p>
    <w:p w14:paraId="26DDE0EB" w14:textId="6659B378" w:rsidR="00444ED7" w:rsidRPr="00C70209" w:rsidRDefault="00444ED7" w:rsidP="007C46EB">
      <w:pPr>
        <w:pStyle w:val="TabFigNotes0noindent"/>
      </w:pPr>
      <w:r w:rsidRPr="00C70209">
        <w:rPr>
          <w:rFonts w:cs="Arial"/>
          <w:b/>
        </w:rPr>
        <w:t>d.</w:t>
      </w:r>
      <w:r w:rsidRPr="00C70209">
        <w:rPr>
          <w:rFonts w:cs="Arial"/>
        </w:rPr>
        <w:t xml:space="preserve"> </w:t>
      </w:r>
      <w:r w:rsidRPr="00C70209">
        <w:t xml:space="preserve">Not specified if this </w:t>
      </w:r>
      <w:r w:rsidR="008A4D5E" w:rsidRPr="00C70209">
        <w:t xml:space="preserve">was </w:t>
      </w:r>
      <w:r w:rsidRPr="00C70209">
        <w:t>transfusion-related.</w:t>
      </w:r>
    </w:p>
    <w:p w14:paraId="290A6E5D" w14:textId="77777777" w:rsidR="00B30DCE" w:rsidRPr="00C70209" w:rsidRDefault="00B30DCE" w:rsidP="007C46EB">
      <w:pPr>
        <w:pStyle w:val="TabFigNotes0noindent"/>
        <w:rPr>
          <w:rFonts w:cs="Arial"/>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1038BB35" w14:textId="77777777" w:rsidR="00E1671D" w:rsidRPr="00C70209" w:rsidRDefault="0003668F" w:rsidP="006A09AC">
      <w:pPr>
        <w:pStyle w:val="Head4Num"/>
      </w:pPr>
      <w:bookmarkStart w:id="346" w:name="_Ref417223613"/>
      <w:r w:rsidRPr="00C70209">
        <w:t>R</w:t>
      </w:r>
      <w:r w:rsidR="005E19FE" w:rsidRPr="00C70209">
        <w:t>estrictive RBC transfusion versus liberal RBC transfusion</w:t>
      </w:r>
      <w:bookmarkEnd w:id="346"/>
    </w:p>
    <w:p w14:paraId="2601B9F4" w14:textId="77777777" w:rsidR="0003668F" w:rsidRPr="00C70209" w:rsidRDefault="0003668F" w:rsidP="005B2300">
      <w:pPr>
        <w:pStyle w:val="Heading5"/>
        <w:rPr>
          <w:lang w:val="en-AU"/>
        </w:rPr>
      </w:pPr>
      <w:r w:rsidRPr="00C70209">
        <w:rPr>
          <w:lang w:val="en-AU"/>
        </w:rPr>
        <w:t>Summary of evidence</w:t>
      </w:r>
    </w:p>
    <w:p w14:paraId="2B477DEA" w14:textId="77777777" w:rsidR="00E1671D" w:rsidRPr="00C70209" w:rsidRDefault="00E1671D" w:rsidP="005B2300">
      <w:pPr>
        <w:pStyle w:val="Heading6"/>
      </w:pPr>
      <w:r w:rsidRPr="00C70209">
        <w:t>Level I evidence</w:t>
      </w:r>
    </w:p>
    <w:p w14:paraId="025FF968" w14:textId="1A46E474" w:rsidR="002E519F" w:rsidRPr="00C70209" w:rsidRDefault="002E519F" w:rsidP="005B2300">
      <w:pPr>
        <w:pStyle w:val="BodyText"/>
        <w:rPr>
          <w:b/>
          <w:lang w:eastAsia="en-GB"/>
        </w:rPr>
      </w:pPr>
      <w:r w:rsidRPr="00C70209">
        <w:rPr>
          <w:lang w:eastAsia="en-GB"/>
        </w:rPr>
        <w:t xml:space="preserve">The systematic review and hand-searching process identified two Level I studies (Carson 2012, Desjardins 2012) that examined the effect of a restrictive RBC transfusion strategy compared with a liberal RBC transfusion strategy in </w:t>
      </w:r>
      <w:r w:rsidRPr="00C70209">
        <w:t>critically ill</w:t>
      </w:r>
      <w:r w:rsidRPr="00C70209">
        <w:rPr>
          <w:lang w:eastAsia="en-GB"/>
        </w:rPr>
        <w:t xml:space="preserve"> </w:t>
      </w:r>
      <w:r w:rsidR="005248BA" w:rsidRPr="00C70209">
        <w:rPr>
          <w:lang w:eastAsia="en-GB"/>
        </w:rPr>
        <w:t>neonatal and paediatric</w:t>
      </w:r>
      <w:r w:rsidRPr="00C70209">
        <w:rPr>
          <w:lang w:eastAsia="en-GB"/>
        </w:rPr>
        <w:t xml:space="preserve"> patients (see </w:t>
      </w:r>
      <w:r w:rsidRPr="00C70209">
        <w:rPr>
          <w:b/>
        </w:rPr>
        <w:t>Appendix C, Volume 2</w:t>
      </w:r>
      <w:r w:rsidRPr="00C70209">
        <w:rPr>
          <w:lang w:eastAsia="en-GB"/>
        </w:rPr>
        <w:t>). The main characteristics of these reviews are summarised in</w:t>
      </w:r>
      <w:r w:rsidRPr="00C70209">
        <w:rPr>
          <w:b/>
          <w:lang w:eastAsia="en-GB"/>
        </w:rPr>
        <w:t xml:space="preserve"> </w:t>
      </w:r>
      <w:r w:rsidR="00D765F2" w:rsidRPr="00C70209">
        <w:rPr>
          <w:b/>
        </w:rPr>
        <w:fldChar w:fldCharType="begin"/>
      </w:r>
      <w:r w:rsidR="00D765F2" w:rsidRPr="00C70209">
        <w:rPr>
          <w:b/>
          <w:lang w:eastAsia="en-GB"/>
        </w:rPr>
        <w:instrText xml:space="preserve"> REF _Ref406148992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8</w:t>
      </w:r>
      <w:r w:rsidR="00D765F2" w:rsidRPr="00C70209">
        <w:rPr>
          <w:b/>
        </w:rPr>
        <w:fldChar w:fldCharType="end"/>
      </w:r>
      <w:r w:rsidRPr="00C70209">
        <w:rPr>
          <w:b/>
          <w:lang w:eastAsia="en-GB"/>
        </w:rPr>
        <w:t>.</w:t>
      </w:r>
    </w:p>
    <w:p w14:paraId="36EFB63E" w14:textId="02493B22" w:rsidR="002E519F" w:rsidRPr="00C70209" w:rsidRDefault="002E519F" w:rsidP="005B2300">
      <w:pPr>
        <w:pStyle w:val="BodyText"/>
        <w:rPr>
          <w:lang w:eastAsia="en-GB"/>
        </w:rPr>
      </w:pPr>
      <w:r w:rsidRPr="00C70209">
        <w:rPr>
          <w:lang w:eastAsia="en-GB"/>
        </w:rPr>
        <w:t xml:space="preserve">Carson (2012) was a good-quality systematic review that examined the evidence regarding the effect of transfusion thresholds on clinical outcomes in surgical and medical patients of any age (excluding neonates). </w:t>
      </w:r>
      <w:r w:rsidRPr="00C70209" w:rsidDel="00F72A84">
        <w:rPr>
          <w:lang w:eastAsia="en-GB"/>
        </w:rPr>
        <w:t>Nineteen RCTs were identified, of which one (Lacroix 2007) was in a paediatric population.</w:t>
      </w:r>
      <w:r w:rsidRPr="00C70209">
        <w:rPr>
          <w:lang w:eastAsia="en-GB"/>
        </w:rPr>
        <w:t xml:space="preserve"> The authors examined the effect of a restrictive RBC transfusion strategy compared to a liberal RBC transfusion strategy on a variety of outcomes, including 30-day mortality, mortality in ICU and transfusion-related SAEs.</w:t>
      </w:r>
    </w:p>
    <w:p w14:paraId="252F297E" w14:textId="4E6E4817" w:rsidR="002E519F" w:rsidRPr="00C70209" w:rsidRDefault="002E519F" w:rsidP="005B2300">
      <w:pPr>
        <w:pStyle w:val="BodyText"/>
        <w:rPr>
          <w:lang w:eastAsia="en-GB"/>
        </w:rPr>
      </w:pPr>
      <w:r w:rsidRPr="00C70209">
        <w:rPr>
          <w:lang w:eastAsia="en-GB"/>
        </w:rPr>
        <w:t>Desjardins (2012) was a good-quality systematic review of Level II and Level III studies that evaluated the effect of transfusion thresholds in neurocritically ill patients admitted to ICU. Six RCTs were identified, of which one was in a paediatric population (Lacroix 2007). A subgroup of 66 patients from the TRIPICU study (Lacroix 2007) who were neurocritically ill was examined. The effect of a restrictive RBC transfusion strategy compared with a liberal RBC transfusion strategy was assessed on a variety of outcomes, including mortality and new or progressive MODs.</w:t>
      </w:r>
    </w:p>
    <w:p w14:paraId="6261F9AD" w14:textId="77777777" w:rsidR="00F72A84" w:rsidRPr="00C70209" w:rsidRDefault="00F72A84" w:rsidP="005B2300">
      <w:pPr>
        <w:pStyle w:val="BodyText"/>
        <w:rPr>
          <w:lang w:eastAsia="en-GB"/>
        </w:rPr>
      </w:pPr>
    </w:p>
    <w:p w14:paraId="63B441AE" w14:textId="5AEEEE09" w:rsidR="00F72A84" w:rsidRPr="00C70209" w:rsidRDefault="00F72A84" w:rsidP="005B2300">
      <w:pPr>
        <w:pStyle w:val="Caption"/>
        <w:ind w:left="2070"/>
      </w:pPr>
      <w:bookmarkStart w:id="347" w:name="_Ref406148992"/>
      <w:bookmarkStart w:id="348" w:name="_Toc42774709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8</w:t>
      </w:r>
      <w:r w:rsidR="00130F03" w:rsidRPr="00C70209">
        <w:fldChar w:fldCharType="end"/>
      </w:r>
      <w:bookmarkEnd w:id="347"/>
      <w:r w:rsidRPr="00C70209">
        <w:tab/>
        <w:t>Characteristics and quality of Level I evidence – restrictive RBC transfusion versus liberal RBC transfusion</w:t>
      </w:r>
      <w:bookmarkEnd w:id="348"/>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1315"/>
        <w:gridCol w:w="1936"/>
        <w:gridCol w:w="1937"/>
        <w:gridCol w:w="1927"/>
      </w:tblGrid>
      <w:tr w:rsidR="00F72A84" w:rsidRPr="00C70209" w14:paraId="61F89DF0" w14:textId="77777777" w:rsidTr="00E60F19">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15489644" w14:textId="77777777" w:rsidR="00F72A84" w:rsidRPr="00C70209" w:rsidRDefault="00F72A84" w:rsidP="005B2300">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1CB97151" w14:textId="77777777" w:rsidR="00F72A84" w:rsidRPr="00C70209" w:rsidRDefault="00F72A84" w:rsidP="005B2300">
            <w:pPr>
              <w:pStyle w:val="TableH2"/>
            </w:pPr>
            <w:r w:rsidRPr="00C70209">
              <w:t>Study type</w:t>
            </w:r>
          </w:p>
          <w:p w14:paraId="113CF643" w14:textId="77777777" w:rsidR="00F72A84" w:rsidRPr="00C70209" w:rsidRDefault="00F72A84" w:rsidP="005B2300">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6AC026E7" w14:textId="77777777" w:rsidR="00F72A84" w:rsidRPr="00C70209" w:rsidRDefault="00F72A84" w:rsidP="005B2300">
            <w:pPr>
              <w:pStyle w:val="TableH2"/>
            </w:pPr>
            <w:r w:rsidRPr="00C70209">
              <w:t>Population</w:t>
            </w:r>
          </w:p>
          <w:p w14:paraId="68A15F75" w14:textId="77777777" w:rsidR="00F72A84" w:rsidRPr="00C70209" w:rsidRDefault="00F72A84" w:rsidP="005B2300">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11D7E8CB" w14:textId="77777777" w:rsidR="00F72A84" w:rsidRPr="00C70209" w:rsidRDefault="00F72A84" w:rsidP="005B2300">
            <w:pPr>
              <w:pStyle w:val="TableH2"/>
            </w:pPr>
            <w:r w:rsidRPr="00C70209">
              <w:t>Comparison (n)</w:t>
            </w:r>
          </w:p>
        </w:tc>
        <w:tc>
          <w:tcPr>
            <w:tcW w:w="2013" w:type="dxa"/>
            <w:tcBorders>
              <w:top w:val="single" w:sz="4" w:space="0" w:color="auto"/>
              <w:left w:val="single" w:sz="4" w:space="0" w:color="auto"/>
              <w:bottom w:val="single" w:sz="4" w:space="0" w:color="auto"/>
              <w:right w:val="single" w:sz="4" w:space="0" w:color="auto"/>
            </w:tcBorders>
            <w:hideMark/>
          </w:tcPr>
          <w:p w14:paraId="230A6CB2" w14:textId="77777777" w:rsidR="00F72A84" w:rsidRPr="00C70209" w:rsidRDefault="00F72A84" w:rsidP="005B2300">
            <w:pPr>
              <w:pStyle w:val="TableH2"/>
            </w:pPr>
            <w:r w:rsidRPr="00C70209">
              <w:t>Outcomes</w:t>
            </w:r>
          </w:p>
        </w:tc>
      </w:tr>
      <w:tr w:rsidR="00F72A84" w:rsidRPr="00C70209" w14:paraId="1E51DA10" w14:textId="77777777" w:rsidTr="00E60F19">
        <w:trPr>
          <w:cantSplit/>
          <w:tblHeader/>
        </w:trPr>
        <w:tc>
          <w:tcPr>
            <w:tcW w:w="1346" w:type="dxa"/>
            <w:tcBorders>
              <w:top w:val="single" w:sz="4" w:space="0" w:color="auto"/>
              <w:left w:val="single" w:sz="4" w:space="0" w:color="auto"/>
              <w:bottom w:val="single" w:sz="4" w:space="0" w:color="auto"/>
              <w:right w:val="single" w:sz="4" w:space="0" w:color="auto"/>
            </w:tcBorders>
          </w:tcPr>
          <w:p w14:paraId="19CFDFA6" w14:textId="6369B88E" w:rsidR="00F72A84" w:rsidRPr="00C70209" w:rsidRDefault="00F72A84" w:rsidP="003F7DCB">
            <w:pPr>
              <w:pStyle w:val="Tabletext"/>
            </w:pPr>
            <w:r w:rsidRPr="00C70209">
              <w:t>Carson (2012)</w:t>
            </w:r>
            <w:r w:rsidR="00105233" w:rsidRPr="00C70209">
              <w:fldChar w:fldCharType="begin">
                <w:fldData xml:space="preserve">PEVuZE5vdGU+PENpdGU+PEF1dGhvcj5DYXJzb248L0F1dGhvcj48WWVhcj4yMDEyPC9ZZWFyPjxS
ZWNOdW0+MTUyPC9SZWNOdW0+PERpc3BsYXlUZXh0PjxzdHlsZSBmYWNlPSJzdXBlcnNjcmlwdCI+
Nzk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3F7DCB" w:rsidRPr="00C70209">
              <w:instrText xml:space="preserve"> ADDIN EN.CITE </w:instrText>
            </w:r>
            <w:r w:rsidR="003F7DCB" w:rsidRPr="00C70209">
              <w:fldChar w:fldCharType="begin">
                <w:fldData xml:space="preserve">PEVuZE5vdGU+PENpdGU+PEF1dGhvcj5DYXJzb248L0F1dGhvcj48WWVhcj4yMDEyPC9ZZWFyPjxS
ZWNOdW0+MTUyPC9SZWNOdW0+PERpc3BsYXlUZXh0PjxzdHlsZSBmYWNlPSJzdXBlcnNjcmlwdCI+
Nzk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3F7DCB" w:rsidRPr="00C70209">
              <w:instrText xml:space="preserve"> ADDIN EN.CITE.DATA </w:instrText>
            </w:r>
            <w:r w:rsidR="003F7DCB" w:rsidRPr="00C70209">
              <w:fldChar w:fldCharType="end"/>
            </w:r>
            <w:r w:rsidR="00105233" w:rsidRPr="00C70209">
              <w:fldChar w:fldCharType="separate"/>
            </w:r>
            <w:r w:rsidR="003F7DCB" w:rsidRPr="00C70209">
              <w:rPr>
                <w:vertAlign w:val="superscript"/>
              </w:rPr>
              <w:t>79</w:t>
            </w:r>
            <w:r w:rsidR="00105233"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6C3A684" w14:textId="77777777" w:rsidR="00F72A84" w:rsidRPr="00C70209" w:rsidRDefault="00F72A84" w:rsidP="005B2300">
            <w:pPr>
              <w:pStyle w:val="Tabletext"/>
            </w:pPr>
            <w:r w:rsidRPr="00C70209">
              <w:t>Systematic review</w:t>
            </w:r>
          </w:p>
          <w:p w14:paraId="2AD7ED2C" w14:textId="77777777" w:rsidR="00F72A84" w:rsidRPr="00C70209" w:rsidRDefault="00F72A84" w:rsidP="005B2300">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38B274F2" w14:textId="77777777" w:rsidR="00F72A84" w:rsidRPr="00C70209" w:rsidRDefault="00F72A84" w:rsidP="005B2300">
            <w:pPr>
              <w:pStyle w:val="Tabletext"/>
            </w:pPr>
            <w:r w:rsidRPr="00C70209">
              <w:t>Surgical or medical patients (adults and/or children)</w:t>
            </w:r>
          </w:p>
          <w:p w14:paraId="313D3817" w14:textId="77777777" w:rsidR="00F72A84" w:rsidRPr="00C70209" w:rsidRDefault="00F72A84" w:rsidP="005B2300">
            <w:pPr>
              <w:pStyle w:val="Tabletext"/>
            </w:pPr>
            <w:r w:rsidRPr="00C70209">
              <w:t>19 RCTs, N=6264</w:t>
            </w:r>
          </w:p>
          <w:p w14:paraId="149D8B79" w14:textId="77777777" w:rsidR="00F72A84" w:rsidRPr="00C70209" w:rsidRDefault="00F72A84" w:rsidP="005B2300">
            <w:pPr>
              <w:pStyle w:val="Tabletext"/>
              <w:rPr>
                <w:i/>
              </w:rPr>
            </w:pPr>
            <w:r w:rsidRPr="00C70209">
              <w:rPr>
                <w:i/>
              </w:rPr>
              <w:t>Paediatric patients</w:t>
            </w:r>
          </w:p>
          <w:p w14:paraId="7AFC4E83" w14:textId="77777777" w:rsidR="00F72A84" w:rsidRPr="00C70209" w:rsidRDefault="00F72A84" w:rsidP="005B2300">
            <w:pPr>
              <w:pStyle w:val="Tabletext"/>
            </w:pPr>
            <w:r w:rsidRPr="00C70209">
              <w:t>1 RCT, N=637</w:t>
            </w:r>
          </w:p>
        </w:tc>
        <w:tc>
          <w:tcPr>
            <w:tcW w:w="2013" w:type="dxa"/>
            <w:tcBorders>
              <w:top w:val="single" w:sz="4" w:space="0" w:color="auto"/>
              <w:left w:val="single" w:sz="4" w:space="0" w:color="auto"/>
              <w:bottom w:val="single" w:sz="4" w:space="0" w:color="auto"/>
              <w:right w:val="single" w:sz="4" w:space="0" w:color="auto"/>
            </w:tcBorders>
          </w:tcPr>
          <w:p w14:paraId="3C5CE237" w14:textId="3F06D2C5" w:rsidR="00F72A84" w:rsidRPr="00C70209" w:rsidRDefault="00F72A84" w:rsidP="005B2300">
            <w:pPr>
              <w:pStyle w:val="Tabletext"/>
            </w:pPr>
            <w:r w:rsidRPr="00C70209">
              <w:t xml:space="preserve">Restrictive RBC transfusion </w:t>
            </w:r>
            <w:r w:rsidR="00C91BAE" w:rsidRPr="00C70209">
              <w:t>versus</w:t>
            </w:r>
            <w:r w:rsidRPr="00C70209">
              <w:t xml:space="preserve"> liberal RBC transfusion </w:t>
            </w:r>
          </w:p>
        </w:tc>
        <w:tc>
          <w:tcPr>
            <w:tcW w:w="2013" w:type="dxa"/>
            <w:tcBorders>
              <w:top w:val="single" w:sz="4" w:space="0" w:color="auto"/>
              <w:left w:val="single" w:sz="4" w:space="0" w:color="auto"/>
              <w:bottom w:val="single" w:sz="4" w:space="0" w:color="auto"/>
              <w:right w:val="single" w:sz="4" w:space="0" w:color="auto"/>
            </w:tcBorders>
          </w:tcPr>
          <w:p w14:paraId="525F1DBD" w14:textId="77777777" w:rsidR="00F72A84" w:rsidRPr="00C70209" w:rsidRDefault="00F72A84" w:rsidP="005B2300">
            <w:pPr>
              <w:pStyle w:val="Tabletext"/>
            </w:pPr>
            <w:r w:rsidRPr="00C70209">
              <w:t>Mortality</w:t>
            </w:r>
          </w:p>
          <w:p w14:paraId="2604B99F" w14:textId="58556399" w:rsidR="00F72A84" w:rsidRPr="00C70209" w:rsidRDefault="00F72A84" w:rsidP="005B2300">
            <w:pPr>
              <w:pStyle w:val="Tabletext"/>
            </w:pPr>
            <w:r w:rsidRPr="00C70209">
              <w:t>Transfusion</w:t>
            </w:r>
            <w:r w:rsidR="003837B1" w:rsidRPr="00C70209">
              <w:t>-</w:t>
            </w:r>
            <w:r w:rsidRPr="00C70209">
              <w:t>related SAEs</w:t>
            </w:r>
          </w:p>
        </w:tc>
      </w:tr>
      <w:tr w:rsidR="00F72A84" w:rsidRPr="00C70209" w14:paraId="3785890A" w14:textId="77777777" w:rsidTr="00E60F19">
        <w:trPr>
          <w:cantSplit/>
          <w:tblHeader/>
        </w:trPr>
        <w:tc>
          <w:tcPr>
            <w:tcW w:w="1346" w:type="dxa"/>
            <w:tcBorders>
              <w:top w:val="single" w:sz="4" w:space="0" w:color="auto"/>
              <w:left w:val="single" w:sz="4" w:space="0" w:color="auto"/>
              <w:bottom w:val="single" w:sz="4" w:space="0" w:color="auto"/>
              <w:right w:val="single" w:sz="4" w:space="0" w:color="auto"/>
            </w:tcBorders>
          </w:tcPr>
          <w:p w14:paraId="45274E5C" w14:textId="75946370" w:rsidR="00F72A84" w:rsidRPr="00C70209" w:rsidRDefault="00F72A84" w:rsidP="003F7DCB">
            <w:pPr>
              <w:pStyle w:val="Tabletext"/>
            </w:pPr>
            <w:r w:rsidRPr="00C70209">
              <w:t>Desjardins (2012)</w:t>
            </w:r>
            <w:r w:rsidR="00E1112B" w:rsidRPr="00C70209">
              <w:fldChar w:fldCharType="begin">
                <w:fldData xml:space="preserve">PEVuZE5vdGU+PENpdGU+PEF1dGhvcj5EZXNqYXJkaW5zPC9BdXRob3I+PFllYXI+MjAxMjwvWWVh
cj48UmVjTnVtPjE1ODwvUmVjTnVtPjxEaXNwbGF5VGV4dD48c3R5bGUgZmFjZT0ic3VwZXJzY3Jp
cHQiPjgw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EZXNqYXJkaW5zPC9BdXRob3I+PFllYXI+MjAxMjwvWWVh
cj48UmVjTnVtPjE1ODwvUmVjTnVtPjxEaXNwbGF5VGV4dD48c3R5bGUgZmFjZT0ic3VwZXJzY3Jp
cHQiPjgw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80</w:t>
            </w:r>
            <w:r w:rsidR="00E1112B"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FF60241" w14:textId="77777777" w:rsidR="00F72A84" w:rsidRPr="00C70209" w:rsidRDefault="00F72A84" w:rsidP="005B2300">
            <w:pPr>
              <w:pStyle w:val="Tabletext"/>
            </w:pPr>
            <w:r w:rsidRPr="00C70209">
              <w:t>Systematic review</w:t>
            </w:r>
          </w:p>
          <w:p w14:paraId="6BC1417D" w14:textId="77777777" w:rsidR="00F72A84" w:rsidRPr="00C70209" w:rsidRDefault="00F72A84" w:rsidP="005B2300">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6FFA5C5B" w14:textId="77777777" w:rsidR="00F72A84" w:rsidRPr="00C70209" w:rsidRDefault="00F72A84" w:rsidP="005B2300">
            <w:pPr>
              <w:pStyle w:val="Tabletext"/>
            </w:pPr>
            <w:r w:rsidRPr="00C70209">
              <w:t>Adult and paediatric neurocritically ill patients admitted to ICU</w:t>
            </w:r>
          </w:p>
          <w:p w14:paraId="72B60A50" w14:textId="77D071CC" w:rsidR="00F72A84" w:rsidRPr="00C70209" w:rsidRDefault="00F72A84" w:rsidP="005B2300">
            <w:pPr>
              <w:pStyle w:val="Tabletext"/>
            </w:pPr>
            <w:r w:rsidRPr="00C70209">
              <w:t>6 studies</w:t>
            </w:r>
            <w:r w:rsidR="007660DD" w:rsidRPr="00C70209">
              <w:t>, N=537</w:t>
            </w:r>
          </w:p>
          <w:p w14:paraId="4CB6979F" w14:textId="77777777" w:rsidR="007660DD" w:rsidRPr="00C70209" w:rsidRDefault="007660DD" w:rsidP="005B2300">
            <w:pPr>
              <w:pStyle w:val="Tabletext"/>
              <w:rPr>
                <w:i/>
              </w:rPr>
            </w:pPr>
            <w:r w:rsidRPr="00C70209">
              <w:rPr>
                <w:i/>
              </w:rPr>
              <w:t>Paediatric patients</w:t>
            </w:r>
          </w:p>
          <w:p w14:paraId="13E392A5" w14:textId="77777777" w:rsidR="007660DD" w:rsidRPr="00C70209" w:rsidRDefault="007660DD" w:rsidP="005B2300">
            <w:pPr>
              <w:pStyle w:val="Tabletext"/>
            </w:pPr>
            <w:r w:rsidRPr="00C70209">
              <w:t xml:space="preserve">1 RCT, </w:t>
            </w:r>
            <w:r w:rsidR="00F72A84" w:rsidRPr="00C70209">
              <w:t>N=</w:t>
            </w:r>
            <w:r w:rsidRPr="00C70209">
              <w:t>637</w:t>
            </w:r>
          </w:p>
          <w:p w14:paraId="1C7D7C4A" w14:textId="77777777" w:rsidR="00F72A84" w:rsidRPr="00C70209" w:rsidRDefault="007660DD" w:rsidP="005B2300">
            <w:pPr>
              <w:pStyle w:val="Tabletext"/>
            </w:pPr>
            <w:r w:rsidRPr="00C70209">
              <w:t>Subgroup</w:t>
            </w:r>
            <w:r w:rsidR="008A240E" w:rsidRPr="00C70209">
              <w:t>,</w:t>
            </w:r>
            <w:r w:rsidRPr="00C70209">
              <w:t xml:space="preserve"> N=</w:t>
            </w:r>
            <w:r w:rsidR="00F72A84" w:rsidRPr="00C70209">
              <w:t>66</w:t>
            </w:r>
          </w:p>
        </w:tc>
        <w:tc>
          <w:tcPr>
            <w:tcW w:w="2013" w:type="dxa"/>
            <w:tcBorders>
              <w:top w:val="single" w:sz="4" w:space="0" w:color="auto"/>
              <w:left w:val="single" w:sz="4" w:space="0" w:color="auto"/>
              <w:bottom w:val="single" w:sz="4" w:space="0" w:color="auto"/>
              <w:right w:val="single" w:sz="4" w:space="0" w:color="auto"/>
            </w:tcBorders>
          </w:tcPr>
          <w:p w14:paraId="1515ED24" w14:textId="774D68F5" w:rsidR="00F72A84" w:rsidRPr="00C70209" w:rsidRDefault="00F72A84" w:rsidP="005B2300">
            <w:pPr>
              <w:pStyle w:val="Tabletext"/>
            </w:pPr>
            <w:r w:rsidRPr="00C70209">
              <w:t>Restrictive RBC transfusion</w:t>
            </w:r>
            <w:r w:rsidR="007660DD" w:rsidRPr="00C70209">
              <w:t xml:space="preserve"> </w:t>
            </w:r>
            <w:r w:rsidR="00C91BAE" w:rsidRPr="00C70209">
              <w:t>versus</w:t>
            </w:r>
            <w:r w:rsidR="007660DD" w:rsidRPr="00C70209">
              <w:t xml:space="preserve"> l</w:t>
            </w:r>
            <w:r w:rsidRPr="00C70209">
              <w:t>iberal RBC transfusion</w:t>
            </w:r>
          </w:p>
        </w:tc>
        <w:tc>
          <w:tcPr>
            <w:tcW w:w="2013" w:type="dxa"/>
            <w:tcBorders>
              <w:top w:val="single" w:sz="4" w:space="0" w:color="auto"/>
              <w:left w:val="single" w:sz="4" w:space="0" w:color="auto"/>
              <w:bottom w:val="single" w:sz="4" w:space="0" w:color="auto"/>
              <w:right w:val="single" w:sz="4" w:space="0" w:color="auto"/>
            </w:tcBorders>
          </w:tcPr>
          <w:p w14:paraId="053731C8" w14:textId="12AA8EFB" w:rsidR="00F72A84" w:rsidRPr="00C70209" w:rsidRDefault="00F72A84" w:rsidP="005B2300">
            <w:pPr>
              <w:pStyle w:val="Tabletext"/>
            </w:pPr>
            <w:r w:rsidRPr="00C70209">
              <w:t>Mortality,</w:t>
            </w:r>
          </w:p>
          <w:p w14:paraId="317D85DF" w14:textId="77777777" w:rsidR="00F72A84" w:rsidRPr="00C70209" w:rsidRDefault="00F72A84" w:rsidP="005B2300">
            <w:pPr>
              <w:pStyle w:val="Tabletext"/>
            </w:pPr>
            <w:r w:rsidRPr="00C70209">
              <w:t xml:space="preserve">New or progressive MODs </w:t>
            </w:r>
          </w:p>
        </w:tc>
      </w:tr>
    </w:tbl>
    <w:p w14:paraId="18E713FC" w14:textId="5EDABF8B" w:rsidR="00F72A84" w:rsidRPr="00C70209" w:rsidRDefault="00F72A84" w:rsidP="005B2300">
      <w:pPr>
        <w:pStyle w:val="TableFigNotes0"/>
        <w:rPr>
          <w:lang w:eastAsia="en-GB"/>
        </w:rPr>
      </w:pPr>
      <w:r w:rsidRPr="00C70209">
        <w:rPr>
          <w:lang w:eastAsia="en-GB"/>
        </w:rPr>
        <w:t>ICU, intensive care unit; MODs, multiple organ dysfunctions</w:t>
      </w:r>
      <w:r w:rsidR="00ED6D81" w:rsidRPr="00C70209">
        <w:rPr>
          <w:lang w:eastAsia="en-GB"/>
        </w:rPr>
        <w:t>; RBC, red blood cell;</w:t>
      </w:r>
      <w:r w:rsidR="00ED6D81" w:rsidRPr="00C70209">
        <w:t xml:space="preserve"> RCT, randomised controlled trial; SAEs, serious adverse events</w:t>
      </w:r>
    </w:p>
    <w:p w14:paraId="73F66BBB" w14:textId="77777777" w:rsidR="00F72A84" w:rsidRPr="00C70209" w:rsidRDefault="00F72A84" w:rsidP="005B2300">
      <w:pPr>
        <w:spacing w:after="200" w:line="276" w:lineRule="auto"/>
        <w:ind w:left="0"/>
        <w:rPr>
          <w:lang w:eastAsia="en-GB"/>
        </w:rPr>
      </w:pPr>
      <w:r w:rsidRPr="00C70209">
        <w:rPr>
          <w:lang w:eastAsia="en-GB"/>
        </w:rPr>
        <w:br w:type="page"/>
      </w:r>
    </w:p>
    <w:p w14:paraId="4F8FE62F" w14:textId="77777777" w:rsidR="00E1671D" w:rsidRPr="00C70209" w:rsidRDefault="00E1671D" w:rsidP="005B2300">
      <w:pPr>
        <w:pStyle w:val="Heading6"/>
      </w:pPr>
      <w:r w:rsidRPr="00C70209">
        <w:t>Level II evidence</w:t>
      </w:r>
    </w:p>
    <w:p w14:paraId="08F4E6A1" w14:textId="2CB6F229" w:rsidR="005B4C08" w:rsidRPr="00C70209" w:rsidRDefault="005B4C08" w:rsidP="005B4C08">
      <w:pPr>
        <w:pStyle w:val="BodyText"/>
        <w:rPr>
          <w:lang w:eastAsia="en-GB"/>
        </w:rPr>
      </w:pPr>
      <w:r w:rsidRPr="00C70209">
        <w:rPr>
          <w:lang w:eastAsia="en-GB"/>
        </w:rPr>
        <w:t xml:space="preserve">There were no additional Level II studies identified from the systematic review and hand-searching process that examined the effect of a restrictive RBC transfusion strategy compared with a liberal RBC transfusion strategy in </w:t>
      </w:r>
      <w:r w:rsidRPr="00C70209">
        <w:t>critically ill</w:t>
      </w:r>
      <w:r w:rsidRPr="00C70209">
        <w:rPr>
          <w:lang w:eastAsia="en-GB"/>
        </w:rPr>
        <w:t xml:space="preserve"> </w:t>
      </w:r>
      <w:r w:rsidR="005248BA" w:rsidRPr="00C70209">
        <w:rPr>
          <w:lang w:eastAsia="en-GB"/>
        </w:rPr>
        <w:t>neonatal and paediatric</w:t>
      </w:r>
      <w:r w:rsidRPr="00C70209">
        <w:rPr>
          <w:lang w:eastAsia="en-GB"/>
        </w:rPr>
        <w:t xml:space="preserve"> patients. However, the Level II study by Lacroix (2007) that was identified by the Level I studies (Carson 2012, Desjardins 2012) was retrieved to obtain additional study details. The main characteristics of this RCT are summarised in </w:t>
      </w:r>
      <w:r w:rsidR="00D765F2" w:rsidRPr="00C70209">
        <w:rPr>
          <w:b/>
        </w:rPr>
        <w:fldChar w:fldCharType="begin"/>
      </w:r>
      <w:r w:rsidR="00D765F2" w:rsidRPr="00C70209">
        <w:rPr>
          <w:b/>
          <w:lang w:eastAsia="en-GB"/>
        </w:rPr>
        <w:instrText xml:space="preserve"> REF _Ref406149014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39</w:t>
      </w:r>
      <w:r w:rsidR="00D765F2" w:rsidRPr="00C70209">
        <w:rPr>
          <w:b/>
        </w:rPr>
        <w:fldChar w:fldCharType="end"/>
      </w:r>
      <w:r w:rsidRPr="00C70209">
        <w:rPr>
          <w:lang w:eastAsia="en-GB"/>
        </w:rPr>
        <w:t>.</w:t>
      </w:r>
    </w:p>
    <w:p w14:paraId="6B4BDA03" w14:textId="0D9510C5" w:rsidR="007660DD" w:rsidRPr="00C70209" w:rsidRDefault="005B4C08" w:rsidP="005B4C08">
      <w:pPr>
        <w:pStyle w:val="BodyText"/>
      </w:pPr>
      <w:r w:rsidRPr="00C70209">
        <w:rPr>
          <w:lang w:eastAsia="en-GB"/>
        </w:rPr>
        <w:t xml:space="preserve">Lacroix (2007), also known as the TRIPICU study, was a good-quality multicentre RCT of 637 critically ill paediatric patients aged 3 days to 14 years, admitted to PICU with haemoglobin levels </w:t>
      </w:r>
      <w:r w:rsidRPr="00C70209">
        <w:rPr>
          <w:rFonts w:cstheme="minorHAnsi"/>
        </w:rPr>
        <w:t>≤</w:t>
      </w:r>
      <w:r w:rsidRPr="00C70209">
        <w:t>9.5 g/dL. Nineteen PICUs in four countries participated (10 in Canada, and three each in Belgium, the USA and the UK). Patients were randomised to either a restrictive RBC transfusion strategy (7 g/dL) or a liberal (9.5 g/dL) RBC transfusion strategy. The study provided evidence for mortality, new or progressive MODs, and transfusion-related SAEs.</w:t>
      </w:r>
    </w:p>
    <w:p w14:paraId="6009463E" w14:textId="77777777" w:rsidR="005B4C08" w:rsidRPr="00C70209" w:rsidRDefault="005B4C08" w:rsidP="005B4C08">
      <w:pPr>
        <w:pStyle w:val="BodyText"/>
      </w:pPr>
    </w:p>
    <w:p w14:paraId="57F78CA4" w14:textId="6E5EB8B4" w:rsidR="00E1671D" w:rsidRPr="00C70209" w:rsidRDefault="00533FDD" w:rsidP="00F72A84">
      <w:pPr>
        <w:pStyle w:val="Caption"/>
        <w:ind w:left="2070"/>
      </w:pPr>
      <w:bookmarkStart w:id="349" w:name="_Ref406149014"/>
      <w:bookmarkStart w:id="350" w:name="_Toc42774709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9</w:t>
      </w:r>
      <w:r w:rsidR="00130F03" w:rsidRPr="00C70209">
        <w:fldChar w:fldCharType="end"/>
      </w:r>
      <w:bookmarkEnd w:id="349"/>
      <w:r w:rsidR="00E1671D" w:rsidRPr="00C70209">
        <w:tab/>
      </w:r>
      <w:r w:rsidR="00F72A84" w:rsidRPr="00C70209">
        <w:t>Characteristics and quality of Level II evidence – r</w:t>
      </w:r>
      <w:r w:rsidR="00E1671D" w:rsidRPr="00C70209">
        <w:t>estrictive RBC transfusion</w:t>
      </w:r>
      <w:r w:rsidR="00F72A84" w:rsidRPr="00C70209">
        <w:t xml:space="preserve"> versus liberal RBC transfusion</w:t>
      </w:r>
      <w:bookmarkEnd w:id="350"/>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4"/>
        <w:gridCol w:w="1939"/>
        <w:gridCol w:w="1946"/>
        <w:gridCol w:w="1937"/>
      </w:tblGrid>
      <w:tr w:rsidR="007660DD" w:rsidRPr="00C70209" w14:paraId="755670D8" w14:textId="77777777" w:rsidTr="00E60F19">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4EDB4A9E" w14:textId="77777777" w:rsidR="007660DD" w:rsidRPr="00C70209" w:rsidRDefault="007660DD" w:rsidP="00E60F19">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4DCA5D79" w14:textId="77777777" w:rsidR="007660DD" w:rsidRPr="00C70209" w:rsidRDefault="007660DD" w:rsidP="00E60F19">
            <w:pPr>
              <w:pStyle w:val="TableH2"/>
            </w:pPr>
            <w:r w:rsidRPr="00C70209">
              <w:t>Study type</w:t>
            </w:r>
          </w:p>
          <w:p w14:paraId="6770CF22" w14:textId="77777777" w:rsidR="007660DD" w:rsidRPr="00C70209" w:rsidRDefault="007660DD" w:rsidP="00E60F19">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6DC745EF" w14:textId="77777777" w:rsidR="007660DD" w:rsidRPr="00C70209" w:rsidRDefault="007660DD" w:rsidP="00E60F19">
            <w:pPr>
              <w:pStyle w:val="TableH2"/>
            </w:pPr>
            <w:r w:rsidRPr="00C70209">
              <w:t>Population</w:t>
            </w:r>
          </w:p>
          <w:p w14:paraId="10D2C1F6" w14:textId="77777777" w:rsidR="007660DD" w:rsidRPr="00C70209" w:rsidRDefault="007660DD" w:rsidP="00E60F19">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0067AFA5" w14:textId="77777777" w:rsidR="007660DD" w:rsidRPr="00C70209" w:rsidRDefault="007660DD" w:rsidP="00E60F19">
            <w:pPr>
              <w:pStyle w:val="TableH2"/>
            </w:pPr>
            <w:r w:rsidRPr="00C70209">
              <w:t>Comparison (n)</w:t>
            </w:r>
          </w:p>
        </w:tc>
        <w:tc>
          <w:tcPr>
            <w:tcW w:w="2013" w:type="dxa"/>
            <w:tcBorders>
              <w:top w:val="single" w:sz="4" w:space="0" w:color="auto"/>
              <w:left w:val="single" w:sz="4" w:space="0" w:color="auto"/>
              <w:bottom w:val="single" w:sz="4" w:space="0" w:color="auto"/>
              <w:right w:val="single" w:sz="4" w:space="0" w:color="auto"/>
            </w:tcBorders>
            <w:hideMark/>
          </w:tcPr>
          <w:p w14:paraId="24CA060A" w14:textId="77777777" w:rsidR="007660DD" w:rsidRPr="00C70209" w:rsidRDefault="007660DD" w:rsidP="00E60F19">
            <w:pPr>
              <w:pStyle w:val="TableH2"/>
            </w:pPr>
            <w:r w:rsidRPr="00C70209">
              <w:t>Outcomes</w:t>
            </w:r>
          </w:p>
        </w:tc>
      </w:tr>
      <w:tr w:rsidR="007660DD" w:rsidRPr="00C70209" w14:paraId="39D62634" w14:textId="77777777" w:rsidTr="00E60F19">
        <w:trPr>
          <w:cantSplit/>
          <w:tblHeader/>
        </w:trPr>
        <w:tc>
          <w:tcPr>
            <w:tcW w:w="1346" w:type="dxa"/>
            <w:tcBorders>
              <w:top w:val="single" w:sz="4" w:space="0" w:color="auto"/>
              <w:left w:val="single" w:sz="4" w:space="0" w:color="auto"/>
              <w:bottom w:val="single" w:sz="4" w:space="0" w:color="auto"/>
              <w:right w:val="single" w:sz="4" w:space="0" w:color="auto"/>
            </w:tcBorders>
          </w:tcPr>
          <w:p w14:paraId="1033F413" w14:textId="621FE81D" w:rsidR="007660DD" w:rsidRPr="00C70209" w:rsidRDefault="007660DD" w:rsidP="00E60F19">
            <w:pPr>
              <w:pStyle w:val="Tabletext"/>
            </w:pPr>
            <w:r w:rsidRPr="00C70209">
              <w:t>Lacroix (2007)</w:t>
            </w:r>
            <w:r w:rsidR="00E1112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 </w:instrText>
            </w:r>
            <w:r w:rsidR="003F7DC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81</w:t>
            </w:r>
            <w:r w:rsidR="00E1112B" w:rsidRPr="00C70209">
              <w:fldChar w:fldCharType="end"/>
            </w:r>
          </w:p>
          <w:p w14:paraId="34273C11" w14:textId="77777777" w:rsidR="007660DD" w:rsidRPr="00C70209" w:rsidRDefault="007660DD" w:rsidP="00AD7D99">
            <w:pPr>
              <w:pStyle w:val="Tabletext-evidencematrix"/>
            </w:pPr>
            <w:r w:rsidRPr="00C70209">
              <w:t>TRIPICU study</w:t>
            </w:r>
          </w:p>
        </w:tc>
        <w:tc>
          <w:tcPr>
            <w:tcW w:w="1347" w:type="dxa"/>
            <w:tcBorders>
              <w:top w:val="single" w:sz="4" w:space="0" w:color="auto"/>
              <w:left w:val="single" w:sz="4" w:space="0" w:color="auto"/>
              <w:bottom w:val="single" w:sz="4" w:space="0" w:color="auto"/>
              <w:right w:val="single" w:sz="4" w:space="0" w:color="auto"/>
            </w:tcBorders>
          </w:tcPr>
          <w:p w14:paraId="603836BC" w14:textId="77777777" w:rsidR="007660DD" w:rsidRPr="00C70209" w:rsidRDefault="007660DD" w:rsidP="00E60F19">
            <w:pPr>
              <w:pStyle w:val="Tabletext"/>
            </w:pPr>
            <w:r w:rsidRPr="00C70209">
              <w:t>RCT</w:t>
            </w:r>
          </w:p>
          <w:p w14:paraId="6798ACFA" w14:textId="77777777" w:rsidR="007660DD" w:rsidRPr="00C70209" w:rsidRDefault="007660DD" w:rsidP="00E60F19">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6730D520" w14:textId="387B5A11" w:rsidR="007660DD" w:rsidRPr="00C70209" w:rsidRDefault="007660DD" w:rsidP="004F17DC">
            <w:pPr>
              <w:pStyle w:val="Tabletext"/>
            </w:pPr>
            <w:r w:rsidRPr="00C70209">
              <w:t>Stable, critically ill children aged 3 days to 14 years (mean age 38 months)</w:t>
            </w:r>
            <w:r w:rsidR="004F17DC" w:rsidRPr="00C70209">
              <w:t xml:space="preserve"> with anaemia (Hb </w:t>
            </w:r>
            <w:r w:rsidR="00FB7912" w:rsidRPr="00C70209">
              <w:t>≤</w:t>
            </w:r>
            <w:r w:rsidR="004F17DC" w:rsidRPr="00C70209">
              <w:t>9.5 g/dL)</w:t>
            </w:r>
          </w:p>
          <w:p w14:paraId="576D1274" w14:textId="77777777" w:rsidR="007660DD" w:rsidRPr="00C70209" w:rsidRDefault="007660DD" w:rsidP="004F17DC">
            <w:pPr>
              <w:pStyle w:val="Tabletext"/>
            </w:pPr>
            <w:r w:rsidRPr="00C70209">
              <w:t>N=637</w:t>
            </w:r>
          </w:p>
        </w:tc>
        <w:tc>
          <w:tcPr>
            <w:tcW w:w="2013" w:type="dxa"/>
            <w:tcBorders>
              <w:top w:val="single" w:sz="4" w:space="0" w:color="auto"/>
              <w:left w:val="single" w:sz="4" w:space="0" w:color="auto"/>
              <w:bottom w:val="single" w:sz="4" w:space="0" w:color="auto"/>
              <w:right w:val="single" w:sz="4" w:space="0" w:color="auto"/>
            </w:tcBorders>
          </w:tcPr>
          <w:p w14:paraId="0E69C037" w14:textId="475E401B" w:rsidR="007660DD" w:rsidRPr="00C70209" w:rsidRDefault="007660DD" w:rsidP="004F17DC">
            <w:pPr>
              <w:pStyle w:val="Tabletext"/>
            </w:pPr>
            <w:r w:rsidRPr="00C70209">
              <w:t xml:space="preserve">Restrictive RBC transfusion </w:t>
            </w:r>
            <w:r w:rsidR="004F17DC" w:rsidRPr="00C70209">
              <w:t xml:space="preserve">(7 g/dL) </w:t>
            </w:r>
            <w:r w:rsidR="00C91BAE" w:rsidRPr="00C70209">
              <w:t>versus</w:t>
            </w:r>
            <w:r w:rsidRPr="00C70209">
              <w:t xml:space="preserve"> </w:t>
            </w:r>
            <w:r w:rsidR="00E60F19" w:rsidRPr="00C70209">
              <w:t>l</w:t>
            </w:r>
            <w:r w:rsidRPr="00C70209">
              <w:t>iberal RBC transfusion</w:t>
            </w:r>
            <w:r w:rsidR="004F17DC" w:rsidRPr="00C70209">
              <w:t xml:space="preserve"> (9.5 g/dL)</w:t>
            </w:r>
          </w:p>
        </w:tc>
        <w:tc>
          <w:tcPr>
            <w:tcW w:w="2013" w:type="dxa"/>
            <w:tcBorders>
              <w:top w:val="single" w:sz="4" w:space="0" w:color="auto"/>
              <w:left w:val="single" w:sz="4" w:space="0" w:color="auto"/>
              <w:bottom w:val="single" w:sz="4" w:space="0" w:color="auto"/>
              <w:right w:val="single" w:sz="4" w:space="0" w:color="auto"/>
            </w:tcBorders>
          </w:tcPr>
          <w:p w14:paraId="09FFA9D1" w14:textId="343BEE01" w:rsidR="007660DD" w:rsidRPr="00C70209" w:rsidRDefault="007660DD" w:rsidP="004F17DC">
            <w:pPr>
              <w:pStyle w:val="Tabletext"/>
            </w:pPr>
            <w:r w:rsidRPr="00C70209">
              <w:t>Mortality</w:t>
            </w:r>
          </w:p>
          <w:p w14:paraId="3022745E" w14:textId="63D642E2" w:rsidR="007660DD" w:rsidRPr="00C70209" w:rsidRDefault="007660DD" w:rsidP="004F17DC">
            <w:pPr>
              <w:pStyle w:val="Tabletext"/>
            </w:pPr>
            <w:r w:rsidRPr="00C70209">
              <w:t>New or progressive MOD</w:t>
            </w:r>
            <w:r w:rsidR="00C70209">
              <w:t>S</w:t>
            </w:r>
            <w:r w:rsidR="00165BA6" w:rsidRPr="00C70209">
              <w:rPr>
                <w:vertAlign w:val="superscript"/>
              </w:rPr>
              <w:t>a</w:t>
            </w:r>
          </w:p>
          <w:p w14:paraId="34D711E4" w14:textId="77777777" w:rsidR="007660DD" w:rsidRPr="00C70209" w:rsidRDefault="007660DD" w:rsidP="004F17DC">
            <w:pPr>
              <w:pStyle w:val="Tabletext"/>
            </w:pPr>
            <w:r w:rsidRPr="00C70209">
              <w:t>Transfusion-related serious adverse events</w:t>
            </w:r>
          </w:p>
        </w:tc>
      </w:tr>
    </w:tbl>
    <w:p w14:paraId="67847294" w14:textId="7D30643E" w:rsidR="00165BA6" w:rsidRPr="00C70209" w:rsidRDefault="00C41CAC" w:rsidP="00165BA6">
      <w:pPr>
        <w:pStyle w:val="TableFigNotes0"/>
        <w:rPr>
          <w:lang w:eastAsia="en-GB"/>
        </w:rPr>
      </w:pPr>
      <w:r w:rsidRPr="00C70209">
        <w:rPr>
          <w:lang w:eastAsia="en-GB"/>
        </w:rPr>
        <w:t xml:space="preserve">Hb, haemoglobin; </w:t>
      </w:r>
      <w:r w:rsidR="007A0A69" w:rsidRPr="00C70209">
        <w:rPr>
          <w:lang w:eastAsia="en-GB"/>
        </w:rPr>
        <w:t>MOD</w:t>
      </w:r>
      <w:r w:rsidR="00C70209">
        <w:rPr>
          <w:lang w:eastAsia="en-GB"/>
        </w:rPr>
        <w:t>S</w:t>
      </w:r>
      <w:r w:rsidR="007A0A69" w:rsidRPr="00C70209">
        <w:rPr>
          <w:lang w:eastAsia="en-GB"/>
        </w:rPr>
        <w:t>, multiple organ dysfunction</w:t>
      </w:r>
      <w:r w:rsidR="00C70209">
        <w:rPr>
          <w:lang w:eastAsia="en-GB"/>
        </w:rPr>
        <w:t xml:space="preserve"> </w:t>
      </w:r>
      <w:r w:rsidRPr="00C70209">
        <w:rPr>
          <w:lang w:eastAsia="en-GB"/>
        </w:rPr>
        <w:t>s</w:t>
      </w:r>
      <w:r w:rsidR="00C70209">
        <w:rPr>
          <w:lang w:eastAsia="en-GB"/>
        </w:rPr>
        <w:t>yndrome</w:t>
      </w:r>
      <w:r w:rsidR="00AD7D99" w:rsidRPr="00C70209">
        <w:rPr>
          <w:lang w:eastAsia="en-GB"/>
        </w:rPr>
        <w:t xml:space="preserve">; </w:t>
      </w:r>
      <w:r w:rsidRPr="00C70209">
        <w:rPr>
          <w:lang w:eastAsia="en-GB"/>
        </w:rPr>
        <w:t xml:space="preserve">RBC, red blood cell; </w:t>
      </w:r>
      <w:r w:rsidRPr="00C70209">
        <w:t>RCT, randomised controlled trial;</w:t>
      </w:r>
      <w:r w:rsidRPr="00C70209">
        <w:rPr>
          <w:lang w:eastAsia="en-GB"/>
        </w:rPr>
        <w:t xml:space="preserve"> </w:t>
      </w:r>
      <w:r w:rsidR="00AD7D99" w:rsidRPr="00C70209">
        <w:rPr>
          <w:lang w:eastAsia="en-GB"/>
        </w:rPr>
        <w:t>TRIPICU</w:t>
      </w:r>
      <w:r w:rsidR="00165BA6" w:rsidRPr="00C70209">
        <w:rPr>
          <w:lang w:eastAsia="en-GB"/>
        </w:rPr>
        <w:t>, transfusion requirements in the paediatric intensive care unit</w:t>
      </w:r>
    </w:p>
    <w:p w14:paraId="5F2C81DD" w14:textId="77777777" w:rsidR="007A0A69" w:rsidRPr="00C70209" w:rsidRDefault="00165BA6" w:rsidP="00165BA6">
      <w:pPr>
        <w:pStyle w:val="TableFigNotes0"/>
        <w:rPr>
          <w:rFonts w:ascii="Calibri" w:hAnsi="Calibri"/>
          <w:sz w:val="22"/>
          <w:szCs w:val="22"/>
          <w:lang w:eastAsia="en-GB"/>
        </w:rPr>
      </w:pPr>
      <w:r w:rsidRPr="00C70209">
        <w:rPr>
          <w:b/>
          <w:lang w:eastAsia="en-GB"/>
        </w:rPr>
        <w:t xml:space="preserve">a. </w:t>
      </w:r>
      <w:r w:rsidRPr="00C70209">
        <w:rPr>
          <w:lang w:eastAsia="en-GB"/>
        </w:rPr>
        <w:t>Defined as concurrent dysfunction of two or more organ systems, or had progression as evidenced by the worsening of one or more organ dysfunctions.</w:t>
      </w:r>
    </w:p>
    <w:p w14:paraId="05ABD4C3" w14:textId="77777777" w:rsidR="00B20C53" w:rsidRPr="00C70209" w:rsidRDefault="00B20C53">
      <w:pPr>
        <w:spacing w:after="200" w:line="276" w:lineRule="auto"/>
        <w:ind w:left="0"/>
        <w:rPr>
          <w:rFonts w:ascii="Arial" w:hAnsi="Arial"/>
          <w:b/>
          <w:bCs/>
          <w:iCs/>
          <w:sz w:val="20"/>
          <w:szCs w:val="26"/>
          <w:lang w:eastAsia="en-GB"/>
        </w:rPr>
      </w:pPr>
      <w:r w:rsidRPr="00C70209">
        <w:br w:type="page"/>
      </w:r>
    </w:p>
    <w:p w14:paraId="22EDF0D9" w14:textId="7022E4AE" w:rsidR="00E1671D" w:rsidRPr="00C70209" w:rsidRDefault="00E1671D" w:rsidP="005B2300">
      <w:pPr>
        <w:pStyle w:val="Heading5"/>
        <w:rPr>
          <w:lang w:val="en-AU"/>
        </w:rPr>
      </w:pPr>
      <w:r w:rsidRPr="00C70209">
        <w:rPr>
          <w:lang w:val="en-AU"/>
        </w:rPr>
        <w:t>Results</w:t>
      </w:r>
    </w:p>
    <w:p w14:paraId="1D3D87A1" w14:textId="77777777" w:rsidR="00AD7D99" w:rsidRPr="00C70209" w:rsidRDefault="00AD7D99" w:rsidP="005B2300">
      <w:pPr>
        <w:pStyle w:val="Heading6"/>
      </w:pPr>
      <w:r w:rsidRPr="00C70209">
        <w:t>New or progressive MODs</w:t>
      </w:r>
    </w:p>
    <w:p w14:paraId="45B4EE70" w14:textId="0174D555" w:rsidR="005B4C08" w:rsidRPr="00C70209" w:rsidRDefault="005B4C08" w:rsidP="005B2300">
      <w:pPr>
        <w:pStyle w:val="BodyText"/>
        <w:rPr>
          <w:lang w:eastAsia="en-GB"/>
        </w:rPr>
      </w:pPr>
      <w:r w:rsidRPr="00C70209">
        <w:rPr>
          <w:lang w:eastAsia="en-GB"/>
        </w:rPr>
        <w:t xml:space="preserve">One Level I study (Desjardins 2012) identified in the systematic review and hand-searching process, and one good-quality RCT (Lacroix 2007) comparing restrictive and liberal transfusion strategies, provided evidence for new or progressive MODs in critically ill </w:t>
      </w:r>
      <w:r w:rsidR="005248BA" w:rsidRPr="00C70209">
        <w:rPr>
          <w:lang w:eastAsia="en-GB"/>
        </w:rPr>
        <w:t>neonatal and paediatric</w:t>
      </w:r>
      <w:r w:rsidRPr="00C70209">
        <w:rPr>
          <w:lang w:eastAsia="en-GB"/>
        </w:rPr>
        <w:t xml:space="preserve"> patients. </w:t>
      </w:r>
      <w:r w:rsidR="00D765F2" w:rsidRPr="00C70209">
        <w:rPr>
          <w:b/>
        </w:rPr>
        <w:fldChar w:fldCharType="begin"/>
      </w:r>
      <w:r w:rsidR="00D765F2" w:rsidRPr="00C70209">
        <w:rPr>
          <w:b/>
          <w:lang w:eastAsia="en-GB"/>
        </w:rPr>
        <w:instrText xml:space="preserve"> REF _Ref406149071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40</w:t>
      </w:r>
      <w:r w:rsidR="00D765F2" w:rsidRPr="00C70209">
        <w:rPr>
          <w:b/>
        </w:rPr>
        <w:fldChar w:fldCharType="end"/>
      </w:r>
      <w:r w:rsidR="00D765F2" w:rsidRPr="00C70209">
        <w:rPr>
          <w:b/>
        </w:rPr>
        <w:t xml:space="preserve"> </w:t>
      </w:r>
      <w:r w:rsidRPr="00C70209">
        <w:rPr>
          <w:lang w:eastAsia="en-GB"/>
        </w:rPr>
        <w:t>summarises the results of these studies.</w:t>
      </w:r>
    </w:p>
    <w:p w14:paraId="0DF7AC34" w14:textId="7A266664" w:rsidR="00AD7D99" w:rsidRPr="00C70209" w:rsidRDefault="00AD7D99" w:rsidP="005B2300">
      <w:pPr>
        <w:pStyle w:val="BodyText"/>
        <w:rPr>
          <w:lang w:eastAsia="en-GB"/>
        </w:rPr>
      </w:pPr>
      <w:r w:rsidRPr="00C70209">
        <w:rPr>
          <w:lang w:eastAsia="en-GB"/>
        </w:rPr>
        <w:t>Lacroix (2007) assessed new or progressive MODs in 637 stable, critically ill children aged 3 days to 14 years. Thirty</w:t>
      </w:r>
      <w:r w:rsidR="003837B1" w:rsidRPr="00C70209">
        <w:rPr>
          <w:lang w:eastAsia="en-GB"/>
        </w:rPr>
        <w:t>-</w:t>
      </w:r>
      <w:r w:rsidRPr="00C70209">
        <w:rPr>
          <w:lang w:eastAsia="en-GB"/>
        </w:rPr>
        <w:t>eight patients in the restrictive transfusion group (11.9%) developed new or progressive MODs compared with 39 patients in the liberal transfusion group (12.3%). This result was not statistically significant (RR 0.97; 95% CI 0.63, 1.47)</w:t>
      </w:r>
      <w:r w:rsidR="00165BA6" w:rsidRPr="00C70209">
        <w:rPr>
          <w:lang w:eastAsia="en-GB"/>
        </w:rPr>
        <w:t>. The effect remained non</w:t>
      </w:r>
      <w:r w:rsidR="00E25AC5" w:rsidRPr="00C70209">
        <w:rPr>
          <w:lang w:eastAsia="en-GB"/>
        </w:rPr>
        <w:t>significant</w:t>
      </w:r>
      <w:r w:rsidR="00165BA6" w:rsidRPr="00C70209">
        <w:rPr>
          <w:lang w:eastAsia="en-GB"/>
        </w:rPr>
        <w:t xml:space="preserve"> when assessed by age and severity of illness.</w:t>
      </w:r>
      <w:r w:rsidRPr="00C70209">
        <w:rPr>
          <w:lang w:eastAsia="en-GB"/>
        </w:rPr>
        <w:t xml:space="preserve"> The authors also assessed the severity of organ dysfunction by assessing the number of dysfunctional organs, change in PELOD score, and average daily PELOD score. No significant differences were reported for any outcome when comparing restrictive and liberal RBC transfusion strategies.</w:t>
      </w:r>
    </w:p>
    <w:p w14:paraId="7195F1E6" w14:textId="06638EF5" w:rsidR="00AD7D99" w:rsidRPr="00C70209" w:rsidRDefault="00AD7D99" w:rsidP="005B2300">
      <w:pPr>
        <w:pStyle w:val="BodyText"/>
        <w:rPr>
          <w:lang w:eastAsia="en-GB"/>
        </w:rPr>
      </w:pPr>
      <w:r w:rsidRPr="00C70209">
        <w:rPr>
          <w:lang w:eastAsia="en-GB"/>
        </w:rPr>
        <w:t xml:space="preserve">Desjardins (2012) reported on a </w:t>
      </w:r>
      <w:r w:rsidR="00C56734" w:rsidRPr="00C70209">
        <w:rPr>
          <w:lang w:eastAsia="en-GB"/>
        </w:rPr>
        <w:t>sub</w:t>
      </w:r>
      <w:r w:rsidRPr="00C70209">
        <w:rPr>
          <w:lang w:eastAsia="en-GB"/>
        </w:rPr>
        <w:t xml:space="preserve">group of patients </w:t>
      </w:r>
      <w:r w:rsidR="00165BA6" w:rsidRPr="00C70209">
        <w:rPr>
          <w:lang w:eastAsia="en-GB"/>
        </w:rPr>
        <w:t xml:space="preserve">enrolled </w:t>
      </w:r>
      <w:r w:rsidRPr="00C70209">
        <w:rPr>
          <w:lang w:eastAsia="en-GB"/>
        </w:rPr>
        <w:t>in the RCT by Lacroix (2007) who were neurocritically ill (n=66). Five (16.6%) patients in the restrictive group developed new or progressive MODs compared with three (8.3%) patients in the liberal transfusion group. This result did not achieve statistical significance (RR 2.00; 95% CI 0.52, 7.69).</w:t>
      </w:r>
    </w:p>
    <w:p w14:paraId="206DE870" w14:textId="77777777" w:rsidR="00B30DCE" w:rsidRPr="00C70209" w:rsidRDefault="00B30DCE" w:rsidP="005B2300">
      <w:pPr>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337AC91C" w14:textId="7A9349E8" w:rsidR="00AD7D99" w:rsidRPr="00C70209" w:rsidRDefault="00AD7D99" w:rsidP="005B2300">
      <w:pPr>
        <w:pStyle w:val="Caption"/>
      </w:pPr>
      <w:bookmarkStart w:id="351" w:name="_Ref406149071"/>
      <w:bookmarkStart w:id="352" w:name="_Toc42774709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0</w:t>
      </w:r>
      <w:r w:rsidR="00130F03" w:rsidRPr="00C70209">
        <w:fldChar w:fldCharType="end"/>
      </w:r>
      <w:bookmarkEnd w:id="351"/>
      <w:r w:rsidRPr="00C70209">
        <w:tab/>
      </w:r>
      <w:r w:rsidR="00B30DCE" w:rsidRPr="00C70209">
        <w:t xml:space="preserve">Critically ill </w:t>
      </w:r>
      <w:r w:rsidR="005248BA" w:rsidRPr="00C70209">
        <w:t>neonatal and paediatric</w:t>
      </w:r>
      <w:r w:rsidR="00B30DCE" w:rsidRPr="00C70209">
        <w:t xml:space="preserve"> patients: Results for r</w:t>
      </w:r>
      <w:r w:rsidRPr="00C70209">
        <w:t>estrictive RBC transfusion v</w:t>
      </w:r>
      <w:r w:rsidR="00AB0F82">
        <w:t xml:space="preserve">ersus liberal RBC transfusion </w:t>
      </w:r>
      <w:r w:rsidRPr="00C70209">
        <w:t>– New or progressive MODs</w:t>
      </w:r>
      <w:bookmarkEnd w:id="35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82"/>
        <w:gridCol w:w="17"/>
        <w:gridCol w:w="1369"/>
        <w:gridCol w:w="20"/>
        <w:gridCol w:w="1366"/>
        <w:gridCol w:w="23"/>
        <w:gridCol w:w="1364"/>
        <w:gridCol w:w="26"/>
        <w:gridCol w:w="1361"/>
        <w:gridCol w:w="28"/>
        <w:gridCol w:w="1358"/>
        <w:gridCol w:w="9"/>
        <w:gridCol w:w="1480"/>
        <w:gridCol w:w="235"/>
        <w:gridCol w:w="1242"/>
        <w:gridCol w:w="62"/>
        <w:gridCol w:w="1420"/>
        <w:gridCol w:w="48"/>
        <w:gridCol w:w="1664"/>
      </w:tblGrid>
      <w:tr w:rsidR="00AD7D99" w:rsidRPr="00C70209" w14:paraId="08F887D3" w14:textId="77777777" w:rsidTr="00165BA6">
        <w:trPr>
          <w:tblHeader/>
        </w:trPr>
        <w:tc>
          <w:tcPr>
            <w:tcW w:w="388" w:type="pct"/>
            <w:gridSpan w:val="2"/>
            <w:vMerge w:val="restart"/>
            <w:tcBorders>
              <w:bottom w:val="single" w:sz="4" w:space="0" w:color="auto"/>
            </w:tcBorders>
          </w:tcPr>
          <w:p w14:paraId="08820866" w14:textId="77777777" w:rsidR="00AD7D99" w:rsidRPr="00C70209" w:rsidRDefault="00AD7D99" w:rsidP="005B2300">
            <w:pPr>
              <w:pStyle w:val="TableH2"/>
              <w:rPr>
                <w:rFonts w:eastAsia="Arial Unicode MS"/>
              </w:rPr>
            </w:pPr>
            <w:r w:rsidRPr="00C70209">
              <w:rPr>
                <w:rFonts w:eastAsia="Arial Unicode MS"/>
              </w:rPr>
              <w:t>Study</w:t>
            </w:r>
          </w:p>
          <w:p w14:paraId="7F88E0A1" w14:textId="77777777" w:rsidR="00AD7D99" w:rsidRPr="00C70209" w:rsidRDefault="00AD7D99"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411E8DCE" w14:textId="77777777" w:rsidR="00AD7D99" w:rsidRPr="00C70209" w:rsidRDefault="00AD7D99" w:rsidP="005B2300">
            <w:pPr>
              <w:pStyle w:val="TableH2"/>
              <w:rPr>
                <w:rFonts w:eastAsia="Arial Unicode MS"/>
              </w:rPr>
            </w:pPr>
            <w:r w:rsidRPr="00C70209">
              <w:rPr>
                <w:rFonts w:eastAsia="Arial Unicode MS"/>
              </w:rPr>
              <w:t>Quality</w:t>
            </w:r>
          </w:p>
        </w:tc>
        <w:tc>
          <w:tcPr>
            <w:tcW w:w="490" w:type="pct"/>
            <w:gridSpan w:val="2"/>
            <w:vMerge w:val="restart"/>
          </w:tcPr>
          <w:p w14:paraId="4C32E17D" w14:textId="77777777" w:rsidR="00AD7D99" w:rsidRPr="00C70209" w:rsidRDefault="00AD7D99" w:rsidP="005B2300">
            <w:pPr>
              <w:pStyle w:val="TableH2"/>
              <w:rPr>
                <w:rFonts w:eastAsia="Arial Unicode MS"/>
              </w:rPr>
            </w:pPr>
            <w:r w:rsidRPr="00C70209">
              <w:rPr>
                <w:rFonts w:eastAsia="Arial Unicode MS"/>
              </w:rPr>
              <w:t>No. of trials / sample size included in analysis</w:t>
            </w:r>
          </w:p>
        </w:tc>
        <w:tc>
          <w:tcPr>
            <w:tcW w:w="490" w:type="pct"/>
            <w:gridSpan w:val="2"/>
            <w:vMerge w:val="restart"/>
          </w:tcPr>
          <w:p w14:paraId="57016774" w14:textId="77777777" w:rsidR="00AD7D99" w:rsidRPr="00C70209" w:rsidRDefault="00AD7D99" w:rsidP="005B2300">
            <w:pPr>
              <w:pStyle w:val="TableH2"/>
              <w:rPr>
                <w:rFonts w:eastAsia="Arial Unicode MS"/>
              </w:rPr>
            </w:pPr>
            <w:r w:rsidRPr="00C70209">
              <w:rPr>
                <w:rFonts w:eastAsia="Arial Unicode MS"/>
              </w:rPr>
              <w:t xml:space="preserve">Patient population </w:t>
            </w:r>
          </w:p>
        </w:tc>
        <w:tc>
          <w:tcPr>
            <w:tcW w:w="490" w:type="pct"/>
            <w:gridSpan w:val="2"/>
            <w:vMerge w:val="restart"/>
          </w:tcPr>
          <w:p w14:paraId="6BEAAE52" w14:textId="77777777" w:rsidR="00AD7D99" w:rsidRPr="00C70209" w:rsidRDefault="00AD7D99" w:rsidP="005B2300">
            <w:pPr>
              <w:pStyle w:val="TableH2"/>
              <w:rPr>
                <w:rFonts w:eastAsia="Arial Unicode MS"/>
              </w:rPr>
            </w:pPr>
            <w:r w:rsidRPr="00C70209">
              <w:rPr>
                <w:rFonts w:eastAsia="Arial Unicode MS"/>
              </w:rPr>
              <w:t>Setting</w:t>
            </w:r>
          </w:p>
          <w:p w14:paraId="252E702F" w14:textId="77777777" w:rsidR="00AD7D99" w:rsidRPr="00C70209" w:rsidRDefault="00AD7D99" w:rsidP="005B2300">
            <w:pPr>
              <w:pStyle w:val="TableH2"/>
              <w:rPr>
                <w:rFonts w:eastAsia="Arial Unicode MS"/>
              </w:rPr>
            </w:pPr>
            <w:r w:rsidRPr="00C70209">
              <w:rPr>
                <w:rFonts w:eastAsia="Arial Unicode MS"/>
              </w:rPr>
              <w:t>Location</w:t>
            </w:r>
          </w:p>
        </w:tc>
        <w:tc>
          <w:tcPr>
            <w:tcW w:w="490" w:type="pct"/>
            <w:gridSpan w:val="2"/>
            <w:vMerge w:val="restart"/>
          </w:tcPr>
          <w:p w14:paraId="0192803D" w14:textId="516D18A1" w:rsidR="00AD7D99" w:rsidRPr="00C70209" w:rsidRDefault="00AD7D99"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2" w:type="pct"/>
            <w:gridSpan w:val="2"/>
            <w:vMerge w:val="restart"/>
          </w:tcPr>
          <w:p w14:paraId="6C4E4A5F" w14:textId="77777777" w:rsidR="00AD7D99" w:rsidRPr="00C70209" w:rsidRDefault="00AD7D99" w:rsidP="005B2300">
            <w:pPr>
              <w:pStyle w:val="TableH2"/>
              <w:rPr>
                <w:rFonts w:eastAsia="Arial Unicode MS"/>
              </w:rPr>
            </w:pPr>
            <w:r w:rsidRPr="00C70209">
              <w:rPr>
                <w:rFonts w:eastAsia="Arial Unicode MS"/>
              </w:rPr>
              <w:t>Outcome</w:t>
            </w:r>
          </w:p>
        </w:tc>
        <w:tc>
          <w:tcPr>
            <w:tcW w:w="2170" w:type="pct"/>
            <w:gridSpan w:val="7"/>
          </w:tcPr>
          <w:p w14:paraId="128810C8" w14:textId="77777777" w:rsidR="00AD7D99" w:rsidRPr="00C70209" w:rsidRDefault="00AD7D99" w:rsidP="005B2300">
            <w:pPr>
              <w:pStyle w:val="TableH2"/>
              <w:rPr>
                <w:rFonts w:eastAsia="Arial Unicode MS"/>
                <w:i/>
              </w:rPr>
            </w:pPr>
            <w:r w:rsidRPr="00C70209">
              <w:rPr>
                <w:rFonts w:eastAsia="Arial Unicode MS"/>
              </w:rPr>
              <w:t>Results</w:t>
            </w:r>
          </w:p>
        </w:tc>
      </w:tr>
      <w:tr w:rsidR="00AD7D99" w:rsidRPr="00C70209" w14:paraId="6089F4C9" w14:textId="77777777" w:rsidTr="00165BA6">
        <w:trPr>
          <w:tblHeader/>
        </w:trPr>
        <w:tc>
          <w:tcPr>
            <w:tcW w:w="388" w:type="pct"/>
            <w:gridSpan w:val="2"/>
            <w:vMerge/>
            <w:tcBorders>
              <w:bottom w:val="single" w:sz="4" w:space="0" w:color="auto"/>
            </w:tcBorders>
          </w:tcPr>
          <w:p w14:paraId="417F61D9" w14:textId="77777777" w:rsidR="00AD7D99" w:rsidRPr="00C70209" w:rsidRDefault="00AD7D99" w:rsidP="005B2300">
            <w:pPr>
              <w:pStyle w:val="TableH2"/>
              <w:rPr>
                <w:rFonts w:eastAsia="Arial Unicode MS"/>
              </w:rPr>
            </w:pPr>
          </w:p>
        </w:tc>
        <w:tc>
          <w:tcPr>
            <w:tcW w:w="490" w:type="pct"/>
            <w:gridSpan w:val="2"/>
            <w:vMerge/>
            <w:tcBorders>
              <w:bottom w:val="single" w:sz="4" w:space="0" w:color="auto"/>
            </w:tcBorders>
          </w:tcPr>
          <w:p w14:paraId="4ED9A483" w14:textId="77777777" w:rsidR="00AD7D99" w:rsidRPr="00C70209" w:rsidRDefault="00AD7D99" w:rsidP="005B2300">
            <w:pPr>
              <w:pStyle w:val="TableH2"/>
              <w:rPr>
                <w:rFonts w:eastAsia="Arial Unicode MS"/>
              </w:rPr>
            </w:pPr>
          </w:p>
        </w:tc>
        <w:tc>
          <w:tcPr>
            <w:tcW w:w="490" w:type="pct"/>
            <w:gridSpan w:val="2"/>
            <w:vMerge/>
            <w:tcBorders>
              <w:bottom w:val="single" w:sz="4" w:space="0" w:color="auto"/>
            </w:tcBorders>
          </w:tcPr>
          <w:p w14:paraId="0E8917E6" w14:textId="77777777" w:rsidR="00AD7D99" w:rsidRPr="00C70209" w:rsidRDefault="00AD7D99" w:rsidP="005B2300">
            <w:pPr>
              <w:pStyle w:val="TableH2"/>
              <w:rPr>
                <w:rFonts w:eastAsia="Arial Unicode MS"/>
              </w:rPr>
            </w:pPr>
          </w:p>
        </w:tc>
        <w:tc>
          <w:tcPr>
            <w:tcW w:w="490" w:type="pct"/>
            <w:gridSpan w:val="2"/>
            <w:vMerge/>
            <w:tcBorders>
              <w:bottom w:val="single" w:sz="4" w:space="0" w:color="auto"/>
            </w:tcBorders>
          </w:tcPr>
          <w:p w14:paraId="3C669205" w14:textId="77777777" w:rsidR="00AD7D99" w:rsidRPr="00C70209" w:rsidRDefault="00AD7D99" w:rsidP="005B2300">
            <w:pPr>
              <w:pStyle w:val="TableH2"/>
              <w:rPr>
                <w:rFonts w:eastAsia="Arial Unicode MS"/>
              </w:rPr>
            </w:pPr>
          </w:p>
        </w:tc>
        <w:tc>
          <w:tcPr>
            <w:tcW w:w="490" w:type="pct"/>
            <w:gridSpan w:val="2"/>
            <w:vMerge/>
            <w:tcBorders>
              <w:bottom w:val="single" w:sz="4" w:space="0" w:color="auto"/>
            </w:tcBorders>
          </w:tcPr>
          <w:p w14:paraId="45FC9DE3" w14:textId="77777777" w:rsidR="00AD7D99" w:rsidRPr="00C70209" w:rsidRDefault="00AD7D99" w:rsidP="005B2300">
            <w:pPr>
              <w:pStyle w:val="TableH2"/>
              <w:rPr>
                <w:rFonts w:eastAsia="Arial Unicode MS"/>
              </w:rPr>
            </w:pPr>
          </w:p>
        </w:tc>
        <w:tc>
          <w:tcPr>
            <w:tcW w:w="482" w:type="pct"/>
            <w:gridSpan w:val="2"/>
            <w:vMerge/>
            <w:tcBorders>
              <w:bottom w:val="single" w:sz="4" w:space="0" w:color="auto"/>
            </w:tcBorders>
          </w:tcPr>
          <w:p w14:paraId="0741DFAA" w14:textId="77777777" w:rsidR="00AD7D99" w:rsidRPr="00C70209" w:rsidRDefault="00AD7D99" w:rsidP="005B2300">
            <w:pPr>
              <w:pStyle w:val="TableH2"/>
              <w:rPr>
                <w:rFonts w:eastAsia="Arial Unicode MS"/>
              </w:rPr>
            </w:pPr>
          </w:p>
        </w:tc>
        <w:tc>
          <w:tcPr>
            <w:tcW w:w="522" w:type="pct"/>
            <w:tcBorders>
              <w:bottom w:val="single" w:sz="4" w:space="0" w:color="auto"/>
            </w:tcBorders>
          </w:tcPr>
          <w:p w14:paraId="052E3A34" w14:textId="2E32F5DA" w:rsidR="00AD7D99" w:rsidRPr="00C70209" w:rsidRDefault="00AD7D99" w:rsidP="005B2300">
            <w:pPr>
              <w:pStyle w:val="TableH2"/>
              <w:rPr>
                <w:rFonts w:eastAsia="Arial Unicode MS"/>
              </w:rPr>
            </w:pPr>
            <w:r w:rsidRPr="00C70209">
              <w:rPr>
                <w:rFonts w:eastAsia="Arial Unicode MS"/>
                <w:lang w:eastAsia="ja-JP"/>
              </w:rPr>
              <w:t>Restrictive RBC transfusion</w:t>
            </w:r>
          </w:p>
          <w:p w14:paraId="597B8E44" w14:textId="77777777" w:rsidR="00AD7D99" w:rsidRPr="00C70209" w:rsidRDefault="00AD7D99" w:rsidP="005B2300">
            <w:pPr>
              <w:pStyle w:val="TableH2"/>
              <w:rPr>
                <w:rFonts w:eastAsia="Arial Unicode MS"/>
              </w:rPr>
            </w:pPr>
            <w:r w:rsidRPr="00C70209">
              <w:rPr>
                <w:rFonts w:eastAsia="Arial Unicode MS"/>
              </w:rPr>
              <w:t>n/N (%)</w:t>
            </w:r>
          </w:p>
        </w:tc>
        <w:tc>
          <w:tcPr>
            <w:tcW w:w="521" w:type="pct"/>
            <w:gridSpan w:val="2"/>
            <w:tcBorders>
              <w:bottom w:val="single" w:sz="4" w:space="0" w:color="auto"/>
            </w:tcBorders>
          </w:tcPr>
          <w:p w14:paraId="740DBB70" w14:textId="77777777" w:rsidR="00AD7D99" w:rsidRPr="00C70209" w:rsidRDefault="00AD7D99" w:rsidP="005B2300">
            <w:pPr>
              <w:pStyle w:val="TableH2"/>
              <w:rPr>
                <w:rFonts w:eastAsia="Arial Unicode MS"/>
                <w:lang w:eastAsia="ja-JP"/>
              </w:rPr>
            </w:pPr>
            <w:r w:rsidRPr="00C70209">
              <w:rPr>
                <w:rFonts w:eastAsia="Arial Unicode MS"/>
                <w:lang w:eastAsia="ja-JP"/>
              </w:rPr>
              <w:t>Liberal RBC transfusion</w:t>
            </w:r>
          </w:p>
          <w:p w14:paraId="4DDCB7BD" w14:textId="77777777" w:rsidR="00AD7D99" w:rsidRPr="00C70209" w:rsidRDefault="00AD7D99" w:rsidP="005B2300">
            <w:pPr>
              <w:pStyle w:val="TableH2"/>
              <w:rPr>
                <w:rFonts w:eastAsia="Arial Unicode MS"/>
              </w:rPr>
            </w:pPr>
            <w:r w:rsidRPr="00C70209">
              <w:rPr>
                <w:rFonts w:eastAsia="Arial Unicode MS"/>
              </w:rPr>
              <w:t>n/N (%)</w:t>
            </w:r>
          </w:p>
        </w:tc>
        <w:tc>
          <w:tcPr>
            <w:tcW w:w="523" w:type="pct"/>
            <w:gridSpan w:val="2"/>
            <w:tcBorders>
              <w:bottom w:val="single" w:sz="4" w:space="0" w:color="auto"/>
            </w:tcBorders>
          </w:tcPr>
          <w:p w14:paraId="2781B7D6" w14:textId="77777777" w:rsidR="00AD7D99" w:rsidRPr="00C70209" w:rsidRDefault="00AD7D99" w:rsidP="005B2300">
            <w:pPr>
              <w:pStyle w:val="TableH2"/>
              <w:rPr>
                <w:rFonts w:eastAsia="Arial Unicode MS"/>
              </w:rPr>
            </w:pPr>
            <w:r w:rsidRPr="00C70209">
              <w:rPr>
                <w:rFonts w:eastAsia="Arial Unicode MS"/>
              </w:rPr>
              <w:t>Risk estimate (95% CI)</w:t>
            </w:r>
          </w:p>
        </w:tc>
        <w:tc>
          <w:tcPr>
            <w:tcW w:w="604" w:type="pct"/>
            <w:gridSpan w:val="2"/>
            <w:tcBorders>
              <w:bottom w:val="single" w:sz="4" w:space="0" w:color="auto"/>
            </w:tcBorders>
          </w:tcPr>
          <w:p w14:paraId="36764EFB" w14:textId="77777777" w:rsidR="00AD7D99" w:rsidRPr="00C70209" w:rsidRDefault="00AD7D99" w:rsidP="005B2300">
            <w:pPr>
              <w:pStyle w:val="TableH2"/>
              <w:rPr>
                <w:rFonts w:eastAsia="Arial Unicode MS"/>
              </w:rPr>
            </w:pPr>
            <w:r w:rsidRPr="00C70209">
              <w:rPr>
                <w:rFonts w:eastAsia="Arial Unicode MS"/>
              </w:rPr>
              <w:t>Statistical significance</w:t>
            </w:r>
          </w:p>
          <w:p w14:paraId="73C0BC89" w14:textId="3FB6F42E" w:rsidR="00AD7D99" w:rsidRPr="00C70209" w:rsidRDefault="001A475D" w:rsidP="005B2300">
            <w:pPr>
              <w:pStyle w:val="TableH2"/>
              <w:rPr>
                <w:rFonts w:eastAsia="Arial Unicode MS"/>
              </w:rPr>
            </w:pPr>
            <w:r w:rsidRPr="001A475D">
              <w:rPr>
                <w:rFonts w:eastAsia="Arial Unicode MS"/>
                <w:i/>
              </w:rPr>
              <w:t>P-</w:t>
            </w:r>
            <w:r w:rsidR="00AD7D99" w:rsidRPr="00C70209">
              <w:rPr>
                <w:rFonts w:eastAsia="Arial Unicode MS"/>
              </w:rPr>
              <w:t>value</w:t>
            </w:r>
          </w:p>
          <w:p w14:paraId="440DCD4E" w14:textId="77777777" w:rsidR="00AD7D99" w:rsidRPr="00C70209" w:rsidRDefault="00AD7D99" w:rsidP="005B2300">
            <w:pPr>
              <w:pStyle w:val="TableH2"/>
              <w:rPr>
                <w:rFonts w:eastAsia="Arial Unicode MS"/>
              </w:rPr>
            </w:pPr>
            <w:r w:rsidRPr="00C70209">
              <w:t>Heterogeneity</w:t>
            </w:r>
            <w:r w:rsidRPr="00C70209">
              <w:rPr>
                <w:vertAlign w:val="superscript"/>
              </w:rPr>
              <w:t>b</w:t>
            </w:r>
          </w:p>
        </w:tc>
      </w:tr>
      <w:tr w:rsidR="00AD7D99" w:rsidRPr="00C70209" w14:paraId="114CD934" w14:textId="77777777" w:rsidTr="00165BA6">
        <w:trPr>
          <w:cantSplit/>
        </w:trPr>
        <w:tc>
          <w:tcPr>
            <w:tcW w:w="5000" w:type="pct"/>
            <w:gridSpan w:val="19"/>
            <w:tcBorders>
              <w:top w:val="single" w:sz="4" w:space="0" w:color="000000"/>
              <w:bottom w:val="single" w:sz="4" w:space="0" w:color="000000"/>
            </w:tcBorders>
            <w:shd w:val="clear" w:color="auto" w:fill="000000"/>
          </w:tcPr>
          <w:p w14:paraId="2780BFDA" w14:textId="77777777" w:rsidR="00AD7D99" w:rsidRPr="00C70209" w:rsidRDefault="00AD7D99" w:rsidP="005B2300">
            <w:pPr>
              <w:pStyle w:val="TableH4"/>
            </w:pPr>
            <w:r w:rsidRPr="00C70209">
              <w:t xml:space="preserve">Level II evidence </w:t>
            </w:r>
          </w:p>
        </w:tc>
      </w:tr>
      <w:tr w:rsidR="00AD7D99" w:rsidRPr="00C70209" w14:paraId="11D3CBA5" w14:textId="77777777" w:rsidTr="006A09AC">
        <w:trPr>
          <w:cantSplit/>
          <w:trHeight w:val="56"/>
        </w:trPr>
        <w:tc>
          <w:tcPr>
            <w:tcW w:w="382" w:type="pct"/>
            <w:vMerge w:val="restart"/>
            <w:shd w:val="clear" w:color="auto" w:fill="auto"/>
          </w:tcPr>
          <w:p w14:paraId="4C354C8C" w14:textId="44DBF147" w:rsidR="00AD7D99" w:rsidRPr="00C70209" w:rsidRDefault="00AD7D99" w:rsidP="005B2300">
            <w:pPr>
              <w:pStyle w:val="Tabletext-evidencematrix"/>
            </w:pPr>
            <w:r w:rsidRPr="00C70209">
              <w:t>Lacroix 2007</w:t>
            </w:r>
            <w:r w:rsidR="00E1112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 </w:instrText>
            </w:r>
            <w:r w:rsidR="003F7DC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81</w:t>
            </w:r>
            <w:r w:rsidR="00E1112B" w:rsidRPr="00C70209">
              <w:fldChar w:fldCharType="end"/>
            </w:r>
          </w:p>
          <w:p w14:paraId="33C67A97" w14:textId="77777777" w:rsidR="00AD7D99" w:rsidRPr="00C70209" w:rsidRDefault="00AD7D99" w:rsidP="005B2300">
            <w:pPr>
              <w:pStyle w:val="Tabletext-evidencematrix"/>
            </w:pPr>
            <w:r w:rsidRPr="00C70209">
              <w:t>Level II</w:t>
            </w:r>
          </w:p>
          <w:p w14:paraId="6059C3A0" w14:textId="77777777" w:rsidR="00AD7D99" w:rsidRPr="00C70209" w:rsidRDefault="00AD7D99" w:rsidP="005B2300">
            <w:pPr>
              <w:pStyle w:val="Tabletext-evidencematrix"/>
            </w:pPr>
            <w:r w:rsidRPr="00C70209">
              <w:rPr>
                <w:i/>
              </w:rPr>
              <w:t>Good</w:t>
            </w:r>
          </w:p>
        </w:tc>
        <w:tc>
          <w:tcPr>
            <w:tcW w:w="489" w:type="pct"/>
            <w:gridSpan w:val="2"/>
            <w:vMerge w:val="restart"/>
            <w:shd w:val="clear" w:color="auto" w:fill="auto"/>
          </w:tcPr>
          <w:p w14:paraId="6EB2C9FB" w14:textId="77777777" w:rsidR="00AD7D99" w:rsidRPr="00C70209" w:rsidRDefault="00AD7D99" w:rsidP="005B2300">
            <w:pPr>
              <w:pStyle w:val="Tabletext-evidencematrix"/>
            </w:pPr>
            <w:r w:rsidRPr="00C70209">
              <w:t>N=637</w:t>
            </w:r>
          </w:p>
        </w:tc>
        <w:tc>
          <w:tcPr>
            <w:tcW w:w="489" w:type="pct"/>
            <w:gridSpan w:val="2"/>
            <w:vMerge w:val="restart"/>
            <w:shd w:val="clear" w:color="auto" w:fill="auto"/>
          </w:tcPr>
          <w:p w14:paraId="5BFBA1DC" w14:textId="77777777" w:rsidR="00AD7D99" w:rsidRPr="00C70209" w:rsidRDefault="00AD7D99" w:rsidP="005B2300">
            <w:pPr>
              <w:pStyle w:val="Tabletext-evidencematrix"/>
            </w:pPr>
            <w:r w:rsidRPr="00C70209">
              <w:t>Stable, critically ill children aged 3 days to 14 years (mean 38 months) with Hb levels &lt;9.5 g/dL</w:t>
            </w:r>
          </w:p>
        </w:tc>
        <w:tc>
          <w:tcPr>
            <w:tcW w:w="489" w:type="pct"/>
            <w:gridSpan w:val="2"/>
            <w:vMerge w:val="restart"/>
            <w:shd w:val="clear" w:color="auto" w:fill="auto"/>
          </w:tcPr>
          <w:p w14:paraId="5F7D628A" w14:textId="77777777" w:rsidR="00AD7D99" w:rsidRPr="00C70209" w:rsidRDefault="00AD7D99" w:rsidP="005B2300">
            <w:pPr>
              <w:pStyle w:val="Tabletext-evidencematrix"/>
            </w:pPr>
            <w:r w:rsidRPr="00C70209">
              <w:t>19 PICUs, 3x Belgium, 10x Canada, 3x UK, 3x US</w:t>
            </w:r>
          </w:p>
        </w:tc>
        <w:tc>
          <w:tcPr>
            <w:tcW w:w="489" w:type="pct"/>
            <w:gridSpan w:val="2"/>
            <w:vMerge w:val="restart"/>
            <w:shd w:val="clear" w:color="auto" w:fill="auto"/>
          </w:tcPr>
          <w:p w14:paraId="683A3E5E" w14:textId="5848B810" w:rsidR="00AD7D99" w:rsidRPr="00C70209" w:rsidRDefault="00AD7D99" w:rsidP="005B2300">
            <w:pPr>
              <w:pStyle w:val="Tabletext-evidencematrix"/>
            </w:pPr>
            <w:r w:rsidRPr="00C70209">
              <w:t xml:space="preserve">Restrictive RBC transfusion (7 g/dL) </w:t>
            </w:r>
            <w:r w:rsidR="00C91BAE" w:rsidRPr="00C70209">
              <w:t>versus</w:t>
            </w:r>
            <w:r w:rsidRPr="00C70209">
              <w:t xml:space="preserve"> liberal RBC transfusion (9.5 g/dL)</w:t>
            </w:r>
          </w:p>
        </w:tc>
        <w:tc>
          <w:tcPr>
            <w:tcW w:w="489" w:type="pct"/>
            <w:gridSpan w:val="2"/>
            <w:tcBorders>
              <w:bottom w:val="nil"/>
            </w:tcBorders>
            <w:shd w:val="clear" w:color="auto" w:fill="auto"/>
          </w:tcPr>
          <w:p w14:paraId="1D778E1E" w14:textId="77777777" w:rsidR="00AD7D99" w:rsidRPr="00C70209" w:rsidRDefault="00AD7D99" w:rsidP="005B2300">
            <w:pPr>
              <w:pStyle w:val="Tabletext-evidencematrix"/>
            </w:pPr>
            <w:r w:rsidRPr="00C70209">
              <w:t>New or progressive MODs</w:t>
            </w:r>
          </w:p>
        </w:tc>
        <w:tc>
          <w:tcPr>
            <w:tcW w:w="608" w:type="pct"/>
            <w:gridSpan w:val="3"/>
            <w:shd w:val="clear" w:color="auto" w:fill="auto"/>
          </w:tcPr>
          <w:p w14:paraId="0E93D2F1" w14:textId="77777777" w:rsidR="00AD7D99" w:rsidRPr="00C70209" w:rsidRDefault="00AD7D99" w:rsidP="005B2300">
            <w:pPr>
              <w:pStyle w:val="Tabletext-evidencematrix"/>
            </w:pPr>
            <w:r w:rsidRPr="00C70209">
              <w:t>38/320 (11.9%)</w:t>
            </w:r>
          </w:p>
        </w:tc>
        <w:tc>
          <w:tcPr>
            <w:tcW w:w="460" w:type="pct"/>
            <w:gridSpan w:val="2"/>
            <w:shd w:val="clear" w:color="auto" w:fill="auto"/>
          </w:tcPr>
          <w:p w14:paraId="58102A50" w14:textId="77777777" w:rsidR="00AD7D99" w:rsidRPr="00C70209" w:rsidRDefault="00AD7D99" w:rsidP="005B2300">
            <w:pPr>
              <w:pStyle w:val="Tabletext-evidencematrix"/>
            </w:pPr>
            <w:r w:rsidRPr="00C70209">
              <w:t>39/317 (12.3%)</w:t>
            </w:r>
          </w:p>
        </w:tc>
        <w:tc>
          <w:tcPr>
            <w:tcW w:w="518" w:type="pct"/>
            <w:gridSpan w:val="2"/>
            <w:shd w:val="clear" w:color="auto" w:fill="auto"/>
          </w:tcPr>
          <w:p w14:paraId="7F3412D4" w14:textId="1CA10CA5" w:rsidR="00AD7D99" w:rsidRPr="00C70209" w:rsidRDefault="00AD7D99" w:rsidP="005B2300">
            <w:pPr>
              <w:pStyle w:val="Tabletext-evidencematrix"/>
            </w:pPr>
            <w:r w:rsidRPr="00C70209">
              <w:t>ARR 0.4% [</w:t>
            </w:r>
            <w:r w:rsidR="00E64EC2" w:rsidRPr="00C70209">
              <w:t>–4</w:t>
            </w:r>
            <w:r w:rsidRPr="00C70209">
              <w:t>.6, 5.5]</w:t>
            </w:r>
            <w:r w:rsidRPr="00C70209">
              <w:rPr>
                <w:vertAlign w:val="superscript"/>
              </w:rPr>
              <w:t>c</w:t>
            </w:r>
          </w:p>
          <w:p w14:paraId="0BC35212" w14:textId="77777777" w:rsidR="00AD7D99" w:rsidRPr="00C70209" w:rsidRDefault="00AD7D99" w:rsidP="005B2300">
            <w:pPr>
              <w:pStyle w:val="Tabletext-evidencematrix"/>
            </w:pPr>
            <w:r w:rsidRPr="00C70209">
              <w:t>RR 0.97 [0.63, 1.47]</w:t>
            </w:r>
            <w:r w:rsidRPr="00C70209">
              <w:rPr>
                <w:vertAlign w:val="superscript"/>
              </w:rPr>
              <w:t>d</w:t>
            </w:r>
          </w:p>
        </w:tc>
        <w:tc>
          <w:tcPr>
            <w:tcW w:w="587" w:type="pct"/>
            <w:shd w:val="clear" w:color="auto" w:fill="FFFFFF" w:themeFill="background1"/>
          </w:tcPr>
          <w:p w14:paraId="5F30242D" w14:textId="740E78D8" w:rsidR="00AD7D99" w:rsidRPr="00C70209" w:rsidRDefault="00AD7D99" w:rsidP="005B2300">
            <w:pPr>
              <w:pStyle w:val="Tabletext-evidencematrix"/>
            </w:pPr>
            <w:r w:rsidRPr="00C70209">
              <w:rPr>
                <w:i/>
              </w:rPr>
              <w:t>No significant difference</w:t>
            </w:r>
          </w:p>
          <w:p w14:paraId="54E8AF8F" w14:textId="580E602D" w:rsidR="00AD7D99" w:rsidRPr="00C70209" w:rsidRDefault="001A475D" w:rsidP="005B2300">
            <w:pPr>
              <w:pStyle w:val="Tabletext-evidencematrix"/>
            </w:pPr>
            <w:r w:rsidRPr="001A475D">
              <w:rPr>
                <w:i/>
              </w:rPr>
              <w:t>P = </w:t>
            </w:r>
            <w:r w:rsidR="00AD7D99" w:rsidRPr="00C70209">
              <w:t>NI</w:t>
            </w:r>
          </w:p>
          <w:p w14:paraId="7DA3D949" w14:textId="39C91CA9" w:rsidR="00AD7D99" w:rsidRPr="00C70209" w:rsidRDefault="001A475D" w:rsidP="005B2300">
            <w:pPr>
              <w:pStyle w:val="Tabletext-evidencematrix"/>
            </w:pPr>
            <w:r w:rsidRPr="001A475D">
              <w:rPr>
                <w:i/>
              </w:rPr>
              <w:t>P = </w:t>
            </w:r>
            <w:r w:rsidR="00AD7D99" w:rsidRPr="00C70209">
              <w:t>0.87</w:t>
            </w:r>
            <w:r w:rsidR="00AD7D99" w:rsidRPr="00C70209">
              <w:rPr>
                <w:vertAlign w:val="superscript"/>
              </w:rPr>
              <w:t>d</w:t>
            </w:r>
          </w:p>
        </w:tc>
      </w:tr>
      <w:tr w:rsidR="00AD7D99" w:rsidRPr="00C70209" w14:paraId="5C2C9D29" w14:textId="77777777" w:rsidTr="006A09AC">
        <w:trPr>
          <w:cantSplit/>
          <w:trHeight w:val="56"/>
        </w:trPr>
        <w:tc>
          <w:tcPr>
            <w:tcW w:w="382" w:type="pct"/>
            <w:vMerge/>
            <w:shd w:val="clear" w:color="auto" w:fill="auto"/>
          </w:tcPr>
          <w:p w14:paraId="053831D1" w14:textId="77777777" w:rsidR="00AD7D99" w:rsidRPr="00C70209" w:rsidRDefault="00AD7D99" w:rsidP="005B2300">
            <w:pPr>
              <w:pStyle w:val="Tabletext"/>
              <w:rPr>
                <w:sz w:val="16"/>
                <w:szCs w:val="16"/>
              </w:rPr>
            </w:pPr>
          </w:p>
        </w:tc>
        <w:tc>
          <w:tcPr>
            <w:tcW w:w="489" w:type="pct"/>
            <w:gridSpan w:val="2"/>
            <w:vMerge/>
            <w:shd w:val="clear" w:color="auto" w:fill="auto"/>
          </w:tcPr>
          <w:p w14:paraId="57DBCD3B" w14:textId="77777777" w:rsidR="00AD7D99" w:rsidRPr="00C70209" w:rsidRDefault="00AD7D99" w:rsidP="005B2300">
            <w:pPr>
              <w:pStyle w:val="Tabletext"/>
              <w:rPr>
                <w:sz w:val="16"/>
                <w:szCs w:val="16"/>
              </w:rPr>
            </w:pPr>
          </w:p>
        </w:tc>
        <w:tc>
          <w:tcPr>
            <w:tcW w:w="489" w:type="pct"/>
            <w:gridSpan w:val="2"/>
            <w:vMerge/>
            <w:shd w:val="clear" w:color="auto" w:fill="auto"/>
          </w:tcPr>
          <w:p w14:paraId="265D3404" w14:textId="77777777" w:rsidR="00AD7D99" w:rsidRPr="00C70209" w:rsidRDefault="00AD7D99" w:rsidP="005B2300">
            <w:pPr>
              <w:pStyle w:val="Tabletext"/>
              <w:rPr>
                <w:sz w:val="16"/>
                <w:szCs w:val="16"/>
              </w:rPr>
            </w:pPr>
          </w:p>
        </w:tc>
        <w:tc>
          <w:tcPr>
            <w:tcW w:w="489" w:type="pct"/>
            <w:gridSpan w:val="2"/>
            <w:vMerge/>
            <w:shd w:val="clear" w:color="auto" w:fill="auto"/>
          </w:tcPr>
          <w:p w14:paraId="60A1404A" w14:textId="77777777" w:rsidR="00AD7D99" w:rsidRPr="00C70209" w:rsidRDefault="00AD7D99" w:rsidP="005B2300">
            <w:pPr>
              <w:pStyle w:val="Tabletext"/>
              <w:rPr>
                <w:sz w:val="16"/>
                <w:szCs w:val="16"/>
              </w:rPr>
            </w:pPr>
          </w:p>
        </w:tc>
        <w:tc>
          <w:tcPr>
            <w:tcW w:w="489" w:type="pct"/>
            <w:gridSpan w:val="2"/>
            <w:vMerge/>
            <w:shd w:val="clear" w:color="auto" w:fill="auto"/>
          </w:tcPr>
          <w:p w14:paraId="252C319F" w14:textId="77777777" w:rsidR="00AD7D99" w:rsidRPr="00C70209" w:rsidRDefault="00AD7D99" w:rsidP="005B2300">
            <w:pPr>
              <w:pStyle w:val="Tabletext"/>
              <w:rPr>
                <w:sz w:val="16"/>
                <w:szCs w:val="16"/>
              </w:rPr>
            </w:pPr>
          </w:p>
        </w:tc>
        <w:tc>
          <w:tcPr>
            <w:tcW w:w="489" w:type="pct"/>
            <w:gridSpan w:val="2"/>
            <w:tcBorders>
              <w:top w:val="nil"/>
              <w:bottom w:val="nil"/>
            </w:tcBorders>
            <w:shd w:val="clear" w:color="auto" w:fill="auto"/>
          </w:tcPr>
          <w:p w14:paraId="2B787954" w14:textId="77777777" w:rsidR="00AD7D99" w:rsidRPr="00C70209" w:rsidRDefault="00AD7D99" w:rsidP="005B2300">
            <w:pPr>
              <w:pStyle w:val="Tabletext-subanalysis"/>
              <w:rPr>
                <w:i/>
              </w:rPr>
            </w:pPr>
          </w:p>
        </w:tc>
        <w:tc>
          <w:tcPr>
            <w:tcW w:w="1586" w:type="pct"/>
            <w:gridSpan w:val="7"/>
            <w:shd w:val="clear" w:color="auto" w:fill="auto"/>
          </w:tcPr>
          <w:p w14:paraId="47D359D1" w14:textId="77777777" w:rsidR="00AD7D99" w:rsidRPr="00C70209" w:rsidRDefault="00AD7D99" w:rsidP="005B2300">
            <w:pPr>
              <w:pStyle w:val="Tabletext-subanalysis"/>
              <w:rPr>
                <w:i/>
              </w:rPr>
            </w:pPr>
            <w:r w:rsidRPr="00C70209">
              <w:rPr>
                <w:i/>
              </w:rPr>
              <w:t>Subgroup analysis: age</w:t>
            </w:r>
          </w:p>
        </w:tc>
        <w:tc>
          <w:tcPr>
            <w:tcW w:w="587" w:type="pct"/>
            <w:shd w:val="clear" w:color="auto" w:fill="FFFFFF" w:themeFill="background1"/>
          </w:tcPr>
          <w:p w14:paraId="122979A6" w14:textId="77777777" w:rsidR="00AD7D99" w:rsidRPr="00C70209" w:rsidRDefault="00AD7D99" w:rsidP="005B2300">
            <w:pPr>
              <w:pStyle w:val="Tabletext-evidencematrix"/>
              <w:rPr>
                <w:i/>
              </w:rPr>
            </w:pPr>
          </w:p>
        </w:tc>
      </w:tr>
      <w:tr w:rsidR="00AD7D99" w:rsidRPr="00C70209" w14:paraId="57A857EE" w14:textId="77777777" w:rsidTr="006A09AC">
        <w:trPr>
          <w:cantSplit/>
          <w:trHeight w:val="56"/>
        </w:trPr>
        <w:tc>
          <w:tcPr>
            <w:tcW w:w="382" w:type="pct"/>
            <w:vMerge/>
            <w:shd w:val="clear" w:color="auto" w:fill="auto"/>
          </w:tcPr>
          <w:p w14:paraId="36960F27" w14:textId="77777777" w:rsidR="00AD7D99" w:rsidRPr="00C70209" w:rsidRDefault="00AD7D99" w:rsidP="005B2300">
            <w:pPr>
              <w:pStyle w:val="Tabletext"/>
              <w:rPr>
                <w:sz w:val="16"/>
                <w:szCs w:val="16"/>
              </w:rPr>
            </w:pPr>
          </w:p>
        </w:tc>
        <w:tc>
          <w:tcPr>
            <w:tcW w:w="489" w:type="pct"/>
            <w:gridSpan w:val="2"/>
            <w:vMerge/>
            <w:shd w:val="clear" w:color="auto" w:fill="auto"/>
          </w:tcPr>
          <w:p w14:paraId="35D01C2B" w14:textId="77777777" w:rsidR="00AD7D99" w:rsidRPr="00C70209" w:rsidRDefault="00AD7D99" w:rsidP="005B2300">
            <w:pPr>
              <w:pStyle w:val="Tabletext"/>
              <w:rPr>
                <w:sz w:val="16"/>
                <w:szCs w:val="16"/>
              </w:rPr>
            </w:pPr>
          </w:p>
        </w:tc>
        <w:tc>
          <w:tcPr>
            <w:tcW w:w="489" w:type="pct"/>
            <w:gridSpan w:val="2"/>
            <w:vMerge/>
            <w:shd w:val="clear" w:color="auto" w:fill="auto"/>
          </w:tcPr>
          <w:p w14:paraId="0BD55EAA" w14:textId="77777777" w:rsidR="00AD7D99" w:rsidRPr="00C70209" w:rsidRDefault="00AD7D99" w:rsidP="005B2300">
            <w:pPr>
              <w:pStyle w:val="Tabletext"/>
              <w:rPr>
                <w:sz w:val="16"/>
                <w:szCs w:val="16"/>
              </w:rPr>
            </w:pPr>
          </w:p>
        </w:tc>
        <w:tc>
          <w:tcPr>
            <w:tcW w:w="489" w:type="pct"/>
            <w:gridSpan w:val="2"/>
            <w:vMerge/>
            <w:shd w:val="clear" w:color="auto" w:fill="auto"/>
          </w:tcPr>
          <w:p w14:paraId="139D4659" w14:textId="77777777" w:rsidR="00AD7D99" w:rsidRPr="00C70209" w:rsidRDefault="00AD7D99" w:rsidP="005B2300">
            <w:pPr>
              <w:pStyle w:val="Tabletext"/>
              <w:rPr>
                <w:sz w:val="16"/>
                <w:szCs w:val="16"/>
              </w:rPr>
            </w:pPr>
          </w:p>
        </w:tc>
        <w:tc>
          <w:tcPr>
            <w:tcW w:w="489" w:type="pct"/>
            <w:gridSpan w:val="2"/>
            <w:vMerge/>
            <w:shd w:val="clear" w:color="auto" w:fill="auto"/>
          </w:tcPr>
          <w:p w14:paraId="13A08CB7" w14:textId="77777777" w:rsidR="00AD7D99" w:rsidRPr="00C70209" w:rsidRDefault="00AD7D99" w:rsidP="005B2300">
            <w:pPr>
              <w:pStyle w:val="Tabletext"/>
              <w:rPr>
                <w:sz w:val="16"/>
                <w:szCs w:val="16"/>
              </w:rPr>
            </w:pPr>
          </w:p>
        </w:tc>
        <w:tc>
          <w:tcPr>
            <w:tcW w:w="489" w:type="pct"/>
            <w:gridSpan w:val="2"/>
            <w:tcBorders>
              <w:top w:val="nil"/>
            </w:tcBorders>
            <w:shd w:val="clear" w:color="auto" w:fill="auto"/>
          </w:tcPr>
          <w:p w14:paraId="11430DCB" w14:textId="77777777" w:rsidR="00AD7D99" w:rsidRPr="00C70209" w:rsidRDefault="00AD7D99" w:rsidP="005B2300">
            <w:pPr>
              <w:pStyle w:val="Tabletext-subanalysis"/>
              <w:jc w:val="right"/>
            </w:pPr>
            <w:r w:rsidRPr="00C70209">
              <w:t>≤28 days</w:t>
            </w:r>
          </w:p>
        </w:tc>
        <w:tc>
          <w:tcPr>
            <w:tcW w:w="608" w:type="pct"/>
            <w:gridSpan w:val="3"/>
            <w:shd w:val="clear" w:color="auto" w:fill="auto"/>
          </w:tcPr>
          <w:p w14:paraId="5474D8E5" w14:textId="77777777" w:rsidR="00AD7D99" w:rsidRPr="00C70209" w:rsidRDefault="00AD7D99" w:rsidP="005B2300">
            <w:pPr>
              <w:pStyle w:val="Tabletext-subanalysis"/>
            </w:pPr>
            <w:r w:rsidRPr="00C70209">
              <w:t>1/11 (9%)</w:t>
            </w:r>
          </w:p>
        </w:tc>
        <w:tc>
          <w:tcPr>
            <w:tcW w:w="460" w:type="pct"/>
            <w:gridSpan w:val="2"/>
            <w:shd w:val="clear" w:color="auto" w:fill="auto"/>
          </w:tcPr>
          <w:p w14:paraId="21B1B338" w14:textId="77777777" w:rsidR="00AD7D99" w:rsidRPr="00C70209" w:rsidRDefault="00AD7D99" w:rsidP="005B2300">
            <w:pPr>
              <w:pStyle w:val="Tabletext-subanalysis"/>
            </w:pPr>
            <w:r w:rsidRPr="00C70209">
              <w:t>0</w:t>
            </w:r>
          </w:p>
        </w:tc>
        <w:tc>
          <w:tcPr>
            <w:tcW w:w="518" w:type="pct"/>
            <w:gridSpan w:val="2"/>
            <w:shd w:val="clear" w:color="auto" w:fill="auto"/>
          </w:tcPr>
          <w:p w14:paraId="39351FA5" w14:textId="40392F15" w:rsidR="00AD7D99" w:rsidRPr="00C70209" w:rsidRDefault="00AD7D99" w:rsidP="005B2300">
            <w:pPr>
              <w:pStyle w:val="Tabletext-subanalysis"/>
            </w:pPr>
            <w:r w:rsidRPr="00C70209">
              <w:t xml:space="preserve">ARR </w:t>
            </w:r>
            <w:r w:rsidR="00E64EC2" w:rsidRPr="00C70209">
              <w:t>–9</w:t>
            </w:r>
            <w:r w:rsidRPr="00C70209">
              <w:t>.1% [</w:t>
            </w:r>
            <w:r w:rsidR="00E64EC2" w:rsidRPr="00C70209">
              <w:t>–2</w:t>
            </w:r>
            <w:r w:rsidRPr="00C70209">
              <w:t>6.1, 7.9]</w:t>
            </w:r>
          </w:p>
        </w:tc>
        <w:tc>
          <w:tcPr>
            <w:tcW w:w="587" w:type="pct"/>
            <w:shd w:val="clear" w:color="auto" w:fill="FFFFFF" w:themeFill="background1"/>
          </w:tcPr>
          <w:p w14:paraId="460BCE8A" w14:textId="6A3EEFB3" w:rsidR="00165BA6" w:rsidRPr="00C70209" w:rsidRDefault="00165BA6" w:rsidP="005B2300">
            <w:pPr>
              <w:pStyle w:val="Tabletext-subanalysis"/>
              <w:rPr>
                <w:i/>
              </w:rPr>
            </w:pPr>
            <w:r w:rsidRPr="00C70209">
              <w:rPr>
                <w:i/>
              </w:rPr>
              <w:t>No significant difference</w:t>
            </w:r>
          </w:p>
          <w:p w14:paraId="4DFF568E" w14:textId="60CD521A" w:rsidR="00AD7D99" w:rsidRPr="00C70209" w:rsidRDefault="001A475D" w:rsidP="005B2300">
            <w:pPr>
              <w:pStyle w:val="Tabletext-subanalysis"/>
            </w:pPr>
            <w:r w:rsidRPr="001A475D">
              <w:rPr>
                <w:i/>
              </w:rPr>
              <w:t>P = </w:t>
            </w:r>
            <w:r w:rsidR="00AD7D99" w:rsidRPr="00C70209">
              <w:t>1.00</w:t>
            </w:r>
          </w:p>
        </w:tc>
      </w:tr>
      <w:tr w:rsidR="00AD7D99" w:rsidRPr="00C70209" w14:paraId="4CE5212A" w14:textId="77777777" w:rsidTr="006A09AC">
        <w:trPr>
          <w:cantSplit/>
          <w:trHeight w:val="56"/>
        </w:trPr>
        <w:tc>
          <w:tcPr>
            <w:tcW w:w="382" w:type="pct"/>
            <w:vMerge/>
            <w:shd w:val="clear" w:color="auto" w:fill="auto"/>
          </w:tcPr>
          <w:p w14:paraId="70423733" w14:textId="77777777" w:rsidR="00AD7D99" w:rsidRPr="00C70209" w:rsidRDefault="00AD7D99" w:rsidP="005B2300">
            <w:pPr>
              <w:pStyle w:val="Tabletext"/>
              <w:rPr>
                <w:sz w:val="16"/>
                <w:szCs w:val="16"/>
              </w:rPr>
            </w:pPr>
          </w:p>
        </w:tc>
        <w:tc>
          <w:tcPr>
            <w:tcW w:w="489" w:type="pct"/>
            <w:gridSpan w:val="2"/>
            <w:vMerge/>
            <w:shd w:val="clear" w:color="auto" w:fill="auto"/>
          </w:tcPr>
          <w:p w14:paraId="374C9564" w14:textId="77777777" w:rsidR="00AD7D99" w:rsidRPr="00C70209" w:rsidRDefault="00AD7D99" w:rsidP="005B2300">
            <w:pPr>
              <w:pStyle w:val="Tabletext"/>
              <w:rPr>
                <w:sz w:val="16"/>
                <w:szCs w:val="16"/>
              </w:rPr>
            </w:pPr>
          </w:p>
        </w:tc>
        <w:tc>
          <w:tcPr>
            <w:tcW w:w="489" w:type="pct"/>
            <w:gridSpan w:val="2"/>
            <w:vMerge/>
            <w:shd w:val="clear" w:color="auto" w:fill="auto"/>
          </w:tcPr>
          <w:p w14:paraId="100BEC88" w14:textId="77777777" w:rsidR="00AD7D99" w:rsidRPr="00C70209" w:rsidRDefault="00AD7D99" w:rsidP="005B2300">
            <w:pPr>
              <w:pStyle w:val="Tabletext"/>
              <w:rPr>
                <w:sz w:val="16"/>
                <w:szCs w:val="16"/>
              </w:rPr>
            </w:pPr>
          </w:p>
        </w:tc>
        <w:tc>
          <w:tcPr>
            <w:tcW w:w="489" w:type="pct"/>
            <w:gridSpan w:val="2"/>
            <w:vMerge/>
            <w:shd w:val="clear" w:color="auto" w:fill="auto"/>
          </w:tcPr>
          <w:p w14:paraId="347DD0A9" w14:textId="77777777" w:rsidR="00AD7D99" w:rsidRPr="00C70209" w:rsidRDefault="00AD7D99" w:rsidP="005B2300">
            <w:pPr>
              <w:pStyle w:val="Tabletext"/>
              <w:rPr>
                <w:sz w:val="16"/>
                <w:szCs w:val="16"/>
              </w:rPr>
            </w:pPr>
          </w:p>
        </w:tc>
        <w:tc>
          <w:tcPr>
            <w:tcW w:w="489" w:type="pct"/>
            <w:gridSpan w:val="2"/>
            <w:vMerge/>
            <w:shd w:val="clear" w:color="auto" w:fill="auto"/>
          </w:tcPr>
          <w:p w14:paraId="59BAA029" w14:textId="77777777" w:rsidR="00AD7D99" w:rsidRPr="00C70209" w:rsidRDefault="00AD7D99" w:rsidP="005B2300">
            <w:pPr>
              <w:pStyle w:val="Tabletext"/>
              <w:rPr>
                <w:sz w:val="16"/>
                <w:szCs w:val="16"/>
              </w:rPr>
            </w:pPr>
          </w:p>
        </w:tc>
        <w:tc>
          <w:tcPr>
            <w:tcW w:w="489" w:type="pct"/>
            <w:gridSpan w:val="2"/>
            <w:shd w:val="clear" w:color="auto" w:fill="auto"/>
          </w:tcPr>
          <w:p w14:paraId="679F2AA5" w14:textId="258A19BB" w:rsidR="00AD7D99" w:rsidRPr="00C70209" w:rsidRDefault="00AD7D99" w:rsidP="005B2300">
            <w:pPr>
              <w:pStyle w:val="Tabletext-subanalysis"/>
              <w:jc w:val="right"/>
            </w:pPr>
            <w:r w:rsidRPr="00C70209">
              <w:t>29</w:t>
            </w:r>
            <w:r w:rsidR="00E64EC2" w:rsidRPr="00C70209">
              <w:t>–3</w:t>
            </w:r>
            <w:r w:rsidRPr="00C70209">
              <w:t>64 days</w:t>
            </w:r>
          </w:p>
        </w:tc>
        <w:tc>
          <w:tcPr>
            <w:tcW w:w="608" w:type="pct"/>
            <w:gridSpan w:val="3"/>
            <w:shd w:val="clear" w:color="auto" w:fill="auto"/>
          </w:tcPr>
          <w:p w14:paraId="6033EF67" w14:textId="77777777" w:rsidR="00AD7D99" w:rsidRPr="00C70209" w:rsidRDefault="00AD7D99" w:rsidP="005B2300">
            <w:pPr>
              <w:pStyle w:val="Tabletext-subanalysis"/>
            </w:pPr>
            <w:r w:rsidRPr="00C70209">
              <w:t>14/143 (10%)</w:t>
            </w:r>
          </w:p>
        </w:tc>
        <w:tc>
          <w:tcPr>
            <w:tcW w:w="460" w:type="pct"/>
            <w:gridSpan w:val="2"/>
            <w:shd w:val="clear" w:color="auto" w:fill="auto"/>
          </w:tcPr>
          <w:p w14:paraId="43743F19" w14:textId="77777777" w:rsidR="00AD7D99" w:rsidRPr="00C70209" w:rsidRDefault="00AD7D99" w:rsidP="005B2300">
            <w:pPr>
              <w:pStyle w:val="Tabletext-subanalysis"/>
            </w:pPr>
            <w:r w:rsidRPr="00C70209">
              <w:t>20/142 (14%)</w:t>
            </w:r>
          </w:p>
        </w:tc>
        <w:tc>
          <w:tcPr>
            <w:tcW w:w="518" w:type="pct"/>
            <w:gridSpan w:val="2"/>
            <w:shd w:val="clear" w:color="auto" w:fill="auto"/>
          </w:tcPr>
          <w:p w14:paraId="5DA58583" w14:textId="1E174C14" w:rsidR="00AD7D99" w:rsidRPr="00C70209" w:rsidRDefault="00AD7D99" w:rsidP="005B2300">
            <w:pPr>
              <w:pStyle w:val="Tabletext-subanalysis"/>
            </w:pPr>
            <w:r w:rsidRPr="00C70209">
              <w:t>ARR 4.3% [</w:t>
            </w:r>
            <w:r w:rsidR="00E64EC2" w:rsidRPr="00C70209">
              <w:t>–3</w:t>
            </w:r>
            <w:r w:rsidRPr="00C70209">
              <w:t>.2, 11.8]</w:t>
            </w:r>
          </w:p>
        </w:tc>
        <w:tc>
          <w:tcPr>
            <w:tcW w:w="587" w:type="pct"/>
            <w:shd w:val="clear" w:color="auto" w:fill="FFFFFF" w:themeFill="background1"/>
          </w:tcPr>
          <w:p w14:paraId="31FFCDDB" w14:textId="0B7EA230" w:rsidR="00165BA6" w:rsidRPr="00C70209" w:rsidRDefault="00165BA6" w:rsidP="005B2300">
            <w:pPr>
              <w:pStyle w:val="Tabletext-subanalysis"/>
              <w:rPr>
                <w:i/>
              </w:rPr>
            </w:pPr>
            <w:r w:rsidRPr="00C70209">
              <w:rPr>
                <w:i/>
              </w:rPr>
              <w:t>No significant difference</w:t>
            </w:r>
          </w:p>
          <w:p w14:paraId="3D89072D" w14:textId="357F5691" w:rsidR="00AD7D99" w:rsidRPr="00C70209" w:rsidRDefault="001A475D" w:rsidP="005B2300">
            <w:pPr>
              <w:pStyle w:val="Tabletext-subanalysis"/>
            </w:pPr>
            <w:r w:rsidRPr="001A475D">
              <w:rPr>
                <w:i/>
              </w:rPr>
              <w:t>P = </w:t>
            </w:r>
            <w:r w:rsidR="00AD7D99" w:rsidRPr="00C70209">
              <w:t>0.28</w:t>
            </w:r>
          </w:p>
        </w:tc>
      </w:tr>
      <w:tr w:rsidR="00AD7D99" w:rsidRPr="00C70209" w14:paraId="0A84E2E1" w14:textId="77777777" w:rsidTr="006A09AC">
        <w:trPr>
          <w:cantSplit/>
          <w:trHeight w:val="56"/>
        </w:trPr>
        <w:tc>
          <w:tcPr>
            <w:tcW w:w="382" w:type="pct"/>
            <w:vMerge/>
            <w:shd w:val="clear" w:color="auto" w:fill="auto"/>
          </w:tcPr>
          <w:p w14:paraId="0D361D9B" w14:textId="77777777" w:rsidR="00AD7D99" w:rsidRPr="00C70209" w:rsidRDefault="00AD7D99" w:rsidP="005B2300">
            <w:pPr>
              <w:pStyle w:val="Tabletext"/>
              <w:rPr>
                <w:sz w:val="16"/>
                <w:szCs w:val="16"/>
              </w:rPr>
            </w:pPr>
          </w:p>
        </w:tc>
        <w:tc>
          <w:tcPr>
            <w:tcW w:w="489" w:type="pct"/>
            <w:gridSpan w:val="2"/>
            <w:vMerge/>
            <w:shd w:val="clear" w:color="auto" w:fill="auto"/>
          </w:tcPr>
          <w:p w14:paraId="701A7283" w14:textId="77777777" w:rsidR="00AD7D99" w:rsidRPr="00C70209" w:rsidRDefault="00AD7D99" w:rsidP="005B2300">
            <w:pPr>
              <w:pStyle w:val="Tabletext"/>
              <w:rPr>
                <w:sz w:val="16"/>
                <w:szCs w:val="16"/>
              </w:rPr>
            </w:pPr>
          </w:p>
        </w:tc>
        <w:tc>
          <w:tcPr>
            <w:tcW w:w="489" w:type="pct"/>
            <w:gridSpan w:val="2"/>
            <w:vMerge/>
            <w:shd w:val="clear" w:color="auto" w:fill="auto"/>
          </w:tcPr>
          <w:p w14:paraId="41A7F610" w14:textId="77777777" w:rsidR="00AD7D99" w:rsidRPr="00C70209" w:rsidRDefault="00AD7D99" w:rsidP="005B2300">
            <w:pPr>
              <w:pStyle w:val="Tabletext"/>
              <w:rPr>
                <w:sz w:val="16"/>
                <w:szCs w:val="16"/>
              </w:rPr>
            </w:pPr>
          </w:p>
        </w:tc>
        <w:tc>
          <w:tcPr>
            <w:tcW w:w="489" w:type="pct"/>
            <w:gridSpan w:val="2"/>
            <w:vMerge/>
            <w:shd w:val="clear" w:color="auto" w:fill="auto"/>
          </w:tcPr>
          <w:p w14:paraId="6397A1FF" w14:textId="77777777" w:rsidR="00AD7D99" w:rsidRPr="00C70209" w:rsidRDefault="00AD7D99" w:rsidP="005B2300">
            <w:pPr>
              <w:pStyle w:val="Tabletext"/>
              <w:rPr>
                <w:sz w:val="16"/>
                <w:szCs w:val="16"/>
              </w:rPr>
            </w:pPr>
          </w:p>
        </w:tc>
        <w:tc>
          <w:tcPr>
            <w:tcW w:w="489" w:type="pct"/>
            <w:gridSpan w:val="2"/>
            <w:vMerge/>
            <w:shd w:val="clear" w:color="auto" w:fill="auto"/>
          </w:tcPr>
          <w:p w14:paraId="4B2E99D7" w14:textId="77777777" w:rsidR="00AD7D99" w:rsidRPr="00C70209" w:rsidRDefault="00AD7D99" w:rsidP="005B2300">
            <w:pPr>
              <w:pStyle w:val="Tabletext"/>
              <w:rPr>
                <w:sz w:val="16"/>
                <w:szCs w:val="16"/>
              </w:rPr>
            </w:pPr>
          </w:p>
        </w:tc>
        <w:tc>
          <w:tcPr>
            <w:tcW w:w="489" w:type="pct"/>
            <w:gridSpan w:val="2"/>
            <w:shd w:val="clear" w:color="auto" w:fill="auto"/>
          </w:tcPr>
          <w:p w14:paraId="55D09DA7" w14:textId="77777777" w:rsidR="00AD7D99" w:rsidRPr="00C70209" w:rsidRDefault="00AD7D99" w:rsidP="005B2300">
            <w:pPr>
              <w:pStyle w:val="Tabletext-subanalysis"/>
              <w:jc w:val="right"/>
            </w:pPr>
            <w:r w:rsidRPr="00C70209">
              <w:t>&gt;364 days</w:t>
            </w:r>
          </w:p>
        </w:tc>
        <w:tc>
          <w:tcPr>
            <w:tcW w:w="608" w:type="pct"/>
            <w:gridSpan w:val="3"/>
            <w:shd w:val="clear" w:color="auto" w:fill="auto"/>
          </w:tcPr>
          <w:p w14:paraId="3F3CF39F" w14:textId="77777777" w:rsidR="00AD7D99" w:rsidRPr="00C70209" w:rsidRDefault="00AD7D99" w:rsidP="005B2300">
            <w:pPr>
              <w:pStyle w:val="Tabletext-subanalysis"/>
            </w:pPr>
            <w:r w:rsidRPr="00C70209">
              <w:t>23/166 (14%)</w:t>
            </w:r>
          </w:p>
        </w:tc>
        <w:tc>
          <w:tcPr>
            <w:tcW w:w="460" w:type="pct"/>
            <w:gridSpan w:val="2"/>
            <w:shd w:val="clear" w:color="auto" w:fill="auto"/>
          </w:tcPr>
          <w:p w14:paraId="205B0071" w14:textId="77777777" w:rsidR="00AD7D99" w:rsidRPr="00C70209" w:rsidRDefault="00AD7D99" w:rsidP="005B2300">
            <w:pPr>
              <w:pStyle w:val="Tabletext-subanalysis"/>
            </w:pPr>
            <w:r w:rsidRPr="00C70209">
              <w:t>19/167 (11%)</w:t>
            </w:r>
          </w:p>
        </w:tc>
        <w:tc>
          <w:tcPr>
            <w:tcW w:w="518" w:type="pct"/>
            <w:gridSpan w:val="2"/>
            <w:shd w:val="clear" w:color="auto" w:fill="auto"/>
          </w:tcPr>
          <w:p w14:paraId="5E2CB52F" w14:textId="05CE925B" w:rsidR="00AD7D99" w:rsidRPr="00C70209" w:rsidRDefault="00AD7D99" w:rsidP="005B2300">
            <w:pPr>
              <w:pStyle w:val="Tabletext-subanalysis"/>
            </w:pPr>
            <w:r w:rsidRPr="00C70209">
              <w:t xml:space="preserve">ARR </w:t>
            </w:r>
            <w:r w:rsidR="00E64EC2" w:rsidRPr="00C70209">
              <w:t>–2</w:t>
            </w:r>
            <w:r w:rsidRPr="00C70209">
              <w:t>.5% [</w:t>
            </w:r>
            <w:r w:rsidR="00E64EC2" w:rsidRPr="00C70209">
              <w:t>–9</w:t>
            </w:r>
            <w:r w:rsidRPr="00C70209">
              <w:t>.6, 4.7]</w:t>
            </w:r>
          </w:p>
        </w:tc>
        <w:tc>
          <w:tcPr>
            <w:tcW w:w="587" w:type="pct"/>
            <w:shd w:val="clear" w:color="auto" w:fill="FFFFFF" w:themeFill="background1"/>
          </w:tcPr>
          <w:p w14:paraId="742FA683" w14:textId="1420BE18" w:rsidR="00165BA6" w:rsidRPr="00C70209" w:rsidRDefault="00165BA6" w:rsidP="005B2300">
            <w:pPr>
              <w:pStyle w:val="Tabletext-subanalysis"/>
              <w:rPr>
                <w:i/>
              </w:rPr>
            </w:pPr>
            <w:r w:rsidRPr="00C70209">
              <w:rPr>
                <w:i/>
              </w:rPr>
              <w:t>No significant difference</w:t>
            </w:r>
          </w:p>
          <w:p w14:paraId="6313D2A5" w14:textId="43D0BE44" w:rsidR="00AD7D99" w:rsidRPr="00C70209" w:rsidRDefault="001A475D" w:rsidP="005B2300">
            <w:pPr>
              <w:pStyle w:val="Tabletext-subanalysis"/>
            </w:pPr>
            <w:r w:rsidRPr="001A475D">
              <w:rPr>
                <w:i/>
              </w:rPr>
              <w:t>P = </w:t>
            </w:r>
            <w:r w:rsidR="00AD7D99" w:rsidRPr="00C70209">
              <w:t>0.51</w:t>
            </w:r>
          </w:p>
        </w:tc>
      </w:tr>
      <w:tr w:rsidR="00165BA6" w:rsidRPr="00C70209" w14:paraId="0EF0F96D" w14:textId="77777777" w:rsidTr="00165BA6">
        <w:trPr>
          <w:cantSplit/>
          <w:trHeight w:val="56"/>
        </w:trPr>
        <w:tc>
          <w:tcPr>
            <w:tcW w:w="382" w:type="pct"/>
            <w:vMerge/>
            <w:shd w:val="clear" w:color="auto" w:fill="auto"/>
          </w:tcPr>
          <w:p w14:paraId="27008A89" w14:textId="77777777" w:rsidR="00165BA6" w:rsidRPr="00C70209" w:rsidRDefault="00165BA6" w:rsidP="005B2300">
            <w:pPr>
              <w:pStyle w:val="Tabletext"/>
              <w:rPr>
                <w:sz w:val="16"/>
                <w:szCs w:val="16"/>
              </w:rPr>
            </w:pPr>
          </w:p>
        </w:tc>
        <w:tc>
          <w:tcPr>
            <w:tcW w:w="489" w:type="pct"/>
            <w:gridSpan w:val="2"/>
            <w:vMerge/>
            <w:shd w:val="clear" w:color="auto" w:fill="auto"/>
          </w:tcPr>
          <w:p w14:paraId="5ACF7778" w14:textId="77777777" w:rsidR="00165BA6" w:rsidRPr="00C70209" w:rsidRDefault="00165BA6" w:rsidP="005B2300">
            <w:pPr>
              <w:pStyle w:val="Tabletext"/>
              <w:rPr>
                <w:sz w:val="16"/>
                <w:szCs w:val="16"/>
              </w:rPr>
            </w:pPr>
          </w:p>
        </w:tc>
        <w:tc>
          <w:tcPr>
            <w:tcW w:w="489" w:type="pct"/>
            <w:gridSpan w:val="2"/>
            <w:vMerge/>
            <w:shd w:val="clear" w:color="auto" w:fill="auto"/>
          </w:tcPr>
          <w:p w14:paraId="64271E4B" w14:textId="77777777" w:rsidR="00165BA6" w:rsidRPr="00C70209" w:rsidRDefault="00165BA6" w:rsidP="005B2300">
            <w:pPr>
              <w:pStyle w:val="Tabletext"/>
              <w:rPr>
                <w:sz w:val="16"/>
                <w:szCs w:val="16"/>
              </w:rPr>
            </w:pPr>
          </w:p>
        </w:tc>
        <w:tc>
          <w:tcPr>
            <w:tcW w:w="489" w:type="pct"/>
            <w:gridSpan w:val="2"/>
            <w:vMerge/>
            <w:shd w:val="clear" w:color="auto" w:fill="auto"/>
          </w:tcPr>
          <w:p w14:paraId="4BC20C12" w14:textId="77777777" w:rsidR="00165BA6" w:rsidRPr="00C70209" w:rsidRDefault="00165BA6" w:rsidP="005B2300">
            <w:pPr>
              <w:pStyle w:val="Tabletext"/>
              <w:rPr>
                <w:sz w:val="16"/>
                <w:szCs w:val="16"/>
              </w:rPr>
            </w:pPr>
          </w:p>
        </w:tc>
        <w:tc>
          <w:tcPr>
            <w:tcW w:w="489" w:type="pct"/>
            <w:gridSpan w:val="2"/>
            <w:vMerge/>
            <w:shd w:val="clear" w:color="auto" w:fill="auto"/>
          </w:tcPr>
          <w:p w14:paraId="6E55ECCC" w14:textId="77777777" w:rsidR="00165BA6" w:rsidRPr="00C70209" w:rsidRDefault="00165BA6" w:rsidP="005B2300">
            <w:pPr>
              <w:pStyle w:val="Tabletext"/>
              <w:rPr>
                <w:sz w:val="16"/>
                <w:szCs w:val="16"/>
              </w:rPr>
            </w:pPr>
          </w:p>
        </w:tc>
        <w:tc>
          <w:tcPr>
            <w:tcW w:w="489" w:type="pct"/>
            <w:gridSpan w:val="2"/>
            <w:shd w:val="clear" w:color="auto" w:fill="auto"/>
          </w:tcPr>
          <w:p w14:paraId="716A3B47" w14:textId="77777777" w:rsidR="00165BA6" w:rsidRPr="00C70209" w:rsidRDefault="00165BA6" w:rsidP="005B2300">
            <w:pPr>
              <w:pStyle w:val="Tabletext-subanalysis"/>
              <w:jc w:val="right"/>
              <w:rPr>
                <w:i/>
              </w:rPr>
            </w:pPr>
          </w:p>
        </w:tc>
        <w:tc>
          <w:tcPr>
            <w:tcW w:w="1586" w:type="pct"/>
            <w:gridSpan w:val="7"/>
            <w:shd w:val="clear" w:color="auto" w:fill="auto"/>
          </w:tcPr>
          <w:p w14:paraId="137105A9" w14:textId="77777777" w:rsidR="00165BA6" w:rsidRPr="00C70209" w:rsidRDefault="00165BA6" w:rsidP="005B2300">
            <w:pPr>
              <w:pStyle w:val="Tabletext-subanalysis"/>
              <w:rPr>
                <w:i/>
              </w:rPr>
            </w:pPr>
            <w:r w:rsidRPr="00C70209">
              <w:rPr>
                <w:i/>
              </w:rPr>
              <w:t xml:space="preserve">Subgroup analysis: severity of illness (PRISM score) </w:t>
            </w:r>
          </w:p>
        </w:tc>
        <w:tc>
          <w:tcPr>
            <w:tcW w:w="587" w:type="pct"/>
            <w:shd w:val="clear" w:color="auto" w:fill="FFFFFF" w:themeFill="background1"/>
          </w:tcPr>
          <w:p w14:paraId="71F2E967" w14:textId="77777777" w:rsidR="00165BA6" w:rsidRPr="00C70209" w:rsidRDefault="00165BA6" w:rsidP="005B2300">
            <w:pPr>
              <w:pStyle w:val="Tabletext-subanalysis"/>
            </w:pPr>
          </w:p>
        </w:tc>
      </w:tr>
      <w:tr w:rsidR="00165BA6" w:rsidRPr="00C70209" w14:paraId="49F3A6CC" w14:textId="77777777" w:rsidTr="00165BA6">
        <w:trPr>
          <w:cantSplit/>
          <w:trHeight w:val="56"/>
        </w:trPr>
        <w:tc>
          <w:tcPr>
            <w:tcW w:w="382" w:type="pct"/>
            <w:vMerge/>
            <w:shd w:val="clear" w:color="auto" w:fill="auto"/>
          </w:tcPr>
          <w:p w14:paraId="4D9D7861" w14:textId="77777777" w:rsidR="00165BA6" w:rsidRPr="00C70209" w:rsidRDefault="00165BA6" w:rsidP="005B2300">
            <w:pPr>
              <w:pStyle w:val="Tabletext"/>
              <w:rPr>
                <w:sz w:val="16"/>
                <w:szCs w:val="16"/>
              </w:rPr>
            </w:pPr>
          </w:p>
        </w:tc>
        <w:tc>
          <w:tcPr>
            <w:tcW w:w="489" w:type="pct"/>
            <w:gridSpan w:val="2"/>
            <w:vMerge/>
            <w:shd w:val="clear" w:color="auto" w:fill="auto"/>
          </w:tcPr>
          <w:p w14:paraId="2D1FFA68" w14:textId="77777777" w:rsidR="00165BA6" w:rsidRPr="00C70209" w:rsidRDefault="00165BA6" w:rsidP="005B2300">
            <w:pPr>
              <w:pStyle w:val="Tabletext"/>
              <w:rPr>
                <w:sz w:val="16"/>
                <w:szCs w:val="16"/>
              </w:rPr>
            </w:pPr>
          </w:p>
        </w:tc>
        <w:tc>
          <w:tcPr>
            <w:tcW w:w="489" w:type="pct"/>
            <w:gridSpan w:val="2"/>
            <w:vMerge/>
            <w:shd w:val="clear" w:color="auto" w:fill="auto"/>
          </w:tcPr>
          <w:p w14:paraId="3ED6211A" w14:textId="77777777" w:rsidR="00165BA6" w:rsidRPr="00C70209" w:rsidRDefault="00165BA6" w:rsidP="005B2300">
            <w:pPr>
              <w:pStyle w:val="Tabletext"/>
              <w:rPr>
                <w:sz w:val="16"/>
                <w:szCs w:val="16"/>
              </w:rPr>
            </w:pPr>
          </w:p>
        </w:tc>
        <w:tc>
          <w:tcPr>
            <w:tcW w:w="489" w:type="pct"/>
            <w:gridSpan w:val="2"/>
            <w:vMerge/>
            <w:shd w:val="clear" w:color="auto" w:fill="auto"/>
          </w:tcPr>
          <w:p w14:paraId="37C0BA90" w14:textId="77777777" w:rsidR="00165BA6" w:rsidRPr="00C70209" w:rsidRDefault="00165BA6" w:rsidP="005B2300">
            <w:pPr>
              <w:pStyle w:val="Tabletext"/>
              <w:rPr>
                <w:sz w:val="16"/>
                <w:szCs w:val="16"/>
              </w:rPr>
            </w:pPr>
          </w:p>
        </w:tc>
        <w:tc>
          <w:tcPr>
            <w:tcW w:w="489" w:type="pct"/>
            <w:gridSpan w:val="2"/>
            <w:vMerge/>
            <w:shd w:val="clear" w:color="auto" w:fill="auto"/>
          </w:tcPr>
          <w:p w14:paraId="77C1F12A" w14:textId="77777777" w:rsidR="00165BA6" w:rsidRPr="00C70209" w:rsidRDefault="00165BA6" w:rsidP="005B2300">
            <w:pPr>
              <w:pStyle w:val="Tabletext"/>
              <w:rPr>
                <w:sz w:val="16"/>
                <w:szCs w:val="16"/>
              </w:rPr>
            </w:pPr>
          </w:p>
        </w:tc>
        <w:tc>
          <w:tcPr>
            <w:tcW w:w="489" w:type="pct"/>
            <w:gridSpan w:val="2"/>
            <w:shd w:val="clear" w:color="auto" w:fill="auto"/>
          </w:tcPr>
          <w:p w14:paraId="664DC3B4" w14:textId="77777777" w:rsidR="00165BA6" w:rsidRPr="00C70209" w:rsidRDefault="00165BA6" w:rsidP="005B2300">
            <w:pPr>
              <w:pStyle w:val="Tabletext-subanalysis"/>
              <w:jc w:val="right"/>
            </w:pPr>
            <w:r w:rsidRPr="00C70209">
              <w:t>0</w:t>
            </w:r>
          </w:p>
        </w:tc>
        <w:tc>
          <w:tcPr>
            <w:tcW w:w="608" w:type="pct"/>
            <w:gridSpan w:val="3"/>
            <w:shd w:val="clear" w:color="auto" w:fill="auto"/>
          </w:tcPr>
          <w:p w14:paraId="5059BC83" w14:textId="77777777" w:rsidR="00165BA6" w:rsidRPr="00C70209" w:rsidRDefault="00165BA6" w:rsidP="005B2300">
            <w:pPr>
              <w:pStyle w:val="Tabletext-subanalysis"/>
            </w:pPr>
            <w:r w:rsidRPr="00C70209">
              <w:t>3/64 (5%)</w:t>
            </w:r>
          </w:p>
        </w:tc>
        <w:tc>
          <w:tcPr>
            <w:tcW w:w="460" w:type="pct"/>
            <w:gridSpan w:val="2"/>
            <w:shd w:val="clear" w:color="auto" w:fill="auto"/>
          </w:tcPr>
          <w:p w14:paraId="1DA1CB8D" w14:textId="77777777" w:rsidR="00165BA6" w:rsidRPr="00C70209" w:rsidRDefault="00165BA6" w:rsidP="005B2300">
            <w:pPr>
              <w:pStyle w:val="Tabletext-subanalysis"/>
            </w:pPr>
            <w:r w:rsidRPr="00C70209">
              <w:t>4/64 (6%)</w:t>
            </w:r>
          </w:p>
        </w:tc>
        <w:tc>
          <w:tcPr>
            <w:tcW w:w="518" w:type="pct"/>
            <w:gridSpan w:val="2"/>
            <w:shd w:val="clear" w:color="auto" w:fill="auto"/>
          </w:tcPr>
          <w:p w14:paraId="630AB185" w14:textId="1E5883C3" w:rsidR="00165BA6" w:rsidRPr="00C70209" w:rsidRDefault="00165BA6" w:rsidP="005B2300">
            <w:pPr>
              <w:pStyle w:val="Tabletext-subanalysis"/>
            </w:pPr>
            <w:r w:rsidRPr="00C70209">
              <w:t>ARR 1.5 [</w:t>
            </w:r>
            <w:r w:rsidR="00E64EC2" w:rsidRPr="00C70209">
              <w:t>–6</w:t>
            </w:r>
            <w:r w:rsidRPr="00C70209">
              <w:t>.3, 9.4]</w:t>
            </w:r>
          </w:p>
        </w:tc>
        <w:tc>
          <w:tcPr>
            <w:tcW w:w="587" w:type="pct"/>
            <w:shd w:val="clear" w:color="auto" w:fill="FFFFFF" w:themeFill="background1"/>
          </w:tcPr>
          <w:p w14:paraId="2C49183B" w14:textId="47294A1A" w:rsidR="00165BA6" w:rsidRPr="00C70209" w:rsidRDefault="00165BA6" w:rsidP="005B2300">
            <w:pPr>
              <w:pStyle w:val="Tabletext-subanalysis"/>
              <w:rPr>
                <w:i/>
              </w:rPr>
            </w:pPr>
            <w:r w:rsidRPr="00C70209">
              <w:rPr>
                <w:i/>
              </w:rPr>
              <w:t>No significant difference</w:t>
            </w:r>
          </w:p>
          <w:p w14:paraId="0B334BE7" w14:textId="7BD3EE68" w:rsidR="00165BA6" w:rsidRPr="00C70209" w:rsidRDefault="001A475D" w:rsidP="005B2300">
            <w:pPr>
              <w:pStyle w:val="Tabletext-subanalysis"/>
            </w:pPr>
            <w:r w:rsidRPr="001A475D">
              <w:rPr>
                <w:i/>
              </w:rPr>
              <w:t>P = </w:t>
            </w:r>
            <w:r w:rsidR="00165BA6" w:rsidRPr="00C70209">
              <w:t>1.00</w:t>
            </w:r>
          </w:p>
        </w:tc>
      </w:tr>
      <w:tr w:rsidR="00165BA6" w:rsidRPr="00C70209" w14:paraId="4DEEAE7D" w14:textId="77777777" w:rsidTr="00165BA6">
        <w:trPr>
          <w:cantSplit/>
          <w:trHeight w:val="56"/>
        </w:trPr>
        <w:tc>
          <w:tcPr>
            <w:tcW w:w="382" w:type="pct"/>
            <w:vMerge/>
            <w:shd w:val="clear" w:color="auto" w:fill="auto"/>
          </w:tcPr>
          <w:p w14:paraId="2352BDB2" w14:textId="77777777" w:rsidR="00165BA6" w:rsidRPr="00C70209" w:rsidRDefault="00165BA6" w:rsidP="005B2300">
            <w:pPr>
              <w:pStyle w:val="Tabletext"/>
              <w:rPr>
                <w:sz w:val="16"/>
                <w:szCs w:val="16"/>
              </w:rPr>
            </w:pPr>
          </w:p>
        </w:tc>
        <w:tc>
          <w:tcPr>
            <w:tcW w:w="489" w:type="pct"/>
            <w:gridSpan w:val="2"/>
            <w:vMerge/>
            <w:shd w:val="clear" w:color="auto" w:fill="auto"/>
          </w:tcPr>
          <w:p w14:paraId="38442A7C" w14:textId="77777777" w:rsidR="00165BA6" w:rsidRPr="00C70209" w:rsidRDefault="00165BA6" w:rsidP="005B2300">
            <w:pPr>
              <w:pStyle w:val="Tabletext"/>
              <w:rPr>
                <w:sz w:val="16"/>
                <w:szCs w:val="16"/>
              </w:rPr>
            </w:pPr>
          </w:p>
        </w:tc>
        <w:tc>
          <w:tcPr>
            <w:tcW w:w="489" w:type="pct"/>
            <w:gridSpan w:val="2"/>
            <w:vMerge/>
            <w:shd w:val="clear" w:color="auto" w:fill="auto"/>
          </w:tcPr>
          <w:p w14:paraId="2A1EA234" w14:textId="77777777" w:rsidR="00165BA6" w:rsidRPr="00C70209" w:rsidRDefault="00165BA6" w:rsidP="005B2300">
            <w:pPr>
              <w:pStyle w:val="Tabletext"/>
              <w:rPr>
                <w:sz w:val="16"/>
                <w:szCs w:val="16"/>
              </w:rPr>
            </w:pPr>
          </w:p>
        </w:tc>
        <w:tc>
          <w:tcPr>
            <w:tcW w:w="489" w:type="pct"/>
            <w:gridSpan w:val="2"/>
            <w:vMerge/>
            <w:shd w:val="clear" w:color="auto" w:fill="auto"/>
          </w:tcPr>
          <w:p w14:paraId="74415F7B" w14:textId="77777777" w:rsidR="00165BA6" w:rsidRPr="00C70209" w:rsidRDefault="00165BA6" w:rsidP="005B2300">
            <w:pPr>
              <w:pStyle w:val="Tabletext"/>
              <w:rPr>
                <w:sz w:val="16"/>
                <w:szCs w:val="16"/>
              </w:rPr>
            </w:pPr>
          </w:p>
        </w:tc>
        <w:tc>
          <w:tcPr>
            <w:tcW w:w="489" w:type="pct"/>
            <w:gridSpan w:val="2"/>
            <w:vMerge/>
            <w:shd w:val="clear" w:color="auto" w:fill="auto"/>
          </w:tcPr>
          <w:p w14:paraId="0AF8F38A" w14:textId="77777777" w:rsidR="00165BA6" w:rsidRPr="00C70209" w:rsidRDefault="00165BA6" w:rsidP="005B2300">
            <w:pPr>
              <w:pStyle w:val="Tabletext"/>
              <w:rPr>
                <w:sz w:val="16"/>
                <w:szCs w:val="16"/>
              </w:rPr>
            </w:pPr>
          </w:p>
        </w:tc>
        <w:tc>
          <w:tcPr>
            <w:tcW w:w="489" w:type="pct"/>
            <w:gridSpan w:val="2"/>
            <w:shd w:val="clear" w:color="auto" w:fill="auto"/>
          </w:tcPr>
          <w:p w14:paraId="0BA3A05F" w14:textId="77777777" w:rsidR="00165BA6" w:rsidRPr="00C70209" w:rsidRDefault="00165BA6" w:rsidP="005B2300">
            <w:pPr>
              <w:pStyle w:val="Tabletext-subanalysis"/>
              <w:jc w:val="right"/>
            </w:pPr>
            <w:r w:rsidRPr="00C70209">
              <w:t>1–4</w:t>
            </w:r>
          </w:p>
        </w:tc>
        <w:tc>
          <w:tcPr>
            <w:tcW w:w="608" w:type="pct"/>
            <w:gridSpan w:val="3"/>
            <w:shd w:val="clear" w:color="auto" w:fill="auto"/>
          </w:tcPr>
          <w:p w14:paraId="1F4C0892" w14:textId="77777777" w:rsidR="00165BA6" w:rsidRPr="00C70209" w:rsidRDefault="00165BA6" w:rsidP="005B2300">
            <w:pPr>
              <w:pStyle w:val="Tabletext-subanalysis"/>
            </w:pPr>
            <w:r w:rsidRPr="00C70209">
              <w:t>13/128 (10%)</w:t>
            </w:r>
          </w:p>
        </w:tc>
        <w:tc>
          <w:tcPr>
            <w:tcW w:w="460" w:type="pct"/>
            <w:gridSpan w:val="2"/>
            <w:shd w:val="clear" w:color="auto" w:fill="auto"/>
          </w:tcPr>
          <w:p w14:paraId="42F19B63" w14:textId="77777777" w:rsidR="00165BA6" w:rsidRPr="00C70209" w:rsidRDefault="00165BA6" w:rsidP="005B2300">
            <w:pPr>
              <w:pStyle w:val="Tabletext-subanalysis"/>
            </w:pPr>
            <w:r w:rsidRPr="00C70209">
              <w:t>11/111 (10%)</w:t>
            </w:r>
          </w:p>
        </w:tc>
        <w:tc>
          <w:tcPr>
            <w:tcW w:w="518" w:type="pct"/>
            <w:gridSpan w:val="2"/>
            <w:shd w:val="clear" w:color="auto" w:fill="auto"/>
          </w:tcPr>
          <w:p w14:paraId="49E2F058" w14:textId="191E6483" w:rsidR="00165BA6" w:rsidRPr="00C70209" w:rsidRDefault="00165BA6" w:rsidP="005B2300">
            <w:pPr>
              <w:pStyle w:val="Tabletext-subanalysis"/>
            </w:pPr>
            <w:r w:rsidRPr="00C70209">
              <w:t xml:space="preserve">ARR </w:t>
            </w:r>
            <w:r w:rsidR="00E64EC2" w:rsidRPr="00C70209">
              <w:t>–0</w:t>
            </w:r>
            <w:r w:rsidRPr="00C70209">
              <w:t>.3 [</w:t>
            </w:r>
            <w:r w:rsidR="00E64EC2" w:rsidRPr="00C70209">
              <w:t>–7</w:t>
            </w:r>
            <w:r w:rsidRPr="00C70209">
              <w:t>.9, 7.4]</w:t>
            </w:r>
          </w:p>
        </w:tc>
        <w:tc>
          <w:tcPr>
            <w:tcW w:w="587" w:type="pct"/>
            <w:shd w:val="clear" w:color="auto" w:fill="FFFFFF" w:themeFill="background1"/>
          </w:tcPr>
          <w:p w14:paraId="222B2F78" w14:textId="160CA7CE" w:rsidR="00165BA6" w:rsidRPr="00C70209" w:rsidRDefault="00165BA6" w:rsidP="005B2300">
            <w:pPr>
              <w:pStyle w:val="Tabletext-subanalysis"/>
              <w:rPr>
                <w:i/>
              </w:rPr>
            </w:pPr>
            <w:r w:rsidRPr="00C70209">
              <w:rPr>
                <w:i/>
              </w:rPr>
              <w:t>No significant difference</w:t>
            </w:r>
          </w:p>
          <w:p w14:paraId="6DC8DDB7" w14:textId="722DF28E" w:rsidR="00165BA6" w:rsidRPr="00C70209" w:rsidRDefault="001A475D" w:rsidP="005B2300">
            <w:pPr>
              <w:pStyle w:val="Tabletext-subanalysis"/>
            </w:pPr>
            <w:r w:rsidRPr="001A475D">
              <w:rPr>
                <w:i/>
              </w:rPr>
              <w:t>P = </w:t>
            </w:r>
            <w:r w:rsidR="00165BA6" w:rsidRPr="00C70209">
              <w:t>0.94</w:t>
            </w:r>
          </w:p>
        </w:tc>
      </w:tr>
      <w:tr w:rsidR="00165BA6" w:rsidRPr="00C70209" w14:paraId="688C20B5" w14:textId="77777777" w:rsidTr="00165BA6">
        <w:trPr>
          <w:cantSplit/>
          <w:trHeight w:val="56"/>
        </w:trPr>
        <w:tc>
          <w:tcPr>
            <w:tcW w:w="382" w:type="pct"/>
            <w:vMerge/>
            <w:shd w:val="clear" w:color="auto" w:fill="auto"/>
          </w:tcPr>
          <w:p w14:paraId="58A8D8BC" w14:textId="77777777" w:rsidR="00165BA6" w:rsidRPr="00C70209" w:rsidRDefault="00165BA6" w:rsidP="005B2300">
            <w:pPr>
              <w:pStyle w:val="Tabletext"/>
              <w:rPr>
                <w:sz w:val="16"/>
                <w:szCs w:val="16"/>
              </w:rPr>
            </w:pPr>
          </w:p>
        </w:tc>
        <w:tc>
          <w:tcPr>
            <w:tcW w:w="489" w:type="pct"/>
            <w:gridSpan w:val="2"/>
            <w:vMerge/>
            <w:shd w:val="clear" w:color="auto" w:fill="auto"/>
          </w:tcPr>
          <w:p w14:paraId="608F90A4" w14:textId="77777777" w:rsidR="00165BA6" w:rsidRPr="00C70209" w:rsidRDefault="00165BA6" w:rsidP="005B2300">
            <w:pPr>
              <w:pStyle w:val="Tabletext"/>
              <w:rPr>
                <w:sz w:val="16"/>
                <w:szCs w:val="16"/>
              </w:rPr>
            </w:pPr>
          </w:p>
        </w:tc>
        <w:tc>
          <w:tcPr>
            <w:tcW w:w="489" w:type="pct"/>
            <w:gridSpan w:val="2"/>
            <w:vMerge/>
            <w:shd w:val="clear" w:color="auto" w:fill="auto"/>
          </w:tcPr>
          <w:p w14:paraId="7EACD671" w14:textId="77777777" w:rsidR="00165BA6" w:rsidRPr="00C70209" w:rsidRDefault="00165BA6" w:rsidP="005B2300">
            <w:pPr>
              <w:pStyle w:val="Tabletext"/>
              <w:rPr>
                <w:sz w:val="16"/>
                <w:szCs w:val="16"/>
              </w:rPr>
            </w:pPr>
          </w:p>
        </w:tc>
        <w:tc>
          <w:tcPr>
            <w:tcW w:w="489" w:type="pct"/>
            <w:gridSpan w:val="2"/>
            <w:vMerge/>
            <w:shd w:val="clear" w:color="auto" w:fill="auto"/>
          </w:tcPr>
          <w:p w14:paraId="47AB9859" w14:textId="77777777" w:rsidR="00165BA6" w:rsidRPr="00C70209" w:rsidRDefault="00165BA6" w:rsidP="005B2300">
            <w:pPr>
              <w:pStyle w:val="Tabletext"/>
              <w:rPr>
                <w:sz w:val="16"/>
                <w:szCs w:val="16"/>
              </w:rPr>
            </w:pPr>
          </w:p>
        </w:tc>
        <w:tc>
          <w:tcPr>
            <w:tcW w:w="489" w:type="pct"/>
            <w:gridSpan w:val="2"/>
            <w:vMerge/>
            <w:shd w:val="clear" w:color="auto" w:fill="auto"/>
          </w:tcPr>
          <w:p w14:paraId="1D006C5F" w14:textId="77777777" w:rsidR="00165BA6" w:rsidRPr="00C70209" w:rsidRDefault="00165BA6" w:rsidP="005B2300">
            <w:pPr>
              <w:pStyle w:val="Tabletext"/>
              <w:rPr>
                <w:sz w:val="16"/>
                <w:szCs w:val="16"/>
              </w:rPr>
            </w:pPr>
          </w:p>
        </w:tc>
        <w:tc>
          <w:tcPr>
            <w:tcW w:w="489" w:type="pct"/>
            <w:gridSpan w:val="2"/>
            <w:shd w:val="clear" w:color="auto" w:fill="auto"/>
          </w:tcPr>
          <w:p w14:paraId="344A2A6A" w14:textId="77777777" w:rsidR="00165BA6" w:rsidRPr="00C70209" w:rsidRDefault="00165BA6" w:rsidP="005B2300">
            <w:pPr>
              <w:pStyle w:val="Tabletext-subanalysis"/>
              <w:jc w:val="right"/>
            </w:pPr>
            <w:r w:rsidRPr="00C70209">
              <w:t>5–7</w:t>
            </w:r>
          </w:p>
        </w:tc>
        <w:tc>
          <w:tcPr>
            <w:tcW w:w="608" w:type="pct"/>
            <w:gridSpan w:val="3"/>
            <w:shd w:val="clear" w:color="auto" w:fill="auto"/>
          </w:tcPr>
          <w:p w14:paraId="1C49FD4D" w14:textId="77777777" w:rsidR="00165BA6" w:rsidRPr="00C70209" w:rsidRDefault="00165BA6" w:rsidP="005B2300">
            <w:pPr>
              <w:pStyle w:val="Tabletext-subanalysis"/>
            </w:pPr>
            <w:r w:rsidRPr="00C70209">
              <w:t>6/54 (11%)</w:t>
            </w:r>
          </w:p>
        </w:tc>
        <w:tc>
          <w:tcPr>
            <w:tcW w:w="460" w:type="pct"/>
            <w:gridSpan w:val="2"/>
            <w:shd w:val="clear" w:color="auto" w:fill="auto"/>
          </w:tcPr>
          <w:p w14:paraId="5D872FD0" w14:textId="77777777" w:rsidR="00165BA6" w:rsidRPr="00C70209" w:rsidRDefault="00165BA6" w:rsidP="005B2300">
            <w:pPr>
              <w:pStyle w:val="Tabletext-subanalysis"/>
            </w:pPr>
            <w:r w:rsidRPr="00C70209">
              <w:t>6/67 (9%)</w:t>
            </w:r>
          </w:p>
        </w:tc>
        <w:tc>
          <w:tcPr>
            <w:tcW w:w="518" w:type="pct"/>
            <w:gridSpan w:val="2"/>
            <w:shd w:val="clear" w:color="auto" w:fill="auto"/>
          </w:tcPr>
          <w:p w14:paraId="26422B49" w14:textId="0875781D" w:rsidR="00165BA6" w:rsidRPr="00C70209" w:rsidRDefault="00165BA6" w:rsidP="005B2300">
            <w:pPr>
              <w:pStyle w:val="Tabletext-subanalysis"/>
            </w:pPr>
            <w:r w:rsidRPr="00C70209">
              <w:t xml:space="preserve">ARR </w:t>
            </w:r>
            <w:r w:rsidR="00E64EC2" w:rsidRPr="00C70209">
              <w:t>–2</w:t>
            </w:r>
            <w:r w:rsidRPr="00C70209">
              <w:t>.2 [</w:t>
            </w:r>
            <w:r w:rsidR="00E64EC2" w:rsidRPr="00C70209">
              <w:t>–1</w:t>
            </w:r>
            <w:r w:rsidRPr="00C70209">
              <w:t>3.0, 8.7]</w:t>
            </w:r>
          </w:p>
        </w:tc>
        <w:tc>
          <w:tcPr>
            <w:tcW w:w="587" w:type="pct"/>
            <w:shd w:val="clear" w:color="auto" w:fill="FFFFFF" w:themeFill="background1"/>
          </w:tcPr>
          <w:p w14:paraId="53835880" w14:textId="7E8E53F0" w:rsidR="00165BA6" w:rsidRPr="00C70209" w:rsidRDefault="00165BA6" w:rsidP="005B2300">
            <w:pPr>
              <w:pStyle w:val="Tabletext-subanalysis"/>
              <w:rPr>
                <w:i/>
              </w:rPr>
            </w:pPr>
            <w:r w:rsidRPr="00C70209">
              <w:rPr>
                <w:i/>
              </w:rPr>
              <w:t>No significant difference</w:t>
            </w:r>
          </w:p>
          <w:p w14:paraId="70E6FD30" w14:textId="28E971F8" w:rsidR="00165BA6" w:rsidRPr="00C70209" w:rsidRDefault="001A475D" w:rsidP="005B2300">
            <w:pPr>
              <w:pStyle w:val="Tabletext-subanalysis"/>
            </w:pPr>
            <w:r w:rsidRPr="001A475D">
              <w:rPr>
                <w:i/>
              </w:rPr>
              <w:t>P = </w:t>
            </w:r>
            <w:r w:rsidR="00165BA6" w:rsidRPr="00C70209">
              <w:t>0.69</w:t>
            </w:r>
          </w:p>
        </w:tc>
      </w:tr>
      <w:tr w:rsidR="00165BA6" w:rsidRPr="00C70209" w14:paraId="6DEB2FE5" w14:textId="77777777" w:rsidTr="00165BA6">
        <w:trPr>
          <w:cantSplit/>
          <w:trHeight w:val="56"/>
        </w:trPr>
        <w:tc>
          <w:tcPr>
            <w:tcW w:w="382" w:type="pct"/>
            <w:vMerge/>
            <w:shd w:val="clear" w:color="auto" w:fill="auto"/>
          </w:tcPr>
          <w:p w14:paraId="62CFACC6" w14:textId="77777777" w:rsidR="00165BA6" w:rsidRPr="00C70209" w:rsidRDefault="00165BA6" w:rsidP="005B2300">
            <w:pPr>
              <w:pStyle w:val="Tabletext"/>
              <w:rPr>
                <w:sz w:val="16"/>
                <w:szCs w:val="16"/>
              </w:rPr>
            </w:pPr>
          </w:p>
        </w:tc>
        <w:tc>
          <w:tcPr>
            <w:tcW w:w="489" w:type="pct"/>
            <w:gridSpan w:val="2"/>
            <w:vMerge/>
            <w:shd w:val="clear" w:color="auto" w:fill="auto"/>
          </w:tcPr>
          <w:p w14:paraId="54240CC8" w14:textId="77777777" w:rsidR="00165BA6" w:rsidRPr="00C70209" w:rsidRDefault="00165BA6" w:rsidP="005B2300">
            <w:pPr>
              <w:pStyle w:val="Tabletext"/>
              <w:rPr>
                <w:sz w:val="16"/>
                <w:szCs w:val="16"/>
              </w:rPr>
            </w:pPr>
          </w:p>
        </w:tc>
        <w:tc>
          <w:tcPr>
            <w:tcW w:w="489" w:type="pct"/>
            <w:gridSpan w:val="2"/>
            <w:vMerge/>
            <w:shd w:val="clear" w:color="auto" w:fill="auto"/>
          </w:tcPr>
          <w:p w14:paraId="060B413B" w14:textId="77777777" w:rsidR="00165BA6" w:rsidRPr="00C70209" w:rsidRDefault="00165BA6" w:rsidP="005B2300">
            <w:pPr>
              <w:pStyle w:val="Tabletext"/>
              <w:rPr>
                <w:sz w:val="16"/>
                <w:szCs w:val="16"/>
              </w:rPr>
            </w:pPr>
          </w:p>
        </w:tc>
        <w:tc>
          <w:tcPr>
            <w:tcW w:w="489" w:type="pct"/>
            <w:gridSpan w:val="2"/>
            <w:vMerge/>
            <w:shd w:val="clear" w:color="auto" w:fill="auto"/>
          </w:tcPr>
          <w:p w14:paraId="78D22F79" w14:textId="77777777" w:rsidR="00165BA6" w:rsidRPr="00C70209" w:rsidRDefault="00165BA6" w:rsidP="005B2300">
            <w:pPr>
              <w:pStyle w:val="Tabletext"/>
              <w:rPr>
                <w:sz w:val="16"/>
                <w:szCs w:val="16"/>
              </w:rPr>
            </w:pPr>
          </w:p>
        </w:tc>
        <w:tc>
          <w:tcPr>
            <w:tcW w:w="489" w:type="pct"/>
            <w:gridSpan w:val="2"/>
            <w:vMerge/>
            <w:shd w:val="clear" w:color="auto" w:fill="auto"/>
          </w:tcPr>
          <w:p w14:paraId="32743A41" w14:textId="77777777" w:rsidR="00165BA6" w:rsidRPr="00C70209" w:rsidRDefault="00165BA6" w:rsidP="005B2300">
            <w:pPr>
              <w:pStyle w:val="Tabletext"/>
              <w:rPr>
                <w:sz w:val="16"/>
                <w:szCs w:val="16"/>
              </w:rPr>
            </w:pPr>
          </w:p>
        </w:tc>
        <w:tc>
          <w:tcPr>
            <w:tcW w:w="489" w:type="pct"/>
            <w:gridSpan w:val="2"/>
            <w:shd w:val="clear" w:color="auto" w:fill="auto"/>
          </w:tcPr>
          <w:p w14:paraId="2FEBAED9" w14:textId="77777777" w:rsidR="00165BA6" w:rsidRPr="00C70209" w:rsidRDefault="00165BA6" w:rsidP="005B2300">
            <w:pPr>
              <w:pStyle w:val="Tabletext-subanalysis"/>
              <w:jc w:val="right"/>
            </w:pPr>
            <w:r w:rsidRPr="00C70209">
              <w:t>≥8</w:t>
            </w:r>
          </w:p>
        </w:tc>
        <w:tc>
          <w:tcPr>
            <w:tcW w:w="608" w:type="pct"/>
            <w:gridSpan w:val="3"/>
            <w:shd w:val="clear" w:color="auto" w:fill="auto"/>
          </w:tcPr>
          <w:p w14:paraId="7F9F8F7F" w14:textId="77777777" w:rsidR="00165BA6" w:rsidRPr="00C70209" w:rsidRDefault="00165BA6" w:rsidP="005B2300">
            <w:pPr>
              <w:pStyle w:val="Tabletext-subanalysis"/>
            </w:pPr>
            <w:r w:rsidRPr="00C70209">
              <w:t>16/74 (22%)</w:t>
            </w:r>
          </w:p>
        </w:tc>
        <w:tc>
          <w:tcPr>
            <w:tcW w:w="460" w:type="pct"/>
            <w:gridSpan w:val="2"/>
            <w:shd w:val="clear" w:color="auto" w:fill="auto"/>
          </w:tcPr>
          <w:p w14:paraId="27510515" w14:textId="77777777" w:rsidR="00165BA6" w:rsidRPr="00C70209" w:rsidRDefault="00165BA6" w:rsidP="005B2300">
            <w:pPr>
              <w:pStyle w:val="Tabletext-subanalysis"/>
            </w:pPr>
            <w:r w:rsidRPr="00C70209">
              <w:t>18/75 (24%)</w:t>
            </w:r>
          </w:p>
        </w:tc>
        <w:tc>
          <w:tcPr>
            <w:tcW w:w="518" w:type="pct"/>
            <w:gridSpan w:val="2"/>
            <w:shd w:val="clear" w:color="auto" w:fill="auto"/>
          </w:tcPr>
          <w:p w14:paraId="6A3CB98A" w14:textId="19A767C7" w:rsidR="00165BA6" w:rsidRPr="00C70209" w:rsidRDefault="00165BA6" w:rsidP="005B2300">
            <w:pPr>
              <w:pStyle w:val="Tabletext-subanalysis"/>
            </w:pPr>
            <w:r w:rsidRPr="00C70209">
              <w:t>ARR 2.4 [</w:t>
            </w:r>
            <w:r w:rsidR="00E64EC2" w:rsidRPr="00C70209">
              <w:t>–1</w:t>
            </w:r>
            <w:r w:rsidRPr="00C70209">
              <w:t>1.1, 15.9]</w:t>
            </w:r>
          </w:p>
        </w:tc>
        <w:tc>
          <w:tcPr>
            <w:tcW w:w="587" w:type="pct"/>
            <w:shd w:val="clear" w:color="auto" w:fill="FFFFFF" w:themeFill="background1"/>
          </w:tcPr>
          <w:p w14:paraId="36A6C4D7" w14:textId="353710AE" w:rsidR="00165BA6" w:rsidRPr="00C70209" w:rsidRDefault="00165BA6" w:rsidP="005B2300">
            <w:pPr>
              <w:pStyle w:val="Tabletext-subanalysis"/>
              <w:rPr>
                <w:i/>
              </w:rPr>
            </w:pPr>
            <w:r w:rsidRPr="00C70209">
              <w:rPr>
                <w:i/>
              </w:rPr>
              <w:t>No significant difference</w:t>
            </w:r>
          </w:p>
          <w:p w14:paraId="36DA408D" w14:textId="2A79CC91" w:rsidR="00165BA6" w:rsidRPr="00C70209" w:rsidRDefault="001A475D" w:rsidP="005B2300">
            <w:pPr>
              <w:pStyle w:val="Tabletext-subanalysis"/>
            </w:pPr>
            <w:r w:rsidRPr="001A475D">
              <w:rPr>
                <w:i/>
              </w:rPr>
              <w:t>P = </w:t>
            </w:r>
            <w:r w:rsidR="00165BA6" w:rsidRPr="00C70209">
              <w:t>0.73</w:t>
            </w:r>
          </w:p>
        </w:tc>
      </w:tr>
      <w:tr w:rsidR="00AD7D99" w:rsidRPr="00C70209" w14:paraId="086FBF8A" w14:textId="77777777" w:rsidTr="00165BA6">
        <w:trPr>
          <w:cantSplit/>
          <w:trHeight w:val="56"/>
        </w:trPr>
        <w:tc>
          <w:tcPr>
            <w:tcW w:w="382" w:type="pct"/>
            <w:vMerge/>
            <w:shd w:val="clear" w:color="auto" w:fill="auto"/>
          </w:tcPr>
          <w:p w14:paraId="729959C0" w14:textId="77777777" w:rsidR="00AD7D99" w:rsidRPr="00C70209" w:rsidRDefault="00AD7D99" w:rsidP="005B2300">
            <w:pPr>
              <w:pStyle w:val="Tabletext"/>
              <w:rPr>
                <w:sz w:val="16"/>
                <w:szCs w:val="16"/>
              </w:rPr>
            </w:pPr>
          </w:p>
        </w:tc>
        <w:tc>
          <w:tcPr>
            <w:tcW w:w="489" w:type="pct"/>
            <w:gridSpan w:val="2"/>
            <w:vMerge/>
            <w:shd w:val="clear" w:color="auto" w:fill="auto"/>
          </w:tcPr>
          <w:p w14:paraId="00151ACF" w14:textId="77777777" w:rsidR="00AD7D99" w:rsidRPr="00C70209" w:rsidRDefault="00AD7D99" w:rsidP="005B2300">
            <w:pPr>
              <w:pStyle w:val="Tabletext"/>
              <w:rPr>
                <w:sz w:val="16"/>
                <w:szCs w:val="16"/>
              </w:rPr>
            </w:pPr>
          </w:p>
        </w:tc>
        <w:tc>
          <w:tcPr>
            <w:tcW w:w="489" w:type="pct"/>
            <w:gridSpan w:val="2"/>
            <w:vMerge/>
            <w:shd w:val="clear" w:color="auto" w:fill="auto"/>
          </w:tcPr>
          <w:p w14:paraId="44B214A5" w14:textId="77777777" w:rsidR="00AD7D99" w:rsidRPr="00C70209" w:rsidRDefault="00AD7D99" w:rsidP="005B2300">
            <w:pPr>
              <w:pStyle w:val="Tabletext"/>
              <w:rPr>
                <w:sz w:val="16"/>
                <w:szCs w:val="16"/>
              </w:rPr>
            </w:pPr>
          </w:p>
        </w:tc>
        <w:tc>
          <w:tcPr>
            <w:tcW w:w="489" w:type="pct"/>
            <w:gridSpan w:val="2"/>
            <w:vMerge/>
            <w:shd w:val="clear" w:color="auto" w:fill="auto"/>
          </w:tcPr>
          <w:p w14:paraId="7ECEE68A" w14:textId="77777777" w:rsidR="00AD7D99" w:rsidRPr="00C70209" w:rsidRDefault="00AD7D99" w:rsidP="005B2300">
            <w:pPr>
              <w:pStyle w:val="Tabletext"/>
              <w:rPr>
                <w:sz w:val="16"/>
                <w:szCs w:val="16"/>
              </w:rPr>
            </w:pPr>
          </w:p>
        </w:tc>
        <w:tc>
          <w:tcPr>
            <w:tcW w:w="489" w:type="pct"/>
            <w:gridSpan w:val="2"/>
            <w:vMerge/>
            <w:shd w:val="clear" w:color="auto" w:fill="auto"/>
          </w:tcPr>
          <w:p w14:paraId="626F397C" w14:textId="77777777" w:rsidR="00AD7D99" w:rsidRPr="00C70209" w:rsidRDefault="00AD7D99" w:rsidP="005B2300">
            <w:pPr>
              <w:pStyle w:val="Tabletext"/>
              <w:rPr>
                <w:sz w:val="16"/>
                <w:szCs w:val="16"/>
              </w:rPr>
            </w:pPr>
          </w:p>
        </w:tc>
        <w:tc>
          <w:tcPr>
            <w:tcW w:w="489" w:type="pct"/>
            <w:gridSpan w:val="2"/>
            <w:shd w:val="clear" w:color="auto" w:fill="auto"/>
          </w:tcPr>
          <w:p w14:paraId="5FFD45E7" w14:textId="77777777" w:rsidR="00AD7D99" w:rsidRPr="00C70209" w:rsidRDefault="00AD7D99" w:rsidP="005B2300">
            <w:pPr>
              <w:pStyle w:val="Tabletext-evidencematrix"/>
            </w:pPr>
            <w:r w:rsidRPr="00C70209">
              <w:t>Number of dysfunctional organs</w:t>
            </w:r>
          </w:p>
        </w:tc>
        <w:tc>
          <w:tcPr>
            <w:tcW w:w="608" w:type="pct"/>
            <w:gridSpan w:val="3"/>
            <w:shd w:val="clear" w:color="auto" w:fill="auto"/>
          </w:tcPr>
          <w:p w14:paraId="126F926D" w14:textId="77777777" w:rsidR="00AD7D99" w:rsidRPr="00C70209" w:rsidRDefault="00AD7D99" w:rsidP="005B2300">
            <w:pPr>
              <w:pStyle w:val="Tabletext-evidencematrix"/>
            </w:pPr>
            <w:r w:rsidRPr="00C70209">
              <w:t>1.6 ± 1.4 (320)</w:t>
            </w:r>
          </w:p>
        </w:tc>
        <w:tc>
          <w:tcPr>
            <w:tcW w:w="460" w:type="pct"/>
            <w:gridSpan w:val="2"/>
            <w:shd w:val="clear" w:color="auto" w:fill="auto"/>
          </w:tcPr>
          <w:p w14:paraId="5D511B77" w14:textId="77777777" w:rsidR="00AD7D99" w:rsidRPr="00C70209" w:rsidRDefault="00AD7D99" w:rsidP="005B2300">
            <w:pPr>
              <w:pStyle w:val="Tabletext-evidencematrix"/>
            </w:pPr>
            <w:r w:rsidRPr="00C70209">
              <w:t>1.5 ± 1.2 (317)</w:t>
            </w:r>
          </w:p>
        </w:tc>
        <w:tc>
          <w:tcPr>
            <w:tcW w:w="518" w:type="pct"/>
            <w:gridSpan w:val="2"/>
            <w:shd w:val="clear" w:color="auto" w:fill="auto"/>
          </w:tcPr>
          <w:p w14:paraId="0B978318" w14:textId="3C30D9EE" w:rsidR="00AD7D99" w:rsidRPr="00C70209" w:rsidRDefault="00AD7D99" w:rsidP="005B2300">
            <w:pPr>
              <w:pStyle w:val="Tabletext-evidencematrix"/>
            </w:pPr>
            <w:r w:rsidRPr="00C70209">
              <w:t xml:space="preserve">MD </w:t>
            </w:r>
            <w:r w:rsidR="00E64EC2" w:rsidRPr="00C70209">
              <w:t>–0</w:t>
            </w:r>
            <w:r w:rsidRPr="00C70209">
              <w:t>.1 [</w:t>
            </w:r>
            <w:r w:rsidR="00E64EC2" w:rsidRPr="00C70209">
              <w:t>–0</w:t>
            </w:r>
            <w:r w:rsidRPr="00C70209">
              <w:t>.26, 0.13]</w:t>
            </w:r>
          </w:p>
        </w:tc>
        <w:tc>
          <w:tcPr>
            <w:tcW w:w="587" w:type="pct"/>
            <w:shd w:val="clear" w:color="auto" w:fill="FFFFFF" w:themeFill="background1"/>
          </w:tcPr>
          <w:p w14:paraId="4E8CE18C" w14:textId="1C87ABAB" w:rsidR="00AD7D99" w:rsidRPr="00C70209" w:rsidRDefault="00AD7D99" w:rsidP="005B2300">
            <w:pPr>
              <w:pStyle w:val="Tabletext-evidencematrix"/>
            </w:pPr>
            <w:r w:rsidRPr="00C70209">
              <w:rPr>
                <w:i/>
              </w:rPr>
              <w:t>No significant difference</w:t>
            </w:r>
          </w:p>
          <w:p w14:paraId="0DB589AF" w14:textId="0D6A9D3B" w:rsidR="00AD7D99" w:rsidRPr="00C70209" w:rsidRDefault="001A475D" w:rsidP="005B2300">
            <w:pPr>
              <w:pStyle w:val="Tabletext-evidencematrix"/>
            </w:pPr>
            <w:r w:rsidRPr="001A475D">
              <w:rPr>
                <w:i/>
              </w:rPr>
              <w:t>P = </w:t>
            </w:r>
            <w:r w:rsidR="00AD7D99" w:rsidRPr="00C70209">
              <w:t>0.87</w:t>
            </w:r>
          </w:p>
        </w:tc>
      </w:tr>
      <w:tr w:rsidR="00AD7D99" w:rsidRPr="00C70209" w14:paraId="19BF7A00" w14:textId="77777777" w:rsidTr="00165BA6">
        <w:trPr>
          <w:cantSplit/>
          <w:trHeight w:val="567"/>
        </w:trPr>
        <w:tc>
          <w:tcPr>
            <w:tcW w:w="382" w:type="pct"/>
            <w:vMerge/>
            <w:shd w:val="clear" w:color="auto" w:fill="auto"/>
          </w:tcPr>
          <w:p w14:paraId="4213D71E" w14:textId="77777777" w:rsidR="00AD7D99" w:rsidRPr="00C70209" w:rsidRDefault="00AD7D99" w:rsidP="005B2300">
            <w:pPr>
              <w:pStyle w:val="Tabletext"/>
              <w:rPr>
                <w:sz w:val="16"/>
                <w:szCs w:val="16"/>
              </w:rPr>
            </w:pPr>
          </w:p>
        </w:tc>
        <w:tc>
          <w:tcPr>
            <w:tcW w:w="489" w:type="pct"/>
            <w:gridSpan w:val="2"/>
            <w:vMerge/>
            <w:shd w:val="clear" w:color="auto" w:fill="auto"/>
          </w:tcPr>
          <w:p w14:paraId="0E306667" w14:textId="77777777" w:rsidR="00AD7D99" w:rsidRPr="00C70209" w:rsidRDefault="00AD7D99" w:rsidP="005B2300">
            <w:pPr>
              <w:pStyle w:val="Tabletext"/>
              <w:rPr>
                <w:sz w:val="16"/>
                <w:szCs w:val="16"/>
              </w:rPr>
            </w:pPr>
          </w:p>
        </w:tc>
        <w:tc>
          <w:tcPr>
            <w:tcW w:w="489" w:type="pct"/>
            <w:gridSpan w:val="2"/>
            <w:vMerge/>
            <w:shd w:val="clear" w:color="auto" w:fill="auto"/>
          </w:tcPr>
          <w:p w14:paraId="71D54259" w14:textId="77777777" w:rsidR="00AD7D99" w:rsidRPr="00C70209" w:rsidRDefault="00AD7D99" w:rsidP="005B2300">
            <w:pPr>
              <w:pStyle w:val="Tabletext"/>
              <w:rPr>
                <w:sz w:val="16"/>
                <w:szCs w:val="16"/>
              </w:rPr>
            </w:pPr>
          </w:p>
        </w:tc>
        <w:tc>
          <w:tcPr>
            <w:tcW w:w="489" w:type="pct"/>
            <w:gridSpan w:val="2"/>
            <w:vMerge/>
            <w:shd w:val="clear" w:color="auto" w:fill="auto"/>
          </w:tcPr>
          <w:p w14:paraId="1D5F54BC" w14:textId="77777777" w:rsidR="00AD7D99" w:rsidRPr="00C70209" w:rsidRDefault="00AD7D99" w:rsidP="005B2300">
            <w:pPr>
              <w:pStyle w:val="Tabletext"/>
              <w:rPr>
                <w:sz w:val="16"/>
                <w:szCs w:val="16"/>
              </w:rPr>
            </w:pPr>
          </w:p>
        </w:tc>
        <w:tc>
          <w:tcPr>
            <w:tcW w:w="489" w:type="pct"/>
            <w:gridSpan w:val="2"/>
            <w:vMerge/>
            <w:shd w:val="clear" w:color="auto" w:fill="auto"/>
          </w:tcPr>
          <w:p w14:paraId="6D426246" w14:textId="77777777" w:rsidR="00AD7D99" w:rsidRPr="00C70209" w:rsidRDefault="00AD7D99" w:rsidP="005B2300">
            <w:pPr>
              <w:pStyle w:val="Tabletext"/>
              <w:rPr>
                <w:sz w:val="16"/>
                <w:szCs w:val="16"/>
              </w:rPr>
            </w:pPr>
          </w:p>
        </w:tc>
        <w:tc>
          <w:tcPr>
            <w:tcW w:w="489" w:type="pct"/>
            <w:gridSpan w:val="2"/>
            <w:shd w:val="clear" w:color="auto" w:fill="auto"/>
          </w:tcPr>
          <w:p w14:paraId="26C0F731" w14:textId="77777777" w:rsidR="00AD7D99" w:rsidRPr="00C70209" w:rsidRDefault="00AD7D99" w:rsidP="005B2300">
            <w:pPr>
              <w:pStyle w:val="Tabletext-evidencematrix"/>
            </w:pPr>
            <w:r w:rsidRPr="00C70209">
              <w:t>Change in PELOD score</w:t>
            </w:r>
          </w:p>
        </w:tc>
        <w:tc>
          <w:tcPr>
            <w:tcW w:w="608" w:type="pct"/>
            <w:gridSpan w:val="3"/>
            <w:shd w:val="clear" w:color="auto" w:fill="auto"/>
          </w:tcPr>
          <w:p w14:paraId="53D7CBAC" w14:textId="77777777" w:rsidR="00AD7D99" w:rsidRPr="00C70209" w:rsidRDefault="00AD7D99" w:rsidP="005B2300">
            <w:pPr>
              <w:pStyle w:val="Tabletext-evidencematrix"/>
            </w:pPr>
            <w:r w:rsidRPr="00C70209">
              <w:t>3.8 ± 10.9 (320)</w:t>
            </w:r>
          </w:p>
        </w:tc>
        <w:tc>
          <w:tcPr>
            <w:tcW w:w="460" w:type="pct"/>
            <w:gridSpan w:val="2"/>
            <w:shd w:val="clear" w:color="auto" w:fill="auto"/>
          </w:tcPr>
          <w:p w14:paraId="18AD5A28" w14:textId="77777777" w:rsidR="00AD7D99" w:rsidRPr="00C70209" w:rsidRDefault="00AD7D99" w:rsidP="005B2300">
            <w:pPr>
              <w:pStyle w:val="Tabletext-evidencematrix"/>
            </w:pPr>
            <w:r w:rsidRPr="00C70209">
              <w:t>3.8 ± 9.9 (317)</w:t>
            </w:r>
          </w:p>
        </w:tc>
        <w:tc>
          <w:tcPr>
            <w:tcW w:w="518" w:type="pct"/>
            <w:gridSpan w:val="2"/>
            <w:shd w:val="clear" w:color="auto" w:fill="auto"/>
          </w:tcPr>
          <w:p w14:paraId="4D686DBF" w14:textId="5DAD490C" w:rsidR="00AD7D99" w:rsidRPr="00C70209" w:rsidRDefault="00AD7D99" w:rsidP="005B2300">
            <w:pPr>
              <w:pStyle w:val="Tabletext-evidencematrix"/>
            </w:pPr>
            <w:r w:rsidRPr="00C70209">
              <w:t xml:space="preserve">MD </w:t>
            </w:r>
            <w:r w:rsidR="00E64EC2" w:rsidRPr="00C70209">
              <w:t>–0</w:t>
            </w:r>
            <w:r w:rsidRPr="00C70209">
              <w:t>.1 [</w:t>
            </w:r>
            <w:r w:rsidR="00E64EC2" w:rsidRPr="00C70209">
              <w:t>–1</w:t>
            </w:r>
            <w:r w:rsidRPr="00C70209">
              <w:t>.7, 1.5]</w:t>
            </w:r>
          </w:p>
        </w:tc>
        <w:tc>
          <w:tcPr>
            <w:tcW w:w="587" w:type="pct"/>
            <w:shd w:val="clear" w:color="auto" w:fill="FFFFFF" w:themeFill="background1"/>
          </w:tcPr>
          <w:p w14:paraId="3A472196" w14:textId="1BD18B67" w:rsidR="00AD7D99" w:rsidRPr="00C70209" w:rsidRDefault="00AD7D99" w:rsidP="005B2300">
            <w:pPr>
              <w:pStyle w:val="Tabletext-evidencematrix"/>
            </w:pPr>
            <w:r w:rsidRPr="00C70209">
              <w:rPr>
                <w:i/>
              </w:rPr>
              <w:t>No significant difference</w:t>
            </w:r>
          </w:p>
          <w:p w14:paraId="55E0523B" w14:textId="053FCD47" w:rsidR="00AD7D99" w:rsidRPr="00C70209" w:rsidRDefault="001A475D" w:rsidP="005B2300">
            <w:pPr>
              <w:pStyle w:val="Tabletext-evidencematrix"/>
            </w:pPr>
            <w:r w:rsidRPr="001A475D">
              <w:rPr>
                <w:i/>
              </w:rPr>
              <w:t>P = </w:t>
            </w:r>
            <w:r w:rsidR="00AD7D99" w:rsidRPr="00C70209">
              <w:t>0.97</w:t>
            </w:r>
          </w:p>
        </w:tc>
      </w:tr>
      <w:tr w:rsidR="00AD7D99" w:rsidRPr="00C70209" w14:paraId="19C0E376" w14:textId="77777777" w:rsidTr="00165BA6">
        <w:trPr>
          <w:cantSplit/>
          <w:trHeight w:val="567"/>
        </w:trPr>
        <w:tc>
          <w:tcPr>
            <w:tcW w:w="382" w:type="pct"/>
            <w:vMerge/>
            <w:shd w:val="clear" w:color="auto" w:fill="auto"/>
          </w:tcPr>
          <w:p w14:paraId="61B8204C" w14:textId="77777777" w:rsidR="00AD7D99" w:rsidRPr="00C70209" w:rsidRDefault="00AD7D99" w:rsidP="005B2300">
            <w:pPr>
              <w:pStyle w:val="Tabletext"/>
              <w:rPr>
                <w:sz w:val="16"/>
                <w:szCs w:val="16"/>
              </w:rPr>
            </w:pPr>
          </w:p>
        </w:tc>
        <w:tc>
          <w:tcPr>
            <w:tcW w:w="489" w:type="pct"/>
            <w:gridSpan w:val="2"/>
            <w:vMerge/>
            <w:shd w:val="clear" w:color="auto" w:fill="auto"/>
          </w:tcPr>
          <w:p w14:paraId="6FBBFCB1" w14:textId="77777777" w:rsidR="00AD7D99" w:rsidRPr="00C70209" w:rsidRDefault="00AD7D99" w:rsidP="005B2300">
            <w:pPr>
              <w:pStyle w:val="Tabletext"/>
              <w:rPr>
                <w:sz w:val="16"/>
                <w:szCs w:val="16"/>
              </w:rPr>
            </w:pPr>
          </w:p>
        </w:tc>
        <w:tc>
          <w:tcPr>
            <w:tcW w:w="489" w:type="pct"/>
            <w:gridSpan w:val="2"/>
            <w:vMerge/>
            <w:shd w:val="clear" w:color="auto" w:fill="auto"/>
          </w:tcPr>
          <w:p w14:paraId="19DA0086" w14:textId="77777777" w:rsidR="00AD7D99" w:rsidRPr="00C70209" w:rsidRDefault="00AD7D99" w:rsidP="005B2300">
            <w:pPr>
              <w:pStyle w:val="Tabletext"/>
              <w:rPr>
                <w:sz w:val="16"/>
                <w:szCs w:val="16"/>
              </w:rPr>
            </w:pPr>
          </w:p>
        </w:tc>
        <w:tc>
          <w:tcPr>
            <w:tcW w:w="489" w:type="pct"/>
            <w:gridSpan w:val="2"/>
            <w:vMerge/>
            <w:shd w:val="clear" w:color="auto" w:fill="auto"/>
          </w:tcPr>
          <w:p w14:paraId="5B52CFA6" w14:textId="77777777" w:rsidR="00AD7D99" w:rsidRPr="00C70209" w:rsidRDefault="00AD7D99" w:rsidP="005B2300">
            <w:pPr>
              <w:pStyle w:val="Tabletext"/>
              <w:rPr>
                <w:sz w:val="16"/>
                <w:szCs w:val="16"/>
              </w:rPr>
            </w:pPr>
          </w:p>
        </w:tc>
        <w:tc>
          <w:tcPr>
            <w:tcW w:w="489" w:type="pct"/>
            <w:gridSpan w:val="2"/>
            <w:vMerge/>
            <w:shd w:val="clear" w:color="auto" w:fill="auto"/>
          </w:tcPr>
          <w:p w14:paraId="12F4EB46" w14:textId="77777777" w:rsidR="00AD7D99" w:rsidRPr="00C70209" w:rsidRDefault="00AD7D99" w:rsidP="005B2300">
            <w:pPr>
              <w:pStyle w:val="Tabletext"/>
              <w:rPr>
                <w:sz w:val="16"/>
                <w:szCs w:val="16"/>
              </w:rPr>
            </w:pPr>
          </w:p>
        </w:tc>
        <w:tc>
          <w:tcPr>
            <w:tcW w:w="489" w:type="pct"/>
            <w:gridSpan w:val="2"/>
            <w:shd w:val="clear" w:color="auto" w:fill="auto"/>
          </w:tcPr>
          <w:p w14:paraId="58F29958" w14:textId="77777777" w:rsidR="00AD7D99" w:rsidRPr="00C70209" w:rsidRDefault="00AD7D99" w:rsidP="005B2300">
            <w:pPr>
              <w:pStyle w:val="Tabletext-evidencematrix"/>
            </w:pPr>
            <w:r w:rsidRPr="00C70209">
              <w:t>Average daily PELOD score</w:t>
            </w:r>
          </w:p>
        </w:tc>
        <w:tc>
          <w:tcPr>
            <w:tcW w:w="608" w:type="pct"/>
            <w:gridSpan w:val="3"/>
            <w:shd w:val="clear" w:color="auto" w:fill="auto"/>
          </w:tcPr>
          <w:p w14:paraId="6DF1B8A8" w14:textId="77777777" w:rsidR="00AD7D99" w:rsidRPr="00C70209" w:rsidRDefault="00AD7D99" w:rsidP="005B2300">
            <w:pPr>
              <w:pStyle w:val="Tabletext-evidencematrix"/>
            </w:pPr>
            <w:r w:rsidRPr="00C70209">
              <w:t>5.0 ± 6.1 (320)</w:t>
            </w:r>
          </w:p>
        </w:tc>
        <w:tc>
          <w:tcPr>
            <w:tcW w:w="460" w:type="pct"/>
            <w:gridSpan w:val="2"/>
            <w:shd w:val="clear" w:color="auto" w:fill="auto"/>
          </w:tcPr>
          <w:p w14:paraId="6D45F040" w14:textId="77777777" w:rsidR="00AD7D99" w:rsidRPr="00C70209" w:rsidRDefault="00AD7D99" w:rsidP="005B2300">
            <w:pPr>
              <w:pStyle w:val="Tabletext-evidencematrix"/>
            </w:pPr>
            <w:r w:rsidRPr="00C70209">
              <w:t>4.2 ± 5.1 (317)</w:t>
            </w:r>
          </w:p>
        </w:tc>
        <w:tc>
          <w:tcPr>
            <w:tcW w:w="518" w:type="pct"/>
            <w:gridSpan w:val="2"/>
            <w:shd w:val="clear" w:color="auto" w:fill="auto"/>
          </w:tcPr>
          <w:p w14:paraId="2F1EC4C2" w14:textId="11D2749D" w:rsidR="00AD7D99" w:rsidRPr="00C70209" w:rsidRDefault="00AD7D99" w:rsidP="005B2300">
            <w:pPr>
              <w:pStyle w:val="Tabletext-evidencematrix"/>
            </w:pPr>
            <w:r w:rsidRPr="00C70209">
              <w:t xml:space="preserve">MD </w:t>
            </w:r>
            <w:r w:rsidR="00E64EC2" w:rsidRPr="00C70209">
              <w:t>–0</w:t>
            </w:r>
            <w:r w:rsidRPr="00C70209">
              <w:t>.8 [</w:t>
            </w:r>
            <w:r w:rsidR="00E64EC2" w:rsidRPr="00C70209">
              <w:t>–1</w:t>
            </w:r>
            <w:r w:rsidRPr="00C70209">
              <w:t>.7, 0.1]</w:t>
            </w:r>
          </w:p>
        </w:tc>
        <w:tc>
          <w:tcPr>
            <w:tcW w:w="587" w:type="pct"/>
            <w:shd w:val="clear" w:color="auto" w:fill="FFFFFF" w:themeFill="background1"/>
          </w:tcPr>
          <w:p w14:paraId="4A6F038B" w14:textId="50DD9E72" w:rsidR="00AD7D99" w:rsidRPr="00C70209" w:rsidRDefault="00AD7D99" w:rsidP="005B2300">
            <w:pPr>
              <w:pStyle w:val="Tabletext-evidencematrix"/>
            </w:pPr>
            <w:r w:rsidRPr="00C70209">
              <w:rPr>
                <w:i/>
              </w:rPr>
              <w:t>No significant difference</w:t>
            </w:r>
          </w:p>
          <w:p w14:paraId="1FE7C6C3" w14:textId="176B078A" w:rsidR="00AD7D99" w:rsidRPr="00C70209" w:rsidRDefault="001A475D" w:rsidP="005B2300">
            <w:pPr>
              <w:pStyle w:val="Tabletext-evidencematrix"/>
            </w:pPr>
            <w:r w:rsidRPr="001A475D">
              <w:rPr>
                <w:i/>
              </w:rPr>
              <w:t>P = </w:t>
            </w:r>
            <w:r w:rsidR="00AD7D99" w:rsidRPr="00C70209">
              <w:t>0.13</w:t>
            </w:r>
          </w:p>
        </w:tc>
      </w:tr>
      <w:tr w:rsidR="00AD7D99" w:rsidRPr="00C70209" w14:paraId="69E9AB10" w14:textId="77777777" w:rsidTr="00165BA6">
        <w:trPr>
          <w:cantSplit/>
          <w:trHeight w:val="567"/>
        </w:trPr>
        <w:tc>
          <w:tcPr>
            <w:tcW w:w="382" w:type="pct"/>
            <w:shd w:val="clear" w:color="auto" w:fill="auto"/>
          </w:tcPr>
          <w:p w14:paraId="17E2D753" w14:textId="4F27ECB0" w:rsidR="00AD7D99" w:rsidRPr="00C70209" w:rsidRDefault="00AD7D99" w:rsidP="005B2300">
            <w:pPr>
              <w:pStyle w:val="Tabletext-evidencematrix"/>
            </w:pPr>
            <w:r w:rsidRPr="00C70209">
              <w:t>Desjardins 2012</w:t>
            </w:r>
            <w:r w:rsidR="00E1112B" w:rsidRPr="00C70209">
              <w:fldChar w:fldCharType="begin">
                <w:fldData xml:space="preserve">PEVuZE5vdGU+PENpdGU+PEF1dGhvcj5EZXNqYXJkaW5zPC9BdXRob3I+PFllYXI+MjAxMjwvWWVh
cj48UmVjTnVtPjE1ODwvUmVjTnVtPjxEaXNwbGF5VGV4dD48c3R5bGUgZmFjZT0ic3VwZXJzY3Jp
cHQiPjgw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3F7DCB" w:rsidRPr="00C70209">
              <w:instrText xml:space="preserve"> ADDIN EN.CITE </w:instrText>
            </w:r>
            <w:r w:rsidR="003F7DCB" w:rsidRPr="00C70209">
              <w:fldChar w:fldCharType="begin">
                <w:fldData xml:space="preserve">PEVuZE5vdGU+PENpdGU+PEF1dGhvcj5EZXNqYXJkaW5zPC9BdXRob3I+PFllYXI+MjAxMjwvWWVh
cj48UmVjTnVtPjE1ODwvUmVjTnVtPjxEaXNwbGF5VGV4dD48c3R5bGUgZmFjZT0ic3VwZXJzY3Jp
cHQiPjgw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80</w:t>
            </w:r>
            <w:r w:rsidR="00E1112B" w:rsidRPr="00C70209">
              <w:fldChar w:fldCharType="end"/>
            </w:r>
          </w:p>
          <w:p w14:paraId="746B3A21" w14:textId="77777777" w:rsidR="00AD7D99" w:rsidRPr="00C70209" w:rsidRDefault="00AD7D99" w:rsidP="005B2300">
            <w:pPr>
              <w:pStyle w:val="Tabletext-evidencematrix"/>
            </w:pPr>
            <w:r w:rsidRPr="00C70209">
              <w:t>Level I/II</w:t>
            </w:r>
          </w:p>
          <w:p w14:paraId="50A1FFEB" w14:textId="77777777" w:rsidR="00AD7D99" w:rsidRPr="00C70209" w:rsidRDefault="00AD7D99" w:rsidP="005B2300">
            <w:pPr>
              <w:pStyle w:val="Tabletext-evidencematrix"/>
            </w:pPr>
            <w:r w:rsidRPr="00C70209">
              <w:rPr>
                <w:i/>
              </w:rPr>
              <w:t>Good</w:t>
            </w:r>
          </w:p>
        </w:tc>
        <w:tc>
          <w:tcPr>
            <w:tcW w:w="489" w:type="pct"/>
            <w:gridSpan w:val="2"/>
            <w:shd w:val="clear" w:color="auto" w:fill="auto"/>
          </w:tcPr>
          <w:p w14:paraId="71E3C4FE" w14:textId="781D0E76" w:rsidR="00AD7D99" w:rsidRPr="00C70209" w:rsidRDefault="00AD7D99" w:rsidP="005B2300">
            <w:pPr>
              <w:pStyle w:val="Tabletext-evidencematrix"/>
            </w:pPr>
            <w:r w:rsidRPr="00C70209">
              <w:t>1 trial (Lacroix 2007)</w:t>
            </w:r>
            <w:r w:rsidR="0014537F"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 </w:instrText>
            </w:r>
            <w:r w:rsidR="003F7DC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DATA </w:instrText>
            </w:r>
            <w:r w:rsidR="003F7DCB" w:rsidRPr="00C70209">
              <w:fldChar w:fldCharType="end"/>
            </w:r>
            <w:r w:rsidR="0014537F" w:rsidRPr="00C70209">
              <w:fldChar w:fldCharType="separate"/>
            </w:r>
            <w:r w:rsidR="003F7DCB" w:rsidRPr="00C70209">
              <w:rPr>
                <w:vertAlign w:val="superscript"/>
              </w:rPr>
              <w:t>81</w:t>
            </w:r>
            <w:r w:rsidR="0014537F" w:rsidRPr="00C70209">
              <w:fldChar w:fldCharType="end"/>
            </w:r>
          </w:p>
          <w:p w14:paraId="4A093052" w14:textId="77777777" w:rsidR="00AD7D99" w:rsidRPr="00C70209" w:rsidRDefault="00AD7D99" w:rsidP="005B2300">
            <w:pPr>
              <w:pStyle w:val="Tabletext-evidencematrix"/>
            </w:pPr>
            <w:r w:rsidRPr="00C70209">
              <w:t>N=66</w:t>
            </w:r>
          </w:p>
        </w:tc>
        <w:tc>
          <w:tcPr>
            <w:tcW w:w="489" w:type="pct"/>
            <w:gridSpan w:val="2"/>
            <w:shd w:val="clear" w:color="auto" w:fill="auto"/>
          </w:tcPr>
          <w:p w14:paraId="5D8F90EE" w14:textId="77777777" w:rsidR="00AD7D99" w:rsidRPr="00C70209" w:rsidRDefault="00AD7D99" w:rsidP="005B2300">
            <w:pPr>
              <w:pStyle w:val="Tabletext-evidencematrix"/>
            </w:pPr>
            <w:r w:rsidRPr="00C70209">
              <w:t>Subgroup of neurocritically ill patients</w:t>
            </w:r>
          </w:p>
        </w:tc>
        <w:tc>
          <w:tcPr>
            <w:tcW w:w="489" w:type="pct"/>
            <w:gridSpan w:val="2"/>
            <w:shd w:val="clear" w:color="auto" w:fill="auto"/>
          </w:tcPr>
          <w:p w14:paraId="67B7DDD0" w14:textId="77777777" w:rsidR="00AD7D99" w:rsidRPr="00C70209" w:rsidRDefault="00AD7D99" w:rsidP="005B2300">
            <w:pPr>
              <w:pStyle w:val="Tabletext-evidencematrix"/>
            </w:pPr>
            <w:r w:rsidRPr="00C70209">
              <w:t>19 PICUs, 3x Belgium, 10x Canada, 3x UK, 3x US</w:t>
            </w:r>
          </w:p>
        </w:tc>
        <w:tc>
          <w:tcPr>
            <w:tcW w:w="489" w:type="pct"/>
            <w:gridSpan w:val="2"/>
            <w:shd w:val="clear" w:color="auto" w:fill="auto"/>
          </w:tcPr>
          <w:p w14:paraId="13C56F39" w14:textId="7DA3A032" w:rsidR="00AD7D99" w:rsidRPr="00C70209" w:rsidRDefault="00AD7D99" w:rsidP="005B2300">
            <w:pPr>
              <w:pStyle w:val="Tabletext-evidencematrix"/>
            </w:pPr>
            <w:r w:rsidRPr="00C70209">
              <w:t xml:space="preserve">Restrictive RBC transfusion (7 g/dL) </w:t>
            </w:r>
            <w:r w:rsidR="00C91BAE" w:rsidRPr="00C70209">
              <w:t>versus</w:t>
            </w:r>
            <w:r w:rsidRPr="00C70209">
              <w:t xml:space="preserve"> liberal RBC transfusion (9.5 g/dL)</w:t>
            </w:r>
          </w:p>
        </w:tc>
        <w:tc>
          <w:tcPr>
            <w:tcW w:w="489" w:type="pct"/>
            <w:gridSpan w:val="2"/>
            <w:shd w:val="clear" w:color="auto" w:fill="auto"/>
          </w:tcPr>
          <w:p w14:paraId="18489E73" w14:textId="77777777" w:rsidR="00AD7D99" w:rsidRPr="00C70209" w:rsidRDefault="00AD7D99" w:rsidP="005B2300">
            <w:pPr>
              <w:pStyle w:val="Tabletext-evidencematrix"/>
            </w:pPr>
            <w:r w:rsidRPr="00C70209">
              <w:t>New or progressive MODs</w:t>
            </w:r>
          </w:p>
        </w:tc>
        <w:tc>
          <w:tcPr>
            <w:tcW w:w="608" w:type="pct"/>
            <w:gridSpan w:val="3"/>
            <w:shd w:val="clear" w:color="auto" w:fill="auto"/>
          </w:tcPr>
          <w:p w14:paraId="34F352DB" w14:textId="77777777" w:rsidR="00AD7D99" w:rsidRPr="00C70209" w:rsidRDefault="00AD7D99" w:rsidP="005B2300">
            <w:pPr>
              <w:pStyle w:val="Tabletext-evidencematrix"/>
            </w:pPr>
            <w:r w:rsidRPr="00C70209">
              <w:t>5/30 (16.6%)</w:t>
            </w:r>
          </w:p>
        </w:tc>
        <w:tc>
          <w:tcPr>
            <w:tcW w:w="460" w:type="pct"/>
            <w:gridSpan w:val="2"/>
            <w:shd w:val="clear" w:color="auto" w:fill="auto"/>
          </w:tcPr>
          <w:p w14:paraId="75BE746C" w14:textId="77777777" w:rsidR="00AD7D99" w:rsidRPr="00C70209" w:rsidRDefault="00AD7D99" w:rsidP="005B2300">
            <w:pPr>
              <w:pStyle w:val="Tabletext-evidencematrix"/>
            </w:pPr>
            <w:r w:rsidRPr="00C70209">
              <w:t>3/36 (8.3%)</w:t>
            </w:r>
          </w:p>
        </w:tc>
        <w:tc>
          <w:tcPr>
            <w:tcW w:w="518" w:type="pct"/>
            <w:gridSpan w:val="2"/>
            <w:shd w:val="clear" w:color="auto" w:fill="auto"/>
          </w:tcPr>
          <w:p w14:paraId="26853D69" w14:textId="77777777" w:rsidR="00AD7D99" w:rsidRPr="00C70209" w:rsidRDefault="00AD7D99" w:rsidP="005B2300">
            <w:pPr>
              <w:pStyle w:val="Tabletext-evidencematrix"/>
            </w:pPr>
            <w:r w:rsidRPr="00C70209">
              <w:t>RR 2.00 [0.52, 7.69]</w:t>
            </w:r>
            <w:r w:rsidRPr="00C70209">
              <w:rPr>
                <w:vertAlign w:val="superscript"/>
              </w:rPr>
              <w:t>d</w:t>
            </w:r>
          </w:p>
        </w:tc>
        <w:tc>
          <w:tcPr>
            <w:tcW w:w="587" w:type="pct"/>
            <w:shd w:val="clear" w:color="auto" w:fill="FFFFFF" w:themeFill="background1"/>
          </w:tcPr>
          <w:p w14:paraId="6091A774" w14:textId="611465CF" w:rsidR="00AD7D99" w:rsidRPr="00C70209" w:rsidRDefault="00AD7D99" w:rsidP="005B2300">
            <w:pPr>
              <w:pStyle w:val="Tabletext-evidencematrix"/>
            </w:pPr>
            <w:r w:rsidRPr="00C70209">
              <w:rPr>
                <w:i/>
              </w:rPr>
              <w:t>No significant difference</w:t>
            </w:r>
          </w:p>
          <w:p w14:paraId="4ED203D4" w14:textId="0EE8BFCA" w:rsidR="00AD7D99" w:rsidRPr="00C70209" w:rsidRDefault="001A475D" w:rsidP="005B2300">
            <w:pPr>
              <w:pStyle w:val="Tabletext-evidencematrix"/>
              <w:rPr>
                <w:i/>
              </w:rPr>
            </w:pPr>
            <w:r w:rsidRPr="001A475D">
              <w:rPr>
                <w:i/>
              </w:rPr>
              <w:t>P = </w:t>
            </w:r>
            <w:r w:rsidR="00AD7D99" w:rsidRPr="00C70209">
              <w:t>0.45</w:t>
            </w:r>
          </w:p>
        </w:tc>
      </w:tr>
    </w:tbl>
    <w:p w14:paraId="445476DA" w14:textId="2626116B" w:rsidR="00AD7D99" w:rsidRPr="00C70209" w:rsidRDefault="00AD7D99" w:rsidP="005B2300">
      <w:pPr>
        <w:pStyle w:val="TabFigNotes0noindent"/>
      </w:pPr>
      <w:r w:rsidRPr="00C70209">
        <w:t xml:space="preserve">ARR, absolute risk reduction; CI, confidence interval; Hb, haemoglobin; MD, difference in means; MODs, multiple organ dysfunctions, NI, non-inferiority; PELOD, paediatric logistic organ dysfunction; </w:t>
      </w:r>
      <w:r w:rsidR="005F43ED" w:rsidRPr="00C70209">
        <w:t xml:space="preserve">PICU, </w:t>
      </w:r>
      <w:r w:rsidR="005F43ED" w:rsidRPr="00C70209">
        <w:rPr>
          <w:iCs/>
        </w:rPr>
        <w:t>paediatric intensive care unit; PRISM, p</w:t>
      </w:r>
      <w:r w:rsidR="005F43ED" w:rsidRPr="00C70209">
        <w:rPr>
          <w:rStyle w:val="st"/>
        </w:rPr>
        <w:t xml:space="preserve">aediatric risk of mortality; </w:t>
      </w:r>
      <w:r w:rsidRPr="00C70209">
        <w:t>RBC, red blood cell; RR, risk ratio</w:t>
      </w:r>
    </w:p>
    <w:p w14:paraId="77607491" w14:textId="77777777" w:rsidR="00AD7D99" w:rsidRPr="00C70209" w:rsidRDefault="00AD7D99" w:rsidP="005B2300">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A64C3AE" w14:textId="6692B3B4" w:rsidR="00AD7D99" w:rsidRPr="00C70209" w:rsidRDefault="00AD7D99" w:rsidP="005B2300">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w:t>
      </w:r>
      <w:r w:rsidR="00E64EC2" w:rsidRPr="00C70209">
        <w:t>–5</w:t>
      </w:r>
      <w:r w:rsidRPr="00C70209">
        <w:t>0%; substantial heterogeneity I</w:t>
      </w:r>
      <w:r w:rsidRPr="00C70209">
        <w:rPr>
          <w:vertAlign w:val="superscript"/>
        </w:rPr>
        <w:t>2</w:t>
      </w:r>
      <w:r w:rsidRPr="00C70209">
        <w:t xml:space="preserve"> &gt;50%.</w:t>
      </w:r>
    </w:p>
    <w:p w14:paraId="16B3BE5C" w14:textId="2504E3BF" w:rsidR="00AD7D99" w:rsidRPr="00C70209" w:rsidRDefault="00AD7D99" w:rsidP="005B2300">
      <w:pPr>
        <w:pStyle w:val="TabFigNotes0noindent"/>
      </w:pPr>
      <w:r w:rsidRPr="00C70209">
        <w:rPr>
          <w:b/>
        </w:rPr>
        <w:t>c.</w:t>
      </w:r>
      <w:r w:rsidRPr="00C70209">
        <w:t xml:space="preserve"> The authors also reported per protocol analysis, excluding 11 patients who did not meet the 80% adherence criteria. New or progressive MODs occurred in 37/319 (11.6%) in the restrictive transfusion group compared with 38/307 (12.4%) in the liberal transfusion group (ARR 0.8%; 95% CI </w:t>
      </w:r>
      <w:r w:rsidR="00E64EC2" w:rsidRPr="00C70209">
        <w:t>–4</w:t>
      </w:r>
      <w:r w:rsidRPr="00C70209">
        <w:t>.3, 5.9)</w:t>
      </w:r>
    </w:p>
    <w:p w14:paraId="089A823A" w14:textId="6E46151A" w:rsidR="00AD7D99" w:rsidRPr="00C70209" w:rsidRDefault="00AD7D99" w:rsidP="005B2300">
      <w:pPr>
        <w:pStyle w:val="TabFigNotes0noindent"/>
      </w:pPr>
      <w:r w:rsidRPr="00C70209">
        <w:rPr>
          <w:b/>
        </w:rPr>
        <w:t>d.</w:t>
      </w:r>
      <w:r w:rsidRPr="00C70209">
        <w:t xml:space="preserve"> Calculated post</w:t>
      </w:r>
      <w:r w:rsidR="004B557C" w:rsidRPr="00C70209">
        <w:t>-</w:t>
      </w:r>
      <w:r w:rsidRPr="00C70209">
        <w:t>hoc using RevMan 5.1.2.</w:t>
      </w:r>
    </w:p>
    <w:p w14:paraId="2A82A464" w14:textId="47A1EAAE" w:rsidR="00AD7D99" w:rsidRPr="00C70209" w:rsidRDefault="00AD7D99" w:rsidP="005B2300">
      <w:pPr>
        <w:pStyle w:val="TabFigNotes0noindent"/>
        <w:rPr>
          <w:b/>
        </w:rPr>
      </w:pPr>
      <w:r w:rsidRPr="00C70209">
        <w:rPr>
          <w:b/>
        </w:rPr>
        <w:t xml:space="preserve">e. </w:t>
      </w:r>
      <w:r w:rsidRPr="00C70209">
        <w:t>Change in PELOD score calculated as difference between in the daily PELOD score at study entry and the worst PELO</w:t>
      </w:r>
      <w:r w:rsidR="00D765F2" w:rsidRPr="00C70209">
        <w:t>D</w:t>
      </w:r>
      <w:r w:rsidRPr="00C70209">
        <w:t xml:space="preserve"> score thereafter.</w:t>
      </w:r>
    </w:p>
    <w:p w14:paraId="70E96871" w14:textId="77777777" w:rsidR="00B30DCE" w:rsidRPr="00C70209" w:rsidRDefault="00B30DCE" w:rsidP="005B2300">
      <w:pPr>
        <w:rPr>
          <w:lang w:eastAsia="en-GB"/>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4558A844" w14:textId="77777777" w:rsidR="00F72A84" w:rsidRPr="00C70209" w:rsidRDefault="00F72A84" w:rsidP="005B2300">
      <w:pPr>
        <w:pStyle w:val="Heading6"/>
      </w:pPr>
      <w:r w:rsidRPr="00C70209">
        <w:t>Mortality</w:t>
      </w:r>
    </w:p>
    <w:p w14:paraId="64B63A12" w14:textId="0978F2CE" w:rsidR="00DF3F03" w:rsidRPr="00C70209" w:rsidRDefault="00DF3F03" w:rsidP="005B2300">
      <w:pPr>
        <w:pStyle w:val="BodyText"/>
        <w:rPr>
          <w:lang w:eastAsia="en-GB"/>
        </w:rPr>
      </w:pPr>
      <w:r w:rsidRPr="00C70209">
        <w:rPr>
          <w:lang w:eastAsia="en-GB"/>
        </w:rPr>
        <w:t xml:space="preserve">The two Level I studies (Carson 2012, Desjardins 2012) identified in the systematic review and hand-searching process reported data from one good-quality RCT (Lacroix, 2007) comparing restrictive and liberal transfusion strategies that provided evidence for mortality in critically ill </w:t>
      </w:r>
      <w:r w:rsidR="005248BA" w:rsidRPr="00C70209">
        <w:rPr>
          <w:lang w:eastAsia="en-GB"/>
        </w:rPr>
        <w:t>neonatal and paediatric</w:t>
      </w:r>
      <w:r w:rsidRPr="00C70209">
        <w:rPr>
          <w:lang w:eastAsia="en-GB"/>
        </w:rPr>
        <w:t xml:space="preserve"> patients. </w:t>
      </w:r>
      <w:r w:rsidR="00D765F2" w:rsidRPr="00C70209">
        <w:rPr>
          <w:b/>
        </w:rPr>
        <w:fldChar w:fldCharType="begin"/>
      </w:r>
      <w:r w:rsidR="00D765F2" w:rsidRPr="00C70209">
        <w:rPr>
          <w:b/>
          <w:lang w:eastAsia="en-GB"/>
        </w:rPr>
        <w:instrText xml:space="preserve"> REF _Ref406149045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41</w:t>
      </w:r>
      <w:r w:rsidR="00D765F2" w:rsidRPr="00C70209">
        <w:rPr>
          <w:b/>
        </w:rPr>
        <w:fldChar w:fldCharType="end"/>
      </w:r>
      <w:r w:rsidRPr="00C70209">
        <w:rPr>
          <w:b/>
          <w:lang w:eastAsia="en-GB"/>
        </w:rPr>
        <w:t xml:space="preserve"> </w:t>
      </w:r>
      <w:r w:rsidRPr="00C70209">
        <w:rPr>
          <w:lang w:eastAsia="en-GB"/>
        </w:rPr>
        <w:t>summarises the results of these studies.</w:t>
      </w:r>
    </w:p>
    <w:p w14:paraId="1F4691A6" w14:textId="29B4FC50" w:rsidR="00E60F19" w:rsidRPr="00C70209" w:rsidRDefault="00F72A84" w:rsidP="005B2300">
      <w:pPr>
        <w:pStyle w:val="BodyText"/>
        <w:rPr>
          <w:lang w:eastAsia="en-GB"/>
        </w:rPr>
      </w:pPr>
      <w:r w:rsidRPr="00C70209">
        <w:rPr>
          <w:lang w:eastAsia="en-GB"/>
        </w:rPr>
        <w:t>Lacroix (2007) assessed 28-day mortality and in</w:t>
      </w:r>
      <w:r w:rsidR="00363BA0" w:rsidRPr="00C70209">
        <w:rPr>
          <w:lang w:eastAsia="en-GB"/>
        </w:rPr>
        <w:t xml:space="preserve"> </w:t>
      </w:r>
      <w:r w:rsidRPr="00C70209">
        <w:rPr>
          <w:lang w:eastAsia="en-GB"/>
        </w:rPr>
        <w:t xml:space="preserve">PICU mortality in 637 stable, critically ill children aged 3 days to 14 years. Fourteen patients </w:t>
      </w:r>
      <w:r w:rsidR="00E60F19" w:rsidRPr="00C70209">
        <w:rPr>
          <w:lang w:eastAsia="en-GB"/>
        </w:rPr>
        <w:t xml:space="preserve">each </w:t>
      </w:r>
      <w:r w:rsidRPr="00C70209">
        <w:rPr>
          <w:lang w:eastAsia="en-GB"/>
        </w:rPr>
        <w:t xml:space="preserve">from the restrictive (4.4%) and liberal (4.4%) transfusion groups died within 28 days. Eleven patients in the restrictive transfusion group died in PICU (3.4%) compared with eight patients in the liberal transfusion group (2.5%). </w:t>
      </w:r>
      <w:r w:rsidR="00E60F19" w:rsidRPr="00C70209">
        <w:rPr>
          <w:lang w:eastAsia="en-GB"/>
        </w:rPr>
        <w:t xml:space="preserve">Neither of these </w:t>
      </w:r>
      <w:r w:rsidRPr="00C70209">
        <w:rPr>
          <w:lang w:eastAsia="en-GB"/>
        </w:rPr>
        <w:t>result</w:t>
      </w:r>
      <w:r w:rsidR="00E60F19" w:rsidRPr="00C70209">
        <w:rPr>
          <w:lang w:eastAsia="en-GB"/>
        </w:rPr>
        <w:t>s</w:t>
      </w:r>
      <w:r w:rsidRPr="00C70209">
        <w:rPr>
          <w:lang w:eastAsia="en-GB"/>
        </w:rPr>
        <w:t xml:space="preserve"> </w:t>
      </w:r>
      <w:r w:rsidR="00E60F19" w:rsidRPr="00C70209">
        <w:rPr>
          <w:lang w:eastAsia="en-GB"/>
        </w:rPr>
        <w:t xml:space="preserve">were </w:t>
      </w:r>
      <w:r w:rsidRPr="00C70209">
        <w:rPr>
          <w:lang w:eastAsia="en-GB"/>
        </w:rPr>
        <w:t>statistically significant</w:t>
      </w:r>
      <w:r w:rsidR="00E60F19" w:rsidRPr="00C70209">
        <w:rPr>
          <w:lang w:eastAsia="en-GB"/>
        </w:rPr>
        <w:t xml:space="preserve"> (RR 0.99; 95% CI 0.48, 2.04 and RR 1.36; 95% CI 0.56, 3.34; respectively)</w:t>
      </w:r>
      <w:r w:rsidRPr="00C70209">
        <w:rPr>
          <w:lang w:eastAsia="en-GB"/>
        </w:rPr>
        <w:t>.</w:t>
      </w:r>
    </w:p>
    <w:p w14:paraId="714E595B" w14:textId="3A94B0C2" w:rsidR="00F72A84" w:rsidRPr="00C70209" w:rsidRDefault="00E60F19" w:rsidP="005B2300">
      <w:pPr>
        <w:pStyle w:val="BodyText"/>
        <w:rPr>
          <w:lang w:eastAsia="en-GB"/>
        </w:rPr>
      </w:pPr>
      <w:r w:rsidRPr="00C70209">
        <w:rPr>
          <w:lang w:eastAsia="en-GB"/>
        </w:rPr>
        <w:t xml:space="preserve">Desjardins (2012) reported on </w:t>
      </w:r>
      <w:r w:rsidR="00F72A84" w:rsidRPr="00C70209">
        <w:rPr>
          <w:lang w:eastAsia="en-GB"/>
        </w:rPr>
        <w:t xml:space="preserve">a subgroup of patients </w:t>
      </w:r>
      <w:r w:rsidRPr="00C70209">
        <w:rPr>
          <w:lang w:eastAsia="en-GB"/>
        </w:rPr>
        <w:t xml:space="preserve">from the RCT by Lacroix (2007) </w:t>
      </w:r>
      <w:r w:rsidR="00F72A84" w:rsidRPr="00C70209">
        <w:rPr>
          <w:lang w:eastAsia="en-GB"/>
        </w:rPr>
        <w:t>who were neurocritically ill (n=66)</w:t>
      </w:r>
      <w:r w:rsidRPr="00C70209">
        <w:rPr>
          <w:lang w:eastAsia="en-GB"/>
        </w:rPr>
        <w:t>. T</w:t>
      </w:r>
      <w:r w:rsidR="00F72A84" w:rsidRPr="00C70209">
        <w:rPr>
          <w:lang w:eastAsia="en-GB"/>
        </w:rPr>
        <w:t xml:space="preserve">wo patients died </w:t>
      </w:r>
      <w:r w:rsidRPr="00C70209">
        <w:rPr>
          <w:lang w:eastAsia="en-GB"/>
        </w:rPr>
        <w:t xml:space="preserve">in </w:t>
      </w:r>
      <w:r w:rsidR="00F72A84" w:rsidRPr="00C70209">
        <w:rPr>
          <w:lang w:eastAsia="en-GB"/>
        </w:rPr>
        <w:t xml:space="preserve">the restrictive transfusion group (6.7%) compared with one patient in the liberal transfusion group (2.8%). </w:t>
      </w:r>
      <w:r w:rsidRPr="00C70209">
        <w:rPr>
          <w:lang w:eastAsia="en-GB"/>
        </w:rPr>
        <w:t>Again, t</w:t>
      </w:r>
      <w:r w:rsidR="00F72A84" w:rsidRPr="00C70209">
        <w:rPr>
          <w:lang w:eastAsia="en-GB"/>
        </w:rPr>
        <w:t xml:space="preserve">his </w:t>
      </w:r>
      <w:r w:rsidRPr="00C70209">
        <w:rPr>
          <w:lang w:eastAsia="en-GB"/>
        </w:rPr>
        <w:t xml:space="preserve">result </w:t>
      </w:r>
      <w:r w:rsidR="00F72A84" w:rsidRPr="00C70209">
        <w:rPr>
          <w:lang w:eastAsia="en-GB"/>
        </w:rPr>
        <w:t>was not statistically significant</w:t>
      </w:r>
      <w:r w:rsidRPr="00C70209">
        <w:rPr>
          <w:lang w:eastAsia="en-GB"/>
        </w:rPr>
        <w:t xml:space="preserve"> (OR 2.50</w:t>
      </w:r>
      <w:r w:rsidR="002B7759" w:rsidRPr="00C70209">
        <w:rPr>
          <w:lang w:eastAsia="en-GB"/>
        </w:rPr>
        <w:t>; 95% CI</w:t>
      </w:r>
      <w:r w:rsidRPr="00C70209">
        <w:rPr>
          <w:lang w:eastAsia="en-GB"/>
        </w:rPr>
        <w:t xml:space="preserve"> 0.22, 29.01)</w:t>
      </w:r>
      <w:r w:rsidR="00F72A84" w:rsidRPr="00C70209">
        <w:rPr>
          <w:lang w:eastAsia="en-GB"/>
        </w:rPr>
        <w:t xml:space="preserve">. </w:t>
      </w:r>
      <w:r w:rsidRPr="00C70209">
        <w:rPr>
          <w:lang w:eastAsia="en-GB"/>
        </w:rPr>
        <w:t>However, t</w:t>
      </w:r>
      <w:r w:rsidR="00F72A84" w:rsidRPr="00C70209">
        <w:rPr>
          <w:lang w:eastAsia="en-GB"/>
        </w:rPr>
        <w:t>he authors noted that the low mortality rate</w:t>
      </w:r>
      <w:r w:rsidRPr="00C70209">
        <w:rPr>
          <w:lang w:eastAsia="en-GB"/>
        </w:rPr>
        <w:t xml:space="preserve"> in this population</w:t>
      </w:r>
      <w:r w:rsidR="00F72A84" w:rsidRPr="00C70209">
        <w:rPr>
          <w:lang w:eastAsia="en-GB"/>
        </w:rPr>
        <w:t xml:space="preserve"> </w:t>
      </w:r>
      <w:r w:rsidRPr="00C70209">
        <w:rPr>
          <w:lang w:eastAsia="en-GB"/>
        </w:rPr>
        <w:t xml:space="preserve">does </w:t>
      </w:r>
      <w:r w:rsidR="00F72A84" w:rsidRPr="00C70209">
        <w:rPr>
          <w:lang w:eastAsia="en-GB"/>
        </w:rPr>
        <w:t xml:space="preserve">not </w:t>
      </w:r>
      <w:r w:rsidRPr="00C70209">
        <w:rPr>
          <w:lang w:eastAsia="en-GB"/>
        </w:rPr>
        <w:t xml:space="preserve">provide </w:t>
      </w:r>
      <w:r w:rsidR="00F72A84" w:rsidRPr="00C70209">
        <w:rPr>
          <w:lang w:eastAsia="en-GB"/>
        </w:rPr>
        <w:t>sufficient power to detect meaningful differences in death rates.</w:t>
      </w:r>
    </w:p>
    <w:p w14:paraId="65C6DFE8" w14:textId="77777777" w:rsidR="00B30DCE" w:rsidRPr="00C70209" w:rsidRDefault="00B30DCE" w:rsidP="005B2300">
      <w:pPr>
        <w:rPr>
          <w:lang w:eastAsia="en-GB"/>
        </w:rPr>
        <w:sectPr w:rsidR="00B30DCE" w:rsidRPr="00C70209" w:rsidSect="00130F03">
          <w:footnotePr>
            <w:numFmt w:val="lowerLetter"/>
          </w:footnotePr>
          <w:pgSz w:w="11906" w:h="16838" w:code="9"/>
          <w:pgMar w:top="1440" w:right="1440" w:bottom="1440" w:left="1440" w:header="709" w:footer="709" w:gutter="0"/>
          <w:cols w:space="708"/>
          <w:docGrid w:linePitch="326"/>
        </w:sectPr>
      </w:pPr>
    </w:p>
    <w:p w14:paraId="1988BE32" w14:textId="00078E4C" w:rsidR="00F72A84" w:rsidRPr="00C70209" w:rsidRDefault="00F72A84" w:rsidP="005B2300">
      <w:pPr>
        <w:pStyle w:val="Caption"/>
      </w:pPr>
      <w:bookmarkStart w:id="353" w:name="_Ref406149045"/>
      <w:bookmarkStart w:id="354" w:name="_Toc42774709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1</w:t>
      </w:r>
      <w:r w:rsidR="00130F03" w:rsidRPr="00C70209">
        <w:fldChar w:fldCharType="end"/>
      </w:r>
      <w:bookmarkEnd w:id="353"/>
      <w:r w:rsidRPr="00C70209">
        <w:tab/>
      </w:r>
      <w:r w:rsidR="00E60F19" w:rsidRPr="00C70209">
        <w:t xml:space="preserve">Critically ill </w:t>
      </w:r>
      <w:r w:rsidR="005248BA" w:rsidRPr="00C70209">
        <w:t>neonatal and paediatric</w:t>
      </w:r>
      <w:r w:rsidR="00E60F19" w:rsidRPr="00C70209">
        <w:t xml:space="preserve"> patients: Results for r</w:t>
      </w:r>
      <w:r w:rsidRPr="00C70209">
        <w:t>estrictive RBC transfusion versus liberal RBC transfusion – Mortality</w:t>
      </w:r>
      <w:bookmarkEnd w:id="35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77"/>
        <w:gridCol w:w="23"/>
        <w:gridCol w:w="1366"/>
        <w:gridCol w:w="23"/>
        <w:gridCol w:w="1366"/>
        <w:gridCol w:w="23"/>
        <w:gridCol w:w="1366"/>
        <w:gridCol w:w="23"/>
        <w:gridCol w:w="1366"/>
        <w:gridCol w:w="23"/>
        <w:gridCol w:w="1366"/>
        <w:gridCol w:w="1480"/>
        <w:gridCol w:w="1480"/>
        <w:gridCol w:w="1485"/>
        <w:gridCol w:w="1707"/>
      </w:tblGrid>
      <w:tr w:rsidR="00E60F19" w:rsidRPr="00C70209" w14:paraId="721F702B" w14:textId="77777777" w:rsidTr="00E60F19">
        <w:trPr>
          <w:tblHeader/>
        </w:trPr>
        <w:tc>
          <w:tcPr>
            <w:tcW w:w="388" w:type="pct"/>
            <w:gridSpan w:val="2"/>
            <w:vMerge w:val="restart"/>
            <w:tcBorders>
              <w:bottom w:val="single" w:sz="4" w:space="0" w:color="auto"/>
            </w:tcBorders>
          </w:tcPr>
          <w:p w14:paraId="2DF541C2" w14:textId="77777777" w:rsidR="00E60F19" w:rsidRPr="00C70209" w:rsidRDefault="00E60F19" w:rsidP="005B2300">
            <w:pPr>
              <w:pStyle w:val="TableH2"/>
              <w:rPr>
                <w:rFonts w:eastAsia="Arial Unicode MS"/>
              </w:rPr>
            </w:pPr>
            <w:r w:rsidRPr="00C70209">
              <w:rPr>
                <w:rFonts w:eastAsia="Arial Unicode MS"/>
              </w:rPr>
              <w:t>Study</w:t>
            </w:r>
          </w:p>
          <w:p w14:paraId="34E86ECB" w14:textId="77777777" w:rsidR="00E60F19" w:rsidRPr="00C70209" w:rsidRDefault="00E60F19" w:rsidP="005B2300">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53EF27E1" w14:textId="77777777" w:rsidR="00E60F19" w:rsidRPr="00C70209" w:rsidRDefault="00E60F19" w:rsidP="005B2300">
            <w:pPr>
              <w:pStyle w:val="TableH3"/>
              <w:rPr>
                <w:rFonts w:eastAsia="Arial Unicode MS"/>
              </w:rPr>
            </w:pPr>
            <w:r w:rsidRPr="00C70209">
              <w:rPr>
                <w:rFonts w:eastAsia="Arial Unicode MS"/>
              </w:rPr>
              <w:t>Quality</w:t>
            </w:r>
          </w:p>
        </w:tc>
        <w:tc>
          <w:tcPr>
            <w:tcW w:w="490" w:type="pct"/>
            <w:gridSpan w:val="2"/>
            <w:vMerge w:val="restart"/>
          </w:tcPr>
          <w:p w14:paraId="18D9BD2E" w14:textId="77777777" w:rsidR="00E60F19" w:rsidRPr="00C70209" w:rsidRDefault="00E60F19" w:rsidP="005B2300">
            <w:pPr>
              <w:pStyle w:val="TableH2"/>
              <w:rPr>
                <w:rFonts w:eastAsia="Arial Unicode MS"/>
              </w:rPr>
            </w:pPr>
            <w:r w:rsidRPr="00C70209">
              <w:rPr>
                <w:rFonts w:eastAsia="Arial Unicode MS"/>
              </w:rPr>
              <w:t>No. of trials / sample size included in analysis</w:t>
            </w:r>
          </w:p>
        </w:tc>
        <w:tc>
          <w:tcPr>
            <w:tcW w:w="490" w:type="pct"/>
            <w:gridSpan w:val="2"/>
            <w:vMerge w:val="restart"/>
          </w:tcPr>
          <w:p w14:paraId="743B4A66" w14:textId="77777777" w:rsidR="00E60F19" w:rsidRPr="00C70209" w:rsidRDefault="00E60F19" w:rsidP="005B2300">
            <w:pPr>
              <w:pStyle w:val="TableH2"/>
              <w:rPr>
                <w:rFonts w:eastAsia="Arial Unicode MS"/>
              </w:rPr>
            </w:pPr>
            <w:r w:rsidRPr="00C70209">
              <w:rPr>
                <w:rFonts w:eastAsia="Arial Unicode MS"/>
              </w:rPr>
              <w:t xml:space="preserve">Patient population </w:t>
            </w:r>
          </w:p>
        </w:tc>
        <w:tc>
          <w:tcPr>
            <w:tcW w:w="490" w:type="pct"/>
            <w:gridSpan w:val="2"/>
            <w:vMerge w:val="restart"/>
          </w:tcPr>
          <w:p w14:paraId="21A23034" w14:textId="77777777" w:rsidR="00E60F19" w:rsidRPr="00C70209" w:rsidRDefault="00E60F19" w:rsidP="005B2300">
            <w:pPr>
              <w:pStyle w:val="TableH2"/>
              <w:rPr>
                <w:rFonts w:eastAsia="Arial Unicode MS"/>
              </w:rPr>
            </w:pPr>
            <w:r w:rsidRPr="00C70209">
              <w:rPr>
                <w:rFonts w:eastAsia="Arial Unicode MS"/>
              </w:rPr>
              <w:t>Setting</w:t>
            </w:r>
          </w:p>
          <w:p w14:paraId="66200C30" w14:textId="77777777" w:rsidR="00E60F19" w:rsidRPr="00C70209" w:rsidRDefault="00E60F19" w:rsidP="005B2300">
            <w:pPr>
              <w:pStyle w:val="TableH2"/>
              <w:rPr>
                <w:rFonts w:eastAsia="Arial Unicode MS"/>
              </w:rPr>
            </w:pPr>
            <w:r w:rsidRPr="00C70209">
              <w:rPr>
                <w:rFonts w:eastAsia="Arial Unicode MS"/>
              </w:rPr>
              <w:t>Location</w:t>
            </w:r>
          </w:p>
        </w:tc>
        <w:tc>
          <w:tcPr>
            <w:tcW w:w="490" w:type="pct"/>
            <w:gridSpan w:val="2"/>
            <w:vMerge w:val="restart"/>
          </w:tcPr>
          <w:p w14:paraId="76806A58" w14:textId="4F6347B0" w:rsidR="00E60F19" w:rsidRPr="00C70209" w:rsidRDefault="00E60F19" w:rsidP="005B2300">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2" w:type="pct"/>
            <w:vMerge w:val="restart"/>
          </w:tcPr>
          <w:p w14:paraId="377CBB2A" w14:textId="77777777" w:rsidR="00E60F19" w:rsidRPr="00C70209" w:rsidRDefault="00E60F19" w:rsidP="005B2300">
            <w:pPr>
              <w:pStyle w:val="TableH2"/>
              <w:rPr>
                <w:rFonts w:eastAsia="Arial Unicode MS"/>
              </w:rPr>
            </w:pPr>
            <w:r w:rsidRPr="00C70209">
              <w:rPr>
                <w:rFonts w:eastAsia="Arial Unicode MS"/>
              </w:rPr>
              <w:t>Outcome</w:t>
            </w:r>
          </w:p>
        </w:tc>
        <w:tc>
          <w:tcPr>
            <w:tcW w:w="2170" w:type="pct"/>
            <w:gridSpan w:val="4"/>
          </w:tcPr>
          <w:p w14:paraId="47250436" w14:textId="77777777" w:rsidR="00E60F19" w:rsidRPr="00C70209" w:rsidRDefault="00E60F19" w:rsidP="005B2300">
            <w:pPr>
              <w:pStyle w:val="TableH2"/>
              <w:rPr>
                <w:rFonts w:eastAsia="Arial Unicode MS"/>
                <w:i/>
              </w:rPr>
            </w:pPr>
            <w:r w:rsidRPr="00C70209">
              <w:rPr>
                <w:rFonts w:eastAsia="Arial Unicode MS"/>
              </w:rPr>
              <w:t>Results</w:t>
            </w:r>
          </w:p>
        </w:tc>
      </w:tr>
      <w:tr w:rsidR="00B80000" w:rsidRPr="00C70209" w14:paraId="215A29DA" w14:textId="77777777" w:rsidTr="004F17DC">
        <w:trPr>
          <w:tblHeader/>
        </w:trPr>
        <w:tc>
          <w:tcPr>
            <w:tcW w:w="388" w:type="pct"/>
            <w:gridSpan w:val="2"/>
            <w:vMerge/>
            <w:tcBorders>
              <w:bottom w:val="single" w:sz="4" w:space="0" w:color="auto"/>
            </w:tcBorders>
          </w:tcPr>
          <w:p w14:paraId="3B1F18AF" w14:textId="77777777" w:rsidR="00B80000" w:rsidRPr="00C70209" w:rsidRDefault="00B80000" w:rsidP="005B2300">
            <w:pPr>
              <w:pStyle w:val="TableH2"/>
              <w:rPr>
                <w:rFonts w:eastAsia="Arial Unicode MS"/>
              </w:rPr>
            </w:pPr>
          </w:p>
        </w:tc>
        <w:tc>
          <w:tcPr>
            <w:tcW w:w="490" w:type="pct"/>
            <w:gridSpan w:val="2"/>
            <w:vMerge/>
            <w:tcBorders>
              <w:bottom w:val="single" w:sz="4" w:space="0" w:color="auto"/>
            </w:tcBorders>
          </w:tcPr>
          <w:p w14:paraId="3302BD2E" w14:textId="77777777" w:rsidR="00B80000" w:rsidRPr="00C70209" w:rsidRDefault="00B80000" w:rsidP="005B2300">
            <w:pPr>
              <w:pStyle w:val="TableH2"/>
              <w:rPr>
                <w:rFonts w:eastAsia="Arial Unicode MS"/>
              </w:rPr>
            </w:pPr>
          </w:p>
        </w:tc>
        <w:tc>
          <w:tcPr>
            <w:tcW w:w="490" w:type="pct"/>
            <w:gridSpan w:val="2"/>
            <w:vMerge/>
            <w:tcBorders>
              <w:bottom w:val="single" w:sz="4" w:space="0" w:color="auto"/>
            </w:tcBorders>
          </w:tcPr>
          <w:p w14:paraId="0B204BC1" w14:textId="77777777" w:rsidR="00B80000" w:rsidRPr="00C70209" w:rsidRDefault="00B80000" w:rsidP="005B2300">
            <w:pPr>
              <w:pStyle w:val="TableH2"/>
              <w:rPr>
                <w:rFonts w:eastAsia="Arial Unicode MS"/>
              </w:rPr>
            </w:pPr>
          </w:p>
        </w:tc>
        <w:tc>
          <w:tcPr>
            <w:tcW w:w="490" w:type="pct"/>
            <w:gridSpan w:val="2"/>
            <w:vMerge/>
            <w:tcBorders>
              <w:bottom w:val="single" w:sz="4" w:space="0" w:color="auto"/>
            </w:tcBorders>
          </w:tcPr>
          <w:p w14:paraId="7106EDDF" w14:textId="77777777" w:rsidR="00B80000" w:rsidRPr="00C70209" w:rsidRDefault="00B80000" w:rsidP="005B2300">
            <w:pPr>
              <w:pStyle w:val="TableH2"/>
              <w:rPr>
                <w:rFonts w:eastAsia="Arial Unicode MS"/>
              </w:rPr>
            </w:pPr>
          </w:p>
        </w:tc>
        <w:tc>
          <w:tcPr>
            <w:tcW w:w="490" w:type="pct"/>
            <w:gridSpan w:val="2"/>
            <w:vMerge/>
            <w:tcBorders>
              <w:bottom w:val="single" w:sz="4" w:space="0" w:color="auto"/>
            </w:tcBorders>
          </w:tcPr>
          <w:p w14:paraId="31E07E25" w14:textId="77777777" w:rsidR="00B80000" w:rsidRPr="00C70209" w:rsidRDefault="00B80000" w:rsidP="005B2300">
            <w:pPr>
              <w:pStyle w:val="TableH2"/>
              <w:rPr>
                <w:rFonts w:eastAsia="Arial Unicode MS"/>
              </w:rPr>
            </w:pPr>
          </w:p>
        </w:tc>
        <w:tc>
          <w:tcPr>
            <w:tcW w:w="482" w:type="pct"/>
            <w:vMerge/>
            <w:tcBorders>
              <w:bottom w:val="single" w:sz="4" w:space="0" w:color="auto"/>
            </w:tcBorders>
          </w:tcPr>
          <w:p w14:paraId="0C542E48" w14:textId="77777777" w:rsidR="00B80000" w:rsidRPr="00C70209" w:rsidRDefault="00B80000" w:rsidP="005B2300">
            <w:pPr>
              <w:pStyle w:val="TableH2"/>
              <w:rPr>
                <w:rFonts w:eastAsia="Arial Unicode MS"/>
              </w:rPr>
            </w:pPr>
          </w:p>
        </w:tc>
        <w:tc>
          <w:tcPr>
            <w:tcW w:w="522" w:type="pct"/>
            <w:tcBorders>
              <w:bottom w:val="single" w:sz="4" w:space="0" w:color="auto"/>
            </w:tcBorders>
          </w:tcPr>
          <w:p w14:paraId="148035A8" w14:textId="1F406082" w:rsidR="00B80000" w:rsidRPr="00C70209" w:rsidRDefault="00B80000" w:rsidP="005B2300">
            <w:pPr>
              <w:pStyle w:val="TableH2"/>
              <w:rPr>
                <w:rFonts w:eastAsia="Arial Unicode MS"/>
              </w:rPr>
            </w:pPr>
            <w:r w:rsidRPr="00C70209">
              <w:rPr>
                <w:rFonts w:eastAsia="Arial Unicode MS"/>
                <w:lang w:eastAsia="ja-JP"/>
              </w:rPr>
              <w:t>Restrictive RBC transfusion</w:t>
            </w:r>
          </w:p>
          <w:p w14:paraId="15973C09" w14:textId="77777777" w:rsidR="00B80000" w:rsidRPr="00C70209" w:rsidRDefault="00B80000" w:rsidP="005B2300">
            <w:pPr>
              <w:pStyle w:val="TableH2"/>
              <w:rPr>
                <w:rFonts w:eastAsia="Arial Unicode MS"/>
              </w:rPr>
            </w:pPr>
            <w:r w:rsidRPr="00C70209">
              <w:rPr>
                <w:rFonts w:eastAsia="Arial Unicode MS"/>
              </w:rPr>
              <w:t>n/N (%)</w:t>
            </w:r>
          </w:p>
        </w:tc>
        <w:tc>
          <w:tcPr>
            <w:tcW w:w="522" w:type="pct"/>
            <w:tcBorders>
              <w:bottom w:val="single" w:sz="4" w:space="0" w:color="auto"/>
            </w:tcBorders>
          </w:tcPr>
          <w:p w14:paraId="65E6DC1D" w14:textId="77777777" w:rsidR="00B80000" w:rsidRPr="00C70209" w:rsidRDefault="00B80000" w:rsidP="005B2300">
            <w:pPr>
              <w:pStyle w:val="TableH2"/>
              <w:rPr>
                <w:rFonts w:eastAsia="Arial Unicode MS"/>
                <w:lang w:eastAsia="ja-JP"/>
              </w:rPr>
            </w:pPr>
            <w:r w:rsidRPr="00C70209">
              <w:rPr>
                <w:rFonts w:eastAsia="Arial Unicode MS"/>
                <w:lang w:eastAsia="ja-JP"/>
              </w:rPr>
              <w:t>Liberal RBC transfusion</w:t>
            </w:r>
          </w:p>
          <w:p w14:paraId="6497433D" w14:textId="77777777" w:rsidR="00B80000" w:rsidRPr="00C70209" w:rsidRDefault="00B80000" w:rsidP="005B2300">
            <w:pPr>
              <w:pStyle w:val="TableH2"/>
              <w:rPr>
                <w:rFonts w:eastAsia="Arial Unicode MS"/>
              </w:rPr>
            </w:pPr>
            <w:r w:rsidRPr="00C70209">
              <w:rPr>
                <w:rFonts w:eastAsia="Arial Unicode MS"/>
              </w:rPr>
              <w:t>n/N (%)</w:t>
            </w:r>
          </w:p>
        </w:tc>
        <w:tc>
          <w:tcPr>
            <w:tcW w:w="524" w:type="pct"/>
            <w:tcBorders>
              <w:bottom w:val="single" w:sz="4" w:space="0" w:color="auto"/>
            </w:tcBorders>
          </w:tcPr>
          <w:p w14:paraId="19FB5AEC" w14:textId="77777777" w:rsidR="00B80000" w:rsidRPr="00C70209" w:rsidRDefault="00B80000" w:rsidP="005B2300">
            <w:pPr>
              <w:pStyle w:val="TableH2"/>
              <w:rPr>
                <w:rFonts w:eastAsia="Arial Unicode MS"/>
              </w:rPr>
            </w:pPr>
            <w:r w:rsidRPr="00C70209">
              <w:rPr>
                <w:rFonts w:eastAsia="Arial Unicode MS"/>
              </w:rPr>
              <w:t>Risk estimate (95% CI)</w:t>
            </w:r>
          </w:p>
        </w:tc>
        <w:tc>
          <w:tcPr>
            <w:tcW w:w="602" w:type="pct"/>
            <w:tcBorders>
              <w:bottom w:val="single" w:sz="4" w:space="0" w:color="auto"/>
            </w:tcBorders>
          </w:tcPr>
          <w:p w14:paraId="5ADBC874" w14:textId="77777777" w:rsidR="00B80000" w:rsidRPr="00C70209" w:rsidRDefault="00B80000" w:rsidP="005B2300">
            <w:pPr>
              <w:pStyle w:val="TableH3"/>
              <w:rPr>
                <w:rFonts w:eastAsia="Arial Unicode MS"/>
              </w:rPr>
            </w:pPr>
            <w:r w:rsidRPr="00C70209">
              <w:rPr>
                <w:rFonts w:eastAsia="Arial Unicode MS"/>
              </w:rPr>
              <w:t>Statistical significance</w:t>
            </w:r>
          </w:p>
          <w:p w14:paraId="3CA5F73D" w14:textId="0622F7B0" w:rsidR="00B80000" w:rsidRPr="00C70209" w:rsidRDefault="001A475D" w:rsidP="005B2300">
            <w:pPr>
              <w:pStyle w:val="TableH2"/>
              <w:rPr>
                <w:rFonts w:eastAsia="Arial Unicode MS"/>
              </w:rPr>
            </w:pPr>
            <w:r w:rsidRPr="001A475D">
              <w:rPr>
                <w:rFonts w:eastAsia="Arial Unicode MS"/>
                <w:i/>
              </w:rPr>
              <w:t>P-</w:t>
            </w:r>
            <w:r w:rsidR="00B80000" w:rsidRPr="00C70209">
              <w:rPr>
                <w:rFonts w:eastAsia="Arial Unicode MS"/>
              </w:rPr>
              <w:t>value</w:t>
            </w:r>
          </w:p>
          <w:p w14:paraId="460AA49E" w14:textId="77777777" w:rsidR="00B80000" w:rsidRPr="00C70209" w:rsidRDefault="00B80000" w:rsidP="005B2300">
            <w:pPr>
              <w:pStyle w:val="TableH2"/>
              <w:rPr>
                <w:rFonts w:eastAsia="Arial Unicode MS"/>
              </w:rPr>
            </w:pPr>
            <w:r w:rsidRPr="00C70209">
              <w:t>Heterogeneity</w:t>
            </w:r>
            <w:r w:rsidRPr="00C70209">
              <w:rPr>
                <w:vertAlign w:val="superscript"/>
              </w:rPr>
              <w:t>b</w:t>
            </w:r>
          </w:p>
        </w:tc>
      </w:tr>
      <w:tr w:rsidR="00E60F19" w:rsidRPr="00C70209" w14:paraId="0ED5A173" w14:textId="77777777" w:rsidTr="00E60F19">
        <w:trPr>
          <w:cantSplit/>
        </w:trPr>
        <w:tc>
          <w:tcPr>
            <w:tcW w:w="5000" w:type="pct"/>
            <w:gridSpan w:val="15"/>
            <w:tcBorders>
              <w:top w:val="single" w:sz="4" w:space="0" w:color="000000"/>
              <w:bottom w:val="single" w:sz="4" w:space="0" w:color="000000"/>
            </w:tcBorders>
            <w:shd w:val="clear" w:color="auto" w:fill="000000"/>
          </w:tcPr>
          <w:p w14:paraId="1B044B9E" w14:textId="77777777" w:rsidR="00E60F19" w:rsidRPr="00C70209" w:rsidRDefault="00E60F19" w:rsidP="005B2300">
            <w:pPr>
              <w:pStyle w:val="TableH4"/>
            </w:pPr>
            <w:r w:rsidRPr="00C70209">
              <w:t xml:space="preserve">Level II evidence </w:t>
            </w:r>
          </w:p>
        </w:tc>
      </w:tr>
      <w:tr w:rsidR="00E60F19" w:rsidRPr="00C70209" w14:paraId="655EDAC6" w14:textId="77777777" w:rsidTr="004F17DC">
        <w:trPr>
          <w:cantSplit/>
          <w:trHeight w:val="719"/>
        </w:trPr>
        <w:tc>
          <w:tcPr>
            <w:tcW w:w="380" w:type="pct"/>
            <w:vMerge w:val="restart"/>
            <w:shd w:val="clear" w:color="auto" w:fill="auto"/>
          </w:tcPr>
          <w:p w14:paraId="349F8355" w14:textId="03F8054F" w:rsidR="00E60F19" w:rsidRPr="00C70209" w:rsidRDefault="00E60F19" w:rsidP="005B2300">
            <w:pPr>
              <w:pStyle w:val="Tabletext"/>
              <w:rPr>
                <w:sz w:val="16"/>
                <w:szCs w:val="16"/>
              </w:rPr>
            </w:pPr>
            <w:r w:rsidRPr="00C70209">
              <w:rPr>
                <w:sz w:val="16"/>
                <w:szCs w:val="16"/>
              </w:rPr>
              <w:t>Carson 2012</w:t>
            </w:r>
            <w:r w:rsidR="00105233" w:rsidRPr="00C70209">
              <w:rPr>
                <w:sz w:val="16"/>
                <w:szCs w:val="16"/>
              </w:rPr>
              <w:fldChar w:fldCharType="begin">
                <w:fldData xml:space="preserve">PEVuZE5vdGU+PENpdGU+PEF1dGhvcj5DYXJzb248L0F1dGhvcj48WWVhcj4yMDEyPC9ZZWFyPjxS
ZWNOdW0+MTUyPC9SZWNOdW0+PERpc3BsYXlUZXh0PjxzdHlsZSBmYWNlPSJzdXBlcnNjcmlwdCI+
Nzk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DYXJzb248L0F1dGhvcj48WWVhcj4yMDEyPC9ZZWFyPjxS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105233" w:rsidRPr="00C70209">
              <w:rPr>
                <w:sz w:val="16"/>
                <w:szCs w:val="16"/>
              </w:rPr>
            </w:r>
            <w:r w:rsidR="00105233" w:rsidRPr="00C70209">
              <w:rPr>
                <w:sz w:val="16"/>
                <w:szCs w:val="16"/>
              </w:rPr>
              <w:fldChar w:fldCharType="separate"/>
            </w:r>
            <w:r w:rsidR="003F7DCB" w:rsidRPr="00C70209">
              <w:rPr>
                <w:sz w:val="16"/>
                <w:szCs w:val="16"/>
                <w:vertAlign w:val="superscript"/>
              </w:rPr>
              <w:t>79</w:t>
            </w:r>
            <w:r w:rsidR="00105233" w:rsidRPr="00C70209">
              <w:rPr>
                <w:sz w:val="16"/>
                <w:szCs w:val="16"/>
              </w:rPr>
              <w:fldChar w:fldCharType="end"/>
            </w:r>
          </w:p>
          <w:p w14:paraId="667E2373" w14:textId="77777777" w:rsidR="00E60F19" w:rsidRPr="00C70209" w:rsidRDefault="00E60F19" w:rsidP="005B2300">
            <w:pPr>
              <w:pStyle w:val="Tabletext"/>
              <w:rPr>
                <w:sz w:val="16"/>
                <w:szCs w:val="16"/>
              </w:rPr>
            </w:pPr>
            <w:r w:rsidRPr="00C70209">
              <w:rPr>
                <w:sz w:val="16"/>
                <w:szCs w:val="16"/>
              </w:rPr>
              <w:t>Level I/II</w:t>
            </w:r>
          </w:p>
          <w:p w14:paraId="1022EF3D" w14:textId="77777777" w:rsidR="00E60F19" w:rsidRPr="00C70209" w:rsidRDefault="00E60F19" w:rsidP="005B2300">
            <w:pPr>
              <w:pStyle w:val="Tabletext"/>
              <w:rPr>
                <w:sz w:val="16"/>
                <w:szCs w:val="16"/>
              </w:rPr>
            </w:pPr>
            <w:r w:rsidRPr="00C70209">
              <w:rPr>
                <w:i/>
                <w:sz w:val="16"/>
                <w:szCs w:val="16"/>
              </w:rPr>
              <w:t>Good</w:t>
            </w:r>
          </w:p>
        </w:tc>
        <w:tc>
          <w:tcPr>
            <w:tcW w:w="490" w:type="pct"/>
            <w:gridSpan w:val="2"/>
            <w:vMerge w:val="restart"/>
            <w:shd w:val="clear" w:color="auto" w:fill="auto"/>
          </w:tcPr>
          <w:p w14:paraId="27409F53" w14:textId="77A417D6" w:rsidR="00E60F19" w:rsidRPr="00C70209" w:rsidRDefault="00E60F19" w:rsidP="005B2300">
            <w:pPr>
              <w:pStyle w:val="Tabletext"/>
              <w:rPr>
                <w:sz w:val="16"/>
                <w:szCs w:val="16"/>
              </w:rPr>
            </w:pPr>
            <w:r w:rsidRPr="00C70209">
              <w:rPr>
                <w:sz w:val="16"/>
                <w:szCs w:val="16"/>
              </w:rPr>
              <w:t>1 trial (Lacroix 2007)</w:t>
            </w:r>
            <w:r w:rsidR="0014537F" w:rsidRPr="00C70209">
              <w:rPr>
                <w:sz w:val="16"/>
                <w:szCs w:val="16"/>
              </w:rPr>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14537F" w:rsidRPr="00C70209">
              <w:rPr>
                <w:sz w:val="16"/>
                <w:szCs w:val="16"/>
              </w:rPr>
            </w:r>
            <w:r w:rsidR="0014537F" w:rsidRPr="00C70209">
              <w:rPr>
                <w:sz w:val="16"/>
                <w:szCs w:val="16"/>
              </w:rPr>
              <w:fldChar w:fldCharType="separate"/>
            </w:r>
            <w:r w:rsidR="003F7DCB" w:rsidRPr="00C70209">
              <w:rPr>
                <w:sz w:val="16"/>
                <w:szCs w:val="16"/>
                <w:vertAlign w:val="superscript"/>
              </w:rPr>
              <w:t>81</w:t>
            </w:r>
            <w:r w:rsidR="0014537F" w:rsidRPr="00C70209">
              <w:rPr>
                <w:sz w:val="16"/>
                <w:szCs w:val="16"/>
              </w:rPr>
              <w:fldChar w:fldCharType="end"/>
            </w:r>
          </w:p>
          <w:p w14:paraId="752CF469" w14:textId="77777777" w:rsidR="00E60F19" w:rsidRPr="00C70209" w:rsidRDefault="00E60F19" w:rsidP="005B2300">
            <w:pPr>
              <w:pStyle w:val="Tabletext"/>
              <w:rPr>
                <w:sz w:val="16"/>
                <w:szCs w:val="16"/>
              </w:rPr>
            </w:pPr>
            <w:r w:rsidRPr="00C70209">
              <w:rPr>
                <w:sz w:val="16"/>
                <w:szCs w:val="16"/>
              </w:rPr>
              <w:t>N=637</w:t>
            </w:r>
          </w:p>
        </w:tc>
        <w:tc>
          <w:tcPr>
            <w:tcW w:w="490" w:type="pct"/>
            <w:gridSpan w:val="2"/>
            <w:vMerge w:val="restart"/>
            <w:shd w:val="clear" w:color="auto" w:fill="auto"/>
          </w:tcPr>
          <w:p w14:paraId="58A9685D" w14:textId="2DC96ECD" w:rsidR="00E60F19" w:rsidRPr="00C70209" w:rsidRDefault="00E60F19" w:rsidP="005B2300">
            <w:pPr>
              <w:pStyle w:val="Tabletext"/>
              <w:rPr>
                <w:sz w:val="16"/>
                <w:szCs w:val="16"/>
              </w:rPr>
            </w:pPr>
            <w:r w:rsidRPr="00C70209">
              <w:rPr>
                <w:sz w:val="16"/>
                <w:szCs w:val="16"/>
              </w:rPr>
              <w:t xml:space="preserve">Stable, critically ill children aged 3 days to 14 years (mean 38 months) with Hb levels </w:t>
            </w:r>
            <w:r w:rsidR="00FB7912" w:rsidRPr="00C70209">
              <w:rPr>
                <w:sz w:val="16"/>
                <w:szCs w:val="16"/>
              </w:rPr>
              <w:t>&lt;</w:t>
            </w:r>
            <w:r w:rsidRPr="00C70209">
              <w:rPr>
                <w:sz w:val="16"/>
                <w:szCs w:val="16"/>
              </w:rPr>
              <w:t>9.5 g/dL</w:t>
            </w:r>
          </w:p>
        </w:tc>
        <w:tc>
          <w:tcPr>
            <w:tcW w:w="490" w:type="pct"/>
            <w:gridSpan w:val="2"/>
            <w:vMerge w:val="restart"/>
            <w:shd w:val="clear" w:color="auto" w:fill="auto"/>
          </w:tcPr>
          <w:p w14:paraId="76159A50" w14:textId="77777777" w:rsidR="00E60F19" w:rsidRPr="00C70209" w:rsidRDefault="00E60F19" w:rsidP="005B2300">
            <w:pPr>
              <w:pStyle w:val="Tabletext"/>
              <w:rPr>
                <w:sz w:val="16"/>
                <w:szCs w:val="16"/>
              </w:rPr>
            </w:pPr>
            <w:r w:rsidRPr="00C70209">
              <w:rPr>
                <w:sz w:val="16"/>
                <w:szCs w:val="16"/>
              </w:rPr>
              <w:t>19 PICUs, 3x Belgium, 10x Canada, 3x UK, 3x US</w:t>
            </w:r>
          </w:p>
        </w:tc>
        <w:tc>
          <w:tcPr>
            <w:tcW w:w="490" w:type="pct"/>
            <w:gridSpan w:val="2"/>
            <w:vMerge w:val="restart"/>
            <w:shd w:val="clear" w:color="auto" w:fill="auto"/>
          </w:tcPr>
          <w:p w14:paraId="35CDE9CC" w14:textId="6452370F" w:rsidR="00E60F19" w:rsidRPr="00C70209" w:rsidRDefault="00E60F19" w:rsidP="005B2300">
            <w:pPr>
              <w:pStyle w:val="Tabletext"/>
              <w:rPr>
                <w:sz w:val="16"/>
                <w:szCs w:val="16"/>
              </w:rPr>
            </w:pPr>
            <w:r w:rsidRPr="00C70209">
              <w:rPr>
                <w:sz w:val="16"/>
                <w:szCs w:val="16"/>
              </w:rPr>
              <w:t xml:space="preserve">Restrictive RBC transfusion (7 g/dL) </w:t>
            </w:r>
            <w:r w:rsidR="00C91BAE" w:rsidRPr="00C70209">
              <w:rPr>
                <w:sz w:val="16"/>
                <w:szCs w:val="16"/>
              </w:rPr>
              <w:t>versus</w:t>
            </w:r>
            <w:r w:rsidRPr="00C70209">
              <w:rPr>
                <w:sz w:val="16"/>
                <w:szCs w:val="16"/>
              </w:rPr>
              <w:t xml:space="preserve"> liberal RBC transfusion (9.5 g/dL)</w:t>
            </w:r>
          </w:p>
        </w:tc>
        <w:tc>
          <w:tcPr>
            <w:tcW w:w="490" w:type="pct"/>
            <w:gridSpan w:val="2"/>
            <w:shd w:val="clear" w:color="auto" w:fill="auto"/>
          </w:tcPr>
          <w:p w14:paraId="378EFEF7" w14:textId="77777777" w:rsidR="00E60F19" w:rsidRPr="00C70209" w:rsidRDefault="00E60F19" w:rsidP="005B2300">
            <w:pPr>
              <w:pStyle w:val="Tabletext"/>
              <w:rPr>
                <w:sz w:val="16"/>
                <w:szCs w:val="16"/>
              </w:rPr>
            </w:pPr>
            <w:r w:rsidRPr="00C70209">
              <w:rPr>
                <w:sz w:val="16"/>
                <w:szCs w:val="16"/>
              </w:rPr>
              <w:t>28-day mortality</w:t>
            </w:r>
          </w:p>
        </w:tc>
        <w:tc>
          <w:tcPr>
            <w:tcW w:w="522" w:type="pct"/>
            <w:shd w:val="clear" w:color="auto" w:fill="auto"/>
          </w:tcPr>
          <w:p w14:paraId="03D82AFE" w14:textId="77777777" w:rsidR="00E60F19" w:rsidRPr="00C70209" w:rsidRDefault="00E60F19" w:rsidP="005B2300">
            <w:pPr>
              <w:pStyle w:val="Tabletext"/>
              <w:rPr>
                <w:sz w:val="16"/>
                <w:szCs w:val="16"/>
              </w:rPr>
            </w:pPr>
            <w:r w:rsidRPr="00C70209">
              <w:rPr>
                <w:sz w:val="16"/>
                <w:szCs w:val="16"/>
              </w:rPr>
              <w:t>14/320 (4.4%)</w:t>
            </w:r>
          </w:p>
        </w:tc>
        <w:tc>
          <w:tcPr>
            <w:tcW w:w="522" w:type="pct"/>
            <w:shd w:val="clear" w:color="auto" w:fill="auto"/>
          </w:tcPr>
          <w:p w14:paraId="16F5FCE9" w14:textId="77777777" w:rsidR="00E60F19" w:rsidRPr="00C70209" w:rsidRDefault="00E60F19" w:rsidP="005B2300">
            <w:pPr>
              <w:pStyle w:val="Tabletext"/>
              <w:rPr>
                <w:sz w:val="16"/>
                <w:szCs w:val="16"/>
              </w:rPr>
            </w:pPr>
            <w:r w:rsidRPr="00C70209">
              <w:rPr>
                <w:sz w:val="16"/>
                <w:szCs w:val="16"/>
              </w:rPr>
              <w:t>14/317 (4.4%)</w:t>
            </w:r>
          </w:p>
        </w:tc>
        <w:tc>
          <w:tcPr>
            <w:tcW w:w="524" w:type="pct"/>
            <w:shd w:val="clear" w:color="auto" w:fill="auto"/>
          </w:tcPr>
          <w:p w14:paraId="75F437AE" w14:textId="77777777" w:rsidR="00E60F19" w:rsidRPr="00C70209" w:rsidRDefault="00E60F19" w:rsidP="005B2300">
            <w:pPr>
              <w:pStyle w:val="Tabletext"/>
              <w:rPr>
                <w:sz w:val="16"/>
                <w:szCs w:val="16"/>
              </w:rPr>
            </w:pPr>
            <w:r w:rsidRPr="00C70209">
              <w:rPr>
                <w:sz w:val="16"/>
                <w:szCs w:val="16"/>
              </w:rPr>
              <w:t>RR 0.99 [0.48, 2.04]</w:t>
            </w:r>
          </w:p>
        </w:tc>
        <w:tc>
          <w:tcPr>
            <w:tcW w:w="602" w:type="pct"/>
            <w:shd w:val="clear" w:color="auto" w:fill="FFFFFF" w:themeFill="background1"/>
          </w:tcPr>
          <w:p w14:paraId="35090187" w14:textId="03C30DBB" w:rsidR="00E60F19" w:rsidRPr="00C70209" w:rsidRDefault="00E60F19" w:rsidP="005B2300">
            <w:pPr>
              <w:pStyle w:val="Tabletext"/>
              <w:rPr>
                <w:i/>
                <w:sz w:val="16"/>
                <w:szCs w:val="16"/>
              </w:rPr>
            </w:pPr>
            <w:r w:rsidRPr="00C70209">
              <w:rPr>
                <w:i/>
                <w:sz w:val="16"/>
                <w:szCs w:val="16"/>
              </w:rPr>
              <w:t>No significant difference</w:t>
            </w:r>
          </w:p>
          <w:p w14:paraId="358C6080" w14:textId="672C914C" w:rsidR="00E60F19" w:rsidRPr="00C70209" w:rsidRDefault="001A475D" w:rsidP="005B2300">
            <w:pPr>
              <w:pStyle w:val="Tabletext"/>
              <w:rPr>
                <w:sz w:val="16"/>
                <w:szCs w:val="16"/>
              </w:rPr>
            </w:pPr>
            <w:r w:rsidRPr="001A475D">
              <w:rPr>
                <w:i/>
                <w:sz w:val="16"/>
                <w:szCs w:val="16"/>
              </w:rPr>
              <w:t>P = </w:t>
            </w:r>
            <w:r w:rsidR="00E60F19" w:rsidRPr="00C70209">
              <w:rPr>
                <w:sz w:val="16"/>
                <w:szCs w:val="16"/>
              </w:rPr>
              <w:t>0.98</w:t>
            </w:r>
          </w:p>
        </w:tc>
      </w:tr>
      <w:tr w:rsidR="00E60F19" w:rsidRPr="00C70209" w14:paraId="7945CA9E" w14:textId="77777777" w:rsidTr="004F17DC">
        <w:trPr>
          <w:cantSplit/>
          <w:trHeight w:val="567"/>
        </w:trPr>
        <w:tc>
          <w:tcPr>
            <w:tcW w:w="380" w:type="pct"/>
            <w:vMerge/>
            <w:tcBorders>
              <w:bottom w:val="single" w:sz="4" w:space="0" w:color="000000"/>
            </w:tcBorders>
            <w:shd w:val="clear" w:color="auto" w:fill="auto"/>
          </w:tcPr>
          <w:p w14:paraId="02FBDAB0" w14:textId="77777777" w:rsidR="00E60F19" w:rsidRPr="00C70209" w:rsidRDefault="00E60F19" w:rsidP="005B2300">
            <w:pPr>
              <w:pStyle w:val="Tabletext"/>
              <w:rPr>
                <w:sz w:val="16"/>
                <w:szCs w:val="16"/>
              </w:rPr>
            </w:pPr>
          </w:p>
        </w:tc>
        <w:tc>
          <w:tcPr>
            <w:tcW w:w="490" w:type="pct"/>
            <w:gridSpan w:val="2"/>
            <w:vMerge/>
            <w:shd w:val="clear" w:color="auto" w:fill="auto"/>
          </w:tcPr>
          <w:p w14:paraId="130155FA" w14:textId="77777777" w:rsidR="00E60F19" w:rsidRPr="00C70209" w:rsidRDefault="00E60F19" w:rsidP="005B2300">
            <w:pPr>
              <w:pStyle w:val="Tabletext"/>
              <w:rPr>
                <w:sz w:val="16"/>
                <w:szCs w:val="16"/>
              </w:rPr>
            </w:pPr>
          </w:p>
        </w:tc>
        <w:tc>
          <w:tcPr>
            <w:tcW w:w="490" w:type="pct"/>
            <w:gridSpan w:val="2"/>
            <w:vMerge/>
            <w:shd w:val="clear" w:color="auto" w:fill="auto"/>
          </w:tcPr>
          <w:p w14:paraId="354C089A" w14:textId="77777777" w:rsidR="00E60F19" w:rsidRPr="00C70209" w:rsidRDefault="00E60F19" w:rsidP="005B2300">
            <w:pPr>
              <w:pStyle w:val="Tabletext"/>
              <w:rPr>
                <w:sz w:val="16"/>
                <w:szCs w:val="16"/>
              </w:rPr>
            </w:pPr>
          </w:p>
        </w:tc>
        <w:tc>
          <w:tcPr>
            <w:tcW w:w="490" w:type="pct"/>
            <w:gridSpan w:val="2"/>
            <w:vMerge/>
            <w:shd w:val="clear" w:color="auto" w:fill="auto"/>
          </w:tcPr>
          <w:p w14:paraId="40F2CFF1" w14:textId="77777777" w:rsidR="00E60F19" w:rsidRPr="00C70209" w:rsidRDefault="00E60F19" w:rsidP="005B2300">
            <w:pPr>
              <w:pStyle w:val="Tabletext"/>
              <w:rPr>
                <w:sz w:val="16"/>
                <w:szCs w:val="16"/>
              </w:rPr>
            </w:pPr>
          </w:p>
        </w:tc>
        <w:tc>
          <w:tcPr>
            <w:tcW w:w="490" w:type="pct"/>
            <w:gridSpan w:val="2"/>
            <w:vMerge/>
            <w:shd w:val="clear" w:color="auto" w:fill="auto"/>
          </w:tcPr>
          <w:p w14:paraId="3E201BC7" w14:textId="77777777" w:rsidR="00E60F19" w:rsidRPr="00C70209" w:rsidRDefault="00E60F19" w:rsidP="005B2300">
            <w:pPr>
              <w:pStyle w:val="Tabletext"/>
              <w:rPr>
                <w:sz w:val="16"/>
                <w:szCs w:val="16"/>
              </w:rPr>
            </w:pPr>
          </w:p>
        </w:tc>
        <w:tc>
          <w:tcPr>
            <w:tcW w:w="490" w:type="pct"/>
            <w:gridSpan w:val="2"/>
            <w:tcBorders>
              <w:bottom w:val="single" w:sz="4" w:space="0" w:color="000000"/>
            </w:tcBorders>
            <w:shd w:val="clear" w:color="auto" w:fill="auto"/>
          </w:tcPr>
          <w:p w14:paraId="70D68937" w14:textId="77777777" w:rsidR="00E60F19" w:rsidRPr="00C70209" w:rsidRDefault="00E60F19" w:rsidP="005B2300">
            <w:pPr>
              <w:pStyle w:val="Tabletext"/>
              <w:rPr>
                <w:sz w:val="16"/>
                <w:szCs w:val="16"/>
              </w:rPr>
            </w:pPr>
            <w:r w:rsidRPr="00C70209">
              <w:rPr>
                <w:sz w:val="16"/>
                <w:szCs w:val="16"/>
              </w:rPr>
              <w:t>Mortality in PICU</w:t>
            </w:r>
          </w:p>
        </w:tc>
        <w:tc>
          <w:tcPr>
            <w:tcW w:w="522" w:type="pct"/>
            <w:tcBorders>
              <w:bottom w:val="single" w:sz="4" w:space="0" w:color="000000"/>
            </w:tcBorders>
            <w:shd w:val="clear" w:color="auto" w:fill="auto"/>
          </w:tcPr>
          <w:p w14:paraId="715B00B5" w14:textId="77777777" w:rsidR="00E60F19" w:rsidRPr="00C70209" w:rsidRDefault="00E60F19" w:rsidP="005B2300">
            <w:pPr>
              <w:pStyle w:val="Tabletext"/>
              <w:rPr>
                <w:sz w:val="16"/>
                <w:szCs w:val="16"/>
              </w:rPr>
            </w:pPr>
            <w:r w:rsidRPr="00C70209">
              <w:rPr>
                <w:sz w:val="16"/>
                <w:szCs w:val="16"/>
              </w:rPr>
              <w:t>11/320 (3.4%)</w:t>
            </w:r>
          </w:p>
        </w:tc>
        <w:tc>
          <w:tcPr>
            <w:tcW w:w="522" w:type="pct"/>
            <w:tcBorders>
              <w:bottom w:val="single" w:sz="4" w:space="0" w:color="000000"/>
            </w:tcBorders>
            <w:shd w:val="clear" w:color="auto" w:fill="auto"/>
          </w:tcPr>
          <w:p w14:paraId="4B37182A" w14:textId="77777777" w:rsidR="00E60F19" w:rsidRPr="00C70209" w:rsidRDefault="00E60F19" w:rsidP="005B2300">
            <w:pPr>
              <w:pStyle w:val="Tabletext"/>
              <w:rPr>
                <w:sz w:val="16"/>
                <w:szCs w:val="16"/>
              </w:rPr>
            </w:pPr>
            <w:r w:rsidRPr="00C70209">
              <w:rPr>
                <w:sz w:val="16"/>
                <w:szCs w:val="16"/>
              </w:rPr>
              <w:t>8/317 (2.5%)</w:t>
            </w:r>
          </w:p>
        </w:tc>
        <w:tc>
          <w:tcPr>
            <w:tcW w:w="524" w:type="pct"/>
            <w:tcBorders>
              <w:bottom w:val="single" w:sz="4" w:space="0" w:color="000000"/>
            </w:tcBorders>
            <w:shd w:val="clear" w:color="auto" w:fill="auto"/>
          </w:tcPr>
          <w:p w14:paraId="1BA6D934" w14:textId="77777777" w:rsidR="00E60F19" w:rsidRPr="00C70209" w:rsidRDefault="00E60F19" w:rsidP="005B2300">
            <w:pPr>
              <w:pStyle w:val="Tabletext"/>
              <w:rPr>
                <w:sz w:val="16"/>
                <w:szCs w:val="16"/>
              </w:rPr>
            </w:pPr>
            <w:r w:rsidRPr="00C70209">
              <w:rPr>
                <w:sz w:val="16"/>
                <w:szCs w:val="16"/>
              </w:rPr>
              <w:t>RR 1.36 [0.56, 3.34]</w:t>
            </w:r>
          </w:p>
        </w:tc>
        <w:tc>
          <w:tcPr>
            <w:tcW w:w="602" w:type="pct"/>
            <w:tcBorders>
              <w:bottom w:val="single" w:sz="4" w:space="0" w:color="000000"/>
            </w:tcBorders>
            <w:shd w:val="clear" w:color="auto" w:fill="FFFFFF" w:themeFill="background1"/>
          </w:tcPr>
          <w:p w14:paraId="6AE7607A" w14:textId="6CF282BE" w:rsidR="00E60F19" w:rsidRPr="00C70209" w:rsidRDefault="00E60F19" w:rsidP="005B2300">
            <w:pPr>
              <w:pStyle w:val="Tabletext"/>
              <w:rPr>
                <w:i/>
                <w:sz w:val="16"/>
                <w:szCs w:val="16"/>
              </w:rPr>
            </w:pPr>
            <w:r w:rsidRPr="00C70209">
              <w:rPr>
                <w:i/>
                <w:sz w:val="16"/>
                <w:szCs w:val="16"/>
              </w:rPr>
              <w:t>No significant difference</w:t>
            </w:r>
          </w:p>
          <w:p w14:paraId="496D1830" w14:textId="268C8A4D" w:rsidR="00E60F19" w:rsidRPr="00C70209" w:rsidRDefault="001A475D" w:rsidP="005B2300">
            <w:pPr>
              <w:pStyle w:val="Tabletext"/>
              <w:rPr>
                <w:sz w:val="16"/>
                <w:szCs w:val="16"/>
              </w:rPr>
            </w:pPr>
            <w:r w:rsidRPr="001A475D">
              <w:rPr>
                <w:i/>
                <w:sz w:val="16"/>
                <w:szCs w:val="16"/>
              </w:rPr>
              <w:t>P = </w:t>
            </w:r>
            <w:r w:rsidR="00E60F19" w:rsidRPr="00C70209">
              <w:rPr>
                <w:sz w:val="16"/>
                <w:szCs w:val="16"/>
              </w:rPr>
              <w:t>0.50</w:t>
            </w:r>
          </w:p>
        </w:tc>
      </w:tr>
      <w:tr w:rsidR="00E60F19" w:rsidRPr="00C70209" w14:paraId="5F5B8969" w14:textId="77777777" w:rsidTr="004F17DC">
        <w:trPr>
          <w:cantSplit/>
          <w:trHeight w:val="567"/>
        </w:trPr>
        <w:tc>
          <w:tcPr>
            <w:tcW w:w="380" w:type="pct"/>
            <w:shd w:val="clear" w:color="auto" w:fill="auto"/>
          </w:tcPr>
          <w:p w14:paraId="057AFFCB" w14:textId="39A0DC99" w:rsidR="00E60F19" w:rsidRPr="00C70209" w:rsidRDefault="00E60F19" w:rsidP="005B2300">
            <w:pPr>
              <w:pStyle w:val="Tabletext"/>
              <w:rPr>
                <w:sz w:val="16"/>
                <w:szCs w:val="16"/>
              </w:rPr>
            </w:pPr>
            <w:r w:rsidRPr="00C70209">
              <w:rPr>
                <w:sz w:val="16"/>
                <w:szCs w:val="16"/>
              </w:rPr>
              <w:t>Desjardins 2012</w:t>
            </w:r>
            <w:r w:rsidR="00E1112B" w:rsidRPr="00C70209">
              <w:rPr>
                <w:sz w:val="16"/>
                <w:szCs w:val="16"/>
              </w:rPr>
              <w:fldChar w:fldCharType="begin">
                <w:fldData xml:space="preserve">PEVuZE5vdGU+PENpdGU+PEF1dGhvcj5EZXNqYXJkaW5zPC9BdXRob3I+PFllYXI+MjAxMjwvWWVh
cj48UmVjTnVtPjE1ODwvUmVjTnVtPjxEaXNwbGF5VGV4dD48c3R5bGUgZmFjZT0ic3VwZXJzY3Jp
cHQiPjgw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EZXNqYXJkaW5zPC9BdXRob3I+PFllYXI+MjAxMjwvWWVh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E1112B" w:rsidRPr="00C70209">
              <w:rPr>
                <w:sz w:val="16"/>
                <w:szCs w:val="16"/>
              </w:rPr>
            </w:r>
            <w:r w:rsidR="00E1112B" w:rsidRPr="00C70209">
              <w:rPr>
                <w:sz w:val="16"/>
                <w:szCs w:val="16"/>
              </w:rPr>
              <w:fldChar w:fldCharType="separate"/>
            </w:r>
            <w:r w:rsidR="003F7DCB" w:rsidRPr="00C70209">
              <w:rPr>
                <w:sz w:val="16"/>
                <w:szCs w:val="16"/>
                <w:vertAlign w:val="superscript"/>
              </w:rPr>
              <w:t>80</w:t>
            </w:r>
            <w:r w:rsidR="00E1112B" w:rsidRPr="00C70209">
              <w:rPr>
                <w:sz w:val="16"/>
                <w:szCs w:val="16"/>
              </w:rPr>
              <w:fldChar w:fldCharType="end"/>
            </w:r>
          </w:p>
          <w:p w14:paraId="5AB3D3E7" w14:textId="77777777" w:rsidR="00E60F19" w:rsidRPr="00C70209" w:rsidRDefault="00E60F19" w:rsidP="005B2300">
            <w:pPr>
              <w:pStyle w:val="Tabletext"/>
              <w:rPr>
                <w:sz w:val="16"/>
                <w:szCs w:val="16"/>
              </w:rPr>
            </w:pPr>
            <w:r w:rsidRPr="00C70209">
              <w:rPr>
                <w:sz w:val="16"/>
                <w:szCs w:val="16"/>
              </w:rPr>
              <w:t>Level I/II</w:t>
            </w:r>
          </w:p>
          <w:p w14:paraId="3FD537DC" w14:textId="77777777" w:rsidR="00E60F19" w:rsidRPr="00C70209" w:rsidRDefault="00E60F19" w:rsidP="005B2300">
            <w:pPr>
              <w:pStyle w:val="Tabletext"/>
              <w:rPr>
                <w:sz w:val="16"/>
                <w:szCs w:val="16"/>
              </w:rPr>
            </w:pPr>
            <w:r w:rsidRPr="00C70209">
              <w:rPr>
                <w:i/>
                <w:sz w:val="16"/>
                <w:szCs w:val="16"/>
              </w:rPr>
              <w:t>Good</w:t>
            </w:r>
          </w:p>
        </w:tc>
        <w:tc>
          <w:tcPr>
            <w:tcW w:w="490" w:type="pct"/>
            <w:gridSpan w:val="2"/>
            <w:shd w:val="clear" w:color="auto" w:fill="auto"/>
          </w:tcPr>
          <w:p w14:paraId="71CCBED2" w14:textId="386270AD" w:rsidR="00E60F19" w:rsidRPr="00C70209" w:rsidRDefault="00E60F19" w:rsidP="005B2300">
            <w:pPr>
              <w:pStyle w:val="Tabletext"/>
              <w:rPr>
                <w:sz w:val="16"/>
                <w:szCs w:val="16"/>
              </w:rPr>
            </w:pPr>
            <w:r w:rsidRPr="00C70209">
              <w:rPr>
                <w:sz w:val="16"/>
                <w:szCs w:val="16"/>
              </w:rPr>
              <w:t>1 trial (Lacroix 2007)</w:t>
            </w:r>
            <w:r w:rsidR="0014537F" w:rsidRPr="00C70209">
              <w:rPr>
                <w:sz w:val="16"/>
                <w:szCs w:val="16"/>
              </w:rPr>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rPr>
                <w:sz w:val="16"/>
                <w:szCs w:val="16"/>
              </w:rPr>
              <w:instrText xml:space="preserve"> ADDIN EN.CITE </w:instrText>
            </w:r>
            <w:r w:rsidR="003F7DCB" w:rsidRPr="00C70209">
              <w:rPr>
                <w:sz w:val="16"/>
                <w:szCs w:val="16"/>
              </w:rPr>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rPr>
                <w:sz w:val="16"/>
                <w:szCs w:val="16"/>
              </w:rPr>
              <w:instrText xml:space="preserve"> ADDIN EN.CITE.DATA </w:instrText>
            </w:r>
            <w:r w:rsidR="003F7DCB" w:rsidRPr="00C70209">
              <w:rPr>
                <w:sz w:val="16"/>
                <w:szCs w:val="16"/>
              </w:rPr>
            </w:r>
            <w:r w:rsidR="003F7DCB" w:rsidRPr="00C70209">
              <w:rPr>
                <w:sz w:val="16"/>
                <w:szCs w:val="16"/>
              </w:rPr>
              <w:fldChar w:fldCharType="end"/>
            </w:r>
            <w:r w:rsidR="0014537F" w:rsidRPr="00C70209">
              <w:rPr>
                <w:sz w:val="16"/>
                <w:szCs w:val="16"/>
              </w:rPr>
            </w:r>
            <w:r w:rsidR="0014537F" w:rsidRPr="00C70209">
              <w:rPr>
                <w:sz w:val="16"/>
                <w:szCs w:val="16"/>
              </w:rPr>
              <w:fldChar w:fldCharType="separate"/>
            </w:r>
            <w:r w:rsidR="003F7DCB" w:rsidRPr="00C70209">
              <w:rPr>
                <w:sz w:val="16"/>
                <w:szCs w:val="16"/>
                <w:vertAlign w:val="superscript"/>
              </w:rPr>
              <w:t>81</w:t>
            </w:r>
            <w:r w:rsidR="0014537F" w:rsidRPr="00C70209">
              <w:rPr>
                <w:sz w:val="16"/>
                <w:szCs w:val="16"/>
              </w:rPr>
              <w:fldChar w:fldCharType="end"/>
            </w:r>
          </w:p>
          <w:p w14:paraId="56C17E91" w14:textId="77777777" w:rsidR="00E60F19" w:rsidRPr="00C70209" w:rsidRDefault="00E60F19" w:rsidP="005B2300">
            <w:pPr>
              <w:pStyle w:val="Tabletext"/>
              <w:rPr>
                <w:sz w:val="16"/>
                <w:szCs w:val="16"/>
              </w:rPr>
            </w:pPr>
            <w:r w:rsidRPr="00C70209">
              <w:rPr>
                <w:sz w:val="16"/>
                <w:szCs w:val="16"/>
              </w:rPr>
              <w:t>N=66</w:t>
            </w:r>
          </w:p>
        </w:tc>
        <w:tc>
          <w:tcPr>
            <w:tcW w:w="490" w:type="pct"/>
            <w:gridSpan w:val="2"/>
            <w:shd w:val="clear" w:color="auto" w:fill="auto"/>
          </w:tcPr>
          <w:p w14:paraId="58215951" w14:textId="77777777" w:rsidR="00E60F19" w:rsidRPr="00C70209" w:rsidRDefault="00E60F19" w:rsidP="005B2300">
            <w:pPr>
              <w:pStyle w:val="Tabletext"/>
              <w:rPr>
                <w:sz w:val="16"/>
                <w:szCs w:val="16"/>
              </w:rPr>
            </w:pPr>
            <w:r w:rsidRPr="00C70209">
              <w:rPr>
                <w:sz w:val="16"/>
                <w:szCs w:val="16"/>
              </w:rPr>
              <w:t>Subgroup of neurocritically ill patients</w:t>
            </w:r>
          </w:p>
        </w:tc>
        <w:tc>
          <w:tcPr>
            <w:tcW w:w="490" w:type="pct"/>
            <w:gridSpan w:val="2"/>
            <w:shd w:val="clear" w:color="auto" w:fill="auto"/>
          </w:tcPr>
          <w:p w14:paraId="126C4DB3" w14:textId="77777777" w:rsidR="00E60F19" w:rsidRPr="00C70209" w:rsidRDefault="00E60F19" w:rsidP="005B2300">
            <w:pPr>
              <w:pStyle w:val="Tabletext"/>
              <w:rPr>
                <w:sz w:val="16"/>
                <w:szCs w:val="16"/>
              </w:rPr>
            </w:pPr>
            <w:r w:rsidRPr="00C70209">
              <w:rPr>
                <w:sz w:val="16"/>
                <w:szCs w:val="16"/>
              </w:rPr>
              <w:t>19 PICUs, 3x Belgium, 10x Canada, 3x UK, 3x US</w:t>
            </w:r>
          </w:p>
        </w:tc>
        <w:tc>
          <w:tcPr>
            <w:tcW w:w="490" w:type="pct"/>
            <w:gridSpan w:val="2"/>
            <w:shd w:val="clear" w:color="auto" w:fill="auto"/>
          </w:tcPr>
          <w:p w14:paraId="5FED7443" w14:textId="2ECDFCE8" w:rsidR="00E60F19" w:rsidRPr="00C70209" w:rsidRDefault="00E60F19" w:rsidP="005B2300">
            <w:pPr>
              <w:pStyle w:val="Tabletext"/>
              <w:rPr>
                <w:sz w:val="16"/>
                <w:szCs w:val="16"/>
              </w:rPr>
            </w:pPr>
            <w:r w:rsidRPr="00C70209">
              <w:rPr>
                <w:sz w:val="16"/>
                <w:szCs w:val="16"/>
              </w:rPr>
              <w:t xml:space="preserve">Restrictive RBC transfusion (7 g/dL) </w:t>
            </w:r>
            <w:r w:rsidR="00C91BAE" w:rsidRPr="00C70209">
              <w:rPr>
                <w:sz w:val="16"/>
                <w:szCs w:val="16"/>
              </w:rPr>
              <w:t>versus</w:t>
            </w:r>
            <w:r w:rsidRPr="00C70209">
              <w:rPr>
                <w:sz w:val="16"/>
                <w:szCs w:val="16"/>
              </w:rPr>
              <w:t xml:space="preserve"> liberal RBC transfusion (9.5 g/dL)</w:t>
            </w:r>
          </w:p>
        </w:tc>
        <w:tc>
          <w:tcPr>
            <w:tcW w:w="490" w:type="pct"/>
            <w:gridSpan w:val="2"/>
            <w:shd w:val="clear" w:color="auto" w:fill="auto"/>
          </w:tcPr>
          <w:p w14:paraId="33921CEF" w14:textId="77777777" w:rsidR="00E60F19" w:rsidRPr="00C70209" w:rsidRDefault="00E60F19" w:rsidP="005B2300">
            <w:pPr>
              <w:pStyle w:val="Tabletext"/>
              <w:rPr>
                <w:sz w:val="16"/>
                <w:szCs w:val="16"/>
              </w:rPr>
            </w:pPr>
            <w:r w:rsidRPr="00C70209">
              <w:rPr>
                <w:sz w:val="16"/>
                <w:szCs w:val="16"/>
              </w:rPr>
              <w:t>28-day mortality</w:t>
            </w:r>
          </w:p>
        </w:tc>
        <w:tc>
          <w:tcPr>
            <w:tcW w:w="522" w:type="pct"/>
            <w:shd w:val="clear" w:color="auto" w:fill="auto"/>
          </w:tcPr>
          <w:p w14:paraId="076CDA90" w14:textId="77777777" w:rsidR="00E60F19" w:rsidRPr="00C70209" w:rsidRDefault="00E60F19" w:rsidP="005B2300">
            <w:pPr>
              <w:pStyle w:val="Tabletext"/>
              <w:rPr>
                <w:sz w:val="16"/>
                <w:szCs w:val="16"/>
              </w:rPr>
            </w:pPr>
            <w:r w:rsidRPr="00C70209">
              <w:rPr>
                <w:sz w:val="16"/>
                <w:szCs w:val="16"/>
              </w:rPr>
              <w:t>2/30 (6.7%)</w:t>
            </w:r>
          </w:p>
        </w:tc>
        <w:tc>
          <w:tcPr>
            <w:tcW w:w="522" w:type="pct"/>
            <w:shd w:val="clear" w:color="auto" w:fill="auto"/>
          </w:tcPr>
          <w:p w14:paraId="760982B4" w14:textId="77777777" w:rsidR="00E60F19" w:rsidRPr="00C70209" w:rsidRDefault="00E60F19" w:rsidP="005B2300">
            <w:pPr>
              <w:pStyle w:val="Tabletext"/>
              <w:rPr>
                <w:sz w:val="16"/>
                <w:szCs w:val="16"/>
              </w:rPr>
            </w:pPr>
            <w:r w:rsidRPr="00C70209">
              <w:rPr>
                <w:sz w:val="16"/>
                <w:szCs w:val="16"/>
              </w:rPr>
              <w:t>1/36 (2.8%)</w:t>
            </w:r>
          </w:p>
        </w:tc>
        <w:tc>
          <w:tcPr>
            <w:tcW w:w="524" w:type="pct"/>
            <w:shd w:val="clear" w:color="auto" w:fill="auto"/>
          </w:tcPr>
          <w:p w14:paraId="65E81CAA" w14:textId="77777777" w:rsidR="00E60F19" w:rsidRPr="00C70209" w:rsidRDefault="00E60F19" w:rsidP="005B2300">
            <w:pPr>
              <w:pStyle w:val="Tabletext"/>
              <w:rPr>
                <w:sz w:val="16"/>
                <w:szCs w:val="16"/>
              </w:rPr>
            </w:pPr>
            <w:r w:rsidRPr="00C70209">
              <w:rPr>
                <w:sz w:val="16"/>
                <w:szCs w:val="16"/>
              </w:rPr>
              <w:t>OR 2.50 [0.22, 29.01]</w:t>
            </w:r>
          </w:p>
        </w:tc>
        <w:tc>
          <w:tcPr>
            <w:tcW w:w="602" w:type="pct"/>
            <w:shd w:val="clear" w:color="auto" w:fill="FFFFFF" w:themeFill="background1"/>
          </w:tcPr>
          <w:p w14:paraId="14A0878B" w14:textId="2E8E9BA0" w:rsidR="00E60F19" w:rsidRPr="00C70209" w:rsidRDefault="00E60F19" w:rsidP="005B2300">
            <w:pPr>
              <w:pStyle w:val="Tabletext"/>
              <w:rPr>
                <w:i/>
                <w:sz w:val="16"/>
                <w:szCs w:val="16"/>
              </w:rPr>
            </w:pPr>
            <w:r w:rsidRPr="00C70209">
              <w:rPr>
                <w:i/>
                <w:sz w:val="16"/>
                <w:szCs w:val="16"/>
              </w:rPr>
              <w:t>No significant difference</w:t>
            </w:r>
          </w:p>
          <w:p w14:paraId="6D7C948B" w14:textId="0C7E9F0D" w:rsidR="00E60F19" w:rsidRPr="00C70209" w:rsidRDefault="001A475D" w:rsidP="005B2300">
            <w:pPr>
              <w:pStyle w:val="Tabletext"/>
              <w:rPr>
                <w:sz w:val="16"/>
                <w:szCs w:val="16"/>
              </w:rPr>
            </w:pPr>
            <w:r w:rsidRPr="001A475D">
              <w:rPr>
                <w:i/>
                <w:sz w:val="16"/>
                <w:szCs w:val="16"/>
              </w:rPr>
              <w:t>P = </w:t>
            </w:r>
            <w:r w:rsidR="00E60F19" w:rsidRPr="00C70209">
              <w:rPr>
                <w:sz w:val="16"/>
                <w:szCs w:val="16"/>
              </w:rPr>
              <w:t>0.46</w:t>
            </w:r>
          </w:p>
        </w:tc>
      </w:tr>
    </w:tbl>
    <w:p w14:paraId="55B37728" w14:textId="6C2CF837" w:rsidR="00E60F19" w:rsidRPr="00C70209" w:rsidRDefault="00E60F19" w:rsidP="005B2300">
      <w:pPr>
        <w:pStyle w:val="TabFigNotes0noindent"/>
      </w:pPr>
      <w:r w:rsidRPr="00C70209">
        <w:t>CI, confidence interval; Hb, haemoglobin; OR, odds ratio; PICU, paediatric intensive care unit; RBC, red blood cell; RR, risk ratio</w:t>
      </w:r>
    </w:p>
    <w:p w14:paraId="60EF1697" w14:textId="77777777" w:rsidR="00E60F19" w:rsidRPr="00C70209" w:rsidRDefault="00E60F19" w:rsidP="005B2300">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F428F9F" w14:textId="2AC3184D" w:rsidR="00F72A84" w:rsidRPr="00C70209" w:rsidRDefault="00E60F19" w:rsidP="005B2300">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478CAEC3" w14:textId="77777777" w:rsidR="00B30DCE" w:rsidRPr="00C70209" w:rsidRDefault="00B30DCE" w:rsidP="005B2300">
      <w:pPr>
        <w:pStyle w:val="TabFigNotes0noindent"/>
        <w:rPr>
          <w:lang w:eastAsia="en-GB"/>
        </w:rPr>
        <w:sectPr w:rsidR="00B30DCE" w:rsidRPr="00C70209" w:rsidSect="00130F03">
          <w:footnotePr>
            <w:numFmt w:val="lowerLetter"/>
          </w:footnotePr>
          <w:pgSz w:w="16838" w:h="11906" w:orient="landscape" w:code="9"/>
          <w:pgMar w:top="1440" w:right="1440" w:bottom="1440" w:left="1440" w:header="709" w:footer="709" w:gutter="0"/>
          <w:cols w:space="708"/>
          <w:docGrid w:linePitch="326"/>
        </w:sectPr>
      </w:pPr>
    </w:p>
    <w:p w14:paraId="7B194D2C" w14:textId="77777777" w:rsidR="00E1671D" w:rsidRPr="00C70209" w:rsidRDefault="00E1671D" w:rsidP="005B2300">
      <w:pPr>
        <w:pStyle w:val="Heading6"/>
      </w:pPr>
      <w:r w:rsidRPr="00C70209">
        <w:t>Secondary outcomes</w:t>
      </w:r>
      <w:r w:rsidR="00E44462" w:rsidRPr="00C70209">
        <w:rPr>
          <w:vertAlign w:val="superscript"/>
        </w:rPr>
        <w:footnoteReference w:id="20"/>
      </w:r>
    </w:p>
    <w:p w14:paraId="14B28520" w14:textId="77777777" w:rsidR="00E1671D" w:rsidRPr="00C70209" w:rsidRDefault="00E1671D" w:rsidP="00CF6F17">
      <w:pPr>
        <w:pStyle w:val="Heading7"/>
        <w:rPr>
          <w:lang w:eastAsia="en-GB"/>
        </w:rPr>
      </w:pPr>
      <w:r w:rsidRPr="00C70209">
        <w:rPr>
          <w:lang w:eastAsia="en-GB"/>
        </w:rPr>
        <w:t>Transfusion-related serious adverse events</w:t>
      </w:r>
    </w:p>
    <w:p w14:paraId="258D85F1" w14:textId="3CEABBB2" w:rsidR="00DF3F03" w:rsidRPr="00C70209" w:rsidRDefault="00DF3F03" w:rsidP="00DF3F03">
      <w:pPr>
        <w:pStyle w:val="BodyText"/>
        <w:rPr>
          <w:lang w:eastAsia="en-GB"/>
        </w:rPr>
      </w:pPr>
      <w:r w:rsidRPr="00C70209">
        <w:rPr>
          <w:lang w:eastAsia="en-GB"/>
        </w:rPr>
        <w:t xml:space="preserve">One Level II study (Lacroix 2007) comparing restrictive and liberal transfusion strategies provided evidence for transfusion-related SAEs </w:t>
      </w:r>
      <w:r w:rsidR="009D6610" w:rsidRPr="00C70209">
        <w:rPr>
          <w:lang w:eastAsia="en-GB"/>
        </w:rPr>
        <w:t xml:space="preserve">(TACO, TRALI, haemolytic transfusion reactions, transfusion transmitted infections, transfusion-induced graft-versus-host-disease, anaphylactic reactions) </w:t>
      </w:r>
      <w:r w:rsidRPr="00C70209">
        <w:rPr>
          <w:lang w:eastAsia="en-GB"/>
        </w:rPr>
        <w:t xml:space="preserve">in critically ill </w:t>
      </w:r>
      <w:r w:rsidR="005248BA" w:rsidRPr="00C70209">
        <w:rPr>
          <w:lang w:eastAsia="en-GB"/>
        </w:rPr>
        <w:t>neonatal and paediatric</w:t>
      </w:r>
      <w:r w:rsidRPr="00C70209">
        <w:rPr>
          <w:lang w:eastAsia="en-GB"/>
        </w:rPr>
        <w:t xml:space="preserve"> patients. </w:t>
      </w:r>
      <w:r w:rsidR="00D765F2" w:rsidRPr="00C70209">
        <w:rPr>
          <w:b/>
        </w:rPr>
        <w:fldChar w:fldCharType="begin"/>
      </w:r>
      <w:r w:rsidR="00D765F2" w:rsidRPr="00C70209">
        <w:rPr>
          <w:b/>
          <w:lang w:eastAsia="en-GB"/>
        </w:rPr>
        <w:instrText xml:space="preserve"> REF _Ref406149093 \h </w:instrText>
      </w:r>
      <w:r w:rsidR="00D765F2" w:rsidRPr="00C70209">
        <w:rPr>
          <w:b/>
        </w:rPr>
        <w:instrText xml:space="preserve"> \* MERGEFORMAT </w:instrText>
      </w:r>
      <w:r w:rsidR="00D765F2" w:rsidRPr="00C70209">
        <w:rPr>
          <w:b/>
        </w:rPr>
      </w:r>
      <w:r w:rsidR="00D765F2" w:rsidRPr="00C70209">
        <w:rPr>
          <w:b/>
        </w:rPr>
        <w:fldChar w:fldCharType="separate"/>
      </w:r>
      <w:r w:rsidR="000F7A9B" w:rsidRPr="000F7A9B">
        <w:rPr>
          <w:b/>
        </w:rPr>
        <w:t>Table 3.1.42</w:t>
      </w:r>
      <w:r w:rsidR="00D765F2" w:rsidRPr="00C70209">
        <w:rPr>
          <w:b/>
        </w:rPr>
        <w:fldChar w:fldCharType="end"/>
      </w:r>
      <w:r w:rsidR="00D765F2" w:rsidRPr="00C70209">
        <w:rPr>
          <w:b/>
        </w:rPr>
        <w:t xml:space="preserve"> </w:t>
      </w:r>
      <w:r w:rsidRPr="00C70209">
        <w:rPr>
          <w:lang w:eastAsia="en-GB"/>
        </w:rPr>
        <w:t>summarises the results of this study.</w:t>
      </w:r>
    </w:p>
    <w:p w14:paraId="53C622E8" w14:textId="2FF5127B" w:rsidR="00E1671D" w:rsidRPr="00C70209" w:rsidRDefault="00E1671D" w:rsidP="00D63C43">
      <w:pPr>
        <w:pStyle w:val="BodyText"/>
        <w:rPr>
          <w:lang w:eastAsia="en-GB"/>
        </w:rPr>
      </w:pPr>
      <w:r w:rsidRPr="00C70209">
        <w:rPr>
          <w:lang w:eastAsia="en-GB"/>
        </w:rPr>
        <w:t xml:space="preserve">Lacroix (2007) assessed transfusion-related </w:t>
      </w:r>
      <w:r w:rsidR="00D63C43" w:rsidRPr="00C70209">
        <w:rPr>
          <w:lang w:eastAsia="en-GB"/>
        </w:rPr>
        <w:t>reactions</w:t>
      </w:r>
      <w:r w:rsidRPr="00C70209">
        <w:rPr>
          <w:lang w:eastAsia="en-GB"/>
        </w:rPr>
        <w:t xml:space="preserve"> in 637 stable, critically ill children aged 3 days to 14 years</w:t>
      </w:r>
      <w:r w:rsidR="00D63C43" w:rsidRPr="00C70209">
        <w:rPr>
          <w:lang w:eastAsia="en-GB"/>
        </w:rPr>
        <w:t xml:space="preserve"> and reported no significant between</w:t>
      </w:r>
      <w:r w:rsidR="008217C8" w:rsidRPr="00C70209">
        <w:rPr>
          <w:lang w:eastAsia="en-GB"/>
        </w:rPr>
        <w:t>-</w:t>
      </w:r>
      <w:r w:rsidR="00D63C43" w:rsidRPr="00C70209">
        <w:rPr>
          <w:lang w:eastAsia="en-GB"/>
        </w:rPr>
        <w:t>group differences with respect to red</w:t>
      </w:r>
      <w:r w:rsidR="003837B1" w:rsidRPr="00C70209">
        <w:rPr>
          <w:lang w:eastAsia="en-GB"/>
        </w:rPr>
        <w:t xml:space="preserve"> </w:t>
      </w:r>
      <w:r w:rsidR="00D63C43" w:rsidRPr="00C70209">
        <w:rPr>
          <w:lang w:eastAsia="en-GB"/>
        </w:rPr>
        <w:t xml:space="preserve">cell transfusion reactions (ARR 1.0; 95% CI </w:t>
      </w:r>
      <w:r w:rsidR="00E64EC2" w:rsidRPr="00C70209">
        <w:rPr>
          <w:lang w:eastAsia="en-GB"/>
        </w:rPr>
        <w:t>–0</w:t>
      </w:r>
      <w:r w:rsidR="00D63C43" w:rsidRPr="00C70209">
        <w:rPr>
          <w:lang w:eastAsia="en-GB"/>
        </w:rPr>
        <w:t>.9, 2.8)</w:t>
      </w:r>
      <w:r w:rsidRPr="00C70209">
        <w:rPr>
          <w:lang w:eastAsia="en-GB"/>
        </w:rPr>
        <w:t xml:space="preserve">. </w:t>
      </w:r>
      <w:r w:rsidR="00D63C43" w:rsidRPr="00C70209">
        <w:rPr>
          <w:lang w:eastAsia="en-GB"/>
        </w:rPr>
        <w:t>T</w:t>
      </w:r>
      <w:r w:rsidRPr="00C70209">
        <w:rPr>
          <w:lang w:eastAsia="en-GB"/>
        </w:rPr>
        <w:t xml:space="preserve">hree patients in the restrictive transfusion group experienced </w:t>
      </w:r>
      <w:r w:rsidR="00D63C43" w:rsidRPr="00C70209">
        <w:rPr>
          <w:lang w:eastAsia="en-GB"/>
        </w:rPr>
        <w:t xml:space="preserve">a </w:t>
      </w:r>
      <w:r w:rsidRPr="00C70209">
        <w:rPr>
          <w:lang w:eastAsia="en-GB"/>
        </w:rPr>
        <w:t>transfusion</w:t>
      </w:r>
      <w:r w:rsidR="003837B1" w:rsidRPr="00C70209">
        <w:rPr>
          <w:lang w:eastAsia="en-GB"/>
        </w:rPr>
        <w:t xml:space="preserve"> </w:t>
      </w:r>
      <w:r w:rsidRPr="00C70209">
        <w:rPr>
          <w:lang w:eastAsia="en-GB"/>
        </w:rPr>
        <w:t xml:space="preserve">reaction (0.9%) </w:t>
      </w:r>
      <w:r w:rsidR="003D2EBB" w:rsidRPr="00C70209">
        <w:rPr>
          <w:lang w:eastAsia="en-GB"/>
        </w:rPr>
        <w:t>compared with</w:t>
      </w:r>
      <w:r w:rsidRPr="00C70209">
        <w:rPr>
          <w:lang w:eastAsia="en-GB"/>
        </w:rPr>
        <w:t xml:space="preserve"> six patients in the liberal transfusion group (1.9%).</w:t>
      </w:r>
    </w:p>
    <w:p w14:paraId="7335F4AC" w14:textId="77777777" w:rsidR="00E1671D" w:rsidRPr="00C70209" w:rsidRDefault="00E1671D" w:rsidP="00E1671D">
      <w:pPr>
        <w:rPr>
          <w:lang w:eastAsia="en-GB"/>
        </w:rPr>
      </w:pPr>
    </w:p>
    <w:p w14:paraId="77F854E1" w14:textId="77777777" w:rsidR="00E1671D" w:rsidRPr="00C70209" w:rsidRDefault="00E1671D" w:rsidP="00E1671D">
      <w:pPr>
        <w:rPr>
          <w:lang w:eastAsia="en-GB"/>
        </w:rPr>
        <w:sectPr w:rsidR="00E1671D" w:rsidRPr="00C70209" w:rsidSect="00130F03">
          <w:footnotePr>
            <w:numFmt w:val="lowerLetter"/>
          </w:footnotePr>
          <w:pgSz w:w="11906" w:h="16838" w:code="9"/>
          <w:pgMar w:top="1440" w:right="1440" w:bottom="1440" w:left="1440" w:header="709" w:footer="709" w:gutter="0"/>
          <w:cols w:space="708"/>
          <w:docGrid w:linePitch="326"/>
        </w:sectPr>
      </w:pPr>
    </w:p>
    <w:p w14:paraId="0CDD393F" w14:textId="142F7D73" w:rsidR="00E1671D" w:rsidRPr="00C70209" w:rsidRDefault="00B270A5" w:rsidP="00165BA6">
      <w:pPr>
        <w:pStyle w:val="Caption"/>
      </w:pPr>
      <w:bookmarkStart w:id="355" w:name="_Ref406149093"/>
      <w:bookmarkStart w:id="356" w:name="_Toc42774709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2</w:t>
      </w:r>
      <w:r w:rsidR="00130F03" w:rsidRPr="00C70209">
        <w:fldChar w:fldCharType="end"/>
      </w:r>
      <w:bookmarkEnd w:id="355"/>
      <w:r w:rsidR="00E1671D" w:rsidRPr="00C70209">
        <w:tab/>
      </w:r>
      <w:r w:rsidR="00165BA6" w:rsidRPr="00C70209">
        <w:t>C</w:t>
      </w:r>
      <w:r w:rsidR="00E1671D" w:rsidRPr="00C70209">
        <w:t xml:space="preserve">ritically ill neonatal </w:t>
      </w:r>
      <w:r w:rsidR="008A5E9B" w:rsidRPr="00C70209">
        <w:t xml:space="preserve">and paediatric </w:t>
      </w:r>
      <w:r w:rsidR="00E1671D" w:rsidRPr="00C70209">
        <w:t>patients</w:t>
      </w:r>
      <w:r w:rsidR="00165BA6" w:rsidRPr="00C70209">
        <w:t xml:space="preserve">: Results for restrictive RBC transfusion versus liberal RBC transfusion </w:t>
      </w:r>
      <w:r w:rsidR="00E1671D" w:rsidRPr="00C70209">
        <w:t>– Transfusion-related serious adverse events</w:t>
      </w:r>
      <w:bookmarkEnd w:id="35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77"/>
        <w:gridCol w:w="23"/>
        <w:gridCol w:w="1364"/>
        <w:gridCol w:w="23"/>
        <w:gridCol w:w="1364"/>
        <w:gridCol w:w="26"/>
        <w:gridCol w:w="1361"/>
        <w:gridCol w:w="28"/>
        <w:gridCol w:w="1358"/>
        <w:gridCol w:w="31"/>
        <w:gridCol w:w="1355"/>
        <w:gridCol w:w="11"/>
        <w:gridCol w:w="1468"/>
        <w:gridCol w:w="11"/>
        <w:gridCol w:w="1477"/>
        <w:gridCol w:w="1485"/>
        <w:gridCol w:w="1712"/>
      </w:tblGrid>
      <w:tr w:rsidR="00165BA6" w:rsidRPr="00C70209" w14:paraId="3EC539C5" w14:textId="77777777" w:rsidTr="00D63C43">
        <w:trPr>
          <w:tblHeader/>
        </w:trPr>
        <w:tc>
          <w:tcPr>
            <w:tcW w:w="388" w:type="pct"/>
            <w:gridSpan w:val="2"/>
            <w:vMerge w:val="restart"/>
            <w:tcBorders>
              <w:bottom w:val="single" w:sz="4" w:space="0" w:color="auto"/>
            </w:tcBorders>
          </w:tcPr>
          <w:p w14:paraId="1DE9E2F5" w14:textId="77777777" w:rsidR="00165BA6" w:rsidRPr="00C70209" w:rsidRDefault="00165BA6" w:rsidP="00165BA6">
            <w:pPr>
              <w:pStyle w:val="TableH2"/>
              <w:rPr>
                <w:rFonts w:eastAsia="Arial Unicode MS"/>
              </w:rPr>
            </w:pPr>
            <w:r w:rsidRPr="00C70209">
              <w:rPr>
                <w:rFonts w:eastAsia="Arial Unicode MS"/>
              </w:rPr>
              <w:t>Study</w:t>
            </w:r>
          </w:p>
          <w:p w14:paraId="30B485E8" w14:textId="77777777" w:rsidR="00165BA6" w:rsidRPr="00C70209" w:rsidRDefault="00165BA6" w:rsidP="00165BA6">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1881D1E7" w14:textId="77777777" w:rsidR="00165BA6" w:rsidRPr="00C70209" w:rsidRDefault="00165BA6" w:rsidP="00165BA6">
            <w:pPr>
              <w:pStyle w:val="TableH3"/>
              <w:rPr>
                <w:rFonts w:eastAsia="Arial Unicode MS"/>
              </w:rPr>
            </w:pPr>
            <w:r w:rsidRPr="00C70209">
              <w:rPr>
                <w:rFonts w:eastAsia="Arial Unicode MS"/>
              </w:rPr>
              <w:t>Quality</w:t>
            </w:r>
          </w:p>
        </w:tc>
        <w:tc>
          <w:tcPr>
            <w:tcW w:w="489" w:type="pct"/>
            <w:gridSpan w:val="2"/>
            <w:vMerge w:val="restart"/>
          </w:tcPr>
          <w:p w14:paraId="475E3C5F" w14:textId="77777777" w:rsidR="00165BA6" w:rsidRPr="00C70209" w:rsidRDefault="00165BA6" w:rsidP="00165BA6">
            <w:pPr>
              <w:pStyle w:val="TableH2"/>
              <w:rPr>
                <w:rFonts w:eastAsia="Arial Unicode MS"/>
              </w:rPr>
            </w:pPr>
            <w:r w:rsidRPr="00C70209">
              <w:rPr>
                <w:rFonts w:eastAsia="Arial Unicode MS"/>
              </w:rPr>
              <w:t>No. of trials / sample size included in analysis</w:t>
            </w:r>
          </w:p>
        </w:tc>
        <w:tc>
          <w:tcPr>
            <w:tcW w:w="490" w:type="pct"/>
            <w:gridSpan w:val="2"/>
            <w:vMerge w:val="restart"/>
          </w:tcPr>
          <w:p w14:paraId="053EDDDC" w14:textId="77777777" w:rsidR="00165BA6" w:rsidRPr="00C70209" w:rsidRDefault="00165BA6" w:rsidP="00165BA6">
            <w:pPr>
              <w:pStyle w:val="TableH2"/>
              <w:rPr>
                <w:rFonts w:eastAsia="Arial Unicode MS"/>
              </w:rPr>
            </w:pPr>
            <w:r w:rsidRPr="00C70209">
              <w:rPr>
                <w:rFonts w:eastAsia="Arial Unicode MS"/>
              </w:rPr>
              <w:t xml:space="preserve">Patient population </w:t>
            </w:r>
          </w:p>
        </w:tc>
        <w:tc>
          <w:tcPr>
            <w:tcW w:w="490" w:type="pct"/>
            <w:gridSpan w:val="2"/>
            <w:vMerge w:val="restart"/>
          </w:tcPr>
          <w:p w14:paraId="57D1F020" w14:textId="77777777" w:rsidR="00165BA6" w:rsidRPr="00C70209" w:rsidRDefault="00165BA6" w:rsidP="00165BA6">
            <w:pPr>
              <w:pStyle w:val="TableH2"/>
              <w:rPr>
                <w:rFonts w:eastAsia="Arial Unicode MS"/>
              </w:rPr>
            </w:pPr>
            <w:r w:rsidRPr="00C70209">
              <w:rPr>
                <w:rFonts w:eastAsia="Arial Unicode MS"/>
              </w:rPr>
              <w:t>Setting</w:t>
            </w:r>
          </w:p>
          <w:p w14:paraId="2BF5E61A" w14:textId="77777777" w:rsidR="00165BA6" w:rsidRPr="00C70209" w:rsidRDefault="00165BA6" w:rsidP="00165BA6">
            <w:pPr>
              <w:pStyle w:val="TableH2"/>
              <w:rPr>
                <w:rFonts w:eastAsia="Arial Unicode MS"/>
              </w:rPr>
            </w:pPr>
            <w:r w:rsidRPr="00C70209">
              <w:rPr>
                <w:rFonts w:eastAsia="Arial Unicode MS"/>
              </w:rPr>
              <w:t>Location</w:t>
            </w:r>
          </w:p>
        </w:tc>
        <w:tc>
          <w:tcPr>
            <w:tcW w:w="490" w:type="pct"/>
            <w:gridSpan w:val="2"/>
            <w:vMerge w:val="restart"/>
          </w:tcPr>
          <w:p w14:paraId="13892B32" w14:textId="638A5994" w:rsidR="00165BA6" w:rsidRPr="00C70209" w:rsidRDefault="00165BA6" w:rsidP="00165BA6">
            <w:pPr>
              <w:pStyle w:val="TableH2"/>
              <w:rPr>
                <w:rFonts w:eastAsia="Arial Unicode MS"/>
              </w:rPr>
            </w:pPr>
            <w:r w:rsidRPr="00C70209">
              <w:rPr>
                <w:rFonts w:eastAsia="Arial Unicode MS"/>
              </w:rPr>
              <w:t xml:space="preserve">Intervention </w:t>
            </w:r>
            <w:r w:rsidR="00C91BAE" w:rsidRPr="00C70209">
              <w:rPr>
                <w:rFonts w:eastAsia="Arial Unicode MS"/>
              </w:rPr>
              <w:t>versus</w:t>
            </w:r>
            <w:r w:rsidRPr="00C70209">
              <w:rPr>
                <w:rFonts w:eastAsia="Arial Unicode MS"/>
              </w:rPr>
              <w:t xml:space="preserve"> comparator</w:t>
            </w:r>
          </w:p>
        </w:tc>
        <w:tc>
          <w:tcPr>
            <w:tcW w:w="482" w:type="pct"/>
            <w:gridSpan w:val="2"/>
            <w:vMerge w:val="restart"/>
          </w:tcPr>
          <w:p w14:paraId="104AD60A" w14:textId="77777777" w:rsidR="00165BA6" w:rsidRPr="00C70209" w:rsidRDefault="00165BA6" w:rsidP="00165BA6">
            <w:pPr>
              <w:pStyle w:val="TableH2"/>
              <w:rPr>
                <w:rFonts w:eastAsia="Arial Unicode MS"/>
              </w:rPr>
            </w:pPr>
            <w:r w:rsidRPr="00C70209">
              <w:rPr>
                <w:rFonts w:eastAsia="Arial Unicode MS"/>
              </w:rPr>
              <w:t>Outcome</w:t>
            </w:r>
          </w:p>
        </w:tc>
        <w:tc>
          <w:tcPr>
            <w:tcW w:w="2171" w:type="pct"/>
            <w:gridSpan w:val="5"/>
          </w:tcPr>
          <w:p w14:paraId="2201EBF1" w14:textId="77777777" w:rsidR="00165BA6" w:rsidRPr="00C70209" w:rsidRDefault="00165BA6" w:rsidP="00165BA6">
            <w:pPr>
              <w:pStyle w:val="TableH2"/>
              <w:rPr>
                <w:rFonts w:eastAsia="Arial Unicode MS"/>
                <w:i/>
              </w:rPr>
            </w:pPr>
            <w:r w:rsidRPr="00C70209">
              <w:rPr>
                <w:rFonts w:eastAsia="Arial Unicode MS"/>
              </w:rPr>
              <w:t>Results</w:t>
            </w:r>
          </w:p>
        </w:tc>
      </w:tr>
      <w:tr w:rsidR="00165BA6" w:rsidRPr="00C70209" w14:paraId="496EAA66" w14:textId="77777777" w:rsidTr="00D63C43">
        <w:trPr>
          <w:tblHeader/>
        </w:trPr>
        <w:tc>
          <w:tcPr>
            <w:tcW w:w="388" w:type="pct"/>
            <w:gridSpan w:val="2"/>
            <w:vMerge/>
            <w:tcBorders>
              <w:bottom w:val="single" w:sz="4" w:space="0" w:color="auto"/>
            </w:tcBorders>
          </w:tcPr>
          <w:p w14:paraId="2F45FD67" w14:textId="77777777" w:rsidR="00165BA6" w:rsidRPr="00C70209" w:rsidRDefault="00165BA6" w:rsidP="00165BA6">
            <w:pPr>
              <w:pStyle w:val="TableH2"/>
              <w:rPr>
                <w:rFonts w:eastAsia="Arial Unicode MS"/>
              </w:rPr>
            </w:pPr>
          </w:p>
        </w:tc>
        <w:tc>
          <w:tcPr>
            <w:tcW w:w="489" w:type="pct"/>
            <w:gridSpan w:val="2"/>
            <w:vMerge/>
            <w:tcBorders>
              <w:bottom w:val="single" w:sz="4" w:space="0" w:color="auto"/>
            </w:tcBorders>
          </w:tcPr>
          <w:p w14:paraId="2B173328" w14:textId="77777777" w:rsidR="00165BA6" w:rsidRPr="00C70209" w:rsidRDefault="00165BA6" w:rsidP="00165BA6">
            <w:pPr>
              <w:pStyle w:val="TableH2"/>
              <w:rPr>
                <w:rFonts w:eastAsia="Arial Unicode MS"/>
              </w:rPr>
            </w:pPr>
          </w:p>
        </w:tc>
        <w:tc>
          <w:tcPr>
            <w:tcW w:w="490" w:type="pct"/>
            <w:gridSpan w:val="2"/>
            <w:vMerge/>
            <w:tcBorders>
              <w:bottom w:val="single" w:sz="4" w:space="0" w:color="auto"/>
            </w:tcBorders>
          </w:tcPr>
          <w:p w14:paraId="34125E19" w14:textId="77777777" w:rsidR="00165BA6" w:rsidRPr="00C70209" w:rsidRDefault="00165BA6" w:rsidP="00165BA6">
            <w:pPr>
              <w:pStyle w:val="TableH2"/>
              <w:rPr>
                <w:rFonts w:eastAsia="Arial Unicode MS"/>
              </w:rPr>
            </w:pPr>
          </w:p>
        </w:tc>
        <w:tc>
          <w:tcPr>
            <w:tcW w:w="490" w:type="pct"/>
            <w:gridSpan w:val="2"/>
            <w:vMerge/>
            <w:tcBorders>
              <w:bottom w:val="single" w:sz="4" w:space="0" w:color="auto"/>
            </w:tcBorders>
          </w:tcPr>
          <w:p w14:paraId="3FB0B362" w14:textId="77777777" w:rsidR="00165BA6" w:rsidRPr="00C70209" w:rsidRDefault="00165BA6" w:rsidP="00165BA6">
            <w:pPr>
              <w:pStyle w:val="TableH2"/>
              <w:rPr>
                <w:rFonts w:eastAsia="Arial Unicode MS"/>
              </w:rPr>
            </w:pPr>
          </w:p>
        </w:tc>
        <w:tc>
          <w:tcPr>
            <w:tcW w:w="490" w:type="pct"/>
            <w:gridSpan w:val="2"/>
            <w:vMerge/>
            <w:tcBorders>
              <w:bottom w:val="single" w:sz="4" w:space="0" w:color="auto"/>
            </w:tcBorders>
          </w:tcPr>
          <w:p w14:paraId="78DE8952" w14:textId="77777777" w:rsidR="00165BA6" w:rsidRPr="00C70209" w:rsidRDefault="00165BA6" w:rsidP="00165BA6">
            <w:pPr>
              <w:pStyle w:val="TableH2"/>
              <w:rPr>
                <w:rFonts w:eastAsia="Arial Unicode MS"/>
              </w:rPr>
            </w:pPr>
          </w:p>
        </w:tc>
        <w:tc>
          <w:tcPr>
            <w:tcW w:w="482" w:type="pct"/>
            <w:gridSpan w:val="2"/>
            <w:vMerge/>
            <w:tcBorders>
              <w:bottom w:val="single" w:sz="4" w:space="0" w:color="auto"/>
            </w:tcBorders>
          </w:tcPr>
          <w:p w14:paraId="0C46FD03" w14:textId="77777777" w:rsidR="00165BA6" w:rsidRPr="00C70209" w:rsidRDefault="00165BA6" w:rsidP="00165BA6">
            <w:pPr>
              <w:pStyle w:val="TableH2"/>
              <w:rPr>
                <w:rFonts w:eastAsia="Arial Unicode MS"/>
              </w:rPr>
            </w:pPr>
          </w:p>
        </w:tc>
        <w:tc>
          <w:tcPr>
            <w:tcW w:w="522" w:type="pct"/>
            <w:gridSpan w:val="2"/>
            <w:tcBorders>
              <w:bottom w:val="single" w:sz="4" w:space="0" w:color="auto"/>
            </w:tcBorders>
          </w:tcPr>
          <w:p w14:paraId="1A651710" w14:textId="67D2CBDA" w:rsidR="00165BA6" w:rsidRPr="00C70209" w:rsidRDefault="00165BA6" w:rsidP="00165BA6">
            <w:pPr>
              <w:pStyle w:val="TableH2"/>
              <w:rPr>
                <w:rFonts w:eastAsia="Arial Unicode MS"/>
              </w:rPr>
            </w:pPr>
            <w:r w:rsidRPr="00C70209">
              <w:rPr>
                <w:rFonts w:eastAsia="Arial Unicode MS"/>
                <w:lang w:eastAsia="ja-JP"/>
              </w:rPr>
              <w:t>Restrictive RBC transfusion</w:t>
            </w:r>
          </w:p>
          <w:p w14:paraId="3332726B" w14:textId="77777777" w:rsidR="00165BA6" w:rsidRPr="00C70209" w:rsidRDefault="00165BA6" w:rsidP="00165BA6">
            <w:pPr>
              <w:pStyle w:val="TableH2"/>
              <w:rPr>
                <w:rFonts w:eastAsia="Arial Unicode MS"/>
              </w:rPr>
            </w:pPr>
            <w:r w:rsidRPr="00C70209">
              <w:rPr>
                <w:rFonts w:eastAsia="Arial Unicode MS"/>
              </w:rPr>
              <w:t>n/N (%)</w:t>
            </w:r>
          </w:p>
        </w:tc>
        <w:tc>
          <w:tcPr>
            <w:tcW w:w="521" w:type="pct"/>
            <w:tcBorders>
              <w:bottom w:val="single" w:sz="4" w:space="0" w:color="auto"/>
            </w:tcBorders>
          </w:tcPr>
          <w:p w14:paraId="315C2FCA" w14:textId="77777777" w:rsidR="00165BA6" w:rsidRPr="00C70209" w:rsidRDefault="00165BA6" w:rsidP="00165BA6">
            <w:pPr>
              <w:pStyle w:val="TableH2"/>
              <w:rPr>
                <w:rFonts w:eastAsia="Arial Unicode MS"/>
                <w:lang w:eastAsia="ja-JP"/>
              </w:rPr>
            </w:pPr>
            <w:r w:rsidRPr="00C70209">
              <w:rPr>
                <w:rFonts w:eastAsia="Arial Unicode MS"/>
                <w:lang w:eastAsia="ja-JP"/>
              </w:rPr>
              <w:t>Liberal RBC transfusion</w:t>
            </w:r>
          </w:p>
          <w:p w14:paraId="38A225B6" w14:textId="77777777" w:rsidR="00165BA6" w:rsidRPr="00C70209" w:rsidRDefault="00165BA6" w:rsidP="00165BA6">
            <w:pPr>
              <w:pStyle w:val="TableH2"/>
              <w:rPr>
                <w:rFonts w:eastAsia="Arial Unicode MS"/>
              </w:rPr>
            </w:pPr>
            <w:r w:rsidRPr="00C70209">
              <w:rPr>
                <w:rFonts w:eastAsia="Arial Unicode MS"/>
              </w:rPr>
              <w:t>n/N (%)</w:t>
            </w:r>
          </w:p>
        </w:tc>
        <w:tc>
          <w:tcPr>
            <w:tcW w:w="524" w:type="pct"/>
            <w:tcBorders>
              <w:bottom w:val="single" w:sz="4" w:space="0" w:color="auto"/>
            </w:tcBorders>
          </w:tcPr>
          <w:p w14:paraId="3F8D7BFA" w14:textId="77777777" w:rsidR="00165BA6" w:rsidRPr="00C70209" w:rsidRDefault="00165BA6" w:rsidP="00165BA6">
            <w:pPr>
              <w:pStyle w:val="TableH2"/>
              <w:rPr>
                <w:rFonts w:eastAsia="Arial Unicode MS"/>
              </w:rPr>
            </w:pPr>
            <w:r w:rsidRPr="00C70209">
              <w:rPr>
                <w:rFonts w:eastAsia="Arial Unicode MS"/>
              </w:rPr>
              <w:t>Risk estimate (95% CI)</w:t>
            </w:r>
          </w:p>
        </w:tc>
        <w:tc>
          <w:tcPr>
            <w:tcW w:w="604" w:type="pct"/>
            <w:tcBorders>
              <w:bottom w:val="single" w:sz="4" w:space="0" w:color="auto"/>
            </w:tcBorders>
          </w:tcPr>
          <w:p w14:paraId="31D9FCE3" w14:textId="77777777" w:rsidR="00165BA6" w:rsidRPr="00C70209" w:rsidRDefault="00165BA6" w:rsidP="00165BA6">
            <w:pPr>
              <w:pStyle w:val="TableH3"/>
              <w:rPr>
                <w:rFonts w:eastAsia="Arial Unicode MS"/>
              </w:rPr>
            </w:pPr>
            <w:r w:rsidRPr="00C70209">
              <w:rPr>
                <w:rFonts w:eastAsia="Arial Unicode MS"/>
              </w:rPr>
              <w:t>Statistical significance</w:t>
            </w:r>
          </w:p>
          <w:p w14:paraId="12C76CDB" w14:textId="3211B19C" w:rsidR="00165BA6" w:rsidRPr="00C70209" w:rsidRDefault="001A475D" w:rsidP="00165BA6">
            <w:pPr>
              <w:pStyle w:val="TableH2"/>
              <w:rPr>
                <w:rFonts w:eastAsia="Arial Unicode MS"/>
              </w:rPr>
            </w:pPr>
            <w:r w:rsidRPr="001A475D">
              <w:rPr>
                <w:rFonts w:eastAsia="Arial Unicode MS"/>
                <w:i/>
              </w:rPr>
              <w:t>P-</w:t>
            </w:r>
            <w:r w:rsidR="00165BA6" w:rsidRPr="00C70209">
              <w:rPr>
                <w:rFonts w:eastAsia="Arial Unicode MS"/>
              </w:rPr>
              <w:t>value</w:t>
            </w:r>
          </w:p>
          <w:p w14:paraId="07A7BF9D" w14:textId="77777777" w:rsidR="00165BA6" w:rsidRPr="00C70209" w:rsidRDefault="00165BA6" w:rsidP="00165BA6">
            <w:pPr>
              <w:pStyle w:val="TableH2"/>
              <w:rPr>
                <w:rFonts w:eastAsia="Arial Unicode MS"/>
              </w:rPr>
            </w:pPr>
            <w:r w:rsidRPr="00C70209">
              <w:t>Heterogeneity</w:t>
            </w:r>
            <w:r w:rsidRPr="00C70209">
              <w:rPr>
                <w:vertAlign w:val="superscript"/>
              </w:rPr>
              <w:t>b</w:t>
            </w:r>
          </w:p>
        </w:tc>
      </w:tr>
      <w:tr w:rsidR="00E1671D" w:rsidRPr="00C70209" w14:paraId="530414EC" w14:textId="77777777" w:rsidTr="00B270A5">
        <w:trPr>
          <w:trHeight w:val="251"/>
        </w:trPr>
        <w:tc>
          <w:tcPr>
            <w:tcW w:w="5000" w:type="pct"/>
            <w:gridSpan w:val="17"/>
            <w:shd w:val="clear" w:color="auto" w:fill="000000" w:themeFill="text1"/>
          </w:tcPr>
          <w:p w14:paraId="358BE605" w14:textId="77777777" w:rsidR="00E1671D" w:rsidRPr="00C70209" w:rsidRDefault="00E1671D" w:rsidP="00165BA6">
            <w:pPr>
              <w:pStyle w:val="TableH4"/>
              <w:rPr>
                <w:rFonts w:ascii="Arial Narrow" w:eastAsia="Arial Unicode MS" w:hAnsi="Arial Narrow" w:cs="Arial"/>
                <w:i/>
                <w:sz w:val="16"/>
                <w:szCs w:val="16"/>
                <w:lang w:eastAsia="ja-JP"/>
              </w:rPr>
            </w:pPr>
            <w:r w:rsidRPr="00C70209">
              <w:t>Level II evidence</w:t>
            </w:r>
          </w:p>
        </w:tc>
      </w:tr>
      <w:tr w:rsidR="00D63C43" w:rsidRPr="00C70209" w14:paraId="6F7EA5D6" w14:textId="77777777" w:rsidTr="00D63C43">
        <w:trPr>
          <w:trHeight w:val="638"/>
        </w:trPr>
        <w:tc>
          <w:tcPr>
            <w:tcW w:w="380" w:type="pct"/>
            <w:shd w:val="clear" w:color="auto" w:fill="auto"/>
          </w:tcPr>
          <w:p w14:paraId="5EA38A08" w14:textId="2F73C7DE" w:rsidR="00E1671D" w:rsidRPr="00C70209" w:rsidRDefault="00E1671D" w:rsidP="00D63C43">
            <w:pPr>
              <w:pStyle w:val="Tabletext-evidencematrix"/>
            </w:pPr>
            <w:r w:rsidRPr="00C70209">
              <w:t>Lacroix 2007</w:t>
            </w:r>
            <w:r w:rsidR="00E1112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 </w:instrText>
            </w:r>
            <w:r w:rsidR="003F7DCB" w:rsidRPr="00C70209">
              <w:fldChar w:fldCharType="begin">
                <w:fldData xml:space="preserve">PEVuZE5vdGU+PENpdGU+PEF1dGhvcj5MYWNyb2l4PC9BdXRob3I+PFllYXI+MjAwNzwvWWVhcj48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</w:fldData>
              </w:fldChar>
            </w:r>
            <w:r w:rsidR="003F7DCB" w:rsidRPr="00C70209">
              <w:instrText xml:space="preserve"> ADDIN EN.CITE.DATA </w:instrText>
            </w:r>
            <w:r w:rsidR="003F7DCB" w:rsidRPr="00C70209">
              <w:fldChar w:fldCharType="end"/>
            </w:r>
            <w:r w:rsidR="00E1112B" w:rsidRPr="00C70209">
              <w:fldChar w:fldCharType="separate"/>
            </w:r>
            <w:r w:rsidR="003F7DCB" w:rsidRPr="00C70209">
              <w:rPr>
                <w:vertAlign w:val="superscript"/>
              </w:rPr>
              <w:t>81</w:t>
            </w:r>
            <w:r w:rsidR="00E1112B" w:rsidRPr="00C70209">
              <w:fldChar w:fldCharType="end"/>
            </w:r>
          </w:p>
          <w:p w14:paraId="42F34F1D" w14:textId="77777777" w:rsidR="00E1671D" w:rsidRPr="00C70209" w:rsidRDefault="00E1671D" w:rsidP="00D63C43">
            <w:pPr>
              <w:pStyle w:val="Tabletext-evidencematrix"/>
            </w:pPr>
            <w:r w:rsidRPr="00C70209">
              <w:t>Level II</w:t>
            </w:r>
          </w:p>
          <w:p w14:paraId="0B2EEF31" w14:textId="77777777" w:rsidR="00E1671D" w:rsidRPr="00C70209" w:rsidRDefault="00E1671D" w:rsidP="00D63C43">
            <w:pPr>
              <w:pStyle w:val="Tabletext-evidencematrix"/>
              <w:rPr>
                <w:i/>
              </w:rPr>
            </w:pPr>
            <w:r w:rsidRPr="00C70209">
              <w:rPr>
                <w:i/>
              </w:rPr>
              <w:t>Good</w:t>
            </w:r>
          </w:p>
        </w:tc>
        <w:tc>
          <w:tcPr>
            <w:tcW w:w="489" w:type="pct"/>
            <w:gridSpan w:val="2"/>
            <w:shd w:val="clear" w:color="auto" w:fill="auto"/>
          </w:tcPr>
          <w:p w14:paraId="229AF49B" w14:textId="77777777" w:rsidR="00E1671D" w:rsidRPr="00C70209" w:rsidRDefault="00E1671D" w:rsidP="00D63C43">
            <w:pPr>
              <w:pStyle w:val="Tabletext-evidencematrix"/>
            </w:pPr>
            <w:r w:rsidRPr="00C70209">
              <w:t>N=637</w:t>
            </w:r>
          </w:p>
        </w:tc>
        <w:tc>
          <w:tcPr>
            <w:tcW w:w="489" w:type="pct"/>
            <w:gridSpan w:val="2"/>
            <w:shd w:val="clear" w:color="auto" w:fill="auto"/>
          </w:tcPr>
          <w:p w14:paraId="2DA6B4ED" w14:textId="2B5E091A" w:rsidR="00E1671D" w:rsidRPr="00C70209" w:rsidRDefault="00E1671D" w:rsidP="00D63C43">
            <w:pPr>
              <w:pStyle w:val="Tabletext-evidencematrix"/>
            </w:pPr>
            <w:r w:rsidRPr="00C70209">
              <w:t xml:space="preserve">Stable, critically ill children aged 3 days to 14 years (mean 38 months) with Hb levels </w:t>
            </w:r>
            <w:r w:rsidR="00FB7912" w:rsidRPr="00C70209">
              <w:t>&lt;</w:t>
            </w:r>
            <w:r w:rsidRPr="00C70209">
              <w:t>9.5</w:t>
            </w:r>
            <w:r w:rsidR="00D63C43" w:rsidRPr="00C70209">
              <w:t> </w:t>
            </w:r>
            <w:r w:rsidRPr="00C70209">
              <w:t>g/dL.</w:t>
            </w:r>
          </w:p>
        </w:tc>
        <w:tc>
          <w:tcPr>
            <w:tcW w:w="489" w:type="pct"/>
            <w:gridSpan w:val="2"/>
            <w:shd w:val="clear" w:color="auto" w:fill="auto"/>
          </w:tcPr>
          <w:p w14:paraId="6F77C109" w14:textId="77777777" w:rsidR="00E1671D" w:rsidRPr="00C70209" w:rsidRDefault="00D63C43" w:rsidP="00D63C43">
            <w:pPr>
              <w:pStyle w:val="Tabletext-evidencematrix"/>
            </w:pPr>
            <w:r w:rsidRPr="00C70209">
              <w:t xml:space="preserve">19 PICUs, </w:t>
            </w:r>
            <w:r w:rsidR="00E1671D" w:rsidRPr="00C70209">
              <w:t>3x Be</w:t>
            </w:r>
            <w:r w:rsidRPr="00C70209">
              <w:t>lgium, 10x Canada, 3x UK, 3x US</w:t>
            </w:r>
          </w:p>
        </w:tc>
        <w:tc>
          <w:tcPr>
            <w:tcW w:w="489" w:type="pct"/>
            <w:gridSpan w:val="2"/>
            <w:shd w:val="clear" w:color="auto" w:fill="auto"/>
          </w:tcPr>
          <w:p w14:paraId="60356769" w14:textId="5F41B531" w:rsidR="00E1671D" w:rsidRPr="00C70209" w:rsidRDefault="00E1671D" w:rsidP="00D63C43">
            <w:pPr>
              <w:pStyle w:val="Tabletext-evidencematrix"/>
            </w:pPr>
            <w:r w:rsidRPr="00C70209">
              <w:t>Restrictive RBC transfusion (7</w:t>
            </w:r>
            <w:r w:rsidR="00D63C43" w:rsidRPr="00C70209">
              <w:t> </w:t>
            </w:r>
            <w:r w:rsidRPr="00C70209">
              <w:t>g/d</w:t>
            </w:r>
            <w:r w:rsidR="00D63C43" w:rsidRPr="00C70209">
              <w:t>L</w:t>
            </w:r>
            <w:r w:rsidRPr="00C70209">
              <w:t xml:space="preserve">) </w:t>
            </w:r>
            <w:r w:rsidR="00C91BAE" w:rsidRPr="00C70209">
              <w:t>versus</w:t>
            </w:r>
            <w:r w:rsidRPr="00C70209">
              <w:t xml:space="preserve"> liberal RBC transfusion (9.5</w:t>
            </w:r>
            <w:r w:rsidR="00D63C43" w:rsidRPr="00C70209">
              <w:t> </w:t>
            </w:r>
            <w:r w:rsidRPr="00C70209">
              <w:t>g/d</w:t>
            </w:r>
            <w:r w:rsidR="00D63C43" w:rsidRPr="00C70209">
              <w:t>L</w:t>
            </w:r>
            <w:r w:rsidRPr="00C70209">
              <w:t>)</w:t>
            </w:r>
          </w:p>
        </w:tc>
        <w:tc>
          <w:tcPr>
            <w:tcW w:w="489" w:type="pct"/>
            <w:gridSpan w:val="2"/>
            <w:shd w:val="clear" w:color="auto" w:fill="auto"/>
          </w:tcPr>
          <w:p w14:paraId="7BCD0BC5" w14:textId="77777777" w:rsidR="00E1671D" w:rsidRPr="00C70209" w:rsidRDefault="00E1671D" w:rsidP="00D63C43">
            <w:pPr>
              <w:pStyle w:val="Tabletext-evidencematrix"/>
            </w:pPr>
            <w:r w:rsidRPr="00C70209">
              <w:t>Transfusion reaction</w:t>
            </w:r>
          </w:p>
        </w:tc>
        <w:tc>
          <w:tcPr>
            <w:tcW w:w="522" w:type="pct"/>
            <w:gridSpan w:val="2"/>
            <w:shd w:val="clear" w:color="auto" w:fill="auto"/>
          </w:tcPr>
          <w:p w14:paraId="0449829A" w14:textId="77777777" w:rsidR="00E1671D" w:rsidRPr="00C70209" w:rsidRDefault="00E1671D" w:rsidP="00D63C43">
            <w:pPr>
              <w:pStyle w:val="Tabletext-evidencematrix"/>
            </w:pPr>
            <w:r w:rsidRPr="00C70209">
              <w:t>3/320 (0.9%)</w:t>
            </w:r>
          </w:p>
        </w:tc>
        <w:tc>
          <w:tcPr>
            <w:tcW w:w="524" w:type="pct"/>
            <w:gridSpan w:val="2"/>
            <w:shd w:val="clear" w:color="auto" w:fill="auto"/>
          </w:tcPr>
          <w:p w14:paraId="1323EF24" w14:textId="77777777" w:rsidR="00E1671D" w:rsidRPr="00C70209" w:rsidRDefault="00E1671D" w:rsidP="00D63C43">
            <w:pPr>
              <w:pStyle w:val="Tabletext-evidencematrix"/>
            </w:pPr>
            <w:r w:rsidRPr="00C70209">
              <w:t>6/317 (1.9%)</w:t>
            </w:r>
          </w:p>
        </w:tc>
        <w:tc>
          <w:tcPr>
            <w:tcW w:w="524" w:type="pct"/>
            <w:shd w:val="clear" w:color="auto" w:fill="auto"/>
          </w:tcPr>
          <w:p w14:paraId="6499FD76" w14:textId="499CA3BA" w:rsidR="00E1671D" w:rsidRPr="00C70209" w:rsidRDefault="00E1671D" w:rsidP="00D63C43">
            <w:pPr>
              <w:pStyle w:val="Tabletext-evidencematrix"/>
            </w:pPr>
            <w:r w:rsidRPr="00C70209">
              <w:t>ARR 1.0 [</w:t>
            </w:r>
            <w:r w:rsidR="00E64EC2" w:rsidRPr="00C70209">
              <w:t>–0</w:t>
            </w:r>
            <w:r w:rsidRPr="00C70209">
              <w:t>.9, 2.8]</w:t>
            </w:r>
          </w:p>
        </w:tc>
        <w:tc>
          <w:tcPr>
            <w:tcW w:w="604" w:type="pct"/>
            <w:shd w:val="clear" w:color="auto" w:fill="FFFFFF" w:themeFill="background1"/>
          </w:tcPr>
          <w:p w14:paraId="029D795A" w14:textId="1CE35BDD" w:rsidR="00E1671D" w:rsidRPr="00C70209" w:rsidRDefault="00E1671D" w:rsidP="00B270A5">
            <w:pPr>
              <w:spacing w:before="40" w:after="60"/>
              <w:ind w:left="0"/>
              <w:rPr>
                <w:rFonts w:ascii="Arial Narrow" w:eastAsia="Arial Unicode MS" w:hAnsi="Arial Narrow" w:cs="Arial"/>
                <w:bCs/>
                <w:sz w:val="16"/>
                <w:szCs w:val="16"/>
                <w:lang w:eastAsia="ja-JP"/>
              </w:rPr>
            </w:pPr>
            <w:r w:rsidRPr="00C70209">
              <w:rPr>
                <w:rFonts w:ascii="Arial Narrow" w:eastAsia="Arial Unicode MS" w:hAnsi="Arial Narrow" w:cs="Arial"/>
                <w:bCs/>
                <w:i/>
                <w:sz w:val="16"/>
                <w:szCs w:val="16"/>
                <w:lang w:eastAsia="ja-JP"/>
              </w:rPr>
              <w:t>No significant difference</w:t>
            </w:r>
          </w:p>
          <w:p w14:paraId="6E45313B" w14:textId="07939E4F" w:rsidR="00E1671D" w:rsidRPr="00C70209" w:rsidRDefault="001A475D" w:rsidP="00B270A5">
            <w:pPr>
              <w:spacing w:before="40" w:after="60"/>
              <w:ind w:left="0"/>
              <w:rPr>
                <w:rFonts w:ascii="Arial Narrow" w:eastAsia="Arial Unicode MS" w:hAnsi="Arial Narrow" w:cs="Arial"/>
                <w:bCs/>
                <w:i/>
                <w:sz w:val="16"/>
                <w:szCs w:val="16"/>
                <w:lang w:eastAsia="ja-JP"/>
              </w:rPr>
            </w:pPr>
            <w:r w:rsidRPr="001A475D">
              <w:rPr>
                <w:rFonts w:ascii="Arial Narrow" w:eastAsia="Arial Unicode MS" w:hAnsi="Arial Narrow" w:cs="Arial"/>
                <w:bCs/>
                <w:i/>
                <w:sz w:val="16"/>
                <w:szCs w:val="16"/>
                <w:lang w:eastAsia="ja-JP"/>
              </w:rPr>
              <w:t>P = </w:t>
            </w:r>
            <w:r w:rsidR="00E1671D" w:rsidRPr="00C70209">
              <w:rPr>
                <w:rFonts w:ascii="Arial Narrow" w:eastAsia="Arial Unicode MS" w:hAnsi="Arial Narrow" w:cs="Arial"/>
                <w:bCs/>
                <w:sz w:val="16"/>
                <w:szCs w:val="16"/>
                <w:lang w:eastAsia="ja-JP"/>
              </w:rPr>
              <w:t>0.34</w:t>
            </w:r>
          </w:p>
        </w:tc>
      </w:tr>
    </w:tbl>
    <w:p w14:paraId="68ACE7D1" w14:textId="5D00C130" w:rsidR="00D63C43" w:rsidRPr="00C70209" w:rsidRDefault="00D63C43" w:rsidP="00D63C43">
      <w:pPr>
        <w:pStyle w:val="TabFigNotes0noindent"/>
      </w:pPr>
      <w:r w:rsidRPr="00C70209">
        <w:t>ARR, absolute risk reduction; CI, confidence interval; Hb, haemoglobin; PICU, paediatric intensive care unit; RBC, red blood cell</w:t>
      </w:r>
    </w:p>
    <w:p w14:paraId="4C463E7A" w14:textId="77777777" w:rsidR="00D63C43" w:rsidRPr="00C70209" w:rsidRDefault="00D63C43" w:rsidP="00D63C43">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DD7AA55" w14:textId="12FC4AA1" w:rsidR="00D63C43" w:rsidRPr="00C70209" w:rsidRDefault="00D63C43" w:rsidP="00D63C43">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2</w:t>
      </w:r>
      <w:r w:rsidRPr="00C70209">
        <w:t xml:space="preserve"> between 25</w:t>
      </w:r>
      <w:r w:rsidR="00E64EC2" w:rsidRPr="00C70209">
        <w:t>–5</w:t>
      </w:r>
      <w:r w:rsidRPr="00C70209">
        <w:t>0%; substantial heterogeneity I</w:t>
      </w:r>
      <w:r w:rsidRPr="00C70209">
        <w:rPr>
          <w:vertAlign w:val="superscript"/>
        </w:rPr>
        <w:t>2</w:t>
      </w:r>
      <w:r w:rsidRPr="00C70209">
        <w:t xml:space="preserve"> &gt;50%.</w:t>
      </w:r>
    </w:p>
    <w:p w14:paraId="2DA33B05" w14:textId="77777777" w:rsidR="00E1112B" w:rsidRPr="00C70209" w:rsidRDefault="00E1112B" w:rsidP="00D63C43">
      <w:pPr>
        <w:pStyle w:val="TabFigNotes0noindent"/>
        <w:sectPr w:rsidR="00E1112B" w:rsidRPr="00C70209" w:rsidSect="00130F03">
          <w:headerReference w:type="even" r:id="rId33"/>
          <w:headerReference w:type="first" r:id="rId34"/>
          <w:footnotePr>
            <w:numFmt w:val="lowerLetter"/>
          </w:footnotePr>
          <w:pgSz w:w="16838" w:h="11906" w:orient="landscape" w:code="9"/>
          <w:pgMar w:top="1440" w:right="1440" w:bottom="1440" w:left="1440" w:header="709" w:footer="709" w:gutter="0"/>
          <w:cols w:space="708"/>
          <w:docGrid w:linePitch="326"/>
        </w:sectPr>
      </w:pPr>
    </w:p>
    <w:p w14:paraId="11E99F18" w14:textId="77777777" w:rsidR="00DF2BB6" w:rsidRPr="00C70209" w:rsidRDefault="00DF2BB6" w:rsidP="003131E2">
      <w:pPr>
        <w:pStyle w:val="Heading2"/>
        <w:rPr>
          <w:lang w:val="en-AU"/>
        </w:rPr>
      </w:pPr>
      <w:bookmarkStart w:id="357" w:name="_Toc423015335"/>
      <w:bookmarkStart w:id="358" w:name="_Toc427746848"/>
      <w:r w:rsidRPr="00C70209">
        <w:rPr>
          <w:lang w:val="en-AU"/>
        </w:rPr>
        <w:t>Question 2</w:t>
      </w:r>
      <w:bookmarkEnd w:id="357"/>
      <w:bookmarkEnd w:id="358"/>
    </w:p>
    <w:p w14:paraId="4A89255F" w14:textId="77777777" w:rsidR="00DF2BB6" w:rsidRPr="00C70209" w:rsidRDefault="00DF2BB6" w:rsidP="003131E2">
      <w:pPr>
        <w:pStyle w:val="BoxHeading"/>
      </w:pPr>
      <w:r w:rsidRPr="00C70209">
        <w:t>Question 2 (interventional)</w:t>
      </w:r>
    </w:p>
    <w:p w14:paraId="0A6B9C8F" w14:textId="77777777" w:rsidR="00DF2BB6" w:rsidRPr="00C70209" w:rsidRDefault="00DF2BB6" w:rsidP="003131E2">
      <w:pPr>
        <w:pStyle w:val="BoxText"/>
      </w:pPr>
      <w:r w:rsidRPr="00C70209">
        <w:t>In neonates/paediatric patients, what is the effect of non-transfusion interventions to increase the haemoglobin concentration on morbidity, mortality, and need for RBC transfusion?</w:t>
      </w:r>
    </w:p>
    <w:p w14:paraId="5D61D4C4" w14:textId="77777777" w:rsidR="00DF2BB6" w:rsidRPr="00C70209" w:rsidRDefault="00DF2BB6" w:rsidP="003131E2">
      <w:pPr>
        <w:pStyle w:val="BoxText"/>
        <w:rPr>
          <w:sz w:val="18"/>
          <w:szCs w:val="18"/>
        </w:rPr>
      </w:pPr>
      <w:r w:rsidRPr="00C70209">
        <w:rPr>
          <w:sz w:val="18"/>
          <w:szCs w:val="18"/>
        </w:rPr>
        <w:t>RBC, red blood cell</w:t>
      </w: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2"/>
        <w:gridCol w:w="8"/>
        <w:gridCol w:w="7307"/>
      </w:tblGrid>
      <w:tr w:rsidR="00DF2BB6" w:rsidRPr="00C70209" w14:paraId="788FD9BD" w14:textId="77777777" w:rsidTr="00185E25">
        <w:tc>
          <w:tcPr>
            <w:tcW w:w="8427" w:type="dxa"/>
            <w:gridSpan w:val="3"/>
            <w:tcBorders>
              <w:top w:val="single" w:sz="4" w:space="0" w:color="000000"/>
              <w:left w:val="single" w:sz="4" w:space="0" w:color="000000"/>
              <w:bottom w:val="single" w:sz="4" w:space="0" w:color="000000"/>
              <w:right w:val="single" w:sz="4" w:space="0" w:color="000000"/>
            </w:tcBorders>
            <w:shd w:val="clear" w:color="auto" w:fill="FFFF00"/>
          </w:tcPr>
          <w:p w14:paraId="0D2C5399" w14:textId="6ADB0596" w:rsidR="00DF2BB6" w:rsidRPr="00C70209" w:rsidRDefault="00DF2BB6" w:rsidP="00185E25">
            <w:pPr>
              <w:pStyle w:val="PP-heading"/>
            </w:pPr>
            <w:r w:rsidRPr="00C70209">
              <w:t>Recommendation –</w:t>
            </w:r>
            <w:r w:rsidR="00185E25">
              <w:t xml:space="preserve"> </w:t>
            </w:r>
            <w:r w:rsidR="00697850" w:rsidRPr="00C70209">
              <w:t>e</w:t>
            </w:r>
            <w:r w:rsidR="00185E25">
              <w:t>rythropoiesis stimulating agents</w:t>
            </w:r>
          </w:p>
        </w:tc>
      </w:tr>
      <w:tr w:rsidR="00DF2BB6" w:rsidRPr="00C70209" w14:paraId="51680ACF" w14:textId="77777777" w:rsidTr="00185E25">
        <w:tc>
          <w:tcPr>
            <w:tcW w:w="1120" w:type="dxa"/>
            <w:gridSpan w:val="2"/>
            <w:tcBorders>
              <w:right w:val="single" w:sz="4" w:space="0" w:color="auto"/>
            </w:tcBorders>
            <w:shd w:val="clear" w:color="auto" w:fill="auto"/>
          </w:tcPr>
          <w:p w14:paraId="41A11A9A" w14:textId="77777777" w:rsidR="00DF2BB6" w:rsidRPr="00C70209" w:rsidRDefault="00DF2BB6" w:rsidP="00130F03">
            <w:pPr>
              <w:pStyle w:val="PT-bullets"/>
            </w:pPr>
            <w:r w:rsidRPr="00C70209">
              <w:t>R3</w:t>
            </w:r>
          </w:p>
          <w:p w14:paraId="5C8651FF" w14:textId="77777777" w:rsidR="00DF2BB6" w:rsidRPr="00C70209" w:rsidRDefault="00DF2BB6" w:rsidP="00130F03">
            <w:pPr>
              <w:pStyle w:val="PT-bullets"/>
            </w:pPr>
            <w:r w:rsidRPr="00C70209">
              <w:t>(Grade C)</w:t>
            </w:r>
          </w:p>
        </w:tc>
        <w:tc>
          <w:tcPr>
            <w:tcW w:w="7307" w:type="dxa"/>
            <w:tcBorders>
              <w:left w:val="single" w:sz="4" w:space="0" w:color="auto"/>
            </w:tcBorders>
            <w:shd w:val="clear" w:color="auto" w:fill="auto"/>
          </w:tcPr>
          <w:p w14:paraId="28048B7D" w14:textId="2E9AEF84" w:rsidR="00185E25" w:rsidRPr="00C70209" w:rsidRDefault="00DF2BB6" w:rsidP="00185E25">
            <w:pPr>
              <w:pStyle w:val="PT-bullets"/>
            </w:pPr>
            <w:r w:rsidRPr="00C70209">
              <w:t xml:space="preserve">In preterm infants with low birth weight (&lt;2500 g), the </w:t>
            </w:r>
            <w:r w:rsidRPr="00C70209">
              <w:rPr>
                <w:i/>
              </w:rPr>
              <w:t xml:space="preserve">routine </w:t>
            </w:r>
            <w:r w:rsidRPr="00C70209">
              <w:t xml:space="preserve">use of ESAs is not advised. </w:t>
            </w:r>
          </w:p>
        </w:tc>
      </w:tr>
      <w:tr w:rsidR="00DF2BB6" w:rsidRPr="00C70209" w14:paraId="3136DBBD" w14:textId="77777777" w:rsidTr="00185E25">
        <w:tc>
          <w:tcPr>
            <w:tcW w:w="8427" w:type="dxa"/>
            <w:gridSpan w:val="3"/>
            <w:tcBorders>
              <w:top w:val="single" w:sz="4" w:space="0" w:color="000000"/>
              <w:left w:val="single" w:sz="4" w:space="0" w:color="000000"/>
              <w:bottom w:val="single" w:sz="4" w:space="0" w:color="000000"/>
              <w:right w:val="single" w:sz="4" w:space="0" w:color="000000"/>
            </w:tcBorders>
            <w:shd w:val="clear" w:color="auto" w:fill="FFFF99"/>
          </w:tcPr>
          <w:p w14:paraId="3714BA2B" w14:textId="38ED8E32" w:rsidR="00DF2BB6" w:rsidRPr="00C70209" w:rsidRDefault="00DF2BB6" w:rsidP="00185E25">
            <w:pPr>
              <w:pStyle w:val="PP-heading"/>
            </w:pPr>
            <w:r w:rsidRPr="00C70209">
              <w:t>Practice points –</w:t>
            </w:r>
            <w:r w:rsidR="00697850" w:rsidRPr="00C70209">
              <w:t>er</w:t>
            </w:r>
            <w:r w:rsidR="00185E25">
              <w:t>ythropoiesis stimulating agents</w:t>
            </w:r>
          </w:p>
        </w:tc>
      </w:tr>
      <w:tr w:rsidR="00DF2BB6" w:rsidRPr="00C70209" w14:paraId="32CDA066" w14:textId="77777777" w:rsidTr="00185E25">
        <w:tc>
          <w:tcPr>
            <w:tcW w:w="1120" w:type="dxa"/>
            <w:gridSpan w:val="2"/>
            <w:tcBorders>
              <w:right w:val="single" w:sz="4" w:space="0" w:color="auto"/>
            </w:tcBorders>
            <w:shd w:val="clear" w:color="auto" w:fill="auto"/>
          </w:tcPr>
          <w:p w14:paraId="2098AC84" w14:textId="253BB490" w:rsidR="00DF2BB6" w:rsidRPr="00C70209" w:rsidRDefault="00DF2BB6" w:rsidP="00130F03">
            <w:pPr>
              <w:pStyle w:val="PT-bullets"/>
            </w:pPr>
            <w:r w:rsidRPr="00C70209">
              <w:t>PP17</w:t>
            </w:r>
          </w:p>
        </w:tc>
        <w:tc>
          <w:tcPr>
            <w:tcW w:w="7307" w:type="dxa"/>
            <w:tcBorders>
              <w:left w:val="single" w:sz="4" w:space="0" w:color="auto"/>
            </w:tcBorders>
            <w:shd w:val="clear" w:color="auto" w:fill="auto"/>
          </w:tcPr>
          <w:p w14:paraId="1C1F090A" w14:textId="5947F5D1" w:rsidR="00DF2BB6" w:rsidRPr="00C70209" w:rsidRDefault="00DF2BB6" w:rsidP="00130F03">
            <w:pPr>
              <w:pStyle w:val="PT-bullets"/>
            </w:pPr>
            <w:r w:rsidRPr="00C70209">
              <w:t xml:space="preserve">In paediatric patients receiving chemotherapy, the </w:t>
            </w:r>
            <w:r w:rsidRPr="00C70209">
              <w:rPr>
                <w:i/>
              </w:rPr>
              <w:t>routine</w:t>
            </w:r>
            <w:r w:rsidRPr="00C70209">
              <w:t xml:space="preserve"> use of ESAs is not advised.</w:t>
            </w:r>
          </w:p>
          <w:p w14:paraId="6DAA8A3D" w14:textId="38AE262C" w:rsidR="00DF2BB6" w:rsidRPr="00C70209" w:rsidRDefault="00DF2BB6" w:rsidP="00130F03">
            <w:pPr>
              <w:pStyle w:val="PT-bullets"/>
            </w:pPr>
            <w:r w:rsidRPr="00C70209">
              <w:t>The use of ESAs may reduce transfusion incidence; however, the studies are underpowered to determine their effect on mortality and thromboembolic events, which are increased in the adult population.</w:t>
            </w:r>
            <w:r w:rsidRPr="00C70209">
              <w:rPr>
                <w:vertAlign w:val="superscript"/>
              </w:rPr>
              <w:t>a</w:t>
            </w:r>
          </w:p>
          <w:p w14:paraId="42863C8C" w14:textId="679C9E97" w:rsidR="00185E25" w:rsidRPr="00C70209" w:rsidRDefault="00DF2BB6" w:rsidP="00A06EBF">
            <w:pPr>
              <w:pStyle w:val="PP-note"/>
            </w:pPr>
            <w:r w:rsidRPr="00C70209">
              <w:rPr>
                <w:vertAlign w:val="superscript"/>
              </w:rPr>
              <w:t>a</w:t>
            </w:r>
            <w:r w:rsidRPr="00C70209">
              <w:t xml:space="preserve"> </w:t>
            </w:r>
            <w:r w:rsidR="00185E25">
              <w:t>See</w:t>
            </w:r>
            <w:r w:rsidRPr="00C70209">
              <w:t xml:space="preserve"> R2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tc>
      </w:tr>
      <w:tr w:rsidR="00185E25" w:rsidRPr="00C70209" w14:paraId="07AB6A01" w14:textId="77777777" w:rsidTr="00185E25">
        <w:tc>
          <w:tcPr>
            <w:tcW w:w="1120" w:type="dxa"/>
            <w:gridSpan w:val="2"/>
            <w:tcBorders>
              <w:right w:val="single" w:sz="4" w:space="0" w:color="auto"/>
            </w:tcBorders>
            <w:shd w:val="clear" w:color="auto" w:fill="auto"/>
          </w:tcPr>
          <w:p w14:paraId="1F7C20F4" w14:textId="02ED1A4A" w:rsidR="00185E25" w:rsidRPr="00C70209" w:rsidRDefault="00185E25" w:rsidP="00130F03">
            <w:pPr>
              <w:pStyle w:val="PT-bullets"/>
            </w:pPr>
            <w:r w:rsidRPr="00C70209">
              <w:t>PP18</w:t>
            </w:r>
          </w:p>
        </w:tc>
        <w:tc>
          <w:tcPr>
            <w:tcW w:w="7307" w:type="dxa"/>
            <w:tcBorders>
              <w:left w:val="single" w:sz="4" w:space="0" w:color="auto"/>
            </w:tcBorders>
            <w:shd w:val="clear" w:color="auto" w:fill="auto"/>
          </w:tcPr>
          <w:p w14:paraId="5D16316B" w14:textId="77777777" w:rsidR="00185E25" w:rsidRPr="00C70209" w:rsidRDefault="00185E25" w:rsidP="003606CA">
            <w:pPr>
              <w:pStyle w:val="PT-bullets"/>
            </w:pPr>
            <w:r w:rsidRPr="00C70209">
              <w:t>In paediatric patients with CKD, ESA therapy to achieve a low to intermediate Hb target may be used to avoid RBC transfusion, after consideration of risks and benefits for the individual patient.</w:t>
            </w:r>
            <w:r w:rsidRPr="00C70209">
              <w:rPr>
                <w:vertAlign w:val="superscript"/>
              </w:rPr>
              <w:t>a, b, c</w:t>
            </w:r>
          </w:p>
          <w:p w14:paraId="3772B9FA" w14:textId="791D99EB" w:rsidR="00185E25" w:rsidRPr="00C70209" w:rsidRDefault="00185E25" w:rsidP="003606CA">
            <w:pPr>
              <w:pStyle w:val="PP-note"/>
            </w:pPr>
            <w:r w:rsidRPr="00C70209">
              <w:rPr>
                <w:vertAlign w:val="superscript"/>
              </w:rPr>
              <w:t>a</w:t>
            </w:r>
            <w:r w:rsidRPr="00C70209">
              <w:t xml:space="preserve"> </w:t>
            </w:r>
            <w:r>
              <w:t>See</w:t>
            </w:r>
            <w:r w:rsidRPr="00C70209">
              <w:t xml:space="preserve"> R4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p w14:paraId="47559013" w14:textId="0C9DE942" w:rsidR="00185E25" w:rsidRPr="00C70209" w:rsidRDefault="00185E25" w:rsidP="00185E25">
            <w:pPr>
              <w:pStyle w:val="PP-note"/>
            </w:pPr>
            <w:r w:rsidRPr="00C70209">
              <w:rPr>
                <w:vertAlign w:val="superscript"/>
              </w:rPr>
              <w:t>b</w:t>
            </w:r>
            <w:r w:rsidRPr="00C70209">
              <w:t xml:space="preserve"> The KDIGO guidelines</w:t>
            </w:r>
            <w:r w:rsidRPr="00C70209">
              <w:fldChar w:fldCharType="begin"/>
            </w:r>
            <w:r w:rsidR="00A06EBF">
              <w:instrText xml:space="preserve"> ADDIN EN.CITE &lt;EndNote&gt;&lt;Cite&gt;&lt;Author&gt;Group&lt;/Author&gt;&lt;Year&gt;2012&lt;/Year&gt;&lt;RecNum&gt;231&lt;/RecNum&gt;&lt;DisplayText&gt;&lt;style face="superscript"&gt;82&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Pr="00C70209">
              <w:fldChar w:fldCharType="separate"/>
            </w:r>
            <w:r w:rsidR="00A06EBF" w:rsidRPr="00A06EBF">
              <w:rPr>
                <w:noProof/>
                <w:vertAlign w:val="superscript"/>
              </w:rPr>
              <w:t>82</w:t>
            </w:r>
            <w:r w:rsidRPr="00C70209">
              <w:fldChar w:fldCharType="end"/>
            </w:r>
            <w:r w:rsidRPr="00C70209">
              <w:t xml:space="preserve"> </w:t>
            </w:r>
            <w:r w:rsidRPr="00185E25">
              <w:t>recommend</w:t>
            </w:r>
            <w:r w:rsidRPr="00C70209">
              <w:t xml:space="preserve"> a Hb target of 110–120 g/L for paediatric patients and state that individualisation of ESA therapy is reasonable because some patients may have improvements in quality of life at higher Hb concentration</w:t>
            </w:r>
          </w:p>
          <w:p w14:paraId="7808E0F7" w14:textId="11B83971" w:rsidR="00185E25" w:rsidRPr="00C70209" w:rsidRDefault="00185E25" w:rsidP="00A06EBF">
            <w:pPr>
              <w:pStyle w:val="PP-note"/>
            </w:pPr>
            <w:r w:rsidRPr="00C70209">
              <w:rPr>
                <w:vertAlign w:val="superscript"/>
              </w:rPr>
              <w:t>c</w:t>
            </w:r>
            <w:r w:rsidRPr="00C70209">
              <w:t xml:space="preserve"> The NICE guidelines</w:t>
            </w:r>
            <w:r w:rsidRPr="00C70209">
              <w:fldChar w:fldCharType="begin"/>
            </w:r>
            <w:r w:rsidR="00A06EBF">
              <w:instrText xml:space="preserve"> ADDIN EN.CITE &lt;EndNote&gt;&lt;Cite&gt;&lt;Year&gt;2011&lt;/Year&gt;&lt;RecNum&gt;230&lt;/RecNum&gt;&lt;DisplayText&gt;&lt;style face="superscript"&gt;83&lt;/style&gt;&lt;/DisplayText&gt;&lt;record&gt;&lt;rec-number&gt;230&lt;/rec-number&gt;&lt;foreign-keys&gt;&lt;key app="EN" db-id="9edve2wadsavt5ewavaxtda4f2tavzvts9ee" timestamp="1426725550"&gt;230&lt;/key&gt;&lt;/foreign-keys&gt;&lt;ref-type name="Report"&gt;27&lt;/ref-type&gt;&lt;contributors&gt;&lt;/contributors&gt;&lt;titles&gt;&lt;title&gt;Anaemia management in people with chronic kidney disease&lt;/title&gt;&lt;/titles&gt;&lt;dates&gt;&lt;year&gt;2011&lt;/year&gt;&lt;/dates&gt;&lt;pub-location&gt;UK&lt;/pub-location&gt;&lt;publisher&gt;National Institute for Health and Care Excellence (NICE)&lt;/publisher&gt;&lt;urls&gt;&lt;related-urls&gt;&lt;url&gt;http://www.nice.org.uk/guidance/cg114&lt;/url&gt;&lt;/related-urls&gt;&lt;/urls&gt;&lt;access-date&gt;19 March 2015&lt;/access-date&gt;&lt;/record&gt;&lt;/Cite&gt;&lt;/EndNote&gt;</w:instrText>
            </w:r>
            <w:r w:rsidRPr="00C70209">
              <w:fldChar w:fldCharType="separate"/>
            </w:r>
            <w:r w:rsidR="00A06EBF" w:rsidRPr="00A06EBF">
              <w:rPr>
                <w:noProof/>
                <w:vertAlign w:val="superscript"/>
              </w:rPr>
              <w:t>83</w:t>
            </w:r>
            <w:r w:rsidRPr="00C70209">
              <w:fldChar w:fldCharType="end"/>
            </w:r>
            <w:r w:rsidRPr="00C70209">
              <w:t xml:space="preserve"> recommend a Hb target of 100–120 g/L for children aged 2 years and older, and 95–115 g/L for children younger than 2 years of age (reflecting the lower normal range in that age group).</w:t>
            </w:r>
          </w:p>
        </w:tc>
      </w:tr>
      <w:tr w:rsidR="00185E25" w:rsidRPr="00C70209" w14:paraId="4D202DC8" w14:textId="77777777" w:rsidTr="00185E25">
        <w:tc>
          <w:tcPr>
            <w:tcW w:w="1120" w:type="dxa"/>
            <w:gridSpan w:val="2"/>
            <w:tcBorders>
              <w:right w:val="single" w:sz="4" w:space="0" w:color="auto"/>
            </w:tcBorders>
            <w:shd w:val="clear" w:color="auto" w:fill="auto"/>
          </w:tcPr>
          <w:p w14:paraId="7787A6F9" w14:textId="69B86D7C" w:rsidR="00185E25" w:rsidRPr="00C70209" w:rsidRDefault="00185E25" w:rsidP="00130F03">
            <w:pPr>
              <w:pStyle w:val="PT-bullets"/>
            </w:pPr>
            <w:r w:rsidRPr="00C70209">
              <w:t>PP19</w:t>
            </w:r>
          </w:p>
        </w:tc>
        <w:tc>
          <w:tcPr>
            <w:tcW w:w="7307" w:type="dxa"/>
            <w:tcBorders>
              <w:left w:val="single" w:sz="4" w:space="0" w:color="auto"/>
            </w:tcBorders>
            <w:shd w:val="clear" w:color="auto" w:fill="auto"/>
          </w:tcPr>
          <w:p w14:paraId="634D16DF" w14:textId="77777777" w:rsidR="00185E25" w:rsidRPr="00C70209" w:rsidRDefault="00185E25" w:rsidP="003606CA">
            <w:pPr>
              <w:pStyle w:val="PT-bullets"/>
            </w:pPr>
            <w:r w:rsidRPr="00C70209">
              <w:t>In adult patients with CKD, ESA therapy to achieve a Hb target of &gt;130 g/L is not recommended because of increased morbidity; therefore, it is sensible to apply this limit to paediatric patients.</w:t>
            </w:r>
            <w:r w:rsidRPr="00C70209">
              <w:rPr>
                <w:vertAlign w:val="superscript"/>
              </w:rPr>
              <w:t>a</w:t>
            </w:r>
          </w:p>
          <w:p w14:paraId="2A1D9D16" w14:textId="3CFC32F9" w:rsidR="00185E25" w:rsidRPr="00C70209" w:rsidRDefault="00185E25" w:rsidP="00A06EBF">
            <w:pPr>
              <w:pStyle w:val="PP-note"/>
            </w:pPr>
            <w:r w:rsidRPr="00C70209">
              <w:rPr>
                <w:vertAlign w:val="superscript"/>
              </w:rPr>
              <w:t xml:space="preserve">a </w:t>
            </w:r>
            <w:r>
              <w:t>See</w:t>
            </w:r>
            <w:r w:rsidRPr="00C70209">
              <w:t xml:space="preserve"> R6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tc>
      </w:tr>
      <w:tr w:rsidR="00DF2BB6" w:rsidRPr="00C70209" w14:paraId="426F60B6" w14:textId="77777777" w:rsidTr="00185E25">
        <w:tc>
          <w:tcPr>
            <w:tcW w:w="1120" w:type="dxa"/>
            <w:gridSpan w:val="2"/>
            <w:tcBorders>
              <w:right w:val="single" w:sz="4" w:space="0" w:color="auto"/>
            </w:tcBorders>
            <w:shd w:val="clear" w:color="auto" w:fill="auto"/>
          </w:tcPr>
          <w:p w14:paraId="36E8DC16" w14:textId="5FE3DC1C" w:rsidR="00DF2BB6" w:rsidRPr="00C70209" w:rsidRDefault="00DF2BB6" w:rsidP="00130F03">
            <w:pPr>
              <w:pStyle w:val="PT-bullets"/>
            </w:pPr>
            <w:r w:rsidRPr="00C70209">
              <w:t>PP20</w:t>
            </w:r>
          </w:p>
        </w:tc>
        <w:tc>
          <w:tcPr>
            <w:tcW w:w="7307" w:type="dxa"/>
            <w:tcBorders>
              <w:left w:val="single" w:sz="4" w:space="0" w:color="auto"/>
            </w:tcBorders>
            <w:shd w:val="clear" w:color="auto" w:fill="auto"/>
          </w:tcPr>
          <w:p w14:paraId="1E501847" w14:textId="77777777" w:rsidR="00DF2BB6" w:rsidRPr="00C70209" w:rsidRDefault="00DF2BB6" w:rsidP="00130F03">
            <w:pPr>
              <w:pStyle w:val="PT-bullets"/>
            </w:pPr>
            <w:r w:rsidRPr="00C70209">
              <w:t>ESA use is less effective in patients with CKD who have absolute or functional iron deficiency.</w:t>
            </w:r>
            <w:r w:rsidRPr="00C70209">
              <w:rPr>
                <w:vertAlign w:val="superscript"/>
              </w:rPr>
              <w:t>a</w:t>
            </w:r>
          </w:p>
          <w:p w14:paraId="01C01EEF" w14:textId="7303E5E7" w:rsidR="00DF2BB6" w:rsidRPr="00C70209" w:rsidRDefault="00DF2BB6" w:rsidP="00A06EBF">
            <w:pPr>
              <w:pStyle w:val="PP-note"/>
            </w:pPr>
            <w:r w:rsidRPr="00C70209">
              <w:rPr>
                <w:vertAlign w:val="superscript"/>
              </w:rPr>
              <w:t>a</w:t>
            </w:r>
            <w:r w:rsidRPr="00C70209">
              <w:t xml:space="preserve"> </w:t>
            </w:r>
            <w:r w:rsidR="00185E25">
              <w:t>See</w:t>
            </w:r>
            <w:r w:rsidRPr="00C70209">
              <w:t xml:space="preserve"> PP13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tc>
      </w:tr>
      <w:tr w:rsidR="00DF2BB6" w:rsidRPr="00C70209" w14:paraId="4427D572" w14:textId="77777777" w:rsidTr="00185E25">
        <w:tc>
          <w:tcPr>
            <w:tcW w:w="1120" w:type="dxa"/>
            <w:gridSpan w:val="2"/>
            <w:tcBorders>
              <w:right w:val="single" w:sz="4" w:space="0" w:color="auto"/>
            </w:tcBorders>
            <w:shd w:val="clear" w:color="auto" w:fill="auto"/>
          </w:tcPr>
          <w:p w14:paraId="45DDEE33" w14:textId="437FF64A" w:rsidR="00DF2BB6" w:rsidRPr="00C70209" w:rsidRDefault="00DF2BB6" w:rsidP="00130F03">
            <w:pPr>
              <w:pStyle w:val="PT-bullets"/>
            </w:pPr>
            <w:r w:rsidRPr="00C70209">
              <w:t>PP21</w:t>
            </w:r>
          </w:p>
        </w:tc>
        <w:tc>
          <w:tcPr>
            <w:tcW w:w="7307" w:type="dxa"/>
            <w:tcBorders>
              <w:left w:val="single" w:sz="4" w:space="0" w:color="auto"/>
            </w:tcBorders>
            <w:shd w:val="clear" w:color="auto" w:fill="auto"/>
          </w:tcPr>
          <w:p w14:paraId="6E080154" w14:textId="0D7EFD4F" w:rsidR="00DF2BB6" w:rsidRPr="00C70209" w:rsidRDefault="00DF2BB6" w:rsidP="00130F03">
            <w:pPr>
              <w:pStyle w:val="PT-bullets"/>
            </w:pPr>
            <w:r w:rsidRPr="00C70209">
              <w:t xml:space="preserve">Where ESAs are indicated for the treatment or prevention of anaemia in </w:t>
            </w:r>
            <w:r w:rsidR="0091073B">
              <w:t xml:space="preserve">neonatal and </w:t>
            </w:r>
            <w:r w:rsidRPr="00C70209">
              <w:t>paediatric patients, they should be combined with iron therapy.</w:t>
            </w:r>
          </w:p>
        </w:tc>
      </w:tr>
      <w:tr w:rsidR="00185E25" w:rsidRPr="00C70209" w14:paraId="654FEE10" w14:textId="77777777" w:rsidTr="00185E25">
        <w:tc>
          <w:tcPr>
            <w:tcW w:w="1120" w:type="dxa"/>
            <w:gridSpan w:val="2"/>
            <w:tcBorders>
              <w:right w:val="single" w:sz="4" w:space="0" w:color="auto"/>
            </w:tcBorders>
            <w:shd w:val="clear" w:color="auto" w:fill="auto"/>
          </w:tcPr>
          <w:p w14:paraId="1E1CAF1E" w14:textId="77777777" w:rsidR="00185E25" w:rsidRPr="00C70209" w:rsidRDefault="00185E25" w:rsidP="00130F03">
            <w:pPr>
              <w:pStyle w:val="PT-bullets"/>
            </w:pPr>
            <w:r w:rsidRPr="00C70209">
              <w:t>PP25</w:t>
            </w:r>
          </w:p>
        </w:tc>
        <w:tc>
          <w:tcPr>
            <w:tcW w:w="7307" w:type="dxa"/>
            <w:tcBorders>
              <w:left w:val="single" w:sz="4" w:space="0" w:color="auto"/>
            </w:tcBorders>
            <w:shd w:val="clear" w:color="auto" w:fill="auto"/>
          </w:tcPr>
          <w:p w14:paraId="4D76E585" w14:textId="76D95EFE" w:rsidR="00185E25" w:rsidRPr="00C70209" w:rsidRDefault="00185E25" w:rsidP="00185E25">
            <w:pPr>
              <w:pStyle w:val="PT-bullets"/>
            </w:pPr>
            <w:r w:rsidRPr="00C70209">
              <w:t>In neonatal and paediatric surgical patients, an ESA should only be prescribed in consultation with a paediatric haematologist, and should be combined with iron therapy.</w:t>
            </w:r>
          </w:p>
        </w:tc>
      </w:tr>
      <w:tr w:rsidR="00185E25" w:rsidRPr="00C70209" w14:paraId="3DF13684" w14:textId="77777777" w:rsidTr="003606CA">
        <w:tc>
          <w:tcPr>
            <w:tcW w:w="1112" w:type="dxa"/>
            <w:tcBorders>
              <w:right w:val="single" w:sz="4" w:space="0" w:color="auto"/>
            </w:tcBorders>
            <w:shd w:val="clear" w:color="auto" w:fill="auto"/>
          </w:tcPr>
          <w:p w14:paraId="5734D337" w14:textId="77777777" w:rsidR="00185E25" w:rsidRPr="00C70209" w:rsidRDefault="00185E25" w:rsidP="003606CA">
            <w:pPr>
              <w:pStyle w:val="PT-bullets"/>
            </w:pPr>
            <w:r w:rsidRPr="00C70209">
              <w:t>PP26</w:t>
            </w:r>
          </w:p>
        </w:tc>
        <w:tc>
          <w:tcPr>
            <w:tcW w:w="7315" w:type="dxa"/>
            <w:gridSpan w:val="2"/>
            <w:tcBorders>
              <w:left w:val="single" w:sz="4" w:space="0" w:color="auto"/>
            </w:tcBorders>
            <w:shd w:val="clear" w:color="auto" w:fill="auto"/>
          </w:tcPr>
          <w:p w14:paraId="2097CC02" w14:textId="77777777" w:rsidR="00185E25" w:rsidRPr="00C70209" w:rsidRDefault="00185E25" w:rsidP="003606CA">
            <w:pPr>
              <w:pStyle w:val="PT-bullets"/>
            </w:pPr>
            <w:r w:rsidRPr="00C70209">
              <w:t xml:space="preserve">In critically ill paediatric patients with anaemia, ESAs should not be </w:t>
            </w:r>
            <w:r w:rsidRPr="00C70209">
              <w:rPr>
                <w:i/>
              </w:rPr>
              <w:t xml:space="preserve">routinely </w:t>
            </w:r>
            <w:r w:rsidRPr="00C70209">
              <w:t>used.</w:t>
            </w:r>
            <w:r w:rsidRPr="00C70209">
              <w:rPr>
                <w:vertAlign w:val="superscript"/>
              </w:rPr>
              <w:t>a</w:t>
            </w:r>
          </w:p>
          <w:p w14:paraId="7A7A3932" w14:textId="706BFB50" w:rsidR="00185E25" w:rsidRPr="00C70209" w:rsidRDefault="00185E25" w:rsidP="00A06EBF">
            <w:pPr>
              <w:pStyle w:val="PP-note"/>
            </w:pPr>
            <w:r w:rsidRPr="00C70209">
              <w:rPr>
                <w:vertAlign w:val="superscript"/>
              </w:rPr>
              <w:t>a</w:t>
            </w:r>
            <w:r w:rsidRPr="00C70209">
              <w:t xml:space="preserve"> This point is </w:t>
            </w:r>
            <w:r w:rsidRPr="00E95843">
              <w:t>based</w:t>
            </w:r>
            <w:r w:rsidRPr="00C70209">
              <w:t xml:space="preserve"> on the lack of effect of ESAs on mortality in critically ill adult patients. </w:t>
            </w:r>
            <w:r w:rsidR="00E95843">
              <w:t>See</w:t>
            </w:r>
            <w:r w:rsidRPr="00C70209">
              <w:t xml:space="preserve"> R2 in </w:t>
            </w:r>
            <w:r w:rsidRPr="00C70209">
              <w:rPr>
                <w:i/>
              </w:rPr>
              <w:t>Patient Blood Management Guidelines: Module 4 – Critical Care</w:t>
            </w:r>
            <w:r w:rsidRPr="00C70209">
              <w:fldChar w:fldCharType="begin"/>
            </w:r>
            <w:r w:rsidR="00A06EBF">
              <w:instrText xml:space="preserve"> ADDIN EN.CITE &lt;EndNote&gt;&lt;Cite&gt;&lt;Author&gt;National Blood Authority (NBA)&lt;/Author&gt;&lt;Year&gt;2013&lt;/Year&gt;&lt;RecNum&gt;196&lt;/RecNum&gt;&lt;DisplayText&gt;&lt;style face="superscript"&gt;8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Pr="00C70209">
              <w:fldChar w:fldCharType="separate"/>
            </w:r>
            <w:r w:rsidR="00A06EBF" w:rsidRPr="00A06EBF">
              <w:rPr>
                <w:noProof/>
                <w:vertAlign w:val="superscript"/>
              </w:rPr>
              <w:t>84</w:t>
            </w:r>
            <w:r w:rsidRPr="00C70209">
              <w:fldChar w:fldCharType="end"/>
            </w:r>
          </w:p>
        </w:tc>
      </w:tr>
      <w:tr w:rsidR="00185E25" w:rsidRPr="00C70209" w14:paraId="3924AA16" w14:textId="77777777" w:rsidTr="00185E25">
        <w:trPr>
          <w:trHeight w:val="340"/>
        </w:trPr>
        <w:tc>
          <w:tcPr>
            <w:tcW w:w="8427" w:type="dxa"/>
            <w:gridSpan w:val="3"/>
            <w:shd w:val="clear" w:color="auto" w:fill="auto"/>
          </w:tcPr>
          <w:p w14:paraId="48B3E9FF" w14:textId="2C5DF4E4" w:rsidR="00185E25" w:rsidRPr="00C70209" w:rsidRDefault="00185E25" w:rsidP="00E95843">
            <w:pPr>
              <w:pStyle w:val="ES-notes"/>
            </w:pPr>
            <w:r w:rsidRPr="00C70209">
              <w:t>CKD, chronic kidney disease; ESA, erythropoiesis stimulating agent; Hb, haemoglobin; KDIGO, Kidney Disease: Improving Global Outcomes; NICE, National Institute for Health and Care Excellence; PP, practice point; R, recommendation</w:t>
            </w:r>
            <w:r w:rsidR="00E95843">
              <w:t>;</w:t>
            </w:r>
            <w:r w:rsidR="00E95843" w:rsidRPr="00C70209">
              <w:t xml:space="preserve"> RBC, red blood cell;</w:t>
            </w:r>
          </w:p>
        </w:tc>
      </w:tr>
    </w:tbl>
    <w:p w14:paraId="6576FDC3" w14:textId="77777777" w:rsidR="00DF2BB6" w:rsidRPr="00C70209"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20"/>
        <w:gridCol w:w="7307"/>
      </w:tblGrid>
      <w:tr w:rsidR="00697850" w:rsidRPr="00C70209" w14:paraId="10101241" w14:textId="77777777" w:rsidTr="00E95843">
        <w:tc>
          <w:tcPr>
            <w:tcW w:w="8427" w:type="dxa"/>
            <w:gridSpan w:val="2"/>
            <w:tcBorders>
              <w:top w:val="single" w:sz="4" w:space="0" w:color="000000"/>
              <w:left w:val="single" w:sz="4" w:space="0" w:color="000000"/>
              <w:bottom w:val="single" w:sz="4" w:space="0" w:color="000000"/>
              <w:right w:val="single" w:sz="4" w:space="0" w:color="000000"/>
            </w:tcBorders>
            <w:shd w:val="clear" w:color="auto" w:fill="FFFF00"/>
          </w:tcPr>
          <w:p w14:paraId="063A926D" w14:textId="1DF2D165" w:rsidR="00697850" w:rsidRPr="00C70209" w:rsidRDefault="00697850" w:rsidP="00E95843">
            <w:pPr>
              <w:pStyle w:val="PP-heading"/>
            </w:pPr>
            <w:r w:rsidRPr="00C70209">
              <w:t>Recommendation –</w:t>
            </w:r>
            <w:r w:rsidR="00E95843">
              <w:t>oral and/or parenteral iron</w:t>
            </w:r>
          </w:p>
        </w:tc>
      </w:tr>
      <w:tr w:rsidR="00697850" w:rsidRPr="00C70209" w14:paraId="37C4B1A0" w14:textId="77777777" w:rsidTr="00E95843">
        <w:tc>
          <w:tcPr>
            <w:tcW w:w="1120" w:type="dxa"/>
            <w:tcBorders>
              <w:right w:val="single" w:sz="4" w:space="0" w:color="auto"/>
            </w:tcBorders>
            <w:shd w:val="clear" w:color="auto" w:fill="auto"/>
          </w:tcPr>
          <w:p w14:paraId="5398F2FF" w14:textId="77777777" w:rsidR="00697850" w:rsidRPr="00C70209" w:rsidRDefault="00697850" w:rsidP="00697850">
            <w:pPr>
              <w:pStyle w:val="PT-bullets"/>
            </w:pPr>
            <w:r w:rsidRPr="00C70209">
              <w:t>R5</w:t>
            </w:r>
          </w:p>
          <w:p w14:paraId="2DAF00FF" w14:textId="77777777" w:rsidR="00697850" w:rsidRPr="00C70209" w:rsidRDefault="00697850" w:rsidP="00697850">
            <w:pPr>
              <w:pStyle w:val="PT-bullets"/>
            </w:pPr>
            <w:r w:rsidRPr="00C70209">
              <w:t>(Grade C)</w:t>
            </w:r>
          </w:p>
        </w:tc>
        <w:tc>
          <w:tcPr>
            <w:tcW w:w="7307" w:type="dxa"/>
            <w:tcBorders>
              <w:left w:val="single" w:sz="4" w:space="0" w:color="auto"/>
            </w:tcBorders>
            <w:shd w:val="clear" w:color="auto" w:fill="auto"/>
          </w:tcPr>
          <w:p w14:paraId="2DC600BE" w14:textId="024125DD" w:rsidR="00697850" w:rsidRPr="00C70209" w:rsidRDefault="00697850" w:rsidP="00697850">
            <w:pPr>
              <w:pStyle w:val="PT-bullets"/>
            </w:pPr>
            <w:r w:rsidRPr="00C70209">
              <w:t>In surgical paediatric patients with or at risk of</w:t>
            </w:r>
            <w:r w:rsidR="00A14122">
              <w:t xml:space="preserve"> IDA</w:t>
            </w:r>
            <w:r w:rsidRPr="00C70209">
              <w:t>, preoperative iron therapy is recommended.</w:t>
            </w:r>
            <w:r w:rsidRPr="00C70209">
              <w:rPr>
                <w:vertAlign w:val="superscript"/>
              </w:rPr>
              <w:t>a</w:t>
            </w:r>
          </w:p>
          <w:p w14:paraId="20174527" w14:textId="46FDB98D" w:rsidR="00697850" w:rsidRPr="00C70209" w:rsidRDefault="00697850" w:rsidP="00A06EBF">
            <w:pPr>
              <w:pStyle w:val="PP-note"/>
            </w:pPr>
            <w:r w:rsidRPr="00C70209">
              <w:rPr>
                <w:vertAlign w:val="superscript"/>
              </w:rPr>
              <w:t>a</w:t>
            </w:r>
            <w:r w:rsidRPr="00C70209">
              <w:t xml:space="preserve"> </w:t>
            </w:r>
            <w:r w:rsidR="00E95843">
              <w:t>See</w:t>
            </w:r>
            <w:r w:rsidRPr="00C70209">
              <w:t xml:space="preserve"> R4 in </w:t>
            </w:r>
            <w:r w:rsidRPr="00C70209">
              <w:rPr>
                <w:i/>
              </w:rPr>
              <w:t>Patient Blood Management Guidelines: Module 2 – Perioperative</w:t>
            </w:r>
            <w:r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fldChar w:fldCharType="separate"/>
            </w:r>
            <w:r w:rsidR="00A06EBF" w:rsidRPr="00A06EBF">
              <w:rPr>
                <w:noProof/>
                <w:vertAlign w:val="superscript"/>
              </w:rPr>
              <w:t>15</w:t>
            </w:r>
            <w:r w:rsidRPr="00C70209">
              <w:fldChar w:fldCharType="end"/>
            </w:r>
          </w:p>
        </w:tc>
      </w:tr>
      <w:tr w:rsidR="00185E25" w:rsidRPr="00C70209" w14:paraId="286BC788" w14:textId="77777777" w:rsidTr="003606CA">
        <w:tc>
          <w:tcPr>
            <w:tcW w:w="8427" w:type="dxa"/>
            <w:gridSpan w:val="2"/>
            <w:tcBorders>
              <w:top w:val="single" w:sz="4" w:space="0" w:color="000000"/>
              <w:left w:val="single" w:sz="4" w:space="0" w:color="000000"/>
              <w:bottom w:val="single" w:sz="4" w:space="0" w:color="000000"/>
              <w:right w:val="single" w:sz="4" w:space="0" w:color="000000"/>
            </w:tcBorders>
            <w:shd w:val="clear" w:color="auto" w:fill="FFFF99"/>
          </w:tcPr>
          <w:p w14:paraId="4B6CCFC6" w14:textId="77777777" w:rsidR="00185E25" w:rsidRPr="00C70209" w:rsidRDefault="00185E25" w:rsidP="003606CA">
            <w:pPr>
              <w:pStyle w:val="PP-heading"/>
            </w:pPr>
            <w:r w:rsidRPr="00C70209">
              <w:t>Practice point –</w:t>
            </w:r>
            <w:r>
              <w:t xml:space="preserve"> oral and/or parenteral iron</w:t>
            </w:r>
          </w:p>
        </w:tc>
      </w:tr>
      <w:tr w:rsidR="00185E25" w:rsidRPr="00C70209" w14:paraId="58BA7764" w14:textId="77777777" w:rsidTr="003606CA">
        <w:tc>
          <w:tcPr>
            <w:tcW w:w="1120" w:type="dxa"/>
            <w:tcBorders>
              <w:right w:val="single" w:sz="4" w:space="0" w:color="auto"/>
            </w:tcBorders>
            <w:shd w:val="clear" w:color="auto" w:fill="auto"/>
          </w:tcPr>
          <w:p w14:paraId="49D275C3" w14:textId="77777777" w:rsidR="00185E25" w:rsidRPr="00C70209" w:rsidRDefault="00185E25" w:rsidP="003606CA">
            <w:pPr>
              <w:pStyle w:val="PT-bullets"/>
            </w:pPr>
            <w:r w:rsidRPr="00C70209">
              <w:t>PP13</w:t>
            </w:r>
          </w:p>
        </w:tc>
        <w:tc>
          <w:tcPr>
            <w:tcW w:w="7307" w:type="dxa"/>
            <w:tcBorders>
              <w:left w:val="single" w:sz="4" w:space="0" w:color="auto"/>
            </w:tcBorders>
            <w:shd w:val="clear" w:color="auto" w:fill="auto"/>
          </w:tcPr>
          <w:p w14:paraId="29FC8D03" w14:textId="77777777" w:rsidR="00185E25" w:rsidRPr="00C70209" w:rsidRDefault="00185E25" w:rsidP="003606CA">
            <w:pPr>
              <w:pStyle w:val="PT-bullets"/>
            </w:pPr>
            <w:r w:rsidRPr="00C70209">
              <w:t>Preterm and low birth weight infants should receive iron supplementation as necessary to achieve the RNI. However, routine supplementation in excess of the RNI, to reduce transfusion incidence, is not supported.</w:t>
            </w:r>
          </w:p>
        </w:tc>
      </w:tr>
      <w:tr w:rsidR="00185E25" w:rsidRPr="00C70209" w14:paraId="55C901E9" w14:textId="77777777" w:rsidTr="003606CA">
        <w:tc>
          <w:tcPr>
            <w:tcW w:w="1120" w:type="dxa"/>
            <w:tcBorders>
              <w:right w:val="single" w:sz="4" w:space="0" w:color="auto"/>
            </w:tcBorders>
            <w:shd w:val="clear" w:color="auto" w:fill="auto"/>
          </w:tcPr>
          <w:p w14:paraId="0483263A" w14:textId="77777777" w:rsidR="00185E25" w:rsidRPr="00C70209" w:rsidRDefault="00185E25" w:rsidP="003606CA">
            <w:pPr>
              <w:pStyle w:val="PT-bullets"/>
            </w:pPr>
            <w:r w:rsidRPr="00C70209">
              <w:t>PP14</w:t>
            </w:r>
          </w:p>
        </w:tc>
        <w:tc>
          <w:tcPr>
            <w:tcW w:w="7307" w:type="dxa"/>
            <w:tcBorders>
              <w:left w:val="single" w:sz="4" w:space="0" w:color="auto"/>
            </w:tcBorders>
            <w:shd w:val="clear" w:color="auto" w:fill="auto"/>
          </w:tcPr>
          <w:p w14:paraId="365E2BF4" w14:textId="77777777" w:rsidR="00185E25" w:rsidRPr="00C70209" w:rsidRDefault="00185E25" w:rsidP="003606CA">
            <w:pPr>
              <w:pStyle w:val="PT-bullets"/>
            </w:pPr>
            <w:r w:rsidRPr="00C70209">
              <w:t>Infants and children should receive sufficient dietary iron to achieve the AI or RDI. If the AI or RDI cannot be met by dietary means, iron supplementation is advised.</w:t>
            </w:r>
          </w:p>
        </w:tc>
      </w:tr>
      <w:tr w:rsidR="00185E25" w:rsidRPr="00C70209" w14:paraId="07B1AA54" w14:textId="77777777" w:rsidTr="003606CA">
        <w:tc>
          <w:tcPr>
            <w:tcW w:w="1120" w:type="dxa"/>
            <w:tcBorders>
              <w:right w:val="single" w:sz="4" w:space="0" w:color="auto"/>
            </w:tcBorders>
            <w:shd w:val="clear" w:color="auto" w:fill="auto"/>
          </w:tcPr>
          <w:p w14:paraId="1B5B326B" w14:textId="77777777" w:rsidR="00185E25" w:rsidRPr="00C70209" w:rsidRDefault="00185E25" w:rsidP="003606CA">
            <w:pPr>
              <w:pStyle w:val="PT-bullets"/>
            </w:pPr>
            <w:r w:rsidRPr="00C70209">
              <w:t>PP15</w:t>
            </w:r>
          </w:p>
        </w:tc>
        <w:tc>
          <w:tcPr>
            <w:tcW w:w="7307" w:type="dxa"/>
            <w:tcBorders>
              <w:left w:val="single" w:sz="4" w:space="0" w:color="auto"/>
            </w:tcBorders>
            <w:shd w:val="clear" w:color="auto" w:fill="auto"/>
          </w:tcPr>
          <w:p w14:paraId="14AA067E" w14:textId="77777777" w:rsidR="00185E25" w:rsidRPr="00C70209" w:rsidRDefault="00185E25" w:rsidP="003606CA">
            <w:pPr>
              <w:pStyle w:val="PT-bullets"/>
            </w:pPr>
            <w:r w:rsidRPr="00C70209">
              <w:t>Infants and children in populations at high risk</w:t>
            </w:r>
            <w:r w:rsidRPr="00C70209">
              <w:rPr>
                <w:vertAlign w:val="superscript"/>
              </w:rPr>
              <w:t>a</w:t>
            </w:r>
            <w:r w:rsidRPr="00C70209">
              <w:t xml:space="preserve"> of iron deficiency should be screened for this condition.</w:t>
            </w:r>
            <w:r w:rsidRPr="00C70209">
              <w:rPr>
                <w:vertAlign w:val="superscript"/>
              </w:rPr>
              <w:t>b</w:t>
            </w:r>
          </w:p>
          <w:p w14:paraId="59C7DE86" w14:textId="70729A10" w:rsidR="00185E25" w:rsidRPr="00C70209" w:rsidRDefault="00185E25" w:rsidP="003606CA">
            <w:pPr>
              <w:pStyle w:val="PP-note"/>
            </w:pPr>
            <w:r w:rsidRPr="00C70209">
              <w:rPr>
                <w:vertAlign w:val="superscript"/>
              </w:rPr>
              <w:t>a</w:t>
            </w:r>
            <w:r w:rsidRPr="00C70209">
              <w:t xml:space="preserve"> See </w:t>
            </w:r>
            <w:r w:rsidRPr="00185E25">
              <w:t>Domellof</w:t>
            </w:r>
            <w:r w:rsidRPr="00C70209">
              <w:t xml:space="preserve"> </w:t>
            </w:r>
            <w:r w:rsidRPr="00C70209">
              <w:rPr>
                <w:i/>
              </w:rPr>
              <w:t>et al</w:t>
            </w:r>
            <w:r w:rsidRPr="00C70209">
              <w:t xml:space="preserve"> (2014)</w:t>
            </w:r>
            <w:r w:rsidRPr="00C70209">
              <w:fldChar w:fldCharType="begin">
                <w:fldData xml:space="preserve">PEVuZE5vdGU+PENpdGU+PEF1dGhvcj5Eb21lbGxvZjwvQXV0aG9yPjxZZWFyPjIwMTQ8L1llYXI+
PFJlY051bT4yMTwvUmVjTnVtPjxEaXNwbGF5VGV4dD48c3R5bGUgZmFjZT0ic3VwZXJzY3JpcHQi
Pjg1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A06EBF">
              <w:instrText xml:space="preserve"> ADDIN EN.CITE </w:instrText>
            </w:r>
            <w:r w:rsidR="00A06EBF">
              <w:fldChar w:fldCharType="begin">
                <w:fldData xml:space="preserve">PEVuZE5vdGU+PENpdGU+PEF1dGhvcj5Eb21lbGxvZjwvQXV0aG9yPjxZZWFyPjIwMTQ8L1llYXI+
PFJlY051bT4yMTwvUmVjTnVtPjxEaXNwbGF5VGV4dD48c3R5bGUgZmFjZT0ic3VwZXJzY3JpcHQi
Pjg1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85</w:t>
            </w:r>
            <w:r w:rsidRPr="00C70209">
              <w:fldChar w:fldCharType="end"/>
            </w:r>
            <w:r w:rsidRPr="00C70209">
              <w:t xml:space="preserve"> and Pottie </w:t>
            </w:r>
            <w:r w:rsidRPr="00C70209">
              <w:rPr>
                <w:i/>
              </w:rPr>
              <w:t>et al</w:t>
            </w:r>
            <w:r w:rsidRPr="00C70209">
              <w:t xml:space="preserve"> (2011)</w:t>
            </w:r>
            <w:r w:rsidRPr="00C70209">
              <w:fldChar w:fldCharType="begin">
                <w:fldData xml:space="preserve">PEVuZE5vdGU+PENpdGU+PEF1dGhvcj5Qb3R0aWU8L0F1dGhvcj48WWVhcj4yMDExPC9ZZWFyPjxS
ZWNOdW0+MjAyPC9SZWNOdW0+PERpc3BsYXlUZXh0PjxzdHlsZSBmYWNlPSJzdXBlcnNjcmlwdCI+
ODY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A06EBF">
              <w:instrText xml:space="preserve"> ADDIN EN.CITE </w:instrText>
            </w:r>
            <w:r w:rsidR="00A06EBF">
              <w:fldChar w:fldCharType="begin">
                <w:fldData xml:space="preserve">PEVuZE5vdGU+PENpdGU+PEF1dGhvcj5Qb3R0aWU8L0F1dGhvcj48WWVhcj4yMDExPC9ZZWFyPjxS
ZWNOdW0+MjAyPC9SZWNOdW0+PERpc3BsYXlUZXh0PjxzdHlsZSBmYWNlPSJzdXBlcnNjcmlwdCI+
ODY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86</w:t>
            </w:r>
            <w:r w:rsidRPr="00C70209">
              <w:fldChar w:fldCharType="end"/>
            </w:r>
          </w:p>
          <w:p w14:paraId="63B090D8" w14:textId="06C6262F" w:rsidR="00185E25" w:rsidRPr="00185E25" w:rsidRDefault="00185E25" w:rsidP="003606CA">
            <w:pPr>
              <w:pStyle w:val="PP-note"/>
            </w:pPr>
            <w:r w:rsidRPr="00C70209">
              <w:rPr>
                <w:vertAlign w:val="superscript"/>
              </w:rPr>
              <w:t>b</w:t>
            </w:r>
            <w:r w:rsidRPr="00C70209">
              <w:t xml:space="preserve"> See </w:t>
            </w:r>
            <w:r>
              <w:t xml:space="preserve">Section </w:t>
            </w:r>
            <w:r w:rsidR="001A475D">
              <w:t xml:space="preserve">3.6 and Section </w:t>
            </w:r>
            <w:r>
              <w:t xml:space="preserve">4.5 </w:t>
            </w:r>
            <w:r w:rsidRPr="00185E25">
              <w:rPr>
                <w:i/>
              </w:rPr>
              <w:t>Patient Blood Manaagement Guidelines</w:t>
            </w:r>
            <w:r>
              <w:rPr>
                <w:i/>
              </w:rPr>
              <w:t>: Module 6</w:t>
            </w:r>
          </w:p>
        </w:tc>
      </w:tr>
      <w:tr w:rsidR="00185E25" w:rsidRPr="00C70209" w14:paraId="1595D934" w14:textId="77777777" w:rsidTr="003606CA">
        <w:tc>
          <w:tcPr>
            <w:tcW w:w="1120" w:type="dxa"/>
            <w:tcBorders>
              <w:right w:val="single" w:sz="4" w:space="0" w:color="auto"/>
            </w:tcBorders>
            <w:shd w:val="clear" w:color="auto" w:fill="auto"/>
          </w:tcPr>
          <w:p w14:paraId="45E015A8" w14:textId="77777777" w:rsidR="00185E25" w:rsidRPr="00C70209" w:rsidRDefault="00185E25" w:rsidP="003606CA">
            <w:pPr>
              <w:pStyle w:val="PT-bullets"/>
            </w:pPr>
            <w:r w:rsidRPr="00C70209">
              <w:t>PP16</w:t>
            </w:r>
          </w:p>
        </w:tc>
        <w:tc>
          <w:tcPr>
            <w:tcW w:w="7307" w:type="dxa"/>
            <w:tcBorders>
              <w:left w:val="single" w:sz="4" w:space="0" w:color="auto"/>
            </w:tcBorders>
            <w:shd w:val="clear" w:color="auto" w:fill="auto"/>
          </w:tcPr>
          <w:p w14:paraId="40ABB043" w14:textId="77777777" w:rsidR="00185E25" w:rsidRPr="00C70209" w:rsidRDefault="00185E25" w:rsidP="003606CA">
            <w:pPr>
              <w:pStyle w:val="PT-bullets"/>
            </w:pPr>
            <w:r w:rsidRPr="00C70209">
              <w:t>Infants and children with iron deficiency should be treated with iron supplements and dietary modifications.</w:t>
            </w:r>
          </w:p>
        </w:tc>
      </w:tr>
      <w:tr w:rsidR="00185E25" w:rsidRPr="00C70209" w14:paraId="6B45D4C9" w14:textId="77777777" w:rsidTr="00185E25">
        <w:tc>
          <w:tcPr>
            <w:tcW w:w="1120" w:type="dxa"/>
            <w:tcBorders>
              <w:right w:val="single" w:sz="4" w:space="0" w:color="auto"/>
            </w:tcBorders>
            <w:shd w:val="clear" w:color="auto" w:fill="auto"/>
          </w:tcPr>
          <w:p w14:paraId="4189257B" w14:textId="77777777" w:rsidR="00185E25" w:rsidRPr="00C70209" w:rsidRDefault="00185E25" w:rsidP="00130F03">
            <w:pPr>
              <w:pStyle w:val="PT-bullets"/>
            </w:pPr>
            <w:r w:rsidRPr="00C70209">
              <w:t>PP23</w:t>
            </w:r>
          </w:p>
        </w:tc>
        <w:tc>
          <w:tcPr>
            <w:tcW w:w="7307" w:type="dxa"/>
            <w:tcBorders>
              <w:left w:val="single" w:sz="4" w:space="0" w:color="auto"/>
            </w:tcBorders>
            <w:shd w:val="clear" w:color="auto" w:fill="auto"/>
          </w:tcPr>
          <w:p w14:paraId="456FBB19" w14:textId="77777777" w:rsidR="00185E25" w:rsidRPr="00C70209" w:rsidRDefault="00185E25" w:rsidP="00130F03">
            <w:pPr>
              <w:pStyle w:val="PT-bullets"/>
            </w:pPr>
            <w:r w:rsidRPr="00C70209">
              <w:t>In neonatal and paediatric surgical patients in whom substantial blood loss is anticipated, preoperative anaemia and iron deficiency</w:t>
            </w:r>
            <w:r w:rsidRPr="00C70209">
              <w:rPr>
                <w:vertAlign w:val="superscript"/>
              </w:rPr>
              <w:t>a</w:t>
            </w:r>
            <w:r w:rsidRPr="00C70209">
              <w:t xml:space="preserve"> should be identified, evaluated and managed to minimise RBC transfusion.</w:t>
            </w:r>
            <w:r w:rsidRPr="00C70209">
              <w:rPr>
                <w:vertAlign w:val="superscript"/>
              </w:rPr>
              <w:t>b</w:t>
            </w:r>
          </w:p>
          <w:p w14:paraId="6A6978A2" w14:textId="6FBFB3F0" w:rsidR="00185E25" w:rsidRPr="00C70209" w:rsidRDefault="00185E25" w:rsidP="00185E25">
            <w:pPr>
              <w:pStyle w:val="PP-note"/>
            </w:pPr>
            <w:r w:rsidRPr="00C70209">
              <w:rPr>
                <w:vertAlign w:val="superscript"/>
              </w:rPr>
              <w:t>a</w:t>
            </w:r>
            <w:r w:rsidRPr="00C70209">
              <w:t xml:space="preserve"> Iron deficiency can be present with a normal Hb</w:t>
            </w:r>
            <w:r w:rsidRPr="00C70209">
              <w:br/>
            </w:r>
            <w:r w:rsidRPr="00C70209">
              <w:rPr>
                <w:vertAlign w:val="superscript"/>
              </w:rPr>
              <w:t xml:space="preserve">b </w:t>
            </w:r>
            <w:r>
              <w:t>See Appendix G (</w:t>
            </w:r>
            <w:r w:rsidRPr="00185E25">
              <w:rPr>
                <w:i/>
              </w:rPr>
              <w:t>Paediatric Hb assessment and optimisation template</w:t>
            </w:r>
            <w:r w:rsidRPr="00C70209">
              <w:t>) for further information on the optimal dosing strategy.</w:t>
            </w:r>
          </w:p>
        </w:tc>
      </w:tr>
      <w:tr w:rsidR="00185E25" w:rsidRPr="00C70209" w14:paraId="41837B0A" w14:textId="77777777" w:rsidTr="00185E25">
        <w:tc>
          <w:tcPr>
            <w:tcW w:w="1120" w:type="dxa"/>
            <w:tcBorders>
              <w:right w:val="single" w:sz="4" w:space="0" w:color="auto"/>
            </w:tcBorders>
            <w:shd w:val="clear" w:color="auto" w:fill="auto"/>
          </w:tcPr>
          <w:p w14:paraId="71011F79" w14:textId="77777777" w:rsidR="00185E25" w:rsidRPr="00C70209" w:rsidRDefault="00185E25" w:rsidP="00130F03">
            <w:pPr>
              <w:pStyle w:val="PT-bullets"/>
            </w:pPr>
            <w:r w:rsidRPr="00C70209">
              <w:t>PP24</w:t>
            </w:r>
          </w:p>
        </w:tc>
        <w:tc>
          <w:tcPr>
            <w:tcW w:w="7307" w:type="dxa"/>
            <w:tcBorders>
              <w:left w:val="single" w:sz="4" w:space="0" w:color="auto"/>
            </w:tcBorders>
            <w:shd w:val="clear" w:color="auto" w:fill="auto"/>
          </w:tcPr>
          <w:p w14:paraId="532159EB" w14:textId="5D6B39D0" w:rsidR="00185E25" w:rsidRPr="00C70209" w:rsidRDefault="00185E25" w:rsidP="00185E25">
            <w:pPr>
              <w:pStyle w:val="PT-bullets"/>
            </w:pPr>
            <w:r w:rsidRPr="00C70209">
              <w:t xml:space="preserve">To implement PP23, patients should be evaluated as early as possible so that scheduling of surgery can be coordinated with optimisation of the patient’s </w:t>
            </w:r>
            <w:r>
              <w:t>Hb</w:t>
            </w:r>
            <w:r w:rsidRPr="00C70209">
              <w:t xml:space="preserve"> and iron stores.</w:t>
            </w:r>
          </w:p>
        </w:tc>
      </w:tr>
      <w:tr w:rsidR="00185E25" w:rsidRPr="00C70209" w14:paraId="22DE3574" w14:textId="77777777" w:rsidTr="00185E25">
        <w:tc>
          <w:tcPr>
            <w:tcW w:w="1120" w:type="dxa"/>
            <w:tcBorders>
              <w:right w:val="single" w:sz="4" w:space="0" w:color="auto"/>
            </w:tcBorders>
            <w:shd w:val="clear" w:color="auto" w:fill="auto"/>
          </w:tcPr>
          <w:p w14:paraId="5502069F" w14:textId="00047F97" w:rsidR="00185E25" w:rsidRPr="00C70209" w:rsidRDefault="00185E25" w:rsidP="00130F03">
            <w:pPr>
              <w:pStyle w:val="PT-bullets"/>
            </w:pPr>
            <w:r w:rsidRPr="00C70209">
              <w:t>PP27</w:t>
            </w:r>
          </w:p>
        </w:tc>
        <w:tc>
          <w:tcPr>
            <w:tcW w:w="7307" w:type="dxa"/>
            <w:tcBorders>
              <w:left w:val="single" w:sz="4" w:space="0" w:color="auto"/>
            </w:tcBorders>
            <w:shd w:val="clear" w:color="auto" w:fill="auto"/>
          </w:tcPr>
          <w:p w14:paraId="49C4EDA8" w14:textId="479F6161" w:rsidR="00185E25" w:rsidRPr="00C70209" w:rsidRDefault="00185E25" w:rsidP="00185E25">
            <w:pPr>
              <w:pStyle w:val="PT-bullets"/>
            </w:pPr>
            <w:r w:rsidRPr="00C70209">
              <w:t xml:space="preserve">Critically ill paediatric patients should receive iron supplementation as necessary to achieve the RNI. </w:t>
            </w:r>
          </w:p>
        </w:tc>
      </w:tr>
      <w:tr w:rsidR="00185E25" w:rsidRPr="00C70209" w14:paraId="76DDD1AA" w14:textId="77777777" w:rsidTr="003606CA">
        <w:trPr>
          <w:trHeight w:val="340"/>
        </w:trPr>
        <w:tc>
          <w:tcPr>
            <w:tcW w:w="8427" w:type="dxa"/>
            <w:gridSpan w:val="2"/>
            <w:shd w:val="clear" w:color="auto" w:fill="auto"/>
          </w:tcPr>
          <w:p w14:paraId="30BA51B8" w14:textId="2B88ACB7" w:rsidR="00185E25" w:rsidRPr="00C70209" w:rsidRDefault="00185E25" w:rsidP="003606CA">
            <w:pPr>
              <w:pStyle w:val="ES-notes"/>
            </w:pPr>
            <w:r w:rsidRPr="00C70209">
              <w:t xml:space="preserve">AI, adequate intake; ESA, erythropoiesis stimulating agent; </w:t>
            </w:r>
            <w:r>
              <w:t xml:space="preserve">Hb, haemoglobin; </w:t>
            </w:r>
            <w:r w:rsidRPr="00C70209">
              <w:t xml:space="preserve">PP, practice point; R, recommendation; </w:t>
            </w:r>
            <w:r w:rsidR="00E95843">
              <w:t xml:space="preserve">RBC, red blood cell; </w:t>
            </w:r>
            <w:r w:rsidRPr="00C70209">
              <w:t>RDI, recommended daily intake</w:t>
            </w:r>
            <w:r>
              <w:t>;</w:t>
            </w:r>
            <w:r w:rsidRPr="00C70209">
              <w:t xml:space="preserve"> RNI, recommended nutrient intake</w:t>
            </w:r>
          </w:p>
        </w:tc>
      </w:tr>
    </w:tbl>
    <w:p w14:paraId="10E2294A" w14:textId="77777777" w:rsidR="00185E25" w:rsidRDefault="00185E25" w:rsidP="003131E2">
      <w:pPr>
        <w:pStyle w:val="BodyText"/>
      </w:pPr>
    </w:p>
    <w:tbl>
      <w:tblPr>
        <w:tblW w:w="8734"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99"/>
      </w:tblGrid>
      <w:tr w:rsidR="00DF2BB6" w:rsidRPr="00C70209" w14:paraId="17DDCC81" w14:textId="77777777" w:rsidTr="003131E2">
        <w:tc>
          <w:tcPr>
            <w:tcW w:w="8734" w:type="dxa"/>
            <w:gridSpan w:val="2"/>
            <w:tcBorders>
              <w:top w:val="single" w:sz="4" w:space="0" w:color="000000"/>
              <w:left w:val="single" w:sz="4" w:space="0" w:color="000000"/>
              <w:bottom w:val="single" w:sz="4" w:space="0" w:color="000000"/>
              <w:right w:val="single" w:sz="4" w:space="0" w:color="000000"/>
            </w:tcBorders>
            <w:shd w:val="clear" w:color="auto" w:fill="FFFF00"/>
          </w:tcPr>
          <w:p w14:paraId="16716935" w14:textId="669696F7" w:rsidR="00DF2BB6" w:rsidRPr="00C70209" w:rsidRDefault="00DF2BB6" w:rsidP="00E95843">
            <w:pPr>
              <w:pStyle w:val="PP-heading"/>
            </w:pPr>
            <w:r w:rsidRPr="00C70209">
              <w:t>Recommendation –</w:t>
            </w:r>
            <w:r w:rsidR="00E95843">
              <w:t>hydroxyurea</w:t>
            </w:r>
          </w:p>
        </w:tc>
      </w:tr>
      <w:tr w:rsidR="00DF2BB6" w:rsidRPr="00C70209" w14:paraId="64B6B6AA" w14:textId="77777777" w:rsidTr="003131E2">
        <w:tc>
          <w:tcPr>
            <w:tcW w:w="1135" w:type="dxa"/>
            <w:tcBorders>
              <w:right w:val="single" w:sz="4" w:space="0" w:color="auto"/>
            </w:tcBorders>
            <w:shd w:val="clear" w:color="auto" w:fill="auto"/>
          </w:tcPr>
          <w:p w14:paraId="32FB37D2" w14:textId="77777777" w:rsidR="00DF2BB6" w:rsidRPr="00C70209" w:rsidRDefault="00DF2BB6" w:rsidP="00130F03">
            <w:pPr>
              <w:pStyle w:val="PT-bullets"/>
            </w:pPr>
            <w:r w:rsidRPr="00C70209">
              <w:t>R4</w:t>
            </w:r>
          </w:p>
          <w:p w14:paraId="6A994DA6" w14:textId="77777777" w:rsidR="00DF2BB6" w:rsidRPr="00C70209" w:rsidRDefault="00DF2BB6" w:rsidP="00130F03">
            <w:pPr>
              <w:pStyle w:val="PT-bullets"/>
            </w:pPr>
            <w:r w:rsidRPr="00C70209">
              <w:t>(Grade B)</w:t>
            </w:r>
          </w:p>
        </w:tc>
        <w:tc>
          <w:tcPr>
            <w:tcW w:w="7599" w:type="dxa"/>
            <w:tcBorders>
              <w:left w:val="single" w:sz="4" w:space="0" w:color="auto"/>
            </w:tcBorders>
            <w:shd w:val="clear" w:color="auto" w:fill="auto"/>
          </w:tcPr>
          <w:p w14:paraId="1644DBC2" w14:textId="0EB388C6" w:rsidR="00DF2BB6" w:rsidRPr="00C70209" w:rsidRDefault="00DF2BB6" w:rsidP="00130F03">
            <w:pPr>
              <w:pStyle w:val="PT-bullets"/>
            </w:pPr>
            <w:r w:rsidRPr="00C70209">
              <w:t xml:space="preserve">In paediatric patients with </w:t>
            </w:r>
            <w:r w:rsidR="001A475D">
              <w:t>SCD</w:t>
            </w:r>
            <w:r w:rsidRPr="00C70209">
              <w:t>, hydroxyurea should not be given for the primary purpose of reducing transfusion incidence.</w:t>
            </w:r>
            <w:r w:rsidRPr="00C70209">
              <w:rPr>
                <w:vertAlign w:val="superscript"/>
              </w:rPr>
              <w:t>a</w:t>
            </w:r>
          </w:p>
          <w:p w14:paraId="6AAF5E04" w14:textId="456E6CB2" w:rsidR="00DF2BB6" w:rsidRPr="00C70209" w:rsidRDefault="00DF2BB6" w:rsidP="00A335CF">
            <w:pPr>
              <w:pStyle w:val="PP-note"/>
            </w:pPr>
            <w:r w:rsidRPr="00C70209">
              <w:rPr>
                <w:vertAlign w:val="superscript"/>
              </w:rPr>
              <w:t>a</w:t>
            </w:r>
            <w:r w:rsidRPr="00C70209">
              <w:t xml:space="preserve"> Although hydroxyurea reduces transfusion incidence, it may not be the optimal treatment for prevention of stroke (see </w:t>
            </w:r>
            <w:r w:rsidR="00A335CF" w:rsidRPr="00C70209">
              <w:t xml:space="preserve">R2 </w:t>
            </w:r>
            <w:r w:rsidR="00E95843">
              <w:t>and PP</w:t>
            </w:r>
            <w:r w:rsidRPr="00C70209">
              <w:t>2</w:t>
            </w:r>
            <w:r w:rsidR="00A335CF" w:rsidRPr="00C70209">
              <w:t>2</w:t>
            </w:r>
            <w:r w:rsidRPr="00C70209">
              <w:t>)</w:t>
            </w:r>
          </w:p>
        </w:tc>
      </w:tr>
      <w:tr w:rsidR="00DF2BB6" w:rsidRPr="00C70209" w14:paraId="6A266CE6" w14:textId="77777777" w:rsidTr="003131E2">
        <w:tc>
          <w:tcPr>
            <w:tcW w:w="8734" w:type="dxa"/>
            <w:gridSpan w:val="2"/>
            <w:tcBorders>
              <w:top w:val="single" w:sz="4" w:space="0" w:color="000000"/>
              <w:left w:val="single" w:sz="4" w:space="0" w:color="000000"/>
              <w:bottom w:val="single" w:sz="4" w:space="0" w:color="000000"/>
              <w:right w:val="single" w:sz="4" w:space="0" w:color="000000"/>
            </w:tcBorders>
            <w:shd w:val="clear" w:color="auto" w:fill="FFFF99"/>
          </w:tcPr>
          <w:p w14:paraId="508A7139" w14:textId="039E23FB" w:rsidR="00DF2BB6" w:rsidRPr="00C70209" w:rsidRDefault="00DF2BB6" w:rsidP="00E95843">
            <w:pPr>
              <w:pStyle w:val="PP-heading"/>
            </w:pPr>
            <w:r w:rsidRPr="00C70209">
              <w:t>Practice point –</w:t>
            </w:r>
            <w:r w:rsidR="00E95843">
              <w:t>hydroxyurea</w:t>
            </w:r>
          </w:p>
        </w:tc>
      </w:tr>
      <w:tr w:rsidR="00DF2BB6" w:rsidRPr="00C70209" w14:paraId="4B8B66C3" w14:textId="77777777" w:rsidTr="003131E2">
        <w:tc>
          <w:tcPr>
            <w:tcW w:w="1135" w:type="dxa"/>
            <w:tcBorders>
              <w:right w:val="single" w:sz="4" w:space="0" w:color="auto"/>
            </w:tcBorders>
            <w:shd w:val="clear" w:color="auto" w:fill="auto"/>
          </w:tcPr>
          <w:p w14:paraId="5F2CA18C" w14:textId="75DB3880" w:rsidR="00DF2BB6" w:rsidRPr="00C70209" w:rsidRDefault="00DF2BB6" w:rsidP="00130F03">
            <w:pPr>
              <w:pStyle w:val="PT-bullets"/>
            </w:pPr>
            <w:r w:rsidRPr="00C70209">
              <w:t>PP22</w:t>
            </w:r>
          </w:p>
        </w:tc>
        <w:tc>
          <w:tcPr>
            <w:tcW w:w="7599" w:type="dxa"/>
            <w:tcBorders>
              <w:left w:val="single" w:sz="4" w:space="0" w:color="auto"/>
            </w:tcBorders>
            <w:shd w:val="clear" w:color="auto" w:fill="auto"/>
          </w:tcPr>
          <w:p w14:paraId="4E3E6A93" w14:textId="76138A85" w:rsidR="00DF2BB6" w:rsidRPr="00C70209" w:rsidRDefault="00DF2BB6" w:rsidP="00130F03">
            <w:pPr>
              <w:pStyle w:val="PT-bullets"/>
            </w:pPr>
            <w:r w:rsidRPr="00C70209">
              <w:t>In paediatric patients over 9 months of age with sickle cell disease, hydroxyurea may be used to reduce vaso-occlusive pain crises and acute chest syndromes.</w:t>
            </w:r>
          </w:p>
        </w:tc>
      </w:tr>
      <w:tr w:rsidR="00DF2BB6" w:rsidRPr="00C70209" w14:paraId="048B5558" w14:textId="77777777" w:rsidTr="0082594B">
        <w:trPr>
          <w:trHeight w:val="340"/>
        </w:trPr>
        <w:tc>
          <w:tcPr>
            <w:tcW w:w="8734" w:type="dxa"/>
            <w:gridSpan w:val="2"/>
            <w:shd w:val="clear" w:color="auto" w:fill="auto"/>
          </w:tcPr>
          <w:p w14:paraId="64D6F453" w14:textId="1892CBFB" w:rsidR="00DF2BB6" w:rsidRDefault="00A14122" w:rsidP="0082594B">
            <w:pPr>
              <w:pStyle w:val="ES-notes"/>
            </w:pPr>
            <w:r>
              <w:t xml:space="preserve">IDA, iron </w:t>
            </w:r>
            <w:r w:rsidRPr="00A14122">
              <w:t xml:space="preserve">deficiency anaemia </w:t>
            </w:r>
            <w:r w:rsidR="00DF2BB6" w:rsidRPr="00C70209">
              <w:t>PP, practice point; R, recommendation</w:t>
            </w:r>
            <w:r w:rsidR="00E95843">
              <w:t xml:space="preserve">; RBC, red blood cell; </w:t>
            </w:r>
            <w:r w:rsidR="001A475D">
              <w:t xml:space="preserve">SCD, sickle cell disease; </w:t>
            </w:r>
            <w:r w:rsidR="00E95843">
              <w:t xml:space="preserve">TCD, </w:t>
            </w:r>
            <w:r w:rsidR="00E95843" w:rsidRPr="00E95843">
              <w:t>transcranial Doppler</w:t>
            </w:r>
          </w:p>
          <w:p w14:paraId="29DB75EC" w14:textId="77777777" w:rsidR="00E95843" w:rsidRDefault="00E95843" w:rsidP="0082594B">
            <w:pPr>
              <w:pStyle w:val="ES-notes"/>
            </w:pPr>
          </w:p>
          <w:p w14:paraId="0EB9AF6B" w14:textId="092A6BB1" w:rsidR="00E95843" w:rsidRPr="00C70209" w:rsidRDefault="00E95843" w:rsidP="00E95843">
            <w:pPr>
              <w:pStyle w:val="ES-notes"/>
            </w:pPr>
            <w:r w:rsidRPr="00E95843">
              <w:t xml:space="preserve">Note: The Phase III TWiTCH trial comparing RBC transfusion to hydroxyurea in paediatric sickle cell patients was stopped early, because hydroxyurea was found to be as effective as transfusions in lowering the mean </w:t>
            </w:r>
            <w:r>
              <w:t>TCD</w:t>
            </w:r>
            <w:r w:rsidRPr="00E95843">
              <w:t xml:space="preserve"> velocity of blood flow. Complete data, including the secondary outcome of primary stroke are not yet available. We await publication of the full trial results before </w:t>
            </w:r>
            <w:r>
              <w:t xml:space="preserve">a reassessment of </w:t>
            </w:r>
            <w:r w:rsidRPr="00E95843">
              <w:t>current recommendations (R</w:t>
            </w:r>
            <w:r>
              <w:t>2</w:t>
            </w:r>
            <w:r w:rsidRPr="00E95843">
              <w:t xml:space="preserve"> and R4) and practice points (PP11) are made.</w:t>
            </w:r>
          </w:p>
        </w:tc>
      </w:tr>
    </w:tbl>
    <w:p w14:paraId="7055D0A8" w14:textId="77777777" w:rsidR="00DF2BB6" w:rsidRPr="00C70209" w:rsidRDefault="00DF2BB6" w:rsidP="003131E2">
      <w:pPr>
        <w:pStyle w:val="BodyText"/>
      </w:pPr>
    </w:p>
    <w:tbl>
      <w:tblPr>
        <w:tblW w:w="8734"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734"/>
      </w:tblGrid>
      <w:tr w:rsidR="00DF2BB6" w:rsidRPr="00C70209" w14:paraId="5D1760A2" w14:textId="77777777" w:rsidTr="003131E2">
        <w:tc>
          <w:tcPr>
            <w:tcW w:w="8734" w:type="dxa"/>
            <w:tcBorders>
              <w:top w:val="single" w:sz="4" w:space="0" w:color="000000"/>
              <w:left w:val="single" w:sz="4" w:space="0" w:color="000000"/>
              <w:bottom w:val="single" w:sz="4" w:space="0" w:color="000000"/>
              <w:right w:val="single" w:sz="4" w:space="0" w:color="000000"/>
            </w:tcBorders>
            <w:shd w:val="clear" w:color="auto" w:fill="FFFFCC"/>
          </w:tcPr>
          <w:p w14:paraId="2732A602" w14:textId="77777777" w:rsidR="00DF2BB6" w:rsidRPr="00C70209" w:rsidRDefault="00DF2BB6" w:rsidP="003131E2">
            <w:pPr>
              <w:pStyle w:val="PP-heading"/>
            </w:pPr>
            <w:r w:rsidRPr="00C70209">
              <w:t xml:space="preserve">Evidence gaps and areas for future research </w:t>
            </w:r>
          </w:p>
        </w:tc>
      </w:tr>
      <w:tr w:rsidR="00DF2BB6" w:rsidRPr="00C70209" w14:paraId="1CCE3E34" w14:textId="77777777" w:rsidTr="003131E2">
        <w:tc>
          <w:tcPr>
            <w:tcW w:w="8734" w:type="dxa"/>
            <w:tcBorders>
              <w:top w:val="single" w:sz="4" w:space="0" w:color="000000"/>
              <w:left w:val="single" w:sz="4" w:space="0" w:color="000000"/>
              <w:bottom w:val="single" w:sz="4" w:space="0" w:color="auto"/>
              <w:right w:val="single" w:sz="4" w:space="0" w:color="000000"/>
            </w:tcBorders>
            <w:shd w:val="clear" w:color="auto" w:fill="auto"/>
          </w:tcPr>
          <w:p w14:paraId="64E312BF" w14:textId="77777777" w:rsidR="00DF2BB6" w:rsidRPr="00C70209" w:rsidRDefault="00DF2BB6" w:rsidP="00130F03">
            <w:pPr>
              <w:pStyle w:val="PT-bullets"/>
            </w:pPr>
            <w:r w:rsidRPr="00C70209">
              <w:t>There is a need for further research on:</w:t>
            </w:r>
          </w:p>
          <w:p w14:paraId="765318CD" w14:textId="77777777" w:rsidR="00DF2BB6" w:rsidRPr="00C70209" w:rsidRDefault="00DF2BB6" w:rsidP="00B20C53">
            <w:pPr>
              <w:pStyle w:val="PP-bullet"/>
              <w:rPr>
                <w:lang w:val="en-AU"/>
              </w:rPr>
            </w:pPr>
            <w:r w:rsidRPr="00C70209">
              <w:rPr>
                <w:lang w:val="en-AU"/>
              </w:rPr>
              <w:t>use of ESAs in preterm infants, using contemporary transfusion thresholds and addressing potential adverse effects and long-term outcomes</w:t>
            </w:r>
          </w:p>
          <w:p w14:paraId="6CEB747E" w14:textId="77777777" w:rsidR="00DF2BB6" w:rsidRPr="00C70209" w:rsidRDefault="00DF2BB6" w:rsidP="00B20C53">
            <w:pPr>
              <w:pStyle w:val="PP-bullet"/>
              <w:rPr>
                <w:lang w:val="en-AU"/>
              </w:rPr>
            </w:pPr>
            <w:r w:rsidRPr="00C70209">
              <w:rPr>
                <w:lang w:val="en-AU"/>
              </w:rPr>
              <w:t>optimal dosing and timing of starting iron supplementation in preterm infants</w:t>
            </w:r>
          </w:p>
          <w:p w14:paraId="1FE10813" w14:textId="77777777" w:rsidR="00DF2BB6" w:rsidRPr="00C70209" w:rsidRDefault="00DF2BB6" w:rsidP="003131E2">
            <w:pPr>
              <w:pStyle w:val="PP-bullet"/>
              <w:rPr>
                <w:lang w:val="en-AU"/>
              </w:rPr>
            </w:pPr>
            <w:r w:rsidRPr="00C70209">
              <w:rPr>
                <w:lang w:val="en-AU"/>
              </w:rPr>
              <w:t>in infants with delayed onset of enteral feeding, the role of parenteral iron (could early intervention prevent the need for later iron supplementation or reduce the need for transfusion, and what are the long-term outcomes?)</w:t>
            </w:r>
          </w:p>
          <w:p w14:paraId="16FF95F3" w14:textId="77777777" w:rsidR="00DF2BB6" w:rsidRPr="00C70209" w:rsidRDefault="00DF2BB6" w:rsidP="003131E2">
            <w:pPr>
              <w:pStyle w:val="PP-bullet"/>
              <w:rPr>
                <w:lang w:val="en-AU"/>
              </w:rPr>
            </w:pPr>
            <w:r w:rsidRPr="00C70209">
              <w:rPr>
                <w:lang w:val="en-AU"/>
              </w:rPr>
              <w:t>dose, duration, mode of administration, and long-term effects of iron supplementation in infants and children at risk for anaemia</w:t>
            </w:r>
          </w:p>
          <w:p w14:paraId="662844F8" w14:textId="77777777" w:rsidR="00DF2BB6" w:rsidRPr="00C70209" w:rsidRDefault="00DF2BB6" w:rsidP="003131E2">
            <w:pPr>
              <w:pStyle w:val="PP-bullet"/>
              <w:rPr>
                <w:lang w:val="en-AU"/>
              </w:rPr>
            </w:pPr>
            <w:r w:rsidRPr="00C70209">
              <w:rPr>
                <w:lang w:val="en-AU"/>
              </w:rPr>
              <w:t>in the palliative care setting, whether ESAs improve quality of life in paediatric patients with cancer</w:t>
            </w:r>
          </w:p>
          <w:p w14:paraId="31EAD90D" w14:textId="77777777" w:rsidR="00DF2BB6" w:rsidRPr="00C70209" w:rsidRDefault="00DF2BB6" w:rsidP="003131E2">
            <w:pPr>
              <w:pStyle w:val="PP-bullet"/>
              <w:rPr>
                <w:lang w:val="en-AU"/>
              </w:rPr>
            </w:pPr>
            <w:r w:rsidRPr="00C70209">
              <w:rPr>
                <w:lang w:val="en-AU"/>
              </w:rPr>
              <w:t>the long-term safety of ESAs in children with CKD</w:t>
            </w:r>
          </w:p>
          <w:p w14:paraId="1995A456" w14:textId="77777777" w:rsidR="00DF2BB6" w:rsidRPr="00C70209" w:rsidRDefault="00DF2BB6" w:rsidP="003131E2">
            <w:pPr>
              <w:pStyle w:val="PP-bullet"/>
              <w:rPr>
                <w:lang w:val="en-AU"/>
              </w:rPr>
            </w:pPr>
            <w:r w:rsidRPr="00C70209">
              <w:rPr>
                <w:lang w:val="en-AU"/>
              </w:rPr>
              <w:t>effect of hydroxyurea on stroke prevention (clinical and sub-clinical) in paediatric patients with sickle cell disease.</w:t>
            </w:r>
            <w:r w:rsidRPr="00C70209">
              <w:rPr>
                <w:vertAlign w:val="superscript"/>
                <w:lang w:val="en-AU"/>
              </w:rPr>
              <w:t>a</w:t>
            </w:r>
          </w:p>
        </w:tc>
      </w:tr>
      <w:tr w:rsidR="00DF2BB6" w:rsidRPr="00C70209" w14:paraId="20097AEB" w14:textId="77777777" w:rsidTr="003131E2">
        <w:trPr>
          <w:trHeight w:val="907"/>
        </w:trPr>
        <w:tc>
          <w:tcPr>
            <w:tcW w:w="8734" w:type="dxa"/>
            <w:tcBorders>
              <w:top w:val="single" w:sz="4" w:space="0" w:color="auto"/>
              <w:left w:val="nil"/>
              <w:bottom w:val="nil"/>
              <w:right w:val="nil"/>
            </w:tcBorders>
            <w:shd w:val="clear" w:color="auto" w:fill="auto"/>
          </w:tcPr>
          <w:p w14:paraId="2F3504E4" w14:textId="19D00D26" w:rsidR="00DF2BB6" w:rsidRPr="00C70209" w:rsidRDefault="00DF2BB6" w:rsidP="0003250E">
            <w:pPr>
              <w:pStyle w:val="TabFigNotes0noindent"/>
            </w:pPr>
            <w:r w:rsidRPr="00C70209">
              <w:rPr>
                <w:b/>
              </w:rPr>
              <w:t xml:space="preserve">a. </w:t>
            </w:r>
            <w:r w:rsidRPr="00C70209">
              <w:t xml:space="preserve">The Phase III TWiTCH trial comparing RBC transfusion to hydroxyurea in paediatric sickle cell patients was stopped early because hydroxyurea was found to be as effective as transfusions in lowering the mean transcranial Doppler velocity of blood flow. Complete data, including the secondary outcome of primary stroke are not available. We await publication of the full trial results before </w:t>
            </w:r>
            <w:r w:rsidR="0003250E">
              <w:t xml:space="preserve">the </w:t>
            </w:r>
            <w:r w:rsidRPr="00C70209">
              <w:t>current recommendations (</w:t>
            </w:r>
            <w:r w:rsidR="00A335CF" w:rsidRPr="00C70209">
              <w:t xml:space="preserve">R2 </w:t>
            </w:r>
            <w:r w:rsidRPr="00C70209">
              <w:t xml:space="preserve">and R4) and practice points (PP11) </w:t>
            </w:r>
            <w:r w:rsidR="0003250E">
              <w:t>are reassessed</w:t>
            </w:r>
            <w:r w:rsidRPr="00C70209">
              <w:t>.</w:t>
            </w:r>
          </w:p>
        </w:tc>
      </w:tr>
    </w:tbl>
    <w:p w14:paraId="26BD45EA" w14:textId="77777777" w:rsidR="00DF2BB6" w:rsidRPr="00C70209" w:rsidRDefault="00DF2BB6" w:rsidP="003131E2">
      <w:pPr>
        <w:pStyle w:val="BodyText"/>
      </w:pPr>
    </w:p>
    <w:p w14:paraId="462FF2DB" w14:textId="77777777" w:rsidR="00DF2BB6" w:rsidRPr="00C70209" w:rsidRDefault="00DF2BB6" w:rsidP="003131E2">
      <w:pPr>
        <w:pStyle w:val="Heading3"/>
      </w:pPr>
      <w:bookmarkStart w:id="359" w:name="_Toc423015336"/>
      <w:bookmarkStart w:id="360" w:name="_Toc427746849"/>
      <w:r w:rsidRPr="00C70209">
        <w:t>Background</w:t>
      </w:r>
      <w:bookmarkEnd w:id="359"/>
      <w:bookmarkEnd w:id="360"/>
    </w:p>
    <w:p w14:paraId="38849506" w14:textId="3249055D" w:rsidR="00DF2BB6" w:rsidRPr="00C70209" w:rsidRDefault="00DF2BB6" w:rsidP="003131E2">
      <w:pPr>
        <w:pStyle w:val="BodyText"/>
      </w:pPr>
      <w:r w:rsidRPr="00C70209">
        <w:t>People with anaemia have lower than normal levels of circulating RBCs; a situation that is often determined by measuring the concentration of haemoglobin (Hb) in the blood. Low Hb leads to less oxygen circulating throughout the body, causing symptoms such as extreme tiredness, shortness of breath, and dizziness. In neonates, anaemia can be associated with poor weight gain, decreased activity, tachycardia, apnoea, respiratory distress and feeding problems. In paediatric patients, anaemia may also be associated with impaired cognitive and physical development, and weakened immunity.</w:t>
      </w:r>
    </w:p>
    <w:p w14:paraId="5155DC5F" w14:textId="3B83911E" w:rsidR="00DF2BB6" w:rsidRPr="00C70209" w:rsidRDefault="00DF2BB6" w:rsidP="003131E2">
      <w:pPr>
        <w:pStyle w:val="BodyText"/>
        <w:rPr>
          <w:lang w:eastAsia="en-GB"/>
        </w:rPr>
      </w:pPr>
      <w:r w:rsidRPr="00C70209">
        <w:rPr>
          <w:lang w:eastAsia="en-GB"/>
        </w:rPr>
        <w:t xml:space="preserve">The systematic review examined the evidence for three interventions that aim to increase Hb concentration in neonatal and paediatric patients: (1) </w:t>
      </w:r>
      <w:r w:rsidRPr="00C70209">
        <w:t>erythropoie</w:t>
      </w:r>
      <w:r w:rsidR="00EA5C41" w:rsidRPr="00C70209">
        <w:t>sis</w:t>
      </w:r>
      <w:r w:rsidRPr="00C70209">
        <w:t xml:space="preserve"> stimulating agents (ESAs)</w:t>
      </w:r>
      <w:r w:rsidRPr="00C70209">
        <w:rPr>
          <w:lang w:eastAsia="en-GB"/>
        </w:rPr>
        <w:t>, (2) iron and (3) hydroxyurea (in sickle cell disease only)</w:t>
      </w:r>
      <w:r w:rsidR="009D6610" w:rsidRPr="00C70209">
        <w:rPr>
          <w:lang w:eastAsia="en-GB"/>
        </w:rPr>
        <w:t xml:space="preserve"> </w:t>
      </w:r>
      <w:r w:rsidR="009D6610" w:rsidRPr="00C70209">
        <w:t xml:space="preserve">(see </w:t>
      </w:r>
      <w:r w:rsidR="009D6610" w:rsidRPr="00C70209">
        <w:rPr>
          <w:b/>
        </w:rPr>
        <w:t xml:space="preserve">Section </w:t>
      </w:r>
      <w:r w:rsidR="009D6610" w:rsidRPr="00C70209">
        <w:rPr>
          <w:b/>
          <w:lang w:eastAsia="en-GB"/>
        </w:rPr>
        <w:fldChar w:fldCharType="begin"/>
      </w:r>
      <w:r w:rsidR="009D6610" w:rsidRPr="00C70209">
        <w:rPr>
          <w:b/>
          <w:lang w:eastAsia="en-GB"/>
        </w:rPr>
        <w:instrText xml:space="preserve"> REF _Ref424131191 \n \h  \* MERGEFORMAT </w:instrText>
      </w:r>
      <w:r w:rsidR="009D6610" w:rsidRPr="00C70209">
        <w:rPr>
          <w:b/>
          <w:lang w:eastAsia="en-GB"/>
        </w:rPr>
      </w:r>
      <w:r w:rsidR="009D6610" w:rsidRPr="00C70209">
        <w:rPr>
          <w:b/>
          <w:lang w:eastAsia="en-GB"/>
        </w:rPr>
        <w:fldChar w:fldCharType="separate"/>
      </w:r>
      <w:r w:rsidR="000F7A9B">
        <w:rPr>
          <w:b/>
          <w:lang w:eastAsia="en-GB"/>
        </w:rPr>
        <w:t>4.1</w:t>
      </w:r>
      <w:r w:rsidR="009D6610" w:rsidRPr="00C70209">
        <w:rPr>
          <w:b/>
          <w:lang w:eastAsia="en-GB"/>
        </w:rPr>
        <w:fldChar w:fldCharType="end"/>
      </w:r>
      <w:r w:rsidR="009D6610" w:rsidRPr="00C70209">
        <w:rPr>
          <w:lang w:eastAsia="en-GB"/>
        </w:rPr>
        <w:t>)</w:t>
      </w:r>
      <w:r w:rsidRPr="00C70209">
        <w:rPr>
          <w:lang w:eastAsia="en-GB"/>
        </w:rPr>
        <w:t>.</w:t>
      </w:r>
    </w:p>
    <w:p w14:paraId="65F41681" w14:textId="0DBFAE3F" w:rsidR="00DF2BB6" w:rsidRPr="00C70209" w:rsidRDefault="00DF2BB6" w:rsidP="003131E2">
      <w:pPr>
        <w:pStyle w:val="BodyText"/>
      </w:pPr>
      <w:r w:rsidRPr="00C70209">
        <w:t>ESAs such as recombinant human epoetin (rHuEPO) alpha, epoetin beta, and darbepoetin alpha (DAR) promote erythropoiesis (i.e. RBC production). They are used to treat anaemia associated with a variety of conditions, including anaemia of prematurity and chronic kidney disease (CKD). ESAs can also be used to treat anaemia associated with cancer or cancer therapy, and to increase Hb levels before or after surgery.</w:t>
      </w:r>
    </w:p>
    <w:p w14:paraId="60104594" w14:textId="0D8C56C5" w:rsidR="00DF2BB6" w:rsidRPr="00C70209" w:rsidRDefault="00DF2BB6" w:rsidP="003131E2">
      <w:pPr>
        <w:pStyle w:val="BodyText"/>
      </w:pPr>
      <w:r w:rsidRPr="00C70209">
        <w:t>Iron is an essential mineral that is required for many biological processes, including cellular growth and development, the production of Hb, and immune system regulation. Excess iron can be toxic to cells; therefore, iron is usually stored as ferritin (within cells) or as transferrin (within serum). Iron is usually absorbed through the gastrointestinal (GI) tract; however, when the diet is inadequate or iron stores are insufficient, supplementation with iron may be necessary to avoid the development of iron deficiency and iron</w:t>
      </w:r>
      <w:r w:rsidR="00363BA0" w:rsidRPr="00C70209">
        <w:t xml:space="preserve"> </w:t>
      </w:r>
      <w:r w:rsidRPr="00C70209">
        <w:t>deficiency anaemia.</w:t>
      </w:r>
    </w:p>
    <w:p w14:paraId="6B4A1C20" w14:textId="77777777" w:rsidR="00DF2BB6" w:rsidRPr="00C70209" w:rsidRDefault="00DF2BB6" w:rsidP="003131E2">
      <w:pPr>
        <w:pStyle w:val="BodyText"/>
      </w:pPr>
      <w:r w:rsidRPr="00C70209">
        <w:t>Hydroxyurea acts by supressing bone marrow production, inhibiting DNA synthesis and repair; it also leads to production of fetal Hb. The elevated circulating fetal Hb helps to suppress the deformation of RBCs in sickle cell disease; also, lower levels of circulating leukocytes and reticulocytes may help to reduce vascular occlusion. However, hydroxyurea therapy can have adverse effects (e.g. neutropenia and thrombocytopenia), meaning that frequent monitoring of the therapy is required.</w:t>
      </w:r>
    </w:p>
    <w:p w14:paraId="1525DDE8" w14:textId="5BE979AA" w:rsidR="00DF2BB6" w:rsidRPr="00C70209" w:rsidRDefault="00DF2BB6" w:rsidP="003131E2">
      <w:pPr>
        <w:pStyle w:val="Heading3"/>
      </w:pPr>
      <w:bookmarkStart w:id="361" w:name="_Toc423015337"/>
      <w:bookmarkStart w:id="362" w:name="_Toc427746850"/>
      <w:r w:rsidRPr="00C70209">
        <w:t>Methods</w:t>
      </w:r>
      <w:bookmarkEnd w:id="361"/>
      <w:bookmarkEnd w:id="362"/>
    </w:p>
    <w:p w14:paraId="68BEBE82" w14:textId="578875F9" w:rsidR="00DF2BB6" w:rsidRPr="00C70209" w:rsidRDefault="00DF2BB6" w:rsidP="003131E2">
      <w:pPr>
        <w:pStyle w:val="BodyText"/>
      </w:pPr>
      <w:r w:rsidRPr="00C70209">
        <w:rPr>
          <w:lang w:eastAsia="en-GB"/>
        </w:rPr>
        <w:t>The use of ESAs was compared with no ESAs or placebo.</w:t>
      </w:r>
      <w:r w:rsidRPr="00C70209">
        <w:t xml:space="preserve"> All modes of administration of ESA were eligible for inclusion, as were any active head-to-head comparisons with iron alone, or different combinations of ESAs plus iron. Studies were included if they reported the primary outcomes of transfusion volume or incidence, thromboembolic events or mortality. Also included were studies in preterm infants that reported the outcomes of </w:t>
      </w:r>
      <w:r w:rsidR="00A7046B" w:rsidRPr="00C70209">
        <w:t>ROP</w:t>
      </w:r>
      <w:r w:rsidRPr="00C70209">
        <w:t>, bronchopulmonary dysplasia (BPD) and necrotising enterocolitis (NEC).</w:t>
      </w:r>
    </w:p>
    <w:p w14:paraId="789F6806" w14:textId="77777777" w:rsidR="00DF2BB6" w:rsidRPr="00C70209" w:rsidRDefault="00DF2BB6" w:rsidP="003131E2">
      <w:pPr>
        <w:pStyle w:val="BodyText"/>
      </w:pPr>
      <w:r w:rsidRPr="00C70209">
        <w:t>For iron, we examined the evidence for the use of oral or parenteral iron supplementation (or both) compared with no iron, and included any studies that compared modes of administration of iron</w:t>
      </w:r>
      <w:r w:rsidRPr="00C70209">
        <w:rPr>
          <w:lang w:eastAsia="en-GB"/>
        </w:rPr>
        <w:t>. Studies that examined the role of micronutrients (and that included elemental iron) as a population health intervention in neonatal and paediatric patients were determined to be out of scope for this review; however, s</w:t>
      </w:r>
      <w:r w:rsidRPr="00C70209">
        <w:t>tudies that combined iron with a second intervention were included provided that the control group also received the second intervention. For this intervention, studies were included if they reported the primary outcomes of transfusion volume or incidence, or mortality.</w:t>
      </w:r>
    </w:p>
    <w:p w14:paraId="1666B67A" w14:textId="7AA17C27" w:rsidR="00DF2BB6" w:rsidRPr="00C70209" w:rsidRDefault="00DF2BB6" w:rsidP="003131E2">
      <w:pPr>
        <w:pStyle w:val="BodyText"/>
      </w:pPr>
      <w:r w:rsidRPr="00C70209">
        <w:t xml:space="preserve">Included in the review were all studies in paediatric patients with sickle cell disease that examined the use of hydroxyurea compared to no hydroxyurea (or placebo), and reported transfusion incidence or incidence of stroke. Studies that compared hydroxyurea with other therapies </w:t>
      </w:r>
      <w:r w:rsidRPr="00C70209">
        <w:rPr>
          <w:lang w:eastAsia="en-GB"/>
        </w:rPr>
        <w:t>were determined to be out of scope for this review.</w:t>
      </w:r>
    </w:p>
    <w:p w14:paraId="7D732961" w14:textId="3EE7AC99" w:rsidR="00DF2BB6" w:rsidRPr="00C70209" w:rsidRDefault="00DF2BB6" w:rsidP="003131E2">
      <w:pPr>
        <w:pStyle w:val="BodyText"/>
        <w:rPr>
          <w:lang w:eastAsia="en-GB"/>
        </w:rPr>
      </w:pPr>
      <w:r w:rsidRPr="00C70209">
        <w:rPr>
          <w:lang w:eastAsia="en-GB"/>
        </w:rPr>
        <w:t>For this question, the only evidence that was considered was Level II or higher, published after 1995</w:t>
      </w:r>
      <w:r w:rsidRPr="00C70209">
        <w:rPr>
          <w:b/>
          <w:lang w:eastAsia="en-GB"/>
        </w:rPr>
        <w:t xml:space="preserve"> </w:t>
      </w:r>
      <w:r w:rsidRPr="00C70209">
        <w:rPr>
          <w:lang w:eastAsia="en-GB"/>
        </w:rPr>
        <w:t>(</w:t>
      </w:r>
      <w:r w:rsidR="009D6610" w:rsidRPr="00C70209">
        <w:t xml:space="preserve">see </w:t>
      </w:r>
      <w:r w:rsidR="009D6610" w:rsidRPr="00C70209">
        <w:rPr>
          <w:b/>
        </w:rPr>
        <w:t xml:space="preserve">Section </w:t>
      </w:r>
      <w:r w:rsidR="009D6610" w:rsidRPr="00C70209">
        <w:rPr>
          <w:b/>
        </w:rPr>
        <w:fldChar w:fldCharType="begin"/>
      </w:r>
      <w:r w:rsidR="009D6610" w:rsidRPr="00C70209">
        <w:rPr>
          <w:b/>
        </w:rPr>
        <w:instrText xml:space="preserve"> REF _Ref424130900 \r \h </w:instrText>
      </w:r>
      <w:r w:rsidR="009D6610" w:rsidRPr="00C70209">
        <w:rPr>
          <w:b/>
        </w:rPr>
      </w:r>
      <w:r w:rsidR="009D6610" w:rsidRPr="00C70209">
        <w:rPr>
          <w:b/>
        </w:rPr>
        <w:fldChar w:fldCharType="separate"/>
      </w:r>
      <w:r w:rsidR="000F7A9B">
        <w:rPr>
          <w:b/>
        </w:rPr>
        <w:t>3.1.2</w:t>
      </w:r>
      <w:r w:rsidR="009D6610" w:rsidRPr="00C70209">
        <w:rPr>
          <w:b/>
        </w:rPr>
        <w:fldChar w:fldCharType="end"/>
      </w:r>
      <w:r w:rsidR="009D6610" w:rsidRPr="00C70209">
        <w:t xml:space="preserve"> </w:t>
      </w:r>
      <w:r w:rsidR="009D6610" w:rsidRPr="00C70209">
        <w:rPr>
          <w:lang w:eastAsia="en-GB"/>
        </w:rPr>
        <w:t>for details on the levels of evidence for intervention studies</w:t>
      </w:r>
      <w:r w:rsidRPr="00C70209">
        <w:rPr>
          <w:lang w:eastAsia="en-GB"/>
        </w:rPr>
        <w:t>). Articles published before 1995 that had been included in a Level I study were included in the review. A search</w:t>
      </w:r>
      <w:r w:rsidRPr="00C70209">
        <w:t xml:space="preserve"> of lower level evidence was </w:t>
      </w:r>
      <w:r w:rsidRPr="00C70209">
        <w:rPr>
          <w:lang w:eastAsia="en-GB"/>
        </w:rPr>
        <w:t>only</w:t>
      </w:r>
      <w:r w:rsidRPr="00C70209">
        <w:t xml:space="preserve"> conducted f</w:t>
      </w:r>
      <w:r w:rsidRPr="00C70209">
        <w:rPr>
          <w:lang w:eastAsia="en-GB"/>
        </w:rPr>
        <w:t xml:space="preserve">or primary outcomes not addressed in higher level evidence (see </w:t>
      </w:r>
      <w:r w:rsidRPr="00C70209">
        <w:rPr>
          <w:b/>
          <w:lang w:eastAsia="en-GB"/>
        </w:rPr>
        <w:t xml:space="preserve">Section </w:t>
      </w:r>
      <w:r w:rsidR="007C113C" w:rsidRPr="00C70209">
        <w:rPr>
          <w:b/>
          <w:lang w:eastAsia="en-GB"/>
        </w:rPr>
        <w:fldChar w:fldCharType="begin"/>
      </w:r>
      <w:r w:rsidR="007C113C" w:rsidRPr="00C70209">
        <w:rPr>
          <w:b/>
          <w:lang w:eastAsia="en-GB"/>
        </w:rPr>
        <w:instrText xml:space="preserve"> REF _Ref424130991 \n \h </w:instrText>
      </w:r>
      <w:r w:rsidR="007C113C" w:rsidRPr="00C70209">
        <w:rPr>
          <w:b/>
          <w:lang w:eastAsia="en-GB"/>
        </w:rPr>
      </w:r>
      <w:r w:rsidR="007C113C" w:rsidRPr="00C70209">
        <w:rPr>
          <w:b/>
          <w:lang w:eastAsia="en-GB"/>
        </w:rPr>
        <w:fldChar w:fldCharType="separate"/>
      </w:r>
      <w:r w:rsidR="000F7A9B">
        <w:rPr>
          <w:b/>
          <w:lang w:eastAsia="en-GB"/>
        </w:rPr>
        <w:t>2.3</w:t>
      </w:r>
      <w:r w:rsidR="007C113C" w:rsidRPr="00C70209">
        <w:rPr>
          <w:b/>
          <w:lang w:eastAsia="en-GB"/>
        </w:rPr>
        <w:fldChar w:fldCharType="end"/>
      </w:r>
      <w:r w:rsidRPr="00C70209">
        <w:rPr>
          <w:lang w:eastAsia="en-GB"/>
        </w:rPr>
        <w:t xml:space="preserve">). </w:t>
      </w:r>
      <w:r w:rsidRPr="00C70209">
        <w:t>Secondary outcomes were only extracted from studies that reported one or more primary outcomes.</w:t>
      </w:r>
    </w:p>
    <w:p w14:paraId="46075DE2" w14:textId="2024E379" w:rsidR="00DF2BB6" w:rsidRPr="00C70209" w:rsidRDefault="00DF2BB6" w:rsidP="003131E2">
      <w:pPr>
        <w:pStyle w:val="BodyText"/>
      </w:pPr>
      <w:r w:rsidRPr="00C70209">
        <w:t xml:space="preserve">Overall, 15 Level I studies and 23 Level II studies were identified in the systematic review and hand-searching process that evaluated the use of ESAs, iron or hydroxyurea in neonatal and/or paediatric patients </w:t>
      </w:r>
      <w:r w:rsidRPr="00C70209">
        <w:rPr>
          <w:lang w:eastAsia="en-GB"/>
        </w:rPr>
        <w:t>and reported primary outcomes relevant to our research question (see</w:t>
      </w:r>
      <w:r w:rsidR="007C113C" w:rsidRPr="00C70209">
        <w:rPr>
          <w:lang w:eastAsia="en-GB"/>
        </w:rPr>
        <w:t xml:space="preserve"> </w:t>
      </w:r>
      <w:r w:rsidR="007C113C" w:rsidRPr="00C70209">
        <w:rPr>
          <w:b/>
          <w:lang w:eastAsia="en-GB"/>
        </w:rPr>
        <w:t xml:space="preserve">Section </w:t>
      </w:r>
      <w:r w:rsidR="007C113C" w:rsidRPr="00C70209">
        <w:rPr>
          <w:b/>
          <w:lang w:eastAsia="en-GB"/>
        </w:rPr>
        <w:fldChar w:fldCharType="begin"/>
      </w:r>
      <w:r w:rsidR="007C113C" w:rsidRPr="00C70209">
        <w:rPr>
          <w:b/>
          <w:lang w:eastAsia="en-GB"/>
        </w:rPr>
        <w:instrText xml:space="preserve"> REF _Ref424131191 \w \h  \* MERGEFORMAT </w:instrText>
      </w:r>
      <w:r w:rsidR="007C113C" w:rsidRPr="00C70209">
        <w:rPr>
          <w:b/>
          <w:lang w:eastAsia="en-GB"/>
        </w:rPr>
      </w:r>
      <w:r w:rsidR="007C113C" w:rsidRPr="00C70209">
        <w:rPr>
          <w:b/>
          <w:lang w:eastAsia="en-GB"/>
        </w:rPr>
        <w:fldChar w:fldCharType="separate"/>
      </w:r>
      <w:r w:rsidR="000F7A9B">
        <w:rPr>
          <w:b/>
          <w:lang w:eastAsia="en-GB"/>
        </w:rPr>
        <w:t>4.1</w:t>
      </w:r>
      <w:r w:rsidR="007C113C" w:rsidRPr="00C70209">
        <w:rPr>
          <w:b/>
          <w:lang w:eastAsia="en-GB"/>
        </w:rPr>
        <w:fldChar w:fldCharType="end"/>
      </w:r>
      <w:r w:rsidRPr="00C70209">
        <w:rPr>
          <w:lang w:eastAsia="en-GB"/>
        </w:rPr>
        <w:t>)</w:t>
      </w:r>
      <w:r w:rsidRPr="00C70209">
        <w:t>.</w:t>
      </w:r>
    </w:p>
    <w:p w14:paraId="23A97375" w14:textId="77777777" w:rsidR="00DF2BB6" w:rsidRPr="00C70209" w:rsidRDefault="00DF2BB6" w:rsidP="003131E2">
      <w:pPr>
        <w:pStyle w:val="BodyText"/>
      </w:pPr>
      <w:r w:rsidRPr="00C70209">
        <w:t>The search identified no literature specifically pertaining to Australia’s Aboriginal and Torres Strait Islander peoples relevant to this research question.</w:t>
      </w:r>
    </w:p>
    <w:p w14:paraId="36BF0681" w14:textId="26ED4E25" w:rsidR="00DF2BB6" w:rsidRPr="00C70209" w:rsidRDefault="00DF2BB6" w:rsidP="003131E2">
      <w:pPr>
        <w:pStyle w:val="Heading3"/>
      </w:pPr>
      <w:bookmarkStart w:id="363" w:name="_Toc423015338"/>
      <w:bookmarkStart w:id="364" w:name="_Toc427746851"/>
      <w:r w:rsidRPr="00C70209">
        <w:t>Preterm and low birth weight infants</w:t>
      </w:r>
      <w:bookmarkStart w:id="365" w:name="_Ref412673000"/>
      <w:bookmarkEnd w:id="363"/>
      <w:bookmarkEnd w:id="364"/>
    </w:p>
    <w:p w14:paraId="596942C7" w14:textId="77777777" w:rsidR="00DF2BB6" w:rsidRPr="00C70209" w:rsidRDefault="00DF2BB6" w:rsidP="003131E2">
      <w:pPr>
        <w:pStyle w:val="Head4Num"/>
      </w:pPr>
      <w:r w:rsidRPr="00C70209">
        <w:t>ESAs (with or without iron)</w:t>
      </w:r>
      <w:bookmarkEnd w:id="365"/>
    </w:p>
    <w:tbl>
      <w:tblPr>
        <w:tblW w:w="85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780"/>
        <w:gridCol w:w="781"/>
        <w:gridCol w:w="781"/>
        <w:gridCol w:w="781"/>
        <w:gridCol w:w="781"/>
      </w:tblGrid>
      <w:tr w:rsidR="00DF2BB6" w:rsidRPr="00C70209" w14:paraId="74993D2E" w14:textId="77777777" w:rsidTr="0082594B">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633A3CF" w14:textId="77777777" w:rsidR="00DF2BB6" w:rsidRPr="00C70209" w:rsidRDefault="00DF2BB6" w:rsidP="003131E2">
            <w:pPr>
              <w:pStyle w:val="PP-heading"/>
            </w:pPr>
            <w:r w:rsidRPr="00C70209">
              <w:t>Evidence statements – preterm and low birth weight infants (ESAs with or without iron)</w:t>
            </w:r>
          </w:p>
        </w:tc>
        <w:tc>
          <w:tcPr>
            <w:tcW w:w="78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6201C08" w14:textId="77777777" w:rsidR="00DF2BB6" w:rsidRPr="00C70209" w:rsidRDefault="00DF2BB6" w:rsidP="003131E2">
            <w:pPr>
              <w:ind w:left="113" w:right="113"/>
              <w:jc w:val="center"/>
              <w:rPr>
                <w:b/>
              </w:rPr>
            </w:pPr>
            <w:r w:rsidRPr="00C70209">
              <w:rPr>
                <w:b/>
              </w:rPr>
              <w:t>Evidence</w:t>
            </w:r>
          </w:p>
        </w:tc>
        <w:tc>
          <w:tcPr>
            <w:tcW w:w="78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8E044F5" w14:textId="77777777" w:rsidR="00DF2BB6" w:rsidRPr="00C70209" w:rsidRDefault="00DF2BB6" w:rsidP="003131E2">
            <w:pPr>
              <w:ind w:left="113" w:right="113"/>
              <w:jc w:val="center"/>
              <w:rPr>
                <w:b/>
              </w:rPr>
            </w:pPr>
            <w:r w:rsidRPr="00C70209">
              <w:rPr>
                <w:b/>
              </w:rPr>
              <w:t>Consistency</w:t>
            </w:r>
          </w:p>
        </w:tc>
        <w:tc>
          <w:tcPr>
            <w:tcW w:w="78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EC25420" w14:textId="77777777" w:rsidR="00DF2BB6" w:rsidRPr="00C70209" w:rsidRDefault="00DF2BB6" w:rsidP="003131E2">
            <w:pPr>
              <w:ind w:left="113" w:right="113"/>
              <w:jc w:val="center"/>
              <w:rPr>
                <w:b/>
              </w:rPr>
            </w:pPr>
            <w:r w:rsidRPr="00C70209">
              <w:rPr>
                <w:b/>
              </w:rPr>
              <w:t>Clinical impact</w:t>
            </w:r>
          </w:p>
        </w:tc>
        <w:tc>
          <w:tcPr>
            <w:tcW w:w="78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02249C2" w14:textId="77777777" w:rsidR="00DF2BB6" w:rsidRPr="00C70209" w:rsidRDefault="00DF2BB6" w:rsidP="003131E2">
            <w:pPr>
              <w:ind w:left="113" w:right="113"/>
              <w:jc w:val="center"/>
              <w:rPr>
                <w:b/>
              </w:rPr>
            </w:pPr>
            <w:r w:rsidRPr="00C70209">
              <w:rPr>
                <w:b/>
              </w:rPr>
              <w:t>Generalisability</w:t>
            </w:r>
          </w:p>
        </w:tc>
        <w:tc>
          <w:tcPr>
            <w:tcW w:w="78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E74742A" w14:textId="77777777" w:rsidR="00DF2BB6" w:rsidRPr="00C70209" w:rsidRDefault="00DF2BB6" w:rsidP="003131E2">
            <w:pPr>
              <w:ind w:left="113" w:right="113"/>
              <w:jc w:val="center"/>
              <w:rPr>
                <w:b/>
              </w:rPr>
            </w:pPr>
            <w:r w:rsidRPr="00C70209">
              <w:rPr>
                <w:b/>
              </w:rPr>
              <w:t>Applicability</w:t>
            </w:r>
          </w:p>
        </w:tc>
      </w:tr>
      <w:tr w:rsidR="00DF2BB6" w:rsidRPr="00C70209" w14:paraId="1C02F542" w14:textId="77777777" w:rsidTr="0082594B">
        <w:trPr>
          <w:cantSplit/>
        </w:trPr>
        <w:tc>
          <w:tcPr>
            <w:tcW w:w="851" w:type="dxa"/>
          </w:tcPr>
          <w:p w14:paraId="35CD0A51" w14:textId="77777777" w:rsidR="00DF2BB6" w:rsidRPr="00C70209" w:rsidRDefault="00DF2BB6" w:rsidP="00E9569B">
            <w:pPr>
              <w:pStyle w:val="Tabletext"/>
              <w:numPr>
                <w:ilvl w:val="0"/>
                <w:numId w:val="34"/>
              </w:numPr>
            </w:pPr>
          </w:p>
        </w:tc>
        <w:tc>
          <w:tcPr>
            <w:tcW w:w="3750" w:type="dxa"/>
          </w:tcPr>
          <w:p w14:paraId="1611A1F7" w14:textId="77777777" w:rsidR="00DF2BB6" w:rsidRPr="00C70209" w:rsidRDefault="00DF2BB6" w:rsidP="003131E2">
            <w:pPr>
              <w:pStyle w:val="ES-table"/>
            </w:pPr>
            <w:r w:rsidRPr="00C70209">
              <w:t xml:space="preserve">In </w:t>
            </w:r>
            <w:r w:rsidRPr="00C70209">
              <w:rPr>
                <w:szCs w:val="20"/>
              </w:rPr>
              <w:t>preterm</w:t>
            </w:r>
            <w:r w:rsidRPr="00C70209">
              <w:t xml:space="preserve"> infants with low birth weight (&lt;2500 g), ESA therapy (with or without iron) may reduce transfusion incidence.</w:t>
            </w:r>
          </w:p>
          <w:p w14:paraId="3D7F40B8" w14:textId="77777777" w:rsidR="00DF2BB6" w:rsidRPr="00C70209" w:rsidRDefault="00DF2BB6" w:rsidP="003131E2">
            <w:pPr>
              <w:pStyle w:val="ES-notes"/>
            </w:pPr>
            <w:r w:rsidRPr="00C70209">
              <w:t>(See evidence matrix D2.A in Volume 2 of the technical report.)</w:t>
            </w:r>
          </w:p>
        </w:tc>
        <w:tc>
          <w:tcPr>
            <w:tcW w:w="780" w:type="dxa"/>
          </w:tcPr>
          <w:p w14:paraId="55E2B154"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781" w:type="dxa"/>
          </w:tcPr>
          <w:p w14:paraId="74B9BF3A" w14:textId="77777777" w:rsidR="00DF2BB6" w:rsidRPr="00C70209" w:rsidRDefault="00DF2BB6" w:rsidP="003131E2">
            <w:pPr>
              <w:pStyle w:val="T-ABCD"/>
            </w:pPr>
            <w:r w:rsidRPr="00C70209">
              <w:sym w:font="Symbol" w:char="F0D6"/>
            </w:r>
          </w:p>
        </w:tc>
        <w:tc>
          <w:tcPr>
            <w:tcW w:w="781" w:type="dxa"/>
          </w:tcPr>
          <w:p w14:paraId="14E9FA80" w14:textId="77777777" w:rsidR="00DF2BB6" w:rsidRPr="00C70209" w:rsidRDefault="00DF2BB6" w:rsidP="003131E2">
            <w:pPr>
              <w:pStyle w:val="T-ABCD"/>
            </w:pPr>
            <w:r w:rsidRPr="00C70209">
              <w:sym w:font="Symbol" w:char="F0D6"/>
            </w:r>
            <w:r w:rsidRPr="00C70209">
              <w:sym w:font="Symbol" w:char="F0D6"/>
            </w:r>
          </w:p>
        </w:tc>
        <w:tc>
          <w:tcPr>
            <w:tcW w:w="781" w:type="dxa"/>
          </w:tcPr>
          <w:p w14:paraId="6F3BBFA9" w14:textId="77777777" w:rsidR="00DF2BB6" w:rsidRPr="00C70209" w:rsidRDefault="00DF2BB6" w:rsidP="003131E2">
            <w:pPr>
              <w:pStyle w:val="T-ABCD"/>
            </w:pPr>
            <w:r w:rsidRPr="00C70209">
              <w:sym w:font="Symbol" w:char="F0D6"/>
            </w:r>
            <w:r w:rsidRPr="00C70209">
              <w:sym w:font="Symbol" w:char="F0D6"/>
            </w:r>
          </w:p>
        </w:tc>
        <w:tc>
          <w:tcPr>
            <w:tcW w:w="781" w:type="dxa"/>
          </w:tcPr>
          <w:p w14:paraId="6234BB51"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r>
      <w:tr w:rsidR="00DF2BB6" w:rsidRPr="00C70209" w14:paraId="64C7EAED" w14:textId="77777777" w:rsidTr="0082594B">
        <w:trPr>
          <w:cantSplit/>
        </w:trPr>
        <w:tc>
          <w:tcPr>
            <w:tcW w:w="851" w:type="dxa"/>
          </w:tcPr>
          <w:p w14:paraId="3887AEDB" w14:textId="77777777" w:rsidR="00DF2BB6" w:rsidRPr="00C70209" w:rsidRDefault="00DF2BB6" w:rsidP="00E9569B">
            <w:pPr>
              <w:pStyle w:val="Tabletext"/>
              <w:numPr>
                <w:ilvl w:val="0"/>
                <w:numId w:val="34"/>
              </w:numPr>
            </w:pPr>
          </w:p>
        </w:tc>
        <w:tc>
          <w:tcPr>
            <w:tcW w:w="3750" w:type="dxa"/>
          </w:tcPr>
          <w:p w14:paraId="484BE525" w14:textId="77777777" w:rsidR="00DF2BB6" w:rsidRPr="00C70209" w:rsidRDefault="00DF2BB6" w:rsidP="003131E2">
            <w:pPr>
              <w:pStyle w:val="ES-table"/>
            </w:pPr>
            <w:r w:rsidRPr="00C70209">
              <w:t>In preterm infants with RhHDFN, the effect of ESA therapy (with or without iron) on transfusion incidence is uncertain.</w:t>
            </w:r>
          </w:p>
          <w:p w14:paraId="22A29143" w14:textId="77777777" w:rsidR="00DF2BB6" w:rsidRPr="00C70209" w:rsidRDefault="00DF2BB6" w:rsidP="003131E2">
            <w:pPr>
              <w:pStyle w:val="ES-notes"/>
            </w:pPr>
            <w:r w:rsidRPr="00C70209">
              <w:t>(See evidence matrix D2.B in Volume 2 of the technical report.)</w:t>
            </w:r>
          </w:p>
        </w:tc>
        <w:tc>
          <w:tcPr>
            <w:tcW w:w="780" w:type="dxa"/>
          </w:tcPr>
          <w:p w14:paraId="51AB827E" w14:textId="77777777" w:rsidR="00DF2BB6" w:rsidRPr="00C70209" w:rsidRDefault="00DF2BB6" w:rsidP="003131E2">
            <w:pPr>
              <w:pStyle w:val="T-ABCD"/>
              <w:rPr>
                <w:sz w:val="18"/>
                <w:szCs w:val="18"/>
              </w:rPr>
            </w:pPr>
            <w:r w:rsidRPr="00C70209">
              <w:sym w:font="Symbol" w:char="F0D6"/>
            </w:r>
          </w:p>
        </w:tc>
        <w:tc>
          <w:tcPr>
            <w:tcW w:w="781" w:type="dxa"/>
          </w:tcPr>
          <w:p w14:paraId="3BB9FCBB" w14:textId="77777777" w:rsidR="00DF2BB6" w:rsidRPr="00C70209" w:rsidRDefault="00DF2BB6" w:rsidP="003131E2">
            <w:pPr>
              <w:pStyle w:val="T-ABCD"/>
            </w:pPr>
            <w:r w:rsidRPr="00C70209">
              <w:t>NA</w:t>
            </w:r>
          </w:p>
        </w:tc>
        <w:tc>
          <w:tcPr>
            <w:tcW w:w="781" w:type="dxa"/>
          </w:tcPr>
          <w:p w14:paraId="69216D6B" w14:textId="77777777" w:rsidR="00DF2BB6" w:rsidRPr="00C70209" w:rsidRDefault="00DF2BB6" w:rsidP="003131E2">
            <w:pPr>
              <w:pStyle w:val="T-ABCD"/>
            </w:pPr>
            <w:r w:rsidRPr="00C70209">
              <w:sym w:font="Symbol" w:char="F0D6"/>
            </w:r>
            <w:r w:rsidRPr="00C70209">
              <w:sym w:font="Symbol" w:char="F0D6"/>
            </w:r>
          </w:p>
        </w:tc>
        <w:tc>
          <w:tcPr>
            <w:tcW w:w="781" w:type="dxa"/>
          </w:tcPr>
          <w:p w14:paraId="426F99C2" w14:textId="77777777" w:rsidR="00DF2BB6" w:rsidRPr="00C70209" w:rsidRDefault="00DF2BB6" w:rsidP="003131E2">
            <w:pPr>
              <w:pStyle w:val="T-ABCD"/>
            </w:pPr>
            <w:r w:rsidRPr="00C70209">
              <w:sym w:font="Symbol" w:char="F0D6"/>
            </w:r>
            <w:r w:rsidRPr="00C70209">
              <w:sym w:font="Symbol" w:char="F0D6"/>
            </w:r>
          </w:p>
        </w:tc>
        <w:tc>
          <w:tcPr>
            <w:tcW w:w="781" w:type="dxa"/>
          </w:tcPr>
          <w:p w14:paraId="4E6A72EE" w14:textId="77777777" w:rsidR="00DF2BB6" w:rsidRPr="00C70209" w:rsidRDefault="00DF2BB6" w:rsidP="003131E2">
            <w:pPr>
              <w:pStyle w:val="T-ABCD"/>
              <w:rPr>
                <w:sz w:val="18"/>
                <w:szCs w:val="18"/>
              </w:rPr>
            </w:pPr>
            <w:r w:rsidRPr="00C70209">
              <w:sym w:font="Symbol" w:char="F0D6"/>
            </w:r>
          </w:p>
        </w:tc>
      </w:tr>
      <w:tr w:rsidR="00DF2BB6" w:rsidRPr="00C70209" w14:paraId="36AE9128" w14:textId="77777777" w:rsidTr="0082594B">
        <w:trPr>
          <w:cantSplit/>
        </w:trPr>
        <w:tc>
          <w:tcPr>
            <w:tcW w:w="851" w:type="dxa"/>
          </w:tcPr>
          <w:p w14:paraId="648C7776" w14:textId="77777777" w:rsidR="00DF2BB6" w:rsidRPr="00C70209" w:rsidRDefault="00DF2BB6" w:rsidP="00E9569B">
            <w:pPr>
              <w:pStyle w:val="Tabletext"/>
              <w:numPr>
                <w:ilvl w:val="0"/>
                <w:numId w:val="34"/>
              </w:numPr>
            </w:pPr>
          </w:p>
        </w:tc>
        <w:tc>
          <w:tcPr>
            <w:tcW w:w="3750" w:type="dxa"/>
          </w:tcPr>
          <w:p w14:paraId="7BCFE33F" w14:textId="77777777" w:rsidR="00DF2BB6" w:rsidRPr="00C70209" w:rsidRDefault="00DF2BB6" w:rsidP="003131E2">
            <w:pPr>
              <w:pStyle w:val="ES-table"/>
            </w:pPr>
            <w:r w:rsidRPr="00C70209">
              <w:t>In preterm infants with low birth weight (&lt;2500 g), ESA therapy (with or without iron) may reduce transfusion volume.</w:t>
            </w:r>
          </w:p>
          <w:p w14:paraId="714DF1FA" w14:textId="77777777" w:rsidR="00DF2BB6" w:rsidRPr="00C70209" w:rsidRDefault="00DF2BB6" w:rsidP="003131E2">
            <w:pPr>
              <w:pStyle w:val="ES-notes"/>
            </w:pPr>
            <w:r w:rsidRPr="00C70209">
              <w:t>(See evidence matrix D2.C in Volume 2 of the technical report.)</w:t>
            </w:r>
          </w:p>
        </w:tc>
        <w:tc>
          <w:tcPr>
            <w:tcW w:w="780" w:type="dxa"/>
          </w:tcPr>
          <w:p w14:paraId="5648FB08"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781" w:type="dxa"/>
          </w:tcPr>
          <w:p w14:paraId="48D33B72" w14:textId="77777777" w:rsidR="00DF2BB6" w:rsidRPr="00C70209" w:rsidRDefault="00DF2BB6" w:rsidP="003131E2">
            <w:pPr>
              <w:pStyle w:val="T-ABCD"/>
            </w:pPr>
            <w:r w:rsidRPr="00C70209">
              <w:sym w:font="Symbol" w:char="F0D6"/>
            </w:r>
          </w:p>
        </w:tc>
        <w:tc>
          <w:tcPr>
            <w:tcW w:w="781" w:type="dxa"/>
          </w:tcPr>
          <w:p w14:paraId="6A9C6093" w14:textId="77777777" w:rsidR="00DF2BB6" w:rsidRPr="00C70209" w:rsidRDefault="00DF2BB6" w:rsidP="003131E2">
            <w:pPr>
              <w:pStyle w:val="T-ABCD"/>
            </w:pPr>
            <w:r w:rsidRPr="00C70209">
              <w:sym w:font="Symbol" w:char="F0D6"/>
            </w:r>
            <w:r w:rsidRPr="00C70209">
              <w:sym w:font="Symbol" w:char="F0D6"/>
            </w:r>
          </w:p>
        </w:tc>
        <w:tc>
          <w:tcPr>
            <w:tcW w:w="781" w:type="dxa"/>
          </w:tcPr>
          <w:p w14:paraId="0C31D148"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781" w:type="dxa"/>
          </w:tcPr>
          <w:p w14:paraId="6E365D84"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r>
      <w:tr w:rsidR="00DF2BB6" w:rsidRPr="00C70209" w14:paraId="248BE58C" w14:textId="77777777" w:rsidTr="0082594B">
        <w:trPr>
          <w:cantSplit/>
        </w:trPr>
        <w:tc>
          <w:tcPr>
            <w:tcW w:w="851" w:type="dxa"/>
          </w:tcPr>
          <w:p w14:paraId="62037D47" w14:textId="77777777" w:rsidR="00DF2BB6" w:rsidRPr="00C70209" w:rsidRDefault="00DF2BB6" w:rsidP="00E9569B">
            <w:pPr>
              <w:pStyle w:val="Tabletext"/>
              <w:numPr>
                <w:ilvl w:val="0"/>
                <w:numId w:val="34"/>
              </w:numPr>
            </w:pPr>
          </w:p>
        </w:tc>
        <w:tc>
          <w:tcPr>
            <w:tcW w:w="3750" w:type="dxa"/>
          </w:tcPr>
          <w:p w14:paraId="3AE9ED27" w14:textId="77777777" w:rsidR="00DF2BB6" w:rsidRPr="00C70209" w:rsidRDefault="00DF2BB6" w:rsidP="003131E2">
            <w:pPr>
              <w:pStyle w:val="ES-table"/>
            </w:pPr>
            <w:r w:rsidRPr="00C70209">
              <w:t>In preterm infants with low birth weight (&lt;2500 g), the effect of ESA therapy (with or without iron) on thromboembolic events is unknown.</w:t>
            </w:r>
          </w:p>
        </w:tc>
        <w:tc>
          <w:tcPr>
            <w:tcW w:w="780" w:type="dxa"/>
          </w:tcPr>
          <w:p w14:paraId="3B3BBB46" w14:textId="77777777" w:rsidR="00DF2BB6" w:rsidRPr="00C70209" w:rsidRDefault="00DF2BB6" w:rsidP="003131E2">
            <w:pPr>
              <w:pStyle w:val="T-ABCD"/>
              <w:rPr>
                <w:sz w:val="18"/>
                <w:szCs w:val="18"/>
              </w:rPr>
            </w:pPr>
            <w:r w:rsidRPr="00C70209">
              <w:t>NA</w:t>
            </w:r>
          </w:p>
        </w:tc>
        <w:tc>
          <w:tcPr>
            <w:tcW w:w="781" w:type="dxa"/>
          </w:tcPr>
          <w:p w14:paraId="7D8C388E" w14:textId="77777777" w:rsidR="00DF2BB6" w:rsidRPr="00C70209" w:rsidRDefault="00DF2BB6" w:rsidP="003131E2">
            <w:pPr>
              <w:pStyle w:val="T-ABCD"/>
            </w:pPr>
            <w:r w:rsidRPr="00C70209">
              <w:t>NA</w:t>
            </w:r>
          </w:p>
        </w:tc>
        <w:tc>
          <w:tcPr>
            <w:tcW w:w="781" w:type="dxa"/>
          </w:tcPr>
          <w:p w14:paraId="07628E69" w14:textId="77777777" w:rsidR="00DF2BB6" w:rsidRPr="00C70209" w:rsidRDefault="00DF2BB6" w:rsidP="003131E2">
            <w:pPr>
              <w:pStyle w:val="T-ABCD"/>
            </w:pPr>
            <w:r w:rsidRPr="00C70209">
              <w:t>NA</w:t>
            </w:r>
          </w:p>
        </w:tc>
        <w:tc>
          <w:tcPr>
            <w:tcW w:w="781" w:type="dxa"/>
          </w:tcPr>
          <w:p w14:paraId="6AFDF822" w14:textId="77777777" w:rsidR="00DF2BB6" w:rsidRPr="00C70209" w:rsidRDefault="00DF2BB6" w:rsidP="003131E2">
            <w:pPr>
              <w:pStyle w:val="T-ABCD"/>
              <w:rPr>
                <w:sz w:val="18"/>
                <w:szCs w:val="18"/>
              </w:rPr>
            </w:pPr>
            <w:r w:rsidRPr="00C70209">
              <w:t>NA</w:t>
            </w:r>
          </w:p>
        </w:tc>
        <w:tc>
          <w:tcPr>
            <w:tcW w:w="781" w:type="dxa"/>
          </w:tcPr>
          <w:p w14:paraId="2C250DB7" w14:textId="77777777" w:rsidR="00DF2BB6" w:rsidRPr="00C70209" w:rsidRDefault="00DF2BB6" w:rsidP="003131E2">
            <w:pPr>
              <w:pStyle w:val="T-ABCD"/>
              <w:rPr>
                <w:sz w:val="18"/>
                <w:szCs w:val="18"/>
              </w:rPr>
            </w:pPr>
            <w:r w:rsidRPr="00C70209">
              <w:t xml:space="preserve">NA </w:t>
            </w:r>
          </w:p>
        </w:tc>
      </w:tr>
      <w:tr w:rsidR="00DF2BB6" w:rsidRPr="00C70209" w14:paraId="2EBDEC40" w14:textId="77777777" w:rsidTr="0082594B">
        <w:trPr>
          <w:cantSplit/>
        </w:trPr>
        <w:tc>
          <w:tcPr>
            <w:tcW w:w="851" w:type="dxa"/>
          </w:tcPr>
          <w:p w14:paraId="25F1EAF3" w14:textId="77777777" w:rsidR="00DF2BB6" w:rsidRPr="00C70209" w:rsidRDefault="00DF2BB6" w:rsidP="00E9569B">
            <w:pPr>
              <w:pStyle w:val="Tabletext"/>
              <w:numPr>
                <w:ilvl w:val="0"/>
                <w:numId w:val="34"/>
              </w:numPr>
            </w:pPr>
          </w:p>
        </w:tc>
        <w:tc>
          <w:tcPr>
            <w:tcW w:w="3750" w:type="dxa"/>
          </w:tcPr>
          <w:p w14:paraId="4CCF43DE" w14:textId="77777777" w:rsidR="00DF2BB6" w:rsidRPr="00C70209" w:rsidRDefault="00DF2BB6" w:rsidP="003131E2">
            <w:pPr>
              <w:pStyle w:val="ES-table"/>
            </w:pPr>
            <w:r w:rsidRPr="00C70209">
              <w:t>In preterm infants with low birth weight (&lt;2500 g), the effect of ESA therapy (with or without iron) on ROP is uncertain.</w:t>
            </w:r>
          </w:p>
          <w:p w14:paraId="466B8273" w14:textId="77777777" w:rsidR="00DF2BB6" w:rsidRPr="00C70209" w:rsidRDefault="00DF2BB6" w:rsidP="003131E2">
            <w:pPr>
              <w:pStyle w:val="ES-notes"/>
            </w:pPr>
            <w:r w:rsidRPr="00C70209">
              <w:t>(See evidence matrix D2.D in Volume 2 of the technical report.)</w:t>
            </w:r>
          </w:p>
        </w:tc>
        <w:tc>
          <w:tcPr>
            <w:tcW w:w="780" w:type="dxa"/>
          </w:tcPr>
          <w:p w14:paraId="257857B6" w14:textId="77777777" w:rsidR="00DF2BB6" w:rsidRPr="00C70209" w:rsidRDefault="00DF2BB6" w:rsidP="003131E2">
            <w:pPr>
              <w:pStyle w:val="T-ABCD"/>
            </w:pPr>
            <w:r w:rsidRPr="00C70209">
              <w:sym w:font="Symbol" w:char="F0D6"/>
            </w:r>
          </w:p>
        </w:tc>
        <w:tc>
          <w:tcPr>
            <w:tcW w:w="781" w:type="dxa"/>
          </w:tcPr>
          <w:p w14:paraId="14C9A41B" w14:textId="77777777" w:rsidR="00DF2BB6" w:rsidRPr="00C70209" w:rsidRDefault="00DF2BB6" w:rsidP="003131E2">
            <w:pPr>
              <w:pStyle w:val="T-ABCD"/>
            </w:pPr>
            <w:r w:rsidRPr="00C70209">
              <w:sym w:font="Symbol" w:char="F0D6"/>
            </w:r>
            <w:r w:rsidRPr="00C70209">
              <w:sym w:font="Symbol" w:char="F0D6"/>
            </w:r>
          </w:p>
        </w:tc>
        <w:tc>
          <w:tcPr>
            <w:tcW w:w="781" w:type="dxa"/>
          </w:tcPr>
          <w:p w14:paraId="16A9621F" w14:textId="77777777" w:rsidR="00DF2BB6" w:rsidRPr="00C70209" w:rsidRDefault="00DF2BB6" w:rsidP="003131E2">
            <w:pPr>
              <w:pStyle w:val="T-ABCD"/>
            </w:pPr>
            <w:r w:rsidRPr="00C70209">
              <w:t>NA</w:t>
            </w:r>
          </w:p>
        </w:tc>
        <w:tc>
          <w:tcPr>
            <w:tcW w:w="781" w:type="dxa"/>
          </w:tcPr>
          <w:p w14:paraId="7B260F95" w14:textId="77777777" w:rsidR="00DF2BB6" w:rsidRPr="00C70209" w:rsidRDefault="00DF2BB6" w:rsidP="003131E2">
            <w:pPr>
              <w:pStyle w:val="T-ABCD"/>
            </w:pPr>
            <w:r w:rsidRPr="00C70209">
              <w:sym w:font="Symbol" w:char="F0D6"/>
            </w:r>
            <w:r w:rsidRPr="00C70209">
              <w:sym w:font="Symbol" w:char="F0D6"/>
            </w:r>
          </w:p>
        </w:tc>
        <w:tc>
          <w:tcPr>
            <w:tcW w:w="781" w:type="dxa"/>
          </w:tcPr>
          <w:p w14:paraId="7E30BC8A" w14:textId="77777777" w:rsidR="00DF2BB6" w:rsidRPr="00C70209" w:rsidRDefault="00DF2BB6" w:rsidP="003131E2">
            <w:pPr>
              <w:pStyle w:val="T-ABCD"/>
            </w:pPr>
            <w:r w:rsidRPr="00C70209">
              <w:sym w:font="Symbol" w:char="F0D6"/>
            </w:r>
            <w:r w:rsidRPr="00C70209">
              <w:sym w:font="Symbol" w:char="F0D6"/>
            </w:r>
          </w:p>
        </w:tc>
      </w:tr>
      <w:tr w:rsidR="00DF2BB6" w:rsidRPr="00C70209" w14:paraId="153630DF" w14:textId="77777777" w:rsidTr="0082594B">
        <w:trPr>
          <w:cantSplit/>
        </w:trPr>
        <w:tc>
          <w:tcPr>
            <w:tcW w:w="851" w:type="dxa"/>
          </w:tcPr>
          <w:p w14:paraId="471D1F4D" w14:textId="77777777" w:rsidR="00DF2BB6" w:rsidRPr="00C70209" w:rsidRDefault="00DF2BB6" w:rsidP="00E9569B">
            <w:pPr>
              <w:pStyle w:val="Tabletext"/>
              <w:numPr>
                <w:ilvl w:val="0"/>
                <w:numId w:val="34"/>
              </w:numPr>
            </w:pPr>
          </w:p>
        </w:tc>
        <w:tc>
          <w:tcPr>
            <w:tcW w:w="3750" w:type="dxa"/>
          </w:tcPr>
          <w:p w14:paraId="4346B4D3" w14:textId="77777777" w:rsidR="00DF2BB6" w:rsidRPr="00C70209" w:rsidRDefault="00DF2BB6" w:rsidP="003131E2">
            <w:pPr>
              <w:pStyle w:val="ES-table"/>
            </w:pPr>
            <w:r w:rsidRPr="00C70209">
              <w:t>In preterm infants with low birth weight (&lt;2500 g), the effect of ESA therapy (with or without iron) on BPD is uncertain.</w:t>
            </w:r>
          </w:p>
          <w:p w14:paraId="0A93D30E" w14:textId="77777777" w:rsidR="00DF2BB6" w:rsidRPr="00C70209" w:rsidRDefault="00DF2BB6" w:rsidP="003131E2">
            <w:pPr>
              <w:pStyle w:val="ES-notes"/>
            </w:pPr>
            <w:r w:rsidRPr="00C70209">
              <w:t>(See evidence matrix D2.E in Volume 2 of the technical report.)</w:t>
            </w:r>
          </w:p>
        </w:tc>
        <w:tc>
          <w:tcPr>
            <w:tcW w:w="780" w:type="dxa"/>
          </w:tcPr>
          <w:p w14:paraId="64146FBD" w14:textId="77777777" w:rsidR="00DF2BB6" w:rsidRPr="00C70209" w:rsidRDefault="00DF2BB6" w:rsidP="003131E2">
            <w:pPr>
              <w:pStyle w:val="T-ABCD"/>
            </w:pPr>
            <w:r w:rsidRPr="00C70209">
              <w:sym w:font="Symbol" w:char="F0D6"/>
            </w:r>
          </w:p>
        </w:tc>
        <w:tc>
          <w:tcPr>
            <w:tcW w:w="781" w:type="dxa"/>
          </w:tcPr>
          <w:p w14:paraId="7F0F9394"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781" w:type="dxa"/>
          </w:tcPr>
          <w:p w14:paraId="139D8084" w14:textId="77777777" w:rsidR="00DF2BB6" w:rsidRPr="00C70209" w:rsidRDefault="00DF2BB6" w:rsidP="003131E2">
            <w:pPr>
              <w:pStyle w:val="T-ABCD"/>
            </w:pPr>
            <w:r w:rsidRPr="00C70209">
              <w:t>NA</w:t>
            </w:r>
          </w:p>
        </w:tc>
        <w:tc>
          <w:tcPr>
            <w:tcW w:w="781" w:type="dxa"/>
          </w:tcPr>
          <w:p w14:paraId="1C580339" w14:textId="77777777" w:rsidR="00DF2BB6" w:rsidRPr="00C70209" w:rsidRDefault="00DF2BB6" w:rsidP="003131E2">
            <w:pPr>
              <w:pStyle w:val="T-ABCD"/>
            </w:pPr>
            <w:r w:rsidRPr="00C70209">
              <w:sym w:font="Symbol" w:char="F0D6"/>
            </w:r>
            <w:r w:rsidRPr="00C70209">
              <w:sym w:font="Symbol" w:char="F0D6"/>
            </w:r>
          </w:p>
        </w:tc>
        <w:tc>
          <w:tcPr>
            <w:tcW w:w="781" w:type="dxa"/>
          </w:tcPr>
          <w:p w14:paraId="77806F2E" w14:textId="77777777" w:rsidR="00DF2BB6" w:rsidRPr="00C70209" w:rsidRDefault="00DF2BB6" w:rsidP="003131E2">
            <w:pPr>
              <w:pStyle w:val="T-ABCD"/>
            </w:pPr>
            <w:r w:rsidRPr="00C70209">
              <w:sym w:font="Symbol" w:char="F0D6"/>
            </w:r>
            <w:r w:rsidRPr="00C70209">
              <w:sym w:font="Symbol" w:char="F0D6"/>
            </w:r>
          </w:p>
        </w:tc>
      </w:tr>
      <w:tr w:rsidR="00DF2BB6" w:rsidRPr="00C70209" w14:paraId="1900630C" w14:textId="77777777" w:rsidTr="0082594B">
        <w:trPr>
          <w:cantSplit/>
        </w:trPr>
        <w:tc>
          <w:tcPr>
            <w:tcW w:w="851" w:type="dxa"/>
          </w:tcPr>
          <w:p w14:paraId="5AFDA9E9" w14:textId="77777777" w:rsidR="00DF2BB6" w:rsidRPr="00C70209" w:rsidRDefault="00DF2BB6" w:rsidP="00E9569B">
            <w:pPr>
              <w:pStyle w:val="Tabletext"/>
              <w:numPr>
                <w:ilvl w:val="0"/>
                <w:numId w:val="34"/>
              </w:numPr>
            </w:pPr>
          </w:p>
        </w:tc>
        <w:tc>
          <w:tcPr>
            <w:tcW w:w="3750" w:type="dxa"/>
          </w:tcPr>
          <w:p w14:paraId="506C33C0" w14:textId="77777777" w:rsidR="00DF2BB6" w:rsidRPr="00C70209" w:rsidRDefault="00DF2BB6" w:rsidP="003131E2">
            <w:pPr>
              <w:pStyle w:val="ES-table"/>
            </w:pPr>
            <w:r w:rsidRPr="00C70209">
              <w:t>In preterm infants with low birth weight (&lt;2500 g), the effect of ESA therapy (with or without iron) on NEC is uncertain.</w:t>
            </w:r>
          </w:p>
          <w:p w14:paraId="620A1A00" w14:textId="77777777" w:rsidR="00DF2BB6" w:rsidRPr="00C70209" w:rsidRDefault="00DF2BB6" w:rsidP="003131E2">
            <w:pPr>
              <w:pStyle w:val="ES-notes"/>
            </w:pPr>
            <w:r w:rsidRPr="00C70209">
              <w:t>(See evidence matrix D2.F in Volume 2 of the technical report.)</w:t>
            </w:r>
          </w:p>
        </w:tc>
        <w:tc>
          <w:tcPr>
            <w:tcW w:w="780" w:type="dxa"/>
          </w:tcPr>
          <w:p w14:paraId="38945641" w14:textId="77777777" w:rsidR="00DF2BB6" w:rsidRPr="00C70209" w:rsidRDefault="00DF2BB6" w:rsidP="003131E2">
            <w:pPr>
              <w:pStyle w:val="T-ABCD"/>
            </w:pPr>
            <w:r w:rsidRPr="00C70209">
              <w:sym w:font="Symbol" w:char="F0D6"/>
            </w:r>
          </w:p>
        </w:tc>
        <w:tc>
          <w:tcPr>
            <w:tcW w:w="781" w:type="dxa"/>
          </w:tcPr>
          <w:p w14:paraId="2DBDD6CD" w14:textId="77777777" w:rsidR="00DF2BB6" w:rsidRPr="00C70209" w:rsidRDefault="00DF2BB6" w:rsidP="003131E2">
            <w:pPr>
              <w:pStyle w:val="T-ABCD"/>
              <w:rPr>
                <w:sz w:val="18"/>
                <w:szCs w:val="18"/>
              </w:rPr>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781" w:type="dxa"/>
          </w:tcPr>
          <w:p w14:paraId="66E6527C" w14:textId="77777777" w:rsidR="00DF2BB6" w:rsidRPr="00C70209" w:rsidRDefault="00DF2BB6" w:rsidP="003131E2">
            <w:pPr>
              <w:pStyle w:val="T-ABCD"/>
            </w:pPr>
            <w:r w:rsidRPr="00C70209">
              <w:t>NA</w:t>
            </w:r>
          </w:p>
        </w:tc>
        <w:tc>
          <w:tcPr>
            <w:tcW w:w="781" w:type="dxa"/>
          </w:tcPr>
          <w:p w14:paraId="2CF73AFC" w14:textId="77777777" w:rsidR="00DF2BB6" w:rsidRPr="00C70209" w:rsidRDefault="00DF2BB6" w:rsidP="003131E2">
            <w:pPr>
              <w:pStyle w:val="T-ABCD"/>
            </w:pPr>
            <w:r w:rsidRPr="00C70209">
              <w:sym w:font="Symbol" w:char="F0D6"/>
            </w:r>
            <w:r w:rsidRPr="00C70209">
              <w:sym w:font="Symbol" w:char="F0D6"/>
            </w:r>
          </w:p>
        </w:tc>
        <w:tc>
          <w:tcPr>
            <w:tcW w:w="781" w:type="dxa"/>
          </w:tcPr>
          <w:p w14:paraId="239EAA85" w14:textId="77777777" w:rsidR="00DF2BB6" w:rsidRPr="00C70209" w:rsidRDefault="00DF2BB6" w:rsidP="003131E2">
            <w:pPr>
              <w:pStyle w:val="T-ABCD"/>
            </w:pPr>
            <w:r w:rsidRPr="00C70209">
              <w:sym w:font="Symbol" w:char="F0D6"/>
            </w:r>
            <w:r w:rsidRPr="00C70209">
              <w:sym w:font="Symbol" w:char="F0D6"/>
            </w:r>
          </w:p>
        </w:tc>
      </w:tr>
      <w:tr w:rsidR="00DF2BB6" w:rsidRPr="00C70209" w14:paraId="0CF29A1F" w14:textId="77777777" w:rsidTr="0082594B">
        <w:trPr>
          <w:cantSplit/>
        </w:trPr>
        <w:tc>
          <w:tcPr>
            <w:tcW w:w="851" w:type="dxa"/>
          </w:tcPr>
          <w:p w14:paraId="3EE475B6" w14:textId="77777777" w:rsidR="00DF2BB6" w:rsidRPr="00C70209" w:rsidRDefault="00DF2BB6" w:rsidP="00E9569B">
            <w:pPr>
              <w:pStyle w:val="Tabletext"/>
              <w:numPr>
                <w:ilvl w:val="0"/>
                <w:numId w:val="34"/>
              </w:numPr>
            </w:pPr>
          </w:p>
        </w:tc>
        <w:tc>
          <w:tcPr>
            <w:tcW w:w="3750" w:type="dxa"/>
          </w:tcPr>
          <w:p w14:paraId="5D84A35A" w14:textId="77777777" w:rsidR="00DF2BB6" w:rsidRPr="00C70209" w:rsidRDefault="00DF2BB6" w:rsidP="003131E2">
            <w:pPr>
              <w:pStyle w:val="ES-table"/>
            </w:pPr>
            <w:r w:rsidRPr="00C70209">
              <w:t>In preterm infants with low birth weight (&lt;2500 g), the effect of ESA therapy (with or without iron) on mortality is uncertain.</w:t>
            </w:r>
          </w:p>
          <w:p w14:paraId="447BA48A" w14:textId="77777777" w:rsidR="00DF2BB6" w:rsidRPr="00C70209" w:rsidRDefault="00DF2BB6" w:rsidP="003131E2">
            <w:pPr>
              <w:pStyle w:val="ES-notes"/>
            </w:pPr>
            <w:r w:rsidRPr="00C70209">
              <w:t>(See evidence matrix D2.G in Volume 2 of the technical report.)</w:t>
            </w:r>
          </w:p>
        </w:tc>
        <w:tc>
          <w:tcPr>
            <w:tcW w:w="780" w:type="dxa"/>
          </w:tcPr>
          <w:p w14:paraId="56640ABD" w14:textId="77777777" w:rsidR="00DF2BB6" w:rsidRPr="00C70209" w:rsidRDefault="00DF2BB6" w:rsidP="003131E2">
            <w:pPr>
              <w:pStyle w:val="T-ABCD"/>
            </w:pPr>
            <w:r w:rsidRPr="00C70209">
              <w:sym w:font="Symbol" w:char="F0D6"/>
            </w:r>
          </w:p>
        </w:tc>
        <w:tc>
          <w:tcPr>
            <w:tcW w:w="781" w:type="dxa"/>
          </w:tcPr>
          <w:p w14:paraId="56FCCEDF" w14:textId="77777777" w:rsidR="00DF2BB6" w:rsidRPr="00C70209" w:rsidRDefault="00DF2BB6" w:rsidP="003131E2">
            <w:pPr>
              <w:pStyle w:val="T-ABCD"/>
              <w:rPr>
                <w:sz w:val="18"/>
                <w:szCs w:val="18"/>
              </w:rPr>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781" w:type="dxa"/>
          </w:tcPr>
          <w:p w14:paraId="3B993587" w14:textId="77777777" w:rsidR="00DF2BB6" w:rsidRPr="00C70209" w:rsidRDefault="00DF2BB6" w:rsidP="003131E2">
            <w:pPr>
              <w:pStyle w:val="T-ABCD"/>
            </w:pPr>
            <w:r w:rsidRPr="00C70209">
              <w:t>NA</w:t>
            </w:r>
          </w:p>
        </w:tc>
        <w:tc>
          <w:tcPr>
            <w:tcW w:w="781" w:type="dxa"/>
          </w:tcPr>
          <w:p w14:paraId="7FA740D3" w14:textId="77777777" w:rsidR="00DF2BB6" w:rsidRPr="00C70209" w:rsidRDefault="00DF2BB6" w:rsidP="003131E2">
            <w:pPr>
              <w:pStyle w:val="T-ABCD"/>
            </w:pPr>
            <w:r w:rsidRPr="00C70209">
              <w:sym w:font="Symbol" w:char="F0D6"/>
            </w:r>
            <w:r w:rsidRPr="00C70209">
              <w:sym w:font="Symbol" w:char="F0D6"/>
            </w:r>
          </w:p>
        </w:tc>
        <w:tc>
          <w:tcPr>
            <w:tcW w:w="781" w:type="dxa"/>
          </w:tcPr>
          <w:p w14:paraId="4E6ED51D" w14:textId="77777777" w:rsidR="00DF2BB6" w:rsidRPr="00C70209" w:rsidRDefault="00DF2BB6" w:rsidP="003131E2">
            <w:pPr>
              <w:pStyle w:val="T-ABCD"/>
            </w:pPr>
            <w:r w:rsidRPr="00C70209">
              <w:sym w:font="Symbol" w:char="F0D6"/>
            </w:r>
            <w:r w:rsidRPr="00C70209">
              <w:sym w:font="Symbol" w:char="F0D6"/>
            </w:r>
          </w:p>
        </w:tc>
      </w:tr>
      <w:tr w:rsidR="00DF2BB6" w:rsidRPr="00C70209" w14:paraId="30795D69" w14:textId="77777777" w:rsidTr="0082594B">
        <w:trPr>
          <w:cantSplit/>
          <w:trHeight w:val="353"/>
        </w:trPr>
        <w:tc>
          <w:tcPr>
            <w:tcW w:w="8505" w:type="dxa"/>
            <w:gridSpan w:val="7"/>
          </w:tcPr>
          <w:p w14:paraId="520F4FE8" w14:textId="6687A53F" w:rsidR="00DF2BB6" w:rsidRPr="00C70209" w:rsidRDefault="00DF2BB6" w:rsidP="00EA5C41">
            <w:pPr>
              <w:pStyle w:val="ES-notes"/>
            </w:pPr>
            <w:r w:rsidRPr="00C70209">
              <w:t>BPD, bronchopulmonary disease; ES, evidence statement; ESA, erythropoiesis stimulating agent; NEC, necrotising enterocolitis; RhHDFN, Rh haemolytic disease of the fetus and newborn; ROP, retinopathy of prematurity</w:t>
            </w:r>
            <w:r w:rsidRPr="00C70209">
              <w:br/>
            </w: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3B014EBA" w14:textId="77777777" w:rsidR="00DF2BB6" w:rsidRPr="00C70209" w:rsidRDefault="00DF2BB6" w:rsidP="003131E2">
      <w:pPr>
        <w:pStyle w:val="BodyText"/>
      </w:pPr>
    </w:p>
    <w:tbl>
      <w:tblPr>
        <w:tblW w:w="8506"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076"/>
        <w:gridCol w:w="7430"/>
      </w:tblGrid>
      <w:tr w:rsidR="00DF2BB6" w:rsidRPr="00C70209" w14:paraId="7D5C6A75" w14:textId="77777777" w:rsidTr="0082594B">
        <w:tc>
          <w:tcPr>
            <w:tcW w:w="8506" w:type="dxa"/>
            <w:gridSpan w:val="2"/>
            <w:tcBorders>
              <w:top w:val="single" w:sz="4" w:space="0" w:color="000000"/>
              <w:left w:val="single" w:sz="4" w:space="0" w:color="000000"/>
              <w:bottom w:val="single" w:sz="4" w:space="0" w:color="000000"/>
              <w:right w:val="single" w:sz="4" w:space="0" w:color="000000"/>
            </w:tcBorders>
            <w:shd w:val="clear" w:color="auto" w:fill="FFFF00"/>
          </w:tcPr>
          <w:p w14:paraId="3C35F748" w14:textId="5CFD82BA" w:rsidR="00DF2BB6" w:rsidRPr="00C70209" w:rsidRDefault="00DF2BB6" w:rsidP="003131E2">
            <w:pPr>
              <w:pStyle w:val="PP-heading"/>
            </w:pPr>
            <w:r w:rsidRPr="00C70209">
              <w:t>Recommendation – preterm and low birth weight infants</w:t>
            </w:r>
            <w:r w:rsidR="00185E25">
              <w:t xml:space="preserve"> (</w:t>
            </w:r>
            <w:r w:rsidR="00185E25" w:rsidRPr="00185E25">
              <w:t>erythropoiesis stimulating agents</w:t>
            </w:r>
            <w:r w:rsidR="00185E25">
              <w:t>)</w:t>
            </w:r>
          </w:p>
        </w:tc>
      </w:tr>
      <w:tr w:rsidR="00DF2BB6" w:rsidRPr="00C70209" w14:paraId="4EBD973A" w14:textId="77777777" w:rsidTr="0082594B">
        <w:tc>
          <w:tcPr>
            <w:tcW w:w="1076" w:type="dxa"/>
            <w:tcBorders>
              <w:right w:val="single" w:sz="4" w:space="0" w:color="auto"/>
            </w:tcBorders>
            <w:shd w:val="clear" w:color="auto" w:fill="auto"/>
          </w:tcPr>
          <w:p w14:paraId="5D6CFA85" w14:textId="77777777" w:rsidR="00DF2BB6" w:rsidRPr="00C70209" w:rsidRDefault="00DF2BB6" w:rsidP="00130F03">
            <w:pPr>
              <w:pStyle w:val="PT-bullets"/>
            </w:pPr>
            <w:r w:rsidRPr="00C70209">
              <w:t>R3</w:t>
            </w:r>
          </w:p>
          <w:p w14:paraId="38D3AF70" w14:textId="77777777" w:rsidR="00DF2BB6" w:rsidRPr="00C70209" w:rsidRDefault="00DF2BB6" w:rsidP="00130F03">
            <w:pPr>
              <w:pStyle w:val="PT-bullets"/>
            </w:pPr>
            <w:r w:rsidRPr="00C70209">
              <w:t>(Grade C)</w:t>
            </w:r>
          </w:p>
        </w:tc>
        <w:tc>
          <w:tcPr>
            <w:tcW w:w="7430" w:type="dxa"/>
            <w:tcBorders>
              <w:left w:val="single" w:sz="4" w:space="0" w:color="auto"/>
            </w:tcBorders>
            <w:shd w:val="clear" w:color="auto" w:fill="auto"/>
          </w:tcPr>
          <w:p w14:paraId="2BFE1D7A" w14:textId="77777777" w:rsidR="00DF2BB6" w:rsidRPr="00C70209" w:rsidRDefault="00DF2BB6" w:rsidP="00130F03">
            <w:pPr>
              <w:pStyle w:val="PT-bullets"/>
            </w:pPr>
            <w:r w:rsidRPr="00C70209">
              <w:t xml:space="preserve">In preterm infants with low birth weight (&lt;2500 g), the </w:t>
            </w:r>
            <w:r w:rsidRPr="00C70209">
              <w:rPr>
                <w:i/>
              </w:rPr>
              <w:t xml:space="preserve">routine </w:t>
            </w:r>
            <w:r w:rsidRPr="00C70209">
              <w:t xml:space="preserve">use of ESAs is not advised. </w:t>
            </w:r>
          </w:p>
        </w:tc>
      </w:tr>
      <w:tr w:rsidR="00DF2BB6" w:rsidRPr="00C70209" w14:paraId="1B8A2E27" w14:textId="77777777" w:rsidTr="0082594B">
        <w:trPr>
          <w:trHeight w:val="397"/>
        </w:trPr>
        <w:tc>
          <w:tcPr>
            <w:tcW w:w="8506" w:type="dxa"/>
            <w:gridSpan w:val="2"/>
            <w:shd w:val="clear" w:color="auto" w:fill="auto"/>
          </w:tcPr>
          <w:p w14:paraId="5A5F77F7" w14:textId="77777777" w:rsidR="00DF2BB6" w:rsidRPr="00C70209" w:rsidRDefault="00DF2BB6" w:rsidP="003131E2">
            <w:pPr>
              <w:pStyle w:val="ES-notes"/>
            </w:pPr>
            <w:r w:rsidRPr="00C70209">
              <w:t>ESA, erythropoiesis stimulating agent; R, recommendation</w:t>
            </w:r>
          </w:p>
        </w:tc>
      </w:tr>
    </w:tbl>
    <w:p w14:paraId="1F194578" w14:textId="77777777" w:rsidR="00DF2BB6" w:rsidRPr="00C70209" w:rsidRDefault="00DF2BB6" w:rsidP="003131E2">
      <w:pPr>
        <w:pStyle w:val="BodyText"/>
      </w:pPr>
    </w:p>
    <w:p w14:paraId="278AC205" w14:textId="77777777" w:rsidR="00DF2BB6" w:rsidRPr="00C70209" w:rsidRDefault="00DF2BB6" w:rsidP="003131E2">
      <w:pPr>
        <w:pStyle w:val="Heading5"/>
        <w:rPr>
          <w:lang w:val="en-AU"/>
        </w:rPr>
      </w:pPr>
      <w:r w:rsidRPr="00C70209">
        <w:rPr>
          <w:lang w:val="en-AU"/>
        </w:rPr>
        <w:t>Background</w:t>
      </w:r>
    </w:p>
    <w:p w14:paraId="114200DA" w14:textId="78DB9DAE" w:rsidR="00DF2BB6" w:rsidRPr="00C70209" w:rsidRDefault="00DF2BB6" w:rsidP="003131E2">
      <w:pPr>
        <w:pStyle w:val="BodyText"/>
      </w:pPr>
      <w:r w:rsidRPr="00C70209">
        <w:t>Anaemia of prematurity goes beyond the normal physiologic decline in circulating RBCs that occurs in all infants during the first weeks of life. This rapid decline in Hb can be made worse by the need to frequently withdraw blood for monitoring of these critically ill infants. As a result, infants born before term often require RBC transfusions to treat anaemia. To minimise the need for RBC transfusions, ESAs have been used to prevent or treat anaemia of prematurity. However, early studies have shown that the administration of rHuEPO can lead to iron deficiency, because blood volume expansion increases the demand for iron. Supplemental iron is therefore given in most studies assessing rHuEPO, but there are often differences in the dosing, timing and route of administration of iron. Where information on these aspects was available, it has been noted.</w:t>
      </w:r>
    </w:p>
    <w:p w14:paraId="2C27662A" w14:textId="77777777" w:rsidR="00DF2BB6" w:rsidRPr="00C70209" w:rsidRDefault="00DF2BB6" w:rsidP="003131E2">
      <w:pPr>
        <w:pStyle w:val="Heading5"/>
        <w:rPr>
          <w:lang w:val="en-AU"/>
        </w:rPr>
      </w:pPr>
      <w:r w:rsidRPr="00C70209">
        <w:rPr>
          <w:lang w:val="en-AU"/>
        </w:rPr>
        <w:t>Summary of evidence</w:t>
      </w:r>
    </w:p>
    <w:p w14:paraId="7E873138" w14:textId="77777777" w:rsidR="00DF2BB6" w:rsidRPr="00C70209" w:rsidRDefault="00DF2BB6" w:rsidP="003131E2">
      <w:pPr>
        <w:pStyle w:val="Heading6"/>
      </w:pPr>
      <w:r w:rsidRPr="00C70209">
        <w:t>Level I evidence</w:t>
      </w:r>
    </w:p>
    <w:p w14:paraId="23783AFD" w14:textId="0F87BA2B" w:rsidR="00DF2BB6" w:rsidRPr="00C70209" w:rsidRDefault="00DF2BB6" w:rsidP="003131E2">
      <w:pPr>
        <w:pStyle w:val="BodyText"/>
      </w:pPr>
      <w:r w:rsidRPr="00C70209">
        <w:t xml:space="preserve">Six Level I studies were identified from the systematic review and hand-searching process that examined the use of ESAs in preterm infants (see </w:t>
      </w:r>
      <w:r w:rsidRPr="00C70209">
        <w:rPr>
          <w:b/>
        </w:rPr>
        <w:t>Appendix C, Volume 2</w:t>
      </w:r>
      <w:r w:rsidRPr="00C70209">
        <w:t xml:space="preserve">). The main characteristics of these reviews are summarised in </w:t>
      </w:r>
      <w:r w:rsidRPr="00C70209">
        <w:rPr>
          <w:b/>
        </w:rPr>
        <w:fldChar w:fldCharType="begin"/>
      </w:r>
      <w:r w:rsidRPr="00C70209">
        <w:rPr>
          <w:b/>
        </w:rPr>
        <w:instrText xml:space="preserve"> REF _Ref399324267 \h  \* MERGEFORMAT </w:instrText>
      </w:r>
      <w:r w:rsidRPr="00C70209">
        <w:rPr>
          <w:b/>
        </w:rPr>
      </w:r>
      <w:r w:rsidRPr="00C70209">
        <w:rPr>
          <w:b/>
        </w:rPr>
        <w:fldChar w:fldCharType="separate"/>
      </w:r>
      <w:r w:rsidR="000F7A9B" w:rsidRPr="000F7A9B">
        <w:rPr>
          <w:b/>
        </w:rPr>
        <w:t>Table 3.2.1</w:t>
      </w:r>
      <w:r w:rsidRPr="00C70209">
        <w:rPr>
          <w:b/>
        </w:rPr>
        <w:fldChar w:fldCharType="end"/>
      </w:r>
      <w:r w:rsidRPr="00C70209">
        <w:t>.</w:t>
      </w:r>
    </w:p>
    <w:p w14:paraId="567BC94F" w14:textId="1C3D1DEA" w:rsidR="00DF2BB6" w:rsidRPr="00C70209" w:rsidRDefault="00DF2BB6" w:rsidP="003131E2">
      <w:pPr>
        <w:pStyle w:val="Caption"/>
        <w:ind w:left="2070"/>
      </w:pPr>
      <w:bookmarkStart w:id="366" w:name="_Ref399324267"/>
      <w:bookmarkStart w:id="367" w:name="_Toc423015350"/>
      <w:bookmarkStart w:id="368" w:name="_Toc42774709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w:t>
      </w:r>
      <w:r w:rsidR="00130F03" w:rsidRPr="00C70209">
        <w:fldChar w:fldCharType="end"/>
      </w:r>
      <w:bookmarkEnd w:id="366"/>
      <w:r w:rsidRPr="00C70209">
        <w:tab/>
        <w:t>Characteristics and quality of Level I evidence – ESAs (with or without iron) in preterm infants</w:t>
      </w:r>
      <w:bookmarkEnd w:id="367"/>
      <w:bookmarkEnd w:id="368"/>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8"/>
        <w:gridCol w:w="1307"/>
        <w:gridCol w:w="1915"/>
        <w:gridCol w:w="1915"/>
        <w:gridCol w:w="1916"/>
      </w:tblGrid>
      <w:tr w:rsidR="00DF2BB6" w:rsidRPr="00C70209" w14:paraId="11CC0FAF"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5E6CDE3" w14:textId="77777777" w:rsidR="00DF2BB6" w:rsidRPr="00C70209" w:rsidRDefault="00DF2BB6" w:rsidP="003131E2">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627576C6" w14:textId="77777777" w:rsidR="00DF2BB6" w:rsidRPr="00C70209" w:rsidRDefault="00DF2BB6" w:rsidP="003131E2">
            <w:pPr>
              <w:pStyle w:val="TableH2"/>
            </w:pPr>
            <w:r w:rsidRPr="00C70209">
              <w:t>Study type</w:t>
            </w:r>
          </w:p>
          <w:p w14:paraId="4F5A66B1" w14:textId="77777777" w:rsidR="00DF2BB6" w:rsidRPr="00C70209" w:rsidRDefault="00DF2BB6" w:rsidP="003131E2">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5A226931" w14:textId="77777777" w:rsidR="00DF2BB6" w:rsidRPr="00C70209" w:rsidRDefault="00DF2BB6" w:rsidP="003131E2">
            <w:pPr>
              <w:pStyle w:val="TableH2"/>
            </w:pPr>
            <w:r w:rsidRPr="00C70209">
              <w:t>Population</w:t>
            </w:r>
          </w:p>
          <w:p w14:paraId="752A7548" w14:textId="77777777" w:rsidR="00DF2BB6" w:rsidRPr="00C70209" w:rsidRDefault="00DF2BB6" w:rsidP="003131E2">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78E24E5A" w14:textId="77777777" w:rsidR="00DF2BB6" w:rsidRPr="00C70209" w:rsidRDefault="00DF2BB6" w:rsidP="003131E2">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CE4D500" w14:textId="77777777" w:rsidR="00DF2BB6" w:rsidRPr="00C70209" w:rsidRDefault="00DF2BB6" w:rsidP="003131E2">
            <w:pPr>
              <w:pStyle w:val="TableH2"/>
            </w:pPr>
            <w:r w:rsidRPr="00C70209">
              <w:t>Outcomes</w:t>
            </w:r>
          </w:p>
        </w:tc>
      </w:tr>
      <w:tr w:rsidR="00DF2BB6" w:rsidRPr="00C70209" w14:paraId="2B2C61B2"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C826645" w14:textId="77777777" w:rsidR="00DF2BB6" w:rsidRPr="00C70209" w:rsidRDefault="00DF2BB6" w:rsidP="003131E2">
            <w:pPr>
              <w:pStyle w:val="Tabletext"/>
            </w:pPr>
            <w:r w:rsidRPr="00C70209">
              <w:t>Aher</w:t>
            </w:r>
          </w:p>
          <w:p w14:paraId="119A39AA" w14:textId="49967676" w:rsidR="00DF2BB6" w:rsidRPr="00C70209" w:rsidRDefault="00DF2BB6" w:rsidP="003F7DCB">
            <w:pPr>
              <w:pStyle w:val="Tabletext"/>
            </w:pPr>
            <w:r w:rsidRPr="00C70209">
              <w:t>(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64A2E501" w14:textId="6FB15DAA" w:rsidR="00DF2BB6" w:rsidRPr="00C70209" w:rsidRDefault="00DF2BB6" w:rsidP="003131E2">
            <w:pPr>
              <w:pStyle w:val="Tabletext"/>
            </w:pPr>
            <w:r w:rsidRPr="00C70209">
              <w:t>Level I</w:t>
            </w:r>
          </w:p>
          <w:p w14:paraId="583844AF" w14:textId="77777777" w:rsidR="00DF2BB6" w:rsidRPr="00C70209" w:rsidRDefault="00DF2BB6" w:rsidP="003131E2">
            <w:pPr>
              <w:pStyle w:val="Tabletext"/>
              <w:rPr>
                <w:i/>
              </w:rPr>
            </w:pPr>
            <w:r w:rsidRPr="00C70209">
              <w:rPr>
                <w:i/>
              </w:rPr>
              <w:t xml:space="preserve">Good </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1AFC7F1" w14:textId="77777777" w:rsidR="00DF2BB6" w:rsidRPr="00C70209" w:rsidRDefault="00DF2BB6" w:rsidP="003131E2">
            <w:pPr>
              <w:pStyle w:val="Tabletext"/>
            </w:pPr>
            <w:r w:rsidRPr="00C70209">
              <w:t>Preterm (&lt;37 weeks gestational age) and/or LBW (&lt;2500 g) neonates between 8 and 28 days of age</w:t>
            </w:r>
          </w:p>
          <w:p w14:paraId="4F961E46" w14:textId="77777777" w:rsidR="00DF2BB6" w:rsidRPr="00C70209" w:rsidRDefault="00DF2BB6" w:rsidP="003131E2">
            <w:pPr>
              <w:pStyle w:val="Tabletext"/>
            </w:pPr>
            <w:r w:rsidRPr="00C70209">
              <w:t>30 RCTs, N=1591</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D144656" w14:textId="25C2C694" w:rsidR="00DF2BB6" w:rsidRPr="00C70209" w:rsidRDefault="00DF2BB6" w:rsidP="003131E2">
            <w:pPr>
              <w:pStyle w:val="Tabletext"/>
            </w:pPr>
            <w:r w:rsidRPr="00C70209">
              <w:t>rHuEPO (± iron) versus placebo or no intervention (± iron)</w:t>
            </w:r>
          </w:p>
          <w:p w14:paraId="1DDB3918" w14:textId="3C48DF47" w:rsidR="00DF2BB6" w:rsidRPr="00C70209" w:rsidRDefault="00DF2BB6" w:rsidP="003131E2">
            <w:pPr>
              <w:pStyle w:val="Tabletextnote"/>
            </w:pPr>
            <w:r w:rsidRPr="00C70209">
              <w:t>*Initiation of rHuEPO 8–28 days after birth</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7E2A1E1D" w14:textId="026343CA" w:rsidR="00DF2BB6" w:rsidRPr="00C70209" w:rsidRDefault="00DF2BB6" w:rsidP="003131E2">
            <w:pPr>
              <w:pStyle w:val="Tabletext"/>
            </w:pPr>
            <w:r w:rsidRPr="00C70209">
              <w:t>Transfusion incidence and volume</w:t>
            </w:r>
          </w:p>
          <w:p w14:paraId="30D23AEB" w14:textId="77777777" w:rsidR="00DF2BB6" w:rsidRPr="00C70209" w:rsidRDefault="00DF2BB6" w:rsidP="003131E2">
            <w:pPr>
              <w:pStyle w:val="Tabletext"/>
            </w:pPr>
            <w:r w:rsidRPr="00C70209">
              <w:t>Mortality</w:t>
            </w:r>
          </w:p>
          <w:p w14:paraId="0C2B10EE" w14:textId="77777777" w:rsidR="00DF2BB6" w:rsidRPr="00C70209" w:rsidRDefault="00DF2BB6" w:rsidP="003131E2">
            <w:pPr>
              <w:pStyle w:val="Tabletext"/>
            </w:pPr>
            <w:r w:rsidRPr="00C70209">
              <w:t>ROP</w:t>
            </w:r>
          </w:p>
          <w:p w14:paraId="6B353FD8" w14:textId="352C479E" w:rsidR="00DF2BB6" w:rsidRPr="00C70209" w:rsidRDefault="00DF2BB6" w:rsidP="003131E2">
            <w:pPr>
              <w:pStyle w:val="Tabletext"/>
            </w:pPr>
            <w:r w:rsidRPr="00C70209">
              <w:t>BPD</w:t>
            </w:r>
          </w:p>
          <w:p w14:paraId="74DF22F3" w14:textId="77777777" w:rsidR="00DF2BB6" w:rsidRPr="00C70209" w:rsidRDefault="00DF2BB6" w:rsidP="003131E2">
            <w:pPr>
              <w:pStyle w:val="Tabletext"/>
            </w:pPr>
            <w:r w:rsidRPr="00C70209">
              <w:t>NEC</w:t>
            </w:r>
          </w:p>
          <w:p w14:paraId="2F4CAA42" w14:textId="77777777" w:rsidR="00DF2BB6" w:rsidRPr="00C70209" w:rsidRDefault="00DF2BB6" w:rsidP="003131E2">
            <w:pPr>
              <w:pStyle w:val="Tabletext"/>
            </w:pPr>
            <w:r w:rsidRPr="00C70209">
              <w:t>Long-term outcomes</w:t>
            </w:r>
            <w:r w:rsidRPr="00C70209">
              <w:rPr>
                <w:vertAlign w:val="superscript"/>
              </w:rPr>
              <w:t>a</w:t>
            </w:r>
            <w:r w:rsidRPr="00C70209">
              <w:t xml:space="preserve"> </w:t>
            </w:r>
          </w:p>
        </w:tc>
      </w:tr>
      <w:tr w:rsidR="00DF2BB6" w:rsidRPr="00C70209" w14:paraId="0BAD5618"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0ACBA96" w14:textId="77777777" w:rsidR="00DF2BB6" w:rsidRPr="00C70209" w:rsidRDefault="00DF2BB6" w:rsidP="003131E2">
            <w:pPr>
              <w:pStyle w:val="Tabletext"/>
            </w:pPr>
            <w:r w:rsidRPr="00C70209">
              <w:t>Garcia</w:t>
            </w:r>
          </w:p>
          <w:p w14:paraId="5D7EECEC" w14:textId="626BFE50" w:rsidR="00DF2BB6" w:rsidRPr="00C70209" w:rsidRDefault="00DF2BB6" w:rsidP="003F7DCB">
            <w:pPr>
              <w:pStyle w:val="Tabletext"/>
            </w:pPr>
            <w:r w:rsidRPr="00C70209">
              <w:t>(2002)</w:t>
            </w:r>
            <w:r w:rsidRPr="00C70209">
              <w:fldChar w:fldCharType="begin">
                <w:fldData xml:space="preserve">PEVuZE5vdGU+PENpdGU+PEF1dGhvcj5HYXJjaWE8L0F1dGhvcj48WWVhcj4yMDAyPC9ZZWFyPjxS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</w:fldData>
              </w:fldChar>
            </w:r>
            <w:r w:rsidR="003F7DCB" w:rsidRPr="00C70209">
              <w:instrText xml:space="preserve"> ADDIN EN.CITE </w:instrText>
            </w:r>
            <w:r w:rsidR="003F7DCB" w:rsidRPr="00C70209">
              <w:fldChar w:fldCharType="begin">
                <w:fldData xml:space="preserve">PEVuZE5vdGU+PENpdGU+PEF1dGhvcj5HYXJjaWE8L0F1dGhvcj48WWVhcj4yMDAyPC9ZZWFyPjxS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88</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6954112B" w14:textId="7EC44AD2" w:rsidR="00DF2BB6" w:rsidRPr="00C70209" w:rsidRDefault="00DF2BB6" w:rsidP="003131E2">
            <w:pPr>
              <w:pStyle w:val="Tabletext"/>
            </w:pPr>
            <w:r w:rsidRPr="00C70209">
              <w:t>Level I</w:t>
            </w:r>
          </w:p>
          <w:p w14:paraId="59238CFD" w14:textId="77777777" w:rsidR="00DF2BB6" w:rsidRPr="00C70209" w:rsidRDefault="00DF2BB6" w:rsidP="003131E2">
            <w:pPr>
              <w:pStyle w:val="Tabletext"/>
              <w:rPr>
                <w:i/>
              </w:rPr>
            </w:pPr>
            <w:r w:rsidRPr="00C70209">
              <w:rPr>
                <w:i/>
              </w:rPr>
              <w:t>Poor</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3E4B51B" w14:textId="77777777" w:rsidR="00DF2BB6" w:rsidRPr="00C70209" w:rsidRDefault="00DF2BB6" w:rsidP="003131E2">
            <w:pPr>
              <w:pStyle w:val="Tabletext"/>
            </w:pPr>
            <w:r w:rsidRPr="00C70209">
              <w:t>Neonates with VLBW (1500 g) after the first week of life</w:t>
            </w:r>
          </w:p>
          <w:p w14:paraId="38049591" w14:textId="77777777" w:rsidR="00DF2BB6" w:rsidRPr="00C70209" w:rsidRDefault="00DF2BB6" w:rsidP="003131E2">
            <w:pPr>
              <w:pStyle w:val="Tabletext"/>
            </w:pPr>
            <w:r w:rsidRPr="00C70209">
              <w:t>8 RCTs, N=357</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2EA9D77" w14:textId="52AA7385" w:rsidR="00DF2BB6" w:rsidRPr="00C70209" w:rsidRDefault="00DF2BB6" w:rsidP="003131E2">
            <w:pPr>
              <w:pStyle w:val="Tabletext"/>
            </w:pPr>
            <w:r w:rsidRPr="00C70209">
              <w:t>rHuEPO (+ iron) v placebo/no treatment (+ iron)</w:t>
            </w:r>
          </w:p>
          <w:p w14:paraId="1DA7A424" w14:textId="701E8F27" w:rsidR="00DF2BB6" w:rsidRPr="00C70209" w:rsidRDefault="00DF2BB6" w:rsidP="003131E2">
            <w:pPr>
              <w:pStyle w:val="Tabletextnote"/>
            </w:pPr>
            <w:r w:rsidRPr="00C70209">
              <w:t xml:space="preserve">*Initiation of rHuEPO </w:t>
            </w:r>
            <w:r w:rsidRPr="00C70209" w:rsidDel="00754388">
              <w:t>after the first week of life</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350BE9D" w14:textId="77777777" w:rsidR="00DF2BB6" w:rsidRPr="00C70209" w:rsidRDefault="00DF2BB6" w:rsidP="003131E2">
            <w:pPr>
              <w:pStyle w:val="Tabletext"/>
            </w:pPr>
            <w:r w:rsidRPr="00C70209">
              <w:t xml:space="preserve">Transfusion incidence and volume </w:t>
            </w:r>
          </w:p>
        </w:tc>
      </w:tr>
      <w:tr w:rsidR="00DF2BB6" w:rsidRPr="00C70209" w14:paraId="68150FB4"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3CC8E05" w14:textId="2F662BDD" w:rsidR="00DF2BB6" w:rsidRPr="00C70209" w:rsidRDefault="00DF2BB6" w:rsidP="003F7DCB">
            <w:pPr>
              <w:pStyle w:val="Tabletext"/>
            </w:pPr>
            <w:r w:rsidRPr="00C70209">
              <w:t>Kotto-Kome (2004)</w:t>
            </w:r>
            <w:r w:rsidRPr="00C70209">
              <w:fldChar w:fldCharType="begin">
                <w:fldData xml:space="preserve">PEVuZE5vdGU+PENpdGU+PEF1dGhvcj5Lb3R0by1Lb21lPC9BdXRob3I+PFllYXI+MjAwNDwvWWVh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</w:fldData>
              </w:fldChar>
            </w:r>
            <w:r w:rsidR="003F7DCB" w:rsidRPr="00C70209">
              <w:instrText xml:space="preserve"> ADDIN EN.CITE </w:instrText>
            </w:r>
            <w:r w:rsidR="003F7DCB" w:rsidRPr="00C70209">
              <w:fldChar w:fldCharType="begin">
                <w:fldData xml:space="preserve">PEVuZE5vdGU+PENpdGU+PEF1dGhvcj5Lb3R0by1Lb21lPC9BdXRob3I+PFllYXI+MjAwNDwvWWVh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89</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29710B3E" w14:textId="77777777" w:rsidR="00DF2BB6" w:rsidRPr="00C70209" w:rsidRDefault="00DF2BB6" w:rsidP="003131E2">
            <w:pPr>
              <w:pStyle w:val="Tabletext"/>
            </w:pPr>
            <w:r w:rsidRPr="00C70209">
              <w:t>Level I</w:t>
            </w:r>
          </w:p>
          <w:p w14:paraId="70C9108E" w14:textId="77777777" w:rsidR="00DF2BB6" w:rsidRPr="00C70209" w:rsidRDefault="00DF2BB6" w:rsidP="003131E2">
            <w:pPr>
              <w:pStyle w:val="Tabletext"/>
              <w:rPr>
                <w:i/>
              </w:rPr>
            </w:pPr>
            <w:r w:rsidRPr="00C70209">
              <w:rPr>
                <w:i/>
              </w:rPr>
              <w:t>Poor</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C8CF8EA" w14:textId="77777777" w:rsidR="00DF2BB6" w:rsidRPr="00C70209" w:rsidRDefault="00DF2BB6" w:rsidP="003131E2">
            <w:pPr>
              <w:pStyle w:val="Tabletext"/>
            </w:pPr>
            <w:r w:rsidRPr="00C70209">
              <w:t>Neonates with VLBW (&lt;1500 g) in the 1st week of life</w:t>
            </w:r>
          </w:p>
          <w:p w14:paraId="77362769" w14:textId="77777777" w:rsidR="00DF2BB6" w:rsidRPr="00C70209" w:rsidRDefault="00DF2BB6" w:rsidP="003131E2">
            <w:pPr>
              <w:pStyle w:val="Tabletext"/>
            </w:pPr>
            <w:r w:rsidRPr="00C70209">
              <w:t>12 RCTs, N=1090</w:t>
            </w:r>
          </w:p>
          <w:p w14:paraId="7392D177" w14:textId="77777777" w:rsidR="00DF2BB6" w:rsidRPr="00C70209" w:rsidRDefault="00DF2BB6" w:rsidP="003131E2">
            <w:pPr>
              <w:pStyle w:val="Tabletext"/>
            </w:pPr>
          </w:p>
        </w:tc>
        <w:tc>
          <w:tcPr>
            <w:tcW w:w="1915" w:type="dxa"/>
            <w:tcBorders>
              <w:top w:val="single" w:sz="4" w:space="0" w:color="auto"/>
              <w:left w:val="single" w:sz="4" w:space="0" w:color="auto"/>
              <w:bottom w:val="single" w:sz="4" w:space="0" w:color="auto"/>
              <w:right w:val="single" w:sz="4" w:space="0" w:color="auto"/>
              <w:tl2br w:val="nil"/>
              <w:tr2bl w:val="nil"/>
            </w:tcBorders>
          </w:tcPr>
          <w:p w14:paraId="627AB8D7" w14:textId="045B7B49" w:rsidR="00DF2BB6" w:rsidRPr="00C70209" w:rsidRDefault="00DF2BB6" w:rsidP="003131E2">
            <w:pPr>
              <w:pStyle w:val="Tabletext"/>
            </w:pPr>
            <w:r w:rsidRPr="00C70209">
              <w:t>rHuEPO (+ iron) versus placebo or no treatment (+ iron)</w:t>
            </w:r>
          </w:p>
          <w:p w14:paraId="1911FEA1" w14:textId="44954762" w:rsidR="00DF2BB6" w:rsidRPr="00C70209" w:rsidRDefault="00DF2BB6" w:rsidP="003131E2">
            <w:pPr>
              <w:pStyle w:val="Tabletextnote"/>
            </w:pPr>
            <w:r w:rsidRPr="00C70209">
              <w:t>*Initiation of rHuEPO in the first week of life</w:t>
            </w:r>
            <w:r w:rsidRPr="00C70209" w:rsidDel="00754388">
              <w:t xml:space="preserve"> </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626216E4" w14:textId="77777777" w:rsidR="00DF2BB6" w:rsidRPr="00C70209" w:rsidRDefault="00DF2BB6" w:rsidP="003131E2">
            <w:pPr>
              <w:pStyle w:val="Tabletext"/>
            </w:pPr>
            <w:r w:rsidRPr="00C70209">
              <w:t xml:space="preserve">Transfusion incidence and volume </w:t>
            </w:r>
          </w:p>
        </w:tc>
      </w:tr>
      <w:tr w:rsidR="00DF2BB6" w:rsidRPr="00C70209" w14:paraId="22A23520"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B08554B" w14:textId="3AF77FB0" w:rsidR="00DF2BB6" w:rsidRPr="00C70209" w:rsidRDefault="00DF2BB6" w:rsidP="003E727B">
            <w:pPr>
              <w:pStyle w:val="Tabletext"/>
            </w:pPr>
            <w:r w:rsidRPr="00C70209">
              <w:t>Ohlsson (2014)</w:t>
            </w:r>
            <w:r w:rsidR="003E727B"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003E727B" w:rsidRPr="00C70209">
              <w:fldChar w:fldCharType="separate"/>
            </w:r>
            <w:r w:rsidR="003E727B" w:rsidRPr="00C70209">
              <w:rPr>
                <w:vertAlign w:val="superscript"/>
              </w:rPr>
              <w:t>90</w:t>
            </w:r>
            <w:r w:rsidR="003E727B" w:rsidRPr="00C70209">
              <w:fldChar w:fldCharType="end"/>
            </w:r>
            <w:r w:rsidR="003E727B" w:rsidRPr="00C70209">
              <w:t xml:space="preserve"> </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59BCDD1C" w14:textId="4B7743A3" w:rsidR="00DF2BB6" w:rsidRPr="00C70209" w:rsidRDefault="00DF2BB6" w:rsidP="003131E2">
            <w:pPr>
              <w:pStyle w:val="Tabletext"/>
            </w:pPr>
            <w:r w:rsidRPr="00C70209">
              <w:t>Level I</w:t>
            </w:r>
          </w:p>
          <w:p w14:paraId="3D7B6439" w14:textId="77777777" w:rsidR="00DF2BB6" w:rsidRPr="00C70209" w:rsidRDefault="00DF2BB6" w:rsidP="003131E2">
            <w:pPr>
              <w:pStyle w:val="Tabletext"/>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1C0AB82" w14:textId="77777777" w:rsidR="00DF2BB6" w:rsidRPr="00C70209" w:rsidRDefault="00DF2BB6" w:rsidP="003131E2">
            <w:pPr>
              <w:pStyle w:val="Tabletext"/>
            </w:pPr>
            <w:r w:rsidRPr="00C70209">
              <w:t>Preterm (&lt;37 weeks gestational age) and/or LBW (&lt;2500 g) neonates &lt;8 days of age</w:t>
            </w:r>
          </w:p>
          <w:p w14:paraId="17807B09" w14:textId="77777777" w:rsidR="00DF2BB6" w:rsidRPr="00C70209" w:rsidRDefault="00DF2BB6" w:rsidP="003131E2">
            <w:pPr>
              <w:pStyle w:val="Tabletext"/>
            </w:pPr>
            <w:r w:rsidRPr="00C70209">
              <w:t>27 RCTs, N=2209</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6FCD5D2" w14:textId="0FF7DD0A" w:rsidR="00DF2BB6" w:rsidRPr="00C70209" w:rsidRDefault="00DF2BB6" w:rsidP="003131E2">
            <w:pPr>
              <w:pStyle w:val="Tabletext"/>
            </w:pPr>
            <w:r w:rsidRPr="00C70209">
              <w:t>rHuEPO or DAR (± iron) versus placebo or no treatment (± iron)</w:t>
            </w:r>
          </w:p>
          <w:p w14:paraId="1CA3B30E" w14:textId="32E78327" w:rsidR="00DF2BB6" w:rsidRPr="00C70209" w:rsidRDefault="00DF2BB6" w:rsidP="003131E2">
            <w:pPr>
              <w:pStyle w:val="Tabletextnote"/>
            </w:pPr>
            <w:r w:rsidRPr="00C70209">
              <w:t>*Initiation of ESAs &lt;8 days after birth</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F18EACA" w14:textId="396AACE4" w:rsidR="00DF2BB6" w:rsidRPr="00C70209" w:rsidRDefault="00DF2BB6" w:rsidP="003131E2">
            <w:pPr>
              <w:pStyle w:val="Tabletext"/>
            </w:pPr>
            <w:r w:rsidRPr="00C70209">
              <w:t>Transfusion incidence and volume</w:t>
            </w:r>
          </w:p>
          <w:p w14:paraId="09F424E6" w14:textId="77777777" w:rsidR="00DF2BB6" w:rsidRPr="00C70209" w:rsidRDefault="00DF2BB6" w:rsidP="003131E2">
            <w:pPr>
              <w:pStyle w:val="Tabletext"/>
            </w:pPr>
            <w:r w:rsidRPr="00C70209">
              <w:t>Mortality</w:t>
            </w:r>
          </w:p>
          <w:p w14:paraId="7638330A" w14:textId="77777777" w:rsidR="00DF2BB6" w:rsidRPr="00C70209" w:rsidRDefault="00DF2BB6" w:rsidP="003131E2">
            <w:pPr>
              <w:pStyle w:val="Tabletext"/>
            </w:pPr>
            <w:r w:rsidRPr="00C70209">
              <w:t>ROP</w:t>
            </w:r>
          </w:p>
          <w:p w14:paraId="650AFC45" w14:textId="77777777" w:rsidR="00DF2BB6" w:rsidRPr="00C70209" w:rsidRDefault="00DF2BB6" w:rsidP="003131E2">
            <w:pPr>
              <w:pStyle w:val="Tabletext"/>
            </w:pPr>
            <w:r w:rsidRPr="00C70209">
              <w:t>BPD</w:t>
            </w:r>
          </w:p>
          <w:p w14:paraId="717CC3CC" w14:textId="77777777" w:rsidR="00DF2BB6" w:rsidRPr="00C70209" w:rsidRDefault="00DF2BB6" w:rsidP="003131E2">
            <w:pPr>
              <w:pStyle w:val="Tabletext"/>
            </w:pPr>
            <w:r w:rsidRPr="00C70209">
              <w:t>NEC</w:t>
            </w:r>
          </w:p>
          <w:p w14:paraId="5A70560E" w14:textId="77777777" w:rsidR="00DF2BB6" w:rsidRPr="00C70209" w:rsidRDefault="00DF2BB6" w:rsidP="003131E2">
            <w:pPr>
              <w:pStyle w:val="Tabletext"/>
            </w:pPr>
            <w:r w:rsidRPr="00C70209">
              <w:t>Long-term outcomes</w:t>
            </w:r>
            <w:r w:rsidRPr="00C70209">
              <w:rPr>
                <w:vertAlign w:val="superscript"/>
              </w:rPr>
              <w:t>a</w:t>
            </w:r>
            <w:r w:rsidRPr="00C70209">
              <w:t xml:space="preserve"> </w:t>
            </w:r>
          </w:p>
        </w:tc>
      </w:tr>
      <w:tr w:rsidR="00DF2BB6" w:rsidRPr="00C70209" w14:paraId="190AC628"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3DCBE87" w14:textId="0CB87DD5" w:rsidR="00DF2BB6" w:rsidRPr="00C70209" w:rsidRDefault="00DF2BB6" w:rsidP="003F7DCB">
            <w:pPr>
              <w:pStyle w:val="Tabletext"/>
            </w:pPr>
            <w:r w:rsidRPr="00C70209">
              <w:t>Vamvakas (2001)</w:t>
            </w:r>
            <w:r w:rsidRPr="00C70209">
              <w:fldChar w:fldCharType="begin"/>
            </w:r>
            <w:r w:rsidR="003F7DCB" w:rsidRPr="00C70209">
              <w:instrText xml:space="preserve"> ADDIN EN.CITE &lt;EndNote&gt;&lt;Cite&gt;&lt;Author&gt;Vamvakas&lt;/Author&gt;&lt;Year&gt;2001&lt;/Year&gt;&lt;RecNum&gt;125&lt;/RecNum&gt;&lt;DisplayText&gt;&lt;style face="superscript"&gt;91&lt;/style&gt;&lt;/DisplayText&gt;&lt;record&gt;&lt;rec-number&gt;125&lt;/rec-number&gt;&lt;foreign-keys&gt;&lt;key app="EN" db-id="9edve2wadsavt5ewavaxtda4f2tavzvts9ee" timestamp="1426550237"&gt;125&lt;/key&gt;&lt;/foreign-keys&gt;&lt;ref-type name="Journal Article"&gt;17&lt;/ref-type&gt;&lt;contributors&gt;&lt;authors&gt;&lt;author&gt;Vamvakas, E. C.&lt;/author&gt;&lt;author&gt;Strauss, R. G.&lt;/author&gt;&lt;/authors&gt;&lt;/contributors&gt;&lt;auth-address&gt;Vamvakas, E.C., Blood Bank, RRG-17, New York University Medical Center, New York, NY 10016, United States&lt;/auth-address&gt;&lt;titles&gt;&lt;title&gt;Meta-analysis of controlled clinical trials studying the efficacy of rHuEPO in reducing blood transfusions in the anemia of prematurity&lt;/title&gt;&lt;secondary-title&gt;Transfusion&lt;/secondary-title&gt;&lt;/titles&gt;&lt;periodical&gt;&lt;full-title&gt;Transfusion&lt;/full-title&gt;&lt;abbr-1&gt;Transfusion&lt;/abbr-1&gt;&lt;/periodical&gt;&lt;pages&gt;406–415&lt;/pages&gt;&lt;volume&gt;41&lt;/volume&gt;&lt;number&gt;3&lt;/number&gt;&lt;reprint-edition&gt;NOT IN FILE&lt;/reprint-edition&gt;&lt;keywords&gt;&lt;keyword&gt;anemia&lt;/keyword&gt;&lt;keyword&gt;article&lt;/keyword&gt;&lt;keyword&gt;blood&lt;/keyword&gt;&lt;keyword&gt;blood bank&lt;/keyword&gt;&lt;keyword&gt;blood transfusion&lt;/keyword&gt;&lt;keyword&gt;clinical trial&lt;/keyword&gt;&lt;keyword&gt;controlled clinical trial&lt;/keyword&gt;&lt;keyword&gt;controlled study&lt;/keyword&gt;&lt;keyword&gt;drug efficacy&lt;/keyword&gt;&lt;keyword&gt;Embase13Mar14&lt;/keyword&gt;&lt;keyword&gt;erythrocyte transfusion&lt;/keyword&gt;&lt;keyword&gt;human&lt;/keyword&gt;&lt;keyword&gt;infant&lt;/keyword&gt;&lt;keyword&gt;meta analysis&lt;/keyword&gt;&lt;keyword&gt;newborn&lt;/keyword&gt;&lt;keyword&gt;newborn period&lt;/keyword&gt;&lt;keyword&gt;outcomes research&lt;/keyword&gt;&lt;keyword&gt;prematurity&lt;/keyword&gt;&lt;keyword&gt;randomized controlled trial&lt;/keyword&gt;&lt;keyword&gt;recombinant erythropoietin&lt;/keyword&gt;&lt;keyword&gt;standard&lt;/keyword&gt;&lt;keyword&gt;transfusion&lt;/keyword&gt;&lt;keyword&gt;United States&lt;/keyword&gt;&lt;/keywords&gt;&lt;dates&gt;&lt;year&gt;2001&lt;/year&gt;&lt;/dates&gt;&lt;isbn&gt;0041-1132&lt;/isbn&gt;&lt;urls&gt;&lt;related-urls&gt;&lt;url&gt;http://onlinelibrary.wiley.com/doi/10.1046/j.1537-2995.2001.41030406.x/abstract&lt;/url&gt;&lt;/related-urls&gt;&lt;/urls&gt;&lt;/record&gt;&lt;/Cite&gt;&lt;/EndNote&gt;</w:instrText>
            </w:r>
            <w:r w:rsidRPr="00C70209">
              <w:fldChar w:fldCharType="separate"/>
            </w:r>
            <w:r w:rsidR="003F7DCB" w:rsidRPr="00C70209">
              <w:rPr>
                <w:vertAlign w:val="superscript"/>
              </w:rPr>
              <w:t>91</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068619D6" w14:textId="77777777" w:rsidR="00DF2BB6" w:rsidRPr="00C70209" w:rsidRDefault="00DF2BB6" w:rsidP="003131E2">
            <w:pPr>
              <w:pStyle w:val="Tabletext"/>
            </w:pPr>
            <w:r w:rsidRPr="00C70209">
              <w:t>Level I</w:t>
            </w:r>
          </w:p>
          <w:p w14:paraId="6199E395" w14:textId="77777777" w:rsidR="00DF2BB6" w:rsidRPr="00C70209" w:rsidRDefault="00DF2BB6" w:rsidP="003131E2">
            <w:pPr>
              <w:pStyle w:val="Tabletext"/>
              <w:rPr>
                <w:i/>
              </w:rPr>
            </w:pPr>
            <w:r w:rsidRPr="00C70209">
              <w:rPr>
                <w:i/>
              </w:rPr>
              <w:t>Fair</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7BCB7D9" w14:textId="4C777727" w:rsidR="00DF2BB6" w:rsidRPr="00C70209" w:rsidRDefault="00DF2BB6" w:rsidP="003131E2">
            <w:pPr>
              <w:pStyle w:val="Tabletext"/>
            </w:pPr>
            <w:r w:rsidRPr="00C70209">
              <w:t>Infants &lt;4 months of age with anaemia of prematurity</w:t>
            </w:r>
          </w:p>
          <w:p w14:paraId="4DE5EF2D" w14:textId="77777777" w:rsidR="00DF2BB6" w:rsidRPr="00C70209" w:rsidRDefault="00DF2BB6" w:rsidP="003131E2">
            <w:pPr>
              <w:pStyle w:val="Tabletext"/>
            </w:pPr>
            <w:r w:rsidRPr="00C70209">
              <w:t xml:space="preserve">21 RCTs, N=1319 </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915680B" w14:textId="7EC1FB47" w:rsidR="00DF2BB6" w:rsidRPr="00C70209" w:rsidRDefault="00DF2BB6" w:rsidP="003131E2">
            <w:pPr>
              <w:pStyle w:val="Tabletext"/>
            </w:pPr>
            <w:r w:rsidRPr="00C70209">
              <w:t>rHuEPO (± iron) versus no rHuEPO (± ir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545278B" w14:textId="77777777" w:rsidR="00DF2BB6" w:rsidRPr="00C70209" w:rsidRDefault="00DF2BB6" w:rsidP="003131E2">
            <w:pPr>
              <w:pStyle w:val="Tabletext"/>
            </w:pPr>
            <w:r w:rsidRPr="00C70209">
              <w:t xml:space="preserve">Transfusion incidence and volume </w:t>
            </w:r>
          </w:p>
        </w:tc>
      </w:tr>
      <w:tr w:rsidR="00DF2BB6" w:rsidRPr="00C70209" w14:paraId="7ADB09F6" w14:textId="77777777" w:rsidTr="003131E2">
        <w:trPr>
          <w:cantSplit/>
          <w:tblHeader/>
        </w:trPr>
        <w:tc>
          <w:tcPr>
            <w:tcW w:w="132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D60AB05" w14:textId="301AB0E3" w:rsidR="00DF2BB6" w:rsidRPr="00C70209" w:rsidRDefault="00DF2BB6" w:rsidP="003F7DCB">
            <w:pPr>
              <w:pStyle w:val="Tabletext"/>
            </w:pPr>
            <w:r w:rsidRPr="00C70209">
              <w:t>Xu (2014)</w:t>
            </w:r>
            <w:r w:rsidRPr="00C70209">
              <w:fldChar w:fldCharType="begin">
                <w:fldData xml:space="preserve">PEVuZE5vdGU+PENpdGU+PEF1dGhvcj5YdTwvQXV0aG9yPjxZZWFyPjIwMTQ8L1llYXI+PFJlY051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</w:fldData>
              </w:fldChar>
            </w:r>
            <w:r w:rsidR="003F7DCB" w:rsidRPr="00C70209">
              <w:instrText xml:space="preserve"> ADDIN EN.CITE </w:instrText>
            </w:r>
            <w:r w:rsidR="003F7DCB" w:rsidRPr="00C70209">
              <w:fldChar w:fldCharType="begin">
                <w:fldData xml:space="preserve">PEVuZE5vdGU+PENpdGU+PEF1dGhvcj5YdTwvQXV0aG9yPjxZZWFyPjIwMTQ8L1llYXI+PFJlY051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2</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108DCB64" w14:textId="77777777" w:rsidR="00DF2BB6" w:rsidRPr="00C70209" w:rsidRDefault="00DF2BB6" w:rsidP="003131E2">
            <w:pPr>
              <w:pStyle w:val="Tabletext"/>
            </w:pPr>
            <w:r w:rsidRPr="00C70209">
              <w:t>Level I</w:t>
            </w:r>
          </w:p>
          <w:p w14:paraId="2AC07660" w14:textId="77777777" w:rsidR="00DF2BB6" w:rsidRPr="00C70209" w:rsidRDefault="00DF2BB6" w:rsidP="003131E2">
            <w:pPr>
              <w:pStyle w:val="Tabletext"/>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489F972" w14:textId="77777777" w:rsidR="00DF2BB6" w:rsidRPr="00C70209" w:rsidRDefault="00DF2BB6" w:rsidP="003131E2">
            <w:pPr>
              <w:pStyle w:val="Tabletext"/>
            </w:pPr>
            <w:r w:rsidRPr="00C70209">
              <w:t>Preterm neonates</w:t>
            </w:r>
          </w:p>
          <w:p w14:paraId="2C336993" w14:textId="77777777" w:rsidR="00DF2BB6" w:rsidRPr="00C70209" w:rsidRDefault="00DF2BB6" w:rsidP="003131E2">
            <w:pPr>
              <w:pStyle w:val="Tabletext"/>
            </w:pPr>
            <w:r w:rsidRPr="00C70209">
              <w:t>14 studies, N=3484</w:t>
            </w:r>
          </w:p>
          <w:p w14:paraId="4B65FA1A" w14:textId="3E410325" w:rsidR="00DF2BB6" w:rsidRPr="00C70209" w:rsidRDefault="00DF2BB6" w:rsidP="003131E2">
            <w:pPr>
              <w:pStyle w:val="Tabletext"/>
              <w:rPr>
                <w:sz w:val="16"/>
              </w:rPr>
            </w:pPr>
            <w:r w:rsidRPr="00C70209">
              <w:rPr>
                <w:sz w:val="16"/>
              </w:rPr>
              <w:t xml:space="preserve">*Includes 6 RCTs and 8 cohort or </w:t>
            </w:r>
            <w:r w:rsidR="00C56734" w:rsidRPr="00C70209">
              <w:rPr>
                <w:sz w:val="16"/>
              </w:rPr>
              <w:t>case–control</w:t>
            </w:r>
            <w:r w:rsidRPr="00C70209">
              <w:rPr>
                <w:sz w:val="16"/>
              </w:rPr>
              <w:t xml:space="preserve"> studies</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2389F26" w14:textId="77A96605" w:rsidR="00DF2BB6" w:rsidRPr="00C70209" w:rsidRDefault="00DF2BB6" w:rsidP="003131E2">
            <w:pPr>
              <w:pStyle w:val="Tabletext"/>
            </w:pPr>
            <w:r w:rsidRPr="00C70209">
              <w:t>rHuEPO or DAR (± iron) versus placebo or no treatment (± ir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713E3743" w14:textId="77777777" w:rsidR="00DF2BB6" w:rsidRPr="00C70209" w:rsidRDefault="00DF2BB6" w:rsidP="003131E2">
            <w:pPr>
              <w:pStyle w:val="Tabletext"/>
            </w:pPr>
            <w:r w:rsidRPr="00C70209">
              <w:t>ROP</w:t>
            </w:r>
          </w:p>
        </w:tc>
      </w:tr>
    </w:tbl>
    <w:p w14:paraId="401A0FB0" w14:textId="33E7AA49" w:rsidR="00DF2BB6" w:rsidRPr="00C70209" w:rsidRDefault="00DF2BB6" w:rsidP="003131E2">
      <w:pPr>
        <w:pStyle w:val="TableFigNotes0"/>
      </w:pPr>
      <w:r w:rsidRPr="00C70209">
        <w:t xml:space="preserve">BPD, bronchopulmonary dysplasia; DAR, darbepoetin alpha; LBW, low birth weight; NEC, necrotising enterocolitis; RCT, randomised controlled trial; rHuEPO, </w:t>
      </w:r>
      <w:r w:rsidR="00EA5C41" w:rsidRPr="00C70209">
        <w:t>recombinant human epoetin</w:t>
      </w:r>
      <w:r w:rsidRPr="00C70209">
        <w:t>; ROP, retinopathy of prematurity; VLBW, very low birth weight</w:t>
      </w:r>
    </w:p>
    <w:p w14:paraId="42D8AD60" w14:textId="77777777" w:rsidR="00DF2BB6" w:rsidRPr="00C70209" w:rsidRDefault="00DF2BB6" w:rsidP="003131E2">
      <w:pPr>
        <w:pStyle w:val="TableFigNotes18"/>
      </w:pPr>
      <w:r w:rsidRPr="00C70209">
        <w:rPr>
          <w:b/>
        </w:rPr>
        <w:t>a.</w:t>
      </w:r>
      <w:r w:rsidRPr="00C70209">
        <w:t xml:space="preserve"> Assessed at any age beyond 1 year of age by a validated cognitive, motor; language or behavioural, school, social interaction or adaptation test</w:t>
      </w:r>
    </w:p>
    <w:p w14:paraId="0D801EEF" w14:textId="1E22E238" w:rsidR="00DF2BB6" w:rsidRPr="00C70209" w:rsidRDefault="00DF2BB6" w:rsidP="003131E2">
      <w:pPr>
        <w:pStyle w:val="BodyText"/>
      </w:pPr>
      <w:r w:rsidRPr="00C70209">
        <w:t xml:space="preserve">Two (Aher 2014, Ohlsson 2014) of the six systematic reviews provided the most recent and comprehensive data that formed the basis of this review for the primary outcomes (transfusion volume and incidence, mortality, BPD and NEC) and the secondary outcome (functional and performance status). The good-quality Level I study by Xu (2014) reported a meta-analysis that included RCTs, cohort and </w:t>
      </w:r>
      <w:r w:rsidR="00C56734" w:rsidRPr="00C70209">
        <w:t>case–control</w:t>
      </w:r>
      <w:r w:rsidRPr="00C70209">
        <w:t xml:space="preserve"> studies examining the effect of ESAs on one outcome –ROP. The remaining three Level I studies (Kotto-Kome 2004, Garcia 2002, Vamakas 2001) provided some additional data not included in the meta-analyses reported by Aher (2014) or Ohlsson (2014).</w:t>
      </w:r>
    </w:p>
    <w:p w14:paraId="072F6F40" w14:textId="3B4D4A06" w:rsidR="00DF2BB6" w:rsidRPr="00C70209" w:rsidRDefault="00DF2BB6" w:rsidP="003131E2">
      <w:pPr>
        <w:pStyle w:val="BodyText"/>
      </w:pPr>
      <w:r w:rsidRPr="00C70209">
        <w:t>The good-quality reviews by Ohlsson (2014) and Aher (2014) both assessed the effectiveness and safety of ESA therapy to reduce the need for blood transfusions in preterm (&lt;37 weeks gestational age) and/or low birth weight infants (&lt;2500 g). Ohlsson (2014) included 27 RCTs enrolling 2209 infants that examined the early (within the first week of life) use of rHuEPO or DAR, whereas Aher (2014) included 30 RCTs (31 comparisons) enrolling 1591 infants that examined the late (after the first week of life) administration of rHuEPO to treat anaemia of prematurity. The cut-off for early or late administration of ESAs is somewhat arbitrary, and was based on previously published meta-analyses (Garcia 2002, Kotto-Kome 2004).</w:t>
      </w:r>
      <w:r w:rsidRPr="00C70209">
        <w:rPr>
          <w:rStyle w:val="FootnoteReference"/>
        </w:rPr>
        <w:footnoteReference w:id="21"/>
      </w:r>
      <w:r w:rsidRPr="00C70209">
        <w:t xml:space="preserve"> Some RCTs included in the Ohlsson (2014) review (early ESA therapy) were based on the mean age of infants at enrolment, and may therefore have included infants who were more than 7 days old when rHuEPO was administered. Similarly, some RCTs included in the Aher (2014) review (late ESA therapy) were based on the mean age of infants at enrolment, and may therefore have included infants who were aged less than 7 days or older than 28 days when rHuEPO was administered.</w:t>
      </w:r>
    </w:p>
    <w:p w14:paraId="41CB951C" w14:textId="1F1D8D31" w:rsidR="00DF2BB6" w:rsidRPr="00C70209" w:rsidRDefault="00DF2BB6" w:rsidP="003131E2">
      <w:pPr>
        <w:pStyle w:val="BodyText"/>
      </w:pPr>
      <w:r w:rsidRPr="00C70209">
        <w:t>One RCT (Bierer 2009)</w:t>
      </w:r>
      <w:r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 </w:instrText>
      </w:r>
      <w:r w:rsidR="003F7DCB"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4</w:t>
      </w:r>
      <w:r w:rsidRPr="00C70209">
        <w:fldChar w:fldCharType="end"/>
      </w:r>
      <w:r w:rsidRPr="00C70209">
        <w:t xml:space="preserve"> was removed from the analysis reported by Aher (2014) because only some of the infants in the study met their eligibility criteria (about half of them were below the gestation and birth weight criteria). Bierer (2009) enrolled 20 neonates scheduled for major surgery (defined as surgery requiring at least 15 minutes of general anaesthesia or surgery where anticipated blood loss was 10 mL/kg or greater). Only 4 out of 20 neonates had necrotising enterocolitis (an acquired condition related to prematurity), whereas all others required surgery due to major congenital anomalies. All other RCTs included in the Aher (2014) review enrolled neonates who were ≤1750 g, and many of them specifically excluded neonates with major congenital anomalies likely to need surgery, as well as those with acquired or congenital infections. The RCT by Bierer (2009) is assessed in </w:t>
      </w:r>
      <w:r w:rsidRPr="00C70209">
        <w:rPr>
          <w:b/>
        </w:rPr>
        <w:t xml:space="preserve">Section </w:t>
      </w:r>
      <w:r w:rsidRPr="00C70209">
        <w:rPr>
          <w:b/>
        </w:rPr>
        <w:fldChar w:fldCharType="begin"/>
      </w:r>
      <w:r w:rsidRPr="00C70209">
        <w:rPr>
          <w:b/>
        </w:rPr>
        <w:instrText xml:space="preserve"> REF _Ref418763320 \r \h </w:instrText>
      </w:r>
      <w:r w:rsidR="00634334" w:rsidRPr="00C70209">
        <w:rPr>
          <w:b/>
        </w:rPr>
        <w:instrText xml:space="preserve"> \* MERGEFORMAT </w:instrText>
      </w:r>
      <w:r w:rsidRPr="00C70209">
        <w:rPr>
          <w:b/>
        </w:rPr>
      </w:r>
      <w:r w:rsidRPr="00C70209">
        <w:rPr>
          <w:b/>
        </w:rPr>
        <w:fldChar w:fldCharType="separate"/>
      </w:r>
      <w:r w:rsidR="000F7A9B">
        <w:rPr>
          <w:b/>
        </w:rPr>
        <w:t>3.2.9</w:t>
      </w:r>
      <w:r w:rsidRPr="00C70209">
        <w:rPr>
          <w:b/>
        </w:rPr>
        <w:fldChar w:fldCharType="end"/>
      </w:r>
      <w:r w:rsidRPr="00C70209">
        <w:t>.</w:t>
      </w:r>
    </w:p>
    <w:p w14:paraId="3A24291E" w14:textId="4BBE4F71" w:rsidR="00DF2BB6" w:rsidRPr="00C70209" w:rsidRDefault="00DF2BB6" w:rsidP="003131E2">
      <w:pPr>
        <w:pStyle w:val="BodyText"/>
      </w:pPr>
      <w:r w:rsidRPr="00C70209">
        <w:t>Of the 27 RCTs included in the review by Ohlsson (2014), 18 included compulsory iron therapy in both the intervention and control groups, five included compulsory iron therapy that differed between the intervention and control groups (delayed or different dose), two (Carnielli 1992, Carnielli 1998) did not administer iron to infants in the control arm, one did not mention the use iron in either group (Fauchere 2008), and one (He 2008) did not clarify whether iron was administered.</w:t>
      </w:r>
    </w:p>
    <w:p w14:paraId="184A247D" w14:textId="2DC97FED" w:rsidR="00DF2BB6" w:rsidRPr="00C70209" w:rsidRDefault="00DF2BB6" w:rsidP="003131E2">
      <w:pPr>
        <w:pStyle w:val="BodyText"/>
        <w:rPr>
          <w:b/>
        </w:rPr>
      </w:pPr>
      <w:r w:rsidRPr="00C70209">
        <w:t>Of the 30 RCTs included in the review by Aher (2014), 23 included compulsory iron therapy in both the intervention and control groups, two included compulsory iron therapy that differed between the intervention and control groups (delayed or different dose) (Al-Kharfy 1996, Rocha 200</w:t>
      </w:r>
      <w:r w:rsidR="00894C30">
        <w:t>1</w:t>
      </w:r>
      <w:r w:rsidRPr="00C70209">
        <w:t xml:space="preserve">), and five did not administer iron to infants in the control arm (Atasay 2002, Javier Manchon 1997, Romagnoli 2000, Yamada 1999a, Yamada 1999b). The main characteristics of the RCTs included in these reviews are summarised in </w:t>
      </w:r>
      <w:r w:rsidRPr="00C70209">
        <w:rPr>
          <w:b/>
        </w:rPr>
        <w:fldChar w:fldCharType="begin"/>
      </w:r>
      <w:r w:rsidRPr="00C70209">
        <w:rPr>
          <w:b/>
        </w:rPr>
        <w:instrText xml:space="preserve"> REF _Ref420401182 \h  \* MERGEFORMAT </w:instrText>
      </w:r>
      <w:r w:rsidRPr="00C70209">
        <w:rPr>
          <w:b/>
        </w:rPr>
      </w:r>
      <w:r w:rsidRPr="00C70209">
        <w:rPr>
          <w:b/>
        </w:rPr>
        <w:fldChar w:fldCharType="separate"/>
      </w:r>
      <w:r w:rsidR="000F7A9B" w:rsidRPr="000F7A9B">
        <w:rPr>
          <w:b/>
        </w:rPr>
        <w:t>Table 3.2.2</w:t>
      </w:r>
      <w:r w:rsidRPr="00C70209">
        <w:rPr>
          <w:b/>
        </w:rPr>
        <w:fldChar w:fldCharType="end"/>
      </w:r>
      <w:r w:rsidRPr="00C70209">
        <w:rPr>
          <w:b/>
        </w:rPr>
        <w:t>.</w:t>
      </w:r>
    </w:p>
    <w:p w14:paraId="6F6698EA" w14:textId="3E9E010C" w:rsidR="00DF2BB6" w:rsidRPr="00C70209" w:rsidRDefault="00DF2BB6" w:rsidP="003131E2">
      <w:pPr>
        <w:pStyle w:val="Caption"/>
        <w:ind w:left="2070"/>
        <w:rPr>
          <w:b w:val="0"/>
        </w:rPr>
      </w:pPr>
      <w:bookmarkStart w:id="369" w:name="_Ref420401182"/>
      <w:bookmarkStart w:id="370" w:name="_Toc423015351"/>
      <w:bookmarkStart w:id="371" w:name="_Toc42774709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w:t>
      </w:r>
      <w:r w:rsidR="00130F03" w:rsidRPr="00C70209">
        <w:fldChar w:fldCharType="end"/>
      </w:r>
      <w:bookmarkEnd w:id="369"/>
      <w:r w:rsidRPr="00C70209">
        <w:tab/>
        <w:t>Characteristics and quality of Level II evidence – ESAs (with or without iron) in preterm infants</w:t>
      </w:r>
      <w:bookmarkEnd w:id="370"/>
      <w:bookmarkEnd w:id="371"/>
    </w:p>
    <w:tbl>
      <w:tblPr>
        <w:tblW w:w="8648" w:type="dxa"/>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277"/>
        <w:gridCol w:w="1417"/>
        <w:gridCol w:w="2055"/>
        <w:gridCol w:w="2056"/>
        <w:gridCol w:w="1843"/>
      </w:tblGrid>
      <w:tr w:rsidR="00DF2BB6" w:rsidRPr="00C70209" w14:paraId="748D85BF" w14:textId="77777777" w:rsidTr="0082594B">
        <w:trPr>
          <w:tblHeader/>
        </w:trPr>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E052A1D" w14:textId="77777777" w:rsidR="00DF2BB6" w:rsidRPr="00C70209" w:rsidRDefault="00DF2BB6" w:rsidP="003131E2">
            <w:pPr>
              <w:pStyle w:val="TableH2"/>
              <w:keepLines/>
            </w:pPr>
            <w:r w:rsidRPr="00C70209">
              <w:t>Study ID</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372D83F6" w14:textId="77777777" w:rsidR="00DF2BB6" w:rsidRPr="00C70209" w:rsidRDefault="00DF2BB6" w:rsidP="003131E2">
            <w:pPr>
              <w:pStyle w:val="TableH2"/>
              <w:keepLines/>
            </w:pPr>
            <w:r w:rsidRPr="00C70209">
              <w:t>Study type</w:t>
            </w:r>
          </w:p>
          <w:p w14:paraId="682C3DA5" w14:textId="77777777" w:rsidR="00DF2BB6" w:rsidRPr="00C70209" w:rsidRDefault="00DF2BB6" w:rsidP="003131E2">
            <w:pPr>
              <w:pStyle w:val="TableH3"/>
              <w:keepLines/>
            </w:pPr>
            <w:r w:rsidRPr="00C70209">
              <w:t>Study quality</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445D583" w14:textId="77777777" w:rsidR="00DF2BB6" w:rsidRPr="00C70209" w:rsidRDefault="00DF2BB6" w:rsidP="003131E2">
            <w:pPr>
              <w:pStyle w:val="TableH2"/>
              <w:keepLines/>
            </w:pPr>
            <w:r w:rsidRPr="00C70209">
              <w:t>Population</w:t>
            </w:r>
          </w:p>
          <w:p w14:paraId="061CABA8" w14:textId="77777777" w:rsidR="00DF2BB6" w:rsidRPr="00C70209" w:rsidRDefault="00DF2BB6" w:rsidP="003131E2">
            <w:pPr>
              <w:pStyle w:val="TableH2"/>
              <w:keepLines/>
            </w:pPr>
            <w:r w:rsidRPr="00C70209">
              <w:t>N</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14F1EDD4" w14:textId="77777777" w:rsidR="00DF2BB6" w:rsidRPr="00C70209" w:rsidRDefault="00DF2BB6" w:rsidP="003131E2">
            <w:pPr>
              <w:pStyle w:val="TableH2"/>
              <w:keepLines/>
            </w:pPr>
            <w:r w:rsidRPr="00C70209">
              <w:t>Comparison</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03D8E6C" w14:textId="77777777" w:rsidR="00DF2BB6" w:rsidRPr="00C70209" w:rsidRDefault="00DF2BB6" w:rsidP="003131E2">
            <w:pPr>
              <w:pStyle w:val="TableH2"/>
              <w:keepLines/>
            </w:pPr>
            <w:r w:rsidRPr="00C70209">
              <w:t>Outcomes</w:t>
            </w:r>
          </w:p>
        </w:tc>
      </w:tr>
      <w:tr w:rsidR="00DF2BB6" w:rsidRPr="00C70209" w14:paraId="5CACAABF" w14:textId="77777777" w:rsidTr="0082594B">
        <w:tc>
          <w:tcPr>
            <w:tcW w:w="8648" w:type="dxa"/>
            <w:gridSpan w:val="5"/>
            <w:tcBorders>
              <w:top w:val="single" w:sz="4" w:space="0" w:color="auto"/>
              <w:left w:val="single" w:sz="4" w:space="0" w:color="auto"/>
              <w:bottom w:val="single" w:sz="4" w:space="0" w:color="auto"/>
              <w:tl2br w:val="nil"/>
              <w:tr2bl w:val="nil"/>
            </w:tcBorders>
            <w:shd w:val="clear" w:color="auto" w:fill="auto"/>
          </w:tcPr>
          <w:p w14:paraId="7450D949" w14:textId="7DAB4D7D" w:rsidR="00DF2BB6" w:rsidRPr="00C70209" w:rsidRDefault="00DF2BB6" w:rsidP="003131E2">
            <w:pPr>
              <w:pStyle w:val="TableH2"/>
              <w:keepLines/>
            </w:pPr>
            <w:r w:rsidRPr="00C70209">
              <w:t>Studies identified and assessed by Ohlsson (2014) – early rHuEPO</w:t>
            </w:r>
          </w:p>
        </w:tc>
      </w:tr>
      <w:tr w:rsidR="00DF2BB6" w:rsidRPr="00C70209" w14:paraId="258B55BE"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71F4A82" w14:textId="7F97DD4A" w:rsidR="00DF2BB6" w:rsidRPr="00C70209" w:rsidRDefault="00DF2BB6" w:rsidP="003F7DCB">
            <w:pPr>
              <w:pStyle w:val="Tabletext"/>
              <w:keepNext/>
              <w:keepLines/>
            </w:pPr>
            <w:r w:rsidRPr="00C70209">
              <w:t>Arif (2005)</w:t>
            </w:r>
            <w:r w:rsidRPr="00C70209">
              <w:fldChar w:fldCharType="begin"/>
            </w:r>
            <w:r w:rsidR="003F7DCB" w:rsidRPr="00C70209">
              <w:instrText xml:space="preserve"> ADDIN EN.CITE &lt;EndNote&gt;&lt;Cite&gt;&lt;Author&gt;Arif&lt;/Author&gt;&lt;Year&gt;2005&lt;/Year&gt;&lt;RecNum&gt;247&lt;/RecNum&gt;&lt;DisplayText&gt;&lt;style face="superscript"&gt;95&lt;/style&gt;&lt;/DisplayText&gt;&lt;record&gt;&lt;rec-number&gt;247&lt;/rec-number&gt;&lt;foreign-keys&gt;&lt;key app="EN" db-id="9edve2wadsavt5ewavaxtda4f2tavzvts9ee" timestamp="1427477847"&gt;247&lt;/key&gt;&lt;/foreign-keys&gt;&lt;ref-type name="Journal Article"&gt;17&lt;/ref-type&gt;&lt;contributors&gt;&lt;authors&gt;&lt;author&gt;Arif, B&lt;/author&gt;&lt;author&gt;Ferhan, K&lt;/author&gt;&lt;/authors&gt;&lt;/contributors&gt;&lt;titles&gt;&lt;title&gt;Recombinant human erythropoietin therapy in low-birthweight preterm infants: a prospective controlled study&lt;/title&gt;&lt;secondary-title&gt;International Journal of Pediatrics&lt;/secondary-title&gt;&lt;/titles&gt;&lt;periodical&gt;&lt;full-title&gt;International Journal of Pediatrics&lt;/full-title&gt;&lt;/periodical&gt;&lt;pages&gt;67–71&lt;/pages&gt;&lt;volume&gt;47&lt;/volume&gt;&lt;number&gt;1&lt;/number&gt;&lt;dates&gt;&lt;year&gt;2005&lt;/year&gt;&lt;pub-dates&gt;&lt;date&gt;February&lt;/date&gt;&lt;/pub-dates&gt;&lt;/dates&gt;&lt;urls&gt;&lt;related-urls&gt;&lt;url&gt;http://www.ncbi.nlm.nih.gov/pubmed/15693870&lt;/url&gt;&lt;/related-urls&gt;&lt;/urls&gt;&lt;access-date&gt;13 April 2015&lt;/access-date&gt;&lt;/record&gt;&lt;/Cite&gt;&lt;/EndNote&gt;</w:instrText>
            </w:r>
            <w:r w:rsidRPr="00C70209">
              <w:fldChar w:fldCharType="separate"/>
            </w:r>
            <w:r w:rsidR="003F7DCB" w:rsidRPr="00C70209">
              <w:rPr>
                <w:vertAlign w:val="superscript"/>
              </w:rPr>
              <w:t>95</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367A575C" w14:textId="77777777" w:rsidR="00DF2BB6" w:rsidRPr="00C70209" w:rsidRDefault="00DF2BB6" w:rsidP="003131E2">
            <w:pPr>
              <w:pStyle w:val="Tabletext"/>
              <w:keepNext/>
              <w:keepLines/>
            </w:pPr>
            <w:r w:rsidRPr="00C70209">
              <w:t>Level II</w:t>
            </w:r>
          </w:p>
          <w:p w14:paraId="0E76411D" w14:textId="77777777" w:rsidR="00DF2BB6" w:rsidRPr="00C70209" w:rsidRDefault="00DF2BB6" w:rsidP="003131E2">
            <w:pPr>
              <w:pStyle w:val="Tabletext"/>
              <w:keepNext/>
              <w:keepLines/>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9AC9D18" w14:textId="77777777" w:rsidR="00DF2BB6" w:rsidRPr="00C70209" w:rsidRDefault="00DF2BB6" w:rsidP="003131E2">
            <w:pPr>
              <w:pStyle w:val="Tabletext"/>
              <w:keepNext/>
              <w:keepLines/>
            </w:pPr>
            <w:r w:rsidRPr="00C70209">
              <w:t>Preterm infants (&lt;33 weeks gestational age) with VLBW (&lt;1500 g)</w:t>
            </w:r>
          </w:p>
          <w:p w14:paraId="1E139E54" w14:textId="77777777" w:rsidR="00DF2BB6" w:rsidRPr="00C70209" w:rsidRDefault="00DF2BB6" w:rsidP="003131E2">
            <w:pPr>
              <w:pStyle w:val="Tabletext"/>
              <w:keepNext/>
              <w:keepLines/>
            </w:pPr>
          </w:p>
          <w:p w14:paraId="71ADB29C" w14:textId="77777777" w:rsidR="00DF2BB6" w:rsidRPr="00C70209" w:rsidRDefault="00DF2BB6" w:rsidP="003131E2">
            <w:pPr>
              <w:pStyle w:val="Tabletext"/>
              <w:keepNext/>
              <w:keepLines/>
            </w:pPr>
            <w:r w:rsidRPr="00C70209">
              <w:t>N=29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2FAA106C" w14:textId="376E8730" w:rsidR="00DF2BB6" w:rsidRPr="00C70209" w:rsidRDefault="00DF2BB6" w:rsidP="003131E2">
            <w:pPr>
              <w:pStyle w:val="Tabletext"/>
              <w:keepNext/>
              <w:keepLines/>
            </w:pPr>
            <w:r w:rsidRPr="00C70209">
              <w:t>rHuEPO (200 IU/kg, sc biw) for 6 weeks from the seventh day of life versus no rHuEPO</w:t>
            </w:r>
          </w:p>
          <w:p w14:paraId="2A44BB8E" w14:textId="49953554" w:rsidR="00DF2BB6" w:rsidRPr="00C70209" w:rsidRDefault="00DF2BB6" w:rsidP="003131E2">
            <w:pPr>
              <w:pStyle w:val="Tabletextnote"/>
              <w:keepNext/>
              <w:keepLines/>
            </w:pPr>
            <w:r w:rsidRPr="00C70209">
              <w:t>*All infants received oral iron (3–5 mg/kg/day)</w:t>
            </w:r>
          </w:p>
          <w:p w14:paraId="29DBF288" w14:textId="77777777" w:rsidR="00DF2BB6" w:rsidRPr="00C70209" w:rsidRDefault="00DF2BB6" w:rsidP="003131E2">
            <w:pPr>
              <w:pStyle w:val="Tabletextnote"/>
              <w:keepNext/>
              <w:keepLines/>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5F40ADE" w14:textId="77777777" w:rsidR="00DF2BB6" w:rsidRPr="00C70209" w:rsidRDefault="00DF2BB6" w:rsidP="003131E2">
            <w:pPr>
              <w:pStyle w:val="Tabletext"/>
              <w:keepNext/>
              <w:keepLines/>
            </w:pPr>
            <w:r w:rsidRPr="00C70209">
              <w:t>Transfusion incidence</w:t>
            </w:r>
          </w:p>
          <w:p w14:paraId="2E51E115" w14:textId="77777777" w:rsidR="00DF2BB6" w:rsidRPr="00C70209" w:rsidRDefault="00DF2BB6" w:rsidP="003131E2">
            <w:pPr>
              <w:pStyle w:val="Tabletext"/>
              <w:keepNext/>
              <w:keepLines/>
            </w:pPr>
            <w:r w:rsidRPr="00C70209">
              <w:t>Mortality</w:t>
            </w:r>
          </w:p>
          <w:p w14:paraId="1634B4FA" w14:textId="77777777" w:rsidR="00DF2BB6" w:rsidRPr="00C70209" w:rsidRDefault="00DF2BB6" w:rsidP="003131E2">
            <w:pPr>
              <w:pStyle w:val="Tabletext"/>
              <w:keepNext/>
              <w:keepLines/>
            </w:pPr>
            <w:r w:rsidRPr="00C70209">
              <w:t>ROP</w:t>
            </w:r>
          </w:p>
          <w:p w14:paraId="1667C207" w14:textId="31AA3E48" w:rsidR="00DF2BB6" w:rsidRPr="00C70209" w:rsidRDefault="00DF2BB6" w:rsidP="00C70209">
            <w:pPr>
              <w:pStyle w:val="Tabletext"/>
              <w:keepNext/>
              <w:keepLines/>
            </w:pPr>
            <w:r w:rsidRPr="00C70209">
              <w:t>NEC</w:t>
            </w:r>
          </w:p>
        </w:tc>
      </w:tr>
      <w:tr w:rsidR="00DF2BB6" w:rsidRPr="00C70209" w14:paraId="08202531"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D6533A3" w14:textId="6D9E735D" w:rsidR="00DF2BB6" w:rsidRPr="00C70209" w:rsidRDefault="00DF2BB6" w:rsidP="003F7DCB">
            <w:pPr>
              <w:pStyle w:val="Tabletext"/>
              <w:keepNext/>
              <w:keepLines/>
            </w:pPr>
            <w:r w:rsidRPr="00C70209">
              <w:t>Avent (2002)</w:t>
            </w:r>
            <w:r w:rsidRPr="00C70209">
              <w:fldChar w:fldCharType="begin"/>
            </w:r>
            <w:r w:rsidR="003F7DCB" w:rsidRPr="00C70209">
              <w:instrText xml:space="preserve"> ADDIN EN.CITE &lt;EndNote&gt;&lt;Cite&gt;&lt;Author&gt;Avent&lt;/Author&gt;&lt;Year&gt;2002&lt;/Year&gt;&lt;RecNum&gt;250&lt;/RecNum&gt;&lt;DisplayText&gt;&lt;style face="superscript"&gt;96&lt;/style&gt;&lt;/DisplayText&gt;&lt;record&gt;&lt;rec-number&gt;250&lt;/rec-number&gt;&lt;foreign-keys&gt;&lt;key app="EN" db-id="9edve2wadsavt5ewavaxtda4f2tavzvts9ee" timestamp="1427477847"&gt;250&lt;/key&gt;&lt;/foreign-keys&gt;&lt;ref-type name="Journal Article"&gt;17&lt;/ref-type&gt;&lt;contributors&gt;&lt;authors&gt;&lt;author&gt;Avent, M&lt;/author&gt;&lt;author&gt;Cory, B. J&lt;/author&gt;&lt;author&gt;Galpin, J&lt;/author&gt;&lt;author&gt;Ballot, D. E&lt;/author&gt;&lt;author&gt;Cooper, P. A&lt;/author&gt;&lt;author&gt;Sherman, G&lt;/author&gt;&lt;author&gt;Davies, V.A&lt;/author&gt;&lt;/authors&gt;&lt;/contributors&gt;&lt;titles&gt;&lt;title&gt;A comparison of high versus low dose recombinant human erythropoietin versus blood transfusion in the management of anaemia of prematurity in a developing country&lt;/title&gt;&lt;secondary-title&gt;Journal of Tropical Pediatrics&lt;/secondary-title&gt;&lt;/titles&gt;&lt;periodical&gt;&lt;full-title&gt;Journal of Tropical Pediatrics&lt;/full-title&gt;&lt;/periodical&gt;&lt;pages&gt;227–233&lt;/pages&gt;&lt;volume&gt;48&lt;/volume&gt;&lt;number&gt;4&lt;/number&gt;&lt;reprint-edition&gt;NOT IN FILE&lt;/reprint-edition&gt;&lt;dates&gt;&lt;year&gt;2002&lt;/year&gt;&lt;/dates&gt;&lt;urls&gt;&lt;related-urls&gt;&lt;url&gt;http://www.ncbi.nlm.nih.gov/pubmed/12200985&lt;/url&gt;&lt;/related-urls&gt;&lt;/urls&gt;&lt;access-date&gt;13 April 2015&lt;/access-date&gt;&lt;/record&gt;&lt;/Cite&gt;&lt;/EndNote&gt;</w:instrText>
            </w:r>
            <w:r w:rsidRPr="00C70209">
              <w:fldChar w:fldCharType="separate"/>
            </w:r>
            <w:r w:rsidR="003F7DCB" w:rsidRPr="00C70209">
              <w:rPr>
                <w:vertAlign w:val="superscript"/>
              </w:rPr>
              <w:t>9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E7AD758" w14:textId="77777777" w:rsidR="00DF2BB6" w:rsidRPr="00C70209" w:rsidRDefault="00DF2BB6" w:rsidP="003131E2">
            <w:pPr>
              <w:pStyle w:val="Tabletext"/>
              <w:keepNext/>
              <w:keepLines/>
            </w:pPr>
            <w:r w:rsidRPr="00C70209">
              <w:t>Level II</w:t>
            </w:r>
          </w:p>
          <w:p w14:paraId="1AF0D62E" w14:textId="166CF714" w:rsidR="00DF2BB6" w:rsidRPr="00C70209" w:rsidRDefault="00DF2BB6" w:rsidP="0082594B">
            <w:pPr>
              <w:pStyle w:val="Tabletext"/>
              <w:keepNext/>
              <w:keepLines/>
              <w:jc w:val="both"/>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245574E9" w14:textId="7C2BB732" w:rsidR="00DF2BB6" w:rsidRPr="00C70209" w:rsidRDefault="00DF2BB6" w:rsidP="003131E2">
            <w:pPr>
              <w:pStyle w:val="Tabletext"/>
              <w:keepNext/>
              <w:keepLines/>
            </w:pPr>
            <w:r w:rsidRPr="00C70209">
              <w:t>Neonates (&lt;7 days of life) with VLBW (900–1500 g), in room air or requiring 30% oxygen at study entry</w:t>
            </w:r>
          </w:p>
          <w:p w14:paraId="7D72CC15" w14:textId="77777777" w:rsidR="00DF2BB6" w:rsidRPr="00C70209" w:rsidRDefault="00DF2BB6" w:rsidP="003131E2">
            <w:pPr>
              <w:pStyle w:val="Tabletext"/>
              <w:keepNext/>
              <w:keepLines/>
            </w:pPr>
          </w:p>
          <w:p w14:paraId="380C3FBC" w14:textId="77777777" w:rsidR="00DF2BB6" w:rsidRPr="00C70209" w:rsidRDefault="00DF2BB6" w:rsidP="003131E2">
            <w:pPr>
              <w:pStyle w:val="Tabletext"/>
              <w:keepNext/>
              <w:keepLines/>
            </w:pPr>
            <w:r w:rsidRPr="00C70209">
              <w:t>N=93</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8F5DDBF" w14:textId="634595F9" w:rsidR="00DF2BB6" w:rsidRPr="00C70209" w:rsidRDefault="00DF2BB6" w:rsidP="003131E2">
            <w:pPr>
              <w:pStyle w:val="Tabletext"/>
              <w:keepNext/>
              <w:keepLines/>
            </w:pPr>
            <w:r w:rsidRPr="00C70209">
              <w:t>rHuEPO (400 IU/kg sc tiw) versus rHuEPO (250 IU/kg sc tiw) versus</w:t>
            </w:r>
          </w:p>
          <w:p w14:paraId="1B48C90C" w14:textId="7F974BBE" w:rsidR="00DF2BB6" w:rsidRPr="00C70209" w:rsidRDefault="00DF2BB6" w:rsidP="003131E2">
            <w:pPr>
              <w:pStyle w:val="Tabletext"/>
              <w:keepNext/>
              <w:keepLines/>
            </w:pPr>
            <w:r w:rsidRPr="00C70209">
              <w:t>no rHuEPO</w:t>
            </w:r>
          </w:p>
          <w:p w14:paraId="525590F9" w14:textId="0AC1424F" w:rsidR="00DF2BB6" w:rsidRPr="00C70209" w:rsidRDefault="00DF2BB6" w:rsidP="003131E2">
            <w:pPr>
              <w:pStyle w:val="Tabletextnote"/>
              <w:keepNext/>
              <w:keepLines/>
            </w:pPr>
            <w:r w:rsidRPr="00C70209">
              <w:t>*All infants received oral elemental iron (6 mg/kg/day) increased to 8–10 mg/kg/day if the hypochromic cells became 20% or more</w:t>
            </w:r>
          </w:p>
          <w:p w14:paraId="37A78277" w14:textId="77777777" w:rsidR="00DF2BB6" w:rsidRPr="00C70209" w:rsidRDefault="00DF2BB6" w:rsidP="003131E2">
            <w:pPr>
              <w:pStyle w:val="Tabletextnote"/>
              <w:keepNext/>
              <w:keepLines/>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044D930" w14:textId="77777777" w:rsidR="00DF2BB6" w:rsidRPr="00C70209" w:rsidRDefault="00DF2BB6" w:rsidP="003131E2">
            <w:pPr>
              <w:pStyle w:val="Tabletext"/>
              <w:keepNext/>
              <w:keepLines/>
            </w:pPr>
            <w:r w:rsidRPr="00C70209">
              <w:t>Transfusion incidence and volume</w:t>
            </w:r>
          </w:p>
          <w:p w14:paraId="5C4CC4A0" w14:textId="77777777" w:rsidR="00DF2BB6" w:rsidRPr="00C70209" w:rsidRDefault="00DF2BB6" w:rsidP="003131E2">
            <w:pPr>
              <w:pStyle w:val="Tabletext"/>
              <w:keepNext/>
              <w:keepLines/>
            </w:pPr>
            <w:r w:rsidRPr="00C70209">
              <w:t>Mortality</w:t>
            </w:r>
          </w:p>
        </w:tc>
      </w:tr>
      <w:tr w:rsidR="00DF2BB6" w:rsidRPr="00C70209" w14:paraId="626CE1C0"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43F6DF7" w14:textId="6B0A2DCC" w:rsidR="00DF2BB6" w:rsidRPr="00C70209" w:rsidRDefault="00DF2BB6" w:rsidP="003F7DCB">
            <w:pPr>
              <w:pStyle w:val="Tabletext"/>
              <w:keepNext/>
              <w:keepLines/>
            </w:pPr>
            <w:r w:rsidRPr="00C70209">
              <w:t>Carnielli (1992)</w:t>
            </w:r>
            <w:r w:rsidRPr="00C70209">
              <w:fldChar w:fldCharType="begin">
                <w:fldData xml:space="preserve">PEVuZE5vdGU+PENpdGU+PEF1dGhvcj5DYXJuaWVsbGk8L0F1dGhvcj48WWVhcj4xOTkyPC9ZZWFy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OTjigJMx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</w:fldData>
              </w:fldChar>
            </w:r>
            <w:r w:rsidR="003F7DCB" w:rsidRPr="00C70209">
              <w:instrText xml:space="preserve"> ADDIN EN.CITE </w:instrText>
            </w:r>
            <w:r w:rsidR="003F7DCB" w:rsidRPr="00C70209">
              <w:fldChar w:fldCharType="begin">
                <w:fldData xml:space="preserve">PEVuZE5vdGU+PENpdGU+PEF1dGhvcj5DYXJuaWVsbGk8L0F1dGhvcj48WWVhcj4xOTkyPC9ZZWFy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OTjigJMx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7</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06A7A2B" w14:textId="77777777" w:rsidR="00DF2BB6" w:rsidRPr="00C70209" w:rsidRDefault="00DF2BB6" w:rsidP="003131E2">
            <w:pPr>
              <w:pStyle w:val="Tabletext"/>
              <w:keepNext/>
              <w:keepLines/>
            </w:pPr>
            <w:r w:rsidRPr="00C70209">
              <w:t>Level II</w:t>
            </w:r>
          </w:p>
          <w:p w14:paraId="2FDD8A81" w14:textId="77777777" w:rsidR="00DF2BB6" w:rsidRPr="00C70209" w:rsidRDefault="00DF2BB6" w:rsidP="003131E2">
            <w:pPr>
              <w:pStyle w:val="Tabletext"/>
              <w:keepNext/>
              <w:keepLines/>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1174A42" w14:textId="341FF7A5" w:rsidR="00DF2BB6" w:rsidRPr="00C70209" w:rsidRDefault="00DF2BB6" w:rsidP="003131E2">
            <w:pPr>
              <w:pStyle w:val="Tabletext"/>
              <w:keepNext/>
              <w:keepLines/>
            </w:pPr>
            <w:r w:rsidRPr="00C70209">
              <w:t>Preterm infants (&lt;32 weeks gestational age) with LBW (&lt;1750 g) and age &gt;2 days</w:t>
            </w:r>
          </w:p>
          <w:p w14:paraId="5588A62F" w14:textId="77777777" w:rsidR="00DF2BB6" w:rsidRPr="00C70209" w:rsidRDefault="00DF2BB6" w:rsidP="003131E2">
            <w:pPr>
              <w:pStyle w:val="Tabletext"/>
              <w:keepNext/>
              <w:keepLines/>
            </w:pPr>
          </w:p>
          <w:p w14:paraId="765C3B9A" w14:textId="77777777" w:rsidR="00DF2BB6" w:rsidRPr="00C70209" w:rsidRDefault="00DF2BB6" w:rsidP="003131E2">
            <w:pPr>
              <w:pStyle w:val="Tabletext"/>
              <w:keepNext/>
              <w:keepLines/>
            </w:pPr>
            <w:r w:rsidRPr="00C70209">
              <w:t>N=2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B677DAD" w14:textId="3A62F54D" w:rsidR="00DF2BB6" w:rsidRPr="00C70209" w:rsidRDefault="00DF2BB6" w:rsidP="003131E2">
            <w:pPr>
              <w:pStyle w:val="Tabletext"/>
              <w:keepNext/>
              <w:keepLines/>
            </w:pPr>
            <w:r w:rsidRPr="00C70209">
              <w:t>rHuEPO (400 IU, iv tiw then continued sc) + iron (20 mg/kg, iv qwk) from second day of life versus no rHuEPO or iron</w:t>
            </w:r>
          </w:p>
          <w:p w14:paraId="5C4D4411" w14:textId="496C3FCB" w:rsidR="00DF2BB6" w:rsidRPr="00C70209" w:rsidRDefault="00DF2BB6" w:rsidP="003131E2">
            <w:pPr>
              <w:pStyle w:val="Tabletextnote"/>
              <w:keepNext/>
              <w:keepLines/>
            </w:pPr>
            <w:r w:rsidRPr="00C70209">
              <w:t>*Infants in control group did not receive iron</w:t>
            </w:r>
          </w:p>
          <w:p w14:paraId="1B39216F" w14:textId="77777777" w:rsidR="00DF2BB6" w:rsidRPr="00C70209" w:rsidRDefault="00DF2BB6" w:rsidP="003131E2">
            <w:pPr>
              <w:pStyle w:val="Tabletextnote"/>
              <w:keepNext/>
              <w:keepLines/>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9C47052" w14:textId="77777777" w:rsidR="00DF2BB6" w:rsidRPr="00C70209" w:rsidRDefault="00DF2BB6" w:rsidP="003131E2">
            <w:pPr>
              <w:pStyle w:val="Tabletext"/>
              <w:keepNext/>
              <w:keepLines/>
            </w:pPr>
            <w:r w:rsidRPr="00C70209">
              <w:t>Transfusion incidence</w:t>
            </w:r>
          </w:p>
          <w:p w14:paraId="0015E132" w14:textId="77777777" w:rsidR="00DF2BB6" w:rsidRPr="00C70209" w:rsidRDefault="00DF2BB6" w:rsidP="003131E2">
            <w:pPr>
              <w:pStyle w:val="Tabletext"/>
              <w:keepNext/>
              <w:keepLines/>
            </w:pPr>
            <w:r w:rsidRPr="00C70209">
              <w:t>Mortality</w:t>
            </w:r>
          </w:p>
        </w:tc>
      </w:tr>
      <w:tr w:rsidR="00DF2BB6" w:rsidRPr="00C70209" w14:paraId="06A2593B"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61D7180" w14:textId="3CACF597" w:rsidR="00DF2BB6" w:rsidRPr="00C70209" w:rsidRDefault="00DF2BB6" w:rsidP="003F7DCB">
            <w:pPr>
              <w:pStyle w:val="Tabletext"/>
              <w:keepNext/>
              <w:keepLines/>
            </w:pPr>
            <w:r w:rsidRPr="00C70209">
              <w:t>Carnielli (1998)</w:t>
            </w:r>
            <w:r w:rsidRPr="00C70209">
              <w:fldChar w:fldCharType="begin"/>
            </w:r>
            <w:r w:rsidR="003F7DCB" w:rsidRPr="00C70209">
              <w:instrText xml:space="preserve"> ADDIN EN.CITE &lt;EndNote&gt;&lt;Cite&gt;&lt;Author&gt;Carnielli&lt;/Author&gt;&lt;Year&gt;1998&lt;/Year&gt;&lt;RecNum&gt;233&lt;/RecNum&gt;&lt;DisplayText&gt;&lt;style face="superscript"&gt;98&lt;/style&gt;&lt;/DisplayText&gt;&lt;record&gt;&lt;rec-number&gt;233&lt;/rec-number&gt;&lt;foreign-keys&gt;&lt;key app="EN" db-id="9edve2wadsavt5ewavaxtda4f2tavzvts9ee" timestamp="1427295143"&gt;233&lt;/key&gt;&lt;/foreign-keys&gt;&lt;ref-type name="Journal Article"&gt;17&lt;/ref-type&gt;&lt;contributors&gt;&lt;authors&gt;&lt;author&gt;Carnielli, V. P.&lt;/author&gt;&lt;author&gt;Da Riol, R.&lt;/author&gt;&lt;author&gt;Montini, G.&lt;/author&gt;&lt;/authors&gt;&lt;/contributors&gt;&lt;auth-address&gt;Department of Paediatrics, University of Padova, Italy. carnielli@child.pedi.unipd.it&lt;/auth-address&gt;&lt;titles&gt;&lt;title&gt;Iron supplementation enhances response to high doses of recombinant human erythropoietin in preterm infants&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44–8&lt;/pages&gt;&lt;volume&gt;79&lt;/volume&gt;&lt;number&gt;1&lt;/number&gt;&lt;keywords&gt;&lt;keyword&gt;Blood Transfusion&lt;/keyword&gt;&lt;keyword&gt;Drug Administration Schedule&lt;/keyword&gt;&lt;keyword&gt;Erythropoietin/*therapeutic use&lt;/keyword&gt;&lt;keyword&gt;Hematocrit&lt;/keyword&gt;&lt;keyword&gt;Humans&lt;/keyword&gt;&lt;keyword&gt;Infant, Newborn&lt;/keyword&gt;&lt;keyword&gt;*Infant, Premature&lt;/keyword&gt;&lt;keyword&gt;Iron/*administration &amp;amp; dosage/metabolism&lt;/keyword&gt;&lt;keyword&gt;Recombinant Proteins&lt;/keyword&gt;&lt;keyword&gt;Reticulocyte Count&lt;/keyword&gt;&lt;keyword&gt;Treatment Outcome&lt;/keyword&gt;&lt;/keywords&gt;&lt;dates&gt;&lt;year&gt;1998&lt;/year&gt;&lt;pub-dates&gt;&lt;date&gt;Jul&lt;/date&gt;&lt;/pub-dates&gt;&lt;/dates&gt;&lt;isbn&gt;1359-2998 (Print)&amp;#xD;1359-2998 (Linking)&lt;/isbn&gt;&lt;accession-num&gt;9797624&lt;/accession-num&gt;&lt;urls&gt;&lt;related-urls&gt;&lt;url&gt;http://www.ncbi.nlm.nih.gov/pubmed/9797624&lt;/url&gt;&lt;/related-urls&gt;&lt;/urls&gt;&lt;custom2&gt;1720813&lt;/custom2&gt;&lt;/record&gt;&lt;/Cite&gt;&lt;/EndNote&gt;</w:instrText>
            </w:r>
            <w:r w:rsidRPr="00C70209">
              <w:fldChar w:fldCharType="separate"/>
            </w:r>
            <w:r w:rsidR="003F7DCB" w:rsidRPr="00C70209">
              <w:rPr>
                <w:vertAlign w:val="superscript"/>
              </w:rPr>
              <w:t>98</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3297E815" w14:textId="58D83A31" w:rsidR="00DF2BB6" w:rsidRPr="00C70209" w:rsidRDefault="00DF2BB6" w:rsidP="003131E2">
            <w:pPr>
              <w:pStyle w:val="Tabletext"/>
              <w:keepNext/>
              <w:keepLines/>
            </w:pPr>
            <w:r w:rsidRPr="00C70209">
              <w:t>Level II</w:t>
            </w:r>
          </w:p>
          <w:p w14:paraId="08AF4A65" w14:textId="77777777" w:rsidR="00DF2BB6" w:rsidRPr="00C70209" w:rsidRDefault="00DF2BB6" w:rsidP="003131E2">
            <w:pPr>
              <w:pStyle w:val="Tabletext"/>
              <w:keepNext/>
              <w:keepLines/>
            </w:pPr>
          </w:p>
          <w:p w14:paraId="47C5B339" w14:textId="77777777" w:rsidR="00DF2BB6" w:rsidRPr="00C70209" w:rsidRDefault="00DF2BB6" w:rsidP="003131E2">
            <w:pPr>
              <w:pStyle w:val="Tabletext"/>
              <w:keepNext/>
              <w:keepLines/>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67963D5" w14:textId="77777777" w:rsidR="00DF2BB6" w:rsidRPr="00C70209" w:rsidRDefault="00DF2BB6" w:rsidP="003131E2">
            <w:pPr>
              <w:pStyle w:val="Tabletext"/>
              <w:keepNext/>
              <w:keepLines/>
            </w:pPr>
            <w:r w:rsidRPr="00C70209">
              <w:t>Preterm infants (&lt;32 weeks gestational age) with LBW (&lt;1750 g) and between the 2nd day to 8 weeks of life</w:t>
            </w:r>
          </w:p>
          <w:p w14:paraId="79F798D9" w14:textId="77777777" w:rsidR="00DF2BB6" w:rsidRPr="00C70209" w:rsidRDefault="00DF2BB6" w:rsidP="003131E2">
            <w:pPr>
              <w:pStyle w:val="Tabletext"/>
              <w:keepNext/>
              <w:keepLines/>
            </w:pPr>
          </w:p>
          <w:p w14:paraId="2AAFBF0F" w14:textId="77777777" w:rsidR="00DF2BB6" w:rsidRPr="00C70209" w:rsidRDefault="00DF2BB6" w:rsidP="003131E2">
            <w:pPr>
              <w:pStyle w:val="Tabletext"/>
              <w:keepNext/>
              <w:keepLines/>
            </w:pPr>
            <w:r w:rsidRPr="00C70209">
              <w:t>N=63</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341709A" w14:textId="490A6E39" w:rsidR="00DF2BB6" w:rsidRPr="00C70209" w:rsidRDefault="00DF2BB6" w:rsidP="003131E2">
            <w:pPr>
              <w:pStyle w:val="Tabletext"/>
              <w:keepNext/>
              <w:keepLines/>
            </w:pPr>
            <w:r w:rsidRPr="00C70209">
              <w:t>rHuEPO (400 IU/kg, iv or sc, tiw) + iron (20 mg/kg/wk, iv) versus rHuEPO (400 IU/kg, iv or sc, tiw) versus no rHuEPO</w:t>
            </w:r>
          </w:p>
          <w:p w14:paraId="708988BA" w14:textId="7A3D55C5" w:rsidR="00DF2BB6" w:rsidRPr="00C70209" w:rsidRDefault="00DF2BB6" w:rsidP="003131E2">
            <w:pPr>
              <w:pStyle w:val="Tabletextnote"/>
              <w:keepNext/>
              <w:keepLines/>
            </w:pPr>
            <w:r w:rsidRPr="00C70209">
              <w:t>*Infants in control group did not receive iron</w:t>
            </w:r>
          </w:p>
          <w:p w14:paraId="674F3E08" w14:textId="77777777" w:rsidR="00DF2BB6" w:rsidRPr="00C70209" w:rsidRDefault="00DF2BB6" w:rsidP="003131E2">
            <w:pPr>
              <w:pStyle w:val="Tabletextnote"/>
              <w:keepNext/>
              <w:keepLines/>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60B997D" w14:textId="1E105CF5" w:rsidR="00DF2BB6" w:rsidRPr="00C70209" w:rsidRDefault="00DF2BB6" w:rsidP="003131E2">
            <w:pPr>
              <w:pStyle w:val="Tabletext"/>
              <w:keepNext/>
              <w:keepLines/>
            </w:pPr>
            <w:r w:rsidRPr="00C70209">
              <w:t>Transfusion incidence</w:t>
            </w:r>
          </w:p>
          <w:p w14:paraId="660C2F6B" w14:textId="74CAD62D" w:rsidR="00DF2BB6" w:rsidRPr="00C70209" w:rsidRDefault="00DF2BB6" w:rsidP="003131E2">
            <w:pPr>
              <w:pStyle w:val="Tabletext"/>
              <w:keepNext/>
              <w:keepLines/>
            </w:pPr>
            <w:r w:rsidRPr="00C70209">
              <w:t>ROP</w:t>
            </w:r>
          </w:p>
          <w:p w14:paraId="7C8401FF" w14:textId="77777777" w:rsidR="00DF2BB6" w:rsidRPr="00C70209" w:rsidRDefault="00DF2BB6" w:rsidP="003131E2">
            <w:pPr>
              <w:pStyle w:val="Tabletext"/>
              <w:keepNext/>
              <w:keepLines/>
            </w:pPr>
            <w:r w:rsidRPr="00C70209">
              <w:t>BPD</w:t>
            </w:r>
          </w:p>
          <w:p w14:paraId="6F4D8394" w14:textId="77777777" w:rsidR="00DF2BB6" w:rsidRPr="00C70209" w:rsidRDefault="00DF2BB6" w:rsidP="003131E2">
            <w:pPr>
              <w:pStyle w:val="Tabletext"/>
              <w:keepNext/>
              <w:keepLines/>
            </w:pPr>
          </w:p>
          <w:p w14:paraId="0BBDACFF" w14:textId="77777777" w:rsidR="00DF2BB6" w:rsidRPr="00C70209" w:rsidRDefault="00DF2BB6" w:rsidP="003131E2">
            <w:pPr>
              <w:pStyle w:val="Tabletext"/>
              <w:keepNext/>
              <w:keepLines/>
            </w:pPr>
          </w:p>
        </w:tc>
      </w:tr>
      <w:tr w:rsidR="00DF2BB6" w:rsidRPr="00C70209" w14:paraId="163ECFCA"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D45CE74" w14:textId="5B84D7D2" w:rsidR="00DF2BB6" w:rsidRPr="00C70209" w:rsidRDefault="00DF2BB6" w:rsidP="003F7DCB">
            <w:pPr>
              <w:pStyle w:val="Tabletext"/>
            </w:pPr>
            <w:r w:rsidRPr="00C70209">
              <w:t>Chang (1998)</w:t>
            </w:r>
            <w:r w:rsidRPr="00C70209">
              <w:fldChar w:fldCharType="begin"/>
            </w:r>
            <w:r w:rsidR="003F7DCB" w:rsidRPr="00C70209">
              <w:instrText xml:space="preserve"> ADDIN EN.CITE &lt;EndNote&gt;&lt;Cite&gt;&lt;Author&gt;Chang&lt;/Author&gt;&lt;Year&gt;1998&lt;/Year&gt;&lt;RecNum&gt;258&lt;/RecNum&gt;&lt;DisplayText&gt;&lt;style face="superscript"&gt;99&lt;/style&gt;&lt;/DisplayText&gt;&lt;record&gt;&lt;rec-number&gt;258&lt;/rec-number&gt;&lt;foreign-keys&gt;&lt;key app="EN" db-id="9edve2wadsavt5ewavaxtda4f2tavzvts9ee" timestamp="1427477847"&gt;258&lt;/key&gt;&lt;/foreign-keys&gt;&lt;ref-type name="Journal Article"&gt;17&lt;/ref-type&gt;&lt;contributors&gt;&lt;authors&gt;&lt;author&gt;Chang, L&lt;/author&gt;&lt;author&gt;Liu, W&lt;/author&gt;&lt;author&gt;Liao, C&lt;/author&gt;&lt;author&gt;Zhao, X&lt;/author&gt;&lt;/authors&gt;&lt;/contributors&gt;&lt;titles&gt;&lt;title&gt;Preventive effects of different dosages of recombinant human erythropoietin on anemia of premature infants&lt;/title&gt;&lt;secondary-title&gt;Journal of Tongji Medical University&lt;/secondary-title&gt;&lt;/titles&gt;&lt;periodical&gt;&lt;full-title&gt;Journal of Tongji Medical University&lt;/full-title&gt;&lt;/periodical&gt;&lt;pages&gt;239–242&lt;/pages&gt;&lt;volume&gt;18&lt;/volume&gt;&lt;number&gt;4&lt;/number&gt;&lt;dates&gt;&lt;year&gt;1998&lt;/year&gt;&lt;/dates&gt;&lt;urls&gt;&lt;related-urls&gt;&lt;url&gt;http://www.ncbi.nlm.nih.gov/pubmed/10806855&lt;/url&gt;&lt;/related-urls&gt;&lt;/urls&gt;&lt;access-date&gt;13 April 2015&lt;/access-date&gt;&lt;/record&gt;&lt;/Cite&gt;&lt;/EndNote&gt;</w:instrText>
            </w:r>
            <w:r w:rsidRPr="00C70209">
              <w:fldChar w:fldCharType="separate"/>
            </w:r>
            <w:r w:rsidR="003F7DCB" w:rsidRPr="00C70209">
              <w:rPr>
                <w:vertAlign w:val="superscript"/>
              </w:rPr>
              <w:t>99</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A0DFD74" w14:textId="77777777" w:rsidR="00DF2BB6" w:rsidRPr="00C70209" w:rsidRDefault="00DF2BB6" w:rsidP="003131E2">
            <w:pPr>
              <w:pStyle w:val="Tabletext"/>
            </w:pPr>
            <w:r w:rsidRPr="00C70209">
              <w:t>Level II</w:t>
            </w:r>
          </w:p>
          <w:p w14:paraId="25C0FF4B"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80EA3E7" w14:textId="77777777" w:rsidR="00DF2BB6" w:rsidRPr="00C70209" w:rsidRDefault="00DF2BB6" w:rsidP="003131E2">
            <w:pPr>
              <w:pStyle w:val="Tabletext"/>
            </w:pPr>
            <w:r w:rsidRPr="00C70209">
              <w:t>Preterm infants (≤35 weeks gestational age) with LBW (≤1800 g), age 1 day</w:t>
            </w:r>
          </w:p>
          <w:p w14:paraId="64B2D5F1" w14:textId="77777777" w:rsidR="00DF2BB6" w:rsidRPr="00C70209" w:rsidRDefault="00DF2BB6" w:rsidP="003131E2">
            <w:pPr>
              <w:pStyle w:val="Tabletext"/>
            </w:pPr>
          </w:p>
          <w:p w14:paraId="3BC676A9" w14:textId="77777777" w:rsidR="00DF2BB6" w:rsidRPr="00C70209" w:rsidRDefault="00DF2BB6" w:rsidP="003131E2">
            <w:pPr>
              <w:pStyle w:val="Tabletext"/>
            </w:pPr>
            <w:r w:rsidRPr="00C70209">
              <w:t>N=45</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7C311C1" w14:textId="24D671D7" w:rsidR="00DF2BB6" w:rsidRPr="00C70209" w:rsidRDefault="00DF2BB6" w:rsidP="003131E2">
            <w:pPr>
              <w:pStyle w:val="Tabletext"/>
            </w:pPr>
            <w:r w:rsidRPr="00C70209">
              <w:t>rHuEPO (150 IU/kg, sc tiw) for 6 weeks versus rHuEPO (250 IU/kg, sc tiw) for 6 weeks versus no rHuEPO</w:t>
            </w:r>
          </w:p>
          <w:p w14:paraId="218CE338" w14:textId="24877EE0" w:rsidR="00DF2BB6" w:rsidRPr="00C70209" w:rsidRDefault="00DF2BB6" w:rsidP="003131E2">
            <w:pPr>
              <w:pStyle w:val="Tabletextnote"/>
            </w:pPr>
            <w:r w:rsidRPr="00C70209">
              <w:t>*All infants received oral iron (20 mg) from day 7 after birth</w:t>
            </w:r>
          </w:p>
          <w:p w14:paraId="34F5A779" w14:textId="77777777" w:rsidR="00DF2BB6" w:rsidRPr="00C70209" w:rsidRDefault="00DF2BB6" w:rsidP="003131E2">
            <w:pPr>
              <w:pStyle w:val="Tabletextnote"/>
            </w:pPr>
            <w:r w:rsidRPr="00C70209">
              <w:t>*It is not stated whether or not 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4F269569" w14:textId="77777777" w:rsidR="00DF2BB6" w:rsidRPr="00C70209" w:rsidRDefault="00DF2BB6" w:rsidP="003131E2">
            <w:pPr>
              <w:pStyle w:val="Tabletext"/>
            </w:pPr>
            <w:r w:rsidRPr="00C70209">
              <w:t>Transfusion incidence</w:t>
            </w:r>
          </w:p>
        </w:tc>
      </w:tr>
      <w:tr w:rsidR="00DF2BB6" w:rsidRPr="00C70209" w14:paraId="0004503F"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2B6286A" w14:textId="54095A27" w:rsidR="00DF2BB6" w:rsidRPr="00C70209" w:rsidRDefault="00DF2BB6" w:rsidP="003F7DCB">
            <w:pPr>
              <w:pStyle w:val="Tabletext"/>
            </w:pPr>
            <w:r w:rsidRPr="00C70209">
              <w:t>Fauchere (2008)</w:t>
            </w:r>
            <w:r w:rsidRPr="00C70209">
              <w:fldChar w:fldCharType="begin">
                <w:fldData xml:space="preserve">PEVuZE5vdGU+PENpdGU+PEF1dGhvcj5GYXVjaGVyZTwvQXV0aG9yPjxZZWFyPjIwMDg8L1llYXI+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14oCT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</w:fldData>
              </w:fldChar>
            </w:r>
            <w:r w:rsidR="003F7DCB" w:rsidRPr="00C70209">
              <w:instrText xml:space="preserve"> ADDIN EN.CITE </w:instrText>
            </w:r>
            <w:r w:rsidR="003F7DCB" w:rsidRPr="00C70209">
              <w:fldChar w:fldCharType="begin">
                <w:fldData xml:space="preserve">PEVuZE5vdGU+PENpdGU+PEF1dGhvcj5GYXVjaGVyZTwvQXV0aG9yPjxZZWFyPjIwMDg8L1llYXI+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14oCT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00</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1392E8B" w14:textId="77777777" w:rsidR="00DF2BB6" w:rsidRPr="00C70209" w:rsidRDefault="00DF2BB6" w:rsidP="003131E2">
            <w:pPr>
              <w:pStyle w:val="Tabletext"/>
            </w:pPr>
            <w:r w:rsidRPr="00C70209">
              <w:t>Level II</w:t>
            </w:r>
          </w:p>
          <w:p w14:paraId="29BB61A4"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149DA493" w14:textId="77777777" w:rsidR="00DF2BB6" w:rsidRPr="00C70209" w:rsidRDefault="00DF2BB6" w:rsidP="003131E2">
            <w:pPr>
              <w:pStyle w:val="Tabletext"/>
            </w:pPr>
            <w:r w:rsidRPr="00C70209">
              <w:t>Preterm infants (≥25 and &lt;32 weeks gestational age)</w:t>
            </w:r>
          </w:p>
          <w:p w14:paraId="7EBF66A0" w14:textId="77777777" w:rsidR="00DF2BB6" w:rsidRPr="00C70209" w:rsidRDefault="00DF2BB6" w:rsidP="003131E2">
            <w:pPr>
              <w:pStyle w:val="Tabletext"/>
            </w:pPr>
          </w:p>
          <w:p w14:paraId="0FD1166B" w14:textId="77777777" w:rsidR="00DF2BB6" w:rsidRPr="00C70209" w:rsidRDefault="00DF2BB6" w:rsidP="003131E2">
            <w:pPr>
              <w:pStyle w:val="Tabletext"/>
            </w:pPr>
            <w:r w:rsidRPr="00C70209">
              <w:t>N=45</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6355B7F3" w14:textId="7D1B1AE2" w:rsidR="00DF2BB6" w:rsidRPr="00C70209" w:rsidRDefault="00DF2BB6" w:rsidP="003131E2">
            <w:pPr>
              <w:pStyle w:val="Tabletext"/>
            </w:pPr>
            <w:r w:rsidRPr="00C70209">
              <w:t>rHuEPO (3000 IU/kg, iv 3–6, 12–18 and 36–42 hours after birth) versus placebo (iv saline)</w:t>
            </w:r>
          </w:p>
          <w:p w14:paraId="6A7EBE24" w14:textId="77777777" w:rsidR="00DF2BB6" w:rsidRPr="00C70209" w:rsidRDefault="00DF2BB6" w:rsidP="003131E2">
            <w:pPr>
              <w:pStyle w:val="Tabletextnote"/>
            </w:pPr>
            <w:r w:rsidRPr="00C70209">
              <w:t>*Use of iron not mentioned</w:t>
            </w:r>
          </w:p>
          <w:p w14:paraId="1B515541" w14:textId="77777777" w:rsidR="00DF2BB6" w:rsidRPr="00C70209" w:rsidRDefault="00DF2BB6" w:rsidP="003131E2">
            <w:pPr>
              <w:pStyle w:val="Tabletextnote"/>
            </w:pPr>
            <w:r w:rsidRPr="00C70209">
              <w:t>*Transfusion guidelines were not provided</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1A4060DA" w14:textId="77777777" w:rsidR="00DF2BB6" w:rsidRPr="00C70209" w:rsidRDefault="00DF2BB6" w:rsidP="003131E2">
            <w:pPr>
              <w:pStyle w:val="Tabletext"/>
            </w:pPr>
            <w:r w:rsidRPr="00C70209">
              <w:t>Mortality</w:t>
            </w:r>
          </w:p>
          <w:p w14:paraId="32D0548D" w14:textId="77777777" w:rsidR="00DF2BB6" w:rsidRPr="00C70209" w:rsidRDefault="00DF2BB6" w:rsidP="003131E2">
            <w:pPr>
              <w:pStyle w:val="Tabletext"/>
            </w:pPr>
            <w:r w:rsidRPr="00C70209">
              <w:t>ROP</w:t>
            </w:r>
          </w:p>
          <w:p w14:paraId="7D487864" w14:textId="77777777" w:rsidR="00DF2BB6" w:rsidRPr="00C70209" w:rsidRDefault="00DF2BB6" w:rsidP="003131E2">
            <w:pPr>
              <w:pStyle w:val="Tabletext"/>
            </w:pPr>
            <w:r w:rsidRPr="00C70209">
              <w:t>BPD</w:t>
            </w:r>
          </w:p>
          <w:p w14:paraId="603F85FE" w14:textId="77777777" w:rsidR="00DF2BB6" w:rsidRPr="00C70209" w:rsidRDefault="00DF2BB6" w:rsidP="003131E2">
            <w:pPr>
              <w:pStyle w:val="Tabletext"/>
            </w:pPr>
            <w:r w:rsidRPr="00C70209">
              <w:t>NEC</w:t>
            </w:r>
          </w:p>
        </w:tc>
      </w:tr>
      <w:tr w:rsidR="00DF2BB6" w:rsidRPr="00C70209" w14:paraId="72B8639C"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08734BD" w14:textId="208A599B" w:rsidR="00DF2BB6" w:rsidRPr="00C70209" w:rsidRDefault="00DF2BB6" w:rsidP="003F7DCB">
            <w:pPr>
              <w:pStyle w:val="Tabletext"/>
            </w:pPr>
            <w:r w:rsidRPr="00C70209">
              <w:t>Haiden (2005)</w:t>
            </w:r>
            <w:r w:rsidRPr="00C70209">
              <w:fldChar w:fldCharType="begin"/>
            </w:r>
            <w:r w:rsidR="003F7DCB" w:rsidRPr="00C70209">
              <w:instrText xml:space="preserve"> ADDIN EN.CITE &lt;EndNote&gt;&lt;Cite&gt;&lt;Author&gt;Haiden&lt;/Author&gt;&lt;Year&gt;2005&lt;/Year&gt;&lt;RecNum&gt;275&lt;/RecNum&gt;&lt;DisplayText&gt;&lt;style face="superscript"&gt;101&lt;/style&gt;&lt;/DisplayText&gt;&lt;record&gt;&lt;rec-number&gt;275&lt;/rec-number&gt;&lt;foreign-keys&gt;&lt;key app="EN" db-id="9edve2wadsavt5ewavaxtda4f2tavzvts9ee" timestamp="1427477847"&gt;275&lt;/key&gt;&lt;/foreign-keys&gt;&lt;ref-type name="Journal Article"&gt;17&lt;/ref-type&gt;&lt;contributors&gt;&lt;authors&gt;&lt;author&gt;Haiden, N&lt;/author&gt;&lt;author&gt;Cardona, F&lt;/author&gt;&lt;author&gt;Schwindt, J&lt;/author&gt;&lt;author&gt;Berger, A&lt;/author&gt;&lt;author&gt;Kuhle, S&lt;/author&gt;&lt;author&gt;Homoncik, M&lt;/author&gt;&lt;author&gt;Jilma-Stohlawetz, P&lt;/author&gt;&lt;author&gt;Pollak, A&lt;/author&gt;&lt;author&gt;Jilma, B&lt;/author&gt;&lt;/authors&gt;&lt;/contributors&gt;&lt;titles&gt;&lt;title&gt;Changes in thrombopoiesis and platelet reactivity in extremely low birth weight infants undergoing erythropoietin therapy for treatment of anaemia of prematurity&lt;/title&gt;&lt;secondary-title&gt;Thrombosis and Haemostasis&lt;/secondary-title&gt;&lt;/titles&gt;&lt;periodical&gt;&lt;full-title&gt;Thrombosis and Haemostasis&lt;/full-title&gt;&lt;/periodical&gt;&lt;pages&gt;118–123&lt;/pages&gt;&lt;volume&gt;93&lt;/volume&gt;&lt;number&gt;1&lt;/number&gt;&lt;dates&gt;&lt;year&gt;2005&lt;/year&gt;&lt;pub-dates&gt;&lt;date&gt;January&lt;/date&gt;&lt;/pub-dates&gt;&lt;/dates&gt;&lt;urls&gt;&lt;related-urls&gt;&lt;url&gt;http://www.ncbi.nlm.nih.gov/pubmed/15630501&lt;/url&gt;&lt;/related-urls&gt;&lt;/urls&gt;&lt;access-date&gt;13 April 2015&lt;/access-date&gt;&lt;/record&gt;&lt;/Cite&gt;&lt;/EndNote&gt;</w:instrText>
            </w:r>
            <w:r w:rsidRPr="00C70209">
              <w:fldChar w:fldCharType="separate"/>
            </w:r>
            <w:r w:rsidR="003F7DCB" w:rsidRPr="00C70209">
              <w:rPr>
                <w:vertAlign w:val="superscript"/>
              </w:rPr>
              <w:t>101</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DFF04D0" w14:textId="77777777" w:rsidR="00DF2BB6" w:rsidRPr="00C70209" w:rsidRDefault="00DF2BB6" w:rsidP="003131E2">
            <w:pPr>
              <w:pStyle w:val="Tabletext"/>
            </w:pPr>
            <w:r w:rsidRPr="00C70209">
              <w:t>Level II</w:t>
            </w:r>
          </w:p>
          <w:p w14:paraId="5B687235"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0F24281" w14:textId="13E34332" w:rsidR="00DF2BB6" w:rsidRPr="00C70209" w:rsidRDefault="00DF2BB6" w:rsidP="003131E2">
            <w:pPr>
              <w:pStyle w:val="Tabletext"/>
            </w:pPr>
            <w:r w:rsidRPr="00C70209">
              <w:t>Preterm infants (&lt;32 weeks gestational age) and ELBW (&lt;800 g)</w:t>
            </w:r>
          </w:p>
          <w:p w14:paraId="78EE343D" w14:textId="77777777" w:rsidR="00DF2BB6" w:rsidRPr="00C70209" w:rsidRDefault="00DF2BB6" w:rsidP="003131E2">
            <w:pPr>
              <w:pStyle w:val="Tabletext"/>
            </w:pPr>
          </w:p>
          <w:p w14:paraId="6556FF25" w14:textId="77777777" w:rsidR="00DF2BB6" w:rsidRPr="00C70209" w:rsidRDefault="00DF2BB6" w:rsidP="003131E2">
            <w:pPr>
              <w:pStyle w:val="Tabletext"/>
            </w:pPr>
            <w:r w:rsidRPr="00C70209">
              <w:t>N=4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587195D" w14:textId="2FB54C96" w:rsidR="00DF2BB6" w:rsidRPr="00C70209" w:rsidRDefault="00DF2BB6" w:rsidP="003131E2">
            <w:pPr>
              <w:pStyle w:val="Tabletext"/>
            </w:pPr>
            <w:r w:rsidRPr="00C70209">
              <w:t>rHuEPO (300 IU/kg, iv qd or 700 IU/kg, iv tiw) + iron dextran (1.5 mg/kg/day, iv) or oral iron polymerase complex (9mg/kg/day) versus no rHuEPO</w:t>
            </w:r>
          </w:p>
          <w:p w14:paraId="3AE4E658" w14:textId="77777777" w:rsidR="00DF2BB6" w:rsidRPr="00C70209" w:rsidRDefault="00DF2BB6" w:rsidP="003131E2">
            <w:pPr>
              <w:pStyle w:val="Tabletextnote"/>
            </w:pPr>
            <w:r w:rsidRPr="00C70209">
              <w:t>*Infants in the control group received oral iron from day 15 of life or when infants tolerated 60 mL/kg of enteral feeding (whichever came first)</w:t>
            </w:r>
          </w:p>
          <w:p w14:paraId="7A658479"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398133D" w14:textId="77777777" w:rsidR="00DF2BB6" w:rsidRPr="00C70209" w:rsidRDefault="00DF2BB6" w:rsidP="003131E2">
            <w:pPr>
              <w:pStyle w:val="Tabletext"/>
            </w:pPr>
            <w:r w:rsidRPr="00C70209">
              <w:t>Transfusion incidence</w:t>
            </w:r>
          </w:p>
          <w:p w14:paraId="1C26D99D" w14:textId="77777777" w:rsidR="00DF2BB6" w:rsidRPr="00C70209" w:rsidRDefault="00DF2BB6" w:rsidP="003131E2">
            <w:pPr>
              <w:pStyle w:val="Tabletext"/>
            </w:pPr>
            <w:r w:rsidRPr="00C70209">
              <w:t>Mortality</w:t>
            </w:r>
          </w:p>
          <w:p w14:paraId="19771655" w14:textId="77777777" w:rsidR="00DF2BB6" w:rsidRPr="00C70209" w:rsidRDefault="00DF2BB6" w:rsidP="003131E2">
            <w:pPr>
              <w:pStyle w:val="Tabletext"/>
            </w:pPr>
            <w:r w:rsidRPr="00C70209">
              <w:t>ROP</w:t>
            </w:r>
          </w:p>
          <w:p w14:paraId="08A07A7F" w14:textId="77777777" w:rsidR="00DF2BB6" w:rsidRPr="00C70209" w:rsidRDefault="00DF2BB6" w:rsidP="003131E2">
            <w:pPr>
              <w:pStyle w:val="Tabletext"/>
            </w:pPr>
            <w:r w:rsidRPr="00C70209">
              <w:t>NEC</w:t>
            </w:r>
          </w:p>
          <w:p w14:paraId="0F8815C8" w14:textId="77777777" w:rsidR="00DF2BB6" w:rsidRPr="00C70209" w:rsidRDefault="00DF2BB6" w:rsidP="003131E2">
            <w:pPr>
              <w:pStyle w:val="Tabletext"/>
            </w:pPr>
            <w:r w:rsidRPr="00C70209">
              <w:t>BPD</w:t>
            </w:r>
          </w:p>
        </w:tc>
      </w:tr>
      <w:tr w:rsidR="00DF2BB6" w:rsidRPr="00C70209" w14:paraId="5FB4428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6D23C3A" w14:textId="2A1F2740" w:rsidR="00DF2BB6" w:rsidRPr="00C70209" w:rsidRDefault="00DF2BB6" w:rsidP="003131E2">
            <w:pPr>
              <w:pStyle w:val="Tabletext"/>
            </w:pPr>
            <w:r w:rsidRPr="00C70209">
              <w:t>He (2008)</w:t>
            </w:r>
            <w:r w:rsidRPr="00C70209">
              <w:fldChar w:fldCharType="begin"/>
            </w:r>
            <w:r w:rsidR="003F7DCB" w:rsidRPr="00C70209">
              <w:instrText xml:space="preserve"> ADDIN EN.CITE &lt;EndNote&gt;&lt;Cite&gt;&lt;Author&gt;He&lt;/Author&gt;&lt;Year&gt;2008&lt;/Year&gt;&lt;RecNum&gt;276&lt;/RecNum&gt;&lt;DisplayText&gt;&lt;style face="superscript"&gt;102&lt;/style&gt;&lt;/DisplayText&gt;&lt;record&gt;&lt;rec-number&gt;276&lt;/rec-number&gt;&lt;foreign-keys&gt;&lt;key app="EN" db-id="9edve2wadsavt5ewavaxtda4f2tavzvts9ee" timestamp="1427477847"&gt;276&lt;/key&gt;&lt;/foreign-keys&gt;&lt;ref-type name="Journal Article"&gt;17&lt;/ref-type&gt;&lt;contributors&gt;&lt;authors&gt;&lt;author&gt;He, J.S&lt;/author&gt;&lt;author&gt;Huang, Z. L&lt;/author&gt;&lt;author&gt;Yang, H&lt;/author&gt;&lt;author&gt;Weng, K. Z&lt;/author&gt;&lt;author&gt;Zhu, S. B&lt;/author&gt;&lt;/authors&gt;&lt;/contributors&gt;&lt;titles&gt;&lt;title&gt;Early use of recombinant human erythropoietin promotes neurobehavioral development in preterm infants&lt;/title&gt;&lt;secondary-title&gt;Chinese journal of contemporary pediatrics&lt;/secondary-title&gt;&lt;alt-title&gt;Zhongguo dang dai er ke za zhi&lt;/alt-title&gt;&lt;/titles&gt;&lt;periodical&gt;&lt;full-title&gt;Chinese journal of contemporary pediatrics&lt;/full-title&gt;&lt;abbr-1&gt;Zhongguo dang dai er ke za zhi&lt;/abbr-1&gt;&lt;/periodical&gt;&lt;alt-periodical&gt;&lt;full-title&gt;Chinese journal of contemporary pediatrics&lt;/full-title&gt;&lt;abbr-1&gt;Zhongguo dang dai er ke za zhi&lt;/abbr-1&gt;&lt;/alt-periodical&gt;&lt;pages&gt;586–588&lt;/pages&gt;&lt;volume&gt;10&lt;/volume&gt;&lt;number&gt;5&lt;/number&gt;&lt;dates&gt;&lt;year&gt;2008&lt;/year&gt;&lt;pub-dates&gt;&lt;date&gt;October&lt;/date&gt;&lt;/pub-dates&gt;&lt;/dates&gt;&lt;urls&gt;&lt;related-urls&gt;&lt;url&gt;http://www.ncbi.nlm.nih.gov/pubmed/18947475&lt;/url&gt;&lt;/related-urls&gt;&lt;/urls&gt;&lt;access-date&gt;13 April 2015&lt;/access-date&gt;&lt;/record&gt;&lt;/Cite&gt;&lt;/EndNote&gt;</w:instrText>
            </w:r>
            <w:r w:rsidRPr="00C70209">
              <w:fldChar w:fldCharType="separate"/>
            </w:r>
            <w:r w:rsidR="003F7DCB" w:rsidRPr="00C70209">
              <w:rPr>
                <w:vertAlign w:val="superscript"/>
              </w:rPr>
              <w:t>102</w:t>
            </w:r>
            <w:r w:rsidRPr="00C70209">
              <w:fldChar w:fldCharType="end"/>
            </w:r>
          </w:p>
          <w:p w14:paraId="6A5D4DEA" w14:textId="77777777" w:rsidR="00DF2BB6" w:rsidRPr="00C70209" w:rsidRDefault="00DF2BB6" w:rsidP="003131E2">
            <w:pPr>
              <w:pStyle w:val="Tabletextnote"/>
            </w:pPr>
            <w:r w:rsidRPr="00C70209">
              <w:t>*Abstract only</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188309D7" w14:textId="77777777" w:rsidR="00DF2BB6" w:rsidRPr="00C70209" w:rsidRDefault="00DF2BB6" w:rsidP="003131E2">
            <w:pPr>
              <w:pStyle w:val="Tabletext"/>
            </w:pPr>
            <w:r w:rsidRPr="00C70209">
              <w:t>Level II</w:t>
            </w:r>
          </w:p>
          <w:p w14:paraId="761D2BEF" w14:textId="77777777" w:rsidR="00DF2BB6" w:rsidRPr="00C70209" w:rsidRDefault="00DF2BB6" w:rsidP="003131E2">
            <w:pPr>
              <w:pStyle w:val="Tabletext"/>
              <w:rPr>
                <w:i/>
              </w:rPr>
            </w:pPr>
            <w:r w:rsidRPr="00C70209">
              <w:rPr>
                <w:i/>
              </w:rPr>
              <w:t>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82B5DD1" w14:textId="77777777" w:rsidR="00DF2BB6" w:rsidRPr="00C70209" w:rsidRDefault="00DF2BB6" w:rsidP="003131E2">
            <w:pPr>
              <w:pStyle w:val="Tabletext"/>
            </w:pPr>
            <w:r w:rsidRPr="00C70209">
              <w:t>Preterm infants, 7 days old</w:t>
            </w:r>
          </w:p>
          <w:p w14:paraId="12BB0DA5" w14:textId="77777777" w:rsidR="00DF2BB6" w:rsidRPr="00C70209" w:rsidRDefault="00DF2BB6" w:rsidP="003131E2">
            <w:pPr>
              <w:pStyle w:val="Tabletext"/>
            </w:pPr>
          </w:p>
          <w:p w14:paraId="2D0729F1" w14:textId="77777777" w:rsidR="00DF2BB6" w:rsidRPr="00C70209" w:rsidRDefault="00DF2BB6" w:rsidP="003131E2">
            <w:pPr>
              <w:pStyle w:val="Tabletext"/>
            </w:pPr>
            <w:r w:rsidRPr="00C70209">
              <w:t>N=44</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06E0C278" w14:textId="370FA7BC" w:rsidR="00DF2BB6" w:rsidRPr="00C70209" w:rsidRDefault="00DF2BB6" w:rsidP="003131E2">
            <w:pPr>
              <w:pStyle w:val="Tabletext"/>
            </w:pPr>
            <w:r w:rsidRPr="00C70209">
              <w:t>rHuEPO (250 IU/kg/day, iv tiw) for 4 weeks) versus control (not further specified)</w:t>
            </w:r>
          </w:p>
          <w:p w14:paraId="779126BE" w14:textId="109588A5" w:rsidR="00DF2BB6" w:rsidRPr="00C70209" w:rsidRDefault="00DF2BB6" w:rsidP="003131E2">
            <w:pPr>
              <w:pStyle w:val="Tabletext"/>
              <w:rPr>
                <w:sz w:val="16"/>
              </w:rPr>
            </w:pPr>
            <w:r w:rsidRPr="00C70209">
              <w:rPr>
                <w:sz w:val="16"/>
              </w:rPr>
              <w:t>*Not clear if iron used</w:t>
            </w:r>
          </w:p>
          <w:p w14:paraId="16884D39" w14:textId="77777777" w:rsidR="00DF2BB6" w:rsidRPr="00C70209" w:rsidRDefault="00DF2BB6" w:rsidP="003131E2">
            <w:pPr>
              <w:pStyle w:val="Tabletext"/>
            </w:pPr>
            <w:r w:rsidRPr="00C70209">
              <w:rPr>
                <w:sz w:val="16"/>
              </w:rPr>
              <w:t>*Not clear if 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607437A" w14:textId="77777777" w:rsidR="00DF2BB6" w:rsidRPr="00C70209" w:rsidRDefault="00DF2BB6" w:rsidP="003131E2">
            <w:pPr>
              <w:pStyle w:val="Tabletext"/>
            </w:pPr>
            <w:r w:rsidRPr="00C70209">
              <w:t>Functional/</w:t>
            </w:r>
            <w:r w:rsidRPr="00C70209">
              <w:br/>
              <w:t xml:space="preserve">performance status </w:t>
            </w:r>
          </w:p>
        </w:tc>
      </w:tr>
      <w:tr w:rsidR="00DF2BB6" w:rsidRPr="00C70209" w14:paraId="138B00FE"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16969D9" w14:textId="6936AD86" w:rsidR="00DF2BB6" w:rsidRPr="00C70209" w:rsidRDefault="00DF2BB6" w:rsidP="003F7DCB">
            <w:pPr>
              <w:pStyle w:val="Tabletext"/>
            </w:pPr>
            <w:r w:rsidRPr="00C70209">
              <w:t>Lauterbach (1995)</w:t>
            </w:r>
            <w:r w:rsidRPr="00C70209">
              <w:fldChar w:fldCharType="begin"/>
            </w:r>
            <w:r w:rsidR="003F7DCB" w:rsidRPr="00C70209">
              <w:instrText xml:space="preserve"> ADDIN EN.CITE &lt;EndNote&gt;&lt;Cite&gt;&lt;Author&gt;Lauterbach&lt;/Author&gt;&lt;Year&gt;1995&lt;/Year&gt;&lt;RecNum&gt;282&lt;/RecNum&gt;&lt;DisplayText&gt;&lt;style face="superscript"&gt;103&lt;/style&gt;&lt;/DisplayText&gt;&lt;record&gt;&lt;rec-number&gt;282&lt;/rec-number&gt;&lt;foreign-keys&gt;&lt;key app="EN" db-id="9edve2wadsavt5ewavaxtda4f2tavzvts9ee" timestamp="1427477847"&gt;282&lt;/key&gt;&lt;/foreign-keys&gt;&lt;ref-type name="Journal Article"&gt;17&lt;/ref-type&gt;&lt;contributors&gt;&lt;authors&gt;&lt;author&gt;Lauterbach, R&lt;/author&gt;&lt;author&gt;Kachlik, P&lt;/author&gt;&lt;author&gt;Pawlik, D&lt;/author&gt;&lt;author&gt;Bajorek, I&lt;/author&gt;&lt;/authors&gt;&lt;/contributors&gt;&lt;titles&gt;&lt;title&gt;Evaluation of treatment results for anemia of prematurity treated with various doses of human recombinant erythropoietin&lt;/title&gt;&lt;secondary-title&gt;Pediatr Polska&lt;/secondary-title&gt;&lt;/titles&gt;&lt;periodical&gt;&lt;full-title&gt;Pediatr Polska&lt;/full-title&gt;&lt;/periodical&gt;&lt;pages&gt;739–744&lt;/pages&gt;&lt;volume&gt;70&lt;/volume&gt;&lt;number&gt;9&lt;/number&gt;&lt;dates&gt;&lt;year&gt;1995&lt;/year&gt;&lt;pub-dates&gt;&lt;date&gt;September&lt;/date&gt;&lt;/pub-dates&gt;&lt;/dates&gt;&lt;urls&gt;&lt;related-urls&gt;&lt;url&gt;http://www.ncbi.nlm.nih.gov/pubmed/8657506&lt;/url&gt;&lt;/related-urls&gt;&lt;/urls&gt;&lt;access-date&gt;13 April 2015&lt;/access-date&gt;&lt;/record&gt;&lt;/Cite&gt;&lt;/EndNote&gt;</w:instrText>
            </w:r>
            <w:r w:rsidRPr="00C70209">
              <w:fldChar w:fldCharType="separate"/>
            </w:r>
            <w:r w:rsidR="003F7DCB" w:rsidRPr="00C70209">
              <w:rPr>
                <w:vertAlign w:val="superscript"/>
              </w:rPr>
              <w:t>103</w:t>
            </w:r>
            <w:r w:rsidRPr="00C70209">
              <w:fldChar w:fldCharType="end"/>
            </w:r>
            <w:r w:rsidRPr="00C70209">
              <w:t xml:space="preserve"> </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640E68C5" w14:textId="77777777" w:rsidR="00DF2BB6" w:rsidRPr="00C70209" w:rsidRDefault="00DF2BB6" w:rsidP="003131E2">
            <w:pPr>
              <w:pStyle w:val="Tabletext"/>
            </w:pPr>
            <w:r w:rsidRPr="00C70209">
              <w:t>Level II</w:t>
            </w:r>
          </w:p>
          <w:p w14:paraId="17D63D96" w14:textId="77777777" w:rsidR="00DF2BB6" w:rsidRPr="00C70209" w:rsidRDefault="00DF2BB6" w:rsidP="003131E2">
            <w:pPr>
              <w:pStyle w:val="Tabletext"/>
              <w:rPr>
                <w:i/>
              </w:rPr>
            </w:pPr>
            <w:r w:rsidRPr="00C70209">
              <w:rPr>
                <w:i/>
              </w:rPr>
              <w:t>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11056C2D" w14:textId="77777777" w:rsidR="00DF2BB6" w:rsidRPr="00C70209" w:rsidRDefault="00DF2BB6" w:rsidP="003131E2">
            <w:pPr>
              <w:pStyle w:val="Tabletext"/>
            </w:pPr>
            <w:r w:rsidRPr="00C70209">
              <w:t>Preterm infants (&lt;35 weeks gestational age) with VLBW (≤1500 g)</w:t>
            </w:r>
          </w:p>
          <w:p w14:paraId="1813B52B" w14:textId="77777777" w:rsidR="00DF2BB6" w:rsidRPr="00C70209" w:rsidRDefault="00DF2BB6" w:rsidP="003131E2">
            <w:pPr>
              <w:pStyle w:val="Tabletext"/>
            </w:pPr>
          </w:p>
          <w:p w14:paraId="4719FCA6" w14:textId="77777777" w:rsidR="00DF2BB6" w:rsidRPr="00C70209" w:rsidRDefault="00DF2BB6" w:rsidP="003131E2">
            <w:pPr>
              <w:pStyle w:val="Tabletext"/>
            </w:pPr>
            <w:r w:rsidRPr="00C70209">
              <w:t>N=19</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AFE57D4" w14:textId="53A7CD40" w:rsidR="00DF2BB6" w:rsidRPr="00C70209" w:rsidRDefault="00DF2BB6" w:rsidP="003131E2">
            <w:pPr>
              <w:pStyle w:val="Tabletext"/>
            </w:pPr>
            <w:r w:rsidRPr="00C70209">
              <w:t>rHuEPO (100 IU/kg, iv biw), day 7–37 versus rHuEPO (400 IU/kg, iv biw), day 7–37 versus no rHuEPO</w:t>
            </w:r>
          </w:p>
          <w:p w14:paraId="1A7C2C98" w14:textId="6779E9A3" w:rsidR="00DF2BB6" w:rsidRPr="00C70209" w:rsidRDefault="00DF2BB6" w:rsidP="003131E2">
            <w:pPr>
              <w:pStyle w:val="Tabletextnote"/>
            </w:pPr>
            <w:r w:rsidRPr="00C70209">
              <w:t>*All infants received iron (10 mg/kg/wk, iv)</w:t>
            </w:r>
          </w:p>
          <w:p w14:paraId="28C78F1F"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ACA722E" w14:textId="77777777" w:rsidR="00DF2BB6" w:rsidRPr="00C70209" w:rsidRDefault="00DF2BB6" w:rsidP="003131E2">
            <w:pPr>
              <w:pStyle w:val="Tabletext"/>
            </w:pPr>
            <w:r w:rsidRPr="00C70209">
              <w:t xml:space="preserve">Transfusion volume </w:t>
            </w:r>
          </w:p>
        </w:tc>
      </w:tr>
      <w:tr w:rsidR="00DF2BB6" w:rsidRPr="00C70209" w14:paraId="7EEAD804"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6B1BF2D" w14:textId="3385D3C7" w:rsidR="00DF2BB6" w:rsidRPr="00C70209" w:rsidRDefault="00DF2BB6" w:rsidP="003F7DCB">
            <w:pPr>
              <w:pStyle w:val="Tabletext"/>
            </w:pPr>
            <w:r w:rsidRPr="00C70209">
              <w:t>Lima-Roogel (1998)</w:t>
            </w:r>
            <w:r w:rsidRPr="00C70209">
              <w:fldChar w:fldCharType="begin"/>
            </w:r>
            <w:r w:rsidR="003F7DCB" w:rsidRPr="00C70209">
              <w:instrText xml:space="preserve"> ADDIN EN.CITE &lt;EndNote&gt;&lt;Cite&gt;&lt;Author&gt;Lima-Roogel&lt;/Author&gt;&lt;Year&gt;1998&lt;/Year&gt;&lt;RecNum&gt;283&lt;/RecNum&gt;&lt;DisplayText&gt;&lt;style face="superscript"&gt;104&lt;/style&gt;&lt;/DisplayText&gt;&lt;record&gt;&lt;rec-number&gt;283&lt;/rec-number&gt;&lt;foreign-keys&gt;&lt;key app="EN" db-id="9edve2wadsavt5ewavaxtda4f2tavzvts9ee" timestamp="1427477847"&gt;283&lt;/key&gt;&lt;/foreign-keys&gt;&lt;ref-type name="Journal Article"&gt;17&lt;/ref-type&gt;&lt;contributors&gt;&lt;authors&gt;&lt;author&gt;Lima-Roogel, V&lt;/author&gt;&lt;author&gt;Torres-Montes, A&lt;/author&gt;&lt;author&gt;Espinosa, Griesse S&lt;/author&gt;&lt;author&gt;Villegas, Alvarez C&lt;/author&gt;&lt;author&gt;Hernandez-Sierra, F&lt;/author&gt;&lt;author&gt;Bissett, Mandeville P&lt;/author&gt;&lt;author&gt;Correa, González C&lt;/author&gt;&lt;/authors&gt;&lt;/contributors&gt;&lt;titles&gt;&lt;title&gt;Efficacy of early erythropoietin use in critically ill verylow-birth-weight premature newborn infants: controlled clinical trial&lt;/title&gt;&lt;secondary-title&gt;Sangre (Barc)&lt;/secondary-title&gt;&lt;/titles&gt;&lt;periodical&gt;&lt;full-title&gt;Sangre (Barc)&lt;/full-title&gt;&lt;/periodical&gt;&lt;pages&gt;191–195&lt;/pages&gt;&lt;volume&gt;43&lt;/volume&gt;&lt;number&gt;3&lt;/number&gt;&lt;dates&gt;&lt;year&gt;1998&lt;/year&gt;&lt;pub-dates&gt;&lt;date&gt;June&lt;/date&gt;&lt;/pub-dates&gt;&lt;/dates&gt;&lt;urls&gt;&lt;related-urls&gt;&lt;url&gt;http://www.ncbi.nlm.nih.gov/pubmed/9741224&lt;/url&gt;&lt;/related-urls&gt;&lt;/urls&gt;&lt;access-date&gt;13 April 2015&lt;/access-date&gt;&lt;/record&gt;&lt;/Cite&gt;&lt;/EndNote&gt;</w:instrText>
            </w:r>
            <w:r w:rsidRPr="00C70209">
              <w:fldChar w:fldCharType="separate"/>
            </w:r>
            <w:r w:rsidR="003F7DCB" w:rsidRPr="00C70209">
              <w:rPr>
                <w:vertAlign w:val="superscript"/>
              </w:rPr>
              <w:t>104</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C00164F" w14:textId="77777777" w:rsidR="00DF2BB6" w:rsidRPr="00C70209" w:rsidRDefault="00DF2BB6" w:rsidP="003131E2">
            <w:pPr>
              <w:pStyle w:val="Tabletext"/>
            </w:pPr>
            <w:r w:rsidRPr="00C70209">
              <w:t>Level II</w:t>
            </w:r>
          </w:p>
          <w:p w14:paraId="2A64C34C"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6A4F1FA" w14:textId="4B0506CE" w:rsidR="00DF2BB6" w:rsidRPr="00C70209" w:rsidRDefault="00DF2BB6" w:rsidP="003131E2">
            <w:pPr>
              <w:pStyle w:val="Tabletext"/>
            </w:pPr>
            <w:r w:rsidRPr="00C70209">
              <w:t>Preterm infants (&lt;26 weeks gestational age) with VLBW (750–1500 g)</w:t>
            </w:r>
          </w:p>
          <w:p w14:paraId="30E40CF1" w14:textId="77777777" w:rsidR="00DF2BB6" w:rsidRPr="00C70209" w:rsidRDefault="00DF2BB6" w:rsidP="003131E2">
            <w:pPr>
              <w:pStyle w:val="Tabletext"/>
            </w:pPr>
          </w:p>
          <w:p w14:paraId="37D13C9D" w14:textId="77777777" w:rsidR="00DF2BB6" w:rsidRPr="00C70209" w:rsidRDefault="00DF2BB6" w:rsidP="003131E2">
            <w:pPr>
              <w:pStyle w:val="Tabletext"/>
            </w:pPr>
            <w:r w:rsidRPr="00C70209">
              <w:t>N=4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710F1C50" w14:textId="5A698AB3" w:rsidR="00DF2BB6" w:rsidRPr="00C70209" w:rsidRDefault="00DF2BB6" w:rsidP="003131E2">
            <w:pPr>
              <w:pStyle w:val="Tabletext"/>
            </w:pPr>
            <w:r w:rsidRPr="00C70209">
              <w:t>rHuEPO (150 IU/kg/day) during the first 6 weeks of life versus placebo (not specified)</w:t>
            </w:r>
          </w:p>
          <w:p w14:paraId="6BBE1BA0" w14:textId="77777777" w:rsidR="00DF2BB6" w:rsidRPr="00C70209" w:rsidRDefault="00DF2BB6" w:rsidP="003131E2">
            <w:pPr>
              <w:pStyle w:val="Tabletextnote"/>
            </w:pPr>
            <w:r w:rsidRPr="00C70209">
              <w:t>*All infants received iron (4 mg/kg/day)</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736BEFC" w14:textId="77777777" w:rsidR="00DF2BB6" w:rsidRPr="00C70209" w:rsidRDefault="00DF2BB6" w:rsidP="003131E2">
            <w:pPr>
              <w:pStyle w:val="Tabletext"/>
            </w:pPr>
            <w:r w:rsidRPr="00C70209">
              <w:t>Transfusion incidence</w:t>
            </w:r>
          </w:p>
          <w:p w14:paraId="0A49BF1D" w14:textId="77777777" w:rsidR="00DF2BB6" w:rsidRPr="00C70209" w:rsidRDefault="00DF2BB6" w:rsidP="003131E2">
            <w:pPr>
              <w:pStyle w:val="Tabletext"/>
            </w:pPr>
            <w:r w:rsidRPr="00C70209">
              <w:t>NEC</w:t>
            </w:r>
          </w:p>
          <w:p w14:paraId="4A356EDC" w14:textId="77777777" w:rsidR="00DF2BB6" w:rsidRPr="00C70209" w:rsidRDefault="00DF2BB6" w:rsidP="003131E2">
            <w:pPr>
              <w:pStyle w:val="Tabletext"/>
            </w:pPr>
            <w:r w:rsidRPr="00C70209">
              <w:t>BPD</w:t>
            </w:r>
          </w:p>
        </w:tc>
      </w:tr>
      <w:tr w:rsidR="00DF2BB6" w:rsidRPr="00C70209" w14:paraId="5C1D7B1C"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26E1973" w14:textId="5E099024" w:rsidR="00DF2BB6" w:rsidRPr="00C70209" w:rsidRDefault="00DF2BB6" w:rsidP="003F7DCB">
            <w:pPr>
              <w:pStyle w:val="Tabletext"/>
            </w:pPr>
            <w:r w:rsidRPr="00C70209">
              <w:t>Maier (1994)</w:t>
            </w:r>
            <w:r w:rsidRPr="00C70209">
              <w:fldChar w:fldCharType="begin"/>
            </w:r>
            <w:r w:rsidR="003F7DCB" w:rsidRPr="00C70209">
              <w:instrText xml:space="preserve"> ADDIN EN.CITE &lt;EndNote&gt;&lt;Cite&gt;&lt;Author&gt;Maier&lt;/Author&gt;&lt;Year&gt;1994&lt;/Year&gt;&lt;RecNum&gt;288&lt;/RecNum&gt;&lt;DisplayText&gt;&lt;style face="superscript"&gt;105&lt;/style&gt;&lt;/DisplayText&gt;&lt;record&gt;&lt;rec-number&gt;288&lt;/rec-number&gt;&lt;foreign-keys&gt;&lt;key app="EN" db-id="9edve2wadsavt5ewavaxtda4f2tavzvts9ee" timestamp="1427477847"&gt;288&lt;/key&gt;&lt;/foreign-keys&gt;&lt;ref-type name="Journal Article"&gt;17&lt;/ref-type&gt;&lt;contributors&gt;&lt;authors&gt;&lt;author&gt;Maier, RF&lt;/author&gt;&lt;author&gt;Obladen, M&lt;/author&gt;&lt;author&gt;Scigalla, P&lt;/author&gt;&lt;author&gt;Linderkamp, O&lt;/author&gt;&lt;author&gt;Duc, G&lt;/author&gt;&lt;author&gt;Hieronimi, G&lt;/author&gt;&lt;author&gt;Halliday, H.L&lt;/author&gt;&lt;author&gt;Versmold, H.T&lt;/author&gt;&lt;author&gt;Moriette, G&lt;/author&gt;&lt;author&gt;Jorch, G&lt;/author&gt;&lt;author&gt;Verellen, Gaston&lt;/author&gt;&lt;author&gt;Semmekrot, Ben A&lt;/author&gt;&lt;author&gt;Grauel, E. Ludwig&lt;/author&gt;&lt;author&gt;Holland, Barbara M&lt;/author&gt;&lt;author&gt;Wardrop, Charles &lt;/author&gt;&lt;/authors&gt;&lt;/contributors&gt;&lt;titles&gt;&lt;title&gt;The effect of epoetin beta (recombinant human erythropoietin) on the need for transfusion in very-low-birth-weight infants. European Multicentre Erythropoietin Study Group&lt;/title&gt;&lt;secondary-title&gt;New England Journal of Medicine&lt;/secondary-title&gt;&lt;/titles&gt;&lt;periodical&gt;&lt;full-title&gt;New England Journal of Medicine&lt;/full-title&gt;&lt;/periodical&gt;&lt;pages&gt;1173–1178&lt;/pages&gt;&lt;volume&gt;330&lt;/volume&gt;&lt;number&gt;17&lt;/number&gt;&lt;dates&gt;&lt;year&gt;1994&lt;/year&gt;&lt;pub-dates&gt;&lt;date&gt;April&lt;/date&gt;&lt;/pub-dates&gt;&lt;/dates&gt;&lt;urls&gt;&lt;related-urls&gt;&lt;url&gt;http://www.nejm.org/doi/abs/10.1056/NEJM199404283301701?url_ver=Z39.88-2003&amp;amp;rfr_id=ori:rid:crossref.org&amp;amp;rfr_dat=cr_pub%3dwww.ncbi.nlm.nih.gov&lt;/url&gt;&lt;/related-urls&gt;&lt;/urls&gt;&lt;access-date&gt;13 April 2015&lt;/access-date&gt;&lt;/record&gt;&lt;/Cite&gt;&lt;/EndNote&gt;</w:instrText>
            </w:r>
            <w:r w:rsidRPr="00C70209">
              <w:fldChar w:fldCharType="separate"/>
            </w:r>
            <w:r w:rsidR="003F7DCB" w:rsidRPr="00C70209">
              <w:rPr>
                <w:vertAlign w:val="superscript"/>
              </w:rPr>
              <w:t>105</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4D31E55" w14:textId="77777777" w:rsidR="00DF2BB6" w:rsidRPr="00C70209" w:rsidRDefault="00DF2BB6" w:rsidP="003131E2">
            <w:pPr>
              <w:pStyle w:val="Tabletext"/>
            </w:pPr>
            <w:r w:rsidRPr="00C70209">
              <w:t>Level II</w:t>
            </w:r>
          </w:p>
          <w:p w14:paraId="523F5647"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2DDD2DC" w14:textId="77777777" w:rsidR="00DF2BB6" w:rsidRPr="00C70209" w:rsidRDefault="00DF2BB6" w:rsidP="003131E2">
            <w:pPr>
              <w:pStyle w:val="Tabletext"/>
            </w:pPr>
            <w:r w:rsidRPr="00C70209">
              <w:t>Infants with VLBW (750–1499 g)</w:t>
            </w:r>
          </w:p>
          <w:p w14:paraId="72EF1F6E" w14:textId="77777777" w:rsidR="00DF2BB6" w:rsidRPr="00C70209" w:rsidRDefault="00DF2BB6" w:rsidP="003131E2">
            <w:pPr>
              <w:pStyle w:val="Tabletext"/>
            </w:pPr>
          </w:p>
          <w:p w14:paraId="5A95B32C" w14:textId="77777777" w:rsidR="00DF2BB6" w:rsidRPr="00C70209" w:rsidRDefault="00DF2BB6" w:rsidP="003131E2">
            <w:pPr>
              <w:pStyle w:val="Tabletext"/>
            </w:pPr>
            <w:r w:rsidRPr="00C70209">
              <w:t>N=244</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C0794B3" w14:textId="1AE2D897" w:rsidR="00DF2BB6" w:rsidRPr="00C70209" w:rsidRDefault="00DF2BB6" w:rsidP="003131E2">
            <w:pPr>
              <w:pStyle w:val="Tabletext"/>
            </w:pPr>
            <w:r w:rsidRPr="00C70209">
              <w:t>rHuEPO (250 IU/kg, iv tiw) until day 40–42 versus no rHuEPO</w:t>
            </w:r>
          </w:p>
          <w:p w14:paraId="09E05838" w14:textId="77777777" w:rsidR="00DF2BB6" w:rsidRPr="00C70209" w:rsidRDefault="00DF2BB6" w:rsidP="003131E2">
            <w:pPr>
              <w:pStyle w:val="Tabletextnote"/>
            </w:pPr>
            <w:r w:rsidRPr="00C70209">
              <w:t>*All infants received oral iron (2 mg/kg/day) started on day 14</w:t>
            </w:r>
          </w:p>
          <w:p w14:paraId="7EA510DD"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1D84FB27" w14:textId="77777777" w:rsidR="00DF2BB6" w:rsidRPr="00C70209" w:rsidRDefault="00DF2BB6" w:rsidP="003131E2">
            <w:pPr>
              <w:pStyle w:val="Tabletext"/>
            </w:pPr>
            <w:r w:rsidRPr="00C70209">
              <w:t>Transfusion incidence</w:t>
            </w:r>
          </w:p>
          <w:p w14:paraId="11A3CD3B" w14:textId="77777777" w:rsidR="00DF2BB6" w:rsidRPr="00C70209" w:rsidRDefault="00DF2BB6" w:rsidP="003131E2">
            <w:pPr>
              <w:pStyle w:val="Tabletext"/>
            </w:pPr>
            <w:r w:rsidRPr="00C70209">
              <w:t>Mortality</w:t>
            </w:r>
          </w:p>
          <w:p w14:paraId="5404FD8A" w14:textId="77777777" w:rsidR="00DF2BB6" w:rsidRPr="00C70209" w:rsidRDefault="00DF2BB6" w:rsidP="003131E2">
            <w:pPr>
              <w:pStyle w:val="Tabletext"/>
            </w:pPr>
            <w:r w:rsidRPr="00C70209">
              <w:t>ROP</w:t>
            </w:r>
          </w:p>
          <w:p w14:paraId="5E7F7E4F" w14:textId="77777777" w:rsidR="00DF2BB6" w:rsidRPr="00C70209" w:rsidRDefault="00DF2BB6" w:rsidP="003131E2">
            <w:pPr>
              <w:pStyle w:val="Tabletext"/>
            </w:pPr>
            <w:r w:rsidRPr="00C70209">
              <w:t>NEC</w:t>
            </w:r>
          </w:p>
        </w:tc>
      </w:tr>
      <w:tr w:rsidR="00DF2BB6" w:rsidRPr="00C70209" w14:paraId="66064000"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208B5EA" w14:textId="26FA36FC" w:rsidR="00DF2BB6" w:rsidRPr="00C70209" w:rsidRDefault="00DF2BB6" w:rsidP="003F7DCB">
            <w:pPr>
              <w:pStyle w:val="Tabletext"/>
            </w:pPr>
            <w:r w:rsidRPr="00C70209">
              <w:t>Maier (2002)</w:t>
            </w:r>
            <w:r w:rsidRPr="00C70209">
              <w:fldChar w:fldCharType="begin"/>
            </w:r>
            <w:r w:rsidR="003F7DCB" w:rsidRPr="00C70209">
              <w:instrText xml:space="preserve"> ADDIN EN.CITE &lt;EndNote&gt;&lt;Cite&gt;&lt;Author&gt;Maier&lt;/Author&gt;&lt;Year&gt;2002&lt;/Year&gt;&lt;RecNum&gt;287&lt;/RecNum&gt;&lt;DisplayText&gt;&lt;style face="superscript"&gt;106&lt;/style&gt;&lt;/DisplayText&gt;&lt;record&gt;&lt;rec-number&gt;287&lt;/rec-number&gt;&lt;foreign-keys&gt;&lt;key app="EN" db-id="9edve2wadsavt5ewavaxtda4f2tavzvts9ee" timestamp="1427477847"&gt;287&lt;/key&gt;&lt;/foreign-keys&gt;&lt;ref-type name="Journal Article"&gt;17&lt;/ref-type&gt;&lt;contributors&gt;&lt;authors&gt;&lt;author&gt;Maier, RF&lt;/author&gt;&lt;author&gt;Obladen, M&lt;/author&gt;&lt;author&gt;Muller-Hansen, I&lt;/author&gt;&lt;author&gt;Kattner, E&lt;/author&gt;&lt;author&gt;Merz, U&lt;/author&gt;&lt;author&gt;Arlettaz, R&lt;/author&gt;&lt;author&gt;Groneck, P&lt;/author&gt;&lt;author&gt;Hammer, H&lt;/author&gt;&lt;author&gt;Kössel, H&lt;/author&gt;&lt;author&gt;Verellen, G&lt;/author&gt;&lt;author&gt;Stock, G.J&lt;/author&gt;&lt;author&gt;Lacaze-Masmonteil, T&lt;/author&gt;&lt;author&gt;Claris, O&lt;/author&gt;&lt;author&gt;Wagner, M&lt;/author&gt;&lt;author&gt;Matis, J&lt;/author&gt;&lt;author&gt;Gilberg, F&lt;/author&gt;&lt;author&gt;European Multicenter Erythropoietin Beta Study Group,&lt;/author&gt;&lt;/authors&gt;&lt;/contributors&gt;&lt;titles&gt;&lt;title&gt;Early treatment with erythropoietin beta ameiliorates anemia and reduces transfusion requirements in infants with birth weights below 1000 g&lt;/title&gt;&lt;secondary-title&gt;Journal of Pediatrics&lt;/secondary-title&gt;&lt;/titles&gt;&lt;periodical&gt;&lt;full-title&gt;Journal of Pediatrics&lt;/full-title&gt;&lt;/periodical&gt;&lt;pages&gt;8–15&lt;/pages&gt;&lt;volume&gt;141&lt;/volume&gt;&lt;number&gt;1&lt;/number&gt;&lt;dates&gt;&lt;year&gt;2002&lt;/year&gt;&lt;pub-dates&gt;&lt;date&gt;July&lt;/date&gt;&lt;/pub-dates&gt;&lt;/dates&gt;&lt;urls&gt;&lt;related-urls&gt;&lt;url&gt;http://www.ncbi.nlm.nih.gov/pubmed/12091844&lt;/url&gt;&lt;/related-urls&gt;&lt;/urls&gt;&lt;access-date&gt;13 April 2015&lt;/access-date&gt;&lt;/record&gt;&lt;/Cite&gt;&lt;/EndNote&gt;</w:instrText>
            </w:r>
            <w:r w:rsidRPr="00C70209">
              <w:fldChar w:fldCharType="separate"/>
            </w:r>
            <w:r w:rsidR="003F7DCB" w:rsidRPr="00C70209">
              <w:rPr>
                <w:vertAlign w:val="superscript"/>
              </w:rPr>
              <w:t>10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337BC8E" w14:textId="77777777" w:rsidR="00DF2BB6" w:rsidRPr="00C70209" w:rsidRDefault="00DF2BB6" w:rsidP="003131E2">
            <w:pPr>
              <w:pStyle w:val="Tabletext"/>
            </w:pPr>
            <w:r w:rsidRPr="00C70209">
              <w:t>Level II</w:t>
            </w:r>
          </w:p>
          <w:p w14:paraId="1C4978D1"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9ACAC9D" w14:textId="0B9BE4D6" w:rsidR="00DF2BB6" w:rsidRPr="00C70209" w:rsidRDefault="00DF2BB6" w:rsidP="003131E2">
            <w:pPr>
              <w:pStyle w:val="Tabletext"/>
            </w:pPr>
            <w:r w:rsidRPr="00C70209">
              <w:t>Infants with ELBW</w:t>
            </w:r>
          </w:p>
          <w:p w14:paraId="0066CFD7" w14:textId="77777777" w:rsidR="00DF2BB6" w:rsidRPr="00C70209" w:rsidRDefault="00DF2BB6" w:rsidP="003131E2">
            <w:pPr>
              <w:pStyle w:val="Tabletext"/>
            </w:pPr>
          </w:p>
          <w:p w14:paraId="0340258E" w14:textId="77777777" w:rsidR="00DF2BB6" w:rsidRPr="00C70209" w:rsidRDefault="00DF2BB6" w:rsidP="003131E2">
            <w:pPr>
              <w:pStyle w:val="Tabletext"/>
            </w:pPr>
            <w:r w:rsidRPr="00C70209">
              <w:t>N=219</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EED5FC6" w14:textId="489E7FEA" w:rsidR="00DF2BB6" w:rsidRPr="00C70209" w:rsidRDefault="00DF2BB6" w:rsidP="003131E2">
            <w:pPr>
              <w:pStyle w:val="Tabletext"/>
            </w:pPr>
            <w:r w:rsidRPr="00C70209">
              <w:t>rHuEPO (250 IU/kg, iv or sc tiw) from day 3 of life for 9 weeks versus rHuEPO (250 IU/kg, iv or sc tiw) from the 4th week of life for 6 weeks versus sham injections</w:t>
            </w:r>
          </w:p>
          <w:p w14:paraId="03801713" w14:textId="77777777" w:rsidR="00DF2BB6" w:rsidRPr="00C70209" w:rsidRDefault="00DF2BB6" w:rsidP="003131E2">
            <w:pPr>
              <w:pStyle w:val="Tabletextnote"/>
            </w:pPr>
            <w:r w:rsidRPr="00C70209">
              <w:t>*All infants received enteral iron (3 mg/kg/day) on days 3–5 of life and increased to 6 mg/kg/day (days 12–14), then 9 mg/kg/day (days 24–26)</w:t>
            </w:r>
          </w:p>
          <w:p w14:paraId="6401D385" w14:textId="77777777" w:rsidR="00DF2BB6" w:rsidRPr="00C70209" w:rsidRDefault="00DF2BB6" w:rsidP="003131E2">
            <w:pPr>
              <w:pStyle w:val="Tabletextnote"/>
            </w:pPr>
            <w:r w:rsidRPr="00C70209">
              <w:t>*Transfusion guidelines were in place</w:t>
            </w:r>
          </w:p>
          <w:p w14:paraId="351C882F" w14:textId="610D54EF" w:rsidR="00DF2BB6" w:rsidRPr="00C70209" w:rsidRDefault="00DF2BB6" w:rsidP="003131E2">
            <w:pPr>
              <w:pStyle w:val="Tabletextnote"/>
            </w:pPr>
            <w:r w:rsidRPr="00C70209">
              <w:t>*Data from early rHuEPO versus sham included in the analysis</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2A13803" w14:textId="77777777" w:rsidR="00DF2BB6" w:rsidRPr="00C70209" w:rsidRDefault="00DF2BB6" w:rsidP="003131E2">
            <w:pPr>
              <w:pStyle w:val="Tabletext"/>
            </w:pPr>
            <w:r w:rsidRPr="00C70209">
              <w:t>Transfusion incidence</w:t>
            </w:r>
          </w:p>
          <w:p w14:paraId="1DEE82C4" w14:textId="77777777" w:rsidR="00DF2BB6" w:rsidRPr="00C70209" w:rsidRDefault="00DF2BB6" w:rsidP="003131E2">
            <w:pPr>
              <w:pStyle w:val="Tabletext"/>
            </w:pPr>
            <w:r w:rsidRPr="00C70209">
              <w:t>Mortality</w:t>
            </w:r>
          </w:p>
          <w:p w14:paraId="621B4B1B" w14:textId="77777777" w:rsidR="00DF2BB6" w:rsidRPr="00C70209" w:rsidRDefault="00DF2BB6" w:rsidP="003131E2">
            <w:pPr>
              <w:pStyle w:val="Tabletext"/>
            </w:pPr>
            <w:r w:rsidRPr="00C70209">
              <w:t>ROP</w:t>
            </w:r>
          </w:p>
          <w:p w14:paraId="4C1D2399" w14:textId="77777777" w:rsidR="00DF2BB6" w:rsidRPr="00C70209" w:rsidRDefault="00DF2BB6" w:rsidP="003131E2">
            <w:pPr>
              <w:pStyle w:val="Tabletext"/>
            </w:pPr>
            <w:r w:rsidRPr="00C70209">
              <w:t>NEC</w:t>
            </w:r>
          </w:p>
          <w:p w14:paraId="14EB87CA" w14:textId="77777777" w:rsidR="00DF2BB6" w:rsidRPr="00C70209" w:rsidRDefault="00DF2BB6" w:rsidP="003131E2">
            <w:pPr>
              <w:pStyle w:val="Tabletext"/>
            </w:pPr>
            <w:r w:rsidRPr="00C70209">
              <w:t>BPD</w:t>
            </w:r>
          </w:p>
          <w:p w14:paraId="2AC516BE" w14:textId="77777777" w:rsidR="00DF2BB6" w:rsidRPr="00C70209" w:rsidRDefault="00DF2BB6" w:rsidP="003131E2">
            <w:pPr>
              <w:pStyle w:val="Tabletext"/>
            </w:pPr>
            <w:r w:rsidRPr="00C70209">
              <w:t>Growth</w:t>
            </w:r>
          </w:p>
        </w:tc>
      </w:tr>
      <w:tr w:rsidR="00DF2BB6" w:rsidRPr="00C70209" w14:paraId="3E13021A"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8D23D0F" w14:textId="64BA0D6F" w:rsidR="00DF2BB6" w:rsidRPr="00C70209" w:rsidRDefault="00DF2BB6" w:rsidP="003F7DCB">
            <w:pPr>
              <w:pStyle w:val="Tabletext"/>
            </w:pPr>
            <w:r w:rsidRPr="00C70209">
              <w:t>Meister (1997)</w:t>
            </w:r>
            <w:r w:rsidRPr="00C70209">
              <w:fldChar w:fldCharType="begin"/>
            </w:r>
            <w:r w:rsidR="003F7DCB" w:rsidRPr="00C70209">
              <w:instrText xml:space="preserve"> ADDIN EN.CITE &lt;EndNote&gt;&lt;Cite&gt;&lt;Author&gt;Meister&lt;/Author&gt;&lt;Year&gt;1997&lt;/Year&gt;&lt;RecNum&gt;291&lt;/RecNum&gt;&lt;DisplayText&gt;&lt;style face="superscript"&gt;107&lt;/style&gt;&lt;/DisplayText&gt;&lt;record&gt;&lt;rec-number&gt;291&lt;/rec-number&gt;&lt;foreign-keys&gt;&lt;key app="EN" db-id="9edve2wadsavt5ewavaxtda4f2tavzvts9ee" timestamp="1427477847"&gt;291&lt;/key&gt;&lt;/foreign-keys&gt;&lt;ref-type name="Journal Article"&gt;17&lt;/ref-type&gt;&lt;contributors&gt;&lt;authors&gt;&lt;author&gt;Meister, B&lt;/author&gt;&lt;author&gt;Maurer, H&lt;/author&gt;&lt;author&gt;Simma, B&lt;/author&gt;&lt;author&gt;Kern, H&lt;/author&gt;&lt;author&gt;Ulmer, H&lt;/author&gt;&lt;author&gt;Hittmair, A&lt;/author&gt;&lt;author&gt;Fink, F.M&lt;/author&gt;&lt;/authors&gt;&lt;/contributors&gt;&lt;titles&gt;&lt;title&gt;The effect of recombinant human erythropoietin on circulating hematopoietic progenitor cells in anemic premature infants&lt;/title&gt;&lt;secondary-title&gt;Stem Cells&lt;/secondary-title&gt;&lt;/titles&gt;&lt;periodical&gt;&lt;full-title&gt;Stem Cells&lt;/full-title&gt;&lt;/periodical&gt;&lt;pages&gt;359–363&lt;/pages&gt;&lt;volume&gt;15&lt;/volume&gt;&lt;number&gt;5&lt;/number&gt;&lt;dates&gt;&lt;year&gt;1997&lt;/year&gt;&lt;/dates&gt;&lt;urls&gt;&lt;related-urls&gt;&lt;url&gt;http://onlinelibrary.wiley.com/doi/10.1002/stem.150359/epdf&lt;/url&gt;&lt;/related-urls&gt;&lt;/urls&gt;&lt;access-date&gt;13 April 2015&lt;/access-date&gt;&lt;/record&gt;&lt;/Cite&gt;&lt;/EndNote&gt;</w:instrText>
            </w:r>
            <w:r w:rsidRPr="00C70209">
              <w:fldChar w:fldCharType="separate"/>
            </w:r>
            <w:r w:rsidR="003F7DCB" w:rsidRPr="00C70209">
              <w:rPr>
                <w:vertAlign w:val="superscript"/>
              </w:rPr>
              <w:t>107</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47D21FE" w14:textId="77777777" w:rsidR="00DF2BB6" w:rsidRPr="00C70209" w:rsidRDefault="00DF2BB6" w:rsidP="003131E2">
            <w:pPr>
              <w:pStyle w:val="Tabletext"/>
            </w:pPr>
            <w:r w:rsidRPr="00C70209">
              <w:t>Level II</w:t>
            </w:r>
          </w:p>
          <w:p w14:paraId="5F8DFA4B" w14:textId="77777777" w:rsidR="00DF2BB6" w:rsidRPr="00C70209" w:rsidRDefault="00DF2BB6" w:rsidP="003131E2">
            <w:pPr>
              <w:pStyle w:val="Tabletext"/>
              <w:rPr>
                <w:i/>
              </w:rPr>
            </w:pPr>
            <w:r w:rsidRPr="00C70209">
              <w:rPr>
                <w:i/>
              </w:rPr>
              <w:t xml:space="preserve">Unclear risk of bias </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4C7F419" w14:textId="77777777" w:rsidR="00DF2BB6" w:rsidRPr="00C70209" w:rsidRDefault="00DF2BB6" w:rsidP="003131E2">
            <w:pPr>
              <w:pStyle w:val="Tabletext"/>
            </w:pPr>
            <w:r w:rsidRPr="00C70209">
              <w:t>Preterm infants with VLBW (750–1499 g), aged 5–10 days including those on ventilation or continuous positive airway pressure</w:t>
            </w:r>
          </w:p>
          <w:p w14:paraId="65EC4FA7" w14:textId="77777777" w:rsidR="00DF2BB6" w:rsidRPr="00C70209" w:rsidRDefault="00DF2BB6" w:rsidP="003131E2">
            <w:pPr>
              <w:pStyle w:val="Tabletext"/>
            </w:pPr>
            <w:r w:rsidRPr="00C70209">
              <w:t>N=3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5B89B13" w14:textId="152C965D" w:rsidR="00DF2BB6" w:rsidRPr="00C70209" w:rsidRDefault="00DF2BB6" w:rsidP="003131E2">
            <w:pPr>
              <w:pStyle w:val="Tabletext"/>
            </w:pPr>
            <w:r w:rsidRPr="00C70209">
              <w:t>rHuEPO (300 IU/kg, sc tiw) for 4 weeks versus no rHuEPO</w:t>
            </w:r>
          </w:p>
          <w:p w14:paraId="062206D7" w14:textId="77777777" w:rsidR="00DF2BB6" w:rsidRPr="00C70209" w:rsidRDefault="00DF2BB6" w:rsidP="003131E2">
            <w:pPr>
              <w:pStyle w:val="Tabletextnote"/>
            </w:pPr>
            <w:r w:rsidRPr="00C70209">
              <w:t>*All infants received oral iron (6 mg/kg/day) increased after two weeks to 8 mg/kg/day</w:t>
            </w:r>
          </w:p>
          <w:p w14:paraId="626D1EE6"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F47519F" w14:textId="77777777" w:rsidR="00DF2BB6" w:rsidRPr="00C70209" w:rsidRDefault="00DF2BB6" w:rsidP="003131E2">
            <w:pPr>
              <w:pStyle w:val="Tabletext"/>
            </w:pPr>
            <w:r w:rsidRPr="00C70209">
              <w:t>Transfusion volume</w:t>
            </w:r>
          </w:p>
        </w:tc>
      </w:tr>
      <w:tr w:rsidR="00DF2BB6" w:rsidRPr="00C70209" w14:paraId="7AE65A1B"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A4461E7" w14:textId="36F182D0" w:rsidR="00DF2BB6" w:rsidRPr="00C70209" w:rsidRDefault="00DF2BB6" w:rsidP="003F7DCB">
            <w:pPr>
              <w:pStyle w:val="Tabletext"/>
            </w:pPr>
            <w:r w:rsidRPr="00C70209">
              <w:t>Meyer (2003)</w:t>
            </w:r>
            <w:r w:rsidRPr="00C70209">
              <w:fldChar w:fldCharType="begin"/>
            </w:r>
            <w:r w:rsidR="003F7DCB" w:rsidRPr="00C70209">
              <w:instrText xml:space="preserve"> ADDIN EN.CITE &lt;EndNote&gt;&lt;Cite&gt;&lt;Author&gt;Meyer&lt;/Author&gt;&lt;Year&gt;2003&lt;/Year&gt;&lt;RecNum&gt;293&lt;/RecNum&gt;&lt;DisplayText&gt;&lt;style face="superscript"&gt;108&lt;/style&gt;&lt;/DisplayText&gt;&lt;record&gt;&lt;rec-number&gt;293&lt;/rec-number&gt;&lt;foreign-keys&gt;&lt;key app="EN" db-id="9edve2wadsavt5ewavaxtda4f2tavzvts9ee" timestamp="1427477847"&gt;293&lt;/key&gt;&lt;/foreign-keys&gt;&lt;ref-type name="Journal Article"&gt;17&lt;/ref-type&gt;&lt;contributors&gt;&lt;authors&gt;&lt;author&gt;Meyer, M.P&lt;/author&gt;&lt;author&gt;Sharma, E&lt;/author&gt;&lt;author&gt;Carsons, M&lt;/author&gt;&lt;/authors&gt;&lt;/contributors&gt;&lt;titles&gt;&lt;title&gt;Recombinant erythropoietin and blood transfusion in selected infants&lt;/title&gt;&lt;secondary-title&gt;Archives of Disease in Childhood - Fetal and Neonatal Edition&lt;/secondary-title&gt;&lt;/titles&gt;&lt;periodical&gt;&lt;full-title&gt;Archives of Disease in Childhood - Fetal and Neonatal Edition&lt;/full-title&gt;&lt;/periodical&gt;&lt;pages&gt;F41–45&lt;/pages&gt;&lt;volume&gt;88&lt;/volume&gt;&lt;number&gt;1&lt;/number&gt;&lt;dates&gt;&lt;year&gt;2003&lt;/year&gt;&lt;pub-dates&gt;&lt;date&gt;January&lt;/date&gt;&lt;/pub-dates&gt;&lt;/dates&gt;&lt;urls&gt;&lt;related-urls&gt;&lt;url&gt;http://www.ncbi.nlm.nih.gov/pmc/articles/PMC1756013/pdf/v088p00F41.pdf&lt;/url&gt;&lt;/related-urls&gt;&lt;/urls&gt;&lt;access-date&gt;13 April 2015&lt;/access-date&gt;&lt;/record&gt;&lt;/Cite&gt;&lt;/EndNote&gt;</w:instrText>
            </w:r>
            <w:r w:rsidRPr="00C70209">
              <w:fldChar w:fldCharType="separate"/>
            </w:r>
            <w:r w:rsidR="003F7DCB" w:rsidRPr="00C70209">
              <w:rPr>
                <w:vertAlign w:val="superscript"/>
              </w:rPr>
              <w:t>108</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C6CDF8B" w14:textId="77777777" w:rsidR="00DF2BB6" w:rsidRPr="00C70209" w:rsidRDefault="00DF2BB6" w:rsidP="003131E2">
            <w:pPr>
              <w:pStyle w:val="Tabletext"/>
            </w:pPr>
            <w:r w:rsidRPr="00C70209">
              <w:t>Level II</w:t>
            </w:r>
          </w:p>
          <w:p w14:paraId="67C89E73"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1673A282" w14:textId="77777777" w:rsidR="00DF2BB6" w:rsidRPr="00C70209" w:rsidRDefault="00DF2BB6" w:rsidP="003131E2">
            <w:pPr>
              <w:pStyle w:val="Tabletext"/>
            </w:pPr>
            <w:r w:rsidRPr="00C70209">
              <w:t>Preterm infants (&lt;33 weeks gestational age) with LBW (&lt;1700 g)</w:t>
            </w:r>
          </w:p>
          <w:p w14:paraId="6D2E0AF3" w14:textId="77777777" w:rsidR="00DF2BB6" w:rsidRPr="00C70209" w:rsidRDefault="00DF2BB6" w:rsidP="003131E2">
            <w:pPr>
              <w:pStyle w:val="Tabletext"/>
            </w:pPr>
          </w:p>
          <w:p w14:paraId="1A66EF2F" w14:textId="77777777" w:rsidR="00DF2BB6" w:rsidRPr="00C70209" w:rsidRDefault="00DF2BB6" w:rsidP="003131E2">
            <w:pPr>
              <w:pStyle w:val="Tabletext"/>
            </w:pPr>
            <w:r w:rsidRPr="00C70209">
              <w:t>N=43</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79F2AEEB" w14:textId="5DDB0BD2" w:rsidR="00DF2BB6" w:rsidRPr="00C70209" w:rsidRDefault="00DF2BB6" w:rsidP="003131E2">
            <w:pPr>
              <w:pStyle w:val="Tabletext"/>
            </w:pPr>
            <w:r w:rsidRPr="00C70209">
              <w:t>rHuEPO (400 IU/kg, sc tiw) until the age of 3 weeks then dose halved versus sham treatment (not specified)</w:t>
            </w:r>
          </w:p>
          <w:p w14:paraId="6E2D6D32" w14:textId="77777777" w:rsidR="00DF2BB6" w:rsidRPr="00C70209" w:rsidRDefault="00DF2BB6" w:rsidP="003131E2">
            <w:pPr>
              <w:pStyle w:val="Tabletextnote"/>
            </w:pPr>
            <w:r w:rsidRPr="00C70209">
              <w:t>*All infants received elemental oral iron (2 mg/kg/day) from 2 weeks postnatal age</w:t>
            </w:r>
          </w:p>
          <w:p w14:paraId="5FC312DE"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59B7CAA7" w14:textId="77777777" w:rsidR="00DF2BB6" w:rsidRPr="00C70209" w:rsidRDefault="00DF2BB6" w:rsidP="003131E2">
            <w:pPr>
              <w:pStyle w:val="Tabletext"/>
            </w:pPr>
            <w:r w:rsidRPr="00C70209">
              <w:t>Transfusion incidence</w:t>
            </w:r>
          </w:p>
        </w:tc>
      </w:tr>
      <w:tr w:rsidR="00DF2BB6" w:rsidRPr="00C70209" w14:paraId="3789471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21BBE28" w14:textId="25FEF681" w:rsidR="00DF2BB6" w:rsidRPr="00C70209" w:rsidRDefault="00DF2BB6" w:rsidP="003F7DCB">
            <w:pPr>
              <w:pStyle w:val="Tabletext"/>
            </w:pPr>
            <w:r w:rsidRPr="00C70209">
              <w:t>Obladen (1991)</w:t>
            </w:r>
            <w:r w:rsidRPr="00C70209">
              <w:fldChar w:fldCharType="begin"/>
            </w:r>
            <w:r w:rsidR="003F7DCB" w:rsidRPr="00C70209">
              <w:instrText xml:space="preserve"> ADDIN EN.CITE &lt;EndNote&gt;&lt;Cite&gt;&lt;Author&gt;Obladen&lt;/Author&gt;&lt;Year&gt;1991&lt;/Year&gt;&lt;RecNum&gt;297&lt;/RecNum&gt;&lt;DisplayText&gt;&lt;style face="superscript"&gt;109&lt;/style&gt;&lt;/DisplayText&gt;&lt;record&gt;&lt;rec-number&gt;297&lt;/rec-number&gt;&lt;foreign-keys&gt;&lt;key app="EN" db-id="9edve2wadsavt5ewavaxtda4f2tavzvts9ee" timestamp="1427477847"&gt;297&lt;/key&gt;&lt;/foreign-keys&gt;&lt;ref-type name="Journal Article"&gt;17&lt;/ref-type&gt;&lt;contributors&gt;&lt;authors&gt;&lt;author&gt;Obladen, M&lt;/author&gt;&lt;author&gt;Maier, R&lt;/author&gt;&lt;author&gt;Segerer, H&lt;/author&gt;&lt;author&gt;Grauel, E. L&lt;/author&gt;&lt;author&gt;Holland, B. M&lt;/author&gt;&lt;author&gt;Stewart, G&lt;/author&gt;&lt;author&gt;Jorchd, Gerhard&lt;/author&gt;&lt;author&gt;Rabed, Heike&lt;/author&gt;&lt;author&gt;Linderkampc, Otwin&lt;/author&gt;&lt;author&gt;Hoffmann, H. G.&lt;/author&gt;&lt;author&gt;Houghtonf, Frieda&lt;/author&gt;&lt;author&gt;Herrmanng, Zuzana&lt;/author&gt;&lt;author&gt;Scigallag, Paul&lt;/author&gt;&lt;author&gt;Wardroph, Charles&lt;/author&gt;&lt;/authors&gt;&lt;/contributors&gt;&lt;titles&gt;&lt;title&gt;Efficacy and safety of recombinant human erythropoietin to prevent the anaemias of prematurity&lt;/title&gt;&lt;secondary-title&gt;Contributions to Nephrology&lt;/secondary-title&gt;&lt;/titles&gt;&lt;periodical&gt;&lt;full-title&gt;Contributions to Nephrology&lt;/full-title&gt;&lt;/periodical&gt;&lt;pages&gt;314–326&lt;/pages&gt;&lt;volume&gt;88 &lt;/volume&gt;&lt;reprint-edition&gt;NOT IN FILE&lt;/reprint-edition&gt;&lt;dates&gt;&lt;year&gt;1991&lt;/year&gt;&lt;/dates&gt;&lt;urls&gt;&lt;related-urls&gt;&lt;url&gt;http://epub.uni-regensburg.de/20806/1/ubr09372.pdf&lt;/url&gt;&lt;/related-urls&gt;&lt;/urls&gt;&lt;access-date&gt;13 April 2015&lt;/access-date&gt;&lt;/record&gt;&lt;/Cite&gt;&lt;/EndNote&gt;</w:instrText>
            </w:r>
            <w:r w:rsidRPr="00C70209">
              <w:fldChar w:fldCharType="separate"/>
            </w:r>
            <w:r w:rsidR="003F7DCB" w:rsidRPr="00C70209">
              <w:rPr>
                <w:vertAlign w:val="superscript"/>
              </w:rPr>
              <w:t>109</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D5B0A94" w14:textId="77777777" w:rsidR="00DF2BB6" w:rsidRPr="00C70209" w:rsidRDefault="00DF2BB6" w:rsidP="003131E2">
            <w:pPr>
              <w:pStyle w:val="Tabletext"/>
            </w:pPr>
            <w:r w:rsidRPr="00C70209">
              <w:t>Level II</w:t>
            </w:r>
          </w:p>
          <w:p w14:paraId="18B1A7F5"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28533D3" w14:textId="77777777" w:rsidR="00DF2BB6" w:rsidRPr="00C70209" w:rsidRDefault="00DF2BB6" w:rsidP="003131E2">
            <w:pPr>
              <w:pStyle w:val="Tabletext"/>
            </w:pPr>
            <w:r w:rsidRPr="00C70209">
              <w:t>Preterm infants (28–32 weeks gestational age)</w:t>
            </w:r>
          </w:p>
          <w:p w14:paraId="7B220CFA" w14:textId="77777777" w:rsidR="00DF2BB6" w:rsidRPr="00C70209" w:rsidRDefault="00DF2BB6" w:rsidP="003131E2">
            <w:pPr>
              <w:pStyle w:val="Tabletext"/>
            </w:pPr>
          </w:p>
          <w:p w14:paraId="6458BF3D" w14:textId="77777777" w:rsidR="00DF2BB6" w:rsidRPr="00C70209" w:rsidRDefault="00DF2BB6" w:rsidP="003131E2">
            <w:pPr>
              <w:pStyle w:val="Tabletext"/>
            </w:pPr>
            <w:r w:rsidRPr="00C70209">
              <w:t>N=93</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BAD8112" w14:textId="68C9927F" w:rsidR="00DF2BB6" w:rsidRPr="00C70209" w:rsidRDefault="00DF2BB6" w:rsidP="003131E2">
            <w:pPr>
              <w:pStyle w:val="Tabletext"/>
            </w:pPr>
            <w:r w:rsidRPr="00C70209">
              <w:t>rHuEPO (30 IU/kg sc every 3rd day) from days 4–25 of life versus no rHuEPO</w:t>
            </w:r>
          </w:p>
          <w:p w14:paraId="0A3D5753" w14:textId="77777777" w:rsidR="00DF2BB6" w:rsidRPr="00C70209" w:rsidRDefault="00DF2BB6" w:rsidP="003131E2">
            <w:pPr>
              <w:pStyle w:val="Tabletextnote"/>
            </w:pPr>
            <w:r w:rsidRPr="00C70209">
              <w:t>*All infants received elemental iron (2 mg/kg/day) from day 14</w:t>
            </w:r>
          </w:p>
          <w:p w14:paraId="6E4BBF13"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AEE3762" w14:textId="77777777" w:rsidR="00DF2BB6" w:rsidRPr="00C70209" w:rsidRDefault="00DF2BB6" w:rsidP="003131E2">
            <w:pPr>
              <w:pStyle w:val="Tabletext"/>
            </w:pPr>
            <w:r w:rsidRPr="00C70209">
              <w:t>Transfusion incidence and volume</w:t>
            </w:r>
          </w:p>
          <w:p w14:paraId="4FCF91A1" w14:textId="77777777" w:rsidR="00DF2BB6" w:rsidRPr="00C70209" w:rsidRDefault="00DF2BB6" w:rsidP="003131E2">
            <w:pPr>
              <w:pStyle w:val="Tabletext"/>
            </w:pPr>
            <w:r w:rsidRPr="00C70209">
              <w:t>Mortality</w:t>
            </w:r>
          </w:p>
          <w:p w14:paraId="69129E09" w14:textId="77777777" w:rsidR="00DF2BB6" w:rsidRPr="00C70209" w:rsidRDefault="00DF2BB6" w:rsidP="003131E2">
            <w:pPr>
              <w:pStyle w:val="Tabletext"/>
            </w:pPr>
            <w:r w:rsidRPr="00C70209">
              <w:t>ROP</w:t>
            </w:r>
          </w:p>
          <w:p w14:paraId="0A45A33A" w14:textId="77777777" w:rsidR="00DF2BB6" w:rsidRPr="00C70209" w:rsidRDefault="00DF2BB6" w:rsidP="003131E2">
            <w:pPr>
              <w:pStyle w:val="Tabletext"/>
            </w:pPr>
            <w:r w:rsidRPr="00C70209">
              <w:t>NEC</w:t>
            </w:r>
          </w:p>
          <w:p w14:paraId="2C93A763" w14:textId="77777777" w:rsidR="00DF2BB6" w:rsidRPr="00C70209" w:rsidRDefault="00DF2BB6" w:rsidP="003131E2">
            <w:pPr>
              <w:pStyle w:val="Tabletext"/>
            </w:pPr>
            <w:r w:rsidRPr="00C70209">
              <w:t xml:space="preserve">BPD </w:t>
            </w:r>
          </w:p>
        </w:tc>
      </w:tr>
      <w:tr w:rsidR="00DF2BB6" w:rsidRPr="00C70209" w14:paraId="49C79BD2"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8796486" w14:textId="3DEB8701" w:rsidR="00DF2BB6" w:rsidRPr="00C70209" w:rsidRDefault="00DF2BB6" w:rsidP="003F7DCB">
            <w:pPr>
              <w:pStyle w:val="Tabletext"/>
            </w:pPr>
            <w:r w:rsidRPr="00C70209">
              <w:t>Ohls (1995)</w:t>
            </w:r>
            <w:r w:rsidRPr="00C70209">
              <w:fldChar w:fldCharType="begin"/>
            </w:r>
            <w:r w:rsidR="003F7DCB" w:rsidRPr="00C70209">
              <w:instrText xml:space="preserve"> ADDIN EN.CITE &lt;EndNote&gt;&lt;Cite&gt;&lt;Author&gt;Ohls&lt;/Author&gt;&lt;Year&gt;1995&lt;/Year&gt;&lt;RecNum&gt;301&lt;/RecNum&gt;&lt;DisplayText&gt;&lt;style face="superscript"&gt;110&lt;/style&gt;&lt;/DisplayText&gt;&lt;record&gt;&lt;rec-number&gt;301&lt;/rec-number&gt;&lt;foreign-keys&gt;&lt;key app="EN" db-id="9edve2wadsavt5ewavaxtda4f2tavzvts9ee" timestamp="1427477847"&gt;301&lt;/key&gt;&lt;/foreign-keys&gt;&lt;ref-type name="Journal Article"&gt;17&lt;/ref-type&gt;&lt;contributors&gt;&lt;authors&gt;&lt;author&gt;Ohls, R.K&lt;/author&gt;&lt;author&gt;Osborne, K. A&lt;/author&gt;&lt;author&gt;Christensen, R. D&lt;/author&gt;&lt;/authors&gt;&lt;/contributors&gt;&lt;titles&gt;&lt;title&gt;Efficacy and cost analysis of treating very low birth weight infants with erythropoietin during their first two weeks of life: a randomized, placebo-controlled trial&lt;/title&gt;&lt;secondary-title&gt;Journal of Pediatrics&lt;/secondary-title&gt;&lt;/titles&gt;&lt;periodical&gt;&lt;full-title&gt;Journal of Pediatrics&lt;/full-title&gt;&lt;/periodical&gt;&lt;pages&gt;421–426&lt;/pages&gt;&lt;volume&gt;126&lt;/volume&gt;&lt;number&gt;3&lt;/number&gt;&lt;dates&gt;&lt;year&gt;1995&lt;/year&gt;&lt;pub-dates&gt;&lt;date&gt;March&lt;/date&gt;&lt;/pub-dates&gt;&lt;/dates&gt;&lt;urls&gt;&lt;related-urls&gt;&lt;url&gt;http://www.ncbi.nlm.nih.gov/pubmed/7869205&lt;/url&gt;&lt;/related-urls&gt;&lt;/urls&gt;&lt;access-date&gt;13 April 2015&lt;/access-date&gt;&lt;/record&gt;&lt;/Cite&gt;&lt;/EndNote&gt;</w:instrText>
            </w:r>
            <w:r w:rsidRPr="00C70209">
              <w:fldChar w:fldCharType="separate"/>
            </w:r>
            <w:r w:rsidR="003F7DCB" w:rsidRPr="00C70209">
              <w:rPr>
                <w:vertAlign w:val="superscript"/>
              </w:rPr>
              <w:t>110</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412255F" w14:textId="77777777" w:rsidR="00DF2BB6" w:rsidRPr="00C70209" w:rsidRDefault="00DF2BB6" w:rsidP="003131E2">
            <w:pPr>
              <w:pStyle w:val="Tabletext"/>
            </w:pPr>
            <w:r w:rsidRPr="00C70209">
              <w:t>Level II</w:t>
            </w:r>
          </w:p>
          <w:p w14:paraId="57308C4B"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C8310D4" w14:textId="77777777" w:rsidR="00DF2BB6" w:rsidRPr="00C70209" w:rsidRDefault="00DF2BB6" w:rsidP="003131E2">
            <w:pPr>
              <w:pStyle w:val="Tabletext"/>
            </w:pPr>
            <w:r w:rsidRPr="00C70209">
              <w:t>Infants (&gt;27 weeks gestational age) with VLBW (750–1500 g), less than 48 hours of age</w:t>
            </w:r>
          </w:p>
          <w:p w14:paraId="4B299152" w14:textId="77777777" w:rsidR="00DF2BB6" w:rsidRPr="00C70209" w:rsidRDefault="00DF2BB6" w:rsidP="003131E2">
            <w:pPr>
              <w:pStyle w:val="Tabletext"/>
            </w:pPr>
          </w:p>
          <w:p w14:paraId="14B8DDD2" w14:textId="77777777" w:rsidR="00DF2BB6" w:rsidRPr="00C70209" w:rsidRDefault="00DF2BB6" w:rsidP="003131E2">
            <w:pPr>
              <w:pStyle w:val="Tabletext"/>
            </w:pPr>
            <w:r w:rsidRPr="00C70209">
              <w:t>N=2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13226B67" w14:textId="76A6A042" w:rsidR="00DF2BB6" w:rsidRPr="00C70209" w:rsidRDefault="00DF2BB6" w:rsidP="003131E2">
            <w:pPr>
              <w:pStyle w:val="Tabletext"/>
            </w:pPr>
            <w:r w:rsidRPr="00C70209">
              <w:t>rHuEPO (200 IU/kg/day, iv qd) for 14 days versus placebo (iv saline)</w:t>
            </w:r>
          </w:p>
          <w:p w14:paraId="2A7F050B" w14:textId="77777777" w:rsidR="00DF2BB6" w:rsidRPr="00C70209" w:rsidRDefault="00DF2BB6" w:rsidP="003131E2">
            <w:pPr>
              <w:pStyle w:val="Tabletextnote"/>
            </w:pPr>
            <w:r w:rsidRPr="00C70209">
              <w:t>*All infants received oral iron (2 mg/kg/day) when taking 70 mL/kg/day enterally, increased to 6 mg/kg/day when feeds reached &gt;100 mL/kg/day</w:t>
            </w:r>
          </w:p>
          <w:p w14:paraId="65F13A6E"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25B7A14" w14:textId="77777777" w:rsidR="00DF2BB6" w:rsidRPr="00C70209" w:rsidRDefault="00DF2BB6" w:rsidP="003131E2">
            <w:pPr>
              <w:pStyle w:val="Tabletext"/>
            </w:pPr>
            <w:r w:rsidRPr="00C70209">
              <w:t>Transfusion incidence and volume</w:t>
            </w:r>
          </w:p>
          <w:p w14:paraId="3A675597" w14:textId="77777777" w:rsidR="00DF2BB6" w:rsidRPr="00C70209" w:rsidRDefault="00DF2BB6" w:rsidP="003131E2">
            <w:pPr>
              <w:pStyle w:val="Tabletext"/>
            </w:pPr>
            <w:r w:rsidRPr="00C70209">
              <w:t>NEC</w:t>
            </w:r>
          </w:p>
          <w:p w14:paraId="294B534E" w14:textId="77777777" w:rsidR="00DF2BB6" w:rsidRPr="00C70209" w:rsidRDefault="00DF2BB6" w:rsidP="003131E2">
            <w:pPr>
              <w:pStyle w:val="Tabletext"/>
            </w:pPr>
            <w:r w:rsidRPr="00C70209">
              <w:t xml:space="preserve">BPD </w:t>
            </w:r>
          </w:p>
        </w:tc>
      </w:tr>
      <w:tr w:rsidR="00DF2BB6" w:rsidRPr="00C70209" w14:paraId="107167F7"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9B1A1E2" w14:textId="0919F143" w:rsidR="00DF2BB6" w:rsidRPr="00C70209" w:rsidRDefault="00DF2BB6" w:rsidP="003F7DCB">
            <w:pPr>
              <w:pStyle w:val="Tabletext"/>
            </w:pPr>
            <w:r w:rsidRPr="00C70209">
              <w:t>Ohls (1997)</w:t>
            </w:r>
            <w:r w:rsidRPr="00C70209">
              <w:fldChar w:fldCharType="begin"/>
            </w:r>
            <w:r w:rsidR="003F7DCB" w:rsidRPr="00C70209">
              <w:instrText xml:space="preserve"> ADDIN EN.CITE &lt;EndNote&gt;&lt;Cite&gt;&lt;Author&gt;Ohls&lt;/Author&gt;&lt;Year&gt;1997&lt;/Year&gt;&lt;RecNum&gt;300&lt;/RecNum&gt;&lt;DisplayText&gt;&lt;style face="superscript"&gt;111&lt;/style&gt;&lt;/DisplayText&gt;&lt;record&gt;&lt;rec-number&gt;300&lt;/rec-number&gt;&lt;foreign-keys&gt;&lt;key app="EN" db-id="9edve2wadsavt5ewavaxtda4f2tavzvts9ee" timestamp="1427477847"&gt;300&lt;/key&gt;&lt;/foreign-keys&gt;&lt;ref-type name="Journal Article"&gt;17&lt;/ref-type&gt;&lt;contributors&gt;&lt;authors&gt;&lt;author&gt;Ohls, R.K&lt;/author&gt;&lt;author&gt;Harcum, J&lt;/author&gt;&lt;author&gt;Schibler, K. R&lt;/author&gt;&lt;author&gt;Christensen, R. D&lt;/author&gt;&lt;/authors&gt;&lt;/contributors&gt;&lt;titles&gt;&lt;title&gt;The effect of erythropoietin on the transfusion requirements of preterm infants weighing 750 grams or less: a randomized, double blind, placebo-controlled study&lt;/title&gt;&lt;secondary-title&gt;Journal of Pediatrics&lt;/secondary-title&gt;&lt;/titles&gt;&lt;periodical&gt;&lt;full-title&gt;Journal of Pediatrics&lt;/full-title&gt;&lt;/periodical&gt;&lt;pages&gt;661–665&lt;/pages&gt;&lt;volume&gt;131&lt;/volume&gt;&lt;number&gt;5&lt;/number&gt;&lt;dates&gt;&lt;year&gt;1997&lt;/year&gt;&lt;/dates&gt;&lt;urls&gt;&lt;related-urls&gt;&lt;url&gt;http://www.ncbi.nlm.nih.gov/pubmed/9403642&lt;/url&gt;&lt;/related-urls&gt;&lt;/urls&gt;&lt;access-date&gt;13 April 2015&lt;/access-date&gt;&lt;/record&gt;&lt;/Cite&gt;&lt;/EndNote&gt;</w:instrText>
            </w:r>
            <w:r w:rsidRPr="00C70209">
              <w:fldChar w:fldCharType="separate"/>
            </w:r>
            <w:r w:rsidR="003F7DCB" w:rsidRPr="00C70209">
              <w:rPr>
                <w:vertAlign w:val="superscript"/>
              </w:rPr>
              <w:t>111</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E9BFF5D" w14:textId="77777777" w:rsidR="00DF2BB6" w:rsidRPr="00C70209" w:rsidRDefault="00DF2BB6" w:rsidP="003131E2">
            <w:pPr>
              <w:pStyle w:val="Tabletext"/>
            </w:pPr>
            <w:r w:rsidRPr="00C70209">
              <w:t>Level II</w:t>
            </w:r>
          </w:p>
          <w:p w14:paraId="41A08FB1"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7B54B59" w14:textId="77777777" w:rsidR="00DF2BB6" w:rsidRPr="00C70209" w:rsidRDefault="00DF2BB6" w:rsidP="003131E2">
            <w:pPr>
              <w:pStyle w:val="Tabletext"/>
            </w:pPr>
            <w:r w:rsidRPr="00C70209">
              <w:t>Infants with ELBW (≤750 g), 72 hours of age or younger</w:t>
            </w:r>
          </w:p>
          <w:p w14:paraId="11186B34" w14:textId="77777777" w:rsidR="00DF2BB6" w:rsidRPr="00C70209" w:rsidRDefault="00DF2BB6" w:rsidP="003131E2">
            <w:pPr>
              <w:pStyle w:val="Tabletext"/>
            </w:pPr>
          </w:p>
          <w:p w14:paraId="70D56382" w14:textId="77777777" w:rsidR="00DF2BB6" w:rsidRPr="00C70209" w:rsidRDefault="00DF2BB6" w:rsidP="003131E2">
            <w:pPr>
              <w:pStyle w:val="Tabletext"/>
            </w:pPr>
            <w:r w:rsidRPr="00C70209">
              <w:t>N=28</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5576637" w14:textId="12FF7D6C" w:rsidR="00DF2BB6" w:rsidRPr="00C70209" w:rsidRDefault="00DF2BB6" w:rsidP="003131E2">
            <w:pPr>
              <w:pStyle w:val="Tabletext"/>
            </w:pPr>
            <w:r w:rsidRPr="00C70209">
              <w:t>rHuEPO (200 IU/kg/day, iv qd) for 14 days versus placebo (iv)</w:t>
            </w:r>
          </w:p>
          <w:p w14:paraId="44F92CB7" w14:textId="77777777" w:rsidR="00DF2BB6" w:rsidRPr="00C70209" w:rsidRDefault="00DF2BB6" w:rsidP="003131E2">
            <w:pPr>
              <w:pStyle w:val="Tabletextnote"/>
            </w:pPr>
            <w:r w:rsidRPr="00C70209">
              <w:t>*All infants received iron dextran (1 mg/kg/day) in TPN solution</w:t>
            </w:r>
          </w:p>
          <w:p w14:paraId="26352F11"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15B56B2" w14:textId="77777777" w:rsidR="00DF2BB6" w:rsidRPr="00C70209" w:rsidRDefault="00DF2BB6" w:rsidP="003131E2">
            <w:pPr>
              <w:pStyle w:val="Tabletext"/>
            </w:pPr>
            <w:r w:rsidRPr="00C70209">
              <w:t>Transfusion incidence and volume</w:t>
            </w:r>
          </w:p>
          <w:p w14:paraId="0819DB5C" w14:textId="77777777" w:rsidR="00DF2BB6" w:rsidRPr="00C70209" w:rsidRDefault="00DF2BB6" w:rsidP="003131E2">
            <w:pPr>
              <w:pStyle w:val="Tabletext"/>
            </w:pPr>
            <w:r w:rsidRPr="00C70209">
              <w:t>Mortality</w:t>
            </w:r>
          </w:p>
          <w:p w14:paraId="63011317" w14:textId="715EFEDB" w:rsidR="00DF2BB6" w:rsidRPr="00C70209" w:rsidRDefault="00DF2BB6" w:rsidP="003131E2">
            <w:pPr>
              <w:pStyle w:val="Tabletext"/>
            </w:pPr>
            <w:r w:rsidRPr="00C70209">
              <w:t>ROP</w:t>
            </w:r>
          </w:p>
          <w:p w14:paraId="3B463BD0" w14:textId="77777777" w:rsidR="00DF2BB6" w:rsidRPr="00C70209" w:rsidRDefault="00DF2BB6" w:rsidP="003131E2">
            <w:pPr>
              <w:pStyle w:val="Tabletext"/>
            </w:pPr>
            <w:r w:rsidRPr="00C70209">
              <w:t xml:space="preserve">BPD </w:t>
            </w:r>
          </w:p>
        </w:tc>
      </w:tr>
      <w:tr w:rsidR="00DF2BB6" w:rsidRPr="00C70209" w14:paraId="68275031"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9AE3A8E" w14:textId="186EE9FB" w:rsidR="00DF2BB6" w:rsidRPr="00C70209" w:rsidRDefault="00DF2BB6" w:rsidP="003131E2">
            <w:pPr>
              <w:pStyle w:val="Tabletext"/>
            </w:pPr>
            <w:r w:rsidRPr="00C70209">
              <w:t>Ohls (2001)</w:t>
            </w:r>
            <w:r w:rsidRPr="00C70209">
              <w:fldChar w:fldCharType="begin"/>
            </w:r>
            <w:r w:rsidR="003F7DCB" w:rsidRPr="00C70209">
              <w:instrText xml:space="preserve"> ADDIN EN.CITE &lt;EndNote&gt;&lt;Cite&gt;&lt;Author&gt;Ohls&lt;/Author&gt;&lt;Year&gt;2001&lt;/Year&gt;&lt;RecNum&gt;299&lt;/RecNum&gt;&lt;DisplayText&gt;&lt;style face="superscript"&gt;112&lt;/style&gt;&lt;/DisplayText&gt;&lt;record&gt;&lt;rec-number&gt;299&lt;/rec-number&gt;&lt;foreign-keys&gt;&lt;key app="EN" db-id="9edve2wadsavt5ewavaxtda4f2tavzvts9ee" timestamp="1427477847"&gt;299&lt;/key&gt;&lt;/foreign-keys&gt;&lt;ref-type name="Journal Article"&gt;17&lt;/ref-type&gt;&lt;contributors&gt;&lt;authors&gt;&lt;author&gt;Ohls, R.K&lt;/author&gt;&lt;author&gt;Ehrenkranz, R. A&lt;/author&gt;&lt;author&gt;Wright, L. L&lt;/author&gt;&lt;author&gt;Lemons, J. A&lt;/author&gt;&lt;author&gt;Korones, S.B&lt;/author&gt;&lt;author&gt;Stoll, B. J&lt;/author&gt;&lt;author&gt;Stark, A.R&lt;/author&gt;&lt;author&gt;Shankaran, S&lt;/author&gt;&lt;author&gt;Donovan, E.F&lt;/author&gt;&lt;author&gt;Close, N.C&lt;/author&gt;&lt;author&gt;Das, A.&lt;/author&gt;&lt;/authors&gt;&lt;/contributors&gt;&lt;titles&gt;&lt;title&gt;Effects of early erythropoietin therapy on the transfusion requirements of preterm infants below 1250 grams birth weight: a multicenter, randomized, controlled trial&lt;/title&gt;&lt;secondary-title&gt;Pediatrics&lt;/secondary-title&gt;&lt;/titles&gt;&lt;periodical&gt;&lt;full-title&gt;Pediatrics&lt;/full-title&gt;&lt;/periodical&gt;&lt;pages&gt;934–942&lt;/pages&gt;&lt;volume&gt;108&lt;/volume&gt;&lt;number&gt;4&lt;/number&gt;&lt;dates&gt;&lt;year&gt;2001&lt;/year&gt;&lt;pub-dates&gt;&lt;date&gt;October&lt;/date&gt;&lt;/pub-dates&gt;&lt;/dates&gt;&lt;urls&gt;&lt;related-urls&gt;&lt;url&gt;http://www.ncbi.nlm.nih.gov/pubmed/11581447&lt;/url&gt;&lt;/related-urls&gt;&lt;/urls&gt;&lt;access-date&gt;13 April 2015&lt;/access-date&gt;&lt;/record&gt;&lt;/Cite&gt;&lt;/EndNote&gt;</w:instrText>
            </w:r>
            <w:r w:rsidRPr="00C70209">
              <w:fldChar w:fldCharType="separate"/>
            </w:r>
            <w:r w:rsidR="003F7DCB" w:rsidRPr="00C70209">
              <w:rPr>
                <w:vertAlign w:val="superscript"/>
              </w:rPr>
              <w:t>112</w:t>
            </w:r>
            <w:r w:rsidRPr="00C70209">
              <w:fldChar w:fldCharType="end"/>
            </w:r>
            <w:r w:rsidRPr="00C70209">
              <w:t xml:space="preserve"> (group a)</w:t>
            </w:r>
          </w:p>
          <w:p w14:paraId="4EDE2089" w14:textId="34F45E06" w:rsidR="00DF2BB6" w:rsidRPr="00C70209" w:rsidRDefault="00C70209" w:rsidP="00C70209">
            <w:pPr>
              <w:pStyle w:val="Tabletextnote"/>
            </w:pPr>
            <w:r>
              <w:t>*</w:t>
            </w:r>
            <w:r w:rsidRPr="00C70209">
              <w:t xml:space="preserve">Long-term outcomes </w:t>
            </w:r>
            <w:r>
              <w:t>(1</w:t>
            </w:r>
            <w:r w:rsidR="00DF2BB6" w:rsidRPr="00C70209">
              <w:t>8–22 months</w:t>
            </w:r>
            <w:r>
              <w:t xml:space="preserve">) </w:t>
            </w:r>
            <w:r w:rsidRPr="00C70209">
              <w:t>for participants in this trial</w:t>
            </w:r>
            <w:r w:rsidR="00DF2BB6" w:rsidRPr="00C70209">
              <w:t xml:space="preserve"> reported by Ohls (2004)</w:t>
            </w:r>
            <w:r w:rsidR="00DF2BB6" w:rsidRPr="00C70209">
              <w:fldChar w:fldCharType="begin">
                <w:fldData xml:space="preserve">PEVuZE5vdGU+PENpdGU+PEF1dGhvcj5PaGxzPC9BdXRob3I+PFllYXI+MjAwNDwvWWVhcj48UmVj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==
</w:fldData>
              </w:fldChar>
            </w:r>
            <w:r w:rsidR="003F7DCB" w:rsidRPr="00C70209">
              <w:instrText xml:space="preserve"> ADDIN EN.CITE </w:instrText>
            </w:r>
            <w:r w:rsidR="003F7DCB" w:rsidRPr="00C70209">
              <w:fldChar w:fldCharType="begin">
                <w:fldData xml:space="preserve">PEVuZE5vdGU+PENpdGU+PEF1dGhvcj5PaGxzPC9BdXRob3I+PFllYXI+MjAwNDwvWWVhcj48UmVj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==
</w:fldData>
              </w:fldChar>
            </w:r>
            <w:r w:rsidR="003F7DCB" w:rsidRPr="00C70209">
              <w:instrText xml:space="preserve"> ADDIN EN.CITE.DATA </w:instrText>
            </w:r>
            <w:r w:rsidR="003F7DCB" w:rsidRPr="00C70209">
              <w:fldChar w:fldCharType="end"/>
            </w:r>
            <w:r w:rsidR="00DF2BB6" w:rsidRPr="00C70209">
              <w:fldChar w:fldCharType="separate"/>
            </w:r>
            <w:r w:rsidR="003F7DCB" w:rsidRPr="00C70209">
              <w:rPr>
                <w:vertAlign w:val="superscript"/>
              </w:rPr>
              <w:t>113</w:t>
            </w:r>
            <w:r w:rsidR="00DF2BB6"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3A92F9F7" w14:textId="77777777" w:rsidR="00DF2BB6" w:rsidRPr="00C70209" w:rsidRDefault="00DF2BB6" w:rsidP="003131E2">
            <w:pPr>
              <w:pStyle w:val="Tabletext"/>
            </w:pPr>
            <w:r w:rsidRPr="00C70209">
              <w:t>Level II</w:t>
            </w:r>
          </w:p>
          <w:p w14:paraId="338C5C89"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2AC6CB83" w14:textId="64641390" w:rsidR="00DF2BB6" w:rsidRPr="00C70209" w:rsidRDefault="00DF2BB6" w:rsidP="003131E2">
            <w:pPr>
              <w:pStyle w:val="Tabletext"/>
            </w:pPr>
            <w:r w:rsidRPr="00C70209">
              <w:t>Preterm infants (&lt;32 weeks gestational age) with ELBW (401–1000 g), 24–96 hours old at time of study entry and likely to survive &gt;72 hours</w:t>
            </w:r>
          </w:p>
          <w:p w14:paraId="277A2EF7" w14:textId="77777777" w:rsidR="00DF2BB6" w:rsidRPr="00C70209" w:rsidRDefault="00DF2BB6" w:rsidP="003131E2">
            <w:pPr>
              <w:pStyle w:val="Tabletext"/>
            </w:pPr>
          </w:p>
          <w:p w14:paraId="1568936C" w14:textId="77777777" w:rsidR="00DF2BB6" w:rsidRPr="00C70209" w:rsidRDefault="00DF2BB6" w:rsidP="003131E2">
            <w:pPr>
              <w:pStyle w:val="Tabletext"/>
            </w:pPr>
            <w:r w:rsidRPr="00C70209">
              <w:t>N=17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67EC59F8" w14:textId="0C508891" w:rsidR="00DF2BB6" w:rsidRPr="00C70209" w:rsidRDefault="00DF2BB6" w:rsidP="003131E2">
            <w:pPr>
              <w:pStyle w:val="Tabletext"/>
            </w:pPr>
            <w:r w:rsidRPr="00C70209">
              <w:t>rHuEPO (400 IU/kg, iv or sc tiw) versus sham (iv or sc injections)</w:t>
            </w:r>
          </w:p>
          <w:p w14:paraId="714460B9" w14:textId="6E4F6CD4" w:rsidR="00DF2BB6" w:rsidRPr="00C70209" w:rsidRDefault="00DF2BB6" w:rsidP="003131E2">
            <w:pPr>
              <w:pStyle w:val="Tabletextnote"/>
            </w:pPr>
            <w:r w:rsidRPr="00C70209">
              <w:t>*Infants in the intervention group received iron dextran (5 mg/kg, iv qwk)</w:t>
            </w:r>
          </w:p>
          <w:p w14:paraId="673F8D0B" w14:textId="77777777" w:rsidR="00DF2BB6" w:rsidRPr="00C70209" w:rsidRDefault="00DF2BB6" w:rsidP="003131E2">
            <w:pPr>
              <w:pStyle w:val="Tabletextnote"/>
            </w:pPr>
            <w:r w:rsidRPr="00C70209">
              <w:t>*Infants in the control group received iron dextran (1 mg/kg, iv qwk)</w:t>
            </w:r>
          </w:p>
          <w:p w14:paraId="0C12D84F" w14:textId="780EE1F8" w:rsidR="00DF2BB6" w:rsidRPr="00C70209" w:rsidRDefault="00DF2BB6" w:rsidP="003131E2">
            <w:pPr>
              <w:pStyle w:val="Tabletextnote"/>
            </w:pPr>
            <w:r w:rsidRPr="00C70209">
              <w:t>*Once infants in both groups had an enteral intake of 60 mg/kg/day, they were given iron (3 mg/kg/day), gradually increased to 6 mg/kg/day depending on enteral intake</w:t>
            </w:r>
          </w:p>
          <w:p w14:paraId="4A010519" w14:textId="77777777" w:rsidR="00DF2BB6" w:rsidRPr="00C70209" w:rsidRDefault="00DF2BB6" w:rsidP="003131E2">
            <w:pPr>
              <w:pStyle w:val="Tabletextnote"/>
            </w:pPr>
            <w:r w:rsidRPr="00C70209">
              <w:t>*A strict transfusion protocol was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42D64FA" w14:textId="77777777" w:rsidR="00DF2BB6" w:rsidRPr="00C70209" w:rsidRDefault="00DF2BB6" w:rsidP="003131E2">
            <w:pPr>
              <w:pStyle w:val="Tabletext"/>
            </w:pPr>
            <w:r w:rsidRPr="00C70209">
              <w:t>Transfusion incidence and volume</w:t>
            </w:r>
          </w:p>
          <w:p w14:paraId="7C879CF0" w14:textId="77777777" w:rsidR="00DF2BB6" w:rsidRPr="00C70209" w:rsidRDefault="00DF2BB6" w:rsidP="003131E2">
            <w:pPr>
              <w:pStyle w:val="Tabletext"/>
            </w:pPr>
            <w:r w:rsidRPr="00C70209">
              <w:t>Mortality</w:t>
            </w:r>
          </w:p>
          <w:p w14:paraId="799CA662" w14:textId="77777777" w:rsidR="00DF2BB6" w:rsidRPr="00C70209" w:rsidRDefault="00DF2BB6" w:rsidP="003131E2">
            <w:pPr>
              <w:pStyle w:val="Tabletext"/>
            </w:pPr>
            <w:r w:rsidRPr="00C70209">
              <w:t>ROP</w:t>
            </w:r>
          </w:p>
          <w:p w14:paraId="09A7FFE8" w14:textId="77777777" w:rsidR="00DF2BB6" w:rsidRPr="00C70209" w:rsidRDefault="00DF2BB6" w:rsidP="003131E2">
            <w:pPr>
              <w:pStyle w:val="Tabletext"/>
            </w:pPr>
            <w:r w:rsidRPr="00C70209">
              <w:t>NEC</w:t>
            </w:r>
          </w:p>
          <w:p w14:paraId="0D1115F7" w14:textId="77777777" w:rsidR="00DF2BB6" w:rsidRPr="00C70209" w:rsidRDefault="00DF2BB6" w:rsidP="003131E2">
            <w:pPr>
              <w:pStyle w:val="Tabletext"/>
            </w:pPr>
            <w:r w:rsidRPr="00C70209">
              <w:t>BPD</w:t>
            </w:r>
          </w:p>
          <w:p w14:paraId="63845E6C" w14:textId="77777777" w:rsidR="00DF2BB6" w:rsidRPr="00C70209" w:rsidRDefault="00DF2BB6" w:rsidP="003131E2">
            <w:pPr>
              <w:pStyle w:val="Tabletext"/>
            </w:pPr>
            <w:r w:rsidRPr="00C70209">
              <w:t xml:space="preserve">Functional and </w:t>
            </w:r>
            <w:r w:rsidRPr="00C70209" w:rsidDel="00754388">
              <w:t>performance status (MDI, PDI, any neurological impairment)</w:t>
            </w:r>
          </w:p>
        </w:tc>
      </w:tr>
      <w:tr w:rsidR="00DF2BB6" w:rsidRPr="00C70209" w14:paraId="2F8E033A"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73C4469" w14:textId="5F0E4B76" w:rsidR="00DF2BB6" w:rsidRPr="00C70209" w:rsidRDefault="00DF2BB6" w:rsidP="003131E2">
            <w:pPr>
              <w:pStyle w:val="Tabletext"/>
            </w:pPr>
            <w:r w:rsidRPr="00C70209">
              <w:t>Ohls (2001)</w:t>
            </w:r>
            <w:r w:rsidRPr="00C70209">
              <w:fldChar w:fldCharType="begin"/>
            </w:r>
            <w:r w:rsidR="003F7DCB" w:rsidRPr="00C70209">
              <w:instrText xml:space="preserve"> ADDIN EN.CITE &lt;EndNote&gt;&lt;Cite&gt;&lt;Author&gt;Ohls&lt;/Author&gt;&lt;Year&gt;2001&lt;/Year&gt;&lt;RecNum&gt;299&lt;/RecNum&gt;&lt;DisplayText&gt;&lt;style face="superscript"&gt;112&lt;/style&gt;&lt;/DisplayText&gt;&lt;record&gt;&lt;rec-number&gt;299&lt;/rec-number&gt;&lt;foreign-keys&gt;&lt;key app="EN" db-id="9edve2wadsavt5ewavaxtda4f2tavzvts9ee" timestamp="1427477847"&gt;299&lt;/key&gt;&lt;/foreign-keys&gt;&lt;ref-type name="Journal Article"&gt;17&lt;/ref-type&gt;&lt;contributors&gt;&lt;authors&gt;&lt;author&gt;Ohls, R.K&lt;/author&gt;&lt;author&gt;Ehrenkranz, R. A&lt;/author&gt;&lt;author&gt;Wright, L. L&lt;/author&gt;&lt;author&gt;Lemons, J. A&lt;/author&gt;&lt;author&gt;Korones, S.B&lt;/author&gt;&lt;author&gt;Stoll, B. J&lt;/author&gt;&lt;author&gt;Stark, A.R&lt;/author&gt;&lt;author&gt;Shankaran, S&lt;/author&gt;&lt;author&gt;Donovan, E.F&lt;/author&gt;&lt;author&gt;Close, N.C&lt;/author&gt;&lt;author&gt;Das, A.&lt;/author&gt;&lt;/authors&gt;&lt;/contributors&gt;&lt;titles&gt;&lt;title&gt;Effects of early erythropoietin therapy on the transfusion requirements of preterm infants below 1250 grams birth weight: a multicenter, randomized, controlled trial&lt;/title&gt;&lt;secondary-title&gt;Pediatrics&lt;/secondary-title&gt;&lt;/titles&gt;&lt;periodical&gt;&lt;full-title&gt;Pediatrics&lt;/full-title&gt;&lt;/periodical&gt;&lt;pages&gt;934–942&lt;/pages&gt;&lt;volume&gt;108&lt;/volume&gt;&lt;number&gt;4&lt;/number&gt;&lt;dates&gt;&lt;year&gt;2001&lt;/year&gt;&lt;pub-dates&gt;&lt;date&gt;October&lt;/date&gt;&lt;/pub-dates&gt;&lt;/dates&gt;&lt;urls&gt;&lt;related-urls&gt;&lt;url&gt;http://www.ncbi.nlm.nih.gov/pubmed/11581447&lt;/url&gt;&lt;/related-urls&gt;&lt;/urls&gt;&lt;access-date&gt;13 April 2015&lt;/access-date&gt;&lt;/record&gt;&lt;/Cite&gt;&lt;/EndNote&gt;</w:instrText>
            </w:r>
            <w:r w:rsidRPr="00C70209">
              <w:fldChar w:fldCharType="separate"/>
            </w:r>
            <w:r w:rsidR="003F7DCB" w:rsidRPr="00C70209">
              <w:rPr>
                <w:vertAlign w:val="superscript"/>
              </w:rPr>
              <w:t>112</w:t>
            </w:r>
            <w:r w:rsidRPr="00C70209">
              <w:fldChar w:fldCharType="end"/>
            </w:r>
          </w:p>
          <w:p w14:paraId="6E195D76" w14:textId="77777777" w:rsidR="00DF2BB6" w:rsidRPr="00C70209" w:rsidRDefault="00DF2BB6" w:rsidP="003131E2">
            <w:pPr>
              <w:pStyle w:val="Tabletext"/>
            </w:pPr>
            <w:r w:rsidRPr="00C70209">
              <w:t>(group b)</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5E237898" w14:textId="77777777" w:rsidR="00DF2BB6" w:rsidRPr="00C70209" w:rsidRDefault="00DF2BB6" w:rsidP="003131E2">
            <w:pPr>
              <w:pStyle w:val="Tabletext"/>
            </w:pPr>
            <w:r w:rsidRPr="00C70209">
              <w:t>Level II</w:t>
            </w:r>
          </w:p>
          <w:p w14:paraId="11D63B75"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2B3C1FB" w14:textId="6DFFE8F1" w:rsidR="00DF2BB6" w:rsidRPr="00C70209" w:rsidRDefault="00DF2BB6" w:rsidP="003131E2">
            <w:pPr>
              <w:pStyle w:val="Tabletext"/>
            </w:pPr>
            <w:r w:rsidRPr="00C70209">
              <w:t>Preterm infants (&lt;32 weeks gestational age) with VLBW (1001–1250 g), 24–96 hours old at time of study entry and likely to survive &gt;72 hours</w:t>
            </w:r>
          </w:p>
          <w:p w14:paraId="2525A928" w14:textId="77777777" w:rsidR="00DF2BB6" w:rsidRPr="00C70209" w:rsidRDefault="00DF2BB6" w:rsidP="003131E2">
            <w:pPr>
              <w:pStyle w:val="Tabletext"/>
            </w:pPr>
          </w:p>
          <w:p w14:paraId="30D71762" w14:textId="77777777" w:rsidR="00DF2BB6" w:rsidRPr="00C70209" w:rsidRDefault="00DF2BB6" w:rsidP="003131E2">
            <w:pPr>
              <w:pStyle w:val="Tabletext"/>
            </w:pPr>
            <w:r w:rsidRPr="00C70209">
              <w:t>N=118</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6A8D8C0" w14:textId="2B885C76" w:rsidR="00DF2BB6" w:rsidRPr="00C70209" w:rsidRDefault="00DF2BB6" w:rsidP="003131E2">
            <w:pPr>
              <w:pStyle w:val="Tabletext"/>
            </w:pPr>
            <w:r w:rsidRPr="00C70209">
              <w:t>rHuEPO (400 IU/kg, iv or sc tiw) versus sham (iv or sc injections)</w:t>
            </w:r>
          </w:p>
          <w:p w14:paraId="569028E5" w14:textId="0D985D84" w:rsidR="00DF2BB6" w:rsidRPr="00C70209" w:rsidRDefault="00DF2BB6" w:rsidP="003131E2">
            <w:pPr>
              <w:pStyle w:val="Tabletextnote"/>
            </w:pPr>
            <w:r w:rsidRPr="00C70209">
              <w:t>*Infants in the intervention group received iron dextran (5 mg/kg, iv qwk)</w:t>
            </w:r>
          </w:p>
          <w:p w14:paraId="737DCFA6" w14:textId="29483D16" w:rsidR="00DF2BB6" w:rsidRPr="00C70209" w:rsidRDefault="00DF2BB6" w:rsidP="003131E2">
            <w:pPr>
              <w:pStyle w:val="Tabletextnote"/>
            </w:pPr>
            <w:r w:rsidRPr="00C70209">
              <w:t>*Infants in the control group received iron dextran (1 mg/kg, iv qwk)</w:t>
            </w:r>
          </w:p>
          <w:p w14:paraId="3C941A2D" w14:textId="535C4E4E" w:rsidR="00DF2BB6" w:rsidRPr="00C70209" w:rsidRDefault="00DF2BB6" w:rsidP="003131E2">
            <w:pPr>
              <w:pStyle w:val="Tabletextnote"/>
            </w:pPr>
            <w:r w:rsidRPr="00C70209">
              <w:t>*Once infants in both groups had an enteral intake of 60 mg/kg/day, they were given iron (3 mg/kg/day), gradually increased to 6 mg/kg/day depending on enteral intake.</w:t>
            </w:r>
          </w:p>
          <w:p w14:paraId="18BD0864" w14:textId="77777777" w:rsidR="00DF2BB6" w:rsidRPr="00C70209" w:rsidRDefault="00DF2BB6" w:rsidP="003131E2">
            <w:pPr>
              <w:pStyle w:val="Tabletextnote"/>
            </w:pPr>
            <w:r w:rsidRPr="00C70209">
              <w:t>*A strict transfusion protocol was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6F7A837" w14:textId="77777777" w:rsidR="00DF2BB6" w:rsidRPr="00C70209" w:rsidRDefault="00DF2BB6" w:rsidP="003131E2">
            <w:pPr>
              <w:pStyle w:val="Tabletext"/>
            </w:pPr>
            <w:r w:rsidRPr="00C70209">
              <w:t>Transfusion incidence and volume</w:t>
            </w:r>
          </w:p>
          <w:p w14:paraId="05FD0F30" w14:textId="77777777" w:rsidR="00DF2BB6" w:rsidRPr="00C70209" w:rsidRDefault="00DF2BB6" w:rsidP="003131E2">
            <w:pPr>
              <w:pStyle w:val="Tabletext"/>
            </w:pPr>
            <w:r w:rsidRPr="00C70209">
              <w:t>Mortality</w:t>
            </w:r>
          </w:p>
          <w:p w14:paraId="583C69AC" w14:textId="77777777" w:rsidR="00DF2BB6" w:rsidRPr="00C70209" w:rsidRDefault="00DF2BB6" w:rsidP="003131E2">
            <w:pPr>
              <w:pStyle w:val="Tabletext"/>
            </w:pPr>
            <w:r w:rsidRPr="00C70209">
              <w:t>ROP</w:t>
            </w:r>
          </w:p>
          <w:p w14:paraId="20AEBF08" w14:textId="77777777" w:rsidR="00DF2BB6" w:rsidRPr="00C70209" w:rsidRDefault="00DF2BB6" w:rsidP="003131E2">
            <w:pPr>
              <w:pStyle w:val="Tabletext"/>
            </w:pPr>
            <w:r w:rsidRPr="00C70209">
              <w:t>NEC</w:t>
            </w:r>
          </w:p>
          <w:p w14:paraId="6AE35DAF" w14:textId="77777777" w:rsidR="00DF2BB6" w:rsidRPr="00C70209" w:rsidRDefault="00DF2BB6" w:rsidP="003131E2">
            <w:pPr>
              <w:pStyle w:val="Tabletext"/>
            </w:pPr>
            <w:r w:rsidRPr="00C70209">
              <w:t>BPD</w:t>
            </w:r>
          </w:p>
        </w:tc>
      </w:tr>
      <w:tr w:rsidR="00DF2BB6" w:rsidRPr="00C70209" w14:paraId="30F20A9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F840156" w14:textId="62CB4B92" w:rsidR="00DF2BB6" w:rsidRPr="00C70209" w:rsidRDefault="00DF2BB6" w:rsidP="00C70209">
            <w:pPr>
              <w:pStyle w:val="Tabletext"/>
            </w:pPr>
            <w:r w:rsidRPr="00C70209">
              <w:t>Ohls (2013)</w:t>
            </w:r>
            <w:r w:rsidRPr="00C70209">
              <w:fldChar w:fldCharType="begin"/>
            </w:r>
            <w:r w:rsidR="003F7DCB" w:rsidRPr="00C70209">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Pr="00C70209">
              <w:fldChar w:fldCharType="separate"/>
            </w:r>
            <w:r w:rsidR="003F7DCB" w:rsidRPr="00C70209">
              <w:rPr>
                <w:vertAlign w:val="superscript"/>
              </w:rPr>
              <w:t>114</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6340C98" w14:textId="77777777" w:rsidR="00DF2BB6" w:rsidRPr="00C70209" w:rsidRDefault="00DF2BB6" w:rsidP="003131E2">
            <w:pPr>
              <w:pStyle w:val="Tabletext"/>
            </w:pPr>
            <w:r w:rsidRPr="00C70209">
              <w:t>Level II</w:t>
            </w:r>
          </w:p>
          <w:p w14:paraId="25D40095"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127140B" w14:textId="77777777" w:rsidR="00DF2BB6" w:rsidRPr="00C70209" w:rsidRDefault="00DF2BB6" w:rsidP="003131E2">
            <w:pPr>
              <w:pStyle w:val="Tabletext"/>
            </w:pPr>
            <w:r w:rsidRPr="00C70209">
              <w:t>Infants with ELBW to VLBW (500–1250 g), and less than 48 hours of age</w:t>
            </w:r>
          </w:p>
          <w:p w14:paraId="6338C183" w14:textId="77777777" w:rsidR="00DF2BB6" w:rsidRPr="00C70209" w:rsidRDefault="00DF2BB6" w:rsidP="003131E2">
            <w:pPr>
              <w:pStyle w:val="Tabletext"/>
            </w:pPr>
          </w:p>
          <w:p w14:paraId="13649E6D" w14:textId="77777777" w:rsidR="00DF2BB6" w:rsidRPr="00C70209" w:rsidRDefault="00DF2BB6" w:rsidP="003131E2">
            <w:pPr>
              <w:pStyle w:val="Tabletext"/>
            </w:pPr>
            <w:r w:rsidRPr="00C70209">
              <w:t>N=10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161E7B4A" w14:textId="63D9DE02" w:rsidR="00DF2BB6" w:rsidRPr="00C70209" w:rsidRDefault="00DF2BB6" w:rsidP="003131E2">
            <w:pPr>
              <w:pStyle w:val="Tabletext"/>
            </w:pPr>
            <w:r w:rsidRPr="00C70209">
              <w:t>rHuEPO (400 IU/kg, sc tiw) versus DAR (10 µg/kg, sc qwk) + sham versus sham (sc, tiw)</w:t>
            </w:r>
          </w:p>
          <w:p w14:paraId="2A6C887F" w14:textId="77777777" w:rsidR="00DF2BB6" w:rsidRPr="00C70209" w:rsidRDefault="00DF2BB6" w:rsidP="003131E2">
            <w:pPr>
              <w:pStyle w:val="Tabletextnote"/>
            </w:pPr>
            <w:r w:rsidRPr="00C70209">
              <w:t>*All infants received iron dextran (3 mg/kg, qwk) added to parenteral nutrition until enteral feedings were ≥60 mL/kg/day, oral iron (3 mg/kg/day) was then started and increased to 6 mg/kg/day when feedings reached 120 mL/kg/day</w:t>
            </w:r>
          </w:p>
          <w:p w14:paraId="20BD35F9"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15CC5006" w14:textId="77777777" w:rsidR="00DF2BB6" w:rsidRPr="00C70209" w:rsidRDefault="00DF2BB6" w:rsidP="003131E2">
            <w:pPr>
              <w:pStyle w:val="Tabletext"/>
            </w:pPr>
            <w:r w:rsidRPr="00C70209">
              <w:t>Transfusion incidence and volume</w:t>
            </w:r>
          </w:p>
          <w:p w14:paraId="5A26C35B" w14:textId="77777777" w:rsidR="00DF2BB6" w:rsidRPr="00C70209" w:rsidRDefault="00DF2BB6" w:rsidP="003131E2">
            <w:pPr>
              <w:pStyle w:val="Tabletext"/>
            </w:pPr>
            <w:r w:rsidRPr="00C70209">
              <w:t>Mortality</w:t>
            </w:r>
          </w:p>
          <w:p w14:paraId="1C215759" w14:textId="77777777" w:rsidR="00DF2BB6" w:rsidRPr="00C70209" w:rsidRDefault="00DF2BB6" w:rsidP="003131E2">
            <w:pPr>
              <w:pStyle w:val="Tabletext"/>
            </w:pPr>
            <w:r w:rsidRPr="00C70209">
              <w:t>ROP</w:t>
            </w:r>
          </w:p>
          <w:p w14:paraId="4620AA47" w14:textId="77777777" w:rsidR="00DF2BB6" w:rsidRPr="00C70209" w:rsidRDefault="00DF2BB6" w:rsidP="003131E2">
            <w:pPr>
              <w:pStyle w:val="Tabletext"/>
            </w:pPr>
            <w:r w:rsidRPr="00C70209">
              <w:t>NEC</w:t>
            </w:r>
          </w:p>
          <w:p w14:paraId="6E31416E" w14:textId="77777777" w:rsidR="00DF2BB6" w:rsidRPr="00C70209" w:rsidRDefault="00DF2BB6" w:rsidP="003131E2">
            <w:pPr>
              <w:pStyle w:val="Tabletext"/>
            </w:pPr>
            <w:r w:rsidRPr="00C70209">
              <w:t>BPD</w:t>
            </w:r>
          </w:p>
          <w:p w14:paraId="72A7F86B" w14:textId="77777777" w:rsidR="00DF2BB6" w:rsidRPr="00C70209" w:rsidRDefault="00DF2BB6" w:rsidP="003131E2">
            <w:pPr>
              <w:pStyle w:val="Tabletext"/>
            </w:pPr>
            <w:r w:rsidRPr="00C70209">
              <w:t>Functional and performance status (Bayley Score)</w:t>
            </w:r>
          </w:p>
        </w:tc>
      </w:tr>
      <w:tr w:rsidR="00DF2BB6" w:rsidRPr="00C70209" w14:paraId="5AE190A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08D4E72" w14:textId="31999094" w:rsidR="00DF2BB6" w:rsidRPr="00C70209" w:rsidRDefault="00DF2BB6" w:rsidP="003F7DCB">
            <w:pPr>
              <w:pStyle w:val="Tabletext"/>
            </w:pPr>
            <w:r w:rsidRPr="00C70209">
              <w:t>Salvado (2000)</w:t>
            </w:r>
            <w:r w:rsidRPr="00C70209">
              <w:fldChar w:fldCharType="begin"/>
            </w:r>
            <w:r w:rsidR="003F7DCB" w:rsidRPr="00C70209">
              <w:instrText xml:space="preserve"> ADDIN EN.CITE &lt;EndNote&gt;&lt;Cite&gt;&lt;Author&gt;Salvado&lt;/Author&gt;&lt;Year&gt;2000&lt;/Year&gt;&lt;RecNum&gt;306&lt;/RecNum&gt;&lt;DisplayText&gt;&lt;style face="superscript"&gt;115&lt;/style&gt;&lt;/DisplayText&gt;&lt;record&gt;&lt;rec-number&gt;306&lt;/rec-number&gt;&lt;foreign-keys&gt;&lt;key app="EN" db-id="9edve2wadsavt5ewavaxtda4f2tavzvts9ee" timestamp="1427477847"&gt;306&lt;/key&gt;&lt;/foreign-keys&gt;&lt;ref-type name="Journal Article"&gt;17&lt;/ref-type&gt;&lt;contributors&gt;&lt;authors&gt;&lt;author&gt;Salvado, A&lt;/author&gt;&lt;author&gt;Ramolfo, P&lt;/author&gt;&lt;author&gt;Escobar, M&lt;/author&gt;&lt;author&gt;Nunez, A&lt;/author&gt;&lt;author&gt;Aguayo, I&lt;/author&gt;&lt;author&gt;Standen, J&lt;/author&gt;&lt;author&gt;Sánchez, L&lt;/author&gt;&lt;author&gt;Cabello, A&lt;/author&gt;&lt;/authors&gt;&lt;/contributors&gt;&lt;titles&gt;&lt;title&gt;Early erythropoietin use for the prevention of anemia in infant premature&lt;/title&gt;&lt;secondary-title&gt;Revista médica de Chile&lt;/secondary-title&gt;&lt;/titles&gt;&lt;periodical&gt;&lt;full-title&gt;Revista médica de Chile&lt;/full-title&gt;&lt;/periodical&gt;&lt;pages&gt;1313–1317&lt;/pages&gt;&lt;volume&gt;128&lt;/volume&gt;&lt;number&gt;12&lt;/number&gt;&lt;dates&gt;&lt;year&gt;2000&lt;/year&gt;&lt;pub-dates&gt;&lt;date&gt;December&lt;/date&gt;&lt;/pub-dates&gt;&lt;/dates&gt;&lt;urls&gt;&lt;related-urls&gt;&lt;url&gt;http://www.ncbi.nlm.nih.gov/pubmed/11227239&lt;/url&gt;&lt;/related-urls&gt;&lt;/urls&gt;&lt;access-date&gt;13 April 2015&lt;/access-date&gt;&lt;/record&gt;&lt;/Cite&gt;&lt;/EndNote&gt;</w:instrText>
            </w:r>
            <w:r w:rsidRPr="00C70209">
              <w:fldChar w:fldCharType="separate"/>
            </w:r>
            <w:r w:rsidR="003F7DCB" w:rsidRPr="00C70209">
              <w:rPr>
                <w:vertAlign w:val="superscript"/>
              </w:rPr>
              <w:t>115</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8075476" w14:textId="77777777" w:rsidR="00DF2BB6" w:rsidRPr="00C70209" w:rsidRDefault="00DF2BB6" w:rsidP="003131E2">
            <w:pPr>
              <w:pStyle w:val="Tabletext"/>
            </w:pPr>
            <w:r w:rsidRPr="00C70209">
              <w:t>Level II</w:t>
            </w:r>
          </w:p>
          <w:p w14:paraId="2C402609"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33FFE1B7" w14:textId="77777777" w:rsidR="00DF2BB6" w:rsidRPr="00C70209" w:rsidRDefault="00DF2BB6" w:rsidP="003131E2">
            <w:pPr>
              <w:pStyle w:val="Tabletext"/>
            </w:pPr>
            <w:r w:rsidRPr="00C70209">
              <w:t>Infants with VLBW (&lt;1500 g)</w:t>
            </w:r>
          </w:p>
          <w:p w14:paraId="7A82F707" w14:textId="77777777" w:rsidR="00DF2BB6" w:rsidRPr="00C70209" w:rsidRDefault="00DF2BB6" w:rsidP="003131E2">
            <w:pPr>
              <w:pStyle w:val="Tabletext"/>
            </w:pPr>
          </w:p>
          <w:p w14:paraId="0D4BC7AC" w14:textId="77777777" w:rsidR="00DF2BB6" w:rsidRPr="00C70209" w:rsidRDefault="00DF2BB6" w:rsidP="003131E2">
            <w:pPr>
              <w:pStyle w:val="Tabletext"/>
            </w:pPr>
            <w:r w:rsidRPr="00C70209">
              <w:t>N=6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2F37DC57" w14:textId="45AA8F84" w:rsidR="00DF2BB6" w:rsidRPr="00C70209" w:rsidRDefault="00DF2BB6" w:rsidP="003131E2">
            <w:pPr>
              <w:pStyle w:val="Tabletext"/>
            </w:pPr>
            <w:r w:rsidRPr="00C70209">
              <w:t>rHuEPO (200 IU/kg sc tiw) for 4 weeks versus control (isotonic saline)</w:t>
            </w:r>
          </w:p>
          <w:p w14:paraId="0D0CBAB1" w14:textId="657FCDE0" w:rsidR="00DF2BB6" w:rsidRPr="00C70209" w:rsidRDefault="00DF2BB6" w:rsidP="003131E2">
            <w:pPr>
              <w:pStyle w:val="Tabletextnote"/>
            </w:pPr>
            <w:r w:rsidRPr="00C70209">
              <w:t>*All infants received oral iron (3 mg/kg/day)</w:t>
            </w:r>
          </w:p>
          <w:p w14:paraId="3C62DDE9"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7E803AB" w14:textId="77777777" w:rsidR="00DF2BB6" w:rsidRPr="00C70209" w:rsidRDefault="00DF2BB6" w:rsidP="003131E2">
            <w:pPr>
              <w:pStyle w:val="Tabletext"/>
            </w:pPr>
            <w:r w:rsidRPr="00C70209">
              <w:t xml:space="preserve">Transfusion incidence </w:t>
            </w:r>
          </w:p>
        </w:tc>
      </w:tr>
      <w:tr w:rsidR="00DF2BB6" w:rsidRPr="00C70209" w14:paraId="1C8EB448"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A777F8F" w14:textId="160454EF" w:rsidR="00DF2BB6" w:rsidRPr="00C70209" w:rsidRDefault="00DF2BB6" w:rsidP="003F7DCB">
            <w:pPr>
              <w:pStyle w:val="Tabletext"/>
            </w:pPr>
            <w:r w:rsidRPr="00C70209">
              <w:t>Soubasi (1993)</w:t>
            </w:r>
            <w:r w:rsidRPr="00C70209">
              <w:fldChar w:fldCharType="begin"/>
            </w:r>
            <w:r w:rsidR="003F7DCB" w:rsidRPr="00C70209">
              <w:instrText xml:space="preserve"> ADDIN EN.CITE &lt;EndNote&gt;&lt;Cite&gt;&lt;Author&gt;Soubasi&lt;/Author&gt;&lt;Year&gt;1993&lt;/Year&gt;&lt;RecNum&gt;313&lt;/RecNum&gt;&lt;DisplayText&gt;&lt;style face="superscript"&gt;116&lt;/style&gt;&lt;/DisplayText&gt;&lt;record&gt;&lt;rec-number&gt;313&lt;/rec-number&gt;&lt;foreign-keys&gt;&lt;key app="EN" db-id="9edve2wadsavt5ewavaxtda4f2tavzvts9ee" timestamp="1427477847"&gt;313&lt;/key&gt;&lt;/foreign-keys&gt;&lt;ref-type name="Journal Article"&gt;17&lt;/ref-type&gt;&lt;contributors&gt;&lt;authors&gt;&lt;author&gt;Soubasi, V&lt;/author&gt;&lt;author&gt;Kremenopoulos, G&lt;/author&gt;&lt;author&gt;Diamandi, E&lt;/author&gt;&lt;author&gt;Tsantali, C&lt;/author&gt;&lt;author&gt;Tsakiris, D.&lt;/author&gt;&lt;/authors&gt;&lt;/contributors&gt;&lt;titles&gt;&lt;title&gt;In which neonates does early recombinant human erythropoietin treatment prevent anemia of prematurity? Results of a randomized, controlled study&lt;/title&gt;&lt;secondary-title&gt;Pediatric Research&lt;/secondary-title&gt;&lt;/titles&gt;&lt;periodical&gt;&lt;full-title&gt;Pediatr Res&lt;/full-title&gt;&lt;abbr-1&gt;Pediatric research&lt;/abbr-1&gt;&lt;/periodical&gt;&lt;pages&gt;675–679&lt;/pages&gt;&lt;volume&gt;34&lt;/volume&gt;&lt;number&gt;5&lt;/number&gt;&lt;dates&gt;&lt;year&gt;1993&lt;/year&gt;&lt;pub-dates&gt;&lt;date&gt;November&lt;/date&gt;&lt;/pub-dates&gt;&lt;/dates&gt;&lt;urls&gt;&lt;related-urls&gt;&lt;url&gt;http://www.ncbi.nlm.nih.gov/pubmed/8284109&lt;/url&gt;&lt;/related-urls&gt;&lt;/urls&gt;&lt;access-date&gt;13 April 2015&lt;/access-date&gt;&lt;/record&gt;&lt;/Cite&gt;&lt;/EndNote&gt;</w:instrText>
            </w:r>
            <w:r w:rsidRPr="00C70209">
              <w:fldChar w:fldCharType="separate"/>
            </w:r>
            <w:r w:rsidR="003F7DCB" w:rsidRPr="00C70209">
              <w:rPr>
                <w:vertAlign w:val="superscript"/>
              </w:rPr>
              <w:t>11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5655475" w14:textId="77777777" w:rsidR="00DF2BB6" w:rsidRPr="00C70209" w:rsidRDefault="00DF2BB6" w:rsidP="003131E2">
            <w:pPr>
              <w:pStyle w:val="Tabletext"/>
            </w:pPr>
            <w:r w:rsidRPr="00C70209">
              <w:t>Level II</w:t>
            </w:r>
          </w:p>
          <w:p w14:paraId="4B65FF98" w14:textId="77777777" w:rsidR="00DF2BB6" w:rsidRPr="00C70209" w:rsidRDefault="00DF2BB6" w:rsidP="003131E2">
            <w:pPr>
              <w:pStyle w:val="Tabletext"/>
            </w:pPr>
            <w:r w:rsidRPr="00C70209">
              <w:rPr>
                <w:i/>
              </w:rPr>
              <w:t>Low/unclear risk of bias</w:t>
            </w:r>
          </w:p>
          <w:p w14:paraId="230B440F" w14:textId="77777777" w:rsidR="00DF2BB6" w:rsidRPr="00C70209" w:rsidRDefault="00DF2BB6" w:rsidP="003131E2">
            <w:pPr>
              <w:pStyle w:val="Tabletext"/>
            </w:pPr>
          </w:p>
        </w:tc>
        <w:tc>
          <w:tcPr>
            <w:tcW w:w="2055" w:type="dxa"/>
            <w:tcBorders>
              <w:top w:val="single" w:sz="4" w:space="0" w:color="auto"/>
              <w:left w:val="single" w:sz="4" w:space="0" w:color="auto"/>
              <w:bottom w:val="single" w:sz="4" w:space="0" w:color="auto"/>
              <w:right w:val="single" w:sz="4" w:space="0" w:color="auto"/>
              <w:tl2br w:val="nil"/>
              <w:tr2bl w:val="nil"/>
            </w:tcBorders>
          </w:tcPr>
          <w:p w14:paraId="023EC520" w14:textId="77777777" w:rsidR="00DF2BB6" w:rsidRPr="00C70209" w:rsidRDefault="00DF2BB6" w:rsidP="003131E2">
            <w:pPr>
              <w:pStyle w:val="Tabletext"/>
            </w:pPr>
            <w:r w:rsidRPr="00C70209">
              <w:t>Infants with VLBW (&lt;1500 g), age 1–7 days</w:t>
            </w:r>
          </w:p>
          <w:p w14:paraId="3D1D0FA7" w14:textId="77777777" w:rsidR="00DF2BB6" w:rsidRPr="00C70209" w:rsidRDefault="00DF2BB6" w:rsidP="003131E2">
            <w:pPr>
              <w:pStyle w:val="Tabletext"/>
            </w:pPr>
          </w:p>
          <w:p w14:paraId="1EEE47E6" w14:textId="77777777" w:rsidR="00DF2BB6" w:rsidRPr="00C70209" w:rsidRDefault="00DF2BB6" w:rsidP="003131E2">
            <w:pPr>
              <w:pStyle w:val="Tabletext"/>
            </w:pPr>
            <w:r w:rsidRPr="00C70209">
              <w:t>N=44</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648FEF3" w14:textId="1F7FA95E" w:rsidR="00DF2BB6" w:rsidRPr="00C70209" w:rsidRDefault="00DF2BB6" w:rsidP="003131E2">
            <w:pPr>
              <w:pStyle w:val="Tabletext"/>
            </w:pPr>
            <w:r w:rsidRPr="00C70209">
              <w:t>rHuEPO (150 IU/kg/dose, biw) for 4 weeks versus placebo</w:t>
            </w:r>
          </w:p>
          <w:p w14:paraId="29697331" w14:textId="7309FC57" w:rsidR="00DF2BB6" w:rsidRPr="00C70209" w:rsidRDefault="00DF2BB6" w:rsidP="003131E2">
            <w:pPr>
              <w:pStyle w:val="Tabletextnote"/>
            </w:pPr>
            <w:r w:rsidRPr="00C70209">
              <w:t>*All infants received iron (3 mg/kg/day) from day 15 of life</w:t>
            </w:r>
          </w:p>
          <w:p w14:paraId="4D74DA25"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16E191E3" w14:textId="77777777" w:rsidR="00DF2BB6" w:rsidRPr="00C70209" w:rsidRDefault="00DF2BB6" w:rsidP="003131E2">
            <w:pPr>
              <w:pStyle w:val="Tabletext"/>
            </w:pPr>
            <w:r w:rsidRPr="00C70209">
              <w:t>Transfusion incidence and volume</w:t>
            </w:r>
          </w:p>
          <w:p w14:paraId="66A68023" w14:textId="77777777" w:rsidR="00DF2BB6" w:rsidRPr="00C70209" w:rsidRDefault="00DF2BB6" w:rsidP="003131E2">
            <w:pPr>
              <w:pStyle w:val="Tabletext"/>
            </w:pPr>
            <w:r w:rsidRPr="00C70209">
              <w:t>Mortality</w:t>
            </w:r>
          </w:p>
        </w:tc>
      </w:tr>
      <w:tr w:rsidR="00DF2BB6" w:rsidRPr="00C70209" w14:paraId="55160148"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9A6E169" w14:textId="4D452D59" w:rsidR="00DF2BB6" w:rsidRPr="00C70209" w:rsidRDefault="00DF2BB6" w:rsidP="003F7DCB">
            <w:pPr>
              <w:pStyle w:val="Tabletext"/>
            </w:pPr>
            <w:r w:rsidRPr="00C70209">
              <w:t>Soubasi (1995)</w:t>
            </w:r>
            <w:r w:rsidRPr="00C70209">
              <w:fldChar w:fldCharType="begin"/>
            </w:r>
            <w:r w:rsidR="003F7DCB" w:rsidRPr="00C70209">
              <w:instrText xml:space="preserve"> ADDIN EN.CITE &lt;EndNote&gt;&lt;Cite&gt;&lt;Author&gt;Soubasi&lt;/Author&gt;&lt;Year&gt;1995&lt;/Year&gt;&lt;RecNum&gt;314&lt;/RecNum&gt;&lt;DisplayText&gt;&lt;style face="superscript"&gt;117&lt;/style&gt;&lt;/DisplayText&gt;&lt;record&gt;&lt;rec-number&gt;314&lt;/rec-number&gt;&lt;foreign-keys&gt;&lt;key app="EN" db-id="9edve2wadsavt5ewavaxtda4f2tavzvts9ee" timestamp="1427477847"&gt;314&lt;/key&gt;&lt;/foreign-keys&gt;&lt;ref-type name="Journal Article"&gt;17&lt;/ref-type&gt;&lt;contributors&gt;&lt;authors&gt;&lt;author&gt;Soubasi, V&lt;/author&gt;&lt;author&gt;Kremenopoulos, G&lt;/author&gt;&lt;author&gt;Diamanti, E&lt;/author&gt;&lt;author&gt;Tsantali, C&lt;/author&gt;&lt;author&gt;Sarafidis, K&lt;/author&gt;&lt;author&gt;Tsakiris, D.&lt;/author&gt;&lt;/authors&gt;&lt;/contributors&gt;&lt;titles&gt;&lt;title&gt;Follow-up of very low birth weight infants after erythropoietin treatment to prevent anemia of prematurity&lt;/title&gt;&lt;secondary-title&gt;Journal of Pediatrics&lt;/secondary-title&gt;&lt;/titles&gt;&lt;periodical&gt;&lt;full-title&gt;Journal of Pediatrics&lt;/full-title&gt;&lt;/periodical&gt;&lt;pages&gt;291–297&lt;/pages&gt;&lt;volume&gt;127&lt;/volume&gt;&lt;number&gt;2&lt;/number&gt;&lt;dates&gt;&lt;year&gt;1995&lt;/year&gt;&lt;pub-dates&gt;&lt;date&gt;August&lt;/date&gt;&lt;/pub-dates&gt;&lt;/dates&gt;&lt;urls&gt;&lt;related-urls&gt;&lt;url&gt;http://www.ncbi.nlm.nih.gov/pubmed/7636658&lt;/url&gt;&lt;/related-urls&gt;&lt;/urls&gt;&lt;access-date&gt;13 April 2015&lt;/access-date&gt;&lt;/record&gt;&lt;/Cite&gt;&lt;/EndNote&gt;</w:instrText>
            </w:r>
            <w:r w:rsidRPr="00C70209">
              <w:fldChar w:fldCharType="separate"/>
            </w:r>
            <w:r w:rsidR="003F7DCB" w:rsidRPr="00C70209">
              <w:rPr>
                <w:vertAlign w:val="superscript"/>
              </w:rPr>
              <w:t>117</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022235EA" w14:textId="77777777" w:rsidR="00DF2BB6" w:rsidRPr="00C70209" w:rsidRDefault="00DF2BB6" w:rsidP="003131E2">
            <w:pPr>
              <w:pStyle w:val="Tabletext"/>
            </w:pPr>
            <w:r w:rsidRPr="00C70209">
              <w:t>Level II</w:t>
            </w:r>
          </w:p>
          <w:p w14:paraId="757B1165"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D574329" w14:textId="61227A02" w:rsidR="00DF2BB6" w:rsidRPr="00C70209" w:rsidRDefault="00DF2BB6" w:rsidP="003131E2">
            <w:pPr>
              <w:pStyle w:val="Tabletext"/>
            </w:pPr>
            <w:r w:rsidRPr="00C70209">
              <w:t>Preterm infants (≤31 weeks gestational age) with VLBW (≤1500 g), age 1–7 days</w:t>
            </w:r>
          </w:p>
          <w:p w14:paraId="67B842D9" w14:textId="77777777" w:rsidR="00DF2BB6" w:rsidRPr="00C70209" w:rsidRDefault="00DF2BB6" w:rsidP="003131E2">
            <w:pPr>
              <w:pStyle w:val="Tabletext"/>
            </w:pPr>
          </w:p>
          <w:p w14:paraId="22E97F90" w14:textId="77777777" w:rsidR="00DF2BB6" w:rsidRPr="00C70209" w:rsidRDefault="00DF2BB6" w:rsidP="003131E2">
            <w:pPr>
              <w:pStyle w:val="Tabletext"/>
            </w:pPr>
            <w:r w:rsidRPr="00C70209">
              <w:t>N=97</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72CF6D09" w14:textId="6E23FCAB" w:rsidR="00DF2BB6" w:rsidRPr="00C70209" w:rsidRDefault="00DF2BB6" w:rsidP="003131E2">
            <w:pPr>
              <w:pStyle w:val="Tabletext"/>
            </w:pPr>
            <w:r w:rsidRPr="00C70209">
              <w:t>rHuEPO (150 IU/kg, biw) for 6 weeks versus rHuEPO (250 IU/kg, tiw) versus no rHuEPO</w:t>
            </w:r>
          </w:p>
          <w:p w14:paraId="1A96D52D" w14:textId="77777777" w:rsidR="00DF2BB6" w:rsidRPr="00C70209" w:rsidRDefault="00DF2BB6" w:rsidP="003131E2">
            <w:pPr>
              <w:pStyle w:val="Tabletextnote"/>
            </w:pPr>
            <w:r w:rsidRPr="00C70209">
              <w:t>*All infants received oral elemental iron (3 mg/kg/day) from day 15 of life</w:t>
            </w:r>
          </w:p>
          <w:p w14:paraId="277CF032"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F1787A0" w14:textId="77777777" w:rsidR="00DF2BB6" w:rsidRPr="00C70209" w:rsidRDefault="00DF2BB6" w:rsidP="003131E2">
            <w:pPr>
              <w:pStyle w:val="Tabletext"/>
            </w:pPr>
            <w:r w:rsidRPr="00C70209">
              <w:t>Transfusion incidence</w:t>
            </w:r>
          </w:p>
          <w:p w14:paraId="44BB00AF" w14:textId="77777777" w:rsidR="00DF2BB6" w:rsidRPr="00C70209" w:rsidRDefault="00DF2BB6" w:rsidP="003131E2">
            <w:pPr>
              <w:pStyle w:val="Tabletext"/>
            </w:pPr>
            <w:r w:rsidRPr="00C70209">
              <w:t>Mortality</w:t>
            </w:r>
          </w:p>
        </w:tc>
      </w:tr>
      <w:tr w:rsidR="00DF2BB6" w:rsidRPr="00C70209" w14:paraId="602E728C"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83BFA7A" w14:textId="0F6C36E7" w:rsidR="00DF2BB6" w:rsidRPr="00C70209" w:rsidRDefault="00DF2BB6" w:rsidP="003F7DCB">
            <w:pPr>
              <w:pStyle w:val="Tabletext"/>
            </w:pPr>
            <w:r w:rsidRPr="00C70209">
              <w:t>Soubasi (2000)</w:t>
            </w:r>
            <w:r w:rsidRPr="00C70209">
              <w:fldChar w:fldCharType="begin"/>
            </w:r>
            <w:r w:rsidR="003F7DCB" w:rsidRPr="00C70209">
              <w:instrText xml:space="preserve"> ADDIN EN.CITE &lt;EndNote&gt;&lt;Cite&gt;&lt;Author&gt;Soubasi&lt;/Author&gt;&lt;Year&gt;2000&lt;/Year&gt;&lt;RecNum&gt;315&lt;/RecNum&gt;&lt;DisplayText&gt;&lt;style face="superscript"&gt;118&lt;/style&gt;&lt;/DisplayText&gt;&lt;record&gt;&lt;rec-number&gt;315&lt;/rec-number&gt;&lt;foreign-keys&gt;&lt;key app="EN" db-id="9edve2wadsavt5ewavaxtda4f2tavzvts9ee" timestamp="1427477847"&gt;315&lt;/key&gt;&lt;/foreign-keys&gt;&lt;ref-type name="Journal Article"&gt;17&lt;/ref-type&gt;&lt;contributors&gt;&lt;authors&gt;&lt;author&gt;Soubasi, V&lt;/author&gt;&lt;author&gt;Kremenopoulos, G&lt;/author&gt;&lt;author&gt;Tsantali, C&lt;/author&gt;&lt;author&gt;Savopoulou, P&lt;/author&gt;&lt;author&gt;Mussafiris, C&lt;/author&gt;&lt;author&gt;Dimitrou, M&lt;/author&gt;&lt;/authors&gt;&lt;/contributors&gt;&lt;titles&gt;&lt;title&gt;Use of erythropoietin and its effects on blood lactate and 2,3-diphosphoglycerate in premature neonates&lt;/title&gt;&lt;secondary-title&gt;Biology of the Neonate&lt;/secondary-title&gt;&lt;/titles&gt;&lt;periodical&gt;&lt;full-title&gt;Biol Neonate&lt;/full-title&gt;&lt;abbr-1&gt;Biology of the neonate&lt;/abbr-1&gt;&lt;/periodical&gt;&lt;pages&gt;281–287&lt;/pages&gt;&lt;volume&gt;78&lt;/volume&gt;&lt;number&gt;4&lt;/number&gt;&lt;dates&gt;&lt;year&gt;2000&lt;/year&gt;&lt;pub-dates&gt;&lt;date&gt;November&lt;/date&gt;&lt;/pub-dates&gt;&lt;/dates&gt;&lt;urls&gt;&lt;related-urls&gt;&lt;url&gt;http://www.karger.com/Article/Abstract/14280&lt;/url&gt;&lt;/related-urls&gt;&lt;/urls&gt;&lt;access-date&gt;13 April 2015&lt;/access-date&gt;&lt;/record&gt;&lt;/Cite&gt;&lt;/EndNote&gt;</w:instrText>
            </w:r>
            <w:r w:rsidRPr="00C70209">
              <w:fldChar w:fldCharType="separate"/>
            </w:r>
            <w:r w:rsidR="003F7DCB" w:rsidRPr="00C70209">
              <w:rPr>
                <w:vertAlign w:val="superscript"/>
              </w:rPr>
              <w:t>118</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004F38F" w14:textId="77777777" w:rsidR="00DF2BB6" w:rsidRPr="00C70209" w:rsidRDefault="00DF2BB6" w:rsidP="003131E2">
            <w:pPr>
              <w:pStyle w:val="Tabletext"/>
            </w:pPr>
            <w:r w:rsidRPr="00C70209">
              <w:t>Level II</w:t>
            </w:r>
          </w:p>
          <w:p w14:paraId="19009B9B"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75E36F1" w14:textId="77777777" w:rsidR="00DF2BB6" w:rsidRPr="00C70209" w:rsidRDefault="00DF2BB6" w:rsidP="003131E2">
            <w:pPr>
              <w:pStyle w:val="Tabletext"/>
            </w:pPr>
            <w:r w:rsidRPr="00C70209">
              <w:t>Preterm infants (&lt;31 weeks gestational age) with VLBW (&lt;1300 g), clinically stable at study entry</w:t>
            </w:r>
          </w:p>
          <w:p w14:paraId="046E86C8" w14:textId="77777777" w:rsidR="00DF2BB6" w:rsidRPr="00C70209" w:rsidRDefault="00DF2BB6" w:rsidP="003131E2">
            <w:pPr>
              <w:pStyle w:val="Tabletext"/>
            </w:pPr>
          </w:p>
          <w:p w14:paraId="1F356839" w14:textId="77777777" w:rsidR="00DF2BB6" w:rsidRPr="00C70209" w:rsidRDefault="00DF2BB6" w:rsidP="003131E2">
            <w:pPr>
              <w:pStyle w:val="Tabletext"/>
            </w:pPr>
            <w:r w:rsidRPr="00C70209">
              <w:t>N=36</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EEC03B5" w14:textId="02AF87DB" w:rsidR="00DF2BB6" w:rsidRPr="00C70209" w:rsidRDefault="00DF2BB6" w:rsidP="003131E2">
            <w:pPr>
              <w:pStyle w:val="Tabletext"/>
            </w:pPr>
            <w:r w:rsidRPr="00C70209">
              <w:t>rHuEPO (200 IU/kg, sc qad) versus no rHuEPO</w:t>
            </w:r>
          </w:p>
          <w:p w14:paraId="1F572F04" w14:textId="22FB89F8" w:rsidR="00DF2BB6" w:rsidRPr="00C70209" w:rsidRDefault="00DF2BB6" w:rsidP="003131E2">
            <w:pPr>
              <w:pStyle w:val="Tabletextnote"/>
            </w:pPr>
            <w:r w:rsidRPr="00C70209">
              <w:t>*Intervention group received oral iron (12 mg/kg/day)</w:t>
            </w:r>
          </w:p>
          <w:p w14:paraId="6EB37462" w14:textId="77777777" w:rsidR="00DF2BB6" w:rsidRPr="00C70209" w:rsidRDefault="00DF2BB6" w:rsidP="003131E2">
            <w:pPr>
              <w:pStyle w:val="Tabletextnote"/>
            </w:pPr>
            <w:r w:rsidRPr="00C70209">
              <w:t>*Control group received oral iron (4 mg/kg/day)</w:t>
            </w:r>
          </w:p>
          <w:p w14:paraId="7584BBD3"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02680F9" w14:textId="77777777" w:rsidR="00DF2BB6" w:rsidRPr="00C70209" w:rsidRDefault="00DF2BB6" w:rsidP="003131E2">
            <w:pPr>
              <w:pStyle w:val="Tabletext"/>
            </w:pPr>
            <w:r w:rsidRPr="00C70209">
              <w:t xml:space="preserve">Transfusion incidence </w:t>
            </w:r>
          </w:p>
        </w:tc>
      </w:tr>
      <w:tr w:rsidR="00DF2BB6" w:rsidRPr="00C70209" w14:paraId="04BE8446"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0ED5780" w14:textId="6F68B8AD" w:rsidR="00DF2BB6" w:rsidRPr="00C70209" w:rsidRDefault="00DF2BB6" w:rsidP="003F7DCB">
            <w:pPr>
              <w:pStyle w:val="Tabletext"/>
            </w:pPr>
            <w:r w:rsidRPr="00C70209">
              <w:t>Yasmeen (2012)</w:t>
            </w:r>
            <w:r w:rsidRPr="00C70209">
              <w:fldChar w:fldCharType="begin"/>
            </w:r>
            <w:r w:rsidR="003F7DCB" w:rsidRPr="00C70209">
              <w:instrText xml:space="preserve"> ADDIN EN.CITE &lt;EndNote&gt;&lt;Cite&gt;&lt;Author&gt;Yasmeen&lt;/Author&gt;&lt;Year&gt;2012&lt;/Year&gt;&lt;RecNum&gt;325&lt;/RecNum&gt;&lt;DisplayText&gt;&lt;style face="superscript"&gt;119&lt;/style&gt;&lt;/DisplayText&gt;&lt;record&gt;&lt;rec-number&gt;325&lt;/rec-number&gt;&lt;foreign-keys&gt;&lt;key app="EN" db-id="9edve2wadsavt5ewavaxtda4f2tavzvts9ee" timestamp="1427477847"&gt;325&lt;/key&gt;&lt;/foreign-keys&gt;&lt;ref-type name="Journal Article"&gt;17&lt;/ref-type&gt;&lt;contributors&gt;&lt;authors&gt;&lt;author&gt;Yasmeen, B.H&lt;/author&gt;&lt;author&gt;Chowdhury, M. A&lt;/author&gt;&lt;author&gt;Hoque, M. M&lt;/author&gt;&lt;author&gt;Hossain, M.M&lt;/author&gt;&lt;author&gt;Jahan, R&lt;/author&gt;&lt;author&gt;Aktar, S&lt;/author&gt;&lt;/authors&gt;&lt;/contributors&gt;&lt;titles&gt;&lt;title&gt;Effect of short term recombinant human erythropoietin therapy in the prevention of anemia of prematurity in very low birth weight infants&lt;/title&gt;&lt;secondary-title&gt;Bangladesh Medical Research Council Bulletin&lt;/secondary-title&gt;&lt;/titles&gt;&lt;periodical&gt;&lt;full-title&gt;Bangladesh Medical Research Council Bulletin&lt;/full-title&gt;&lt;/periodical&gt;&lt;pages&gt;119–123&lt;/pages&gt;&lt;volume&gt;37&lt;/volume&gt;&lt;number&gt;4&lt;/number&gt;&lt;dates&gt;&lt;year&gt;2012&lt;/year&gt;&lt;pub-dates&gt;&lt;date&gt;December&lt;/date&gt;&lt;/pub-dates&gt;&lt;/dates&gt;&lt;urls&gt;&lt;related-urls&gt;&lt;url&gt;http://www.ncbi.nlm.nih.gov/pubmed/23540189&lt;/url&gt;&lt;/related-urls&gt;&lt;/urls&gt;&lt;access-date&gt;13 April 2015&lt;/access-date&gt;&lt;/record&gt;&lt;/Cite&gt;&lt;/EndNote&gt;</w:instrText>
            </w:r>
            <w:r w:rsidRPr="00C70209">
              <w:fldChar w:fldCharType="separate"/>
            </w:r>
            <w:r w:rsidR="003F7DCB" w:rsidRPr="00C70209">
              <w:rPr>
                <w:vertAlign w:val="superscript"/>
              </w:rPr>
              <w:t>119</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C42AE47" w14:textId="77777777" w:rsidR="00DF2BB6" w:rsidRPr="00C70209" w:rsidRDefault="00DF2BB6" w:rsidP="003131E2">
            <w:pPr>
              <w:pStyle w:val="Tabletext"/>
            </w:pPr>
            <w:r w:rsidRPr="00C70209">
              <w:t>Level II</w:t>
            </w:r>
          </w:p>
          <w:p w14:paraId="0524BF79" w14:textId="77777777" w:rsidR="00DF2BB6" w:rsidRPr="00C70209" w:rsidRDefault="00DF2BB6" w:rsidP="003131E2">
            <w:pPr>
              <w:pStyle w:val="Tabletext"/>
              <w:rPr>
                <w:i/>
              </w:rPr>
            </w:pPr>
            <w:r w:rsidRPr="00C70209">
              <w:rPr>
                <w:i/>
              </w:rPr>
              <w:t>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DD24B16" w14:textId="77777777" w:rsidR="00DF2BB6" w:rsidRPr="00C70209" w:rsidRDefault="00DF2BB6" w:rsidP="003131E2">
            <w:pPr>
              <w:pStyle w:val="Tabletext"/>
            </w:pPr>
            <w:r w:rsidRPr="00C70209">
              <w:t>Preterm infants (&lt;35 weeks postmenstrual age) with VLBW (&lt;1500 g), less than 7 days of age</w:t>
            </w:r>
          </w:p>
          <w:p w14:paraId="37978BCB" w14:textId="77777777" w:rsidR="00DF2BB6" w:rsidRPr="00C70209" w:rsidRDefault="00DF2BB6" w:rsidP="003131E2">
            <w:pPr>
              <w:pStyle w:val="Tabletext"/>
            </w:pPr>
          </w:p>
          <w:p w14:paraId="4BDACDE0" w14:textId="77777777" w:rsidR="00DF2BB6" w:rsidRPr="00C70209" w:rsidRDefault="00DF2BB6" w:rsidP="003131E2">
            <w:pPr>
              <w:pStyle w:val="Tabletext"/>
            </w:pPr>
            <w:r w:rsidRPr="00C70209">
              <w:t>N=6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2418F021" w14:textId="7F3B82FA" w:rsidR="00DF2BB6" w:rsidRPr="00C70209" w:rsidRDefault="00DF2BB6" w:rsidP="003131E2">
            <w:pPr>
              <w:pStyle w:val="Tabletext"/>
            </w:pPr>
            <w:r w:rsidRPr="00C70209">
              <w:t>rHuEPO (200 IU/kg, sc tiw) for 2 weeks starting on day 7 of life versus no rHuEPO (control not specified)</w:t>
            </w:r>
          </w:p>
          <w:p w14:paraId="6BC0EF16" w14:textId="26E8A56C" w:rsidR="00DF2BB6" w:rsidRPr="00C70209" w:rsidRDefault="00DF2BB6" w:rsidP="003131E2">
            <w:pPr>
              <w:pStyle w:val="Tabletextnote"/>
            </w:pPr>
            <w:r w:rsidRPr="00C70209">
              <w:t xml:space="preserve"> *All infants received oral iron (6 mg/kg/day) from day 14 of life or as soon as enteral feeding was initiated, up to 12 weeks of age</w:t>
            </w:r>
          </w:p>
          <w:p w14:paraId="63A11BAC" w14:textId="77777777" w:rsidR="00DF2BB6" w:rsidRPr="00C70209" w:rsidRDefault="00DF2BB6" w:rsidP="003131E2">
            <w:pPr>
              <w:pStyle w:val="Tabletextnote"/>
            </w:pPr>
            <w:r w:rsidRPr="00C70209">
              <w:t>*Not clear if 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6AF78EA" w14:textId="77777777" w:rsidR="00DF2BB6" w:rsidRPr="00C70209" w:rsidRDefault="00DF2BB6" w:rsidP="003131E2">
            <w:pPr>
              <w:pStyle w:val="Tabletext"/>
            </w:pPr>
            <w:r w:rsidRPr="00C70209">
              <w:t xml:space="preserve">Mortality </w:t>
            </w:r>
          </w:p>
        </w:tc>
      </w:tr>
      <w:tr w:rsidR="00DF2BB6" w:rsidRPr="00C70209" w14:paraId="2E3AEB65"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BE52E0D" w14:textId="721AAF63" w:rsidR="00DF2BB6" w:rsidRPr="00C70209" w:rsidRDefault="00DF2BB6" w:rsidP="003F7DCB">
            <w:pPr>
              <w:pStyle w:val="Tabletext"/>
            </w:pPr>
            <w:r w:rsidRPr="00C70209">
              <w:t>Yeo (2001)</w:t>
            </w:r>
            <w:r w:rsidRPr="00C70209">
              <w:fldChar w:fldCharType="begin"/>
            </w:r>
            <w:r w:rsidR="003F7DCB" w:rsidRPr="00C70209">
              <w:instrText xml:space="preserve"> ADDIN EN.CITE &lt;EndNote&gt;&lt;Cite&gt;&lt;Author&gt;Yeo&lt;/Author&gt;&lt;Year&gt;2001&lt;/Year&gt;&lt;RecNum&gt;326&lt;/RecNum&gt;&lt;DisplayText&gt;&lt;style face="superscript"&gt;120&lt;/style&gt;&lt;/DisplayText&gt;&lt;record&gt;&lt;rec-number&gt;326&lt;/rec-number&gt;&lt;foreign-keys&gt;&lt;key app="EN" db-id="9edve2wadsavt5ewavaxtda4f2tavzvts9ee" timestamp="1427477847"&gt;326&lt;/key&gt;&lt;/foreign-keys&gt;&lt;ref-type name="Journal Article"&gt;17&lt;/ref-type&gt;&lt;contributors&gt;&lt;authors&gt;&lt;author&gt;Yeo, C.L&lt;/author&gt;&lt;author&gt;Choo, S&lt;/author&gt;&lt;author&gt;Ho, L. Y.&lt;/author&gt;&lt;/authors&gt;&lt;/contributors&gt;&lt;titles&gt;&lt;title&gt;Effect of recombinant human erythropoietin on transfusion needs in preterm infants&lt;/title&gt;&lt;secondary-title&gt;Journal of Paediatrics and Child Health&lt;/secondary-title&gt;&lt;/titles&gt;&lt;periodical&gt;&lt;full-title&gt;Journal of Paediatrics and Child Health&lt;/full-title&gt;&lt;/periodical&gt;&lt;pages&gt;352–358&lt;/pages&gt;&lt;volume&gt;37&lt;/volume&gt;&lt;number&gt;4&lt;/number&gt;&lt;reprint-edition&gt;NOT IN FILE&lt;/reprint-edition&gt;&lt;dates&gt;&lt;year&gt;2001&lt;/year&gt;&lt;pub-dates&gt;&lt;date&gt;August&lt;/date&gt;&lt;/pub-dates&gt;&lt;/dates&gt;&lt;urls&gt;&lt;related-urls&gt;&lt;url&gt;http://onlinelibrary.wiley.com/doi/10.1046/j.1440-1754.2001.00667.x/epdf&lt;/url&gt;&lt;/related-urls&gt;&lt;/urls&gt;&lt;access-date&gt;13 April 2015&lt;/access-date&gt;&lt;/record&gt;&lt;/Cite&gt;&lt;/EndNote&gt;</w:instrText>
            </w:r>
            <w:r w:rsidRPr="00C70209">
              <w:fldChar w:fldCharType="separate"/>
            </w:r>
            <w:r w:rsidR="003F7DCB" w:rsidRPr="00C70209">
              <w:rPr>
                <w:vertAlign w:val="superscript"/>
              </w:rPr>
              <w:t>120</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2245A2D" w14:textId="77777777" w:rsidR="00DF2BB6" w:rsidRPr="00C70209" w:rsidRDefault="00DF2BB6" w:rsidP="003131E2">
            <w:pPr>
              <w:pStyle w:val="Tabletext"/>
            </w:pPr>
            <w:r w:rsidRPr="00C70209">
              <w:t>Level II</w:t>
            </w:r>
          </w:p>
          <w:p w14:paraId="07A445B2"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4126CDE" w14:textId="77777777" w:rsidR="00DF2BB6" w:rsidRPr="00C70209" w:rsidRDefault="00DF2BB6" w:rsidP="003131E2">
            <w:pPr>
              <w:pStyle w:val="Tabletext"/>
            </w:pPr>
            <w:r w:rsidRPr="00C70209">
              <w:t>Preterm infants (&lt;33 weeks gestational age) with VLBW and Hct 40–60% at birth</w:t>
            </w:r>
          </w:p>
          <w:p w14:paraId="11E76B20" w14:textId="77777777" w:rsidR="00DF2BB6" w:rsidRPr="00C70209" w:rsidRDefault="00DF2BB6" w:rsidP="003131E2">
            <w:pPr>
              <w:pStyle w:val="Tabletext"/>
            </w:pPr>
          </w:p>
          <w:p w14:paraId="7605625E" w14:textId="77777777" w:rsidR="00DF2BB6" w:rsidRPr="00C70209" w:rsidRDefault="00DF2BB6" w:rsidP="003131E2">
            <w:pPr>
              <w:pStyle w:val="Tabletext"/>
            </w:pPr>
            <w:r w:rsidRPr="00C70209">
              <w:t>N=10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79BB5BF" w14:textId="0F245176" w:rsidR="00DF2BB6" w:rsidRPr="00C70209" w:rsidRDefault="00DF2BB6" w:rsidP="003131E2">
            <w:pPr>
              <w:pStyle w:val="Tabletext"/>
            </w:pPr>
            <w:r w:rsidRPr="00C70209">
              <w:t>rHuEPO (250 IU/kg, sc tiw) from day 5 to day 40 versus no rHuEPO</w:t>
            </w:r>
          </w:p>
          <w:p w14:paraId="3B983522" w14:textId="77777777" w:rsidR="00DF2BB6" w:rsidRPr="00C70209" w:rsidRDefault="00DF2BB6" w:rsidP="003131E2">
            <w:pPr>
              <w:pStyle w:val="Tabletextnote"/>
            </w:pPr>
            <w:r w:rsidRPr="00C70209">
              <w:t>*All infants received oral elemental iron (3 mg/kg/day) from day 10, increased to 6 mg/kg/day when full enteral feeds were tolerated</w:t>
            </w:r>
          </w:p>
          <w:p w14:paraId="593B1D89"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4BE8F5D9" w14:textId="77777777" w:rsidR="00DF2BB6" w:rsidRPr="00C70209" w:rsidRDefault="00DF2BB6" w:rsidP="003131E2">
            <w:pPr>
              <w:pStyle w:val="Tabletext"/>
            </w:pPr>
            <w:r w:rsidRPr="00C70209">
              <w:t>Transfusion incidence and volume</w:t>
            </w:r>
          </w:p>
          <w:p w14:paraId="432C60F2" w14:textId="77777777" w:rsidR="00DF2BB6" w:rsidRPr="00C70209" w:rsidRDefault="00DF2BB6" w:rsidP="003131E2">
            <w:pPr>
              <w:pStyle w:val="Tabletext"/>
            </w:pPr>
            <w:r w:rsidRPr="00C70209">
              <w:t>Mortality</w:t>
            </w:r>
          </w:p>
          <w:p w14:paraId="188FF8F6" w14:textId="77777777" w:rsidR="00DF2BB6" w:rsidRPr="00C70209" w:rsidRDefault="00DF2BB6" w:rsidP="003131E2">
            <w:pPr>
              <w:pStyle w:val="Tabletext"/>
            </w:pPr>
            <w:r w:rsidRPr="00C70209">
              <w:t>ROP</w:t>
            </w:r>
          </w:p>
          <w:p w14:paraId="664EAF0F" w14:textId="77777777" w:rsidR="00DF2BB6" w:rsidRPr="00C70209" w:rsidRDefault="00DF2BB6" w:rsidP="003131E2">
            <w:pPr>
              <w:pStyle w:val="Tabletext"/>
            </w:pPr>
            <w:r w:rsidRPr="00C70209">
              <w:t>NEC</w:t>
            </w:r>
          </w:p>
          <w:p w14:paraId="739ECD67" w14:textId="77777777" w:rsidR="00DF2BB6" w:rsidRPr="00C70209" w:rsidRDefault="00DF2BB6" w:rsidP="003131E2">
            <w:pPr>
              <w:pStyle w:val="Tabletext"/>
            </w:pPr>
            <w:r w:rsidRPr="00C70209">
              <w:t>BPD</w:t>
            </w:r>
          </w:p>
        </w:tc>
      </w:tr>
      <w:tr w:rsidR="00DF2BB6" w:rsidRPr="00C70209" w14:paraId="39A0E2AB" w14:textId="77777777" w:rsidTr="0082594B">
        <w:tc>
          <w:tcPr>
            <w:tcW w:w="8648" w:type="dxa"/>
            <w:gridSpan w:val="5"/>
            <w:tcBorders>
              <w:top w:val="single" w:sz="4" w:space="0" w:color="auto"/>
              <w:left w:val="single" w:sz="4" w:space="0" w:color="auto"/>
              <w:bottom w:val="single" w:sz="4" w:space="0" w:color="auto"/>
              <w:tl2br w:val="nil"/>
              <w:tr2bl w:val="nil"/>
            </w:tcBorders>
            <w:shd w:val="clear" w:color="auto" w:fill="FFFFFF" w:themeFill="background1"/>
          </w:tcPr>
          <w:p w14:paraId="256548A7" w14:textId="77777777" w:rsidR="00DF2BB6" w:rsidRPr="00C70209" w:rsidRDefault="00DF2BB6" w:rsidP="003131E2">
            <w:pPr>
              <w:pStyle w:val="TableH2"/>
            </w:pPr>
            <w:r w:rsidRPr="00C70209">
              <w:t>Identified by Ohlsson (2014) but not included in a meta-analysis (no usable data)</w:t>
            </w:r>
          </w:p>
        </w:tc>
      </w:tr>
      <w:tr w:rsidR="00DF2BB6" w:rsidRPr="00C70209" w14:paraId="225966AD"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C249635" w14:textId="560452A6" w:rsidR="00DF2BB6" w:rsidRPr="00C70209" w:rsidRDefault="00DF2BB6" w:rsidP="003F7DCB">
            <w:pPr>
              <w:pStyle w:val="Tabletext"/>
            </w:pPr>
            <w:r w:rsidRPr="00C70209">
              <w:t>Khatami (2008)</w:t>
            </w:r>
            <w:r w:rsidRPr="00C70209">
              <w:fldChar w:fldCharType="begin">
                <w:fldData xml:space="preserve">PEVuZE5vdGU+PENpdGU+PEF1dGhvcj5LaGF0YW1pPC9BdXRob3I+PFllYXI+MjAwODwvWWVhcj48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</w:fldData>
              </w:fldChar>
            </w:r>
            <w:r w:rsidR="003F7DCB" w:rsidRPr="00C70209">
              <w:instrText xml:space="preserve"> ADDIN EN.CITE </w:instrText>
            </w:r>
            <w:r w:rsidR="003F7DCB" w:rsidRPr="00C70209">
              <w:fldChar w:fldCharType="begin">
                <w:fldData xml:space="preserve">PEVuZE5vdGU+PENpdGU+PEF1dGhvcj5LaGF0YW1pPC9BdXRob3I+PFllYXI+MjAwODwvWWVhcj48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21</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2A35229" w14:textId="77777777" w:rsidR="00DF2BB6" w:rsidRPr="00C70209" w:rsidRDefault="00DF2BB6" w:rsidP="003131E2">
            <w:pPr>
              <w:pStyle w:val="Tabletext"/>
            </w:pPr>
            <w:r w:rsidRPr="00C70209">
              <w:t>Level II</w:t>
            </w:r>
          </w:p>
          <w:p w14:paraId="5E93BFBE" w14:textId="77777777" w:rsidR="00DF2BB6" w:rsidRPr="00C70209" w:rsidRDefault="00DF2BB6" w:rsidP="003131E2">
            <w:pPr>
              <w:pStyle w:val="Tabletext"/>
              <w:rPr>
                <w:i/>
              </w:rPr>
            </w:pPr>
            <w:r w:rsidRPr="00C70209">
              <w:rPr>
                <w:i/>
              </w:rPr>
              <w:t>Poor</w:t>
            </w:r>
          </w:p>
          <w:p w14:paraId="652FB57C" w14:textId="77777777" w:rsidR="00DF2BB6" w:rsidRPr="00C70209" w:rsidRDefault="00DF2BB6" w:rsidP="003131E2">
            <w:pPr>
              <w:pStyle w:val="Tabletext"/>
            </w:pPr>
          </w:p>
        </w:tc>
        <w:tc>
          <w:tcPr>
            <w:tcW w:w="2055" w:type="dxa"/>
            <w:tcBorders>
              <w:top w:val="single" w:sz="4" w:space="0" w:color="auto"/>
              <w:left w:val="single" w:sz="4" w:space="0" w:color="auto"/>
              <w:bottom w:val="single" w:sz="4" w:space="0" w:color="auto"/>
              <w:right w:val="single" w:sz="4" w:space="0" w:color="auto"/>
              <w:tl2br w:val="nil"/>
              <w:tr2bl w:val="nil"/>
            </w:tcBorders>
          </w:tcPr>
          <w:p w14:paraId="7252519A" w14:textId="77777777" w:rsidR="00DF2BB6" w:rsidRPr="00C70209" w:rsidRDefault="00DF2BB6" w:rsidP="003131E2">
            <w:pPr>
              <w:pStyle w:val="Tabletext"/>
            </w:pPr>
            <w:r w:rsidRPr="00C70209">
              <w:t>Preterm infants (&gt;28 and &lt;34 weeks gestational age) with VLBW (&gt;1000 g to &lt;1750 g), 48–96 hours old at study entry and likely to survive &gt;72 hours as per the attending neonatologist</w:t>
            </w:r>
          </w:p>
          <w:p w14:paraId="5B116EF0" w14:textId="77777777" w:rsidR="00DF2BB6" w:rsidRPr="00C70209" w:rsidRDefault="00DF2BB6" w:rsidP="003131E2">
            <w:pPr>
              <w:pStyle w:val="Tabletext"/>
            </w:pPr>
          </w:p>
          <w:p w14:paraId="46D9DFE7" w14:textId="77777777" w:rsidR="00DF2BB6" w:rsidRPr="00C70209" w:rsidRDefault="00DF2BB6" w:rsidP="003131E2">
            <w:pPr>
              <w:pStyle w:val="Tabletext"/>
            </w:pPr>
            <w:r w:rsidRPr="00C70209">
              <w:t>N=4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2F6F7E48" w14:textId="7731D0F0" w:rsidR="00DF2BB6" w:rsidRPr="00C70209" w:rsidRDefault="00DF2BB6" w:rsidP="003131E2">
            <w:pPr>
              <w:pStyle w:val="Tabletext"/>
            </w:pPr>
            <w:r w:rsidRPr="00C70209">
              <w:t>rHuEPO (500 IU/kg/day, sc biw) for 4 weeks or until discharge or transfer versus no rHuEPO</w:t>
            </w:r>
          </w:p>
          <w:p w14:paraId="634C5011" w14:textId="77777777" w:rsidR="00DF2BB6" w:rsidRPr="00C70209" w:rsidRDefault="00DF2BB6" w:rsidP="003131E2">
            <w:pPr>
              <w:pStyle w:val="Tabletextnote"/>
            </w:pPr>
            <w:r w:rsidRPr="00C70209">
              <w:t>*All infants received oral elemental iron (ferrous sulphate) at 3 mg/kg/day (control group from the 2nd week of age)</w:t>
            </w:r>
          </w:p>
          <w:p w14:paraId="01A89A0F" w14:textId="77777777" w:rsidR="00DF2BB6" w:rsidRPr="00C70209" w:rsidRDefault="00DF2BB6" w:rsidP="003131E2">
            <w:pPr>
              <w:pStyle w:val="Tabletextnote"/>
            </w:pPr>
            <w:r w:rsidRPr="00C70209">
              <w:t>*Transfusion guidelines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C2AEAEB" w14:textId="461EDECD" w:rsidR="00DF2BB6" w:rsidRPr="00C70209" w:rsidRDefault="00DF2BB6" w:rsidP="003131E2">
            <w:pPr>
              <w:pStyle w:val="Tabletext"/>
            </w:pPr>
            <w:r w:rsidRPr="00C70209">
              <w:t>Transfusion incidence and volume</w:t>
            </w:r>
          </w:p>
          <w:p w14:paraId="55831F6C" w14:textId="77777777" w:rsidR="00DF2BB6" w:rsidRPr="00C70209" w:rsidRDefault="00DF2BB6" w:rsidP="003131E2">
            <w:pPr>
              <w:pStyle w:val="Tabletext"/>
            </w:pPr>
            <w:r w:rsidRPr="00C70209">
              <w:t xml:space="preserve">Laboratory measures (Hct) </w:t>
            </w:r>
          </w:p>
        </w:tc>
      </w:tr>
      <w:tr w:rsidR="00DF2BB6" w:rsidRPr="00C70209" w14:paraId="47ED25FA" w14:textId="77777777" w:rsidTr="0082594B">
        <w:tc>
          <w:tcPr>
            <w:tcW w:w="8648" w:type="dxa"/>
            <w:gridSpan w:val="5"/>
            <w:tcBorders>
              <w:top w:val="single" w:sz="4" w:space="0" w:color="auto"/>
              <w:left w:val="single" w:sz="4" w:space="0" w:color="auto"/>
              <w:bottom w:val="single" w:sz="4" w:space="0" w:color="auto"/>
              <w:tl2br w:val="nil"/>
              <w:tr2bl w:val="nil"/>
            </w:tcBorders>
            <w:shd w:val="clear" w:color="auto" w:fill="auto"/>
          </w:tcPr>
          <w:p w14:paraId="5AC4B8AA" w14:textId="4D297E9F" w:rsidR="00DF2BB6" w:rsidRPr="00C70209" w:rsidRDefault="00DF2BB6" w:rsidP="003131E2">
            <w:pPr>
              <w:pStyle w:val="TableH2"/>
            </w:pPr>
            <w:r w:rsidRPr="00C70209">
              <w:t>Studies identified and assessed by Aher (2014) – late rHuEPO</w:t>
            </w:r>
          </w:p>
        </w:tc>
      </w:tr>
      <w:tr w:rsidR="00DF2BB6" w:rsidRPr="00C70209" w14:paraId="36DD672C"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FD6C7F3" w14:textId="382F7799" w:rsidR="00DF2BB6" w:rsidRPr="00C70209" w:rsidRDefault="00DF2BB6" w:rsidP="003F7DCB">
            <w:pPr>
              <w:pStyle w:val="Tabletext"/>
            </w:pPr>
            <w:r w:rsidRPr="00C70209">
              <w:t>Akisu (2001)</w:t>
            </w:r>
            <w:r w:rsidRPr="00C70209">
              <w:fldChar w:fldCharType="begin"/>
            </w:r>
            <w:r w:rsidR="003F7DCB" w:rsidRPr="00C70209">
              <w:instrText xml:space="preserve"> ADDIN EN.CITE &lt;EndNote&gt;&lt;Cite&gt;&lt;Author&gt;Akisu&lt;/Author&gt;&lt;Year&gt;2001&lt;/Year&gt;&lt;RecNum&gt;244&lt;/RecNum&gt;&lt;DisplayText&gt;&lt;style face="superscript"&gt;122&lt;/style&gt;&lt;/DisplayText&gt;&lt;record&gt;&lt;rec-number&gt;244&lt;/rec-number&gt;&lt;foreign-keys&gt;&lt;key app="EN" db-id="9edve2wadsavt5ewavaxtda4f2tavzvts9ee" timestamp="1427477847"&gt;244&lt;/key&gt;&lt;/foreign-keys&gt;&lt;ref-type name="Journal Article"&gt;17&lt;/ref-type&gt;&lt;contributors&gt;&lt;authors&gt;&lt;author&gt;Akisu, M&lt;/author&gt;&lt;author&gt;Tuzun, S&lt;/author&gt;&lt;author&gt;Arslanoglu, S&lt;/author&gt;&lt;author&gt;Yalaz, M&lt;/author&gt;&lt;author&gt;Kultursay, N&lt;/author&gt;&lt;/authors&gt;&lt;/contributors&gt;&lt;titles&gt;&lt;title&gt;Effect of recombinant human erythropoietin administration on lipid peroxidation and antioxidant enzyme(s) activities in preterm infants&lt;/title&gt;&lt;secondary-title&gt;Acta Medica Okayama&lt;/secondary-title&gt;&lt;/titles&gt;&lt;periodical&gt;&lt;full-title&gt;Acta Medica Okayama&lt;/full-title&gt;&lt;/periodical&gt;&lt;pages&gt;357–362&lt;/pages&gt;&lt;volume&gt;55 &lt;/volume&gt;&lt;number&gt;6&lt;/number&gt;&lt;reprint-edition&gt;NOT IN FILE&lt;/reprint-edition&gt;&lt;dates&gt;&lt;year&gt;2001&lt;/year&gt;&lt;pub-dates&gt;&lt;date&gt;December&lt;/date&gt;&lt;/pub-dates&gt;&lt;/dates&gt;&lt;urls&gt;&lt;related-urls&gt;&lt;url&gt;http://www.ncbi.nlm.nih.gov/pubmed/11779098&lt;/url&gt;&lt;/related-urls&gt;&lt;/urls&gt;&lt;access-date&gt;13 April 2015&lt;/access-date&gt;&lt;/record&gt;&lt;/Cite&gt;&lt;/EndNote&gt;</w:instrText>
            </w:r>
            <w:r w:rsidRPr="00C70209">
              <w:fldChar w:fldCharType="separate"/>
            </w:r>
            <w:r w:rsidR="003F7DCB" w:rsidRPr="00C70209">
              <w:rPr>
                <w:vertAlign w:val="superscript"/>
              </w:rPr>
              <w:t>122</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DC1B735" w14:textId="29562BA7" w:rsidR="00DF2BB6" w:rsidRPr="00C70209" w:rsidRDefault="00DF2BB6" w:rsidP="003131E2">
            <w:pPr>
              <w:pStyle w:val="Tabletext"/>
            </w:pPr>
            <w:r w:rsidRPr="00C70209">
              <w:t>Level II</w:t>
            </w:r>
          </w:p>
          <w:p w14:paraId="2B9E1E88"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C061CAC" w14:textId="77777777" w:rsidR="00DF2BB6" w:rsidRPr="00C70209" w:rsidRDefault="00DF2BB6" w:rsidP="003131E2">
            <w:pPr>
              <w:pStyle w:val="Tabletext"/>
            </w:pPr>
            <w:r w:rsidRPr="00C70209">
              <w:t>Preterm infants (&lt;33 weeks gestational age) with VLBW (&lt;1500 g), and 10 days old at study entry</w:t>
            </w:r>
          </w:p>
          <w:p w14:paraId="4186E773" w14:textId="77777777" w:rsidR="00DF2BB6" w:rsidRPr="00C70209" w:rsidRDefault="00DF2BB6" w:rsidP="003131E2">
            <w:pPr>
              <w:pStyle w:val="Tabletext"/>
            </w:pPr>
          </w:p>
          <w:p w14:paraId="6F69EF15" w14:textId="77777777" w:rsidR="00DF2BB6" w:rsidRPr="00C70209" w:rsidRDefault="00DF2BB6" w:rsidP="003131E2">
            <w:pPr>
              <w:pStyle w:val="Tabletext"/>
            </w:pPr>
            <w:r w:rsidRPr="00C70209">
              <w:t xml:space="preserve">N=40 </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E05DD55" w14:textId="0F4E58D5" w:rsidR="00DF2BB6" w:rsidRPr="00C70209" w:rsidRDefault="00DF2BB6" w:rsidP="003131E2">
            <w:pPr>
              <w:pStyle w:val="Tabletext"/>
            </w:pPr>
            <w:r w:rsidRPr="00C70209">
              <w:t>rHuEPO (250 IU, sc tiw) versus no rHuEPO</w:t>
            </w:r>
          </w:p>
          <w:p w14:paraId="5208E483" w14:textId="77777777" w:rsidR="00DF2BB6" w:rsidRPr="00C70209" w:rsidRDefault="00DF2BB6" w:rsidP="003131E2">
            <w:pPr>
              <w:pStyle w:val="Tabletextnote"/>
            </w:pPr>
            <w:r w:rsidRPr="00C70209">
              <w:t>*All infants received elemental iron (3 mg/kg/day)</w:t>
            </w:r>
          </w:p>
          <w:p w14:paraId="3A335F3D" w14:textId="77777777" w:rsidR="00DF2BB6" w:rsidRPr="00C70209" w:rsidRDefault="00DF2BB6" w:rsidP="003131E2">
            <w:pPr>
              <w:pStyle w:val="Tabletextnote"/>
            </w:pPr>
            <w:r w:rsidRPr="00C70209">
              <w:t>*Transfusion guidelines were not stated</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5FD98558" w14:textId="77777777" w:rsidR="00DF2BB6" w:rsidRPr="00C70209" w:rsidRDefault="00DF2BB6" w:rsidP="003131E2">
            <w:pPr>
              <w:pStyle w:val="Tabletext"/>
            </w:pPr>
            <w:r w:rsidRPr="00C70209">
              <w:t xml:space="preserve">Transfusion incidence </w:t>
            </w:r>
          </w:p>
        </w:tc>
      </w:tr>
      <w:tr w:rsidR="00DF2BB6" w:rsidRPr="00C70209" w14:paraId="3019F20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6CBD388" w14:textId="1B1CAADA" w:rsidR="00DF2BB6" w:rsidRPr="00C70209" w:rsidRDefault="00DF2BB6" w:rsidP="003F7DCB">
            <w:pPr>
              <w:pStyle w:val="Tabletext"/>
            </w:pPr>
            <w:r w:rsidRPr="00C70209">
              <w:t>Al-Kharfy (1996)</w:t>
            </w:r>
            <w:r w:rsidRPr="00C70209">
              <w:fldChar w:fldCharType="begin"/>
            </w:r>
            <w:r w:rsidR="003F7DCB" w:rsidRPr="00C70209">
              <w:instrText xml:space="preserve"> ADDIN EN.CITE &lt;EndNote&gt;&lt;Cite&gt;&lt;Author&gt;Al-Kharfy&lt;/Author&gt;&lt;Year&gt;1996&lt;/Year&gt;&lt;RecNum&gt;246&lt;/RecNum&gt;&lt;DisplayText&gt;&lt;style face="superscript"&gt;123&lt;/style&gt;&lt;/DisplayText&gt;&lt;record&gt;&lt;rec-number&gt;246&lt;/rec-number&gt;&lt;foreign-keys&gt;&lt;key app="EN" db-id="9edve2wadsavt5ewavaxtda4f2tavzvts9ee" timestamp="1427477847"&gt;246&lt;/key&gt;&lt;/foreign-keys&gt;&lt;ref-type name="Journal Article"&gt;17&lt;/ref-type&gt;&lt;contributors&gt;&lt;authors&gt;&lt;author&gt;Al-Kharfy, T&lt;/author&gt;&lt;author&gt;Smyth, J. A&lt;/author&gt;&lt;author&gt;Wadsworth, L&lt;/author&gt;&lt;author&gt;Krystal, G&lt;/author&gt;&lt;author&gt;Fitzgerald, C&lt;/author&gt;&lt;author&gt;Davis, J&lt;/author&gt;&lt;author&gt;Milner, R&lt;/author&gt;&lt;/authors&gt;&lt;/contributors&gt;&lt;titles&gt;&lt;title&gt;Erythropoietin therapy in neonates at risk of having bronchopulmonary dysplasia and requiring multiple transfusions&lt;/title&gt;&lt;secondary-title&gt;Journal of Pediatrics&lt;/secondary-title&gt;&lt;/titles&gt;&lt;periodical&gt;&lt;full-title&gt;Journal of Pediatrics&lt;/full-title&gt;&lt;/periodical&gt;&lt;pages&gt;89–96&lt;/pages&gt;&lt;volume&gt;129&lt;/volume&gt;&lt;number&gt;1&lt;/number&gt;&lt;reprint-edition&gt;NOT IN FILE&lt;/reprint-edition&gt;&lt;dates&gt;&lt;year&gt;1996&lt;/year&gt;&lt;pub-dates&gt;&lt;date&gt;July&lt;/date&gt;&lt;/pub-dates&gt;&lt;/dates&gt;&lt;urls&gt;&lt;related-urls&gt;&lt;url&gt;http://www.ncbi.nlm.nih.gov/pubmed/8757567&lt;/url&gt;&lt;/related-urls&gt;&lt;/urls&gt;&lt;access-date&gt;13 April 2015&lt;/access-date&gt;&lt;/record&gt;&lt;/Cite&gt;&lt;/EndNote&gt;</w:instrText>
            </w:r>
            <w:r w:rsidRPr="00C70209">
              <w:fldChar w:fldCharType="separate"/>
            </w:r>
            <w:r w:rsidR="003F7DCB" w:rsidRPr="00C70209">
              <w:rPr>
                <w:vertAlign w:val="superscript"/>
              </w:rPr>
              <w:t>123</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347EEC5D" w14:textId="69D55C97" w:rsidR="00DF2BB6" w:rsidRPr="00C70209" w:rsidRDefault="00DF2BB6" w:rsidP="003131E2">
            <w:pPr>
              <w:pStyle w:val="Tabletext"/>
            </w:pPr>
            <w:r w:rsidRPr="00C70209">
              <w:t>Level II</w:t>
            </w:r>
          </w:p>
          <w:p w14:paraId="043E6B1B" w14:textId="77777777" w:rsidR="00DF2BB6" w:rsidRPr="00C70209" w:rsidRDefault="00DF2BB6" w:rsidP="003131E2">
            <w:pPr>
              <w:pStyle w:val="Tabletext"/>
              <w:rPr>
                <w:i/>
              </w:rPr>
            </w:pPr>
            <w:r w:rsidRPr="00C70209">
              <w:rPr>
                <w:i/>
              </w:rPr>
              <w:t>Low/unclear risk of bias</w:t>
            </w:r>
          </w:p>
          <w:p w14:paraId="699F8A93" w14:textId="77777777" w:rsidR="00DF2BB6" w:rsidRPr="00C70209" w:rsidRDefault="00DF2BB6" w:rsidP="003131E2">
            <w:pPr>
              <w:pStyle w:val="Tabletext"/>
            </w:pPr>
          </w:p>
        </w:tc>
        <w:tc>
          <w:tcPr>
            <w:tcW w:w="2055" w:type="dxa"/>
            <w:tcBorders>
              <w:top w:val="single" w:sz="4" w:space="0" w:color="auto"/>
              <w:left w:val="single" w:sz="4" w:space="0" w:color="auto"/>
              <w:bottom w:val="single" w:sz="4" w:space="0" w:color="auto"/>
              <w:right w:val="single" w:sz="4" w:space="0" w:color="auto"/>
              <w:tl2br w:val="nil"/>
              <w:tr2bl w:val="nil"/>
            </w:tcBorders>
          </w:tcPr>
          <w:p w14:paraId="28942A35" w14:textId="77777777" w:rsidR="00DF2BB6" w:rsidRPr="00C70209" w:rsidRDefault="00DF2BB6" w:rsidP="003131E2">
            <w:pPr>
              <w:pStyle w:val="Tabletext"/>
            </w:pPr>
            <w:r w:rsidRPr="00C70209">
              <w:t>Preterm infants with VLBW (&lt;1250 g), postnatal age 10–17 days, Hct &lt;45 % and a &gt;75% probability of BPD</w:t>
            </w:r>
          </w:p>
          <w:p w14:paraId="5723EFF2" w14:textId="394DEC2A" w:rsidR="00DF2BB6" w:rsidRPr="00C70209" w:rsidRDefault="00DF2BB6" w:rsidP="003131E2">
            <w:pPr>
              <w:pStyle w:val="Tabletext"/>
            </w:pPr>
          </w:p>
          <w:p w14:paraId="18B8F5B3" w14:textId="77777777" w:rsidR="00DF2BB6" w:rsidRPr="00C70209" w:rsidRDefault="00DF2BB6" w:rsidP="003131E2">
            <w:pPr>
              <w:pStyle w:val="Tabletext"/>
            </w:pPr>
            <w:r w:rsidRPr="00C70209">
              <w:t>N=55</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0AB6A541" w14:textId="1F772888" w:rsidR="00DF2BB6" w:rsidRPr="00C70209" w:rsidRDefault="00DF2BB6" w:rsidP="003131E2">
            <w:pPr>
              <w:pStyle w:val="Tabletext"/>
            </w:pPr>
            <w:r w:rsidRPr="00C70209">
              <w:t>rHuEPO (200 IU/kg sc tiw) for 6 weeks versus sham injections</w:t>
            </w:r>
          </w:p>
          <w:p w14:paraId="1BEE5E32" w14:textId="7D69E2E4" w:rsidR="00DF2BB6" w:rsidRPr="00C70209" w:rsidRDefault="00DF2BB6" w:rsidP="003131E2">
            <w:pPr>
              <w:pStyle w:val="Tabletextnote"/>
            </w:pPr>
            <w:r w:rsidRPr="00C70209">
              <w:t>*Intervention group received oral iron (6 mg/kg/day)</w:t>
            </w:r>
          </w:p>
          <w:p w14:paraId="22A064C1" w14:textId="62324AA6" w:rsidR="00DF2BB6" w:rsidRPr="00C70209" w:rsidRDefault="00DF2BB6" w:rsidP="003131E2">
            <w:pPr>
              <w:pStyle w:val="Tabletextnote"/>
            </w:pPr>
            <w:r w:rsidRPr="00C70209">
              <w:t>*Control group received oral iron (2 mg/kg/day)</w:t>
            </w:r>
          </w:p>
          <w:p w14:paraId="7E46099D" w14:textId="77777777" w:rsidR="00DF2BB6" w:rsidRPr="00C70209" w:rsidRDefault="00DF2BB6" w:rsidP="003131E2">
            <w:pPr>
              <w:pStyle w:val="Tabletextnote"/>
            </w:pPr>
            <w:r w:rsidRPr="00C70209">
              <w:t>*Transfusions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5FEBD381" w14:textId="3E66ABE1" w:rsidR="00DF2BB6" w:rsidRPr="00C70209" w:rsidRDefault="00DF2BB6" w:rsidP="003131E2">
            <w:pPr>
              <w:pStyle w:val="Tabletext"/>
            </w:pPr>
            <w:r w:rsidRPr="00C70209">
              <w:t>Transfusion incidence</w:t>
            </w:r>
          </w:p>
          <w:p w14:paraId="751DE549" w14:textId="03DCADF5" w:rsidR="00DF2BB6" w:rsidRPr="00C70209" w:rsidRDefault="00DF2BB6" w:rsidP="003131E2">
            <w:pPr>
              <w:pStyle w:val="Tabletext"/>
            </w:pPr>
            <w:r w:rsidRPr="00C70209">
              <w:t>Mortality</w:t>
            </w:r>
          </w:p>
          <w:p w14:paraId="16F2112A" w14:textId="440A53F7" w:rsidR="00DF2BB6" w:rsidRPr="00C70209" w:rsidRDefault="00DF2BB6" w:rsidP="003131E2">
            <w:pPr>
              <w:pStyle w:val="Tabletext"/>
            </w:pPr>
            <w:r w:rsidRPr="00C70209">
              <w:t>ROP</w:t>
            </w:r>
          </w:p>
          <w:p w14:paraId="5F89449C" w14:textId="77777777" w:rsidR="00DF2BB6" w:rsidRPr="00C70209" w:rsidRDefault="00DF2BB6" w:rsidP="003131E2">
            <w:pPr>
              <w:pStyle w:val="Tabletext"/>
            </w:pPr>
            <w:r w:rsidRPr="00C70209">
              <w:t xml:space="preserve">BPD </w:t>
            </w:r>
          </w:p>
        </w:tc>
      </w:tr>
      <w:tr w:rsidR="00DF2BB6" w:rsidRPr="00C70209" w14:paraId="68194DDB"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E67032E" w14:textId="7050BF72" w:rsidR="00DF2BB6" w:rsidRPr="00C70209" w:rsidRDefault="00DF2BB6" w:rsidP="003F7DCB">
            <w:pPr>
              <w:pStyle w:val="Tabletext"/>
            </w:pPr>
            <w:r w:rsidRPr="00C70209">
              <w:t>Atasay (2002)</w:t>
            </w:r>
            <w:r w:rsidRPr="00C70209">
              <w:fldChar w:fldCharType="begin"/>
            </w:r>
            <w:r w:rsidR="003F7DCB" w:rsidRPr="00C70209">
              <w:instrText xml:space="preserve"> ADDIN EN.CITE &lt;EndNote&gt;&lt;Cite&gt;&lt;Author&gt;Atasay&lt;/Author&gt;&lt;Year&gt;2002&lt;/Year&gt;&lt;RecNum&gt;248&lt;/RecNum&gt;&lt;DisplayText&gt;&lt;style face="superscript"&gt;124&lt;/style&gt;&lt;/DisplayText&gt;&lt;record&gt;&lt;rec-number&gt;248&lt;/rec-number&gt;&lt;foreign-keys&gt;&lt;key app="EN" db-id="9edve2wadsavt5ewavaxtda4f2tavzvts9ee" timestamp="1427477847"&gt;248&lt;/key&gt;&lt;/foreign-keys&gt;&lt;ref-type name="Journal Article"&gt;17&lt;/ref-type&gt;&lt;contributors&gt;&lt;authors&gt;&lt;author&gt;Atasay, B&lt;/author&gt;&lt;author&gt;Gunlemez, A&lt;/author&gt;&lt;author&gt;Akar, N&lt;/author&gt;&lt;author&gt;Arsan, S&lt;/author&gt;&lt;/authors&gt;&lt;/contributors&gt;&lt;titles&gt;&lt;title&gt;Does early erythropoietin therapy decrease transfusions in anemia of prematurity?&lt;/title&gt;&lt;secondary-title&gt;Indian Journal of Pediatrics&lt;/secondary-title&gt;&lt;/titles&gt;&lt;periodical&gt;&lt;full-title&gt;Indian Journal of Pediatrics&lt;/full-title&gt;&lt;/periodical&gt;&lt;pages&gt;389–391&lt;/pages&gt;&lt;volume&gt;69&lt;/volume&gt;&lt;number&gt;5&lt;/number&gt;&lt;dates&gt;&lt;year&gt;2002&lt;/year&gt;&lt;pub-dates&gt;&lt;date&gt;May&lt;/date&gt;&lt;/pub-dates&gt;&lt;/dates&gt;&lt;urls&gt;&lt;related-urls&gt;&lt;url&gt;http://www.ncbi.nlm.nih.gov/pubmed/12061670&lt;/url&gt;&lt;/related-urls&gt;&lt;/urls&gt;&lt;access-date&gt;13 April 2015&lt;/access-date&gt;&lt;/record&gt;&lt;/Cite&gt;&lt;/EndNote&gt;</w:instrText>
            </w:r>
            <w:r w:rsidRPr="00C70209">
              <w:fldChar w:fldCharType="separate"/>
            </w:r>
            <w:r w:rsidR="003F7DCB" w:rsidRPr="00C70209">
              <w:rPr>
                <w:vertAlign w:val="superscript"/>
              </w:rPr>
              <w:t>124</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00F1F998" w14:textId="5B43FAE7" w:rsidR="00DF2BB6" w:rsidRPr="00C70209" w:rsidRDefault="00DF2BB6" w:rsidP="003131E2">
            <w:pPr>
              <w:pStyle w:val="Tabletext"/>
            </w:pPr>
            <w:r w:rsidRPr="00C70209">
              <w:t>Level II</w:t>
            </w:r>
          </w:p>
          <w:p w14:paraId="5E00F5B0" w14:textId="77777777" w:rsidR="00DF2BB6" w:rsidRPr="00C70209" w:rsidRDefault="00DF2BB6" w:rsidP="003131E2">
            <w:pPr>
              <w:pStyle w:val="Tabletext"/>
              <w:rPr>
                <w:i/>
              </w:rPr>
            </w:pPr>
            <w:r w:rsidRPr="00C70209">
              <w:rPr>
                <w:i/>
              </w:rPr>
              <w:t>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5DE46FD" w14:textId="77777777" w:rsidR="00DF2BB6" w:rsidRPr="00C70209" w:rsidRDefault="00DF2BB6" w:rsidP="003131E2">
            <w:pPr>
              <w:pStyle w:val="Tabletext"/>
            </w:pPr>
            <w:r w:rsidRPr="00C70209">
              <w:t>Preterm infants (&lt;32 weeks gestational age) with VLBW (&lt;1500 g), aged 7–10 days at study entry</w:t>
            </w:r>
          </w:p>
          <w:p w14:paraId="1B564C5A" w14:textId="77777777" w:rsidR="00DF2BB6" w:rsidRPr="00C70209" w:rsidRDefault="00DF2BB6" w:rsidP="003131E2">
            <w:pPr>
              <w:pStyle w:val="Tabletext"/>
            </w:pPr>
          </w:p>
          <w:p w14:paraId="58BBD683" w14:textId="77777777" w:rsidR="00DF2BB6" w:rsidRPr="00C70209" w:rsidRDefault="00DF2BB6" w:rsidP="003131E2">
            <w:pPr>
              <w:pStyle w:val="Tabletext"/>
            </w:pPr>
            <w:r w:rsidRPr="00C70209">
              <w:t>N=27</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92133CF" w14:textId="59FD5765" w:rsidR="00DF2BB6" w:rsidRPr="00C70209" w:rsidRDefault="00DF2BB6" w:rsidP="003131E2">
            <w:pPr>
              <w:pStyle w:val="Tabletext"/>
            </w:pPr>
            <w:r w:rsidRPr="00C70209">
              <w:t>rHuEPO (600 IU/kg/wk sc) for 7–8 weeks versus no rHuEPO</w:t>
            </w:r>
          </w:p>
          <w:p w14:paraId="49CD6C55" w14:textId="77777777" w:rsidR="00DF2BB6" w:rsidRPr="00C70209" w:rsidRDefault="00DF2BB6" w:rsidP="003131E2">
            <w:pPr>
              <w:pStyle w:val="Tabletextnote"/>
            </w:pPr>
            <w:r w:rsidRPr="00C70209">
              <w:t>*Intervention group received Oral iron (3 mg/kg/day)</w:t>
            </w:r>
          </w:p>
          <w:p w14:paraId="68C1D470" w14:textId="670E919C" w:rsidR="00DF2BB6" w:rsidRPr="00C70209" w:rsidRDefault="00DF2BB6" w:rsidP="003131E2">
            <w:pPr>
              <w:pStyle w:val="Tabletextnote"/>
            </w:pPr>
            <w:r w:rsidRPr="00C70209">
              <w:t>*Infants in control group did not receive iron</w:t>
            </w:r>
          </w:p>
          <w:p w14:paraId="6EFFCB8A"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6305AD3" w14:textId="77777777" w:rsidR="00DF2BB6" w:rsidRPr="00C70209" w:rsidRDefault="00DF2BB6" w:rsidP="003131E2">
            <w:pPr>
              <w:pStyle w:val="Tabletext"/>
            </w:pPr>
            <w:r w:rsidRPr="00C70209">
              <w:t xml:space="preserve">Transfusion incidence </w:t>
            </w:r>
          </w:p>
        </w:tc>
      </w:tr>
      <w:tr w:rsidR="00DF2BB6" w:rsidRPr="00C70209" w14:paraId="3D03C934"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DCCB868" w14:textId="05ED56A2" w:rsidR="00DF2BB6" w:rsidRPr="00C70209" w:rsidRDefault="00DF2BB6" w:rsidP="003F7DCB">
            <w:pPr>
              <w:pStyle w:val="Tabletext"/>
            </w:pPr>
            <w:r w:rsidRPr="00C70209">
              <w:t>Bader (1996)</w:t>
            </w:r>
            <w:r w:rsidRPr="00C70209">
              <w:fldChar w:fldCharType="begin"/>
            </w:r>
            <w:r w:rsidR="003F7DCB" w:rsidRPr="00C70209">
              <w:instrText xml:space="preserve"> ADDIN EN.CITE &lt;EndNote&gt;&lt;Cite&gt;&lt;Author&gt;Bader&lt;/Author&gt;&lt;Year&gt;1996&lt;/Year&gt;&lt;RecNum&gt;251&lt;/RecNum&gt;&lt;DisplayText&gt;&lt;style face="superscript"&gt;125&lt;/style&gt;&lt;/DisplayText&gt;&lt;record&gt;&lt;rec-number&gt;251&lt;/rec-number&gt;&lt;foreign-keys&gt;&lt;key app="EN" db-id="9edve2wadsavt5ewavaxtda4f2tavzvts9ee" timestamp="1427477847"&gt;251&lt;/key&gt;&lt;/foreign-keys&gt;&lt;ref-type name="Journal Article"&gt;17&lt;/ref-type&gt;&lt;contributors&gt;&lt;authors&gt;&lt;author&gt;Bader, D&lt;/author&gt;&lt;author&gt;Blondheim, O&amp;#xD;Jonas, R&lt;/author&gt;&lt;author&gt;Admoni, O&lt;/author&gt;&lt;author&gt;Abend-Winge, M&lt;/author&gt;&lt;author&gt;Reich, D&lt;/author&gt;&lt;author&gt;Lanir, A&lt;/author&gt;&lt;author&gt;Tamir, A&lt;/author&gt;&lt;author&gt;Eldar, I&lt;/author&gt;&lt;author&gt;Attias, D&lt;/author&gt;&lt;/authors&gt;&lt;/contributors&gt;&lt;titles&gt;&lt;title&gt;Decreased ferritin levels, despite iron supplementation, during erythropoietin therapy in anaemia of prematurity&lt;/title&gt;&lt;secondary-title&gt;Acta Paediatrica&lt;/secondary-title&gt;&lt;/titles&gt;&lt;periodical&gt;&lt;full-title&gt;Acta Paediatr&lt;/full-title&gt;&lt;abbr-1&gt;Acta paediatrica&lt;/abbr-1&gt;&lt;/periodical&gt;&lt;pages&gt;496–501&lt;/pages&gt;&lt;volume&gt;85&lt;/volume&gt;&lt;number&gt;4&lt;/number&gt;&lt;dates&gt;&lt;year&gt;1996&lt;/year&gt;&lt;pub-dates&gt;&lt;date&gt;April&lt;/date&gt;&lt;/pub-dates&gt;&lt;/dates&gt;&lt;urls&gt;&lt;related-urls&gt;&lt;url&gt;http://www.ncbi.nlm.nih.gov/pubmed/8740313&lt;/url&gt;&lt;/related-urls&gt;&lt;/urls&gt;&lt;access-date&gt;13 April 2015&lt;/access-date&gt;&lt;/record&gt;&lt;/Cite&gt;&lt;/EndNote&gt;</w:instrText>
            </w:r>
            <w:r w:rsidRPr="00C70209">
              <w:fldChar w:fldCharType="separate"/>
            </w:r>
            <w:r w:rsidR="003F7DCB" w:rsidRPr="00C70209">
              <w:rPr>
                <w:vertAlign w:val="superscript"/>
              </w:rPr>
              <w:t>125</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1CB2C33" w14:textId="34F4F84C" w:rsidR="00DF2BB6" w:rsidRPr="00C70209" w:rsidRDefault="00DF2BB6" w:rsidP="003131E2">
            <w:pPr>
              <w:pStyle w:val="Tabletext"/>
            </w:pPr>
            <w:r w:rsidRPr="00C70209">
              <w:t>Level II</w:t>
            </w:r>
          </w:p>
          <w:p w14:paraId="0A6B5FC5"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445C7BB" w14:textId="77777777" w:rsidR="00DF2BB6" w:rsidRPr="00C70209" w:rsidRDefault="00DF2BB6" w:rsidP="003131E2">
            <w:pPr>
              <w:pStyle w:val="Tabletext"/>
            </w:pPr>
            <w:r w:rsidRPr="00C70209">
              <w:t>Preterm infants (&lt;34 weeks gestational age) with LBW (&lt;1750 g), aged of 3–5 weeks at study entry (mean postnatal age 34 ± 14 days)</w:t>
            </w:r>
          </w:p>
          <w:p w14:paraId="140C2F7F" w14:textId="77777777" w:rsidR="00DF2BB6" w:rsidRPr="00C70209" w:rsidRDefault="00DF2BB6" w:rsidP="003131E2">
            <w:pPr>
              <w:pStyle w:val="Tabletext"/>
            </w:pPr>
          </w:p>
          <w:p w14:paraId="3286D775" w14:textId="77777777" w:rsidR="00DF2BB6" w:rsidRPr="00C70209" w:rsidRDefault="00DF2BB6" w:rsidP="003131E2">
            <w:pPr>
              <w:pStyle w:val="Tabletext"/>
            </w:pPr>
            <w:r w:rsidRPr="00C70209">
              <w:t>N=29</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7A045F71" w14:textId="2D5626AF" w:rsidR="00DF2BB6" w:rsidRPr="00C70209" w:rsidRDefault="00DF2BB6" w:rsidP="003131E2">
            <w:pPr>
              <w:pStyle w:val="Tabletext"/>
            </w:pPr>
            <w:r w:rsidRPr="00C70209">
              <w:t>rHuEPO (300 IU/kg sc tiw) for 4 weeks versus no rHuEPO</w:t>
            </w:r>
          </w:p>
          <w:p w14:paraId="14CE7E3F" w14:textId="77777777" w:rsidR="00DF2BB6" w:rsidRPr="00C70209" w:rsidRDefault="00DF2BB6" w:rsidP="003131E2">
            <w:pPr>
              <w:pStyle w:val="Tabletextnote"/>
            </w:pPr>
            <w:r w:rsidRPr="00C70209">
              <w:t>*All infants received elemental iron (6 mg/kg/day) 2 weeks after study start</w:t>
            </w:r>
          </w:p>
          <w:p w14:paraId="50CDE4AB" w14:textId="77777777" w:rsidR="00DF2BB6" w:rsidRPr="00C70209" w:rsidRDefault="00DF2BB6" w:rsidP="003131E2">
            <w:pPr>
              <w:pStyle w:val="Tabletextnote"/>
            </w:pPr>
            <w:r w:rsidRPr="00C70209">
              <w:t xml:space="preserve">*Transfusions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5CA4D4A" w14:textId="77777777" w:rsidR="00DF2BB6" w:rsidRPr="00C70209" w:rsidRDefault="00DF2BB6" w:rsidP="003131E2">
            <w:pPr>
              <w:pStyle w:val="Tabletext"/>
            </w:pPr>
            <w:r w:rsidRPr="00C70209">
              <w:t xml:space="preserve">Transfusion incidence </w:t>
            </w:r>
          </w:p>
        </w:tc>
      </w:tr>
      <w:tr w:rsidR="00DF2BB6" w:rsidRPr="00C70209" w14:paraId="053F015D"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54AA801" w14:textId="30D693ED" w:rsidR="00DF2BB6" w:rsidRPr="00C70209" w:rsidRDefault="00DF2BB6" w:rsidP="003F7DCB">
            <w:pPr>
              <w:pStyle w:val="Tabletext"/>
            </w:pPr>
            <w:r w:rsidRPr="00C70209">
              <w:t>Bechensteen (1993)</w:t>
            </w:r>
            <w:r w:rsidRPr="00C70209">
              <w:fldChar w:fldCharType="begin"/>
            </w:r>
            <w:r w:rsidR="003F7DCB" w:rsidRPr="00C70209">
              <w:instrText xml:space="preserve"> ADDIN EN.CITE &lt;EndNote&gt;&lt;Cite&gt;&lt;Author&gt;Bechensteen&lt;/Author&gt;&lt;Year&gt;1993&lt;/Year&gt;&lt;RecNum&gt;252&lt;/RecNum&gt;&lt;DisplayText&gt;&lt;style face="superscript"&gt;126&lt;/style&gt;&lt;/DisplayText&gt;&lt;record&gt;&lt;rec-number&gt;252&lt;/rec-number&gt;&lt;foreign-keys&gt;&lt;key app="EN" db-id="9edve2wadsavt5ewavaxtda4f2tavzvts9ee" timestamp="1427477847"&gt;252&lt;/key&gt;&lt;/foreign-keys&gt;&lt;ref-type name="Journal Article"&gt;17&lt;/ref-type&gt;&lt;contributors&gt;&lt;authors&gt;&lt;author&gt;Bechensteen, A. G&lt;/author&gt;&lt;author&gt;Haga, P&lt;/author&gt;&lt;author&gt;Halvorsen, S&lt;/author&gt;&lt;author&gt;Whitelaw, A&lt;/author&gt;&lt;author&gt;Liestol, K&lt;/author&gt;&lt;author&gt;Lindemann, R&lt;/author&gt;&lt;author&gt;Grøgaard, J&lt;/author&gt;&lt;author&gt;Hellebostad, M&lt;/author&gt;&lt;author&gt;Saugstad, O. D&lt;/author&gt;&lt;author&gt;Grønn, M&lt;/author&gt;&lt;/authors&gt;&lt;/contributors&gt;&lt;titles&gt;&lt;title&gt;Erythropoietin, protein, and iron supplementation and the prevention of anaemia of prematurity&lt;/title&gt;&lt;secondary-title&gt;Archives of Disease in Childhood&lt;/secondary-title&gt;&lt;/titles&gt;&lt;periodical&gt;&lt;full-title&gt;Archives of Disease in Childhood&lt;/full-title&gt;&lt;/periodical&gt;&lt;pages&gt;19–23&lt;/pages&gt;&lt;volume&gt;69&lt;/volume&gt;&lt;number&gt;1 Spec No&lt;/number&gt;&lt;dates&gt;&lt;year&gt;1993&lt;/year&gt;&lt;pub-dates&gt;&lt;date&gt;July&lt;/date&gt;&lt;/pub-dates&gt;&lt;/dates&gt;&lt;urls&gt;&lt;related-urls&gt;&lt;url&gt;http://www.ncbi.nlm.nih.gov/pmc/articles/PMC1029391/&lt;/url&gt;&lt;/related-urls&gt;&lt;/urls&gt;&lt;access-date&gt;13 April 2015&lt;/access-date&gt;&lt;/record&gt;&lt;/Cite&gt;&lt;/EndNote&gt;</w:instrText>
            </w:r>
            <w:r w:rsidRPr="00C70209">
              <w:fldChar w:fldCharType="separate"/>
            </w:r>
            <w:r w:rsidR="003F7DCB" w:rsidRPr="00C70209">
              <w:rPr>
                <w:vertAlign w:val="superscript"/>
              </w:rPr>
              <w:t>12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C1C1F95" w14:textId="77777777" w:rsidR="00DF2BB6" w:rsidRPr="00C70209" w:rsidRDefault="00DF2BB6" w:rsidP="003131E2">
            <w:pPr>
              <w:pStyle w:val="Tabletext"/>
            </w:pPr>
            <w:r w:rsidRPr="00C70209">
              <w:t>Level II</w:t>
            </w:r>
          </w:p>
          <w:p w14:paraId="4DF45C36"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32826F97" w14:textId="77777777" w:rsidR="00DF2BB6" w:rsidRPr="00C70209" w:rsidRDefault="00DF2BB6" w:rsidP="003131E2">
            <w:pPr>
              <w:pStyle w:val="Tabletext"/>
            </w:pPr>
            <w:r w:rsidRPr="00C70209">
              <w:t>Preterm infants with VLBW (900–1400 g), aged 3 weeks at study entry</w:t>
            </w:r>
          </w:p>
          <w:p w14:paraId="50FFC3E1" w14:textId="77777777" w:rsidR="00DF2BB6" w:rsidRPr="00C70209" w:rsidRDefault="00DF2BB6" w:rsidP="003131E2">
            <w:pPr>
              <w:pStyle w:val="Tabletext"/>
            </w:pPr>
          </w:p>
          <w:p w14:paraId="7F0A6846" w14:textId="77777777" w:rsidR="00DF2BB6" w:rsidRPr="00C70209" w:rsidRDefault="00DF2BB6" w:rsidP="003131E2">
            <w:pPr>
              <w:pStyle w:val="Tabletext"/>
            </w:pPr>
            <w:r w:rsidRPr="00C70209">
              <w:t>N= 29</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D4F47F4" w14:textId="013EF404" w:rsidR="00DF2BB6" w:rsidRPr="00C70209" w:rsidRDefault="00DF2BB6" w:rsidP="003131E2">
            <w:pPr>
              <w:pStyle w:val="Tabletext"/>
            </w:pPr>
            <w:r w:rsidRPr="00C70209">
              <w:t>rHuEPO (100 IU/kg, sc tiw) from 3–7 weeks versus no rHuEPO</w:t>
            </w:r>
          </w:p>
          <w:p w14:paraId="758845A9" w14:textId="77777777" w:rsidR="00DF2BB6" w:rsidRPr="00C70209" w:rsidRDefault="00DF2BB6" w:rsidP="003131E2">
            <w:pPr>
              <w:pStyle w:val="Tabletextnote"/>
            </w:pPr>
            <w:r w:rsidRPr="00C70209">
              <w:t>*All infants received oral iron (18 mg/day) regardless of weight, beginning at the start of the study, increased to 36 mg/day if serum concentration fell below 16 µmol/L</w:t>
            </w:r>
          </w:p>
          <w:p w14:paraId="07E5656D" w14:textId="77777777" w:rsidR="00DF2BB6" w:rsidRPr="00C70209" w:rsidRDefault="00DF2BB6" w:rsidP="003131E2">
            <w:pPr>
              <w:pStyle w:val="Tabletextnote"/>
            </w:pPr>
            <w:r w:rsidRPr="00C70209">
              <w:t xml:space="preserve">*Transfusions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670B1FC" w14:textId="34E6414B" w:rsidR="00DF2BB6" w:rsidRPr="00C70209" w:rsidRDefault="00DF2BB6" w:rsidP="003131E2">
            <w:pPr>
              <w:pStyle w:val="Tabletext"/>
            </w:pPr>
            <w:r w:rsidRPr="00C70209">
              <w:t>Transfusion incidence</w:t>
            </w:r>
          </w:p>
          <w:p w14:paraId="2C68CA8B" w14:textId="77777777" w:rsidR="00DF2BB6" w:rsidRPr="00C70209" w:rsidRDefault="00DF2BB6" w:rsidP="003131E2">
            <w:pPr>
              <w:pStyle w:val="Tabletext"/>
            </w:pPr>
            <w:r w:rsidRPr="00C70209">
              <w:t>Mortality</w:t>
            </w:r>
          </w:p>
          <w:p w14:paraId="4B2F009A" w14:textId="0063B13E" w:rsidR="00DF2BB6" w:rsidRPr="00C70209" w:rsidRDefault="00DF2BB6" w:rsidP="003131E2">
            <w:pPr>
              <w:pStyle w:val="Tabletext"/>
            </w:pPr>
            <w:r w:rsidRPr="00C70209">
              <w:t>Laboratory measures (change in Hb values)</w:t>
            </w:r>
          </w:p>
          <w:p w14:paraId="6536E012" w14:textId="77777777" w:rsidR="00DF2BB6" w:rsidRPr="00C70209" w:rsidRDefault="00DF2BB6" w:rsidP="003131E2">
            <w:pPr>
              <w:pStyle w:val="Tabletext"/>
            </w:pPr>
          </w:p>
        </w:tc>
      </w:tr>
      <w:tr w:rsidR="00DF2BB6" w:rsidRPr="00C70209" w14:paraId="606B0FC5"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D23F2B3" w14:textId="1DC7E69F" w:rsidR="00DF2BB6" w:rsidRPr="00C70209" w:rsidRDefault="00DF2BB6" w:rsidP="00C70209">
            <w:pPr>
              <w:pStyle w:val="Tabletext"/>
            </w:pPr>
            <w:r w:rsidRPr="00C70209">
              <w:t>Bierer (2009)</w:t>
            </w:r>
            <w:r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 </w:instrText>
            </w:r>
            <w:r w:rsidR="003F7DCB"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4</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722936B" w14:textId="77777777" w:rsidR="00DF2BB6" w:rsidRPr="00C70209" w:rsidRDefault="00DF2BB6" w:rsidP="003131E2">
            <w:pPr>
              <w:pStyle w:val="Tabletext"/>
            </w:pPr>
            <w:r w:rsidRPr="00C70209">
              <w:t>Level II</w:t>
            </w:r>
          </w:p>
          <w:p w14:paraId="147E5A46"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E59E035" w14:textId="0B934695" w:rsidR="00DF2BB6" w:rsidRPr="00C70209" w:rsidRDefault="00DF2BB6" w:rsidP="003131E2">
            <w:pPr>
              <w:pStyle w:val="Tabletext"/>
            </w:pPr>
            <w:r w:rsidRPr="00C70209">
              <w:t>Infants with a disease requiring major surgery</w:t>
            </w:r>
            <w:r w:rsidRPr="00C70209">
              <w:rPr>
                <w:vertAlign w:val="superscript"/>
              </w:rPr>
              <w:t>a</w:t>
            </w:r>
          </w:p>
          <w:p w14:paraId="68FB349B" w14:textId="2C07784E" w:rsidR="00DF2BB6" w:rsidRPr="00C70209" w:rsidRDefault="00DF2BB6" w:rsidP="003131E2">
            <w:pPr>
              <w:pStyle w:val="Tabletextnote"/>
            </w:pPr>
            <w:r w:rsidRPr="00C70209">
              <w:t>*rHuEPO group mean birth weight (SEM) 2034 ± 308 g, aged 8 ± 2 days</w:t>
            </w:r>
          </w:p>
          <w:p w14:paraId="081E18F8" w14:textId="359F16B4" w:rsidR="00DF2BB6" w:rsidRPr="00C70209" w:rsidRDefault="00DF2BB6" w:rsidP="003131E2">
            <w:pPr>
              <w:pStyle w:val="Tabletextnote"/>
            </w:pPr>
            <w:r w:rsidRPr="00C70209">
              <w:t>*Placebo group mean birth weight (SEM) 2400 ± 184 g, aged 7 ± 2 days</w:t>
            </w:r>
          </w:p>
          <w:p w14:paraId="05B0A2D6" w14:textId="77777777" w:rsidR="00DF2BB6" w:rsidRPr="00C70209" w:rsidRDefault="00DF2BB6" w:rsidP="003131E2">
            <w:pPr>
              <w:pStyle w:val="Tabletext"/>
            </w:pPr>
          </w:p>
          <w:p w14:paraId="64639CD1" w14:textId="77777777" w:rsidR="00DF2BB6" w:rsidRPr="00C70209" w:rsidRDefault="00DF2BB6" w:rsidP="003131E2">
            <w:pPr>
              <w:pStyle w:val="Tabletext"/>
            </w:pPr>
            <w:r w:rsidRPr="00C70209">
              <w:t>N=2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C83FD27" w14:textId="3336C1D5" w:rsidR="00DF2BB6" w:rsidRPr="00C70209" w:rsidRDefault="00DF2BB6" w:rsidP="003131E2">
            <w:pPr>
              <w:pStyle w:val="Tabletext"/>
            </w:pPr>
            <w:r w:rsidRPr="00C70209">
              <w:t>rHuEPO (200 IU /kg/day, iv) or rHuEPO (400 IU/kg/day, sc tiw) for 2 weeks versus iv placebo (saline) or sc sham</w:t>
            </w:r>
          </w:p>
          <w:p w14:paraId="4E93AB57" w14:textId="56B6E0B8" w:rsidR="00DF2BB6" w:rsidRPr="00C70209" w:rsidRDefault="00DF2BB6" w:rsidP="003131E2">
            <w:pPr>
              <w:pStyle w:val="Tabletextnote"/>
            </w:pPr>
            <w:r w:rsidRPr="00C70209">
              <w:t>*All infants received oral iron supplementation (dose not specified) when enteral feeds reached 60 mL/kg/day</w:t>
            </w:r>
          </w:p>
          <w:p w14:paraId="12211135"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59CB1ED7" w14:textId="6B6283B8" w:rsidR="00DF2BB6" w:rsidRPr="00C70209" w:rsidRDefault="00DF2BB6" w:rsidP="00C70209">
            <w:pPr>
              <w:pStyle w:val="Tabletext"/>
            </w:pPr>
            <w:r w:rsidRPr="00C70209">
              <w:t>Transfusion volume and incidence</w:t>
            </w:r>
          </w:p>
        </w:tc>
      </w:tr>
      <w:tr w:rsidR="00DF2BB6" w:rsidRPr="00C70209" w14:paraId="6DFCF688"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648E777" w14:textId="40E7BE4F" w:rsidR="00DF2BB6" w:rsidRPr="00C70209" w:rsidRDefault="00DF2BB6" w:rsidP="003F7DCB">
            <w:pPr>
              <w:pStyle w:val="Tabletext"/>
            </w:pPr>
            <w:r w:rsidRPr="00C70209">
              <w:t>Chen (1995)</w:t>
            </w:r>
            <w:r w:rsidRPr="00C70209">
              <w:fldChar w:fldCharType="begin"/>
            </w:r>
            <w:r w:rsidR="003F7DCB" w:rsidRPr="00C70209">
              <w:instrText xml:space="preserve"> ADDIN EN.CITE &lt;EndNote&gt;&lt;Cite&gt;&lt;Author&gt;Chen&lt;/Author&gt;&lt;Year&gt;1995&lt;/Year&gt;&lt;RecNum&gt;259&lt;/RecNum&gt;&lt;DisplayText&gt;&lt;style face="superscript"&gt;127&lt;/style&gt;&lt;/DisplayText&gt;&lt;record&gt;&lt;rec-number&gt;259&lt;/rec-number&gt;&lt;foreign-keys&gt;&lt;key app="EN" db-id="9edve2wadsavt5ewavaxtda4f2tavzvts9ee" timestamp="1427477847"&gt;259&lt;/key&gt;&lt;/foreign-keys&gt;&lt;ref-type name="Journal Article"&gt;17&lt;/ref-type&gt;&lt;contributors&gt;&lt;authors&gt;&lt;author&gt;Chen, Jy&lt;/author&gt;&lt;author&gt;Wu, T. S&lt;/author&gt;&lt;author&gt;Chanlai, S. P&lt;/author&gt;&lt;/authors&gt;&lt;/contributors&gt;&lt;titles&gt;&lt;title&gt;Recombinant human erythropoietin in the treatment of anemia of prematurity&lt;/title&gt;&lt;secondary-title&gt;American Journal of Perinatology&lt;/secondary-title&gt;&lt;/titles&gt;&lt;periodical&gt;&lt;full-title&gt;American Journal of Perinatology&lt;/full-title&gt;&lt;/periodical&gt;&lt;pages&gt;314–318&lt;/pages&gt;&lt;volume&gt;12&lt;/volume&gt;&lt;number&gt;5&lt;/number&gt;&lt;dates&gt;&lt;year&gt;1995&lt;/year&gt;&lt;/dates&gt;&lt;urls&gt;&lt;related-urls&gt;&lt;url&gt;http://europepmc.org/abstract/med/8540930&lt;/url&gt;&lt;/related-urls&gt;&lt;/urls&gt;&lt;access-date&gt;13 April 2015&lt;/access-date&gt;&lt;/record&gt;&lt;/Cite&gt;&lt;/EndNote&gt;</w:instrText>
            </w:r>
            <w:r w:rsidRPr="00C70209">
              <w:fldChar w:fldCharType="separate"/>
            </w:r>
            <w:r w:rsidR="003F7DCB" w:rsidRPr="00C70209">
              <w:rPr>
                <w:vertAlign w:val="superscript"/>
              </w:rPr>
              <w:t>127</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35E46D1D" w14:textId="77777777" w:rsidR="00DF2BB6" w:rsidRPr="00C70209" w:rsidRDefault="00DF2BB6" w:rsidP="003131E2">
            <w:pPr>
              <w:pStyle w:val="Tabletext"/>
            </w:pPr>
            <w:r w:rsidRPr="00C70209">
              <w:t>Level II</w:t>
            </w:r>
          </w:p>
          <w:p w14:paraId="173AC3CF"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476A09C" w14:textId="77777777" w:rsidR="00DF2BB6" w:rsidRPr="00C70209" w:rsidRDefault="00DF2BB6" w:rsidP="003131E2">
            <w:pPr>
              <w:pStyle w:val="Tabletext"/>
            </w:pPr>
            <w:r w:rsidRPr="00C70209">
              <w:t>Preterm infants (≤33 weeks gestational age) with LBW (≤1750 g), mean age at study entry &gt;22 days</w:t>
            </w:r>
          </w:p>
          <w:p w14:paraId="15FC544B" w14:textId="32B73D08" w:rsidR="00DF2BB6" w:rsidRPr="00C70209" w:rsidRDefault="00DF2BB6" w:rsidP="003131E2">
            <w:pPr>
              <w:pStyle w:val="Tabletext"/>
            </w:pPr>
          </w:p>
          <w:p w14:paraId="0C3A9000" w14:textId="77777777" w:rsidR="00DF2BB6" w:rsidRPr="00C70209" w:rsidRDefault="00DF2BB6" w:rsidP="003131E2">
            <w:pPr>
              <w:pStyle w:val="Tabletext"/>
            </w:pPr>
            <w:r w:rsidRPr="00C70209">
              <w:t>N=37</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DB2FFCE" w14:textId="397236DF" w:rsidR="00DF2BB6" w:rsidRPr="00C70209" w:rsidRDefault="00DF2BB6" w:rsidP="003131E2">
            <w:pPr>
              <w:pStyle w:val="Tabletext"/>
            </w:pPr>
            <w:r w:rsidRPr="00C70209">
              <w:t>rHuEPO (150 mg/kg, iv biw) versus RBC transfusion (10–15 mL/kg, during 2–4 hr period when Hb &lt;10 g/dL and symptoms of anaemia or when Hb &lt;8 g/dL regardless of symptoms) versus no treatment</w:t>
            </w:r>
          </w:p>
          <w:p w14:paraId="170C5755" w14:textId="77777777" w:rsidR="00DF2BB6" w:rsidRPr="00C70209" w:rsidRDefault="00DF2BB6" w:rsidP="003131E2">
            <w:pPr>
              <w:pStyle w:val="Tabletextnote"/>
            </w:pPr>
            <w:r w:rsidRPr="00C70209">
              <w:t>*All infants received oral elemental iron (3 mg/kg/day)</w:t>
            </w:r>
          </w:p>
          <w:p w14:paraId="4F7F1505" w14:textId="77777777" w:rsidR="00DF2BB6" w:rsidRPr="00C70209" w:rsidRDefault="00DF2BB6" w:rsidP="003131E2">
            <w:pPr>
              <w:pStyle w:val="Tabletextnote"/>
            </w:pPr>
            <w:r w:rsidRPr="00C70209">
              <w:t>*Transfusion guidelines were not in place (given based on frequent episodes of apnoea)</w:t>
            </w:r>
          </w:p>
          <w:p w14:paraId="5956430C" w14:textId="425B0719" w:rsidR="00DF2BB6" w:rsidRPr="00C70209" w:rsidDel="00CB697C" w:rsidRDefault="00DF2BB6" w:rsidP="003131E2">
            <w:pPr>
              <w:pStyle w:val="Tabletextnote"/>
            </w:pPr>
            <w:r w:rsidRPr="00C70209">
              <w:t>*Only comparison of rHuEPO versus no rHuEPO (based on ITT) included her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5D570238" w14:textId="77777777" w:rsidR="00DF2BB6" w:rsidRPr="00C70209" w:rsidRDefault="00DF2BB6" w:rsidP="003131E2">
            <w:pPr>
              <w:pStyle w:val="Tabletext"/>
            </w:pPr>
          </w:p>
        </w:tc>
      </w:tr>
      <w:tr w:rsidR="00DF2BB6" w:rsidRPr="00C70209" w14:paraId="51A39BF3"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C8AB798" w14:textId="7511C196" w:rsidR="00DF2BB6" w:rsidRPr="00C70209" w:rsidRDefault="00DF2BB6" w:rsidP="003F7DCB">
            <w:pPr>
              <w:pStyle w:val="Tabletext"/>
            </w:pPr>
            <w:r w:rsidRPr="00C70209">
              <w:t>Corona (1998)</w:t>
            </w:r>
            <w:r w:rsidRPr="00C70209">
              <w:fldChar w:fldCharType="begin"/>
            </w:r>
            <w:r w:rsidR="003F7DCB" w:rsidRPr="00C70209">
              <w:instrText xml:space="preserve"> ADDIN EN.CITE &lt;EndNote&gt;&lt;Cite&gt;&lt;Author&gt;Corona&lt;/Author&gt;&lt;Year&gt;1998&lt;/Year&gt;&lt;RecNum&gt;260&lt;/RecNum&gt;&lt;DisplayText&gt;&lt;style face="superscript"&gt;128&lt;/style&gt;&lt;/DisplayText&gt;&lt;record&gt;&lt;rec-number&gt;260&lt;/rec-number&gt;&lt;foreign-keys&gt;&lt;key app="EN" db-id="9edve2wadsavt5ewavaxtda4f2tavzvts9ee" timestamp="1427477847"&gt;260&lt;/key&gt;&lt;/foreign-keys&gt;&lt;ref-type name="Report"&gt;27&lt;/ref-type&gt;&lt;contributors&gt;&lt;authors&gt;&lt;author&gt;Corona, G&lt;/author&gt;&lt;author&gt;Fulia, F&lt;/author&gt;&lt;author&gt;Liotta, C&lt;/author&gt;&lt;author&gt;Barberi, I&lt;/author&gt;&lt;/authors&gt;&lt;/contributors&gt;&lt;titles&gt;&lt;title&gt;Clinical use of recombinant human erythropoietin (rHuEPO) in the treatment of preterm anaemia&lt;/title&gt;&lt;/titles&gt;&lt;pages&gt;442–449&lt;/pages&gt;&lt;volume&gt;24 &lt;/volume&gt;&lt;dates&gt;&lt;year&gt;1998&lt;/year&gt;&lt;/dates&gt;&lt;urls&gt;&lt;/urls&gt;&lt;/record&gt;&lt;/Cite&gt;&lt;/EndNote&gt;</w:instrText>
            </w:r>
            <w:r w:rsidRPr="00C70209">
              <w:fldChar w:fldCharType="separate"/>
            </w:r>
            <w:r w:rsidR="003F7DCB" w:rsidRPr="00C70209">
              <w:rPr>
                <w:vertAlign w:val="superscript"/>
              </w:rPr>
              <w:t>128</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0B2032F" w14:textId="3AAD22A4" w:rsidR="00DF2BB6" w:rsidRPr="00C70209" w:rsidRDefault="00DF2BB6" w:rsidP="003131E2">
            <w:pPr>
              <w:pStyle w:val="Tabletext"/>
            </w:pPr>
            <w:r w:rsidRPr="00C70209">
              <w:t>Level II</w:t>
            </w:r>
          </w:p>
          <w:p w14:paraId="1830E80F"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274353F4" w14:textId="1F16B30A" w:rsidR="00DF2BB6" w:rsidRPr="00C70209" w:rsidRDefault="00DF2BB6" w:rsidP="003131E2">
            <w:pPr>
              <w:pStyle w:val="Tabletext"/>
            </w:pPr>
            <w:r w:rsidRPr="00C70209">
              <w:t>Preterm infants (&lt;33 weeks gestational age) with VLBW (&lt;1500 g), mean age (days) at study entry in any group ≥9.5</w:t>
            </w:r>
          </w:p>
          <w:p w14:paraId="5CF87C93" w14:textId="77777777" w:rsidR="00DF2BB6" w:rsidRPr="00C70209" w:rsidRDefault="00DF2BB6" w:rsidP="003131E2">
            <w:pPr>
              <w:pStyle w:val="Tabletext"/>
            </w:pPr>
          </w:p>
          <w:p w14:paraId="43CFF170" w14:textId="77777777" w:rsidR="00DF2BB6" w:rsidRPr="00C70209" w:rsidRDefault="00DF2BB6" w:rsidP="003131E2">
            <w:pPr>
              <w:pStyle w:val="Tabletext"/>
            </w:pPr>
            <w:r w:rsidRPr="00C70209">
              <w:t>N=6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1B6E2DF5" w14:textId="41A82571" w:rsidR="00DF2BB6" w:rsidRPr="00C70209" w:rsidRDefault="00DF2BB6" w:rsidP="003131E2">
            <w:pPr>
              <w:pStyle w:val="Tabletext"/>
            </w:pPr>
            <w:r w:rsidRPr="00C70209">
              <w:t>rHuEPO (150 IU/kg/wk, sc) versus rHuEPO (300 IU/kg/wk, sc) versus no rHuEPO</w:t>
            </w:r>
          </w:p>
          <w:p w14:paraId="6CE5C26E" w14:textId="77777777" w:rsidR="00DF2BB6" w:rsidRPr="00C70209" w:rsidRDefault="00DF2BB6" w:rsidP="003131E2">
            <w:pPr>
              <w:pStyle w:val="Tabletextnote"/>
            </w:pPr>
            <w:r w:rsidRPr="00C70209">
              <w:t>*All infants received oral iron (4 mg/kg/day)</w:t>
            </w:r>
          </w:p>
          <w:p w14:paraId="4560D92A" w14:textId="44DF48B8" w:rsidR="00DF2BB6" w:rsidRPr="00C70209" w:rsidRDefault="00DF2BB6" w:rsidP="003131E2">
            <w:pPr>
              <w:pStyle w:val="Tabletextnote"/>
            </w:pPr>
            <w:r w:rsidRPr="00C70209">
              <w:t>*Transfusion guidelines were in place</w:t>
            </w:r>
          </w:p>
          <w:p w14:paraId="2F780CFB" w14:textId="6AB13D2F" w:rsidR="00DF2BB6" w:rsidRPr="00C70209" w:rsidRDefault="00DF2BB6" w:rsidP="003131E2">
            <w:pPr>
              <w:pStyle w:val="Tabletextnote"/>
            </w:pPr>
            <w:r w:rsidRPr="00C70209">
              <w:t>*Data from rHuEPO groups combined for analysis</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B96C22A" w14:textId="77777777" w:rsidR="00DF2BB6" w:rsidRPr="00C70209" w:rsidRDefault="00DF2BB6" w:rsidP="003131E2">
            <w:pPr>
              <w:pStyle w:val="Tabletext"/>
            </w:pPr>
            <w:r w:rsidRPr="00C70209">
              <w:t xml:space="preserve">Transfusion incidence and volume </w:t>
            </w:r>
          </w:p>
        </w:tc>
      </w:tr>
      <w:tr w:rsidR="00DF2BB6" w:rsidRPr="00C70209" w14:paraId="59DE1208"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CA29930" w14:textId="29CBDAE9" w:rsidR="00DF2BB6" w:rsidRPr="00C70209" w:rsidRDefault="00DF2BB6" w:rsidP="003F7DCB">
            <w:pPr>
              <w:pStyle w:val="Tabletext"/>
            </w:pPr>
            <w:r w:rsidRPr="00C70209">
              <w:t>Donato (1996)</w:t>
            </w:r>
            <w:r w:rsidRPr="00C70209">
              <w:fldChar w:fldCharType="begin"/>
            </w:r>
            <w:r w:rsidR="003F7DCB" w:rsidRPr="00C70209">
              <w:instrText xml:space="preserve"> ADDIN EN.CITE &lt;EndNote&gt;&lt;Cite&gt;&lt;Author&gt;Donato&lt;/Author&gt;&lt;Year&gt;1996&lt;/Year&gt;&lt;RecNum&gt;264&lt;/RecNum&gt;&lt;DisplayText&gt;&lt;style face="superscript"&gt;129&lt;/style&gt;&lt;/DisplayText&gt;&lt;record&gt;&lt;rec-number&gt;264&lt;/rec-number&gt;&lt;foreign-keys&gt;&lt;key app="EN" db-id="9edve2wadsavt5ewavaxtda4f2tavzvts9ee" timestamp="1427477847"&gt;264&lt;/key&gt;&lt;/foreign-keys&gt;&lt;ref-type name="Journal Article"&gt;17&lt;/ref-type&gt;&lt;contributors&gt;&lt;authors&gt;&lt;author&gt;Donato, H&lt;/author&gt;&lt;author&gt;Rendo, P &lt;/author&gt;&lt;author&gt;Vivas, R&lt;/author&gt;&lt;author&gt;Schvartzman, G&lt;/author&gt;&lt;author&gt;Digregorio, J&lt;/author&gt;&lt;author&gt;Vain, N&lt;/author&gt;&lt;/authors&gt;&lt;/contributors&gt;&lt;titles&gt;&lt;title&gt;Recombinant human erythropoietin in the treatment of anemia of prematurity: a randomized, doubleblind, placebo-controlled trial comparing three different doses&lt;/title&gt;&lt;/titles&gt;&lt;pages&gt;279–285&lt;/pages&gt;&lt;volume&gt;3&lt;/volume&gt;&lt;dates&gt;&lt;year&gt;1996&lt;/year&gt;&lt;/dates&gt;&lt;urls&gt;&lt;/urls&gt;&lt;/record&gt;&lt;/Cite&gt;&lt;/EndNote&gt;</w:instrText>
            </w:r>
            <w:r w:rsidRPr="00C70209">
              <w:fldChar w:fldCharType="separate"/>
            </w:r>
            <w:r w:rsidR="003F7DCB" w:rsidRPr="00C70209">
              <w:rPr>
                <w:vertAlign w:val="superscript"/>
              </w:rPr>
              <w:t>129</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4DB8D18" w14:textId="44F59CA0" w:rsidR="00DF2BB6" w:rsidRPr="00C70209" w:rsidRDefault="00DF2BB6" w:rsidP="003131E2">
            <w:pPr>
              <w:pStyle w:val="Tabletext"/>
            </w:pPr>
            <w:r w:rsidRPr="00C70209">
              <w:t>Level II</w:t>
            </w:r>
          </w:p>
          <w:p w14:paraId="05C0B693" w14:textId="77777777" w:rsidR="00DF2BB6" w:rsidRPr="00C70209" w:rsidRDefault="00DF2BB6" w:rsidP="003131E2">
            <w:pPr>
              <w:pStyle w:val="Tabletext"/>
            </w:pPr>
            <w:r w:rsidRPr="00C70209">
              <w:rPr>
                <w:i/>
              </w:rPr>
              <w:t>Low/unclear risk of bias</w:t>
            </w:r>
          </w:p>
          <w:p w14:paraId="4D28EB9C" w14:textId="77777777" w:rsidR="00DF2BB6" w:rsidRPr="00C70209" w:rsidRDefault="00DF2BB6" w:rsidP="003131E2">
            <w:pPr>
              <w:pStyle w:val="Tabletext"/>
            </w:pPr>
          </w:p>
        </w:tc>
        <w:tc>
          <w:tcPr>
            <w:tcW w:w="2055" w:type="dxa"/>
            <w:tcBorders>
              <w:top w:val="single" w:sz="4" w:space="0" w:color="auto"/>
              <w:left w:val="single" w:sz="4" w:space="0" w:color="auto"/>
              <w:bottom w:val="single" w:sz="4" w:space="0" w:color="auto"/>
              <w:right w:val="single" w:sz="4" w:space="0" w:color="auto"/>
              <w:tl2br w:val="nil"/>
              <w:tr2bl w:val="nil"/>
            </w:tcBorders>
          </w:tcPr>
          <w:p w14:paraId="35E3A114" w14:textId="77777777" w:rsidR="00DF2BB6" w:rsidRPr="00C70209" w:rsidRDefault="00DF2BB6" w:rsidP="003131E2">
            <w:pPr>
              <w:pStyle w:val="Tabletext"/>
            </w:pPr>
            <w:r w:rsidRPr="00C70209">
              <w:t>Preterm infants (&lt;34 weeks gestational age) with VLBW (&lt;1500 g), aged 21–35 days of life at study entry</w:t>
            </w:r>
          </w:p>
          <w:p w14:paraId="78A75B32" w14:textId="77777777" w:rsidR="00DF2BB6" w:rsidRPr="00C70209" w:rsidRDefault="00DF2BB6" w:rsidP="003131E2">
            <w:pPr>
              <w:pStyle w:val="Tabletext"/>
            </w:pPr>
          </w:p>
          <w:p w14:paraId="476292B0" w14:textId="77777777" w:rsidR="00DF2BB6" w:rsidRPr="00C70209" w:rsidRDefault="00DF2BB6" w:rsidP="003131E2">
            <w:pPr>
              <w:pStyle w:val="Tabletext"/>
            </w:pPr>
            <w:r w:rsidRPr="00C70209">
              <w:t>N=3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2BA237CA" w14:textId="1D86818A" w:rsidR="00DF2BB6" w:rsidRPr="00C70209" w:rsidRDefault="00DF2BB6" w:rsidP="003131E2">
            <w:pPr>
              <w:pStyle w:val="Tabletext"/>
            </w:pPr>
            <w:r w:rsidRPr="00C70209">
              <w:t>rHuEPO (50 IU/kg, sc tiw) versus rHuEPO (100 IU/kg, sc tiw) versus rHuEPO (250 IU/kg, sc tiw) versus placebo (albumin, sc) for 8 consecutive weeks.</w:t>
            </w:r>
          </w:p>
          <w:p w14:paraId="09430FA9" w14:textId="4C2455B0" w:rsidR="00DF2BB6" w:rsidRPr="00C70209" w:rsidRDefault="00DF2BB6" w:rsidP="003131E2">
            <w:pPr>
              <w:pStyle w:val="Tabletextnote"/>
            </w:pPr>
            <w:r w:rsidRPr="00C70209">
              <w:t>*All infants received oral iron (6 mg/kg/day) starting day 15 and continuing through treatment period</w:t>
            </w:r>
          </w:p>
          <w:p w14:paraId="6CBC809D" w14:textId="28F81083" w:rsidR="00DF2BB6" w:rsidRPr="00C70209" w:rsidRDefault="00DF2BB6" w:rsidP="003131E2">
            <w:pPr>
              <w:pStyle w:val="Tabletextnote"/>
            </w:pPr>
            <w:r w:rsidRPr="00C70209">
              <w:t>*Transfusions guidelines were in place</w:t>
            </w:r>
          </w:p>
          <w:p w14:paraId="169EE60C" w14:textId="280901CD" w:rsidR="00DF2BB6" w:rsidRPr="00C70209" w:rsidRDefault="00DF2BB6" w:rsidP="003131E2">
            <w:pPr>
              <w:pStyle w:val="Tabletextnote"/>
            </w:pPr>
            <w:r w:rsidRPr="00C70209">
              <w:t>*Data from rHuEPO groups combined for analysis</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8EC1A1F" w14:textId="4F9E47AF" w:rsidR="00DF2BB6" w:rsidRPr="00C70209" w:rsidRDefault="00DF2BB6" w:rsidP="003131E2">
            <w:pPr>
              <w:pStyle w:val="Tabletext"/>
            </w:pPr>
            <w:r w:rsidRPr="00C70209">
              <w:t>Transfusion incidence</w:t>
            </w:r>
          </w:p>
          <w:p w14:paraId="44B30734" w14:textId="77777777" w:rsidR="00DF2BB6" w:rsidRPr="00C70209" w:rsidRDefault="00DF2BB6" w:rsidP="003131E2">
            <w:pPr>
              <w:pStyle w:val="Tabletext"/>
            </w:pPr>
            <w:r w:rsidRPr="00C70209">
              <w:t>Mortality</w:t>
            </w:r>
          </w:p>
          <w:p w14:paraId="23283DF8" w14:textId="77777777" w:rsidR="00DF2BB6" w:rsidRPr="00C70209" w:rsidRDefault="00DF2BB6" w:rsidP="003131E2">
            <w:pPr>
              <w:pStyle w:val="Tabletext"/>
            </w:pPr>
          </w:p>
        </w:tc>
      </w:tr>
      <w:tr w:rsidR="00DF2BB6" w:rsidRPr="00C70209" w14:paraId="290F094A"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766ACED" w14:textId="6C76CA57" w:rsidR="00DF2BB6" w:rsidRPr="00C70209" w:rsidRDefault="00DF2BB6" w:rsidP="003F7DCB">
            <w:pPr>
              <w:pStyle w:val="Tabletext"/>
            </w:pPr>
            <w:r w:rsidRPr="00C70209">
              <w:t>Emmerson (1993)</w:t>
            </w:r>
            <w:r w:rsidRPr="00C70209">
              <w:fldChar w:fldCharType="begin"/>
            </w:r>
            <w:r w:rsidR="003F7DCB" w:rsidRPr="00C70209">
              <w:instrText xml:space="preserve"> ADDIN EN.CITE &lt;EndNote&gt;&lt;Cite&gt;&lt;Author&gt;Emmerson&lt;/Author&gt;&lt;Year&gt;1993&lt;/Year&gt;&lt;RecNum&gt;266&lt;/RecNum&gt;&lt;DisplayText&gt;&lt;style face="superscript"&gt;130&lt;/style&gt;&lt;/DisplayText&gt;&lt;record&gt;&lt;rec-number&gt;266&lt;/rec-number&gt;&lt;foreign-keys&gt;&lt;key app="EN" db-id="9edve2wadsavt5ewavaxtda4f2tavzvts9ee" timestamp="1427477847"&gt;266&lt;/key&gt;&lt;/foreign-keys&gt;&lt;ref-type name="Journal Article"&gt;17&lt;/ref-type&gt;&lt;contributors&gt;&lt;authors&gt;&lt;author&gt;Emmerson, A.J&lt;/author&gt;&lt;author&gt;Coles, H. J&lt;/author&gt;&lt;author&gt;Stern, C. M&lt;/author&gt;&lt;author&gt;Pearson, T. C&lt;/author&gt;&lt;/authors&gt;&lt;/contributors&gt;&lt;titles&gt;&lt;title&gt;Double blind trial of recombinant human erythropoietin in preterm infants&lt;/title&gt;&lt;secondary-title&gt;Archives Disease Child&lt;/secondary-title&gt;&lt;/titles&gt;&lt;periodical&gt;&lt;full-title&gt;Archives Disease Child&lt;/full-title&gt;&lt;/periodical&gt;&lt;pages&gt;291–296&lt;/pages&gt;&lt;volume&gt;68&lt;/volume&gt;&lt;number&gt;3 Spec No&lt;/number&gt;&lt;dates&gt;&lt;year&gt;1993&lt;/year&gt;&lt;pub-dates&gt;&lt;date&gt;March&lt;/date&gt;&lt;/pub-dates&gt;&lt;/dates&gt;&lt;urls&gt;&lt;related-urls&gt;&lt;url&gt;http://www.ncbi.nlm.nih.gov/pmc/articles/PMC1590386/pdf/archdisch00886-0045.pdf&lt;/url&gt;&lt;/related-urls&gt;&lt;/urls&gt;&lt;access-date&gt;13 April 2015&lt;/access-date&gt;&lt;/record&gt;&lt;/Cite&gt;&lt;/EndNote&gt;</w:instrText>
            </w:r>
            <w:r w:rsidRPr="00C70209">
              <w:fldChar w:fldCharType="separate"/>
            </w:r>
            <w:r w:rsidR="003F7DCB" w:rsidRPr="00C70209">
              <w:rPr>
                <w:vertAlign w:val="superscript"/>
              </w:rPr>
              <w:t>130</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904C8C6" w14:textId="0630D31A" w:rsidR="00DF2BB6" w:rsidRPr="00C70209" w:rsidRDefault="00DF2BB6" w:rsidP="003131E2">
            <w:pPr>
              <w:pStyle w:val="Tabletext"/>
            </w:pPr>
            <w:r w:rsidRPr="00C70209">
              <w:t>Level II</w:t>
            </w:r>
          </w:p>
          <w:p w14:paraId="47975B7A"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149D216D" w14:textId="1A1F4DB6" w:rsidR="00DF2BB6" w:rsidRPr="00C70209" w:rsidRDefault="00DF2BB6" w:rsidP="003131E2">
            <w:pPr>
              <w:pStyle w:val="Tabletext"/>
            </w:pPr>
            <w:r w:rsidRPr="00C70209">
              <w:t>Preterm infants (27–33 weeks gestational age), postnatal age &gt;7 days at study entry</w:t>
            </w:r>
          </w:p>
          <w:p w14:paraId="6B181EB9" w14:textId="77777777" w:rsidR="00DF2BB6" w:rsidRPr="00C70209" w:rsidRDefault="00DF2BB6" w:rsidP="003131E2">
            <w:pPr>
              <w:pStyle w:val="Tabletext"/>
            </w:pPr>
          </w:p>
          <w:p w14:paraId="175F8E07" w14:textId="77777777" w:rsidR="00DF2BB6" w:rsidRPr="00C70209" w:rsidRDefault="00DF2BB6" w:rsidP="003131E2">
            <w:pPr>
              <w:pStyle w:val="Tabletext"/>
            </w:pPr>
            <w:r w:rsidRPr="00C70209">
              <w:t>N=24</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7D86EE5" w14:textId="723AF480" w:rsidR="00DF2BB6" w:rsidRPr="00C70209" w:rsidRDefault="00DF2BB6" w:rsidP="003131E2">
            <w:pPr>
              <w:pStyle w:val="Tabletext"/>
            </w:pPr>
            <w:r w:rsidRPr="00C70209">
              <w:t>rHuEPO (50 IU/kg, sc biw) versus rHuEPO (100 IU/kg, sc biw) versus rHuEPO (150 IU/kg, sc biw) versus placebo (4% albumin) administered until discharge</w:t>
            </w:r>
          </w:p>
          <w:p w14:paraId="5523248D" w14:textId="77777777" w:rsidR="00DF2BB6" w:rsidRPr="00C70209" w:rsidRDefault="00DF2BB6" w:rsidP="003131E2">
            <w:pPr>
              <w:pStyle w:val="Tabletextnote"/>
            </w:pPr>
            <w:r w:rsidRPr="00C70209">
              <w:t>*All infants received iron (6.25 mg, ferrous glycine sulphate) from 4 weeks of age</w:t>
            </w:r>
          </w:p>
          <w:p w14:paraId="403E1B80"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9B1D505" w14:textId="3DF4FA9C" w:rsidR="00DF2BB6" w:rsidRPr="00C70209" w:rsidRDefault="00DF2BB6" w:rsidP="003131E2">
            <w:pPr>
              <w:pStyle w:val="Tabletext"/>
            </w:pPr>
            <w:r w:rsidRPr="00C70209">
              <w:t>Transfusion incidence and volume</w:t>
            </w:r>
          </w:p>
          <w:p w14:paraId="2645DA4A" w14:textId="77777777" w:rsidR="00DF2BB6" w:rsidRPr="00C70209" w:rsidRDefault="00DF2BB6" w:rsidP="003131E2">
            <w:pPr>
              <w:pStyle w:val="Tabletext"/>
            </w:pPr>
            <w:r w:rsidRPr="00C70209">
              <w:t>Mortality</w:t>
            </w:r>
          </w:p>
          <w:p w14:paraId="60D40892" w14:textId="77777777" w:rsidR="00DF2BB6" w:rsidRPr="00C70209" w:rsidRDefault="00DF2BB6" w:rsidP="003131E2">
            <w:pPr>
              <w:pStyle w:val="Tabletext"/>
            </w:pPr>
          </w:p>
          <w:p w14:paraId="4159B204" w14:textId="77777777" w:rsidR="00DF2BB6" w:rsidRPr="00C70209" w:rsidRDefault="00DF2BB6" w:rsidP="003131E2">
            <w:pPr>
              <w:pStyle w:val="Tabletext"/>
            </w:pPr>
          </w:p>
        </w:tc>
      </w:tr>
      <w:tr w:rsidR="00DF2BB6" w:rsidRPr="00C70209" w14:paraId="237BA86B"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9D77AF5" w14:textId="0903A1CA" w:rsidR="00DF2BB6" w:rsidRPr="00C70209" w:rsidRDefault="00DF2BB6" w:rsidP="00C70209">
            <w:pPr>
              <w:pStyle w:val="Tabletext"/>
            </w:pPr>
            <w:r w:rsidRPr="00C70209">
              <w:t>Giannakopoulou (1998)</w:t>
            </w:r>
            <w:r w:rsidRPr="00C70209">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3F7DCB" w:rsidRPr="00C70209">
              <w:instrText xml:space="preserve"> ADDIN EN.CITE </w:instrText>
            </w:r>
            <w:r w:rsidR="003F7DCB" w:rsidRPr="00C70209">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31</w:t>
            </w:r>
            <w:r w:rsidRPr="00C70209">
              <w:fldChar w:fldCharType="end"/>
            </w:r>
            <w:r w:rsidRPr="00C70209">
              <w:t xml:space="preserve"> (group a) </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2A94BFEE" w14:textId="77777777" w:rsidR="00DF2BB6" w:rsidRPr="00C70209" w:rsidRDefault="00DF2BB6" w:rsidP="003131E2">
            <w:pPr>
              <w:pStyle w:val="Tabletext"/>
            </w:pPr>
            <w:r w:rsidRPr="00C70209">
              <w:t>Level II</w:t>
            </w:r>
          </w:p>
          <w:p w14:paraId="2793C669"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B2F5F6B" w14:textId="7A3F150D" w:rsidR="00DF2BB6" w:rsidRPr="00C70209" w:rsidRDefault="00DF2BB6" w:rsidP="003131E2">
            <w:pPr>
              <w:pStyle w:val="Tabletext"/>
            </w:pPr>
            <w:r w:rsidRPr="00C70209">
              <w:t>Preterm infants with ELBW (&lt;1000 g), postnatal age &gt;20 days</w:t>
            </w:r>
          </w:p>
          <w:p w14:paraId="136C6B55" w14:textId="77777777" w:rsidR="00DF2BB6" w:rsidRPr="00C70209" w:rsidRDefault="00DF2BB6" w:rsidP="003131E2">
            <w:pPr>
              <w:pStyle w:val="Tabletext"/>
            </w:pPr>
          </w:p>
          <w:p w14:paraId="415E5F3D" w14:textId="77777777" w:rsidR="00DF2BB6" w:rsidRPr="00C70209" w:rsidRDefault="00DF2BB6" w:rsidP="003131E2">
            <w:pPr>
              <w:pStyle w:val="Tabletext"/>
            </w:pPr>
            <w:r w:rsidRPr="00C70209">
              <w:t>N=3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C788C50" w14:textId="61178084" w:rsidR="00DF2BB6" w:rsidRPr="00C70209" w:rsidRDefault="00DF2BB6" w:rsidP="003131E2">
            <w:pPr>
              <w:pStyle w:val="Tabletext"/>
            </w:pPr>
            <w:r w:rsidRPr="00C70209">
              <w:t>rHuEPO (300 IU/kg, sc tiw) from day 20 for 6–8 weeks versus no rHuEPO</w:t>
            </w:r>
          </w:p>
          <w:p w14:paraId="17ABBB25" w14:textId="77777777" w:rsidR="00DF2BB6" w:rsidRPr="00C70209" w:rsidRDefault="00DF2BB6" w:rsidP="003131E2">
            <w:pPr>
              <w:pStyle w:val="Tabletextnote"/>
            </w:pPr>
            <w:r w:rsidRPr="00C70209">
              <w:t>*All infants received oral elemental iron 10 mg/kg/day</w:t>
            </w:r>
          </w:p>
          <w:p w14:paraId="32374B5D" w14:textId="77777777" w:rsidR="00DF2BB6" w:rsidRPr="00C70209" w:rsidRDefault="00DF2BB6" w:rsidP="003131E2">
            <w:pPr>
              <w:pStyle w:val="Tabletextnote"/>
            </w:pPr>
            <w:r w:rsidRPr="00C70209">
              <w:t xml:space="preserve">*Transfusions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E530F39" w14:textId="77777777" w:rsidR="00DF2BB6" w:rsidRPr="00C70209" w:rsidRDefault="00DF2BB6" w:rsidP="003131E2">
            <w:pPr>
              <w:pStyle w:val="Tabletext"/>
            </w:pPr>
            <w:r w:rsidRPr="00C70209">
              <w:t>Mortality</w:t>
            </w:r>
          </w:p>
        </w:tc>
      </w:tr>
      <w:tr w:rsidR="00DF2BB6" w:rsidRPr="00C70209" w14:paraId="573FD4EE"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9F8D8E0" w14:textId="2D87DD28" w:rsidR="00DF2BB6" w:rsidRPr="00C70209" w:rsidRDefault="00DF2BB6" w:rsidP="003F7DCB">
            <w:pPr>
              <w:pStyle w:val="Tabletext"/>
            </w:pPr>
            <w:r w:rsidRPr="00C70209">
              <w:t>Giannakopoulou (1998)</w:t>
            </w:r>
            <w:r w:rsidRPr="00C70209">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3F7DCB" w:rsidRPr="00C70209">
              <w:instrText xml:space="preserve"> ADDIN EN.CITE </w:instrText>
            </w:r>
            <w:r w:rsidR="003F7DCB" w:rsidRPr="00C70209">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31</w:t>
            </w:r>
            <w:r w:rsidRPr="00C70209">
              <w:fldChar w:fldCharType="end"/>
            </w:r>
            <w:r w:rsidRPr="00C70209">
              <w:t xml:space="preserve"> (group b) </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3AA4F892" w14:textId="77777777" w:rsidR="00DF2BB6" w:rsidRPr="00C70209" w:rsidRDefault="00DF2BB6" w:rsidP="003131E2">
            <w:pPr>
              <w:pStyle w:val="Tabletext"/>
            </w:pPr>
            <w:r w:rsidRPr="00C70209">
              <w:t>Level II</w:t>
            </w:r>
          </w:p>
          <w:p w14:paraId="65E0C1CB"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A7770E5" w14:textId="5DAA3E43" w:rsidR="00DF2BB6" w:rsidRPr="00C70209" w:rsidRDefault="00DF2BB6" w:rsidP="003131E2">
            <w:pPr>
              <w:pStyle w:val="Tabletext"/>
            </w:pPr>
            <w:r w:rsidRPr="00C70209">
              <w:t>Preterm infants with VLBW (1000–1300 g), postnatal age &gt;20 days</w:t>
            </w:r>
          </w:p>
          <w:p w14:paraId="5332ED76" w14:textId="77777777" w:rsidR="00DF2BB6" w:rsidRPr="00C70209" w:rsidRDefault="00DF2BB6" w:rsidP="003131E2">
            <w:pPr>
              <w:pStyle w:val="Tabletext"/>
            </w:pPr>
          </w:p>
          <w:p w14:paraId="63CCB3D6" w14:textId="77777777" w:rsidR="00DF2BB6" w:rsidRPr="00C70209" w:rsidRDefault="00DF2BB6" w:rsidP="003131E2">
            <w:pPr>
              <w:pStyle w:val="Tabletext"/>
            </w:pPr>
            <w:r w:rsidRPr="00C70209">
              <w:t>N=36</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F1C0F21" w14:textId="67238946" w:rsidR="00DF2BB6" w:rsidRPr="00C70209" w:rsidRDefault="00DF2BB6" w:rsidP="003131E2">
            <w:pPr>
              <w:pStyle w:val="Tabletext"/>
            </w:pPr>
            <w:r w:rsidRPr="00C70209">
              <w:t>rHuEPO (300 IU/kg, sc tiw) from day 20 for 6–8 weeks versus no rHuEPO</w:t>
            </w:r>
          </w:p>
          <w:p w14:paraId="327D3E87" w14:textId="77777777" w:rsidR="00DF2BB6" w:rsidRPr="00C70209" w:rsidRDefault="00DF2BB6" w:rsidP="003131E2">
            <w:pPr>
              <w:pStyle w:val="Tabletextnote"/>
            </w:pPr>
            <w:r w:rsidRPr="00C70209">
              <w:t>*All infants received oral elemental iron 10mg/kg/day</w:t>
            </w:r>
          </w:p>
          <w:p w14:paraId="09D49D35" w14:textId="77777777" w:rsidR="00DF2BB6" w:rsidRPr="00C70209" w:rsidRDefault="00DF2BB6" w:rsidP="003131E2">
            <w:pPr>
              <w:pStyle w:val="Tabletextnote"/>
            </w:pPr>
            <w:r w:rsidRPr="00C70209">
              <w:t xml:space="preserve">*Transfusions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C9FBDC4" w14:textId="77777777" w:rsidR="00DF2BB6" w:rsidRPr="00C70209" w:rsidRDefault="00DF2BB6" w:rsidP="003131E2">
            <w:pPr>
              <w:pStyle w:val="Tabletext"/>
            </w:pPr>
            <w:r w:rsidRPr="00C70209">
              <w:t>Mortality</w:t>
            </w:r>
          </w:p>
        </w:tc>
      </w:tr>
      <w:tr w:rsidR="00DF2BB6" w:rsidRPr="00C70209" w14:paraId="6D56B5A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6D8884D" w14:textId="44310A54" w:rsidR="00DF2BB6" w:rsidRPr="00C70209" w:rsidRDefault="00DF2BB6" w:rsidP="003F7DCB">
            <w:pPr>
              <w:pStyle w:val="Tabletext"/>
            </w:pPr>
            <w:r w:rsidRPr="00C70209">
              <w:t>Griffiths (1997)</w:t>
            </w:r>
            <w:r w:rsidRPr="00C70209">
              <w:fldChar w:fldCharType="begin"/>
            </w:r>
            <w:r w:rsidR="003F7DCB" w:rsidRPr="00C70209">
              <w:instrText xml:space="preserve"> ADDIN EN.CITE &lt;EndNote&gt;&lt;Cite&gt;&lt;Author&gt;Griffiths&lt;/Author&gt;&lt;Year&gt;1997&lt;/Year&gt;&lt;RecNum&gt;274&lt;/RecNum&gt;&lt;DisplayText&gt;&lt;style face="superscript"&gt;132&lt;/style&gt;&lt;/DisplayText&gt;&lt;record&gt;&lt;rec-number&gt;274&lt;/rec-number&gt;&lt;foreign-keys&gt;&lt;key app="EN" db-id="9edve2wadsavt5ewavaxtda4f2tavzvts9ee" timestamp="1427477847"&gt;274&lt;/key&gt;&lt;/foreign-keys&gt;&lt;ref-type name="Journal Article"&gt;17&lt;/ref-type&gt;&lt;contributors&gt;&lt;authors&gt;&lt;author&gt;Griffiths, G&lt;/author&gt;&lt;author&gt;Lall, R&lt;/author&gt;&lt;author&gt;Chatfield, S&lt;/author&gt;&lt;author&gt;Short, A&lt;/author&gt;&lt;author&gt;MacKay, P&lt;/author&gt;&lt;author&gt;Williamson, P&lt;/author&gt;&lt;author&gt;Brown, J&lt;/author&gt;&lt;author&gt;Levene, M&lt;/author&gt;&lt;/authors&gt;&lt;/contributors&gt;&lt;titles&gt;&lt;title&gt;Randomised controlled double blind study of the role of recombinant erythropoietin in the prevention of chronic lung disease&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190–192&lt;/pages&gt;&lt;volume&gt;76&lt;/volume&gt;&lt;number&gt;3&lt;/number&gt;&lt;dates&gt;&lt;year&gt;1997&lt;/year&gt;&lt;pub-dates&gt;&lt;date&gt;May&lt;/date&gt;&lt;/pub-dates&gt;&lt;/dates&gt;&lt;urls&gt;&lt;related-urls&gt;&lt;url&gt;http://www.ncbi.nlm.nih.gov/pmc/articles/PMC1720643/&lt;/url&gt;&lt;/related-urls&gt;&lt;/urls&gt;&lt;access-date&gt;13 April 2013&lt;/access-date&gt;&lt;/record&gt;&lt;/Cite&gt;&lt;/EndNote&gt;</w:instrText>
            </w:r>
            <w:r w:rsidRPr="00C70209">
              <w:fldChar w:fldCharType="separate"/>
            </w:r>
            <w:r w:rsidR="003F7DCB" w:rsidRPr="00C70209">
              <w:rPr>
                <w:vertAlign w:val="superscript"/>
              </w:rPr>
              <w:t>132</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BF1C3A4" w14:textId="595622B6" w:rsidR="00DF2BB6" w:rsidRPr="00C70209" w:rsidRDefault="00DF2BB6" w:rsidP="003131E2">
            <w:pPr>
              <w:pStyle w:val="Tabletext"/>
            </w:pPr>
            <w:r w:rsidRPr="00C70209">
              <w:t>Level II</w:t>
            </w:r>
          </w:p>
          <w:p w14:paraId="04EB6A56"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65B0D2E" w14:textId="587E899D" w:rsidR="00DF2BB6" w:rsidRPr="00C70209" w:rsidRDefault="00DF2BB6" w:rsidP="003131E2">
            <w:pPr>
              <w:pStyle w:val="Tabletext"/>
            </w:pPr>
            <w:r w:rsidRPr="00C70209">
              <w:t>Preterm infants (≤32 weeks gestational age) and/or VLBW (≤1500 g) requiring mechanical ventilation and/or supplemental oxygen from birth until day 7–14</w:t>
            </w:r>
          </w:p>
          <w:p w14:paraId="7E15706E" w14:textId="77777777" w:rsidR="00DF2BB6" w:rsidRPr="00C70209" w:rsidRDefault="00DF2BB6" w:rsidP="003131E2">
            <w:pPr>
              <w:pStyle w:val="Tabletext"/>
            </w:pPr>
          </w:p>
          <w:p w14:paraId="17871A2F" w14:textId="77777777" w:rsidR="00DF2BB6" w:rsidRPr="00C70209" w:rsidRDefault="00DF2BB6" w:rsidP="003131E2">
            <w:pPr>
              <w:pStyle w:val="Tabletext"/>
            </w:pPr>
            <w:r w:rsidRPr="00C70209">
              <w:t>N=43</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504380B" w14:textId="097242A6" w:rsidR="00DF2BB6" w:rsidRPr="00C70209" w:rsidRDefault="00DF2BB6" w:rsidP="003131E2">
            <w:pPr>
              <w:pStyle w:val="Tabletext"/>
            </w:pPr>
            <w:r w:rsidRPr="00C70209">
              <w:t>rHuEPO (240 IU/kg, sc biw) until aged 40 weeks postmenstrual age</w:t>
            </w:r>
            <w:r w:rsidRPr="00C70209" w:rsidDel="00735DCB">
              <w:t xml:space="preserve"> </w:t>
            </w:r>
            <w:r w:rsidRPr="00C70209">
              <w:t>versus placebo (4% albumin)</w:t>
            </w:r>
          </w:p>
          <w:p w14:paraId="7DE6D5F5" w14:textId="7F73A262" w:rsidR="00DF2BB6" w:rsidRPr="00C70209" w:rsidRDefault="00DF2BB6" w:rsidP="003131E2">
            <w:pPr>
              <w:pStyle w:val="Tabletextnote"/>
            </w:pPr>
            <w:r w:rsidRPr="00C70209">
              <w:t>*All infants received oral iron (3.0 mL/kg/day) from 4 weeks after birth</w:t>
            </w:r>
          </w:p>
          <w:p w14:paraId="1BAB21A6"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F36AAB5" w14:textId="12297FC4" w:rsidR="00DF2BB6" w:rsidRPr="00C70209" w:rsidRDefault="00DF2BB6" w:rsidP="003131E2">
            <w:pPr>
              <w:pStyle w:val="Tabletext"/>
            </w:pPr>
            <w:r w:rsidRPr="00C70209">
              <w:t>Transfusion incidence and volume</w:t>
            </w:r>
          </w:p>
          <w:p w14:paraId="3F3FAD95" w14:textId="5D1746E9" w:rsidR="00DF2BB6" w:rsidRPr="00C70209" w:rsidRDefault="00DF2BB6" w:rsidP="003131E2">
            <w:pPr>
              <w:pStyle w:val="Tabletext"/>
            </w:pPr>
            <w:r w:rsidRPr="00C70209">
              <w:t>Mortality</w:t>
            </w:r>
          </w:p>
          <w:p w14:paraId="08F30014" w14:textId="77777777" w:rsidR="00DF2BB6" w:rsidRPr="00C70209" w:rsidRDefault="00DF2BB6" w:rsidP="003131E2">
            <w:pPr>
              <w:pStyle w:val="Tabletext"/>
            </w:pPr>
            <w:r w:rsidRPr="00C70209">
              <w:t xml:space="preserve">BPD </w:t>
            </w:r>
          </w:p>
        </w:tc>
      </w:tr>
      <w:tr w:rsidR="00DF2BB6" w:rsidRPr="00C70209" w14:paraId="37D76A94"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2840FA7" w14:textId="77777777" w:rsidR="00DF2BB6" w:rsidRPr="00C70209" w:rsidRDefault="00DF2BB6" w:rsidP="003131E2">
            <w:pPr>
              <w:pStyle w:val="Tabletext"/>
            </w:pPr>
            <w:r w:rsidRPr="00C70209">
              <w:t>Javier Manchon</w:t>
            </w:r>
          </w:p>
          <w:p w14:paraId="0F594BDE" w14:textId="5514BA24" w:rsidR="00DF2BB6" w:rsidRPr="00C70209" w:rsidRDefault="00DF2BB6" w:rsidP="003F7DCB">
            <w:pPr>
              <w:pStyle w:val="Tabletext"/>
            </w:pPr>
            <w:r w:rsidRPr="00C70209">
              <w:t>(1997)</w:t>
            </w:r>
            <w:r w:rsidRPr="00C70209">
              <w:fldChar w:fldCharType="begin"/>
            </w:r>
            <w:r w:rsidR="003F7DCB" w:rsidRPr="00C70209">
              <w:instrText xml:space="preserve"> ADDIN EN.CITE &lt;EndNote&gt;&lt;Cite&gt;&lt;Author&gt;Javier&lt;/Author&gt;&lt;Year&gt;1997&lt;/Year&gt;&lt;RecNum&gt;279&lt;/RecNum&gt;&lt;DisplayText&gt;&lt;style face="superscript"&gt;133&lt;/style&gt;&lt;/DisplayText&gt;&lt;record&gt;&lt;rec-number&gt;279&lt;/rec-number&gt;&lt;foreign-keys&gt;&lt;key app="EN" db-id="9edve2wadsavt5ewavaxtda4f2tavzvts9ee" timestamp="1427477847"&gt;279&lt;/key&gt;&lt;/foreign-keys&gt;&lt;ref-type name="Journal Article"&gt;17&lt;/ref-type&gt;&lt;contributors&gt;&lt;authors&gt;&lt;author&gt;Javier, Manchon G&lt;/author&gt;&lt;author&gt;Natal, Pujol A&lt;/author&gt;&lt;author&gt;Coroleu, Lletget W&lt;/author&gt;&lt;author&gt;Zuasnabar, Cotro A&lt;/author&gt;&lt;author&gt;Badia, Barnusell J&lt;/author&gt;&lt;author&gt;Junca, Piera J&lt;/author&gt;&lt;author&gt;Bel, Comós J&lt;/author&gt;&lt;author&gt;Sábado, Alvarez C&lt;/author&gt;&lt;author&gt;Prats, Viñas J&lt;/author&gt;&lt;/authors&gt;&lt;/contributors&gt;&lt;titles&gt;&lt;title&gt;Randomized multi-centre trial of the administration of erythropoietin in anemia of prematurity&lt;/title&gt;&lt;secondary-title&gt;Anales Españoles de Pediatría&lt;/secondary-title&gt;&lt;/titles&gt;&lt;periodical&gt;&lt;full-title&gt;Anales Españoles de Pediatría&lt;/full-title&gt;&lt;/periodical&gt;&lt;pages&gt;587–592&lt;/pages&gt;&lt;volume&gt;46&lt;/volume&gt;&lt;number&gt;6&lt;/number&gt;&lt;reprint-edition&gt;NOT IN FILE&lt;/reprint-edition&gt;&lt;dates&gt;&lt;year&gt;1997&lt;/year&gt;&lt;/dates&gt;&lt;urls&gt;&lt;related-urls&gt;&lt;url&gt;http://europepmc.org/abstract/med/9297428&lt;/url&gt;&lt;/related-urls&gt;&lt;/urls&gt;&lt;access-date&gt;13 April 2015&lt;/access-date&gt;&lt;/record&gt;&lt;/Cite&gt;&lt;/EndNote&gt;</w:instrText>
            </w:r>
            <w:r w:rsidRPr="00C70209">
              <w:fldChar w:fldCharType="separate"/>
            </w:r>
            <w:r w:rsidR="003F7DCB" w:rsidRPr="00C70209">
              <w:rPr>
                <w:vertAlign w:val="superscript"/>
              </w:rPr>
              <w:t>133</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6FC04116" w14:textId="61084823" w:rsidR="00DF2BB6" w:rsidRPr="00C70209" w:rsidRDefault="00DF2BB6" w:rsidP="003131E2">
            <w:pPr>
              <w:pStyle w:val="Tabletext"/>
            </w:pPr>
            <w:r w:rsidRPr="00C70209">
              <w:t>Level II</w:t>
            </w:r>
          </w:p>
          <w:p w14:paraId="3D8DE719"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7E77889" w14:textId="15C44B59" w:rsidR="00DF2BB6" w:rsidRPr="00C70209" w:rsidRDefault="00DF2BB6" w:rsidP="003131E2">
            <w:pPr>
              <w:pStyle w:val="Tabletext"/>
            </w:pPr>
            <w:r w:rsidRPr="00C70209">
              <w:t>Preterm infants (&lt;34 weeks gestational age) with Hb &lt;10.5 g/dL at 28 days after birth</w:t>
            </w:r>
          </w:p>
          <w:p w14:paraId="5607DA10" w14:textId="77777777" w:rsidR="00DF2BB6" w:rsidRPr="00C70209" w:rsidRDefault="00DF2BB6" w:rsidP="003131E2">
            <w:pPr>
              <w:pStyle w:val="Tabletext"/>
            </w:pPr>
          </w:p>
          <w:p w14:paraId="06457DCB" w14:textId="77777777" w:rsidR="00DF2BB6" w:rsidRPr="00C70209" w:rsidRDefault="00DF2BB6" w:rsidP="003131E2">
            <w:pPr>
              <w:pStyle w:val="Tabletext"/>
            </w:pPr>
            <w:r w:rsidRPr="00C70209">
              <w:t>N=28</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2F79064" w14:textId="13C65A43" w:rsidR="00DF2BB6" w:rsidRPr="00C70209" w:rsidRDefault="00DF2BB6" w:rsidP="003131E2">
            <w:pPr>
              <w:pStyle w:val="Tabletext"/>
            </w:pPr>
            <w:r w:rsidRPr="00C70209">
              <w:t>rHuEPO (200 IU/kg, sc tiw) for 4 weeks versus no rHuEPO or iron</w:t>
            </w:r>
          </w:p>
          <w:p w14:paraId="5E6B1648" w14:textId="268B46A3" w:rsidR="00DF2BB6" w:rsidRPr="00C70209" w:rsidRDefault="00DF2BB6" w:rsidP="003131E2">
            <w:pPr>
              <w:pStyle w:val="Tabletextnote"/>
              <w:rPr>
                <w:highlight w:val="yellow"/>
              </w:rPr>
            </w:pPr>
            <w:r w:rsidRPr="00C70209">
              <w:t>*Intervention group received iron (ferrous sulphate, 4 mg/kg/day)</w:t>
            </w:r>
          </w:p>
          <w:p w14:paraId="4D42ACB6" w14:textId="77777777" w:rsidR="00DF2BB6" w:rsidRPr="00C70209" w:rsidRDefault="00DF2BB6" w:rsidP="003131E2">
            <w:pPr>
              <w:pStyle w:val="Tabletextnote"/>
            </w:pPr>
            <w:r w:rsidRPr="00C70209">
              <w:t>*Infants in control group did not receive iron</w:t>
            </w:r>
          </w:p>
          <w:p w14:paraId="11E892D1"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2552775" w14:textId="77777777" w:rsidR="00DF2BB6" w:rsidRPr="00C70209" w:rsidRDefault="00DF2BB6" w:rsidP="003131E2">
            <w:pPr>
              <w:pStyle w:val="Tabletext"/>
            </w:pPr>
            <w:r w:rsidRPr="00C70209">
              <w:t xml:space="preserve">Transfusion incidence </w:t>
            </w:r>
          </w:p>
        </w:tc>
      </w:tr>
      <w:tr w:rsidR="00DF2BB6" w:rsidRPr="00C70209" w14:paraId="31C83415"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E2076A5" w14:textId="56AB76A8" w:rsidR="00DF2BB6" w:rsidRPr="00C70209" w:rsidRDefault="00DF2BB6" w:rsidP="003F7DCB">
            <w:pPr>
              <w:pStyle w:val="Tabletext"/>
            </w:pPr>
            <w:r w:rsidRPr="00C70209">
              <w:t>Kivivuori (1999)</w:t>
            </w:r>
            <w:r w:rsidRPr="00C70209">
              <w:fldChar w:fldCharType="begin"/>
            </w:r>
            <w:r w:rsidR="003F7DCB" w:rsidRPr="00C70209">
              <w:instrText xml:space="preserve"> ADDIN EN.CITE &lt;EndNote&gt;&lt;Cite&gt;&lt;Author&gt;Kivivuori&lt;/Author&gt;&lt;Year&gt;1999&lt;/Year&gt;&lt;RecNum&gt;280&lt;/RecNum&gt;&lt;DisplayText&gt;&lt;style face="superscript"&gt;134&lt;/style&gt;&lt;/DisplayText&gt;&lt;record&gt;&lt;rec-number&gt;280&lt;/rec-number&gt;&lt;foreign-keys&gt;&lt;key app="EN" db-id="9edve2wadsavt5ewavaxtda4f2tavzvts9ee" timestamp="1427477847"&gt;280&lt;/key&gt;&lt;/foreign-keys&gt;&lt;ref-type name="Journal Article"&gt;17&lt;/ref-type&gt;&lt;contributors&gt;&lt;authors&gt;&lt;author&gt;Kivivuori, S.M&lt;/author&gt;&lt;author&gt;Virtanen, M&lt;/author&gt;&lt;author&gt;Raivio, K. O&lt;/author&gt;&lt;author&gt;Viinikka, L&lt;/author&gt;&lt;author&gt;Siimes, M.A&lt;/author&gt;&lt;/authors&gt;&lt;/contributors&gt;&lt;titles&gt;&lt;title&gt;Oral iron is sufficient for erythropoietin treatment of very low birth-weight infants&lt;/title&gt;&lt;secondary-title&gt;European Journal of Pediatrics&lt;/secondary-title&gt;&lt;/titles&gt;&lt;periodical&gt;&lt;full-title&gt;European Journal of Pediatrics&lt;/full-title&gt;&lt;abbr-1&gt;Eur. J. Pediatr.&lt;/abbr-1&gt;&lt;/periodical&gt;&lt;pages&gt;147–151&lt;/pages&gt;&lt;volume&gt;158&lt;/volume&gt;&lt;number&gt;2&lt;/number&gt;&lt;dates&gt;&lt;year&gt;1999&lt;/year&gt;&lt;pub-dates&gt;&lt;date&gt;February&lt;/date&gt;&lt;/pub-dates&gt;&lt;/dates&gt;&lt;urls&gt;&lt;related-urls&gt;&lt;url&gt;http://www.ncbi.nlm.nih.gov/pubmed/10048613&lt;/url&gt;&lt;/related-urls&gt;&lt;/urls&gt;&lt;access-date&gt;13 April 2015&lt;/access-date&gt;&lt;/record&gt;&lt;/Cite&gt;&lt;/EndNote&gt;</w:instrText>
            </w:r>
            <w:r w:rsidRPr="00C70209">
              <w:fldChar w:fldCharType="separate"/>
            </w:r>
            <w:r w:rsidR="003F7DCB" w:rsidRPr="00C70209">
              <w:rPr>
                <w:vertAlign w:val="superscript"/>
              </w:rPr>
              <w:t>134</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E7491B4" w14:textId="4821A29F" w:rsidR="00DF2BB6" w:rsidRPr="00C70209" w:rsidRDefault="00DF2BB6" w:rsidP="003131E2">
            <w:pPr>
              <w:pStyle w:val="Tabletext"/>
            </w:pPr>
            <w:r w:rsidRPr="00C70209">
              <w:t>Level II</w:t>
            </w:r>
          </w:p>
          <w:p w14:paraId="7906603B" w14:textId="77777777" w:rsidR="00DF2BB6" w:rsidRPr="00C70209" w:rsidRDefault="00DF2BB6" w:rsidP="003131E2">
            <w:pPr>
              <w:pStyle w:val="Tabletext"/>
              <w:rPr>
                <w:i/>
              </w:rPr>
            </w:pPr>
            <w:r w:rsidRPr="00C70209">
              <w:rPr>
                <w:i/>
              </w:rPr>
              <w:t>High/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4A6C055" w14:textId="77777777" w:rsidR="00DF2BB6" w:rsidRPr="00C70209" w:rsidRDefault="00DF2BB6" w:rsidP="003131E2">
            <w:pPr>
              <w:pStyle w:val="Tabletext"/>
            </w:pPr>
            <w:r w:rsidRPr="00C70209">
              <w:t>Infants with ELBW or VLBW (625–1470 g)</w:t>
            </w:r>
          </w:p>
          <w:p w14:paraId="0C2D2AF7" w14:textId="77777777" w:rsidR="00DF2BB6" w:rsidRPr="00C70209" w:rsidRDefault="00DF2BB6" w:rsidP="003131E2">
            <w:pPr>
              <w:pStyle w:val="Tabletext"/>
            </w:pPr>
          </w:p>
          <w:p w14:paraId="3BD5EE0B" w14:textId="77777777" w:rsidR="00DF2BB6" w:rsidRPr="00C70209" w:rsidRDefault="00DF2BB6" w:rsidP="003131E2">
            <w:pPr>
              <w:pStyle w:val="Tabletext"/>
            </w:pPr>
            <w:r w:rsidRPr="00C70209">
              <w:t>N=41</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1919EB33" w14:textId="65B19FAC" w:rsidR="00DF2BB6" w:rsidRPr="00C70209" w:rsidRDefault="00DF2BB6" w:rsidP="003131E2">
            <w:pPr>
              <w:pStyle w:val="Tabletext"/>
            </w:pPr>
            <w:r w:rsidRPr="00C70209">
              <w:t>rHuEPO (300 IU/kg, sc tiw) versus rHuEPO (300 IU/kg, sc tiw) versus no rHuEPO</w:t>
            </w:r>
          </w:p>
          <w:p w14:paraId="1260B6C8" w14:textId="4D688B92" w:rsidR="00DF2BB6" w:rsidRPr="00C70209" w:rsidRDefault="00DF2BB6" w:rsidP="003131E2">
            <w:pPr>
              <w:pStyle w:val="Tabletextnote"/>
            </w:pPr>
            <w:r w:rsidRPr="00C70209">
              <w:t>*Intervention group A received oral iron (6 mg/kg/day)</w:t>
            </w:r>
          </w:p>
          <w:p w14:paraId="2350D36D" w14:textId="77777777" w:rsidR="00DF2BB6" w:rsidRPr="00C70209" w:rsidRDefault="00DF2BB6" w:rsidP="003131E2">
            <w:pPr>
              <w:pStyle w:val="Tabletextnote"/>
            </w:pPr>
            <w:r w:rsidRPr="00C70209">
              <w:t>*Intervention group B received im iron (12 mg/kg/week)</w:t>
            </w:r>
          </w:p>
          <w:p w14:paraId="6ECBBBFC" w14:textId="77777777" w:rsidR="00DF2BB6" w:rsidRPr="00C70209" w:rsidRDefault="00DF2BB6" w:rsidP="003131E2">
            <w:pPr>
              <w:pStyle w:val="Tabletextnote"/>
            </w:pPr>
            <w:r w:rsidRPr="00C70209">
              <w:t>*Control group received im iron (12 mg/kg/week)</w:t>
            </w:r>
          </w:p>
          <w:p w14:paraId="18F7A604" w14:textId="77777777" w:rsidR="00DF2BB6" w:rsidRPr="00C70209" w:rsidRDefault="00DF2BB6" w:rsidP="003131E2">
            <w:pPr>
              <w:pStyle w:val="Tabletextnote"/>
            </w:pPr>
            <w:r w:rsidRPr="00C70209">
              <w:t>*Transfusion guidelines were in place (not described)</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FA8977B" w14:textId="77777777" w:rsidR="00DF2BB6" w:rsidRPr="00C70209" w:rsidRDefault="00DF2BB6" w:rsidP="003131E2">
            <w:pPr>
              <w:pStyle w:val="Tabletext"/>
            </w:pPr>
            <w:r w:rsidRPr="00C70209">
              <w:t xml:space="preserve">Transfusion incidence </w:t>
            </w:r>
          </w:p>
        </w:tc>
      </w:tr>
      <w:tr w:rsidR="00DF2BB6" w:rsidRPr="00C70209" w14:paraId="1754A7C3"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882E0C5" w14:textId="1C9EC40C" w:rsidR="00DF2BB6" w:rsidRPr="00C70209" w:rsidRDefault="00DF2BB6" w:rsidP="003F7DCB">
            <w:pPr>
              <w:pStyle w:val="Tabletext"/>
            </w:pPr>
            <w:r w:rsidRPr="00C70209">
              <w:t>Kumar (1998)</w:t>
            </w:r>
            <w:r w:rsidRPr="00C70209">
              <w:fldChar w:fldCharType="begin"/>
            </w:r>
            <w:r w:rsidR="003F7DCB" w:rsidRPr="00C70209">
              <w:instrText xml:space="preserve"> ADDIN EN.CITE &lt;EndNote&gt;&lt;Cite&gt;&lt;Author&gt;Kumar&lt;/Author&gt;&lt;Year&gt;1998&lt;/Year&gt;&lt;RecNum&gt;281&lt;/RecNum&gt;&lt;DisplayText&gt;&lt;style face="superscript"&gt;135&lt;/style&gt;&lt;/DisplayText&gt;&lt;record&gt;&lt;rec-number&gt;281&lt;/rec-number&gt;&lt;foreign-keys&gt;&lt;key app="EN" db-id="9edve2wadsavt5ewavaxtda4f2tavzvts9ee" timestamp="1427477847"&gt;281&lt;/key&gt;&lt;/foreign-keys&gt;&lt;ref-type name="Journal Article"&gt;17&lt;/ref-type&gt;&lt;contributors&gt;&lt;authors&gt;&lt;author&gt;Kumar, P&lt;/author&gt;&lt;author&gt;Shankaran, S&lt;/author&gt;&lt;author&gt;Krishnan, R. G&lt;/author&gt;&lt;/authors&gt;&lt;/contributors&gt;&lt;titles&gt;&lt;title&gt;Recombinant human erythropoietin therapy for treatment of anemia of prematurity in very low birth weight infants: a randomized, double-blind, placebo-controlled trial&lt;/title&gt;&lt;secondary-title&gt;Journal of Perinatology&lt;/secondary-title&gt;&lt;/titles&gt;&lt;periodical&gt;&lt;full-title&gt;Journal of Perinatology&lt;/full-title&gt;&lt;/periodical&gt;&lt;pages&gt;173–177&lt;/pages&gt;&lt;volume&gt;18&lt;/volume&gt;&lt;number&gt;3&lt;/number&gt;&lt;dates&gt;&lt;year&gt;1998&lt;/year&gt;&lt;pub-dates&gt;&lt;date&gt;May-June&lt;/date&gt;&lt;/pub-dates&gt;&lt;/dates&gt;&lt;urls&gt;&lt;related-urls&gt;&lt;url&gt;http://www.ncbi.nlm.nih.gov/pubmed/9659643&lt;/url&gt;&lt;/related-urls&gt;&lt;/urls&gt;&lt;access-date&gt;13 April 2015&lt;/access-date&gt;&lt;/record&gt;&lt;/Cite&gt;&lt;/EndNote&gt;</w:instrText>
            </w:r>
            <w:r w:rsidRPr="00C70209">
              <w:fldChar w:fldCharType="separate"/>
            </w:r>
            <w:r w:rsidR="003F7DCB" w:rsidRPr="00C70209">
              <w:rPr>
                <w:vertAlign w:val="superscript"/>
              </w:rPr>
              <w:t>135</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FF5C8EB" w14:textId="77777777" w:rsidR="00DF2BB6" w:rsidRPr="00C70209" w:rsidRDefault="00DF2BB6" w:rsidP="003131E2">
            <w:pPr>
              <w:pStyle w:val="Tabletext"/>
            </w:pPr>
            <w:r w:rsidRPr="00C70209">
              <w:t>Level II</w:t>
            </w:r>
          </w:p>
          <w:p w14:paraId="1329DA08" w14:textId="77777777" w:rsidR="00DF2BB6" w:rsidRPr="00C70209" w:rsidRDefault="00DF2BB6" w:rsidP="003131E2">
            <w:pPr>
              <w:pStyle w:val="Tabletext"/>
              <w:jc w:val="both"/>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79E25B8" w14:textId="3EBF49C3" w:rsidR="00DF2BB6" w:rsidRPr="00C70209" w:rsidRDefault="00DF2BB6" w:rsidP="003131E2">
            <w:pPr>
              <w:pStyle w:val="Tabletext"/>
            </w:pPr>
            <w:r w:rsidRPr="00C70209">
              <w:t>Preterm infants (&lt;32 weeks gestational age) with VLBW (&lt;1250 g and anaemia of prematurity, postnatal age (days) 40.3 ± 20.4 (rHuEPO group) or 36.5 ± 16.6 (placebo group)</w:t>
            </w:r>
          </w:p>
          <w:p w14:paraId="1919E242" w14:textId="77777777" w:rsidR="00DF2BB6" w:rsidRPr="00C70209" w:rsidRDefault="00DF2BB6" w:rsidP="003131E2">
            <w:pPr>
              <w:pStyle w:val="Tabletext"/>
            </w:pPr>
          </w:p>
          <w:p w14:paraId="1109AC5C" w14:textId="77777777" w:rsidR="00DF2BB6" w:rsidRPr="00C70209" w:rsidRDefault="00DF2BB6" w:rsidP="003131E2">
            <w:pPr>
              <w:pStyle w:val="Tabletext"/>
            </w:pPr>
            <w:r w:rsidRPr="00C70209">
              <w:t>N=3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B26099B" w14:textId="0FEEF404" w:rsidR="00DF2BB6" w:rsidRPr="00C70209" w:rsidRDefault="00DF2BB6" w:rsidP="003131E2">
            <w:pPr>
              <w:pStyle w:val="Tabletext"/>
            </w:pPr>
            <w:r w:rsidRPr="00C70209">
              <w:t>rHuEPO (300 IU/kg sc biw) for 6 weeks versus placebo (saline)</w:t>
            </w:r>
          </w:p>
          <w:p w14:paraId="3D4B6463" w14:textId="77777777" w:rsidR="00DF2BB6" w:rsidRPr="00C70209" w:rsidRDefault="00DF2BB6" w:rsidP="003131E2">
            <w:pPr>
              <w:pStyle w:val="Tabletextnote"/>
            </w:pPr>
            <w:r w:rsidRPr="00C70209">
              <w:t>*All infants received elemental iron (6 mg/kg/day)</w:t>
            </w:r>
          </w:p>
          <w:p w14:paraId="10570515"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56AA54E" w14:textId="77777777" w:rsidR="00DF2BB6" w:rsidRPr="00C70209" w:rsidRDefault="00DF2BB6" w:rsidP="003131E2">
            <w:pPr>
              <w:pStyle w:val="Tabletext"/>
            </w:pPr>
            <w:r w:rsidRPr="00C70209">
              <w:t>Transfusion incidence</w:t>
            </w:r>
          </w:p>
        </w:tc>
      </w:tr>
      <w:tr w:rsidR="00DF2BB6" w:rsidRPr="00C70209" w14:paraId="005167F6"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5B49239" w14:textId="4B6B9771" w:rsidR="00DF2BB6" w:rsidRPr="00C70209" w:rsidRDefault="00DF2BB6" w:rsidP="003F7DCB">
            <w:pPr>
              <w:pStyle w:val="Tabletext"/>
            </w:pPr>
            <w:r w:rsidRPr="00C70209">
              <w:t>Maier (2002)</w:t>
            </w:r>
            <w:r w:rsidRPr="00C70209">
              <w:fldChar w:fldCharType="begin"/>
            </w:r>
            <w:r w:rsidR="003F7DCB" w:rsidRPr="00C70209">
              <w:instrText xml:space="preserve"> ADDIN EN.CITE &lt;EndNote&gt;&lt;Cite&gt;&lt;Author&gt;Maier&lt;/Author&gt;&lt;Year&gt;2002&lt;/Year&gt;&lt;RecNum&gt;287&lt;/RecNum&gt;&lt;DisplayText&gt;&lt;style face="superscript"&gt;106&lt;/style&gt;&lt;/DisplayText&gt;&lt;record&gt;&lt;rec-number&gt;287&lt;/rec-number&gt;&lt;foreign-keys&gt;&lt;key app="EN" db-id="9edve2wadsavt5ewavaxtda4f2tavzvts9ee" timestamp="1427477847"&gt;287&lt;/key&gt;&lt;/foreign-keys&gt;&lt;ref-type name="Journal Article"&gt;17&lt;/ref-type&gt;&lt;contributors&gt;&lt;authors&gt;&lt;author&gt;Maier, RF&lt;/author&gt;&lt;author&gt;Obladen, M&lt;/author&gt;&lt;author&gt;Muller-Hansen, I&lt;/author&gt;&lt;author&gt;Kattner, E&lt;/author&gt;&lt;author&gt;Merz, U&lt;/author&gt;&lt;author&gt;Arlettaz, R&lt;/author&gt;&lt;author&gt;Groneck, P&lt;/author&gt;&lt;author&gt;Hammer, H&lt;/author&gt;&lt;author&gt;Kössel, H&lt;/author&gt;&lt;author&gt;Verellen, G&lt;/author&gt;&lt;author&gt;Stock, G.J&lt;/author&gt;&lt;author&gt;Lacaze-Masmonteil, T&lt;/author&gt;&lt;author&gt;Claris, O&lt;/author&gt;&lt;author&gt;Wagner, M&lt;/author&gt;&lt;author&gt;Matis, J&lt;/author&gt;&lt;author&gt;Gilberg, F&lt;/author&gt;&lt;author&gt;European Multicenter Erythropoietin Beta Study Group,&lt;/author&gt;&lt;/authors&gt;&lt;/contributors&gt;&lt;titles&gt;&lt;title&gt;Early treatment with erythropoietin beta ameiliorates anemia and reduces transfusion requirements in infants with birth weights below 1000 g&lt;/title&gt;&lt;secondary-title&gt;Journal of Pediatrics&lt;/secondary-title&gt;&lt;/titles&gt;&lt;periodical&gt;&lt;full-title&gt;Journal of Pediatrics&lt;/full-title&gt;&lt;/periodical&gt;&lt;pages&gt;8–15&lt;/pages&gt;&lt;volume&gt;141&lt;/volume&gt;&lt;number&gt;1&lt;/number&gt;&lt;dates&gt;&lt;year&gt;2002&lt;/year&gt;&lt;pub-dates&gt;&lt;date&gt;July&lt;/date&gt;&lt;/pub-dates&gt;&lt;/dates&gt;&lt;urls&gt;&lt;related-urls&gt;&lt;url&gt;http://www.ncbi.nlm.nih.gov/pubmed/12091844&lt;/url&gt;&lt;/related-urls&gt;&lt;/urls&gt;&lt;access-date&gt;13 April 2015&lt;/access-date&gt;&lt;/record&gt;&lt;/Cite&gt;&lt;/EndNote&gt;</w:instrText>
            </w:r>
            <w:r w:rsidRPr="00C70209">
              <w:fldChar w:fldCharType="separate"/>
            </w:r>
            <w:r w:rsidR="003F7DCB" w:rsidRPr="00C70209">
              <w:rPr>
                <w:vertAlign w:val="superscript"/>
              </w:rPr>
              <w:t>10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B5A58E5" w14:textId="77777777" w:rsidR="00DF2BB6" w:rsidRPr="00C70209" w:rsidRDefault="00DF2BB6" w:rsidP="003131E2">
            <w:pPr>
              <w:pStyle w:val="Tabletext"/>
            </w:pPr>
            <w:r w:rsidRPr="00C70209">
              <w:t>Level II</w:t>
            </w:r>
          </w:p>
          <w:p w14:paraId="741107E7"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4C692A65" w14:textId="4B7DA2FE" w:rsidR="00DF2BB6" w:rsidRPr="00C70209" w:rsidRDefault="00DF2BB6" w:rsidP="003131E2">
            <w:pPr>
              <w:pStyle w:val="Tabletext"/>
            </w:pPr>
            <w:r w:rsidRPr="00C70209">
              <w:t>Infants with ELBW</w:t>
            </w:r>
          </w:p>
          <w:p w14:paraId="798C39BB" w14:textId="77777777" w:rsidR="00DF2BB6" w:rsidRPr="00C70209" w:rsidRDefault="00DF2BB6" w:rsidP="003131E2">
            <w:pPr>
              <w:pStyle w:val="Tabletext"/>
            </w:pPr>
          </w:p>
          <w:p w14:paraId="138FC15C" w14:textId="77777777" w:rsidR="00DF2BB6" w:rsidRPr="00C70209" w:rsidRDefault="00DF2BB6" w:rsidP="003131E2">
            <w:pPr>
              <w:pStyle w:val="Tabletext"/>
            </w:pPr>
            <w:r w:rsidRPr="00C70209">
              <w:t>N=219</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0CF994CE" w14:textId="34BE2C61" w:rsidR="00DF2BB6" w:rsidRPr="00C70209" w:rsidRDefault="00DF2BB6" w:rsidP="003131E2">
            <w:pPr>
              <w:pStyle w:val="Tabletext"/>
            </w:pPr>
            <w:r w:rsidRPr="00C70209">
              <w:t>rHuEPO (250 IU/kg, iv or sc tiw) from day 3 of life for 9 weeks versus rHuEPO (250 IU/kg, iv or sc tiw) from the 4th week of life for 6 weeks versus sham injections</w:t>
            </w:r>
          </w:p>
          <w:p w14:paraId="5DCE6705" w14:textId="77777777" w:rsidR="00DF2BB6" w:rsidRPr="00C70209" w:rsidRDefault="00DF2BB6" w:rsidP="003131E2">
            <w:pPr>
              <w:pStyle w:val="Tabletextnote"/>
            </w:pPr>
            <w:r w:rsidRPr="00C70209">
              <w:t>*All infants received enteral iron (3 mg/kg/day) on days 3–5 of life and increased to 6 mg/kg/day (days 12–14), then 9 mg/kg/day (days 24–26)</w:t>
            </w:r>
          </w:p>
          <w:p w14:paraId="52530FE5" w14:textId="77777777" w:rsidR="00DF2BB6" w:rsidRPr="00C70209" w:rsidRDefault="00DF2BB6" w:rsidP="003131E2">
            <w:pPr>
              <w:pStyle w:val="Tabletextnote"/>
            </w:pPr>
            <w:r w:rsidRPr="00C70209">
              <w:t>*Transfusion guidelines were in place</w:t>
            </w:r>
          </w:p>
          <w:p w14:paraId="57959F4E" w14:textId="265F2C83" w:rsidR="00DF2BB6" w:rsidRPr="00C70209" w:rsidRDefault="00DF2BB6" w:rsidP="003131E2">
            <w:pPr>
              <w:pStyle w:val="Tabletextnote"/>
            </w:pPr>
            <w:r w:rsidRPr="00C70209">
              <w:t>*Data from late rHuEPO versus sham included in the analysis</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20D4862" w14:textId="77777777" w:rsidR="00DF2BB6" w:rsidRPr="00C70209" w:rsidRDefault="00DF2BB6" w:rsidP="003131E2">
            <w:pPr>
              <w:pStyle w:val="Tabletext"/>
            </w:pPr>
            <w:r w:rsidRPr="00C70209">
              <w:t>Transfusion incidence</w:t>
            </w:r>
          </w:p>
          <w:p w14:paraId="729E914B" w14:textId="77777777" w:rsidR="00DF2BB6" w:rsidRPr="00C70209" w:rsidRDefault="00DF2BB6" w:rsidP="003131E2">
            <w:pPr>
              <w:pStyle w:val="Tabletext"/>
            </w:pPr>
            <w:r w:rsidRPr="00C70209">
              <w:t>Mortality</w:t>
            </w:r>
          </w:p>
          <w:p w14:paraId="4838E534" w14:textId="77777777" w:rsidR="00DF2BB6" w:rsidRPr="00C70209" w:rsidRDefault="00DF2BB6" w:rsidP="003131E2">
            <w:pPr>
              <w:pStyle w:val="Tabletext"/>
            </w:pPr>
            <w:r w:rsidRPr="00C70209">
              <w:t>ROP</w:t>
            </w:r>
          </w:p>
          <w:p w14:paraId="49BDD894" w14:textId="77777777" w:rsidR="00DF2BB6" w:rsidRPr="00C70209" w:rsidRDefault="00DF2BB6" w:rsidP="003131E2">
            <w:pPr>
              <w:pStyle w:val="Tabletext"/>
            </w:pPr>
            <w:r w:rsidRPr="00C70209">
              <w:t>NEC</w:t>
            </w:r>
          </w:p>
          <w:p w14:paraId="132A73B2" w14:textId="77777777" w:rsidR="00DF2BB6" w:rsidRPr="00C70209" w:rsidRDefault="00DF2BB6" w:rsidP="003131E2">
            <w:pPr>
              <w:pStyle w:val="Tabletext"/>
            </w:pPr>
            <w:r w:rsidRPr="00C70209">
              <w:t>BPD</w:t>
            </w:r>
          </w:p>
          <w:p w14:paraId="5EA5238B" w14:textId="77777777" w:rsidR="00DF2BB6" w:rsidRPr="00C70209" w:rsidRDefault="00DF2BB6" w:rsidP="003131E2">
            <w:pPr>
              <w:pStyle w:val="Tabletext"/>
            </w:pPr>
            <w:r w:rsidRPr="00C70209">
              <w:t>Growth</w:t>
            </w:r>
          </w:p>
        </w:tc>
      </w:tr>
      <w:tr w:rsidR="00DF2BB6" w:rsidRPr="00C70209" w14:paraId="6BC01832"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E0E0163" w14:textId="36140079" w:rsidR="00DF2BB6" w:rsidRPr="00C70209" w:rsidRDefault="00DF2BB6" w:rsidP="003F7DCB">
            <w:pPr>
              <w:pStyle w:val="Tabletext"/>
            </w:pPr>
            <w:r w:rsidRPr="00C70209">
              <w:t>Meyer (1994)</w:t>
            </w:r>
            <w:r w:rsidRPr="00C70209">
              <w:fldChar w:fldCharType="begin"/>
            </w:r>
            <w:r w:rsidR="003F7DCB" w:rsidRPr="00C70209">
              <w:instrText xml:space="preserve"> ADDIN EN.CITE &lt;EndNote&gt;&lt;Cite&gt;&lt;Author&gt;Meyer&lt;/Author&gt;&lt;Year&gt;1994&lt;/Year&gt;&lt;RecNum&gt;292&lt;/RecNum&gt;&lt;DisplayText&gt;&lt;style face="superscript"&gt;136&lt;/style&gt;&lt;/DisplayText&gt;&lt;record&gt;&lt;rec-number&gt;292&lt;/rec-number&gt;&lt;foreign-keys&gt;&lt;key app="EN" db-id="9edve2wadsavt5ewavaxtda4f2tavzvts9ee" timestamp="1427477847"&gt;292&lt;/key&gt;&lt;/foreign-keys&gt;&lt;ref-type name="Journal Article"&gt;17&lt;/ref-type&gt;&lt;contributors&gt;&lt;authors&gt;&lt;author&gt;Meyer, M.P&lt;/author&gt;&lt;author&gt;Meyer, J. H&lt;/author&gt;&lt;author&gt;Commerford, A&lt;/author&gt;&lt;author&gt;Hann, F.M&lt;/author&gt;&lt;author&gt;Sive, A.A&lt;/author&gt;&lt;author&gt;Moller, G&lt;/author&gt;&lt;author&gt;Jacobs, P&lt;/author&gt;&lt;author&gt;Malan, A.F&lt;/author&gt;&lt;/authors&gt;&lt;/contributors&gt;&lt;titles&gt;&lt;title&gt;Recombinant human erythropoietin in the treatment of the anemia of prematurity: results of a double-blind, placebo-controlled study&lt;/title&gt;&lt;secondary-title&gt;Pediatrics&lt;/secondary-title&gt;&lt;/titles&gt;&lt;periodical&gt;&lt;full-title&gt;Pediatrics&lt;/full-title&gt;&lt;/periodical&gt;&lt;pages&gt;918–923&lt;/pages&gt;&lt;volume&gt;93&lt;/volume&gt;&lt;number&gt;6 Pt 1&lt;/number&gt;&lt;dates&gt;&lt;year&gt;1994&lt;/year&gt;&lt;pub-dates&gt;&lt;date&gt;June&lt;/date&gt;&lt;/pub-dates&gt;&lt;/dates&gt;&lt;urls&gt;&lt;related-urls&gt;&lt;url&gt;http://www.ncbi.nlm.nih.gov/pubmed/8190577&lt;/url&gt;&lt;/related-urls&gt;&lt;/urls&gt;&lt;access-date&gt;13 April 2015&lt;/access-date&gt;&lt;/record&gt;&lt;/Cite&gt;&lt;/EndNote&gt;</w:instrText>
            </w:r>
            <w:r w:rsidRPr="00C70209">
              <w:fldChar w:fldCharType="separate"/>
            </w:r>
            <w:r w:rsidR="003F7DCB" w:rsidRPr="00C70209">
              <w:rPr>
                <w:vertAlign w:val="superscript"/>
              </w:rPr>
              <w:t>13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0A581593" w14:textId="2DE2CC5B" w:rsidR="00DF2BB6" w:rsidRPr="00C70209" w:rsidRDefault="00DF2BB6" w:rsidP="003131E2">
            <w:pPr>
              <w:pStyle w:val="Tabletext"/>
            </w:pPr>
            <w:r w:rsidRPr="00C70209">
              <w:t>Level II</w:t>
            </w:r>
          </w:p>
          <w:p w14:paraId="70406BC3"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272FCFE" w14:textId="77777777" w:rsidR="00DF2BB6" w:rsidRPr="00C70209" w:rsidRDefault="00DF2BB6" w:rsidP="003131E2">
            <w:pPr>
              <w:pStyle w:val="Tabletext"/>
            </w:pPr>
            <w:r w:rsidRPr="00C70209">
              <w:t>Preterm infants (&lt;32 weeks gestational age) with VLBW (&lt;1500 g) and postnatal age 2–8 weeks</w:t>
            </w:r>
          </w:p>
          <w:p w14:paraId="40607E81" w14:textId="77777777" w:rsidR="00DF2BB6" w:rsidRPr="00C70209" w:rsidRDefault="00DF2BB6" w:rsidP="003131E2">
            <w:pPr>
              <w:pStyle w:val="Tabletext"/>
            </w:pPr>
          </w:p>
          <w:p w14:paraId="50E1F9CC" w14:textId="77777777" w:rsidR="00DF2BB6" w:rsidRPr="00C70209" w:rsidRDefault="00DF2BB6" w:rsidP="003131E2">
            <w:pPr>
              <w:pStyle w:val="Tabletext"/>
            </w:pPr>
            <w:r w:rsidRPr="00C70209">
              <w:t>N=8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0838E646" w14:textId="7CEC3076" w:rsidR="00DF2BB6" w:rsidRPr="00C70209" w:rsidRDefault="00DF2BB6" w:rsidP="003131E2">
            <w:pPr>
              <w:pStyle w:val="Tabletext"/>
            </w:pPr>
            <w:r w:rsidRPr="00C70209">
              <w:t>rHuEPO (200 IU/kg, sc tiw) increased by 50 IU/kg/dose if Hct declined by 6% during any 2 week period but was withheld if the Hct &gt;45% versus placebo (not described)</w:t>
            </w:r>
          </w:p>
          <w:p w14:paraId="09E6B2C5" w14:textId="70C68FFA" w:rsidR="00DF2BB6" w:rsidRPr="00C70209" w:rsidRDefault="00DF2BB6" w:rsidP="003131E2">
            <w:pPr>
              <w:pStyle w:val="Tabletextnote"/>
            </w:pPr>
            <w:r w:rsidRPr="00C70209">
              <w:t>*All infants received iron (3 mg/kg/day)</w:t>
            </w:r>
          </w:p>
          <w:p w14:paraId="7264F0E7"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57AB6BF" w14:textId="77777777" w:rsidR="00DF2BB6" w:rsidRPr="00C70209" w:rsidRDefault="00DF2BB6" w:rsidP="003131E2">
            <w:pPr>
              <w:pStyle w:val="Tabletext"/>
            </w:pPr>
            <w:r w:rsidRPr="00C70209">
              <w:t>Transfusion incidence</w:t>
            </w:r>
          </w:p>
          <w:p w14:paraId="6FC1755B" w14:textId="77777777" w:rsidR="00DF2BB6" w:rsidRPr="00C70209" w:rsidRDefault="00DF2BB6" w:rsidP="003131E2">
            <w:pPr>
              <w:pStyle w:val="Tabletext"/>
            </w:pPr>
            <w:r w:rsidRPr="00C70209">
              <w:t>NEC</w:t>
            </w:r>
          </w:p>
        </w:tc>
      </w:tr>
      <w:tr w:rsidR="00DF2BB6" w:rsidRPr="00C70209" w14:paraId="24EADC72"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36D24FC" w14:textId="3FE62FE9" w:rsidR="00DF2BB6" w:rsidRPr="00C70209" w:rsidRDefault="00DF2BB6" w:rsidP="003F7DCB">
            <w:pPr>
              <w:pStyle w:val="Tabletext"/>
            </w:pPr>
            <w:r w:rsidRPr="00C70209">
              <w:t>Pollak (2001)</w:t>
            </w:r>
            <w:r w:rsidRPr="00C70209">
              <w:fldChar w:fldCharType="begin"/>
            </w:r>
            <w:r w:rsidR="003F7DCB" w:rsidRPr="00C70209">
              <w:instrText xml:space="preserve"> ADDIN EN.CITE &lt;EndNote&gt;&lt;Cite&gt;&lt;Author&gt;Pollak&lt;/Author&gt;&lt;Year&gt;2001&lt;/Year&gt;&lt;RecNum&gt;302&lt;/RecNum&gt;&lt;DisplayText&gt;&lt;style face="superscript"&gt;137&lt;/style&gt;&lt;/DisplayText&gt;&lt;record&gt;&lt;rec-number&gt;302&lt;/rec-number&gt;&lt;foreign-keys&gt;&lt;key app="EN" db-id="9edve2wadsavt5ewavaxtda4f2tavzvts9ee" timestamp="1427477847"&gt;302&lt;/key&gt;&lt;/foreign-keys&gt;&lt;ref-type name="Journal Article"&gt;17&lt;/ref-type&gt;&lt;contributors&gt;&lt;authors&gt;&lt;author&gt;Pollak, A&lt;/author&gt;&lt;author&gt;Hayde, M&lt;/author&gt;&lt;author&gt;Hayn, M&lt;/author&gt;&lt;author&gt;Herkner, K&lt;/author&gt;&lt;author&gt;Lombard, K. A&lt;/author&gt;&lt;author&gt;Lubec, G&lt;/author&gt;&lt;author&gt;Weninger, M&lt;/author&gt;&lt;author&gt;Widness, J.A&lt;/author&gt;&lt;/authors&gt;&lt;/contributors&gt;&lt;titles&gt;&lt;title&gt;Effect of intravenous iron supplementation on erythropoiesis in erythropoietin-treated premature infants&lt;/title&gt;&lt;secondary-title&gt;Pediatrics&lt;/secondary-title&gt;&lt;/titles&gt;&lt;periodical&gt;&lt;full-title&gt;Pediatrics&lt;/full-title&gt;&lt;/periodical&gt;&lt;pages&gt;78–85&lt;/pages&gt;&lt;volume&gt;107&lt;/volume&gt;&lt;number&gt;1&lt;/number&gt;&lt;dates&gt;&lt;year&gt;2001&lt;/year&gt;&lt;pub-dates&gt;&lt;date&gt;January&lt;/date&gt;&lt;/pub-dates&gt;&lt;/dates&gt;&lt;urls&gt;&lt;related-urls&gt;&lt;url&gt;http://www.ncbi.nlm.nih.gov/pubmed/11134438&lt;/url&gt;&lt;/related-urls&gt;&lt;/urls&gt;&lt;access-date&gt;13 April 2015&lt;/access-date&gt;&lt;/record&gt;&lt;/Cite&gt;&lt;/EndNote&gt;</w:instrText>
            </w:r>
            <w:r w:rsidRPr="00C70209">
              <w:fldChar w:fldCharType="separate"/>
            </w:r>
            <w:r w:rsidR="003F7DCB" w:rsidRPr="00C70209">
              <w:rPr>
                <w:vertAlign w:val="superscript"/>
              </w:rPr>
              <w:t>137</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D30A3E6" w14:textId="77777777" w:rsidR="00DF2BB6" w:rsidRPr="00C70209" w:rsidRDefault="00DF2BB6" w:rsidP="003131E2">
            <w:pPr>
              <w:pStyle w:val="Tabletext"/>
            </w:pPr>
            <w:r w:rsidRPr="00C70209">
              <w:t>Level II</w:t>
            </w:r>
          </w:p>
          <w:p w14:paraId="5E0C8BEA"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22607649" w14:textId="0C8E709F" w:rsidR="00DF2BB6" w:rsidRPr="00C70209" w:rsidRDefault="00DF2BB6" w:rsidP="003131E2">
            <w:pPr>
              <w:pStyle w:val="Tabletext"/>
            </w:pPr>
            <w:r w:rsidRPr="00C70209">
              <w:t>Preterm infants (&lt;31 weeks gestational age) with VLBW (&lt;1300 g) aged &gt;7 days</w:t>
            </w:r>
          </w:p>
          <w:p w14:paraId="69A6A609" w14:textId="77777777" w:rsidR="00DF2BB6" w:rsidRPr="00C70209" w:rsidRDefault="00DF2BB6" w:rsidP="003131E2">
            <w:pPr>
              <w:pStyle w:val="Tabletext"/>
            </w:pPr>
          </w:p>
          <w:p w14:paraId="393C871B" w14:textId="77777777" w:rsidR="00DF2BB6" w:rsidRPr="00C70209" w:rsidRDefault="00DF2BB6" w:rsidP="003131E2">
            <w:pPr>
              <w:pStyle w:val="Tabletext"/>
            </w:pPr>
            <w:r w:rsidRPr="00C70209">
              <w:t>N=38</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6217D67F" w14:textId="7126329D" w:rsidR="00DF2BB6" w:rsidRPr="00C70209" w:rsidRDefault="00DF2BB6" w:rsidP="003131E2">
            <w:pPr>
              <w:pStyle w:val="Tabletext"/>
            </w:pPr>
            <w:r w:rsidRPr="00C70209">
              <w:t>rHuEPO (300 IU/kg/day, iv e3d) versus rHuEPO (300 IU/kg/day, iv e3d) + iron sucrose (2 mg/kg/day, iv) versus no rHuEPO</w:t>
            </w:r>
          </w:p>
          <w:p w14:paraId="478CAF1C" w14:textId="77777777" w:rsidR="00DF2BB6" w:rsidRPr="00C70209" w:rsidRDefault="00DF2BB6" w:rsidP="003131E2">
            <w:pPr>
              <w:pStyle w:val="Tabletextnote"/>
            </w:pPr>
            <w:r w:rsidRPr="00C70209">
              <w:t>*All infants received oral iron polymaltose complex (9 mg/kg/day) for 3 days before study start, continuing through the treatment period</w:t>
            </w:r>
          </w:p>
          <w:p w14:paraId="7B26B15D"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166F4814" w14:textId="77777777" w:rsidR="00DF2BB6" w:rsidRPr="00C70209" w:rsidRDefault="00DF2BB6" w:rsidP="003131E2">
            <w:pPr>
              <w:pStyle w:val="Tabletext"/>
            </w:pPr>
            <w:r w:rsidRPr="00C70209">
              <w:t>Mortality</w:t>
            </w:r>
          </w:p>
          <w:p w14:paraId="462CF484" w14:textId="77777777" w:rsidR="00DF2BB6" w:rsidRPr="00C70209" w:rsidRDefault="00DF2BB6" w:rsidP="003131E2">
            <w:pPr>
              <w:pStyle w:val="Tabletext"/>
            </w:pPr>
            <w:r w:rsidRPr="00C70209">
              <w:t>ROP</w:t>
            </w:r>
          </w:p>
          <w:p w14:paraId="45AD5035" w14:textId="77777777" w:rsidR="00DF2BB6" w:rsidRPr="00C70209" w:rsidRDefault="00DF2BB6" w:rsidP="003131E2">
            <w:pPr>
              <w:pStyle w:val="Tabletext"/>
            </w:pPr>
            <w:r w:rsidRPr="00C70209">
              <w:t>BPD</w:t>
            </w:r>
          </w:p>
        </w:tc>
      </w:tr>
      <w:tr w:rsidR="00DF2BB6" w:rsidRPr="00C70209" w14:paraId="5BE39177"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117B710" w14:textId="18398A2F" w:rsidR="00DF2BB6" w:rsidRPr="00C70209" w:rsidRDefault="00DF2BB6" w:rsidP="003F7DCB">
            <w:pPr>
              <w:pStyle w:val="Tabletext"/>
            </w:pPr>
            <w:r w:rsidRPr="00C70209">
              <w:t>Reiter (2005)</w:t>
            </w:r>
            <w:r w:rsidRPr="00C70209">
              <w:fldChar w:fldCharType="begin"/>
            </w:r>
            <w:r w:rsidR="003F7DCB" w:rsidRPr="00C70209">
              <w:instrText xml:space="preserve"> ADDIN EN.CITE &lt;EndNote&gt;&lt;Cite&gt;&lt;Author&gt;Reiter&lt;/Author&gt;&lt;Year&gt;2005&lt;/Year&gt;&lt;RecNum&gt;304&lt;/RecNum&gt;&lt;DisplayText&gt;&lt;style face="superscript"&gt;138&lt;/style&gt;&lt;/DisplayText&gt;&lt;record&gt;&lt;rec-number&gt;304&lt;/rec-number&gt;&lt;foreign-keys&gt;&lt;key app="EN" db-id="9edve2wadsavt5ewavaxtda4f2tavzvts9ee" timestamp="1427477847"&gt;304&lt;/key&gt;&lt;/foreign-keys&gt;&lt;ref-type name="Journal Article"&gt;17&lt;/ref-type&gt;&lt;contributors&gt;&lt;authors&gt;&lt;author&gt;Reiter, P.D&lt;/author&gt;&lt;author&gt;Rosenberg, A. A&lt;/author&gt;&lt;author&gt;Valuck, R&lt;/author&gt;&lt;author&gt;Novak, K&lt;/author&gt;&lt;/authors&gt;&lt;/contributors&gt;&lt;titles&gt;&lt;title&gt;Effect of short-term erythropoietin therapy in anemic premature infants&lt;/title&gt;&lt;secondary-title&gt;Journal of Perinatology&lt;/secondary-title&gt;&lt;/titles&gt;&lt;periodical&gt;&lt;full-title&gt;Journal of Perinatology&lt;/full-title&gt;&lt;/periodical&gt;&lt;pages&gt;125–129&lt;/pages&gt;&lt;volume&gt;25&lt;/volume&gt;&lt;number&gt;2&lt;/number&gt;&lt;dates&gt;&lt;year&gt;2005&lt;/year&gt;&lt;pub-dates&gt;&lt;date&gt;February&lt;/date&gt;&lt;/pub-dates&gt;&lt;/dates&gt;&lt;urls&gt;&lt;related-urls&gt;&lt;url&gt;http://www.nature.com/jp/journal/v25/n2/full/7211220a.html&lt;/url&gt;&lt;/related-urls&gt;&lt;/urls&gt;&lt;access-date&gt;13 April 2015&lt;/access-date&gt;&lt;/record&gt;&lt;/Cite&gt;&lt;/EndNote&gt;</w:instrText>
            </w:r>
            <w:r w:rsidRPr="00C70209">
              <w:fldChar w:fldCharType="separate"/>
            </w:r>
            <w:r w:rsidR="003F7DCB" w:rsidRPr="00C70209">
              <w:rPr>
                <w:vertAlign w:val="superscript"/>
              </w:rPr>
              <w:t>138</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65D6BCBF" w14:textId="77777777" w:rsidR="00DF2BB6" w:rsidRPr="00C70209" w:rsidRDefault="00DF2BB6" w:rsidP="003131E2">
            <w:pPr>
              <w:pStyle w:val="Tabletext"/>
            </w:pPr>
            <w:r w:rsidRPr="00C70209">
              <w:t>Level II</w:t>
            </w:r>
          </w:p>
          <w:p w14:paraId="7A13E6B7"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6886F9EE" w14:textId="77777777" w:rsidR="00DF2BB6" w:rsidRPr="00C70209" w:rsidRDefault="00DF2BB6" w:rsidP="003131E2">
            <w:pPr>
              <w:pStyle w:val="Tabletext"/>
            </w:pPr>
            <w:r w:rsidRPr="00C70209">
              <w:t>Preterm infants (&lt;32 weeks gestational age and Hct ≤28%) or infant (&lt;48 weeks conceptual age or 5 months chronological age) with a diagnosis of anaemia of prematurity</w:t>
            </w:r>
          </w:p>
          <w:p w14:paraId="1D2F1E9E" w14:textId="77777777" w:rsidR="00DF2BB6" w:rsidRPr="00C70209" w:rsidRDefault="00DF2BB6" w:rsidP="003131E2">
            <w:pPr>
              <w:pStyle w:val="Tabletext"/>
            </w:pPr>
          </w:p>
          <w:p w14:paraId="33B6503E" w14:textId="77777777" w:rsidR="00DF2BB6" w:rsidRPr="00C70209" w:rsidRDefault="00DF2BB6" w:rsidP="003131E2">
            <w:pPr>
              <w:pStyle w:val="Tabletext"/>
            </w:pPr>
            <w:r w:rsidRPr="00C70209">
              <w:t>N=6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743120E1" w14:textId="1EF092FD" w:rsidR="00DF2BB6" w:rsidRPr="00C70209" w:rsidRDefault="00DF2BB6" w:rsidP="003131E2">
            <w:pPr>
              <w:pStyle w:val="Tabletext"/>
            </w:pPr>
            <w:r w:rsidRPr="00C70209">
              <w:t>rHuEPO (300 IU/kg, sc qd) for 10 days versus no rHuEPO</w:t>
            </w:r>
          </w:p>
          <w:p w14:paraId="1BC74716" w14:textId="77777777" w:rsidR="00DF2BB6" w:rsidRPr="00C70209" w:rsidRDefault="00DF2BB6" w:rsidP="003131E2">
            <w:pPr>
              <w:pStyle w:val="Tabletextnote"/>
            </w:pPr>
            <w:r w:rsidRPr="00C70209">
              <w:t>*All infants received oral elemental iron (6 mg/kg/day)</w:t>
            </w:r>
          </w:p>
          <w:p w14:paraId="46FEC778"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7373471" w14:textId="77777777" w:rsidR="00DF2BB6" w:rsidRPr="00C70209" w:rsidRDefault="00DF2BB6" w:rsidP="003131E2">
            <w:pPr>
              <w:pStyle w:val="Tabletext"/>
            </w:pPr>
            <w:r w:rsidRPr="00C70209">
              <w:t xml:space="preserve">Transfusion incidence and volume </w:t>
            </w:r>
          </w:p>
        </w:tc>
      </w:tr>
      <w:tr w:rsidR="00DF2BB6" w:rsidRPr="00C70209" w14:paraId="256916C6"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45067D5" w14:textId="04AE0244" w:rsidR="00DF2BB6" w:rsidRPr="00C70209" w:rsidRDefault="00DF2BB6" w:rsidP="003F7DCB">
            <w:pPr>
              <w:pStyle w:val="Tabletext"/>
            </w:pPr>
            <w:r w:rsidRPr="00C70209">
              <w:t>Romagnoli (2000)</w:t>
            </w:r>
            <w:r w:rsidRPr="00C70209">
              <w:fldChar w:fldCharType="begin"/>
            </w:r>
            <w:r w:rsidR="003F7DCB" w:rsidRPr="00C70209">
              <w:instrText xml:space="preserve"> ADDIN EN.CITE &lt;EndNote&gt;&lt;Cite&gt;&lt;Author&gt;Romagnoli&lt;/Author&gt;&lt;Year&gt;2000&lt;/Year&gt;&lt;RecNum&gt;305&lt;/RecNum&gt;&lt;DisplayText&gt;&lt;style face="superscript"&gt;139&lt;/style&gt;&lt;/DisplayText&gt;&lt;record&gt;&lt;rec-number&gt;305&lt;/rec-number&gt;&lt;foreign-keys&gt;&lt;key app="EN" db-id="9edve2wadsavt5ewavaxtda4f2tavzvts9ee" timestamp="1427477847"&gt;305&lt;/key&gt;&lt;/foreign-keys&gt;&lt;ref-type name="Journal Article"&gt;17&lt;/ref-type&gt;&lt;contributors&gt;&lt;authors&gt;&lt;author&gt;Romagnoli, C&lt;/author&gt;&lt;author&gt;Zecca, E&lt;/author&gt;&lt;author&gt;Gallini, F&lt;/author&gt;&lt;author&gt;Girlando, P&lt;/author&gt;&lt;author&gt;Zuppa, A.A&lt;/author&gt;&lt;/authors&gt;&lt;/contributors&gt;&lt;titles&gt;&lt;title&gt;Do recombinant human erythropoitetin and iron supplementation increase the risk of retinopathy of prematurity?&lt;/title&gt;&lt;secondary-title&gt;European Journal of Pediatrics&lt;/secondary-title&gt;&lt;/titles&gt;&lt;periodical&gt;&lt;full-title&gt;European Journal of Pediatrics&lt;/full-title&gt;&lt;abbr-1&gt;Eur. J. Pediatr.&lt;/abbr-1&gt;&lt;/periodical&gt;&lt;pages&gt;627–628&lt;/pages&gt;&lt;volume&gt;159&lt;/volume&gt;&lt;number&gt;8&lt;/number&gt;&lt;dates&gt;&lt;year&gt;2000&lt;/year&gt;&lt;pub-dates&gt;&lt;date&gt;August&lt;/date&gt;&lt;/pub-dates&gt;&lt;/dates&gt;&lt;urls&gt;&lt;related-urls&gt;&lt;url&gt;http://www.ncbi.nlm.nih.gov/pubmed/10968244&lt;/url&gt;&lt;/related-urls&gt;&lt;/urls&gt;&lt;access-date&gt;13 April 2015&lt;/access-date&gt;&lt;/record&gt;&lt;/Cite&gt;&lt;/EndNote&gt;</w:instrText>
            </w:r>
            <w:r w:rsidRPr="00C70209">
              <w:fldChar w:fldCharType="separate"/>
            </w:r>
            <w:r w:rsidR="003F7DCB" w:rsidRPr="00C70209">
              <w:rPr>
                <w:vertAlign w:val="superscript"/>
              </w:rPr>
              <w:t>139</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BAC3BE8" w14:textId="4F832E8C" w:rsidR="00DF2BB6" w:rsidRPr="00C70209" w:rsidRDefault="00DF2BB6" w:rsidP="003131E2">
            <w:pPr>
              <w:pStyle w:val="Tabletext"/>
            </w:pPr>
            <w:r w:rsidRPr="00C70209">
              <w:t>Level II</w:t>
            </w:r>
          </w:p>
          <w:p w14:paraId="798311D6"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345047C9" w14:textId="769D7FD5" w:rsidR="00DF2BB6" w:rsidRPr="00C70209" w:rsidRDefault="00DF2BB6" w:rsidP="003131E2">
            <w:pPr>
              <w:pStyle w:val="Tabletext"/>
            </w:pPr>
            <w:r w:rsidRPr="00C70209">
              <w:t>Preterm infants (&lt;30 weeks gestational age) or 31–34 weeks gestational age with respiratory distress syndrome and requiring mechanical ventilation, aged 7 days at study entry</w:t>
            </w:r>
          </w:p>
          <w:p w14:paraId="06DECC67" w14:textId="77777777" w:rsidR="00DF2BB6" w:rsidRPr="00C70209" w:rsidRDefault="00DF2BB6" w:rsidP="003131E2">
            <w:pPr>
              <w:pStyle w:val="Tabletext"/>
            </w:pPr>
          </w:p>
          <w:p w14:paraId="2C5451DA" w14:textId="77777777" w:rsidR="00DF2BB6" w:rsidRPr="00C70209" w:rsidRDefault="00DF2BB6" w:rsidP="003131E2">
            <w:pPr>
              <w:pStyle w:val="Tabletext"/>
            </w:pPr>
            <w:r w:rsidRPr="00C70209">
              <w:t>N=23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9D4E825" w14:textId="133DF974" w:rsidR="00DF2BB6" w:rsidRPr="00C70209" w:rsidRDefault="00DF2BB6" w:rsidP="003131E2">
            <w:pPr>
              <w:pStyle w:val="Tabletext"/>
            </w:pPr>
            <w:r w:rsidRPr="00C70209">
              <w:t>rHuEPO (300 IU/kg, sc tiw) from 2–7 weeks of life versus no rHuEPO</w:t>
            </w:r>
          </w:p>
          <w:p w14:paraId="37DAA603" w14:textId="77777777" w:rsidR="00DF2BB6" w:rsidRPr="00C70209" w:rsidRDefault="00DF2BB6" w:rsidP="003131E2">
            <w:pPr>
              <w:pStyle w:val="Tabletextnote"/>
            </w:pPr>
            <w:r w:rsidRPr="00C70209">
              <w:t>*Intervention group received iron (1 mg/kg/day, iv) from 2–4 weeks of life then oral iron (12 mg/kg/day) until 7 weeks of life</w:t>
            </w:r>
          </w:p>
          <w:p w14:paraId="5A1FA15F" w14:textId="77777777" w:rsidR="00DF2BB6" w:rsidRPr="00C70209" w:rsidRDefault="00DF2BB6" w:rsidP="003131E2">
            <w:pPr>
              <w:pStyle w:val="Tabletextnote"/>
            </w:pPr>
            <w:r w:rsidRPr="00C70209">
              <w:t>*Infants in the control group did not receive iron</w:t>
            </w:r>
          </w:p>
          <w:p w14:paraId="0A7EA304"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37407A57" w14:textId="4B97A058" w:rsidR="00DF2BB6" w:rsidRPr="00C70209" w:rsidRDefault="00DF2BB6" w:rsidP="003131E2">
            <w:pPr>
              <w:pStyle w:val="Tabletext"/>
            </w:pPr>
            <w:r w:rsidRPr="00C70209">
              <w:t>Transfusion incidence</w:t>
            </w:r>
          </w:p>
          <w:p w14:paraId="3FA223B0" w14:textId="77777777" w:rsidR="00DF2BB6" w:rsidRPr="00C70209" w:rsidRDefault="00DF2BB6" w:rsidP="003131E2">
            <w:pPr>
              <w:pStyle w:val="Tabletext"/>
            </w:pPr>
            <w:r w:rsidRPr="00C70209">
              <w:t>ROP</w:t>
            </w:r>
          </w:p>
          <w:p w14:paraId="4A3FE6BC" w14:textId="12EF3B92" w:rsidR="00DF2BB6" w:rsidRPr="00C70209" w:rsidRDefault="00DF2BB6" w:rsidP="003131E2">
            <w:pPr>
              <w:pStyle w:val="Tabletext"/>
            </w:pPr>
            <w:r w:rsidRPr="00C70209">
              <w:t>NEC</w:t>
            </w:r>
          </w:p>
          <w:p w14:paraId="1083A54C" w14:textId="77777777" w:rsidR="00DF2BB6" w:rsidRPr="00C70209" w:rsidRDefault="00DF2BB6" w:rsidP="003131E2">
            <w:pPr>
              <w:pStyle w:val="Tabletext"/>
            </w:pPr>
            <w:r w:rsidRPr="00C70209">
              <w:t>BPD</w:t>
            </w:r>
          </w:p>
        </w:tc>
      </w:tr>
      <w:tr w:rsidR="00DF2BB6" w:rsidRPr="00C70209" w14:paraId="51938185"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B9B6C51" w14:textId="008A3171" w:rsidR="00DF2BB6" w:rsidRPr="00C70209" w:rsidRDefault="00DF2BB6" w:rsidP="003F7DCB">
            <w:pPr>
              <w:pStyle w:val="Tabletext"/>
            </w:pPr>
            <w:r w:rsidRPr="00C70209">
              <w:t>Samanci (1996)</w:t>
            </w:r>
            <w:r w:rsidRPr="00C70209">
              <w:fldChar w:fldCharType="begin"/>
            </w:r>
            <w:r w:rsidR="003F7DCB" w:rsidRPr="00C70209">
              <w:instrText xml:space="preserve"> ADDIN EN.CITE &lt;EndNote&gt;&lt;Cite&gt;&lt;Author&gt;Samanci&lt;/Author&gt;&lt;Year&gt;1996&lt;/Year&gt;&lt;RecNum&gt;307&lt;/RecNum&gt;&lt;DisplayText&gt;&lt;style face="superscript"&gt;140&lt;/style&gt;&lt;/DisplayText&gt;&lt;record&gt;&lt;rec-number&gt;307&lt;/rec-number&gt;&lt;foreign-keys&gt;&lt;key app="EN" db-id="9edve2wadsavt5ewavaxtda4f2tavzvts9ee" timestamp="1427477847"&gt;307&lt;/key&gt;&lt;/foreign-keys&gt;&lt;ref-type name="Journal Article"&gt;17&lt;/ref-type&gt;&lt;contributors&gt;&lt;authors&gt;&lt;author&gt;Samanci, N&lt;/author&gt;&lt;author&gt;Ovali, F&lt;/author&gt;&lt;author&gt;Dagoglu,&lt;/author&gt;&lt;/authors&gt;&lt;/contributors&gt;&lt;titles&gt;&lt;title&gt;Effects of recombinant human erythropoietin in infants with very low birth weights&lt;/title&gt;&lt;secondary-title&gt;Journal of International Medical Research&lt;/secondary-title&gt;&lt;/titles&gt;&lt;periodical&gt;&lt;full-title&gt;Journal of International Medical Research&lt;/full-title&gt;&lt;/periodical&gt;&lt;pages&gt;190–198&lt;/pages&gt;&lt;volume&gt;24&lt;/volume&gt;&lt;number&gt;2&lt;/number&gt;&lt;dates&gt;&lt;year&gt;1996&lt;/year&gt;&lt;pub-dates&gt;&lt;date&gt;March-April&lt;/date&gt;&lt;/pub-dates&gt;&lt;/dates&gt;&lt;urls&gt;&lt;related-urls&gt;&lt;url&gt;http://www.ncbi.nlm.nih.gov/pubmed/8737229&lt;/url&gt;&lt;/related-urls&gt;&lt;/urls&gt;&lt;access-date&gt;13 April 2015&lt;/access-date&gt;&lt;/record&gt;&lt;/Cite&gt;&lt;/EndNote&gt;</w:instrText>
            </w:r>
            <w:r w:rsidRPr="00C70209">
              <w:fldChar w:fldCharType="separate"/>
            </w:r>
            <w:r w:rsidR="003F7DCB" w:rsidRPr="00C70209">
              <w:rPr>
                <w:vertAlign w:val="superscript"/>
              </w:rPr>
              <w:t>140</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49736B8" w14:textId="7ECCFD38" w:rsidR="00DF2BB6" w:rsidRPr="00C70209" w:rsidRDefault="00DF2BB6" w:rsidP="003131E2">
            <w:pPr>
              <w:pStyle w:val="Tabletext"/>
            </w:pPr>
            <w:r w:rsidRPr="00C70209">
              <w:t>Level II</w:t>
            </w:r>
          </w:p>
          <w:p w14:paraId="581AFBC5"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1E39A6FC" w14:textId="77777777" w:rsidR="00DF2BB6" w:rsidRPr="00C70209" w:rsidRDefault="00DF2BB6" w:rsidP="003131E2">
            <w:pPr>
              <w:pStyle w:val="Tabletext"/>
            </w:pPr>
            <w:r w:rsidRPr="00C70209">
              <w:t>Preterm infants (≤32 weeks gestational age) with VLBW (≤1250 g) and postnatal age 2–4 weeks at first dose</w:t>
            </w:r>
          </w:p>
          <w:p w14:paraId="24C7D309" w14:textId="191B3B7E" w:rsidR="00DF2BB6" w:rsidRPr="00C70209" w:rsidRDefault="00DF2BB6" w:rsidP="003131E2">
            <w:pPr>
              <w:pStyle w:val="Tabletext"/>
            </w:pPr>
          </w:p>
          <w:p w14:paraId="20F7D0AB" w14:textId="77777777" w:rsidR="00DF2BB6" w:rsidRPr="00C70209" w:rsidRDefault="00DF2BB6" w:rsidP="003131E2">
            <w:pPr>
              <w:pStyle w:val="Tabletext"/>
            </w:pPr>
            <w:r w:rsidRPr="00C70209">
              <w:t>N=24</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E0D0623" w14:textId="03BE932F" w:rsidR="00DF2BB6" w:rsidRPr="00C70209" w:rsidRDefault="00DF2BB6" w:rsidP="003131E2">
            <w:pPr>
              <w:pStyle w:val="Tabletext"/>
            </w:pPr>
            <w:r w:rsidRPr="00C70209">
              <w:t>rHuEPO (200 IU/kg, sc tiw) for 4 weeks versus placebo (not specified, sc)</w:t>
            </w:r>
          </w:p>
          <w:p w14:paraId="34B15AA3" w14:textId="77777777" w:rsidR="00DF2BB6" w:rsidRPr="00C70209" w:rsidRDefault="00DF2BB6" w:rsidP="003131E2">
            <w:pPr>
              <w:pStyle w:val="Tabletextnote"/>
            </w:pPr>
            <w:r w:rsidRPr="00C70209">
              <w:t>*All infants received oral elemental iron (3 mg/kg/day)</w:t>
            </w:r>
          </w:p>
          <w:p w14:paraId="12EEE49A" w14:textId="77777777" w:rsidR="00DF2BB6" w:rsidRPr="00C70209" w:rsidRDefault="00DF2BB6" w:rsidP="003131E2">
            <w:pPr>
              <w:pStyle w:val="Tabletextnote"/>
            </w:pPr>
            <w:r w:rsidRPr="00C70209">
              <w:t>*Transfusions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1C4A310" w14:textId="44C604B3" w:rsidR="00DF2BB6" w:rsidRPr="00C70209" w:rsidRDefault="00DF2BB6" w:rsidP="003131E2">
            <w:pPr>
              <w:pStyle w:val="Tabletext"/>
            </w:pPr>
            <w:r w:rsidRPr="00C70209">
              <w:t>Transfusion incidence</w:t>
            </w:r>
          </w:p>
          <w:p w14:paraId="1FB082B8" w14:textId="77777777" w:rsidR="00DF2BB6" w:rsidRPr="00C70209" w:rsidRDefault="00DF2BB6" w:rsidP="003131E2">
            <w:pPr>
              <w:pStyle w:val="Tabletext"/>
            </w:pPr>
            <w:r w:rsidRPr="00C70209">
              <w:t xml:space="preserve">NEC </w:t>
            </w:r>
          </w:p>
        </w:tc>
      </w:tr>
      <w:tr w:rsidR="00DF2BB6" w:rsidRPr="00C70209" w14:paraId="621F3447"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2DC9965" w14:textId="3F2AC1BB" w:rsidR="00DF2BB6" w:rsidRPr="00C70209" w:rsidRDefault="00DF2BB6" w:rsidP="003F7DCB">
            <w:pPr>
              <w:pStyle w:val="Tabletext"/>
            </w:pPr>
            <w:r w:rsidRPr="00C70209">
              <w:t>Shannon (1991)</w:t>
            </w:r>
            <w:r w:rsidRPr="00C70209">
              <w:fldChar w:fldCharType="begin"/>
            </w:r>
            <w:r w:rsidR="003F7DCB" w:rsidRPr="00C70209">
              <w:instrText xml:space="preserve"> ADDIN EN.CITE &lt;EndNote&gt;&lt;Cite&gt;&lt;Author&gt;Shannon&lt;/Author&gt;&lt;Year&gt;1991&lt;/Year&gt;&lt;RecNum&gt;311&lt;/RecNum&gt;&lt;DisplayText&gt;&lt;style face="superscript"&gt;141&lt;/style&gt;&lt;/DisplayText&gt;&lt;record&gt;&lt;rec-number&gt;311&lt;/rec-number&gt;&lt;foreign-keys&gt;&lt;key app="EN" db-id="9edve2wadsavt5ewavaxtda4f2tavzvts9ee" timestamp="1427477847"&gt;311&lt;/key&gt;&lt;/foreign-keys&gt;&lt;ref-type name="Journal Article"&gt;17&lt;/ref-type&gt;&lt;contributors&gt;&lt;authors&gt;&lt;author&gt;Shannon, K.M&lt;/author&gt;&lt;author&gt;Mentzer, W.C&lt;/author&gt;&lt;author&gt;Abels, R. I&lt;/author&gt;&lt;author&gt;Freeman, P&lt;/author&gt;&lt;author&gt;Newton, N&lt;/author&gt;&lt;author&gt;Thompson, D&lt;/author&gt;&lt;author&gt;Sniderman, S&lt;/author&gt;&lt;author&gt;Ballard, R&lt;/author&gt;&lt;author&gt;Phibbs, R.H&lt;/author&gt;&lt;/authors&gt;&lt;/contributors&gt;&lt;titles&gt;&lt;title&gt;Recombinant human erythropoietin in the anemia of prematurity: results of a placebo-controlled pilot study&lt;/title&gt;&lt;secondary-title&gt;Journal of Pediatrics&lt;/secondary-title&gt;&lt;/titles&gt;&lt;periodical&gt;&lt;full-title&gt;Journal of Pediatrics&lt;/full-title&gt;&lt;/periodical&gt;&lt;pages&gt;949–955&lt;/pages&gt;&lt;volume&gt;118&lt;/volume&gt;&lt;number&gt;8&lt;/number&gt;&lt;dates&gt;&lt;year&gt;1991&lt;/year&gt;&lt;pub-dates&gt;&lt;date&gt;June&lt;/date&gt;&lt;/pub-dates&gt;&lt;/dates&gt;&lt;urls&gt;&lt;related-urls&gt;&lt;url&gt;http://www.ncbi.nlm.nih.gov/pubmed/2040933&lt;/url&gt;&lt;/related-urls&gt;&lt;/urls&gt;&lt;access-date&gt;13 April 2015&lt;/access-date&gt;&lt;/record&gt;&lt;/Cite&gt;&lt;/EndNote&gt;</w:instrText>
            </w:r>
            <w:r w:rsidRPr="00C70209">
              <w:fldChar w:fldCharType="separate"/>
            </w:r>
            <w:r w:rsidR="003F7DCB" w:rsidRPr="00C70209">
              <w:rPr>
                <w:vertAlign w:val="superscript"/>
              </w:rPr>
              <w:t>141</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03F57583" w14:textId="77777777" w:rsidR="00DF2BB6" w:rsidRPr="00C70209" w:rsidRDefault="00DF2BB6" w:rsidP="003131E2">
            <w:pPr>
              <w:pStyle w:val="Tabletext"/>
            </w:pPr>
            <w:r w:rsidRPr="00C70209">
              <w:t>Level II</w:t>
            </w:r>
          </w:p>
          <w:p w14:paraId="7AA9D071"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FAE858C" w14:textId="77777777" w:rsidR="00DF2BB6" w:rsidRPr="00C70209" w:rsidRDefault="00DF2BB6" w:rsidP="003131E2">
            <w:pPr>
              <w:pStyle w:val="Tabletext"/>
            </w:pPr>
            <w:r w:rsidRPr="00C70209">
              <w:t>Preterm infants aged 10–35 days stratified at study entry according to weight (before randomisation)</w:t>
            </w:r>
          </w:p>
          <w:p w14:paraId="4546277F" w14:textId="77777777" w:rsidR="00DF2BB6" w:rsidRPr="00C70209" w:rsidRDefault="00DF2BB6" w:rsidP="003131E2">
            <w:pPr>
              <w:pStyle w:val="Tabletext"/>
            </w:pPr>
          </w:p>
          <w:p w14:paraId="2F661299" w14:textId="7BAF1C24" w:rsidR="00DF2BB6" w:rsidRPr="00C70209" w:rsidRDefault="00DF2BB6" w:rsidP="003131E2">
            <w:pPr>
              <w:pStyle w:val="Tabletextnote"/>
            </w:pPr>
            <w:r w:rsidRPr="00C70209">
              <w:t>*Group A (n=10), VLBW (901–1250 g)</w:t>
            </w:r>
          </w:p>
          <w:p w14:paraId="79E43ACA" w14:textId="77777777" w:rsidR="00DF2BB6" w:rsidRPr="00C70209" w:rsidRDefault="00DF2BB6" w:rsidP="003131E2">
            <w:pPr>
              <w:pStyle w:val="Tabletextnote"/>
            </w:pPr>
          </w:p>
          <w:p w14:paraId="43B054F6" w14:textId="07D79E79" w:rsidR="00DF2BB6" w:rsidRPr="00C70209" w:rsidRDefault="00DF2BB6" w:rsidP="003131E2">
            <w:pPr>
              <w:pStyle w:val="Tabletextnote"/>
            </w:pPr>
            <w:r w:rsidRPr="00C70209">
              <w:t>*Group B (n=10), ELBW (≤900 g)</w:t>
            </w:r>
          </w:p>
          <w:p w14:paraId="5EB84BB0" w14:textId="77777777" w:rsidR="00DF2BB6" w:rsidRPr="00C70209" w:rsidRDefault="00DF2BB6" w:rsidP="003131E2">
            <w:pPr>
              <w:pStyle w:val="Tabletext"/>
            </w:pPr>
          </w:p>
          <w:p w14:paraId="5F3C9579" w14:textId="77777777" w:rsidR="00DF2BB6" w:rsidRPr="00C70209" w:rsidRDefault="00DF2BB6" w:rsidP="003131E2">
            <w:pPr>
              <w:pStyle w:val="Tabletext"/>
            </w:pPr>
            <w:r w:rsidRPr="00C70209">
              <w:t>N=20</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323F2A6F" w14:textId="75E73224" w:rsidR="00DF2BB6" w:rsidRPr="00C70209" w:rsidRDefault="00DF2BB6" w:rsidP="003131E2">
            <w:pPr>
              <w:pStyle w:val="Tabletext"/>
            </w:pPr>
            <w:r w:rsidRPr="00C70209">
              <w:t>rHuEPO (100 IU/kg, iv biw) for 6 weeks versus placebo (not specified, iv)</w:t>
            </w:r>
          </w:p>
          <w:p w14:paraId="3C4BB83F" w14:textId="77777777" w:rsidR="00DF2BB6" w:rsidRPr="00C70209" w:rsidRDefault="00DF2BB6" w:rsidP="003131E2">
            <w:pPr>
              <w:pStyle w:val="Tabletextnote"/>
            </w:pPr>
            <w:r w:rsidRPr="00C70209">
              <w:t>*All infants received oral elemental iron (3 mg/kg/day), continued at the discretion of the attending physician</w:t>
            </w:r>
          </w:p>
          <w:p w14:paraId="3FE80D26" w14:textId="77777777" w:rsidR="00DF2BB6" w:rsidRPr="00C70209" w:rsidRDefault="00DF2BB6" w:rsidP="003131E2">
            <w:pPr>
              <w:pStyle w:val="Tabletextnote"/>
            </w:pPr>
            <w:r w:rsidRPr="00C70209">
              <w:t xml:space="preserve">*Transfusions were administered at the discretion of the attending physician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444D307D" w14:textId="417B7308" w:rsidR="00DF2BB6" w:rsidRPr="00C70209" w:rsidRDefault="00DF2BB6" w:rsidP="003131E2">
            <w:pPr>
              <w:pStyle w:val="Tabletext"/>
            </w:pPr>
            <w:r w:rsidRPr="00C70209">
              <w:t>Transfusion incidence</w:t>
            </w:r>
          </w:p>
          <w:p w14:paraId="604A0266" w14:textId="77777777" w:rsidR="00DF2BB6" w:rsidRPr="00C70209" w:rsidRDefault="00DF2BB6" w:rsidP="003131E2">
            <w:pPr>
              <w:pStyle w:val="Tabletext"/>
            </w:pPr>
            <w:r w:rsidRPr="00C70209">
              <w:t>Mortality</w:t>
            </w:r>
          </w:p>
          <w:p w14:paraId="124AFED7" w14:textId="77777777" w:rsidR="00DF2BB6" w:rsidRPr="00C70209" w:rsidRDefault="00DF2BB6" w:rsidP="003131E2">
            <w:pPr>
              <w:pStyle w:val="Tabletext"/>
            </w:pPr>
            <w:r w:rsidRPr="00C70209">
              <w:t>NEC</w:t>
            </w:r>
          </w:p>
        </w:tc>
      </w:tr>
      <w:tr w:rsidR="00DF2BB6" w:rsidRPr="00C70209" w14:paraId="708DD42B"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2256E25" w14:textId="6892E3D0" w:rsidR="00DF2BB6" w:rsidRPr="00C70209" w:rsidRDefault="00DF2BB6" w:rsidP="003131E2">
            <w:pPr>
              <w:pStyle w:val="Tabletext"/>
            </w:pPr>
            <w:r w:rsidRPr="00C70209">
              <w:t>Shannon (1992)</w:t>
            </w:r>
            <w:r w:rsidRPr="00C70209">
              <w:fldChar w:fldCharType="begin"/>
            </w:r>
            <w:r w:rsidR="003F7DCB" w:rsidRPr="00C70209">
              <w:instrText xml:space="preserve"> ADDIN EN.CITE &lt;EndNote&gt;&lt;Cite&gt;&lt;Author&gt;Shannon&lt;/Author&gt;&lt;Year&gt;1992&lt;/Year&gt;&lt;RecNum&gt;310&lt;/RecNum&gt;&lt;DisplayText&gt;&lt;style face="superscript"&gt;142&lt;/style&gt;&lt;/DisplayText&gt;&lt;record&gt;&lt;rec-number&gt;310&lt;/rec-number&gt;&lt;foreign-keys&gt;&lt;key app="EN" db-id="9edve2wadsavt5ewavaxtda4f2tavzvts9ee" timestamp="1427477847"&gt;310&lt;/key&gt;&lt;/foreign-keys&gt;&lt;ref-type name="Journal Article"&gt;17&lt;/ref-type&gt;&lt;contributors&gt;&lt;authors&gt;&lt;author&gt;Shannon, K.M&lt;/author&gt;&lt;author&gt;Mentzer, W. C&lt;/author&gt;&lt;author&gt;Abels, R. I&lt;/author&gt;&lt;author&gt;Wertz, M&lt;/author&gt;&lt;author&gt;Thayer-Moriyama, J&lt;/author&gt;&lt;author&gt;Li, W. Y&lt;/author&gt;&lt;author&gt;Thompson, D&lt;/author&gt;&lt;author&gt;Decelle, S&lt;/author&gt;&lt;author&gt;Phibbs, R.H&lt;/author&gt;&lt;/authors&gt;&lt;/contributors&gt;&lt;titles&gt;&lt;title&gt;Enhancement of erythropoiesis by recombinant human erythropoietin in low birth weight infants: a pilot study&lt;/title&gt;&lt;secondary-title&gt;Journal of Pediatrics&lt;/secondary-title&gt;&lt;/titles&gt;&lt;periodical&gt;&lt;full-title&gt;Journal of Pediatrics&lt;/full-title&gt;&lt;/periodical&gt;&lt;pages&gt;586–592&lt;/pages&gt;&lt;volume&gt;120&lt;/volume&gt;&lt;number&gt;4 Pt 1&lt;/number&gt;&lt;dates&gt;&lt;year&gt;1992&lt;/year&gt;&lt;pub-dates&gt;&lt;date&gt;April&lt;/date&gt;&lt;/pub-dates&gt;&lt;/dates&gt;&lt;urls&gt;&lt;related-urls&gt;&lt;url&gt;http://www.ncbi.nlm.nih.gov/pubmed/1372652&lt;/url&gt;&lt;/related-urls&gt;&lt;/urls&gt;&lt;access-date&gt;13 April 2015&lt;/access-date&gt;&lt;/record&gt;&lt;/Cite&gt;&lt;/EndNote&gt;</w:instrText>
            </w:r>
            <w:r w:rsidRPr="00C70209">
              <w:fldChar w:fldCharType="separate"/>
            </w:r>
            <w:r w:rsidR="003F7DCB" w:rsidRPr="00C70209">
              <w:rPr>
                <w:vertAlign w:val="superscript"/>
              </w:rPr>
              <w:t>142</w:t>
            </w:r>
            <w:r w:rsidRPr="00C70209">
              <w:fldChar w:fldCharType="end"/>
            </w:r>
          </w:p>
          <w:p w14:paraId="50FF5FED" w14:textId="77777777" w:rsidR="00DF2BB6" w:rsidRPr="00C70209" w:rsidRDefault="00DF2BB6" w:rsidP="003131E2">
            <w:pPr>
              <w:pStyle w:val="Tabletextnote"/>
            </w:pPr>
            <w:r w:rsidRPr="00C70209">
              <w:t>*Pilot study</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700FE2CF" w14:textId="37F8DF96" w:rsidR="00DF2BB6" w:rsidRPr="00C70209" w:rsidRDefault="00DF2BB6" w:rsidP="003131E2">
            <w:pPr>
              <w:pStyle w:val="Tabletext"/>
            </w:pPr>
            <w:r w:rsidRPr="00C70209">
              <w:t>Level II</w:t>
            </w:r>
          </w:p>
          <w:p w14:paraId="2C7D05A1"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34DB0A7" w14:textId="77777777" w:rsidR="00DF2BB6" w:rsidRPr="00C70209" w:rsidRDefault="00DF2BB6" w:rsidP="003131E2">
            <w:pPr>
              <w:pStyle w:val="Tabletext"/>
            </w:pPr>
            <w:r w:rsidRPr="00C70209">
              <w:t>Preterm infants (&lt;33 weeks gestational age) with VLBW (&lt;1250 g) and postnatal age 8–28 days</w:t>
            </w:r>
          </w:p>
          <w:p w14:paraId="667ED53A" w14:textId="77777777" w:rsidR="00DF2BB6" w:rsidRPr="00C70209" w:rsidRDefault="00DF2BB6" w:rsidP="003131E2">
            <w:pPr>
              <w:pStyle w:val="Tabletext"/>
            </w:pPr>
          </w:p>
          <w:p w14:paraId="2AC6F4C1" w14:textId="77777777" w:rsidR="00DF2BB6" w:rsidRPr="00C70209" w:rsidRDefault="00DF2BB6" w:rsidP="003131E2">
            <w:pPr>
              <w:pStyle w:val="Tabletext"/>
            </w:pPr>
            <w:r w:rsidRPr="00C70209">
              <w:t>N=8</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2DA84C0F" w14:textId="7D0B3D61" w:rsidR="00DF2BB6" w:rsidRPr="00C70209" w:rsidRDefault="00DF2BB6" w:rsidP="003131E2">
            <w:pPr>
              <w:pStyle w:val="Tabletext"/>
            </w:pPr>
            <w:r w:rsidRPr="00C70209">
              <w:t>rHuEPO (100 IU/kg, sc 5 times per week) versus placebo (not specified)</w:t>
            </w:r>
          </w:p>
          <w:p w14:paraId="2C7A9AEA" w14:textId="77777777" w:rsidR="00DF2BB6" w:rsidRPr="00C70209" w:rsidRDefault="00DF2BB6" w:rsidP="003131E2">
            <w:pPr>
              <w:pStyle w:val="Tabletextnote"/>
            </w:pPr>
            <w:r w:rsidRPr="00C70209">
              <w:t>*All infants received oral iron (3 mg/kg/day) divided in 3 doses and given between feedings, increased to 6 mg/kg/day for infants tolerating full caloric feedings</w:t>
            </w:r>
          </w:p>
          <w:p w14:paraId="7695D713"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D68EC76" w14:textId="61A643A0" w:rsidR="00DF2BB6" w:rsidRPr="00C70209" w:rsidRDefault="00DF2BB6" w:rsidP="003131E2">
            <w:pPr>
              <w:pStyle w:val="Tabletext"/>
            </w:pPr>
            <w:r w:rsidRPr="00C70209">
              <w:t>Transfusion incidence</w:t>
            </w:r>
          </w:p>
          <w:p w14:paraId="6D444EBF" w14:textId="77777777" w:rsidR="00DF2BB6" w:rsidRPr="00C70209" w:rsidRDefault="00DF2BB6" w:rsidP="003131E2">
            <w:pPr>
              <w:pStyle w:val="Tabletext"/>
            </w:pPr>
          </w:p>
        </w:tc>
      </w:tr>
      <w:tr w:rsidR="00DF2BB6" w:rsidRPr="00C70209" w14:paraId="18C5AF91"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C116D49" w14:textId="69D2E8A9" w:rsidR="00DF2BB6" w:rsidRPr="00C70209" w:rsidRDefault="00DF2BB6" w:rsidP="003F7DCB">
            <w:pPr>
              <w:pStyle w:val="Tabletext"/>
            </w:pPr>
            <w:r w:rsidRPr="00C70209">
              <w:t>Shannon (1995)</w:t>
            </w:r>
            <w:r w:rsidRPr="00C70209">
              <w:fldChar w:fldCharType="begin"/>
            </w:r>
            <w:r w:rsidR="003F7DCB" w:rsidRPr="00C70209">
              <w:instrText xml:space="preserve"> ADDIN EN.CITE &lt;EndNote&gt;&lt;Cite&gt;&lt;Author&gt;Shannon&lt;/Author&gt;&lt;Year&gt;1995&lt;/Year&gt;&lt;RecNum&gt;309&lt;/RecNum&gt;&lt;DisplayText&gt;&lt;style face="superscript"&gt;143&lt;/style&gt;&lt;/DisplayText&gt;&lt;record&gt;&lt;rec-number&gt;309&lt;/rec-number&gt;&lt;foreign-keys&gt;&lt;key app="EN" db-id="9edve2wadsavt5ewavaxtda4f2tavzvts9ee" timestamp="1427477847"&gt;309&lt;/key&gt;&lt;/foreign-keys&gt;&lt;ref-type name="Journal Article"&gt;17&lt;/ref-type&gt;&lt;contributors&gt;&lt;authors&gt;&lt;author&gt;Shannon, K.M&lt;/author&gt;&lt;author&gt;Keith, J. F 3rd&lt;/author&gt;&lt;author&gt;Mentzer, W. C&lt;/author&gt;&lt;author&gt;Ehrenkranz, R.A&lt;/author&gt;&lt;author&gt;Brown, M. S&lt;/author&gt;&lt;author&gt;Widness, J. A.&lt;/author&gt;&lt;author&gt;Gleason, C.A&lt;/author&gt;&lt;author&gt;Bifano, E.M&lt;/author&gt;&lt;author&gt;Millard, D.D&lt;/author&gt;&lt;author&gt;Davis, C.B&lt;/author&gt;&lt;/authors&gt;&lt;/contributors&gt;&lt;titles&gt;&lt;title&gt;Recombinant human erythropoietin stimulates erythropoiesis and reduces erythrocyte transfusions in very low birth weight preterm infants&lt;/title&gt;&lt;secondary-title&gt;Pediatrics&lt;/secondary-title&gt;&lt;/titles&gt;&lt;periodical&gt;&lt;full-title&gt;Pediatrics&lt;/full-title&gt;&lt;/periodical&gt;&lt;pages&gt;1–8&lt;/pages&gt;&lt;volume&gt;95&lt;/volume&gt;&lt;number&gt;1&lt;/number&gt;&lt;dates&gt;&lt;year&gt;1995&lt;/year&gt;&lt;pub-dates&gt;&lt;date&gt;January&lt;/date&gt;&lt;/pub-dates&gt;&lt;/dates&gt;&lt;urls&gt;&lt;related-urls&gt;&lt;url&gt;http://www.ncbi.nlm.nih.gov/pubmed/7770284&lt;/url&gt;&lt;/related-urls&gt;&lt;/urls&gt;&lt;access-date&gt;13 April 2015&lt;/access-date&gt;&lt;/record&gt;&lt;/Cite&gt;&lt;/EndNote&gt;</w:instrText>
            </w:r>
            <w:r w:rsidRPr="00C70209">
              <w:fldChar w:fldCharType="separate"/>
            </w:r>
            <w:r w:rsidR="003F7DCB" w:rsidRPr="00C70209">
              <w:rPr>
                <w:vertAlign w:val="superscript"/>
              </w:rPr>
              <w:t>143</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139A4025" w14:textId="427D2B90" w:rsidR="00DF2BB6" w:rsidRPr="00C70209" w:rsidRDefault="00DF2BB6" w:rsidP="003131E2">
            <w:pPr>
              <w:pStyle w:val="Tabletext"/>
            </w:pPr>
            <w:r w:rsidRPr="00C70209">
              <w:t>Level II</w:t>
            </w:r>
          </w:p>
          <w:p w14:paraId="1F9B8EE1"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2DC5137F" w14:textId="56FD165E" w:rsidR="00DF2BB6" w:rsidRPr="00C70209" w:rsidRDefault="00DF2BB6" w:rsidP="003131E2">
            <w:pPr>
              <w:pStyle w:val="Tabletext"/>
            </w:pPr>
            <w:r w:rsidRPr="00C70209">
              <w:t>Preterm infants (&lt;31 weeks gestational age) with VLBW (≤1250 g)</w:t>
            </w:r>
          </w:p>
          <w:p w14:paraId="7C89CD18" w14:textId="77777777" w:rsidR="00DF2BB6" w:rsidRPr="00C70209" w:rsidRDefault="00DF2BB6" w:rsidP="003131E2">
            <w:pPr>
              <w:pStyle w:val="Tabletext"/>
            </w:pPr>
          </w:p>
          <w:p w14:paraId="4D8E0961" w14:textId="77777777" w:rsidR="00DF2BB6" w:rsidRPr="00C70209" w:rsidRDefault="00DF2BB6" w:rsidP="003131E2">
            <w:pPr>
              <w:pStyle w:val="Tabletext"/>
            </w:pPr>
            <w:r w:rsidRPr="00C70209">
              <w:t>N=157</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D0AAB39" w14:textId="06257840" w:rsidR="00DF2BB6" w:rsidRPr="00C70209" w:rsidRDefault="00DF2BB6" w:rsidP="003131E2">
            <w:pPr>
              <w:pStyle w:val="Tabletext"/>
            </w:pPr>
            <w:r w:rsidRPr="00C70209">
              <w:t>rHuEPO (100 IU/kg, sc Monday through Friday) for 6 weeks or until discharge versus placebo (not specified, sc)</w:t>
            </w:r>
          </w:p>
          <w:p w14:paraId="7D579381" w14:textId="77777777" w:rsidR="00DF2BB6" w:rsidRPr="00C70209" w:rsidRDefault="00DF2BB6" w:rsidP="003131E2">
            <w:pPr>
              <w:pStyle w:val="Tabletextnote"/>
            </w:pPr>
            <w:r w:rsidRPr="00C70209">
              <w:t>*All infants received oral iron supplements to achieve 3 mg/kg/day elemental iron, increased to 6 mg/kg/day when the infant tolerated full caloric enteral feeds</w:t>
            </w:r>
          </w:p>
          <w:p w14:paraId="23C2A7FD"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DB34C94" w14:textId="464FF2EF" w:rsidR="00DF2BB6" w:rsidRPr="00C70209" w:rsidRDefault="00DF2BB6" w:rsidP="003131E2">
            <w:pPr>
              <w:pStyle w:val="Tabletext"/>
            </w:pPr>
            <w:r w:rsidRPr="00C70209">
              <w:t>Transfusion incidence</w:t>
            </w:r>
          </w:p>
          <w:p w14:paraId="628DC865" w14:textId="04278C0D" w:rsidR="00DF2BB6" w:rsidRPr="00C70209" w:rsidRDefault="00DF2BB6" w:rsidP="003131E2">
            <w:pPr>
              <w:pStyle w:val="Tabletext"/>
            </w:pPr>
            <w:r w:rsidRPr="00C70209">
              <w:t>Mortality</w:t>
            </w:r>
          </w:p>
          <w:p w14:paraId="744DA3A1" w14:textId="77777777" w:rsidR="00DF2BB6" w:rsidRPr="00C70209" w:rsidRDefault="00DF2BB6" w:rsidP="003131E2">
            <w:pPr>
              <w:pStyle w:val="Tabletext"/>
            </w:pPr>
            <w:r w:rsidRPr="00C70209">
              <w:t>NEC</w:t>
            </w:r>
          </w:p>
          <w:p w14:paraId="618B48A1" w14:textId="77777777" w:rsidR="00DF2BB6" w:rsidRPr="00C70209" w:rsidRDefault="00DF2BB6" w:rsidP="003131E2">
            <w:pPr>
              <w:pStyle w:val="Tabletext"/>
            </w:pPr>
            <w:r w:rsidRPr="00C70209">
              <w:t>ROP</w:t>
            </w:r>
          </w:p>
          <w:p w14:paraId="376E2D1E" w14:textId="77777777" w:rsidR="00DF2BB6" w:rsidRPr="00C70209" w:rsidRDefault="00DF2BB6" w:rsidP="003131E2">
            <w:pPr>
              <w:pStyle w:val="Tabletext"/>
            </w:pPr>
          </w:p>
        </w:tc>
      </w:tr>
      <w:tr w:rsidR="00DF2BB6" w:rsidRPr="00C70209" w14:paraId="332B3189"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2ED1514" w14:textId="04E7A2C4" w:rsidR="00DF2BB6" w:rsidRPr="00C70209" w:rsidRDefault="00DF2BB6" w:rsidP="003F7DCB">
            <w:pPr>
              <w:pStyle w:val="Tabletext"/>
            </w:pPr>
            <w:r w:rsidRPr="00C70209">
              <w:t>Whitehall (1999)</w:t>
            </w:r>
            <w:r w:rsidRPr="00C70209">
              <w:fldChar w:fldCharType="begin"/>
            </w:r>
            <w:r w:rsidR="003F7DCB" w:rsidRPr="00C70209">
              <w:instrText xml:space="preserve"> ADDIN EN.CITE &lt;EndNote&gt;&lt;Cite&gt;&lt;Author&gt;Whitehall&lt;/Author&gt;&lt;Year&gt;1999&lt;/Year&gt;&lt;RecNum&gt;319&lt;/RecNum&gt;&lt;DisplayText&gt;&lt;style face="superscript"&gt;144&lt;/style&gt;&lt;/DisplayText&gt;&lt;record&gt;&lt;rec-number&gt;319&lt;/rec-number&gt;&lt;foreign-keys&gt;&lt;key app="EN" db-id="9edve2wadsavt5ewavaxtda4f2tavzvts9ee" timestamp="1427477847"&gt;319&lt;/key&gt;&lt;/foreign-keys&gt;&lt;ref-type name="Journal Article"&gt;17&lt;/ref-type&gt;&lt;contributors&gt;&lt;authors&gt;&lt;author&gt;Whitehall, J.S&lt;/author&gt;&lt;author&gt;Patole, S. K&lt;/author&gt;&lt;author&gt;Campbell, P.&lt;/author&gt;&lt;/authors&gt;&lt;/contributors&gt;&lt;titles&gt;&lt;title&gt;Recombinant human erythropoietin in anemia of prematurity&lt;/title&gt;&lt;secondary-title&gt;Indian Pediatrics&lt;/secondary-title&gt;&lt;/titles&gt;&lt;periodical&gt;&lt;full-title&gt;Indian Pediatrics&lt;/full-title&gt;&lt;/periodical&gt;&lt;pages&gt;17–27&lt;/pages&gt;&lt;volume&gt;36&lt;/volume&gt;&lt;number&gt;1&lt;/number&gt;&lt;dates&gt;&lt;year&gt;1999&lt;/year&gt;&lt;pub-dates&gt;&lt;date&gt;January&lt;/date&gt;&lt;/pub-dates&gt;&lt;/dates&gt;&lt;urls&gt;&lt;related-urls&gt;&lt;url&gt;http://www.ncbi.nlm.nih.gov/pubmed/10709119&lt;/url&gt;&lt;/related-urls&gt;&lt;/urls&gt;&lt;access-date&gt;13 April 2015&lt;/access-date&gt;&lt;/record&gt;&lt;/Cite&gt;&lt;/EndNote&gt;</w:instrText>
            </w:r>
            <w:r w:rsidRPr="00C70209">
              <w:fldChar w:fldCharType="separate"/>
            </w:r>
            <w:r w:rsidR="003F7DCB" w:rsidRPr="00C70209">
              <w:rPr>
                <w:vertAlign w:val="superscript"/>
              </w:rPr>
              <w:t>144</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0C4EA471" w14:textId="7C347E4C" w:rsidR="00DF2BB6" w:rsidRPr="00C70209" w:rsidRDefault="00DF2BB6" w:rsidP="003131E2">
            <w:pPr>
              <w:pStyle w:val="Tabletext"/>
            </w:pPr>
            <w:r w:rsidRPr="00C70209">
              <w:t>Level II</w:t>
            </w:r>
          </w:p>
          <w:p w14:paraId="40074669" w14:textId="77777777" w:rsidR="00DF2BB6" w:rsidRPr="00C70209" w:rsidRDefault="00DF2BB6" w:rsidP="003131E2">
            <w:pPr>
              <w:pStyle w:val="Tabletext"/>
              <w:rPr>
                <w:i/>
              </w:rPr>
            </w:pPr>
            <w:r w:rsidRPr="00C70209">
              <w:rPr>
                <w:i/>
              </w:rPr>
              <w:t>Low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72250F4C" w14:textId="77777777" w:rsidR="00DF2BB6" w:rsidRPr="00C70209" w:rsidRDefault="00DF2BB6" w:rsidP="003131E2">
            <w:pPr>
              <w:pStyle w:val="Tabletext"/>
            </w:pPr>
            <w:r w:rsidRPr="00C70209">
              <w:t>Preterm infants (≤32 weeks gestational age) with VLBW (&gt;1000 g, n=22) or ELBW (≤1000 g, n=20), aged 14 days</w:t>
            </w:r>
          </w:p>
          <w:p w14:paraId="12C8B8B2" w14:textId="77777777" w:rsidR="00DF2BB6" w:rsidRPr="00C70209" w:rsidRDefault="00DF2BB6" w:rsidP="003131E2">
            <w:pPr>
              <w:pStyle w:val="Tabletext"/>
            </w:pPr>
          </w:p>
          <w:p w14:paraId="39622F4D" w14:textId="77777777" w:rsidR="00DF2BB6" w:rsidRPr="00C70209" w:rsidRDefault="00DF2BB6" w:rsidP="003131E2">
            <w:pPr>
              <w:pStyle w:val="Tabletext"/>
            </w:pPr>
            <w:r w:rsidRPr="00C70209">
              <w:t>N=4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06BD5E04" w14:textId="20E445C8" w:rsidR="00DF2BB6" w:rsidRPr="00C70209" w:rsidRDefault="00DF2BB6" w:rsidP="003131E2">
            <w:pPr>
              <w:pStyle w:val="Tabletext"/>
            </w:pPr>
            <w:r w:rsidRPr="00C70209">
              <w:t>rHuEPO (400 IU/kg, sc qad) for 20 days (10 doses) versus no rHuEPO</w:t>
            </w:r>
          </w:p>
          <w:p w14:paraId="29CC660B" w14:textId="77777777" w:rsidR="00DF2BB6" w:rsidRPr="00C70209" w:rsidRDefault="00DF2BB6" w:rsidP="003131E2">
            <w:pPr>
              <w:pStyle w:val="Tabletextnote"/>
            </w:pPr>
            <w:r w:rsidRPr="00C70209">
              <w:t>*All infants received oral iron (3 mg/kg/day), increased to 6 mg/kg/day as tolerated</w:t>
            </w:r>
          </w:p>
          <w:p w14:paraId="21737C61" w14:textId="77777777" w:rsidR="00DF2BB6" w:rsidRPr="00C70209" w:rsidRDefault="00DF2BB6" w:rsidP="003131E2">
            <w:pPr>
              <w:pStyle w:val="Tabletextnote"/>
            </w:pPr>
            <w:r w:rsidRPr="00C70209">
              <w:t xml:space="preserve">*Transfusion guidelines were in place </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6775A8C" w14:textId="77777777" w:rsidR="00DF2BB6" w:rsidRPr="00C70209" w:rsidRDefault="00DF2BB6" w:rsidP="003131E2">
            <w:pPr>
              <w:pStyle w:val="Tabletext"/>
            </w:pPr>
            <w:r w:rsidRPr="00C70209">
              <w:t>Transfusion incidence and volume</w:t>
            </w:r>
          </w:p>
          <w:p w14:paraId="0BD98760" w14:textId="77777777" w:rsidR="00DF2BB6" w:rsidRPr="00C70209" w:rsidRDefault="00DF2BB6" w:rsidP="003131E2">
            <w:pPr>
              <w:pStyle w:val="Tabletext"/>
            </w:pPr>
            <w:r w:rsidRPr="00C70209">
              <w:t xml:space="preserve">Mortality </w:t>
            </w:r>
          </w:p>
        </w:tc>
      </w:tr>
      <w:tr w:rsidR="00DF2BB6" w:rsidRPr="00C70209" w14:paraId="093F5467"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B182F6F" w14:textId="34604094" w:rsidR="00DF2BB6" w:rsidRPr="00C70209" w:rsidRDefault="00DF2BB6" w:rsidP="003F7DCB">
            <w:pPr>
              <w:pStyle w:val="Tabletext"/>
            </w:pPr>
            <w:r w:rsidRPr="00C70209">
              <w:t>Yamada (1999a)</w:t>
            </w:r>
            <w:r w:rsidRPr="00C70209">
              <w:fldChar w:fldCharType="begin"/>
            </w:r>
            <w:r w:rsidR="003F7DCB" w:rsidRPr="00C70209">
              <w:instrText xml:space="preserve"> ADDIN EN.CITE &lt;EndNote&gt;&lt;Cite&gt;&lt;Author&gt;Yamada&lt;/Author&gt;&lt;Year&gt;1999a&lt;/Year&gt;&lt;RecNum&gt;324&lt;/RecNum&gt;&lt;DisplayText&gt;&lt;style face="superscript"&gt;145&lt;/style&gt;&lt;/DisplayText&gt;&lt;record&gt;&lt;rec-number&gt;324&lt;/rec-number&gt;&lt;foreign-keys&gt;&lt;key app="EN" db-id="9edve2wadsavt5ewavaxtda4f2tavzvts9ee" timestamp="1427477847"&gt;324&lt;/key&gt;&lt;/foreign-keys&gt;&lt;ref-type name="Generic"&gt;13&lt;/ref-type&gt;&lt;contributors&gt;&lt;authors&gt;&lt;author&gt;Yamada, M&lt;/author&gt;&lt;author&gt;Takahashi, R&lt;/author&gt;&lt;author&gt;Chiba, Y&lt;/author&gt;&lt;author&gt;Ito, T&lt;/author&gt;&lt;author&gt;Nakae, N&lt;/author&gt;&lt;/authors&gt;&lt;/contributors&gt;&lt;titles&gt;&lt;title&gt;Effects of recombinant human erythropoietin in infants with anemia of prematurity. I. Results in infants with birth weights between 1,000 and 1,499 gm&lt;/title&gt;&lt;/titles&gt;&lt;pages&gt;755–761&lt;/pages&gt;&lt;volume&gt;35 (4)&lt;/volume&gt;&lt;reprint-edition&gt;NOT IN FILE&lt;/reprint-edition&gt;&lt;dates&gt;&lt;year&gt;1999a&lt;/year&gt;&lt;/dates&gt;&lt;urls&gt;&lt;/urls&gt;&lt;/record&gt;&lt;/Cite&gt;&lt;/EndNote&gt;</w:instrText>
            </w:r>
            <w:r w:rsidRPr="00C70209">
              <w:fldChar w:fldCharType="separate"/>
            </w:r>
            <w:r w:rsidR="003F7DCB" w:rsidRPr="00C70209">
              <w:rPr>
                <w:vertAlign w:val="superscript"/>
              </w:rPr>
              <w:t>145</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09E086ED" w14:textId="04DE36EE" w:rsidR="00DF2BB6" w:rsidRPr="00C70209" w:rsidRDefault="00DF2BB6" w:rsidP="003131E2">
            <w:pPr>
              <w:pStyle w:val="Tabletext"/>
            </w:pPr>
            <w:r w:rsidRPr="00C70209">
              <w:t>Level II</w:t>
            </w:r>
          </w:p>
          <w:p w14:paraId="05A4DE29"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20EB76E1" w14:textId="5BEDEB9A" w:rsidR="00DF2BB6" w:rsidRPr="00C70209" w:rsidRDefault="00DF2BB6" w:rsidP="003131E2">
            <w:pPr>
              <w:pStyle w:val="Tabletext"/>
            </w:pPr>
            <w:r w:rsidRPr="00C70209">
              <w:t>Preterm infants (&lt;33 weeks gestational age) with VLBW (1000–1499 g) and postnatal age &lt;40 days</w:t>
            </w:r>
          </w:p>
          <w:p w14:paraId="043C611F" w14:textId="4D002940" w:rsidR="00DF2BB6" w:rsidRPr="00C70209" w:rsidRDefault="00DF2BB6" w:rsidP="003131E2">
            <w:pPr>
              <w:pStyle w:val="Tabletext"/>
            </w:pPr>
          </w:p>
          <w:p w14:paraId="1B668B66" w14:textId="77777777" w:rsidR="00DF2BB6" w:rsidRPr="00C70209" w:rsidRDefault="00DF2BB6" w:rsidP="003131E2">
            <w:pPr>
              <w:pStyle w:val="Tabletext"/>
            </w:pPr>
          </w:p>
          <w:p w14:paraId="47FE972E" w14:textId="77777777" w:rsidR="00DF2BB6" w:rsidRPr="00C70209" w:rsidRDefault="00DF2BB6" w:rsidP="003131E2">
            <w:pPr>
              <w:pStyle w:val="Tabletext"/>
            </w:pPr>
          </w:p>
          <w:p w14:paraId="0CFA925C" w14:textId="77777777" w:rsidR="00DF2BB6" w:rsidRPr="00C70209" w:rsidRDefault="00DF2BB6" w:rsidP="003131E2">
            <w:pPr>
              <w:pStyle w:val="Tabletext"/>
            </w:pPr>
            <w:r w:rsidRPr="00C70209">
              <w:t xml:space="preserve"> N=55</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03CD9450" w14:textId="355C2FD4" w:rsidR="00DF2BB6" w:rsidRPr="00C70209" w:rsidRDefault="00DF2BB6" w:rsidP="003131E2">
            <w:pPr>
              <w:pStyle w:val="Tabletext"/>
            </w:pPr>
            <w:r w:rsidRPr="00C70209">
              <w:t>rHuEPO (200 IU/kg, sc biw) for 8 weeks versus no rHuEPO</w:t>
            </w:r>
          </w:p>
          <w:p w14:paraId="00BF8015" w14:textId="77777777" w:rsidR="00DF2BB6" w:rsidRPr="00C70209" w:rsidRDefault="00DF2BB6" w:rsidP="003131E2">
            <w:pPr>
              <w:pStyle w:val="Tabletextnote"/>
            </w:pPr>
            <w:r w:rsidRPr="00C70209">
              <w:t>*Infants in the intervention group received oral iron (3 mg/kg/day)</w:t>
            </w:r>
          </w:p>
          <w:p w14:paraId="4DA14FE3" w14:textId="77777777" w:rsidR="00DF2BB6" w:rsidRPr="00C70209" w:rsidRDefault="00DF2BB6" w:rsidP="003131E2">
            <w:pPr>
              <w:pStyle w:val="Tabletextnote"/>
            </w:pPr>
            <w:r w:rsidRPr="00C70209">
              <w:t>*Infants in the control group did not receive iron</w:t>
            </w:r>
          </w:p>
          <w:p w14:paraId="4082A264"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6E9C9CFC" w14:textId="77777777" w:rsidR="00DF2BB6" w:rsidRPr="00C70209" w:rsidRDefault="00DF2BB6" w:rsidP="003131E2">
            <w:pPr>
              <w:pStyle w:val="Tabletext"/>
            </w:pPr>
            <w:r w:rsidRPr="00C70209">
              <w:t xml:space="preserve">Transfusion incidence and volume </w:t>
            </w:r>
          </w:p>
        </w:tc>
      </w:tr>
      <w:tr w:rsidR="00DF2BB6" w:rsidRPr="00C70209" w14:paraId="7A65AD66"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D95B9C6" w14:textId="4F50310B" w:rsidR="00DF2BB6" w:rsidRPr="00C70209" w:rsidRDefault="00DF2BB6" w:rsidP="003F7DCB">
            <w:pPr>
              <w:pStyle w:val="Tabletext"/>
            </w:pPr>
            <w:r w:rsidRPr="00C70209">
              <w:t>Yamada (1999b)</w:t>
            </w:r>
            <w:r w:rsidRPr="00C70209">
              <w:fldChar w:fldCharType="begin"/>
            </w:r>
            <w:r w:rsidR="003F7DCB" w:rsidRPr="00C70209">
              <w:instrText xml:space="preserve"> ADDIN EN.CITE &lt;EndNote&gt;&lt;Cite&gt;&lt;Author&gt;Yamada&lt;/Author&gt;&lt;Year&gt;1999b&lt;/Year&gt;&lt;RecNum&gt;323&lt;/RecNum&gt;&lt;DisplayText&gt;&lt;style face="superscript"&gt;146&lt;/style&gt;&lt;/DisplayText&gt;&lt;record&gt;&lt;rec-number&gt;323&lt;/rec-number&gt;&lt;foreign-keys&gt;&lt;key app="EN" db-id="9edve2wadsavt5ewavaxtda4f2tavzvts9ee" timestamp="1427477847"&gt;323&lt;/key&gt;&lt;/foreign-keys&gt;&lt;ref-type name="Generic"&gt;13&lt;/ref-type&gt;&lt;contributors&gt;&lt;authors&gt;&lt;author&gt;Yamada, M&lt;/author&gt;&lt;author&gt;Takahashi, R&lt;/author&gt;&lt;author&gt;Chiba, Y&lt;/author&gt;&lt;author&gt;Ito, T&lt;/author&gt;&lt;author&gt;Nakae, N.&lt;/author&gt;&lt;/authors&gt;&lt;/contributors&gt;&lt;titles&gt;&lt;title&gt;Effects of recombinant human erythropoietin in infants with anemia of prematurity. II. Results in infants with birth weights between 500 and 999 gm&lt;/title&gt;&lt;/titles&gt;&lt;pages&gt;762–767&lt;/pages&gt;&lt;volume&gt;35 (4)&lt;/volume&gt;&lt;reprint-edition&gt;NOT IN FILE&lt;/reprint-edition&gt;&lt;dates&gt;&lt;year&gt;1999b&lt;/year&gt;&lt;pub-dates&gt;&lt;date&gt;b&lt;/date&gt;&lt;/pub-dates&gt;&lt;/dates&gt;&lt;urls&gt;&lt;/urls&gt;&lt;/record&gt;&lt;/Cite&gt;&lt;/EndNote&gt;</w:instrText>
            </w:r>
            <w:r w:rsidRPr="00C70209">
              <w:fldChar w:fldCharType="separate"/>
            </w:r>
            <w:r w:rsidR="003F7DCB" w:rsidRPr="00C70209">
              <w:rPr>
                <w:vertAlign w:val="superscript"/>
              </w:rPr>
              <w:t>146</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5404D046" w14:textId="5174540D" w:rsidR="00DF2BB6" w:rsidRPr="00C70209" w:rsidRDefault="00DF2BB6" w:rsidP="003131E2">
            <w:pPr>
              <w:pStyle w:val="Tabletext"/>
            </w:pPr>
            <w:r w:rsidRPr="00C70209">
              <w:t>Level II</w:t>
            </w:r>
          </w:p>
          <w:p w14:paraId="57B6E41F" w14:textId="77777777" w:rsidR="00DF2BB6" w:rsidRPr="00C70209" w:rsidRDefault="00DF2BB6" w:rsidP="003131E2">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1E5A592C" w14:textId="76C96025" w:rsidR="00DF2BB6" w:rsidRPr="00C70209" w:rsidRDefault="00DF2BB6" w:rsidP="003131E2">
            <w:pPr>
              <w:pStyle w:val="Tabletext"/>
            </w:pPr>
            <w:r w:rsidRPr="00C70209">
              <w:t>Preterm infants (&lt;33 weeks gestational age) with ELBW (500–999 g) and postnatal age &lt;40 days</w:t>
            </w:r>
          </w:p>
          <w:p w14:paraId="0B1BB3A5" w14:textId="77777777" w:rsidR="00DF2BB6" w:rsidRPr="00C70209" w:rsidRDefault="00DF2BB6" w:rsidP="003131E2">
            <w:pPr>
              <w:pStyle w:val="Tabletext"/>
            </w:pPr>
          </w:p>
          <w:p w14:paraId="40C77F6F" w14:textId="77777777" w:rsidR="00DF2BB6" w:rsidRPr="00C70209" w:rsidRDefault="00DF2BB6" w:rsidP="003131E2">
            <w:pPr>
              <w:pStyle w:val="Tabletext"/>
            </w:pPr>
            <w:r w:rsidRPr="00C70209">
              <w:t>N=27</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0708B88" w14:textId="55D36205" w:rsidR="00DF2BB6" w:rsidRPr="00C70209" w:rsidRDefault="00DF2BB6" w:rsidP="003131E2">
            <w:pPr>
              <w:pStyle w:val="Tabletext"/>
            </w:pPr>
            <w:r w:rsidRPr="00C70209">
              <w:t>rHuEPO (200 IU/kg, sc biw) for 8 weeks versus no rHuEPO</w:t>
            </w:r>
          </w:p>
          <w:p w14:paraId="38A5C1D0" w14:textId="77777777" w:rsidR="00DF2BB6" w:rsidRPr="00C70209" w:rsidRDefault="00DF2BB6" w:rsidP="003131E2">
            <w:pPr>
              <w:pStyle w:val="Tabletextnote"/>
            </w:pPr>
            <w:r w:rsidRPr="00C70209">
              <w:t>*Infants in the intervention group received oral iron (3 mg/kg/day)</w:t>
            </w:r>
          </w:p>
          <w:p w14:paraId="4A09277F" w14:textId="77777777" w:rsidR="00DF2BB6" w:rsidRPr="00C70209" w:rsidRDefault="00DF2BB6" w:rsidP="003131E2">
            <w:pPr>
              <w:pStyle w:val="Tabletextnote"/>
            </w:pPr>
            <w:r w:rsidRPr="00C70209">
              <w:t>*Infants in the control group did not receive iron</w:t>
            </w:r>
          </w:p>
          <w:p w14:paraId="5C3D124B"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2DF3BB50" w14:textId="77777777" w:rsidR="00DF2BB6" w:rsidRPr="00C70209" w:rsidRDefault="00DF2BB6" w:rsidP="003131E2">
            <w:pPr>
              <w:pStyle w:val="Tabletext"/>
            </w:pPr>
            <w:r w:rsidRPr="00C70209">
              <w:t xml:space="preserve">Transfusion incidence and volume </w:t>
            </w:r>
          </w:p>
        </w:tc>
      </w:tr>
      <w:tr w:rsidR="00DF2BB6" w:rsidRPr="00C70209" w14:paraId="61403812" w14:textId="77777777" w:rsidTr="0082594B">
        <w:tc>
          <w:tcPr>
            <w:tcW w:w="8648" w:type="dxa"/>
            <w:gridSpan w:val="5"/>
            <w:tcBorders>
              <w:top w:val="single" w:sz="4" w:space="0" w:color="auto"/>
              <w:left w:val="single" w:sz="4" w:space="0" w:color="auto"/>
              <w:bottom w:val="single" w:sz="4" w:space="0" w:color="auto"/>
              <w:tl2br w:val="nil"/>
              <w:tr2bl w:val="nil"/>
            </w:tcBorders>
            <w:shd w:val="clear" w:color="auto" w:fill="auto"/>
          </w:tcPr>
          <w:p w14:paraId="29BA0AE2" w14:textId="77777777" w:rsidR="00DF2BB6" w:rsidRPr="00C70209" w:rsidRDefault="00DF2BB6" w:rsidP="003131E2">
            <w:pPr>
              <w:pStyle w:val="TableH2"/>
            </w:pPr>
            <w:r w:rsidRPr="00C70209">
              <w:t>Identified by Aher (2014) but not included in meta-analysis (no usable data)</w:t>
            </w:r>
          </w:p>
        </w:tc>
      </w:tr>
      <w:tr w:rsidR="00DF2BB6" w:rsidRPr="00C70209" w14:paraId="57E0DA93"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7B3FEAD" w14:textId="145470A7" w:rsidR="00DF2BB6" w:rsidRPr="00C70209" w:rsidRDefault="00DF2BB6" w:rsidP="003F7DCB">
            <w:pPr>
              <w:pStyle w:val="Tabletext"/>
            </w:pPr>
            <w:r w:rsidRPr="00C70209">
              <w:t>Rocha (2001)</w:t>
            </w:r>
            <w:r w:rsidRPr="00C70209">
              <w:fldChar w:fldCharType="begin"/>
            </w:r>
            <w:r w:rsidR="003F7DCB" w:rsidRPr="00C70209">
              <w:instrText xml:space="preserve"> ADDIN EN.CITE &lt;EndNote&gt;&lt;Cite&gt;&lt;Author&gt;Rocha&lt;/Author&gt;&lt;Year&gt;2001&lt;/Year&gt;&lt;RecNum&gt;456&lt;/RecNum&gt;&lt;DisplayText&gt;&lt;style face="superscript"&gt;147&lt;/style&gt;&lt;/DisplayText&gt;&lt;record&gt;&lt;rec-number&gt;456&lt;/rec-number&gt;&lt;foreign-keys&gt;&lt;key app="EN" db-id="9edve2wadsavt5ewavaxtda4f2tavzvts9ee" timestamp="1428888612"&gt;456&lt;/key&gt;&lt;/foreign-keys&gt;&lt;ref-type name="Journal Article"&gt;17&lt;/ref-type&gt;&lt;contributors&gt;&lt;authors&gt;&lt;author&gt;Rocha, Vera Lúcia L&lt;/author&gt;&lt;author&gt;Benjamin, Ana Cláudia W&lt;/author&gt;&lt;author&gt;Procianoy, Renato S&lt;/author&gt;&lt;/authors&gt;&lt;/contributors&gt;&lt;titles&gt;&lt;title&gt;The effect of recombinant human erythropoietin on the treatment of anemia of prematurity&lt;/title&gt;&lt;secondary-title&gt;Jornal de pediatria&lt;/secondary-title&gt;&lt;/titles&gt;&lt;periodical&gt;&lt;full-title&gt;Jornal de pediatria&lt;/full-title&gt;&lt;/periodical&gt;&lt;pages&gt;75–83&lt;/pages&gt;&lt;volume&gt;77&lt;/volume&gt;&lt;number&gt;2&lt;/number&gt;&lt;dates&gt;&lt;year&gt;2001&lt;/year&gt;&lt;/dates&gt;&lt;isbn&gt;0021-7557&lt;/isbn&gt;&lt;urls&gt;&lt;related-urls&gt;&lt;url&gt;http://www.scielo.br/scielo.php?pid=S0021-75572001000200005&amp;amp;script=sci_arttext&lt;/url&gt;&lt;/related-urls&gt;&lt;/urls&gt;&lt;access-date&gt;13 April 2015&lt;/access-date&gt;&lt;/record&gt;&lt;/Cite&gt;&lt;/EndNote&gt;</w:instrText>
            </w:r>
            <w:r w:rsidRPr="00C70209">
              <w:fldChar w:fldCharType="separate"/>
            </w:r>
            <w:r w:rsidR="003F7DCB" w:rsidRPr="00C70209">
              <w:rPr>
                <w:vertAlign w:val="superscript"/>
              </w:rPr>
              <w:t>147</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F3E2184" w14:textId="77777777" w:rsidR="00DF2BB6" w:rsidRPr="00C70209" w:rsidRDefault="00DF2BB6" w:rsidP="003131E2">
            <w:pPr>
              <w:pStyle w:val="Tabletext"/>
            </w:pPr>
            <w:r w:rsidRPr="00C70209">
              <w:t>Level II</w:t>
            </w:r>
          </w:p>
          <w:p w14:paraId="1D98A9BC" w14:textId="77777777" w:rsidR="00DF2BB6" w:rsidRPr="00C70209" w:rsidRDefault="00DF2BB6" w:rsidP="003131E2">
            <w:pPr>
              <w:pStyle w:val="Tabletext"/>
              <w:rPr>
                <w:i/>
              </w:rPr>
            </w:pPr>
            <w:r w:rsidRPr="00C70209">
              <w:rPr>
                <w:i/>
              </w:rPr>
              <w:t>Poor</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4B4508A" w14:textId="267A5B16" w:rsidR="00DF2BB6" w:rsidRPr="00C70209" w:rsidRDefault="00DF2BB6" w:rsidP="003131E2">
            <w:pPr>
              <w:pStyle w:val="Tabletext"/>
            </w:pPr>
            <w:r w:rsidRPr="00C70209">
              <w:t>Preterm infants (≤33 weeks gestational age) with VLBW (≤1550 g), 10–35 days postnatal age</w:t>
            </w:r>
          </w:p>
          <w:p w14:paraId="14827D4D" w14:textId="77777777" w:rsidR="00DF2BB6" w:rsidRPr="00C70209" w:rsidRDefault="00DF2BB6" w:rsidP="003131E2">
            <w:pPr>
              <w:pStyle w:val="Tabletext"/>
            </w:pPr>
          </w:p>
          <w:p w14:paraId="6D0DAB2B" w14:textId="77777777" w:rsidR="00DF2BB6" w:rsidRPr="00C70209" w:rsidRDefault="00DF2BB6" w:rsidP="003131E2">
            <w:pPr>
              <w:pStyle w:val="Tabletext"/>
            </w:pPr>
            <w:r w:rsidRPr="00C70209">
              <w:t>N=45</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406C734D" w14:textId="463D750F" w:rsidR="00DF2BB6" w:rsidRPr="00C70209" w:rsidRDefault="00DF2BB6" w:rsidP="003131E2">
            <w:pPr>
              <w:pStyle w:val="Tabletext"/>
            </w:pPr>
            <w:r w:rsidRPr="00C70209">
              <w:t>rHuEPO (100 IU/kg, sc qd) versus rHuEPO (350 IU/kg, sc biw) versus no rHuEPO</w:t>
            </w:r>
          </w:p>
          <w:p w14:paraId="1B90335B" w14:textId="77777777" w:rsidR="00DF2BB6" w:rsidRPr="00C70209" w:rsidRDefault="00DF2BB6" w:rsidP="003131E2">
            <w:pPr>
              <w:pStyle w:val="Tabletextnote"/>
            </w:pPr>
            <w:r w:rsidRPr="00C70209">
              <w:t>*Infants in the intervention groups received oral iron (3 mg/kg/day, ferrous sulphate) increased to 6 mg/kg/day in the second week of treatment</w:t>
            </w:r>
          </w:p>
          <w:p w14:paraId="060EF07F" w14:textId="77777777" w:rsidR="00DF2BB6" w:rsidRPr="00C70209" w:rsidRDefault="00DF2BB6" w:rsidP="003131E2">
            <w:pPr>
              <w:pStyle w:val="Tabletextnote"/>
            </w:pPr>
            <w:r w:rsidRPr="00C70209">
              <w:t>*Infants in the control group received oral iron at around day 30 (usual care)</w:t>
            </w:r>
          </w:p>
          <w:p w14:paraId="062CE1BA"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02DC48C8" w14:textId="77777777" w:rsidR="00DF2BB6" w:rsidRPr="00C70209" w:rsidRDefault="00DF2BB6" w:rsidP="003131E2">
            <w:pPr>
              <w:pStyle w:val="Tabletext"/>
            </w:pPr>
            <w:r w:rsidRPr="00C70209">
              <w:t xml:space="preserve">Transfusion incidence and volume </w:t>
            </w:r>
          </w:p>
        </w:tc>
      </w:tr>
      <w:tr w:rsidR="00DF2BB6" w:rsidRPr="00C70209" w14:paraId="7DED6C04"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82E22E7" w14:textId="1405F8CB" w:rsidR="00DF2BB6" w:rsidRPr="00C70209" w:rsidRDefault="00DF2BB6" w:rsidP="001F211B">
            <w:pPr>
              <w:pStyle w:val="Tabletext"/>
            </w:pPr>
            <w:r w:rsidRPr="00C70209">
              <w:t>Ronnestad (1995)</w:t>
            </w:r>
            <w:r w:rsidRPr="00C70209">
              <w:fldChar w:fldCharType="begin"/>
            </w:r>
            <w:r w:rsidR="001F211B">
              <w:instrText xml:space="preserve"> ADDIN EN.CITE &lt;EndNote&gt;&lt;Cite&gt;&lt;Author&gt;Ronnestad&lt;/Author&gt;&lt;Year&gt;1995&lt;/Year&gt;&lt;RecNum&gt;1126&lt;/RecNum&gt;&lt;DisplayText&gt;&lt;style face="superscript"&gt;148&lt;/style&gt;&lt;/DisplayText&gt;&lt;record&gt;&lt;rec-number&gt;1126&lt;/rec-number&gt;&lt;foreign-keys&gt;&lt;key app="EN" db-id="9edve2wadsavt5ewavaxtda4f2tavzvts9ee" timestamp="1439779836"&gt;1126&lt;/key&gt;&lt;/foreign-keys&gt;&lt;ref-type name="Journal Article"&gt;17&lt;/ref-type&gt;&lt;contributors&gt;&lt;authors&gt;&lt;author&gt;Ronnestad, A.&lt;/author&gt;&lt;author&gt;Moe, P. J.&lt;/author&gt;&lt;author&gt;Breivik, N.&lt;/author&gt;&lt;/authors&gt;&lt;/contributors&gt;&lt;auth-address&gt;Department of Paediatrics, Central Hospital of More and Romsdal, Norway.&lt;/auth-address&gt;&lt;titles&gt;&lt;title&gt;Enhancement of erythropoiesis by erythropoietin, bovine protein and energy fortified mother&amp;apos;s milk during anaemia of prematurity&lt;/title&gt;&lt;secondary-title&gt;Acta Paediatr&lt;/secondary-title&gt;&lt;/titles&gt;&lt;periodical&gt;&lt;full-title&gt;Acta Paediatr&lt;/full-title&gt;&lt;abbr-1&gt;Acta paediatrica&lt;/abbr-1&gt;&lt;/periodical&gt;&lt;pages&gt;809-11&lt;/pages&gt;&lt;volume&gt;84&lt;/volume&gt;&lt;number&gt;7&lt;/number&gt;&lt;keywords&gt;&lt;keyword&gt;Analysis of Variance&lt;/keyword&gt;&lt;keyword&gt;Anemia/blood/diet therapy/*therapy&lt;/keyword&gt;&lt;keyword&gt;Animals&lt;/keyword&gt;&lt;keyword&gt;Cattle&lt;/keyword&gt;&lt;keyword&gt;Double-Blind Method&lt;/keyword&gt;&lt;keyword&gt;Electrolytes/administration &amp;amp; dosage&lt;/keyword&gt;&lt;keyword&gt;*Erythropoiesis&lt;/keyword&gt;&lt;keyword&gt;Erythropoietin/blood/*therapeutic use&lt;/keyword&gt;&lt;keyword&gt;Food, Fortified&lt;/keyword&gt;&lt;keyword&gt;Humans&lt;/keyword&gt;&lt;keyword&gt;Infant, Newborn&lt;/keyword&gt;&lt;keyword&gt;Infant, Premature, Diseases/blood/diet therapy/*therapy&lt;/keyword&gt;&lt;keyword&gt;Milk Proteins/*therapeutic use&lt;/keyword&gt;&lt;keyword&gt;*Milk, Human&lt;/keyword&gt;&lt;keyword&gt;Placebos&lt;/keyword&gt;&lt;keyword&gt;Radioimmunoassay&lt;/keyword&gt;&lt;/keywords&gt;&lt;dates&gt;&lt;year&gt;1995&lt;/year&gt;&lt;pub-dates&gt;&lt;date&gt;Jul&lt;/date&gt;&lt;/pub-dates&gt;&lt;/dates&gt;&lt;isbn&gt;0803-5253 (Print)&amp;#xD;0803-5253 (Linking)&lt;/isbn&gt;&lt;accession-num&gt;7549303&lt;/accession-num&gt;&lt;urls&gt;&lt;related-urls&gt;&lt;url&gt;http://www.ncbi.nlm.nih.gov/pubmed/7549303&lt;/url&gt;&lt;/related-urls&gt;&lt;/urls&gt;&lt;/record&gt;&lt;/Cite&gt;&lt;/EndNote&gt;</w:instrText>
            </w:r>
            <w:r w:rsidRPr="00C70209">
              <w:fldChar w:fldCharType="separate"/>
            </w:r>
            <w:r w:rsidR="003F7DCB" w:rsidRPr="00C70209">
              <w:rPr>
                <w:noProof/>
                <w:vertAlign w:val="superscript"/>
              </w:rPr>
              <w:t>148</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CFDDF2B" w14:textId="3F052732" w:rsidR="00DF2BB6" w:rsidRPr="00C70209" w:rsidRDefault="00DF2BB6" w:rsidP="003131E2">
            <w:pPr>
              <w:pStyle w:val="Tabletext"/>
            </w:pPr>
            <w:r w:rsidRPr="00C70209">
              <w:t>Level II</w:t>
            </w:r>
          </w:p>
          <w:p w14:paraId="6C43F8AF" w14:textId="5BA5F70D" w:rsidR="00DF2BB6" w:rsidRPr="00C70209" w:rsidRDefault="00DF2BB6" w:rsidP="00C70209">
            <w:pPr>
              <w:pStyle w:val="Tabletext"/>
            </w:pPr>
            <w:r w:rsidRPr="00C70209">
              <w:rPr>
                <w:i/>
              </w:rPr>
              <w:t>Low/unclear risk of bias</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06A83322" w14:textId="77777777" w:rsidR="00DF2BB6" w:rsidRPr="00C70209" w:rsidRDefault="00DF2BB6" w:rsidP="003131E2">
            <w:pPr>
              <w:pStyle w:val="Tabletext"/>
            </w:pPr>
            <w:r w:rsidRPr="00C70209">
              <w:t>Preterm infants (&lt;32 weeks gestational age) with VLBW (875–1650 g), able to tolerate enteral feeding and 14–22 days postnatal age</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7DBE6601" w14:textId="7EF72E86" w:rsidR="00DF2BB6" w:rsidRPr="00C70209" w:rsidRDefault="00DF2BB6" w:rsidP="003131E2">
            <w:pPr>
              <w:pStyle w:val="Tabletext"/>
            </w:pPr>
            <w:r w:rsidRPr="00C70209">
              <w:t>rHuEPO (150 IU/kg, sc tiw) for 6 weeks versus placebo (not further described)</w:t>
            </w:r>
          </w:p>
          <w:p w14:paraId="0C5C3F95" w14:textId="77777777" w:rsidR="00DF2BB6" w:rsidRPr="00C70209" w:rsidRDefault="00DF2BB6" w:rsidP="003131E2">
            <w:pPr>
              <w:pStyle w:val="Tabletextnote"/>
            </w:pPr>
            <w:r w:rsidRPr="00C70209">
              <w:t>*All infants received iron (2–4 mg/kg/day, ferrous fumarase) at study entry</w:t>
            </w:r>
          </w:p>
          <w:p w14:paraId="49FFFD7C" w14:textId="6BC0CACE" w:rsidR="00DF2BB6" w:rsidRPr="00C70209" w:rsidRDefault="00DF2BB6" w:rsidP="003131E2">
            <w:pPr>
              <w:pStyle w:val="Tabletextnote"/>
            </w:pPr>
            <w:r w:rsidRPr="00C70209">
              <w:t>*rHuEPO stopped if Hb &gt;13.0 g/dL after 4 weeks of treatment</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CAC6D63" w14:textId="77777777" w:rsidR="00DF2BB6" w:rsidRPr="00C70209" w:rsidRDefault="00DF2BB6" w:rsidP="003131E2">
            <w:pPr>
              <w:pStyle w:val="Tabletext"/>
            </w:pPr>
            <w:r w:rsidRPr="00C70209">
              <w:t xml:space="preserve">Transfusion incidence and volume </w:t>
            </w:r>
          </w:p>
        </w:tc>
      </w:tr>
      <w:tr w:rsidR="00DF2BB6" w:rsidRPr="00C70209" w14:paraId="7E558B16" w14:textId="77777777" w:rsidTr="0082594B">
        <w:tc>
          <w:tcPr>
            <w:tcW w:w="127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855DBCD" w14:textId="20F2E542" w:rsidR="00DF2BB6" w:rsidRPr="00C70209" w:rsidRDefault="00DF2BB6" w:rsidP="003F7DCB">
            <w:pPr>
              <w:pStyle w:val="Tabletext"/>
            </w:pPr>
            <w:r w:rsidRPr="00C70209">
              <w:t>Juul (2003)</w:t>
            </w:r>
            <w:r w:rsidRPr="00C70209">
              <w:fldChar w:fldCharType="begin"/>
            </w:r>
            <w:r w:rsidR="003F7DCB" w:rsidRPr="00C70209">
              <w:instrText xml:space="preserve"> ADDIN EN.CITE &lt;EndNote&gt;&lt;Cite&gt;&lt;Author&gt;Juul&lt;/Author&gt;&lt;Year&gt;2003&lt;/Year&gt;&lt;RecNum&gt;348&lt;/RecNum&gt;&lt;DisplayText&gt;&lt;style face="superscript"&gt;149&lt;/style&gt;&lt;/DisplayText&gt;&lt;record&gt;&lt;rec-number&gt;348&lt;/rec-number&gt;&lt;foreign-keys&gt;&lt;key app="EN" db-id="9edve2wadsavt5ewavaxtda4f2tavzvts9ee" timestamp="1427536375"&gt;348&lt;/key&gt;&lt;/foreign-keys&gt;&lt;ref-type name="Journal Article"&gt;17&lt;/ref-type&gt;&lt;contributors&gt;&lt;authors&gt;&lt;author&gt;Juul, S. E.&lt;/author&gt;&lt;/authors&gt;&lt;/contributors&gt;&lt;auth-address&gt;Department of Pediatrics, Division of Neonatology, University of Washington, Seattle,1 98195, USA. sjuul@u.washington.edu&lt;/auth-address&gt;&lt;titles&gt;&lt;title&gt;Enterally dosed recombinant human erythropoietin does not stimulate erythropoiesis in neonates&lt;/title&gt;&lt;secondary-title&gt;Journal of Paediatrics&lt;/secondary-title&gt;&lt;/titles&gt;&lt;periodical&gt;&lt;full-title&gt;Journal of Paediatrics&lt;/full-title&gt;&lt;/periodical&gt;&lt;pages&gt;321–6&lt;/pages&gt;&lt;volume&gt;143&lt;/volume&gt;&lt;number&gt;3&lt;/number&gt;&lt;keywords&gt;&lt;keyword&gt;Administration, Oral&lt;/keyword&gt;&lt;keyword&gt;Blood Transfusion&lt;/keyword&gt;&lt;keyword&gt;*Enteral Nutrition&lt;/keyword&gt;&lt;keyword&gt;Enzyme Inhibitors/blood&lt;/keyword&gt;&lt;keyword&gt;Erythropoiesis/*drug effects&lt;/keyword&gt;&lt;keyword&gt;Erythropoietin/*administration &amp;amp; dosage/blood/*pharmacology&lt;/keyword&gt;&lt;keyword&gt;Hematocrit&lt;/keyword&gt;&lt;keyword&gt;Heme/analysis&lt;/keyword&gt;&lt;keyword&gt;Humans&lt;/keyword&gt;&lt;keyword&gt;Infant&lt;/keyword&gt;&lt;keyword&gt;Infant, Newborn&lt;/keyword&gt;&lt;keyword&gt;*Infant, Premature&lt;/keyword&gt;&lt;keyword&gt;Prospective Studies&lt;/keyword&gt;&lt;keyword&gt;Protoporphyrins/blood&lt;/keyword&gt;&lt;keyword&gt;Recombinant Proteins&lt;/keyword&gt;&lt;keyword&gt;Reticulocyte Count&lt;/keyword&gt;&lt;keyword&gt;Time Factors&lt;/keyword&gt;&lt;/keywords&gt;&lt;dates&gt;&lt;year&gt;2003&lt;/year&gt;&lt;pub-dates&gt;&lt;date&gt;Sep&lt;/date&gt;&lt;/pub-dates&gt;&lt;/dates&gt;&lt;isbn&gt;0022-3476 (Print)&amp;#xD;0022-3476 (Linking)&lt;/isbn&gt;&lt;accession-num&gt;14517513&lt;/accession-num&gt;&lt;urls&gt;&lt;related-urls&gt;&lt;url&gt;http://www.ncbi.nlm.nih.gov/pubmed/14517513&lt;/url&gt;&lt;/related-urls&gt;&lt;/urls&gt;&lt;electronic-resource-num&gt;10.1067/S0022-3476(03)00296-8&lt;/electronic-resource-num&gt;&lt;/record&gt;&lt;/Cite&gt;&lt;/EndNote&gt;</w:instrText>
            </w:r>
            <w:r w:rsidRPr="00C70209">
              <w:fldChar w:fldCharType="separate"/>
            </w:r>
            <w:r w:rsidR="003F7DCB" w:rsidRPr="00C70209">
              <w:rPr>
                <w:vertAlign w:val="superscript"/>
              </w:rPr>
              <w:t>149</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30DE152D" w14:textId="77777777" w:rsidR="00DF2BB6" w:rsidRPr="00C70209" w:rsidRDefault="00DF2BB6" w:rsidP="003131E2">
            <w:pPr>
              <w:pStyle w:val="Tabletext"/>
            </w:pPr>
            <w:r w:rsidRPr="00C70209">
              <w:t>Level II</w:t>
            </w:r>
          </w:p>
          <w:p w14:paraId="52DF20AF" w14:textId="77777777" w:rsidR="00DF2BB6" w:rsidRPr="00C70209" w:rsidRDefault="00DF2BB6" w:rsidP="003131E2">
            <w:pPr>
              <w:pStyle w:val="Tabletext"/>
              <w:rPr>
                <w:i/>
              </w:rPr>
            </w:pPr>
            <w:r w:rsidRPr="00C70209">
              <w:rPr>
                <w:i/>
              </w:rPr>
              <w:t>Poor</w:t>
            </w:r>
          </w:p>
        </w:tc>
        <w:tc>
          <w:tcPr>
            <w:tcW w:w="2055" w:type="dxa"/>
            <w:tcBorders>
              <w:top w:val="single" w:sz="4" w:space="0" w:color="auto"/>
              <w:left w:val="single" w:sz="4" w:space="0" w:color="auto"/>
              <w:bottom w:val="single" w:sz="4" w:space="0" w:color="auto"/>
              <w:right w:val="single" w:sz="4" w:space="0" w:color="auto"/>
              <w:tl2br w:val="nil"/>
              <w:tr2bl w:val="nil"/>
            </w:tcBorders>
          </w:tcPr>
          <w:p w14:paraId="54F5C266" w14:textId="77777777" w:rsidR="00DF2BB6" w:rsidRPr="00C70209" w:rsidRDefault="00DF2BB6" w:rsidP="003131E2">
            <w:pPr>
              <w:pStyle w:val="Tabletext"/>
            </w:pPr>
            <w:r w:rsidRPr="00C70209">
              <w:t>Preterm infants with VLBW (700–1500 g) receiving ≥30 mL/kg/day enteral feeding of human milk or infant formula and deemed non-infected by the attending neonatologist</w:t>
            </w:r>
          </w:p>
          <w:p w14:paraId="732FA150" w14:textId="77777777" w:rsidR="00DF2BB6" w:rsidRPr="00C70209" w:rsidRDefault="00DF2BB6" w:rsidP="003131E2">
            <w:pPr>
              <w:pStyle w:val="Tabletext"/>
            </w:pPr>
          </w:p>
          <w:p w14:paraId="054C673D" w14:textId="77777777" w:rsidR="00DF2BB6" w:rsidRPr="00C70209" w:rsidRDefault="00DF2BB6" w:rsidP="003131E2">
            <w:pPr>
              <w:pStyle w:val="Tabletext"/>
            </w:pPr>
            <w:r w:rsidRPr="00C70209">
              <w:t>N=32</w:t>
            </w:r>
          </w:p>
        </w:tc>
        <w:tc>
          <w:tcPr>
            <w:tcW w:w="2056" w:type="dxa"/>
            <w:tcBorders>
              <w:top w:val="single" w:sz="4" w:space="0" w:color="auto"/>
              <w:left w:val="single" w:sz="4" w:space="0" w:color="auto"/>
              <w:bottom w:val="single" w:sz="4" w:space="0" w:color="auto"/>
              <w:right w:val="single" w:sz="4" w:space="0" w:color="auto"/>
              <w:tl2br w:val="nil"/>
              <w:tr2bl w:val="nil"/>
            </w:tcBorders>
          </w:tcPr>
          <w:p w14:paraId="5F21354C" w14:textId="43BD7897" w:rsidR="00DF2BB6" w:rsidRPr="00C70209" w:rsidRDefault="00DF2BB6" w:rsidP="003131E2">
            <w:pPr>
              <w:pStyle w:val="Tabletext"/>
            </w:pPr>
            <w:r w:rsidRPr="00C70209">
              <w:t>rHuEPO (500 IU/kg, oral bid) for 14 days versus placebo (D5W)</w:t>
            </w:r>
          </w:p>
          <w:p w14:paraId="18068FE9" w14:textId="77777777" w:rsidR="00DF2BB6" w:rsidRPr="00C70209" w:rsidRDefault="00DF2BB6" w:rsidP="003131E2">
            <w:pPr>
              <w:pStyle w:val="Tabletextnote"/>
            </w:pPr>
            <w:r w:rsidRPr="00C70209">
              <w:t>*All infants received supplemental iron dextran (1 mg/kg/day) or oral iron (6 mg/kg/day) when enteral feeding reached 100 mL/kg/day</w:t>
            </w:r>
          </w:p>
          <w:p w14:paraId="4ECB9551" w14:textId="77777777" w:rsidR="00DF2BB6" w:rsidRPr="00C70209" w:rsidRDefault="00DF2BB6" w:rsidP="003131E2">
            <w:pPr>
              <w:pStyle w:val="Tabletextnote"/>
            </w:pPr>
            <w:r w:rsidRPr="00C70209">
              <w:t>*Transfusion guidelines were in place</w:t>
            </w:r>
          </w:p>
        </w:tc>
        <w:tc>
          <w:tcPr>
            <w:tcW w:w="1843" w:type="dxa"/>
            <w:tcBorders>
              <w:top w:val="single" w:sz="4" w:space="0" w:color="auto"/>
              <w:left w:val="single" w:sz="4" w:space="0" w:color="auto"/>
              <w:bottom w:val="single" w:sz="4" w:space="0" w:color="auto"/>
              <w:right w:val="single" w:sz="4" w:space="0" w:color="auto"/>
              <w:tl2br w:val="nil"/>
              <w:tr2bl w:val="nil"/>
            </w:tcBorders>
          </w:tcPr>
          <w:p w14:paraId="732C1CB0" w14:textId="77777777" w:rsidR="00DF2BB6" w:rsidRPr="00C70209" w:rsidRDefault="00DF2BB6" w:rsidP="003131E2">
            <w:pPr>
              <w:pStyle w:val="Tabletext"/>
            </w:pPr>
            <w:r w:rsidRPr="00C70209">
              <w:t>Transfusion volume</w:t>
            </w:r>
          </w:p>
        </w:tc>
      </w:tr>
    </w:tbl>
    <w:p w14:paraId="32C5D4A3" w14:textId="16222523" w:rsidR="00DF2BB6" w:rsidRPr="00C70209" w:rsidRDefault="00DF2BB6" w:rsidP="003131E2">
      <w:pPr>
        <w:pStyle w:val="TableFigNotes0"/>
      </w:pPr>
      <w:r w:rsidRPr="00C70209">
        <w:t>bid, twice daily; biw, twice weekly; BPD, bronchopulmonary dysplasia; D5W, dextrose 5 % in water; DAR, darbepoetin alpha; e3d, at 3-day intervals; ELBW, extremely low birth weight; Hb, haemoglobin; Hct, haematocrit; im, intramuscular; ITT, intent</w:t>
      </w:r>
      <w:r w:rsidR="00363BA0" w:rsidRPr="00C70209">
        <w:t>-</w:t>
      </w:r>
      <w:r w:rsidRPr="00C70209">
        <w:t>to</w:t>
      </w:r>
      <w:r w:rsidR="00363BA0" w:rsidRPr="00C70209">
        <w:t>-</w:t>
      </w:r>
      <w:r w:rsidRPr="00C70209">
        <w:t xml:space="preserve">treat; IU, international units; iv, intravenous; LBW, low birth weight; MDI, mental and development index; NEC, necrotising enterocolitis; PDI, psychomotor developmental index; qd, once daily; qad, every other day; qwk, once a week; rHuEPO, </w:t>
      </w:r>
      <w:r w:rsidR="00EA5C41" w:rsidRPr="00C70209">
        <w:t>recombinant human epoetin</w:t>
      </w:r>
      <w:r w:rsidRPr="00C70209">
        <w:t>; ROP, retinopathy of prematurity; sc, subcutaneous; SEM, standard error of mean; tiw, three times per week; TPN, total parenteral nutrition; VLBW, very low birth weight</w:t>
      </w:r>
    </w:p>
    <w:p w14:paraId="151DFF3B" w14:textId="1B44D788" w:rsidR="00DF2BB6" w:rsidRPr="00C70209" w:rsidRDefault="00DF2BB6" w:rsidP="00C70209">
      <w:pPr>
        <w:pStyle w:val="TableFigNotes0"/>
        <w:rPr>
          <w:rFonts w:eastAsia="Arial Unicode MS"/>
          <w:bCs/>
        </w:rPr>
      </w:pPr>
      <w:r w:rsidRPr="00C70209">
        <w:rPr>
          <w:b/>
        </w:rPr>
        <w:t>a.</w:t>
      </w:r>
      <w:r w:rsidRPr="00C70209">
        <w:t xml:space="preserve"> Defined as surgery requiring at least 15-minutes of general anaesthesia or surgery where anticipated blood loss was 10 mL/kg or greater.</w:t>
      </w:r>
      <w:r w:rsidR="00C70209">
        <w:t xml:space="preserve"> Bierer (2009)</w:t>
      </w:r>
      <w:r w:rsidRPr="00C70209">
        <w:t xml:space="preserve"> was </w:t>
      </w:r>
      <w:r w:rsidRPr="00C70209">
        <w:rPr>
          <w:rFonts w:eastAsia="Arial Unicode MS"/>
          <w:bCs/>
        </w:rPr>
        <w:t xml:space="preserve">removed from </w:t>
      </w:r>
      <w:r w:rsidR="00C70209">
        <w:rPr>
          <w:rFonts w:eastAsia="Arial Unicode MS"/>
          <w:bCs/>
        </w:rPr>
        <w:t xml:space="preserve">the </w:t>
      </w:r>
      <w:r w:rsidRPr="00C70209">
        <w:rPr>
          <w:rFonts w:eastAsia="Arial Unicode MS"/>
          <w:bCs/>
        </w:rPr>
        <w:t xml:space="preserve">meta-analyses </w:t>
      </w:r>
      <w:r w:rsidR="00C70209">
        <w:rPr>
          <w:rFonts w:eastAsia="Arial Unicode MS"/>
          <w:bCs/>
        </w:rPr>
        <w:t xml:space="preserve">conducted </w:t>
      </w:r>
      <w:r w:rsidRPr="00C70209">
        <w:rPr>
          <w:rFonts w:eastAsia="Arial Unicode MS"/>
          <w:bCs/>
        </w:rPr>
        <w:t xml:space="preserve">by Aher (2014) and considered under </w:t>
      </w:r>
      <w:r w:rsidRPr="00C70209">
        <w:rPr>
          <w:rFonts w:eastAsia="Arial Unicode MS"/>
          <w:b/>
          <w:bCs/>
        </w:rPr>
        <w:t xml:space="preserve">Section </w:t>
      </w:r>
      <w:r w:rsidRPr="00C70209">
        <w:rPr>
          <w:rFonts w:eastAsia="Arial Unicode MS"/>
          <w:b/>
          <w:bCs/>
        </w:rPr>
        <w:fldChar w:fldCharType="begin"/>
      </w:r>
      <w:r w:rsidRPr="00C70209">
        <w:rPr>
          <w:rFonts w:eastAsia="Arial Unicode MS"/>
          <w:b/>
          <w:bCs/>
        </w:rPr>
        <w:instrText xml:space="preserve"> REF _Ref412638735 \w \h  \* MERGEFORMAT </w:instrText>
      </w:r>
      <w:r w:rsidRPr="00C70209">
        <w:rPr>
          <w:rFonts w:eastAsia="Arial Unicode MS"/>
          <w:b/>
          <w:bCs/>
        </w:rPr>
      </w:r>
      <w:r w:rsidRPr="00C70209">
        <w:rPr>
          <w:rFonts w:eastAsia="Arial Unicode MS"/>
          <w:b/>
          <w:bCs/>
        </w:rPr>
        <w:fldChar w:fldCharType="separate"/>
      </w:r>
      <w:r w:rsidR="000F7A9B">
        <w:rPr>
          <w:rFonts w:eastAsia="Arial Unicode MS"/>
          <w:b/>
          <w:bCs/>
        </w:rPr>
        <w:t>3.2.9</w:t>
      </w:r>
      <w:r w:rsidRPr="00C70209">
        <w:rPr>
          <w:rFonts w:eastAsia="Arial Unicode MS"/>
          <w:b/>
          <w:bCs/>
        </w:rPr>
        <w:fldChar w:fldCharType="end"/>
      </w:r>
      <w:r w:rsidR="0082594B" w:rsidRPr="00C70209">
        <w:rPr>
          <w:rFonts w:eastAsia="Arial Unicode MS"/>
          <w:b/>
          <w:bCs/>
        </w:rPr>
        <w:t>.</w:t>
      </w:r>
    </w:p>
    <w:p w14:paraId="72931A0B" w14:textId="77777777" w:rsidR="00AC7566" w:rsidRDefault="00AC7566" w:rsidP="003131E2">
      <w:pPr>
        <w:pStyle w:val="BodyText"/>
      </w:pPr>
    </w:p>
    <w:p w14:paraId="3AD52704" w14:textId="0F4071BB" w:rsidR="00DF2BB6" w:rsidRPr="00C70209" w:rsidRDefault="00DF2BB6" w:rsidP="003131E2">
      <w:pPr>
        <w:pStyle w:val="BodyText"/>
      </w:pPr>
      <w:r w:rsidRPr="00C70209">
        <w:t>The RCTs included in Ohlsson (2014) and Aher (2014) were conducted in a variety of countries and were of predominantly small sample size (8–292 infants enrolled). All but one study (Juul 2003) administered rHuEPO either subcutaneously or intravenously, or in a combination (i.e. intravenous followed by subcutaneous when intravenous access was no longer available). Guidelines for RBC transfusions were followed in 23 of the 27 RCTs included in Ohlsson (2014),</w:t>
      </w:r>
      <w:r w:rsidRPr="00C70209">
        <w:rPr>
          <w:rStyle w:val="FootnoteReference"/>
        </w:rPr>
        <w:footnoteReference w:id="22"/>
      </w:r>
      <w:r w:rsidRPr="00C70209">
        <w:t xml:space="preserve"> and in 28 of the 30 RCTs included in Aher (2014),</w:t>
      </w:r>
      <w:r w:rsidRPr="00C70209">
        <w:rPr>
          <w:rStyle w:val="FootnoteReference"/>
        </w:rPr>
        <w:footnoteReference w:id="23"/>
      </w:r>
      <w:r w:rsidRPr="00C70209">
        <w:t xml:space="preserve"> but the guidelines varied markedly between the studies (i.e. different haematocrit or Hb levels, with or without subjective measures). Only two RCTs (Arif 2005, Samanci 1996) stated that infants who had received prior RBC transfusions were ineligible for inclusion.</w:t>
      </w:r>
    </w:p>
    <w:p w14:paraId="1E46A137" w14:textId="77777777" w:rsidR="00DF2BB6" w:rsidRPr="00C70209" w:rsidRDefault="00DF2BB6" w:rsidP="003131E2">
      <w:pPr>
        <w:pStyle w:val="Heading6"/>
      </w:pPr>
      <w:r w:rsidRPr="00C70209">
        <w:t>Level II evidence</w:t>
      </w:r>
    </w:p>
    <w:p w14:paraId="16A38FE1" w14:textId="1DEF3B4F" w:rsidR="00DF2BB6" w:rsidRPr="00C70209" w:rsidRDefault="00DF2BB6" w:rsidP="003131E2">
      <w:pPr>
        <w:pStyle w:val="BodyText"/>
      </w:pPr>
      <w:r w:rsidRPr="00C70209">
        <w:t>The literature search and hand-searching process identified four additional Level II studies</w:t>
      </w:r>
      <w:r w:rsidRPr="00C70209">
        <w:fldChar w:fldCharType="begin">
          <w:fldData xml:space="preserve">PEVuZE5vdGU+PENpdGU+PEF1dGhvcj5FbC1HYW56b3VyeTwvQXV0aG9yPjxZZWFyPjIwMTQ8L1ll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==
</w:fldData>
        </w:fldChar>
      </w:r>
      <w:r w:rsidR="003F7DCB" w:rsidRPr="00C70209">
        <w:instrText xml:space="preserve"> ADDIN EN.CITE </w:instrText>
      </w:r>
      <w:r w:rsidR="003F7DCB" w:rsidRPr="00C70209">
        <w:fldChar w:fldCharType="begin">
          <w:fldData xml:space="preserve">PEVuZE5vdGU+PENpdGU+PEF1dGhvcj5FbC1HYW56b3VyeTwvQXV0aG9yPjxZZWFyPjIwMTQ8L1ll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0-153</w:t>
      </w:r>
      <w:r w:rsidRPr="00C70209">
        <w:fldChar w:fldCharType="end"/>
      </w:r>
      <w:r w:rsidRPr="00C70209">
        <w:t xml:space="preserve"> involving ESA therapy in preterm infants that were not identified or included in the Level I studies. The main characteristics of these RCTs are summarised in </w:t>
      </w:r>
      <w:r w:rsidRPr="00C70209">
        <w:rPr>
          <w:b/>
        </w:rPr>
        <w:fldChar w:fldCharType="begin"/>
      </w:r>
      <w:r w:rsidRPr="00C70209">
        <w:rPr>
          <w:b/>
        </w:rPr>
        <w:instrText xml:space="preserve"> REF _Ref403988178 \h  \* MERGEFORMAT </w:instrText>
      </w:r>
      <w:r w:rsidRPr="00C70209">
        <w:rPr>
          <w:b/>
        </w:rPr>
      </w:r>
      <w:r w:rsidRPr="00C70209">
        <w:rPr>
          <w:b/>
        </w:rPr>
        <w:fldChar w:fldCharType="separate"/>
      </w:r>
      <w:r w:rsidR="000F7A9B" w:rsidRPr="000F7A9B">
        <w:rPr>
          <w:b/>
        </w:rPr>
        <w:t>Table 3.2.3</w:t>
      </w:r>
      <w:r w:rsidRPr="00C70209">
        <w:rPr>
          <w:b/>
        </w:rPr>
        <w:fldChar w:fldCharType="end"/>
      </w:r>
      <w:r w:rsidRPr="00C70209">
        <w:t>.</w:t>
      </w:r>
    </w:p>
    <w:p w14:paraId="1BD35680" w14:textId="56C80103" w:rsidR="00DF2BB6" w:rsidRPr="00C70209" w:rsidRDefault="00DF2BB6" w:rsidP="003131E2">
      <w:pPr>
        <w:pStyle w:val="BodyText"/>
      </w:pPr>
      <w:r w:rsidRPr="00C70209">
        <w:t xml:space="preserve">The RCT by El-Ganzoury (2014) was conducted in multiple </w:t>
      </w:r>
      <w:r w:rsidR="00A7046B" w:rsidRPr="00C70209">
        <w:t>NICUs</w:t>
      </w:r>
      <w:r w:rsidRPr="00C70209">
        <w:t xml:space="preserve"> at a single centre in Egypt, and was published subsequent to the literature searches of Ohlsson (2014) and Aher (2014). It examined the safety and effectiveness of enteral rHuEPO and/or granulocyte colony-stimulating factor (G-CSF) in preventing feeding intolerance among very low birth weight (VLBW) neonates, and was a four-armed trial that compared G-CSF alone, rHuEPO alone, or G-CSF plus rHuEPO to placebo. The use of iron was not mentioned.</w:t>
      </w:r>
    </w:p>
    <w:p w14:paraId="15AA22FA" w14:textId="51DBA6DB" w:rsidR="00DF2BB6" w:rsidRPr="00C70209" w:rsidRDefault="00DF2BB6" w:rsidP="003131E2">
      <w:pPr>
        <w:pStyle w:val="BodyText"/>
      </w:pPr>
      <w:r w:rsidRPr="00C70209">
        <w:t>The RCT by Ovali (1996) was a pilot study conducted in a single centre in Turkey. It examined the safety and effectiveness of ESA therapy in reducing the need for RBC transfusion in preterm infants with Rh haemolytic disease. All infants received iron therapy.</w:t>
      </w:r>
    </w:p>
    <w:p w14:paraId="3B0C8652" w14:textId="729D066F" w:rsidR="00DF2BB6" w:rsidRPr="00C70209" w:rsidRDefault="00DF2BB6" w:rsidP="003131E2">
      <w:pPr>
        <w:pStyle w:val="BodyText"/>
      </w:pPr>
      <w:r w:rsidRPr="00C70209">
        <w:t>The RCTs by Jim (2000) and Kremenopoulos (1997) both examined the effectiveness and safety of ESA therapy to reduce the need for blood transfusions in preterm and/or low birth weight (LBW) infants. The Jim (2000) study was conducted at a single centre in Taiwan, and the Kremenopoulos (1997) study was conducted at a single centre in Greece.</w:t>
      </w:r>
    </w:p>
    <w:p w14:paraId="6A89C5CA" w14:textId="0D0CB93A" w:rsidR="00DF2BB6" w:rsidRPr="00C70209" w:rsidRDefault="00DF2BB6" w:rsidP="003131E2">
      <w:pPr>
        <w:pStyle w:val="BodyText"/>
      </w:pPr>
      <w:r w:rsidRPr="00C70209">
        <w:t>The populations included in the RCTs by El-Ganzoury (2014) and Ovali (1996) did not meet the inclusion criteria of Ohlsson (2014) or Aher (2014). However, it is not clear why the RCTs by Jim (2000) or Kremenopoulos (1997) were not included in the Ohlsson (2014) or Aher (2014) reviews.</w:t>
      </w:r>
    </w:p>
    <w:p w14:paraId="4275B398" w14:textId="77777777" w:rsidR="00DF2BB6" w:rsidRPr="00C70209" w:rsidRDefault="00DF2BB6" w:rsidP="003131E2">
      <w:pPr>
        <w:pStyle w:val="BodyText"/>
      </w:pPr>
    </w:p>
    <w:p w14:paraId="3877A68F" w14:textId="77777777" w:rsidR="00DF2BB6" w:rsidRPr="00C70209" w:rsidRDefault="00DF2BB6">
      <w:pPr>
        <w:spacing w:after="200" w:line="276" w:lineRule="auto"/>
        <w:ind w:left="0"/>
      </w:pPr>
      <w:r w:rsidRPr="00C70209">
        <w:br w:type="page"/>
      </w:r>
    </w:p>
    <w:p w14:paraId="613D9BB5" w14:textId="1E21757A" w:rsidR="00DF2BB6" w:rsidRPr="00C70209" w:rsidRDefault="00DF2BB6" w:rsidP="003131E2">
      <w:pPr>
        <w:pStyle w:val="Caption"/>
        <w:ind w:left="2070"/>
      </w:pPr>
      <w:bookmarkStart w:id="372" w:name="_Ref402275579"/>
      <w:bookmarkStart w:id="373" w:name="_Ref403988178"/>
      <w:bookmarkStart w:id="374" w:name="_Toc423015352"/>
      <w:bookmarkStart w:id="375" w:name="_Toc42774710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w:t>
      </w:r>
      <w:r w:rsidR="00130F03" w:rsidRPr="00C70209">
        <w:fldChar w:fldCharType="end"/>
      </w:r>
      <w:bookmarkEnd w:id="372"/>
      <w:bookmarkEnd w:id="373"/>
      <w:r w:rsidRPr="00C70209">
        <w:tab/>
        <w:t>Characteristics and quality of additional Level II evidence – ESAs (with or without iron) in preterm infants</w:t>
      </w:r>
      <w:bookmarkEnd w:id="374"/>
      <w:bookmarkEnd w:id="375"/>
    </w:p>
    <w:tbl>
      <w:tblPr>
        <w:tblW w:w="4558"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417"/>
        <w:gridCol w:w="1942"/>
        <w:gridCol w:w="1943"/>
        <w:gridCol w:w="1848"/>
      </w:tblGrid>
      <w:tr w:rsidR="00DF2BB6" w:rsidRPr="00C70209" w14:paraId="1A0D5292" w14:textId="77777777" w:rsidTr="0082594B">
        <w:trPr>
          <w:tblHeader/>
        </w:trPr>
        <w:tc>
          <w:tcPr>
            <w:tcW w:w="127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38B4DD7" w14:textId="77777777" w:rsidR="00DF2BB6" w:rsidRPr="00C70209" w:rsidRDefault="00DF2BB6" w:rsidP="003131E2">
            <w:pPr>
              <w:pStyle w:val="TableH2"/>
            </w:pPr>
            <w:r w:rsidRPr="00C70209">
              <w:t>Study ID</w:t>
            </w:r>
          </w:p>
        </w:tc>
        <w:tc>
          <w:tcPr>
            <w:tcW w:w="1417" w:type="dxa"/>
            <w:tcBorders>
              <w:top w:val="single" w:sz="4" w:space="0" w:color="auto"/>
              <w:left w:val="single" w:sz="4" w:space="0" w:color="auto"/>
              <w:bottom w:val="single" w:sz="4" w:space="0" w:color="auto"/>
              <w:right w:val="single" w:sz="4" w:space="0" w:color="auto"/>
              <w:tl2br w:val="nil"/>
              <w:tr2bl w:val="nil"/>
            </w:tcBorders>
          </w:tcPr>
          <w:p w14:paraId="6235F7D6" w14:textId="77777777" w:rsidR="00DF2BB6" w:rsidRPr="00C70209" w:rsidRDefault="00DF2BB6" w:rsidP="003131E2">
            <w:pPr>
              <w:pStyle w:val="TableH2"/>
            </w:pPr>
            <w:r w:rsidRPr="00C70209">
              <w:t>Study type</w:t>
            </w:r>
          </w:p>
          <w:p w14:paraId="4B71B890" w14:textId="77777777" w:rsidR="00DF2BB6" w:rsidRPr="00C70209" w:rsidRDefault="00DF2BB6" w:rsidP="003131E2">
            <w:pPr>
              <w:pStyle w:val="TableH2"/>
              <w:rPr>
                <w:i/>
              </w:rPr>
            </w:pPr>
            <w:r w:rsidRPr="00C70209">
              <w:rPr>
                <w:i/>
              </w:rPr>
              <w:t>Study quality</w:t>
            </w:r>
          </w:p>
        </w:tc>
        <w:tc>
          <w:tcPr>
            <w:tcW w:w="1942" w:type="dxa"/>
            <w:tcBorders>
              <w:top w:val="single" w:sz="4" w:space="0" w:color="auto"/>
              <w:left w:val="single" w:sz="4" w:space="0" w:color="auto"/>
              <w:bottom w:val="single" w:sz="4" w:space="0" w:color="auto"/>
              <w:right w:val="single" w:sz="4" w:space="0" w:color="auto"/>
              <w:tl2br w:val="nil"/>
              <w:tr2bl w:val="nil"/>
            </w:tcBorders>
          </w:tcPr>
          <w:p w14:paraId="64C254C3" w14:textId="77777777" w:rsidR="00DF2BB6" w:rsidRPr="00C70209" w:rsidRDefault="00DF2BB6" w:rsidP="003131E2">
            <w:pPr>
              <w:pStyle w:val="TableH2"/>
            </w:pPr>
            <w:r w:rsidRPr="00C70209">
              <w:t>Population</w:t>
            </w:r>
          </w:p>
          <w:p w14:paraId="0E3A9EA0" w14:textId="77777777" w:rsidR="00DF2BB6" w:rsidRPr="00C70209" w:rsidRDefault="00DF2BB6" w:rsidP="003131E2">
            <w:pPr>
              <w:pStyle w:val="TableH2"/>
            </w:pPr>
            <w:r w:rsidRPr="00C70209">
              <w:t>N</w:t>
            </w:r>
          </w:p>
        </w:tc>
        <w:tc>
          <w:tcPr>
            <w:tcW w:w="1943" w:type="dxa"/>
            <w:tcBorders>
              <w:top w:val="single" w:sz="4" w:space="0" w:color="auto"/>
              <w:left w:val="single" w:sz="4" w:space="0" w:color="auto"/>
              <w:bottom w:val="single" w:sz="4" w:space="0" w:color="auto"/>
              <w:right w:val="single" w:sz="4" w:space="0" w:color="auto"/>
              <w:tl2br w:val="nil"/>
              <w:tr2bl w:val="nil"/>
            </w:tcBorders>
          </w:tcPr>
          <w:p w14:paraId="79E4152C" w14:textId="77777777" w:rsidR="00DF2BB6" w:rsidRPr="00C70209" w:rsidRDefault="00DF2BB6" w:rsidP="003131E2">
            <w:pPr>
              <w:pStyle w:val="TableH2"/>
            </w:pPr>
            <w:r w:rsidRPr="00C70209">
              <w:t>Comparison</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3E0D29E7" w14:textId="77777777" w:rsidR="00DF2BB6" w:rsidRPr="00C70209" w:rsidRDefault="00DF2BB6" w:rsidP="003131E2">
            <w:pPr>
              <w:pStyle w:val="TableH2"/>
            </w:pPr>
            <w:r w:rsidRPr="00C70209">
              <w:t>Outcomes</w:t>
            </w:r>
          </w:p>
        </w:tc>
      </w:tr>
      <w:tr w:rsidR="00DF2BB6" w:rsidRPr="00C70209" w14:paraId="11235A11" w14:textId="77777777" w:rsidTr="0082594B">
        <w:tc>
          <w:tcPr>
            <w:tcW w:w="8426" w:type="dxa"/>
            <w:gridSpan w:val="5"/>
            <w:tcBorders>
              <w:top w:val="single" w:sz="4" w:space="0" w:color="auto"/>
              <w:left w:val="single" w:sz="4" w:space="0" w:color="auto"/>
              <w:bottom w:val="single" w:sz="4" w:space="0" w:color="auto"/>
              <w:tl2br w:val="nil"/>
              <w:tr2bl w:val="nil"/>
            </w:tcBorders>
            <w:shd w:val="clear" w:color="auto" w:fill="auto"/>
          </w:tcPr>
          <w:p w14:paraId="0C2561BD" w14:textId="77777777" w:rsidR="00DF2BB6" w:rsidRPr="00C70209" w:rsidRDefault="00DF2BB6" w:rsidP="003131E2">
            <w:pPr>
              <w:pStyle w:val="TableH2"/>
            </w:pPr>
            <w:r w:rsidRPr="00C70209">
              <w:t xml:space="preserve">Studies not identified in Level I studies </w:t>
            </w:r>
          </w:p>
        </w:tc>
      </w:tr>
      <w:tr w:rsidR="00DF2BB6" w:rsidRPr="00C70209" w14:paraId="695CACE5" w14:textId="77777777" w:rsidTr="0082594B">
        <w:tc>
          <w:tcPr>
            <w:tcW w:w="8426" w:type="dxa"/>
            <w:gridSpan w:val="5"/>
            <w:tcBorders>
              <w:top w:val="single" w:sz="4" w:space="0" w:color="auto"/>
              <w:left w:val="single" w:sz="4" w:space="0" w:color="auto"/>
              <w:bottom w:val="single" w:sz="4" w:space="0" w:color="auto"/>
              <w:tl2br w:val="nil"/>
              <w:tr2bl w:val="nil"/>
            </w:tcBorders>
            <w:shd w:val="clear" w:color="auto" w:fill="auto"/>
          </w:tcPr>
          <w:p w14:paraId="1442FFD1" w14:textId="77777777" w:rsidR="00DF2BB6" w:rsidRPr="00C70209" w:rsidRDefault="00DF2BB6" w:rsidP="003131E2">
            <w:pPr>
              <w:pStyle w:val="TableH3"/>
            </w:pPr>
            <w:r w:rsidRPr="00C70209">
              <w:t>Anaemia of prematurity</w:t>
            </w:r>
          </w:p>
        </w:tc>
      </w:tr>
      <w:tr w:rsidR="00DF2BB6" w:rsidRPr="00C70209" w14:paraId="68E74DDE" w14:textId="77777777" w:rsidTr="0082594B">
        <w:tc>
          <w:tcPr>
            <w:tcW w:w="127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361C155" w14:textId="4C640A92" w:rsidR="00DF2BB6" w:rsidRPr="00C70209" w:rsidRDefault="00DF2BB6" w:rsidP="003F7DCB">
            <w:pPr>
              <w:pStyle w:val="Tabletext"/>
            </w:pPr>
            <w:r w:rsidRPr="00C70209">
              <w:t>Jim (2000)</w:t>
            </w:r>
            <w:r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 </w:instrText>
            </w:r>
            <w:r w:rsidR="003F7DCB"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1</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7842A22E" w14:textId="77777777" w:rsidR="00DF2BB6" w:rsidRPr="00C70209" w:rsidRDefault="00DF2BB6" w:rsidP="003131E2">
            <w:pPr>
              <w:pStyle w:val="Tabletext"/>
            </w:pPr>
            <w:r w:rsidRPr="00C70209">
              <w:t>Level II</w:t>
            </w:r>
          </w:p>
          <w:p w14:paraId="2F54C9C7" w14:textId="77777777" w:rsidR="00DF2BB6" w:rsidRPr="00C70209" w:rsidRDefault="00DF2BB6" w:rsidP="003131E2">
            <w:pPr>
              <w:pStyle w:val="Tabletext"/>
              <w:rPr>
                <w:i/>
              </w:rPr>
            </w:pPr>
            <w:r w:rsidRPr="00C70209">
              <w:rPr>
                <w:i/>
              </w:rPr>
              <w:t>Poor</w:t>
            </w:r>
          </w:p>
        </w:tc>
        <w:tc>
          <w:tcPr>
            <w:tcW w:w="1942" w:type="dxa"/>
            <w:tcBorders>
              <w:top w:val="single" w:sz="4" w:space="0" w:color="auto"/>
              <w:left w:val="single" w:sz="4" w:space="0" w:color="auto"/>
              <w:bottom w:val="single" w:sz="4" w:space="0" w:color="auto"/>
              <w:right w:val="single" w:sz="4" w:space="0" w:color="auto"/>
              <w:tl2br w:val="nil"/>
              <w:tr2bl w:val="nil"/>
            </w:tcBorders>
          </w:tcPr>
          <w:p w14:paraId="62CDB5ED" w14:textId="3C2AA4F0" w:rsidR="00DF2BB6" w:rsidRPr="00C70209" w:rsidRDefault="00DF2BB6" w:rsidP="003131E2">
            <w:pPr>
              <w:pStyle w:val="Tabletext"/>
            </w:pPr>
            <w:r w:rsidRPr="00C70209">
              <w:t>Preterm infants (&lt;33 weeks gestational age) with VLBW (&lt;1500 g) and postnatal age &gt;7 days</w:t>
            </w:r>
          </w:p>
          <w:p w14:paraId="08C92EC0" w14:textId="77777777" w:rsidR="00DF2BB6" w:rsidRPr="00C70209" w:rsidRDefault="00DF2BB6" w:rsidP="003131E2">
            <w:pPr>
              <w:pStyle w:val="Tabletext"/>
            </w:pPr>
          </w:p>
          <w:p w14:paraId="29133393" w14:textId="77777777" w:rsidR="00DF2BB6" w:rsidRPr="00C70209" w:rsidRDefault="00DF2BB6" w:rsidP="003131E2">
            <w:pPr>
              <w:pStyle w:val="Tabletext"/>
            </w:pPr>
            <w:r w:rsidRPr="00C70209">
              <w:t>N=23</w:t>
            </w:r>
          </w:p>
        </w:tc>
        <w:tc>
          <w:tcPr>
            <w:tcW w:w="1943" w:type="dxa"/>
            <w:tcBorders>
              <w:top w:val="single" w:sz="4" w:space="0" w:color="auto"/>
              <w:left w:val="single" w:sz="4" w:space="0" w:color="auto"/>
              <w:bottom w:val="single" w:sz="4" w:space="0" w:color="auto"/>
              <w:right w:val="single" w:sz="4" w:space="0" w:color="auto"/>
              <w:tl2br w:val="nil"/>
              <w:tr2bl w:val="nil"/>
            </w:tcBorders>
          </w:tcPr>
          <w:p w14:paraId="60AE4E3D" w14:textId="4B064DE0" w:rsidR="00DF2BB6" w:rsidRPr="00C70209" w:rsidRDefault="00DF2BB6" w:rsidP="003131E2">
            <w:pPr>
              <w:pStyle w:val="Tabletext"/>
            </w:pPr>
            <w:r w:rsidRPr="00C70209">
              <w:t>rHuEPO (200 IU/kg, sc tiw)</w:t>
            </w:r>
            <w:r w:rsidRPr="00C70209">
              <w:rPr>
                <w:vertAlign w:val="superscript"/>
              </w:rPr>
              <w:t xml:space="preserve"> </w:t>
            </w:r>
            <w:r w:rsidRPr="00C70209">
              <w:t>for 6 weeks versus placebo (saline)</w:t>
            </w:r>
          </w:p>
          <w:p w14:paraId="19FC7113" w14:textId="77777777" w:rsidR="00DF2BB6" w:rsidRPr="00C70209" w:rsidRDefault="00DF2BB6" w:rsidP="003131E2">
            <w:pPr>
              <w:pStyle w:val="Tabletextnote"/>
            </w:pPr>
            <w:r w:rsidRPr="00C70209">
              <w:t>*All infants received oral iron supplements (3 mg/kg/day) from 21 days of age</w:t>
            </w:r>
          </w:p>
          <w:p w14:paraId="048AA37F" w14:textId="77777777" w:rsidR="00DF2BB6" w:rsidRPr="00C70209" w:rsidRDefault="00DF2BB6" w:rsidP="003131E2">
            <w:pPr>
              <w:pStyle w:val="Tabletextnote"/>
            </w:pPr>
            <w:r w:rsidRPr="00C70209">
              <w:t>*Transfusion guidelines in place</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55AEFE73" w14:textId="4BE6572D" w:rsidR="00DF2BB6" w:rsidRPr="00C70209" w:rsidRDefault="00DF2BB6" w:rsidP="003131E2">
            <w:pPr>
              <w:pStyle w:val="Tabletext"/>
            </w:pPr>
            <w:r w:rsidRPr="00C70209">
              <w:t>Transfusion incidence and volume</w:t>
            </w:r>
          </w:p>
          <w:p w14:paraId="35646E46" w14:textId="77777777" w:rsidR="00DF2BB6" w:rsidRPr="00C70209" w:rsidRDefault="00DF2BB6" w:rsidP="003131E2">
            <w:pPr>
              <w:pStyle w:val="Tabletext"/>
            </w:pPr>
            <w:r w:rsidRPr="00C70209">
              <w:t>Laboratory measures (Hb, Hct, serum ferritin)</w:t>
            </w:r>
          </w:p>
        </w:tc>
      </w:tr>
      <w:tr w:rsidR="00DF2BB6" w:rsidRPr="00C70209" w14:paraId="56E8FFE4" w14:textId="77777777" w:rsidTr="0082594B">
        <w:tc>
          <w:tcPr>
            <w:tcW w:w="127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CA320B5" w14:textId="2E81D7DB" w:rsidR="00DF2BB6" w:rsidRPr="00C70209" w:rsidRDefault="00DF2BB6" w:rsidP="003F7DCB">
            <w:pPr>
              <w:pStyle w:val="Tabletext"/>
            </w:pPr>
            <w:r w:rsidRPr="00C70209">
              <w:t>Kremenopoulos (1997)</w:t>
            </w:r>
            <w:r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 </w:instrText>
            </w:r>
            <w:r w:rsidR="003F7DCB"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2</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692A782C" w14:textId="77777777" w:rsidR="00DF2BB6" w:rsidRPr="00C70209" w:rsidRDefault="00DF2BB6" w:rsidP="003131E2">
            <w:pPr>
              <w:pStyle w:val="Tabletext"/>
            </w:pPr>
            <w:r w:rsidRPr="00C70209">
              <w:t>Level II</w:t>
            </w:r>
          </w:p>
          <w:p w14:paraId="1D512793" w14:textId="77777777" w:rsidR="00DF2BB6" w:rsidRPr="00C70209" w:rsidRDefault="00DF2BB6" w:rsidP="003131E2">
            <w:pPr>
              <w:pStyle w:val="Tabletext"/>
              <w:rPr>
                <w:i/>
              </w:rPr>
            </w:pPr>
            <w:r w:rsidRPr="00C70209">
              <w:rPr>
                <w:i/>
              </w:rPr>
              <w:t xml:space="preserve">Poor </w:t>
            </w:r>
          </w:p>
        </w:tc>
        <w:tc>
          <w:tcPr>
            <w:tcW w:w="1942" w:type="dxa"/>
            <w:tcBorders>
              <w:top w:val="single" w:sz="4" w:space="0" w:color="auto"/>
              <w:left w:val="single" w:sz="4" w:space="0" w:color="auto"/>
              <w:bottom w:val="single" w:sz="4" w:space="0" w:color="auto"/>
              <w:right w:val="single" w:sz="4" w:space="0" w:color="auto"/>
              <w:tl2br w:val="nil"/>
              <w:tr2bl w:val="nil"/>
            </w:tcBorders>
          </w:tcPr>
          <w:p w14:paraId="4D67E1FB" w14:textId="66A16B40" w:rsidR="00DF2BB6" w:rsidRPr="00C70209" w:rsidRDefault="00DF2BB6" w:rsidP="003131E2">
            <w:pPr>
              <w:pStyle w:val="Tabletext"/>
            </w:pPr>
            <w:r w:rsidRPr="00C70209">
              <w:t>Preterm infants (≤31 weeks gestational age) with VLBW (≤1500 g)</w:t>
            </w:r>
          </w:p>
          <w:p w14:paraId="25554123" w14:textId="77777777" w:rsidR="00DF2BB6" w:rsidRPr="00C70209" w:rsidRDefault="00DF2BB6" w:rsidP="003131E2">
            <w:pPr>
              <w:pStyle w:val="Tabletext"/>
            </w:pPr>
          </w:p>
          <w:p w14:paraId="52B0A538" w14:textId="599C6F1C" w:rsidR="00DF2BB6" w:rsidRPr="00C70209" w:rsidRDefault="00DF2BB6" w:rsidP="003131E2">
            <w:pPr>
              <w:pStyle w:val="Tabletext"/>
            </w:pPr>
            <w:r w:rsidRPr="00C70209">
              <w:t>Group A (rHuEPO 750), N=50</w:t>
            </w:r>
          </w:p>
          <w:p w14:paraId="5DBF3673" w14:textId="5EAB3A27" w:rsidR="00DF2BB6" w:rsidRPr="00C70209" w:rsidRDefault="00DF2BB6" w:rsidP="003131E2">
            <w:pPr>
              <w:pStyle w:val="Tabletextnote"/>
            </w:pPr>
            <w:r w:rsidRPr="00C70209">
              <w:t>*Administered early after birth for (3–7 days) for 6 weeks</w:t>
            </w:r>
          </w:p>
          <w:p w14:paraId="0B98C334" w14:textId="77777777" w:rsidR="00DF2BB6" w:rsidRPr="00C70209" w:rsidRDefault="00DF2BB6" w:rsidP="003131E2">
            <w:pPr>
              <w:pStyle w:val="Tabletext"/>
            </w:pPr>
          </w:p>
          <w:p w14:paraId="7E856B2B" w14:textId="615F5E7C" w:rsidR="00DF2BB6" w:rsidRPr="00C70209" w:rsidRDefault="00DF2BB6" w:rsidP="003131E2">
            <w:pPr>
              <w:pStyle w:val="Tabletext"/>
            </w:pPr>
            <w:r w:rsidRPr="00C70209">
              <w:t>Group B (rHuEPO 600), N=35</w:t>
            </w:r>
          </w:p>
          <w:p w14:paraId="5F6D432F" w14:textId="77777777" w:rsidR="00DF2BB6" w:rsidRPr="00C70209" w:rsidRDefault="00DF2BB6" w:rsidP="003131E2">
            <w:pPr>
              <w:pStyle w:val="Tabletextnote"/>
            </w:pPr>
            <w:r w:rsidRPr="00C70209">
              <w:t>*Administered when they were receiving full enteral feeding and after their problems had resolved (mean age 3.4 ± 2.3 weeks of life) until discharge</w:t>
            </w:r>
          </w:p>
        </w:tc>
        <w:tc>
          <w:tcPr>
            <w:tcW w:w="1943" w:type="dxa"/>
            <w:tcBorders>
              <w:top w:val="single" w:sz="4" w:space="0" w:color="auto"/>
              <w:left w:val="single" w:sz="4" w:space="0" w:color="auto"/>
              <w:bottom w:val="single" w:sz="4" w:space="0" w:color="auto"/>
              <w:right w:val="single" w:sz="4" w:space="0" w:color="auto"/>
              <w:tl2br w:val="nil"/>
              <w:tr2bl w:val="nil"/>
            </w:tcBorders>
          </w:tcPr>
          <w:p w14:paraId="7DB757EF" w14:textId="69E2DE14" w:rsidR="00DF2BB6" w:rsidRPr="00C70209" w:rsidRDefault="00DF2BB6" w:rsidP="003131E2">
            <w:pPr>
              <w:pStyle w:val="Tabletext"/>
              <w:rPr>
                <w:u w:val="single"/>
              </w:rPr>
            </w:pPr>
            <w:r w:rsidRPr="00C70209">
              <w:rPr>
                <w:u w:val="single"/>
              </w:rPr>
              <w:t>Group A</w:t>
            </w:r>
          </w:p>
          <w:p w14:paraId="7DB5614F" w14:textId="3F6EA565" w:rsidR="00DF2BB6" w:rsidRPr="00C70209" w:rsidRDefault="00DF2BB6" w:rsidP="003131E2">
            <w:pPr>
              <w:pStyle w:val="Tabletext"/>
            </w:pPr>
            <w:r w:rsidRPr="00C70209">
              <w:t>rHuEPO (250 IU/kg, sc tiw) versus no rHuEPO</w:t>
            </w:r>
          </w:p>
          <w:p w14:paraId="32630CB6" w14:textId="12CBDE66" w:rsidR="00DF2BB6" w:rsidRPr="00C70209" w:rsidRDefault="00DF2BB6" w:rsidP="003131E2">
            <w:pPr>
              <w:pStyle w:val="Tabletextnote"/>
            </w:pPr>
            <w:r w:rsidRPr="00C70209">
              <w:t>*All infants received oral iron supplements (3 mg/kg/day) from the 15th day of life</w:t>
            </w:r>
          </w:p>
          <w:p w14:paraId="1CEB6315" w14:textId="321FA634" w:rsidR="00DF2BB6" w:rsidRPr="00C70209" w:rsidRDefault="00DF2BB6" w:rsidP="003131E2">
            <w:pPr>
              <w:pStyle w:val="Tabletext"/>
              <w:rPr>
                <w:u w:val="single"/>
              </w:rPr>
            </w:pPr>
            <w:r w:rsidRPr="00C70209">
              <w:rPr>
                <w:u w:val="single"/>
              </w:rPr>
              <w:t>Group B</w:t>
            </w:r>
          </w:p>
          <w:p w14:paraId="0D44E29E" w14:textId="0337E6BF" w:rsidR="00DF2BB6" w:rsidRPr="00C70209" w:rsidRDefault="00DF2BB6" w:rsidP="003131E2">
            <w:pPr>
              <w:pStyle w:val="Tabletext"/>
            </w:pPr>
            <w:r w:rsidRPr="00C70209">
              <w:t>rHuEPO (200 IU/kg, sc tiw) versus no rHuEPO</w:t>
            </w:r>
          </w:p>
          <w:p w14:paraId="26B66D8A" w14:textId="77777777" w:rsidR="00DF2BB6" w:rsidRPr="00C70209" w:rsidRDefault="00DF2BB6" w:rsidP="003131E2">
            <w:pPr>
              <w:pStyle w:val="Tabletextnote"/>
            </w:pPr>
            <w:r w:rsidRPr="00C70209">
              <w:t xml:space="preserve">*All infants received oral iron supplements (3 mg/kg/day) from the 15th day of life </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3F950C11" w14:textId="129BD64D" w:rsidR="00DF2BB6" w:rsidRPr="00C70209" w:rsidRDefault="00DF2BB6" w:rsidP="003131E2">
            <w:pPr>
              <w:pStyle w:val="Tabletext"/>
            </w:pPr>
            <w:r w:rsidRPr="00C70209">
              <w:t>Transfusion incidence and volume</w:t>
            </w:r>
          </w:p>
          <w:p w14:paraId="53FCC636" w14:textId="77777777" w:rsidR="00DF2BB6" w:rsidRPr="00C70209" w:rsidRDefault="00DF2BB6" w:rsidP="003131E2">
            <w:pPr>
              <w:pStyle w:val="Tabletext"/>
            </w:pPr>
            <w:r w:rsidRPr="00C70209">
              <w:t>Laboratory measures (Hb, Hct, ferritin)</w:t>
            </w:r>
          </w:p>
          <w:p w14:paraId="234CDDE3" w14:textId="77777777" w:rsidR="00DF2BB6" w:rsidRPr="00C70209" w:rsidRDefault="00DF2BB6" w:rsidP="003131E2">
            <w:pPr>
              <w:pStyle w:val="Tabletext"/>
            </w:pPr>
          </w:p>
        </w:tc>
      </w:tr>
      <w:tr w:rsidR="00DF2BB6" w:rsidRPr="00C70209" w14:paraId="796D6CA0" w14:textId="77777777" w:rsidTr="0082594B">
        <w:tc>
          <w:tcPr>
            <w:tcW w:w="8426" w:type="dxa"/>
            <w:gridSpan w:val="5"/>
            <w:tcBorders>
              <w:top w:val="single" w:sz="4" w:space="0" w:color="auto"/>
              <w:left w:val="single" w:sz="4" w:space="0" w:color="auto"/>
              <w:bottom w:val="single" w:sz="4" w:space="0" w:color="auto"/>
              <w:tl2br w:val="nil"/>
              <w:tr2bl w:val="nil"/>
            </w:tcBorders>
            <w:shd w:val="clear" w:color="auto" w:fill="auto"/>
          </w:tcPr>
          <w:p w14:paraId="43ADB109" w14:textId="77777777" w:rsidR="00DF2BB6" w:rsidRPr="00C70209" w:rsidRDefault="00DF2BB6" w:rsidP="003131E2">
            <w:pPr>
              <w:pStyle w:val="TableH3"/>
            </w:pPr>
            <w:r w:rsidRPr="00C70209">
              <w:t>Feeding intolerance</w:t>
            </w:r>
          </w:p>
        </w:tc>
      </w:tr>
      <w:tr w:rsidR="00DF2BB6" w:rsidRPr="00C70209" w14:paraId="41DDE0C4" w14:textId="77777777" w:rsidTr="0082594B">
        <w:tc>
          <w:tcPr>
            <w:tcW w:w="127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5ED2577" w14:textId="3F5AB8CE" w:rsidR="00DF2BB6" w:rsidRPr="00C70209" w:rsidRDefault="00DF2BB6" w:rsidP="003F7DCB">
            <w:pPr>
              <w:pStyle w:val="Tabletext"/>
            </w:pPr>
            <w:r w:rsidRPr="00C70209">
              <w:t>El-Ganzoury (2014)</w:t>
            </w:r>
            <w:r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 </w:instrText>
            </w:r>
            <w:r w:rsidR="003F7DCB"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0</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25C34370" w14:textId="77777777" w:rsidR="00DF2BB6" w:rsidRPr="00C70209" w:rsidRDefault="00DF2BB6" w:rsidP="003131E2">
            <w:pPr>
              <w:pStyle w:val="Tabletext"/>
            </w:pPr>
            <w:r w:rsidRPr="00C70209">
              <w:t>Level II</w:t>
            </w:r>
          </w:p>
          <w:p w14:paraId="4EFEE73E" w14:textId="77777777" w:rsidR="00DF2BB6" w:rsidRPr="00C70209" w:rsidRDefault="00DF2BB6" w:rsidP="003131E2">
            <w:pPr>
              <w:pStyle w:val="Tabletext"/>
            </w:pPr>
            <w:r w:rsidRPr="00C70209">
              <w:rPr>
                <w:i/>
              </w:rPr>
              <w:t>Fair</w:t>
            </w:r>
          </w:p>
        </w:tc>
        <w:tc>
          <w:tcPr>
            <w:tcW w:w="1942" w:type="dxa"/>
            <w:tcBorders>
              <w:top w:val="single" w:sz="4" w:space="0" w:color="auto"/>
              <w:left w:val="single" w:sz="4" w:space="0" w:color="auto"/>
              <w:bottom w:val="single" w:sz="4" w:space="0" w:color="auto"/>
              <w:right w:val="single" w:sz="4" w:space="0" w:color="auto"/>
              <w:tl2br w:val="nil"/>
              <w:tr2bl w:val="nil"/>
            </w:tcBorders>
          </w:tcPr>
          <w:p w14:paraId="23FA2146" w14:textId="77777777" w:rsidR="00DF2BB6" w:rsidRPr="00C70209" w:rsidRDefault="00DF2BB6" w:rsidP="003131E2">
            <w:pPr>
              <w:pStyle w:val="Tabletext"/>
            </w:pPr>
            <w:r w:rsidRPr="00C70209">
              <w:t>Preterm infants (≤33 weeks gestational age)</w:t>
            </w:r>
          </w:p>
          <w:p w14:paraId="4DDB358C" w14:textId="77777777" w:rsidR="00DF2BB6" w:rsidRPr="00C70209" w:rsidRDefault="00DF2BB6" w:rsidP="003131E2">
            <w:pPr>
              <w:pStyle w:val="Tabletext"/>
            </w:pPr>
          </w:p>
          <w:p w14:paraId="6DA221C2" w14:textId="77777777" w:rsidR="00DF2BB6" w:rsidRPr="00C70209" w:rsidRDefault="00DF2BB6" w:rsidP="003131E2">
            <w:pPr>
              <w:pStyle w:val="Tabletext"/>
            </w:pPr>
            <w:r w:rsidRPr="00C70209">
              <w:t>N=90</w:t>
            </w:r>
          </w:p>
        </w:tc>
        <w:tc>
          <w:tcPr>
            <w:tcW w:w="1943" w:type="dxa"/>
            <w:tcBorders>
              <w:top w:val="single" w:sz="4" w:space="0" w:color="auto"/>
              <w:left w:val="single" w:sz="4" w:space="0" w:color="auto"/>
              <w:bottom w:val="single" w:sz="4" w:space="0" w:color="auto"/>
              <w:right w:val="single" w:sz="4" w:space="0" w:color="auto"/>
              <w:tl2br w:val="nil"/>
              <w:tr2bl w:val="nil"/>
            </w:tcBorders>
          </w:tcPr>
          <w:p w14:paraId="7FF610E0" w14:textId="30CDE179" w:rsidR="00DF2BB6" w:rsidRPr="00C70209" w:rsidRDefault="00DF2BB6" w:rsidP="003131E2">
            <w:pPr>
              <w:pStyle w:val="Tabletext"/>
            </w:pPr>
            <w:r w:rsidRPr="00C70209">
              <w:t>rHuEPO (88 IU/kg, oral qd) versus G-CSF (4.5 µg/kg) versus rHuEPO + G-CSF versus placebo (1 mL distilled water)</w:t>
            </w:r>
          </w:p>
          <w:p w14:paraId="1DF255E4" w14:textId="654F9D12" w:rsidR="00DF2BB6" w:rsidRPr="00C70209" w:rsidRDefault="00DF2BB6" w:rsidP="003131E2">
            <w:pPr>
              <w:pStyle w:val="Tabletextnote"/>
            </w:pPr>
            <w:r w:rsidRPr="00C70209">
              <w:t>*rHuEPO administered orally as a single daily dose with the start of enteral feeding</w:t>
            </w:r>
          </w:p>
          <w:p w14:paraId="74D5D0AF" w14:textId="77777777" w:rsidR="00DF2BB6" w:rsidRPr="00C70209" w:rsidRDefault="00DF2BB6" w:rsidP="003131E2">
            <w:pPr>
              <w:pStyle w:val="Tabletextnote"/>
            </w:pPr>
            <w:r w:rsidRPr="00C70209">
              <w:t>*use of iron not mentioned</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49B3C701" w14:textId="77777777" w:rsidR="00DF2BB6" w:rsidRPr="00C70209" w:rsidRDefault="00DF2BB6" w:rsidP="003131E2">
            <w:pPr>
              <w:pStyle w:val="Tabletext"/>
            </w:pPr>
            <w:r w:rsidRPr="00C70209">
              <w:t>NEC</w:t>
            </w:r>
          </w:p>
          <w:p w14:paraId="10E64DE7" w14:textId="77777777" w:rsidR="00DF2BB6" w:rsidRPr="00C70209" w:rsidRDefault="00DF2BB6" w:rsidP="003131E2">
            <w:pPr>
              <w:pStyle w:val="Tabletext"/>
            </w:pPr>
            <w:r w:rsidRPr="00C70209">
              <w:t>Mortality</w:t>
            </w:r>
          </w:p>
          <w:p w14:paraId="6E4756E7" w14:textId="77777777" w:rsidR="00DF2BB6" w:rsidRPr="00C70209" w:rsidRDefault="00DF2BB6" w:rsidP="003131E2">
            <w:pPr>
              <w:pStyle w:val="Tabletext"/>
            </w:pPr>
            <w:r w:rsidRPr="00C70209">
              <w:t>Laboratory measures (Hb)</w:t>
            </w:r>
          </w:p>
        </w:tc>
      </w:tr>
      <w:tr w:rsidR="00DF2BB6" w:rsidRPr="00C70209" w14:paraId="63BAC94E" w14:textId="77777777" w:rsidTr="0082594B">
        <w:tc>
          <w:tcPr>
            <w:tcW w:w="8426" w:type="dxa"/>
            <w:gridSpan w:val="5"/>
            <w:tcBorders>
              <w:top w:val="single" w:sz="4" w:space="0" w:color="auto"/>
              <w:left w:val="single" w:sz="4" w:space="0" w:color="auto"/>
              <w:bottom w:val="single" w:sz="4" w:space="0" w:color="auto"/>
              <w:tl2br w:val="nil"/>
              <w:tr2bl w:val="nil"/>
            </w:tcBorders>
            <w:shd w:val="clear" w:color="auto" w:fill="auto"/>
          </w:tcPr>
          <w:p w14:paraId="78049AFD" w14:textId="77777777" w:rsidR="00DF2BB6" w:rsidRPr="00C70209" w:rsidRDefault="00DF2BB6" w:rsidP="003131E2">
            <w:pPr>
              <w:pStyle w:val="TableH3"/>
            </w:pPr>
            <w:r w:rsidRPr="00C70209">
              <w:t>Rh haemolytic disease of the fetus and newborn</w:t>
            </w:r>
          </w:p>
        </w:tc>
      </w:tr>
      <w:tr w:rsidR="00DF2BB6" w:rsidRPr="00C70209" w14:paraId="27005FC8" w14:textId="77777777" w:rsidTr="0082594B">
        <w:tc>
          <w:tcPr>
            <w:tcW w:w="127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FC996AC" w14:textId="2BFE1889" w:rsidR="00DF2BB6" w:rsidRPr="00C70209" w:rsidRDefault="00DF2BB6" w:rsidP="003F7DCB">
            <w:pPr>
              <w:pStyle w:val="Tabletext"/>
            </w:pPr>
            <w:r w:rsidRPr="00C70209">
              <w:t>Ovali (1996)</w:t>
            </w:r>
            <w:r w:rsidRPr="00C70209">
              <w:fldChar w:fldCharType="begin">
                <w:fldData xml:space="preserve">PEVuZE5vdGU+PENpdGU+PEF1dGhvcj5PdmFsaTwvQXV0aG9yPjxZZWFyPjE5OTY8L1llYXI+PFJl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</w:fldData>
              </w:fldChar>
            </w:r>
            <w:r w:rsidR="003F7DCB" w:rsidRPr="00C70209">
              <w:instrText xml:space="preserve"> ADDIN EN.CITE </w:instrText>
            </w:r>
            <w:r w:rsidR="003F7DCB" w:rsidRPr="00C70209">
              <w:fldChar w:fldCharType="begin">
                <w:fldData xml:space="preserve">PEVuZE5vdGU+PENpdGU+PEF1dGhvcj5PdmFsaTwvQXV0aG9yPjxZZWFyPjE5OTY8L1llYXI+PFJl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3</w:t>
            </w:r>
            <w:r w:rsidRPr="00C70209">
              <w:fldChar w:fldCharType="end"/>
            </w:r>
          </w:p>
        </w:tc>
        <w:tc>
          <w:tcPr>
            <w:tcW w:w="1417" w:type="dxa"/>
            <w:tcBorders>
              <w:top w:val="single" w:sz="4" w:space="0" w:color="auto"/>
              <w:left w:val="single" w:sz="4" w:space="0" w:color="auto"/>
              <w:bottom w:val="single" w:sz="4" w:space="0" w:color="auto"/>
              <w:right w:val="single" w:sz="4" w:space="0" w:color="auto"/>
              <w:tl2br w:val="nil"/>
              <w:tr2bl w:val="nil"/>
            </w:tcBorders>
          </w:tcPr>
          <w:p w14:paraId="43A5F616" w14:textId="77777777" w:rsidR="00DF2BB6" w:rsidRPr="00C70209" w:rsidRDefault="00DF2BB6" w:rsidP="003131E2">
            <w:pPr>
              <w:pStyle w:val="Tabletext"/>
            </w:pPr>
            <w:r w:rsidRPr="00C70209">
              <w:t>Level II</w:t>
            </w:r>
          </w:p>
          <w:p w14:paraId="50DE8D45" w14:textId="77777777" w:rsidR="00DF2BB6" w:rsidRPr="00C70209" w:rsidRDefault="00DF2BB6" w:rsidP="003131E2">
            <w:pPr>
              <w:pStyle w:val="Tabletext"/>
              <w:rPr>
                <w:i/>
              </w:rPr>
            </w:pPr>
            <w:r w:rsidRPr="00C70209">
              <w:rPr>
                <w:i/>
              </w:rPr>
              <w:t xml:space="preserve">Poor </w:t>
            </w:r>
          </w:p>
        </w:tc>
        <w:tc>
          <w:tcPr>
            <w:tcW w:w="1942" w:type="dxa"/>
            <w:tcBorders>
              <w:top w:val="single" w:sz="4" w:space="0" w:color="auto"/>
              <w:left w:val="single" w:sz="4" w:space="0" w:color="auto"/>
              <w:bottom w:val="single" w:sz="4" w:space="0" w:color="auto"/>
              <w:right w:val="single" w:sz="4" w:space="0" w:color="auto"/>
              <w:tl2br w:val="nil"/>
              <w:tr2bl w:val="nil"/>
            </w:tcBorders>
          </w:tcPr>
          <w:p w14:paraId="04DE83C2" w14:textId="77777777" w:rsidR="00DF2BB6" w:rsidRPr="00C70209" w:rsidRDefault="00DF2BB6" w:rsidP="003131E2">
            <w:pPr>
              <w:pStyle w:val="Tabletext"/>
            </w:pPr>
            <w:r w:rsidRPr="00C70209">
              <w:t>Preterm infants with Rh isoimmunisation diagnosed in utero</w:t>
            </w:r>
          </w:p>
          <w:p w14:paraId="67716E55" w14:textId="77777777" w:rsidR="00DF2BB6" w:rsidRPr="00C70209" w:rsidRDefault="00DF2BB6" w:rsidP="003131E2">
            <w:pPr>
              <w:pStyle w:val="Tabletext"/>
            </w:pPr>
            <w:r w:rsidRPr="00C70209">
              <w:t>N=20</w:t>
            </w:r>
          </w:p>
        </w:tc>
        <w:tc>
          <w:tcPr>
            <w:tcW w:w="1943" w:type="dxa"/>
            <w:tcBorders>
              <w:top w:val="single" w:sz="4" w:space="0" w:color="auto"/>
              <w:left w:val="single" w:sz="4" w:space="0" w:color="auto"/>
              <w:bottom w:val="single" w:sz="4" w:space="0" w:color="auto"/>
              <w:right w:val="single" w:sz="4" w:space="0" w:color="auto"/>
              <w:tl2br w:val="nil"/>
              <w:tr2bl w:val="nil"/>
            </w:tcBorders>
          </w:tcPr>
          <w:p w14:paraId="05A2B050" w14:textId="7F790231" w:rsidR="00DF2BB6" w:rsidRPr="00C70209" w:rsidRDefault="00DF2BB6" w:rsidP="003131E2">
            <w:pPr>
              <w:pStyle w:val="Tabletext"/>
            </w:pPr>
            <w:r w:rsidRPr="00C70209">
              <w:t>rHuEPO (200 IU/kg, sc tiw)</w:t>
            </w:r>
            <w:r w:rsidRPr="00C70209">
              <w:rPr>
                <w:vertAlign w:val="superscript"/>
              </w:rPr>
              <w:t xml:space="preserve"> </w:t>
            </w:r>
            <w:r w:rsidRPr="00C70209">
              <w:t>for 6 weeks versus placebo (saline)</w:t>
            </w:r>
          </w:p>
          <w:p w14:paraId="4D52A316" w14:textId="34F34C90" w:rsidR="00DF2BB6" w:rsidRPr="00C70209" w:rsidRDefault="00DF2BB6" w:rsidP="003131E2">
            <w:pPr>
              <w:pStyle w:val="Tabletextnote"/>
            </w:pPr>
            <w:r w:rsidRPr="00C70209">
              <w:t>*rHuEPO started at 14 days</w:t>
            </w:r>
          </w:p>
          <w:p w14:paraId="76475B68" w14:textId="77777777" w:rsidR="00DF2BB6" w:rsidRPr="00C70209" w:rsidRDefault="00DF2BB6" w:rsidP="003131E2">
            <w:pPr>
              <w:pStyle w:val="Tabletextnote"/>
            </w:pPr>
            <w:r w:rsidRPr="00C70209">
              <w:t>*All infants received iron (3 mg/kg/day) (mode NR)</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2A8A8B82" w14:textId="77777777" w:rsidR="00DF2BB6" w:rsidRPr="00C70209" w:rsidRDefault="00DF2BB6" w:rsidP="003131E2">
            <w:pPr>
              <w:pStyle w:val="Tabletext"/>
            </w:pPr>
            <w:r w:rsidRPr="00C70209">
              <w:t>Transfusion</w:t>
            </w:r>
          </w:p>
          <w:p w14:paraId="2016D544" w14:textId="77777777" w:rsidR="00DF2BB6" w:rsidRPr="00C70209" w:rsidRDefault="00DF2BB6" w:rsidP="003131E2">
            <w:pPr>
              <w:pStyle w:val="Tabletext"/>
            </w:pPr>
            <w:r w:rsidRPr="00C70209">
              <w:t>Laboratory measure (Hb)</w:t>
            </w:r>
          </w:p>
        </w:tc>
      </w:tr>
    </w:tbl>
    <w:p w14:paraId="54673979" w14:textId="4CF85136" w:rsidR="00DF2BB6" w:rsidRPr="00C70209" w:rsidRDefault="00DF2BB6" w:rsidP="003131E2">
      <w:pPr>
        <w:pStyle w:val="TableFigNotes18"/>
        <w:rPr>
          <w:rFonts w:ascii="Tahoma" w:hAnsi="Tahoma"/>
          <w:b/>
          <w:bCs/>
          <w:iCs/>
          <w:color w:val="808080"/>
          <w:sz w:val="20"/>
        </w:rPr>
      </w:pPr>
      <w:r w:rsidRPr="00C70209">
        <w:t xml:space="preserve">G-CSF, granulocyte colony-stimulating factor; Hb, haemoglobin; Hct, haematocrit; IU, international units; NEC, necrotising enterocolitis; NR, not reported; qd, once daily; rHuEPO, </w:t>
      </w:r>
      <w:r w:rsidR="00EA5C41" w:rsidRPr="00C70209">
        <w:t>recombinant human epoetin</w:t>
      </w:r>
      <w:r w:rsidRPr="00C70209">
        <w:t>; sc, subcutaneous; tiw, three times per week; VLBW, very low birth weight</w:t>
      </w:r>
      <w:r w:rsidRPr="00C70209">
        <w:br w:type="page"/>
      </w:r>
    </w:p>
    <w:p w14:paraId="1714AB2E" w14:textId="77777777" w:rsidR="00DF2BB6" w:rsidRPr="00C70209" w:rsidRDefault="00DF2BB6" w:rsidP="003131E2">
      <w:pPr>
        <w:pStyle w:val="Heading5"/>
        <w:rPr>
          <w:lang w:val="en-AU"/>
        </w:rPr>
      </w:pPr>
      <w:r w:rsidRPr="00C70209">
        <w:rPr>
          <w:lang w:val="en-AU"/>
        </w:rPr>
        <w:t>Results</w:t>
      </w:r>
    </w:p>
    <w:p w14:paraId="0EF7BD7C" w14:textId="77777777" w:rsidR="00DF2BB6" w:rsidRPr="00C70209" w:rsidRDefault="00DF2BB6" w:rsidP="003131E2">
      <w:pPr>
        <w:pStyle w:val="Heading6"/>
      </w:pPr>
      <w:r w:rsidRPr="00C70209">
        <w:t>Transfusion incidence and volume</w:t>
      </w:r>
    </w:p>
    <w:p w14:paraId="512CF33F" w14:textId="77777777" w:rsidR="00DF2BB6" w:rsidRPr="00C70209" w:rsidRDefault="00DF2BB6" w:rsidP="003131E2">
      <w:pPr>
        <w:pStyle w:val="Heading7"/>
      </w:pPr>
      <w:r w:rsidRPr="00C70209">
        <w:t>One or more RBC transfusion</w:t>
      </w:r>
    </w:p>
    <w:p w14:paraId="447C9061" w14:textId="605607D0" w:rsidR="00DF2BB6" w:rsidRPr="00C70209" w:rsidRDefault="00DF2BB6" w:rsidP="003131E2">
      <w:pPr>
        <w:pStyle w:val="BodyText"/>
      </w:pPr>
      <w:r w:rsidRPr="00C70209">
        <w:t xml:space="preserve">The systematic reviews by Ohlsson (2014) and Aher (2014) assessed the incidence of RBC transfusions in preterm infants administered ESAs compared with those given no ESA or placebo, stratified according to the age at which ESA treatment was initiated. One long-term follow-up study (Ohls 2004) and four additional RCTs (Kremenopoulos 1997, Ohls 1993, Ronnestad 1995, Rocha 2001) were identified that also reported on this outcome. </w:t>
      </w:r>
      <w:r w:rsidRPr="00C70209">
        <w:rPr>
          <w:b/>
        </w:rPr>
        <w:fldChar w:fldCharType="begin"/>
      </w:r>
      <w:r w:rsidRPr="00C70209">
        <w:rPr>
          <w:b/>
        </w:rPr>
        <w:instrText xml:space="preserve"> REF _Ref411518151 \h  \* MERGEFORMAT </w:instrText>
      </w:r>
      <w:r w:rsidRPr="00C70209">
        <w:rPr>
          <w:b/>
        </w:rPr>
      </w:r>
      <w:r w:rsidRPr="00C70209">
        <w:rPr>
          <w:b/>
        </w:rPr>
        <w:fldChar w:fldCharType="separate"/>
      </w:r>
      <w:r w:rsidR="000F7A9B" w:rsidRPr="000F7A9B">
        <w:rPr>
          <w:b/>
        </w:rPr>
        <w:t>Table 3.2.4</w:t>
      </w:r>
      <w:r w:rsidRPr="00C70209">
        <w:rPr>
          <w:b/>
        </w:rPr>
        <w:fldChar w:fldCharType="end"/>
      </w:r>
      <w:r w:rsidRPr="00C70209">
        <w:t xml:space="preserve"> summarises the results from these studies.</w:t>
      </w:r>
    </w:p>
    <w:p w14:paraId="79BBA091" w14:textId="76BB267A" w:rsidR="00DF2BB6" w:rsidRPr="00C70209" w:rsidRDefault="00DF2BB6" w:rsidP="003131E2">
      <w:pPr>
        <w:pStyle w:val="H7"/>
      </w:pPr>
      <w:r w:rsidRPr="00C70209">
        <w:t>Early rHuEPO or DAR</w:t>
      </w:r>
    </w:p>
    <w:p w14:paraId="2E0BD7E2" w14:textId="3FE8783E" w:rsidR="00DF2BB6" w:rsidRPr="00C70209" w:rsidRDefault="00DF2BB6" w:rsidP="003131E2">
      <w:pPr>
        <w:pStyle w:val="BodyText"/>
      </w:pPr>
      <w:r w:rsidRPr="00C70209">
        <w:t>Ohlsson (2014) identified 16 trials involving 1661 neonates comparing early rHuEPO with no rHuEPO or placebo, which reported the proportion of subjects who received one or more RBC transfusions. A meta-analysis of the data showed a statistically significantly lower risk of transfusion in infants who received early rHuEPO treatment (relative risk [RR] 0.79; 95% confidence interval [CI] 0.73, 0.85); however, there was substantial heterogeneity for this outcome (I</w:t>
      </w:r>
      <w:r w:rsidRPr="00C70209">
        <w:rPr>
          <w:vertAlign w:val="superscript"/>
        </w:rPr>
        <w:t>2</w:t>
      </w:r>
      <w:r w:rsidRPr="00C70209">
        <w:t>=54%). The same effect was observed when the analysis was restricted to NICUs using mostly satellite units of RBCs (4 trials; RR 0.89, 95% CI 0.80, 0.99), or when analysed according to rHuEPO and iron-dosing subgroups. High</w:t>
      </w:r>
      <w:r w:rsidR="00363BA0" w:rsidRPr="00C70209">
        <w:t>-</w:t>
      </w:r>
      <w:r w:rsidRPr="00C70209">
        <w:t xml:space="preserve">dose rHuEPO and high or low-dose iron significantly reduced the proportion of infants who received a RBC transfusion (14 trials; RR 0.76, </w:t>
      </w:r>
      <w:r w:rsidR="00153474" w:rsidRPr="00C70209">
        <w:t>95% CI 0.68, 0.86), but not low-</w:t>
      </w:r>
      <w:r w:rsidRPr="00C70209">
        <w:t>dose rHuEPO with low-dose iron (2 trials; RR 0.80, 95% CI 0.60, 1.07).</w:t>
      </w:r>
    </w:p>
    <w:p w14:paraId="1765C0A9" w14:textId="65889CBA" w:rsidR="00DF2BB6" w:rsidRPr="00C70209" w:rsidRDefault="00DF2BB6" w:rsidP="003131E2">
      <w:pPr>
        <w:pStyle w:val="BodyText"/>
      </w:pPr>
      <w:r w:rsidRPr="00C70209">
        <w:t xml:space="preserve">Ohlsson (2014) also identified one RCT (Ohls 2013) that compared early DAR with sham injections and reported the proportion of subjects who received one or more RBC transfusions. Ohls (2013) found no significant difference between treatment groups comparing DAR with sham injections (RR 0.62; 95% CI 0.38, 1.02, </w:t>
      </w:r>
      <w:r w:rsidR="001A475D" w:rsidRPr="001A475D">
        <w:rPr>
          <w:i/>
        </w:rPr>
        <w:t>P = </w:t>
      </w:r>
      <w:r w:rsidRPr="00C70209">
        <w:t>0.058), although there was a trend towards fewer RBC transfusions in the DAR group.</w:t>
      </w:r>
    </w:p>
    <w:p w14:paraId="359CD8C7" w14:textId="42B806A2" w:rsidR="00DF2BB6" w:rsidRPr="00C70209" w:rsidRDefault="00DF2BB6" w:rsidP="003131E2">
      <w:pPr>
        <w:pStyle w:val="BodyText"/>
      </w:pPr>
      <w:r w:rsidRPr="00C70209">
        <w:t>One additional RCT was identified (Kremenopoulos 1997) that reported the proportion of infants who received one or more RBC transfusions and had received rHuEPO within the first week of life compared with no rHuEPO. Kremenopoulos (1997) found no significant difference between treatment groups (group A versus control) (RR 0.75; 95% CI 0.55, 1.03); however, the authors reported a secondary analysis that showed an effect favouring early rHuEPO in infants without complications (RR 0.27; 95% CI 0.07, 0.96) but not in infants with complications (e.g. sepsis and mechanical ventilation) (RR 1.00; 95% CI 0.88, 1.14).</w:t>
      </w:r>
    </w:p>
    <w:p w14:paraId="5D352BC6" w14:textId="5F7693B2" w:rsidR="00DF2BB6" w:rsidRPr="00C70209" w:rsidRDefault="00DF2BB6" w:rsidP="003131E2">
      <w:pPr>
        <w:pStyle w:val="BodyText"/>
      </w:pPr>
      <w:r w:rsidRPr="00C70209">
        <w:t>One other study was identified (Ohls 2004) that reported long-term outcomes at 18–22 months follow-up of infants enrolled in the RCT reported by Ohls (2001, group a). Ohls (2004) noted that no infants in either treatment group received a transfusion after discharge.</w:t>
      </w:r>
    </w:p>
    <w:p w14:paraId="5BDD30D5" w14:textId="630D0B66" w:rsidR="00DF2BB6" w:rsidRPr="00C70209" w:rsidRDefault="00DF2BB6" w:rsidP="003131E2">
      <w:pPr>
        <w:pStyle w:val="H7"/>
      </w:pPr>
      <w:r w:rsidRPr="00C70209">
        <w:t>Late rHuEPO</w:t>
      </w:r>
    </w:p>
    <w:p w14:paraId="4FA7366B" w14:textId="04A3A8B2" w:rsidR="00DF2BB6" w:rsidRPr="00C70209" w:rsidRDefault="00DF2BB6" w:rsidP="003131E2">
      <w:pPr>
        <w:pStyle w:val="BodyText"/>
      </w:pPr>
      <w:r w:rsidRPr="00C70209">
        <w:t>Aher (2014) identified 20 trials involving 1142 neonates comparing late rHuEPO with no rHuEPO or placebo that reported the proportion of infants administered late rHuEPO who received one or more RBC transfusions. A meta-analysis of the data showed a statistically significantly lower risk of transfusion in infants who received late rHuEPO treatment (RR 0.71; 95% CI 0.64, 0.79); however, there was substantial heterogeneity for this outcome (I</w:t>
      </w:r>
      <w:r w:rsidRPr="00C70209">
        <w:rPr>
          <w:vertAlign w:val="superscript"/>
        </w:rPr>
        <w:t>2</w:t>
      </w:r>
      <w:r w:rsidRPr="00C70209">
        <w:t>=68%). The same effect was observed when the analysis was restricted to high-quality RCTs (5 trials; RR 0.84, 95% CI 0.73, 0.96), or studies that reported strict RBC transfusion guidelines (15 trials; RR 0.76, 95% CI 0.68, 0.85), but not when it was restricted to those with less strict or no transfusion guidelines (3 trials; RR 0.25 95% CI, 0.08, 0.77). When analysed according to rHuEPO and iron-dosing subgroups, a significant reduction in the proportion of infants who received a RBC transfusion was reported, regardless of dosing combinations.</w:t>
      </w:r>
    </w:p>
    <w:p w14:paraId="5CDF74F2" w14:textId="78A7B1BE" w:rsidR="00DF2BB6" w:rsidRPr="00C70209" w:rsidRDefault="00DF2BB6" w:rsidP="003131E2">
      <w:pPr>
        <w:pStyle w:val="BodyText"/>
      </w:pPr>
      <w:r w:rsidRPr="00C70209">
        <w:t>Two of the RCTs identified by Aher (2014) (Ronnestad 1995, Rocha 2001) were not included in their meta-analysis for this outcome. Ronnestad (1995) showed a significant effect favouring late rHuEPO for the number of infants who received one or more RBC transfusion (RR 0.13, 95% CI 0.2, 0.85) (reported by Vamvakas 2001). It is not clear why these figures were not included in the Aher (2014) meta-analysis. Rocha (2001) reported a significant difference favouring late rHuEPO administered daily or twice weekly compared to no rHuEPO for the number of infants who received ‘excessive’ RBC transfusions (defined as two or more RBC transfusion); however, the effect was non</w:t>
      </w:r>
      <w:r w:rsidR="00E25AC5" w:rsidRPr="00C70209">
        <w:t>significant</w:t>
      </w:r>
      <w:r w:rsidRPr="00C70209">
        <w:t xml:space="preserve"> when comparing rHuEPO (daily) with no rHuEPO (RR 0.17; 95% CI 0.02, 1.30), or when comparing rHuEPO (twice weekly) with no rHuEPO (RR 0.56; 95% CI 0.17, 1.88). These data were not included in the meta-analysis by Aher (2014), because infants who received one or more transfusions were not reported.</w:t>
      </w:r>
    </w:p>
    <w:p w14:paraId="03964C19" w14:textId="067B2BF0" w:rsidR="00DF2BB6" w:rsidRPr="00C70209" w:rsidRDefault="00DF2BB6" w:rsidP="003131E2">
      <w:pPr>
        <w:pStyle w:val="BodyText"/>
      </w:pPr>
      <w:r w:rsidRPr="00C70209">
        <w:t>One additional RCT was identified (Kremenopoulos 1997) that reported the proportion of infants who received one or more RBC transfusions, and had rHuEPO administered after their problems had resolved. Kremenopoulos (1997) reported no significant difference between treatment groups comparing late rHuEPO (group B) with no rHuEPO (RR 0.23; 95% CI 0.09, 0.57).</w:t>
      </w:r>
    </w:p>
    <w:p w14:paraId="37F208F0" w14:textId="438B5806" w:rsidR="00DF2BB6" w:rsidRPr="00C70209" w:rsidRDefault="00DF2BB6" w:rsidP="003131E2">
      <w:pPr>
        <w:pStyle w:val="BodyText"/>
      </w:pPr>
      <w:r w:rsidRPr="00C70209">
        <w:t>The systematic review by Garcia (2002) identified one RCT (Ohls 1993) that examined the effectiveness of ESA treatment in VLBW infants with bronchopulmonary dysplasia (mean age 99 ± 12 days at study entry); this study was therefore not included in the meta-analyses by Aher (2014). The authors reported a significant reduction in the proportion of infants that received a RBC transfusion favouring rHuEPO treatment in these infants (RR 0.13; 95% CI 0.02, 0.84).</w:t>
      </w:r>
    </w:p>
    <w:p w14:paraId="5B4DBF52" w14:textId="77777777" w:rsidR="00DF2BB6" w:rsidRPr="00C70209" w:rsidRDefault="00DF2BB6" w:rsidP="003131E2">
      <w:pPr>
        <w:pStyle w:val="H7"/>
      </w:pPr>
      <w:r w:rsidRPr="00C70209">
        <w:t>Early or late ESA therapy</w:t>
      </w:r>
    </w:p>
    <w:p w14:paraId="50B1885A" w14:textId="3E514E89" w:rsidR="00DF2BB6" w:rsidRPr="00C70209" w:rsidRDefault="00DF2BB6" w:rsidP="003131E2">
      <w:pPr>
        <w:pStyle w:val="BodyText"/>
      </w:pPr>
      <w:r w:rsidRPr="00C70209">
        <w:t xml:space="preserve">A meta-analysis was conducted to update the Ohlsson (2014) and Aher (2014) reviews, and to evaluate the effectiveness of ESA therapy compared with no ESA therapy on the incidence of RBC transfusion in preterm infants, regardless of the age at which they received ESA therapy (see </w:t>
      </w:r>
      <w:r w:rsidRPr="00C70209">
        <w:rPr>
          <w:b/>
        </w:rPr>
        <w:fldChar w:fldCharType="begin"/>
      </w:r>
      <w:r w:rsidRPr="00C70209">
        <w:rPr>
          <w:b/>
        </w:rPr>
        <w:instrText xml:space="preserve"> REF _Ref403124266 \h  \* MERGEFORMAT </w:instrText>
      </w:r>
      <w:r w:rsidRPr="00C70209">
        <w:rPr>
          <w:b/>
        </w:rPr>
      </w:r>
      <w:r w:rsidRPr="00C70209">
        <w:rPr>
          <w:b/>
        </w:rPr>
        <w:fldChar w:fldCharType="separate"/>
      </w:r>
      <w:r w:rsidR="000F7A9B" w:rsidRPr="000F7A9B">
        <w:rPr>
          <w:b/>
        </w:rPr>
        <w:t>Figure 3.2.1</w:t>
      </w:r>
      <w:r w:rsidRPr="00C70209">
        <w:rPr>
          <w:b/>
        </w:rPr>
        <w:fldChar w:fldCharType="end"/>
      </w:r>
      <w:r w:rsidRPr="00C70209">
        <w:t>). The analysis showed a significantly reduced risk of transfusion in preterm infants treated with ESAs compared with no ESAs or placebo (725/1556 versus 932/1422; RR 0.71; 95% CI 0.64, 0.80). Heterogeneity was substantial (I</w:t>
      </w:r>
      <w:r w:rsidRPr="00C70209">
        <w:rPr>
          <w:vertAlign w:val="superscript"/>
        </w:rPr>
        <w:t>2</w:t>
      </w:r>
      <w:r w:rsidRPr="00C70209">
        <w:t>=63%).</w:t>
      </w:r>
    </w:p>
    <w:p w14:paraId="19EC3B09" w14:textId="77777777" w:rsidR="0082594B" w:rsidRPr="00C70209" w:rsidRDefault="0082594B" w:rsidP="003131E2">
      <w:pPr>
        <w:pStyle w:val="BodyText"/>
      </w:pPr>
    </w:p>
    <w:p w14:paraId="45C8BD30" w14:textId="77777777" w:rsidR="00DF2BB6" w:rsidRPr="00C70209" w:rsidRDefault="00DF2BB6" w:rsidP="003131E2">
      <w:pPr>
        <w:pStyle w:val="BodyText"/>
        <w:sectPr w:rsidR="00DF2BB6" w:rsidRPr="00C70209" w:rsidSect="00130F03">
          <w:footnotePr>
            <w:numFmt w:val="lowerLetter"/>
          </w:footnotePr>
          <w:pgSz w:w="11907" w:h="16839" w:code="9"/>
          <w:pgMar w:top="1440" w:right="1440" w:bottom="1440" w:left="1440" w:header="720" w:footer="720" w:gutter="0"/>
          <w:cols w:space="720"/>
          <w:docGrid w:linePitch="360"/>
        </w:sectPr>
      </w:pPr>
    </w:p>
    <w:p w14:paraId="410EA1C5" w14:textId="38691A77" w:rsidR="00DF2BB6" w:rsidRPr="00C70209" w:rsidRDefault="00DF2BB6" w:rsidP="003131E2">
      <w:pPr>
        <w:pStyle w:val="Caption"/>
      </w:pPr>
      <w:bookmarkStart w:id="376" w:name="_Ref411518151"/>
      <w:bookmarkStart w:id="377" w:name="_Toc423015353"/>
      <w:bookmarkStart w:id="378" w:name="_Toc427747101"/>
      <w:bookmarkStart w:id="379" w:name="_Ref41150837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w:t>
      </w:r>
      <w:r w:rsidR="00130F03" w:rsidRPr="00C70209">
        <w:fldChar w:fldCharType="end"/>
      </w:r>
      <w:bookmarkEnd w:id="376"/>
      <w:r w:rsidRPr="00C70209">
        <w:tab/>
        <w:t>Preterm infants: Results for ESAs versus no ESAs (with or without iron) – Transfusion incidence (one or more RBC transfusion)</w:t>
      </w:r>
      <w:bookmarkEnd w:id="377"/>
      <w:bookmarkEnd w:id="378"/>
    </w:p>
    <w:tbl>
      <w:tblPr>
        <w:tblW w:w="500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3"/>
        <w:gridCol w:w="1399"/>
        <w:gridCol w:w="1391"/>
        <w:gridCol w:w="1391"/>
        <w:gridCol w:w="1394"/>
        <w:gridCol w:w="1391"/>
        <w:gridCol w:w="1476"/>
        <w:gridCol w:w="1473"/>
        <w:gridCol w:w="1479"/>
        <w:gridCol w:w="1695"/>
      </w:tblGrid>
      <w:tr w:rsidR="00DF2BB6" w:rsidRPr="00C70209" w14:paraId="1F9AD174" w14:textId="77777777" w:rsidTr="003131E2">
        <w:trPr>
          <w:cantSplit/>
          <w:tblHeader/>
        </w:trPr>
        <w:tc>
          <w:tcPr>
            <w:tcW w:w="389" w:type="pct"/>
            <w:vMerge w:val="restart"/>
            <w:tcBorders>
              <w:bottom w:val="single" w:sz="4" w:space="0" w:color="auto"/>
            </w:tcBorders>
          </w:tcPr>
          <w:bookmarkEnd w:id="379"/>
          <w:p w14:paraId="6960D968"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438158A0" w14:textId="77777777" w:rsidR="00DF2BB6" w:rsidRPr="00C70209" w:rsidRDefault="00DF2BB6" w:rsidP="003131E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5431D6E7" w14:textId="77777777" w:rsidR="00DF2BB6" w:rsidRPr="00C70209" w:rsidRDefault="00DF2BB6" w:rsidP="003131E2">
            <w:pPr>
              <w:pStyle w:val="TableH3"/>
              <w:rPr>
                <w:rFonts w:eastAsia="Arial Unicode MS"/>
                <w:lang w:eastAsia="ja-JP"/>
              </w:rPr>
            </w:pPr>
            <w:r w:rsidRPr="00C70209">
              <w:rPr>
                <w:rFonts w:eastAsia="Arial Unicode MS"/>
                <w:lang w:eastAsia="ja-JP"/>
              </w:rPr>
              <w:t>Quality</w:t>
            </w:r>
          </w:p>
        </w:tc>
        <w:tc>
          <w:tcPr>
            <w:tcW w:w="492" w:type="pct"/>
            <w:vMerge w:val="restart"/>
          </w:tcPr>
          <w:p w14:paraId="170E4186"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18F470D9"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0" w:type="pct"/>
            <w:vMerge w:val="restart"/>
          </w:tcPr>
          <w:p w14:paraId="7499ED06"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50270839"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1" w:type="pct"/>
            <w:vMerge w:val="restart"/>
          </w:tcPr>
          <w:p w14:paraId="04735518" w14:textId="33290B6B"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0" w:type="pct"/>
            <w:vMerge w:val="restart"/>
          </w:tcPr>
          <w:p w14:paraId="579419C9"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58" w:type="pct"/>
            <w:gridSpan w:val="4"/>
          </w:tcPr>
          <w:p w14:paraId="67AE2A54"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03FD23F0" w14:textId="77777777" w:rsidTr="003131E2">
        <w:trPr>
          <w:cantSplit/>
          <w:tblHeader/>
        </w:trPr>
        <w:tc>
          <w:tcPr>
            <w:tcW w:w="389" w:type="pct"/>
            <w:vMerge/>
            <w:tcBorders>
              <w:bottom w:val="nil"/>
            </w:tcBorders>
          </w:tcPr>
          <w:p w14:paraId="11620910" w14:textId="77777777" w:rsidR="00DF2BB6" w:rsidRPr="00C70209" w:rsidRDefault="00DF2BB6" w:rsidP="003131E2">
            <w:pPr>
              <w:pStyle w:val="TableH2"/>
              <w:rPr>
                <w:rFonts w:eastAsia="Arial Unicode MS"/>
                <w:lang w:eastAsia="ja-JP"/>
              </w:rPr>
            </w:pPr>
          </w:p>
        </w:tc>
        <w:tc>
          <w:tcPr>
            <w:tcW w:w="492" w:type="pct"/>
            <w:vMerge/>
            <w:tcBorders>
              <w:bottom w:val="nil"/>
            </w:tcBorders>
          </w:tcPr>
          <w:p w14:paraId="79026DF2" w14:textId="77777777" w:rsidR="00DF2BB6" w:rsidRPr="00C70209" w:rsidRDefault="00DF2BB6" w:rsidP="003131E2">
            <w:pPr>
              <w:pStyle w:val="TableH2"/>
              <w:rPr>
                <w:rFonts w:eastAsia="Arial Unicode MS"/>
                <w:lang w:eastAsia="ja-JP"/>
              </w:rPr>
            </w:pPr>
          </w:p>
        </w:tc>
        <w:tc>
          <w:tcPr>
            <w:tcW w:w="490" w:type="pct"/>
            <w:vMerge/>
            <w:tcBorders>
              <w:bottom w:val="nil"/>
            </w:tcBorders>
          </w:tcPr>
          <w:p w14:paraId="6D40D386" w14:textId="77777777" w:rsidR="00DF2BB6" w:rsidRPr="00C70209" w:rsidRDefault="00DF2BB6" w:rsidP="003131E2">
            <w:pPr>
              <w:pStyle w:val="TableH2"/>
              <w:rPr>
                <w:rFonts w:eastAsia="Arial Unicode MS"/>
                <w:lang w:eastAsia="ja-JP"/>
              </w:rPr>
            </w:pPr>
          </w:p>
        </w:tc>
        <w:tc>
          <w:tcPr>
            <w:tcW w:w="490" w:type="pct"/>
            <w:vMerge/>
            <w:tcBorders>
              <w:bottom w:val="nil"/>
            </w:tcBorders>
          </w:tcPr>
          <w:p w14:paraId="6AFFAA32" w14:textId="77777777" w:rsidR="00DF2BB6" w:rsidRPr="00C70209" w:rsidRDefault="00DF2BB6" w:rsidP="003131E2">
            <w:pPr>
              <w:pStyle w:val="TableH2"/>
              <w:rPr>
                <w:rFonts w:eastAsia="Arial Unicode MS"/>
                <w:lang w:eastAsia="ja-JP"/>
              </w:rPr>
            </w:pPr>
          </w:p>
        </w:tc>
        <w:tc>
          <w:tcPr>
            <w:tcW w:w="491" w:type="pct"/>
            <w:vMerge/>
            <w:tcBorders>
              <w:bottom w:val="nil"/>
            </w:tcBorders>
          </w:tcPr>
          <w:p w14:paraId="6D313D5E" w14:textId="77777777" w:rsidR="00DF2BB6" w:rsidRPr="00C70209" w:rsidRDefault="00DF2BB6" w:rsidP="003131E2">
            <w:pPr>
              <w:pStyle w:val="TableH2"/>
              <w:rPr>
                <w:rFonts w:eastAsia="Arial Unicode MS"/>
                <w:lang w:eastAsia="ja-JP"/>
              </w:rPr>
            </w:pPr>
          </w:p>
        </w:tc>
        <w:tc>
          <w:tcPr>
            <w:tcW w:w="490" w:type="pct"/>
            <w:vMerge/>
            <w:tcBorders>
              <w:bottom w:val="nil"/>
            </w:tcBorders>
          </w:tcPr>
          <w:p w14:paraId="150C2D12" w14:textId="77777777" w:rsidR="00DF2BB6" w:rsidRPr="00C70209" w:rsidRDefault="00DF2BB6" w:rsidP="003131E2">
            <w:pPr>
              <w:pStyle w:val="TableH2"/>
              <w:rPr>
                <w:rFonts w:eastAsia="Arial Unicode MS"/>
                <w:lang w:eastAsia="ja-JP"/>
              </w:rPr>
            </w:pPr>
          </w:p>
        </w:tc>
        <w:tc>
          <w:tcPr>
            <w:tcW w:w="520" w:type="pct"/>
            <w:tcBorders>
              <w:bottom w:val="nil"/>
            </w:tcBorders>
          </w:tcPr>
          <w:p w14:paraId="0F29D100" w14:textId="77777777" w:rsidR="00DF2BB6" w:rsidRPr="00C70209" w:rsidRDefault="00DF2BB6" w:rsidP="003131E2">
            <w:pPr>
              <w:pStyle w:val="TableH2"/>
              <w:rPr>
                <w:rFonts w:eastAsia="Arial Unicode MS"/>
              </w:rPr>
            </w:pPr>
            <w:r w:rsidRPr="00C70209">
              <w:rPr>
                <w:rFonts w:eastAsia="Arial Unicode MS"/>
              </w:rPr>
              <w:t xml:space="preserve">ESAs </w:t>
            </w:r>
            <w:r w:rsidRPr="00C70209">
              <w:rPr>
                <w:rFonts w:eastAsia="Arial Unicode MS"/>
                <w:lang w:eastAsia="ja-JP"/>
              </w:rPr>
              <w:t>±</w:t>
            </w:r>
            <w:r w:rsidRPr="00C70209">
              <w:rPr>
                <w:rFonts w:eastAsia="Arial Unicode MS"/>
              </w:rPr>
              <w:t xml:space="preserve"> iron</w:t>
            </w:r>
          </w:p>
          <w:p w14:paraId="5243AF16" w14:textId="77777777" w:rsidR="00DF2BB6" w:rsidRPr="00C70209" w:rsidRDefault="00DF2BB6" w:rsidP="003131E2">
            <w:pPr>
              <w:pStyle w:val="TableH2"/>
              <w:rPr>
                <w:rFonts w:eastAsia="Arial Unicode MS"/>
              </w:rPr>
            </w:pPr>
            <w:r w:rsidRPr="00C70209">
              <w:rPr>
                <w:rFonts w:eastAsia="Arial Unicode MS"/>
              </w:rPr>
              <w:t>n/N (%)</w:t>
            </w:r>
          </w:p>
          <w:p w14:paraId="09A0C0C7" w14:textId="77777777" w:rsidR="00DF2BB6" w:rsidRPr="00C70209" w:rsidRDefault="00DF2BB6" w:rsidP="003131E2">
            <w:pPr>
              <w:pStyle w:val="TableH2"/>
              <w:rPr>
                <w:rFonts w:eastAsia="Arial Unicode MS"/>
              </w:rPr>
            </w:pPr>
            <w:r w:rsidRPr="00C70209">
              <w:rPr>
                <w:rFonts w:eastAsia="Arial Unicode MS"/>
                <w:lang w:eastAsia="ja-JP"/>
              </w:rPr>
              <w:t>Mean ± SD</w:t>
            </w:r>
            <w:r w:rsidRPr="00C70209">
              <w:rPr>
                <w:rFonts w:eastAsia="Arial Unicode MS"/>
              </w:rPr>
              <w:t xml:space="preserve"> </w:t>
            </w:r>
          </w:p>
        </w:tc>
        <w:tc>
          <w:tcPr>
            <w:tcW w:w="519" w:type="pct"/>
            <w:tcBorders>
              <w:bottom w:val="nil"/>
            </w:tcBorders>
          </w:tcPr>
          <w:p w14:paraId="77104757" w14:textId="503EA806" w:rsidR="00DF2BB6" w:rsidRPr="00C70209" w:rsidRDefault="00DF2BB6" w:rsidP="003131E2">
            <w:pPr>
              <w:pStyle w:val="TableH2"/>
              <w:rPr>
                <w:rFonts w:eastAsia="Arial Unicode MS"/>
              </w:rPr>
            </w:pPr>
            <w:r w:rsidRPr="00C70209">
              <w:rPr>
                <w:rFonts w:eastAsia="Arial Unicode MS"/>
                <w:lang w:eastAsia="ja-JP"/>
              </w:rPr>
              <w:t>Placebo ± i</w:t>
            </w:r>
            <w:r w:rsidRPr="00C70209">
              <w:rPr>
                <w:rFonts w:eastAsia="Arial Unicode MS"/>
              </w:rPr>
              <w:t>ron</w:t>
            </w:r>
          </w:p>
          <w:p w14:paraId="468DC586" w14:textId="77777777" w:rsidR="00DF2BB6" w:rsidRPr="00C70209" w:rsidRDefault="00DF2BB6" w:rsidP="003131E2">
            <w:pPr>
              <w:pStyle w:val="TableH2"/>
              <w:rPr>
                <w:rFonts w:eastAsia="Arial Unicode MS"/>
              </w:rPr>
            </w:pPr>
            <w:r w:rsidRPr="00C70209">
              <w:rPr>
                <w:rFonts w:eastAsia="Arial Unicode MS"/>
              </w:rPr>
              <w:t>n/N (%)</w:t>
            </w:r>
          </w:p>
          <w:p w14:paraId="47DF7554" w14:textId="77777777" w:rsidR="00DF2BB6" w:rsidRPr="00C70209" w:rsidRDefault="00DF2BB6" w:rsidP="003131E2">
            <w:pPr>
              <w:pStyle w:val="TableH2"/>
              <w:rPr>
                <w:rFonts w:eastAsia="Arial Unicode MS"/>
              </w:rPr>
            </w:pPr>
            <w:r w:rsidRPr="00C70209">
              <w:rPr>
                <w:rFonts w:eastAsia="Arial Unicode MS"/>
                <w:lang w:eastAsia="ja-JP"/>
              </w:rPr>
              <w:t>Mean ± SD</w:t>
            </w:r>
            <w:r w:rsidRPr="00C70209">
              <w:rPr>
                <w:rFonts w:eastAsia="Arial Unicode MS"/>
              </w:rPr>
              <w:t xml:space="preserve"> </w:t>
            </w:r>
          </w:p>
        </w:tc>
        <w:tc>
          <w:tcPr>
            <w:tcW w:w="521" w:type="pct"/>
            <w:tcBorders>
              <w:bottom w:val="nil"/>
            </w:tcBorders>
          </w:tcPr>
          <w:p w14:paraId="62A4F493" w14:textId="77777777" w:rsidR="00DF2BB6" w:rsidRPr="00C70209" w:rsidRDefault="00DF2BB6" w:rsidP="003131E2">
            <w:pPr>
              <w:pStyle w:val="TableH2"/>
              <w:rPr>
                <w:rFonts w:eastAsia="Arial Unicode MS"/>
              </w:rPr>
            </w:pPr>
            <w:r w:rsidRPr="00C70209">
              <w:rPr>
                <w:rFonts w:eastAsia="Arial Unicode MS"/>
              </w:rPr>
              <w:t>Risk estimate (95% CI)</w:t>
            </w:r>
          </w:p>
        </w:tc>
        <w:tc>
          <w:tcPr>
            <w:tcW w:w="598" w:type="pct"/>
            <w:tcBorders>
              <w:bottom w:val="nil"/>
            </w:tcBorders>
          </w:tcPr>
          <w:p w14:paraId="6D479C2B" w14:textId="77777777" w:rsidR="00DF2BB6" w:rsidRPr="00C70209" w:rsidRDefault="00DF2BB6" w:rsidP="003131E2">
            <w:pPr>
              <w:pStyle w:val="TableH3"/>
              <w:rPr>
                <w:rFonts w:eastAsia="Arial Unicode MS"/>
              </w:rPr>
            </w:pPr>
            <w:r w:rsidRPr="00C70209">
              <w:rPr>
                <w:rFonts w:eastAsia="Arial Unicode MS"/>
              </w:rPr>
              <w:t>Statistical significance</w:t>
            </w:r>
          </w:p>
          <w:p w14:paraId="6F3F059E" w14:textId="44099A32"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5FC78318"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55123AAA" w14:textId="77777777" w:rsidTr="003131E2">
        <w:trPr>
          <w:cantSplit/>
        </w:trPr>
        <w:tc>
          <w:tcPr>
            <w:tcW w:w="5000" w:type="pct"/>
            <w:gridSpan w:val="10"/>
            <w:tcBorders>
              <w:top w:val="single" w:sz="4" w:space="0" w:color="000000"/>
              <w:bottom w:val="single" w:sz="4" w:space="0" w:color="auto"/>
            </w:tcBorders>
            <w:shd w:val="clear" w:color="auto" w:fill="000000"/>
          </w:tcPr>
          <w:p w14:paraId="2158571A"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 evidence </w:t>
            </w:r>
          </w:p>
        </w:tc>
      </w:tr>
      <w:tr w:rsidR="00DF2BB6" w:rsidRPr="00C70209" w14:paraId="2F49C755" w14:textId="77777777" w:rsidTr="003131E2">
        <w:trPr>
          <w:cantSplit/>
        </w:trPr>
        <w:tc>
          <w:tcPr>
            <w:tcW w:w="5000" w:type="pct"/>
            <w:gridSpan w:val="10"/>
            <w:tcBorders>
              <w:top w:val="single" w:sz="4" w:space="0" w:color="auto"/>
              <w:left w:val="single" w:sz="4" w:space="0" w:color="auto"/>
              <w:bottom w:val="single" w:sz="4" w:space="0" w:color="auto"/>
              <w:right w:val="single" w:sz="4" w:space="0" w:color="auto"/>
            </w:tcBorders>
            <w:shd w:val="clear" w:color="auto" w:fill="FFFFFF" w:themeFill="background1"/>
          </w:tcPr>
          <w:p w14:paraId="37616AC5" w14:textId="77777777" w:rsidR="00DF2BB6" w:rsidRPr="00C70209" w:rsidRDefault="00DF2BB6" w:rsidP="003131E2">
            <w:pPr>
              <w:pStyle w:val="TableH5"/>
              <w:rPr>
                <w:rFonts w:eastAsia="Arial Unicode MS"/>
                <w:lang w:eastAsia="ja-JP"/>
              </w:rPr>
            </w:pPr>
            <w:r w:rsidRPr="00C70209">
              <w:rPr>
                <w:rFonts w:eastAsia="Arial Unicode MS"/>
                <w:lang w:eastAsia="ja-JP"/>
              </w:rPr>
              <w:t xml:space="preserve">Anaemia </w:t>
            </w:r>
            <w:r w:rsidRPr="00C70209">
              <w:rPr>
                <w:rFonts w:eastAsia="Arial Unicode MS"/>
              </w:rPr>
              <w:t>of</w:t>
            </w:r>
            <w:r w:rsidRPr="00C70209">
              <w:rPr>
                <w:rFonts w:eastAsia="Arial Unicode MS"/>
                <w:lang w:eastAsia="ja-JP"/>
              </w:rPr>
              <w:t xml:space="preserve"> prematurity</w:t>
            </w:r>
          </w:p>
        </w:tc>
      </w:tr>
      <w:tr w:rsidR="00DF2BB6" w:rsidRPr="00C70209" w14:paraId="177B961D" w14:textId="77777777" w:rsidTr="003131E2">
        <w:trPr>
          <w:cantSplit/>
        </w:trPr>
        <w:tc>
          <w:tcPr>
            <w:tcW w:w="389" w:type="pct"/>
            <w:vMerge w:val="restart"/>
            <w:tcBorders>
              <w:top w:val="single" w:sz="4" w:space="0" w:color="auto"/>
            </w:tcBorders>
            <w:shd w:val="clear" w:color="auto" w:fill="auto"/>
          </w:tcPr>
          <w:p w14:paraId="3C70D176" w14:textId="4B7B2728" w:rsidR="00DF2BB6" w:rsidRPr="00C70209" w:rsidRDefault="00DF2BB6" w:rsidP="003131E2">
            <w:pPr>
              <w:pStyle w:val="Tabletext-evidencematrix"/>
              <w:rPr>
                <w:szCs w:val="16"/>
              </w:rPr>
            </w:pPr>
            <w:r w:rsidRPr="00C70209">
              <w:rPr>
                <w:szCs w:val="16"/>
              </w:rPr>
              <w:t>Ohlsson 2014</w:t>
            </w:r>
            <w:r w:rsidRPr="00C70209">
              <w:rPr>
                <w:szCs w:val="16"/>
              </w:rPr>
              <w:fldChar w:fldCharType="begin"/>
            </w:r>
            <w:r w:rsidR="003E727B" w:rsidRPr="00C70209">
              <w:rPr>
                <w:szCs w:val="16"/>
              </w:rPr>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rPr>
                <w:szCs w:val="16"/>
              </w:rPr>
              <w:fldChar w:fldCharType="separate"/>
            </w:r>
            <w:r w:rsidR="003E727B" w:rsidRPr="00C70209">
              <w:rPr>
                <w:szCs w:val="16"/>
                <w:vertAlign w:val="superscript"/>
              </w:rPr>
              <w:t>90</w:t>
            </w:r>
            <w:r w:rsidRPr="00C70209">
              <w:rPr>
                <w:szCs w:val="16"/>
              </w:rPr>
              <w:fldChar w:fldCharType="end"/>
            </w:r>
          </w:p>
          <w:p w14:paraId="4F205D94" w14:textId="77777777" w:rsidR="00DF2BB6" w:rsidRPr="00C70209" w:rsidRDefault="00DF2BB6" w:rsidP="003131E2">
            <w:pPr>
              <w:pStyle w:val="Tabletext-evidencematrix"/>
              <w:rPr>
                <w:szCs w:val="16"/>
              </w:rPr>
            </w:pPr>
            <w:r w:rsidRPr="00C70209">
              <w:rPr>
                <w:szCs w:val="16"/>
              </w:rPr>
              <w:t>Level I</w:t>
            </w:r>
          </w:p>
          <w:p w14:paraId="27B2DC12" w14:textId="77777777" w:rsidR="00DF2BB6" w:rsidRPr="00C70209" w:rsidRDefault="00DF2BB6" w:rsidP="003131E2">
            <w:pPr>
              <w:pStyle w:val="Tabletext-evidencematrix"/>
              <w:rPr>
                <w:szCs w:val="16"/>
              </w:rPr>
            </w:pPr>
            <w:r w:rsidRPr="00C70209">
              <w:rPr>
                <w:i/>
                <w:szCs w:val="16"/>
              </w:rPr>
              <w:t>Good</w:t>
            </w:r>
          </w:p>
        </w:tc>
        <w:tc>
          <w:tcPr>
            <w:tcW w:w="492" w:type="pct"/>
            <w:vMerge w:val="restart"/>
            <w:tcBorders>
              <w:top w:val="single" w:sz="4" w:space="0" w:color="auto"/>
            </w:tcBorders>
            <w:shd w:val="clear" w:color="auto" w:fill="auto"/>
          </w:tcPr>
          <w:p w14:paraId="13B16832" w14:textId="7E7908E5" w:rsidR="00DF2BB6" w:rsidRPr="00C70209" w:rsidRDefault="00DF2BB6" w:rsidP="003131E2">
            <w:pPr>
              <w:pStyle w:val="Tabletext-evidencematrix"/>
            </w:pPr>
            <w:r w:rsidRPr="00C70209">
              <w:t>16 trials</w:t>
            </w:r>
            <w:r w:rsidRPr="00C70209">
              <w:rPr>
                <w:vertAlign w:val="superscript"/>
              </w:rPr>
              <w:t xml:space="preserve"> </w:t>
            </w:r>
            <w:r w:rsidRPr="00C70209">
              <w:t>(Maier 2002, Meyer 2003, Ohls 1995, Ohls 2001 (group a), Ohls 2001 (group b), Ohls 2013, Salvado 2000, Arif 2005, Avent 2000, Chang 1998, Haiden 2005, Maier 1994, Obladen 1991, Soubasi 1995, Soubasi 2000, Yeo 2001)</w:t>
            </w:r>
            <w:r w:rsidR="001F211B">
              <w:fldChar w:fldCharType="begin">
                <w:fldData xml:space="preserve">PEVuZE5vdGU+PENpdGU+PEF1dGhvcj5BcmlmPC9BdXRob3I+PFllYXI+MjAwNTwvWWVhcj48UmVj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</w:fldData>
              </w:fldChar>
            </w:r>
            <w:r w:rsidR="001F211B">
              <w:instrText xml:space="preserve"> ADDIN EN.CITE </w:instrText>
            </w:r>
            <w:r w:rsidR="001F211B">
              <w:fldChar w:fldCharType="begin">
                <w:fldData xml:space="preserve">PEVuZE5vdGU+PENpdGU+PEF1dGhvcj5BcmlmPC9BdXRob3I+PFllYXI+MjAwNTwvWWVhcj48UmVj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95-96; 99; 101; 105-106; 108-110; 112; 114-115; 117-118; 120</w:t>
            </w:r>
            <w:r w:rsidR="001F211B">
              <w:fldChar w:fldCharType="end"/>
            </w:r>
          </w:p>
          <w:p w14:paraId="17F70ED9" w14:textId="77777777" w:rsidR="00DF2BB6" w:rsidRPr="00C70209" w:rsidRDefault="00DF2BB6" w:rsidP="003131E2">
            <w:pPr>
              <w:pStyle w:val="Tabletext-evidencematrix"/>
            </w:pPr>
            <w:r w:rsidRPr="00C70209">
              <w:t>N=1661</w:t>
            </w:r>
          </w:p>
          <w:p w14:paraId="7C0155A6" w14:textId="77777777" w:rsidR="00DF2BB6" w:rsidRPr="00C70209" w:rsidRDefault="00DF2BB6" w:rsidP="003131E2">
            <w:pPr>
              <w:pStyle w:val="Tabletext-evidencematrix"/>
            </w:pPr>
          </w:p>
        </w:tc>
        <w:tc>
          <w:tcPr>
            <w:tcW w:w="490" w:type="pct"/>
            <w:vMerge w:val="restart"/>
            <w:tcBorders>
              <w:top w:val="single" w:sz="4" w:space="0" w:color="auto"/>
            </w:tcBorders>
            <w:shd w:val="clear" w:color="auto" w:fill="auto"/>
          </w:tcPr>
          <w:p w14:paraId="5A3FB1B2" w14:textId="77777777" w:rsidR="00DF2BB6" w:rsidRPr="00C70209" w:rsidRDefault="00DF2BB6" w:rsidP="003131E2">
            <w:pPr>
              <w:pStyle w:val="Tabletext-evidencematrix"/>
            </w:pPr>
            <w:r w:rsidRPr="00C70209">
              <w:t>Preterm (&lt;37 weeks gestation) and/or LBW (&lt;2500 g) neonates, aged less than 8 days</w:t>
            </w:r>
          </w:p>
        </w:tc>
        <w:tc>
          <w:tcPr>
            <w:tcW w:w="490" w:type="pct"/>
            <w:vMerge w:val="restart"/>
            <w:tcBorders>
              <w:top w:val="single" w:sz="4" w:space="0" w:color="auto"/>
            </w:tcBorders>
            <w:shd w:val="clear" w:color="auto" w:fill="auto"/>
          </w:tcPr>
          <w:p w14:paraId="5890E52F" w14:textId="77777777" w:rsidR="00DF2BB6" w:rsidRPr="00C70209" w:rsidRDefault="00DF2BB6" w:rsidP="003131E2">
            <w:pPr>
              <w:pStyle w:val="Tabletext-evidencematrix"/>
            </w:pPr>
            <w:r w:rsidRPr="00C70209">
              <w:t>Austria, Chile, China, Europe, Greece, NZ, Singapore South Africa, Turkey, USA</w:t>
            </w:r>
          </w:p>
        </w:tc>
        <w:tc>
          <w:tcPr>
            <w:tcW w:w="491" w:type="pct"/>
            <w:vMerge w:val="restart"/>
            <w:tcBorders>
              <w:top w:val="single" w:sz="4" w:space="0" w:color="auto"/>
            </w:tcBorders>
            <w:shd w:val="clear" w:color="auto" w:fill="auto"/>
          </w:tcPr>
          <w:p w14:paraId="49B52F04" w14:textId="677A439A" w:rsidR="00DF2BB6" w:rsidRPr="00C70209" w:rsidRDefault="00DF2BB6" w:rsidP="003131E2">
            <w:pPr>
              <w:pStyle w:val="Tabletext-evidencematrix"/>
            </w:pPr>
            <w:r w:rsidRPr="00C70209">
              <w:t>Early rHuEPO + iron versus placebo/no intervention + iron</w:t>
            </w:r>
          </w:p>
          <w:p w14:paraId="46D9785B" w14:textId="5880665A" w:rsidR="00DF2BB6" w:rsidRPr="00C70209" w:rsidRDefault="00DF2BB6" w:rsidP="003131E2">
            <w:pPr>
              <w:pStyle w:val="Tabletext-subanalysis"/>
            </w:pPr>
            <w:r w:rsidRPr="00C70209">
              <w:t>*Initiation of rHuEPO &lt;8 days after birth</w:t>
            </w:r>
          </w:p>
        </w:tc>
        <w:tc>
          <w:tcPr>
            <w:tcW w:w="490" w:type="pct"/>
            <w:tcBorders>
              <w:top w:val="single" w:sz="4" w:space="0" w:color="auto"/>
            </w:tcBorders>
            <w:shd w:val="clear" w:color="auto" w:fill="auto"/>
          </w:tcPr>
          <w:p w14:paraId="1FEB14FA" w14:textId="77777777" w:rsidR="00DF2BB6" w:rsidRPr="00C70209" w:rsidRDefault="00DF2BB6" w:rsidP="003131E2">
            <w:pPr>
              <w:pStyle w:val="Tabletext-evidencematrix"/>
            </w:pPr>
            <w:r w:rsidRPr="00C70209">
              <w:t>One or more RBC transfusions</w:t>
            </w:r>
          </w:p>
        </w:tc>
        <w:tc>
          <w:tcPr>
            <w:tcW w:w="520" w:type="pct"/>
            <w:tcBorders>
              <w:top w:val="single" w:sz="4" w:space="0" w:color="auto"/>
            </w:tcBorders>
            <w:shd w:val="clear" w:color="auto" w:fill="auto"/>
          </w:tcPr>
          <w:p w14:paraId="18906D1A" w14:textId="77777777" w:rsidR="00DF2BB6" w:rsidRPr="00C70209" w:rsidRDefault="00DF2BB6" w:rsidP="003131E2">
            <w:pPr>
              <w:pStyle w:val="Tabletext-evidencematrix"/>
            </w:pPr>
            <w:r w:rsidRPr="00C70209">
              <w:t>437/862 (50.7%)</w:t>
            </w:r>
          </w:p>
        </w:tc>
        <w:tc>
          <w:tcPr>
            <w:tcW w:w="519" w:type="pct"/>
            <w:tcBorders>
              <w:top w:val="single" w:sz="4" w:space="0" w:color="auto"/>
            </w:tcBorders>
            <w:shd w:val="clear" w:color="auto" w:fill="auto"/>
          </w:tcPr>
          <w:p w14:paraId="77B62D59" w14:textId="77777777" w:rsidR="00DF2BB6" w:rsidRPr="00C70209" w:rsidRDefault="00DF2BB6" w:rsidP="003131E2">
            <w:pPr>
              <w:pStyle w:val="Tabletext-evidencematrix"/>
            </w:pPr>
            <w:r w:rsidRPr="00C70209">
              <w:t>545/799 (68.2%)</w:t>
            </w:r>
          </w:p>
        </w:tc>
        <w:tc>
          <w:tcPr>
            <w:tcW w:w="521" w:type="pct"/>
            <w:tcBorders>
              <w:top w:val="single" w:sz="4" w:space="0" w:color="auto"/>
            </w:tcBorders>
            <w:shd w:val="clear" w:color="auto" w:fill="FFFFFF" w:themeFill="background1"/>
          </w:tcPr>
          <w:p w14:paraId="22F6A44C" w14:textId="77777777" w:rsidR="00DF2BB6" w:rsidRPr="00C70209" w:rsidRDefault="00DF2BB6" w:rsidP="003131E2">
            <w:pPr>
              <w:pStyle w:val="Tabletext-evidencematrix"/>
            </w:pPr>
            <w:r w:rsidRPr="00C70209">
              <w:t>RR 0.79 [0.73, 0.85]</w:t>
            </w:r>
          </w:p>
        </w:tc>
        <w:tc>
          <w:tcPr>
            <w:tcW w:w="598" w:type="pct"/>
            <w:tcBorders>
              <w:top w:val="single" w:sz="4" w:space="0" w:color="auto"/>
            </w:tcBorders>
            <w:shd w:val="clear" w:color="auto" w:fill="D9D9D9" w:themeFill="background1" w:themeFillShade="D9"/>
          </w:tcPr>
          <w:p w14:paraId="6B09BFEA" w14:textId="50E36AC1" w:rsidR="00DF2BB6" w:rsidRPr="00C70209" w:rsidRDefault="00DF2BB6" w:rsidP="003131E2">
            <w:pPr>
              <w:pStyle w:val="Tabletext-evidencematrix"/>
              <w:rPr>
                <w:i/>
              </w:rPr>
            </w:pPr>
            <w:r w:rsidRPr="00C70209">
              <w:rPr>
                <w:i/>
              </w:rPr>
              <w:t>Favours early rHuEPO + iron</w:t>
            </w:r>
          </w:p>
          <w:p w14:paraId="701458B5" w14:textId="4E335481" w:rsidR="00DF2BB6" w:rsidRPr="00C70209" w:rsidRDefault="001A475D" w:rsidP="003131E2">
            <w:pPr>
              <w:pStyle w:val="Tabletext-evidencematrix"/>
            </w:pPr>
            <w:r w:rsidRPr="001A475D">
              <w:rPr>
                <w:i/>
              </w:rPr>
              <w:t>P &lt; </w:t>
            </w:r>
            <w:r w:rsidR="00DF2BB6" w:rsidRPr="00C70209">
              <w:t>0.00001</w:t>
            </w:r>
          </w:p>
          <w:p w14:paraId="579C1CC0" w14:textId="0EC0C83F" w:rsidR="00DF2BB6" w:rsidRPr="00C70209" w:rsidRDefault="00DF2BB6" w:rsidP="003131E2">
            <w:pPr>
              <w:pStyle w:val="Tabletext-evidencematrix"/>
            </w:pPr>
            <w:r w:rsidRPr="00C70209">
              <w:t>Substantial heterogeneity</w:t>
            </w:r>
          </w:p>
          <w:p w14:paraId="1B07DB7A" w14:textId="6DF8150C" w:rsidR="00DF2BB6" w:rsidRPr="00C70209" w:rsidRDefault="00DF2BB6" w:rsidP="003131E2">
            <w:pPr>
              <w:pStyle w:val="Tabletext-evidencematrix"/>
            </w:pPr>
            <w:r w:rsidRPr="00C70209">
              <w:t>I</w:t>
            </w:r>
            <w:r w:rsidRPr="00C70209">
              <w:rPr>
                <w:vertAlign w:val="superscript"/>
              </w:rPr>
              <w:t>2</w:t>
            </w:r>
            <w:r w:rsidR="00AB0F82">
              <w:rPr>
                <w:vertAlign w:val="superscript"/>
              </w:rPr>
              <w:t> </w:t>
            </w:r>
            <w:r w:rsidRPr="00C70209">
              <w:t>=</w:t>
            </w:r>
            <w:r w:rsidR="00AB0F82">
              <w:t> </w:t>
            </w:r>
            <w:r w:rsidRPr="00C70209">
              <w:t>54%</w:t>
            </w:r>
          </w:p>
        </w:tc>
      </w:tr>
      <w:tr w:rsidR="00DF2BB6" w:rsidRPr="00C70209" w14:paraId="1F785C70" w14:textId="77777777" w:rsidTr="003131E2">
        <w:trPr>
          <w:cantSplit/>
        </w:trPr>
        <w:tc>
          <w:tcPr>
            <w:tcW w:w="389" w:type="pct"/>
            <w:vMerge/>
            <w:shd w:val="clear" w:color="auto" w:fill="auto"/>
          </w:tcPr>
          <w:p w14:paraId="7B3A9240" w14:textId="77777777" w:rsidR="00DF2BB6" w:rsidRPr="00C70209" w:rsidRDefault="00DF2BB6" w:rsidP="003131E2">
            <w:pPr>
              <w:pStyle w:val="Tabletext-evidencematrix"/>
              <w:rPr>
                <w:szCs w:val="16"/>
              </w:rPr>
            </w:pPr>
          </w:p>
        </w:tc>
        <w:tc>
          <w:tcPr>
            <w:tcW w:w="492" w:type="pct"/>
            <w:vMerge/>
            <w:shd w:val="clear" w:color="auto" w:fill="auto"/>
          </w:tcPr>
          <w:p w14:paraId="1109988A" w14:textId="77777777" w:rsidR="00DF2BB6" w:rsidRPr="00C70209" w:rsidRDefault="00DF2BB6" w:rsidP="003131E2">
            <w:pPr>
              <w:pStyle w:val="Tabletext-evidencematrix"/>
              <w:rPr>
                <w:rStyle w:val="Emphasis"/>
              </w:rPr>
            </w:pPr>
          </w:p>
        </w:tc>
        <w:tc>
          <w:tcPr>
            <w:tcW w:w="490" w:type="pct"/>
            <w:vMerge/>
            <w:shd w:val="clear" w:color="auto" w:fill="auto"/>
          </w:tcPr>
          <w:p w14:paraId="382DA034" w14:textId="77777777" w:rsidR="00DF2BB6" w:rsidRPr="00C70209" w:rsidRDefault="00DF2BB6" w:rsidP="003131E2">
            <w:pPr>
              <w:pStyle w:val="Tabletext-evidencematrix"/>
              <w:rPr>
                <w:rStyle w:val="Emphasis"/>
              </w:rPr>
            </w:pPr>
          </w:p>
        </w:tc>
        <w:tc>
          <w:tcPr>
            <w:tcW w:w="490" w:type="pct"/>
            <w:vMerge/>
            <w:shd w:val="clear" w:color="auto" w:fill="auto"/>
          </w:tcPr>
          <w:p w14:paraId="4967BBF6" w14:textId="77777777" w:rsidR="00DF2BB6" w:rsidRPr="00C70209" w:rsidRDefault="00DF2BB6" w:rsidP="003131E2">
            <w:pPr>
              <w:pStyle w:val="Tabletext-evidencematrix"/>
              <w:rPr>
                <w:rStyle w:val="Emphasis"/>
              </w:rPr>
            </w:pPr>
          </w:p>
        </w:tc>
        <w:tc>
          <w:tcPr>
            <w:tcW w:w="491" w:type="pct"/>
            <w:vMerge/>
            <w:shd w:val="clear" w:color="auto" w:fill="auto"/>
          </w:tcPr>
          <w:p w14:paraId="2BA2BABD" w14:textId="77777777" w:rsidR="00DF2BB6" w:rsidRPr="00C70209" w:rsidRDefault="00DF2BB6" w:rsidP="003131E2">
            <w:pPr>
              <w:pStyle w:val="Tabletext-evidencematrix"/>
              <w:rPr>
                <w:rStyle w:val="Emphasis"/>
              </w:rPr>
            </w:pPr>
          </w:p>
        </w:tc>
        <w:tc>
          <w:tcPr>
            <w:tcW w:w="490" w:type="pct"/>
            <w:vMerge w:val="restart"/>
            <w:shd w:val="clear" w:color="auto" w:fill="auto"/>
            <w:vAlign w:val="bottom"/>
          </w:tcPr>
          <w:p w14:paraId="1CE2AD7E" w14:textId="77777777" w:rsidR="00DF2BB6" w:rsidRPr="00C70209" w:rsidRDefault="00DF2BB6" w:rsidP="003131E2">
            <w:pPr>
              <w:pStyle w:val="Tabletext-subanalysis"/>
              <w:jc w:val="right"/>
              <w:rPr>
                <w:rStyle w:val="Emphasis"/>
                <w:i w:val="0"/>
                <w:iCs w:val="0"/>
              </w:rPr>
            </w:pPr>
            <w:r w:rsidRPr="00C70209">
              <w:rPr>
                <w:rStyle w:val="Emphasis"/>
              </w:rPr>
              <w:t>4 trials (Maier 2002, Ohls 2001a (group a) Ohls 2001 (group b), Ohls 2013)</w:t>
            </w:r>
          </w:p>
          <w:p w14:paraId="3F268387" w14:textId="77777777" w:rsidR="00DF2BB6" w:rsidRPr="00C70209" w:rsidRDefault="00DF2BB6" w:rsidP="003131E2">
            <w:pPr>
              <w:pStyle w:val="Tabletext-subanalysis"/>
              <w:jc w:val="right"/>
              <w:rPr>
                <w:rStyle w:val="Emphasis"/>
                <w:i w:val="0"/>
                <w:iCs w:val="0"/>
              </w:rPr>
            </w:pPr>
            <w:r w:rsidRPr="00C70209">
              <w:rPr>
                <w:rStyle w:val="Emphasis"/>
              </w:rPr>
              <w:t>N=501</w:t>
            </w:r>
          </w:p>
          <w:p w14:paraId="4390BA32" w14:textId="77777777" w:rsidR="00DF2BB6" w:rsidRPr="00C70209" w:rsidRDefault="00DF2BB6" w:rsidP="003131E2">
            <w:pPr>
              <w:pStyle w:val="Tabletext-subanalysis"/>
              <w:jc w:val="right"/>
              <w:rPr>
                <w:rStyle w:val="Emphasis"/>
              </w:rPr>
            </w:pPr>
            <w:r w:rsidRPr="00C70209">
              <w:rPr>
                <w:rStyle w:val="Emphasis"/>
              </w:rPr>
              <w:t>Europe x1, USA x3</w:t>
            </w:r>
          </w:p>
        </w:tc>
        <w:tc>
          <w:tcPr>
            <w:tcW w:w="2158" w:type="pct"/>
            <w:gridSpan w:val="4"/>
            <w:shd w:val="clear" w:color="auto" w:fill="auto"/>
          </w:tcPr>
          <w:p w14:paraId="2243D613" w14:textId="77777777" w:rsidR="00DF2BB6" w:rsidRPr="00C70209" w:rsidRDefault="00DF2BB6" w:rsidP="003131E2">
            <w:pPr>
              <w:pStyle w:val="Tabletext-subanalysis"/>
              <w:rPr>
                <w:rStyle w:val="Emphasis"/>
              </w:rPr>
            </w:pPr>
            <w:r w:rsidRPr="00C70209">
              <w:rPr>
                <w:i/>
              </w:rPr>
              <w:t>Subgroup analysis: NICUs using mostly satellite units of RBCs</w:t>
            </w:r>
          </w:p>
        </w:tc>
      </w:tr>
      <w:tr w:rsidR="00DF2BB6" w:rsidRPr="00C70209" w14:paraId="75C2D4D7" w14:textId="77777777" w:rsidTr="003131E2">
        <w:trPr>
          <w:cantSplit/>
        </w:trPr>
        <w:tc>
          <w:tcPr>
            <w:tcW w:w="389" w:type="pct"/>
            <w:vMerge/>
            <w:shd w:val="clear" w:color="auto" w:fill="auto"/>
          </w:tcPr>
          <w:p w14:paraId="677EFDBE" w14:textId="77777777" w:rsidR="00DF2BB6" w:rsidRPr="00C70209" w:rsidRDefault="00DF2BB6" w:rsidP="003131E2">
            <w:pPr>
              <w:pStyle w:val="Tabletext-evidencematrix"/>
              <w:rPr>
                <w:szCs w:val="16"/>
              </w:rPr>
            </w:pPr>
          </w:p>
        </w:tc>
        <w:tc>
          <w:tcPr>
            <w:tcW w:w="492" w:type="pct"/>
            <w:vMerge/>
            <w:shd w:val="clear" w:color="auto" w:fill="auto"/>
          </w:tcPr>
          <w:p w14:paraId="0DD93FB0" w14:textId="77777777" w:rsidR="00DF2BB6" w:rsidRPr="00C70209" w:rsidRDefault="00DF2BB6" w:rsidP="003131E2">
            <w:pPr>
              <w:pStyle w:val="Tabletext-evidencematrix"/>
              <w:rPr>
                <w:rStyle w:val="Emphasis"/>
              </w:rPr>
            </w:pPr>
          </w:p>
        </w:tc>
        <w:tc>
          <w:tcPr>
            <w:tcW w:w="490" w:type="pct"/>
            <w:vMerge/>
            <w:shd w:val="clear" w:color="auto" w:fill="auto"/>
          </w:tcPr>
          <w:p w14:paraId="626CF85C" w14:textId="77777777" w:rsidR="00DF2BB6" w:rsidRPr="00C70209" w:rsidRDefault="00DF2BB6" w:rsidP="003131E2">
            <w:pPr>
              <w:pStyle w:val="Tabletext-evidencematrix"/>
              <w:rPr>
                <w:rStyle w:val="Emphasis"/>
              </w:rPr>
            </w:pPr>
          </w:p>
        </w:tc>
        <w:tc>
          <w:tcPr>
            <w:tcW w:w="490" w:type="pct"/>
            <w:vMerge/>
            <w:shd w:val="clear" w:color="auto" w:fill="auto"/>
          </w:tcPr>
          <w:p w14:paraId="0980CED2" w14:textId="77777777" w:rsidR="00DF2BB6" w:rsidRPr="00C70209" w:rsidRDefault="00DF2BB6" w:rsidP="003131E2">
            <w:pPr>
              <w:pStyle w:val="Tabletext-evidencematrix"/>
              <w:rPr>
                <w:rStyle w:val="Emphasis"/>
              </w:rPr>
            </w:pPr>
          </w:p>
        </w:tc>
        <w:tc>
          <w:tcPr>
            <w:tcW w:w="491" w:type="pct"/>
            <w:vMerge/>
            <w:shd w:val="clear" w:color="auto" w:fill="auto"/>
          </w:tcPr>
          <w:p w14:paraId="2D8B0942" w14:textId="77777777" w:rsidR="00DF2BB6" w:rsidRPr="00C70209" w:rsidRDefault="00DF2BB6" w:rsidP="003131E2">
            <w:pPr>
              <w:pStyle w:val="Tabletext-evidencematrix"/>
              <w:rPr>
                <w:rStyle w:val="Emphasis"/>
              </w:rPr>
            </w:pPr>
          </w:p>
        </w:tc>
        <w:tc>
          <w:tcPr>
            <w:tcW w:w="490" w:type="pct"/>
            <w:vMerge/>
            <w:shd w:val="clear" w:color="auto" w:fill="auto"/>
          </w:tcPr>
          <w:p w14:paraId="49EF00F1" w14:textId="77777777" w:rsidR="00DF2BB6" w:rsidRPr="00C70209" w:rsidRDefault="00DF2BB6" w:rsidP="003131E2">
            <w:pPr>
              <w:pStyle w:val="Tabletext-subanalysis"/>
              <w:jc w:val="right"/>
            </w:pPr>
          </w:p>
        </w:tc>
        <w:tc>
          <w:tcPr>
            <w:tcW w:w="520" w:type="pct"/>
            <w:shd w:val="clear" w:color="auto" w:fill="auto"/>
          </w:tcPr>
          <w:p w14:paraId="710400D4" w14:textId="77777777" w:rsidR="00DF2BB6" w:rsidRPr="00C70209" w:rsidRDefault="00DF2BB6" w:rsidP="003131E2">
            <w:pPr>
              <w:pStyle w:val="Tabletext-subanalysis"/>
              <w:rPr>
                <w:rStyle w:val="Emphasis"/>
                <w:i w:val="0"/>
                <w:iCs w:val="0"/>
              </w:rPr>
            </w:pPr>
            <w:r w:rsidRPr="00C70209">
              <w:rPr>
                <w:rStyle w:val="Emphasis"/>
              </w:rPr>
              <w:t>166/253 (65.6%)</w:t>
            </w:r>
          </w:p>
        </w:tc>
        <w:tc>
          <w:tcPr>
            <w:tcW w:w="519" w:type="pct"/>
            <w:shd w:val="clear" w:color="auto" w:fill="auto"/>
          </w:tcPr>
          <w:p w14:paraId="41A0B8B5" w14:textId="77777777" w:rsidR="00DF2BB6" w:rsidRPr="00C70209" w:rsidRDefault="00DF2BB6" w:rsidP="003131E2">
            <w:pPr>
              <w:pStyle w:val="Tabletext-subanalysis"/>
              <w:rPr>
                <w:rStyle w:val="Emphasis"/>
                <w:i w:val="0"/>
                <w:iCs w:val="0"/>
              </w:rPr>
            </w:pPr>
            <w:r w:rsidRPr="00C70209">
              <w:rPr>
                <w:rStyle w:val="Emphasis"/>
              </w:rPr>
              <w:t>182/248 (73.4%)</w:t>
            </w:r>
          </w:p>
        </w:tc>
        <w:tc>
          <w:tcPr>
            <w:tcW w:w="521" w:type="pct"/>
            <w:shd w:val="clear" w:color="auto" w:fill="auto"/>
          </w:tcPr>
          <w:p w14:paraId="4DDABC9D" w14:textId="77777777" w:rsidR="00DF2BB6" w:rsidRPr="00C70209" w:rsidRDefault="00DF2BB6" w:rsidP="003131E2">
            <w:pPr>
              <w:pStyle w:val="Tabletext-subanalysis"/>
              <w:rPr>
                <w:rStyle w:val="Emphasis"/>
                <w:i w:val="0"/>
                <w:iCs w:val="0"/>
              </w:rPr>
            </w:pPr>
            <w:r w:rsidRPr="00C70209">
              <w:rPr>
                <w:rStyle w:val="Emphasis"/>
              </w:rPr>
              <w:t>RR 0.89 [0.80, 0.99]</w:t>
            </w:r>
          </w:p>
        </w:tc>
        <w:tc>
          <w:tcPr>
            <w:tcW w:w="598" w:type="pct"/>
            <w:shd w:val="clear" w:color="auto" w:fill="D9D9D9" w:themeFill="background1" w:themeFillShade="D9"/>
          </w:tcPr>
          <w:p w14:paraId="5B82AA1A" w14:textId="3F8342B5" w:rsidR="00DF2BB6" w:rsidRPr="00C70209" w:rsidRDefault="00DF2BB6" w:rsidP="003131E2">
            <w:pPr>
              <w:pStyle w:val="Tabletext-subanalysis"/>
              <w:rPr>
                <w:rStyle w:val="Emphasis"/>
                <w:i w:val="0"/>
                <w:iCs w:val="0"/>
              </w:rPr>
            </w:pPr>
            <w:r w:rsidRPr="00C70209">
              <w:rPr>
                <w:rStyle w:val="Emphasis"/>
              </w:rPr>
              <w:t>Favours early rHuEPO + iron</w:t>
            </w:r>
          </w:p>
          <w:p w14:paraId="3EC483D5" w14:textId="009A8778"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35</w:t>
            </w:r>
          </w:p>
          <w:p w14:paraId="14025ACC" w14:textId="14CED91A" w:rsidR="00DF2BB6" w:rsidRPr="00C70209" w:rsidRDefault="00DF2BB6" w:rsidP="003131E2">
            <w:pPr>
              <w:pStyle w:val="Tabletext-subanalysis"/>
            </w:pPr>
            <w:r w:rsidRPr="00C70209">
              <w:t>No significant heterogeneity</w:t>
            </w:r>
          </w:p>
          <w:p w14:paraId="39620479" w14:textId="4C5BDBC0" w:rsidR="00DF2BB6" w:rsidRPr="00AB0F82" w:rsidRDefault="00DF2BB6" w:rsidP="003131E2">
            <w:pPr>
              <w:pStyle w:val="Tabletext-subanalysis"/>
              <w:rPr>
                <w:rStyle w:val="Emphasis"/>
                <w:i w:val="0"/>
                <w:iCs w:val="0"/>
              </w:rPr>
            </w:pPr>
            <w:r w:rsidRPr="00AB0F82">
              <w:rPr>
                <w:rStyle w:val="Emphasis"/>
                <w:i w:val="0"/>
              </w:rPr>
              <w:t>I</w:t>
            </w:r>
            <w:r w:rsidRPr="00AB0F82">
              <w:rPr>
                <w:rStyle w:val="Emphasis"/>
                <w:i w:val="0"/>
                <w:vertAlign w:val="superscript"/>
              </w:rPr>
              <w:t>2</w:t>
            </w:r>
            <w:r w:rsidR="00AB0F82" w:rsidRPr="00AB0F82">
              <w:rPr>
                <w:rStyle w:val="Emphasis"/>
                <w:i w:val="0"/>
                <w:vertAlign w:val="superscript"/>
              </w:rPr>
              <w:t> </w:t>
            </w:r>
            <w:r w:rsidRPr="00AB0F82">
              <w:rPr>
                <w:rStyle w:val="Emphasis"/>
                <w:i w:val="0"/>
              </w:rPr>
              <w:t>=</w:t>
            </w:r>
            <w:r w:rsidR="00AB0F82">
              <w:rPr>
                <w:rStyle w:val="Emphasis"/>
                <w:i w:val="0"/>
              </w:rPr>
              <w:t> </w:t>
            </w:r>
            <w:r w:rsidRPr="00AB0F82">
              <w:rPr>
                <w:rStyle w:val="Emphasis"/>
                <w:i w:val="0"/>
              </w:rPr>
              <w:t>0%</w:t>
            </w:r>
          </w:p>
          <w:p w14:paraId="005270ED" w14:textId="77777777" w:rsidR="00DF2BB6" w:rsidRPr="00C70209" w:rsidRDefault="00DF2BB6" w:rsidP="003131E2">
            <w:pPr>
              <w:pStyle w:val="Tabletext-subanalysis"/>
              <w:rPr>
                <w:rStyle w:val="Emphasis"/>
                <w:i w:val="0"/>
                <w:iCs w:val="0"/>
              </w:rPr>
            </w:pPr>
          </w:p>
        </w:tc>
      </w:tr>
      <w:tr w:rsidR="00DF2BB6" w:rsidRPr="00C70209" w14:paraId="3687F52B" w14:textId="77777777" w:rsidTr="003131E2">
        <w:trPr>
          <w:cantSplit/>
        </w:trPr>
        <w:tc>
          <w:tcPr>
            <w:tcW w:w="389" w:type="pct"/>
            <w:vMerge/>
            <w:shd w:val="clear" w:color="auto" w:fill="auto"/>
          </w:tcPr>
          <w:p w14:paraId="4E6C2468" w14:textId="77777777" w:rsidR="00DF2BB6" w:rsidRPr="00C70209" w:rsidRDefault="00DF2BB6" w:rsidP="003131E2">
            <w:pPr>
              <w:pStyle w:val="Tabletext-evidencematrix"/>
              <w:rPr>
                <w:szCs w:val="16"/>
              </w:rPr>
            </w:pPr>
          </w:p>
        </w:tc>
        <w:tc>
          <w:tcPr>
            <w:tcW w:w="492" w:type="pct"/>
            <w:vMerge/>
            <w:shd w:val="clear" w:color="auto" w:fill="auto"/>
          </w:tcPr>
          <w:p w14:paraId="25BD8C04" w14:textId="77777777" w:rsidR="00DF2BB6" w:rsidRPr="00C70209" w:rsidRDefault="00DF2BB6" w:rsidP="003131E2">
            <w:pPr>
              <w:pStyle w:val="Tabletext-evidencematrix"/>
              <w:rPr>
                <w:rStyle w:val="Emphasis"/>
              </w:rPr>
            </w:pPr>
          </w:p>
        </w:tc>
        <w:tc>
          <w:tcPr>
            <w:tcW w:w="490" w:type="pct"/>
            <w:vMerge/>
            <w:shd w:val="clear" w:color="auto" w:fill="auto"/>
          </w:tcPr>
          <w:p w14:paraId="73B12DF2" w14:textId="77777777" w:rsidR="00DF2BB6" w:rsidRPr="00C70209" w:rsidRDefault="00DF2BB6" w:rsidP="003131E2">
            <w:pPr>
              <w:pStyle w:val="Tabletext-evidencematrix"/>
            </w:pPr>
          </w:p>
        </w:tc>
        <w:tc>
          <w:tcPr>
            <w:tcW w:w="490" w:type="pct"/>
            <w:vMerge/>
            <w:shd w:val="clear" w:color="auto" w:fill="auto"/>
          </w:tcPr>
          <w:p w14:paraId="6F3C9B77" w14:textId="77777777" w:rsidR="00DF2BB6" w:rsidRPr="00C70209" w:rsidRDefault="00DF2BB6" w:rsidP="003131E2">
            <w:pPr>
              <w:pStyle w:val="Tabletext-evidencematrix"/>
            </w:pPr>
          </w:p>
        </w:tc>
        <w:tc>
          <w:tcPr>
            <w:tcW w:w="491" w:type="pct"/>
            <w:vMerge/>
            <w:shd w:val="clear" w:color="auto" w:fill="auto"/>
          </w:tcPr>
          <w:p w14:paraId="03251C7F" w14:textId="77777777" w:rsidR="00DF2BB6" w:rsidRPr="00C70209" w:rsidRDefault="00DF2BB6" w:rsidP="003131E2">
            <w:pPr>
              <w:pStyle w:val="Tabletext-evidencematrix"/>
            </w:pPr>
          </w:p>
        </w:tc>
        <w:tc>
          <w:tcPr>
            <w:tcW w:w="490" w:type="pct"/>
            <w:tcBorders>
              <w:bottom w:val="nil"/>
            </w:tcBorders>
            <w:shd w:val="clear" w:color="auto" w:fill="auto"/>
          </w:tcPr>
          <w:p w14:paraId="41C2D5C8" w14:textId="77777777" w:rsidR="00DF2BB6" w:rsidRPr="00C70209" w:rsidRDefault="00DF2BB6" w:rsidP="003131E2">
            <w:pPr>
              <w:pStyle w:val="Tabletext-subanalysis"/>
              <w:rPr>
                <w:rStyle w:val="Emphasis"/>
              </w:rPr>
            </w:pPr>
          </w:p>
        </w:tc>
        <w:tc>
          <w:tcPr>
            <w:tcW w:w="2158" w:type="pct"/>
            <w:gridSpan w:val="4"/>
            <w:shd w:val="clear" w:color="auto" w:fill="auto"/>
          </w:tcPr>
          <w:p w14:paraId="6A90227D" w14:textId="77777777" w:rsidR="00DF2BB6" w:rsidRPr="00C70209" w:rsidRDefault="00DF2BB6" w:rsidP="003131E2">
            <w:pPr>
              <w:pStyle w:val="Tabletext-subanalysis"/>
              <w:rPr>
                <w:rStyle w:val="Emphasis"/>
              </w:rPr>
            </w:pPr>
            <w:r w:rsidRPr="00C70209">
              <w:rPr>
                <w:rStyle w:val="Emphasis"/>
              </w:rPr>
              <w:t>Subgroup analysis: dosing</w:t>
            </w:r>
          </w:p>
        </w:tc>
      </w:tr>
      <w:tr w:rsidR="00DF2BB6" w:rsidRPr="00C70209" w14:paraId="748FEE10" w14:textId="77777777" w:rsidTr="003131E2">
        <w:trPr>
          <w:cantSplit/>
        </w:trPr>
        <w:tc>
          <w:tcPr>
            <w:tcW w:w="389" w:type="pct"/>
            <w:vMerge/>
            <w:shd w:val="clear" w:color="auto" w:fill="auto"/>
          </w:tcPr>
          <w:p w14:paraId="18D551B5" w14:textId="77777777" w:rsidR="00DF2BB6" w:rsidRPr="00C70209" w:rsidRDefault="00DF2BB6" w:rsidP="003131E2">
            <w:pPr>
              <w:pStyle w:val="Tabletext-evidencematrix"/>
              <w:rPr>
                <w:szCs w:val="16"/>
              </w:rPr>
            </w:pPr>
          </w:p>
        </w:tc>
        <w:tc>
          <w:tcPr>
            <w:tcW w:w="492" w:type="pct"/>
            <w:vMerge/>
            <w:shd w:val="clear" w:color="auto" w:fill="auto"/>
          </w:tcPr>
          <w:p w14:paraId="4AAC537C" w14:textId="77777777" w:rsidR="00DF2BB6" w:rsidRPr="00C70209" w:rsidRDefault="00DF2BB6" w:rsidP="003131E2">
            <w:pPr>
              <w:pStyle w:val="Tabletext-evidencematrix"/>
              <w:rPr>
                <w:rStyle w:val="Emphasis"/>
              </w:rPr>
            </w:pPr>
          </w:p>
        </w:tc>
        <w:tc>
          <w:tcPr>
            <w:tcW w:w="490" w:type="pct"/>
            <w:vMerge/>
            <w:shd w:val="clear" w:color="auto" w:fill="auto"/>
          </w:tcPr>
          <w:p w14:paraId="500BA7DE" w14:textId="77777777" w:rsidR="00DF2BB6" w:rsidRPr="00C70209" w:rsidRDefault="00DF2BB6" w:rsidP="003131E2">
            <w:pPr>
              <w:pStyle w:val="Tabletext-evidencematrix"/>
              <w:rPr>
                <w:rStyle w:val="Emphasis"/>
              </w:rPr>
            </w:pPr>
          </w:p>
        </w:tc>
        <w:tc>
          <w:tcPr>
            <w:tcW w:w="490" w:type="pct"/>
            <w:vMerge/>
            <w:shd w:val="clear" w:color="auto" w:fill="auto"/>
          </w:tcPr>
          <w:p w14:paraId="6A33D819" w14:textId="77777777" w:rsidR="00DF2BB6" w:rsidRPr="00C70209" w:rsidRDefault="00DF2BB6" w:rsidP="003131E2">
            <w:pPr>
              <w:pStyle w:val="Tabletext-evidencematrix"/>
              <w:rPr>
                <w:rStyle w:val="Emphasis"/>
              </w:rPr>
            </w:pPr>
          </w:p>
        </w:tc>
        <w:tc>
          <w:tcPr>
            <w:tcW w:w="491" w:type="pct"/>
            <w:shd w:val="clear" w:color="auto" w:fill="auto"/>
          </w:tcPr>
          <w:p w14:paraId="61F618DD" w14:textId="619589A8" w:rsidR="00DF2BB6" w:rsidRPr="00C70209" w:rsidRDefault="00DF2BB6" w:rsidP="003131E2">
            <w:pPr>
              <w:pStyle w:val="Tabletext-subanalysis"/>
              <w:rPr>
                <w:rStyle w:val="Emphasis"/>
                <w:i w:val="0"/>
                <w:iCs w:val="0"/>
              </w:rPr>
            </w:pPr>
            <w:r w:rsidRPr="00C70209">
              <w:rPr>
                <w:rStyle w:val="Emphasis"/>
              </w:rPr>
              <w:t>High</w:t>
            </w:r>
            <w:r w:rsidR="00363BA0" w:rsidRPr="00C70209">
              <w:rPr>
                <w:rStyle w:val="Emphasis"/>
              </w:rPr>
              <w:t>-</w:t>
            </w:r>
            <w:r w:rsidRPr="00C70209">
              <w:rPr>
                <w:rStyle w:val="Emphasis"/>
              </w:rPr>
              <w:t xml:space="preserve">dose rHuEPO (&gt;500 IU/kg/week) + high or low-dose iron </w:t>
            </w:r>
          </w:p>
        </w:tc>
        <w:tc>
          <w:tcPr>
            <w:tcW w:w="490" w:type="pct"/>
            <w:tcBorders>
              <w:top w:val="nil"/>
            </w:tcBorders>
            <w:shd w:val="clear" w:color="auto" w:fill="auto"/>
          </w:tcPr>
          <w:p w14:paraId="3924B1B3" w14:textId="5E6B8778" w:rsidR="00DF2BB6" w:rsidRPr="00C70209" w:rsidRDefault="00DF2BB6" w:rsidP="003131E2">
            <w:pPr>
              <w:pStyle w:val="Tabletext-subanalysis"/>
              <w:jc w:val="right"/>
              <w:rPr>
                <w:rStyle w:val="Emphasis"/>
                <w:i w:val="0"/>
                <w:iCs w:val="0"/>
              </w:rPr>
            </w:pPr>
            <w:r w:rsidRPr="00C70209">
              <w:rPr>
                <w:rStyle w:val="Emphasis"/>
              </w:rPr>
              <w:t>14 trials (Maier 2002, Meyer 2003, Ohls 1995, Ohls 2001 (group a), Ohls 2001 (group b), Ohls 2013, Salvado 2000, Avent 2000, Chang 1998, Haiden 2005, Maier 1994, Soubasi 1995, Soubasi 2000, Yeo 2001)</w:t>
            </w:r>
          </w:p>
          <w:p w14:paraId="4FC1EA95" w14:textId="77777777" w:rsidR="00DF2BB6" w:rsidRPr="00C70209" w:rsidRDefault="00DF2BB6" w:rsidP="003131E2">
            <w:pPr>
              <w:pStyle w:val="Tabletext-subanalysis"/>
              <w:jc w:val="right"/>
              <w:rPr>
                <w:rStyle w:val="Emphasis"/>
                <w:i w:val="0"/>
                <w:iCs w:val="0"/>
              </w:rPr>
            </w:pPr>
            <w:r w:rsidRPr="00C70209">
              <w:rPr>
                <w:rStyle w:val="Emphasis"/>
              </w:rPr>
              <w:t>N=1228</w:t>
            </w:r>
          </w:p>
        </w:tc>
        <w:tc>
          <w:tcPr>
            <w:tcW w:w="520" w:type="pct"/>
            <w:shd w:val="clear" w:color="auto" w:fill="auto"/>
          </w:tcPr>
          <w:p w14:paraId="5D5125B4" w14:textId="77777777" w:rsidR="00DF2BB6" w:rsidRPr="00C70209" w:rsidRDefault="00DF2BB6" w:rsidP="003131E2">
            <w:pPr>
              <w:pStyle w:val="Tabletext-subanalysis"/>
              <w:rPr>
                <w:rStyle w:val="Emphasis"/>
                <w:i w:val="0"/>
                <w:iCs w:val="0"/>
              </w:rPr>
            </w:pPr>
            <w:r w:rsidRPr="00C70209">
              <w:rPr>
                <w:rStyle w:val="Emphasis"/>
              </w:rPr>
              <w:t>335/629 (55.8%)</w:t>
            </w:r>
          </w:p>
        </w:tc>
        <w:tc>
          <w:tcPr>
            <w:tcW w:w="519" w:type="pct"/>
            <w:shd w:val="clear" w:color="auto" w:fill="auto"/>
          </w:tcPr>
          <w:p w14:paraId="0D20407D" w14:textId="77777777" w:rsidR="00DF2BB6" w:rsidRPr="00C70209" w:rsidRDefault="00DF2BB6" w:rsidP="003131E2">
            <w:pPr>
              <w:pStyle w:val="Tabletext-subanalysis"/>
              <w:rPr>
                <w:rStyle w:val="Emphasis"/>
                <w:i w:val="0"/>
                <w:iCs w:val="0"/>
              </w:rPr>
            </w:pPr>
            <w:r w:rsidRPr="00C70209">
              <w:rPr>
                <w:rStyle w:val="Emphasis"/>
              </w:rPr>
              <w:t>417/599 (69.9%)</w:t>
            </w:r>
          </w:p>
        </w:tc>
        <w:tc>
          <w:tcPr>
            <w:tcW w:w="521" w:type="pct"/>
            <w:shd w:val="clear" w:color="auto" w:fill="FFFFFF" w:themeFill="background1"/>
          </w:tcPr>
          <w:p w14:paraId="2956A393" w14:textId="77777777" w:rsidR="00DF2BB6" w:rsidRPr="00C70209" w:rsidRDefault="00DF2BB6" w:rsidP="003131E2">
            <w:pPr>
              <w:pStyle w:val="Tabletext-subanalysis"/>
              <w:rPr>
                <w:rStyle w:val="Emphasis"/>
                <w:i w:val="0"/>
                <w:iCs w:val="0"/>
              </w:rPr>
            </w:pPr>
            <w:r w:rsidRPr="00C70209">
              <w:rPr>
                <w:rStyle w:val="Emphasis"/>
              </w:rPr>
              <w:t>RR 0.79 [0.73, 0.85]</w:t>
            </w:r>
          </w:p>
        </w:tc>
        <w:tc>
          <w:tcPr>
            <w:tcW w:w="598" w:type="pct"/>
            <w:shd w:val="clear" w:color="auto" w:fill="D9D9D9" w:themeFill="background1" w:themeFillShade="D9"/>
          </w:tcPr>
          <w:p w14:paraId="7BCDFFA9" w14:textId="6BD23B1A" w:rsidR="00DF2BB6" w:rsidRPr="00C70209" w:rsidRDefault="00DF2BB6" w:rsidP="003131E2">
            <w:pPr>
              <w:pStyle w:val="Tabletext-subanalysis"/>
              <w:rPr>
                <w:rStyle w:val="Emphasis"/>
                <w:i w:val="0"/>
                <w:iCs w:val="0"/>
              </w:rPr>
            </w:pPr>
            <w:r w:rsidRPr="00C70209">
              <w:rPr>
                <w:rStyle w:val="Emphasis"/>
              </w:rPr>
              <w:t>Favours early rHuEPO + iron</w:t>
            </w:r>
          </w:p>
          <w:p w14:paraId="28D5FE9E" w14:textId="345C50CC" w:rsidR="00DF2BB6" w:rsidRPr="00C70209" w:rsidRDefault="001A475D" w:rsidP="003131E2">
            <w:pPr>
              <w:pStyle w:val="Tabletext-subanalysis"/>
              <w:rPr>
                <w:rStyle w:val="Emphasis"/>
                <w:i w:val="0"/>
                <w:iCs w:val="0"/>
              </w:rPr>
            </w:pPr>
            <w:r w:rsidRPr="001A475D">
              <w:rPr>
                <w:rStyle w:val="Emphasis"/>
              </w:rPr>
              <w:t>P &lt; </w:t>
            </w:r>
            <w:r w:rsidR="00DF2BB6" w:rsidRPr="00C70209">
              <w:rPr>
                <w:rStyle w:val="Emphasis"/>
              </w:rPr>
              <w:t>0.00001</w:t>
            </w:r>
          </w:p>
          <w:p w14:paraId="3495AF91" w14:textId="5E38FC4E" w:rsidR="00DF2BB6" w:rsidRPr="00C70209" w:rsidRDefault="00DF2BB6" w:rsidP="003131E2">
            <w:pPr>
              <w:pStyle w:val="Tabletext-subanalysis"/>
              <w:rPr>
                <w:rStyle w:val="Emphasis"/>
                <w:i w:val="0"/>
                <w:iCs w:val="0"/>
              </w:rPr>
            </w:pPr>
            <w:r w:rsidRPr="00C70209">
              <w:t>Substantial heterogeneity</w:t>
            </w:r>
          </w:p>
          <w:p w14:paraId="6D7D220B" w14:textId="5267B47B" w:rsidR="00DF2BB6" w:rsidRPr="00AB0F82" w:rsidRDefault="00DF2BB6" w:rsidP="003131E2">
            <w:pPr>
              <w:pStyle w:val="Tabletext-subanalysis"/>
              <w:rPr>
                <w:rStyle w:val="Emphasis"/>
                <w:i w:val="0"/>
                <w:iCs w:val="0"/>
              </w:rPr>
            </w:pPr>
            <w:r w:rsidRPr="00AB0F82">
              <w:rPr>
                <w:rStyle w:val="Emphasis"/>
                <w:i w:val="0"/>
              </w:rPr>
              <w:t>I</w:t>
            </w:r>
            <w:r w:rsidRPr="00AB0F82">
              <w:rPr>
                <w:rStyle w:val="Emphasis"/>
                <w:i w:val="0"/>
                <w:vertAlign w:val="superscript"/>
              </w:rPr>
              <w:t>2</w:t>
            </w:r>
            <w:r w:rsidR="00AB0F82" w:rsidRPr="00AB0F82">
              <w:rPr>
                <w:rStyle w:val="Emphasis"/>
                <w:i w:val="0"/>
                <w:vertAlign w:val="superscript"/>
              </w:rPr>
              <w:t> </w:t>
            </w:r>
            <w:r w:rsidRPr="00AB0F82">
              <w:rPr>
                <w:rStyle w:val="Emphasis"/>
                <w:i w:val="0"/>
              </w:rPr>
              <w:t>=</w:t>
            </w:r>
            <w:r w:rsidR="00AB0F82" w:rsidRPr="00AB0F82">
              <w:rPr>
                <w:rStyle w:val="Emphasis"/>
                <w:i w:val="0"/>
              </w:rPr>
              <w:t> </w:t>
            </w:r>
            <w:r w:rsidRPr="00AB0F82">
              <w:rPr>
                <w:rStyle w:val="Emphasis"/>
                <w:i w:val="0"/>
              </w:rPr>
              <w:t>81%</w:t>
            </w:r>
          </w:p>
        </w:tc>
      </w:tr>
      <w:tr w:rsidR="00DF2BB6" w:rsidRPr="00C70209" w14:paraId="09EAC207" w14:textId="77777777" w:rsidTr="003131E2">
        <w:trPr>
          <w:cantSplit/>
        </w:trPr>
        <w:tc>
          <w:tcPr>
            <w:tcW w:w="389" w:type="pct"/>
            <w:vMerge/>
            <w:shd w:val="clear" w:color="auto" w:fill="auto"/>
          </w:tcPr>
          <w:p w14:paraId="50ACD592" w14:textId="77777777" w:rsidR="00DF2BB6" w:rsidRPr="00C70209" w:rsidRDefault="00DF2BB6" w:rsidP="003131E2">
            <w:pPr>
              <w:pStyle w:val="Tabletext-evidencematrix"/>
              <w:rPr>
                <w:szCs w:val="16"/>
              </w:rPr>
            </w:pPr>
          </w:p>
        </w:tc>
        <w:tc>
          <w:tcPr>
            <w:tcW w:w="492" w:type="pct"/>
            <w:vMerge/>
            <w:shd w:val="clear" w:color="auto" w:fill="auto"/>
          </w:tcPr>
          <w:p w14:paraId="118A2253" w14:textId="77777777" w:rsidR="00DF2BB6" w:rsidRPr="00C70209" w:rsidRDefault="00DF2BB6" w:rsidP="003131E2">
            <w:pPr>
              <w:pStyle w:val="Tabletext-evidencematrix"/>
              <w:rPr>
                <w:rStyle w:val="Emphasis"/>
              </w:rPr>
            </w:pPr>
          </w:p>
        </w:tc>
        <w:tc>
          <w:tcPr>
            <w:tcW w:w="490" w:type="pct"/>
            <w:vMerge/>
            <w:shd w:val="clear" w:color="auto" w:fill="auto"/>
          </w:tcPr>
          <w:p w14:paraId="7B538D49" w14:textId="77777777" w:rsidR="00DF2BB6" w:rsidRPr="00C70209" w:rsidRDefault="00DF2BB6" w:rsidP="003131E2">
            <w:pPr>
              <w:pStyle w:val="Tabletext-evidencematrix"/>
              <w:rPr>
                <w:rStyle w:val="Emphasis"/>
              </w:rPr>
            </w:pPr>
          </w:p>
        </w:tc>
        <w:tc>
          <w:tcPr>
            <w:tcW w:w="490" w:type="pct"/>
            <w:vMerge/>
            <w:shd w:val="clear" w:color="auto" w:fill="auto"/>
          </w:tcPr>
          <w:p w14:paraId="4F602021" w14:textId="77777777" w:rsidR="00DF2BB6" w:rsidRPr="00C70209" w:rsidRDefault="00DF2BB6" w:rsidP="003131E2">
            <w:pPr>
              <w:pStyle w:val="Tabletext-evidencematrix"/>
              <w:rPr>
                <w:rStyle w:val="Emphasis"/>
              </w:rPr>
            </w:pPr>
          </w:p>
        </w:tc>
        <w:tc>
          <w:tcPr>
            <w:tcW w:w="491" w:type="pct"/>
            <w:shd w:val="clear" w:color="auto" w:fill="auto"/>
          </w:tcPr>
          <w:p w14:paraId="35BD8082" w14:textId="5536EFDC" w:rsidR="00DF2BB6" w:rsidRPr="00C70209" w:rsidRDefault="00DF2BB6" w:rsidP="003131E2">
            <w:pPr>
              <w:pStyle w:val="Tabletext-subanalysis"/>
              <w:rPr>
                <w:rStyle w:val="Emphasis"/>
                <w:i w:val="0"/>
                <w:iCs w:val="0"/>
              </w:rPr>
            </w:pPr>
            <w:r w:rsidRPr="00C70209">
              <w:rPr>
                <w:rStyle w:val="Emphasis"/>
              </w:rPr>
              <w:t>High</w:t>
            </w:r>
            <w:r w:rsidR="00363BA0" w:rsidRPr="00C70209">
              <w:rPr>
                <w:rStyle w:val="Emphasis"/>
              </w:rPr>
              <w:t>-</w:t>
            </w:r>
            <w:r w:rsidRPr="00C70209">
              <w:rPr>
                <w:rStyle w:val="Emphasis"/>
              </w:rPr>
              <w:t>dose rHuEPO (&gt;500 IU/kg/week) + high</w:t>
            </w:r>
            <w:r w:rsidR="00363BA0" w:rsidRPr="00C70209">
              <w:rPr>
                <w:rStyle w:val="Emphasis"/>
              </w:rPr>
              <w:t>-</w:t>
            </w:r>
            <w:r w:rsidRPr="00C70209">
              <w:rPr>
                <w:rStyle w:val="Emphasis"/>
              </w:rPr>
              <w:t>dose iron (&gt;5 mg/kg/day) or given intravenously</w:t>
            </w:r>
          </w:p>
        </w:tc>
        <w:tc>
          <w:tcPr>
            <w:tcW w:w="490" w:type="pct"/>
            <w:shd w:val="clear" w:color="auto" w:fill="auto"/>
          </w:tcPr>
          <w:p w14:paraId="41F7D1FE" w14:textId="77777777" w:rsidR="00DF2BB6" w:rsidRPr="00C70209" w:rsidRDefault="00DF2BB6" w:rsidP="003131E2">
            <w:pPr>
              <w:pStyle w:val="Tabletext-subanalysis"/>
              <w:jc w:val="right"/>
              <w:rPr>
                <w:rStyle w:val="Emphasis"/>
                <w:i w:val="0"/>
                <w:iCs w:val="0"/>
              </w:rPr>
            </w:pPr>
            <w:r w:rsidRPr="00C70209">
              <w:rPr>
                <w:rStyle w:val="Emphasis"/>
              </w:rPr>
              <w:t>11 trials (Avent 2002, Chang 1998, Haiden 2005, Maier 2002, Meyer 2003, Ohls 1995, Ohls 2001 (group a), Ohls 2001 (group b), Ohls 2013, Soubasi 2000, Yeo 2001)</w:t>
            </w:r>
          </w:p>
          <w:p w14:paraId="5B3FE426" w14:textId="77777777" w:rsidR="00DF2BB6" w:rsidRPr="00C70209" w:rsidRDefault="00DF2BB6" w:rsidP="003131E2">
            <w:pPr>
              <w:pStyle w:val="Tabletext-subanalysis"/>
              <w:jc w:val="right"/>
              <w:rPr>
                <w:rStyle w:val="Emphasis"/>
                <w:i w:val="0"/>
                <w:iCs w:val="0"/>
              </w:rPr>
            </w:pPr>
            <w:r w:rsidRPr="00C70209">
              <w:rPr>
                <w:rStyle w:val="Emphasis"/>
              </w:rPr>
              <w:t>N=863</w:t>
            </w:r>
          </w:p>
        </w:tc>
        <w:tc>
          <w:tcPr>
            <w:tcW w:w="520" w:type="pct"/>
            <w:shd w:val="clear" w:color="auto" w:fill="auto"/>
          </w:tcPr>
          <w:p w14:paraId="3D206EB4" w14:textId="77777777" w:rsidR="00DF2BB6" w:rsidRPr="00C70209" w:rsidRDefault="00DF2BB6" w:rsidP="003131E2">
            <w:pPr>
              <w:pStyle w:val="Tabletext-subanalysis"/>
              <w:rPr>
                <w:rStyle w:val="Emphasis"/>
                <w:i w:val="0"/>
                <w:iCs w:val="0"/>
              </w:rPr>
            </w:pPr>
            <w:r w:rsidRPr="00C70209">
              <w:rPr>
                <w:rStyle w:val="Emphasis"/>
              </w:rPr>
              <w:t>252/452 (55.8%)</w:t>
            </w:r>
          </w:p>
        </w:tc>
        <w:tc>
          <w:tcPr>
            <w:tcW w:w="519" w:type="pct"/>
            <w:shd w:val="clear" w:color="auto" w:fill="auto"/>
          </w:tcPr>
          <w:p w14:paraId="2043D49F" w14:textId="77777777" w:rsidR="00DF2BB6" w:rsidRPr="00C70209" w:rsidRDefault="00DF2BB6" w:rsidP="003131E2">
            <w:pPr>
              <w:pStyle w:val="Tabletext-subanalysis"/>
              <w:rPr>
                <w:rStyle w:val="Emphasis"/>
                <w:i w:val="0"/>
                <w:iCs w:val="0"/>
              </w:rPr>
            </w:pPr>
            <w:r w:rsidRPr="00C70209">
              <w:rPr>
                <w:rStyle w:val="Emphasis"/>
              </w:rPr>
              <w:t>287/411 (69.8%)</w:t>
            </w:r>
          </w:p>
        </w:tc>
        <w:tc>
          <w:tcPr>
            <w:tcW w:w="521" w:type="pct"/>
            <w:shd w:val="clear" w:color="auto" w:fill="FFFFFF" w:themeFill="background1"/>
          </w:tcPr>
          <w:p w14:paraId="65409A72" w14:textId="77777777" w:rsidR="00DF2BB6" w:rsidRPr="00C70209" w:rsidRDefault="00DF2BB6" w:rsidP="003131E2">
            <w:pPr>
              <w:pStyle w:val="Tabletext-subanalysis"/>
              <w:rPr>
                <w:rStyle w:val="Emphasis"/>
                <w:i w:val="0"/>
                <w:iCs w:val="0"/>
              </w:rPr>
            </w:pPr>
            <w:r w:rsidRPr="00C70209">
              <w:rPr>
                <w:rStyle w:val="Emphasis"/>
              </w:rPr>
              <w:t>RR 0.84 [0.77, 0.92]</w:t>
            </w:r>
          </w:p>
        </w:tc>
        <w:tc>
          <w:tcPr>
            <w:tcW w:w="598" w:type="pct"/>
            <w:shd w:val="clear" w:color="auto" w:fill="D9D9D9" w:themeFill="background1" w:themeFillShade="D9"/>
          </w:tcPr>
          <w:p w14:paraId="7A71FA93" w14:textId="54FA5512" w:rsidR="00DF2BB6" w:rsidRPr="00C70209" w:rsidRDefault="00DF2BB6" w:rsidP="003131E2">
            <w:pPr>
              <w:pStyle w:val="Tabletext-subanalysis"/>
              <w:rPr>
                <w:rStyle w:val="Emphasis"/>
                <w:i w:val="0"/>
                <w:iCs w:val="0"/>
              </w:rPr>
            </w:pPr>
            <w:r w:rsidRPr="00C70209">
              <w:rPr>
                <w:rStyle w:val="Emphasis"/>
              </w:rPr>
              <w:t>Favours early rHuEPO + iron</w:t>
            </w:r>
          </w:p>
          <w:p w14:paraId="01A6E094" w14:textId="4B3F5570"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0014</w:t>
            </w:r>
          </w:p>
          <w:p w14:paraId="7A0234F3" w14:textId="4B3423E3" w:rsidR="00DF2BB6" w:rsidRPr="00C70209" w:rsidRDefault="00DF2BB6" w:rsidP="003131E2">
            <w:pPr>
              <w:pStyle w:val="Tabletext-subanalysis"/>
            </w:pPr>
            <w:r w:rsidRPr="00C70209">
              <w:t>Moderate heterogeneity</w:t>
            </w:r>
          </w:p>
          <w:p w14:paraId="41B64E68" w14:textId="2B728BDA"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32%</w:t>
            </w:r>
          </w:p>
        </w:tc>
      </w:tr>
      <w:tr w:rsidR="00DF2BB6" w:rsidRPr="00C70209" w14:paraId="27926C63" w14:textId="77777777" w:rsidTr="003131E2">
        <w:trPr>
          <w:cantSplit/>
        </w:trPr>
        <w:tc>
          <w:tcPr>
            <w:tcW w:w="389" w:type="pct"/>
            <w:vMerge/>
            <w:shd w:val="clear" w:color="auto" w:fill="auto"/>
          </w:tcPr>
          <w:p w14:paraId="0E223CA5" w14:textId="77777777" w:rsidR="00DF2BB6" w:rsidRPr="00C70209" w:rsidRDefault="00DF2BB6" w:rsidP="003131E2">
            <w:pPr>
              <w:pStyle w:val="Tabletext-evidencematrix"/>
              <w:rPr>
                <w:szCs w:val="16"/>
              </w:rPr>
            </w:pPr>
          </w:p>
        </w:tc>
        <w:tc>
          <w:tcPr>
            <w:tcW w:w="492" w:type="pct"/>
            <w:vMerge/>
            <w:shd w:val="clear" w:color="auto" w:fill="auto"/>
          </w:tcPr>
          <w:p w14:paraId="527D3EF6" w14:textId="77777777" w:rsidR="00DF2BB6" w:rsidRPr="00C70209" w:rsidRDefault="00DF2BB6" w:rsidP="003131E2">
            <w:pPr>
              <w:pStyle w:val="Tabletext-evidencematrix"/>
              <w:rPr>
                <w:rStyle w:val="Emphasis"/>
              </w:rPr>
            </w:pPr>
          </w:p>
        </w:tc>
        <w:tc>
          <w:tcPr>
            <w:tcW w:w="490" w:type="pct"/>
            <w:vMerge/>
            <w:shd w:val="clear" w:color="auto" w:fill="auto"/>
          </w:tcPr>
          <w:p w14:paraId="29E545F9" w14:textId="77777777" w:rsidR="00DF2BB6" w:rsidRPr="00C70209" w:rsidRDefault="00DF2BB6" w:rsidP="003131E2">
            <w:pPr>
              <w:pStyle w:val="Tabletext-evidencematrix"/>
              <w:rPr>
                <w:rStyle w:val="Emphasis"/>
              </w:rPr>
            </w:pPr>
          </w:p>
        </w:tc>
        <w:tc>
          <w:tcPr>
            <w:tcW w:w="490" w:type="pct"/>
            <w:vMerge/>
            <w:shd w:val="clear" w:color="auto" w:fill="auto"/>
          </w:tcPr>
          <w:p w14:paraId="5BBA3CCB" w14:textId="77777777" w:rsidR="00DF2BB6" w:rsidRPr="00C70209" w:rsidRDefault="00DF2BB6" w:rsidP="003131E2">
            <w:pPr>
              <w:pStyle w:val="Tabletext-evidencematrix"/>
              <w:rPr>
                <w:rStyle w:val="Emphasis"/>
              </w:rPr>
            </w:pPr>
          </w:p>
        </w:tc>
        <w:tc>
          <w:tcPr>
            <w:tcW w:w="491" w:type="pct"/>
            <w:shd w:val="clear" w:color="auto" w:fill="auto"/>
          </w:tcPr>
          <w:p w14:paraId="12BB21B3" w14:textId="7FE34006" w:rsidR="00DF2BB6" w:rsidRPr="00C70209" w:rsidRDefault="00DF2BB6" w:rsidP="003131E2">
            <w:pPr>
              <w:pStyle w:val="Tabletext-subanalysis"/>
              <w:rPr>
                <w:rStyle w:val="Emphasis"/>
                <w:i w:val="0"/>
                <w:iCs w:val="0"/>
              </w:rPr>
            </w:pPr>
            <w:r w:rsidRPr="00C70209">
              <w:rPr>
                <w:rStyle w:val="Emphasis"/>
              </w:rPr>
              <w:t>High</w:t>
            </w:r>
            <w:r w:rsidR="00363BA0" w:rsidRPr="00C70209">
              <w:rPr>
                <w:rStyle w:val="Emphasis"/>
              </w:rPr>
              <w:t>-</w:t>
            </w:r>
            <w:r w:rsidRPr="00C70209">
              <w:rPr>
                <w:rStyle w:val="Emphasis"/>
              </w:rPr>
              <w:t>dose rHuEPO (&gt;500 IU/kg/week) + low-dose iron (≤5 mg/kg/day)</w:t>
            </w:r>
          </w:p>
        </w:tc>
        <w:tc>
          <w:tcPr>
            <w:tcW w:w="490" w:type="pct"/>
            <w:shd w:val="clear" w:color="auto" w:fill="auto"/>
          </w:tcPr>
          <w:p w14:paraId="30087D5C" w14:textId="77777777" w:rsidR="00DF2BB6" w:rsidRPr="00C70209" w:rsidRDefault="00DF2BB6" w:rsidP="003131E2">
            <w:pPr>
              <w:pStyle w:val="Tabletext-subanalysis"/>
              <w:jc w:val="right"/>
              <w:rPr>
                <w:rStyle w:val="Emphasis"/>
                <w:i w:val="0"/>
                <w:iCs w:val="0"/>
              </w:rPr>
            </w:pPr>
            <w:r w:rsidRPr="00C70209">
              <w:rPr>
                <w:rStyle w:val="Emphasis"/>
              </w:rPr>
              <w:t>3 trials (Maier 1994, Salvado 2000, Soubasi 1995)</w:t>
            </w:r>
          </w:p>
          <w:p w14:paraId="50BE0824" w14:textId="77777777" w:rsidR="00DF2BB6" w:rsidRPr="00C70209" w:rsidRDefault="00DF2BB6" w:rsidP="003131E2">
            <w:pPr>
              <w:pStyle w:val="Tabletext-subanalysis"/>
              <w:jc w:val="right"/>
              <w:rPr>
                <w:rStyle w:val="Emphasis"/>
                <w:i w:val="0"/>
                <w:iCs w:val="0"/>
              </w:rPr>
            </w:pPr>
            <w:r w:rsidRPr="00C70209">
              <w:rPr>
                <w:rStyle w:val="Emphasis"/>
              </w:rPr>
              <w:t>N=365</w:t>
            </w:r>
          </w:p>
          <w:p w14:paraId="254B1F20" w14:textId="77777777" w:rsidR="00DF2BB6" w:rsidRPr="00C70209" w:rsidRDefault="00DF2BB6" w:rsidP="003131E2">
            <w:pPr>
              <w:pStyle w:val="Tabletext-subanalysis"/>
              <w:jc w:val="right"/>
              <w:rPr>
                <w:rStyle w:val="Emphasis"/>
                <w:i w:val="0"/>
                <w:iCs w:val="0"/>
              </w:rPr>
            </w:pPr>
            <w:r w:rsidRPr="00C70209">
              <w:rPr>
                <w:rStyle w:val="Emphasis"/>
              </w:rPr>
              <w:t>Europe, Chile, Greece</w:t>
            </w:r>
          </w:p>
        </w:tc>
        <w:tc>
          <w:tcPr>
            <w:tcW w:w="520" w:type="pct"/>
            <w:shd w:val="clear" w:color="auto" w:fill="auto"/>
          </w:tcPr>
          <w:p w14:paraId="4DF5E47E" w14:textId="77777777" w:rsidR="00DF2BB6" w:rsidRPr="00C70209" w:rsidRDefault="00DF2BB6" w:rsidP="003131E2">
            <w:pPr>
              <w:pStyle w:val="Tabletext-subanalysis"/>
              <w:rPr>
                <w:rStyle w:val="Emphasis"/>
                <w:i w:val="0"/>
                <w:iCs w:val="0"/>
              </w:rPr>
            </w:pPr>
            <w:r w:rsidRPr="00C70209">
              <w:rPr>
                <w:rStyle w:val="Emphasis"/>
              </w:rPr>
              <w:t>83/177 (46.9%)</w:t>
            </w:r>
          </w:p>
          <w:p w14:paraId="6D4B95C1" w14:textId="77777777" w:rsidR="00DF2BB6" w:rsidRPr="00C70209" w:rsidRDefault="00DF2BB6" w:rsidP="003131E2">
            <w:pPr>
              <w:pStyle w:val="Tabletext-subanalysis"/>
              <w:rPr>
                <w:rStyle w:val="Emphasis"/>
                <w:i w:val="0"/>
                <w:iCs w:val="0"/>
              </w:rPr>
            </w:pPr>
          </w:p>
        </w:tc>
        <w:tc>
          <w:tcPr>
            <w:tcW w:w="519" w:type="pct"/>
            <w:shd w:val="clear" w:color="auto" w:fill="auto"/>
          </w:tcPr>
          <w:p w14:paraId="07BD011B" w14:textId="77777777" w:rsidR="00DF2BB6" w:rsidRPr="00C70209" w:rsidRDefault="00DF2BB6" w:rsidP="003131E2">
            <w:pPr>
              <w:pStyle w:val="Tabletext-subanalysis"/>
              <w:rPr>
                <w:rStyle w:val="Emphasis"/>
                <w:i w:val="0"/>
                <w:iCs w:val="0"/>
              </w:rPr>
            </w:pPr>
            <w:r w:rsidRPr="00C70209">
              <w:rPr>
                <w:rStyle w:val="Emphasis"/>
              </w:rPr>
              <w:t>130/188 (69.1%)</w:t>
            </w:r>
          </w:p>
        </w:tc>
        <w:tc>
          <w:tcPr>
            <w:tcW w:w="521" w:type="pct"/>
            <w:shd w:val="clear" w:color="auto" w:fill="FFFFFF" w:themeFill="background1"/>
          </w:tcPr>
          <w:p w14:paraId="78E0232D" w14:textId="77777777" w:rsidR="00DF2BB6" w:rsidRPr="00C70209" w:rsidRDefault="00DF2BB6" w:rsidP="003131E2">
            <w:pPr>
              <w:pStyle w:val="Tabletext-subanalysis"/>
              <w:rPr>
                <w:rStyle w:val="Emphasis"/>
                <w:i w:val="0"/>
                <w:iCs w:val="0"/>
              </w:rPr>
            </w:pPr>
            <w:r w:rsidRPr="00C70209">
              <w:rPr>
                <w:rStyle w:val="Emphasis"/>
              </w:rPr>
              <w:t>RR 0.66 [0.55, 0.80]</w:t>
            </w:r>
          </w:p>
        </w:tc>
        <w:tc>
          <w:tcPr>
            <w:tcW w:w="598" w:type="pct"/>
            <w:shd w:val="clear" w:color="auto" w:fill="D9D9D9" w:themeFill="background1" w:themeFillShade="D9"/>
          </w:tcPr>
          <w:p w14:paraId="49B2624B" w14:textId="3435A422" w:rsidR="00DF2BB6" w:rsidRPr="00C70209" w:rsidRDefault="00DF2BB6" w:rsidP="003131E2">
            <w:pPr>
              <w:pStyle w:val="Tabletext-subanalysis"/>
              <w:rPr>
                <w:rStyle w:val="Emphasis"/>
                <w:i w:val="0"/>
                <w:iCs w:val="0"/>
              </w:rPr>
            </w:pPr>
            <w:r w:rsidRPr="00C70209">
              <w:rPr>
                <w:rStyle w:val="Emphasis"/>
              </w:rPr>
              <w:t>Favours early rHuEPO + iron</w:t>
            </w:r>
          </w:p>
          <w:p w14:paraId="5B71B548" w14:textId="5C30AFCE" w:rsidR="00DF2BB6" w:rsidRPr="00C70209" w:rsidRDefault="001A475D" w:rsidP="003131E2">
            <w:pPr>
              <w:pStyle w:val="Tabletext-subanalysis"/>
              <w:rPr>
                <w:rStyle w:val="Emphasis"/>
                <w:i w:val="0"/>
                <w:iCs w:val="0"/>
              </w:rPr>
            </w:pPr>
            <w:r w:rsidRPr="001A475D">
              <w:rPr>
                <w:rStyle w:val="Emphasis"/>
              </w:rPr>
              <w:t>P &lt; </w:t>
            </w:r>
            <w:r w:rsidR="00DF2BB6" w:rsidRPr="00C70209">
              <w:rPr>
                <w:rStyle w:val="Emphasis"/>
              </w:rPr>
              <w:t>0.00001</w:t>
            </w:r>
          </w:p>
          <w:p w14:paraId="3444636C" w14:textId="77777777" w:rsidR="00DF2BB6" w:rsidRPr="00C70209" w:rsidRDefault="00DF2BB6" w:rsidP="003131E2">
            <w:pPr>
              <w:pStyle w:val="Tabletext-subanalysis"/>
              <w:rPr>
                <w:rStyle w:val="Emphasis"/>
                <w:i w:val="0"/>
                <w:iCs w:val="0"/>
              </w:rPr>
            </w:pPr>
            <w:r w:rsidRPr="00C70209">
              <w:t>Substantial heterogeneity</w:t>
            </w:r>
          </w:p>
          <w:p w14:paraId="3EA6FF06" w14:textId="0A50744E" w:rsidR="00DF2BB6" w:rsidRPr="00C70209" w:rsidRDefault="00DF2BB6" w:rsidP="00AB0F8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5%</w:t>
            </w:r>
          </w:p>
        </w:tc>
      </w:tr>
      <w:tr w:rsidR="00DF2BB6" w:rsidRPr="00C70209" w14:paraId="75AC134D" w14:textId="77777777" w:rsidTr="003131E2">
        <w:trPr>
          <w:cantSplit/>
        </w:trPr>
        <w:tc>
          <w:tcPr>
            <w:tcW w:w="389" w:type="pct"/>
            <w:vMerge/>
            <w:shd w:val="clear" w:color="auto" w:fill="auto"/>
          </w:tcPr>
          <w:p w14:paraId="3754D853" w14:textId="77777777" w:rsidR="00DF2BB6" w:rsidRPr="00C70209" w:rsidRDefault="00DF2BB6" w:rsidP="003131E2">
            <w:pPr>
              <w:pStyle w:val="Tabletext-evidencematrix"/>
              <w:rPr>
                <w:szCs w:val="16"/>
              </w:rPr>
            </w:pPr>
          </w:p>
        </w:tc>
        <w:tc>
          <w:tcPr>
            <w:tcW w:w="492" w:type="pct"/>
            <w:vMerge/>
            <w:shd w:val="clear" w:color="auto" w:fill="auto"/>
          </w:tcPr>
          <w:p w14:paraId="4CFBB122" w14:textId="77777777" w:rsidR="00DF2BB6" w:rsidRPr="00C70209" w:rsidRDefault="00DF2BB6" w:rsidP="003131E2">
            <w:pPr>
              <w:pStyle w:val="Tabletext-evidencematrix"/>
              <w:rPr>
                <w:rStyle w:val="Emphasis"/>
              </w:rPr>
            </w:pPr>
          </w:p>
        </w:tc>
        <w:tc>
          <w:tcPr>
            <w:tcW w:w="490" w:type="pct"/>
            <w:vMerge/>
            <w:shd w:val="clear" w:color="auto" w:fill="auto"/>
          </w:tcPr>
          <w:p w14:paraId="6EC73C0B" w14:textId="77777777" w:rsidR="00DF2BB6" w:rsidRPr="00C70209" w:rsidRDefault="00DF2BB6" w:rsidP="003131E2">
            <w:pPr>
              <w:pStyle w:val="Tabletext-evidencematrix"/>
              <w:rPr>
                <w:rStyle w:val="Emphasis"/>
              </w:rPr>
            </w:pPr>
          </w:p>
        </w:tc>
        <w:tc>
          <w:tcPr>
            <w:tcW w:w="490" w:type="pct"/>
            <w:vMerge/>
            <w:shd w:val="clear" w:color="auto" w:fill="auto"/>
          </w:tcPr>
          <w:p w14:paraId="6C5751E7" w14:textId="77777777" w:rsidR="00DF2BB6" w:rsidRPr="00C70209" w:rsidRDefault="00DF2BB6" w:rsidP="003131E2">
            <w:pPr>
              <w:pStyle w:val="Tabletext-evidencematrix"/>
              <w:rPr>
                <w:rStyle w:val="Emphasis"/>
              </w:rPr>
            </w:pPr>
          </w:p>
        </w:tc>
        <w:tc>
          <w:tcPr>
            <w:tcW w:w="491" w:type="pct"/>
            <w:shd w:val="clear" w:color="auto" w:fill="auto"/>
          </w:tcPr>
          <w:p w14:paraId="6CEDF7F0" w14:textId="08E681B3" w:rsidR="00DF2BB6" w:rsidRPr="00C70209" w:rsidRDefault="00DF2BB6" w:rsidP="003131E2">
            <w:pPr>
              <w:pStyle w:val="Tabletext-subanalysis"/>
              <w:rPr>
                <w:rStyle w:val="Emphasis"/>
                <w:i w:val="0"/>
                <w:iCs w:val="0"/>
              </w:rPr>
            </w:pPr>
            <w:r w:rsidRPr="00C70209">
              <w:rPr>
                <w:rStyle w:val="Emphasis"/>
              </w:rPr>
              <w:t>Low-dose rHuEPO (≤500 IU/kg/week) + high or low-dose iron</w:t>
            </w:r>
          </w:p>
        </w:tc>
        <w:tc>
          <w:tcPr>
            <w:tcW w:w="490" w:type="pct"/>
            <w:shd w:val="clear" w:color="auto" w:fill="auto"/>
          </w:tcPr>
          <w:p w14:paraId="004D971F" w14:textId="77777777" w:rsidR="00DF2BB6" w:rsidRPr="00C70209" w:rsidRDefault="00DF2BB6" w:rsidP="003131E2">
            <w:pPr>
              <w:pStyle w:val="Tabletext-subanalysis"/>
              <w:jc w:val="right"/>
              <w:rPr>
                <w:rStyle w:val="Emphasis"/>
                <w:i w:val="0"/>
                <w:iCs w:val="0"/>
              </w:rPr>
            </w:pPr>
            <w:r w:rsidRPr="00C70209">
              <w:rPr>
                <w:rStyle w:val="Emphasis"/>
              </w:rPr>
              <w:t>4 trials (Arif 2005, Chang 1998, Obladen 1991, Soubasi 1995)</w:t>
            </w:r>
          </w:p>
          <w:p w14:paraId="3BAB2726" w14:textId="77777777" w:rsidR="00DF2BB6" w:rsidRPr="00C70209" w:rsidRDefault="00DF2BB6" w:rsidP="003131E2">
            <w:pPr>
              <w:pStyle w:val="Tabletext-subanalysis"/>
              <w:jc w:val="right"/>
              <w:rPr>
                <w:rStyle w:val="Emphasis"/>
                <w:i w:val="0"/>
                <w:iCs w:val="0"/>
              </w:rPr>
            </w:pPr>
            <w:r w:rsidRPr="00C70209">
              <w:rPr>
                <w:rStyle w:val="Emphasis"/>
              </w:rPr>
              <w:t>N=484</w:t>
            </w:r>
          </w:p>
          <w:p w14:paraId="3009C110" w14:textId="77777777" w:rsidR="00DF2BB6" w:rsidRPr="00C70209" w:rsidRDefault="00DF2BB6" w:rsidP="003131E2">
            <w:pPr>
              <w:pStyle w:val="Tabletext-subanalysis"/>
              <w:jc w:val="right"/>
              <w:rPr>
                <w:rStyle w:val="Emphasis"/>
                <w:i w:val="0"/>
                <w:iCs w:val="0"/>
              </w:rPr>
            </w:pPr>
            <w:r w:rsidRPr="00C70209">
              <w:rPr>
                <w:rStyle w:val="Emphasis"/>
              </w:rPr>
              <w:t>Turkey, China, Europe, Greece</w:t>
            </w:r>
          </w:p>
        </w:tc>
        <w:tc>
          <w:tcPr>
            <w:tcW w:w="520" w:type="pct"/>
            <w:shd w:val="clear" w:color="auto" w:fill="auto"/>
          </w:tcPr>
          <w:p w14:paraId="01404607" w14:textId="77777777" w:rsidR="00DF2BB6" w:rsidRPr="00C70209" w:rsidRDefault="00DF2BB6" w:rsidP="003131E2">
            <w:pPr>
              <w:pStyle w:val="Tabletext-subanalysis"/>
              <w:rPr>
                <w:rStyle w:val="Emphasis"/>
                <w:i w:val="0"/>
                <w:iCs w:val="0"/>
              </w:rPr>
            </w:pPr>
            <w:r w:rsidRPr="00C70209">
              <w:rPr>
                <w:rStyle w:val="Emphasis"/>
              </w:rPr>
              <w:t>102/233 (43.8%)</w:t>
            </w:r>
          </w:p>
        </w:tc>
        <w:tc>
          <w:tcPr>
            <w:tcW w:w="519" w:type="pct"/>
            <w:shd w:val="clear" w:color="auto" w:fill="auto"/>
          </w:tcPr>
          <w:p w14:paraId="19CB2B66" w14:textId="77777777" w:rsidR="00DF2BB6" w:rsidRPr="00C70209" w:rsidRDefault="00DF2BB6" w:rsidP="003131E2">
            <w:pPr>
              <w:pStyle w:val="Tabletext-subanalysis"/>
              <w:rPr>
                <w:rStyle w:val="Emphasis"/>
                <w:i w:val="0"/>
                <w:iCs w:val="0"/>
              </w:rPr>
            </w:pPr>
            <w:r w:rsidRPr="00C70209">
              <w:rPr>
                <w:rStyle w:val="Emphasis"/>
              </w:rPr>
              <w:t>144/251 (57.4%)</w:t>
            </w:r>
          </w:p>
        </w:tc>
        <w:tc>
          <w:tcPr>
            <w:tcW w:w="521" w:type="pct"/>
            <w:shd w:val="clear" w:color="auto" w:fill="FFFFFF" w:themeFill="background1"/>
          </w:tcPr>
          <w:p w14:paraId="224CAC05" w14:textId="77777777" w:rsidR="00DF2BB6" w:rsidRPr="00C70209" w:rsidRDefault="00DF2BB6" w:rsidP="003131E2">
            <w:pPr>
              <w:pStyle w:val="Tabletext-subanalysis"/>
              <w:rPr>
                <w:rStyle w:val="Emphasis"/>
                <w:i w:val="0"/>
                <w:iCs w:val="0"/>
              </w:rPr>
            </w:pPr>
            <w:r w:rsidRPr="00C70209">
              <w:rPr>
                <w:rStyle w:val="Emphasis"/>
              </w:rPr>
              <w:t>RR 0.77 [0.65, 0.91]</w:t>
            </w:r>
          </w:p>
        </w:tc>
        <w:tc>
          <w:tcPr>
            <w:tcW w:w="598" w:type="pct"/>
            <w:shd w:val="clear" w:color="auto" w:fill="D9D9D9" w:themeFill="background1" w:themeFillShade="D9"/>
          </w:tcPr>
          <w:p w14:paraId="726FF120" w14:textId="0E0A5F3C" w:rsidR="00DF2BB6" w:rsidRPr="00C70209" w:rsidRDefault="00DF2BB6" w:rsidP="003131E2">
            <w:pPr>
              <w:pStyle w:val="Tabletext-subanalysis"/>
              <w:rPr>
                <w:rStyle w:val="Emphasis"/>
                <w:i w:val="0"/>
                <w:iCs w:val="0"/>
              </w:rPr>
            </w:pPr>
            <w:r w:rsidRPr="00C70209">
              <w:rPr>
                <w:rStyle w:val="Emphasis"/>
              </w:rPr>
              <w:t>Favours early rHuEPO + iron</w:t>
            </w:r>
          </w:p>
          <w:p w14:paraId="4B824EC0" w14:textId="1A5D9B62"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026</w:t>
            </w:r>
          </w:p>
          <w:p w14:paraId="6113F031" w14:textId="2A51965B" w:rsidR="00DF2BB6" w:rsidRPr="00C70209" w:rsidRDefault="00DF2BB6" w:rsidP="003131E2">
            <w:pPr>
              <w:pStyle w:val="Tabletext-subanalysis"/>
            </w:pPr>
            <w:r w:rsidRPr="00C70209">
              <w:t>No significant heterogeneity</w:t>
            </w:r>
          </w:p>
          <w:p w14:paraId="54F27CD6" w14:textId="1D945C36"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0%</w:t>
            </w:r>
          </w:p>
        </w:tc>
      </w:tr>
      <w:tr w:rsidR="00DF2BB6" w:rsidRPr="00C70209" w14:paraId="3F16CEF3" w14:textId="77777777" w:rsidTr="003131E2">
        <w:trPr>
          <w:cantSplit/>
        </w:trPr>
        <w:tc>
          <w:tcPr>
            <w:tcW w:w="389" w:type="pct"/>
            <w:vMerge/>
            <w:shd w:val="clear" w:color="auto" w:fill="auto"/>
          </w:tcPr>
          <w:p w14:paraId="656D70F3" w14:textId="77777777" w:rsidR="00DF2BB6" w:rsidRPr="00C70209" w:rsidRDefault="00DF2BB6" w:rsidP="003131E2">
            <w:pPr>
              <w:pStyle w:val="Tabletext-evidencematrix"/>
              <w:rPr>
                <w:szCs w:val="16"/>
              </w:rPr>
            </w:pPr>
          </w:p>
        </w:tc>
        <w:tc>
          <w:tcPr>
            <w:tcW w:w="492" w:type="pct"/>
            <w:vMerge/>
            <w:shd w:val="clear" w:color="auto" w:fill="auto"/>
          </w:tcPr>
          <w:p w14:paraId="3292FD69" w14:textId="77777777" w:rsidR="00DF2BB6" w:rsidRPr="00C70209" w:rsidRDefault="00DF2BB6" w:rsidP="003131E2">
            <w:pPr>
              <w:pStyle w:val="Tabletext-evidencematrix"/>
              <w:rPr>
                <w:rStyle w:val="Emphasis"/>
              </w:rPr>
            </w:pPr>
          </w:p>
        </w:tc>
        <w:tc>
          <w:tcPr>
            <w:tcW w:w="490" w:type="pct"/>
            <w:vMerge/>
            <w:shd w:val="clear" w:color="auto" w:fill="auto"/>
          </w:tcPr>
          <w:p w14:paraId="4C106489" w14:textId="77777777" w:rsidR="00DF2BB6" w:rsidRPr="00C70209" w:rsidRDefault="00DF2BB6" w:rsidP="003131E2">
            <w:pPr>
              <w:pStyle w:val="Tabletext-evidencematrix"/>
              <w:rPr>
                <w:rStyle w:val="Emphasis"/>
              </w:rPr>
            </w:pPr>
          </w:p>
        </w:tc>
        <w:tc>
          <w:tcPr>
            <w:tcW w:w="490" w:type="pct"/>
            <w:vMerge/>
            <w:shd w:val="clear" w:color="auto" w:fill="auto"/>
          </w:tcPr>
          <w:p w14:paraId="2BEDA8DF" w14:textId="77777777" w:rsidR="00DF2BB6" w:rsidRPr="00C70209" w:rsidRDefault="00DF2BB6" w:rsidP="003131E2">
            <w:pPr>
              <w:pStyle w:val="Tabletext-evidencematrix"/>
              <w:rPr>
                <w:rStyle w:val="Emphasis"/>
              </w:rPr>
            </w:pPr>
          </w:p>
        </w:tc>
        <w:tc>
          <w:tcPr>
            <w:tcW w:w="491" w:type="pct"/>
            <w:shd w:val="clear" w:color="auto" w:fill="auto"/>
          </w:tcPr>
          <w:p w14:paraId="57744954" w14:textId="14C95713" w:rsidR="00DF2BB6" w:rsidRPr="00C70209" w:rsidRDefault="00DF2BB6" w:rsidP="003131E2">
            <w:pPr>
              <w:pStyle w:val="Tabletext-subanalysis"/>
              <w:rPr>
                <w:rStyle w:val="Emphasis"/>
                <w:i w:val="0"/>
                <w:iCs w:val="0"/>
              </w:rPr>
            </w:pPr>
            <w:r w:rsidRPr="00C70209">
              <w:rPr>
                <w:rStyle w:val="Emphasis"/>
              </w:rPr>
              <w:t>Low-dose rHuEPO (</w:t>
            </w:r>
            <w:r w:rsidRPr="00C70209">
              <w:t>≤</w:t>
            </w:r>
            <w:r w:rsidRPr="00C70209">
              <w:rPr>
                <w:rStyle w:val="Emphasis"/>
              </w:rPr>
              <w:t>500 IU/kg/week) + high</w:t>
            </w:r>
            <w:r w:rsidR="00363BA0" w:rsidRPr="00C70209">
              <w:rPr>
                <w:rStyle w:val="Emphasis"/>
              </w:rPr>
              <w:t>-</w:t>
            </w:r>
            <w:r w:rsidRPr="00C70209">
              <w:rPr>
                <w:rStyle w:val="Emphasis"/>
              </w:rPr>
              <w:t>dose iron (&gt;5 mg/kg/day) or given intravenously</w:t>
            </w:r>
          </w:p>
        </w:tc>
        <w:tc>
          <w:tcPr>
            <w:tcW w:w="490" w:type="pct"/>
            <w:shd w:val="clear" w:color="auto" w:fill="auto"/>
          </w:tcPr>
          <w:p w14:paraId="232DFEF3" w14:textId="77777777" w:rsidR="00DF2BB6" w:rsidRPr="00C70209" w:rsidRDefault="00DF2BB6" w:rsidP="003131E2">
            <w:pPr>
              <w:pStyle w:val="Tabletext-subanalysis"/>
              <w:jc w:val="right"/>
              <w:rPr>
                <w:rStyle w:val="Emphasis"/>
                <w:i w:val="0"/>
                <w:iCs w:val="0"/>
              </w:rPr>
            </w:pPr>
            <w:r w:rsidRPr="00C70209">
              <w:rPr>
                <w:rStyle w:val="Emphasis"/>
              </w:rPr>
              <w:t>2 trials (Arif 2005, Chang 1998)</w:t>
            </w:r>
          </w:p>
          <w:p w14:paraId="369A652D" w14:textId="77777777" w:rsidR="00DF2BB6" w:rsidRPr="00C70209" w:rsidRDefault="00DF2BB6" w:rsidP="003131E2">
            <w:pPr>
              <w:pStyle w:val="Tabletext-subanalysis"/>
              <w:jc w:val="right"/>
              <w:rPr>
                <w:rStyle w:val="Emphasis"/>
                <w:i w:val="0"/>
                <w:iCs w:val="0"/>
              </w:rPr>
            </w:pPr>
            <w:r w:rsidRPr="00C70209">
              <w:rPr>
                <w:rStyle w:val="Emphasis"/>
              </w:rPr>
              <w:t>N=322</w:t>
            </w:r>
          </w:p>
          <w:p w14:paraId="5C285254" w14:textId="77777777" w:rsidR="00DF2BB6" w:rsidRPr="00C70209" w:rsidRDefault="00DF2BB6" w:rsidP="003131E2">
            <w:pPr>
              <w:pStyle w:val="Tabletext-subanalysis"/>
              <w:jc w:val="right"/>
              <w:rPr>
                <w:rStyle w:val="Emphasis"/>
                <w:i w:val="0"/>
                <w:iCs w:val="0"/>
              </w:rPr>
            </w:pPr>
            <w:r w:rsidRPr="00C70209">
              <w:rPr>
                <w:rStyle w:val="Emphasis"/>
              </w:rPr>
              <w:t>Turkey, China</w:t>
            </w:r>
          </w:p>
        </w:tc>
        <w:tc>
          <w:tcPr>
            <w:tcW w:w="520" w:type="pct"/>
            <w:shd w:val="clear" w:color="auto" w:fill="auto"/>
          </w:tcPr>
          <w:p w14:paraId="11EB3856" w14:textId="77777777" w:rsidR="00DF2BB6" w:rsidRPr="00C70209" w:rsidRDefault="00DF2BB6" w:rsidP="003131E2">
            <w:pPr>
              <w:pStyle w:val="Tabletext-subanalysis"/>
              <w:rPr>
                <w:rStyle w:val="Emphasis"/>
                <w:i w:val="0"/>
                <w:iCs w:val="0"/>
              </w:rPr>
            </w:pPr>
            <w:r w:rsidRPr="00C70209">
              <w:rPr>
                <w:rStyle w:val="Emphasis"/>
              </w:rPr>
              <w:t>67/157 (42.7%)</w:t>
            </w:r>
          </w:p>
        </w:tc>
        <w:tc>
          <w:tcPr>
            <w:tcW w:w="519" w:type="pct"/>
            <w:shd w:val="clear" w:color="auto" w:fill="auto"/>
          </w:tcPr>
          <w:p w14:paraId="07DCEA3A" w14:textId="77777777" w:rsidR="00DF2BB6" w:rsidRPr="00C70209" w:rsidRDefault="00DF2BB6" w:rsidP="003131E2">
            <w:pPr>
              <w:pStyle w:val="Tabletext-subanalysis"/>
              <w:rPr>
                <w:rStyle w:val="Emphasis"/>
                <w:i w:val="0"/>
                <w:iCs w:val="0"/>
              </w:rPr>
            </w:pPr>
            <w:r w:rsidRPr="00C70209">
              <w:rPr>
                <w:rStyle w:val="Emphasis"/>
              </w:rPr>
              <w:t>94/165 (57.0%)</w:t>
            </w:r>
          </w:p>
        </w:tc>
        <w:tc>
          <w:tcPr>
            <w:tcW w:w="521" w:type="pct"/>
            <w:shd w:val="clear" w:color="auto" w:fill="FFFFFF" w:themeFill="background1"/>
          </w:tcPr>
          <w:p w14:paraId="41126247" w14:textId="77777777" w:rsidR="00DF2BB6" w:rsidRPr="00C70209" w:rsidRDefault="00DF2BB6" w:rsidP="003131E2">
            <w:pPr>
              <w:pStyle w:val="Tabletext-subanalysis"/>
              <w:rPr>
                <w:rStyle w:val="Emphasis"/>
                <w:i w:val="0"/>
                <w:iCs w:val="0"/>
              </w:rPr>
            </w:pPr>
            <w:r w:rsidRPr="00C70209">
              <w:rPr>
                <w:rStyle w:val="Emphasis"/>
              </w:rPr>
              <w:t>RR 0.75 [0.61, 0.93]</w:t>
            </w:r>
          </w:p>
        </w:tc>
        <w:tc>
          <w:tcPr>
            <w:tcW w:w="598" w:type="pct"/>
            <w:shd w:val="clear" w:color="auto" w:fill="D9D9D9" w:themeFill="background1" w:themeFillShade="D9"/>
          </w:tcPr>
          <w:p w14:paraId="795101E6" w14:textId="3C045664" w:rsidR="00DF2BB6" w:rsidRPr="00C70209" w:rsidRDefault="00DF2BB6" w:rsidP="003131E2">
            <w:pPr>
              <w:pStyle w:val="Tabletext-subanalysis"/>
              <w:rPr>
                <w:rStyle w:val="Emphasis"/>
                <w:i w:val="0"/>
                <w:iCs w:val="0"/>
              </w:rPr>
            </w:pPr>
            <w:r w:rsidRPr="00C70209">
              <w:rPr>
                <w:rStyle w:val="Emphasis"/>
              </w:rPr>
              <w:t>Favours early rHuEPO + iron</w:t>
            </w:r>
          </w:p>
          <w:p w14:paraId="33C2D907" w14:textId="7C59F021"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091</w:t>
            </w:r>
          </w:p>
          <w:p w14:paraId="550CC0C7" w14:textId="1701E133" w:rsidR="00DF2BB6" w:rsidRPr="00C70209" w:rsidRDefault="00DF2BB6" w:rsidP="003131E2">
            <w:pPr>
              <w:pStyle w:val="Tabletext-subanalysis"/>
            </w:pPr>
            <w:r w:rsidRPr="00C70209">
              <w:t>No significant heterogeneity</w:t>
            </w:r>
          </w:p>
          <w:p w14:paraId="654C66F6" w14:textId="6D258584"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0.0%</w:t>
            </w:r>
          </w:p>
        </w:tc>
      </w:tr>
      <w:tr w:rsidR="00DF2BB6" w:rsidRPr="00C70209" w14:paraId="137FC03A" w14:textId="77777777" w:rsidTr="003131E2">
        <w:trPr>
          <w:cantSplit/>
        </w:trPr>
        <w:tc>
          <w:tcPr>
            <w:tcW w:w="389" w:type="pct"/>
            <w:vMerge/>
            <w:shd w:val="clear" w:color="auto" w:fill="auto"/>
          </w:tcPr>
          <w:p w14:paraId="690E031C" w14:textId="77777777" w:rsidR="00DF2BB6" w:rsidRPr="00C70209" w:rsidRDefault="00DF2BB6" w:rsidP="003131E2">
            <w:pPr>
              <w:pStyle w:val="Tabletext-evidencematrix"/>
              <w:rPr>
                <w:szCs w:val="16"/>
              </w:rPr>
            </w:pPr>
          </w:p>
        </w:tc>
        <w:tc>
          <w:tcPr>
            <w:tcW w:w="492" w:type="pct"/>
            <w:vMerge/>
            <w:shd w:val="clear" w:color="auto" w:fill="auto"/>
          </w:tcPr>
          <w:p w14:paraId="599A4A46" w14:textId="77777777" w:rsidR="00DF2BB6" w:rsidRPr="00C70209" w:rsidRDefault="00DF2BB6" w:rsidP="003131E2">
            <w:pPr>
              <w:pStyle w:val="Tabletext-evidencematrix"/>
              <w:rPr>
                <w:rStyle w:val="Emphasis"/>
              </w:rPr>
            </w:pPr>
          </w:p>
        </w:tc>
        <w:tc>
          <w:tcPr>
            <w:tcW w:w="490" w:type="pct"/>
            <w:vMerge/>
            <w:shd w:val="clear" w:color="auto" w:fill="auto"/>
          </w:tcPr>
          <w:p w14:paraId="0F203800" w14:textId="77777777" w:rsidR="00DF2BB6" w:rsidRPr="00C70209" w:rsidRDefault="00DF2BB6" w:rsidP="003131E2">
            <w:pPr>
              <w:pStyle w:val="Tabletext-evidencematrix"/>
              <w:rPr>
                <w:rStyle w:val="Emphasis"/>
              </w:rPr>
            </w:pPr>
          </w:p>
        </w:tc>
        <w:tc>
          <w:tcPr>
            <w:tcW w:w="490" w:type="pct"/>
            <w:vMerge/>
            <w:shd w:val="clear" w:color="auto" w:fill="auto"/>
          </w:tcPr>
          <w:p w14:paraId="6210FFEF" w14:textId="77777777" w:rsidR="00DF2BB6" w:rsidRPr="00C70209" w:rsidRDefault="00DF2BB6" w:rsidP="003131E2">
            <w:pPr>
              <w:pStyle w:val="Tabletext-evidencematrix"/>
              <w:rPr>
                <w:rStyle w:val="Emphasis"/>
              </w:rPr>
            </w:pPr>
          </w:p>
        </w:tc>
        <w:tc>
          <w:tcPr>
            <w:tcW w:w="491" w:type="pct"/>
            <w:shd w:val="clear" w:color="auto" w:fill="auto"/>
          </w:tcPr>
          <w:p w14:paraId="41376CE9" w14:textId="0D731991" w:rsidR="00DF2BB6" w:rsidRPr="00C70209" w:rsidRDefault="00DF2BB6" w:rsidP="003131E2">
            <w:pPr>
              <w:pStyle w:val="Tabletext-subanalysis"/>
              <w:rPr>
                <w:rStyle w:val="Emphasis"/>
                <w:i w:val="0"/>
                <w:iCs w:val="0"/>
              </w:rPr>
            </w:pPr>
            <w:r w:rsidRPr="00C70209">
              <w:rPr>
                <w:rStyle w:val="Emphasis"/>
              </w:rPr>
              <w:t>Low-dose rHuEPO (≤500 IU/kg/week) + low-dose iron (≤5 mg/kg/day)</w:t>
            </w:r>
          </w:p>
        </w:tc>
        <w:tc>
          <w:tcPr>
            <w:tcW w:w="490" w:type="pct"/>
            <w:shd w:val="clear" w:color="auto" w:fill="auto"/>
          </w:tcPr>
          <w:p w14:paraId="0659EE81" w14:textId="3E292796" w:rsidR="00DF2BB6" w:rsidRPr="00C70209" w:rsidRDefault="00DF2BB6" w:rsidP="003131E2">
            <w:pPr>
              <w:pStyle w:val="Tabletext-subanalysis"/>
              <w:jc w:val="right"/>
              <w:rPr>
                <w:rStyle w:val="Emphasis"/>
                <w:i w:val="0"/>
                <w:iCs w:val="0"/>
              </w:rPr>
            </w:pPr>
            <w:r w:rsidRPr="00C70209">
              <w:rPr>
                <w:rStyle w:val="Emphasis"/>
              </w:rPr>
              <w:t>2 trials (Obladen 1991, Soubasi 1995)</w:t>
            </w:r>
          </w:p>
          <w:p w14:paraId="431F85C2" w14:textId="77777777" w:rsidR="00DF2BB6" w:rsidRPr="00C70209" w:rsidRDefault="00DF2BB6" w:rsidP="003131E2">
            <w:pPr>
              <w:pStyle w:val="Tabletext-subanalysis"/>
              <w:jc w:val="right"/>
              <w:rPr>
                <w:rStyle w:val="Emphasis"/>
                <w:i w:val="0"/>
                <w:iCs w:val="0"/>
              </w:rPr>
            </w:pPr>
            <w:r w:rsidRPr="00C70209">
              <w:rPr>
                <w:rStyle w:val="Emphasis"/>
              </w:rPr>
              <w:t>N=162</w:t>
            </w:r>
          </w:p>
          <w:p w14:paraId="2B5B347A" w14:textId="77777777" w:rsidR="00DF2BB6" w:rsidRPr="00C70209" w:rsidRDefault="00DF2BB6" w:rsidP="003131E2">
            <w:pPr>
              <w:pStyle w:val="Tabletext-subanalysis"/>
              <w:jc w:val="right"/>
              <w:rPr>
                <w:rStyle w:val="Emphasis"/>
                <w:i w:val="0"/>
                <w:iCs w:val="0"/>
              </w:rPr>
            </w:pPr>
            <w:r w:rsidRPr="00C70209">
              <w:rPr>
                <w:rStyle w:val="Emphasis"/>
              </w:rPr>
              <w:t>Europe, Greece</w:t>
            </w:r>
          </w:p>
        </w:tc>
        <w:tc>
          <w:tcPr>
            <w:tcW w:w="520" w:type="pct"/>
            <w:shd w:val="clear" w:color="auto" w:fill="auto"/>
          </w:tcPr>
          <w:p w14:paraId="64F8ED5B" w14:textId="77777777" w:rsidR="00DF2BB6" w:rsidRPr="00C70209" w:rsidRDefault="00DF2BB6" w:rsidP="003131E2">
            <w:pPr>
              <w:pStyle w:val="Tabletext-subanalysis"/>
              <w:rPr>
                <w:rStyle w:val="Emphasis"/>
                <w:i w:val="0"/>
                <w:iCs w:val="0"/>
              </w:rPr>
            </w:pPr>
            <w:r w:rsidRPr="00C70209">
              <w:rPr>
                <w:rStyle w:val="Emphasis"/>
              </w:rPr>
              <w:t>35/76 (46.1%)</w:t>
            </w:r>
          </w:p>
        </w:tc>
        <w:tc>
          <w:tcPr>
            <w:tcW w:w="519" w:type="pct"/>
            <w:shd w:val="clear" w:color="auto" w:fill="auto"/>
          </w:tcPr>
          <w:p w14:paraId="3CB6AF60" w14:textId="77777777" w:rsidR="00DF2BB6" w:rsidRPr="00C70209" w:rsidRDefault="00DF2BB6" w:rsidP="003131E2">
            <w:pPr>
              <w:pStyle w:val="Tabletext-subanalysis"/>
              <w:rPr>
                <w:rStyle w:val="Emphasis"/>
                <w:i w:val="0"/>
                <w:iCs w:val="0"/>
              </w:rPr>
            </w:pPr>
            <w:r w:rsidRPr="00C70209">
              <w:rPr>
                <w:rStyle w:val="Emphasis"/>
              </w:rPr>
              <w:t>50/86 (58.1%)</w:t>
            </w:r>
          </w:p>
        </w:tc>
        <w:tc>
          <w:tcPr>
            <w:tcW w:w="521" w:type="pct"/>
            <w:shd w:val="clear" w:color="auto" w:fill="FFFFFF" w:themeFill="background1"/>
          </w:tcPr>
          <w:p w14:paraId="4772BE41" w14:textId="77777777" w:rsidR="00DF2BB6" w:rsidRPr="00C70209" w:rsidRDefault="00DF2BB6" w:rsidP="003131E2">
            <w:pPr>
              <w:pStyle w:val="Tabletext-subanalysis"/>
              <w:rPr>
                <w:rStyle w:val="Emphasis"/>
                <w:i w:val="0"/>
                <w:iCs w:val="0"/>
              </w:rPr>
            </w:pPr>
            <w:r w:rsidRPr="00C70209">
              <w:rPr>
                <w:rStyle w:val="Emphasis"/>
              </w:rPr>
              <w:t>RR 0.80 [0.60, 1.07]</w:t>
            </w:r>
          </w:p>
        </w:tc>
        <w:tc>
          <w:tcPr>
            <w:tcW w:w="598" w:type="pct"/>
            <w:shd w:val="clear" w:color="auto" w:fill="auto"/>
          </w:tcPr>
          <w:p w14:paraId="17F9AF4A" w14:textId="77777777" w:rsidR="00DF2BB6" w:rsidRPr="00C70209" w:rsidRDefault="00DF2BB6" w:rsidP="003131E2">
            <w:pPr>
              <w:pStyle w:val="Tabletext-subanalysis"/>
              <w:rPr>
                <w:rStyle w:val="Emphasis"/>
                <w:i w:val="0"/>
                <w:iCs w:val="0"/>
              </w:rPr>
            </w:pPr>
            <w:r w:rsidRPr="00C70209">
              <w:rPr>
                <w:rStyle w:val="Emphasis"/>
              </w:rPr>
              <w:t>No significant difference</w:t>
            </w:r>
          </w:p>
          <w:p w14:paraId="60C65E08" w14:textId="300E091C"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13</w:t>
            </w:r>
          </w:p>
          <w:p w14:paraId="351242EE" w14:textId="77777777" w:rsidR="00DF2BB6" w:rsidRPr="00C70209" w:rsidRDefault="00DF2BB6" w:rsidP="003131E2">
            <w:pPr>
              <w:pStyle w:val="Tabletext-subanalysis"/>
              <w:rPr>
                <w:rStyle w:val="Emphasis"/>
                <w:i w:val="0"/>
                <w:iCs w:val="0"/>
              </w:rPr>
            </w:pPr>
            <w:r w:rsidRPr="00C70209">
              <w:t>Substantial heterogeneity</w:t>
            </w:r>
          </w:p>
          <w:p w14:paraId="189E7F20" w14:textId="1EF9923F"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70%</w:t>
            </w:r>
          </w:p>
        </w:tc>
      </w:tr>
      <w:tr w:rsidR="00DF2BB6" w:rsidRPr="00C70209" w14:paraId="7AFD4E37" w14:textId="77777777" w:rsidTr="003131E2">
        <w:trPr>
          <w:cantSplit/>
        </w:trPr>
        <w:tc>
          <w:tcPr>
            <w:tcW w:w="389" w:type="pct"/>
            <w:vMerge w:val="restart"/>
            <w:shd w:val="clear" w:color="auto" w:fill="auto"/>
          </w:tcPr>
          <w:p w14:paraId="26FE1D21" w14:textId="1D754234"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7DB04D55" w14:textId="77777777" w:rsidR="00DF2BB6" w:rsidRPr="00C70209" w:rsidRDefault="00DF2BB6" w:rsidP="003131E2">
            <w:pPr>
              <w:pStyle w:val="Tabletext-evidencematrix"/>
            </w:pPr>
            <w:r w:rsidRPr="00C70209">
              <w:t>Level I</w:t>
            </w:r>
          </w:p>
          <w:p w14:paraId="6F93A79E" w14:textId="77777777" w:rsidR="00DF2BB6" w:rsidRPr="00C70209" w:rsidRDefault="00DF2BB6" w:rsidP="003131E2">
            <w:pPr>
              <w:pStyle w:val="Tabletext-evidencematrix"/>
              <w:rPr>
                <w:szCs w:val="16"/>
              </w:rPr>
            </w:pPr>
            <w:r w:rsidRPr="00C70209">
              <w:rPr>
                <w:i/>
              </w:rPr>
              <w:t>Good</w:t>
            </w:r>
          </w:p>
        </w:tc>
        <w:tc>
          <w:tcPr>
            <w:tcW w:w="492" w:type="pct"/>
            <w:vMerge w:val="restart"/>
            <w:shd w:val="clear" w:color="auto" w:fill="auto"/>
          </w:tcPr>
          <w:p w14:paraId="0E924E6A" w14:textId="2E56B876" w:rsidR="00DF2BB6" w:rsidRPr="00C70209" w:rsidRDefault="00DF2BB6" w:rsidP="003131E2">
            <w:pPr>
              <w:pStyle w:val="Tabletext-evidencematrix"/>
              <w:shd w:val="clear" w:color="auto" w:fill="FFFFFF" w:themeFill="background1"/>
            </w:pPr>
            <w:r w:rsidRPr="00C70209">
              <w:t>20 trials</w:t>
            </w:r>
            <w:r w:rsidRPr="00C70209">
              <w:rPr>
                <w:vertAlign w:val="superscript"/>
              </w:rPr>
              <w:t>c</w:t>
            </w:r>
            <w:r w:rsidRPr="00C70209">
              <w:t xml:space="preserve"> (Akisu 2001, Atasay 2002, Bader 1996, Bechensteen 1993, Corona 1998, Donato 1996, Emmerson 1993, Javier Manchon 1997, Kivivuori 1999, Kumar 1998, Maier 2002, Meyer 1994, Reiter 2005, Romagnoli 2000, Samanci 1996, Shannon 1991, Shannon 1992, Shannon 1995, Yamada 1999a, Yamada 1999b)</w:t>
            </w:r>
            <w:r w:rsidR="001F211B">
              <w:fldChar w:fldCharType="begin">
                <w:fldData xml:space="preserve">PEVuZE5vdGU+PENpdGU+PEF1dGhvcj5ZYW1hZGE8L0F1dGhvcj48WWVhcj4xOTk5YTwvWWVhcj48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==
</w:fldData>
              </w:fldChar>
            </w:r>
            <w:r w:rsidR="001F211B">
              <w:instrText xml:space="preserve"> ADDIN EN.CITE </w:instrText>
            </w:r>
            <w:r w:rsidR="001F211B">
              <w:fldChar w:fldCharType="begin">
                <w:fldData xml:space="preserve">PEVuZE5vdGU+PENpdGU+PEF1dGhvcj5ZYW1hZGE8L0F1dGhvcj48WWVhcj4xOTk5YTwvWWVhcj48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==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6; 122; 124-126; 128-130; 133-136; 138-143; 145-146</w:t>
            </w:r>
            <w:r w:rsidR="001F211B">
              <w:fldChar w:fldCharType="end"/>
            </w:r>
          </w:p>
          <w:p w14:paraId="1DD6EF48" w14:textId="77777777" w:rsidR="00DF2BB6" w:rsidRPr="00C70209" w:rsidRDefault="00DF2BB6" w:rsidP="003131E2">
            <w:pPr>
              <w:pStyle w:val="Tabletext-evidencematrix"/>
              <w:shd w:val="clear" w:color="auto" w:fill="FFFFFF" w:themeFill="background1"/>
            </w:pPr>
            <w:r w:rsidRPr="00C70209">
              <w:t>N=1142</w:t>
            </w:r>
          </w:p>
          <w:p w14:paraId="59A66E87" w14:textId="77777777" w:rsidR="00DF2BB6" w:rsidRPr="00C70209" w:rsidRDefault="00DF2BB6" w:rsidP="003131E2">
            <w:pPr>
              <w:pStyle w:val="Tabletext-evidencematrix"/>
            </w:pPr>
          </w:p>
        </w:tc>
        <w:tc>
          <w:tcPr>
            <w:tcW w:w="490" w:type="pct"/>
            <w:vMerge w:val="restart"/>
            <w:shd w:val="clear" w:color="auto" w:fill="auto"/>
          </w:tcPr>
          <w:p w14:paraId="60EB14EC" w14:textId="77777777" w:rsidR="00DF2BB6" w:rsidRPr="00C70209" w:rsidRDefault="00DF2BB6" w:rsidP="003131E2">
            <w:pPr>
              <w:pStyle w:val="Tabletext-evidencematrix"/>
            </w:pPr>
            <w:r w:rsidRPr="00C70209">
              <w:t>Preterm (&lt;37 weeks gestation) and/or LBW (&lt;2500 g) neonates, aged between 8 and 28 days of age</w:t>
            </w:r>
          </w:p>
        </w:tc>
        <w:tc>
          <w:tcPr>
            <w:tcW w:w="490" w:type="pct"/>
            <w:vMerge w:val="restart"/>
            <w:shd w:val="clear" w:color="auto" w:fill="auto"/>
          </w:tcPr>
          <w:p w14:paraId="358E8072" w14:textId="77777777" w:rsidR="00DF2BB6" w:rsidRPr="00C70209" w:rsidRDefault="00DF2BB6" w:rsidP="003131E2">
            <w:pPr>
              <w:pStyle w:val="Tabletext-evidencematrix"/>
            </w:pPr>
            <w:r w:rsidRPr="00C70209">
              <w:t>Argentina, Australia, Austria, Brazil, Canada, Europe, Finland, Greece, Israel, Italy, Japan, Norway, South , Africa, Spain, Taiwan, Turkey, UK, USA</w:t>
            </w:r>
          </w:p>
        </w:tc>
        <w:tc>
          <w:tcPr>
            <w:tcW w:w="491" w:type="pct"/>
            <w:vMerge w:val="restart"/>
            <w:shd w:val="clear" w:color="auto" w:fill="auto"/>
          </w:tcPr>
          <w:p w14:paraId="36E25FAB" w14:textId="41F5E9C3" w:rsidR="00DF2BB6" w:rsidRPr="00C70209" w:rsidRDefault="00DF2BB6" w:rsidP="003131E2">
            <w:pPr>
              <w:pStyle w:val="Tabletext-evidencematrix"/>
            </w:pPr>
            <w:r w:rsidRPr="00C70209">
              <w:t>Late rHuEPO + iron versus placebo/no intervention + iron</w:t>
            </w:r>
          </w:p>
          <w:p w14:paraId="257CFD30" w14:textId="1215C70B" w:rsidR="00DF2BB6" w:rsidRPr="00C70209" w:rsidRDefault="00DF2BB6" w:rsidP="003131E2">
            <w:pPr>
              <w:pStyle w:val="Tabletext-subanalysis"/>
            </w:pPr>
            <w:r w:rsidRPr="00C70209">
              <w:t>*Initiation of rHuEPO 8 to 28 days after birth</w:t>
            </w:r>
          </w:p>
        </w:tc>
        <w:tc>
          <w:tcPr>
            <w:tcW w:w="490" w:type="pct"/>
            <w:shd w:val="clear" w:color="auto" w:fill="auto"/>
          </w:tcPr>
          <w:p w14:paraId="4709DAA7" w14:textId="77777777" w:rsidR="00DF2BB6" w:rsidRPr="00C70209" w:rsidRDefault="00DF2BB6" w:rsidP="003131E2">
            <w:pPr>
              <w:pStyle w:val="Tabletext-evidencematrix"/>
            </w:pPr>
            <w:r w:rsidRPr="00C70209">
              <w:t>One or more RBC transfusions</w:t>
            </w:r>
          </w:p>
        </w:tc>
        <w:tc>
          <w:tcPr>
            <w:tcW w:w="520" w:type="pct"/>
            <w:shd w:val="clear" w:color="auto" w:fill="auto"/>
          </w:tcPr>
          <w:p w14:paraId="601605B1" w14:textId="77777777" w:rsidR="00DF2BB6" w:rsidRPr="00C70209" w:rsidRDefault="00DF2BB6" w:rsidP="003131E2">
            <w:pPr>
              <w:pStyle w:val="Tabletext-evidencematrix"/>
            </w:pPr>
            <w:r w:rsidRPr="00C70209">
              <w:t>254/605 (42.0%)</w:t>
            </w:r>
          </w:p>
        </w:tc>
        <w:tc>
          <w:tcPr>
            <w:tcW w:w="519" w:type="pct"/>
            <w:shd w:val="clear" w:color="auto" w:fill="auto"/>
          </w:tcPr>
          <w:p w14:paraId="47E54D03" w14:textId="77777777" w:rsidR="00DF2BB6" w:rsidRPr="00C70209" w:rsidRDefault="00DF2BB6" w:rsidP="003131E2">
            <w:pPr>
              <w:pStyle w:val="Tabletext-evidencematrix"/>
            </w:pPr>
            <w:r w:rsidRPr="00C70209">
              <w:t>322/537 (60.0%)</w:t>
            </w:r>
          </w:p>
        </w:tc>
        <w:tc>
          <w:tcPr>
            <w:tcW w:w="521" w:type="pct"/>
            <w:shd w:val="clear" w:color="auto" w:fill="auto"/>
          </w:tcPr>
          <w:p w14:paraId="42C853A4" w14:textId="77777777" w:rsidR="00DF2BB6" w:rsidRPr="00C70209" w:rsidRDefault="00DF2BB6" w:rsidP="003131E2">
            <w:pPr>
              <w:pStyle w:val="Tabletext-evidencematrix"/>
            </w:pPr>
            <w:r w:rsidRPr="00C70209">
              <w:t>RR 0.71 [0.64, 0.79]</w:t>
            </w:r>
          </w:p>
        </w:tc>
        <w:tc>
          <w:tcPr>
            <w:tcW w:w="598" w:type="pct"/>
            <w:shd w:val="clear" w:color="auto" w:fill="D9D9D9" w:themeFill="background1" w:themeFillShade="D9"/>
          </w:tcPr>
          <w:p w14:paraId="1A3D9578" w14:textId="4BE078F6" w:rsidR="00DF2BB6" w:rsidRPr="00C70209" w:rsidRDefault="00DF2BB6" w:rsidP="003131E2">
            <w:pPr>
              <w:pStyle w:val="Tabletext-evidencematrix"/>
              <w:rPr>
                <w:i/>
              </w:rPr>
            </w:pPr>
            <w:r w:rsidRPr="00C70209">
              <w:rPr>
                <w:i/>
              </w:rPr>
              <w:t>Favours late rHuEPO + iron</w:t>
            </w:r>
          </w:p>
          <w:p w14:paraId="479BDCBB" w14:textId="5F3D358E" w:rsidR="00DF2BB6" w:rsidRPr="00C70209" w:rsidRDefault="001A475D" w:rsidP="003131E2">
            <w:pPr>
              <w:pStyle w:val="Tabletext-evidencematrix"/>
            </w:pPr>
            <w:r w:rsidRPr="001A475D">
              <w:rPr>
                <w:i/>
              </w:rPr>
              <w:t>P &lt; </w:t>
            </w:r>
            <w:r w:rsidR="00DF2BB6" w:rsidRPr="00C70209">
              <w:t>0.00001</w:t>
            </w:r>
          </w:p>
          <w:p w14:paraId="416FDE5B" w14:textId="7D8D5C8A" w:rsidR="00DF2BB6" w:rsidRPr="00C70209" w:rsidRDefault="00DF2BB6" w:rsidP="003131E2">
            <w:pPr>
              <w:pStyle w:val="Tabletext-evidencematrix"/>
            </w:pPr>
            <w:r w:rsidRPr="00C70209">
              <w:t>Substantial heterogeneity</w:t>
            </w:r>
          </w:p>
          <w:p w14:paraId="7BB21C87" w14:textId="74DEBEDD"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68%</w:t>
            </w:r>
          </w:p>
        </w:tc>
      </w:tr>
      <w:tr w:rsidR="00DF2BB6" w:rsidRPr="00C70209" w14:paraId="195D77A7" w14:textId="77777777" w:rsidTr="003131E2">
        <w:trPr>
          <w:cantSplit/>
        </w:trPr>
        <w:tc>
          <w:tcPr>
            <w:tcW w:w="389" w:type="pct"/>
            <w:vMerge/>
            <w:shd w:val="clear" w:color="auto" w:fill="auto"/>
          </w:tcPr>
          <w:p w14:paraId="62AE98D4" w14:textId="77777777" w:rsidR="00DF2BB6" w:rsidRPr="00C70209" w:rsidRDefault="00DF2BB6" w:rsidP="003131E2">
            <w:pPr>
              <w:pStyle w:val="Tabletext-evidencematrix"/>
            </w:pPr>
          </w:p>
        </w:tc>
        <w:tc>
          <w:tcPr>
            <w:tcW w:w="492" w:type="pct"/>
            <w:vMerge/>
            <w:shd w:val="clear" w:color="auto" w:fill="auto"/>
          </w:tcPr>
          <w:p w14:paraId="5F29D8CD" w14:textId="77777777" w:rsidR="00DF2BB6" w:rsidRPr="00C70209" w:rsidRDefault="00DF2BB6" w:rsidP="003131E2">
            <w:pPr>
              <w:pStyle w:val="Tabletext-evidencematrix"/>
            </w:pPr>
          </w:p>
        </w:tc>
        <w:tc>
          <w:tcPr>
            <w:tcW w:w="490" w:type="pct"/>
            <w:vMerge/>
            <w:shd w:val="clear" w:color="auto" w:fill="auto"/>
          </w:tcPr>
          <w:p w14:paraId="636F1DDE" w14:textId="77777777" w:rsidR="00DF2BB6" w:rsidRPr="00C70209" w:rsidRDefault="00DF2BB6" w:rsidP="003131E2">
            <w:pPr>
              <w:pStyle w:val="Tabletext-evidencematrix"/>
            </w:pPr>
          </w:p>
        </w:tc>
        <w:tc>
          <w:tcPr>
            <w:tcW w:w="490" w:type="pct"/>
            <w:vMerge/>
            <w:shd w:val="clear" w:color="auto" w:fill="auto"/>
          </w:tcPr>
          <w:p w14:paraId="38D9AEFB" w14:textId="77777777" w:rsidR="00DF2BB6" w:rsidRPr="00C70209" w:rsidRDefault="00DF2BB6" w:rsidP="003131E2">
            <w:pPr>
              <w:pStyle w:val="Tabletext-evidencematrix"/>
            </w:pPr>
          </w:p>
        </w:tc>
        <w:tc>
          <w:tcPr>
            <w:tcW w:w="491" w:type="pct"/>
            <w:vMerge/>
            <w:shd w:val="clear" w:color="auto" w:fill="auto"/>
          </w:tcPr>
          <w:p w14:paraId="121AAB27" w14:textId="77777777" w:rsidR="00DF2BB6" w:rsidRPr="00C70209" w:rsidRDefault="00DF2BB6" w:rsidP="003131E2">
            <w:pPr>
              <w:pStyle w:val="Tabletext-evidencematrix"/>
            </w:pPr>
          </w:p>
        </w:tc>
        <w:tc>
          <w:tcPr>
            <w:tcW w:w="490" w:type="pct"/>
            <w:tcBorders>
              <w:bottom w:val="nil"/>
            </w:tcBorders>
            <w:shd w:val="clear" w:color="auto" w:fill="auto"/>
          </w:tcPr>
          <w:p w14:paraId="2424B416" w14:textId="77777777" w:rsidR="00DF2BB6" w:rsidRPr="00C70209" w:rsidRDefault="00DF2BB6" w:rsidP="003131E2">
            <w:pPr>
              <w:pStyle w:val="Tabletext-evidencematrix"/>
            </w:pPr>
          </w:p>
        </w:tc>
        <w:tc>
          <w:tcPr>
            <w:tcW w:w="2158" w:type="pct"/>
            <w:gridSpan w:val="4"/>
            <w:shd w:val="clear" w:color="auto" w:fill="auto"/>
          </w:tcPr>
          <w:p w14:paraId="2F1D7D52" w14:textId="77777777" w:rsidR="00DF2BB6" w:rsidRPr="00C70209" w:rsidRDefault="00DF2BB6" w:rsidP="003131E2">
            <w:pPr>
              <w:pStyle w:val="Tabletext-subanalysis"/>
            </w:pPr>
            <w:r w:rsidRPr="00C70209">
              <w:rPr>
                <w:rStyle w:val="Emphasis"/>
              </w:rPr>
              <w:t>Secondary analysis: study quality</w:t>
            </w:r>
          </w:p>
        </w:tc>
      </w:tr>
      <w:tr w:rsidR="00DF2BB6" w:rsidRPr="00C70209" w14:paraId="19FCCD77" w14:textId="77777777" w:rsidTr="003131E2">
        <w:trPr>
          <w:cantSplit/>
        </w:trPr>
        <w:tc>
          <w:tcPr>
            <w:tcW w:w="389" w:type="pct"/>
            <w:vMerge/>
            <w:shd w:val="clear" w:color="auto" w:fill="auto"/>
          </w:tcPr>
          <w:p w14:paraId="31C3F25F" w14:textId="77777777" w:rsidR="00DF2BB6" w:rsidRPr="00C70209" w:rsidRDefault="00DF2BB6" w:rsidP="003131E2">
            <w:pPr>
              <w:pStyle w:val="Tabletext-evidencematrix"/>
            </w:pPr>
          </w:p>
        </w:tc>
        <w:tc>
          <w:tcPr>
            <w:tcW w:w="492" w:type="pct"/>
            <w:vMerge/>
            <w:shd w:val="clear" w:color="auto" w:fill="auto"/>
          </w:tcPr>
          <w:p w14:paraId="453602E6" w14:textId="77777777" w:rsidR="00DF2BB6" w:rsidRPr="00C70209" w:rsidRDefault="00DF2BB6" w:rsidP="003131E2">
            <w:pPr>
              <w:pStyle w:val="Tabletext-evidencematrix"/>
              <w:rPr>
                <w:rStyle w:val="Emphasis"/>
              </w:rPr>
            </w:pPr>
          </w:p>
        </w:tc>
        <w:tc>
          <w:tcPr>
            <w:tcW w:w="490" w:type="pct"/>
            <w:vMerge/>
            <w:shd w:val="clear" w:color="auto" w:fill="auto"/>
          </w:tcPr>
          <w:p w14:paraId="441A09F8" w14:textId="77777777" w:rsidR="00DF2BB6" w:rsidRPr="00C70209" w:rsidRDefault="00DF2BB6" w:rsidP="003131E2">
            <w:pPr>
              <w:pStyle w:val="Tabletext-evidencematrix"/>
            </w:pPr>
          </w:p>
        </w:tc>
        <w:tc>
          <w:tcPr>
            <w:tcW w:w="490" w:type="pct"/>
            <w:vMerge/>
            <w:shd w:val="clear" w:color="auto" w:fill="auto"/>
          </w:tcPr>
          <w:p w14:paraId="35FD55D2" w14:textId="77777777" w:rsidR="00DF2BB6" w:rsidRPr="00C70209" w:rsidRDefault="00DF2BB6" w:rsidP="003131E2">
            <w:pPr>
              <w:pStyle w:val="Tabletext-evidencematrix"/>
            </w:pPr>
          </w:p>
        </w:tc>
        <w:tc>
          <w:tcPr>
            <w:tcW w:w="491" w:type="pct"/>
            <w:vMerge/>
            <w:shd w:val="clear" w:color="auto" w:fill="auto"/>
          </w:tcPr>
          <w:p w14:paraId="52D23440" w14:textId="77777777" w:rsidR="00DF2BB6" w:rsidRPr="00C70209" w:rsidRDefault="00DF2BB6" w:rsidP="003131E2">
            <w:pPr>
              <w:pStyle w:val="Tabletext-evidencematrix"/>
            </w:pPr>
          </w:p>
        </w:tc>
        <w:tc>
          <w:tcPr>
            <w:tcW w:w="490" w:type="pct"/>
            <w:tcBorders>
              <w:top w:val="nil"/>
            </w:tcBorders>
            <w:shd w:val="clear" w:color="auto" w:fill="auto"/>
          </w:tcPr>
          <w:p w14:paraId="652B68B8" w14:textId="1809706D" w:rsidR="00DF2BB6" w:rsidRPr="00C70209" w:rsidRDefault="00DF2BB6" w:rsidP="003131E2">
            <w:pPr>
              <w:pStyle w:val="Tabletext-subanalysis"/>
              <w:jc w:val="right"/>
              <w:rPr>
                <w:rStyle w:val="Emphasis"/>
                <w:i w:val="0"/>
                <w:iCs w:val="0"/>
              </w:rPr>
            </w:pPr>
            <w:r w:rsidRPr="00C70209">
              <w:rPr>
                <w:rStyle w:val="Emphasis"/>
              </w:rPr>
              <w:t>5 trials of high</w:t>
            </w:r>
            <w:r w:rsidR="00363BA0" w:rsidRPr="00C70209">
              <w:rPr>
                <w:rStyle w:val="Emphasis"/>
              </w:rPr>
              <w:t>-</w:t>
            </w:r>
            <w:r w:rsidRPr="00C70209">
              <w:rPr>
                <w:rStyle w:val="Emphasis"/>
              </w:rPr>
              <w:t>quality</w:t>
            </w:r>
          </w:p>
          <w:p w14:paraId="4D5D4325" w14:textId="77777777" w:rsidR="00DF2BB6" w:rsidRPr="00C70209" w:rsidRDefault="00DF2BB6" w:rsidP="003131E2">
            <w:pPr>
              <w:pStyle w:val="Tabletext-subanalysis"/>
              <w:jc w:val="right"/>
              <w:rPr>
                <w:rStyle w:val="Emphasis"/>
                <w:i w:val="0"/>
                <w:iCs w:val="0"/>
              </w:rPr>
            </w:pPr>
            <w:r w:rsidRPr="00C70209">
              <w:rPr>
                <w:rStyle w:val="Emphasis"/>
              </w:rPr>
              <w:t>N=357</w:t>
            </w:r>
          </w:p>
        </w:tc>
        <w:tc>
          <w:tcPr>
            <w:tcW w:w="520" w:type="pct"/>
            <w:shd w:val="clear" w:color="auto" w:fill="auto"/>
          </w:tcPr>
          <w:p w14:paraId="0DE5B64A" w14:textId="77777777" w:rsidR="00DF2BB6" w:rsidRPr="00C70209" w:rsidRDefault="00DF2BB6" w:rsidP="003131E2">
            <w:pPr>
              <w:pStyle w:val="Tabletext-subanalysis"/>
            </w:pPr>
            <w:r w:rsidRPr="00C70209">
              <w:t>116/182</w:t>
            </w:r>
          </w:p>
        </w:tc>
        <w:tc>
          <w:tcPr>
            <w:tcW w:w="519" w:type="pct"/>
            <w:shd w:val="clear" w:color="auto" w:fill="auto"/>
          </w:tcPr>
          <w:p w14:paraId="408EF22D" w14:textId="77777777" w:rsidR="00DF2BB6" w:rsidRPr="00C70209" w:rsidRDefault="00DF2BB6" w:rsidP="003131E2">
            <w:pPr>
              <w:pStyle w:val="Tabletext-subanalysis"/>
            </w:pPr>
            <w:r w:rsidRPr="00C70209">
              <w:t>133/175</w:t>
            </w:r>
          </w:p>
        </w:tc>
        <w:tc>
          <w:tcPr>
            <w:tcW w:w="521" w:type="pct"/>
            <w:shd w:val="clear" w:color="auto" w:fill="auto"/>
          </w:tcPr>
          <w:p w14:paraId="46ED7227" w14:textId="77777777" w:rsidR="00DF2BB6" w:rsidRPr="00C70209" w:rsidRDefault="00DF2BB6" w:rsidP="003131E2">
            <w:pPr>
              <w:pStyle w:val="Tabletext-subanalysis"/>
            </w:pPr>
            <w:r w:rsidRPr="00C70209">
              <w:t>RR 0.84 [0.73, 0.96]</w:t>
            </w:r>
          </w:p>
        </w:tc>
        <w:tc>
          <w:tcPr>
            <w:tcW w:w="598" w:type="pct"/>
            <w:shd w:val="clear" w:color="auto" w:fill="D9D9D9"/>
          </w:tcPr>
          <w:p w14:paraId="1E4118CA" w14:textId="33241EE8" w:rsidR="00DF2BB6" w:rsidRPr="00C70209" w:rsidRDefault="00DF2BB6" w:rsidP="003131E2">
            <w:pPr>
              <w:pStyle w:val="Tabletext-subanalysis"/>
              <w:rPr>
                <w:rStyle w:val="Emphasis"/>
                <w:i w:val="0"/>
                <w:iCs w:val="0"/>
              </w:rPr>
            </w:pPr>
            <w:r w:rsidRPr="00C70209">
              <w:rPr>
                <w:rStyle w:val="Emphasis"/>
              </w:rPr>
              <w:t>Favours late rHuEPO + iron</w:t>
            </w:r>
          </w:p>
          <w:p w14:paraId="4260AFF6" w14:textId="0E2AACA3" w:rsidR="00DF2BB6" w:rsidRPr="00C70209" w:rsidRDefault="001A475D" w:rsidP="003131E2">
            <w:pPr>
              <w:pStyle w:val="Tabletext-subanalysis"/>
              <w:rPr>
                <w:rStyle w:val="Emphasis"/>
                <w:i w:val="0"/>
                <w:iCs w:val="0"/>
              </w:rPr>
            </w:pPr>
            <w:r w:rsidRPr="001A475D">
              <w:rPr>
                <w:rStyle w:val="Emphasis"/>
              </w:rPr>
              <w:t>P &lt; </w:t>
            </w:r>
            <w:r w:rsidR="00DF2BB6" w:rsidRPr="00C70209">
              <w:rPr>
                <w:rStyle w:val="Emphasis"/>
              </w:rPr>
              <w:t>0.0095</w:t>
            </w:r>
          </w:p>
          <w:p w14:paraId="124B3B26" w14:textId="0BC27F07" w:rsidR="00DF2BB6" w:rsidRPr="00C70209" w:rsidRDefault="00DF2BB6" w:rsidP="003131E2">
            <w:pPr>
              <w:pStyle w:val="Tabletext-subanalysis"/>
              <w:rPr>
                <w:rStyle w:val="Emphasis"/>
                <w:i w:val="0"/>
                <w:iCs w:val="0"/>
              </w:rPr>
            </w:pPr>
            <w:r w:rsidRPr="00C70209">
              <w:t>Substantial heterogeneity</w:t>
            </w:r>
          </w:p>
          <w:p w14:paraId="6B28DEEB" w14:textId="48E85351" w:rsidR="00DF2BB6" w:rsidRPr="00C70209" w:rsidRDefault="00DF2BB6" w:rsidP="003131E2">
            <w:pPr>
              <w:pStyle w:val="Tabletext-subanalysis"/>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58%</w:t>
            </w:r>
          </w:p>
        </w:tc>
      </w:tr>
      <w:tr w:rsidR="00DF2BB6" w:rsidRPr="00C70209" w14:paraId="46E6066D" w14:textId="77777777" w:rsidTr="003131E2">
        <w:trPr>
          <w:cantSplit/>
        </w:trPr>
        <w:tc>
          <w:tcPr>
            <w:tcW w:w="389" w:type="pct"/>
            <w:vMerge/>
            <w:shd w:val="clear" w:color="auto" w:fill="auto"/>
          </w:tcPr>
          <w:p w14:paraId="12631DE2" w14:textId="77777777" w:rsidR="00DF2BB6" w:rsidRPr="00C70209" w:rsidRDefault="00DF2BB6" w:rsidP="003131E2">
            <w:pPr>
              <w:pStyle w:val="Tabletext-evidencematrix"/>
            </w:pPr>
          </w:p>
        </w:tc>
        <w:tc>
          <w:tcPr>
            <w:tcW w:w="492" w:type="pct"/>
            <w:vMerge/>
            <w:shd w:val="clear" w:color="auto" w:fill="auto"/>
          </w:tcPr>
          <w:p w14:paraId="7F7E1DCC" w14:textId="77777777" w:rsidR="00DF2BB6" w:rsidRPr="00C70209" w:rsidRDefault="00DF2BB6" w:rsidP="003131E2">
            <w:pPr>
              <w:pStyle w:val="Tabletext-evidencematrix"/>
              <w:rPr>
                <w:rStyle w:val="Emphasis"/>
              </w:rPr>
            </w:pPr>
          </w:p>
        </w:tc>
        <w:tc>
          <w:tcPr>
            <w:tcW w:w="490" w:type="pct"/>
            <w:vMerge/>
            <w:shd w:val="clear" w:color="auto" w:fill="auto"/>
          </w:tcPr>
          <w:p w14:paraId="244A0BE1" w14:textId="77777777" w:rsidR="00DF2BB6" w:rsidRPr="00C70209" w:rsidRDefault="00DF2BB6" w:rsidP="003131E2">
            <w:pPr>
              <w:pStyle w:val="Tabletext-evidencematrix"/>
            </w:pPr>
          </w:p>
        </w:tc>
        <w:tc>
          <w:tcPr>
            <w:tcW w:w="490" w:type="pct"/>
            <w:vMerge/>
            <w:shd w:val="clear" w:color="auto" w:fill="auto"/>
          </w:tcPr>
          <w:p w14:paraId="47B67873" w14:textId="77777777" w:rsidR="00DF2BB6" w:rsidRPr="00C70209" w:rsidRDefault="00DF2BB6" w:rsidP="003131E2">
            <w:pPr>
              <w:pStyle w:val="Tabletext-evidencematrix"/>
            </w:pPr>
          </w:p>
        </w:tc>
        <w:tc>
          <w:tcPr>
            <w:tcW w:w="491" w:type="pct"/>
            <w:vMerge/>
            <w:shd w:val="clear" w:color="auto" w:fill="auto"/>
          </w:tcPr>
          <w:p w14:paraId="3E37B915" w14:textId="77777777" w:rsidR="00DF2BB6" w:rsidRPr="00C70209" w:rsidRDefault="00DF2BB6" w:rsidP="003131E2">
            <w:pPr>
              <w:pStyle w:val="Tabletext-evidencematrix"/>
            </w:pPr>
          </w:p>
        </w:tc>
        <w:tc>
          <w:tcPr>
            <w:tcW w:w="490" w:type="pct"/>
            <w:shd w:val="clear" w:color="auto" w:fill="auto"/>
          </w:tcPr>
          <w:p w14:paraId="7AC42448" w14:textId="77777777" w:rsidR="00DF2BB6" w:rsidRPr="00C70209" w:rsidRDefault="00DF2BB6" w:rsidP="003131E2">
            <w:pPr>
              <w:pStyle w:val="Tabletext-subanalysis"/>
              <w:jc w:val="right"/>
              <w:rPr>
                <w:rStyle w:val="Emphasis"/>
                <w:i w:val="0"/>
                <w:iCs w:val="0"/>
              </w:rPr>
            </w:pPr>
            <w:r w:rsidRPr="00C70209">
              <w:rPr>
                <w:rStyle w:val="Emphasis"/>
              </w:rPr>
              <w:t>15 trials of uncertain quality</w:t>
            </w:r>
          </w:p>
          <w:p w14:paraId="51B0CD33" w14:textId="77777777" w:rsidR="00DF2BB6" w:rsidRPr="00C70209" w:rsidRDefault="00DF2BB6" w:rsidP="003131E2">
            <w:pPr>
              <w:pStyle w:val="Tabletext-subanalysis"/>
              <w:jc w:val="right"/>
              <w:rPr>
                <w:rStyle w:val="Emphasis"/>
                <w:i w:val="0"/>
                <w:iCs w:val="0"/>
              </w:rPr>
            </w:pPr>
            <w:r w:rsidRPr="00C70209">
              <w:rPr>
                <w:rStyle w:val="Emphasis"/>
              </w:rPr>
              <w:t>N=785</w:t>
            </w:r>
          </w:p>
        </w:tc>
        <w:tc>
          <w:tcPr>
            <w:tcW w:w="520" w:type="pct"/>
            <w:shd w:val="clear" w:color="auto" w:fill="auto"/>
          </w:tcPr>
          <w:p w14:paraId="06BCFEDD" w14:textId="77777777" w:rsidR="00DF2BB6" w:rsidRPr="00C70209" w:rsidRDefault="00DF2BB6" w:rsidP="003131E2">
            <w:pPr>
              <w:pStyle w:val="Tabletext-subanalysis"/>
            </w:pPr>
            <w:r w:rsidRPr="00C70209">
              <w:t>138/423</w:t>
            </w:r>
          </w:p>
        </w:tc>
        <w:tc>
          <w:tcPr>
            <w:tcW w:w="519" w:type="pct"/>
            <w:shd w:val="clear" w:color="auto" w:fill="auto"/>
          </w:tcPr>
          <w:p w14:paraId="1B8A15E4" w14:textId="77777777" w:rsidR="00DF2BB6" w:rsidRPr="00C70209" w:rsidRDefault="00DF2BB6" w:rsidP="003131E2">
            <w:pPr>
              <w:pStyle w:val="Tabletext-subanalysis"/>
            </w:pPr>
            <w:r w:rsidRPr="00C70209">
              <w:t>189/362</w:t>
            </w:r>
          </w:p>
        </w:tc>
        <w:tc>
          <w:tcPr>
            <w:tcW w:w="521" w:type="pct"/>
            <w:shd w:val="clear" w:color="auto" w:fill="auto"/>
          </w:tcPr>
          <w:p w14:paraId="1B7688BF" w14:textId="77777777" w:rsidR="00DF2BB6" w:rsidRPr="00C70209" w:rsidRDefault="00DF2BB6" w:rsidP="003131E2">
            <w:pPr>
              <w:pStyle w:val="Tabletext-subanalysis"/>
            </w:pPr>
            <w:r w:rsidRPr="00C70209">
              <w:t>RR 0.63 [0.54, 0.73]</w:t>
            </w:r>
          </w:p>
        </w:tc>
        <w:tc>
          <w:tcPr>
            <w:tcW w:w="598" w:type="pct"/>
            <w:shd w:val="clear" w:color="auto" w:fill="D9D9D9"/>
          </w:tcPr>
          <w:p w14:paraId="2D68D4B7" w14:textId="3F8FF3BA" w:rsidR="00DF2BB6" w:rsidRPr="00C70209" w:rsidRDefault="00DF2BB6" w:rsidP="003131E2">
            <w:pPr>
              <w:pStyle w:val="Tabletext-subanalysis"/>
              <w:rPr>
                <w:rStyle w:val="Emphasis"/>
                <w:i w:val="0"/>
                <w:iCs w:val="0"/>
              </w:rPr>
            </w:pPr>
            <w:r w:rsidRPr="00C70209">
              <w:rPr>
                <w:rStyle w:val="Emphasis"/>
              </w:rPr>
              <w:t>Favours late rHuEPO + iron</w:t>
            </w:r>
          </w:p>
          <w:p w14:paraId="29B53557" w14:textId="706AD241" w:rsidR="00DF2BB6" w:rsidRPr="00C70209" w:rsidRDefault="001A475D" w:rsidP="003131E2">
            <w:pPr>
              <w:pStyle w:val="Tabletext-subanalysis"/>
            </w:pPr>
            <w:r w:rsidRPr="001A475D">
              <w:rPr>
                <w:i/>
              </w:rPr>
              <w:t>P &lt; </w:t>
            </w:r>
            <w:r w:rsidR="00DF2BB6" w:rsidRPr="00C70209">
              <w:t>0.00001</w:t>
            </w:r>
          </w:p>
          <w:p w14:paraId="27CC21AD" w14:textId="10860BA7" w:rsidR="00DF2BB6" w:rsidRPr="00C70209" w:rsidRDefault="00DF2BB6" w:rsidP="003131E2">
            <w:pPr>
              <w:pStyle w:val="Tabletext-subanalysis"/>
              <w:rPr>
                <w:rStyle w:val="Emphasis"/>
                <w:i w:val="0"/>
                <w:iCs w:val="0"/>
              </w:rPr>
            </w:pPr>
            <w:r w:rsidRPr="00C70209">
              <w:t>Substantial heterogeneity</w:t>
            </w:r>
          </w:p>
          <w:p w14:paraId="5D349FDF" w14:textId="5A2F6D73" w:rsidR="00DF2BB6" w:rsidRPr="00C70209" w:rsidRDefault="00DF2BB6" w:rsidP="003131E2">
            <w:pPr>
              <w:pStyle w:val="Tabletext-subanalysis"/>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71%</w:t>
            </w:r>
          </w:p>
        </w:tc>
      </w:tr>
      <w:tr w:rsidR="00DF2BB6" w:rsidRPr="00C70209" w14:paraId="635B4DD2" w14:textId="77777777" w:rsidTr="003131E2">
        <w:trPr>
          <w:cantSplit/>
        </w:trPr>
        <w:tc>
          <w:tcPr>
            <w:tcW w:w="389" w:type="pct"/>
            <w:vMerge/>
            <w:shd w:val="clear" w:color="auto" w:fill="auto"/>
          </w:tcPr>
          <w:p w14:paraId="01916A54" w14:textId="77777777" w:rsidR="00DF2BB6" w:rsidRPr="00C70209" w:rsidRDefault="00DF2BB6" w:rsidP="003131E2">
            <w:pPr>
              <w:pStyle w:val="Tabletext-evidencematrix"/>
            </w:pPr>
          </w:p>
        </w:tc>
        <w:tc>
          <w:tcPr>
            <w:tcW w:w="492" w:type="pct"/>
            <w:vMerge/>
            <w:shd w:val="clear" w:color="auto" w:fill="auto"/>
          </w:tcPr>
          <w:p w14:paraId="42A8CD1E" w14:textId="77777777" w:rsidR="00DF2BB6" w:rsidRPr="00C70209" w:rsidRDefault="00DF2BB6" w:rsidP="003131E2">
            <w:pPr>
              <w:pStyle w:val="Tabletext-evidencematrix"/>
              <w:rPr>
                <w:rStyle w:val="Emphasis"/>
              </w:rPr>
            </w:pPr>
          </w:p>
        </w:tc>
        <w:tc>
          <w:tcPr>
            <w:tcW w:w="490" w:type="pct"/>
            <w:vMerge/>
            <w:shd w:val="clear" w:color="auto" w:fill="auto"/>
          </w:tcPr>
          <w:p w14:paraId="60D1BF01" w14:textId="77777777" w:rsidR="00DF2BB6" w:rsidRPr="00C70209" w:rsidRDefault="00DF2BB6" w:rsidP="003131E2">
            <w:pPr>
              <w:pStyle w:val="Tabletext-evidencematrix"/>
            </w:pPr>
          </w:p>
        </w:tc>
        <w:tc>
          <w:tcPr>
            <w:tcW w:w="490" w:type="pct"/>
            <w:vMerge/>
            <w:shd w:val="clear" w:color="auto" w:fill="auto"/>
          </w:tcPr>
          <w:p w14:paraId="69997D20" w14:textId="77777777" w:rsidR="00DF2BB6" w:rsidRPr="00C70209" w:rsidRDefault="00DF2BB6" w:rsidP="003131E2">
            <w:pPr>
              <w:pStyle w:val="Tabletext-evidencematrix"/>
            </w:pPr>
          </w:p>
        </w:tc>
        <w:tc>
          <w:tcPr>
            <w:tcW w:w="491" w:type="pct"/>
            <w:vMerge/>
            <w:shd w:val="clear" w:color="auto" w:fill="auto"/>
          </w:tcPr>
          <w:p w14:paraId="406226D1" w14:textId="77777777" w:rsidR="00DF2BB6" w:rsidRPr="00C70209" w:rsidRDefault="00DF2BB6" w:rsidP="003131E2">
            <w:pPr>
              <w:pStyle w:val="Tabletext-evidencematrix"/>
            </w:pPr>
          </w:p>
        </w:tc>
        <w:tc>
          <w:tcPr>
            <w:tcW w:w="490" w:type="pct"/>
            <w:tcBorders>
              <w:bottom w:val="nil"/>
            </w:tcBorders>
            <w:shd w:val="clear" w:color="auto" w:fill="auto"/>
          </w:tcPr>
          <w:p w14:paraId="1077F2E0" w14:textId="77777777" w:rsidR="00DF2BB6" w:rsidRPr="00C70209" w:rsidRDefault="00DF2BB6" w:rsidP="003131E2">
            <w:pPr>
              <w:pStyle w:val="Tabletext-subanalysis"/>
              <w:jc w:val="right"/>
              <w:rPr>
                <w:rStyle w:val="Emphasis"/>
              </w:rPr>
            </w:pPr>
          </w:p>
        </w:tc>
        <w:tc>
          <w:tcPr>
            <w:tcW w:w="2158" w:type="pct"/>
            <w:gridSpan w:val="4"/>
            <w:shd w:val="clear" w:color="auto" w:fill="auto"/>
          </w:tcPr>
          <w:p w14:paraId="64AD31C5" w14:textId="77777777" w:rsidR="00DF2BB6" w:rsidRPr="00C70209" w:rsidRDefault="00DF2BB6" w:rsidP="003131E2">
            <w:pPr>
              <w:pStyle w:val="Tabletext-subanalysis"/>
              <w:rPr>
                <w:rStyle w:val="Emphasis"/>
              </w:rPr>
            </w:pPr>
            <w:r w:rsidRPr="00C70209">
              <w:rPr>
                <w:rStyle w:val="Emphasis"/>
              </w:rPr>
              <w:t>Secondary analysis: use of RBC transfusion protocol</w:t>
            </w:r>
          </w:p>
        </w:tc>
      </w:tr>
      <w:tr w:rsidR="00DF2BB6" w:rsidRPr="00C70209" w14:paraId="25447D63" w14:textId="77777777" w:rsidTr="003131E2">
        <w:trPr>
          <w:cantSplit/>
        </w:trPr>
        <w:tc>
          <w:tcPr>
            <w:tcW w:w="389" w:type="pct"/>
            <w:vMerge/>
            <w:shd w:val="clear" w:color="auto" w:fill="auto"/>
          </w:tcPr>
          <w:p w14:paraId="40C569C6" w14:textId="77777777" w:rsidR="00DF2BB6" w:rsidRPr="00C70209" w:rsidRDefault="00DF2BB6" w:rsidP="003131E2">
            <w:pPr>
              <w:pStyle w:val="Tabletext-evidencematrix"/>
            </w:pPr>
          </w:p>
        </w:tc>
        <w:tc>
          <w:tcPr>
            <w:tcW w:w="492" w:type="pct"/>
            <w:vMerge/>
            <w:shd w:val="clear" w:color="auto" w:fill="auto"/>
          </w:tcPr>
          <w:p w14:paraId="7077ADC3" w14:textId="77777777" w:rsidR="00DF2BB6" w:rsidRPr="00C70209" w:rsidRDefault="00DF2BB6" w:rsidP="003131E2">
            <w:pPr>
              <w:pStyle w:val="Tabletext-evidencematrix"/>
              <w:rPr>
                <w:rStyle w:val="Emphasis"/>
              </w:rPr>
            </w:pPr>
          </w:p>
        </w:tc>
        <w:tc>
          <w:tcPr>
            <w:tcW w:w="490" w:type="pct"/>
            <w:vMerge/>
            <w:shd w:val="clear" w:color="auto" w:fill="auto"/>
          </w:tcPr>
          <w:p w14:paraId="3A521411" w14:textId="77777777" w:rsidR="00DF2BB6" w:rsidRPr="00C70209" w:rsidRDefault="00DF2BB6" w:rsidP="003131E2">
            <w:pPr>
              <w:pStyle w:val="Tabletext-evidencematrix"/>
            </w:pPr>
          </w:p>
        </w:tc>
        <w:tc>
          <w:tcPr>
            <w:tcW w:w="490" w:type="pct"/>
            <w:vMerge/>
            <w:shd w:val="clear" w:color="auto" w:fill="auto"/>
          </w:tcPr>
          <w:p w14:paraId="79D89E53" w14:textId="77777777" w:rsidR="00DF2BB6" w:rsidRPr="00C70209" w:rsidRDefault="00DF2BB6" w:rsidP="003131E2">
            <w:pPr>
              <w:pStyle w:val="Tabletext-evidencematrix"/>
            </w:pPr>
          </w:p>
        </w:tc>
        <w:tc>
          <w:tcPr>
            <w:tcW w:w="491" w:type="pct"/>
            <w:vMerge/>
            <w:shd w:val="clear" w:color="auto" w:fill="auto"/>
          </w:tcPr>
          <w:p w14:paraId="063EC14E" w14:textId="77777777" w:rsidR="00DF2BB6" w:rsidRPr="00C70209" w:rsidRDefault="00DF2BB6" w:rsidP="003131E2">
            <w:pPr>
              <w:pStyle w:val="Tabletext-evidencematrix"/>
            </w:pPr>
          </w:p>
        </w:tc>
        <w:tc>
          <w:tcPr>
            <w:tcW w:w="490" w:type="pct"/>
            <w:tcBorders>
              <w:top w:val="nil"/>
              <w:bottom w:val="single" w:sz="4" w:space="0" w:color="000000"/>
            </w:tcBorders>
            <w:shd w:val="clear" w:color="auto" w:fill="auto"/>
          </w:tcPr>
          <w:p w14:paraId="308A7739" w14:textId="77777777" w:rsidR="00DF2BB6" w:rsidRPr="00C70209" w:rsidRDefault="00DF2BB6" w:rsidP="003131E2">
            <w:pPr>
              <w:pStyle w:val="Tabletext-subanalysis"/>
              <w:jc w:val="right"/>
              <w:rPr>
                <w:rStyle w:val="Emphasis"/>
                <w:i w:val="0"/>
                <w:iCs w:val="0"/>
              </w:rPr>
            </w:pPr>
            <w:r w:rsidRPr="00C70209">
              <w:rPr>
                <w:rStyle w:val="Emphasis"/>
              </w:rPr>
              <w:t>15 trials with strict RBC guidelines</w:t>
            </w:r>
          </w:p>
          <w:p w14:paraId="4B0C8DCA" w14:textId="77777777" w:rsidR="00DF2BB6" w:rsidRPr="00C70209" w:rsidRDefault="00DF2BB6" w:rsidP="003131E2">
            <w:pPr>
              <w:pStyle w:val="Tabletext-subanalysis"/>
              <w:jc w:val="right"/>
            </w:pPr>
            <w:r w:rsidRPr="00C70209">
              <w:rPr>
                <w:rStyle w:val="Emphasis"/>
              </w:rPr>
              <w:t>N=963</w:t>
            </w:r>
          </w:p>
        </w:tc>
        <w:tc>
          <w:tcPr>
            <w:tcW w:w="520" w:type="pct"/>
            <w:shd w:val="clear" w:color="auto" w:fill="auto"/>
          </w:tcPr>
          <w:p w14:paraId="3BA84E2F" w14:textId="77777777" w:rsidR="00DF2BB6" w:rsidRPr="00C70209" w:rsidRDefault="00DF2BB6" w:rsidP="003131E2">
            <w:pPr>
              <w:pStyle w:val="Tabletext-subanalysis"/>
              <w:rPr>
                <w:rStyle w:val="Emphasis"/>
                <w:i w:val="0"/>
                <w:iCs w:val="0"/>
              </w:rPr>
            </w:pPr>
            <w:r w:rsidRPr="00C70209">
              <w:rPr>
                <w:rStyle w:val="Emphasis"/>
              </w:rPr>
              <w:t>232/513</w:t>
            </w:r>
          </w:p>
        </w:tc>
        <w:tc>
          <w:tcPr>
            <w:tcW w:w="519" w:type="pct"/>
            <w:shd w:val="clear" w:color="auto" w:fill="auto"/>
          </w:tcPr>
          <w:p w14:paraId="42CC25B5" w14:textId="77777777" w:rsidR="00DF2BB6" w:rsidRPr="00C70209" w:rsidRDefault="00DF2BB6" w:rsidP="003131E2">
            <w:pPr>
              <w:pStyle w:val="Tabletext-subanalysis"/>
              <w:rPr>
                <w:rStyle w:val="Emphasis"/>
                <w:i w:val="0"/>
                <w:iCs w:val="0"/>
              </w:rPr>
            </w:pPr>
            <w:r w:rsidRPr="00C70209">
              <w:rPr>
                <w:rStyle w:val="Emphasis"/>
              </w:rPr>
              <w:t>275/450</w:t>
            </w:r>
          </w:p>
        </w:tc>
        <w:tc>
          <w:tcPr>
            <w:tcW w:w="521" w:type="pct"/>
            <w:shd w:val="clear" w:color="auto" w:fill="auto"/>
          </w:tcPr>
          <w:p w14:paraId="2CCF7948" w14:textId="77777777" w:rsidR="00DF2BB6" w:rsidRPr="00C70209" w:rsidRDefault="00DF2BB6" w:rsidP="003131E2">
            <w:pPr>
              <w:pStyle w:val="Tabletext-subanalysis"/>
              <w:rPr>
                <w:rStyle w:val="Emphasis"/>
                <w:i w:val="0"/>
                <w:iCs w:val="0"/>
              </w:rPr>
            </w:pPr>
            <w:r w:rsidRPr="00C70209">
              <w:rPr>
                <w:rStyle w:val="Emphasis"/>
              </w:rPr>
              <w:t>RR 0.76 [0.68, 0.85]</w:t>
            </w:r>
          </w:p>
        </w:tc>
        <w:tc>
          <w:tcPr>
            <w:tcW w:w="598" w:type="pct"/>
            <w:shd w:val="clear" w:color="auto" w:fill="D9D9D9"/>
          </w:tcPr>
          <w:p w14:paraId="2E6C818B" w14:textId="0179BA6C" w:rsidR="00DF2BB6" w:rsidRPr="00C70209" w:rsidRDefault="00DF2BB6" w:rsidP="003131E2">
            <w:pPr>
              <w:pStyle w:val="Tabletext-subanalysis"/>
              <w:rPr>
                <w:rStyle w:val="Emphasis"/>
                <w:i w:val="0"/>
                <w:iCs w:val="0"/>
              </w:rPr>
            </w:pPr>
            <w:r w:rsidRPr="00C70209">
              <w:rPr>
                <w:rStyle w:val="Emphasis"/>
              </w:rPr>
              <w:t>Favours late rHuEPO + iron</w:t>
            </w:r>
          </w:p>
          <w:p w14:paraId="13B288CA" w14:textId="1D357ED7" w:rsidR="00DF2BB6" w:rsidRPr="00C70209" w:rsidRDefault="001A475D" w:rsidP="003131E2">
            <w:pPr>
              <w:pStyle w:val="Tabletext-subanalysis"/>
              <w:rPr>
                <w:rStyle w:val="Emphasis"/>
                <w:i w:val="0"/>
                <w:iCs w:val="0"/>
              </w:rPr>
            </w:pPr>
            <w:r w:rsidRPr="001A475D">
              <w:rPr>
                <w:rStyle w:val="Emphasis"/>
              </w:rPr>
              <w:t>P &lt; </w:t>
            </w:r>
            <w:r w:rsidR="00DF2BB6" w:rsidRPr="00C70209">
              <w:rPr>
                <w:rStyle w:val="Emphasis"/>
              </w:rPr>
              <w:t>0.00001</w:t>
            </w:r>
          </w:p>
          <w:p w14:paraId="43367850" w14:textId="35F16FEA" w:rsidR="00DF2BB6" w:rsidRPr="00C70209" w:rsidRDefault="00DF2BB6" w:rsidP="003131E2">
            <w:pPr>
              <w:pStyle w:val="Tabletext-subanalysis"/>
              <w:rPr>
                <w:rStyle w:val="Emphasis"/>
                <w:i w:val="0"/>
                <w:iCs w:val="0"/>
              </w:rPr>
            </w:pPr>
            <w:r w:rsidRPr="00C70209">
              <w:t>Substantial heterogeneity</w:t>
            </w:r>
          </w:p>
          <w:p w14:paraId="1BB2611E" w14:textId="1535AEEC"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64%</w:t>
            </w:r>
          </w:p>
        </w:tc>
      </w:tr>
      <w:tr w:rsidR="00DF2BB6" w:rsidRPr="00C70209" w14:paraId="4389E1E8" w14:textId="77777777" w:rsidTr="003131E2">
        <w:trPr>
          <w:cantSplit/>
        </w:trPr>
        <w:tc>
          <w:tcPr>
            <w:tcW w:w="389" w:type="pct"/>
            <w:vMerge/>
            <w:shd w:val="clear" w:color="auto" w:fill="auto"/>
          </w:tcPr>
          <w:p w14:paraId="4F8B0F5D" w14:textId="77777777" w:rsidR="00DF2BB6" w:rsidRPr="00C70209" w:rsidRDefault="00DF2BB6" w:rsidP="003131E2">
            <w:pPr>
              <w:pStyle w:val="Tabletext-evidencematrix"/>
            </w:pPr>
          </w:p>
        </w:tc>
        <w:tc>
          <w:tcPr>
            <w:tcW w:w="492" w:type="pct"/>
            <w:vMerge/>
            <w:shd w:val="clear" w:color="auto" w:fill="auto"/>
          </w:tcPr>
          <w:p w14:paraId="24D938CE" w14:textId="77777777" w:rsidR="00DF2BB6" w:rsidRPr="00C70209" w:rsidRDefault="00DF2BB6" w:rsidP="003131E2">
            <w:pPr>
              <w:pStyle w:val="Tabletext-evidencematrix"/>
              <w:rPr>
                <w:rStyle w:val="Emphasis"/>
              </w:rPr>
            </w:pPr>
          </w:p>
        </w:tc>
        <w:tc>
          <w:tcPr>
            <w:tcW w:w="490" w:type="pct"/>
            <w:vMerge/>
            <w:shd w:val="clear" w:color="auto" w:fill="auto"/>
          </w:tcPr>
          <w:p w14:paraId="3C64FE65" w14:textId="77777777" w:rsidR="00DF2BB6" w:rsidRPr="00C70209" w:rsidRDefault="00DF2BB6" w:rsidP="003131E2">
            <w:pPr>
              <w:pStyle w:val="Tabletext-evidencematrix"/>
            </w:pPr>
          </w:p>
        </w:tc>
        <w:tc>
          <w:tcPr>
            <w:tcW w:w="490" w:type="pct"/>
            <w:vMerge/>
            <w:shd w:val="clear" w:color="auto" w:fill="auto"/>
          </w:tcPr>
          <w:p w14:paraId="09802E14" w14:textId="77777777" w:rsidR="00DF2BB6" w:rsidRPr="00C70209" w:rsidRDefault="00DF2BB6" w:rsidP="003131E2">
            <w:pPr>
              <w:pStyle w:val="Tabletext-evidencematrix"/>
            </w:pPr>
          </w:p>
        </w:tc>
        <w:tc>
          <w:tcPr>
            <w:tcW w:w="491" w:type="pct"/>
            <w:vMerge/>
            <w:shd w:val="clear" w:color="auto" w:fill="auto"/>
          </w:tcPr>
          <w:p w14:paraId="15747063" w14:textId="77777777" w:rsidR="00DF2BB6" w:rsidRPr="00C70209" w:rsidRDefault="00DF2BB6" w:rsidP="003131E2">
            <w:pPr>
              <w:pStyle w:val="Tabletext-evidencematrix"/>
            </w:pPr>
          </w:p>
        </w:tc>
        <w:tc>
          <w:tcPr>
            <w:tcW w:w="490" w:type="pct"/>
            <w:tcBorders>
              <w:bottom w:val="single" w:sz="4" w:space="0" w:color="auto"/>
            </w:tcBorders>
            <w:shd w:val="clear" w:color="auto" w:fill="auto"/>
          </w:tcPr>
          <w:p w14:paraId="2F084581" w14:textId="77777777" w:rsidR="00DF2BB6" w:rsidRPr="00C70209" w:rsidRDefault="00DF2BB6" w:rsidP="003131E2">
            <w:pPr>
              <w:pStyle w:val="Tabletext-subanalysis"/>
              <w:jc w:val="right"/>
              <w:rPr>
                <w:rStyle w:val="Emphasis"/>
                <w:i w:val="0"/>
                <w:iCs w:val="0"/>
              </w:rPr>
            </w:pPr>
            <w:r w:rsidRPr="00C70209">
              <w:rPr>
                <w:rStyle w:val="Emphasis"/>
              </w:rPr>
              <w:t>3 trials with no/less strict RBC guidelines</w:t>
            </w:r>
          </w:p>
          <w:p w14:paraId="6B5F40E6" w14:textId="77777777" w:rsidR="00DF2BB6" w:rsidRPr="00C70209" w:rsidRDefault="00DF2BB6" w:rsidP="003131E2">
            <w:pPr>
              <w:pStyle w:val="Tabletext-subanalysis"/>
              <w:jc w:val="right"/>
            </w:pPr>
            <w:r w:rsidRPr="00C70209">
              <w:rPr>
                <w:rStyle w:val="Emphasis"/>
              </w:rPr>
              <w:t>N=97</w:t>
            </w:r>
          </w:p>
        </w:tc>
        <w:tc>
          <w:tcPr>
            <w:tcW w:w="520" w:type="pct"/>
            <w:shd w:val="clear" w:color="auto" w:fill="auto"/>
          </w:tcPr>
          <w:p w14:paraId="4049ABFE" w14:textId="77777777" w:rsidR="00DF2BB6" w:rsidRPr="00C70209" w:rsidRDefault="00DF2BB6" w:rsidP="003131E2">
            <w:pPr>
              <w:pStyle w:val="Tabletext-subanalysis"/>
              <w:rPr>
                <w:rStyle w:val="Emphasis"/>
                <w:i w:val="0"/>
                <w:iCs w:val="0"/>
              </w:rPr>
            </w:pPr>
            <w:r w:rsidRPr="00C70209">
              <w:rPr>
                <w:rStyle w:val="Emphasis"/>
              </w:rPr>
              <w:t>3/49</w:t>
            </w:r>
          </w:p>
        </w:tc>
        <w:tc>
          <w:tcPr>
            <w:tcW w:w="519" w:type="pct"/>
            <w:shd w:val="clear" w:color="auto" w:fill="auto"/>
          </w:tcPr>
          <w:p w14:paraId="6558139A" w14:textId="77777777" w:rsidR="00DF2BB6" w:rsidRPr="00C70209" w:rsidRDefault="00DF2BB6" w:rsidP="003131E2">
            <w:pPr>
              <w:pStyle w:val="Tabletext-subanalysis"/>
              <w:rPr>
                <w:rStyle w:val="Emphasis"/>
                <w:i w:val="0"/>
                <w:iCs w:val="0"/>
              </w:rPr>
            </w:pPr>
            <w:r w:rsidRPr="00C70209">
              <w:rPr>
                <w:rStyle w:val="Emphasis"/>
              </w:rPr>
              <w:t>13/48</w:t>
            </w:r>
          </w:p>
        </w:tc>
        <w:tc>
          <w:tcPr>
            <w:tcW w:w="521" w:type="pct"/>
            <w:shd w:val="clear" w:color="auto" w:fill="auto"/>
          </w:tcPr>
          <w:p w14:paraId="7EF4DD19" w14:textId="77777777" w:rsidR="00DF2BB6" w:rsidRPr="00C70209" w:rsidRDefault="00DF2BB6" w:rsidP="003131E2">
            <w:pPr>
              <w:pStyle w:val="Tabletext-subanalysis"/>
              <w:rPr>
                <w:rStyle w:val="Emphasis"/>
                <w:i w:val="0"/>
                <w:iCs w:val="0"/>
              </w:rPr>
            </w:pPr>
            <w:r w:rsidRPr="00C70209">
              <w:rPr>
                <w:rStyle w:val="Emphasis"/>
              </w:rPr>
              <w:t>RR 0.25 [0.08, 0.77]</w:t>
            </w:r>
          </w:p>
        </w:tc>
        <w:tc>
          <w:tcPr>
            <w:tcW w:w="598" w:type="pct"/>
            <w:shd w:val="clear" w:color="auto" w:fill="FFFFFF" w:themeFill="background1"/>
          </w:tcPr>
          <w:p w14:paraId="12D30657" w14:textId="77777777" w:rsidR="00DF2BB6" w:rsidRPr="00C70209" w:rsidRDefault="00DF2BB6" w:rsidP="003131E2">
            <w:pPr>
              <w:pStyle w:val="Tabletext-subanalysis"/>
              <w:rPr>
                <w:rStyle w:val="Emphasis"/>
                <w:i w:val="0"/>
                <w:iCs w:val="0"/>
              </w:rPr>
            </w:pPr>
            <w:r w:rsidRPr="00C70209">
              <w:rPr>
                <w:rStyle w:val="Emphasis"/>
              </w:rPr>
              <w:t>No significant difference</w:t>
            </w:r>
          </w:p>
          <w:p w14:paraId="44A6EDA1" w14:textId="425E038D"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16</w:t>
            </w:r>
          </w:p>
          <w:p w14:paraId="52F711E7" w14:textId="77777777" w:rsidR="00DF2BB6" w:rsidRPr="00C70209" w:rsidRDefault="00DF2BB6" w:rsidP="003131E2">
            <w:pPr>
              <w:pStyle w:val="Tabletext-subanalysis"/>
            </w:pPr>
            <w:r w:rsidRPr="00C70209">
              <w:rPr>
                <w:rStyle w:val="Emphasis"/>
              </w:rPr>
              <w:t>No significant</w:t>
            </w:r>
            <w:r w:rsidRPr="00C70209">
              <w:t xml:space="preserve"> heterogeneity</w:t>
            </w:r>
          </w:p>
          <w:p w14:paraId="6B76B1A4" w14:textId="3A648081"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0%</w:t>
            </w:r>
          </w:p>
        </w:tc>
      </w:tr>
      <w:tr w:rsidR="00DF2BB6" w:rsidRPr="00C70209" w14:paraId="1E82C168" w14:textId="77777777" w:rsidTr="003131E2">
        <w:trPr>
          <w:cantSplit/>
        </w:trPr>
        <w:tc>
          <w:tcPr>
            <w:tcW w:w="389" w:type="pct"/>
            <w:vMerge/>
            <w:shd w:val="clear" w:color="auto" w:fill="auto"/>
          </w:tcPr>
          <w:p w14:paraId="1BAC488A" w14:textId="77777777" w:rsidR="00DF2BB6" w:rsidRPr="00C70209" w:rsidRDefault="00DF2BB6" w:rsidP="003131E2">
            <w:pPr>
              <w:pStyle w:val="Tabletext-evidencematrix"/>
            </w:pPr>
          </w:p>
        </w:tc>
        <w:tc>
          <w:tcPr>
            <w:tcW w:w="492" w:type="pct"/>
            <w:vMerge/>
            <w:shd w:val="clear" w:color="auto" w:fill="auto"/>
          </w:tcPr>
          <w:p w14:paraId="3B67A602" w14:textId="77777777" w:rsidR="00DF2BB6" w:rsidRPr="00C70209" w:rsidRDefault="00DF2BB6" w:rsidP="003131E2">
            <w:pPr>
              <w:pStyle w:val="Tabletext-evidencematrix"/>
              <w:rPr>
                <w:rStyle w:val="Emphasis"/>
              </w:rPr>
            </w:pPr>
          </w:p>
        </w:tc>
        <w:tc>
          <w:tcPr>
            <w:tcW w:w="490" w:type="pct"/>
            <w:vMerge/>
            <w:shd w:val="clear" w:color="auto" w:fill="auto"/>
          </w:tcPr>
          <w:p w14:paraId="12586655" w14:textId="77777777" w:rsidR="00DF2BB6" w:rsidRPr="00C70209" w:rsidRDefault="00DF2BB6" w:rsidP="003131E2">
            <w:pPr>
              <w:pStyle w:val="Tabletext-evidencematrix"/>
            </w:pPr>
          </w:p>
        </w:tc>
        <w:tc>
          <w:tcPr>
            <w:tcW w:w="490" w:type="pct"/>
            <w:vMerge/>
            <w:shd w:val="clear" w:color="auto" w:fill="auto"/>
          </w:tcPr>
          <w:p w14:paraId="645A88EB" w14:textId="77777777" w:rsidR="00DF2BB6" w:rsidRPr="00C70209" w:rsidRDefault="00DF2BB6" w:rsidP="003131E2">
            <w:pPr>
              <w:pStyle w:val="Tabletext-evidencematrix"/>
            </w:pPr>
          </w:p>
        </w:tc>
        <w:tc>
          <w:tcPr>
            <w:tcW w:w="491" w:type="pct"/>
            <w:vMerge/>
            <w:shd w:val="clear" w:color="auto" w:fill="auto"/>
            <w:vAlign w:val="bottom"/>
          </w:tcPr>
          <w:p w14:paraId="00438880" w14:textId="77777777" w:rsidR="00DF2BB6" w:rsidRPr="00C70209" w:rsidRDefault="00DF2BB6" w:rsidP="003131E2">
            <w:pPr>
              <w:pStyle w:val="Tabletext-evidencematrix"/>
              <w:jc w:val="right"/>
              <w:rPr>
                <w:i/>
              </w:rPr>
            </w:pPr>
          </w:p>
        </w:tc>
        <w:tc>
          <w:tcPr>
            <w:tcW w:w="490" w:type="pct"/>
            <w:tcBorders>
              <w:top w:val="single" w:sz="4" w:space="0" w:color="auto"/>
              <w:bottom w:val="nil"/>
            </w:tcBorders>
            <w:shd w:val="clear" w:color="auto" w:fill="auto"/>
            <w:vAlign w:val="bottom"/>
          </w:tcPr>
          <w:p w14:paraId="39D843E8" w14:textId="77777777" w:rsidR="00DF2BB6" w:rsidRPr="00C70209" w:rsidRDefault="00DF2BB6" w:rsidP="003131E2">
            <w:pPr>
              <w:pStyle w:val="Tabletext-subanalysis"/>
              <w:rPr>
                <w:rStyle w:val="Emphasis"/>
              </w:rPr>
            </w:pPr>
          </w:p>
        </w:tc>
        <w:tc>
          <w:tcPr>
            <w:tcW w:w="2158" w:type="pct"/>
            <w:gridSpan w:val="4"/>
            <w:shd w:val="clear" w:color="auto" w:fill="auto"/>
            <w:vAlign w:val="bottom"/>
          </w:tcPr>
          <w:p w14:paraId="38B1F7F8" w14:textId="77777777" w:rsidR="00DF2BB6" w:rsidRPr="00C70209" w:rsidRDefault="00DF2BB6" w:rsidP="003131E2">
            <w:pPr>
              <w:pStyle w:val="Tabletext-subanalysis"/>
              <w:rPr>
                <w:rStyle w:val="Emphasis"/>
              </w:rPr>
            </w:pPr>
            <w:r w:rsidRPr="00C70209">
              <w:rPr>
                <w:rStyle w:val="Emphasis"/>
              </w:rPr>
              <w:t>Subgroup analysis: dosing</w:t>
            </w:r>
          </w:p>
        </w:tc>
      </w:tr>
      <w:tr w:rsidR="00DF2BB6" w:rsidRPr="00C70209" w14:paraId="3E73F4DA" w14:textId="77777777" w:rsidTr="003131E2">
        <w:trPr>
          <w:cantSplit/>
        </w:trPr>
        <w:tc>
          <w:tcPr>
            <w:tcW w:w="389" w:type="pct"/>
            <w:vMerge/>
            <w:shd w:val="clear" w:color="auto" w:fill="auto"/>
          </w:tcPr>
          <w:p w14:paraId="1942843B" w14:textId="77777777" w:rsidR="00DF2BB6" w:rsidRPr="00C70209" w:rsidRDefault="00DF2BB6" w:rsidP="003131E2">
            <w:pPr>
              <w:pStyle w:val="Tabletext-evidencematrix"/>
              <w:rPr>
                <w:szCs w:val="16"/>
              </w:rPr>
            </w:pPr>
          </w:p>
        </w:tc>
        <w:tc>
          <w:tcPr>
            <w:tcW w:w="492" w:type="pct"/>
            <w:vMerge/>
            <w:shd w:val="clear" w:color="auto" w:fill="auto"/>
          </w:tcPr>
          <w:p w14:paraId="27D78FEB" w14:textId="77777777" w:rsidR="00DF2BB6" w:rsidRPr="00C70209" w:rsidRDefault="00DF2BB6" w:rsidP="003131E2">
            <w:pPr>
              <w:pStyle w:val="Tabletext-evidencematrix"/>
              <w:rPr>
                <w:rStyle w:val="Emphasis"/>
              </w:rPr>
            </w:pPr>
          </w:p>
        </w:tc>
        <w:tc>
          <w:tcPr>
            <w:tcW w:w="490" w:type="pct"/>
            <w:vMerge/>
            <w:shd w:val="clear" w:color="auto" w:fill="auto"/>
          </w:tcPr>
          <w:p w14:paraId="13B904F6" w14:textId="77777777" w:rsidR="00DF2BB6" w:rsidRPr="00C70209" w:rsidRDefault="00DF2BB6" w:rsidP="003131E2">
            <w:pPr>
              <w:pStyle w:val="Tabletext-evidencematrix"/>
            </w:pPr>
          </w:p>
        </w:tc>
        <w:tc>
          <w:tcPr>
            <w:tcW w:w="490" w:type="pct"/>
            <w:vMerge/>
            <w:shd w:val="clear" w:color="auto" w:fill="auto"/>
          </w:tcPr>
          <w:p w14:paraId="3C001BFF" w14:textId="77777777" w:rsidR="00DF2BB6" w:rsidRPr="00C70209" w:rsidRDefault="00DF2BB6" w:rsidP="003131E2">
            <w:pPr>
              <w:pStyle w:val="Tabletext-evidencematrix"/>
            </w:pPr>
          </w:p>
        </w:tc>
        <w:tc>
          <w:tcPr>
            <w:tcW w:w="491" w:type="pct"/>
            <w:shd w:val="clear" w:color="auto" w:fill="auto"/>
          </w:tcPr>
          <w:p w14:paraId="6B3EDC2D" w14:textId="3D23BFCC" w:rsidR="00DF2BB6" w:rsidRPr="00C70209" w:rsidRDefault="00DF2BB6" w:rsidP="003131E2">
            <w:pPr>
              <w:pStyle w:val="Tabletext-subanalysis"/>
            </w:pPr>
            <w:r w:rsidRPr="00C70209">
              <w:t>High</w:t>
            </w:r>
            <w:r w:rsidR="00363BA0" w:rsidRPr="00C70209">
              <w:t>-</w:t>
            </w:r>
            <w:r w:rsidRPr="00C70209">
              <w:t>dose rHuEPO (&gt;500 IU/kg/week) + high or low-dose iron</w:t>
            </w:r>
          </w:p>
        </w:tc>
        <w:tc>
          <w:tcPr>
            <w:tcW w:w="490" w:type="pct"/>
            <w:tcBorders>
              <w:top w:val="nil"/>
            </w:tcBorders>
            <w:shd w:val="clear" w:color="auto" w:fill="auto"/>
          </w:tcPr>
          <w:p w14:paraId="6591A2AE" w14:textId="77777777" w:rsidR="00DF2BB6" w:rsidRPr="00C70209" w:rsidRDefault="00DF2BB6" w:rsidP="003131E2">
            <w:pPr>
              <w:pStyle w:val="Tabletext-subanalysis"/>
              <w:jc w:val="right"/>
            </w:pPr>
            <w:r w:rsidRPr="00C70209">
              <w:t>14 trials</w:t>
            </w:r>
            <w:r w:rsidRPr="00C70209">
              <w:rPr>
                <w:vertAlign w:val="superscript"/>
              </w:rPr>
              <w:t>c</w:t>
            </w:r>
            <w:r w:rsidRPr="00C70209">
              <w:t xml:space="preserve"> (Bader 1996, Donato 1996, Kivivuori 1999, Kumar 1998, Maier 2002, Reiter 2005, Akisu 2001, Atasay 2002, Javier Manchon 1997, Meyer 1994, Romagnoli 2000, Samani 1996, Shannon 1992, Shannon 1995)</w:t>
            </w:r>
          </w:p>
          <w:p w14:paraId="1F1AE2A0" w14:textId="77777777" w:rsidR="00DF2BB6" w:rsidRPr="00C70209" w:rsidRDefault="00DF2BB6" w:rsidP="003131E2">
            <w:pPr>
              <w:pStyle w:val="Tabletext-subanalysis"/>
              <w:jc w:val="right"/>
            </w:pPr>
            <w:r w:rsidRPr="00C70209">
              <w:t>N=912</w:t>
            </w:r>
          </w:p>
        </w:tc>
        <w:tc>
          <w:tcPr>
            <w:tcW w:w="520" w:type="pct"/>
            <w:shd w:val="clear" w:color="auto" w:fill="auto"/>
          </w:tcPr>
          <w:p w14:paraId="6574DFCD" w14:textId="77777777" w:rsidR="00DF2BB6" w:rsidRPr="00C70209" w:rsidRDefault="00DF2BB6" w:rsidP="003131E2">
            <w:pPr>
              <w:pStyle w:val="Tabletext-subanalysis"/>
            </w:pPr>
            <w:r w:rsidRPr="00C70209">
              <w:t>202/465 (43.4%)</w:t>
            </w:r>
          </w:p>
        </w:tc>
        <w:tc>
          <w:tcPr>
            <w:tcW w:w="519" w:type="pct"/>
            <w:shd w:val="clear" w:color="auto" w:fill="auto"/>
          </w:tcPr>
          <w:p w14:paraId="4FBAA6D8" w14:textId="77777777" w:rsidR="00DF2BB6" w:rsidRPr="00C70209" w:rsidRDefault="00DF2BB6" w:rsidP="003131E2">
            <w:pPr>
              <w:pStyle w:val="Tabletext-subanalysis"/>
            </w:pPr>
            <w:r w:rsidRPr="00C70209">
              <w:t>259/447 (57.9%)</w:t>
            </w:r>
          </w:p>
        </w:tc>
        <w:tc>
          <w:tcPr>
            <w:tcW w:w="521" w:type="pct"/>
            <w:shd w:val="clear" w:color="auto" w:fill="auto"/>
          </w:tcPr>
          <w:p w14:paraId="469F9179" w14:textId="77777777" w:rsidR="00DF2BB6" w:rsidRPr="00C70209" w:rsidRDefault="00DF2BB6" w:rsidP="003131E2">
            <w:pPr>
              <w:pStyle w:val="Tabletext-subanalysis"/>
            </w:pPr>
            <w:r w:rsidRPr="00C70209">
              <w:t>RR 0.76 [0.68, 0.86]</w:t>
            </w:r>
          </w:p>
        </w:tc>
        <w:tc>
          <w:tcPr>
            <w:tcW w:w="598" w:type="pct"/>
            <w:shd w:val="clear" w:color="auto" w:fill="D9D9D9"/>
          </w:tcPr>
          <w:p w14:paraId="729CA319" w14:textId="0A5F4412" w:rsidR="00DF2BB6" w:rsidRPr="00C70209" w:rsidRDefault="00DF2BB6" w:rsidP="003131E2">
            <w:pPr>
              <w:pStyle w:val="Tabletext-subanalysis"/>
            </w:pPr>
            <w:r w:rsidRPr="00C70209">
              <w:t>Favours late rHuEPO + iron</w:t>
            </w:r>
          </w:p>
          <w:p w14:paraId="7E29F59B" w14:textId="14AFCF0E" w:rsidR="00DF2BB6" w:rsidRPr="00C70209" w:rsidRDefault="001A475D" w:rsidP="003131E2">
            <w:pPr>
              <w:pStyle w:val="Tabletext-subanalysis"/>
            </w:pPr>
            <w:r w:rsidRPr="001A475D">
              <w:rPr>
                <w:i/>
              </w:rPr>
              <w:t>P &lt; </w:t>
            </w:r>
            <w:r w:rsidR="00DF2BB6" w:rsidRPr="00C70209">
              <w:t>0.00001</w:t>
            </w:r>
          </w:p>
          <w:p w14:paraId="2AC04182" w14:textId="03C3203D" w:rsidR="00DF2BB6" w:rsidRPr="00C70209" w:rsidRDefault="00DF2BB6" w:rsidP="003131E2">
            <w:pPr>
              <w:pStyle w:val="Tabletext-subanalysis"/>
            </w:pPr>
            <w:r w:rsidRPr="00C70209">
              <w:t>Substantial heterogeneity</w:t>
            </w:r>
          </w:p>
          <w:p w14:paraId="2C9DD7FE" w14:textId="4582BEAE"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66%</w:t>
            </w:r>
          </w:p>
        </w:tc>
      </w:tr>
      <w:tr w:rsidR="00DF2BB6" w:rsidRPr="00C70209" w14:paraId="75003622" w14:textId="77777777" w:rsidTr="003131E2">
        <w:trPr>
          <w:cantSplit/>
        </w:trPr>
        <w:tc>
          <w:tcPr>
            <w:tcW w:w="389" w:type="pct"/>
            <w:vMerge/>
            <w:shd w:val="clear" w:color="auto" w:fill="auto"/>
          </w:tcPr>
          <w:p w14:paraId="01853746" w14:textId="77777777" w:rsidR="00DF2BB6" w:rsidRPr="00C70209" w:rsidRDefault="00DF2BB6" w:rsidP="003131E2">
            <w:pPr>
              <w:pStyle w:val="Tabletext-evidencematrix"/>
              <w:rPr>
                <w:szCs w:val="16"/>
              </w:rPr>
            </w:pPr>
          </w:p>
        </w:tc>
        <w:tc>
          <w:tcPr>
            <w:tcW w:w="492" w:type="pct"/>
            <w:vMerge/>
            <w:shd w:val="clear" w:color="auto" w:fill="auto"/>
          </w:tcPr>
          <w:p w14:paraId="6EA6375E" w14:textId="77777777" w:rsidR="00DF2BB6" w:rsidRPr="00C70209" w:rsidRDefault="00DF2BB6" w:rsidP="003131E2">
            <w:pPr>
              <w:pStyle w:val="Tabletext-evidencematrix"/>
              <w:rPr>
                <w:rStyle w:val="Emphasis"/>
              </w:rPr>
            </w:pPr>
          </w:p>
        </w:tc>
        <w:tc>
          <w:tcPr>
            <w:tcW w:w="490" w:type="pct"/>
            <w:vMerge/>
            <w:shd w:val="clear" w:color="auto" w:fill="auto"/>
          </w:tcPr>
          <w:p w14:paraId="79A7012A" w14:textId="77777777" w:rsidR="00DF2BB6" w:rsidRPr="00C70209" w:rsidRDefault="00DF2BB6" w:rsidP="003131E2">
            <w:pPr>
              <w:pStyle w:val="Tabletext-evidencematrix"/>
            </w:pPr>
          </w:p>
        </w:tc>
        <w:tc>
          <w:tcPr>
            <w:tcW w:w="490" w:type="pct"/>
            <w:vMerge/>
            <w:shd w:val="clear" w:color="auto" w:fill="auto"/>
          </w:tcPr>
          <w:p w14:paraId="16E4A2EB" w14:textId="77777777" w:rsidR="00DF2BB6" w:rsidRPr="00C70209" w:rsidRDefault="00DF2BB6" w:rsidP="003131E2">
            <w:pPr>
              <w:pStyle w:val="Tabletext-evidencematrix"/>
            </w:pPr>
          </w:p>
        </w:tc>
        <w:tc>
          <w:tcPr>
            <w:tcW w:w="491" w:type="pct"/>
            <w:shd w:val="clear" w:color="auto" w:fill="auto"/>
          </w:tcPr>
          <w:p w14:paraId="5C4AD22F" w14:textId="61B976D8" w:rsidR="00DF2BB6" w:rsidRPr="00C70209" w:rsidRDefault="00DF2BB6" w:rsidP="003131E2">
            <w:pPr>
              <w:pStyle w:val="Tabletext-subanalysis"/>
              <w:rPr>
                <w:rStyle w:val="Emphasis"/>
                <w:i w:val="0"/>
                <w:iCs w:val="0"/>
              </w:rPr>
            </w:pPr>
            <w:r w:rsidRPr="00C70209">
              <w:rPr>
                <w:rStyle w:val="Emphasis"/>
              </w:rPr>
              <w:t>High</w:t>
            </w:r>
            <w:r w:rsidR="00363BA0" w:rsidRPr="00C70209">
              <w:rPr>
                <w:rStyle w:val="Emphasis"/>
              </w:rPr>
              <w:t>-</w:t>
            </w:r>
            <w:r w:rsidRPr="00C70209">
              <w:rPr>
                <w:rStyle w:val="Emphasis"/>
              </w:rPr>
              <w:t>dose rHuEPO (&gt;500 IU/kg/week) + high</w:t>
            </w:r>
            <w:r w:rsidR="00363BA0" w:rsidRPr="00C70209">
              <w:rPr>
                <w:rStyle w:val="Emphasis"/>
              </w:rPr>
              <w:t>-</w:t>
            </w:r>
            <w:r w:rsidRPr="00C70209">
              <w:rPr>
                <w:rStyle w:val="Emphasis"/>
              </w:rPr>
              <w:t>dose iron (&gt;5 mg/kg/day) or given intravenously</w:t>
            </w:r>
          </w:p>
        </w:tc>
        <w:tc>
          <w:tcPr>
            <w:tcW w:w="490" w:type="pct"/>
            <w:shd w:val="clear" w:color="auto" w:fill="auto"/>
          </w:tcPr>
          <w:p w14:paraId="3D6E337C" w14:textId="77777777" w:rsidR="00DF2BB6" w:rsidRPr="00C70209" w:rsidRDefault="00DF2BB6" w:rsidP="003131E2">
            <w:pPr>
              <w:pStyle w:val="Tabletext-subanalysis"/>
              <w:jc w:val="right"/>
              <w:rPr>
                <w:rStyle w:val="Emphasis"/>
                <w:i w:val="0"/>
                <w:iCs w:val="0"/>
              </w:rPr>
            </w:pPr>
            <w:r w:rsidRPr="00C70209">
              <w:rPr>
                <w:rStyle w:val="Emphasis"/>
              </w:rPr>
              <w:t>6 trials (Bader 1996, Donato 1996, Kivivuori 1999, Kumar 1998, Maier 2002, Reiter 2005)</w:t>
            </w:r>
          </w:p>
          <w:p w14:paraId="47B9F0CA" w14:textId="77777777" w:rsidR="00DF2BB6" w:rsidRPr="00C70209" w:rsidRDefault="00DF2BB6" w:rsidP="003131E2">
            <w:pPr>
              <w:pStyle w:val="Tabletext-subanalysis"/>
              <w:jc w:val="right"/>
              <w:rPr>
                <w:rStyle w:val="Emphasis"/>
                <w:i w:val="0"/>
                <w:iCs w:val="0"/>
              </w:rPr>
            </w:pPr>
            <w:r w:rsidRPr="00C70209">
              <w:rPr>
                <w:rStyle w:val="Emphasis"/>
              </w:rPr>
              <w:t>N=318</w:t>
            </w:r>
          </w:p>
        </w:tc>
        <w:tc>
          <w:tcPr>
            <w:tcW w:w="520" w:type="pct"/>
            <w:shd w:val="clear" w:color="auto" w:fill="auto"/>
          </w:tcPr>
          <w:p w14:paraId="43575FEE" w14:textId="77777777" w:rsidR="00DF2BB6" w:rsidRPr="00C70209" w:rsidRDefault="00DF2BB6" w:rsidP="003131E2">
            <w:pPr>
              <w:pStyle w:val="Tabletext-subanalysis"/>
              <w:rPr>
                <w:rStyle w:val="Emphasis"/>
                <w:i w:val="0"/>
                <w:iCs w:val="0"/>
              </w:rPr>
            </w:pPr>
            <w:r w:rsidRPr="00C70209">
              <w:rPr>
                <w:rStyle w:val="Emphasis"/>
              </w:rPr>
              <w:t>72/168 (42.9%)</w:t>
            </w:r>
          </w:p>
        </w:tc>
        <w:tc>
          <w:tcPr>
            <w:tcW w:w="519" w:type="pct"/>
            <w:shd w:val="clear" w:color="auto" w:fill="auto"/>
          </w:tcPr>
          <w:p w14:paraId="0A08128B" w14:textId="77777777" w:rsidR="00DF2BB6" w:rsidRPr="00C70209" w:rsidRDefault="00DF2BB6" w:rsidP="003131E2">
            <w:pPr>
              <w:pStyle w:val="Tabletext-subanalysis"/>
              <w:rPr>
                <w:rStyle w:val="Emphasis"/>
                <w:i w:val="0"/>
                <w:iCs w:val="0"/>
              </w:rPr>
            </w:pPr>
            <w:r w:rsidRPr="00C70209">
              <w:rPr>
                <w:rStyle w:val="Emphasis"/>
              </w:rPr>
              <w:t>91/150 (60.7%)</w:t>
            </w:r>
          </w:p>
        </w:tc>
        <w:tc>
          <w:tcPr>
            <w:tcW w:w="521" w:type="pct"/>
            <w:shd w:val="clear" w:color="auto" w:fill="auto"/>
          </w:tcPr>
          <w:p w14:paraId="72BC133E" w14:textId="77777777" w:rsidR="00DF2BB6" w:rsidRPr="00C70209" w:rsidRDefault="00DF2BB6" w:rsidP="003131E2">
            <w:pPr>
              <w:pStyle w:val="Tabletext-subanalysis"/>
              <w:rPr>
                <w:rStyle w:val="Emphasis"/>
                <w:i w:val="0"/>
                <w:iCs w:val="0"/>
              </w:rPr>
            </w:pPr>
            <w:r w:rsidRPr="00C70209">
              <w:rPr>
                <w:rStyle w:val="Emphasis"/>
              </w:rPr>
              <w:t>RR 0.74 [0.62, 0.88]</w:t>
            </w:r>
          </w:p>
        </w:tc>
        <w:tc>
          <w:tcPr>
            <w:tcW w:w="598" w:type="pct"/>
            <w:shd w:val="clear" w:color="auto" w:fill="D9D9D9"/>
          </w:tcPr>
          <w:p w14:paraId="343B2CEE" w14:textId="6FB87263" w:rsidR="00DF2BB6" w:rsidRPr="00C70209" w:rsidRDefault="00DF2BB6" w:rsidP="003131E2">
            <w:pPr>
              <w:pStyle w:val="Tabletext-subanalysis"/>
            </w:pPr>
            <w:r w:rsidRPr="00C70209">
              <w:t>Favours late rHuEPO + iron</w:t>
            </w:r>
          </w:p>
          <w:p w14:paraId="5D378698" w14:textId="44AD8A98"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0075</w:t>
            </w:r>
          </w:p>
          <w:p w14:paraId="363350C8" w14:textId="120942F1" w:rsidR="00DF2BB6" w:rsidRPr="00C70209" w:rsidRDefault="00DF2BB6" w:rsidP="003131E2">
            <w:pPr>
              <w:pStyle w:val="Tabletext-subanalysis"/>
            </w:pPr>
            <w:r w:rsidRPr="00C70209">
              <w:t>Substantial heterogeneity</w:t>
            </w:r>
          </w:p>
          <w:p w14:paraId="69AEE125" w14:textId="18EF86AF" w:rsidR="00DF2BB6" w:rsidRPr="00C70209" w:rsidRDefault="00DF2BB6" w:rsidP="003131E2">
            <w:pPr>
              <w:pStyle w:val="Tabletext-subanalysis"/>
              <w:rPr>
                <w:rStyle w:val="Emphasis"/>
                <w:i w:val="0"/>
                <w:iCs w:val="0"/>
              </w:rPr>
            </w:pPr>
            <w:r w:rsidRPr="00C70209">
              <w:t>I</w:t>
            </w:r>
            <w:r w:rsidRPr="00C70209">
              <w:rPr>
                <w:vertAlign w:val="superscript"/>
              </w:rPr>
              <w:t>2</w:t>
            </w:r>
            <w:r w:rsidR="00AB0F82">
              <w:rPr>
                <w:vertAlign w:val="superscript"/>
              </w:rPr>
              <w:t xml:space="preserve"> </w:t>
            </w:r>
            <w:r w:rsidRPr="00C70209">
              <w:rPr>
                <w:rStyle w:val="Emphasis"/>
              </w:rPr>
              <w:t>=</w:t>
            </w:r>
            <w:r w:rsidR="00AB0F82">
              <w:rPr>
                <w:rStyle w:val="Emphasis"/>
              </w:rPr>
              <w:t xml:space="preserve"> </w:t>
            </w:r>
            <w:r w:rsidRPr="00C70209">
              <w:rPr>
                <w:rStyle w:val="Emphasis"/>
              </w:rPr>
              <w:t>79%</w:t>
            </w:r>
          </w:p>
        </w:tc>
      </w:tr>
      <w:tr w:rsidR="00DF2BB6" w:rsidRPr="00C70209" w14:paraId="4B6D2648" w14:textId="77777777" w:rsidTr="003131E2">
        <w:trPr>
          <w:cantSplit/>
        </w:trPr>
        <w:tc>
          <w:tcPr>
            <w:tcW w:w="389" w:type="pct"/>
            <w:vMerge/>
            <w:shd w:val="clear" w:color="auto" w:fill="auto"/>
          </w:tcPr>
          <w:p w14:paraId="2429B38F" w14:textId="77777777" w:rsidR="00DF2BB6" w:rsidRPr="00C70209" w:rsidRDefault="00DF2BB6" w:rsidP="003131E2">
            <w:pPr>
              <w:pStyle w:val="Tabletext-evidencematrix"/>
              <w:rPr>
                <w:szCs w:val="16"/>
              </w:rPr>
            </w:pPr>
          </w:p>
        </w:tc>
        <w:tc>
          <w:tcPr>
            <w:tcW w:w="492" w:type="pct"/>
            <w:vMerge/>
            <w:shd w:val="clear" w:color="auto" w:fill="auto"/>
          </w:tcPr>
          <w:p w14:paraId="6EDA3C81" w14:textId="77777777" w:rsidR="00DF2BB6" w:rsidRPr="00C70209" w:rsidRDefault="00DF2BB6" w:rsidP="003131E2">
            <w:pPr>
              <w:pStyle w:val="Tabletext-evidencematrix"/>
              <w:rPr>
                <w:rStyle w:val="Emphasis"/>
              </w:rPr>
            </w:pPr>
          </w:p>
        </w:tc>
        <w:tc>
          <w:tcPr>
            <w:tcW w:w="490" w:type="pct"/>
            <w:vMerge/>
            <w:shd w:val="clear" w:color="auto" w:fill="auto"/>
          </w:tcPr>
          <w:p w14:paraId="45500C9C" w14:textId="77777777" w:rsidR="00DF2BB6" w:rsidRPr="00C70209" w:rsidRDefault="00DF2BB6" w:rsidP="003131E2">
            <w:pPr>
              <w:pStyle w:val="Tabletext-evidencematrix"/>
            </w:pPr>
          </w:p>
        </w:tc>
        <w:tc>
          <w:tcPr>
            <w:tcW w:w="490" w:type="pct"/>
            <w:vMerge/>
            <w:shd w:val="clear" w:color="auto" w:fill="auto"/>
          </w:tcPr>
          <w:p w14:paraId="2B009E4E" w14:textId="77777777" w:rsidR="00DF2BB6" w:rsidRPr="00C70209" w:rsidRDefault="00DF2BB6" w:rsidP="003131E2">
            <w:pPr>
              <w:pStyle w:val="Tabletext-evidencematrix"/>
            </w:pPr>
          </w:p>
        </w:tc>
        <w:tc>
          <w:tcPr>
            <w:tcW w:w="491" w:type="pct"/>
            <w:shd w:val="clear" w:color="auto" w:fill="auto"/>
          </w:tcPr>
          <w:p w14:paraId="51C5E3D0" w14:textId="246AA941" w:rsidR="00DF2BB6" w:rsidRPr="00C70209" w:rsidRDefault="00DF2BB6" w:rsidP="003131E2">
            <w:pPr>
              <w:pStyle w:val="Tabletext-subanalysis"/>
              <w:rPr>
                <w:rStyle w:val="Emphasis"/>
                <w:i w:val="0"/>
                <w:iCs w:val="0"/>
              </w:rPr>
            </w:pPr>
            <w:r w:rsidRPr="00C70209">
              <w:rPr>
                <w:rStyle w:val="Emphasis"/>
              </w:rPr>
              <w:t>High</w:t>
            </w:r>
            <w:r w:rsidR="00363BA0" w:rsidRPr="00C70209">
              <w:rPr>
                <w:rStyle w:val="Emphasis"/>
              </w:rPr>
              <w:t>-</w:t>
            </w:r>
            <w:r w:rsidRPr="00C70209">
              <w:rPr>
                <w:rStyle w:val="Emphasis"/>
              </w:rPr>
              <w:t>dose rHuEPO (&gt;500 IU/kg/week) + low-dose iron (≤5 mg/kg/day)</w:t>
            </w:r>
          </w:p>
        </w:tc>
        <w:tc>
          <w:tcPr>
            <w:tcW w:w="490" w:type="pct"/>
            <w:shd w:val="clear" w:color="auto" w:fill="auto"/>
          </w:tcPr>
          <w:p w14:paraId="2FC1755C" w14:textId="77777777" w:rsidR="00DF2BB6" w:rsidRPr="00C70209" w:rsidRDefault="00DF2BB6" w:rsidP="003131E2">
            <w:pPr>
              <w:pStyle w:val="Tabletext-subanalysis"/>
              <w:jc w:val="right"/>
              <w:rPr>
                <w:rStyle w:val="Emphasis"/>
                <w:i w:val="0"/>
                <w:iCs w:val="0"/>
              </w:rPr>
            </w:pPr>
            <w:r w:rsidRPr="00C70209">
              <w:rPr>
                <w:rStyle w:val="Emphasis"/>
              </w:rPr>
              <w:t>8 trials</w:t>
            </w:r>
            <w:r w:rsidRPr="00C70209">
              <w:rPr>
                <w:rStyle w:val="Emphasis"/>
                <w:i w:val="0"/>
                <w:iCs w:val="0"/>
                <w:vertAlign w:val="superscript"/>
              </w:rPr>
              <w:t>c</w:t>
            </w:r>
            <w:r w:rsidRPr="00C70209">
              <w:rPr>
                <w:rStyle w:val="Emphasis"/>
              </w:rPr>
              <w:t xml:space="preserve"> (Akisu 2001, Atasay 2002, Javier Manchon 1997, Meyer 1994, Romagnoli 2000, Samani 1996, Shannon 1992, Shannon 1995)</w:t>
            </w:r>
          </w:p>
          <w:p w14:paraId="2BC0193F" w14:textId="77777777" w:rsidR="00DF2BB6" w:rsidRPr="00C70209" w:rsidRDefault="00DF2BB6" w:rsidP="003131E2">
            <w:pPr>
              <w:pStyle w:val="Tabletext-subanalysis"/>
              <w:jc w:val="right"/>
              <w:rPr>
                <w:rStyle w:val="Emphasis"/>
                <w:i w:val="0"/>
                <w:iCs w:val="0"/>
              </w:rPr>
            </w:pPr>
            <w:r w:rsidRPr="00C70209">
              <w:rPr>
                <w:rStyle w:val="Emphasis"/>
              </w:rPr>
              <w:t>N=594</w:t>
            </w:r>
          </w:p>
        </w:tc>
        <w:tc>
          <w:tcPr>
            <w:tcW w:w="520" w:type="pct"/>
            <w:shd w:val="clear" w:color="auto" w:fill="auto"/>
          </w:tcPr>
          <w:p w14:paraId="03956307" w14:textId="77777777" w:rsidR="00DF2BB6" w:rsidRPr="00C70209" w:rsidRDefault="00DF2BB6" w:rsidP="003131E2">
            <w:pPr>
              <w:pStyle w:val="Tabletext-subanalysis"/>
              <w:rPr>
                <w:rStyle w:val="Emphasis"/>
                <w:i w:val="0"/>
                <w:iCs w:val="0"/>
              </w:rPr>
            </w:pPr>
            <w:r w:rsidRPr="00C70209">
              <w:rPr>
                <w:rStyle w:val="Emphasis"/>
              </w:rPr>
              <w:t>130/297 (43.8%)</w:t>
            </w:r>
          </w:p>
        </w:tc>
        <w:tc>
          <w:tcPr>
            <w:tcW w:w="519" w:type="pct"/>
            <w:shd w:val="clear" w:color="auto" w:fill="auto"/>
          </w:tcPr>
          <w:p w14:paraId="1504AE8E" w14:textId="77777777" w:rsidR="00DF2BB6" w:rsidRPr="00C70209" w:rsidRDefault="00DF2BB6" w:rsidP="003131E2">
            <w:pPr>
              <w:pStyle w:val="Tabletext-subanalysis"/>
              <w:rPr>
                <w:rStyle w:val="Emphasis"/>
                <w:i w:val="0"/>
                <w:iCs w:val="0"/>
              </w:rPr>
            </w:pPr>
            <w:r w:rsidRPr="00C70209">
              <w:rPr>
                <w:rStyle w:val="Emphasis"/>
              </w:rPr>
              <w:t>168/297 (56.6%)</w:t>
            </w:r>
          </w:p>
        </w:tc>
        <w:tc>
          <w:tcPr>
            <w:tcW w:w="521" w:type="pct"/>
            <w:shd w:val="clear" w:color="auto" w:fill="auto"/>
          </w:tcPr>
          <w:p w14:paraId="6FA93B19" w14:textId="77777777" w:rsidR="00DF2BB6" w:rsidRPr="00C70209" w:rsidRDefault="00DF2BB6" w:rsidP="003131E2">
            <w:pPr>
              <w:pStyle w:val="Tabletext-subanalysis"/>
              <w:rPr>
                <w:rStyle w:val="Emphasis"/>
                <w:i w:val="0"/>
                <w:iCs w:val="0"/>
              </w:rPr>
            </w:pPr>
            <w:r w:rsidRPr="00C70209">
              <w:rPr>
                <w:rStyle w:val="Emphasis"/>
              </w:rPr>
              <w:t>RR 0.78 [0.67, 0.91]</w:t>
            </w:r>
          </w:p>
        </w:tc>
        <w:tc>
          <w:tcPr>
            <w:tcW w:w="598" w:type="pct"/>
            <w:shd w:val="clear" w:color="auto" w:fill="D9D9D9"/>
          </w:tcPr>
          <w:p w14:paraId="4A4D3328" w14:textId="0859DE83" w:rsidR="00DF2BB6" w:rsidRPr="00C70209" w:rsidRDefault="00DF2BB6" w:rsidP="003131E2">
            <w:pPr>
              <w:pStyle w:val="Tabletext-subanalysis"/>
            </w:pPr>
            <w:r w:rsidRPr="00C70209">
              <w:t>Favours late rHuEPO + iron</w:t>
            </w:r>
          </w:p>
          <w:p w14:paraId="0EB04FCA" w14:textId="41E489CD"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013</w:t>
            </w:r>
          </w:p>
          <w:p w14:paraId="1CF1AC16" w14:textId="7AB9FB96" w:rsidR="00DF2BB6" w:rsidRPr="00C70209" w:rsidRDefault="00DF2BB6" w:rsidP="003131E2">
            <w:pPr>
              <w:pStyle w:val="Tabletext-subanalysis"/>
            </w:pPr>
            <w:r w:rsidRPr="00C70209">
              <w:t>Substantial heterogeneity</w:t>
            </w:r>
          </w:p>
          <w:p w14:paraId="7E638834" w14:textId="27220812" w:rsidR="00DF2BB6" w:rsidRPr="00C70209" w:rsidRDefault="00DF2BB6" w:rsidP="003131E2">
            <w:pPr>
              <w:pStyle w:val="Tabletext-subanalysis"/>
              <w:rPr>
                <w:rStyle w:val="Emphasis"/>
                <w:i w:val="0"/>
                <w:iCs w:val="0"/>
              </w:rPr>
            </w:pPr>
            <w:r w:rsidRPr="00C70209">
              <w:t>I</w:t>
            </w:r>
            <w:r w:rsidRPr="00C70209">
              <w:rPr>
                <w:vertAlign w:val="superscript"/>
              </w:rPr>
              <w:t>2</w:t>
            </w:r>
            <w:r w:rsidR="00AB0F82">
              <w:rPr>
                <w:vertAlign w:val="superscript"/>
              </w:rPr>
              <w:t xml:space="preserve"> </w:t>
            </w:r>
            <w:r w:rsidRPr="00C70209">
              <w:rPr>
                <w:rStyle w:val="Emphasis"/>
              </w:rPr>
              <w:t>=</w:t>
            </w:r>
            <w:r w:rsidR="00AB0F82">
              <w:rPr>
                <w:rStyle w:val="Emphasis"/>
              </w:rPr>
              <w:t xml:space="preserve"> </w:t>
            </w:r>
            <w:r w:rsidRPr="00C70209">
              <w:rPr>
                <w:rStyle w:val="Emphasis"/>
              </w:rPr>
              <w:t>58%</w:t>
            </w:r>
          </w:p>
        </w:tc>
      </w:tr>
      <w:tr w:rsidR="00DF2BB6" w:rsidRPr="00C70209" w14:paraId="20D9A180" w14:textId="77777777" w:rsidTr="003131E2">
        <w:trPr>
          <w:cantSplit/>
        </w:trPr>
        <w:tc>
          <w:tcPr>
            <w:tcW w:w="389" w:type="pct"/>
            <w:vMerge/>
            <w:shd w:val="clear" w:color="auto" w:fill="auto"/>
          </w:tcPr>
          <w:p w14:paraId="35626782" w14:textId="77777777" w:rsidR="00DF2BB6" w:rsidRPr="00C70209" w:rsidRDefault="00DF2BB6" w:rsidP="003131E2">
            <w:pPr>
              <w:pStyle w:val="Tabletext-evidencematrix"/>
              <w:rPr>
                <w:szCs w:val="16"/>
              </w:rPr>
            </w:pPr>
          </w:p>
        </w:tc>
        <w:tc>
          <w:tcPr>
            <w:tcW w:w="492" w:type="pct"/>
            <w:vMerge/>
            <w:shd w:val="clear" w:color="auto" w:fill="auto"/>
          </w:tcPr>
          <w:p w14:paraId="1B29A76B" w14:textId="77777777" w:rsidR="00DF2BB6" w:rsidRPr="00C70209" w:rsidRDefault="00DF2BB6" w:rsidP="003131E2">
            <w:pPr>
              <w:pStyle w:val="Tabletext-evidencematrix"/>
              <w:rPr>
                <w:rStyle w:val="Emphasis"/>
              </w:rPr>
            </w:pPr>
          </w:p>
        </w:tc>
        <w:tc>
          <w:tcPr>
            <w:tcW w:w="490" w:type="pct"/>
            <w:vMerge/>
            <w:shd w:val="clear" w:color="auto" w:fill="auto"/>
          </w:tcPr>
          <w:p w14:paraId="28086866" w14:textId="77777777" w:rsidR="00DF2BB6" w:rsidRPr="00C70209" w:rsidRDefault="00DF2BB6" w:rsidP="003131E2">
            <w:pPr>
              <w:pStyle w:val="Tabletext-evidencematrix"/>
            </w:pPr>
          </w:p>
        </w:tc>
        <w:tc>
          <w:tcPr>
            <w:tcW w:w="490" w:type="pct"/>
            <w:vMerge/>
            <w:shd w:val="clear" w:color="auto" w:fill="auto"/>
          </w:tcPr>
          <w:p w14:paraId="6599D131" w14:textId="77777777" w:rsidR="00DF2BB6" w:rsidRPr="00C70209" w:rsidRDefault="00DF2BB6" w:rsidP="003131E2">
            <w:pPr>
              <w:pStyle w:val="Tabletext-evidencematrix"/>
            </w:pPr>
          </w:p>
        </w:tc>
        <w:tc>
          <w:tcPr>
            <w:tcW w:w="491" w:type="pct"/>
            <w:shd w:val="clear" w:color="auto" w:fill="auto"/>
          </w:tcPr>
          <w:p w14:paraId="58FB3139" w14:textId="462EC78A" w:rsidR="00DF2BB6" w:rsidRPr="00C70209" w:rsidRDefault="00DF2BB6" w:rsidP="003131E2">
            <w:pPr>
              <w:pStyle w:val="Tabletext-subanalysis"/>
            </w:pPr>
            <w:r w:rsidRPr="00C70209">
              <w:rPr>
                <w:rStyle w:val="Emphasis"/>
              </w:rPr>
              <w:t>Low-dose rHuEPO (</w:t>
            </w:r>
            <w:r w:rsidRPr="00C70209">
              <w:t>≤</w:t>
            </w:r>
            <w:r w:rsidRPr="00C70209">
              <w:rPr>
                <w:rStyle w:val="Emphasis"/>
              </w:rPr>
              <w:t>500 IU/kg/week) + high or low-dose iron</w:t>
            </w:r>
          </w:p>
        </w:tc>
        <w:tc>
          <w:tcPr>
            <w:tcW w:w="490" w:type="pct"/>
            <w:shd w:val="clear" w:color="auto" w:fill="auto"/>
          </w:tcPr>
          <w:p w14:paraId="379C2B2E" w14:textId="77777777" w:rsidR="00DF2BB6" w:rsidRPr="00C70209" w:rsidRDefault="00DF2BB6" w:rsidP="003131E2">
            <w:pPr>
              <w:pStyle w:val="Tabletext-subanalysis"/>
              <w:jc w:val="right"/>
              <w:rPr>
                <w:rStyle w:val="Emphasis"/>
                <w:i w:val="0"/>
                <w:iCs w:val="0"/>
              </w:rPr>
            </w:pPr>
            <w:r w:rsidRPr="00C70209">
              <w:rPr>
                <w:rStyle w:val="Emphasis"/>
              </w:rPr>
              <w:t>7 trials</w:t>
            </w:r>
            <w:r w:rsidRPr="00C70209">
              <w:rPr>
                <w:rStyle w:val="Emphasis"/>
                <w:i w:val="0"/>
                <w:iCs w:val="0"/>
                <w:vertAlign w:val="superscript"/>
              </w:rPr>
              <w:t>c</w:t>
            </w:r>
            <w:r w:rsidRPr="00C70209">
              <w:rPr>
                <w:rStyle w:val="Emphasis"/>
              </w:rPr>
              <w:t xml:space="preserve"> (Bechensteen 1993, Donato 1996, Emmerson 1993, Corona 1998, Shannon 1991, Yamada 1999a, Yamada 1999b)</w:t>
            </w:r>
          </w:p>
          <w:p w14:paraId="7D314485" w14:textId="77777777" w:rsidR="00DF2BB6" w:rsidRPr="00C70209" w:rsidRDefault="00DF2BB6" w:rsidP="003131E2">
            <w:pPr>
              <w:pStyle w:val="Tabletext-subanalysis"/>
              <w:jc w:val="right"/>
            </w:pPr>
            <w:r w:rsidRPr="00C70209">
              <w:rPr>
                <w:rStyle w:val="Emphasis"/>
              </w:rPr>
              <w:t>N=239</w:t>
            </w:r>
          </w:p>
        </w:tc>
        <w:tc>
          <w:tcPr>
            <w:tcW w:w="520" w:type="pct"/>
            <w:shd w:val="clear" w:color="auto" w:fill="auto"/>
          </w:tcPr>
          <w:p w14:paraId="661EA716" w14:textId="77777777" w:rsidR="00DF2BB6" w:rsidRPr="00C70209" w:rsidRDefault="00DF2BB6" w:rsidP="003131E2">
            <w:pPr>
              <w:pStyle w:val="Tabletext-subanalysis"/>
              <w:rPr>
                <w:rStyle w:val="Emphasis"/>
                <w:i w:val="0"/>
                <w:iCs w:val="0"/>
              </w:rPr>
            </w:pPr>
            <w:r w:rsidRPr="00C70209">
              <w:rPr>
                <w:rStyle w:val="Emphasis"/>
              </w:rPr>
              <w:t>52/140 (37.1%)</w:t>
            </w:r>
          </w:p>
        </w:tc>
        <w:tc>
          <w:tcPr>
            <w:tcW w:w="519" w:type="pct"/>
            <w:shd w:val="clear" w:color="auto" w:fill="auto"/>
          </w:tcPr>
          <w:p w14:paraId="40FCF21A" w14:textId="77777777" w:rsidR="00DF2BB6" w:rsidRPr="00C70209" w:rsidRDefault="00DF2BB6" w:rsidP="003131E2">
            <w:pPr>
              <w:pStyle w:val="Tabletext-subanalysis"/>
              <w:rPr>
                <w:rStyle w:val="Emphasis"/>
                <w:i w:val="0"/>
                <w:iCs w:val="0"/>
              </w:rPr>
            </w:pPr>
            <w:r w:rsidRPr="00C70209">
              <w:rPr>
                <w:rStyle w:val="Emphasis"/>
              </w:rPr>
              <w:t>70/99 (70.7%)</w:t>
            </w:r>
          </w:p>
        </w:tc>
        <w:tc>
          <w:tcPr>
            <w:tcW w:w="521" w:type="pct"/>
            <w:shd w:val="clear" w:color="auto" w:fill="auto"/>
          </w:tcPr>
          <w:p w14:paraId="42E093A1" w14:textId="77777777" w:rsidR="00DF2BB6" w:rsidRPr="00C70209" w:rsidRDefault="00DF2BB6" w:rsidP="003131E2">
            <w:pPr>
              <w:pStyle w:val="Tabletext-subanalysis"/>
              <w:rPr>
                <w:rStyle w:val="Emphasis"/>
                <w:i w:val="0"/>
                <w:iCs w:val="0"/>
              </w:rPr>
            </w:pPr>
            <w:r w:rsidRPr="00C70209">
              <w:rPr>
                <w:rStyle w:val="Emphasis"/>
              </w:rPr>
              <w:t>RR 0.53 [0.42, 0.67]</w:t>
            </w:r>
          </w:p>
        </w:tc>
        <w:tc>
          <w:tcPr>
            <w:tcW w:w="598" w:type="pct"/>
            <w:shd w:val="clear" w:color="auto" w:fill="D9D9D9"/>
          </w:tcPr>
          <w:p w14:paraId="3C8C6C91" w14:textId="4BF5ABF1" w:rsidR="00DF2BB6" w:rsidRPr="00C70209" w:rsidRDefault="00DF2BB6" w:rsidP="003131E2">
            <w:pPr>
              <w:pStyle w:val="Tabletext-subanalysis"/>
              <w:rPr>
                <w:rStyle w:val="Emphasis"/>
                <w:i w:val="0"/>
                <w:iCs w:val="0"/>
              </w:rPr>
            </w:pPr>
            <w:r w:rsidRPr="00C70209">
              <w:rPr>
                <w:rStyle w:val="Emphasis"/>
              </w:rPr>
              <w:t>Favours late rHuEPO + iron</w:t>
            </w:r>
          </w:p>
          <w:p w14:paraId="722DD1C9" w14:textId="1BEC3165" w:rsidR="00DF2BB6" w:rsidRPr="00C70209" w:rsidRDefault="001A475D" w:rsidP="003131E2">
            <w:pPr>
              <w:pStyle w:val="Tabletext-subanalysis"/>
              <w:rPr>
                <w:rStyle w:val="Emphasis"/>
                <w:i w:val="0"/>
                <w:iCs w:val="0"/>
              </w:rPr>
            </w:pPr>
            <w:r w:rsidRPr="001A475D">
              <w:rPr>
                <w:rStyle w:val="Emphasis"/>
              </w:rPr>
              <w:t>P &lt; </w:t>
            </w:r>
            <w:r w:rsidR="00DF2BB6" w:rsidRPr="00C70209">
              <w:rPr>
                <w:rStyle w:val="Emphasis"/>
              </w:rPr>
              <w:t>0.00001</w:t>
            </w:r>
          </w:p>
          <w:p w14:paraId="62D6076D" w14:textId="2AD21F88" w:rsidR="00DF2BB6" w:rsidRPr="00C70209" w:rsidRDefault="00DF2BB6" w:rsidP="003131E2">
            <w:pPr>
              <w:pStyle w:val="Tabletext-subanalysis"/>
              <w:rPr>
                <w:rStyle w:val="Emphasis"/>
                <w:i w:val="0"/>
                <w:iCs w:val="0"/>
              </w:rPr>
            </w:pPr>
            <w:r w:rsidRPr="00C70209">
              <w:t>Substantial heterogeneity</w:t>
            </w:r>
          </w:p>
          <w:p w14:paraId="47E7C0BB" w14:textId="102C5EC9"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59%</w:t>
            </w:r>
          </w:p>
        </w:tc>
      </w:tr>
      <w:tr w:rsidR="00DF2BB6" w:rsidRPr="00C70209" w14:paraId="1E754192" w14:textId="77777777" w:rsidTr="003131E2">
        <w:trPr>
          <w:cantSplit/>
        </w:trPr>
        <w:tc>
          <w:tcPr>
            <w:tcW w:w="389" w:type="pct"/>
            <w:vMerge/>
            <w:shd w:val="clear" w:color="auto" w:fill="auto"/>
          </w:tcPr>
          <w:p w14:paraId="58155DA0" w14:textId="77777777" w:rsidR="00DF2BB6" w:rsidRPr="00C70209" w:rsidRDefault="00DF2BB6" w:rsidP="003131E2">
            <w:pPr>
              <w:pStyle w:val="Tabletext-evidencematrix"/>
              <w:rPr>
                <w:szCs w:val="16"/>
              </w:rPr>
            </w:pPr>
          </w:p>
        </w:tc>
        <w:tc>
          <w:tcPr>
            <w:tcW w:w="492" w:type="pct"/>
            <w:vMerge/>
            <w:shd w:val="clear" w:color="auto" w:fill="auto"/>
          </w:tcPr>
          <w:p w14:paraId="46B5B0D2" w14:textId="77777777" w:rsidR="00DF2BB6" w:rsidRPr="00C70209" w:rsidRDefault="00DF2BB6" w:rsidP="003131E2">
            <w:pPr>
              <w:pStyle w:val="Tabletext-evidencematrix"/>
              <w:rPr>
                <w:rStyle w:val="Emphasis"/>
              </w:rPr>
            </w:pPr>
          </w:p>
        </w:tc>
        <w:tc>
          <w:tcPr>
            <w:tcW w:w="490" w:type="pct"/>
            <w:vMerge/>
            <w:shd w:val="clear" w:color="auto" w:fill="auto"/>
          </w:tcPr>
          <w:p w14:paraId="434D3F22" w14:textId="77777777" w:rsidR="00DF2BB6" w:rsidRPr="00C70209" w:rsidRDefault="00DF2BB6" w:rsidP="003131E2">
            <w:pPr>
              <w:pStyle w:val="Tabletext-evidencematrix"/>
            </w:pPr>
          </w:p>
        </w:tc>
        <w:tc>
          <w:tcPr>
            <w:tcW w:w="490" w:type="pct"/>
            <w:vMerge/>
            <w:shd w:val="clear" w:color="auto" w:fill="auto"/>
          </w:tcPr>
          <w:p w14:paraId="057BC2D6" w14:textId="77777777" w:rsidR="00DF2BB6" w:rsidRPr="00C70209" w:rsidRDefault="00DF2BB6" w:rsidP="003131E2">
            <w:pPr>
              <w:pStyle w:val="Tabletext-evidencematrix"/>
            </w:pPr>
          </w:p>
        </w:tc>
        <w:tc>
          <w:tcPr>
            <w:tcW w:w="491" w:type="pct"/>
            <w:shd w:val="clear" w:color="auto" w:fill="auto"/>
          </w:tcPr>
          <w:p w14:paraId="77EE4A28" w14:textId="5678D7AB" w:rsidR="00DF2BB6" w:rsidRPr="00C70209" w:rsidRDefault="00DF2BB6" w:rsidP="003131E2">
            <w:pPr>
              <w:pStyle w:val="Tabletext-subanalysis"/>
              <w:rPr>
                <w:rStyle w:val="Emphasis"/>
                <w:i w:val="0"/>
                <w:iCs w:val="0"/>
              </w:rPr>
            </w:pPr>
            <w:r w:rsidRPr="00C70209">
              <w:rPr>
                <w:rStyle w:val="Emphasis"/>
              </w:rPr>
              <w:t>Low-dose rHuEPO (</w:t>
            </w:r>
            <w:r w:rsidRPr="00C70209">
              <w:t>≤</w:t>
            </w:r>
            <w:r w:rsidRPr="00C70209">
              <w:rPr>
                <w:rStyle w:val="Emphasis"/>
              </w:rPr>
              <w:t>500 IU/kg/week) + high</w:t>
            </w:r>
            <w:r w:rsidR="00363BA0" w:rsidRPr="00C70209">
              <w:rPr>
                <w:rStyle w:val="Emphasis"/>
              </w:rPr>
              <w:t>-</w:t>
            </w:r>
            <w:r w:rsidRPr="00C70209">
              <w:rPr>
                <w:rStyle w:val="Emphasis"/>
              </w:rPr>
              <w:t>dose iron (&gt;5 mg/kg/day) or given intravenously</w:t>
            </w:r>
          </w:p>
        </w:tc>
        <w:tc>
          <w:tcPr>
            <w:tcW w:w="490" w:type="pct"/>
            <w:shd w:val="clear" w:color="auto" w:fill="auto"/>
          </w:tcPr>
          <w:p w14:paraId="0B9FC623" w14:textId="77777777" w:rsidR="00DF2BB6" w:rsidRPr="00C70209" w:rsidRDefault="00DF2BB6" w:rsidP="003131E2">
            <w:pPr>
              <w:pStyle w:val="Tabletext-subanalysis"/>
              <w:jc w:val="right"/>
              <w:rPr>
                <w:rStyle w:val="Emphasis"/>
                <w:i w:val="0"/>
                <w:iCs w:val="0"/>
              </w:rPr>
            </w:pPr>
            <w:r w:rsidRPr="00C70209">
              <w:rPr>
                <w:rStyle w:val="Emphasis"/>
              </w:rPr>
              <w:t>3 trials (Bechensteen 1993, Donato 1996, Emmerson 1993)</w:t>
            </w:r>
          </w:p>
          <w:p w14:paraId="0B80EBE2" w14:textId="77777777" w:rsidR="00DF2BB6" w:rsidRPr="00C70209" w:rsidRDefault="00DF2BB6" w:rsidP="003131E2">
            <w:pPr>
              <w:pStyle w:val="Tabletext-subanalysis"/>
              <w:jc w:val="right"/>
              <w:rPr>
                <w:rStyle w:val="Emphasis"/>
                <w:i w:val="0"/>
                <w:iCs w:val="0"/>
              </w:rPr>
            </w:pPr>
            <w:r w:rsidRPr="00C70209">
              <w:rPr>
                <w:rStyle w:val="Emphasis"/>
              </w:rPr>
              <w:t>N=77</w:t>
            </w:r>
          </w:p>
          <w:p w14:paraId="6BE5F54C" w14:textId="77777777" w:rsidR="00DF2BB6" w:rsidRPr="00C70209" w:rsidRDefault="00DF2BB6" w:rsidP="003131E2">
            <w:pPr>
              <w:pStyle w:val="Tabletext-subanalysis"/>
              <w:jc w:val="right"/>
              <w:rPr>
                <w:rStyle w:val="Emphasis"/>
                <w:i w:val="0"/>
                <w:iCs w:val="0"/>
              </w:rPr>
            </w:pPr>
          </w:p>
        </w:tc>
        <w:tc>
          <w:tcPr>
            <w:tcW w:w="520" w:type="pct"/>
            <w:shd w:val="clear" w:color="auto" w:fill="auto"/>
          </w:tcPr>
          <w:p w14:paraId="7000474A" w14:textId="77777777" w:rsidR="00DF2BB6" w:rsidRPr="00C70209" w:rsidRDefault="00DF2BB6" w:rsidP="003131E2">
            <w:pPr>
              <w:pStyle w:val="Tabletext-subanalysis"/>
              <w:rPr>
                <w:rStyle w:val="Emphasis"/>
                <w:i w:val="0"/>
                <w:iCs w:val="0"/>
              </w:rPr>
            </w:pPr>
            <w:r w:rsidRPr="00C70209">
              <w:rPr>
                <w:rStyle w:val="Emphasis"/>
              </w:rPr>
              <w:t>15/45 (33.3%)</w:t>
            </w:r>
          </w:p>
        </w:tc>
        <w:tc>
          <w:tcPr>
            <w:tcW w:w="519" w:type="pct"/>
            <w:shd w:val="clear" w:color="auto" w:fill="auto"/>
          </w:tcPr>
          <w:p w14:paraId="55BBC443" w14:textId="77777777" w:rsidR="00DF2BB6" w:rsidRPr="00C70209" w:rsidRDefault="00DF2BB6" w:rsidP="003131E2">
            <w:pPr>
              <w:pStyle w:val="Tabletext-subanalysis"/>
              <w:rPr>
                <w:rStyle w:val="Emphasis"/>
                <w:i w:val="0"/>
                <w:iCs w:val="0"/>
              </w:rPr>
            </w:pPr>
            <w:r w:rsidRPr="00C70209">
              <w:rPr>
                <w:rStyle w:val="Emphasis"/>
              </w:rPr>
              <w:t>18/32 (56.3%)</w:t>
            </w:r>
          </w:p>
        </w:tc>
        <w:tc>
          <w:tcPr>
            <w:tcW w:w="521" w:type="pct"/>
            <w:shd w:val="clear" w:color="auto" w:fill="auto"/>
          </w:tcPr>
          <w:p w14:paraId="1F652B37" w14:textId="77777777" w:rsidR="00DF2BB6" w:rsidRPr="00C70209" w:rsidRDefault="00DF2BB6" w:rsidP="003131E2">
            <w:pPr>
              <w:pStyle w:val="Tabletext-subanalysis"/>
              <w:rPr>
                <w:rStyle w:val="Emphasis"/>
                <w:i w:val="0"/>
                <w:iCs w:val="0"/>
              </w:rPr>
            </w:pPr>
            <w:r w:rsidRPr="00C70209">
              <w:rPr>
                <w:rStyle w:val="Emphasis"/>
              </w:rPr>
              <w:t>RR 0.50 [0.31, 0.79]</w:t>
            </w:r>
          </w:p>
        </w:tc>
        <w:tc>
          <w:tcPr>
            <w:tcW w:w="598" w:type="pct"/>
            <w:shd w:val="clear" w:color="auto" w:fill="D9D9D9"/>
          </w:tcPr>
          <w:p w14:paraId="07378D8A" w14:textId="5A107C39" w:rsidR="00DF2BB6" w:rsidRPr="00C70209" w:rsidRDefault="00DF2BB6" w:rsidP="003131E2">
            <w:pPr>
              <w:pStyle w:val="Tabletext-subanalysis"/>
              <w:rPr>
                <w:rStyle w:val="Emphasis"/>
                <w:i w:val="0"/>
                <w:iCs w:val="0"/>
              </w:rPr>
            </w:pPr>
            <w:r w:rsidRPr="00C70209">
              <w:rPr>
                <w:rStyle w:val="Emphasis"/>
              </w:rPr>
              <w:t>Favours late rHuEPO + iron</w:t>
            </w:r>
          </w:p>
          <w:p w14:paraId="793D8F37" w14:textId="2063B042" w:rsidR="00DF2BB6" w:rsidRPr="00C70209" w:rsidRDefault="001A475D" w:rsidP="003131E2">
            <w:pPr>
              <w:pStyle w:val="Tabletext-subanalysis"/>
              <w:rPr>
                <w:rStyle w:val="Emphasis"/>
                <w:i w:val="0"/>
                <w:iCs w:val="0"/>
              </w:rPr>
            </w:pPr>
            <w:r w:rsidRPr="001A475D">
              <w:rPr>
                <w:rStyle w:val="Emphasis"/>
              </w:rPr>
              <w:t>P = </w:t>
            </w:r>
            <w:r w:rsidR="00DF2BB6" w:rsidRPr="00C70209">
              <w:rPr>
                <w:rStyle w:val="Emphasis"/>
              </w:rPr>
              <w:t>0.0028</w:t>
            </w:r>
          </w:p>
          <w:p w14:paraId="49AC3800" w14:textId="77777777" w:rsidR="00DF2BB6" w:rsidRPr="00C70209" w:rsidRDefault="00DF2BB6" w:rsidP="003131E2">
            <w:pPr>
              <w:pStyle w:val="Tabletext-subanalysis"/>
            </w:pPr>
            <w:r w:rsidRPr="00C70209">
              <w:rPr>
                <w:rStyle w:val="Emphasis"/>
              </w:rPr>
              <w:t>No significant</w:t>
            </w:r>
            <w:r w:rsidRPr="00C70209">
              <w:t xml:space="preserve"> heterogeneity</w:t>
            </w:r>
          </w:p>
          <w:p w14:paraId="6EED3E20" w14:textId="4CFE1D1E"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0%</w:t>
            </w:r>
          </w:p>
        </w:tc>
      </w:tr>
      <w:tr w:rsidR="00DF2BB6" w:rsidRPr="00C70209" w14:paraId="0835B80F" w14:textId="77777777" w:rsidTr="003131E2">
        <w:trPr>
          <w:cantSplit/>
        </w:trPr>
        <w:tc>
          <w:tcPr>
            <w:tcW w:w="389" w:type="pct"/>
            <w:vMerge/>
            <w:shd w:val="clear" w:color="auto" w:fill="auto"/>
          </w:tcPr>
          <w:p w14:paraId="13613FE7" w14:textId="77777777" w:rsidR="00DF2BB6" w:rsidRPr="00C70209" w:rsidRDefault="00DF2BB6" w:rsidP="003131E2">
            <w:pPr>
              <w:pStyle w:val="Tabletext-evidencematrix"/>
              <w:rPr>
                <w:szCs w:val="16"/>
              </w:rPr>
            </w:pPr>
          </w:p>
        </w:tc>
        <w:tc>
          <w:tcPr>
            <w:tcW w:w="492" w:type="pct"/>
            <w:vMerge/>
            <w:shd w:val="clear" w:color="auto" w:fill="auto"/>
          </w:tcPr>
          <w:p w14:paraId="14DD4DCC" w14:textId="77777777" w:rsidR="00DF2BB6" w:rsidRPr="00C70209" w:rsidRDefault="00DF2BB6" w:rsidP="003131E2">
            <w:pPr>
              <w:pStyle w:val="Tabletext-evidencematrix"/>
              <w:rPr>
                <w:rStyle w:val="Emphasis"/>
              </w:rPr>
            </w:pPr>
          </w:p>
        </w:tc>
        <w:tc>
          <w:tcPr>
            <w:tcW w:w="490" w:type="pct"/>
            <w:vMerge/>
            <w:shd w:val="clear" w:color="auto" w:fill="auto"/>
          </w:tcPr>
          <w:p w14:paraId="08FE4C87" w14:textId="77777777" w:rsidR="00DF2BB6" w:rsidRPr="00C70209" w:rsidRDefault="00DF2BB6" w:rsidP="003131E2">
            <w:pPr>
              <w:pStyle w:val="Tabletext-evidencematrix"/>
            </w:pPr>
          </w:p>
        </w:tc>
        <w:tc>
          <w:tcPr>
            <w:tcW w:w="490" w:type="pct"/>
            <w:vMerge/>
            <w:shd w:val="clear" w:color="auto" w:fill="auto"/>
          </w:tcPr>
          <w:p w14:paraId="1ECA7A1D" w14:textId="77777777" w:rsidR="00DF2BB6" w:rsidRPr="00C70209" w:rsidRDefault="00DF2BB6" w:rsidP="003131E2">
            <w:pPr>
              <w:pStyle w:val="Tabletext-evidencematrix"/>
            </w:pPr>
          </w:p>
        </w:tc>
        <w:tc>
          <w:tcPr>
            <w:tcW w:w="491" w:type="pct"/>
            <w:shd w:val="clear" w:color="auto" w:fill="auto"/>
          </w:tcPr>
          <w:p w14:paraId="58BB5E4F" w14:textId="6A3AB449" w:rsidR="00DF2BB6" w:rsidRPr="00C70209" w:rsidRDefault="00DF2BB6" w:rsidP="003131E2">
            <w:pPr>
              <w:pStyle w:val="Tabletext-subanalysis"/>
              <w:rPr>
                <w:rStyle w:val="Emphasis"/>
                <w:i w:val="0"/>
                <w:iCs w:val="0"/>
              </w:rPr>
            </w:pPr>
            <w:r w:rsidRPr="00C70209">
              <w:rPr>
                <w:rStyle w:val="Emphasis"/>
              </w:rPr>
              <w:t>Low-dose rHuEPO (</w:t>
            </w:r>
            <w:r w:rsidRPr="00C70209">
              <w:t>≤</w:t>
            </w:r>
            <w:r w:rsidRPr="00C70209">
              <w:rPr>
                <w:rStyle w:val="Emphasis"/>
              </w:rPr>
              <w:t>500 IU/kg/week) + low-dose iron (</w:t>
            </w:r>
            <w:r w:rsidRPr="00C70209">
              <w:t>≤</w:t>
            </w:r>
            <w:r w:rsidRPr="00C70209">
              <w:rPr>
                <w:rStyle w:val="Emphasis"/>
              </w:rPr>
              <w:t>5 mg/kg/day)</w:t>
            </w:r>
          </w:p>
        </w:tc>
        <w:tc>
          <w:tcPr>
            <w:tcW w:w="490" w:type="pct"/>
            <w:shd w:val="clear" w:color="auto" w:fill="auto"/>
          </w:tcPr>
          <w:p w14:paraId="271DEA3F" w14:textId="77777777" w:rsidR="00DF2BB6" w:rsidRPr="00C70209" w:rsidRDefault="00DF2BB6" w:rsidP="003131E2">
            <w:pPr>
              <w:pStyle w:val="Tabletext-subanalysis"/>
              <w:jc w:val="right"/>
              <w:rPr>
                <w:rStyle w:val="Emphasis"/>
                <w:i w:val="0"/>
                <w:iCs w:val="0"/>
              </w:rPr>
            </w:pPr>
            <w:r w:rsidRPr="00C70209">
              <w:rPr>
                <w:rStyle w:val="Emphasis"/>
              </w:rPr>
              <w:t>4 trials</w:t>
            </w:r>
            <w:r w:rsidRPr="00C70209">
              <w:rPr>
                <w:rStyle w:val="Emphasis"/>
                <w:i w:val="0"/>
                <w:iCs w:val="0"/>
                <w:vertAlign w:val="superscript"/>
              </w:rPr>
              <w:t>c</w:t>
            </w:r>
            <w:r w:rsidRPr="00C70209">
              <w:rPr>
                <w:rStyle w:val="Emphasis"/>
              </w:rPr>
              <w:t xml:space="preserve"> (Corona 1998, Shannon 1991, Yamada 1999a, Yamada 1999b)</w:t>
            </w:r>
          </w:p>
          <w:p w14:paraId="41B03BCB" w14:textId="77777777" w:rsidR="00DF2BB6" w:rsidRPr="00C70209" w:rsidRDefault="00DF2BB6" w:rsidP="003131E2">
            <w:pPr>
              <w:pStyle w:val="Tabletext-subanalysis"/>
              <w:jc w:val="right"/>
              <w:rPr>
                <w:rStyle w:val="Emphasis"/>
                <w:i w:val="0"/>
                <w:iCs w:val="0"/>
              </w:rPr>
            </w:pPr>
            <w:r w:rsidRPr="00C70209">
              <w:rPr>
                <w:rStyle w:val="Emphasis"/>
              </w:rPr>
              <w:t>N=162</w:t>
            </w:r>
          </w:p>
          <w:p w14:paraId="20F2AA79" w14:textId="77777777" w:rsidR="00DF2BB6" w:rsidRPr="00C70209" w:rsidRDefault="00DF2BB6" w:rsidP="003131E2">
            <w:pPr>
              <w:pStyle w:val="Tabletext-subanalysis"/>
              <w:jc w:val="right"/>
              <w:rPr>
                <w:rStyle w:val="Emphasis"/>
                <w:i w:val="0"/>
                <w:iCs w:val="0"/>
              </w:rPr>
            </w:pPr>
          </w:p>
        </w:tc>
        <w:tc>
          <w:tcPr>
            <w:tcW w:w="520" w:type="pct"/>
            <w:shd w:val="clear" w:color="auto" w:fill="auto"/>
          </w:tcPr>
          <w:p w14:paraId="1882A1A0" w14:textId="77777777" w:rsidR="00DF2BB6" w:rsidRPr="00C70209" w:rsidRDefault="00DF2BB6" w:rsidP="003131E2">
            <w:pPr>
              <w:pStyle w:val="Tabletext-subanalysis"/>
              <w:rPr>
                <w:rStyle w:val="Emphasis"/>
                <w:i w:val="0"/>
                <w:iCs w:val="0"/>
              </w:rPr>
            </w:pPr>
            <w:r w:rsidRPr="00C70209">
              <w:rPr>
                <w:rStyle w:val="Emphasis"/>
              </w:rPr>
              <w:t>37/95 (38.9%)</w:t>
            </w:r>
          </w:p>
        </w:tc>
        <w:tc>
          <w:tcPr>
            <w:tcW w:w="519" w:type="pct"/>
            <w:shd w:val="clear" w:color="auto" w:fill="auto"/>
          </w:tcPr>
          <w:p w14:paraId="667F3D68" w14:textId="77777777" w:rsidR="00DF2BB6" w:rsidRPr="00C70209" w:rsidRDefault="00DF2BB6" w:rsidP="003131E2">
            <w:pPr>
              <w:pStyle w:val="Tabletext-subanalysis"/>
              <w:rPr>
                <w:rStyle w:val="Emphasis"/>
                <w:i w:val="0"/>
                <w:iCs w:val="0"/>
              </w:rPr>
            </w:pPr>
            <w:r w:rsidRPr="00C70209">
              <w:rPr>
                <w:rStyle w:val="Emphasis"/>
              </w:rPr>
              <w:t>52/67 (77.6%)</w:t>
            </w:r>
          </w:p>
        </w:tc>
        <w:tc>
          <w:tcPr>
            <w:tcW w:w="521" w:type="pct"/>
            <w:shd w:val="clear" w:color="auto" w:fill="auto"/>
          </w:tcPr>
          <w:p w14:paraId="3A63A728" w14:textId="77777777" w:rsidR="00DF2BB6" w:rsidRPr="00C70209" w:rsidRDefault="00DF2BB6" w:rsidP="003131E2">
            <w:pPr>
              <w:pStyle w:val="Tabletext-subanalysis"/>
              <w:rPr>
                <w:rStyle w:val="Emphasis"/>
                <w:i w:val="0"/>
                <w:iCs w:val="0"/>
              </w:rPr>
            </w:pPr>
            <w:r w:rsidRPr="00C70209">
              <w:rPr>
                <w:rStyle w:val="Emphasis"/>
              </w:rPr>
              <w:t>RR 0.54 [0.41, 0.71]</w:t>
            </w:r>
          </w:p>
        </w:tc>
        <w:tc>
          <w:tcPr>
            <w:tcW w:w="598" w:type="pct"/>
            <w:shd w:val="clear" w:color="auto" w:fill="D9D9D9"/>
          </w:tcPr>
          <w:p w14:paraId="1C108459" w14:textId="457A6C0D" w:rsidR="00DF2BB6" w:rsidRPr="00C70209" w:rsidRDefault="00DF2BB6" w:rsidP="003131E2">
            <w:pPr>
              <w:pStyle w:val="Tabletext-subanalysis"/>
              <w:rPr>
                <w:rStyle w:val="Emphasis"/>
                <w:i w:val="0"/>
                <w:iCs w:val="0"/>
              </w:rPr>
            </w:pPr>
            <w:r w:rsidRPr="00C70209">
              <w:rPr>
                <w:rStyle w:val="Emphasis"/>
              </w:rPr>
              <w:t>Favours late rHuEPO + iron</w:t>
            </w:r>
          </w:p>
          <w:p w14:paraId="40B20381" w14:textId="71685C3B" w:rsidR="00DF2BB6" w:rsidRPr="00C70209" w:rsidRDefault="001A475D" w:rsidP="003131E2">
            <w:pPr>
              <w:pStyle w:val="Tabletext-subanalysis"/>
              <w:rPr>
                <w:rStyle w:val="Emphasis"/>
                <w:i w:val="0"/>
                <w:iCs w:val="0"/>
              </w:rPr>
            </w:pPr>
            <w:r w:rsidRPr="001A475D">
              <w:rPr>
                <w:rStyle w:val="Emphasis"/>
              </w:rPr>
              <w:t>P &lt; </w:t>
            </w:r>
            <w:r w:rsidR="00DF2BB6" w:rsidRPr="00C70209">
              <w:rPr>
                <w:rStyle w:val="Emphasis"/>
              </w:rPr>
              <w:t>0.00001</w:t>
            </w:r>
          </w:p>
          <w:p w14:paraId="083D360C" w14:textId="77777777" w:rsidR="00DF2BB6" w:rsidRPr="00C70209" w:rsidRDefault="00DF2BB6" w:rsidP="003131E2">
            <w:pPr>
              <w:pStyle w:val="Tabletext-subanalysis"/>
              <w:rPr>
                <w:rStyle w:val="Emphasis"/>
                <w:i w:val="0"/>
                <w:iCs w:val="0"/>
              </w:rPr>
            </w:pPr>
            <w:r w:rsidRPr="00C70209">
              <w:t>Substantial heterogeneity</w:t>
            </w:r>
          </w:p>
          <w:p w14:paraId="2F4F1718" w14:textId="34B629DE" w:rsidR="00DF2BB6" w:rsidRPr="00C70209" w:rsidRDefault="00DF2BB6" w:rsidP="003131E2">
            <w:pPr>
              <w:pStyle w:val="Tabletext-subanalysis"/>
              <w:rPr>
                <w:rStyle w:val="Emphasis"/>
                <w:i w:val="0"/>
                <w:iCs w:val="0"/>
              </w:rPr>
            </w:pPr>
            <w:r w:rsidRPr="00C70209">
              <w:rPr>
                <w:rStyle w:val="Emphasis"/>
              </w:rPr>
              <w:t>I</w:t>
            </w:r>
            <w:r w:rsidRPr="00C70209">
              <w:rPr>
                <w:rStyle w:val="Emphasis"/>
                <w:vertAlign w:val="superscript"/>
              </w:rPr>
              <w:t>2</w:t>
            </w:r>
            <w:r w:rsidR="00AB0F82">
              <w:rPr>
                <w:rStyle w:val="Emphasis"/>
                <w:vertAlign w:val="superscript"/>
              </w:rPr>
              <w:t xml:space="preserve"> </w:t>
            </w:r>
            <w:r w:rsidRPr="00C70209">
              <w:rPr>
                <w:rStyle w:val="Emphasis"/>
              </w:rPr>
              <w:t>=</w:t>
            </w:r>
            <w:r w:rsidR="00AB0F82">
              <w:rPr>
                <w:rStyle w:val="Emphasis"/>
              </w:rPr>
              <w:t xml:space="preserve"> </w:t>
            </w:r>
            <w:r w:rsidRPr="00C70209">
              <w:rPr>
                <w:rStyle w:val="Emphasis"/>
              </w:rPr>
              <w:t>76%</w:t>
            </w:r>
          </w:p>
        </w:tc>
      </w:tr>
      <w:tr w:rsidR="00DF2BB6" w:rsidRPr="00C70209" w14:paraId="0895CE89" w14:textId="77777777" w:rsidTr="003131E2">
        <w:trPr>
          <w:cantSplit/>
        </w:trPr>
        <w:tc>
          <w:tcPr>
            <w:tcW w:w="5000" w:type="pct"/>
            <w:gridSpan w:val="10"/>
            <w:tcBorders>
              <w:top w:val="single" w:sz="4" w:space="0" w:color="000000"/>
              <w:bottom w:val="single" w:sz="4" w:space="0" w:color="000000"/>
            </w:tcBorders>
            <w:shd w:val="clear" w:color="auto" w:fill="000000"/>
          </w:tcPr>
          <w:p w14:paraId="0FE2BDBE"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evidence </w:t>
            </w:r>
          </w:p>
        </w:tc>
      </w:tr>
      <w:tr w:rsidR="00DF2BB6" w:rsidRPr="00C70209" w14:paraId="6D04368A" w14:textId="77777777" w:rsidTr="003131E2">
        <w:trPr>
          <w:cantSplit/>
        </w:trPr>
        <w:tc>
          <w:tcPr>
            <w:tcW w:w="5000" w:type="pct"/>
            <w:gridSpan w:val="10"/>
            <w:shd w:val="clear" w:color="auto" w:fill="auto"/>
          </w:tcPr>
          <w:p w14:paraId="76210D32" w14:textId="77777777" w:rsidR="00DF2BB6" w:rsidRPr="00C70209" w:rsidRDefault="00DF2BB6" w:rsidP="003131E2">
            <w:pPr>
              <w:pStyle w:val="TableH5"/>
            </w:pPr>
            <w:r w:rsidRPr="00C70209">
              <w:t>Anaemia of prematurity</w:t>
            </w:r>
          </w:p>
        </w:tc>
      </w:tr>
      <w:tr w:rsidR="00DF2BB6" w:rsidRPr="00C70209" w14:paraId="03C3C035" w14:textId="77777777" w:rsidTr="003131E2">
        <w:trPr>
          <w:cantSplit/>
        </w:trPr>
        <w:tc>
          <w:tcPr>
            <w:tcW w:w="388" w:type="pct"/>
            <w:shd w:val="clear" w:color="auto" w:fill="auto"/>
          </w:tcPr>
          <w:p w14:paraId="55AD443E" w14:textId="1F0F4C01" w:rsidR="00DF2BB6" w:rsidRPr="00C70209" w:rsidRDefault="00DF2BB6" w:rsidP="003131E2">
            <w:pPr>
              <w:pStyle w:val="Tabletext-evidencematrix"/>
              <w:rPr>
                <w:szCs w:val="16"/>
              </w:rPr>
            </w:pPr>
            <w:r w:rsidRPr="00C70209">
              <w:rPr>
                <w:szCs w:val="16"/>
              </w:rPr>
              <w:t>Ohlsson 2014</w:t>
            </w:r>
            <w:r w:rsidRPr="00C70209">
              <w:rPr>
                <w:szCs w:val="16"/>
              </w:rPr>
              <w:fldChar w:fldCharType="begin"/>
            </w:r>
            <w:r w:rsidR="003E727B" w:rsidRPr="00C70209">
              <w:rPr>
                <w:szCs w:val="16"/>
              </w:rPr>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rPr>
                <w:szCs w:val="16"/>
              </w:rPr>
              <w:fldChar w:fldCharType="separate"/>
            </w:r>
            <w:r w:rsidR="003E727B" w:rsidRPr="00C70209">
              <w:rPr>
                <w:szCs w:val="16"/>
                <w:vertAlign w:val="superscript"/>
              </w:rPr>
              <w:t>90</w:t>
            </w:r>
            <w:r w:rsidRPr="00C70209">
              <w:rPr>
                <w:szCs w:val="16"/>
              </w:rPr>
              <w:fldChar w:fldCharType="end"/>
            </w:r>
          </w:p>
          <w:p w14:paraId="731FDEF4" w14:textId="0490044B" w:rsidR="00DF2BB6" w:rsidRPr="00C70209" w:rsidRDefault="00DF2BB6" w:rsidP="003131E2">
            <w:pPr>
              <w:pStyle w:val="Tabletext-evidencematrix"/>
              <w:rPr>
                <w:i/>
                <w:szCs w:val="16"/>
              </w:rPr>
            </w:pPr>
            <w:r w:rsidRPr="00C70209">
              <w:rPr>
                <w:szCs w:val="16"/>
              </w:rPr>
              <w:t>Level I/II</w:t>
            </w:r>
          </w:p>
          <w:p w14:paraId="28B92E14" w14:textId="77777777" w:rsidR="00DF2BB6" w:rsidRPr="00C70209" w:rsidRDefault="00DF2BB6" w:rsidP="003131E2">
            <w:pPr>
              <w:pStyle w:val="Tabletext-evidencematrix"/>
              <w:rPr>
                <w:szCs w:val="16"/>
              </w:rPr>
            </w:pPr>
            <w:r w:rsidRPr="00C70209">
              <w:rPr>
                <w:i/>
                <w:szCs w:val="16"/>
              </w:rPr>
              <w:t>Good</w:t>
            </w:r>
          </w:p>
          <w:p w14:paraId="63297D6B" w14:textId="77777777" w:rsidR="00DF2BB6" w:rsidRPr="00C70209" w:rsidRDefault="00DF2BB6" w:rsidP="003131E2">
            <w:pPr>
              <w:pStyle w:val="Tabletext-evidencematrix"/>
              <w:rPr>
                <w:szCs w:val="16"/>
              </w:rPr>
            </w:pPr>
          </w:p>
        </w:tc>
        <w:tc>
          <w:tcPr>
            <w:tcW w:w="493" w:type="pct"/>
            <w:shd w:val="clear" w:color="auto" w:fill="auto"/>
          </w:tcPr>
          <w:p w14:paraId="49BD6F00" w14:textId="25E85364" w:rsidR="00DF2BB6" w:rsidRPr="00C70209" w:rsidRDefault="00DF2BB6" w:rsidP="003131E2">
            <w:pPr>
              <w:pStyle w:val="Tabletext-evidencematrix"/>
            </w:pPr>
            <w:r w:rsidRPr="00C70209">
              <w:t>1 trial (Ohls 2013)</w:t>
            </w:r>
            <w:r w:rsidR="001F211B">
              <w:fldChar w:fldCharType="begin"/>
            </w:r>
            <w:r w:rsidR="001F211B">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1F211B">
              <w:fldChar w:fldCharType="separate"/>
            </w:r>
            <w:r w:rsidR="001F211B" w:rsidRPr="001F211B">
              <w:rPr>
                <w:noProof/>
                <w:vertAlign w:val="superscript"/>
              </w:rPr>
              <w:t>114</w:t>
            </w:r>
            <w:r w:rsidR="001F211B">
              <w:fldChar w:fldCharType="end"/>
            </w:r>
          </w:p>
          <w:p w14:paraId="035839E1" w14:textId="77777777" w:rsidR="00DF2BB6" w:rsidRPr="00C70209" w:rsidRDefault="00DF2BB6" w:rsidP="003131E2">
            <w:pPr>
              <w:pStyle w:val="Tabletext-evidencematrix"/>
            </w:pPr>
            <w:r w:rsidRPr="00C70209">
              <w:t>N=66</w:t>
            </w:r>
          </w:p>
          <w:p w14:paraId="6AB12F46" w14:textId="77777777" w:rsidR="00DF2BB6" w:rsidRPr="00C70209" w:rsidRDefault="00DF2BB6" w:rsidP="003131E2">
            <w:pPr>
              <w:pStyle w:val="Tabletext-evidencematrix"/>
            </w:pPr>
          </w:p>
        </w:tc>
        <w:tc>
          <w:tcPr>
            <w:tcW w:w="490" w:type="pct"/>
            <w:shd w:val="clear" w:color="auto" w:fill="auto"/>
          </w:tcPr>
          <w:p w14:paraId="2A6F75A9" w14:textId="77777777" w:rsidR="00DF2BB6" w:rsidRPr="00C70209" w:rsidRDefault="00DF2BB6" w:rsidP="003131E2">
            <w:pPr>
              <w:pStyle w:val="Tabletext-evidencematrix"/>
            </w:pPr>
            <w:r w:rsidRPr="00C70209">
              <w:t xml:space="preserve">Preterm (&lt;37 weeks gestation) and/or LBW (&lt;2500 g) neonates, aged less than 8 days </w:t>
            </w:r>
          </w:p>
        </w:tc>
        <w:tc>
          <w:tcPr>
            <w:tcW w:w="490" w:type="pct"/>
            <w:shd w:val="clear" w:color="auto" w:fill="auto"/>
          </w:tcPr>
          <w:p w14:paraId="11019715" w14:textId="77777777" w:rsidR="00DF2BB6" w:rsidRPr="00C70209" w:rsidRDefault="00DF2BB6" w:rsidP="003131E2">
            <w:pPr>
              <w:pStyle w:val="Tabletext-evidencematrix"/>
            </w:pPr>
            <w:r w:rsidRPr="00C70209">
              <w:t>USA</w:t>
            </w:r>
          </w:p>
        </w:tc>
        <w:tc>
          <w:tcPr>
            <w:tcW w:w="491" w:type="pct"/>
            <w:shd w:val="clear" w:color="auto" w:fill="auto"/>
          </w:tcPr>
          <w:p w14:paraId="050DCD6F" w14:textId="0A597BB0" w:rsidR="00DF2BB6" w:rsidRPr="00C70209" w:rsidRDefault="00DF2BB6" w:rsidP="003131E2">
            <w:pPr>
              <w:pStyle w:val="Tabletext-evidencematrix"/>
            </w:pPr>
            <w:r w:rsidRPr="00C70209">
              <w:t>Early DAR + iron versus placebo + iron</w:t>
            </w:r>
          </w:p>
        </w:tc>
        <w:tc>
          <w:tcPr>
            <w:tcW w:w="490" w:type="pct"/>
            <w:shd w:val="clear" w:color="auto" w:fill="auto"/>
          </w:tcPr>
          <w:p w14:paraId="7D8ED5C4" w14:textId="77777777" w:rsidR="00DF2BB6" w:rsidRPr="00C70209" w:rsidRDefault="00DF2BB6" w:rsidP="003131E2">
            <w:pPr>
              <w:pStyle w:val="Tabletext-evidencematrix"/>
            </w:pPr>
            <w:r w:rsidRPr="00C70209">
              <w:t>One or more RBC transfusions</w:t>
            </w:r>
          </w:p>
        </w:tc>
        <w:tc>
          <w:tcPr>
            <w:tcW w:w="520" w:type="pct"/>
            <w:shd w:val="clear" w:color="auto" w:fill="auto"/>
          </w:tcPr>
          <w:p w14:paraId="6BABB41D" w14:textId="77777777" w:rsidR="00DF2BB6" w:rsidRPr="00C70209" w:rsidRDefault="00DF2BB6" w:rsidP="003131E2">
            <w:pPr>
              <w:pStyle w:val="Tabletext-evidencematrix"/>
            </w:pPr>
            <w:r w:rsidRPr="00C70209">
              <w:t>13/33 (39.4%)</w:t>
            </w:r>
          </w:p>
        </w:tc>
        <w:tc>
          <w:tcPr>
            <w:tcW w:w="519" w:type="pct"/>
            <w:shd w:val="clear" w:color="auto" w:fill="auto"/>
          </w:tcPr>
          <w:p w14:paraId="3529BCBD" w14:textId="77777777" w:rsidR="00DF2BB6" w:rsidRPr="00C70209" w:rsidRDefault="00DF2BB6" w:rsidP="003131E2">
            <w:pPr>
              <w:pStyle w:val="Tabletext-evidencematrix"/>
            </w:pPr>
            <w:r w:rsidRPr="00C70209">
              <w:t>21/33 (63.6%)</w:t>
            </w:r>
          </w:p>
        </w:tc>
        <w:tc>
          <w:tcPr>
            <w:tcW w:w="521" w:type="pct"/>
            <w:shd w:val="clear" w:color="auto" w:fill="auto"/>
          </w:tcPr>
          <w:p w14:paraId="1D3A7069" w14:textId="77777777" w:rsidR="00DF2BB6" w:rsidRPr="00C70209" w:rsidRDefault="00DF2BB6" w:rsidP="003131E2">
            <w:pPr>
              <w:pStyle w:val="Tabletext-evidencematrix"/>
            </w:pPr>
            <w:r w:rsidRPr="00C70209">
              <w:t>RR 0.62 [0.38, 1.02]</w:t>
            </w:r>
          </w:p>
        </w:tc>
        <w:tc>
          <w:tcPr>
            <w:tcW w:w="598" w:type="pct"/>
            <w:shd w:val="clear" w:color="auto" w:fill="auto"/>
          </w:tcPr>
          <w:p w14:paraId="65F72623" w14:textId="77777777" w:rsidR="00DF2BB6" w:rsidRPr="00C70209" w:rsidRDefault="00DF2BB6" w:rsidP="003131E2">
            <w:pPr>
              <w:pStyle w:val="Tabletext-evidencematrix"/>
              <w:rPr>
                <w:i/>
              </w:rPr>
            </w:pPr>
            <w:r w:rsidRPr="00C70209">
              <w:rPr>
                <w:i/>
              </w:rPr>
              <w:t>No significant difference</w:t>
            </w:r>
          </w:p>
          <w:p w14:paraId="557EFD2E" w14:textId="28B507FB" w:rsidR="00DF2BB6" w:rsidRPr="00C70209" w:rsidRDefault="001A475D" w:rsidP="003131E2">
            <w:pPr>
              <w:pStyle w:val="Tabletext-evidencematrix"/>
            </w:pPr>
            <w:r w:rsidRPr="001A475D">
              <w:rPr>
                <w:i/>
              </w:rPr>
              <w:t>P = </w:t>
            </w:r>
            <w:r w:rsidR="00DF2BB6" w:rsidRPr="00C70209">
              <w:t>0.058</w:t>
            </w:r>
          </w:p>
        </w:tc>
      </w:tr>
      <w:tr w:rsidR="00DF2BB6" w:rsidRPr="00C70209" w14:paraId="13F284D8" w14:textId="77777777" w:rsidTr="003131E2">
        <w:trPr>
          <w:cantSplit/>
        </w:trPr>
        <w:tc>
          <w:tcPr>
            <w:tcW w:w="388" w:type="pct"/>
            <w:vMerge w:val="restart"/>
            <w:shd w:val="clear" w:color="auto" w:fill="auto"/>
          </w:tcPr>
          <w:p w14:paraId="07B1535A" w14:textId="570E6330" w:rsidR="00DF2BB6" w:rsidRPr="00C70209" w:rsidRDefault="00DF2BB6" w:rsidP="003131E2">
            <w:pPr>
              <w:pStyle w:val="Tabletext-evidencematrix"/>
            </w:pPr>
            <w:r w:rsidRPr="00C70209">
              <w:t>Kremenopoulos 1997</w:t>
            </w:r>
            <w:r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 </w:instrText>
            </w:r>
            <w:r w:rsidR="003F7DCB"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2</w:t>
            </w:r>
            <w:r w:rsidRPr="00C70209">
              <w:fldChar w:fldCharType="end"/>
            </w:r>
          </w:p>
          <w:p w14:paraId="38D7499C" w14:textId="77777777" w:rsidR="00DF2BB6" w:rsidRPr="00C70209" w:rsidRDefault="00DF2BB6" w:rsidP="003131E2">
            <w:pPr>
              <w:pStyle w:val="Tabletext-evidencematrix"/>
            </w:pPr>
            <w:r w:rsidRPr="00C70209">
              <w:t>Level II</w:t>
            </w:r>
          </w:p>
          <w:p w14:paraId="362FBC11" w14:textId="77777777" w:rsidR="00DF2BB6" w:rsidRPr="00C70209" w:rsidRDefault="00DF2BB6" w:rsidP="003131E2">
            <w:pPr>
              <w:pStyle w:val="Tabletext-evidencematrix"/>
            </w:pPr>
            <w:r w:rsidRPr="00C70209">
              <w:rPr>
                <w:i/>
              </w:rPr>
              <w:t>Poor</w:t>
            </w:r>
          </w:p>
        </w:tc>
        <w:tc>
          <w:tcPr>
            <w:tcW w:w="493" w:type="pct"/>
            <w:vMerge w:val="restart"/>
            <w:shd w:val="clear" w:color="auto" w:fill="auto"/>
          </w:tcPr>
          <w:p w14:paraId="604E9C36" w14:textId="77777777" w:rsidR="00DF2BB6" w:rsidRPr="00C70209" w:rsidRDefault="00DF2BB6" w:rsidP="003131E2">
            <w:pPr>
              <w:pStyle w:val="Tabletext-evidencematrix"/>
            </w:pPr>
            <w:r w:rsidRPr="00C70209">
              <w:t>N=85</w:t>
            </w:r>
          </w:p>
        </w:tc>
        <w:tc>
          <w:tcPr>
            <w:tcW w:w="490" w:type="pct"/>
            <w:vMerge w:val="restart"/>
            <w:shd w:val="clear" w:color="auto" w:fill="auto"/>
          </w:tcPr>
          <w:p w14:paraId="42CB9AC2" w14:textId="77777777" w:rsidR="00DF2BB6" w:rsidRPr="00C70209" w:rsidRDefault="00DF2BB6" w:rsidP="003131E2">
            <w:pPr>
              <w:pStyle w:val="Tabletext-evidencematrix"/>
            </w:pPr>
            <w:r w:rsidRPr="00C70209">
              <w:t>Preterm infants (≤31 weeks gestation) with VLBW (≤1500 g)</w:t>
            </w:r>
          </w:p>
        </w:tc>
        <w:tc>
          <w:tcPr>
            <w:tcW w:w="490" w:type="pct"/>
            <w:vMerge w:val="restart"/>
            <w:shd w:val="clear" w:color="auto" w:fill="auto"/>
          </w:tcPr>
          <w:p w14:paraId="17FCE7D6" w14:textId="77777777" w:rsidR="00DF2BB6" w:rsidRPr="00C70209" w:rsidRDefault="00DF2BB6" w:rsidP="003131E2">
            <w:pPr>
              <w:pStyle w:val="Tabletext-evidencematrix"/>
            </w:pPr>
            <w:r w:rsidRPr="00C70209">
              <w:t>Greece</w:t>
            </w:r>
          </w:p>
        </w:tc>
        <w:tc>
          <w:tcPr>
            <w:tcW w:w="491" w:type="pct"/>
            <w:vMerge w:val="restart"/>
            <w:shd w:val="clear" w:color="auto" w:fill="auto"/>
          </w:tcPr>
          <w:p w14:paraId="5C56AAAC" w14:textId="6700022B" w:rsidR="00DF2BB6" w:rsidRPr="00C70209" w:rsidRDefault="00DF2BB6" w:rsidP="003131E2">
            <w:pPr>
              <w:pStyle w:val="Tabletext-evidencematrix"/>
            </w:pPr>
            <w:r w:rsidRPr="00C70209">
              <w:t>rHuEPO + oral iron versus oral iron</w:t>
            </w:r>
          </w:p>
          <w:p w14:paraId="03DE6F97" w14:textId="06600ADC" w:rsidR="00DF2BB6" w:rsidRPr="00C70209" w:rsidRDefault="00DF2BB6" w:rsidP="003131E2">
            <w:pPr>
              <w:pStyle w:val="Tabletext-subanalysis"/>
            </w:pPr>
            <w:r w:rsidRPr="00C70209">
              <w:t>*Group A (rHuEPO750) initiation of rHuEPO 3–7 days after birth</w:t>
            </w:r>
          </w:p>
          <w:p w14:paraId="076BA4F0" w14:textId="576B5831" w:rsidR="00DF2BB6" w:rsidRPr="00C70209" w:rsidRDefault="00DF2BB6" w:rsidP="003131E2">
            <w:pPr>
              <w:pStyle w:val="Tabletext-subanalysis"/>
            </w:pPr>
            <w:r w:rsidRPr="00C70209">
              <w:t>*Group B (rHuEPO600) initiation of rHuEPO &gt;3 weeks after birth</w:t>
            </w:r>
          </w:p>
        </w:tc>
        <w:tc>
          <w:tcPr>
            <w:tcW w:w="490" w:type="pct"/>
            <w:vMerge w:val="restart"/>
            <w:shd w:val="clear" w:color="auto" w:fill="auto"/>
          </w:tcPr>
          <w:p w14:paraId="47A33DB0" w14:textId="77777777" w:rsidR="00DF2BB6" w:rsidRPr="00C70209" w:rsidRDefault="00DF2BB6" w:rsidP="003131E2">
            <w:pPr>
              <w:pStyle w:val="Tabletext-evidencematrix"/>
            </w:pPr>
            <w:r w:rsidRPr="00C70209">
              <w:t>Transfusion incidence</w:t>
            </w:r>
          </w:p>
          <w:p w14:paraId="5C82731C" w14:textId="77777777" w:rsidR="00DF2BB6" w:rsidRPr="00C70209" w:rsidRDefault="00DF2BB6" w:rsidP="003131E2">
            <w:pPr>
              <w:pStyle w:val="Tabletext-evidencematrix"/>
              <w:jc w:val="right"/>
            </w:pPr>
            <w:r w:rsidRPr="00C70209">
              <w:t>*Group A</w:t>
            </w:r>
          </w:p>
        </w:tc>
        <w:tc>
          <w:tcPr>
            <w:tcW w:w="520" w:type="pct"/>
            <w:tcBorders>
              <w:bottom w:val="nil"/>
            </w:tcBorders>
            <w:shd w:val="clear" w:color="auto" w:fill="auto"/>
          </w:tcPr>
          <w:p w14:paraId="1386E1C6" w14:textId="77777777" w:rsidR="00DF2BB6" w:rsidRPr="00C70209" w:rsidRDefault="00DF2BB6" w:rsidP="003131E2">
            <w:pPr>
              <w:pStyle w:val="Tabletext-evidencematrix"/>
            </w:pPr>
          </w:p>
        </w:tc>
        <w:tc>
          <w:tcPr>
            <w:tcW w:w="519" w:type="pct"/>
            <w:tcBorders>
              <w:bottom w:val="nil"/>
            </w:tcBorders>
            <w:shd w:val="clear" w:color="auto" w:fill="auto"/>
          </w:tcPr>
          <w:p w14:paraId="38903249" w14:textId="77777777" w:rsidR="00DF2BB6" w:rsidRPr="00C70209" w:rsidRDefault="00DF2BB6" w:rsidP="003131E2">
            <w:pPr>
              <w:pStyle w:val="Tabletext-evidencematrix"/>
            </w:pPr>
          </w:p>
        </w:tc>
        <w:tc>
          <w:tcPr>
            <w:tcW w:w="521" w:type="pct"/>
            <w:tcBorders>
              <w:bottom w:val="nil"/>
            </w:tcBorders>
            <w:shd w:val="clear" w:color="auto" w:fill="auto"/>
          </w:tcPr>
          <w:p w14:paraId="0EE5EDB1" w14:textId="77777777" w:rsidR="00DF2BB6" w:rsidRPr="00C70209" w:rsidRDefault="00DF2BB6" w:rsidP="003131E2">
            <w:pPr>
              <w:pStyle w:val="Tabletext-evidencematrix"/>
            </w:pPr>
          </w:p>
        </w:tc>
        <w:tc>
          <w:tcPr>
            <w:tcW w:w="598" w:type="pct"/>
            <w:tcBorders>
              <w:bottom w:val="nil"/>
            </w:tcBorders>
            <w:shd w:val="clear" w:color="auto" w:fill="auto"/>
          </w:tcPr>
          <w:p w14:paraId="25DC6A9B" w14:textId="77777777" w:rsidR="00DF2BB6" w:rsidRPr="00C70209" w:rsidRDefault="00DF2BB6" w:rsidP="003131E2">
            <w:pPr>
              <w:pStyle w:val="Tabletext-evidencematrix"/>
            </w:pPr>
          </w:p>
        </w:tc>
      </w:tr>
      <w:tr w:rsidR="00DF2BB6" w:rsidRPr="00C70209" w14:paraId="4439004D" w14:textId="77777777" w:rsidTr="003131E2">
        <w:trPr>
          <w:cantSplit/>
        </w:trPr>
        <w:tc>
          <w:tcPr>
            <w:tcW w:w="388" w:type="pct"/>
            <w:vMerge/>
            <w:shd w:val="clear" w:color="auto" w:fill="auto"/>
          </w:tcPr>
          <w:p w14:paraId="59DEFF59" w14:textId="77777777" w:rsidR="00DF2BB6" w:rsidRPr="00C70209" w:rsidRDefault="00DF2BB6" w:rsidP="003131E2">
            <w:pPr>
              <w:pStyle w:val="Tabletext-evidencematrix"/>
            </w:pPr>
          </w:p>
        </w:tc>
        <w:tc>
          <w:tcPr>
            <w:tcW w:w="493" w:type="pct"/>
            <w:vMerge/>
            <w:shd w:val="clear" w:color="auto" w:fill="auto"/>
          </w:tcPr>
          <w:p w14:paraId="5AF6F1F7" w14:textId="77777777" w:rsidR="00DF2BB6" w:rsidRPr="00C70209" w:rsidRDefault="00DF2BB6" w:rsidP="003131E2">
            <w:pPr>
              <w:pStyle w:val="Tabletext-evidencematrix"/>
            </w:pPr>
          </w:p>
        </w:tc>
        <w:tc>
          <w:tcPr>
            <w:tcW w:w="490" w:type="pct"/>
            <w:vMerge/>
            <w:shd w:val="clear" w:color="auto" w:fill="auto"/>
          </w:tcPr>
          <w:p w14:paraId="4EAD7B81" w14:textId="77777777" w:rsidR="00DF2BB6" w:rsidRPr="00C70209" w:rsidRDefault="00DF2BB6" w:rsidP="003131E2">
            <w:pPr>
              <w:pStyle w:val="Tabletext-evidencematrix"/>
            </w:pPr>
          </w:p>
        </w:tc>
        <w:tc>
          <w:tcPr>
            <w:tcW w:w="490" w:type="pct"/>
            <w:vMerge/>
            <w:shd w:val="clear" w:color="auto" w:fill="auto"/>
          </w:tcPr>
          <w:p w14:paraId="7067D77B" w14:textId="77777777" w:rsidR="00DF2BB6" w:rsidRPr="00C70209" w:rsidRDefault="00DF2BB6" w:rsidP="003131E2">
            <w:pPr>
              <w:pStyle w:val="Tabletext-evidencematrix"/>
            </w:pPr>
          </w:p>
        </w:tc>
        <w:tc>
          <w:tcPr>
            <w:tcW w:w="491" w:type="pct"/>
            <w:vMerge/>
            <w:shd w:val="clear" w:color="auto" w:fill="auto"/>
          </w:tcPr>
          <w:p w14:paraId="5AC27ECC" w14:textId="77777777" w:rsidR="00DF2BB6" w:rsidRPr="00C70209" w:rsidDel="008B7425" w:rsidRDefault="00DF2BB6" w:rsidP="003131E2">
            <w:pPr>
              <w:pStyle w:val="Tabletext-evidencematrix"/>
            </w:pPr>
          </w:p>
        </w:tc>
        <w:tc>
          <w:tcPr>
            <w:tcW w:w="490" w:type="pct"/>
            <w:vMerge/>
            <w:shd w:val="clear" w:color="auto" w:fill="auto"/>
          </w:tcPr>
          <w:p w14:paraId="72872E59" w14:textId="77777777" w:rsidR="00DF2BB6" w:rsidRPr="00C70209" w:rsidRDefault="00DF2BB6" w:rsidP="003131E2">
            <w:pPr>
              <w:pStyle w:val="Tabletext-evidencematrix"/>
              <w:jc w:val="right"/>
            </w:pPr>
          </w:p>
        </w:tc>
        <w:tc>
          <w:tcPr>
            <w:tcW w:w="520" w:type="pct"/>
            <w:tcBorders>
              <w:top w:val="nil"/>
            </w:tcBorders>
            <w:shd w:val="clear" w:color="auto" w:fill="auto"/>
            <w:vAlign w:val="center"/>
          </w:tcPr>
          <w:p w14:paraId="470A0F28" w14:textId="77777777" w:rsidR="00DF2BB6" w:rsidRPr="00C70209" w:rsidRDefault="00DF2BB6" w:rsidP="003131E2">
            <w:pPr>
              <w:pStyle w:val="Tabletext-evidencematrix"/>
            </w:pPr>
            <w:r w:rsidRPr="00C70209">
              <w:t>16/24 (66.67%)</w:t>
            </w:r>
          </w:p>
        </w:tc>
        <w:tc>
          <w:tcPr>
            <w:tcW w:w="519" w:type="pct"/>
            <w:tcBorders>
              <w:top w:val="nil"/>
            </w:tcBorders>
            <w:shd w:val="clear" w:color="auto" w:fill="auto"/>
            <w:vAlign w:val="center"/>
          </w:tcPr>
          <w:p w14:paraId="67F45110" w14:textId="77777777" w:rsidR="00DF2BB6" w:rsidRPr="00C70209" w:rsidRDefault="00DF2BB6" w:rsidP="003131E2">
            <w:pPr>
              <w:pStyle w:val="Tabletext-evidencematrix"/>
            </w:pPr>
            <w:r w:rsidRPr="00C70209">
              <w:t>23/26 (88.46%)</w:t>
            </w:r>
          </w:p>
        </w:tc>
        <w:tc>
          <w:tcPr>
            <w:tcW w:w="521" w:type="pct"/>
            <w:tcBorders>
              <w:top w:val="nil"/>
            </w:tcBorders>
            <w:shd w:val="clear" w:color="auto" w:fill="auto"/>
            <w:vAlign w:val="center"/>
          </w:tcPr>
          <w:p w14:paraId="22D6C35B" w14:textId="77777777" w:rsidR="00DF2BB6" w:rsidRPr="00C70209" w:rsidRDefault="00DF2BB6" w:rsidP="003131E2">
            <w:pPr>
              <w:pStyle w:val="Tabletext-evidencematrix"/>
            </w:pPr>
            <w:r w:rsidRPr="00C70209">
              <w:t>RR 0.75 [0.55, 1.03]</w:t>
            </w:r>
            <w:r w:rsidRPr="00C70209">
              <w:rPr>
                <w:vertAlign w:val="superscript"/>
              </w:rPr>
              <w:t>d</w:t>
            </w:r>
          </w:p>
        </w:tc>
        <w:tc>
          <w:tcPr>
            <w:tcW w:w="598" w:type="pct"/>
            <w:tcBorders>
              <w:top w:val="nil"/>
            </w:tcBorders>
            <w:shd w:val="clear" w:color="auto" w:fill="auto"/>
          </w:tcPr>
          <w:p w14:paraId="24114D28" w14:textId="77777777" w:rsidR="00DF2BB6" w:rsidRPr="00C70209" w:rsidRDefault="00DF2BB6" w:rsidP="003131E2">
            <w:pPr>
              <w:pStyle w:val="Tabletext-evidencematrix"/>
              <w:rPr>
                <w:i/>
              </w:rPr>
            </w:pPr>
            <w:r w:rsidRPr="00C70209">
              <w:rPr>
                <w:i/>
              </w:rPr>
              <w:t>No significant difference</w:t>
            </w:r>
          </w:p>
          <w:p w14:paraId="46C9BBDE" w14:textId="4C2456D7" w:rsidR="00DF2BB6" w:rsidRPr="00C70209" w:rsidRDefault="001A475D" w:rsidP="003131E2">
            <w:pPr>
              <w:pStyle w:val="Tabletext-evidencematrix"/>
            </w:pPr>
            <w:r w:rsidRPr="001A475D">
              <w:rPr>
                <w:i/>
              </w:rPr>
              <w:t>P = </w:t>
            </w:r>
            <w:r w:rsidR="00DF2BB6" w:rsidRPr="00C70209">
              <w:t>0.08</w:t>
            </w:r>
            <w:r w:rsidR="00DF2BB6" w:rsidRPr="00C70209">
              <w:rPr>
                <w:vertAlign w:val="superscript"/>
              </w:rPr>
              <w:t>d</w:t>
            </w:r>
          </w:p>
        </w:tc>
      </w:tr>
      <w:tr w:rsidR="00DF2BB6" w:rsidRPr="00C70209" w14:paraId="378792D5" w14:textId="77777777" w:rsidTr="003131E2">
        <w:trPr>
          <w:cantSplit/>
        </w:trPr>
        <w:tc>
          <w:tcPr>
            <w:tcW w:w="388" w:type="pct"/>
            <w:vMerge/>
            <w:shd w:val="clear" w:color="auto" w:fill="auto"/>
          </w:tcPr>
          <w:p w14:paraId="59CD5CD8" w14:textId="77777777" w:rsidR="00DF2BB6" w:rsidRPr="00C70209" w:rsidRDefault="00DF2BB6" w:rsidP="003131E2">
            <w:pPr>
              <w:pStyle w:val="Tabletext-evidencematrix"/>
            </w:pPr>
          </w:p>
        </w:tc>
        <w:tc>
          <w:tcPr>
            <w:tcW w:w="493" w:type="pct"/>
            <w:vMerge/>
            <w:shd w:val="clear" w:color="auto" w:fill="auto"/>
          </w:tcPr>
          <w:p w14:paraId="366FA043" w14:textId="77777777" w:rsidR="00DF2BB6" w:rsidRPr="00C70209" w:rsidRDefault="00DF2BB6" w:rsidP="003131E2">
            <w:pPr>
              <w:pStyle w:val="Tabletext-evidencematrix"/>
            </w:pPr>
          </w:p>
        </w:tc>
        <w:tc>
          <w:tcPr>
            <w:tcW w:w="490" w:type="pct"/>
            <w:vMerge/>
            <w:shd w:val="clear" w:color="auto" w:fill="auto"/>
          </w:tcPr>
          <w:p w14:paraId="7364035A" w14:textId="77777777" w:rsidR="00DF2BB6" w:rsidRPr="00C70209" w:rsidRDefault="00DF2BB6" w:rsidP="003131E2">
            <w:pPr>
              <w:pStyle w:val="Tabletext-evidencematrix"/>
            </w:pPr>
          </w:p>
        </w:tc>
        <w:tc>
          <w:tcPr>
            <w:tcW w:w="490" w:type="pct"/>
            <w:vMerge/>
            <w:shd w:val="clear" w:color="auto" w:fill="auto"/>
          </w:tcPr>
          <w:p w14:paraId="5EE18BCE" w14:textId="77777777" w:rsidR="00DF2BB6" w:rsidRPr="00C70209" w:rsidRDefault="00DF2BB6" w:rsidP="003131E2">
            <w:pPr>
              <w:pStyle w:val="Tabletext-evidencematrix"/>
            </w:pPr>
          </w:p>
        </w:tc>
        <w:tc>
          <w:tcPr>
            <w:tcW w:w="491" w:type="pct"/>
            <w:vMerge/>
            <w:shd w:val="clear" w:color="auto" w:fill="auto"/>
          </w:tcPr>
          <w:p w14:paraId="0DBD3E46" w14:textId="77777777" w:rsidR="00DF2BB6" w:rsidRPr="00C70209" w:rsidRDefault="00DF2BB6" w:rsidP="003131E2">
            <w:pPr>
              <w:pStyle w:val="Tabletext-evidencematrix"/>
            </w:pPr>
          </w:p>
        </w:tc>
        <w:tc>
          <w:tcPr>
            <w:tcW w:w="490" w:type="pct"/>
            <w:shd w:val="clear" w:color="auto" w:fill="auto"/>
          </w:tcPr>
          <w:p w14:paraId="300AAE24" w14:textId="77777777" w:rsidR="00DF2BB6" w:rsidRPr="00C70209" w:rsidRDefault="00DF2BB6" w:rsidP="003131E2">
            <w:pPr>
              <w:pStyle w:val="Tabletext-evidencematrix"/>
              <w:jc w:val="right"/>
            </w:pPr>
            <w:r w:rsidRPr="00C70209">
              <w:t>*Group B</w:t>
            </w:r>
          </w:p>
        </w:tc>
        <w:tc>
          <w:tcPr>
            <w:tcW w:w="520" w:type="pct"/>
            <w:shd w:val="clear" w:color="auto" w:fill="auto"/>
          </w:tcPr>
          <w:p w14:paraId="24C76316" w14:textId="77777777" w:rsidR="00DF2BB6" w:rsidRPr="00C70209" w:rsidRDefault="00DF2BB6" w:rsidP="003131E2">
            <w:pPr>
              <w:pStyle w:val="Tabletext-evidencematrix"/>
            </w:pPr>
            <w:r w:rsidRPr="00C70209">
              <w:t>4/20 (20%)</w:t>
            </w:r>
          </w:p>
        </w:tc>
        <w:tc>
          <w:tcPr>
            <w:tcW w:w="519" w:type="pct"/>
            <w:shd w:val="clear" w:color="auto" w:fill="auto"/>
          </w:tcPr>
          <w:p w14:paraId="10310BD3" w14:textId="77777777" w:rsidR="00DF2BB6" w:rsidRPr="00C70209" w:rsidRDefault="00DF2BB6" w:rsidP="003131E2">
            <w:pPr>
              <w:pStyle w:val="Tabletext-evidencematrix"/>
            </w:pPr>
            <w:r w:rsidRPr="00C70209">
              <w:t>13/15 (87%)</w:t>
            </w:r>
          </w:p>
        </w:tc>
        <w:tc>
          <w:tcPr>
            <w:tcW w:w="521" w:type="pct"/>
            <w:shd w:val="clear" w:color="auto" w:fill="auto"/>
          </w:tcPr>
          <w:p w14:paraId="449F6668" w14:textId="77777777" w:rsidR="00DF2BB6" w:rsidRPr="00C70209" w:rsidRDefault="00DF2BB6" w:rsidP="003131E2">
            <w:pPr>
              <w:pStyle w:val="Tabletext-evidencematrix"/>
            </w:pPr>
            <w:r w:rsidRPr="00C70209">
              <w:t>RR 0.23 [0.09, 0.57]</w:t>
            </w:r>
            <w:r w:rsidRPr="00C70209">
              <w:rPr>
                <w:vertAlign w:val="superscript"/>
              </w:rPr>
              <w:t>d</w:t>
            </w:r>
          </w:p>
        </w:tc>
        <w:tc>
          <w:tcPr>
            <w:tcW w:w="598" w:type="pct"/>
            <w:tcBorders>
              <w:bottom w:val="single" w:sz="4" w:space="0" w:color="000000"/>
            </w:tcBorders>
            <w:shd w:val="clear" w:color="auto" w:fill="D9D9D9" w:themeFill="background1" w:themeFillShade="D9"/>
          </w:tcPr>
          <w:p w14:paraId="32288BEF" w14:textId="4C2346DD" w:rsidR="00DF2BB6" w:rsidRPr="00C70209" w:rsidRDefault="00DF2BB6" w:rsidP="003131E2">
            <w:pPr>
              <w:pStyle w:val="Tabletext-evidencematrix"/>
              <w:rPr>
                <w:i/>
              </w:rPr>
            </w:pPr>
            <w:r w:rsidRPr="00C70209">
              <w:rPr>
                <w:i/>
              </w:rPr>
              <w:t>Favours late rHuEPO + iron</w:t>
            </w:r>
          </w:p>
          <w:p w14:paraId="588D15BB" w14:textId="6F725BB9" w:rsidR="00DF2BB6" w:rsidRPr="00C70209" w:rsidRDefault="001A475D" w:rsidP="003131E2">
            <w:pPr>
              <w:pStyle w:val="Tabletext-evidencematrix"/>
              <w:rPr>
                <w:i/>
              </w:rPr>
            </w:pPr>
            <w:r w:rsidRPr="001A475D">
              <w:rPr>
                <w:i/>
              </w:rPr>
              <w:t>P = </w:t>
            </w:r>
            <w:r w:rsidR="00DF2BB6" w:rsidRPr="00C70209">
              <w:t>0.001</w:t>
            </w:r>
            <w:r w:rsidR="00DF2BB6" w:rsidRPr="00C70209">
              <w:rPr>
                <w:vertAlign w:val="superscript"/>
              </w:rPr>
              <w:t>d</w:t>
            </w:r>
          </w:p>
        </w:tc>
      </w:tr>
      <w:tr w:rsidR="00DF2BB6" w:rsidRPr="00C70209" w14:paraId="34AB43EE" w14:textId="77777777" w:rsidTr="003131E2">
        <w:trPr>
          <w:cantSplit/>
        </w:trPr>
        <w:tc>
          <w:tcPr>
            <w:tcW w:w="388" w:type="pct"/>
            <w:vMerge/>
            <w:shd w:val="clear" w:color="auto" w:fill="auto"/>
          </w:tcPr>
          <w:p w14:paraId="6718BE6F" w14:textId="77777777" w:rsidR="00DF2BB6" w:rsidRPr="00C70209" w:rsidRDefault="00DF2BB6" w:rsidP="003131E2">
            <w:pPr>
              <w:pStyle w:val="Tabletext-evidencematrix"/>
            </w:pPr>
          </w:p>
        </w:tc>
        <w:tc>
          <w:tcPr>
            <w:tcW w:w="493" w:type="pct"/>
            <w:vMerge/>
            <w:shd w:val="clear" w:color="auto" w:fill="auto"/>
          </w:tcPr>
          <w:p w14:paraId="3B4E85FC" w14:textId="77777777" w:rsidR="00DF2BB6" w:rsidRPr="00C70209" w:rsidRDefault="00DF2BB6" w:rsidP="003131E2">
            <w:pPr>
              <w:pStyle w:val="Tabletext-evidencematrix"/>
            </w:pPr>
          </w:p>
        </w:tc>
        <w:tc>
          <w:tcPr>
            <w:tcW w:w="490" w:type="pct"/>
            <w:vMerge/>
            <w:shd w:val="clear" w:color="auto" w:fill="auto"/>
          </w:tcPr>
          <w:p w14:paraId="4E76F055" w14:textId="77777777" w:rsidR="00DF2BB6" w:rsidRPr="00C70209" w:rsidRDefault="00DF2BB6" w:rsidP="003131E2">
            <w:pPr>
              <w:pStyle w:val="Tabletext-evidencematrix"/>
            </w:pPr>
          </w:p>
        </w:tc>
        <w:tc>
          <w:tcPr>
            <w:tcW w:w="490" w:type="pct"/>
            <w:vMerge/>
            <w:shd w:val="clear" w:color="auto" w:fill="auto"/>
          </w:tcPr>
          <w:p w14:paraId="43EEDA46" w14:textId="77777777" w:rsidR="00DF2BB6" w:rsidRPr="00C70209" w:rsidRDefault="00DF2BB6" w:rsidP="003131E2">
            <w:pPr>
              <w:pStyle w:val="Tabletext-evidencematrix"/>
            </w:pPr>
          </w:p>
        </w:tc>
        <w:tc>
          <w:tcPr>
            <w:tcW w:w="491" w:type="pct"/>
            <w:vMerge/>
            <w:shd w:val="clear" w:color="auto" w:fill="auto"/>
          </w:tcPr>
          <w:p w14:paraId="3D3890C3" w14:textId="77777777" w:rsidR="00DF2BB6" w:rsidRPr="00C70209" w:rsidRDefault="00DF2BB6" w:rsidP="003131E2">
            <w:pPr>
              <w:pStyle w:val="Tabletext-evidencematrix"/>
            </w:pPr>
          </w:p>
        </w:tc>
        <w:tc>
          <w:tcPr>
            <w:tcW w:w="490" w:type="pct"/>
            <w:tcBorders>
              <w:bottom w:val="nil"/>
            </w:tcBorders>
            <w:shd w:val="clear" w:color="auto" w:fill="auto"/>
            <w:vAlign w:val="bottom"/>
          </w:tcPr>
          <w:p w14:paraId="3E1660CE" w14:textId="77777777" w:rsidR="00DF2BB6" w:rsidRPr="00C70209" w:rsidRDefault="00DF2BB6" w:rsidP="003131E2">
            <w:pPr>
              <w:pStyle w:val="Tabletext-subanalysis"/>
              <w:jc w:val="right"/>
            </w:pPr>
          </w:p>
        </w:tc>
        <w:tc>
          <w:tcPr>
            <w:tcW w:w="1560" w:type="pct"/>
            <w:gridSpan w:val="3"/>
            <w:tcBorders>
              <w:right w:val="nil"/>
            </w:tcBorders>
            <w:shd w:val="clear" w:color="auto" w:fill="auto"/>
          </w:tcPr>
          <w:p w14:paraId="7B8CA21D" w14:textId="77777777" w:rsidR="00DF2BB6" w:rsidRPr="00C70209" w:rsidRDefault="00DF2BB6" w:rsidP="003131E2">
            <w:pPr>
              <w:pStyle w:val="Tabletext-subanalysis"/>
            </w:pPr>
            <w:r w:rsidRPr="00C70209">
              <w:rPr>
                <w:rStyle w:val="Emphasis"/>
              </w:rPr>
              <w:t>Secondary analysis (Group A only): complications (mechanical ventilation, sepsis)</w:t>
            </w:r>
          </w:p>
        </w:tc>
        <w:tc>
          <w:tcPr>
            <w:tcW w:w="598" w:type="pct"/>
            <w:tcBorders>
              <w:left w:val="nil"/>
            </w:tcBorders>
            <w:shd w:val="clear" w:color="auto" w:fill="auto"/>
          </w:tcPr>
          <w:p w14:paraId="5D342639" w14:textId="77777777" w:rsidR="00DF2BB6" w:rsidRPr="00C70209" w:rsidRDefault="00DF2BB6" w:rsidP="003131E2">
            <w:pPr>
              <w:pStyle w:val="Tabletext-evidencematrix"/>
            </w:pPr>
          </w:p>
        </w:tc>
      </w:tr>
      <w:tr w:rsidR="00DF2BB6" w:rsidRPr="00C70209" w14:paraId="448D6BBE" w14:textId="77777777" w:rsidTr="003131E2">
        <w:trPr>
          <w:cantSplit/>
        </w:trPr>
        <w:tc>
          <w:tcPr>
            <w:tcW w:w="388" w:type="pct"/>
            <w:vMerge/>
            <w:shd w:val="clear" w:color="auto" w:fill="auto"/>
          </w:tcPr>
          <w:p w14:paraId="2959D888" w14:textId="77777777" w:rsidR="00DF2BB6" w:rsidRPr="00C70209" w:rsidRDefault="00DF2BB6" w:rsidP="003131E2">
            <w:pPr>
              <w:pStyle w:val="Tabletext-evidencematrix"/>
            </w:pPr>
          </w:p>
        </w:tc>
        <w:tc>
          <w:tcPr>
            <w:tcW w:w="493" w:type="pct"/>
            <w:vMerge/>
            <w:shd w:val="clear" w:color="auto" w:fill="auto"/>
          </w:tcPr>
          <w:p w14:paraId="76D48F6D" w14:textId="77777777" w:rsidR="00DF2BB6" w:rsidRPr="00C70209" w:rsidRDefault="00DF2BB6" w:rsidP="003131E2">
            <w:pPr>
              <w:pStyle w:val="Tabletext-evidencematrix"/>
            </w:pPr>
          </w:p>
        </w:tc>
        <w:tc>
          <w:tcPr>
            <w:tcW w:w="490" w:type="pct"/>
            <w:vMerge/>
            <w:shd w:val="clear" w:color="auto" w:fill="auto"/>
          </w:tcPr>
          <w:p w14:paraId="538F4760" w14:textId="77777777" w:rsidR="00DF2BB6" w:rsidRPr="00C70209" w:rsidRDefault="00DF2BB6" w:rsidP="003131E2">
            <w:pPr>
              <w:pStyle w:val="Tabletext-evidencematrix"/>
            </w:pPr>
          </w:p>
        </w:tc>
        <w:tc>
          <w:tcPr>
            <w:tcW w:w="490" w:type="pct"/>
            <w:vMerge/>
            <w:shd w:val="clear" w:color="auto" w:fill="auto"/>
          </w:tcPr>
          <w:p w14:paraId="3AB2149A" w14:textId="77777777" w:rsidR="00DF2BB6" w:rsidRPr="00C70209" w:rsidRDefault="00DF2BB6" w:rsidP="003131E2">
            <w:pPr>
              <w:pStyle w:val="Tabletext-evidencematrix"/>
            </w:pPr>
          </w:p>
        </w:tc>
        <w:tc>
          <w:tcPr>
            <w:tcW w:w="491" w:type="pct"/>
            <w:vMerge/>
            <w:shd w:val="clear" w:color="auto" w:fill="auto"/>
          </w:tcPr>
          <w:p w14:paraId="5CCD32E8" w14:textId="77777777" w:rsidR="00DF2BB6" w:rsidRPr="00C70209" w:rsidRDefault="00DF2BB6" w:rsidP="003131E2">
            <w:pPr>
              <w:pStyle w:val="Tabletext-evidencematrix"/>
            </w:pPr>
          </w:p>
        </w:tc>
        <w:tc>
          <w:tcPr>
            <w:tcW w:w="490" w:type="pct"/>
            <w:tcBorders>
              <w:top w:val="nil"/>
            </w:tcBorders>
            <w:shd w:val="clear" w:color="auto" w:fill="auto"/>
            <w:vAlign w:val="bottom"/>
          </w:tcPr>
          <w:p w14:paraId="4726DBC0" w14:textId="77777777" w:rsidR="00DF2BB6" w:rsidRPr="00C70209" w:rsidRDefault="00DF2BB6" w:rsidP="003131E2">
            <w:pPr>
              <w:pStyle w:val="Tabletext-subanalysis"/>
              <w:jc w:val="right"/>
            </w:pPr>
            <w:r w:rsidRPr="00C70209">
              <w:t>Infants without complications</w:t>
            </w:r>
          </w:p>
        </w:tc>
        <w:tc>
          <w:tcPr>
            <w:tcW w:w="520" w:type="pct"/>
            <w:shd w:val="clear" w:color="auto" w:fill="auto"/>
          </w:tcPr>
          <w:p w14:paraId="38C93D0D" w14:textId="77777777" w:rsidR="00DF2BB6" w:rsidRPr="00C70209" w:rsidRDefault="00DF2BB6" w:rsidP="003131E2">
            <w:pPr>
              <w:pStyle w:val="Tabletext-subanalysis"/>
            </w:pPr>
            <w:r w:rsidRPr="00C70209">
              <w:t>2/10 (20%)</w:t>
            </w:r>
          </w:p>
        </w:tc>
        <w:tc>
          <w:tcPr>
            <w:tcW w:w="519" w:type="pct"/>
            <w:shd w:val="clear" w:color="auto" w:fill="auto"/>
          </w:tcPr>
          <w:p w14:paraId="1B37EF92" w14:textId="77777777" w:rsidR="00DF2BB6" w:rsidRPr="00C70209" w:rsidRDefault="00DF2BB6" w:rsidP="003131E2">
            <w:pPr>
              <w:pStyle w:val="Tabletext-subanalysis"/>
            </w:pPr>
            <w:r w:rsidRPr="00C70209">
              <w:t>9/12 (75%)</w:t>
            </w:r>
          </w:p>
        </w:tc>
        <w:tc>
          <w:tcPr>
            <w:tcW w:w="521" w:type="pct"/>
            <w:shd w:val="clear" w:color="auto" w:fill="auto"/>
          </w:tcPr>
          <w:p w14:paraId="4BEE7154" w14:textId="77777777" w:rsidR="00DF2BB6" w:rsidRPr="00C70209" w:rsidRDefault="00DF2BB6" w:rsidP="003131E2">
            <w:pPr>
              <w:pStyle w:val="Tabletext-subanalysis"/>
            </w:pPr>
            <w:r w:rsidRPr="00C70209">
              <w:t>RR 0.27 [0.07, 0.96]</w:t>
            </w:r>
            <w:r w:rsidRPr="00C70209">
              <w:rPr>
                <w:vertAlign w:val="superscript"/>
              </w:rPr>
              <w:t>d</w:t>
            </w:r>
          </w:p>
        </w:tc>
        <w:tc>
          <w:tcPr>
            <w:tcW w:w="598" w:type="pct"/>
            <w:shd w:val="clear" w:color="auto" w:fill="D9D9D9" w:themeFill="background1" w:themeFillShade="D9"/>
          </w:tcPr>
          <w:p w14:paraId="157E93B0" w14:textId="006257D1" w:rsidR="00DF2BB6" w:rsidRPr="00C70209" w:rsidRDefault="00DF2BB6" w:rsidP="003131E2">
            <w:pPr>
              <w:pStyle w:val="Tabletext-subanalysis"/>
            </w:pPr>
            <w:r w:rsidRPr="00C70209">
              <w:t>Favours early rHuEPO + iron</w:t>
            </w:r>
          </w:p>
          <w:p w14:paraId="33F47731" w14:textId="56AF7D64" w:rsidR="00DF2BB6" w:rsidRPr="00C70209" w:rsidRDefault="001A475D" w:rsidP="003131E2">
            <w:pPr>
              <w:pStyle w:val="Tabletext-subanalysis"/>
            </w:pPr>
            <w:r w:rsidRPr="001A475D">
              <w:rPr>
                <w:i/>
              </w:rPr>
              <w:t>P = </w:t>
            </w:r>
            <w:r w:rsidR="00DF2BB6" w:rsidRPr="00C70209">
              <w:t>0.04</w:t>
            </w:r>
          </w:p>
        </w:tc>
      </w:tr>
      <w:tr w:rsidR="00DF2BB6" w:rsidRPr="00C70209" w14:paraId="17A6A743" w14:textId="77777777" w:rsidTr="003131E2">
        <w:trPr>
          <w:cantSplit/>
        </w:trPr>
        <w:tc>
          <w:tcPr>
            <w:tcW w:w="388" w:type="pct"/>
            <w:vMerge/>
            <w:shd w:val="clear" w:color="auto" w:fill="auto"/>
          </w:tcPr>
          <w:p w14:paraId="006B22CE" w14:textId="77777777" w:rsidR="00DF2BB6" w:rsidRPr="00C70209" w:rsidRDefault="00DF2BB6" w:rsidP="003131E2">
            <w:pPr>
              <w:pStyle w:val="Tabletext-evidencematrix"/>
            </w:pPr>
          </w:p>
        </w:tc>
        <w:tc>
          <w:tcPr>
            <w:tcW w:w="493" w:type="pct"/>
            <w:vMerge/>
            <w:shd w:val="clear" w:color="auto" w:fill="auto"/>
          </w:tcPr>
          <w:p w14:paraId="2922F6F4" w14:textId="77777777" w:rsidR="00DF2BB6" w:rsidRPr="00C70209" w:rsidRDefault="00DF2BB6" w:rsidP="003131E2">
            <w:pPr>
              <w:pStyle w:val="Tabletext-evidencematrix"/>
            </w:pPr>
          </w:p>
        </w:tc>
        <w:tc>
          <w:tcPr>
            <w:tcW w:w="490" w:type="pct"/>
            <w:vMerge/>
            <w:shd w:val="clear" w:color="auto" w:fill="auto"/>
          </w:tcPr>
          <w:p w14:paraId="3D68B85F" w14:textId="77777777" w:rsidR="00DF2BB6" w:rsidRPr="00C70209" w:rsidRDefault="00DF2BB6" w:rsidP="003131E2">
            <w:pPr>
              <w:pStyle w:val="Tabletext-evidencematrix"/>
            </w:pPr>
          </w:p>
        </w:tc>
        <w:tc>
          <w:tcPr>
            <w:tcW w:w="490" w:type="pct"/>
            <w:vMerge/>
            <w:shd w:val="clear" w:color="auto" w:fill="auto"/>
          </w:tcPr>
          <w:p w14:paraId="7575EFA9" w14:textId="77777777" w:rsidR="00DF2BB6" w:rsidRPr="00C70209" w:rsidRDefault="00DF2BB6" w:rsidP="003131E2">
            <w:pPr>
              <w:pStyle w:val="Tabletext-evidencematrix"/>
            </w:pPr>
          </w:p>
        </w:tc>
        <w:tc>
          <w:tcPr>
            <w:tcW w:w="491" w:type="pct"/>
            <w:vMerge/>
            <w:shd w:val="clear" w:color="auto" w:fill="auto"/>
          </w:tcPr>
          <w:p w14:paraId="48781224" w14:textId="77777777" w:rsidR="00DF2BB6" w:rsidRPr="00C70209" w:rsidRDefault="00DF2BB6" w:rsidP="003131E2">
            <w:pPr>
              <w:pStyle w:val="Tabletext-evidencematrix"/>
            </w:pPr>
          </w:p>
        </w:tc>
        <w:tc>
          <w:tcPr>
            <w:tcW w:w="490" w:type="pct"/>
            <w:shd w:val="clear" w:color="auto" w:fill="auto"/>
          </w:tcPr>
          <w:p w14:paraId="415CD0B6" w14:textId="77777777" w:rsidR="00DF2BB6" w:rsidRPr="00C70209" w:rsidRDefault="00DF2BB6" w:rsidP="003131E2">
            <w:pPr>
              <w:pStyle w:val="Tabletext-subanalysis"/>
              <w:jc w:val="right"/>
            </w:pPr>
            <w:r w:rsidRPr="00C70209">
              <w:t>Infants with complications</w:t>
            </w:r>
            <w:r w:rsidRPr="00C70209">
              <w:rPr>
                <w:vertAlign w:val="superscript"/>
              </w:rPr>
              <w:t>e</w:t>
            </w:r>
          </w:p>
        </w:tc>
        <w:tc>
          <w:tcPr>
            <w:tcW w:w="520" w:type="pct"/>
            <w:shd w:val="clear" w:color="auto" w:fill="auto"/>
          </w:tcPr>
          <w:p w14:paraId="20BFA398" w14:textId="77777777" w:rsidR="00DF2BB6" w:rsidRPr="00C70209" w:rsidRDefault="00DF2BB6" w:rsidP="003131E2">
            <w:pPr>
              <w:pStyle w:val="Tabletext-subanalysis"/>
            </w:pPr>
            <w:r w:rsidRPr="00C70209">
              <w:t>14/14 (100%)</w:t>
            </w:r>
          </w:p>
        </w:tc>
        <w:tc>
          <w:tcPr>
            <w:tcW w:w="519" w:type="pct"/>
            <w:shd w:val="clear" w:color="auto" w:fill="auto"/>
          </w:tcPr>
          <w:p w14:paraId="72F3D103" w14:textId="77777777" w:rsidR="00DF2BB6" w:rsidRPr="00C70209" w:rsidRDefault="00DF2BB6" w:rsidP="003131E2">
            <w:pPr>
              <w:pStyle w:val="Tabletext-subanalysis"/>
            </w:pPr>
            <w:r w:rsidRPr="00C70209">
              <w:t>14/14 (100%)</w:t>
            </w:r>
          </w:p>
        </w:tc>
        <w:tc>
          <w:tcPr>
            <w:tcW w:w="521" w:type="pct"/>
            <w:shd w:val="clear" w:color="auto" w:fill="auto"/>
          </w:tcPr>
          <w:p w14:paraId="0EA65548" w14:textId="77777777" w:rsidR="00DF2BB6" w:rsidRPr="00C70209" w:rsidRDefault="00DF2BB6" w:rsidP="003131E2">
            <w:pPr>
              <w:pStyle w:val="Tabletext-subanalysis"/>
            </w:pPr>
            <w:r w:rsidRPr="00C70209">
              <w:t>RR 1.00 [0.88, 1.14]</w:t>
            </w:r>
            <w:r w:rsidRPr="00C70209">
              <w:rPr>
                <w:vertAlign w:val="superscript"/>
              </w:rPr>
              <w:t>d</w:t>
            </w:r>
          </w:p>
        </w:tc>
        <w:tc>
          <w:tcPr>
            <w:tcW w:w="598" w:type="pct"/>
            <w:shd w:val="clear" w:color="auto" w:fill="auto"/>
          </w:tcPr>
          <w:p w14:paraId="1E2261EE" w14:textId="77777777" w:rsidR="00DF2BB6" w:rsidRPr="00C70209" w:rsidRDefault="00DF2BB6" w:rsidP="003131E2">
            <w:pPr>
              <w:pStyle w:val="Tabletext-subanalysis"/>
            </w:pPr>
            <w:r w:rsidRPr="00C70209">
              <w:t>No significant difference</w:t>
            </w:r>
          </w:p>
          <w:p w14:paraId="2813B8D6" w14:textId="7A536BC7" w:rsidR="00DF2BB6" w:rsidRPr="00C70209" w:rsidRDefault="001A475D" w:rsidP="003131E2">
            <w:pPr>
              <w:pStyle w:val="Tabletext-subanalysis"/>
            </w:pPr>
            <w:r w:rsidRPr="001A475D">
              <w:rPr>
                <w:i/>
              </w:rPr>
              <w:t>P = </w:t>
            </w:r>
            <w:r w:rsidR="00DF2BB6" w:rsidRPr="00C70209">
              <w:t>1.00</w:t>
            </w:r>
            <w:r w:rsidR="00DF2BB6" w:rsidRPr="00C70209">
              <w:rPr>
                <w:vertAlign w:val="superscript"/>
              </w:rPr>
              <w:t>d</w:t>
            </w:r>
          </w:p>
        </w:tc>
      </w:tr>
      <w:tr w:rsidR="00DF2BB6" w:rsidRPr="00C70209" w14:paraId="44C009FE" w14:textId="77777777" w:rsidTr="003131E2">
        <w:trPr>
          <w:cantSplit/>
        </w:trPr>
        <w:tc>
          <w:tcPr>
            <w:tcW w:w="388" w:type="pct"/>
            <w:shd w:val="clear" w:color="auto" w:fill="auto"/>
          </w:tcPr>
          <w:p w14:paraId="6F6B6DAF" w14:textId="0C36B3A5" w:rsidR="00DF2BB6" w:rsidRPr="00C70209" w:rsidRDefault="00DF2BB6" w:rsidP="003131E2">
            <w:pPr>
              <w:pStyle w:val="Tabletext-evidencematrix"/>
            </w:pPr>
            <w:r w:rsidRPr="00C70209">
              <w:t>Ohls 2004</w:t>
            </w:r>
            <w:r w:rsidRPr="00C70209">
              <w:rPr>
                <w:vertAlign w:val="superscript"/>
              </w:rPr>
              <w:t>f</w:t>
            </w:r>
            <w:r w:rsidRPr="00C70209">
              <w:fldChar w:fldCharType="begin">
                <w:fldData xml:space="preserve">PEVuZE5vdGU+PENpdGU+PEF1dGhvcj5PaGxzPC9BdXRob3I+PFllYXI+MjAwNDwvWWVhcj48UmVj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==
</w:fldData>
              </w:fldChar>
            </w:r>
            <w:r w:rsidR="003F7DCB" w:rsidRPr="00C70209">
              <w:instrText xml:space="preserve"> ADDIN EN.CITE </w:instrText>
            </w:r>
            <w:r w:rsidR="003F7DCB" w:rsidRPr="00C70209">
              <w:fldChar w:fldCharType="begin">
                <w:fldData xml:space="preserve">PEVuZE5vdGU+PENpdGU+PEF1dGhvcj5PaGxzPC9BdXRob3I+PFllYXI+MjAwNDwvWWVhcj48UmVj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==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13</w:t>
            </w:r>
            <w:r w:rsidRPr="00C70209">
              <w:fldChar w:fldCharType="end"/>
            </w:r>
          </w:p>
          <w:p w14:paraId="075BC332" w14:textId="77777777" w:rsidR="00DF2BB6" w:rsidRPr="00C70209" w:rsidRDefault="00DF2BB6" w:rsidP="003131E2">
            <w:pPr>
              <w:pStyle w:val="Tabletext-evidencematrix"/>
            </w:pPr>
            <w:r w:rsidRPr="00C70209">
              <w:t>Level II</w:t>
            </w:r>
          </w:p>
          <w:p w14:paraId="665C08F0" w14:textId="77777777" w:rsidR="00DF2BB6" w:rsidRPr="00C70209" w:rsidRDefault="00DF2BB6" w:rsidP="003131E2">
            <w:pPr>
              <w:pStyle w:val="Tabletext-evidencematrix"/>
              <w:rPr>
                <w:i/>
                <w:iCs/>
              </w:rPr>
            </w:pPr>
            <w:r w:rsidRPr="00C70209">
              <w:rPr>
                <w:rStyle w:val="Emphasis"/>
              </w:rPr>
              <w:t>Fair</w:t>
            </w:r>
          </w:p>
        </w:tc>
        <w:tc>
          <w:tcPr>
            <w:tcW w:w="493" w:type="pct"/>
            <w:shd w:val="clear" w:color="auto" w:fill="auto"/>
          </w:tcPr>
          <w:p w14:paraId="73CFCCBB" w14:textId="77777777" w:rsidR="00DF2BB6" w:rsidRPr="00C70209" w:rsidRDefault="00DF2BB6" w:rsidP="003131E2">
            <w:pPr>
              <w:pStyle w:val="Tabletext-evidencematrix"/>
            </w:pPr>
            <w:r w:rsidRPr="00C70209">
              <w:t>N=102</w:t>
            </w:r>
          </w:p>
        </w:tc>
        <w:tc>
          <w:tcPr>
            <w:tcW w:w="490" w:type="pct"/>
            <w:shd w:val="clear" w:color="auto" w:fill="auto"/>
          </w:tcPr>
          <w:p w14:paraId="05EE1135" w14:textId="2D8D483B" w:rsidR="00DF2BB6" w:rsidRPr="00C70209" w:rsidRDefault="00DF2BB6" w:rsidP="003131E2">
            <w:pPr>
              <w:pStyle w:val="Tabletext-evidencematrix"/>
            </w:pPr>
            <w:r w:rsidRPr="00C70209">
              <w:t>Preterm infants with ELBW (&lt;1000 g)</w:t>
            </w:r>
          </w:p>
          <w:p w14:paraId="1916C7B1" w14:textId="77777777" w:rsidR="00DF2BB6" w:rsidRPr="00C70209" w:rsidRDefault="00DF2BB6" w:rsidP="003131E2">
            <w:pPr>
              <w:pStyle w:val="Tabletext-subanalysis"/>
            </w:pPr>
            <w:r w:rsidRPr="00C70209">
              <w:t>*18–22 months follow-up</w:t>
            </w:r>
          </w:p>
        </w:tc>
        <w:tc>
          <w:tcPr>
            <w:tcW w:w="490" w:type="pct"/>
            <w:shd w:val="clear" w:color="auto" w:fill="auto"/>
          </w:tcPr>
          <w:p w14:paraId="19F795F0" w14:textId="77777777" w:rsidR="00DF2BB6" w:rsidRPr="00C70209" w:rsidRDefault="00DF2BB6" w:rsidP="003131E2">
            <w:pPr>
              <w:pStyle w:val="Tabletext-evidencematrix"/>
            </w:pPr>
            <w:r w:rsidRPr="00C70209">
              <w:t>Multicentre, USA</w:t>
            </w:r>
          </w:p>
        </w:tc>
        <w:tc>
          <w:tcPr>
            <w:tcW w:w="491" w:type="pct"/>
            <w:shd w:val="clear" w:color="auto" w:fill="auto"/>
          </w:tcPr>
          <w:p w14:paraId="4A3FDA59" w14:textId="53D35AE2" w:rsidR="00DF2BB6" w:rsidRPr="00C70209" w:rsidRDefault="00DF2BB6" w:rsidP="003131E2">
            <w:pPr>
              <w:pStyle w:val="Tabletext-evidencematrix"/>
            </w:pPr>
            <w:r w:rsidRPr="00C70209">
              <w:t xml:space="preserve">Early rHuEPO + iron versus iron </w:t>
            </w:r>
          </w:p>
        </w:tc>
        <w:tc>
          <w:tcPr>
            <w:tcW w:w="490" w:type="pct"/>
            <w:shd w:val="clear" w:color="auto" w:fill="auto"/>
          </w:tcPr>
          <w:p w14:paraId="0EA87116" w14:textId="77777777" w:rsidR="00DF2BB6" w:rsidRPr="00C70209" w:rsidRDefault="00DF2BB6" w:rsidP="003131E2">
            <w:pPr>
              <w:pStyle w:val="Tabletext-evidencematrix"/>
            </w:pPr>
            <w:r w:rsidRPr="00C70209">
              <w:t>Number of infants transfused between discharge and follow-up (18–22 months)</w:t>
            </w:r>
          </w:p>
        </w:tc>
        <w:tc>
          <w:tcPr>
            <w:tcW w:w="520" w:type="pct"/>
            <w:shd w:val="clear" w:color="auto" w:fill="auto"/>
          </w:tcPr>
          <w:p w14:paraId="6F0709EB" w14:textId="77777777" w:rsidR="00DF2BB6" w:rsidRPr="00C70209" w:rsidRDefault="00DF2BB6" w:rsidP="003131E2">
            <w:pPr>
              <w:pStyle w:val="Tabletext-evidencematrix"/>
            </w:pPr>
            <w:r w:rsidRPr="00C70209">
              <w:t>0/51 (0%)</w:t>
            </w:r>
          </w:p>
        </w:tc>
        <w:tc>
          <w:tcPr>
            <w:tcW w:w="519" w:type="pct"/>
            <w:shd w:val="clear" w:color="auto" w:fill="auto"/>
          </w:tcPr>
          <w:p w14:paraId="7C146DA9" w14:textId="77777777" w:rsidR="00DF2BB6" w:rsidRPr="00C70209" w:rsidRDefault="00DF2BB6" w:rsidP="003131E2">
            <w:pPr>
              <w:pStyle w:val="Tabletext-evidencematrix"/>
            </w:pPr>
            <w:r w:rsidRPr="00C70209">
              <w:t>0/51 (0%)</w:t>
            </w:r>
          </w:p>
        </w:tc>
        <w:tc>
          <w:tcPr>
            <w:tcW w:w="521" w:type="pct"/>
            <w:shd w:val="clear" w:color="auto" w:fill="auto"/>
          </w:tcPr>
          <w:p w14:paraId="36BFDED0" w14:textId="77777777" w:rsidR="00DF2BB6" w:rsidRPr="00C70209" w:rsidRDefault="00DF2BB6" w:rsidP="003131E2">
            <w:pPr>
              <w:pStyle w:val="Tabletext-evidencematrix"/>
            </w:pPr>
            <w:r w:rsidRPr="00C70209">
              <w:t>Not estimable</w:t>
            </w:r>
          </w:p>
        </w:tc>
        <w:tc>
          <w:tcPr>
            <w:tcW w:w="598" w:type="pct"/>
            <w:shd w:val="clear" w:color="auto" w:fill="auto"/>
          </w:tcPr>
          <w:p w14:paraId="79D3931F" w14:textId="77777777" w:rsidR="00DF2BB6" w:rsidRPr="00C70209" w:rsidRDefault="00DF2BB6" w:rsidP="003131E2">
            <w:pPr>
              <w:pStyle w:val="Tabletext-evidencematrix"/>
            </w:pPr>
            <w:r w:rsidRPr="00C70209">
              <w:t>Not applicable</w:t>
            </w:r>
          </w:p>
        </w:tc>
      </w:tr>
      <w:tr w:rsidR="00DF2BB6" w:rsidRPr="00C70209" w14:paraId="7E0F880C" w14:textId="77777777" w:rsidTr="003131E2">
        <w:trPr>
          <w:cantSplit/>
        </w:trPr>
        <w:tc>
          <w:tcPr>
            <w:tcW w:w="388" w:type="pct"/>
            <w:shd w:val="clear" w:color="auto" w:fill="auto"/>
          </w:tcPr>
          <w:p w14:paraId="164C2753" w14:textId="63B71ADB" w:rsidR="00DF2BB6" w:rsidRPr="00C70209" w:rsidRDefault="00DF2BB6" w:rsidP="003131E2">
            <w:pPr>
              <w:pStyle w:val="Tabletext-evidencematrix"/>
            </w:pPr>
            <w:r w:rsidRPr="00C70209">
              <w:t>Vamvakas 2001</w:t>
            </w:r>
            <w:r w:rsidRPr="00C70209">
              <w:rPr>
                <w:vertAlign w:val="superscript"/>
              </w:rPr>
              <w:t>g</w:t>
            </w:r>
            <w:r w:rsidRPr="00C70209">
              <w:fldChar w:fldCharType="begin"/>
            </w:r>
            <w:r w:rsidR="003F7DCB" w:rsidRPr="00C70209">
              <w:instrText xml:space="preserve"> ADDIN EN.CITE &lt;EndNote&gt;&lt;Cite&gt;&lt;Author&gt;Vamvakas&lt;/Author&gt;&lt;Year&gt;2001&lt;/Year&gt;&lt;RecNum&gt;125&lt;/RecNum&gt;&lt;DisplayText&gt;&lt;style face="superscript"&gt;91&lt;/style&gt;&lt;/DisplayText&gt;&lt;record&gt;&lt;rec-number&gt;125&lt;/rec-number&gt;&lt;foreign-keys&gt;&lt;key app="EN" db-id="9edve2wadsavt5ewavaxtda4f2tavzvts9ee" timestamp="1426550237"&gt;125&lt;/key&gt;&lt;/foreign-keys&gt;&lt;ref-type name="Journal Article"&gt;17&lt;/ref-type&gt;&lt;contributors&gt;&lt;authors&gt;&lt;author&gt;Vamvakas, E. C.&lt;/author&gt;&lt;author&gt;Strauss, R. G.&lt;/author&gt;&lt;/authors&gt;&lt;/contributors&gt;&lt;auth-address&gt;Vamvakas, E.C., Blood Bank, RRG-17, New York University Medical Center, New York, NY 10016, United States&lt;/auth-address&gt;&lt;titles&gt;&lt;title&gt;Meta-analysis of controlled clinical trials studying the efficacy of rHuEPO in reducing blood transfusions in the anemia of prematurity&lt;/title&gt;&lt;secondary-title&gt;Transfusion&lt;/secondary-title&gt;&lt;/titles&gt;&lt;periodical&gt;&lt;full-title&gt;Transfusion&lt;/full-title&gt;&lt;abbr-1&gt;Transfusion&lt;/abbr-1&gt;&lt;/periodical&gt;&lt;pages&gt;406–415&lt;/pages&gt;&lt;volume&gt;41&lt;/volume&gt;&lt;number&gt;3&lt;/number&gt;&lt;reprint-edition&gt;NOT IN FILE&lt;/reprint-edition&gt;&lt;keywords&gt;&lt;keyword&gt;anemia&lt;/keyword&gt;&lt;keyword&gt;article&lt;/keyword&gt;&lt;keyword&gt;blood&lt;/keyword&gt;&lt;keyword&gt;blood bank&lt;/keyword&gt;&lt;keyword&gt;blood transfusion&lt;/keyword&gt;&lt;keyword&gt;clinical trial&lt;/keyword&gt;&lt;keyword&gt;controlled clinical trial&lt;/keyword&gt;&lt;keyword&gt;controlled study&lt;/keyword&gt;&lt;keyword&gt;drug efficacy&lt;/keyword&gt;&lt;keyword&gt;Embase13Mar14&lt;/keyword&gt;&lt;keyword&gt;erythrocyte transfusion&lt;/keyword&gt;&lt;keyword&gt;human&lt;/keyword&gt;&lt;keyword&gt;infant&lt;/keyword&gt;&lt;keyword&gt;meta analysis&lt;/keyword&gt;&lt;keyword&gt;newborn&lt;/keyword&gt;&lt;keyword&gt;newborn period&lt;/keyword&gt;&lt;keyword&gt;outcomes research&lt;/keyword&gt;&lt;keyword&gt;prematurity&lt;/keyword&gt;&lt;keyword&gt;randomized controlled trial&lt;/keyword&gt;&lt;keyword&gt;recombinant erythropoietin&lt;/keyword&gt;&lt;keyword&gt;standard&lt;/keyword&gt;&lt;keyword&gt;transfusion&lt;/keyword&gt;&lt;keyword&gt;United States&lt;/keyword&gt;&lt;/keywords&gt;&lt;dates&gt;&lt;year&gt;2001&lt;/year&gt;&lt;/dates&gt;&lt;isbn&gt;0041-1132&lt;/isbn&gt;&lt;urls&gt;&lt;related-urls&gt;&lt;url&gt;http://onlinelibrary.wiley.com/doi/10.1046/j.1537-2995.2001.41030406.x/abstract&lt;/url&gt;&lt;/related-urls&gt;&lt;/urls&gt;&lt;/record&gt;&lt;/Cite&gt;&lt;/EndNote&gt;</w:instrText>
            </w:r>
            <w:r w:rsidRPr="00C70209">
              <w:fldChar w:fldCharType="separate"/>
            </w:r>
            <w:r w:rsidR="003F7DCB" w:rsidRPr="00C70209">
              <w:rPr>
                <w:vertAlign w:val="superscript"/>
              </w:rPr>
              <w:t>91</w:t>
            </w:r>
            <w:r w:rsidRPr="00C70209">
              <w:fldChar w:fldCharType="end"/>
            </w:r>
          </w:p>
          <w:p w14:paraId="028D4AA9" w14:textId="77777777" w:rsidR="00DF2BB6" w:rsidRPr="00C70209" w:rsidRDefault="00DF2BB6" w:rsidP="003131E2">
            <w:pPr>
              <w:pStyle w:val="Tabletext-evidencematrix"/>
            </w:pPr>
            <w:r w:rsidRPr="00C70209">
              <w:t>Level I/II</w:t>
            </w:r>
          </w:p>
          <w:p w14:paraId="0175EF05" w14:textId="77777777" w:rsidR="00DF2BB6" w:rsidRPr="00C70209" w:rsidRDefault="00DF2BB6" w:rsidP="003131E2">
            <w:pPr>
              <w:pStyle w:val="Tabletext-evidencematrix"/>
            </w:pPr>
            <w:r w:rsidRPr="00C70209">
              <w:rPr>
                <w:rStyle w:val="Emphasis"/>
              </w:rPr>
              <w:t>Fair</w:t>
            </w:r>
          </w:p>
        </w:tc>
        <w:tc>
          <w:tcPr>
            <w:tcW w:w="493" w:type="pct"/>
            <w:shd w:val="clear" w:color="auto" w:fill="auto"/>
          </w:tcPr>
          <w:p w14:paraId="245F3A15" w14:textId="63744308" w:rsidR="00DF2BB6" w:rsidRPr="00C70209" w:rsidRDefault="00DF2BB6" w:rsidP="003131E2">
            <w:pPr>
              <w:pStyle w:val="Tabletext-evidencematrix"/>
            </w:pPr>
            <w:r w:rsidRPr="00C70209">
              <w:t>1 trial (Ronnestad 1995)</w:t>
            </w:r>
            <w:r w:rsidR="001F211B">
              <w:fldChar w:fldCharType="begin"/>
            </w:r>
            <w:r w:rsidR="001F211B">
              <w:instrText xml:space="preserve"> ADDIN EN.CITE &lt;EndNote&gt;&lt;Cite&gt;&lt;Author&gt;Ronnestad&lt;/Author&gt;&lt;Year&gt;1995&lt;/Year&gt;&lt;RecNum&gt;1126&lt;/RecNum&gt;&lt;DisplayText&gt;&lt;style face="superscript"&gt;148&lt;/style&gt;&lt;/DisplayText&gt;&lt;record&gt;&lt;rec-number&gt;1126&lt;/rec-number&gt;&lt;foreign-keys&gt;&lt;key app="EN" db-id="9edve2wadsavt5ewavaxtda4f2tavzvts9ee" timestamp="1439779836"&gt;1126&lt;/key&gt;&lt;/foreign-keys&gt;&lt;ref-type name="Journal Article"&gt;17&lt;/ref-type&gt;&lt;contributors&gt;&lt;authors&gt;&lt;author&gt;Ronnestad, A.&lt;/author&gt;&lt;author&gt;Moe, P. J.&lt;/author&gt;&lt;author&gt;Breivik, N.&lt;/author&gt;&lt;/authors&gt;&lt;/contributors&gt;&lt;auth-address&gt;Department of Paediatrics, Central Hospital of More and Romsdal, Norway.&lt;/auth-address&gt;&lt;titles&gt;&lt;title&gt;Enhancement of erythropoiesis by erythropoietin, bovine protein and energy fortified mother&amp;apos;s milk during anaemia of prematurity&lt;/title&gt;&lt;secondary-title&gt;Acta Paediatr&lt;/secondary-title&gt;&lt;/titles&gt;&lt;periodical&gt;&lt;full-title&gt;Acta Paediatr&lt;/full-title&gt;&lt;abbr-1&gt;Acta paediatrica&lt;/abbr-1&gt;&lt;/periodical&gt;&lt;pages&gt;809-11&lt;/pages&gt;&lt;volume&gt;84&lt;/volume&gt;&lt;number&gt;7&lt;/number&gt;&lt;keywords&gt;&lt;keyword&gt;Analysis of Variance&lt;/keyword&gt;&lt;keyword&gt;Anemia/blood/diet therapy/*therapy&lt;/keyword&gt;&lt;keyword&gt;Animals&lt;/keyword&gt;&lt;keyword&gt;Cattle&lt;/keyword&gt;&lt;keyword&gt;Double-Blind Method&lt;/keyword&gt;&lt;keyword&gt;Electrolytes/administration &amp;amp; dosage&lt;/keyword&gt;&lt;keyword&gt;*Erythropoiesis&lt;/keyword&gt;&lt;keyword&gt;Erythropoietin/blood/*therapeutic use&lt;/keyword&gt;&lt;keyword&gt;Food, Fortified&lt;/keyword&gt;&lt;keyword&gt;Humans&lt;/keyword&gt;&lt;keyword&gt;Infant, Newborn&lt;/keyword&gt;&lt;keyword&gt;Infant, Premature, Diseases/blood/diet therapy/*therapy&lt;/keyword&gt;&lt;keyword&gt;Milk Proteins/*therapeutic use&lt;/keyword&gt;&lt;keyword&gt;*Milk, Human&lt;/keyword&gt;&lt;keyword&gt;Placebos&lt;/keyword&gt;&lt;keyword&gt;Radioimmunoassay&lt;/keyword&gt;&lt;/keywords&gt;&lt;dates&gt;&lt;year&gt;1995&lt;/year&gt;&lt;pub-dates&gt;&lt;date&gt;Jul&lt;/date&gt;&lt;/pub-dates&gt;&lt;/dates&gt;&lt;isbn&gt;0803-5253 (Print)&amp;#xD;0803-5253 (Linking)&lt;/isbn&gt;&lt;accession-num&gt;7549303&lt;/accession-num&gt;&lt;urls&gt;&lt;related-urls&gt;&lt;url&gt;http://www.ncbi.nlm.nih.gov/pubmed/7549303&lt;/url&gt;&lt;/related-urls&gt;&lt;/urls&gt;&lt;/record&gt;&lt;/Cite&gt;&lt;/EndNote&gt;</w:instrText>
            </w:r>
            <w:r w:rsidR="001F211B">
              <w:fldChar w:fldCharType="separate"/>
            </w:r>
            <w:r w:rsidR="001F211B" w:rsidRPr="001F211B">
              <w:rPr>
                <w:noProof/>
                <w:vertAlign w:val="superscript"/>
              </w:rPr>
              <w:t>148</w:t>
            </w:r>
            <w:r w:rsidR="001F211B">
              <w:fldChar w:fldCharType="end"/>
            </w:r>
          </w:p>
          <w:p w14:paraId="744408FE" w14:textId="77777777" w:rsidR="00DF2BB6" w:rsidRPr="00C70209" w:rsidRDefault="00DF2BB6" w:rsidP="003131E2">
            <w:pPr>
              <w:pStyle w:val="Tabletext-evidencematrix"/>
            </w:pPr>
            <w:r w:rsidRPr="00C70209">
              <w:t>N=24</w:t>
            </w:r>
          </w:p>
        </w:tc>
        <w:tc>
          <w:tcPr>
            <w:tcW w:w="490" w:type="pct"/>
            <w:shd w:val="clear" w:color="auto" w:fill="auto"/>
          </w:tcPr>
          <w:p w14:paraId="7119EF5F" w14:textId="77777777" w:rsidR="00DF2BB6" w:rsidRPr="00C70209" w:rsidRDefault="00DF2BB6" w:rsidP="003131E2">
            <w:pPr>
              <w:pStyle w:val="Tabletext-evidencematrix"/>
            </w:pPr>
            <w:r w:rsidRPr="00C70209">
              <w:t xml:space="preserve">Preterm infants, aged less than 4 months </w:t>
            </w:r>
          </w:p>
        </w:tc>
        <w:tc>
          <w:tcPr>
            <w:tcW w:w="490" w:type="pct"/>
            <w:shd w:val="clear" w:color="auto" w:fill="auto"/>
          </w:tcPr>
          <w:p w14:paraId="0B00F1BF" w14:textId="77777777" w:rsidR="00DF2BB6" w:rsidRPr="00C70209" w:rsidRDefault="00DF2BB6" w:rsidP="003131E2">
            <w:pPr>
              <w:pStyle w:val="Tabletext-evidencematrix"/>
            </w:pPr>
            <w:r w:rsidRPr="00C70209">
              <w:t>Norway</w:t>
            </w:r>
          </w:p>
        </w:tc>
        <w:tc>
          <w:tcPr>
            <w:tcW w:w="491" w:type="pct"/>
            <w:shd w:val="clear" w:color="auto" w:fill="auto"/>
          </w:tcPr>
          <w:p w14:paraId="3E46E4F5" w14:textId="6BE7C683" w:rsidR="00DF2BB6" w:rsidRPr="00C70209" w:rsidRDefault="00DF2BB6" w:rsidP="003131E2">
            <w:pPr>
              <w:pStyle w:val="Tabletext-evidencematrix"/>
            </w:pPr>
            <w:r w:rsidRPr="00C70209">
              <w:t>Late rHuEPO + oral iron versus oral iron</w:t>
            </w:r>
          </w:p>
          <w:p w14:paraId="40CA6A2A" w14:textId="35B78082" w:rsidR="00DF2BB6" w:rsidRPr="00C70209" w:rsidRDefault="00DF2BB6" w:rsidP="003131E2">
            <w:pPr>
              <w:pStyle w:val="Tabletext-subanalysis"/>
            </w:pPr>
            <w:r w:rsidRPr="00C70209">
              <w:t>*Initiation of rHuEPO 10 to 20 days after birth</w:t>
            </w:r>
          </w:p>
        </w:tc>
        <w:tc>
          <w:tcPr>
            <w:tcW w:w="490" w:type="pct"/>
            <w:shd w:val="clear" w:color="auto" w:fill="auto"/>
          </w:tcPr>
          <w:p w14:paraId="30579AF6" w14:textId="77777777" w:rsidR="00DF2BB6" w:rsidRPr="00C70209" w:rsidRDefault="00DF2BB6" w:rsidP="003131E2">
            <w:pPr>
              <w:pStyle w:val="Tabletext-evidencematrix"/>
            </w:pPr>
            <w:r w:rsidRPr="00C70209">
              <w:t>Transfusion incidence</w:t>
            </w:r>
          </w:p>
        </w:tc>
        <w:tc>
          <w:tcPr>
            <w:tcW w:w="520" w:type="pct"/>
            <w:shd w:val="clear" w:color="auto" w:fill="auto"/>
          </w:tcPr>
          <w:p w14:paraId="2BE090B5" w14:textId="77777777" w:rsidR="00DF2BB6" w:rsidRPr="00C70209" w:rsidRDefault="00DF2BB6" w:rsidP="003131E2">
            <w:pPr>
              <w:pStyle w:val="Tabletext-evidencematrix"/>
            </w:pPr>
            <w:r w:rsidRPr="00C70209">
              <w:t>1/12 (8.3%)</w:t>
            </w:r>
          </w:p>
        </w:tc>
        <w:tc>
          <w:tcPr>
            <w:tcW w:w="519" w:type="pct"/>
            <w:shd w:val="clear" w:color="auto" w:fill="auto"/>
          </w:tcPr>
          <w:p w14:paraId="611C3237" w14:textId="77777777" w:rsidR="00DF2BB6" w:rsidRPr="00C70209" w:rsidRDefault="00DF2BB6" w:rsidP="003131E2">
            <w:pPr>
              <w:pStyle w:val="Tabletext-evidencematrix"/>
            </w:pPr>
            <w:r w:rsidRPr="00C70209">
              <w:t>8/12 (66.6%)</w:t>
            </w:r>
          </w:p>
        </w:tc>
        <w:tc>
          <w:tcPr>
            <w:tcW w:w="521" w:type="pct"/>
            <w:shd w:val="clear" w:color="auto" w:fill="auto"/>
          </w:tcPr>
          <w:p w14:paraId="11BF463E" w14:textId="2018BCA7" w:rsidR="00DF2BB6" w:rsidRPr="00C70209" w:rsidRDefault="00DF2BB6" w:rsidP="003131E2">
            <w:pPr>
              <w:pStyle w:val="Tabletext-evidencematrix"/>
            </w:pPr>
            <w:r w:rsidRPr="00C70209">
              <w:t>OR 0.05 [0.004, 0.49]</w:t>
            </w:r>
          </w:p>
          <w:p w14:paraId="71F67F54" w14:textId="77777777" w:rsidR="00DF2BB6" w:rsidRPr="00C70209" w:rsidRDefault="00DF2BB6" w:rsidP="003131E2">
            <w:pPr>
              <w:pStyle w:val="Tabletext-evidencematrix"/>
            </w:pPr>
            <w:r w:rsidRPr="00C70209">
              <w:t>RR 0.13 [0.02, 0.85]</w:t>
            </w:r>
            <w:r w:rsidRPr="00C70209">
              <w:rPr>
                <w:vertAlign w:val="superscript"/>
              </w:rPr>
              <w:t>d</w:t>
            </w:r>
          </w:p>
        </w:tc>
        <w:tc>
          <w:tcPr>
            <w:tcW w:w="598" w:type="pct"/>
            <w:shd w:val="clear" w:color="auto" w:fill="D9D9D9" w:themeFill="background1" w:themeFillShade="D9"/>
          </w:tcPr>
          <w:p w14:paraId="187FAC4F" w14:textId="5BC9CAE0" w:rsidR="00DF2BB6" w:rsidRPr="00C70209" w:rsidRDefault="00DF2BB6" w:rsidP="003131E2">
            <w:pPr>
              <w:pStyle w:val="Tabletext-evidencematrix"/>
              <w:rPr>
                <w:i/>
              </w:rPr>
            </w:pPr>
            <w:r w:rsidRPr="00C70209">
              <w:rPr>
                <w:i/>
              </w:rPr>
              <w:t>Favours late rHuEPO + iron</w:t>
            </w:r>
          </w:p>
          <w:p w14:paraId="750210A9" w14:textId="688D5065" w:rsidR="00DF2BB6" w:rsidRPr="00C70209" w:rsidRDefault="001A475D" w:rsidP="003131E2">
            <w:pPr>
              <w:pStyle w:val="Tabletext-evidencematrix"/>
            </w:pPr>
            <w:r w:rsidRPr="001A475D">
              <w:rPr>
                <w:i/>
              </w:rPr>
              <w:t>P &lt; </w:t>
            </w:r>
            <w:r w:rsidR="00DF2BB6" w:rsidRPr="00C70209">
              <w:t>0.05</w:t>
            </w:r>
          </w:p>
          <w:p w14:paraId="6B462BE9" w14:textId="4B274902" w:rsidR="00DF2BB6" w:rsidRPr="00C70209" w:rsidRDefault="001A475D" w:rsidP="003131E2">
            <w:pPr>
              <w:pStyle w:val="Tabletext-evidencematrix"/>
            </w:pPr>
            <w:r w:rsidRPr="001A475D">
              <w:rPr>
                <w:i/>
              </w:rPr>
              <w:t>P = </w:t>
            </w:r>
            <w:r w:rsidR="00DF2BB6" w:rsidRPr="00C70209">
              <w:t>0.03</w:t>
            </w:r>
            <w:r w:rsidR="00DF2BB6" w:rsidRPr="00C70209">
              <w:rPr>
                <w:vertAlign w:val="superscript"/>
              </w:rPr>
              <w:t>d</w:t>
            </w:r>
          </w:p>
        </w:tc>
      </w:tr>
      <w:tr w:rsidR="00DF2BB6" w:rsidRPr="00C70209" w14:paraId="4127B3B6" w14:textId="77777777" w:rsidTr="003131E2">
        <w:trPr>
          <w:cantSplit/>
          <w:trHeight w:val="382"/>
        </w:trPr>
        <w:tc>
          <w:tcPr>
            <w:tcW w:w="388" w:type="pct"/>
            <w:vMerge w:val="restart"/>
            <w:shd w:val="clear" w:color="auto" w:fill="auto"/>
          </w:tcPr>
          <w:p w14:paraId="34E31EAF" w14:textId="77B2DE73" w:rsidR="00DF2BB6" w:rsidRPr="00C70209" w:rsidRDefault="00DF2BB6" w:rsidP="003131E2">
            <w:pPr>
              <w:pStyle w:val="Tabletext-evidencematrix"/>
            </w:pPr>
            <w:r w:rsidRPr="00C70209">
              <w:t>Rocha 2001</w:t>
            </w:r>
            <w:r w:rsidRPr="00C70209">
              <w:rPr>
                <w:vertAlign w:val="superscript"/>
              </w:rPr>
              <w:t>h</w:t>
            </w:r>
            <w:r w:rsidRPr="00C70209">
              <w:fldChar w:fldCharType="begin"/>
            </w:r>
            <w:r w:rsidR="003F7DCB" w:rsidRPr="00C70209">
              <w:instrText xml:space="preserve"> ADDIN EN.CITE &lt;EndNote&gt;&lt;Cite&gt;&lt;Author&gt;Rocha&lt;/Author&gt;&lt;Year&gt;2001&lt;/Year&gt;&lt;RecNum&gt;456&lt;/RecNum&gt;&lt;DisplayText&gt;&lt;style face="superscript"&gt;147&lt;/style&gt;&lt;/DisplayText&gt;&lt;record&gt;&lt;rec-number&gt;456&lt;/rec-number&gt;&lt;foreign-keys&gt;&lt;key app="EN" db-id="9edve2wadsavt5ewavaxtda4f2tavzvts9ee" timestamp="1428888612"&gt;456&lt;/key&gt;&lt;/foreign-keys&gt;&lt;ref-type name="Journal Article"&gt;17&lt;/ref-type&gt;&lt;contributors&gt;&lt;authors&gt;&lt;author&gt;Rocha, Vera Lúcia L&lt;/author&gt;&lt;author&gt;Benjamin, Ana Cláudia W&lt;/author&gt;&lt;author&gt;Procianoy, Renato S&lt;/author&gt;&lt;/authors&gt;&lt;/contributors&gt;&lt;titles&gt;&lt;title&gt;The effect of recombinant human erythropoietin on the treatment of anemia of prematurity&lt;/title&gt;&lt;secondary-title&gt;Jornal de pediatria&lt;/secondary-title&gt;&lt;/titles&gt;&lt;periodical&gt;&lt;full-title&gt;Jornal de pediatria&lt;/full-title&gt;&lt;/periodical&gt;&lt;pages&gt;75–83&lt;/pages&gt;&lt;volume&gt;77&lt;/volume&gt;&lt;number&gt;2&lt;/number&gt;&lt;dates&gt;&lt;year&gt;2001&lt;/year&gt;&lt;/dates&gt;&lt;isbn&gt;0021-7557&lt;/isbn&gt;&lt;urls&gt;&lt;related-urls&gt;&lt;url&gt;http://www.scielo.br/scielo.php?pid=S0021-75572001000200005&amp;amp;script=sci_arttext&lt;/url&gt;&lt;/related-urls&gt;&lt;/urls&gt;&lt;access-date&gt;13 April 2015&lt;/access-date&gt;&lt;/record&gt;&lt;/Cite&gt;&lt;/EndNote&gt;</w:instrText>
            </w:r>
            <w:r w:rsidRPr="00C70209">
              <w:fldChar w:fldCharType="separate"/>
            </w:r>
            <w:r w:rsidR="003F7DCB" w:rsidRPr="00C70209">
              <w:rPr>
                <w:vertAlign w:val="superscript"/>
              </w:rPr>
              <w:t>147</w:t>
            </w:r>
            <w:r w:rsidRPr="00C70209">
              <w:fldChar w:fldCharType="end"/>
            </w:r>
          </w:p>
          <w:p w14:paraId="081CEFD3" w14:textId="77777777" w:rsidR="00DF2BB6" w:rsidRPr="00C70209" w:rsidRDefault="00DF2BB6" w:rsidP="003131E2">
            <w:pPr>
              <w:pStyle w:val="Tabletext-evidencematrix"/>
            </w:pPr>
            <w:r w:rsidRPr="00C70209">
              <w:t>Level II</w:t>
            </w:r>
          </w:p>
          <w:p w14:paraId="592939BB" w14:textId="77777777" w:rsidR="00DF2BB6" w:rsidRPr="00C70209" w:rsidRDefault="00DF2BB6" w:rsidP="003131E2">
            <w:pPr>
              <w:pStyle w:val="Tabletext-evidencematrix"/>
              <w:rPr>
                <w:i/>
              </w:rPr>
            </w:pPr>
            <w:r w:rsidRPr="00C70209">
              <w:rPr>
                <w:i/>
              </w:rPr>
              <w:t>Poor</w:t>
            </w:r>
          </w:p>
        </w:tc>
        <w:tc>
          <w:tcPr>
            <w:tcW w:w="493" w:type="pct"/>
            <w:vMerge w:val="restart"/>
            <w:shd w:val="clear" w:color="auto" w:fill="auto"/>
          </w:tcPr>
          <w:p w14:paraId="1D98B119" w14:textId="77777777" w:rsidR="00DF2BB6" w:rsidRPr="00C70209" w:rsidRDefault="00DF2BB6" w:rsidP="003131E2">
            <w:pPr>
              <w:pStyle w:val="Tabletext-evidencematrix"/>
            </w:pPr>
            <w:r w:rsidRPr="00C70209">
              <w:t>N=45</w:t>
            </w:r>
          </w:p>
        </w:tc>
        <w:tc>
          <w:tcPr>
            <w:tcW w:w="490" w:type="pct"/>
            <w:vMerge w:val="restart"/>
            <w:shd w:val="clear" w:color="auto" w:fill="auto"/>
          </w:tcPr>
          <w:p w14:paraId="05CED0B8" w14:textId="77777777" w:rsidR="00DF2BB6" w:rsidRPr="00C70209" w:rsidRDefault="00DF2BB6" w:rsidP="003131E2">
            <w:pPr>
              <w:pStyle w:val="Tabletext-evidencematrix"/>
            </w:pPr>
            <w:r w:rsidRPr="00C70209">
              <w:t>Preterm infants (≤33 weeks gestation) with VLBW (≤1550 g)</w:t>
            </w:r>
          </w:p>
        </w:tc>
        <w:tc>
          <w:tcPr>
            <w:tcW w:w="490" w:type="pct"/>
            <w:vMerge w:val="restart"/>
            <w:shd w:val="clear" w:color="auto" w:fill="auto"/>
          </w:tcPr>
          <w:p w14:paraId="6A29E501" w14:textId="77777777" w:rsidR="00DF2BB6" w:rsidRPr="00C70209" w:rsidRDefault="00DF2BB6" w:rsidP="003131E2">
            <w:pPr>
              <w:pStyle w:val="Tabletext-evidencematrix"/>
            </w:pPr>
            <w:r w:rsidRPr="00C70209">
              <w:t>Brazil</w:t>
            </w:r>
          </w:p>
        </w:tc>
        <w:tc>
          <w:tcPr>
            <w:tcW w:w="491" w:type="pct"/>
            <w:vMerge w:val="restart"/>
            <w:shd w:val="clear" w:color="auto" w:fill="auto"/>
          </w:tcPr>
          <w:p w14:paraId="6443401C" w14:textId="20E12318" w:rsidR="00DF2BB6" w:rsidRPr="00C70209" w:rsidRDefault="00DF2BB6" w:rsidP="003131E2">
            <w:pPr>
              <w:pStyle w:val="Tabletext-evidencematrix"/>
            </w:pPr>
            <w:r w:rsidRPr="00C70209">
              <w:t>Late rHuEPO + iron versus iron</w:t>
            </w:r>
          </w:p>
          <w:p w14:paraId="02FF6FD5" w14:textId="780C115A" w:rsidR="00DF2BB6" w:rsidRPr="00C70209" w:rsidRDefault="00DF2BB6" w:rsidP="003131E2">
            <w:pPr>
              <w:pStyle w:val="Tabletext-subanalysis"/>
            </w:pPr>
            <w:r w:rsidRPr="00C70209">
              <w:t>Group 1 (daily rHuEPO)</w:t>
            </w:r>
          </w:p>
          <w:p w14:paraId="1C71E2F2" w14:textId="0202AE66" w:rsidR="00DF2BB6" w:rsidRPr="00C70209" w:rsidRDefault="00DF2BB6" w:rsidP="003131E2">
            <w:pPr>
              <w:pStyle w:val="Tabletext-subanalysis"/>
            </w:pPr>
            <w:r w:rsidRPr="00C70209">
              <w:t>Group 2 (twice weekly rHuEPO)</w:t>
            </w:r>
          </w:p>
        </w:tc>
        <w:tc>
          <w:tcPr>
            <w:tcW w:w="490" w:type="pct"/>
            <w:tcBorders>
              <w:bottom w:val="nil"/>
            </w:tcBorders>
            <w:shd w:val="clear" w:color="auto" w:fill="auto"/>
          </w:tcPr>
          <w:p w14:paraId="581C29F8" w14:textId="77777777" w:rsidR="00DF2BB6" w:rsidRPr="00C70209" w:rsidRDefault="00DF2BB6" w:rsidP="003131E2">
            <w:pPr>
              <w:pStyle w:val="Tabletext-evidencematrix"/>
            </w:pPr>
            <w:r w:rsidRPr="00C70209">
              <w:t>Two or more RBC transfusions</w:t>
            </w:r>
          </w:p>
        </w:tc>
        <w:tc>
          <w:tcPr>
            <w:tcW w:w="520" w:type="pct"/>
            <w:tcBorders>
              <w:bottom w:val="nil"/>
            </w:tcBorders>
            <w:shd w:val="clear" w:color="auto" w:fill="auto"/>
          </w:tcPr>
          <w:p w14:paraId="4B82E795" w14:textId="77777777" w:rsidR="00DF2BB6" w:rsidRPr="00C70209" w:rsidRDefault="00DF2BB6" w:rsidP="003131E2">
            <w:pPr>
              <w:pStyle w:val="Tabletext-evidencematrix"/>
            </w:pPr>
            <w:r w:rsidRPr="00C70209">
              <w:t xml:space="preserve"> </w:t>
            </w:r>
          </w:p>
        </w:tc>
        <w:tc>
          <w:tcPr>
            <w:tcW w:w="519" w:type="pct"/>
            <w:tcBorders>
              <w:bottom w:val="nil"/>
            </w:tcBorders>
            <w:shd w:val="clear" w:color="auto" w:fill="auto"/>
          </w:tcPr>
          <w:p w14:paraId="77FB2CD2" w14:textId="77777777" w:rsidR="00DF2BB6" w:rsidRPr="00C70209" w:rsidRDefault="00DF2BB6" w:rsidP="003131E2">
            <w:pPr>
              <w:pStyle w:val="Tabletext-evidencematrix"/>
            </w:pPr>
          </w:p>
        </w:tc>
        <w:tc>
          <w:tcPr>
            <w:tcW w:w="521" w:type="pct"/>
            <w:tcBorders>
              <w:bottom w:val="nil"/>
            </w:tcBorders>
            <w:shd w:val="clear" w:color="auto" w:fill="auto"/>
          </w:tcPr>
          <w:p w14:paraId="79F3717E" w14:textId="77777777" w:rsidR="00DF2BB6" w:rsidRPr="00C70209" w:rsidRDefault="00DF2BB6" w:rsidP="003131E2">
            <w:pPr>
              <w:pStyle w:val="Tabletext-evidencematrix"/>
            </w:pPr>
          </w:p>
        </w:tc>
        <w:tc>
          <w:tcPr>
            <w:tcW w:w="598" w:type="pct"/>
            <w:vMerge w:val="restart"/>
            <w:shd w:val="clear" w:color="auto" w:fill="D9D9D9" w:themeFill="background1" w:themeFillShade="D9"/>
          </w:tcPr>
          <w:p w14:paraId="0B55DCB2" w14:textId="3BE9268B" w:rsidR="00DF2BB6" w:rsidRPr="00C70209" w:rsidRDefault="00DF2BB6" w:rsidP="003131E2">
            <w:pPr>
              <w:pStyle w:val="Tabletext-evidencematrix"/>
              <w:rPr>
                <w:i/>
              </w:rPr>
            </w:pPr>
            <w:r w:rsidRPr="00C70209">
              <w:rPr>
                <w:i/>
              </w:rPr>
              <w:t>Favours late rHuEPO + iron</w:t>
            </w:r>
          </w:p>
          <w:p w14:paraId="78005E1F" w14:textId="5B3C7781" w:rsidR="00DF2BB6" w:rsidRPr="00C70209" w:rsidRDefault="001A475D" w:rsidP="003131E2">
            <w:pPr>
              <w:pStyle w:val="Tabletext-evidencematrix"/>
              <w:rPr>
                <w:i/>
              </w:rPr>
            </w:pPr>
            <w:r w:rsidRPr="001A475D">
              <w:rPr>
                <w:i/>
              </w:rPr>
              <w:t>P = </w:t>
            </w:r>
            <w:r w:rsidR="00DF2BB6" w:rsidRPr="00C70209">
              <w:t>0.043</w:t>
            </w:r>
            <w:r w:rsidR="00DF2BB6" w:rsidRPr="00C70209">
              <w:rPr>
                <w:vertAlign w:val="superscript"/>
              </w:rPr>
              <w:t>i</w:t>
            </w:r>
          </w:p>
        </w:tc>
      </w:tr>
      <w:tr w:rsidR="00DF2BB6" w:rsidRPr="00C70209" w14:paraId="356B03B0" w14:textId="77777777" w:rsidTr="003131E2">
        <w:trPr>
          <w:cantSplit/>
          <w:trHeight w:val="381"/>
        </w:trPr>
        <w:tc>
          <w:tcPr>
            <w:tcW w:w="388" w:type="pct"/>
            <w:vMerge/>
            <w:shd w:val="clear" w:color="auto" w:fill="auto"/>
          </w:tcPr>
          <w:p w14:paraId="2B262F0D" w14:textId="77777777" w:rsidR="00DF2BB6" w:rsidRPr="00C70209" w:rsidRDefault="00DF2BB6" w:rsidP="003131E2">
            <w:pPr>
              <w:pStyle w:val="Tabletext-evidencematrix"/>
            </w:pPr>
          </w:p>
        </w:tc>
        <w:tc>
          <w:tcPr>
            <w:tcW w:w="493" w:type="pct"/>
            <w:vMerge/>
            <w:shd w:val="clear" w:color="auto" w:fill="auto"/>
          </w:tcPr>
          <w:p w14:paraId="72E7C8B5" w14:textId="77777777" w:rsidR="00DF2BB6" w:rsidRPr="00C70209" w:rsidRDefault="00DF2BB6" w:rsidP="003131E2">
            <w:pPr>
              <w:pStyle w:val="Tabletext-evidencematrix"/>
            </w:pPr>
          </w:p>
        </w:tc>
        <w:tc>
          <w:tcPr>
            <w:tcW w:w="490" w:type="pct"/>
            <w:vMerge/>
            <w:shd w:val="clear" w:color="auto" w:fill="auto"/>
          </w:tcPr>
          <w:p w14:paraId="410BB06E" w14:textId="77777777" w:rsidR="00DF2BB6" w:rsidRPr="00C70209" w:rsidRDefault="00DF2BB6" w:rsidP="003131E2">
            <w:pPr>
              <w:pStyle w:val="Tabletext-evidencematrix"/>
            </w:pPr>
          </w:p>
        </w:tc>
        <w:tc>
          <w:tcPr>
            <w:tcW w:w="490" w:type="pct"/>
            <w:vMerge/>
            <w:shd w:val="clear" w:color="auto" w:fill="auto"/>
          </w:tcPr>
          <w:p w14:paraId="787C3C5B" w14:textId="77777777" w:rsidR="00DF2BB6" w:rsidRPr="00C70209" w:rsidRDefault="00DF2BB6" w:rsidP="003131E2">
            <w:pPr>
              <w:pStyle w:val="Tabletext-evidencematrix"/>
            </w:pPr>
          </w:p>
        </w:tc>
        <w:tc>
          <w:tcPr>
            <w:tcW w:w="491" w:type="pct"/>
            <w:vMerge/>
            <w:shd w:val="clear" w:color="auto" w:fill="auto"/>
          </w:tcPr>
          <w:p w14:paraId="51246B70" w14:textId="77777777" w:rsidR="00DF2BB6" w:rsidRPr="00C70209" w:rsidRDefault="00DF2BB6" w:rsidP="003131E2">
            <w:pPr>
              <w:pStyle w:val="Tabletext-evidencematrix"/>
            </w:pPr>
          </w:p>
        </w:tc>
        <w:tc>
          <w:tcPr>
            <w:tcW w:w="490" w:type="pct"/>
            <w:tcBorders>
              <w:top w:val="nil"/>
              <w:bottom w:val="nil"/>
            </w:tcBorders>
            <w:shd w:val="clear" w:color="auto" w:fill="auto"/>
          </w:tcPr>
          <w:p w14:paraId="7D3A959B" w14:textId="77777777" w:rsidR="00DF2BB6" w:rsidRPr="00C70209" w:rsidRDefault="00DF2BB6" w:rsidP="003131E2">
            <w:pPr>
              <w:pStyle w:val="Tabletext-evidencematrix"/>
              <w:jc w:val="right"/>
            </w:pPr>
            <w:r w:rsidRPr="00C70209">
              <w:t>*Group 1</w:t>
            </w:r>
          </w:p>
          <w:p w14:paraId="4B8A470E" w14:textId="77777777" w:rsidR="00DF2BB6" w:rsidRPr="00C70209" w:rsidRDefault="00DF2BB6" w:rsidP="003131E2">
            <w:pPr>
              <w:pStyle w:val="Tabletext-evidencematrix"/>
              <w:jc w:val="right"/>
            </w:pPr>
            <w:r w:rsidRPr="00C70209">
              <w:t>*Group 2</w:t>
            </w:r>
          </w:p>
        </w:tc>
        <w:tc>
          <w:tcPr>
            <w:tcW w:w="520" w:type="pct"/>
            <w:tcBorders>
              <w:top w:val="nil"/>
            </w:tcBorders>
            <w:shd w:val="clear" w:color="auto" w:fill="auto"/>
          </w:tcPr>
          <w:p w14:paraId="12D4C5B8" w14:textId="4DE7D09A" w:rsidR="00DF2BB6" w:rsidRPr="00C70209" w:rsidRDefault="00DF2BB6" w:rsidP="003131E2">
            <w:pPr>
              <w:pStyle w:val="Tabletext-evidencematrix"/>
            </w:pPr>
            <w:r w:rsidRPr="00C70209">
              <w:t>1/15 (6.7%)</w:t>
            </w:r>
          </w:p>
          <w:p w14:paraId="07B1F153" w14:textId="77777777" w:rsidR="00DF2BB6" w:rsidRPr="00C70209" w:rsidRDefault="00DF2BB6" w:rsidP="003131E2">
            <w:pPr>
              <w:pStyle w:val="Tabletext-evidencematrix"/>
            </w:pPr>
            <w:r w:rsidRPr="00C70209">
              <w:t>3/14 (21.4%)</w:t>
            </w:r>
          </w:p>
        </w:tc>
        <w:tc>
          <w:tcPr>
            <w:tcW w:w="519" w:type="pct"/>
            <w:tcBorders>
              <w:top w:val="nil"/>
            </w:tcBorders>
            <w:shd w:val="clear" w:color="auto" w:fill="auto"/>
          </w:tcPr>
          <w:p w14:paraId="5083A996" w14:textId="77777777" w:rsidR="00DF2BB6" w:rsidRPr="00C70209" w:rsidRDefault="00DF2BB6" w:rsidP="003131E2">
            <w:pPr>
              <w:pStyle w:val="Tabletext-evidencematrix"/>
            </w:pPr>
            <w:r w:rsidRPr="00C70209">
              <w:t>5/13 (38.5%)</w:t>
            </w:r>
          </w:p>
        </w:tc>
        <w:tc>
          <w:tcPr>
            <w:tcW w:w="521" w:type="pct"/>
            <w:tcBorders>
              <w:top w:val="nil"/>
            </w:tcBorders>
            <w:shd w:val="clear" w:color="auto" w:fill="auto"/>
          </w:tcPr>
          <w:p w14:paraId="660DAE51" w14:textId="77777777" w:rsidR="00DF2BB6" w:rsidRPr="00C70209" w:rsidRDefault="00DF2BB6" w:rsidP="003131E2">
            <w:pPr>
              <w:pStyle w:val="Tabletext-evidencematrix"/>
            </w:pPr>
            <w:r w:rsidRPr="00C70209">
              <w:t>NR</w:t>
            </w:r>
          </w:p>
        </w:tc>
        <w:tc>
          <w:tcPr>
            <w:tcW w:w="598" w:type="pct"/>
            <w:vMerge/>
            <w:shd w:val="clear" w:color="auto" w:fill="D9D9D9" w:themeFill="background1" w:themeFillShade="D9"/>
          </w:tcPr>
          <w:p w14:paraId="35E53690" w14:textId="77777777" w:rsidR="00DF2BB6" w:rsidRPr="00C70209" w:rsidRDefault="00DF2BB6" w:rsidP="003131E2">
            <w:pPr>
              <w:pStyle w:val="Tabletext-evidencematrix"/>
              <w:rPr>
                <w:i/>
              </w:rPr>
            </w:pPr>
          </w:p>
        </w:tc>
      </w:tr>
      <w:tr w:rsidR="00DF2BB6" w:rsidRPr="00C70209" w14:paraId="75DE24D9" w14:textId="77777777" w:rsidTr="003131E2">
        <w:trPr>
          <w:cantSplit/>
        </w:trPr>
        <w:tc>
          <w:tcPr>
            <w:tcW w:w="5000" w:type="pct"/>
            <w:gridSpan w:val="10"/>
            <w:shd w:val="clear" w:color="auto" w:fill="auto"/>
          </w:tcPr>
          <w:p w14:paraId="65793474" w14:textId="77777777" w:rsidR="00DF2BB6" w:rsidRPr="00C70209" w:rsidRDefault="00DF2BB6" w:rsidP="003131E2">
            <w:pPr>
              <w:pStyle w:val="TableH5"/>
            </w:pPr>
            <w:r w:rsidRPr="00C70209">
              <w:t>Bronchopulmonary dysplasia</w:t>
            </w:r>
          </w:p>
        </w:tc>
      </w:tr>
      <w:tr w:rsidR="00DF2BB6" w:rsidRPr="00C70209" w14:paraId="7953BB32" w14:textId="77777777" w:rsidTr="003131E2">
        <w:trPr>
          <w:cantSplit/>
        </w:trPr>
        <w:tc>
          <w:tcPr>
            <w:tcW w:w="389" w:type="pct"/>
            <w:shd w:val="clear" w:color="auto" w:fill="auto"/>
          </w:tcPr>
          <w:p w14:paraId="66388972" w14:textId="721B764A" w:rsidR="00DF2BB6" w:rsidRPr="00C70209" w:rsidRDefault="00DF2BB6" w:rsidP="003131E2">
            <w:pPr>
              <w:pStyle w:val="Tabletext-evidencematrix"/>
              <w:rPr>
                <w:szCs w:val="16"/>
              </w:rPr>
            </w:pPr>
            <w:r w:rsidRPr="00C70209">
              <w:rPr>
                <w:szCs w:val="16"/>
              </w:rPr>
              <w:t>Garcia 2002</w:t>
            </w:r>
            <w:r w:rsidRPr="00C70209">
              <w:rPr>
                <w:szCs w:val="16"/>
                <w:vertAlign w:val="superscript"/>
              </w:rPr>
              <w:t>j</w:t>
            </w:r>
            <w:r w:rsidRPr="00C70209">
              <w:rPr>
                <w:szCs w:val="16"/>
              </w:rPr>
              <w:fldChar w:fldCharType="begin">
                <w:fldData xml:space="preserve">PEVuZE5vdGU+PENpdGU+PEF1dGhvcj5HYXJjaWE8L0F1dGhvcj48WWVhcj4yMDAyPC9ZZWFyPjxS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</w:fldData>
              </w:fldChar>
            </w:r>
            <w:r w:rsidR="003F7DCB" w:rsidRPr="00C70209">
              <w:rPr>
                <w:szCs w:val="16"/>
              </w:rPr>
              <w:instrText xml:space="preserve"> ADDIN EN.CITE </w:instrText>
            </w:r>
            <w:r w:rsidR="003F7DCB" w:rsidRPr="00C70209">
              <w:rPr>
                <w:szCs w:val="16"/>
              </w:rPr>
              <w:fldChar w:fldCharType="begin">
                <w:fldData xml:space="preserve">PEVuZE5vdGU+PENpdGU+PEF1dGhvcj5HYXJjaWE8L0F1dGhvcj48WWVhcj4yMDAyPC9ZZWFyPjxS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</w:fldData>
              </w:fldChar>
            </w:r>
            <w:r w:rsidR="003F7DCB" w:rsidRPr="00C70209">
              <w:rPr>
                <w:szCs w:val="16"/>
              </w:rPr>
              <w:instrText xml:space="preserve"> ADDIN EN.CITE.DATA </w:instrText>
            </w:r>
            <w:r w:rsidR="003F7DCB" w:rsidRPr="00C70209">
              <w:rPr>
                <w:szCs w:val="16"/>
              </w:rPr>
            </w:r>
            <w:r w:rsidR="003F7DCB" w:rsidRPr="00C70209">
              <w:rPr>
                <w:szCs w:val="16"/>
              </w:rPr>
              <w:fldChar w:fldCharType="end"/>
            </w:r>
            <w:r w:rsidRPr="00C70209">
              <w:rPr>
                <w:szCs w:val="16"/>
              </w:rPr>
            </w:r>
            <w:r w:rsidRPr="00C70209">
              <w:rPr>
                <w:szCs w:val="16"/>
              </w:rPr>
              <w:fldChar w:fldCharType="separate"/>
            </w:r>
            <w:r w:rsidR="003F7DCB" w:rsidRPr="00C70209">
              <w:rPr>
                <w:szCs w:val="16"/>
                <w:vertAlign w:val="superscript"/>
              </w:rPr>
              <w:t>88</w:t>
            </w:r>
            <w:r w:rsidRPr="00C70209">
              <w:rPr>
                <w:szCs w:val="16"/>
              </w:rPr>
              <w:fldChar w:fldCharType="end"/>
            </w:r>
          </w:p>
          <w:p w14:paraId="21FDDAEB" w14:textId="513A7C96" w:rsidR="00DF2BB6" w:rsidRPr="00C70209" w:rsidRDefault="00DF2BB6" w:rsidP="003131E2">
            <w:pPr>
              <w:pStyle w:val="Tabletext-evidencematrix"/>
              <w:rPr>
                <w:szCs w:val="16"/>
              </w:rPr>
            </w:pPr>
            <w:r w:rsidRPr="00C70209">
              <w:rPr>
                <w:szCs w:val="16"/>
              </w:rPr>
              <w:t>Level I/II</w:t>
            </w:r>
          </w:p>
          <w:p w14:paraId="22C4308E" w14:textId="77777777" w:rsidR="00DF2BB6" w:rsidRPr="00C70209" w:rsidRDefault="00DF2BB6" w:rsidP="003131E2">
            <w:pPr>
              <w:pStyle w:val="Tabletext-evidencematrix"/>
              <w:rPr>
                <w:i/>
                <w:iCs/>
              </w:rPr>
            </w:pPr>
            <w:r w:rsidRPr="00C70209">
              <w:rPr>
                <w:rStyle w:val="Emphasis"/>
              </w:rPr>
              <w:t>Poor</w:t>
            </w:r>
          </w:p>
        </w:tc>
        <w:tc>
          <w:tcPr>
            <w:tcW w:w="492" w:type="pct"/>
            <w:shd w:val="clear" w:color="auto" w:fill="auto"/>
          </w:tcPr>
          <w:p w14:paraId="5B87807D" w14:textId="395F5FA8" w:rsidR="00DF2BB6" w:rsidRPr="00C70209" w:rsidRDefault="00DF2BB6" w:rsidP="003131E2">
            <w:pPr>
              <w:pStyle w:val="Tabletext-evidencematrix"/>
            </w:pPr>
            <w:r w:rsidRPr="00C70209">
              <w:t>1 trial (Ohls 1993)</w:t>
            </w:r>
            <w:r w:rsidR="001F211B">
              <w:fldChar w:fldCharType="begin"/>
            </w:r>
            <w:r w:rsidR="001F211B">
              <w:instrText xml:space="preserve"> ADDIN EN.CITE &lt;EndNote&gt;&lt;Cite&gt;&lt;Author&gt;Ohls&lt;/Author&gt;&lt;Year&gt;1993&lt;/Year&gt;&lt;RecNum&gt;1127&lt;/RecNum&gt;&lt;DisplayText&gt;&lt;style face="superscript"&gt;154&lt;/style&gt;&lt;/DisplayText&gt;&lt;record&gt;&lt;rec-number&gt;1127&lt;/rec-number&gt;&lt;foreign-keys&gt;&lt;key app="EN" db-id="9edve2wadsavt5ewavaxtda4f2tavzvts9ee" timestamp="1439779903"&gt;1127&lt;/key&gt;&lt;/foreign-keys&gt;&lt;ref-type name="Journal Article"&gt;17&lt;/ref-type&gt;&lt;contributors&gt;&lt;authors&gt;&lt;author&gt;Ohls, R. K.&lt;/author&gt;&lt;author&gt;Hunter, D. D.&lt;/author&gt;&lt;author&gt;Christensen, R. D.&lt;/author&gt;&lt;/authors&gt;&lt;/contributors&gt;&lt;auth-address&gt;Division of Human Development and Aging, University of Utah School of Medicine, Salt Lake City.&lt;/auth-address&gt;&lt;titles&gt;&lt;title&gt;A randomized, double-blind, placebo-controlled trial of recombinant erythropoietin in treatment of the anemia of bronchopulmonary dysplasia&lt;/title&gt;&lt;secondary-title&gt;J Pediatr&lt;/secondary-title&gt;&lt;/titles&gt;&lt;periodical&gt;&lt;full-title&gt;J Pediatr&lt;/full-title&gt;&lt;abbr-1&gt;The Journal of pediatrics&lt;/abbr-1&gt;&lt;/periodical&gt;&lt;pages&gt;996-1000&lt;/pages&gt;&lt;volume&gt;123&lt;/volume&gt;&lt;number&gt;6&lt;/number&gt;&lt;keywords&gt;&lt;keyword&gt;Anemia/blood/*drug therapy/*etiology&lt;/keyword&gt;&lt;keyword&gt;Bronchopulmonary Dysplasia/blood/*complications/drug therapy&lt;/keyword&gt;&lt;keyword&gt;Double-Blind Method&lt;/keyword&gt;&lt;keyword&gt;Erythropoietin/*therapeutic use&lt;/keyword&gt;&lt;keyword&gt;Female&lt;/keyword&gt;&lt;keyword&gt;Hematocrit&lt;/keyword&gt;&lt;keyword&gt;Humans&lt;/keyword&gt;&lt;keyword&gt;Infant&lt;/keyword&gt;&lt;keyword&gt;Infant, Newborn&lt;/keyword&gt;&lt;keyword&gt;Leukocyte Count&lt;/keyword&gt;&lt;keyword&gt;Male&lt;/keyword&gt;&lt;keyword&gt;Recombinant Proteins/therapeutic use&lt;/keyword&gt;&lt;keyword&gt;Reticulocyte Count&lt;/keyword&gt;&lt;/keywords&gt;&lt;dates&gt;&lt;year&gt;1993&lt;/year&gt;&lt;pub-dates&gt;&lt;date&gt;Dec&lt;/date&gt;&lt;/pub-dates&gt;&lt;/dates&gt;&lt;isbn&gt;0022-3476 (Print)&amp;#xD;0022-3476 (Linking)&lt;/isbn&gt;&lt;accession-num&gt;8229537&lt;/accession-num&gt;&lt;urls&gt;&lt;related-urls&gt;&lt;url&gt;http://www.ncbi.nlm.nih.gov/pubmed/8229537&lt;/url&gt;&lt;/related-urls&gt;&lt;/urls&gt;&lt;/record&gt;&lt;/Cite&gt;&lt;/EndNote&gt;</w:instrText>
            </w:r>
            <w:r w:rsidR="001F211B">
              <w:fldChar w:fldCharType="separate"/>
            </w:r>
            <w:r w:rsidR="001F211B" w:rsidRPr="001F211B">
              <w:rPr>
                <w:noProof/>
                <w:vertAlign w:val="superscript"/>
              </w:rPr>
              <w:t>154</w:t>
            </w:r>
            <w:r w:rsidR="001F211B">
              <w:fldChar w:fldCharType="end"/>
            </w:r>
          </w:p>
          <w:p w14:paraId="7859317E" w14:textId="77777777" w:rsidR="00DF2BB6" w:rsidRPr="00C70209" w:rsidRDefault="00DF2BB6" w:rsidP="003131E2">
            <w:pPr>
              <w:pStyle w:val="Tabletext-evidencematrix"/>
            </w:pPr>
            <w:r w:rsidRPr="00C70209">
              <w:t>N=15</w:t>
            </w:r>
          </w:p>
        </w:tc>
        <w:tc>
          <w:tcPr>
            <w:tcW w:w="490" w:type="pct"/>
            <w:shd w:val="clear" w:color="auto" w:fill="auto"/>
          </w:tcPr>
          <w:p w14:paraId="10CCB92B" w14:textId="77777777" w:rsidR="00DF2BB6" w:rsidRPr="00C70209" w:rsidRDefault="00DF2BB6" w:rsidP="003131E2">
            <w:pPr>
              <w:pStyle w:val="Tabletext-evidencematrix"/>
            </w:pPr>
            <w:r w:rsidRPr="00C70209">
              <w:t>VLBW (&lt;1500 g) infants aged 99±12 days with bronchopulmonary dysplasia</w:t>
            </w:r>
          </w:p>
        </w:tc>
        <w:tc>
          <w:tcPr>
            <w:tcW w:w="490" w:type="pct"/>
            <w:shd w:val="clear" w:color="auto" w:fill="auto"/>
          </w:tcPr>
          <w:p w14:paraId="18E86CFB" w14:textId="77777777" w:rsidR="00DF2BB6" w:rsidRPr="00C70209" w:rsidRDefault="00DF2BB6" w:rsidP="003131E2">
            <w:pPr>
              <w:pStyle w:val="Tabletext-evidencematrix"/>
            </w:pPr>
            <w:r w:rsidRPr="00C70209">
              <w:t>USA</w:t>
            </w:r>
          </w:p>
        </w:tc>
        <w:tc>
          <w:tcPr>
            <w:tcW w:w="491" w:type="pct"/>
            <w:shd w:val="clear" w:color="auto" w:fill="auto"/>
          </w:tcPr>
          <w:p w14:paraId="27A9A22A" w14:textId="79B18A26" w:rsidR="00DF2BB6" w:rsidRPr="00C70209" w:rsidRDefault="00DF2BB6" w:rsidP="003131E2">
            <w:pPr>
              <w:pStyle w:val="Tabletext-evidencematrix"/>
            </w:pPr>
            <w:r w:rsidRPr="00C70209">
              <w:t xml:space="preserve">rHuEPO + iron versus iron only </w:t>
            </w:r>
          </w:p>
        </w:tc>
        <w:tc>
          <w:tcPr>
            <w:tcW w:w="490" w:type="pct"/>
            <w:shd w:val="clear" w:color="auto" w:fill="auto"/>
          </w:tcPr>
          <w:p w14:paraId="31BEFBF3" w14:textId="77777777" w:rsidR="00DF2BB6" w:rsidRPr="00C70209" w:rsidRDefault="00DF2BB6" w:rsidP="003131E2">
            <w:pPr>
              <w:pStyle w:val="Tabletext-evidencematrix"/>
            </w:pPr>
            <w:r w:rsidRPr="00C70209">
              <w:t>Number of patients receiving RBC transfusion</w:t>
            </w:r>
          </w:p>
        </w:tc>
        <w:tc>
          <w:tcPr>
            <w:tcW w:w="520" w:type="pct"/>
            <w:shd w:val="clear" w:color="auto" w:fill="auto"/>
          </w:tcPr>
          <w:p w14:paraId="06D47930" w14:textId="77777777" w:rsidR="00DF2BB6" w:rsidRPr="00C70209" w:rsidRDefault="00DF2BB6" w:rsidP="003131E2">
            <w:pPr>
              <w:pStyle w:val="Tabletext-evidencematrix"/>
            </w:pPr>
            <w:r w:rsidRPr="00C70209">
              <w:t>1/10 (10%)</w:t>
            </w:r>
          </w:p>
        </w:tc>
        <w:tc>
          <w:tcPr>
            <w:tcW w:w="519" w:type="pct"/>
            <w:shd w:val="clear" w:color="auto" w:fill="auto"/>
          </w:tcPr>
          <w:p w14:paraId="2039ED19" w14:textId="77777777" w:rsidR="00DF2BB6" w:rsidRPr="00C70209" w:rsidRDefault="00DF2BB6" w:rsidP="003131E2">
            <w:pPr>
              <w:pStyle w:val="Tabletext-evidencematrix"/>
            </w:pPr>
            <w:r w:rsidRPr="00C70209">
              <w:t>4/5 (80%)</w:t>
            </w:r>
          </w:p>
        </w:tc>
        <w:tc>
          <w:tcPr>
            <w:tcW w:w="521" w:type="pct"/>
            <w:shd w:val="clear" w:color="auto" w:fill="auto"/>
          </w:tcPr>
          <w:p w14:paraId="69499692" w14:textId="77777777" w:rsidR="00DF2BB6" w:rsidRPr="00C70209" w:rsidRDefault="00DF2BB6" w:rsidP="003131E2">
            <w:pPr>
              <w:pStyle w:val="Tabletext-evidencematrix"/>
            </w:pPr>
            <w:r w:rsidRPr="00C70209">
              <w:t>RR 0.13 [0.02, 0.84]</w:t>
            </w:r>
            <w:r w:rsidRPr="00C70209">
              <w:rPr>
                <w:vertAlign w:val="superscript"/>
              </w:rPr>
              <w:t>d</w:t>
            </w:r>
          </w:p>
        </w:tc>
        <w:tc>
          <w:tcPr>
            <w:tcW w:w="598" w:type="pct"/>
            <w:shd w:val="clear" w:color="auto" w:fill="D9D9D9" w:themeFill="background1" w:themeFillShade="D9"/>
          </w:tcPr>
          <w:p w14:paraId="47224B9C" w14:textId="2B0DD01D" w:rsidR="00DF2BB6" w:rsidRPr="00C70209" w:rsidRDefault="00DF2BB6" w:rsidP="003131E2">
            <w:pPr>
              <w:pStyle w:val="Tabletext-evidencematrix"/>
              <w:rPr>
                <w:i/>
              </w:rPr>
            </w:pPr>
            <w:r w:rsidRPr="00C70209">
              <w:rPr>
                <w:i/>
              </w:rPr>
              <w:t>Favours rHuEPO + iron</w:t>
            </w:r>
          </w:p>
          <w:p w14:paraId="09BB8115" w14:textId="4C7F6A5F" w:rsidR="00DF2BB6" w:rsidRPr="00C70209" w:rsidRDefault="001A475D" w:rsidP="003131E2">
            <w:pPr>
              <w:pStyle w:val="Tabletext-evidencematrix"/>
            </w:pPr>
            <w:r w:rsidRPr="001A475D">
              <w:rPr>
                <w:i/>
              </w:rPr>
              <w:t>P = </w:t>
            </w:r>
            <w:r w:rsidR="00DF2BB6" w:rsidRPr="00C70209">
              <w:t>0.03</w:t>
            </w:r>
            <w:r w:rsidR="00DF2BB6" w:rsidRPr="00C70209">
              <w:rPr>
                <w:vertAlign w:val="superscript"/>
              </w:rPr>
              <w:t>d</w:t>
            </w:r>
          </w:p>
        </w:tc>
      </w:tr>
    </w:tbl>
    <w:p w14:paraId="1C4172B0" w14:textId="41106B7C" w:rsidR="00DF2BB6" w:rsidRPr="00C70209" w:rsidRDefault="00DF2BB6" w:rsidP="003131E2">
      <w:pPr>
        <w:pStyle w:val="TabFigNotes0noindent"/>
      </w:pPr>
      <w:r w:rsidRPr="00C70209">
        <w:t xml:space="preserve">CI, confidence interval; DAR, darbepoetin alpha; ELBW, extremely low birth weight; ESA, </w:t>
      </w:r>
      <w:r w:rsidR="00EA5C41" w:rsidRPr="00C70209">
        <w:t>erythropoiesis stimulating agent</w:t>
      </w:r>
      <w:r w:rsidRPr="00C70209">
        <w:t xml:space="preserve">; IU, international units; LBW, low birth weight; NICU, neonatal intensive care unit; NR, not reported; OR, odds ratio; RBC, red blood cell; rHuEPO, </w:t>
      </w:r>
      <w:r w:rsidR="00EA5C41" w:rsidRPr="00C70209">
        <w:t>recombinant human epoetin</w:t>
      </w:r>
      <w:r w:rsidRPr="00C70209">
        <w:t>; RR, risk ratio; SD, standard deviation; VLBW, very low birth weight</w:t>
      </w:r>
    </w:p>
    <w:p w14:paraId="15D997CA"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7A0EFA8" w14:textId="4BCA5BC3"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2 &gt;50%.</w:t>
      </w:r>
    </w:p>
    <w:p w14:paraId="5416E09D" w14:textId="13800EFD" w:rsidR="00DF2BB6" w:rsidRPr="00C70209" w:rsidRDefault="00DF2BB6" w:rsidP="003131E2">
      <w:pPr>
        <w:pStyle w:val="TabFigNotes0noindent"/>
      </w:pPr>
      <w:r w:rsidRPr="00C70209">
        <w:rPr>
          <w:b/>
        </w:rPr>
        <w:t>c.</w:t>
      </w:r>
      <w:r w:rsidRPr="00C70209">
        <w:t xml:space="preserve"> Analysis includes five trials (Atasay 2002, Javier Manchon 1997, Romagnoli 2000, Yamada 1999a, Yamada 1999b) that compare rHuEPO + iron with no rHuEPO (no iron in control group).</w:t>
      </w:r>
    </w:p>
    <w:p w14:paraId="0CB3C60C" w14:textId="77777777" w:rsidR="00DF2BB6" w:rsidRPr="00C70209" w:rsidRDefault="00DF2BB6" w:rsidP="003131E2">
      <w:pPr>
        <w:pStyle w:val="TabFigNotes0noindent"/>
      </w:pPr>
      <w:r w:rsidRPr="00C70209">
        <w:rPr>
          <w:b/>
        </w:rPr>
        <w:t>d.</w:t>
      </w:r>
      <w:r w:rsidRPr="00C70209">
        <w:t xml:space="preserve"> Calculated post-hoc using RevMan 5.1.2.</w:t>
      </w:r>
    </w:p>
    <w:p w14:paraId="67C17A1F" w14:textId="3C85AC38" w:rsidR="00DF2BB6" w:rsidRPr="00C70209" w:rsidRDefault="00DF2BB6" w:rsidP="003131E2">
      <w:pPr>
        <w:pStyle w:val="TabFigNotes0noindent"/>
      </w:pPr>
      <w:r w:rsidRPr="00C70209">
        <w:rPr>
          <w:b/>
        </w:rPr>
        <w:t>e.</w:t>
      </w:r>
      <w:r w:rsidRPr="00C70209">
        <w:t xml:space="preserve"> Authors reported in text that after rHuEPO was discontinued, the rHuEPO group received significantly fewer transfusions than the control group (</w:t>
      </w:r>
      <w:r w:rsidR="001A475D" w:rsidRPr="001A475D">
        <w:rPr>
          <w:i/>
        </w:rPr>
        <w:t>P &lt; </w:t>
      </w:r>
      <w:r w:rsidRPr="00C70209">
        <w:t>0.05)</w:t>
      </w:r>
    </w:p>
    <w:p w14:paraId="0476E735" w14:textId="77777777" w:rsidR="00DF2BB6" w:rsidRPr="00C70209" w:rsidRDefault="00DF2BB6" w:rsidP="003131E2">
      <w:pPr>
        <w:pStyle w:val="TabFigNotes0noindent"/>
        <w:rPr>
          <w:rFonts w:eastAsia="Arial Unicode MS"/>
        </w:rPr>
      </w:pPr>
      <w:r w:rsidRPr="00C70209">
        <w:rPr>
          <w:b/>
        </w:rPr>
        <w:t>f.</w:t>
      </w:r>
      <w:r w:rsidRPr="00C70209">
        <w:t xml:space="preserve"> Long-term outcomes for participants enrolled in the NICHD Neonatal Research Network Trial reported by </w:t>
      </w:r>
      <w:r w:rsidRPr="00C70209">
        <w:rPr>
          <w:rFonts w:eastAsia="Arial Unicode MS"/>
        </w:rPr>
        <w:t>Ohls et al (2001, group a).</w:t>
      </w:r>
    </w:p>
    <w:p w14:paraId="60909DF7" w14:textId="2D2F1671" w:rsidR="00DF2BB6" w:rsidRPr="00C70209" w:rsidRDefault="00DF2BB6" w:rsidP="003131E2">
      <w:pPr>
        <w:pStyle w:val="TabFigNotes0noindent"/>
      </w:pPr>
      <w:r w:rsidRPr="00C70209">
        <w:rPr>
          <w:rFonts w:eastAsia="Arial Unicode MS"/>
          <w:b/>
        </w:rPr>
        <w:t>g.</w:t>
      </w:r>
      <w:r w:rsidRPr="00C70209">
        <w:rPr>
          <w:rFonts w:eastAsia="Arial Unicode MS"/>
        </w:rPr>
        <w:t xml:space="preserve"> </w:t>
      </w:r>
      <w:r w:rsidRPr="00C70209">
        <w:t>Vamvakas et al (2001) meta-analysed eight studies; however, only results of studies not identified or included in the meta-analysis by Aher et al (2014) or Ohlsson et al (2014) are presented here.</w:t>
      </w:r>
    </w:p>
    <w:p w14:paraId="2708F209" w14:textId="3910D1B9" w:rsidR="00DF2BB6" w:rsidRPr="00C70209" w:rsidRDefault="00DF2BB6" w:rsidP="003131E2">
      <w:pPr>
        <w:pStyle w:val="TabFigNotes0noindent"/>
      </w:pPr>
      <w:r w:rsidRPr="00C70209">
        <w:rPr>
          <w:b/>
        </w:rPr>
        <w:t>h.</w:t>
      </w:r>
      <w:r w:rsidRPr="00C70209">
        <w:t xml:space="preserve"> Rocha (200</w:t>
      </w:r>
      <w:r w:rsidR="00894C30">
        <w:t>1</w:t>
      </w:r>
      <w:r w:rsidRPr="00C70209">
        <w:t>) compared rHuEPO + iron with no rHuEPO (infants in control group received iron later than intervention group)</w:t>
      </w:r>
    </w:p>
    <w:p w14:paraId="1D3A0CED" w14:textId="5FD68D5C" w:rsidR="00DF2BB6" w:rsidRPr="00C70209" w:rsidRDefault="00DF2BB6" w:rsidP="003131E2">
      <w:pPr>
        <w:pStyle w:val="TabFigNotes0noindent"/>
      </w:pPr>
      <w:r w:rsidRPr="00C70209">
        <w:rPr>
          <w:b/>
        </w:rPr>
        <w:t>i.</w:t>
      </w:r>
      <w:r w:rsidRPr="00C70209">
        <w:t xml:space="preserve"> </w:t>
      </w:r>
      <w:r w:rsidR="001A475D" w:rsidRPr="001A475D">
        <w:rPr>
          <w:i/>
        </w:rPr>
        <w:t>P-</w:t>
      </w:r>
      <w:r w:rsidRPr="00C70209">
        <w:t>value reported by trial authors (includes both groups). Non</w:t>
      </w:r>
      <w:r w:rsidR="00E25AC5" w:rsidRPr="00C70209">
        <w:t>significant</w:t>
      </w:r>
      <w:r w:rsidRPr="00C70209">
        <w:t xml:space="preserve"> when comparing rHuEPO (daily) with no rHuEPO (RR 0.17; 95% CI 0.02, 1.30; </w:t>
      </w:r>
      <w:r w:rsidR="001A475D" w:rsidRPr="001A475D">
        <w:rPr>
          <w:i/>
        </w:rPr>
        <w:t>P = </w:t>
      </w:r>
      <w:r w:rsidRPr="00C70209">
        <w:t xml:space="preserve">0.09) or when comparing rHuEPO (twice weekly) with no rHuEPO (RR 0.56; 95% CI 0.17, 1.88; </w:t>
      </w:r>
      <w:r w:rsidR="001A475D" w:rsidRPr="001A475D">
        <w:rPr>
          <w:i/>
        </w:rPr>
        <w:t>P = </w:t>
      </w:r>
      <w:r w:rsidRPr="00C70209">
        <w:t>0.35).</w:t>
      </w:r>
    </w:p>
    <w:p w14:paraId="570EA8C7" w14:textId="054368E5" w:rsidR="00DF2BB6" w:rsidRPr="00C70209" w:rsidRDefault="00DF2BB6" w:rsidP="003131E2">
      <w:pPr>
        <w:pStyle w:val="TabFigNotes0noindent"/>
        <w:rPr>
          <w:i/>
        </w:rPr>
      </w:pPr>
      <w:r w:rsidRPr="00C70209">
        <w:rPr>
          <w:b/>
        </w:rPr>
        <w:t>j.</w:t>
      </w:r>
      <w:r w:rsidRPr="00C70209">
        <w:t xml:space="preserve"> Garcia et al (2002) meta-analysed eight studies; however, only results of studies not identified or included in the meta-analysis by Aher 2014 are presented here.</w:t>
      </w:r>
    </w:p>
    <w:p w14:paraId="686DBB79" w14:textId="77777777" w:rsidR="00DF2BB6" w:rsidRPr="00C70209" w:rsidRDefault="00DF2BB6" w:rsidP="003131E2">
      <w:pPr>
        <w:pStyle w:val="BodyText"/>
      </w:pPr>
    </w:p>
    <w:p w14:paraId="54BE0159"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8469EDB" w14:textId="7998BD1E" w:rsidR="00DF2BB6" w:rsidRPr="00C70209" w:rsidRDefault="00DF2BB6" w:rsidP="003131E2">
      <w:pPr>
        <w:pStyle w:val="Caption"/>
        <w:ind w:left="1860"/>
      </w:pPr>
      <w:bookmarkStart w:id="380" w:name="_Ref403124266"/>
      <w:bookmarkStart w:id="381" w:name="_Toc421795372"/>
      <w:bookmarkStart w:id="382" w:name="_Toc427747240"/>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w:t>
      </w:r>
      <w:r w:rsidRPr="00C70209">
        <w:fldChar w:fldCharType="end"/>
      </w:r>
      <w:bookmarkEnd w:id="380"/>
      <w:r w:rsidRPr="00C70209">
        <w:tab/>
        <w:t>Meta-analysis of ESAs versus no ESAs (with or without iron) in preterm infants with anaemia of prematurity – One or more RBC transfusion</w:t>
      </w:r>
      <w:bookmarkEnd w:id="381"/>
      <w:bookmarkEnd w:id="382"/>
    </w:p>
    <w:p w14:paraId="68490422" w14:textId="77777777" w:rsidR="00DF2BB6" w:rsidRPr="00C70209" w:rsidRDefault="00DF2BB6" w:rsidP="003131E2">
      <w:pPr>
        <w:pStyle w:val="BodyText"/>
        <w:ind w:left="510"/>
      </w:pPr>
      <w:r w:rsidRPr="00C70209">
        <w:rPr>
          <w:noProof/>
        </w:rPr>
        <w:drawing>
          <wp:inline distT="0" distB="0" distL="0" distR="0" wp14:anchorId="62DDEA3F" wp14:editId="76705E68">
            <wp:extent cx="5821951" cy="7608498"/>
            <wp:effectExtent l="19050" t="19050" r="2667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one or more RBC transfusion.emf"/>
                    <pic:cNvPicPr/>
                  </pic:nvPicPr>
                  <pic:blipFill>
                    <a:blip r:embed="rId35">
                      <a:extLst>
                        <a:ext uri="{28A0092B-C50C-407E-A947-70E740481C1C}">
                          <a14:useLocalDpi xmlns:a14="http://schemas.microsoft.com/office/drawing/2010/main" val="0"/>
                        </a:ext>
                      </a:extLst>
                    </a:blip>
                    <a:stretch>
                      <a:fillRect/>
                    </a:stretch>
                  </pic:blipFill>
                  <pic:spPr>
                    <a:xfrm>
                      <a:off x="0" y="0"/>
                      <a:ext cx="5822008" cy="7608572"/>
                    </a:xfrm>
                    <a:prstGeom prst="rect">
                      <a:avLst/>
                    </a:prstGeom>
                    <a:ln w="12696" cmpd="sng">
                      <a:solidFill>
                        <a:srgbClr val="000000"/>
                      </a:solidFill>
                      <a:prstDash val="solid"/>
                    </a:ln>
                  </pic:spPr>
                </pic:pic>
              </a:graphicData>
            </a:graphic>
          </wp:inline>
        </w:drawing>
      </w:r>
    </w:p>
    <w:p w14:paraId="54307E9E" w14:textId="77777777" w:rsidR="00DF2BB6" w:rsidRPr="00C70209" w:rsidRDefault="00DF2BB6" w:rsidP="003131E2">
      <w:pPr>
        <w:pStyle w:val="BodyText"/>
      </w:pPr>
    </w:p>
    <w:p w14:paraId="63764D50" w14:textId="77777777" w:rsidR="00DF2BB6" w:rsidRPr="00C70209" w:rsidRDefault="00DF2BB6" w:rsidP="003131E2">
      <w:pPr>
        <w:spacing w:after="200"/>
        <w:rPr>
          <w:i/>
        </w:rPr>
      </w:pPr>
      <w:r w:rsidRPr="00C70209">
        <w:br w:type="page"/>
      </w:r>
    </w:p>
    <w:p w14:paraId="4C80CEB4" w14:textId="061BD597" w:rsidR="00DF2BB6" w:rsidRPr="00C70209" w:rsidRDefault="00DF2BB6" w:rsidP="003131E2">
      <w:pPr>
        <w:pStyle w:val="Heading7"/>
      </w:pPr>
      <w:r w:rsidRPr="00C70209">
        <w:t>Mean number of RBC transfusions per infant</w:t>
      </w:r>
    </w:p>
    <w:p w14:paraId="0486A4AA" w14:textId="74DDB566" w:rsidR="00DF2BB6" w:rsidRPr="00C70209" w:rsidRDefault="00DF2BB6" w:rsidP="003131E2">
      <w:pPr>
        <w:pStyle w:val="BodyText"/>
      </w:pPr>
      <w:r w:rsidRPr="00C70209">
        <w:t xml:space="preserve">The systematic reviews by Ohlsson (2014) and Aher (2014) assessed the mean number of RBC transfusions per infant in preterm infants administered ESAs compared with no ESA or placebo, stratified according to the age at which ESA treatment was initiated. There were 11 RCTs (Carnielli 1998, Avent 2002, Haiden 2005, Khatami 2008, Kremenopoulos 1997, Ohls 1993, Ovali 1996, Griffiths 1997, Giannakopoulou 1998, Rocha 2001, Jim 2000) identified that also reported on this outcome but did not provide sufficient or suitable data for inclusion in a meta-analysis. </w:t>
      </w:r>
      <w:r w:rsidRPr="00C70209">
        <w:rPr>
          <w:b/>
        </w:rPr>
        <w:fldChar w:fldCharType="begin"/>
      </w:r>
      <w:r w:rsidRPr="00C70209">
        <w:rPr>
          <w:b/>
        </w:rPr>
        <w:instrText xml:space="preserve"> REF _Ref411518246 \h  \* MERGEFORMAT </w:instrText>
      </w:r>
      <w:r w:rsidRPr="00C70209">
        <w:rPr>
          <w:b/>
        </w:rPr>
      </w:r>
      <w:r w:rsidRPr="00C70209">
        <w:rPr>
          <w:b/>
        </w:rPr>
        <w:fldChar w:fldCharType="separate"/>
      </w:r>
      <w:r w:rsidR="000F7A9B" w:rsidRPr="000F7A9B">
        <w:rPr>
          <w:b/>
        </w:rPr>
        <w:t>Table 3.2.5</w:t>
      </w:r>
      <w:r w:rsidRPr="00C70209">
        <w:rPr>
          <w:b/>
        </w:rPr>
        <w:fldChar w:fldCharType="end"/>
      </w:r>
      <w:r w:rsidRPr="00C70209">
        <w:t xml:space="preserve"> summarises the results from these studies.</w:t>
      </w:r>
    </w:p>
    <w:p w14:paraId="3C67B5FF" w14:textId="739C1524" w:rsidR="00DF2BB6" w:rsidRPr="00C70209" w:rsidRDefault="00DF2BB6" w:rsidP="003131E2">
      <w:pPr>
        <w:pStyle w:val="H7"/>
      </w:pPr>
      <w:r w:rsidRPr="00C70209">
        <w:t>Early rHuEPO or DAR</w:t>
      </w:r>
    </w:p>
    <w:p w14:paraId="71BDBFDD" w14:textId="7885016D" w:rsidR="00DF2BB6" w:rsidRPr="00C70209" w:rsidRDefault="00DF2BB6" w:rsidP="003131E2">
      <w:pPr>
        <w:pStyle w:val="BodyText"/>
      </w:pPr>
      <w:r w:rsidRPr="00C70209">
        <w:t>Ohlsson (2014) identified 13 trials involving 951 neonates comparing early rHuEPO with no rHuEPO or placebo that reported the mean number of RBC transfusions per infant. A meta-analysis of the data showed a statistically significant reduction in the mean number of RBC transfusions per infant favouring rHuEPO treatment (mean difference [MD] –0.27; 95% CI –0.42, –0.12). However, heterogeneity was substantial (I</w:t>
      </w:r>
      <w:r w:rsidRPr="00C70209">
        <w:rPr>
          <w:vertAlign w:val="superscript"/>
        </w:rPr>
        <w:t>2</w:t>
      </w:r>
      <w:r w:rsidRPr="00C70209">
        <w:t>=64%).</w:t>
      </w:r>
    </w:p>
    <w:p w14:paraId="17768563" w14:textId="5B1E1DC9" w:rsidR="00DF2BB6" w:rsidRPr="00C70209" w:rsidRDefault="00DF2BB6" w:rsidP="003131E2">
      <w:pPr>
        <w:pStyle w:val="BodyText"/>
      </w:pPr>
      <w:r w:rsidRPr="00C70209">
        <w:t xml:space="preserve">Ohlsson (2014) also identified one RCT (Ohls 2013) comparing early DAR with no DAR that reported the mean number of RBC transfusions per infant. Ohls (2013) found no significant difference comparing DAR with sham injections for the mean number of RBC transfusions per infant (MD –1.2; 95% CI –2.48, 0.08; </w:t>
      </w:r>
      <w:r w:rsidR="001A475D" w:rsidRPr="001A475D">
        <w:rPr>
          <w:i/>
        </w:rPr>
        <w:t>P = </w:t>
      </w:r>
      <w:r w:rsidRPr="00C70209">
        <w:t>0.067), although there was a trend towards fewer RBC transfusions in the DAR group.</w:t>
      </w:r>
    </w:p>
    <w:p w14:paraId="38E7E36F" w14:textId="5707DAE6" w:rsidR="00DF2BB6" w:rsidRPr="00C70209" w:rsidRDefault="00DF2BB6" w:rsidP="003131E2">
      <w:pPr>
        <w:pStyle w:val="BodyText"/>
      </w:pPr>
      <w:r w:rsidRPr="00C70209">
        <w:t>Four RCTs (Carnielli 1998, Avent 2002, Haiden 2005, Khatami 2008) identified by Ohlsson (2014) reported the mean number of RBC transfusions per infant, but did not provide sufficient or suitable data for inclusion in their meta-analysis. Carnielli (1998) reported a significant effect favouring rHuEPO (with or without iron) compared with no rHuEPO for the mean number of RBC transfusions per infant (no SD’s provided). Avent (2002) reported a significant effect favouring rHuEPO for the median number of RBC transfusions per infant (mean not provided), and Haiden (2005) reported no significant difference between treatment groups (no SDs provided). Khatami (2008) reported a difference in the mean number of RBC transfusions per infant for early rHuEPO, but the significance of this effect was not reported and the data were insufficient to interpret further.</w:t>
      </w:r>
    </w:p>
    <w:p w14:paraId="330CE334" w14:textId="247C1C51" w:rsidR="00DF2BB6" w:rsidRPr="00C70209" w:rsidRDefault="00DF2BB6" w:rsidP="003131E2">
      <w:pPr>
        <w:pStyle w:val="BodyText"/>
      </w:pPr>
      <w:r w:rsidRPr="00C70209">
        <w:t>The RCT by Kremenopoulos (1997) also reported the mean number of RBC transfusions per infant in those that received rHuEPO within the first week of life (group A); however, the authors only reported data from a secondary analysis that showed a significant reduction in the mean number of RBC transfusions favouring early rHuEPO in infants without complications (MD –0.80, 95% CI –1.27, –0.33), not data from infants with complications (MD 0.10; 95% CI –1.72, 1.92). We are unable to unambiguously combine these data to determine the effectiveness of rHuEPO on the mean number of RBC transfusions in all infants that received rHuEPO within the first week of life.</w:t>
      </w:r>
    </w:p>
    <w:p w14:paraId="10751F7B" w14:textId="60517795" w:rsidR="00DF2BB6" w:rsidRPr="00C70209" w:rsidRDefault="00DF2BB6" w:rsidP="003131E2">
      <w:pPr>
        <w:pStyle w:val="H7"/>
      </w:pPr>
      <w:r w:rsidRPr="00C70209">
        <w:t>Late rHuEPO</w:t>
      </w:r>
    </w:p>
    <w:p w14:paraId="78456023" w14:textId="27FC8F52" w:rsidR="00DF2BB6" w:rsidRPr="00C70209" w:rsidRDefault="00DF2BB6" w:rsidP="003131E2">
      <w:pPr>
        <w:pStyle w:val="BodyText"/>
      </w:pPr>
      <w:r w:rsidRPr="00C70209">
        <w:t>Aher (2014) identified 11 trials involving 817 neonates comparing late rHuEPO with no rHuEPO or placebo that reported the mean number of RBC transfusions per infant. A meta-analysis of the data showed a statistically significant reduction in the mean number of transfusion per infant who received late rHuEPO treatment (MD –0.22; 95% CI –0.38, –0.06); however, this difference was not significant when analysed using a random-effects model (MD –0.58; 95% CI –1.26, 0.10), and there was substantial heterogeneity for this outcome (I</w:t>
      </w:r>
      <w:r w:rsidRPr="00C70209">
        <w:rPr>
          <w:vertAlign w:val="superscript"/>
        </w:rPr>
        <w:t>2</w:t>
      </w:r>
      <w:r w:rsidRPr="00C70209">
        <w:t>=94%). Further investigation revealed that Aher (2014) included one RCT (Bierer 2009) that examined the effectiveness of ESA treatment in neonates requiring surgery. This removal of this trial from the meta-analysis resulted in a significant difference in the mean the number of transfusions using either a fixed-effects model (MD –0.27; 95% CI –0.42, –0.12) or a random-effects model (MD –0.77; 95% CI –1.00, –0.54) favouring late rHuEPO treatment. Heterogeneity was moderate (I</w:t>
      </w:r>
      <w:r w:rsidRPr="00C70209">
        <w:rPr>
          <w:vertAlign w:val="superscript"/>
        </w:rPr>
        <w:t>2</w:t>
      </w:r>
      <w:r w:rsidRPr="00C70209">
        <w:t>=27%)</w:t>
      </w:r>
    </w:p>
    <w:p w14:paraId="1886103C" w14:textId="3065678C" w:rsidR="00DF2BB6" w:rsidRPr="00C70209" w:rsidRDefault="00DF2BB6" w:rsidP="003131E2">
      <w:pPr>
        <w:pStyle w:val="BodyText"/>
      </w:pPr>
      <w:r w:rsidRPr="00C70209">
        <w:t>One additional study was identified (Kremenopoulos 1997) that reported the mean number of transfusions administered to infants who received late rHuEPO. This RCT reported a statistically significantly reduction in the mean number of transfusion per infant comparing late rHuEPO (group B) with no rHuEPO (MD –1.40; 95% CI –2.17, –0.63).</w:t>
      </w:r>
    </w:p>
    <w:p w14:paraId="6A298877" w14:textId="039723CE" w:rsidR="00DF2BB6" w:rsidRPr="00C70209" w:rsidRDefault="00DF2BB6" w:rsidP="003131E2">
      <w:pPr>
        <w:pStyle w:val="BodyText"/>
      </w:pPr>
      <w:r w:rsidRPr="00C70209">
        <w:t>Four RCTs (Griffiths 1997, Giannakopoulou 1998, Rocha 2001, Jim 2000) were identified that did not provide sufficient data for inclusion in any meta-analysis. Griffiths 1997 (identified by Aher 2014) reported a difference in median number of RBC transfusions per infant for late rHuEPO. Giannakopoulou (1998) (identified by Vamvakas 2001) reported a significant difference favouring late rHuEPO for the mean number of RBC transfusions per infant in VLBW infants (MD 5.5; standard error [SE] 0.7) and extremely LBW (ELBW) infants (MD 2.8; SE 0.7) (no standard deviation [SD] provided). Rocha (2001) reported no significant difference in the mean number of RBC transfusions per infant for late rHuEPO administered daily or twice weekly (MD 1.29 and 0.98, respectively; no SD provided). Jim (2000) reported a significant difference in the mean number of transfusions per infant favouring late rHuEPO, but did not provide sufficient data for inclusion in any meta-analysis (MD 0.5; no SD provided).</w:t>
      </w:r>
    </w:p>
    <w:p w14:paraId="56651FAF" w14:textId="58454F9B" w:rsidR="00DF2BB6" w:rsidRPr="00C70209" w:rsidRDefault="00DF2BB6" w:rsidP="003131E2">
      <w:pPr>
        <w:pStyle w:val="BodyText"/>
      </w:pPr>
      <w:r w:rsidRPr="00C70209">
        <w:t>The systematic review by Garcia (2002) identified one RCT (Ohls 1993) that examined the effectiveness of ESA treatment in VLBW infants with bronchopulmonary dysplasia (mean age 99 ± 12 days at study entry); this study was therefore not included in the meta-analyses by Aher (2014). The authors reported a significant reduction in the mean number of RBC transfusions per infant (MD –1.70; 95% CI –2.18, –1.22) favouring rHuEPO treatment in these infants.</w:t>
      </w:r>
    </w:p>
    <w:p w14:paraId="007D7058" w14:textId="77777777" w:rsidR="00DF2BB6" w:rsidRPr="00C70209" w:rsidRDefault="00DF2BB6" w:rsidP="003131E2">
      <w:pPr>
        <w:pStyle w:val="BodyText"/>
      </w:pPr>
      <w:r w:rsidRPr="00C70209">
        <w:t>One additional RCT (Ovali 1996) was identified that examined the effectiveness of ESA treatment in preterm infants with Rh haemolytic disease of the fetus and newborn. The authors reported a significant difference in the mean number of RBC transfusions (MD 2.4) favouring ESA treatment (no SD provided).</w:t>
      </w:r>
    </w:p>
    <w:p w14:paraId="674B856E" w14:textId="77777777" w:rsidR="00DF2BB6" w:rsidRPr="00C70209" w:rsidRDefault="00DF2BB6" w:rsidP="003131E2">
      <w:pPr>
        <w:pStyle w:val="H7"/>
      </w:pPr>
      <w:r w:rsidRPr="00C70209">
        <w:t>Early or late ESA therapy</w:t>
      </w:r>
    </w:p>
    <w:p w14:paraId="574AC645" w14:textId="3D422639" w:rsidR="00DF2BB6" w:rsidRPr="00C70209" w:rsidRDefault="00DF2BB6" w:rsidP="003131E2">
      <w:pPr>
        <w:pStyle w:val="BodyText"/>
      </w:pPr>
      <w:r w:rsidRPr="00C70209">
        <w:t xml:space="preserve">A meta-analysis was conducted to update the Ohlsson (2014) and Aher (2014) reviews with data from the RCT by Kremenopoulos (1997), and to evaluate the effectiveness of ESA therapy compared with no ESA therapy in reducing the incidence of RBC transfusions in preterm infants, regardless of the age at which infants received ESA therapy (see </w:t>
      </w:r>
      <w:r w:rsidRPr="00C70209">
        <w:rPr>
          <w:b/>
        </w:rPr>
        <w:fldChar w:fldCharType="begin"/>
      </w:r>
      <w:r w:rsidRPr="00C70209">
        <w:rPr>
          <w:b/>
        </w:rPr>
        <w:instrText xml:space="preserve"> REF _Ref403124247 \h  \* MERGEFORMAT </w:instrText>
      </w:r>
      <w:r w:rsidRPr="00C70209">
        <w:rPr>
          <w:b/>
        </w:rPr>
      </w:r>
      <w:r w:rsidRPr="00C70209">
        <w:rPr>
          <w:b/>
        </w:rPr>
        <w:fldChar w:fldCharType="separate"/>
      </w:r>
      <w:r w:rsidR="000F7A9B" w:rsidRPr="000F7A9B">
        <w:rPr>
          <w:b/>
        </w:rPr>
        <w:t>Figure 3.2.2</w:t>
      </w:r>
      <w:r w:rsidRPr="00C70209">
        <w:rPr>
          <w:b/>
        </w:rPr>
        <w:fldChar w:fldCharType="end"/>
      </w:r>
      <w:r w:rsidRPr="00C70209">
        <w:t>). The analysis showed that the administration of ESAs significantly reduced the mean number of RBC transfusions (MD –0.76; 95% CI –0.99, –0.53); however, there was substantial heterogeneity for this outcome (I</w:t>
      </w:r>
      <w:r w:rsidRPr="00C70209">
        <w:rPr>
          <w:vertAlign w:val="superscript"/>
        </w:rPr>
        <w:t>2</w:t>
      </w:r>
      <w:r w:rsidRPr="00C70209">
        <w:t>=63%).</w:t>
      </w:r>
    </w:p>
    <w:p w14:paraId="6AA52D4A" w14:textId="77777777" w:rsidR="00DF2BB6" w:rsidRPr="00C70209" w:rsidRDefault="00DF2BB6" w:rsidP="003131E2">
      <w:pPr>
        <w:pStyle w:val="BodyText"/>
        <w:sectPr w:rsidR="00DF2BB6" w:rsidRPr="00C70209" w:rsidSect="00130F03">
          <w:headerReference w:type="even" r:id="rId36"/>
          <w:headerReference w:type="first" r:id="rId37"/>
          <w:pgSz w:w="11907" w:h="16839" w:code="9"/>
          <w:pgMar w:top="1440" w:right="1440" w:bottom="1440" w:left="1440" w:header="720" w:footer="720" w:gutter="0"/>
          <w:cols w:space="720"/>
          <w:docGrid w:linePitch="360"/>
        </w:sectPr>
      </w:pPr>
    </w:p>
    <w:p w14:paraId="5DC7631F" w14:textId="760BC8DE" w:rsidR="00DF2BB6" w:rsidRPr="00C70209" w:rsidRDefault="00DF2BB6" w:rsidP="003131E2">
      <w:pPr>
        <w:pStyle w:val="Caption"/>
      </w:pPr>
      <w:bookmarkStart w:id="383" w:name="_Ref411518246"/>
      <w:bookmarkStart w:id="384" w:name="_Toc423015354"/>
      <w:bookmarkStart w:id="385" w:name="_Toc42774710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w:t>
      </w:r>
      <w:r w:rsidR="00130F03" w:rsidRPr="00C70209">
        <w:fldChar w:fldCharType="end"/>
      </w:r>
      <w:bookmarkEnd w:id="383"/>
      <w:r w:rsidRPr="00C70209">
        <w:tab/>
        <w:t>Preterm infants: Results for ESAs versus no ESAs (with or without iron) – Transfusion incidence (mean/median number of transfusions)</w:t>
      </w:r>
      <w:bookmarkEnd w:id="384"/>
      <w:bookmarkEnd w:id="385"/>
    </w:p>
    <w:tbl>
      <w:tblPr>
        <w:tblW w:w="500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4"/>
        <w:gridCol w:w="1396"/>
        <w:gridCol w:w="1391"/>
        <w:gridCol w:w="1391"/>
        <w:gridCol w:w="1394"/>
        <w:gridCol w:w="1391"/>
        <w:gridCol w:w="1476"/>
        <w:gridCol w:w="1473"/>
        <w:gridCol w:w="1479"/>
        <w:gridCol w:w="1697"/>
      </w:tblGrid>
      <w:tr w:rsidR="00DF2BB6" w:rsidRPr="00C70209" w14:paraId="46C1CEE3" w14:textId="77777777" w:rsidTr="003131E2">
        <w:trPr>
          <w:cantSplit/>
          <w:tblHeader/>
        </w:trPr>
        <w:tc>
          <w:tcPr>
            <w:tcW w:w="389" w:type="pct"/>
            <w:vMerge w:val="restart"/>
            <w:tcBorders>
              <w:bottom w:val="single" w:sz="4" w:space="0" w:color="auto"/>
            </w:tcBorders>
          </w:tcPr>
          <w:p w14:paraId="4532840A"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3E003D10" w14:textId="77777777" w:rsidR="00DF2BB6" w:rsidRPr="00C70209" w:rsidRDefault="00DF2BB6" w:rsidP="003131E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2A3368F4" w14:textId="77777777" w:rsidR="00DF2BB6" w:rsidRPr="00C70209" w:rsidRDefault="00DF2BB6" w:rsidP="003131E2">
            <w:pPr>
              <w:pStyle w:val="TableH3"/>
              <w:rPr>
                <w:rFonts w:eastAsia="Arial Unicode MS"/>
                <w:lang w:eastAsia="ja-JP"/>
              </w:rPr>
            </w:pPr>
            <w:r w:rsidRPr="00C70209">
              <w:rPr>
                <w:rFonts w:eastAsia="Arial Unicode MS"/>
                <w:lang w:eastAsia="ja-JP"/>
              </w:rPr>
              <w:t>Quality</w:t>
            </w:r>
          </w:p>
        </w:tc>
        <w:tc>
          <w:tcPr>
            <w:tcW w:w="492" w:type="pct"/>
            <w:vMerge w:val="restart"/>
          </w:tcPr>
          <w:p w14:paraId="114E1FD3"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7D27AA8E"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0" w:type="pct"/>
            <w:vMerge w:val="restart"/>
          </w:tcPr>
          <w:p w14:paraId="75C6FFAC"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6E4B4D83"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1" w:type="pct"/>
            <w:vMerge w:val="restart"/>
          </w:tcPr>
          <w:p w14:paraId="59E9874F" w14:textId="3D25EB81"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0" w:type="pct"/>
            <w:vMerge w:val="restart"/>
          </w:tcPr>
          <w:p w14:paraId="6EF8D11D"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58" w:type="pct"/>
            <w:gridSpan w:val="4"/>
          </w:tcPr>
          <w:p w14:paraId="5A7B498F"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3DE2C109" w14:textId="77777777" w:rsidTr="003131E2">
        <w:trPr>
          <w:cantSplit/>
          <w:tblHeader/>
        </w:trPr>
        <w:tc>
          <w:tcPr>
            <w:tcW w:w="389" w:type="pct"/>
            <w:vMerge/>
            <w:tcBorders>
              <w:bottom w:val="nil"/>
            </w:tcBorders>
          </w:tcPr>
          <w:p w14:paraId="142AAF70" w14:textId="77777777" w:rsidR="00DF2BB6" w:rsidRPr="00C70209" w:rsidRDefault="00DF2BB6" w:rsidP="003131E2">
            <w:pPr>
              <w:pStyle w:val="TableH2"/>
              <w:rPr>
                <w:rFonts w:eastAsia="Arial Unicode MS"/>
                <w:lang w:eastAsia="ja-JP"/>
              </w:rPr>
            </w:pPr>
          </w:p>
        </w:tc>
        <w:tc>
          <w:tcPr>
            <w:tcW w:w="492" w:type="pct"/>
            <w:vMerge/>
            <w:tcBorders>
              <w:bottom w:val="nil"/>
            </w:tcBorders>
          </w:tcPr>
          <w:p w14:paraId="44990E6A" w14:textId="77777777" w:rsidR="00DF2BB6" w:rsidRPr="00C70209" w:rsidRDefault="00DF2BB6" w:rsidP="003131E2">
            <w:pPr>
              <w:pStyle w:val="TableH2"/>
              <w:rPr>
                <w:rFonts w:eastAsia="Arial Unicode MS"/>
                <w:lang w:eastAsia="ja-JP"/>
              </w:rPr>
            </w:pPr>
          </w:p>
        </w:tc>
        <w:tc>
          <w:tcPr>
            <w:tcW w:w="490" w:type="pct"/>
            <w:vMerge/>
            <w:tcBorders>
              <w:bottom w:val="nil"/>
            </w:tcBorders>
          </w:tcPr>
          <w:p w14:paraId="3ECAD139" w14:textId="77777777" w:rsidR="00DF2BB6" w:rsidRPr="00C70209" w:rsidRDefault="00DF2BB6" w:rsidP="003131E2">
            <w:pPr>
              <w:pStyle w:val="TableH2"/>
              <w:rPr>
                <w:rFonts w:eastAsia="Arial Unicode MS"/>
                <w:lang w:eastAsia="ja-JP"/>
              </w:rPr>
            </w:pPr>
          </w:p>
        </w:tc>
        <w:tc>
          <w:tcPr>
            <w:tcW w:w="490" w:type="pct"/>
            <w:vMerge/>
            <w:tcBorders>
              <w:bottom w:val="nil"/>
            </w:tcBorders>
          </w:tcPr>
          <w:p w14:paraId="05C953F3" w14:textId="77777777" w:rsidR="00DF2BB6" w:rsidRPr="00C70209" w:rsidRDefault="00DF2BB6" w:rsidP="003131E2">
            <w:pPr>
              <w:pStyle w:val="TableH2"/>
              <w:rPr>
                <w:rFonts w:eastAsia="Arial Unicode MS"/>
                <w:lang w:eastAsia="ja-JP"/>
              </w:rPr>
            </w:pPr>
          </w:p>
        </w:tc>
        <w:tc>
          <w:tcPr>
            <w:tcW w:w="491" w:type="pct"/>
            <w:vMerge/>
            <w:tcBorders>
              <w:bottom w:val="nil"/>
            </w:tcBorders>
          </w:tcPr>
          <w:p w14:paraId="17A63565" w14:textId="77777777" w:rsidR="00DF2BB6" w:rsidRPr="00C70209" w:rsidRDefault="00DF2BB6" w:rsidP="003131E2">
            <w:pPr>
              <w:pStyle w:val="TableH2"/>
              <w:rPr>
                <w:rFonts w:eastAsia="Arial Unicode MS"/>
                <w:lang w:eastAsia="ja-JP"/>
              </w:rPr>
            </w:pPr>
          </w:p>
        </w:tc>
        <w:tc>
          <w:tcPr>
            <w:tcW w:w="490" w:type="pct"/>
            <w:vMerge/>
            <w:tcBorders>
              <w:bottom w:val="nil"/>
            </w:tcBorders>
          </w:tcPr>
          <w:p w14:paraId="5E5B2C4C" w14:textId="77777777" w:rsidR="00DF2BB6" w:rsidRPr="00C70209" w:rsidRDefault="00DF2BB6" w:rsidP="003131E2">
            <w:pPr>
              <w:pStyle w:val="TableH2"/>
              <w:rPr>
                <w:rFonts w:eastAsia="Arial Unicode MS"/>
                <w:lang w:eastAsia="ja-JP"/>
              </w:rPr>
            </w:pPr>
          </w:p>
        </w:tc>
        <w:tc>
          <w:tcPr>
            <w:tcW w:w="520" w:type="pct"/>
            <w:tcBorders>
              <w:bottom w:val="nil"/>
            </w:tcBorders>
          </w:tcPr>
          <w:p w14:paraId="6ABF39D2" w14:textId="77777777" w:rsidR="00DF2BB6" w:rsidRPr="00C70209" w:rsidRDefault="00DF2BB6" w:rsidP="003131E2">
            <w:pPr>
              <w:pStyle w:val="TableH2"/>
              <w:rPr>
                <w:rFonts w:eastAsia="Arial Unicode MS"/>
              </w:rPr>
            </w:pPr>
            <w:r w:rsidRPr="00C70209">
              <w:rPr>
                <w:rFonts w:eastAsia="Arial Unicode MS"/>
              </w:rPr>
              <w:t xml:space="preserve">ESAs </w:t>
            </w:r>
            <w:r w:rsidRPr="00C70209">
              <w:rPr>
                <w:rFonts w:eastAsia="Arial Unicode MS"/>
                <w:lang w:eastAsia="ja-JP"/>
              </w:rPr>
              <w:t>±</w:t>
            </w:r>
            <w:r w:rsidRPr="00C70209">
              <w:rPr>
                <w:rFonts w:eastAsia="Arial Unicode MS"/>
              </w:rPr>
              <w:t xml:space="preserve"> iron</w:t>
            </w:r>
          </w:p>
          <w:p w14:paraId="451A21CD" w14:textId="2DC133AC" w:rsidR="00DF2BB6" w:rsidRPr="00C70209" w:rsidRDefault="00DF2BB6" w:rsidP="003131E2">
            <w:pPr>
              <w:pStyle w:val="TableH2"/>
              <w:rPr>
                <w:rFonts w:eastAsia="Arial Unicode MS"/>
              </w:rPr>
            </w:pPr>
            <w:r w:rsidRPr="00C70209">
              <w:rPr>
                <w:rFonts w:eastAsia="Arial Unicode MS"/>
                <w:lang w:eastAsia="ja-JP"/>
              </w:rPr>
              <w:t>Mean ± SD</w:t>
            </w:r>
          </w:p>
          <w:p w14:paraId="168FA09F" w14:textId="77777777" w:rsidR="00DF2BB6" w:rsidRPr="00C70209" w:rsidRDefault="00DF2BB6" w:rsidP="003131E2">
            <w:pPr>
              <w:pStyle w:val="TableH2"/>
              <w:rPr>
                <w:rFonts w:eastAsia="Arial Unicode MS"/>
              </w:rPr>
            </w:pPr>
            <w:r w:rsidRPr="00C70209">
              <w:t>Median (range)</w:t>
            </w:r>
          </w:p>
        </w:tc>
        <w:tc>
          <w:tcPr>
            <w:tcW w:w="519" w:type="pct"/>
            <w:tcBorders>
              <w:bottom w:val="nil"/>
            </w:tcBorders>
          </w:tcPr>
          <w:p w14:paraId="1F11C3DD" w14:textId="67E81497" w:rsidR="00DF2BB6" w:rsidRPr="00C70209" w:rsidRDefault="00DF2BB6" w:rsidP="003131E2">
            <w:pPr>
              <w:pStyle w:val="TableH2"/>
              <w:rPr>
                <w:rFonts w:eastAsia="Arial Unicode MS"/>
              </w:rPr>
            </w:pPr>
            <w:r w:rsidRPr="00C70209">
              <w:rPr>
                <w:rFonts w:eastAsia="Arial Unicode MS"/>
                <w:lang w:eastAsia="ja-JP"/>
              </w:rPr>
              <w:t>Placebo ± i</w:t>
            </w:r>
            <w:r w:rsidRPr="00C70209">
              <w:rPr>
                <w:rFonts w:eastAsia="Arial Unicode MS"/>
              </w:rPr>
              <w:t>ron</w:t>
            </w:r>
          </w:p>
          <w:p w14:paraId="0793AF6F" w14:textId="4D6ACD28" w:rsidR="00DF2BB6" w:rsidRPr="00C70209" w:rsidRDefault="00DF2BB6" w:rsidP="003131E2">
            <w:pPr>
              <w:pStyle w:val="TableH2"/>
              <w:rPr>
                <w:rFonts w:eastAsia="Arial Unicode MS"/>
              </w:rPr>
            </w:pPr>
            <w:r w:rsidRPr="00C70209">
              <w:rPr>
                <w:rFonts w:eastAsia="Arial Unicode MS"/>
                <w:lang w:eastAsia="ja-JP"/>
              </w:rPr>
              <w:t>Mean ± SD</w:t>
            </w:r>
          </w:p>
          <w:p w14:paraId="47BDE700" w14:textId="77777777" w:rsidR="00DF2BB6" w:rsidRPr="00C70209" w:rsidRDefault="00DF2BB6" w:rsidP="003131E2">
            <w:pPr>
              <w:pStyle w:val="TableH2"/>
              <w:rPr>
                <w:rFonts w:eastAsia="Arial Unicode MS"/>
              </w:rPr>
            </w:pPr>
            <w:r w:rsidRPr="00C70209">
              <w:t>Median (range)</w:t>
            </w:r>
          </w:p>
        </w:tc>
        <w:tc>
          <w:tcPr>
            <w:tcW w:w="521" w:type="pct"/>
            <w:tcBorders>
              <w:bottom w:val="nil"/>
            </w:tcBorders>
          </w:tcPr>
          <w:p w14:paraId="5B53D53F" w14:textId="77777777" w:rsidR="00DF2BB6" w:rsidRPr="00C70209" w:rsidRDefault="00DF2BB6" w:rsidP="003131E2">
            <w:pPr>
              <w:pStyle w:val="TableH2"/>
              <w:rPr>
                <w:rFonts w:eastAsia="Arial Unicode MS"/>
              </w:rPr>
            </w:pPr>
            <w:r w:rsidRPr="00C70209">
              <w:rPr>
                <w:rFonts w:eastAsia="Arial Unicode MS"/>
              </w:rPr>
              <w:t>Risk estimate (95% CI)</w:t>
            </w:r>
          </w:p>
        </w:tc>
        <w:tc>
          <w:tcPr>
            <w:tcW w:w="598" w:type="pct"/>
            <w:tcBorders>
              <w:bottom w:val="nil"/>
            </w:tcBorders>
          </w:tcPr>
          <w:p w14:paraId="3A28C175" w14:textId="77777777" w:rsidR="00DF2BB6" w:rsidRPr="00C70209" w:rsidRDefault="00DF2BB6" w:rsidP="003131E2">
            <w:pPr>
              <w:pStyle w:val="TableH3"/>
              <w:rPr>
                <w:rFonts w:eastAsia="Arial Unicode MS"/>
              </w:rPr>
            </w:pPr>
            <w:r w:rsidRPr="00C70209">
              <w:rPr>
                <w:rFonts w:eastAsia="Arial Unicode MS"/>
              </w:rPr>
              <w:t>Statistical significance</w:t>
            </w:r>
          </w:p>
          <w:p w14:paraId="48926ABD" w14:textId="432A297E"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3415A835"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9635312" w14:textId="77777777" w:rsidTr="003131E2">
        <w:trPr>
          <w:cantSplit/>
        </w:trPr>
        <w:tc>
          <w:tcPr>
            <w:tcW w:w="5000" w:type="pct"/>
            <w:gridSpan w:val="10"/>
            <w:tcBorders>
              <w:top w:val="single" w:sz="4" w:space="0" w:color="000000"/>
              <w:bottom w:val="single" w:sz="4" w:space="0" w:color="000000"/>
            </w:tcBorders>
            <w:shd w:val="clear" w:color="auto" w:fill="000000"/>
          </w:tcPr>
          <w:p w14:paraId="3F14508F"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 evidence </w:t>
            </w:r>
          </w:p>
        </w:tc>
      </w:tr>
      <w:tr w:rsidR="00DF2BB6" w:rsidRPr="00C70209" w14:paraId="5B068D5D" w14:textId="77777777" w:rsidTr="003131E2">
        <w:trPr>
          <w:cantSplit/>
        </w:trPr>
        <w:tc>
          <w:tcPr>
            <w:tcW w:w="5000" w:type="pct"/>
            <w:gridSpan w:val="10"/>
            <w:tcBorders>
              <w:top w:val="single" w:sz="4" w:space="0" w:color="000000"/>
              <w:bottom w:val="single" w:sz="4" w:space="0" w:color="000000"/>
            </w:tcBorders>
            <w:shd w:val="clear" w:color="auto" w:fill="auto"/>
          </w:tcPr>
          <w:p w14:paraId="42769A34" w14:textId="77777777" w:rsidR="00DF2BB6" w:rsidRPr="00C70209" w:rsidRDefault="00DF2BB6" w:rsidP="003131E2">
            <w:pPr>
              <w:pStyle w:val="TableH5"/>
              <w:rPr>
                <w:rFonts w:eastAsia="Arial Unicode MS"/>
                <w:lang w:eastAsia="ja-JP"/>
              </w:rPr>
            </w:pPr>
            <w:r w:rsidRPr="00C70209">
              <w:rPr>
                <w:rFonts w:eastAsia="Arial Unicode MS"/>
                <w:lang w:eastAsia="ja-JP"/>
              </w:rPr>
              <w:t>Anaemia of prematurity</w:t>
            </w:r>
          </w:p>
        </w:tc>
      </w:tr>
      <w:tr w:rsidR="00DF2BB6" w:rsidRPr="00C70209" w14:paraId="28D6D8E0" w14:textId="77777777" w:rsidTr="003131E2">
        <w:trPr>
          <w:cantSplit/>
        </w:trPr>
        <w:tc>
          <w:tcPr>
            <w:tcW w:w="389" w:type="pct"/>
            <w:shd w:val="clear" w:color="auto" w:fill="auto"/>
          </w:tcPr>
          <w:p w14:paraId="256A05C6" w14:textId="531AC3D8" w:rsidR="00DF2BB6" w:rsidRPr="00C70209" w:rsidRDefault="00DF2BB6" w:rsidP="003131E2">
            <w:pPr>
              <w:pStyle w:val="Tabletext-evidencematrix"/>
              <w:rPr>
                <w:szCs w:val="16"/>
              </w:rPr>
            </w:pPr>
            <w:r w:rsidRPr="00C70209">
              <w:rPr>
                <w:szCs w:val="16"/>
              </w:rPr>
              <w:t>Ohlsson 2014</w:t>
            </w:r>
            <w:r w:rsidRPr="00C70209">
              <w:rPr>
                <w:szCs w:val="16"/>
              </w:rPr>
              <w:fldChar w:fldCharType="begin"/>
            </w:r>
            <w:r w:rsidR="003E727B" w:rsidRPr="00C70209">
              <w:rPr>
                <w:szCs w:val="16"/>
              </w:rPr>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rPr>
                <w:szCs w:val="16"/>
              </w:rPr>
              <w:fldChar w:fldCharType="separate"/>
            </w:r>
            <w:r w:rsidR="003E727B" w:rsidRPr="00C70209">
              <w:rPr>
                <w:szCs w:val="16"/>
                <w:vertAlign w:val="superscript"/>
              </w:rPr>
              <w:t>90</w:t>
            </w:r>
            <w:r w:rsidRPr="00C70209">
              <w:rPr>
                <w:szCs w:val="16"/>
              </w:rPr>
              <w:fldChar w:fldCharType="end"/>
            </w:r>
          </w:p>
          <w:p w14:paraId="6F6C405D" w14:textId="77777777" w:rsidR="00DF2BB6" w:rsidRPr="00C70209" w:rsidRDefault="00DF2BB6" w:rsidP="003131E2">
            <w:pPr>
              <w:pStyle w:val="Tabletext-evidencematrix"/>
              <w:rPr>
                <w:szCs w:val="16"/>
              </w:rPr>
            </w:pPr>
            <w:r w:rsidRPr="00C70209">
              <w:rPr>
                <w:szCs w:val="16"/>
              </w:rPr>
              <w:t>Level I</w:t>
            </w:r>
          </w:p>
          <w:p w14:paraId="26EE1BE9" w14:textId="77777777" w:rsidR="00DF2BB6" w:rsidRPr="00C70209" w:rsidRDefault="00DF2BB6" w:rsidP="003131E2">
            <w:pPr>
              <w:pStyle w:val="Tabletext-evidencematrix"/>
              <w:rPr>
                <w:szCs w:val="16"/>
              </w:rPr>
            </w:pPr>
            <w:r w:rsidRPr="00C70209">
              <w:rPr>
                <w:i/>
                <w:szCs w:val="16"/>
              </w:rPr>
              <w:t>Good</w:t>
            </w:r>
          </w:p>
        </w:tc>
        <w:tc>
          <w:tcPr>
            <w:tcW w:w="492" w:type="pct"/>
            <w:shd w:val="clear" w:color="auto" w:fill="auto"/>
          </w:tcPr>
          <w:p w14:paraId="17B17152" w14:textId="4A45DAED" w:rsidR="00DF2BB6" w:rsidRPr="00C70209" w:rsidRDefault="00DF2BB6" w:rsidP="003131E2">
            <w:pPr>
              <w:pStyle w:val="Tabletext-evidencematrix"/>
            </w:pPr>
            <w:r w:rsidRPr="00C70209">
              <w:t>13 trials</w:t>
            </w:r>
            <w:r w:rsidRPr="00C70209">
              <w:rPr>
                <w:vertAlign w:val="superscript"/>
              </w:rPr>
              <w:t>c</w:t>
            </w:r>
            <w:r w:rsidRPr="00C70209">
              <w:t xml:space="preserve"> (Carnielli 1992, Maier 2002, Meyer 2003, Ohls 1995, Ohls 1997, Ohls 2001 (group a), Ohls 2001 (group b), Ohls 2013, Salvado 2000, Soubasi 1993, Soubasi 1995, Soubasi 2000, Yeo 2001)</w:t>
            </w:r>
            <w:r w:rsidR="001F211B">
              <w:fldChar w:fldCharType="begin">
                <w:fldData xml:space="preserve">PEVuZE5vdGU+PENpdGU+PEF1dGhvcj5DYXJuaWVsbGk8L0F1dGhvcj48WWVhcj4xOTkyPC9ZZWFy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</w:fldData>
              </w:fldChar>
            </w:r>
            <w:r w:rsidR="001F211B">
              <w:instrText xml:space="preserve"> ADDIN EN.CITE </w:instrText>
            </w:r>
            <w:r w:rsidR="001F211B">
              <w:fldChar w:fldCharType="begin">
                <w:fldData xml:space="preserve">PEVuZE5vdGU+PENpdGU+PEF1dGhvcj5DYXJuaWVsbGk8L0F1dGhvcj48WWVhcj4xOTkyPC9ZZWFy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97; 106; 108; 111-112; 114-118; 120</w:t>
            </w:r>
            <w:r w:rsidR="001F211B">
              <w:fldChar w:fldCharType="end"/>
            </w:r>
          </w:p>
          <w:p w14:paraId="0D5508B2" w14:textId="77777777" w:rsidR="00DF2BB6" w:rsidRPr="00C70209" w:rsidRDefault="00DF2BB6" w:rsidP="003131E2">
            <w:pPr>
              <w:pStyle w:val="Tabletext-evidencematrix"/>
            </w:pPr>
            <w:r w:rsidRPr="00C70209">
              <w:t>N=951</w:t>
            </w:r>
          </w:p>
        </w:tc>
        <w:tc>
          <w:tcPr>
            <w:tcW w:w="490" w:type="pct"/>
            <w:shd w:val="clear" w:color="auto" w:fill="auto"/>
          </w:tcPr>
          <w:p w14:paraId="123B4718" w14:textId="77777777" w:rsidR="00DF2BB6" w:rsidRPr="00C70209" w:rsidRDefault="00DF2BB6" w:rsidP="003131E2">
            <w:pPr>
              <w:pStyle w:val="Tabletext-evidencematrix"/>
            </w:pPr>
            <w:r w:rsidRPr="00C70209">
              <w:t>Preterm (&lt;37 weeks gestation) and/or LBW (&lt;2500 g) neonates, aged less than 8 days</w:t>
            </w:r>
          </w:p>
        </w:tc>
        <w:tc>
          <w:tcPr>
            <w:tcW w:w="490" w:type="pct"/>
            <w:shd w:val="clear" w:color="auto" w:fill="auto"/>
          </w:tcPr>
          <w:p w14:paraId="07232090" w14:textId="77777777" w:rsidR="00DF2BB6" w:rsidRPr="00C70209" w:rsidRDefault="00DF2BB6" w:rsidP="003131E2">
            <w:pPr>
              <w:pStyle w:val="Tabletext-evidencematrix"/>
            </w:pPr>
            <w:r w:rsidRPr="00C70209">
              <w:t>Chile x1, Europe x1, Greece x3, Italy x1, New Zealand x1, Singapore x1, USA x5</w:t>
            </w:r>
          </w:p>
        </w:tc>
        <w:tc>
          <w:tcPr>
            <w:tcW w:w="491" w:type="pct"/>
            <w:shd w:val="clear" w:color="auto" w:fill="auto"/>
          </w:tcPr>
          <w:p w14:paraId="69A4FAAB" w14:textId="102DE3E1" w:rsidR="00DF2BB6" w:rsidRPr="00C70209" w:rsidRDefault="00DF2BB6" w:rsidP="003131E2">
            <w:pPr>
              <w:pStyle w:val="Tabletext-evidencematrix"/>
            </w:pPr>
            <w:r w:rsidRPr="00C70209">
              <w:t>Early rHuEPO ± iron versus placebo / no intervention ± iron</w:t>
            </w:r>
          </w:p>
          <w:p w14:paraId="79316176" w14:textId="4B8BF219" w:rsidR="00DF2BB6" w:rsidRPr="00C70209" w:rsidRDefault="00DF2BB6" w:rsidP="003131E2">
            <w:pPr>
              <w:pStyle w:val="Tabletext-subanalysis"/>
            </w:pPr>
            <w:r w:rsidRPr="00C70209">
              <w:t>*Initiation of rHuEPO &lt;8 days after birth</w:t>
            </w:r>
          </w:p>
        </w:tc>
        <w:tc>
          <w:tcPr>
            <w:tcW w:w="490" w:type="pct"/>
            <w:shd w:val="clear" w:color="auto" w:fill="auto"/>
          </w:tcPr>
          <w:p w14:paraId="7674E8EB" w14:textId="77777777" w:rsidR="00DF2BB6" w:rsidRPr="00C70209" w:rsidRDefault="00DF2BB6" w:rsidP="003131E2">
            <w:pPr>
              <w:pStyle w:val="Tabletext-evidencematrix"/>
            </w:pPr>
            <w:r w:rsidRPr="00C70209">
              <w:t>Mean number of RBC transfusions per infant</w:t>
            </w:r>
          </w:p>
        </w:tc>
        <w:tc>
          <w:tcPr>
            <w:tcW w:w="520" w:type="pct"/>
            <w:shd w:val="clear" w:color="auto" w:fill="auto"/>
          </w:tcPr>
          <w:p w14:paraId="7E1885B7" w14:textId="77777777" w:rsidR="00DF2BB6" w:rsidRPr="00C70209" w:rsidRDefault="00DF2BB6" w:rsidP="003131E2">
            <w:pPr>
              <w:pStyle w:val="Tabletext-evidencematrix"/>
            </w:pPr>
            <w:r w:rsidRPr="00C70209">
              <w:t>NR</w:t>
            </w:r>
          </w:p>
        </w:tc>
        <w:tc>
          <w:tcPr>
            <w:tcW w:w="519" w:type="pct"/>
            <w:shd w:val="clear" w:color="auto" w:fill="auto"/>
          </w:tcPr>
          <w:p w14:paraId="0DCEB18C" w14:textId="77777777" w:rsidR="00DF2BB6" w:rsidRPr="00C70209" w:rsidRDefault="00DF2BB6" w:rsidP="003131E2">
            <w:pPr>
              <w:pStyle w:val="Tabletext-evidencematrix"/>
            </w:pPr>
            <w:r w:rsidRPr="00C70209">
              <w:t>NR</w:t>
            </w:r>
          </w:p>
        </w:tc>
        <w:tc>
          <w:tcPr>
            <w:tcW w:w="521" w:type="pct"/>
            <w:shd w:val="clear" w:color="auto" w:fill="FFFFFF" w:themeFill="background1"/>
          </w:tcPr>
          <w:p w14:paraId="4D7E0945" w14:textId="51518587" w:rsidR="00DF2BB6" w:rsidRPr="00C70209" w:rsidRDefault="00DF2BB6" w:rsidP="003131E2">
            <w:pPr>
              <w:pStyle w:val="Tabletext-evidencematrix"/>
            </w:pPr>
            <w:r w:rsidRPr="00C70209">
              <w:t>MD –0.27</w:t>
            </w:r>
          </w:p>
          <w:p w14:paraId="77368BDB" w14:textId="77777777" w:rsidR="00DF2BB6" w:rsidRPr="00C70209" w:rsidRDefault="00DF2BB6" w:rsidP="003131E2">
            <w:pPr>
              <w:pStyle w:val="Tabletext-evidencematrix"/>
            </w:pPr>
            <w:r w:rsidRPr="00C70209">
              <w:t>[–0.42, –0.12]</w:t>
            </w:r>
          </w:p>
        </w:tc>
        <w:tc>
          <w:tcPr>
            <w:tcW w:w="598" w:type="pct"/>
            <w:shd w:val="clear" w:color="auto" w:fill="D9D9D9" w:themeFill="background1" w:themeFillShade="D9"/>
          </w:tcPr>
          <w:p w14:paraId="02A05111" w14:textId="52D38E3C" w:rsidR="00DF2BB6" w:rsidRPr="00C70209" w:rsidRDefault="00DF2BB6" w:rsidP="003131E2">
            <w:pPr>
              <w:pStyle w:val="Tabletext-evidencematrix"/>
              <w:rPr>
                <w:i/>
              </w:rPr>
            </w:pPr>
            <w:r w:rsidRPr="00C70209">
              <w:rPr>
                <w:i/>
              </w:rPr>
              <w:t>Favours early rHuEPO + iron</w:t>
            </w:r>
          </w:p>
          <w:p w14:paraId="5B529A11" w14:textId="47D4F67C" w:rsidR="00DF2BB6" w:rsidRPr="00C70209" w:rsidRDefault="001A475D" w:rsidP="003131E2">
            <w:pPr>
              <w:pStyle w:val="Tabletext-evidencematrix"/>
            </w:pPr>
            <w:r w:rsidRPr="001A475D">
              <w:rPr>
                <w:i/>
              </w:rPr>
              <w:t>P = </w:t>
            </w:r>
            <w:r w:rsidR="00DF2BB6" w:rsidRPr="00C70209">
              <w:t>0.00036</w:t>
            </w:r>
          </w:p>
          <w:p w14:paraId="0AED746B" w14:textId="25B5FA3C" w:rsidR="00DF2BB6" w:rsidRPr="00C70209" w:rsidRDefault="00DF2BB6" w:rsidP="003131E2">
            <w:pPr>
              <w:pStyle w:val="Tabletext-evidencematrix"/>
            </w:pPr>
            <w:r w:rsidRPr="00C70209">
              <w:t>Substantial heterogeneity</w:t>
            </w:r>
          </w:p>
          <w:p w14:paraId="5297E91D" w14:textId="4A129EE9"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64%</w:t>
            </w:r>
          </w:p>
        </w:tc>
      </w:tr>
      <w:tr w:rsidR="00DF2BB6" w:rsidRPr="00C70209" w14:paraId="045B507E" w14:textId="77777777" w:rsidTr="003131E2">
        <w:trPr>
          <w:cantSplit/>
        </w:trPr>
        <w:tc>
          <w:tcPr>
            <w:tcW w:w="389" w:type="pct"/>
            <w:shd w:val="clear" w:color="auto" w:fill="auto"/>
          </w:tcPr>
          <w:p w14:paraId="554ACCF6" w14:textId="29529FDB"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31A5CD10" w14:textId="77777777" w:rsidR="00DF2BB6" w:rsidRPr="00C70209" w:rsidRDefault="00DF2BB6" w:rsidP="003131E2">
            <w:pPr>
              <w:pStyle w:val="Tabletext-evidencematrix"/>
            </w:pPr>
            <w:r w:rsidRPr="00C70209">
              <w:t>Level I</w:t>
            </w:r>
          </w:p>
          <w:p w14:paraId="40B8B488" w14:textId="77777777" w:rsidR="00DF2BB6" w:rsidRPr="00C70209" w:rsidRDefault="00DF2BB6" w:rsidP="003131E2">
            <w:pPr>
              <w:pStyle w:val="Tabletext-evidencematrix"/>
              <w:rPr>
                <w:szCs w:val="16"/>
              </w:rPr>
            </w:pPr>
            <w:r w:rsidRPr="00C70209">
              <w:rPr>
                <w:i/>
              </w:rPr>
              <w:t>Good</w:t>
            </w:r>
          </w:p>
        </w:tc>
        <w:tc>
          <w:tcPr>
            <w:tcW w:w="492" w:type="pct"/>
            <w:shd w:val="clear" w:color="auto" w:fill="auto"/>
          </w:tcPr>
          <w:p w14:paraId="08F29775" w14:textId="216DB50E" w:rsidR="00DF2BB6" w:rsidRPr="00C70209" w:rsidRDefault="00DF2BB6" w:rsidP="003131E2">
            <w:pPr>
              <w:pStyle w:val="Tabletext-evidencematrix"/>
            </w:pPr>
            <w:r w:rsidRPr="00C70209">
              <w:t>11 trials</w:t>
            </w:r>
            <w:r w:rsidRPr="00C70209">
              <w:rPr>
                <w:vertAlign w:val="superscript"/>
              </w:rPr>
              <w:t>d</w:t>
            </w:r>
            <w:r w:rsidRPr="00C70209">
              <w:t xml:space="preserve"> (Al-Kharfy 1996, Bierer 2009</w:t>
            </w:r>
            <w:r w:rsidRPr="00C70209">
              <w:rPr>
                <w:color w:val="FF0000"/>
              </w:rPr>
              <w:t xml:space="preserve">, </w:t>
            </w:r>
            <w:r w:rsidRPr="00C70209">
              <w:t>Donato 1996, Kumar 1998, Maier 2002, Romagnoli 2000, Samanci 1996, Shannon 1995, Whitehall 1999, Yamada 1999a, Yamada 1999b)</w:t>
            </w:r>
            <w:r w:rsidR="001F211B">
              <w:fldChar w:fldCharType="begin">
                <w:fldData xml:space="preserve">PEVuZE5vdGU+PENpdGU+PEF1dGhvcj5BbC1LaGFyZnk8L0F1dGhvcj48WWVhcj4xOTk2PC9ZZWFy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</w:fldData>
              </w:fldChar>
            </w:r>
            <w:r w:rsidR="001F211B">
              <w:instrText xml:space="preserve"> ADDIN EN.CITE </w:instrText>
            </w:r>
            <w:r w:rsidR="001F211B">
              <w:fldChar w:fldCharType="begin">
                <w:fldData xml:space="preserve">PEVuZE5vdGU+PENpdGU+PEF1dGhvcj5BbC1LaGFyZnk8L0F1dGhvcj48WWVhcj4xOTk2PC9ZZWFy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94; 106; 123; 129; 135; 139-140; 143-146</w:t>
            </w:r>
            <w:r w:rsidR="001F211B">
              <w:fldChar w:fldCharType="end"/>
            </w:r>
          </w:p>
          <w:p w14:paraId="5DA91302" w14:textId="77777777" w:rsidR="00DF2BB6" w:rsidRPr="00C70209" w:rsidRDefault="00DF2BB6" w:rsidP="003131E2">
            <w:pPr>
              <w:pStyle w:val="Tabletext-evidencematrix"/>
            </w:pPr>
            <w:r w:rsidRPr="00C70209">
              <w:t>N=817</w:t>
            </w:r>
          </w:p>
        </w:tc>
        <w:tc>
          <w:tcPr>
            <w:tcW w:w="490" w:type="pct"/>
            <w:shd w:val="clear" w:color="auto" w:fill="auto"/>
          </w:tcPr>
          <w:p w14:paraId="3A4B13B6" w14:textId="77777777" w:rsidR="00DF2BB6" w:rsidRPr="00C70209" w:rsidRDefault="00DF2BB6" w:rsidP="003131E2">
            <w:pPr>
              <w:pStyle w:val="Tabletext-evidencematrix"/>
            </w:pPr>
            <w:r w:rsidRPr="00C70209">
              <w:t xml:space="preserve">Preterm (&lt;37 weeks gestation) and/or LBW (&lt;2500 g) neonates, aged 8–28 days </w:t>
            </w:r>
          </w:p>
        </w:tc>
        <w:tc>
          <w:tcPr>
            <w:tcW w:w="490" w:type="pct"/>
            <w:shd w:val="clear" w:color="auto" w:fill="auto"/>
          </w:tcPr>
          <w:p w14:paraId="6D3FFABE" w14:textId="77777777" w:rsidR="00DF2BB6" w:rsidRPr="00C70209" w:rsidRDefault="00DF2BB6" w:rsidP="003131E2">
            <w:pPr>
              <w:pStyle w:val="Tabletext-evidencematrix"/>
            </w:pPr>
            <w:r w:rsidRPr="00C70209">
              <w:t>Argentina x1, Australia x1, Canada x1, Europe x1, Italy x1, Japan x2, Turkey x1, USA x3</w:t>
            </w:r>
          </w:p>
          <w:p w14:paraId="4A832BC1" w14:textId="77777777" w:rsidR="00DF2BB6" w:rsidRPr="00C70209" w:rsidRDefault="00DF2BB6" w:rsidP="003131E2">
            <w:pPr>
              <w:pStyle w:val="Tabletext-evidencematrix"/>
            </w:pPr>
          </w:p>
        </w:tc>
        <w:tc>
          <w:tcPr>
            <w:tcW w:w="491" w:type="pct"/>
            <w:shd w:val="clear" w:color="auto" w:fill="auto"/>
          </w:tcPr>
          <w:p w14:paraId="25327823" w14:textId="5B2B09A9" w:rsidR="00DF2BB6" w:rsidRPr="00C70209" w:rsidRDefault="00DF2BB6" w:rsidP="003131E2">
            <w:pPr>
              <w:pStyle w:val="Tabletext-evidencematrix"/>
            </w:pPr>
            <w:r w:rsidRPr="00C70209">
              <w:t>Late rHuEPO + iron versus placebo/no intervention + iron</w:t>
            </w:r>
          </w:p>
          <w:p w14:paraId="1C379535" w14:textId="1D1E78D4" w:rsidR="00DF2BB6" w:rsidRPr="00C70209" w:rsidRDefault="00DF2BB6" w:rsidP="003131E2">
            <w:pPr>
              <w:pStyle w:val="Tabletext-subanalysis"/>
            </w:pPr>
            <w:r w:rsidRPr="00C70209">
              <w:t>*Initiation of rHuEPO 8 to 28 days after birth</w:t>
            </w:r>
          </w:p>
        </w:tc>
        <w:tc>
          <w:tcPr>
            <w:tcW w:w="490" w:type="pct"/>
            <w:shd w:val="clear" w:color="auto" w:fill="auto"/>
          </w:tcPr>
          <w:p w14:paraId="1B63D877" w14:textId="77777777" w:rsidR="00DF2BB6" w:rsidRPr="00C70209" w:rsidRDefault="00DF2BB6" w:rsidP="003131E2">
            <w:pPr>
              <w:pStyle w:val="Tabletext-evidencematrix"/>
            </w:pPr>
            <w:r w:rsidRPr="00C70209">
              <w:t>Mean number of RBC transfusions per infant</w:t>
            </w:r>
          </w:p>
        </w:tc>
        <w:tc>
          <w:tcPr>
            <w:tcW w:w="520" w:type="pct"/>
            <w:shd w:val="clear" w:color="auto" w:fill="auto"/>
          </w:tcPr>
          <w:p w14:paraId="60740846" w14:textId="77777777" w:rsidR="00DF2BB6" w:rsidRPr="00C70209" w:rsidRDefault="00DF2BB6" w:rsidP="003131E2">
            <w:pPr>
              <w:pStyle w:val="Tabletext-evidencematrix"/>
            </w:pPr>
            <w:r w:rsidRPr="00C70209">
              <w:t>NR</w:t>
            </w:r>
          </w:p>
        </w:tc>
        <w:tc>
          <w:tcPr>
            <w:tcW w:w="519" w:type="pct"/>
            <w:shd w:val="clear" w:color="auto" w:fill="auto"/>
          </w:tcPr>
          <w:p w14:paraId="5E6E445D" w14:textId="77777777" w:rsidR="00DF2BB6" w:rsidRPr="00C70209" w:rsidRDefault="00DF2BB6" w:rsidP="003131E2">
            <w:pPr>
              <w:pStyle w:val="Tabletext-evidencematrix"/>
            </w:pPr>
            <w:r w:rsidRPr="00C70209">
              <w:t>NR</w:t>
            </w:r>
          </w:p>
        </w:tc>
        <w:tc>
          <w:tcPr>
            <w:tcW w:w="521" w:type="pct"/>
            <w:shd w:val="clear" w:color="auto" w:fill="auto"/>
          </w:tcPr>
          <w:p w14:paraId="474182F2" w14:textId="77777777" w:rsidR="00DF2BB6" w:rsidRPr="00C70209" w:rsidRDefault="00DF2BB6" w:rsidP="003131E2">
            <w:pPr>
              <w:pStyle w:val="Tabletext-evidencematrix"/>
            </w:pPr>
            <w:r w:rsidRPr="00C70209">
              <w:t>MD –0.22 [–0.38, –0.06]</w:t>
            </w:r>
            <w:r w:rsidRPr="00C70209">
              <w:rPr>
                <w:vertAlign w:val="superscript"/>
              </w:rPr>
              <w:t>e</w:t>
            </w:r>
          </w:p>
        </w:tc>
        <w:tc>
          <w:tcPr>
            <w:tcW w:w="598" w:type="pct"/>
            <w:shd w:val="clear" w:color="auto" w:fill="D9D9D9" w:themeFill="background1" w:themeFillShade="D9"/>
          </w:tcPr>
          <w:p w14:paraId="37494B9E" w14:textId="514DA8BC" w:rsidR="00DF2BB6" w:rsidRPr="00C70209" w:rsidRDefault="00DF2BB6" w:rsidP="003131E2">
            <w:pPr>
              <w:pStyle w:val="Tabletext-evidencematrix"/>
              <w:rPr>
                <w:i/>
              </w:rPr>
            </w:pPr>
            <w:r w:rsidRPr="00C70209">
              <w:rPr>
                <w:i/>
              </w:rPr>
              <w:t>Favours late rHuEPO + iron</w:t>
            </w:r>
          </w:p>
          <w:p w14:paraId="11E6ADBD" w14:textId="49E93053" w:rsidR="00DF2BB6" w:rsidRPr="00C70209" w:rsidRDefault="001A475D" w:rsidP="003131E2">
            <w:pPr>
              <w:pStyle w:val="Tabletext-evidencematrix"/>
            </w:pPr>
            <w:r w:rsidRPr="001A475D">
              <w:rPr>
                <w:i/>
              </w:rPr>
              <w:t>P = </w:t>
            </w:r>
            <w:r w:rsidR="00DF2BB6" w:rsidRPr="00C70209">
              <w:t>0.0075</w:t>
            </w:r>
            <w:r w:rsidR="00DF2BB6" w:rsidRPr="00C70209">
              <w:rPr>
                <w:vertAlign w:val="superscript"/>
              </w:rPr>
              <w:t>e</w:t>
            </w:r>
          </w:p>
          <w:p w14:paraId="59A3EE1F" w14:textId="2B4F2571" w:rsidR="00DF2BB6" w:rsidRPr="00C70209" w:rsidRDefault="00DF2BB6" w:rsidP="003131E2">
            <w:pPr>
              <w:pStyle w:val="Tabletext-evidencematrix"/>
            </w:pPr>
            <w:r w:rsidRPr="00C70209">
              <w:t>Substantial heterogeneity</w:t>
            </w:r>
          </w:p>
          <w:p w14:paraId="00F2F987" w14:textId="5A0F7D27"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4%</w:t>
            </w:r>
          </w:p>
        </w:tc>
      </w:tr>
      <w:tr w:rsidR="00DF2BB6" w:rsidRPr="00C70209" w14:paraId="296CDC92" w14:textId="77777777" w:rsidTr="003131E2">
        <w:trPr>
          <w:cantSplit/>
        </w:trPr>
        <w:tc>
          <w:tcPr>
            <w:tcW w:w="5000" w:type="pct"/>
            <w:gridSpan w:val="10"/>
            <w:tcBorders>
              <w:top w:val="single" w:sz="4" w:space="0" w:color="000000"/>
              <w:bottom w:val="single" w:sz="4" w:space="0" w:color="000000"/>
            </w:tcBorders>
            <w:shd w:val="clear" w:color="auto" w:fill="000000"/>
          </w:tcPr>
          <w:p w14:paraId="3E2B97D7"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evidence </w:t>
            </w:r>
          </w:p>
        </w:tc>
      </w:tr>
      <w:tr w:rsidR="00DF2BB6" w:rsidRPr="00C70209" w14:paraId="23DA5F1D" w14:textId="77777777" w:rsidTr="003131E2">
        <w:trPr>
          <w:cantSplit/>
        </w:trPr>
        <w:tc>
          <w:tcPr>
            <w:tcW w:w="5000" w:type="pct"/>
            <w:gridSpan w:val="10"/>
            <w:tcBorders>
              <w:top w:val="single" w:sz="4" w:space="0" w:color="000000"/>
              <w:bottom w:val="single" w:sz="4" w:space="0" w:color="000000"/>
            </w:tcBorders>
            <w:shd w:val="clear" w:color="auto" w:fill="auto"/>
          </w:tcPr>
          <w:p w14:paraId="50568FE0" w14:textId="77777777" w:rsidR="00DF2BB6" w:rsidRPr="00C70209" w:rsidRDefault="00DF2BB6" w:rsidP="003131E2">
            <w:pPr>
              <w:pStyle w:val="TableH5"/>
              <w:rPr>
                <w:rFonts w:eastAsia="Arial Unicode MS"/>
                <w:lang w:eastAsia="ja-JP"/>
              </w:rPr>
            </w:pPr>
            <w:r w:rsidRPr="00C70209">
              <w:rPr>
                <w:rFonts w:eastAsia="Arial Unicode MS"/>
                <w:lang w:eastAsia="ja-JP"/>
              </w:rPr>
              <w:t>Anaemia of prematurity</w:t>
            </w:r>
          </w:p>
        </w:tc>
      </w:tr>
      <w:tr w:rsidR="00DF2BB6" w:rsidRPr="00C70209" w14:paraId="232AC1E6" w14:textId="77777777" w:rsidTr="003131E2">
        <w:trPr>
          <w:cantSplit/>
        </w:trPr>
        <w:tc>
          <w:tcPr>
            <w:tcW w:w="389" w:type="pct"/>
            <w:vMerge w:val="restart"/>
            <w:shd w:val="clear" w:color="auto" w:fill="auto"/>
          </w:tcPr>
          <w:p w14:paraId="0B7FB41B" w14:textId="7FE0F0C0" w:rsidR="00DF2BB6" w:rsidRPr="00C70209" w:rsidRDefault="00DF2BB6" w:rsidP="003131E2">
            <w:pPr>
              <w:pStyle w:val="Tabletext-evidencematrix"/>
              <w:rPr>
                <w:szCs w:val="16"/>
              </w:rPr>
            </w:pPr>
            <w:r w:rsidRPr="00C70209">
              <w:rPr>
                <w:szCs w:val="16"/>
              </w:rPr>
              <w:t>Ohlsson 2014</w:t>
            </w:r>
            <w:r w:rsidRPr="00C70209">
              <w:rPr>
                <w:szCs w:val="16"/>
              </w:rPr>
              <w:fldChar w:fldCharType="begin"/>
            </w:r>
            <w:r w:rsidR="003E727B" w:rsidRPr="00C70209">
              <w:rPr>
                <w:szCs w:val="16"/>
              </w:rPr>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rPr>
                <w:szCs w:val="16"/>
              </w:rPr>
              <w:fldChar w:fldCharType="separate"/>
            </w:r>
            <w:r w:rsidR="003E727B" w:rsidRPr="00C70209">
              <w:rPr>
                <w:szCs w:val="16"/>
                <w:vertAlign w:val="superscript"/>
              </w:rPr>
              <w:t>90</w:t>
            </w:r>
            <w:r w:rsidRPr="00C70209">
              <w:rPr>
                <w:szCs w:val="16"/>
              </w:rPr>
              <w:fldChar w:fldCharType="end"/>
            </w:r>
          </w:p>
          <w:p w14:paraId="3D2D17BF" w14:textId="165C1E2B" w:rsidR="00DF2BB6" w:rsidRPr="00C70209" w:rsidRDefault="00DF2BB6" w:rsidP="003131E2">
            <w:pPr>
              <w:pStyle w:val="Tabletext-evidencematrix"/>
              <w:rPr>
                <w:i/>
                <w:szCs w:val="16"/>
              </w:rPr>
            </w:pPr>
            <w:r w:rsidRPr="00C70209">
              <w:rPr>
                <w:szCs w:val="16"/>
              </w:rPr>
              <w:t>Level I/II</w:t>
            </w:r>
          </w:p>
          <w:p w14:paraId="05F4CD1D" w14:textId="77777777" w:rsidR="00DF2BB6" w:rsidRPr="00C70209" w:rsidRDefault="00DF2BB6" w:rsidP="003131E2">
            <w:pPr>
              <w:pStyle w:val="Tabletext-evidencematrix"/>
              <w:rPr>
                <w:szCs w:val="16"/>
              </w:rPr>
            </w:pPr>
            <w:r w:rsidRPr="00C70209">
              <w:rPr>
                <w:i/>
                <w:szCs w:val="16"/>
              </w:rPr>
              <w:t>Good</w:t>
            </w:r>
          </w:p>
          <w:p w14:paraId="1B6D7308" w14:textId="77777777" w:rsidR="00DF2BB6" w:rsidRPr="00C70209" w:rsidRDefault="00DF2BB6" w:rsidP="003131E2">
            <w:pPr>
              <w:pStyle w:val="Tabletext-evidencematrix"/>
              <w:rPr>
                <w:szCs w:val="16"/>
              </w:rPr>
            </w:pPr>
          </w:p>
        </w:tc>
        <w:tc>
          <w:tcPr>
            <w:tcW w:w="492" w:type="pct"/>
            <w:vMerge w:val="restart"/>
            <w:shd w:val="clear" w:color="auto" w:fill="auto"/>
          </w:tcPr>
          <w:p w14:paraId="50E2B4CD" w14:textId="11E62F74" w:rsidR="00DF2BB6" w:rsidRPr="00C70209" w:rsidRDefault="00DF2BB6" w:rsidP="003131E2">
            <w:pPr>
              <w:pStyle w:val="Tabletext-evidencematrix"/>
            </w:pPr>
            <w:r w:rsidRPr="00C70209">
              <w:t>1 trials</w:t>
            </w:r>
            <w:r w:rsidRPr="00C70209">
              <w:rPr>
                <w:vertAlign w:val="superscript"/>
              </w:rPr>
              <w:t>c</w:t>
            </w:r>
            <w:r w:rsidRPr="00C70209">
              <w:t xml:space="preserve"> (Carnielli 1998)</w:t>
            </w:r>
            <w:r w:rsidR="001F211B">
              <w:fldChar w:fldCharType="begin"/>
            </w:r>
            <w:r w:rsidR="001F211B">
              <w:instrText xml:space="preserve"> ADDIN EN.CITE &lt;EndNote&gt;&lt;Cite&gt;&lt;Author&gt;Carnielli&lt;/Author&gt;&lt;Year&gt;1998&lt;/Year&gt;&lt;RecNum&gt;233&lt;/RecNum&gt;&lt;DisplayText&gt;&lt;style face="superscript"&gt;98&lt;/style&gt;&lt;/DisplayText&gt;&lt;record&gt;&lt;rec-number&gt;233&lt;/rec-number&gt;&lt;foreign-keys&gt;&lt;key app="EN" db-id="9edve2wadsavt5ewavaxtda4f2tavzvts9ee" timestamp="1427295143"&gt;233&lt;/key&gt;&lt;/foreign-keys&gt;&lt;ref-type name="Journal Article"&gt;17&lt;/ref-type&gt;&lt;contributors&gt;&lt;authors&gt;&lt;author&gt;Carnielli, V. P.&lt;/author&gt;&lt;author&gt;Da Riol, R.&lt;/author&gt;&lt;author&gt;Montini, G.&lt;/author&gt;&lt;/authors&gt;&lt;/contributors&gt;&lt;auth-address&gt;Department of Paediatrics, University of Padova, Italy. carnielli@child.pedi.unipd.it&lt;/auth-address&gt;&lt;titles&gt;&lt;title&gt;Iron supplementation enhances response to high doses of recombinant human erythropoietin in preterm infants&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44–8&lt;/pages&gt;&lt;volume&gt;79&lt;/volume&gt;&lt;number&gt;1&lt;/number&gt;&lt;keywords&gt;&lt;keyword&gt;Blood Transfusion&lt;/keyword&gt;&lt;keyword&gt;Drug Administration Schedule&lt;/keyword&gt;&lt;keyword&gt;Erythropoietin/*therapeutic use&lt;/keyword&gt;&lt;keyword&gt;Hematocrit&lt;/keyword&gt;&lt;keyword&gt;Humans&lt;/keyword&gt;&lt;keyword&gt;Infant, Newborn&lt;/keyword&gt;&lt;keyword&gt;*Infant, Premature&lt;/keyword&gt;&lt;keyword&gt;Iron/*administration &amp;amp; dosage/metabolism&lt;/keyword&gt;&lt;keyword&gt;Recombinant Proteins&lt;/keyword&gt;&lt;keyword&gt;Reticulocyte Count&lt;/keyword&gt;&lt;keyword&gt;Treatment Outcome&lt;/keyword&gt;&lt;/keywords&gt;&lt;dates&gt;&lt;year&gt;1998&lt;/year&gt;&lt;pub-dates&gt;&lt;date&gt;Jul&lt;/date&gt;&lt;/pub-dates&gt;&lt;/dates&gt;&lt;isbn&gt;1359-2998 (Print)&amp;#xD;1359-2998 (Linking)&lt;/isbn&gt;&lt;accession-num&gt;9797624&lt;/accession-num&gt;&lt;urls&gt;&lt;related-urls&gt;&lt;url&gt;http://www.ncbi.nlm.nih.gov/pubmed/9797624&lt;/url&gt;&lt;/related-urls&gt;&lt;/urls&gt;&lt;custom2&gt;1720813&lt;/custom2&gt;&lt;/record&gt;&lt;/Cite&gt;&lt;/EndNote&gt;</w:instrText>
            </w:r>
            <w:r w:rsidR="001F211B">
              <w:fldChar w:fldCharType="separate"/>
            </w:r>
            <w:r w:rsidR="001F211B" w:rsidRPr="001F211B">
              <w:rPr>
                <w:noProof/>
                <w:vertAlign w:val="superscript"/>
              </w:rPr>
              <w:t>98</w:t>
            </w:r>
            <w:r w:rsidR="001F211B">
              <w:fldChar w:fldCharType="end"/>
            </w:r>
          </w:p>
          <w:p w14:paraId="243EED79" w14:textId="77777777" w:rsidR="00DF2BB6" w:rsidRPr="00C70209" w:rsidRDefault="00DF2BB6" w:rsidP="003131E2">
            <w:pPr>
              <w:pStyle w:val="Tabletext-evidencematrix"/>
            </w:pPr>
            <w:r w:rsidRPr="00C70209">
              <w:t>N=63</w:t>
            </w:r>
          </w:p>
        </w:tc>
        <w:tc>
          <w:tcPr>
            <w:tcW w:w="490" w:type="pct"/>
            <w:vMerge w:val="restart"/>
            <w:shd w:val="clear" w:color="auto" w:fill="auto"/>
          </w:tcPr>
          <w:p w14:paraId="1D28FBFF" w14:textId="77777777" w:rsidR="00DF2BB6" w:rsidRPr="00C70209" w:rsidRDefault="00DF2BB6" w:rsidP="003131E2">
            <w:pPr>
              <w:pStyle w:val="Tabletext-evidencematrix"/>
            </w:pPr>
            <w:r w:rsidRPr="00C70209">
              <w:t>Preterm (&lt;37 weeks gestation) and/or LBW (&lt;2500 g) neonates, aged less than 8 days</w:t>
            </w:r>
          </w:p>
        </w:tc>
        <w:tc>
          <w:tcPr>
            <w:tcW w:w="490" w:type="pct"/>
            <w:vMerge w:val="restart"/>
            <w:shd w:val="clear" w:color="auto" w:fill="auto"/>
          </w:tcPr>
          <w:p w14:paraId="48583297" w14:textId="77777777" w:rsidR="00DF2BB6" w:rsidRPr="00C70209" w:rsidRDefault="00DF2BB6" w:rsidP="003131E2">
            <w:pPr>
              <w:pStyle w:val="Tabletext-evidencematrix"/>
            </w:pPr>
            <w:r w:rsidRPr="00C70209">
              <w:t>Single centre, Italy</w:t>
            </w:r>
          </w:p>
        </w:tc>
        <w:tc>
          <w:tcPr>
            <w:tcW w:w="491" w:type="pct"/>
            <w:vMerge w:val="restart"/>
            <w:shd w:val="clear" w:color="auto" w:fill="auto"/>
          </w:tcPr>
          <w:p w14:paraId="7A99933C" w14:textId="66FE2159" w:rsidR="00DF2BB6" w:rsidRPr="00C70209" w:rsidRDefault="00DF2BB6" w:rsidP="003131E2">
            <w:pPr>
              <w:pStyle w:val="Tabletext-evidencematrix"/>
            </w:pPr>
            <w:r w:rsidRPr="00C70209">
              <w:t>Early rHuEPO + iron versus no rHuEPO</w:t>
            </w:r>
          </w:p>
          <w:p w14:paraId="70B25077" w14:textId="725EC651" w:rsidR="00DF2BB6" w:rsidRPr="00C70209" w:rsidRDefault="00DF2BB6" w:rsidP="003131E2">
            <w:pPr>
              <w:pStyle w:val="Tabletext-subanalysis"/>
            </w:pPr>
            <w:r w:rsidRPr="00C70209">
              <w:t>*Initiation of rHuEPO &lt;8 days after birth</w:t>
            </w:r>
          </w:p>
        </w:tc>
        <w:tc>
          <w:tcPr>
            <w:tcW w:w="490" w:type="pct"/>
            <w:shd w:val="clear" w:color="auto" w:fill="auto"/>
          </w:tcPr>
          <w:p w14:paraId="03C5E630" w14:textId="77777777" w:rsidR="00DF2BB6" w:rsidRPr="00C70209" w:rsidRDefault="00DF2BB6" w:rsidP="003131E2">
            <w:pPr>
              <w:pStyle w:val="Tabletext-evidencematrix"/>
            </w:pPr>
            <w:r w:rsidRPr="00C70209">
              <w:t>Mean number of RBC transfusions per infant</w:t>
            </w:r>
          </w:p>
          <w:p w14:paraId="5A1C63C7" w14:textId="2A1381A3" w:rsidR="00DF2BB6" w:rsidRPr="00C70209" w:rsidRDefault="00DF2BB6" w:rsidP="003131E2">
            <w:pPr>
              <w:pStyle w:val="Tabletext-subanalysis"/>
            </w:pPr>
            <w:r w:rsidRPr="00C70209">
              <w:t>*Group 1 (rHuEPO + iron)</w:t>
            </w:r>
          </w:p>
        </w:tc>
        <w:tc>
          <w:tcPr>
            <w:tcW w:w="520" w:type="pct"/>
            <w:shd w:val="clear" w:color="auto" w:fill="auto"/>
          </w:tcPr>
          <w:p w14:paraId="0E2CA6CF" w14:textId="77777777" w:rsidR="00DF2BB6" w:rsidRPr="00C70209" w:rsidRDefault="00DF2BB6" w:rsidP="003131E2">
            <w:pPr>
              <w:pStyle w:val="Tabletext-evidencematrix"/>
            </w:pPr>
            <w:r w:rsidRPr="00C70209">
              <w:t>1.0 (95% CI 0.28, 1.18)</w:t>
            </w:r>
          </w:p>
        </w:tc>
        <w:tc>
          <w:tcPr>
            <w:tcW w:w="519" w:type="pct"/>
            <w:vMerge w:val="restart"/>
            <w:shd w:val="clear" w:color="auto" w:fill="auto"/>
          </w:tcPr>
          <w:p w14:paraId="6207FAAF" w14:textId="77777777" w:rsidR="00DF2BB6" w:rsidRPr="00C70209" w:rsidRDefault="00DF2BB6" w:rsidP="003131E2">
            <w:pPr>
              <w:pStyle w:val="Tabletext-evidencematrix"/>
            </w:pPr>
            <w:r w:rsidRPr="00C70209">
              <w:t>2.9 (95% CI 1.84, 3.88)</w:t>
            </w:r>
          </w:p>
        </w:tc>
        <w:tc>
          <w:tcPr>
            <w:tcW w:w="521" w:type="pct"/>
            <w:shd w:val="clear" w:color="auto" w:fill="auto"/>
          </w:tcPr>
          <w:p w14:paraId="67290136" w14:textId="77777777" w:rsidR="00DF2BB6" w:rsidRPr="00C70209" w:rsidRDefault="00DF2BB6" w:rsidP="003131E2">
            <w:pPr>
              <w:pStyle w:val="Tabletext-evidencematrix"/>
            </w:pPr>
            <w:r w:rsidRPr="00C70209">
              <w:t>MD 1.9 (NR)</w:t>
            </w:r>
          </w:p>
        </w:tc>
        <w:tc>
          <w:tcPr>
            <w:tcW w:w="598" w:type="pct"/>
            <w:shd w:val="clear" w:color="auto" w:fill="D9D9D9" w:themeFill="background1" w:themeFillShade="D9"/>
          </w:tcPr>
          <w:p w14:paraId="2B205534" w14:textId="49611A3D" w:rsidR="00DF2BB6" w:rsidRPr="00C70209" w:rsidRDefault="00DF2BB6" w:rsidP="003131E2">
            <w:pPr>
              <w:pStyle w:val="Tabletext-evidencematrix"/>
              <w:rPr>
                <w:i/>
              </w:rPr>
            </w:pPr>
            <w:r w:rsidRPr="00C70209">
              <w:rPr>
                <w:i/>
              </w:rPr>
              <w:t>Favours rHuEPO + iron</w:t>
            </w:r>
          </w:p>
          <w:p w14:paraId="1271648A" w14:textId="3787F6E0" w:rsidR="00DF2BB6" w:rsidRPr="00C70209" w:rsidRDefault="001A475D" w:rsidP="003131E2">
            <w:pPr>
              <w:pStyle w:val="Tabletext-evidencematrix"/>
            </w:pPr>
            <w:r w:rsidRPr="001A475D">
              <w:rPr>
                <w:i/>
              </w:rPr>
              <w:t>P = </w:t>
            </w:r>
            <w:r w:rsidR="00DF2BB6" w:rsidRPr="00C70209">
              <w:t>0.035</w:t>
            </w:r>
          </w:p>
        </w:tc>
      </w:tr>
      <w:tr w:rsidR="00DF2BB6" w:rsidRPr="00C70209" w14:paraId="7BCDBA89" w14:textId="77777777" w:rsidTr="003131E2">
        <w:trPr>
          <w:cantSplit/>
        </w:trPr>
        <w:tc>
          <w:tcPr>
            <w:tcW w:w="389" w:type="pct"/>
            <w:vMerge/>
            <w:shd w:val="clear" w:color="auto" w:fill="auto"/>
          </w:tcPr>
          <w:p w14:paraId="3A5D5E23" w14:textId="77777777" w:rsidR="00DF2BB6" w:rsidRPr="00C70209" w:rsidRDefault="00DF2BB6" w:rsidP="003131E2">
            <w:pPr>
              <w:pStyle w:val="Tabletext-evidencematrix"/>
              <w:rPr>
                <w:szCs w:val="16"/>
              </w:rPr>
            </w:pPr>
          </w:p>
        </w:tc>
        <w:tc>
          <w:tcPr>
            <w:tcW w:w="492" w:type="pct"/>
            <w:vMerge/>
            <w:shd w:val="clear" w:color="auto" w:fill="auto"/>
          </w:tcPr>
          <w:p w14:paraId="2AF1266E" w14:textId="77777777" w:rsidR="00DF2BB6" w:rsidRPr="00C70209" w:rsidRDefault="00DF2BB6" w:rsidP="003131E2">
            <w:pPr>
              <w:pStyle w:val="Tabletext-evidencematrix"/>
            </w:pPr>
          </w:p>
        </w:tc>
        <w:tc>
          <w:tcPr>
            <w:tcW w:w="490" w:type="pct"/>
            <w:vMerge/>
            <w:shd w:val="clear" w:color="auto" w:fill="auto"/>
          </w:tcPr>
          <w:p w14:paraId="005C08E8" w14:textId="77777777" w:rsidR="00DF2BB6" w:rsidRPr="00C70209" w:rsidRDefault="00DF2BB6" w:rsidP="003131E2">
            <w:pPr>
              <w:pStyle w:val="Tabletext-evidencematrix"/>
            </w:pPr>
          </w:p>
        </w:tc>
        <w:tc>
          <w:tcPr>
            <w:tcW w:w="490" w:type="pct"/>
            <w:vMerge/>
            <w:shd w:val="clear" w:color="auto" w:fill="auto"/>
          </w:tcPr>
          <w:p w14:paraId="65CE4F92" w14:textId="77777777" w:rsidR="00DF2BB6" w:rsidRPr="00C70209" w:rsidRDefault="00DF2BB6" w:rsidP="003131E2">
            <w:pPr>
              <w:pStyle w:val="Tabletext-evidencematrix"/>
            </w:pPr>
          </w:p>
        </w:tc>
        <w:tc>
          <w:tcPr>
            <w:tcW w:w="491" w:type="pct"/>
            <w:vMerge/>
            <w:shd w:val="clear" w:color="auto" w:fill="auto"/>
          </w:tcPr>
          <w:p w14:paraId="36CF8316" w14:textId="77777777" w:rsidR="00DF2BB6" w:rsidRPr="00C70209" w:rsidRDefault="00DF2BB6" w:rsidP="003131E2">
            <w:pPr>
              <w:pStyle w:val="Tabletext-evidencematrix"/>
            </w:pPr>
          </w:p>
        </w:tc>
        <w:tc>
          <w:tcPr>
            <w:tcW w:w="490" w:type="pct"/>
            <w:shd w:val="clear" w:color="auto" w:fill="auto"/>
          </w:tcPr>
          <w:p w14:paraId="51E4AC32" w14:textId="2D386FB3" w:rsidR="00DF2BB6" w:rsidRPr="00C70209" w:rsidRDefault="00DF2BB6" w:rsidP="003131E2">
            <w:pPr>
              <w:pStyle w:val="Tabletext-subanalysis"/>
            </w:pPr>
            <w:r w:rsidRPr="00C70209">
              <w:t>*Group 2 (rHuEPO alone)</w:t>
            </w:r>
          </w:p>
        </w:tc>
        <w:tc>
          <w:tcPr>
            <w:tcW w:w="520" w:type="pct"/>
            <w:shd w:val="clear" w:color="auto" w:fill="auto"/>
          </w:tcPr>
          <w:p w14:paraId="4CAEE5C3" w14:textId="77777777" w:rsidR="00DF2BB6" w:rsidRPr="00C70209" w:rsidRDefault="00DF2BB6" w:rsidP="003131E2">
            <w:pPr>
              <w:pStyle w:val="Tabletext-evidencematrix"/>
            </w:pPr>
            <w:r w:rsidRPr="00C70209">
              <w:t>1.3 (95%CI 0.54, 2.06)</w:t>
            </w:r>
          </w:p>
        </w:tc>
        <w:tc>
          <w:tcPr>
            <w:tcW w:w="519" w:type="pct"/>
            <w:vMerge/>
            <w:shd w:val="clear" w:color="auto" w:fill="auto"/>
          </w:tcPr>
          <w:p w14:paraId="6CB13D62" w14:textId="77777777" w:rsidR="00DF2BB6" w:rsidRPr="00C70209" w:rsidRDefault="00DF2BB6" w:rsidP="003131E2">
            <w:pPr>
              <w:pStyle w:val="Tabletext-evidencematrix"/>
            </w:pPr>
          </w:p>
        </w:tc>
        <w:tc>
          <w:tcPr>
            <w:tcW w:w="521" w:type="pct"/>
            <w:shd w:val="clear" w:color="auto" w:fill="auto"/>
          </w:tcPr>
          <w:p w14:paraId="668CC6BE" w14:textId="77777777" w:rsidR="00DF2BB6" w:rsidRPr="00C70209" w:rsidRDefault="00DF2BB6" w:rsidP="003131E2">
            <w:pPr>
              <w:pStyle w:val="Tabletext-evidencematrix"/>
            </w:pPr>
            <w:r w:rsidRPr="00C70209">
              <w:t>MD 1.6 (NR)</w:t>
            </w:r>
          </w:p>
        </w:tc>
        <w:tc>
          <w:tcPr>
            <w:tcW w:w="598" w:type="pct"/>
            <w:shd w:val="clear" w:color="auto" w:fill="D9D9D9" w:themeFill="background1" w:themeFillShade="D9"/>
          </w:tcPr>
          <w:p w14:paraId="41B167D3" w14:textId="69220230" w:rsidR="00DF2BB6" w:rsidRPr="00C70209" w:rsidRDefault="00DF2BB6" w:rsidP="003131E2">
            <w:pPr>
              <w:pStyle w:val="Tabletext-evidencematrix"/>
              <w:rPr>
                <w:i/>
              </w:rPr>
            </w:pPr>
            <w:r w:rsidRPr="00C70209">
              <w:rPr>
                <w:i/>
              </w:rPr>
              <w:t>Favours rHuEPO alone</w:t>
            </w:r>
          </w:p>
          <w:p w14:paraId="4DE8ECB5" w14:textId="5F71FFD8" w:rsidR="00DF2BB6" w:rsidRPr="00C70209" w:rsidRDefault="001A475D" w:rsidP="003131E2">
            <w:pPr>
              <w:pStyle w:val="Tabletext-evidencematrix"/>
              <w:rPr>
                <w:i/>
              </w:rPr>
            </w:pPr>
            <w:r w:rsidRPr="001A475D">
              <w:rPr>
                <w:i/>
              </w:rPr>
              <w:t>P = </w:t>
            </w:r>
            <w:r w:rsidR="00DF2BB6" w:rsidRPr="00C70209">
              <w:t>0.065</w:t>
            </w:r>
          </w:p>
        </w:tc>
      </w:tr>
      <w:tr w:rsidR="00DF2BB6" w:rsidRPr="00C70209" w14:paraId="454BA5F1" w14:textId="77777777" w:rsidTr="003131E2">
        <w:trPr>
          <w:cantSplit/>
        </w:trPr>
        <w:tc>
          <w:tcPr>
            <w:tcW w:w="389" w:type="pct"/>
            <w:vMerge/>
            <w:shd w:val="clear" w:color="auto" w:fill="auto"/>
          </w:tcPr>
          <w:p w14:paraId="1E7A115C" w14:textId="77777777" w:rsidR="00DF2BB6" w:rsidRPr="00C70209" w:rsidRDefault="00DF2BB6" w:rsidP="003131E2">
            <w:pPr>
              <w:pStyle w:val="Tabletext-evidencematrix"/>
              <w:rPr>
                <w:szCs w:val="16"/>
              </w:rPr>
            </w:pPr>
          </w:p>
        </w:tc>
        <w:tc>
          <w:tcPr>
            <w:tcW w:w="492" w:type="pct"/>
            <w:shd w:val="clear" w:color="auto" w:fill="auto"/>
          </w:tcPr>
          <w:p w14:paraId="4BF8A600" w14:textId="1C8F3AF5" w:rsidR="00DF2BB6" w:rsidRPr="00C70209" w:rsidRDefault="00DF2BB6" w:rsidP="003131E2">
            <w:pPr>
              <w:pStyle w:val="Tabletext-evidencematrix"/>
            </w:pPr>
            <w:r w:rsidRPr="00C70209">
              <w:t>1 trial (Avent 2002)</w:t>
            </w:r>
            <w:r w:rsidR="001F211B">
              <w:fldChar w:fldCharType="begin"/>
            </w:r>
            <w:r w:rsidR="001F211B">
              <w:instrText xml:space="preserve"> ADDIN EN.CITE &lt;EndNote&gt;&lt;Cite&gt;&lt;Author&gt;Avent&lt;/Author&gt;&lt;Year&gt;2002&lt;/Year&gt;&lt;RecNum&gt;250&lt;/RecNum&gt;&lt;DisplayText&gt;&lt;style face="superscript"&gt;96&lt;/style&gt;&lt;/DisplayText&gt;&lt;record&gt;&lt;rec-number&gt;250&lt;/rec-number&gt;&lt;foreign-keys&gt;&lt;key app="EN" db-id="9edve2wadsavt5ewavaxtda4f2tavzvts9ee" timestamp="1427477847"&gt;250&lt;/key&gt;&lt;/foreign-keys&gt;&lt;ref-type name="Journal Article"&gt;17&lt;/ref-type&gt;&lt;contributors&gt;&lt;authors&gt;&lt;author&gt;Avent, M&lt;/author&gt;&lt;author&gt;Cory, B. J&lt;/author&gt;&lt;author&gt;Galpin, J&lt;/author&gt;&lt;author&gt;Ballot, D. E&lt;/author&gt;&lt;author&gt;Cooper, P. A&lt;/author&gt;&lt;author&gt;Sherman, G&lt;/author&gt;&lt;author&gt;Davies, V.A&lt;/author&gt;&lt;/authors&gt;&lt;/contributors&gt;&lt;titles&gt;&lt;title&gt;A comparison of high versus low dose recombinant human erythropoietin versus blood transfusion in the management of anaemia of prematurity in a developing country&lt;/title&gt;&lt;secondary-title&gt;Journal of Tropical Pediatrics&lt;/secondary-title&gt;&lt;/titles&gt;&lt;periodical&gt;&lt;full-title&gt;Journal of Tropical Pediatrics&lt;/full-title&gt;&lt;/periodical&gt;&lt;pages&gt;227–233&lt;/pages&gt;&lt;volume&gt;48&lt;/volume&gt;&lt;number&gt;4&lt;/number&gt;&lt;reprint-edition&gt;NOT IN FILE&lt;/reprint-edition&gt;&lt;dates&gt;&lt;year&gt;2002&lt;/year&gt;&lt;/dates&gt;&lt;urls&gt;&lt;related-urls&gt;&lt;url&gt;http://www.ncbi.nlm.nih.gov/pubmed/12200985&lt;/url&gt;&lt;/related-urls&gt;&lt;/urls&gt;&lt;access-date&gt;13 April 2015&lt;/access-date&gt;&lt;/record&gt;&lt;/Cite&gt;&lt;/EndNote&gt;</w:instrText>
            </w:r>
            <w:r w:rsidR="001F211B">
              <w:fldChar w:fldCharType="separate"/>
            </w:r>
            <w:r w:rsidR="001F211B" w:rsidRPr="001F211B">
              <w:rPr>
                <w:noProof/>
                <w:vertAlign w:val="superscript"/>
              </w:rPr>
              <w:t>96</w:t>
            </w:r>
            <w:r w:rsidR="001F211B">
              <w:fldChar w:fldCharType="end"/>
            </w:r>
          </w:p>
          <w:p w14:paraId="1D0534F4" w14:textId="77777777" w:rsidR="00DF2BB6" w:rsidRPr="00C70209" w:rsidRDefault="00DF2BB6" w:rsidP="003131E2">
            <w:pPr>
              <w:pStyle w:val="Tabletext-evidencematrix"/>
            </w:pPr>
            <w:r w:rsidRPr="00C70209">
              <w:t>N=93</w:t>
            </w:r>
          </w:p>
        </w:tc>
        <w:tc>
          <w:tcPr>
            <w:tcW w:w="490" w:type="pct"/>
            <w:vMerge/>
            <w:shd w:val="clear" w:color="auto" w:fill="auto"/>
          </w:tcPr>
          <w:p w14:paraId="6BCD3E25" w14:textId="77777777" w:rsidR="00DF2BB6" w:rsidRPr="00C70209" w:rsidRDefault="00DF2BB6" w:rsidP="003131E2">
            <w:pPr>
              <w:pStyle w:val="Tabletext-evidencematrix"/>
            </w:pPr>
          </w:p>
        </w:tc>
        <w:tc>
          <w:tcPr>
            <w:tcW w:w="490" w:type="pct"/>
            <w:shd w:val="clear" w:color="auto" w:fill="auto"/>
          </w:tcPr>
          <w:p w14:paraId="3BD5F28D" w14:textId="77777777" w:rsidR="00DF2BB6" w:rsidRPr="00C70209" w:rsidRDefault="00DF2BB6" w:rsidP="003131E2">
            <w:pPr>
              <w:pStyle w:val="Tabletext-evidencematrix"/>
            </w:pPr>
            <w:r w:rsidRPr="00C70209">
              <w:t>Multicentre, South Africa</w:t>
            </w:r>
          </w:p>
        </w:tc>
        <w:tc>
          <w:tcPr>
            <w:tcW w:w="491" w:type="pct"/>
            <w:shd w:val="clear" w:color="auto" w:fill="auto"/>
          </w:tcPr>
          <w:p w14:paraId="19C6CE49" w14:textId="25F46139" w:rsidR="00DF2BB6" w:rsidRPr="00C70209" w:rsidRDefault="00DF2BB6" w:rsidP="003131E2">
            <w:pPr>
              <w:pStyle w:val="Tabletext-evidencematrix"/>
            </w:pPr>
            <w:r w:rsidRPr="00C70209">
              <w:t>Early rHuEPO + iron versus no rHuEPO + iron</w:t>
            </w:r>
          </w:p>
          <w:p w14:paraId="7AE48FCC" w14:textId="2B429961" w:rsidR="00DF2BB6" w:rsidRPr="00C70209" w:rsidRDefault="00DF2BB6" w:rsidP="003131E2">
            <w:pPr>
              <w:pStyle w:val="Tabletext-subanalysis"/>
            </w:pPr>
            <w:r w:rsidRPr="00C70209">
              <w:t>*Initiation of rHuEPO &lt;8 days after birth</w:t>
            </w:r>
          </w:p>
        </w:tc>
        <w:tc>
          <w:tcPr>
            <w:tcW w:w="490" w:type="pct"/>
            <w:shd w:val="clear" w:color="auto" w:fill="auto"/>
          </w:tcPr>
          <w:p w14:paraId="2D6D77AD" w14:textId="77777777" w:rsidR="00DF2BB6" w:rsidRPr="00C70209" w:rsidRDefault="00DF2BB6" w:rsidP="003131E2">
            <w:pPr>
              <w:pStyle w:val="Tabletext-evidencematrix"/>
            </w:pPr>
            <w:r w:rsidRPr="00C70209">
              <w:t>Median number of RBC transfusions</w:t>
            </w:r>
          </w:p>
          <w:p w14:paraId="5B94F758" w14:textId="4506FD1B" w:rsidR="00DF2BB6" w:rsidRPr="00C70209" w:rsidRDefault="00DF2BB6" w:rsidP="003131E2">
            <w:pPr>
              <w:pStyle w:val="Tabletext-subanalysis"/>
            </w:pPr>
            <w:r w:rsidRPr="00C70209">
              <w:t>*Group 1 (high</w:t>
            </w:r>
            <w:r w:rsidR="00363BA0" w:rsidRPr="00C70209">
              <w:t>-</w:t>
            </w:r>
            <w:r w:rsidRPr="00C70209">
              <w:t>dose rHuEPO)</w:t>
            </w:r>
          </w:p>
          <w:p w14:paraId="7CE1E074" w14:textId="4DE2A9B7" w:rsidR="00DF2BB6" w:rsidRPr="00C70209" w:rsidRDefault="00DF2BB6" w:rsidP="003131E2">
            <w:pPr>
              <w:pStyle w:val="Tabletext-subanalysis"/>
            </w:pPr>
            <w:r w:rsidRPr="00C70209">
              <w:t>*Group 2 (low-dose rHuEPO)</w:t>
            </w:r>
          </w:p>
        </w:tc>
        <w:tc>
          <w:tcPr>
            <w:tcW w:w="520" w:type="pct"/>
            <w:shd w:val="clear" w:color="auto" w:fill="auto"/>
          </w:tcPr>
          <w:p w14:paraId="006CBB27" w14:textId="77777777" w:rsidR="00DF2BB6" w:rsidRPr="00C70209" w:rsidRDefault="00DF2BB6" w:rsidP="003131E2">
            <w:pPr>
              <w:pStyle w:val="Tabletext-evidencematrix"/>
            </w:pPr>
            <w:r w:rsidRPr="00C70209">
              <w:t>0 (0–2)</w:t>
            </w:r>
          </w:p>
          <w:p w14:paraId="66548821" w14:textId="77777777" w:rsidR="00DF2BB6" w:rsidRPr="00C70209" w:rsidRDefault="00DF2BB6" w:rsidP="003131E2">
            <w:pPr>
              <w:pStyle w:val="Tabletext-evidencematrix"/>
            </w:pPr>
            <w:r w:rsidRPr="00C70209">
              <w:t>0 (0–1)</w:t>
            </w:r>
          </w:p>
        </w:tc>
        <w:tc>
          <w:tcPr>
            <w:tcW w:w="519" w:type="pct"/>
            <w:shd w:val="clear" w:color="auto" w:fill="auto"/>
          </w:tcPr>
          <w:p w14:paraId="53F74656" w14:textId="77777777" w:rsidR="00DF2BB6" w:rsidRPr="00C70209" w:rsidRDefault="00DF2BB6" w:rsidP="003131E2">
            <w:pPr>
              <w:pStyle w:val="Tabletext-evidencematrix"/>
            </w:pPr>
            <w:r w:rsidRPr="00C70209">
              <w:t>0 (0–4)</w:t>
            </w:r>
          </w:p>
        </w:tc>
        <w:tc>
          <w:tcPr>
            <w:tcW w:w="521" w:type="pct"/>
            <w:shd w:val="clear" w:color="auto" w:fill="auto"/>
          </w:tcPr>
          <w:p w14:paraId="50522935" w14:textId="77777777" w:rsidR="00DF2BB6" w:rsidRPr="00C70209" w:rsidRDefault="00DF2BB6" w:rsidP="003131E2">
            <w:pPr>
              <w:pStyle w:val="Tabletext-evidencematrix"/>
            </w:pPr>
            <w:r w:rsidRPr="00C70209">
              <w:t>NR</w:t>
            </w:r>
          </w:p>
        </w:tc>
        <w:tc>
          <w:tcPr>
            <w:tcW w:w="598" w:type="pct"/>
            <w:shd w:val="clear" w:color="auto" w:fill="D9D9D9" w:themeFill="background1" w:themeFillShade="D9"/>
          </w:tcPr>
          <w:p w14:paraId="7B03B988" w14:textId="3E524958" w:rsidR="00DF2BB6" w:rsidRPr="00C70209" w:rsidRDefault="00DF2BB6" w:rsidP="003131E2">
            <w:pPr>
              <w:pStyle w:val="Tabletext-evidencematrix"/>
              <w:rPr>
                <w:i/>
              </w:rPr>
            </w:pPr>
            <w:r w:rsidRPr="00C70209">
              <w:rPr>
                <w:i/>
              </w:rPr>
              <w:t>Favours rHuEPO</w:t>
            </w:r>
          </w:p>
          <w:p w14:paraId="58F18A18" w14:textId="10967DF4" w:rsidR="00DF2BB6" w:rsidRPr="00C70209" w:rsidRDefault="001A475D" w:rsidP="003131E2">
            <w:pPr>
              <w:pStyle w:val="Tabletext-evidencematrix"/>
            </w:pPr>
            <w:r w:rsidRPr="001A475D">
              <w:rPr>
                <w:i/>
              </w:rPr>
              <w:t>P = </w:t>
            </w:r>
            <w:r w:rsidR="00DF2BB6" w:rsidRPr="00C70209">
              <w:t>0.03</w:t>
            </w:r>
          </w:p>
        </w:tc>
      </w:tr>
      <w:tr w:rsidR="00DF2BB6" w:rsidRPr="00C70209" w14:paraId="5E756D01" w14:textId="77777777" w:rsidTr="003131E2">
        <w:trPr>
          <w:cantSplit/>
        </w:trPr>
        <w:tc>
          <w:tcPr>
            <w:tcW w:w="389" w:type="pct"/>
            <w:vMerge/>
            <w:shd w:val="clear" w:color="auto" w:fill="auto"/>
          </w:tcPr>
          <w:p w14:paraId="0229E59F" w14:textId="77777777" w:rsidR="00DF2BB6" w:rsidRPr="00C70209" w:rsidRDefault="00DF2BB6" w:rsidP="003131E2">
            <w:pPr>
              <w:pStyle w:val="Tabletext-evidencematrix"/>
              <w:rPr>
                <w:szCs w:val="16"/>
              </w:rPr>
            </w:pPr>
          </w:p>
        </w:tc>
        <w:tc>
          <w:tcPr>
            <w:tcW w:w="492" w:type="pct"/>
            <w:shd w:val="clear" w:color="auto" w:fill="auto"/>
          </w:tcPr>
          <w:p w14:paraId="1C5ABACA" w14:textId="68C897F5" w:rsidR="00DF2BB6" w:rsidRPr="00C70209" w:rsidRDefault="00DF2BB6" w:rsidP="003131E2">
            <w:pPr>
              <w:pStyle w:val="Tabletext-evidencematrix"/>
            </w:pPr>
            <w:r w:rsidRPr="00C70209">
              <w:t>1 trial (Haiden 2005)</w:t>
            </w:r>
            <w:r w:rsidR="001F211B">
              <w:fldChar w:fldCharType="begin">
                <w:fldData xml:space="preserve">PEVuZE5vdGU+PENpdGU+PEF1dGhvcj5IYWlkZW48L0F1dGhvcj48WWVhcj4yMDA1PC9ZZWFyPjxS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</w:fldData>
              </w:fldChar>
            </w:r>
            <w:r w:rsidR="001F211B">
              <w:instrText xml:space="preserve"> ADDIN EN.CITE </w:instrText>
            </w:r>
            <w:r w:rsidR="001F211B">
              <w:fldChar w:fldCharType="begin">
                <w:fldData xml:space="preserve">PEVuZE5vdGU+PENpdGU+PEF1dGhvcj5IYWlkZW48L0F1dGhvcj48WWVhcj4yMDA1PC9ZZWFyPjxS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1; 114</w:t>
            </w:r>
            <w:r w:rsidR="001F211B">
              <w:fldChar w:fldCharType="end"/>
            </w:r>
          </w:p>
          <w:p w14:paraId="5FBC8970" w14:textId="77777777" w:rsidR="00DF2BB6" w:rsidRPr="00C70209" w:rsidRDefault="00DF2BB6" w:rsidP="003131E2">
            <w:pPr>
              <w:pStyle w:val="Tabletext-evidencematrix"/>
            </w:pPr>
            <w:r w:rsidRPr="00C70209">
              <w:t>N=40</w:t>
            </w:r>
          </w:p>
        </w:tc>
        <w:tc>
          <w:tcPr>
            <w:tcW w:w="490" w:type="pct"/>
            <w:vMerge/>
            <w:shd w:val="clear" w:color="auto" w:fill="auto"/>
          </w:tcPr>
          <w:p w14:paraId="5EF1650D" w14:textId="77777777" w:rsidR="00DF2BB6" w:rsidRPr="00C70209" w:rsidRDefault="00DF2BB6" w:rsidP="003131E2">
            <w:pPr>
              <w:pStyle w:val="Tabletext-evidencematrix"/>
            </w:pPr>
          </w:p>
        </w:tc>
        <w:tc>
          <w:tcPr>
            <w:tcW w:w="490" w:type="pct"/>
            <w:shd w:val="clear" w:color="auto" w:fill="auto"/>
          </w:tcPr>
          <w:p w14:paraId="6DBE9BFB" w14:textId="77777777" w:rsidR="00DF2BB6" w:rsidRPr="00C70209" w:rsidRDefault="00DF2BB6" w:rsidP="003131E2">
            <w:pPr>
              <w:pStyle w:val="Tabletext-evidencematrix"/>
            </w:pPr>
            <w:r w:rsidRPr="00C70209">
              <w:t>Multiple NICUs, Austria</w:t>
            </w:r>
          </w:p>
        </w:tc>
        <w:tc>
          <w:tcPr>
            <w:tcW w:w="491" w:type="pct"/>
            <w:shd w:val="clear" w:color="auto" w:fill="auto"/>
          </w:tcPr>
          <w:p w14:paraId="4472DA7A" w14:textId="1E7CBE16" w:rsidR="00DF2BB6" w:rsidRPr="00C70209" w:rsidRDefault="00DF2BB6" w:rsidP="003131E2">
            <w:pPr>
              <w:pStyle w:val="Tabletext-evidencematrix"/>
            </w:pPr>
            <w:r w:rsidRPr="00C70209">
              <w:t>Early rHuEPO + iron versus no rHuEPO + iron</w:t>
            </w:r>
          </w:p>
          <w:p w14:paraId="0534628D" w14:textId="32950146" w:rsidR="00DF2BB6" w:rsidRPr="00C70209" w:rsidRDefault="00DF2BB6" w:rsidP="003131E2">
            <w:pPr>
              <w:pStyle w:val="Tabletext-subanalysis"/>
            </w:pPr>
            <w:r w:rsidRPr="00C70209">
              <w:t>*Initiation of rHuEPO &lt;8 days after birth</w:t>
            </w:r>
          </w:p>
        </w:tc>
        <w:tc>
          <w:tcPr>
            <w:tcW w:w="490" w:type="pct"/>
            <w:shd w:val="clear" w:color="auto" w:fill="auto"/>
          </w:tcPr>
          <w:p w14:paraId="45B561BC" w14:textId="77777777" w:rsidR="00DF2BB6" w:rsidRPr="00C70209" w:rsidRDefault="00DF2BB6" w:rsidP="003131E2">
            <w:pPr>
              <w:pStyle w:val="Tabletext-evidencematrix"/>
            </w:pPr>
            <w:r w:rsidRPr="00C70209">
              <w:t>Mean (range) number of RBC transfusions per infant</w:t>
            </w:r>
          </w:p>
        </w:tc>
        <w:tc>
          <w:tcPr>
            <w:tcW w:w="520" w:type="pct"/>
            <w:shd w:val="clear" w:color="auto" w:fill="auto"/>
          </w:tcPr>
          <w:p w14:paraId="5A735112" w14:textId="77777777" w:rsidR="00DF2BB6" w:rsidRPr="00C70209" w:rsidRDefault="00DF2BB6" w:rsidP="003131E2">
            <w:pPr>
              <w:pStyle w:val="Tabletext-evidencematrix"/>
            </w:pPr>
            <w:r w:rsidRPr="00C70209">
              <w:t>2 (0–15)</w:t>
            </w:r>
          </w:p>
        </w:tc>
        <w:tc>
          <w:tcPr>
            <w:tcW w:w="519" w:type="pct"/>
            <w:shd w:val="clear" w:color="auto" w:fill="auto"/>
          </w:tcPr>
          <w:p w14:paraId="14FA0F56" w14:textId="77777777" w:rsidR="00DF2BB6" w:rsidRPr="00C70209" w:rsidRDefault="00DF2BB6" w:rsidP="003131E2">
            <w:pPr>
              <w:pStyle w:val="Tabletext-evidencematrix"/>
            </w:pPr>
            <w:r w:rsidRPr="00C70209">
              <w:t>4.5 (0–12)</w:t>
            </w:r>
          </w:p>
        </w:tc>
        <w:tc>
          <w:tcPr>
            <w:tcW w:w="521" w:type="pct"/>
            <w:shd w:val="clear" w:color="auto" w:fill="auto"/>
          </w:tcPr>
          <w:p w14:paraId="582B0A04" w14:textId="77777777" w:rsidR="00DF2BB6" w:rsidRPr="00C70209" w:rsidRDefault="00DF2BB6" w:rsidP="003131E2">
            <w:pPr>
              <w:pStyle w:val="Tabletext-evidencematrix"/>
            </w:pPr>
            <w:r w:rsidRPr="00C70209">
              <w:t>NR</w:t>
            </w:r>
          </w:p>
        </w:tc>
        <w:tc>
          <w:tcPr>
            <w:tcW w:w="598" w:type="pct"/>
            <w:shd w:val="clear" w:color="auto" w:fill="auto"/>
          </w:tcPr>
          <w:p w14:paraId="062C2901" w14:textId="77777777" w:rsidR="00DF2BB6" w:rsidRPr="00C70209" w:rsidRDefault="00DF2BB6" w:rsidP="003131E2">
            <w:pPr>
              <w:pStyle w:val="Tabletext-evidencematrix"/>
              <w:rPr>
                <w:i/>
              </w:rPr>
            </w:pPr>
            <w:r w:rsidRPr="00C70209">
              <w:rPr>
                <w:i/>
              </w:rPr>
              <w:t>No significant difference</w:t>
            </w:r>
          </w:p>
          <w:p w14:paraId="672DADE7" w14:textId="312F562C" w:rsidR="00DF2BB6" w:rsidRPr="00C70209" w:rsidRDefault="001A475D" w:rsidP="003131E2">
            <w:pPr>
              <w:pStyle w:val="Tabletext-evidencematrix"/>
            </w:pPr>
            <w:r w:rsidRPr="001A475D">
              <w:rPr>
                <w:i/>
              </w:rPr>
              <w:t>P = </w:t>
            </w:r>
            <w:r w:rsidR="00DF2BB6" w:rsidRPr="00C70209">
              <w:t>NR</w:t>
            </w:r>
          </w:p>
        </w:tc>
      </w:tr>
      <w:tr w:rsidR="00DF2BB6" w:rsidRPr="00C70209" w14:paraId="11A8574F" w14:textId="77777777" w:rsidTr="003131E2">
        <w:trPr>
          <w:cantSplit/>
        </w:trPr>
        <w:tc>
          <w:tcPr>
            <w:tcW w:w="389" w:type="pct"/>
            <w:vMerge/>
            <w:shd w:val="clear" w:color="auto" w:fill="auto"/>
          </w:tcPr>
          <w:p w14:paraId="59E3A364" w14:textId="77777777" w:rsidR="00DF2BB6" w:rsidRPr="00C70209" w:rsidRDefault="00DF2BB6" w:rsidP="003131E2">
            <w:pPr>
              <w:pStyle w:val="Tabletext-evidencematrix"/>
              <w:rPr>
                <w:szCs w:val="16"/>
              </w:rPr>
            </w:pPr>
          </w:p>
        </w:tc>
        <w:tc>
          <w:tcPr>
            <w:tcW w:w="492" w:type="pct"/>
            <w:shd w:val="clear" w:color="auto" w:fill="auto"/>
          </w:tcPr>
          <w:p w14:paraId="0D001FFA" w14:textId="77777777" w:rsidR="00DF2BB6" w:rsidRPr="00C70209" w:rsidRDefault="00DF2BB6" w:rsidP="003131E2">
            <w:pPr>
              <w:pStyle w:val="Tabletext-evidencematrix"/>
            </w:pPr>
            <w:r w:rsidRPr="00C70209">
              <w:t>1 trial (Ohls 2013)</w:t>
            </w:r>
          </w:p>
          <w:p w14:paraId="58D77BD5" w14:textId="77777777" w:rsidR="00DF2BB6" w:rsidRPr="00C70209" w:rsidRDefault="00DF2BB6" w:rsidP="003131E2">
            <w:pPr>
              <w:pStyle w:val="Tabletext-evidencematrix"/>
            </w:pPr>
            <w:r w:rsidRPr="00C70209">
              <w:t>N=66</w:t>
            </w:r>
          </w:p>
          <w:p w14:paraId="5DB67531" w14:textId="77777777" w:rsidR="00DF2BB6" w:rsidRPr="00C70209" w:rsidRDefault="00DF2BB6" w:rsidP="003131E2">
            <w:pPr>
              <w:pStyle w:val="Tabletext-evidencematrix"/>
            </w:pPr>
          </w:p>
        </w:tc>
        <w:tc>
          <w:tcPr>
            <w:tcW w:w="490" w:type="pct"/>
            <w:vMerge/>
            <w:shd w:val="clear" w:color="auto" w:fill="auto"/>
          </w:tcPr>
          <w:p w14:paraId="3BBAB856" w14:textId="77777777" w:rsidR="00DF2BB6" w:rsidRPr="00C70209" w:rsidRDefault="00DF2BB6" w:rsidP="003131E2">
            <w:pPr>
              <w:pStyle w:val="Tabletext-evidencematrix"/>
            </w:pPr>
          </w:p>
        </w:tc>
        <w:tc>
          <w:tcPr>
            <w:tcW w:w="490" w:type="pct"/>
            <w:shd w:val="clear" w:color="auto" w:fill="auto"/>
          </w:tcPr>
          <w:p w14:paraId="053E856D" w14:textId="77777777" w:rsidR="00DF2BB6" w:rsidRPr="00C70209" w:rsidRDefault="00DF2BB6" w:rsidP="003131E2">
            <w:pPr>
              <w:pStyle w:val="Tabletext-evidencematrix"/>
            </w:pPr>
            <w:r w:rsidRPr="00C70209">
              <w:t>USA</w:t>
            </w:r>
          </w:p>
        </w:tc>
        <w:tc>
          <w:tcPr>
            <w:tcW w:w="491" w:type="pct"/>
            <w:shd w:val="clear" w:color="auto" w:fill="auto"/>
          </w:tcPr>
          <w:p w14:paraId="4A915354" w14:textId="195EA583" w:rsidR="00DF2BB6" w:rsidRPr="00C70209" w:rsidRDefault="00DF2BB6" w:rsidP="003131E2">
            <w:pPr>
              <w:pStyle w:val="Tabletext-evidencematrix"/>
            </w:pPr>
            <w:r w:rsidRPr="00C70209">
              <w:t>Early DAR + iron versus placebo + iron</w:t>
            </w:r>
          </w:p>
          <w:p w14:paraId="4436A837" w14:textId="77777777" w:rsidR="00DF2BB6" w:rsidRPr="00C70209" w:rsidRDefault="00DF2BB6" w:rsidP="003131E2">
            <w:pPr>
              <w:pStyle w:val="Tabletext-subanalysis"/>
            </w:pPr>
            <w:r w:rsidRPr="00C70209">
              <w:t>*Initiation of DAR &lt;8 days after birth</w:t>
            </w:r>
          </w:p>
        </w:tc>
        <w:tc>
          <w:tcPr>
            <w:tcW w:w="490" w:type="pct"/>
            <w:shd w:val="clear" w:color="auto" w:fill="auto"/>
          </w:tcPr>
          <w:p w14:paraId="7FE012A1" w14:textId="77777777" w:rsidR="00DF2BB6" w:rsidRPr="00C70209" w:rsidRDefault="00DF2BB6" w:rsidP="003131E2">
            <w:pPr>
              <w:pStyle w:val="Tabletext-evidencematrix"/>
            </w:pPr>
            <w:r w:rsidRPr="00C70209">
              <w:t>Mean number of RBC transfusions per infant</w:t>
            </w:r>
          </w:p>
        </w:tc>
        <w:tc>
          <w:tcPr>
            <w:tcW w:w="520" w:type="pct"/>
            <w:shd w:val="clear" w:color="auto" w:fill="auto"/>
          </w:tcPr>
          <w:p w14:paraId="5237A3B9" w14:textId="77777777" w:rsidR="00DF2BB6" w:rsidRPr="00C70209" w:rsidRDefault="00DF2BB6" w:rsidP="003131E2">
            <w:pPr>
              <w:pStyle w:val="Tabletext-evidencematrix"/>
            </w:pPr>
            <w:r w:rsidRPr="00C70209">
              <w:t>1.2 ± 2.4</w:t>
            </w:r>
          </w:p>
        </w:tc>
        <w:tc>
          <w:tcPr>
            <w:tcW w:w="519" w:type="pct"/>
            <w:shd w:val="clear" w:color="auto" w:fill="auto"/>
          </w:tcPr>
          <w:p w14:paraId="3B90C626" w14:textId="77777777" w:rsidR="00DF2BB6" w:rsidRPr="00C70209" w:rsidRDefault="00DF2BB6" w:rsidP="003131E2">
            <w:pPr>
              <w:pStyle w:val="Tabletext-evidencematrix"/>
            </w:pPr>
            <w:r w:rsidRPr="00C70209">
              <w:t>2.4 ± 2.9</w:t>
            </w:r>
          </w:p>
        </w:tc>
        <w:tc>
          <w:tcPr>
            <w:tcW w:w="521" w:type="pct"/>
            <w:shd w:val="clear" w:color="auto" w:fill="auto"/>
          </w:tcPr>
          <w:p w14:paraId="3C0E86C2" w14:textId="77777777" w:rsidR="00DF2BB6" w:rsidRPr="00C70209" w:rsidRDefault="00DF2BB6" w:rsidP="003131E2">
            <w:pPr>
              <w:pStyle w:val="Tabletext-evidencematrix"/>
            </w:pPr>
            <w:r w:rsidRPr="00C70209">
              <w:t>MD –1.2 [–2.48, 0.08]</w:t>
            </w:r>
          </w:p>
        </w:tc>
        <w:tc>
          <w:tcPr>
            <w:tcW w:w="598" w:type="pct"/>
            <w:shd w:val="clear" w:color="auto" w:fill="auto"/>
          </w:tcPr>
          <w:p w14:paraId="145489FC" w14:textId="77777777" w:rsidR="00DF2BB6" w:rsidRPr="00C70209" w:rsidRDefault="00DF2BB6" w:rsidP="003131E2">
            <w:pPr>
              <w:pStyle w:val="Tabletext-evidencematrix"/>
              <w:rPr>
                <w:i/>
              </w:rPr>
            </w:pPr>
            <w:r w:rsidRPr="00C70209">
              <w:rPr>
                <w:i/>
              </w:rPr>
              <w:t>No significant difference</w:t>
            </w:r>
          </w:p>
          <w:p w14:paraId="0A3E434B" w14:textId="0DF30B9B" w:rsidR="00DF2BB6" w:rsidRPr="00C70209" w:rsidRDefault="001A475D" w:rsidP="003131E2">
            <w:pPr>
              <w:pStyle w:val="Tabletext-evidencematrix"/>
            </w:pPr>
            <w:r w:rsidRPr="001A475D">
              <w:rPr>
                <w:i/>
              </w:rPr>
              <w:t>P = </w:t>
            </w:r>
            <w:r w:rsidR="00DF2BB6" w:rsidRPr="00C70209">
              <w:t>0.067</w:t>
            </w:r>
          </w:p>
        </w:tc>
      </w:tr>
      <w:tr w:rsidR="00DF2BB6" w:rsidRPr="00C70209" w14:paraId="5C6DC6E8" w14:textId="77777777" w:rsidTr="003131E2">
        <w:trPr>
          <w:cantSplit/>
        </w:trPr>
        <w:tc>
          <w:tcPr>
            <w:tcW w:w="389" w:type="pct"/>
            <w:shd w:val="clear" w:color="auto" w:fill="auto"/>
          </w:tcPr>
          <w:p w14:paraId="022A3AFC" w14:textId="41DCA9CD" w:rsidR="00DF2BB6" w:rsidRPr="00C70209" w:rsidRDefault="00DF2BB6" w:rsidP="003131E2">
            <w:pPr>
              <w:pStyle w:val="Tabletext-evidencematrix"/>
            </w:pPr>
            <w:r w:rsidRPr="00C70209">
              <w:t>Khatami 2008</w:t>
            </w:r>
            <w:r w:rsidRPr="00C70209">
              <w:fldChar w:fldCharType="begin">
                <w:fldData xml:space="preserve">PEVuZE5vdGU+PENpdGU+PEF1dGhvcj5LaGF0YW1pPC9BdXRob3I+PFllYXI+MjAwODwvWWVhcj48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</w:fldData>
              </w:fldChar>
            </w:r>
            <w:r w:rsidR="003F7DCB" w:rsidRPr="00C70209">
              <w:instrText xml:space="preserve"> ADDIN EN.CITE </w:instrText>
            </w:r>
            <w:r w:rsidR="003F7DCB" w:rsidRPr="00C70209">
              <w:fldChar w:fldCharType="begin">
                <w:fldData xml:space="preserve">PEVuZE5vdGU+PENpdGU+PEF1dGhvcj5LaGF0YW1pPC9BdXRob3I+PFllYXI+MjAwODwvWWVhcj48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21</w:t>
            </w:r>
            <w:r w:rsidRPr="00C70209">
              <w:fldChar w:fldCharType="end"/>
            </w:r>
          </w:p>
          <w:p w14:paraId="29257B63" w14:textId="77777777" w:rsidR="00DF2BB6" w:rsidRPr="00C70209" w:rsidRDefault="00DF2BB6" w:rsidP="003131E2">
            <w:pPr>
              <w:pStyle w:val="Tabletext-evidencematrix"/>
            </w:pPr>
            <w:r w:rsidRPr="00C70209">
              <w:t>Level II</w:t>
            </w:r>
          </w:p>
          <w:p w14:paraId="1DFB5465" w14:textId="77777777" w:rsidR="00DF2BB6" w:rsidRPr="00C70209" w:rsidRDefault="00DF2BB6" w:rsidP="003131E2">
            <w:pPr>
              <w:pStyle w:val="Tabletext-evidencematrix"/>
            </w:pPr>
            <w:r w:rsidRPr="00C70209">
              <w:rPr>
                <w:i/>
              </w:rPr>
              <w:t>Poor</w:t>
            </w:r>
          </w:p>
        </w:tc>
        <w:tc>
          <w:tcPr>
            <w:tcW w:w="492" w:type="pct"/>
            <w:shd w:val="clear" w:color="auto" w:fill="auto"/>
          </w:tcPr>
          <w:p w14:paraId="4DE15F7D" w14:textId="77777777" w:rsidR="00DF2BB6" w:rsidRPr="00C70209" w:rsidRDefault="00DF2BB6" w:rsidP="003131E2">
            <w:pPr>
              <w:pStyle w:val="Tabletext-evidencematrix"/>
            </w:pPr>
            <w:r w:rsidRPr="00C70209">
              <w:t>N=40</w:t>
            </w:r>
          </w:p>
        </w:tc>
        <w:tc>
          <w:tcPr>
            <w:tcW w:w="490" w:type="pct"/>
            <w:shd w:val="clear" w:color="auto" w:fill="auto"/>
          </w:tcPr>
          <w:p w14:paraId="5A190C1C" w14:textId="77777777" w:rsidR="00DF2BB6" w:rsidRPr="00C70209" w:rsidRDefault="00DF2BB6" w:rsidP="003131E2">
            <w:pPr>
              <w:pStyle w:val="Tabletext-evidencematrix"/>
            </w:pPr>
            <w:r w:rsidRPr="00C70209">
              <w:t>Preterm infants (28–34 weeks gestation) with VLBW (1000–1750 g)</w:t>
            </w:r>
          </w:p>
        </w:tc>
        <w:tc>
          <w:tcPr>
            <w:tcW w:w="490" w:type="pct"/>
            <w:shd w:val="clear" w:color="auto" w:fill="auto"/>
          </w:tcPr>
          <w:p w14:paraId="0DF275E0" w14:textId="77777777" w:rsidR="00DF2BB6" w:rsidRPr="00C70209" w:rsidRDefault="00DF2BB6" w:rsidP="003131E2">
            <w:pPr>
              <w:pStyle w:val="Tabletext-evidencematrix"/>
            </w:pPr>
            <w:r w:rsidRPr="00C70209">
              <w:t>Iran</w:t>
            </w:r>
          </w:p>
        </w:tc>
        <w:tc>
          <w:tcPr>
            <w:tcW w:w="491" w:type="pct"/>
            <w:shd w:val="clear" w:color="auto" w:fill="auto"/>
          </w:tcPr>
          <w:p w14:paraId="29A0D4D7" w14:textId="28928B97" w:rsidR="00DF2BB6" w:rsidRPr="00C70209" w:rsidRDefault="00DF2BB6" w:rsidP="003131E2">
            <w:pPr>
              <w:pStyle w:val="Tabletext-evidencematrix"/>
            </w:pPr>
            <w:r w:rsidRPr="00C70209">
              <w:t>Early rHuEPO + iron (n=20) versus iron (n=20)</w:t>
            </w:r>
          </w:p>
          <w:p w14:paraId="1A11F401" w14:textId="1901F101" w:rsidR="00DF2BB6" w:rsidRPr="00C70209" w:rsidRDefault="00DF2BB6" w:rsidP="003131E2">
            <w:pPr>
              <w:pStyle w:val="Tabletext-subanalysis"/>
            </w:pPr>
            <w:r w:rsidRPr="00C70209">
              <w:t>*Initiation of rHuEPO between 48 and 96 hours after birth</w:t>
            </w:r>
          </w:p>
        </w:tc>
        <w:tc>
          <w:tcPr>
            <w:tcW w:w="490" w:type="pct"/>
            <w:shd w:val="clear" w:color="auto" w:fill="auto"/>
          </w:tcPr>
          <w:p w14:paraId="3DCA912C" w14:textId="77777777" w:rsidR="00DF2BB6" w:rsidRPr="00C70209" w:rsidRDefault="00DF2BB6" w:rsidP="003131E2">
            <w:pPr>
              <w:pStyle w:val="Tabletext-evidencematrix"/>
            </w:pPr>
            <w:r w:rsidRPr="00C70209">
              <w:t>Mean number of RBC transfusions per patient</w:t>
            </w:r>
          </w:p>
        </w:tc>
        <w:tc>
          <w:tcPr>
            <w:tcW w:w="520" w:type="pct"/>
            <w:shd w:val="clear" w:color="auto" w:fill="auto"/>
          </w:tcPr>
          <w:p w14:paraId="1F30116A" w14:textId="77777777" w:rsidR="00DF2BB6" w:rsidRPr="00C70209" w:rsidRDefault="00DF2BB6" w:rsidP="003131E2">
            <w:pPr>
              <w:pStyle w:val="Tabletext-evidencematrix"/>
            </w:pPr>
            <w:r w:rsidRPr="00C70209">
              <w:t>2.20 ± NR</w:t>
            </w:r>
          </w:p>
        </w:tc>
        <w:tc>
          <w:tcPr>
            <w:tcW w:w="519" w:type="pct"/>
            <w:shd w:val="clear" w:color="auto" w:fill="auto"/>
          </w:tcPr>
          <w:p w14:paraId="1218CD7A" w14:textId="77777777" w:rsidR="00DF2BB6" w:rsidRPr="00C70209" w:rsidRDefault="00DF2BB6" w:rsidP="003131E2">
            <w:pPr>
              <w:pStyle w:val="Tabletext-evidencematrix"/>
            </w:pPr>
            <w:r w:rsidRPr="00C70209">
              <w:t xml:space="preserve">8.20 ± NR </w:t>
            </w:r>
          </w:p>
        </w:tc>
        <w:tc>
          <w:tcPr>
            <w:tcW w:w="521" w:type="pct"/>
            <w:shd w:val="clear" w:color="auto" w:fill="auto"/>
          </w:tcPr>
          <w:p w14:paraId="5C8F7D1D" w14:textId="77777777" w:rsidR="00DF2BB6" w:rsidRPr="00C70209" w:rsidRDefault="00DF2BB6" w:rsidP="003131E2">
            <w:pPr>
              <w:pStyle w:val="Tabletext-evidencematrix"/>
            </w:pPr>
            <w:r w:rsidRPr="00C70209">
              <w:t>MD 6 [NR]</w:t>
            </w:r>
          </w:p>
        </w:tc>
        <w:tc>
          <w:tcPr>
            <w:tcW w:w="598" w:type="pct"/>
            <w:shd w:val="clear" w:color="auto" w:fill="auto"/>
          </w:tcPr>
          <w:p w14:paraId="07BF996E" w14:textId="77777777" w:rsidR="00DF2BB6" w:rsidRPr="00C70209" w:rsidRDefault="00DF2BB6" w:rsidP="003131E2">
            <w:pPr>
              <w:pStyle w:val="Tabletext-evidencematrix"/>
            </w:pPr>
            <w:r w:rsidRPr="00C70209">
              <w:t>NR</w:t>
            </w:r>
          </w:p>
        </w:tc>
      </w:tr>
      <w:tr w:rsidR="00DF2BB6" w:rsidRPr="00C70209" w14:paraId="3EF31F61" w14:textId="77777777" w:rsidTr="003131E2">
        <w:trPr>
          <w:cantSplit/>
        </w:trPr>
        <w:tc>
          <w:tcPr>
            <w:tcW w:w="389" w:type="pct"/>
            <w:vMerge w:val="restart"/>
            <w:shd w:val="clear" w:color="auto" w:fill="auto"/>
          </w:tcPr>
          <w:p w14:paraId="7A74AA17" w14:textId="6E675F91" w:rsidR="00DF2BB6" w:rsidRPr="00C70209" w:rsidRDefault="00DF2BB6" w:rsidP="003131E2">
            <w:pPr>
              <w:pStyle w:val="Tabletext-evidencematrix"/>
            </w:pPr>
            <w:r w:rsidRPr="00C70209">
              <w:t>Kremenopoulos 1997</w:t>
            </w:r>
            <w:r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 </w:instrText>
            </w:r>
            <w:r w:rsidR="003F7DCB"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2</w:t>
            </w:r>
            <w:r w:rsidRPr="00C70209">
              <w:fldChar w:fldCharType="end"/>
            </w:r>
          </w:p>
          <w:p w14:paraId="68AE1F33" w14:textId="77777777" w:rsidR="00DF2BB6" w:rsidRPr="00C70209" w:rsidRDefault="00DF2BB6" w:rsidP="003131E2">
            <w:pPr>
              <w:pStyle w:val="Tabletext-evidencematrix"/>
            </w:pPr>
            <w:r w:rsidRPr="00C70209">
              <w:t>Level II</w:t>
            </w:r>
          </w:p>
          <w:p w14:paraId="7AEFE8A0" w14:textId="77777777" w:rsidR="00DF2BB6" w:rsidRPr="00C70209" w:rsidRDefault="00DF2BB6" w:rsidP="003131E2">
            <w:pPr>
              <w:pStyle w:val="Tabletext-evidencematrix"/>
            </w:pPr>
            <w:r w:rsidRPr="00C70209">
              <w:rPr>
                <w:i/>
              </w:rPr>
              <w:t>Poor</w:t>
            </w:r>
          </w:p>
        </w:tc>
        <w:tc>
          <w:tcPr>
            <w:tcW w:w="492" w:type="pct"/>
            <w:vMerge w:val="restart"/>
            <w:shd w:val="clear" w:color="auto" w:fill="auto"/>
          </w:tcPr>
          <w:p w14:paraId="60BC410D" w14:textId="77777777" w:rsidR="00DF2BB6" w:rsidRPr="00C70209" w:rsidRDefault="00DF2BB6" w:rsidP="003131E2">
            <w:pPr>
              <w:pStyle w:val="Tabletext-evidencematrix"/>
            </w:pPr>
            <w:r w:rsidRPr="00C70209">
              <w:t>N=85</w:t>
            </w:r>
          </w:p>
        </w:tc>
        <w:tc>
          <w:tcPr>
            <w:tcW w:w="490" w:type="pct"/>
            <w:vMerge w:val="restart"/>
            <w:shd w:val="clear" w:color="auto" w:fill="auto"/>
          </w:tcPr>
          <w:p w14:paraId="31188489" w14:textId="77777777" w:rsidR="00DF2BB6" w:rsidRPr="00C70209" w:rsidRDefault="00DF2BB6" w:rsidP="003131E2">
            <w:pPr>
              <w:pStyle w:val="Tabletext-evidencematrix"/>
            </w:pPr>
            <w:r w:rsidRPr="00C70209">
              <w:t>Preterm infants (≤31 weeks gestation) with VLBW (≤1500 g)</w:t>
            </w:r>
          </w:p>
        </w:tc>
        <w:tc>
          <w:tcPr>
            <w:tcW w:w="490" w:type="pct"/>
            <w:vMerge w:val="restart"/>
            <w:shd w:val="clear" w:color="auto" w:fill="auto"/>
          </w:tcPr>
          <w:p w14:paraId="14A15C6E" w14:textId="77777777" w:rsidR="00DF2BB6" w:rsidRPr="00C70209" w:rsidRDefault="00DF2BB6" w:rsidP="003131E2">
            <w:pPr>
              <w:pStyle w:val="Tabletext-evidencematrix"/>
            </w:pPr>
            <w:r w:rsidRPr="00C70209">
              <w:t>Greece</w:t>
            </w:r>
          </w:p>
        </w:tc>
        <w:tc>
          <w:tcPr>
            <w:tcW w:w="491" w:type="pct"/>
            <w:vMerge w:val="restart"/>
            <w:shd w:val="clear" w:color="auto" w:fill="auto"/>
          </w:tcPr>
          <w:p w14:paraId="0D63A794" w14:textId="75D49207" w:rsidR="00DF2BB6" w:rsidRPr="00C70209" w:rsidRDefault="00DF2BB6" w:rsidP="003131E2">
            <w:pPr>
              <w:pStyle w:val="Tabletext-evidencematrix"/>
            </w:pPr>
            <w:r w:rsidRPr="00C70209">
              <w:t>rHuEPO + oral iron versus oral iron</w:t>
            </w:r>
          </w:p>
          <w:p w14:paraId="43209469" w14:textId="76F3074F" w:rsidR="00DF2BB6" w:rsidRPr="00C70209" w:rsidRDefault="00DF2BB6" w:rsidP="003131E2">
            <w:pPr>
              <w:pStyle w:val="Tabletext-subanalysis"/>
            </w:pPr>
            <w:r w:rsidRPr="00C70209">
              <w:t>*Group A (EPO750) initiation of rHuEPO 3–7 days after birth</w:t>
            </w:r>
          </w:p>
          <w:p w14:paraId="53EA4A19" w14:textId="074448EB" w:rsidR="00DF2BB6" w:rsidRPr="00C70209" w:rsidRDefault="00DF2BB6" w:rsidP="003131E2">
            <w:pPr>
              <w:pStyle w:val="Tabletext-subanalysis"/>
            </w:pPr>
            <w:r w:rsidRPr="00C70209">
              <w:t>*Group B (EPO600) initiation of rHuEPO &gt;3 weeks after birth</w:t>
            </w:r>
          </w:p>
        </w:tc>
        <w:tc>
          <w:tcPr>
            <w:tcW w:w="490" w:type="pct"/>
            <w:shd w:val="clear" w:color="auto" w:fill="auto"/>
          </w:tcPr>
          <w:p w14:paraId="5E2985A2" w14:textId="77777777" w:rsidR="00DF2BB6" w:rsidRPr="00C70209" w:rsidRDefault="00DF2BB6" w:rsidP="003131E2">
            <w:pPr>
              <w:pStyle w:val="Tabletext-evidencematrix"/>
            </w:pPr>
            <w:r w:rsidRPr="00C70209">
              <w:t>Mean number of RBC transfusions per infant</w:t>
            </w:r>
          </w:p>
          <w:p w14:paraId="79F88EE9" w14:textId="77777777" w:rsidR="00DF2BB6" w:rsidRPr="00C70209" w:rsidRDefault="00DF2BB6" w:rsidP="003131E2">
            <w:pPr>
              <w:pStyle w:val="Tabletext-evidencematrix"/>
              <w:jc w:val="right"/>
            </w:pPr>
            <w:r w:rsidRPr="00C70209">
              <w:t>*Group A (n=50)</w:t>
            </w:r>
          </w:p>
        </w:tc>
        <w:tc>
          <w:tcPr>
            <w:tcW w:w="520" w:type="pct"/>
            <w:shd w:val="clear" w:color="auto" w:fill="auto"/>
            <w:vAlign w:val="bottom"/>
          </w:tcPr>
          <w:p w14:paraId="4F8F7289" w14:textId="77777777" w:rsidR="00DF2BB6" w:rsidRPr="00C70209" w:rsidRDefault="00DF2BB6" w:rsidP="003131E2">
            <w:pPr>
              <w:pStyle w:val="Tabletext-evidencematrix"/>
            </w:pPr>
            <w:r w:rsidRPr="00C70209">
              <w:t>NR</w:t>
            </w:r>
          </w:p>
        </w:tc>
        <w:tc>
          <w:tcPr>
            <w:tcW w:w="519" w:type="pct"/>
            <w:shd w:val="clear" w:color="auto" w:fill="auto"/>
            <w:vAlign w:val="bottom"/>
          </w:tcPr>
          <w:p w14:paraId="4D29CF34" w14:textId="77777777" w:rsidR="00DF2BB6" w:rsidRPr="00C70209" w:rsidRDefault="00DF2BB6" w:rsidP="003131E2">
            <w:pPr>
              <w:pStyle w:val="Tabletext-evidencematrix"/>
            </w:pPr>
            <w:r w:rsidRPr="00C70209">
              <w:t>NR</w:t>
            </w:r>
          </w:p>
        </w:tc>
        <w:tc>
          <w:tcPr>
            <w:tcW w:w="521" w:type="pct"/>
            <w:shd w:val="clear" w:color="auto" w:fill="auto"/>
            <w:vAlign w:val="bottom"/>
          </w:tcPr>
          <w:p w14:paraId="57FEEB23" w14:textId="77777777" w:rsidR="00DF2BB6" w:rsidRPr="00C70209" w:rsidRDefault="00DF2BB6" w:rsidP="003131E2">
            <w:pPr>
              <w:pStyle w:val="Tabletext-evidencematrix"/>
            </w:pPr>
            <w:r w:rsidRPr="00C70209">
              <w:t>NR</w:t>
            </w:r>
          </w:p>
        </w:tc>
        <w:tc>
          <w:tcPr>
            <w:tcW w:w="598" w:type="pct"/>
            <w:shd w:val="clear" w:color="auto" w:fill="auto"/>
            <w:vAlign w:val="bottom"/>
          </w:tcPr>
          <w:p w14:paraId="698F711C" w14:textId="77777777" w:rsidR="00DF2BB6" w:rsidRPr="00C70209" w:rsidRDefault="00DF2BB6" w:rsidP="003131E2">
            <w:pPr>
              <w:pStyle w:val="Tabletext-evidencematrix"/>
              <w:rPr>
                <w:i/>
              </w:rPr>
            </w:pPr>
            <w:r w:rsidRPr="00C70209">
              <w:rPr>
                <w:i/>
              </w:rPr>
              <w:t>NR</w:t>
            </w:r>
          </w:p>
        </w:tc>
      </w:tr>
      <w:tr w:rsidR="00DF2BB6" w:rsidRPr="00C70209" w14:paraId="37E98C96" w14:textId="77777777" w:rsidTr="003131E2">
        <w:trPr>
          <w:cantSplit/>
        </w:trPr>
        <w:tc>
          <w:tcPr>
            <w:tcW w:w="389" w:type="pct"/>
            <w:vMerge/>
            <w:shd w:val="clear" w:color="auto" w:fill="auto"/>
          </w:tcPr>
          <w:p w14:paraId="1007AEC6" w14:textId="77777777" w:rsidR="00DF2BB6" w:rsidRPr="00C70209" w:rsidRDefault="00DF2BB6" w:rsidP="003131E2">
            <w:pPr>
              <w:pStyle w:val="Tabletext-evidencematrix"/>
            </w:pPr>
          </w:p>
        </w:tc>
        <w:tc>
          <w:tcPr>
            <w:tcW w:w="492" w:type="pct"/>
            <w:vMerge/>
            <w:shd w:val="clear" w:color="auto" w:fill="auto"/>
          </w:tcPr>
          <w:p w14:paraId="11C88FF0" w14:textId="77777777" w:rsidR="00DF2BB6" w:rsidRPr="00C70209" w:rsidRDefault="00DF2BB6" w:rsidP="003131E2">
            <w:pPr>
              <w:pStyle w:val="Tabletext-evidencematrix"/>
            </w:pPr>
          </w:p>
        </w:tc>
        <w:tc>
          <w:tcPr>
            <w:tcW w:w="490" w:type="pct"/>
            <w:vMerge/>
            <w:shd w:val="clear" w:color="auto" w:fill="auto"/>
          </w:tcPr>
          <w:p w14:paraId="5646B1E5" w14:textId="77777777" w:rsidR="00DF2BB6" w:rsidRPr="00C70209" w:rsidRDefault="00DF2BB6" w:rsidP="003131E2">
            <w:pPr>
              <w:pStyle w:val="Tabletext-evidencematrix"/>
            </w:pPr>
          </w:p>
        </w:tc>
        <w:tc>
          <w:tcPr>
            <w:tcW w:w="490" w:type="pct"/>
            <w:vMerge/>
            <w:shd w:val="clear" w:color="auto" w:fill="auto"/>
          </w:tcPr>
          <w:p w14:paraId="71237182" w14:textId="77777777" w:rsidR="00DF2BB6" w:rsidRPr="00C70209" w:rsidRDefault="00DF2BB6" w:rsidP="003131E2">
            <w:pPr>
              <w:pStyle w:val="Tabletext-evidencematrix"/>
            </w:pPr>
          </w:p>
        </w:tc>
        <w:tc>
          <w:tcPr>
            <w:tcW w:w="491" w:type="pct"/>
            <w:vMerge/>
            <w:shd w:val="clear" w:color="auto" w:fill="auto"/>
          </w:tcPr>
          <w:p w14:paraId="77C687D4" w14:textId="77777777" w:rsidR="00DF2BB6" w:rsidRPr="00C70209" w:rsidRDefault="00DF2BB6" w:rsidP="003131E2">
            <w:pPr>
              <w:pStyle w:val="Tabletext-evidencematrix"/>
            </w:pPr>
          </w:p>
        </w:tc>
        <w:tc>
          <w:tcPr>
            <w:tcW w:w="490" w:type="pct"/>
            <w:shd w:val="clear" w:color="auto" w:fill="auto"/>
          </w:tcPr>
          <w:p w14:paraId="1655B6BF" w14:textId="77777777" w:rsidR="00DF2BB6" w:rsidRPr="00C70209" w:rsidRDefault="00DF2BB6" w:rsidP="003131E2">
            <w:pPr>
              <w:pStyle w:val="Tabletext-evidencematrix"/>
              <w:jc w:val="right"/>
            </w:pPr>
            <w:r w:rsidRPr="00C70209">
              <w:t>*Group B (n=35)</w:t>
            </w:r>
          </w:p>
        </w:tc>
        <w:tc>
          <w:tcPr>
            <w:tcW w:w="520" w:type="pct"/>
            <w:shd w:val="clear" w:color="auto" w:fill="auto"/>
          </w:tcPr>
          <w:p w14:paraId="7150720F" w14:textId="77777777" w:rsidR="00DF2BB6" w:rsidRPr="00C70209" w:rsidRDefault="00DF2BB6" w:rsidP="003131E2">
            <w:pPr>
              <w:pStyle w:val="Tabletext-evidencematrix"/>
            </w:pPr>
            <w:r w:rsidRPr="00C70209">
              <w:t>0.4 ± 0.9</w:t>
            </w:r>
          </w:p>
        </w:tc>
        <w:tc>
          <w:tcPr>
            <w:tcW w:w="519" w:type="pct"/>
            <w:shd w:val="clear" w:color="auto" w:fill="auto"/>
          </w:tcPr>
          <w:p w14:paraId="36349DE4" w14:textId="77777777" w:rsidR="00DF2BB6" w:rsidRPr="00C70209" w:rsidRDefault="00DF2BB6" w:rsidP="003131E2">
            <w:pPr>
              <w:pStyle w:val="Tabletext-evidencematrix"/>
            </w:pPr>
            <w:r w:rsidRPr="00C70209">
              <w:t xml:space="preserve">1.8 ± 1.3 </w:t>
            </w:r>
          </w:p>
        </w:tc>
        <w:tc>
          <w:tcPr>
            <w:tcW w:w="521" w:type="pct"/>
            <w:shd w:val="clear" w:color="auto" w:fill="auto"/>
          </w:tcPr>
          <w:p w14:paraId="1B99F1CC" w14:textId="77777777" w:rsidR="00DF2BB6" w:rsidRPr="00C70209" w:rsidRDefault="00DF2BB6" w:rsidP="003131E2">
            <w:pPr>
              <w:pStyle w:val="Tabletext-evidencematrix"/>
            </w:pPr>
            <w:r w:rsidRPr="00C70209">
              <w:t>MD –1.40 [–2.17, –0.63]</w:t>
            </w:r>
            <w:r w:rsidRPr="00C70209">
              <w:rPr>
                <w:vertAlign w:val="superscript"/>
              </w:rPr>
              <w:t>f</w:t>
            </w:r>
          </w:p>
        </w:tc>
        <w:tc>
          <w:tcPr>
            <w:tcW w:w="598" w:type="pct"/>
            <w:shd w:val="clear" w:color="auto" w:fill="D9D9D9" w:themeFill="background1" w:themeFillShade="D9"/>
          </w:tcPr>
          <w:p w14:paraId="7BDDDAE6" w14:textId="61AE134C" w:rsidR="00DF2BB6" w:rsidRPr="00C70209" w:rsidRDefault="00DF2BB6" w:rsidP="003131E2">
            <w:pPr>
              <w:pStyle w:val="Tabletext-evidencematrix"/>
              <w:rPr>
                <w:i/>
              </w:rPr>
            </w:pPr>
            <w:r w:rsidRPr="00C70209">
              <w:rPr>
                <w:i/>
              </w:rPr>
              <w:t>Favours late rHuEPO + iron</w:t>
            </w:r>
          </w:p>
          <w:p w14:paraId="0923A7D0" w14:textId="638F8366" w:rsidR="00DF2BB6" w:rsidRPr="00C70209" w:rsidRDefault="001A475D" w:rsidP="003131E2">
            <w:pPr>
              <w:pStyle w:val="Tabletext-evidencematrix"/>
            </w:pPr>
            <w:r w:rsidRPr="001A475D">
              <w:rPr>
                <w:i/>
              </w:rPr>
              <w:t>P = </w:t>
            </w:r>
            <w:r w:rsidR="00DF2BB6" w:rsidRPr="00C70209">
              <w:t>0.0003</w:t>
            </w:r>
            <w:r w:rsidR="00DF2BB6" w:rsidRPr="00C70209">
              <w:rPr>
                <w:vertAlign w:val="superscript"/>
              </w:rPr>
              <w:t>f</w:t>
            </w:r>
          </w:p>
        </w:tc>
      </w:tr>
      <w:tr w:rsidR="00DF2BB6" w:rsidRPr="00C70209" w14:paraId="21753894" w14:textId="77777777" w:rsidTr="003131E2">
        <w:trPr>
          <w:cantSplit/>
        </w:trPr>
        <w:tc>
          <w:tcPr>
            <w:tcW w:w="389" w:type="pct"/>
            <w:vMerge/>
            <w:shd w:val="clear" w:color="auto" w:fill="auto"/>
          </w:tcPr>
          <w:p w14:paraId="15C32EE9" w14:textId="77777777" w:rsidR="00DF2BB6" w:rsidRPr="00C70209" w:rsidRDefault="00DF2BB6" w:rsidP="003131E2">
            <w:pPr>
              <w:pStyle w:val="Tabletext-evidencematrix"/>
            </w:pPr>
          </w:p>
        </w:tc>
        <w:tc>
          <w:tcPr>
            <w:tcW w:w="492" w:type="pct"/>
            <w:vMerge/>
            <w:shd w:val="clear" w:color="auto" w:fill="auto"/>
          </w:tcPr>
          <w:p w14:paraId="7BEB6101" w14:textId="77777777" w:rsidR="00DF2BB6" w:rsidRPr="00C70209" w:rsidRDefault="00DF2BB6" w:rsidP="003131E2">
            <w:pPr>
              <w:pStyle w:val="Tabletext-evidencematrix"/>
            </w:pPr>
          </w:p>
        </w:tc>
        <w:tc>
          <w:tcPr>
            <w:tcW w:w="490" w:type="pct"/>
            <w:vMerge/>
            <w:shd w:val="clear" w:color="auto" w:fill="auto"/>
          </w:tcPr>
          <w:p w14:paraId="0FF564B1" w14:textId="77777777" w:rsidR="00DF2BB6" w:rsidRPr="00C70209" w:rsidRDefault="00DF2BB6" w:rsidP="003131E2">
            <w:pPr>
              <w:pStyle w:val="Tabletext-evidencematrix"/>
            </w:pPr>
          </w:p>
        </w:tc>
        <w:tc>
          <w:tcPr>
            <w:tcW w:w="490" w:type="pct"/>
            <w:vMerge/>
            <w:shd w:val="clear" w:color="auto" w:fill="auto"/>
          </w:tcPr>
          <w:p w14:paraId="5424A18F" w14:textId="77777777" w:rsidR="00DF2BB6" w:rsidRPr="00C70209" w:rsidRDefault="00DF2BB6" w:rsidP="003131E2">
            <w:pPr>
              <w:pStyle w:val="Tabletext-evidencematrix"/>
            </w:pPr>
          </w:p>
        </w:tc>
        <w:tc>
          <w:tcPr>
            <w:tcW w:w="491" w:type="pct"/>
            <w:vMerge/>
            <w:shd w:val="clear" w:color="auto" w:fill="auto"/>
          </w:tcPr>
          <w:p w14:paraId="1C56BAD3" w14:textId="77777777" w:rsidR="00DF2BB6" w:rsidRPr="00C70209" w:rsidRDefault="00DF2BB6" w:rsidP="003131E2">
            <w:pPr>
              <w:pStyle w:val="Tabletext-evidencematrix"/>
            </w:pPr>
          </w:p>
        </w:tc>
        <w:tc>
          <w:tcPr>
            <w:tcW w:w="490" w:type="pct"/>
            <w:vMerge w:val="restart"/>
            <w:shd w:val="clear" w:color="auto" w:fill="auto"/>
            <w:vAlign w:val="bottom"/>
          </w:tcPr>
          <w:p w14:paraId="4649FC41" w14:textId="77777777" w:rsidR="00DF2BB6" w:rsidRPr="00C70209" w:rsidRDefault="00DF2BB6" w:rsidP="003131E2">
            <w:pPr>
              <w:pStyle w:val="Tabletext-subanalysis"/>
              <w:jc w:val="right"/>
            </w:pPr>
            <w:r w:rsidRPr="00C70209">
              <w:t>Infants without complications</w:t>
            </w:r>
          </w:p>
        </w:tc>
        <w:tc>
          <w:tcPr>
            <w:tcW w:w="2158" w:type="pct"/>
            <w:gridSpan w:val="4"/>
            <w:shd w:val="clear" w:color="auto" w:fill="auto"/>
          </w:tcPr>
          <w:p w14:paraId="1F5F2E05" w14:textId="77777777" w:rsidR="00DF2BB6" w:rsidRPr="00C70209" w:rsidRDefault="00DF2BB6" w:rsidP="003131E2">
            <w:pPr>
              <w:pStyle w:val="Tabletext-subanalysis"/>
            </w:pPr>
            <w:r w:rsidRPr="00C70209">
              <w:rPr>
                <w:rStyle w:val="Emphasis"/>
              </w:rPr>
              <w:t>Secondary analysis (Group A only): complications (mechanical ventilation, sepsis)</w:t>
            </w:r>
          </w:p>
        </w:tc>
      </w:tr>
      <w:tr w:rsidR="00DF2BB6" w:rsidRPr="00C70209" w14:paraId="55CF9DF4" w14:textId="77777777" w:rsidTr="003131E2">
        <w:trPr>
          <w:cantSplit/>
        </w:trPr>
        <w:tc>
          <w:tcPr>
            <w:tcW w:w="389" w:type="pct"/>
            <w:vMerge/>
            <w:shd w:val="clear" w:color="auto" w:fill="auto"/>
          </w:tcPr>
          <w:p w14:paraId="2908598A" w14:textId="77777777" w:rsidR="00DF2BB6" w:rsidRPr="00C70209" w:rsidRDefault="00DF2BB6" w:rsidP="003131E2">
            <w:pPr>
              <w:pStyle w:val="Tabletext-evidencematrix"/>
            </w:pPr>
          </w:p>
        </w:tc>
        <w:tc>
          <w:tcPr>
            <w:tcW w:w="492" w:type="pct"/>
            <w:vMerge/>
            <w:shd w:val="clear" w:color="auto" w:fill="auto"/>
          </w:tcPr>
          <w:p w14:paraId="405FB975" w14:textId="77777777" w:rsidR="00DF2BB6" w:rsidRPr="00C70209" w:rsidRDefault="00DF2BB6" w:rsidP="003131E2">
            <w:pPr>
              <w:pStyle w:val="Tabletext-evidencematrix"/>
            </w:pPr>
          </w:p>
        </w:tc>
        <w:tc>
          <w:tcPr>
            <w:tcW w:w="490" w:type="pct"/>
            <w:vMerge/>
            <w:shd w:val="clear" w:color="auto" w:fill="auto"/>
          </w:tcPr>
          <w:p w14:paraId="335A8B6E" w14:textId="77777777" w:rsidR="00DF2BB6" w:rsidRPr="00C70209" w:rsidRDefault="00DF2BB6" w:rsidP="003131E2">
            <w:pPr>
              <w:pStyle w:val="Tabletext-evidencematrix"/>
            </w:pPr>
          </w:p>
        </w:tc>
        <w:tc>
          <w:tcPr>
            <w:tcW w:w="490" w:type="pct"/>
            <w:vMerge/>
            <w:shd w:val="clear" w:color="auto" w:fill="auto"/>
          </w:tcPr>
          <w:p w14:paraId="33A3D134" w14:textId="77777777" w:rsidR="00DF2BB6" w:rsidRPr="00C70209" w:rsidRDefault="00DF2BB6" w:rsidP="003131E2">
            <w:pPr>
              <w:pStyle w:val="Tabletext-evidencematrix"/>
            </w:pPr>
          </w:p>
        </w:tc>
        <w:tc>
          <w:tcPr>
            <w:tcW w:w="491" w:type="pct"/>
            <w:vMerge/>
            <w:shd w:val="clear" w:color="auto" w:fill="auto"/>
          </w:tcPr>
          <w:p w14:paraId="2E9D945B" w14:textId="77777777" w:rsidR="00DF2BB6" w:rsidRPr="00C70209" w:rsidRDefault="00DF2BB6" w:rsidP="003131E2">
            <w:pPr>
              <w:pStyle w:val="Tabletext-evidencematrix"/>
            </w:pPr>
          </w:p>
        </w:tc>
        <w:tc>
          <w:tcPr>
            <w:tcW w:w="490" w:type="pct"/>
            <w:vMerge/>
            <w:shd w:val="clear" w:color="auto" w:fill="auto"/>
          </w:tcPr>
          <w:p w14:paraId="6E512014" w14:textId="77777777" w:rsidR="00DF2BB6" w:rsidRPr="00C70209" w:rsidRDefault="00DF2BB6" w:rsidP="003131E2">
            <w:pPr>
              <w:pStyle w:val="Tabletext-subanalysis"/>
              <w:jc w:val="right"/>
            </w:pPr>
          </w:p>
        </w:tc>
        <w:tc>
          <w:tcPr>
            <w:tcW w:w="520" w:type="pct"/>
            <w:shd w:val="clear" w:color="auto" w:fill="auto"/>
          </w:tcPr>
          <w:p w14:paraId="394881DF" w14:textId="77777777" w:rsidR="00DF2BB6" w:rsidRPr="00C70209" w:rsidRDefault="00DF2BB6" w:rsidP="003131E2">
            <w:pPr>
              <w:pStyle w:val="Tabletext-subanalysis"/>
            </w:pPr>
            <w:r w:rsidRPr="00C70209">
              <w:t xml:space="preserve">0.2 ± 0.4 </w:t>
            </w:r>
          </w:p>
        </w:tc>
        <w:tc>
          <w:tcPr>
            <w:tcW w:w="519" w:type="pct"/>
            <w:shd w:val="clear" w:color="auto" w:fill="auto"/>
          </w:tcPr>
          <w:p w14:paraId="2DAB235A" w14:textId="77777777" w:rsidR="00DF2BB6" w:rsidRPr="00C70209" w:rsidRDefault="00DF2BB6" w:rsidP="003131E2">
            <w:pPr>
              <w:pStyle w:val="Tabletext-subanalysis"/>
            </w:pPr>
            <w:r w:rsidRPr="00C70209">
              <w:t>1 ± 0.7</w:t>
            </w:r>
          </w:p>
          <w:p w14:paraId="1977F749" w14:textId="77777777" w:rsidR="00DF2BB6" w:rsidRPr="00C70209" w:rsidRDefault="00DF2BB6" w:rsidP="003131E2">
            <w:pPr>
              <w:pStyle w:val="Tabletext-subanalysis"/>
            </w:pPr>
          </w:p>
        </w:tc>
        <w:tc>
          <w:tcPr>
            <w:tcW w:w="521" w:type="pct"/>
            <w:shd w:val="clear" w:color="auto" w:fill="auto"/>
          </w:tcPr>
          <w:p w14:paraId="2A5658DA" w14:textId="77777777" w:rsidR="00DF2BB6" w:rsidRPr="00C70209" w:rsidRDefault="00DF2BB6" w:rsidP="003131E2">
            <w:pPr>
              <w:pStyle w:val="Tabletext-subanalysis"/>
            </w:pPr>
            <w:r w:rsidRPr="00C70209">
              <w:t>MD –0.80 [–1.27, –0.33]</w:t>
            </w:r>
            <w:r w:rsidRPr="00C70209">
              <w:rPr>
                <w:vertAlign w:val="superscript"/>
              </w:rPr>
              <w:t>f</w:t>
            </w:r>
          </w:p>
        </w:tc>
        <w:tc>
          <w:tcPr>
            <w:tcW w:w="598" w:type="pct"/>
            <w:shd w:val="clear" w:color="auto" w:fill="D9D9D9" w:themeFill="background1" w:themeFillShade="D9"/>
          </w:tcPr>
          <w:p w14:paraId="4D9B78EA" w14:textId="6E272B3A" w:rsidR="00DF2BB6" w:rsidRPr="00C70209" w:rsidRDefault="00DF2BB6" w:rsidP="003131E2">
            <w:pPr>
              <w:pStyle w:val="Tabletext-subanalysis"/>
            </w:pPr>
            <w:r w:rsidRPr="00C70209">
              <w:t>Favours early rHuEPO + iron</w:t>
            </w:r>
          </w:p>
          <w:p w14:paraId="607A7B0D" w14:textId="7FEC1FEF" w:rsidR="00DF2BB6" w:rsidRPr="00C70209" w:rsidRDefault="001A475D" w:rsidP="003131E2">
            <w:pPr>
              <w:pStyle w:val="Tabletext-subanalysis"/>
            </w:pPr>
            <w:r w:rsidRPr="001A475D">
              <w:rPr>
                <w:i/>
              </w:rPr>
              <w:t>P = </w:t>
            </w:r>
            <w:r w:rsidR="00DF2BB6" w:rsidRPr="00C70209">
              <w:t>0.0008</w:t>
            </w:r>
            <w:r w:rsidR="00DF2BB6" w:rsidRPr="00C70209">
              <w:rPr>
                <w:vertAlign w:val="superscript"/>
              </w:rPr>
              <w:t>f</w:t>
            </w:r>
          </w:p>
        </w:tc>
      </w:tr>
      <w:tr w:rsidR="00DF2BB6" w:rsidRPr="00C70209" w14:paraId="685B8124" w14:textId="77777777" w:rsidTr="003131E2">
        <w:trPr>
          <w:cantSplit/>
        </w:trPr>
        <w:tc>
          <w:tcPr>
            <w:tcW w:w="389" w:type="pct"/>
            <w:vMerge/>
            <w:shd w:val="clear" w:color="auto" w:fill="auto"/>
          </w:tcPr>
          <w:p w14:paraId="18EB79A0" w14:textId="77777777" w:rsidR="00DF2BB6" w:rsidRPr="00C70209" w:rsidRDefault="00DF2BB6" w:rsidP="003131E2">
            <w:pPr>
              <w:pStyle w:val="Tabletext-evidencematrix"/>
            </w:pPr>
          </w:p>
        </w:tc>
        <w:tc>
          <w:tcPr>
            <w:tcW w:w="492" w:type="pct"/>
            <w:vMerge/>
            <w:shd w:val="clear" w:color="auto" w:fill="auto"/>
          </w:tcPr>
          <w:p w14:paraId="1CA5BCC1" w14:textId="77777777" w:rsidR="00DF2BB6" w:rsidRPr="00C70209" w:rsidRDefault="00DF2BB6" w:rsidP="003131E2">
            <w:pPr>
              <w:pStyle w:val="Tabletext-evidencematrix"/>
            </w:pPr>
          </w:p>
        </w:tc>
        <w:tc>
          <w:tcPr>
            <w:tcW w:w="490" w:type="pct"/>
            <w:vMerge/>
            <w:shd w:val="clear" w:color="auto" w:fill="auto"/>
          </w:tcPr>
          <w:p w14:paraId="1D46F27C" w14:textId="77777777" w:rsidR="00DF2BB6" w:rsidRPr="00C70209" w:rsidRDefault="00DF2BB6" w:rsidP="003131E2">
            <w:pPr>
              <w:pStyle w:val="Tabletext-evidencematrix"/>
            </w:pPr>
          </w:p>
        </w:tc>
        <w:tc>
          <w:tcPr>
            <w:tcW w:w="490" w:type="pct"/>
            <w:vMerge/>
            <w:shd w:val="clear" w:color="auto" w:fill="auto"/>
          </w:tcPr>
          <w:p w14:paraId="45D145A1" w14:textId="77777777" w:rsidR="00DF2BB6" w:rsidRPr="00C70209" w:rsidRDefault="00DF2BB6" w:rsidP="003131E2">
            <w:pPr>
              <w:pStyle w:val="Tabletext-evidencematrix"/>
            </w:pPr>
          </w:p>
        </w:tc>
        <w:tc>
          <w:tcPr>
            <w:tcW w:w="491" w:type="pct"/>
            <w:vMerge/>
            <w:shd w:val="clear" w:color="auto" w:fill="auto"/>
          </w:tcPr>
          <w:p w14:paraId="08690F61" w14:textId="77777777" w:rsidR="00DF2BB6" w:rsidRPr="00C70209" w:rsidRDefault="00DF2BB6" w:rsidP="003131E2">
            <w:pPr>
              <w:pStyle w:val="Tabletext-evidencematrix"/>
            </w:pPr>
          </w:p>
        </w:tc>
        <w:tc>
          <w:tcPr>
            <w:tcW w:w="490" w:type="pct"/>
            <w:shd w:val="clear" w:color="auto" w:fill="auto"/>
          </w:tcPr>
          <w:p w14:paraId="417FA034" w14:textId="77777777" w:rsidR="00DF2BB6" w:rsidRPr="00C70209" w:rsidRDefault="00DF2BB6" w:rsidP="003131E2">
            <w:pPr>
              <w:pStyle w:val="Tabletext-subanalysis"/>
              <w:jc w:val="right"/>
            </w:pPr>
            <w:r w:rsidRPr="00C70209">
              <w:t>Infants with complications</w:t>
            </w:r>
            <w:r w:rsidRPr="00C70209">
              <w:rPr>
                <w:vertAlign w:val="superscript"/>
              </w:rPr>
              <w:t>g</w:t>
            </w:r>
          </w:p>
        </w:tc>
        <w:tc>
          <w:tcPr>
            <w:tcW w:w="520" w:type="pct"/>
            <w:shd w:val="clear" w:color="auto" w:fill="auto"/>
          </w:tcPr>
          <w:p w14:paraId="5831CBEC" w14:textId="77777777" w:rsidR="00DF2BB6" w:rsidRPr="00C70209" w:rsidRDefault="00DF2BB6" w:rsidP="003131E2">
            <w:pPr>
              <w:pStyle w:val="Tabletext-subanalysis"/>
            </w:pPr>
            <w:r w:rsidRPr="00C70209">
              <w:t xml:space="preserve">5 ± 2.5 </w:t>
            </w:r>
          </w:p>
        </w:tc>
        <w:tc>
          <w:tcPr>
            <w:tcW w:w="519" w:type="pct"/>
            <w:shd w:val="clear" w:color="auto" w:fill="auto"/>
          </w:tcPr>
          <w:p w14:paraId="0968FF32" w14:textId="77777777" w:rsidR="00DF2BB6" w:rsidRPr="00C70209" w:rsidRDefault="00DF2BB6" w:rsidP="003131E2">
            <w:pPr>
              <w:pStyle w:val="Tabletext-subanalysis"/>
            </w:pPr>
            <w:r w:rsidRPr="00C70209">
              <w:t xml:space="preserve">4.9 ± 2.4 </w:t>
            </w:r>
          </w:p>
        </w:tc>
        <w:tc>
          <w:tcPr>
            <w:tcW w:w="521" w:type="pct"/>
            <w:shd w:val="clear" w:color="auto" w:fill="auto"/>
          </w:tcPr>
          <w:p w14:paraId="1C12C834" w14:textId="77777777" w:rsidR="00DF2BB6" w:rsidRPr="00C70209" w:rsidRDefault="00DF2BB6" w:rsidP="003131E2">
            <w:pPr>
              <w:pStyle w:val="Tabletext-subanalysis"/>
            </w:pPr>
            <w:r w:rsidRPr="00C70209">
              <w:t>MD 0.10 [–1.72, 1.92]</w:t>
            </w:r>
            <w:r w:rsidRPr="00C70209">
              <w:rPr>
                <w:vertAlign w:val="superscript"/>
              </w:rPr>
              <w:t>f</w:t>
            </w:r>
          </w:p>
        </w:tc>
        <w:tc>
          <w:tcPr>
            <w:tcW w:w="598" w:type="pct"/>
            <w:shd w:val="clear" w:color="auto" w:fill="auto"/>
          </w:tcPr>
          <w:p w14:paraId="17973EB9" w14:textId="77777777" w:rsidR="00DF2BB6" w:rsidRPr="00C70209" w:rsidRDefault="00DF2BB6" w:rsidP="003131E2">
            <w:pPr>
              <w:pStyle w:val="Tabletext-subanalysis"/>
            </w:pPr>
            <w:r w:rsidRPr="00C70209">
              <w:t>No significant difference</w:t>
            </w:r>
          </w:p>
          <w:p w14:paraId="204DEBCB" w14:textId="1FC0BA96" w:rsidR="00DF2BB6" w:rsidRPr="00C70209" w:rsidRDefault="001A475D" w:rsidP="003131E2">
            <w:pPr>
              <w:pStyle w:val="Tabletext-subanalysis"/>
            </w:pPr>
            <w:r w:rsidRPr="001A475D">
              <w:rPr>
                <w:i/>
              </w:rPr>
              <w:t>P = </w:t>
            </w:r>
            <w:r w:rsidR="00DF2BB6" w:rsidRPr="00C70209">
              <w:t>0.91</w:t>
            </w:r>
            <w:r w:rsidR="00DF2BB6" w:rsidRPr="00C70209">
              <w:rPr>
                <w:vertAlign w:val="superscript"/>
              </w:rPr>
              <w:t>f</w:t>
            </w:r>
          </w:p>
        </w:tc>
      </w:tr>
      <w:tr w:rsidR="00DF2BB6" w:rsidRPr="00C70209" w14:paraId="55FE6D80" w14:textId="77777777" w:rsidTr="003131E2">
        <w:trPr>
          <w:cantSplit/>
        </w:trPr>
        <w:tc>
          <w:tcPr>
            <w:tcW w:w="389" w:type="pct"/>
            <w:shd w:val="clear" w:color="auto" w:fill="auto"/>
          </w:tcPr>
          <w:p w14:paraId="19763D56" w14:textId="12A1C6D1"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681BDE5D" w14:textId="77777777" w:rsidR="00DF2BB6" w:rsidRPr="00C70209" w:rsidRDefault="00DF2BB6" w:rsidP="003131E2">
            <w:pPr>
              <w:pStyle w:val="Tabletext-evidencematrix"/>
            </w:pPr>
            <w:r w:rsidRPr="00C70209">
              <w:t>Level I/II</w:t>
            </w:r>
          </w:p>
          <w:p w14:paraId="102E72A0" w14:textId="77777777" w:rsidR="00DF2BB6" w:rsidRPr="00C70209" w:rsidRDefault="00DF2BB6" w:rsidP="003131E2">
            <w:pPr>
              <w:pStyle w:val="Tabletext-evidencematrix"/>
              <w:rPr>
                <w:szCs w:val="16"/>
              </w:rPr>
            </w:pPr>
            <w:r w:rsidRPr="00C70209">
              <w:rPr>
                <w:i/>
              </w:rPr>
              <w:t>Good</w:t>
            </w:r>
          </w:p>
        </w:tc>
        <w:tc>
          <w:tcPr>
            <w:tcW w:w="492" w:type="pct"/>
            <w:shd w:val="clear" w:color="auto" w:fill="auto"/>
          </w:tcPr>
          <w:p w14:paraId="60F0199F" w14:textId="50EF934B" w:rsidR="00DF2BB6" w:rsidRPr="00C70209" w:rsidRDefault="00DF2BB6" w:rsidP="003131E2">
            <w:pPr>
              <w:pStyle w:val="Tabletext-evidencematrix"/>
            </w:pPr>
            <w:r w:rsidRPr="00C70209">
              <w:t>1 trial (Griffiths 1997)</w:t>
            </w:r>
            <w:r w:rsidR="001F211B">
              <w:fldChar w:fldCharType="begin"/>
            </w:r>
            <w:r w:rsidR="001F211B">
              <w:instrText xml:space="preserve"> ADDIN EN.CITE &lt;EndNote&gt;&lt;Cite&gt;&lt;Author&gt;Griffiths&lt;/Author&gt;&lt;Year&gt;1997&lt;/Year&gt;&lt;RecNum&gt;274&lt;/RecNum&gt;&lt;DisplayText&gt;&lt;style face="superscript"&gt;132&lt;/style&gt;&lt;/DisplayText&gt;&lt;record&gt;&lt;rec-number&gt;274&lt;/rec-number&gt;&lt;foreign-keys&gt;&lt;key app="EN" db-id="9edve2wadsavt5ewavaxtda4f2tavzvts9ee" timestamp="1427477847"&gt;274&lt;/key&gt;&lt;/foreign-keys&gt;&lt;ref-type name="Journal Article"&gt;17&lt;/ref-type&gt;&lt;contributors&gt;&lt;authors&gt;&lt;author&gt;Griffiths, G&lt;/author&gt;&lt;author&gt;Lall, R&lt;/author&gt;&lt;author&gt;Chatfield, S&lt;/author&gt;&lt;author&gt;Short, A&lt;/author&gt;&lt;author&gt;MacKay, P&lt;/author&gt;&lt;author&gt;Williamson, P&lt;/author&gt;&lt;author&gt;Brown, J&lt;/author&gt;&lt;author&gt;Levene, M&lt;/author&gt;&lt;/authors&gt;&lt;/contributors&gt;&lt;titles&gt;&lt;title&gt;Randomised controlled double blind study of the role of recombinant erythropoietin in the prevention of chronic lung disease&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190–192&lt;/pages&gt;&lt;volume&gt;76&lt;/volume&gt;&lt;number&gt;3&lt;/number&gt;&lt;dates&gt;&lt;year&gt;1997&lt;/year&gt;&lt;pub-dates&gt;&lt;date&gt;May&lt;/date&gt;&lt;/pub-dates&gt;&lt;/dates&gt;&lt;urls&gt;&lt;related-urls&gt;&lt;url&gt;http://www.ncbi.nlm.nih.gov/pmc/articles/PMC1720643/&lt;/url&gt;&lt;/related-urls&gt;&lt;/urls&gt;&lt;access-date&gt;13 April 2013&lt;/access-date&gt;&lt;/record&gt;&lt;/Cite&gt;&lt;/EndNote&gt;</w:instrText>
            </w:r>
            <w:r w:rsidR="001F211B">
              <w:fldChar w:fldCharType="separate"/>
            </w:r>
            <w:r w:rsidR="001F211B" w:rsidRPr="001F211B">
              <w:rPr>
                <w:noProof/>
                <w:vertAlign w:val="superscript"/>
              </w:rPr>
              <w:t>132</w:t>
            </w:r>
            <w:r w:rsidR="001F211B">
              <w:fldChar w:fldCharType="end"/>
            </w:r>
          </w:p>
          <w:p w14:paraId="7613DD1F" w14:textId="77777777" w:rsidR="00DF2BB6" w:rsidRPr="00C70209" w:rsidRDefault="00DF2BB6" w:rsidP="003131E2">
            <w:pPr>
              <w:pStyle w:val="Tabletext-evidencematrix"/>
            </w:pPr>
            <w:r w:rsidRPr="00C70209">
              <w:t>N=43</w:t>
            </w:r>
          </w:p>
        </w:tc>
        <w:tc>
          <w:tcPr>
            <w:tcW w:w="490" w:type="pct"/>
            <w:shd w:val="clear" w:color="auto" w:fill="auto"/>
          </w:tcPr>
          <w:p w14:paraId="7316F1D5" w14:textId="77777777" w:rsidR="00DF2BB6" w:rsidRPr="00C70209" w:rsidRDefault="00DF2BB6" w:rsidP="003131E2">
            <w:pPr>
              <w:pStyle w:val="Tabletext-evidencematrix"/>
            </w:pPr>
            <w:r w:rsidRPr="00C70209">
              <w:t>Preterm (&lt;37 weeks gestation) and/or LBW (&lt;2500 g) neonates, aged 8–28 days</w:t>
            </w:r>
          </w:p>
        </w:tc>
        <w:tc>
          <w:tcPr>
            <w:tcW w:w="490" w:type="pct"/>
            <w:shd w:val="clear" w:color="auto" w:fill="auto"/>
          </w:tcPr>
          <w:p w14:paraId="52487715" w14:textId="77777777" w:rsidR="00DF2BB6" w:rsidRPr="00C70209" w:rsidRDefault="00DF2BB6" w:rsidP="003131E2">
            <w:pPr>
              <w:pStyle w:val="Tabletext-evidencematrix"/>
            </w:pPr>
            <w:r w:rsidRPr="00C70209">
              <w:t xml:space="preserve">4 x NICUs, England </w:t>
            </w:r>
          </w:p>
        </w:tc>
        <w:tc>
          <w:tcPr>
            <w:tcW w:w="491" w:type="pct"/>
            <w:shd w:val="clear" w:color="auto" w:fill="auto"/>
          </w:tcPr>
          <w:p w14:paraId="410D4076" w14:textId="252BF149" w:rsidR="00DF2BB6" w:rsidRPr="00C70209" w:rsidRDefault="00DF2BB6" w:rsidP="003131E2">
            <w:pPr>
              <w:pStyle w:val="Tabletext-evidencematrix"/>
            </w:pPr>
            <w:r w:rsidRPr="00C70209">
              <w:t>Late rHuEPO + iron versus placebo/no intervention + iron</w:t>
            </w:r>
          </w:p>
          <w:p w14:paraId="346ED4EC" w14:textId="21D43917" w:rsidR="00DF2BB6" w:rsidRPr="00C70209" w:rsidRDefault="00DF2BB6" w:rsidP="003131E2">
            <w:pPr>
              <w:pStyle w:val="Tabletext-subanalysis"/>
            </w:pPr>
            <w:r w:rsidRPr="00C70209">
              <w:t>*Initiation of rHuEPO 8 to 28 days after birth</w:t>
            </w:r>
          </w:p>
        </w:tc>
        <w:tc>
          <w:tcPr>
            <w:tcW w:w="490" w:type="pct"/>
            <w:shd w:val="clear" w:color="auto" w:fill="auto"/>
          </w:tcPr>
          <w:p w14:paraId="1AEB2459" w14:textId="77777777" w:rsidR="00DF2BB6" w:rsidRPr="00C70209" w:rsidRDefault="00DF2BB6" w:rsidP="003131E2">
            <w:pPr>
              <w:pStyle w:val="Tabletext-evidencematrix"/>
            </w:pPr>
            <w:r w:rsidRPr="00C70209">
              <w:t>Median number of blood transfusion per infant</w:t>
            </w:r>
          </w:p>
        </w:tc>
        <w:tc>
          <w:tcPr>
            <w:tcW w:w="520" w:type="pct"/>
            <w:shd w:val="clear" w:color="auto" w:fill="auto"/>
          </w:tcPr>
          <w:p w14:paraId="49DE302A" w14:textId="77777777" w:rsidR="00DF2BB6" w:rsidRPr="00C70209" w:rsidRDefault="00DF2BB6" w:rsidP="003131E2">
            <w:pPr>
              <w:pStyle w:val="Tabletext-evidencematrix"/>
            </w:pPr>
            <w:r w:rsidRPr="00C70209">
              <w:t>NR</w:t>
            </w:r>
          </w:p>
        </w:tc>
        <w:tc>
          <w:tcPr>
            <w:tcW w:w="519" w:type="pct"/>
            <w:shd w:val="clear" w:color="auto" w:fill="auto"/>
          </w:tcPr>
          <w:p w14:paraId="6BEAA02F" w14:textId="77777777" w:rsidR="00DF2BB6" w:rsidRPr="00C70209" w:rsidRDefault="00DF2BB6" w:rsidP="003131E2">
            <w:pPr>
              <w:pStyle w:val="Tabletext-evidencematrix"/>
            </w:pPr>
            <w:r w:rsidRPr="00C70209">
              <w:t>NR</w:t>
            </w:r>
          </w:p>
        </w:tc>
        <w:tc>
          <w:tcPr>
            <w:tcW w:w="521" w:type="pct"/>
            <w:shd w:val="clear" w:color="auto" w:fill="auto"/>
          </w:tcPr>
          <w:p w14:paraId="23101E9E" w14:textId="646C49C6" w:rsidR="00DF2BB6" w:rsidRPr="00C70209" w:rsidRDefault="00DF2BB6" w:rsidP="003131E2">
            <w:pPr>
              <w:pStyle w:val="Tabletext-evidencematrix"/>
            </w:pPr>
            <w:r w:rsidRPr="00C70209">
              <w:t>Difference in medians</w:t>
            </w:r>
          </w:p>
          <w:p w14:paraId="3C734A79" w14:textId="77777777" w:rsidR="00DF2BB6" w:rsidRPr="00C70209" w:rsidRDefault="00DF2BB6" w:rsidP="003131E2">
            <w:pPr>
              <w:pStyle w:val="Tabletext-evidencematrix"/>
            </w:pPr>
            <w:r w:rsidRPr="00C70209">
              <w:t>–2 [–4, 0]</w:t>
            </w:r>
          </w:p>
        </w:tc>
        <w:tc>
          <w:tcPr>
            <w:tcW w:w="598" w:type="pct"/>
            <w:shd w:val="clear" w:color="auto" w:fill="auto"/>
          </w:tcPr>
          <w:p w14:paraId="2DFCCAD7" w14:textId="77777777" w:rsidR="00DF2BB6" w:rsidRPr="00C70209" w:rsidRDefault="00DF2BB6" w:rsidP="003131E2">
            <w:pPr>
              <w:pStyle w:val="Tabletext-evidencematrix"/>
            </w:pPr>
            <w:r w:rsidRPr="00C70209">
              <w:t>NR</w:t>
            </w:r>
          </w:p>
        </w:tc>
      </w:tr>
      <w:tr w:rsidR="00DF2BB6" w:rsidRPr="00C70209" w14:paraId="2DB82F71" w14:textId="77777777" w:rsidTr="003131E2">
        <w:trPr>
          <w:cantSplit/>
        </w:trPr>
        <w:tc>
          <w:tcPr>
            <w:tcW w:w="389" w:type="pct"/>
            <w:vMerge w:val="restart"/>
            <w:shd w:val="clear" w:color="auto" w:fill="auto"/>
          </w:tcPr>
          <w:p w14:paraId="1CBBA7B6" w14:textId="5AD861B8" w:rsidR="00DF2BB6" w:rsidRPr="00C70209" w:rsidRDefault="00DF2BB6" w:rsidP="003131E2">
            <w:pPr>
              <w:pStyle w:val="Tabletext-evidencematrix"/>
            </w:pPr>
            <w:r w:rsidRPr="00C70209">
              <w:t>Vamvakas 2001</w:t>
            </w:r>
            <w:r w:rsidRPr="00C70209">
              <w:rPr>
                <w:vertAlign w:val="superscript"/>
              </w:rPr>
              <w:t xml:space="preserve">h </w:t>
            </w:r>
            <w:r w:rsidRPr="00C70209">
              <w:fldChar w:fldCharType="begin"/>
            </w:r>
            <w:r w:rsidR="003F7DCB" w:rsidRPr="00C70209">
              <w:instrText xml:space="preserve"> ADDIN EN.CITE &lt;EndNote&gt;&lt;Cite&gt;&lt;Author&gt;Vamvakas&lt;/Author&gt;&lt;Year&gt;2001&lt;/Year&gt;&lt;RecNum&gt;125&lt;/RecNum&gt;&lt;DisplayText&gt;&lt;style face="superscript"&gt;91&lt;/style&gt;&lt;/DisplayText&gt;&lt;record&gt;&lt;rec-number&gt;125&lt;/rec-number&gt;&lt;foreign-keys&gt;&lt;key app="EN" db-id="9edve2wadsavt5ewavaxtda4f2tavzvts9ee" timestamp="1426550237"&gt;125&lt;/key&gt;&lt;/foreign-keys&gt;&lt;ref-type name="Journal Article"&gt;17&lt;/ref-type&gt;&lt;contributors&gt;&lt;authors&gt;&lt;author&gt;Vamvakas, E. C.&lt;/author&gt;&lt;author&gt;Strauss, R. G.&lt;/author&gt;&lt;/authors&gt;&lt;/contributors&gt;&lt;auth-address&gt;Vamvakas, E.C., Blood Bank, RRG-17, New York University Medical Center, New York, NY 10016, United States&lt;/auth-address&gt;&lt;titles&gt;&lt;title&gt;Meta-analysis of controlled clinical trials studying the efficacy of rHuEPO in reducing blood transfusions in the anemia of prematurity&lt;/title&gt;&lt;secondary-title&gt;Transfusion&lt;/secondary-title&gt;&lt;/titles&gt;&lt;periodical&gt;&lt;full-title&gt;Transfusion&lt;/full-title&gt;&lt;abbr-1&gt;Transfusion&lt;/abbr-1&gt;&lt;/periodical&gt;&lt;pages&gt;406–415&lt;/pages&gt;&lt;volume&gt;41&lt;/volume&gt;&lt;number&gt;3&lt;/number&gt;&lt;reprint-edition&gt;NOT IN FILE&lt;/reprint-edition&gt;&lt;keywords&gt;&lt;keyword&gt;anemia&lt;/keyword&gt;&lt;keyword&gt;article&lt;/keyword&gt;&lt;keyword&gt;blood&lt;/keyword&gt;&lt;keyword&gt;blood bank&lt;/keyword&gt;&lt;keyword&gt;blood transfusion&lt;/keyword&gt;&lt;keyword&gt;clinical trial&lt;/keyword&gt;&lt;keyword&gt;controlled clinical trial&lt;/keyword&gt;&lt;keyword&gt;controlled study&lt;/keyword&gt;&lt;keyword&gt;drug efficacy&lt;/keyword&gt;&lt;keyword&gt;Embase13Mar14&lt;/keyword&gt;&lt;keyword&gt;erythrocyte transfusion&lt;/keyword&gt;&lt;keyword&gt;human&lt;/keyword&gt;&lt;keyword&gt;infant&lt;/keyword&gt;&lt;keyword&gt;meta analysis&lt;/keyword&gt;&lt;keyword&gt;newborn&lt;/keyword&gt;&lt;keyword&gt;newborn period&lt;/keyword&gt;&lt;keyword&gt;outcomes research&lt;/keyword&gt;&lt;keyword&gt;prematurity&lt;/keyword&gt;&lt;keyword&gt;randomized controlled trial&lt;/keyword&gt;&lt;keyword&gt;recombinant erythropoietin&lt;/keyword&gt;&lt;keyword&gt;standard&lt;/keyword&gt;&lt;keyword&gt;transfusion&lt;/keyword&gt;&lt;keyword&gt;United States&lt;/keyword&gt;&lt;/keywords&gt;&lt;dates&gt;&lt;year&gt;2001&lt;/year&gt;&lt;/dates&gt;&lt;isbn&gt;0041-1132&lt;/isbn&gt;&lt;urls&gt;&lt;related-urls&gt;&lt;url&gt;http://onlinelibrary.wiley.com/doi/10.1046/j.1537-2995.2001.41030406.x/abstract&lt;/url&gt;&lt;/related-urls&gt;&lt;/urls&gt;&lt;/record&gt;&lt;/Cite&gt;&lt;/EndNote&gt;</w:instrText>
            </w:r>
            <w:r w:rsidRPr="00C70209">
              <w:fldChar w:fldCharType="separate"/>
            </w:r>
            <w:r w:rsidR="003F7DCB" w:rsidRPr="00C70209">
              <w:rPr>
                <w:vertAlign w:val="superscript"/>
              </w:rPr>
              <w:t>91</w:t>
            </w:r>
            <w:r w:rsidRPr="00C70209">
              <w:fldChar w:fldCharType="end"/>
            </w:r>
          </w:p>
          <w:p w14:paraId="661DAD48" w14:textId="77777777" w:rsidR="00DF2BB6" w:rsidRPr="00C70209" w:rsidRDefault="00DF2BB6" w:rsidP="003131E2">
            <w:pPr>
              <w:pStyle w:val="Tabletext-evidencematrix"/>
            </w:pPr>
            <w:r w:rsidRPr="00C70209">
              <w:t>Level I/II</w:t>
            </w:r>
          </w:p>
          <w:p w14:paraId="1B8D9DE4" w14:textId="77777777" w:rsidR="00DF2BB6" w:rsidRPr="00C70209" w:rsidRDefault="00DF2BB6" w:rsidP="003131E2">
            <w:pPr>
              <w:pStyle w:val="Tabletext-evidencematrix"/>
            </w:pPr>
            <w:r w:rsidRPr="00C70209">
              <w:rPr>
                <w:rStyle w:val="Emphasis"/>
              </w:rPr>
              <w:t>Fair</w:t>
            </w:r>
          </w:p>
        </w:tc>
        <w:tc>
          <w:tcPr>
            <w:tcW w:w="492" w:type="pct"/>
            <w:vMerge w:val="restart"/>
            <w:shd w:val="clear" w:color="auto" w:fill="auto"/>
          </w:tcPr>
          <w:p w14:paraId="22EEFB89" w14:textId="67E78C77" w:rsidR="00DF2BB6" w:rsidRPr="00C70209" w:rsidRDefault="00DF2BB6" w:rsidP="003131E2">
            <w:pPr>
              <w:pStyle w:val="Tabletext-evidencematrix"/>
            </w:pPr>
            <w:r w:rsidRPr="00C70209">
              <w:t>1 trial (Giannakopoulou 1998)</w:t>
            </w:r>
            <w:r w:rsidR="001F211B">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1F211B">
              <w:instrText xml:space="preserve"> ADDIN EN.CITE </w:instrText>
            </w:r>
            <w:r w:rsidR="001F211B">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31</w:t>
            </w:r>
            <w:r w:rsidR="001F211B">
              <w:fldChar w:fldCharType="end"/>
            </w:r>
          </w:p>
          <w:p w14:paraId="45348A17" w14:textId="77777777" w:rsidR="00DF2BB6" w:rsidRPr="00C70209" w:rsidRDefault="00DF2BB6" w:rsidP="003131E2">
            <w:pPr>
              <w:pStyle w:val="Tabletext-evidencematrix"/>
            </w:pPr>
            <w:r w:rsidRPr="00C70209">
              <w:t>N=68</w:t>
            </w:r>
          </w:p>
        </w:tc>
        <w:tc>
          <w:tcPr>
            <w:tcW w:w="490" w:type="pct"/>
            <w:vMerge w:val="restart"/>
            <w:shd w:val="clear" w:color="auto" w:fill="auto"/>
          </w:tcPr>
          <w:p w14:paraId="0BA26D99" w14:textId="77777777" w:rsidR="00DF2BB6" w:rsidRPr="00C70209" w:rsidRDefault="00DF2BB6" w:rsidP="003131E2">
            <w:pPr>
              <w:pStyle w:val="Tabletext-evidencematrix"/>
            </w:pPr>
            <w:r w:rsidRPr="00C70209">
              <w:t>Preterm infants, aged less than 4 months</w:t>
            </w:r>
          </w:p>
        </w:tc>
        <w:tc>
          <w:tcPr>
            <w:tcW w:w="490" w:type="pct"/>
            <w:vMerge w:val="restart"/>
            <w:shd w:val="clear" w:color="auto" w:fill="auto"/>
          </w:tcPr>
          <w:p w14:paraId="715346DE" w14:textId="77777777" w:rsidR="00DF2BB6" w:rsidRPr="00C70209" w:rsidRDefault="00DF2BB6" w:rsidP="003131E2">
            <w:pPr>
              <w:pStyle w:val="Tabletext-evidencematrix"/>
            </w:pPr>
            <w:r w:rsidRPr="00C70209">
              <w:t>Switzerland</w:t>
            </w:r>
          </w:p>
        </w:tc>
        <w:tc>
          <w:tcPr>
            <w:tcW w:w="491" w:type="pct"/>
            <w:vMerge w:val="restart"/>
            <w:shd w:val="clear" w:color="auto" w:fill="auto"/>
          </w:tcPr>
          <w:p w14:paraId="22D2AD02" w14:textId="1C90F448" w:rsidR="00DF2BB6" w:rsidRPr="00C70209" w:rsidRDefault="00DF2BB6" w:rsidP="003131E2">
            <w:pPr>
              <w:pStyle w:val="Tabletext-evidencematrix"/>
            </w:pPr>
            <w:r w:rsidRPr="00C70209">
              <w:t>Late rHuEPO + oral iron versus oral iron</w:t>
            </w:r>
          </w:p>
          <w:p w14:paraId="0743F109" w14:textId="7FF83E7A" w:rsidR="00DF2BB6" w:rsidRPr="00C70209" w:rsidRDefault="00DF2BB6" w:rsidP="003131E2">
            <w:pPr>
              <w:pStyle w:val="Tabletext-subanalysis"/>
            </w:pPr>
            <w:r w:rsidRPr="00C70209">
              <w:t>*Initiation of rHuEPO 10 to 20 days after birth</w:t>
            </w:r>
          </w:p>
        </w:tc>
        <w:tc>
          <w:tcPr>
            <w:tcW w:w="490" w:type="pct"/>
            <w:shd w:val="clear" w:color="auto" w:fill="auto"/>
          </w:tcPr>
          <w:p w14:paraId="54828870" w14:textId="77777777" w:rsidR="00DF2BB6" w:rsidRPr="00C70209" w:rsidRDefault="00DF2BB6" w:rsidP="003131E2">
            <w:pPr>
              <w:pStyle w:val="Tabletext-evidencematrix"/>
            </w:pPr>
            <w:r w:rsidRPr="00C70209">
              <w:t xml:space="preserve">Mean number of transfusions per infant </w:t>
            </w:r>
          </w:p>
        </w:tc>
        <w:tc>
          <w:tcPr>
            <w:tcW w:w="520" w:type="pct"/>
            <w:shd w:val="clear" w:color="auto" w:fill="auto"/>
          </w:tcPr>
          <w:p w14:paraId="2EB903EF" w14:textId="77777777" w:rsidR="00DF2BB6" w:rsidRPr="00C70209" w:rsidRDefault="00DF2BB6" w:rsidP="003131E2">
            <w:pPr>
              <w:pStyle w:val="Tabletext-evidencematrix"/>
            </w:pPr>
            <w:r w:rsidRPr="00C70209">
              <w:t>NR</w:t>
            </w:r>
          </w:p>
        </w:tc>
        <w:tc>
          <w:tcPr>
            <w:tcW w:w="519" w:type="pct"/>
            <w:shd w:val="clear" w:color="auto" w:fill="auto"/>
          </w:tcPr>
          <w:p w14:paraId="0AD8BA19" w14:textId="77777777" w:rsidR="00DF2BB6" w:rsidRPr="00C70209" w:rsidRDefault="00DF2BB6" w:rsidP="003131E2">
            <w:pPr>
              <w:pStyle w:val="Tabletext-evidencematrix"/>
            </w:pPr>
            <w:r w:rsidRPr="00C70209">
              <w:t>NR</w:t>
            </w:r>
          </w:p>
        </w:tc>
        <w:tc>
          <w:tcPr>
            <w:tcW w:w="521" w:type="pct"/>
            <w:shd w:val="clear" w:color="auto" w:fill="auto"/>
          </w:tcPr>
          <w:p w14:paraId="3768157E" w14:textId="77777777" w:rsidR="00DF2BB6" w:rsidRPr="00C70209" w:rsidRDefault="00DF2BB6" w:rsidP="003131E2">
            <w:pPr>
              <w:pStyle w:val="Tabletext-evidencematrix"/>
            </w:pPr>
            <w:r w:rsidRPr="00C70209">
              <w:t>NR</w:t>
            </w:r>
          </w:p>
        </w:tc>
        <w:tc>
          <w:tcPr>
            <w:tcW w:w="598" w:type="pct"/>
            <w:shd w:val="clear" w:color="auto" w:fill="auto"/>
          </w:tcPr>
          <w:p w14:paraId="2F0D5665" w14:textId="77777777" w:rsidR="00DF2BB6" w:rsidRPr="00C70209" w:rsidRDefault="00DF2BB6" w:rsidP="003131E2">
            <w:pPr>
              <w:pStyle w:val="Tabletext-evidencematrix"/>
            </w:pPr>
            <w:r w:rsidRPr="00C70209">
              <w:t>NR</w:t>
            </w:r>
          </w:p>
        </w:tc>
      </w:tr>
      <w:tr w:rsidR="00DF2BB6" w:rsidRPr="00C70209" w14:paraId="5BE059D2" w14:textId="77777777" w:rsidTr="003131E2">
        <w:trPr>
          <w:cantSplit/>
        </w:trPr>
        <w:tc>
          <w:tcPr>
            <w:tcW w:w="389" w:type="pct"/>
            <w:vMerge/>
            <w:shd w:val="clear" w:color="auto" w:fill="auto"/>
          </w:tcPr>
          <w:p w14:paraId="0E00D839" w14:textId="77777777" w:rsidR="00DF2BB6" w:rsidRPr="00C70209" w:rsidRDefault="00DF2BB6" w:rsidP="003131E2">
            <w:pPr>
              <w:pStyle w:val="Tabletext-evidencematrix"/>
            </w:pPr>
          </w:p>
        </w:tc>
        <w:tc>
          <w:tcPr>
            <w:tcW w:w="492" w:type="pct"/>
            <w:vMerge/>
            <w:shd w:val="clear" w:color="auto" w:fill="auto"/>
          </w:tcPr>
          <w:p w14:paraId="5173B1D6" w14:textId="77777777" w:rsidR="00DF2BB6" w:rsidRPr="00C70209" w:rsidRDefault="00DF2BB6" w:rsidP="003131E2">
            <w:pPr>
              <w:pStyle w:val="Tabletext-evidencematrix"/>
            </w:pPr>
          </w:p>
        </w:tc>
        <w:tc>
          <w:tcPr>
            <w:tcW w:w="490" w:type="pct"/>
            <w:vMerge/>
            <w:shd w:val="clear" w:color="auto" w:fill="auto"/>
          </w:tcPr>
          <w:p w14:paraId="5E7A423F" w14:textId="77777777" w:rsidR="00DF2BB6" w:rsidRPr="00C70209" w:rsidRDefault="00DF2BB6" w:rsidP="003131E2">
            <w:pPr>
              <w:pStyle w:val="Tabletext-evidencematrix"/>
            </w:pPr>
          </w:p>
        </w:tc>
        <w:tc>
          <w:tcPr>
            <w:tcW w:w="490" w:type="pct"/>
            <w:vMerge/>
            <w:shd w:val="clear" w:color="auto" w:fill="auto"/>
          </w:tcPr>
          <w:p w14:paraId="134C4D1F" w14:textId="77777777" w:rsidR="00DF2BB6" w:rsidRPr="00C70209" w:rsidRDefault="00DF2BB6" w:rsidP="003131E2">
            <w:pPr>
              <w:pStyle w:val="Tabletext-evidencematrix"/>
            </w:pPr>
          </w:p>
        </w:tc>
        <w:tc>
          <w:tcPr>
            <w:tcW w:w="491" w:type="pct"/>
            <w:vMerge/>
            <w:shd w:val="clear" w:color="auto" w:fill="auto"/>
          </w:tcPr>
          <w:p w14:paraId="713756C1" w14:textId="77777777" w:rsidR="00DF2BB6" w:rsidRPr="00C70209" w:rsidRDefault="00DF2BB6" w:rsidP="003131E2">
            <w:pPr>
              <w:pStyle w:val="Tabletext-evidencematrix"/>
            </w:pPr>
          </w:p>
        </w:tc>
        <w:tc>
          <w:tcPr>
            <w:tcW w:w="490" w:type="pct"/>
            <w:vMerge w:val="restart"/>
            <w:shd w:val="clear" w:color="auto" w:fill="auto"/>
            <w:vAlign w:val="bottom"/>
          </w:tcPr>
          <w:p w14:paraId="730828AA" w14:textId="77777777" w:rsidR="00DF2BB6" w:rsidRPr="00C70209" w:rsidRDefault="00DF2BB6" w:rsidP="003131E2">
            <w:pPr>
              <w:pStyle w:val="Tabletext-subanalysis"/>
              <w:jc w:val="right"/>
            </w:pPr>
            <w:r w:rsidRPr="00C70209">
              <w:t>Infants 1000–1300g (N=36)</w:t>
            </w:r>
          </w:p>
        </w:tc>
        <w:tc>
          <w:tcPr>
            <w:tcW w:w="2158" w:type="pct"/>
            <w:gridSpan w:val="4"/>
            <w:shd w:val="clear" w:color="auto" w:fill="auto"/>
          </w:tcPr>
          <w:p w14:paraId="1B0CFA05" w14:textId="77777777" w:rsidR="00DF2BB6" w:rsidRPr="00C70209" w:rsidRDefault="00DF2BB6" w:rsidP="003131E2">
            <w:pPr>
              <w:pStyle w:val="Tabletext-subanalysis"/>
            </w:pPr>
            <w:r w:rsidRPr="00C70209">
              <w:rPr>
                <w:rStyle w:val="Emphasis"/>
              </w:rPr>
              <w:t>Subgroup analysis: weight</w:t>
            </w:r>
          </w:p>
        </w:tc>
      </w:tr>
      <w:tr w:rsidR="00DF2BB6" w:rsidRPr="00C70209" w14:paraId="3D5F4333" w14:textId="77777777" w:rsidTr="003131E2">
        <w:trPr>
          <w:cantSplit/>
        </w:trPr>
        <w:tc>
          <w:tcPr>
            <w:tcW w:w="389" w:type="pct"/>
            <w:vMerge/>
            <w:shd w:val="clear" w:color="auto" w:fill="auto"/>
          </w:tcPr>
          <w:p w14:paraId="48E2BC7C" w14:textId="77777777" w:rsidR="00DF2BB6" w:rsidRPr="00C70209" w:rsidRDefault="00DF2BB6" w:rsidP="003131E2">
            <w:pPr>
              <w:pStyle w:val="Tabletext-evidencematrix"/>
            </w:pPr>
          </w:p>
        </w:tc>
        <w:tc>
          <w:tcPr>
            <w:tcW w:w="492" w:type="pct"/>
            <w:vMerge/>
            <w:shd w:val="clear" w:color="auto" w:fill="auto"/>
          </w:tcPr>
          <w:p w14:paraId="3D65A9CD" w14:textId="77777777" w:rsidR="00DF2BB6" w:rsidRPr="00C70209" w:rsidRDefault="00DF2BB6" w:rsidP="003131E2">
            <w:pPr>
              <w:pStyle w:val="Tabletext-evidencematrix"/>
            </w:pPr>
          </w:p>
        </w:tc>
        <w:tc>
          <w:tcPr>
            <w:tcW w:w="490" w:type="pct"/>
            <w:vMerge/>
            <w:shd w:val="clear" w:color="auto" w:fill="auto"/>
          </w:tcPr>
          <w:p w14:paraId="003005A1" w14:textId="77777777" w:rsidR="00DF2BB6" w:rsidRPr="00C70209" w:rsidRDefault="00DF2BB6" w:rsidP="003131E2">
            <w:pPr>
              <w:pStyle w:val="Tabletext-evidencematrix"/>
            </w:pPr>
          </w:p>
        </w:tc>
        <w:tc>
          <w:tcPr>
            <w:tcW w:w="490" w:type="pct"/>
            <w:vMerge/>
            <w:shd w:val="clear" w:color="auto" w:fill="auto"/>
          </w:tcPr>
          <w:p w14:paraId="4D549108" w14:textId="77777777" w:rsidR="00DF2BB6" w:rsidRPr="00C70209" w:rsidRDefault="00DF2BB6" w:rsidP="003131E2">
            <w:pPr>
              <w:pStyle w:val="Tabletext-evidencematrix"/>
            </w:pPr>
          </w:p>
        </w:tc>
        <w:tc>
          <w:tcPr>
            <w:tcW w:w="491" w:type="pct"/>
            <w:vMerge/>
            <w:shd w:val="clear" w:color="auto" w:fill="auto"/>
          </w:tcPr>
          <w:p w14:paraId="404CCBCE" w14:textId="77777777" w:rsidR="00DF2BB6" w:rsidRPr="00C70209" w:rsidRDefault="00DF2BB6" w:rsidP="003131E2">
            <w:pPr>
              <w:pStyle w:val="Tabletext-evidencematrix"/>
            </w:pPr>
          </w:p>
        </w:tc>
        <w:tc>
          <w:tcPr>
            <w:tcW w:w="490" w:type="pct"/>
            <w:vMerge/>
            <w:shd w:val="clear" w:color="auto" w:fill="auto"/>
          </w:tcPr>
          <w:p w14:paraId="5D337547" w14:textId="77777777" w:rsidR="00DF2BB6" w:rsidRPr="00C70209" w:rsidRDefault="00DF2BB6" w:rsidP="003131E2">
            <w:pPr>
              <w:pStyle w:val="Tabletext-subanalysis"/>
              <w:jc w:val="right"/>
            </w:pPr>
          </w:p>
        </w:tc>
        <w:tc>
          <w:tcPr>
            <w:tcW w:w="520" w:type="pct"/>
            <w:shd w:val="clear" w:color="auto" w:fill="auto"/>
          </w:tcPr>
          <w:p w14:paraId="1A26FDA9" w14:textId="77777777" w:rsidR="00DF2BB6" w:rsidRPr="00C70209" w:rsidRDefault="00DF2BB6" w:rsidP="003131E2">
            <w:pPr>
              <w:pStyle w:val="Tabletext-subanalysis"/>
            </w:pPr>
            <w:r w:rsidRPr="00C70209">
              <w:t>NR</w:t>
            </w:r>
          </w:p>
        </w:tc>
        <w:tc>
          <w:tcPr>
            <w:tcW w:w="519" w:type="pct"/>
            <w:shd w:val="clear" w:color="auto" w:fill="auto"/>
          </w:tcPr>
          <w:p w14:paraId="64DE0034" w14:textId="77777777" w:rsidR="00DF2BB6" w:rsidRPr="00C70209" w:rsidRDefault="00DF2BB6" w:rsidP="003131E2">
            <w:pPr>
              <w:pStyle w:val="Tabletext-subanalysis"/>
            </w:pPr>
            <w:r w:rsidRPr="00C70209">
              <w:t>NR</w:t>
            </w:r>
          </w:p>
        </w:tc>
        <w:tc>
          <w:tcPr>
            <w:tcW w:w="521" w:type="pct"/>
            <w:shd w:val="clear" w:color="auto" w:fill="auto"/>
          </w:tcPr>
          <w:p w14:paraId="33BAB37E" w14:textId="77777777" w:rsidR="00DF2BB6" w:rsidRPr="00C70209" w:rsidRDefault="00DF2BB6" w:rsidP="003131E2">
            <w:pPr>
              <w:pStyle w:val="Tabletext-subanalysis"/>
            </w:pPr>
            <w:r w:rsidRPr="00C70209">
              <w:t>MD 5.5 ± 0.7 (SE)</w:t>
            </w:r>
          </w:p>
        </w:tc>
        <w:tc>
          <w:tcPr>
            <w:tcW w:w="598" w:type="pct"/>
            <w:shd w:val="clear" w:color="auto" w:fill="D9D9D9" w:themeFill="background1" w:themeFillShade="D9"/>
          </w:tcPr>
          <w:p w14:paraId="1C84B221" w14:textId="7181C3BB" w:rsidR="00DF2BB6" w:rsidRPr="00C70209" w:rsidRDefault="00DF2BB6" w:rsidP="003131E2">
            <w:pPr>
              <w:pStyle w:val="Tabletext-subanalysis"/>
            </w:pPr>
            <w:r w:rsidRPr="00C70209">
              <w:t>Favours late rHuEPO + iron</w:t>
            </w:r>
          </w:p>
          <w:p w14:paraId="29B26F29" w14:textId="1EC7B317" w:rsidR="00DF2BB6" w:rsidRPr="00C70209" w:rsidRDefault="001A475D" w:rsidP="003131E2">
            <w:pPr>
              <w:pStyle w:val="Tabletext-subanalysis"/>
            </w:pPr>
            <w:r w:rsidRPr="001A475D">
              <w:rPr>
                <w:i/>
              </w:rPr>
              <w:t>P &lt; </w:t>
            </w:r>
            <w:r w:rsidR="00DF2BB6" w:rsidRPr="00C70209">
              <w:t>0.05</w:t>
            </w:r>
          </w:p>
        </w:tc>
      </w:tr>
      <w:tr w:rsidR="00DF2BB6" w:rsidRPr="00C70209" w14:paraId="25D2BF73" w14:textId="77777777" w:rsidTr="003131E2">
        <w:trPr>
          <w:cantSplit/>
        </w:trPr>
        <w:tc>
          <w:tcPr>
            <w:tcW w:w="389" w:type="pct"/>
            <w:vMerge/>
            <w:shd w:val="clear" w:color="auto" w:fill="auto"/>
          </w:tcPr>
          <w:p w14:paraId="0AA1C410" w14:textId="77777777" w:rsidR="00DF2BB6" w:rsidRPr="00C70209" w:rsidRDefault="00DF2BB6" w:rsidP="003131E2">
            <w:pPr>
              <w:pStyle w:val="Tabletext-evidencematrix"/>
            </w:pPr>
          </w:p>
        </w:tc>
        <w:tc>
          <w:tcPr>
            <w:tcW w:w="492" w:type="pct"/>
            <w:vMerge/>
            <w:shd w:val="clear" w:color="auto" w:fill="auto"/>
          </w:tcPr>
          <w:p w14:paraId="7AEB46B1" w14:textId="77777777" w:rsidR="00DF2BB6" w:rsidRPr="00C70209" w:rsidRDefault="00DF2BB6" w:rsidP="003131E2">
            <w:pPr>
              <w:pStyle w:val="Tabletext-evidencematrix"/>
            </w:pPr>
          </w:p>
        </w:tc>
        <w:tc>
          <w:tcPr>
            <w:tcW w:w="490" w:type="pct"/>
            <w:vMerge/>
            <w:shd w:val="clear" w:color="auto" w:fill="auto"/>
          </w:tcPr>
          <w:p w14:paraId="2F03ECF0" w14:textId="77777777" w:rsidR="00DF2BB6" w:rsidRPr="00C70209" w:rsidRDefault="00DF2BB6" w:rsidP="003131E2">
            <w:pPr>
              <w:pStyle w:val="Tabletext-evidencematrix"/>
            </w:pPr>
          </w:p>
        </w:tc>
        <w:tc>
          <w:tcPr>
            <w:tcW w:w="490" w:type="pct"/>
            <w:vMerge/>
            <w:shd w:val="clear" w:color="auto" w:fill="auto"/>
          </w:tcPr>
          <w:p w14:paraId="44A577BF" w14:textId="77777777" w:rsidR="00DF2BB6" w:rsidRPr="00C70209" w:rsidRDefault="00DF2BB6" w:rsidP="003131E2">
            <w:pPr>
              <w:pStyle w:val="Tabletext-evidencematrix"/>
            </w:pPr>
          </w:p>
        </w:tc>
        <w:tc>
          <w:tcPr>
            <w:tcW w:w="491" w:type="pct"/>
            <w:vMerge/>
            <w:shd w:val="clear" w:color="auto" w:fill="auto"/>
          </w:tcPr>
          <w:p w14:paraId="1AEFBBF2" w14:textId="77777777" w:rsidR="00DF2BB6" w:rsidRPr="00C70209" w:rsidRDefault="00DF2BB6" w:rsidP="003131E2">
            <w:pPr>
              <w:pStyle w:val="Tabletext-evidencematrix"/>
            </w:pPr>
          </w:p>
        </w:tc>
        <w:tc>
          <w:tcPr>
            <w:tcW w:w="490" w:type="pct"/>
            <w:shd w:val="clear" w:color="auto" w:fill="auto"/>
          </w:tcPr>
          <w:p w14:paraId="7A09F96B" w14:textId="77777777" w:rsidR="00DF2BB6" w:rsidRPr="00C70209" w:rsidRDefault="00DF2BB6" w:rsidP="003131E2">
            <w:pPr>
              <w:pStyle w:val="Tabletext-subanalysis"/>
              <w:jc w:val="right"/>
            </w:pPr>
            <w:r w:rsidRPr="00C70209">
              <w:t>Infants &lt;1000g (N=32)</w:t>
            </w:r>
          </w:p>
        </w:tc>
        <w:tc>
          <w:tcPr>
            <w:tcW w:w="520" w:type="pct"/>
            <w:shd w:val="clear" w:color="auto" w:fill="auto"/>
          </w:tcPr>
          <w:p w14:paraId="6BB27B26" w14:textId="77777777" w:rsidR="00DF2BB6" w:rsidRPr="00C70209" w:rsidRDefault="00DF2BB6" w:rsidP="003131E2">
            <w:pPr>
              <w:pStyle w:val="Tabletext-subanalysis"/>
            </w:pPr>
            <w:r w:rsidRPr="00C70209">
              <w:t>NR</w:t>
            </w:r>
          </w:p>
        </w:tc>
        <w:tc>
          <w:tcPr>
            <w:tcW w:w="519" w:type="pct"/>
            <w:shd w:val="clear" w:color="auto" w:fill="auto"/>
          </w:tcPr>
          <w:p w14:paraId="392B559E" w14:textId="77777777" w:rsidR="00DF2BB6" w:rsidRPr="00C70209" w:rsidRDefault="00DF2BB6" w:rsidP="003131E2">
            <w:pPr>
              <w:pStyle w:val="Tabletext-subanalysis"/>
            </w:pPr>
            <w:r w:rsidRPr="00C70209">
              <w:t>NR</w:t>
            </w:r>
          </w:p>
        </w:tc>
        <w:tc>
          <w:tcPr>
            <w:tcW w:w="521" w:type="pct"/>
            <w:shd w:val="clear" w:color="auto" w:fill="auto"/>
          </w:tcPr>
          <w:p w14:paraId="4E806F21" w14:textId="77777777" w:rsidR="00DF2BB6" w:rsidRPr="00C70209" w:rsidRDefault="00DF2BB6" w:rsidP="003131E2">
            <w:pPr>
              <w:pStyle w:val="Tabletext-subanalysis"/>
            </w:pPr>
            <w:r w:rsidRPr="00C70209">
              <w:t>MD 2.8 ± 0.7 (SE)</w:t>
            </w:r>
          </w:p>
        </w:tc>
        <w:tc>
          <w:tcPr>
            <w:tcW w:w="598" w:type="pct"/>
            <w:shd w:val="clear" w:color="auto" w:fill="D9D9D9" w:themeFill="background1" w:themeFillShade="D9"/>
          </w:tcPr>
          <w:p w14:paraId="303431EF" w14:textId="1A3ECF0D" w:rsidR="00DF2BB6" w:rsidRPr="00C70209" w:rsidRDefault="00DF2BB6" w:rsidP="003131E2">
            <w:pPr>
              <w:pStyle w:val="Tabletext-subanalysis"/>
            </w:pPr>
            <w:r w:rsidRPr="00C70209">
              <w:t>Favours late rHuEPO + iron</w:t>
            </w:r>
          </w:p>
          <w:p w14:paraId="5D6C7BB5" w14:textId="7D7D6D68" w:rsidR="00DF2BB6" w:rsidRPr="00C70209" w:rsidRDefault="001A475D" w:rsidP="003131E2">
            <w:pPr>
              <w:pStyle w:val="Tabletext-evidencematrix"/>
            </w:pPr>
            <w:r w:rsidRPr="001A475D">
              <w:rPr>
                <w:i/>
              </w:rPr>
              <w:t>P &lt; </w:t>
            </w:r>
            <w:r w:rsidR="00DF2BB6" w:rsidRPr="00C70209">
              <w:t>0.05</w:t>
            </w:r>
          </w:p>
        </w:tc>
      </w:tr>
      <w:tr w:rsidR="00DF2BB6" w:rsidRPr="00C70209" w14:paraId="239ADC93" w14:textId="77777777" w:rsidTr="003131E2">
        <w:trPr>
          <w:cantSplit/>
        </w:trPr>
        <w:tc>
          <w:tcPr>
            <w:tcW w:w="389" w:type="pct"/>
            <w:shd w:val="clear" w:color="auto" w:fill="auto"/>
          </w:tcPr>
          <w:p w14:paraId="21075973" w14:textId="149D0D4B" w:rsidR="00DF2BB6" w:rsidRPr="00C70209" w:rsidRDefault="00DF2BB6" w:rsidP="003131E2">
            <w:pPr>
              <w:pStyle w:val="Tabletext-evidencematrix"/>
            </w:pPr>
            <w:r w:rsidRPr="00C70209">
              <w:t xml:space="preserve">Rocha </w:t>
            </w:r>
            <w:r w:rsidR="005E48C2">
              <w:br/>
            </w:r>
            <w:r w:rsidRPr="00C70209">
              <w:t>2001</w:t>
            </w:r>
            <w:r w:rsidRPr="00C70209">
              <w:rPr>
                <w:vertAlign w:val="superscript"/>
              </w:rPr>
              <w:t xml:space="preserve">i </w:t>
            </w:r>
            <w:r w:rsidRPr="00C70209">
              <w:fldChar w:fldCharType="begin"/>
            </w:r>
            <w:r w:rsidR="003F7DCB" w:rsidRPr="00C70209">
              <w:instrText xml:space="preserve"> ADDIN EN.CITE &lt;EndNote&gt;&lt;Cite&gt;&lt;Author&gt;Rocha&lt;/Author&gt;&lt;Year&gt;2001&lt;/Year&gt;&lt;RecNum&gt;456&lt;/RecNum&gt;&lt;DisplayText&gt;&lt;style face="superscript"&gt;147&lt;/style&gt;&lt;/DisplayText&gt;&lt;record&gt;&lt;rec-number&gt;456&lt;/rec-number&gt;&lt;foreign-keys&gt;&lt;key app="EN" db-id="9edve2wadsavt5ewavaxtda4f2tavzvts9ee" timestamp="1428888612"&gt;456&lt;/key&gt;&lt;/foreign-keys&gt;&lt;ref-type name="Journal Article"&gt;17&lt;/ref-type&gt;&lt;contributors&gt;&lt;authors&gt;&lt;author&gt;Rocha, Vera Lúcia L&lt;/author&gt;&lt;author&gt;Benjamin, Ana Cláudia W&lt;/author&gt;&lt;author&gt;Procianoy, Renato S&lt;/author&gt;&lt;/authors&gt;&lt;/contributors&gt;&lt;titles&gt;&lt;title&gt;The effect of recombinant human erythropoietin on the treatment of anemia of prematurity&lt;/title&gt;&lt;secondary-title&gt;Jornal de pediatria&lt;/secondary-title&gt;&lt;/titles&gt;&lt;periodical&gt;&lt;full-title&gt;Jornal de pediatria&lt;/full-title&gt;&lt;/periodical&gt;&lt;pages&gt;75–83&lt;/pages&gt;&lt;volume&gt;77&lt;/volume&gt;&lt;number&gt;2&lt;/number&gt;&lt;dates&gt;&lt;year&gt;2001&lt;/year&gt;&lt;/dates&gt;&lt;isbn&gt;0021-7557&lt;/isbn&gt;&lt;urls&gt;&lt;related-urls&gt;&lt;url&gt;http://www.scielo.br/scielo.php?pid=S0021-75572001000200005&amp;amp;script=sci_arttext&lt;/url&gt;&lt;/related-urls&gt;&lt;/urls&gt;&lt;access-date&gt;13 April 2015&lt;/access-date&gt;&lt;/record&gt;&lt;/Cite&gt;&lt;/EndNote&gt;</w:instrText>
            </w:r>
            <w:r w:rsidRPr="00C70209">
              <w:fldChar w:fldCharType="separate"/>
            </w:r>
            <w:r w:rsidR="003F7DCB" w:rsidRPr="00C70209">
              <w:rPr>
                <w:vertAlign w:val="superscript"/>
              </w:rPr>
              <w:t>147</w:t>
            </w:r>
            <w:r w:rsidRPr="00C70209">
              <w:fldChar w:fldCharType="end"/>
            </w:r>
          </w:p>
          <w:p w14:paraId="31FF4CDF" w14:textId="77777777" w:rsidR="00DF2BB6" w:rsidRPr="00C70209" w:rsidRDefault="00DF2BB6" w:rsidP="003131E2">
            <w:pPr>
              <w:pStyle w:val="Tabletext-evidencematrix"/>
            </w:pPr>
            <w:r w:rsidRPr="00C70209">
              <w:t>Level II</w:t>
            </w:r>
          </w:p>
          <w:p w14:paraId="2A34D46A" w14:textId="77777777" w:rsidR="00DF2BB6" w:rsidRPr="00C70209" w:rsidRDefault="00DF2BB6" w:rsidP="003131E2">
            <w:pPr>
              <w:pStyle w:val="Tabletext-evidencematrix"/>
              <w:rPr>
                <w:i/>
              </w:rPr>
            </w:pPr>
            <w:r w:rsidRPr="00C70209">
              <w:rPr>
                <w:i/>
              </w:rPr>
              <w:t>Poor</w:t>
            </w:r>
          </w:p>
        </w:tc>
        <w:tc>
          <w:tcPr>
            <w:tcW w:w="492" w:type="pct"/>
            <w:shd w:val="clear" w:color="auto" w:fill="auto"/>
          </w:tcPr>
          <w:p w14:paraId="47C5B256" w14:textId="77777777" w:rsidR="00DF2BB6" w:rsidRPr="00C70209" w:rsidRDefault="00DF2BB6" w:rsidP="003131E2">
            <w:pPr>
              <w:pStyle w:val="Tabletext-evidencematrix"/>
            </w:pPr>
            <w:r w:rsidRPr="00C70209">
              <w:t>N=45</w:t>
            </w:r>
          </w:p>
        </w:tc>
        <w:tc>
          <w:tcPr>
            <w:tcW w:w="490" w:type="pct"/>
            <w:shd w:val="clear" w:color="auto" w:fill="auto"/>
          </w:tcPr>
          <w:p w14:paraId="06576031" w14:textId="77777777" w:rsidR="00DF2BB6" w:rsidRPr="00C70209" w:rsidRDefault="00DF2BB6" w:rsidP="003131E2">
            <w:pPr>
              <w:pStyle w:val="Tabletext-evidencematrix"/>
            </w:pPr>
            <w:r w:rsidRPr="00C70209">
              <w:t>Preterm infants (≤33 weeks gestation) with VLBW (≤1550 g)</w:t>
            </w:r>
          </w:p>
        </w:tc>
        <w:tc>
          <w:tcPr>
            <w:tcW w:w="490" w:type="pct"/>
            <w:shd w:val="clear" w:color="auto" w:fill="auto"/>
          </w:tcPr>
          <w:p w14:paraId="6111EE32" w14:textId="77777777" w:rsidR="00DF2BB6" w:rsidRPr="00C70209" w:rsidRDefault="00DF2BB6" w:rsidP="003131E2">
            <w:pPr>
              <w:pStyle w:val="Tabletext-evidencematrix"/>
            </w:pPr>
            <w:r w:rsidRPr="00C70209">
              <w:t>Brazil</w:t>
            </w:r>
          </w:p>
        </w:tc>
        <w:tc>
          <w:tcPr>
            <w:tcW w:w="491" w:type="pct"/>
            <w:shd w:val="clear" w:color="auto" w:fill="auto"/>
          </w:tcPr>
          <w:p w14:paraId="07EBEF6D" w14:textId="0ADD20C9" w:rsidR="00DF2BB6" w:rsidRPr="00C70209" w:rsidRDefault="00DF2BB6" w:rsidP="003131E2">
            <w:pPr>
              <w:pStyle w:val="Tabletext-evidencematrix"/>
            </w:pPr>
            <w:r w:rsidRPr="00C70209">
              <w:t>Late rHuEPO + iron versus iron</w:t>
            </w:r>
          </w:p>
          <w:p w14:paraId="014CD45C" w14:textId="603F690D" w:rsidR="00DF2BB6" w:rsidRPr="00C70209" w:rsidRDefault="00DF2BB6" w:rsidP="003131E2">
            <w:pPr>
              <w:pStyle w:val="Tabletext-subanalysis"/>
            </w:pPr>
            <w:r w:rsidRPr="00C70209">
              <w:t>Group 1 (daily rHuEPO)</w:t>
            </w:r>
          </w:p>
          <w:p w14:paraId="7B7B83E4" w14:textId="7BAE141A" w:rsidR="00DF2BB6" w:rsidRPr="00C70209" w:rsidRDefault="00DF2BB6" w:rsidP="003131E2">
            <w:pPr>
              <w:pStyle w:val="Tabletext-subanalysis"/>
            </w:pPr>
            <w:r w:rsidRPr="00C70209">
              <w:t>Group 2 (twice weekly rHuEPO)</w:t>
            </w:r>
          </w:p>
        </w:tc>
        <w:tc>
          <w:tcPr>
            <w:tcW w:w="490" w:type="pct"/>
            <w:shd w:val="clear" w:color="auto" w:fill="auto"/>
          </w:tcPr>
          <w:p w14:paraId="4C7FC40E" w14:textId="77777777" w:rsidR="00DF2BB6" w:rsidRPr="00C70209" w:rsidRDefault="00DF2BB6" w:rsidP="003131E2">
            <w:pPr>
              <w:pStyle w:val="Tabletext-evidencematrix"/>
            </w:pPr>
            <w:r w:rsidRPr="00C70209">
              <w:t>Mean number of transfusions per patient</w:t>
            </w:r>
          </w:p>
          <w:p w14:paraId="5C9126A0" w14:textId="77777777" w:rsidR="00DF2BB6" w:rsidRPr="00C70209" w:rsidRDefault="00DF2BB6" w:rsidP="003131E2">
            <w:pPr>
              <w:pStyle w:val="Tabletext-evidencematrix"/>
            </w:pPr>
            <w:r w:rsidRPr="00C70209">
              <w:t>*Group 1</w:t>
            </w:r>
          </w:p>
          <w:p w14:paraId="4783A449" w14:textId="77777777" w:rsidR="00DF2BB6" w:rsidRPr="00C70209" w:rsidRDefault="00DF2BB6" w:rsidP="003131E2">
            <w:pPr>
              <w:pStyle w:val="Tabletext-evidencematrix"/>
            </w:pPr>
            <w:r w:rsidRPr="00C70209">
              <w:t>*Group 2</w:t>
            </w:r>
          </w:p>
        </w:tc>
        <w:tc>
          <w:tcPr>
            <w:tcW w:w="520" w:type="pct"/>
            <w:shd w:val="clear" w:color="auto" w:fill="auto"/>
            <w:vAlign w:val="bottom"/>
          </w:tcPr>
          <w:p w14:paraId="20426E65" w14:textId="2957164F" w:rsidR="00DF2BB6" w:rsidRPr="00C70209" w:rsidRDefault="00DF2BB6" w:rsidP="003131E2">
            <w:pPr>
              <w:pStyle w:val="Tabletext-evidencematrix"/>
            </w:pPr>
            <w:r w:rsidRPr="00C70209">
              <w:t>0.33 ± NR</w:t>
            </w:r>
          </w:p>
          <w:p w14:paraId="2F91E56B" w14:textId="77777777" w:rsidR="00DF2BB6" w:rsidRPr="00C70209" w:rsidRDefault="00DF2BB6" w:rsidP="003131E2">
            <w:pPr>
              <w:pStyle w:val="Tabletext-evidencematrix"/>
            </w:pPr>
            <w:r w:rsidRPr="00C70209">
              <w:t xml:space="preserve">0.64 ± NR </w:t>
            </w:r>
          </w:p>
        </w:tc>
        <w:tc>
          <w:tcPr>
            <w:tcW w:w="519" w:type="pct"/>
            <w:shd w:val="clear" w:color="auto" w:fill="auto"/>
            <w:vAlign w:val="center"/>
          </w:tcPr>
          <w:p w14:paraId="0B1B13B7" w14:textId="77777777" w:rsidR="00DF2BB6" w:rsidRPr="00C70209" w:rsidRDefault="00DF2BB6" w:rsidP="003131E2">
            <w:pPr>
              <w:pStyle w:val="Tabletext-evidencematrix"/>
            </w:pPr>
            <w:r w:rsidRPr="00C70209">
              <w:t>1.62 ± NR</w:t>
            </w:r>
          </w:p>
        </w:tc>
        <w:tc>
          <w:tcPr>
            <w:tcW w:w="521" w:type="pct"/>
            <w:shd w:val="clear" w:color="auto" w:fill="auto"/>
            <w:vAlign w:val="bottom"/>
          </w:tcPr>
          <w:p w14:paraId="28CFFECA" w14:textId="0CFFA553" w:rsidR="00DF2BB6" w:rsidRPr="00C70209" w:rsidRDefault="00DF2BB6" w:rsidP="003131E2">
            <w:pPr>
              <w:pStyle w:val="Tabletext-evidencematrix"/>
            </w:pPr>
            <w:r w:rsidRPr="00C70209">
              <w:t>MD 1.29 [NR]</w:t>
            </w:r>
          </w:p>
          <w:p w14:paraId="4E6E64C6" w14:textId="77777777" w:rsidR="00DF2BB6" w:rsidRPr="00C70209" w:rsidRDefault="00DF2BB6" w:rsidP="003131E2">
            <w:pPr>
              <w:pStyle w:val="Tabletext-evidencematrix"/>
            </w:pPr>
            <w:r w:rsidRPr="00C70209">
              <w:t>MD 0.98 [NR]</w:t>
            </w:r>
          </w:p>
        </w:tc>
        <w:tc>
          <w:tcPr>
            <w:tcW w:w="598" w:type="pct"/>
            <w:shd w:val="clear" w:color="auto" w:fill="auto"/>
          </w:tcPr>
          <w:p w14:paraId="7C1CCE27" w14:textId="77777777" w:rsidR="00DF2BB6" w:rsidRPr="00C70209" w:rsidRDefault="00DF2BB6" w:rsidP="003131E2">
            <w:pPr>
              <w:pStyle w:val="Tabletext-evidencematrix"/>
              <w:rPr>
                <w:i/>
              </w:rPr>
            </w:pPr>
            <w:r w:rsidRPr="00C70209">
              <w:rPr>
                <w:i/>
              </w:rPr>
              <w:t>No significant difference</w:t>
            </w:r>
          </w:p>
          <w:p w14:paraId="781DA048" w14:textId="310893B4" w:rsidR="00DF2BB6" w:rsidRPr="00C70209" w:rsidRDefault="001A475D" w:rsidP="003131E2">
            <w:pPr>
              <w:pStyle w:val="Tabletext-evidencematrix"/>
            </w:pPr>
            <w:r w:rsidRPr="001A475D">
              <w:rPr>
                <w:i/>
              </w:rPr>
              <w:t>P = </w:t>
            </w:r>
            <w:r w:rsidR="00DF2BB6" w:rsidRPr="00C70209">
              <w:t>0.091</w:t>
            </w:r>
            <w:r w:rsidR="00DF2BB6" w:rsidRPr="00C70209">
              <w:rPr>
                <w:vertAlign w:val="superscript"/>
              </w:rPr>
              <w:t>j</w:t>
            </w:r>
          </w:p>
        </w:tc>
      </w:tr>
      <w:tr w:rsidR="00DF2BB6" w:rsidRPr="00C70209" w14:paraId="2BF0BE0F" w14:textId="77777777" w:rsidTr="003131E2">
        <w:trPr>
          <w:cantSplit/>
        </w:trPr>
        <w:tc>
          <w:tcPr>
            <w:tcW w:w="389" w:type="pct"/>
            <w:shd w:val="clear" w:color="auto" w:fill="auto"/>
          </w:tcPr>
          <w:p w14:paraId="070CB4F8" w14:textId="4984D1CD" w:rsidR="00DF2BB6" w:rsidRPr="00C70209" w:rsidRDefault="00DF2BB6" w:rsidP="003131E2">
            <w:pPr>
              <w:pStyle w:val="Tabletext-evidencematrix"/>
            </w:pPr>
            <w:r w:rsidRPr="00C70209">
              <w:t>Jim 2000</w:t>
            </w:r>
            <w:r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 </w:instrText>
            </w:r>
            <w:r w:rsidR="003F7DCB"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1</w:t>
            </w:r>
            <w:r w:rsidRPr="00C70209">
              <w:fldChar w:fldCharType="end"/>
            </w:r>
          </w:p>
          <w:p w14:paraId="0D873F1A" w14:textId="77777777" w:rsidR="00DF2BB6" w:rsidRPr="00C70209" w:rsidRDefault="00DF2BB6" w:rsidP="003131E2">
            <w:pPr>
              <w:pStyle w:val="Tabletext-evidencematrix"/>
            </w:pPr>
            <w:r w:rsidRPr="00C70209">
              <w:t>Level II</w:t>
            </w:r>
          </w:p>
          <w:p w14:paraId="188C73FB" w14:textId="77777777" w:rsidR="00DF2BB6" w:rsidRPr="00C70209" w:rsidRDefault="00DF2BB6" w:rsidP="003131E2">
            <w:pPr>
              <w:pStyle w:val="Tabletext-evidencematrix"/>
            </w:pPr>
            <w:r w:rsidRPr="00C70209">
              <w:rPr>
                <w:i/>
              </w:rPr>
              <w:t>Poor</w:t>
            </w:r>
          </w:p>
        </w:tc>
        <w:tc>
          <w:tcPr>
            <w:tcW w:w="492" w:type="pct"/>
            <w:shd w:val="clear" w:color="auto" w:fill="auto"/>
          </w:tcPr>
          <w:p w14:paraId="5F4A2C1D" w14:textId="77777777" w:rsidR="00DF2BB6" w:rsidRPr="00C70209" w:rsidRDefault="00DF2BB6" w:rsidP="003131E2">
            <w:pPr>
              <w:pStyle w:val="Tabletext-evidencematrix"/>
            </w:pPr>
            <w:r w:rsidRPr="00C70209">
              <w:t>N=23</w:t>
            </w:r>
          </w:p>
        </w:tc>
        <w:tc>
          <w:tcPr>
            <w:tcW w:w="490" w:type="pct"/>
            <w:shd w:val="clear" w:color="auto" w:fill="auto"/>
          </w:tcPr>
          <w:p w14:paraId="3B8B3CC3" w14:textId="77777777" w:rsidR="00DF2BB6" w:rsidRPr="00C70209" w:rsidRDefault="00DF2BB6" w:rsidP="003131E2">
            <w:pPr>
              <w:pStyle w:val="Tabletext-evidencematrix"/>
            </w:pPr>
            <w:r w:rsidRPr="00C70209">
              <w:t>Preterm infants (&lt;33 weeks gestation) with VLBW (&lt;1500 g)</w:t>
            </w:r>
          </w:p>
        </w:tc>
        <w:tc>
          <w:tcPr>
            <w:tcW w:w="490" w:type="pct"/>
            <w:shd w:val="clear" w:color="auto" w:fill="auto"/>
          </w:tcPr>
          <w:p w14:paraId="67A6D1B7" w14:textId="77777777" w:rsidR="00DF2BB6" w:rsidRPr="00C70209" w:rsidRDefault="00DF2BB6" w:rsidP="003131E2">
            <w:pPr>
              <w:pStyle w:val="Tabletext-evidencematrix"/>
            </w:pPr>
            <w:r w:rsidRPr="00C70209">
              <w:t>Taiwan</w:t>
            </w:r>
          </w:p>
        </w:tc>
        <w:tc>
          <w:tcPr>
            <w:tcW w:w="491" w:type="pct"/>
            <w:shd w:val="clear" w:color="auto" w:fill="auto"/>
          </w:tcPr>
          <w:p w14:paraId="05C84143" w14:textId="7BFB369B" w:rsidR="00DF2BB6" w:rsidRPr="00C70209" w:rsidRDefault="00DF2BB6" w:rsidP="003131E2">
            <w:pPr>
              <w:pStyle w:val="Tabletext-evidencematrix"/>
            </w:pPr>
            <w:r w:rsidRPr="00C70209">
              <w:t>Late rHuEPO + oral iron versus placebo + iron</w:t>
            </w:r>
          </w:p>
          <w:p w14:paraId="6E7C4A67" w14:textId="6F6AC0C2" w:rsidR="00DF2BB6" w:rsidRPr="00C70209" w:rsidRDefault="00DF2BB6" w:rsidP="003131E2">
            <w:pPr>
              <w:pStyle w:val="Tabletext-subanalysis"/>
            </w:pPr>
            <w:r w:rsidRPr="00C70209">
              <w:t>*Initiation of rHuEPO 7 days after birth</w:t>
            </w:r>
          </w:p>
        </w:tc>
        <w:tc>
          <w:tcPr>
            <w:tcW w:w="490" w:type="pct"/>
            <w:shd w:val="clear" w:color="auto" w:fill="auto"/>
          </w:tcPr>
          <w:p w14:paraId="313F51EC" w14:textId="77777777" w:rsidR="00DF2BB6" w:rsidRPr="00C70209" w:rsidRDefault="00DF2BB6" w:rsidP="003131E2">
            <w:pPr>
              <w:pStyle w:val="Tabletext-evidencematrix"/>
            </w:pPr>
            <w:r w:rsidRPr="00C70209">
              <w:t>Mean number of transfusions per infant</w:t>
            </w:r>
          </w:p>
        </w:tc>
        <w:tc>
          <w:tcPr>
            <w:tcW w:w="520" w:type="pct"/>
            <w:shd w:val="clear" w:color="auto" w:fill="auto"/>
          </w:tcPr>
          <w:p w14:paraId="653691FD" w14:textId="77777777" w:rsidR="00DF2BB6" w:rsidRPr="00C70209" w:rsidRDefault="00DF2BB6" w:rsidP="003131E2">
            <w:pPr>
              <w:pStyle w:val="Tabletext-evidencematrix"/>
            </w:pPr>
            <w:r w:rsidRPr="00C70209">
              <w:t>1.3 ± NR</w:t>
            </w:r>
          </w:p>
        </w:tc>
        <w:tc>
          <w:tcPr>
            <w:tcW w:w="519" w:type="pct"/>
            <w:shd w:val="clear" w:color="auto" w:fill="auto"/>
          </w:tcPr>
          <w:p w14:paraId="798B8D25" w14:textId="77777777" w:rsidR="00DF2BB6" w:rsidRPr="00C70209" w:rsidRDefault="00DF2BB6" w:rsidP="003131E2">
            <w:pPr>
              <w:pStyle w:val="Tabletext-evidencematrix"/>
            </w:pPr>
            <w:r w:rsidRPr="00C70209">
              <w:t>1.8 ± NR</w:t>
            </w:r>
          </w:p>
        </w:tc>
        <w:tc>
          <w:tcPr>
            <w:tcW w:w="521" w:type="pct"/>
            <w:shd w:val="clear" w:color="auto" w:fill="auto"/>
          </w:tcPr>
          <w:p w14:paraId="79B2B667" w14:textId="77777777" w:rsidR="00DF2BB6" w:rsidRPr="00C70209" w:rsidRDefault="00DF2BB6" w:rsidP="003131E2">
            <w:pPr>
              <w:pStyle w:val="Tabletext-evidencematrix"/>
            </w:pPr>
            <w:r w:rsidRPr="00C70209">
              <w:t>MD 0.5 [NR]</w:t>
            </w:r>
          </w:p>
        </w:tc>
        <w:tc>
          <w:tcPr>
            <w:tcW w:w="598" w:type="pct"/>
            <w:shd w:val="clear" w:color="auto" w:fill="D9D9D9" w:themeFill="background1" w:themeFillShade="D9"/>
          </w:tcPr>
          <w:p w14:paraId="580C9842" w14:textId="6D71B441" w:rsidR="00DF2BB6" w:rsidRPr="00C70209" w:rsidRDefault="00DF2BB6" w:rsidP="003131E2">
            <w:pPr>
              <w:pStyle w:val="Tabletext-evidencematrix"/>
              <w:rPr>
                <w:i/>
              </w:rPr>
            </w:pPr>
            <w:r w:rsidRPr="00C70209">
              <w:rPr>
                <w:i/>
              </w:rPr>
              <w:t>Favours late rHuEPO + iron</w:t>
            </w:r>
          </w:p>
          <w:p w14:paraId="763A0C24" w14:textId="287DB616" w:rsidR="00DF2BB6" w:rsidRPr="00C70209" w:rsidRDefault="001A475D" w:rsidP="003131E2">
            <w:pPr>
              <w:pStyle w:val="Tabletext-evidencematrix"/>
            </w:pPr>
            <w:r w:rsidRPr="001A475D">
              <w:rPr>
                <w:i/>
              </w:rPr>
              <w:t>P &lt; </w:t>
            </w:r>
            <w:r w:rsidR="00DF2BB6" w:rsidRPr="00C70209">
              <w:t>0.05</w:t>
            </w:r>
          </w:p>
        </w:tc>
      </w:tr>
      <w:tr w:rsidR="00DF2BB6" w:rsidRPr="00C70209" w14:paraId="2B72AD1C" w14:textId="77777777" w:rsidTr="003131E2">
        <w:trPr>
          <w:cantSplit/>
        </w:trPr>
        <w:tc>
          <w:tcPr>
            <w:tcW w:w="5000" w:type="pct"/>
            <w:gridSpan w:val="10"/>
            <w:tcBorders>
              <w:top w:val="single" w:sz="4" w:space="0" w:color="000000"/>
              <w:bottom w:val="single" w:sz="4" w:space="0" w:color="000000"/>
            </w:tcBorders>
            <w:shd w:val="clear" w:color="auto" w:fill="auto"/>
          </w:tcPr>
          <w:p w14:paraId="4DB81E63" w14:textId="77777777" w:rsidR="00DF2BB6" w:rsidRPr="00C70209" w:rsidRDefault="00DF2BB6" w:rsidP="003131E2">
            <w:pPr>
              <w:pStyle w:val="TableH5"/>
              <w:rPr>
                <w:rFonts w:eastAsia="Arial Unicode MS"/>
                <w:lang w:eastAsia="ja-JP"/>
              </w:rPr>
            </w:pPr>
            <w:r w:rsidRPr="00C70209">
              <w:rPr>
                <w:rFonts w:eastAsia="Arial Unicode MS"/>
                <w:lang w:eastAsia="ja-JP"/>
              </w:rPr>
              <w:t>bronchopulmonary dysplasia</w:t>
            </w:r>
          </w:p>
        </w:tc>
      </w:tr>
      <w:tr w:rsidR="00DF2BB6" w:rsidRPr="00C70209" w14:paraId="7EC1DF4F" w14:textId="77777777" w:rsidTr="003131E2">
        <w:trPr>
          <w:cantSplit/>
        </w:trPr>
        <w:tc>
          <w:tcPr>
            <w:tcW w:w="389" w:type="pct"/>
            <w:shd w:val="clear" w:color="auto" w:fill="auto"/>
          </w:tcPr>
          <w:p w14:paraId="6967C949" w14:textId="2270F9BF" w:rsidR="00DF2BB6" w:rsidRPr="00C70209" w:rsidRDefault="00DF2BB6" w:rsidP="003131E2">
            <w:pPr>
              <w:pStyle w:val="Tabletext-evidencematrix"/>
              <w:rPr>
                <w:szCs w:val="16"/>
              </w:rPr>
            </w:pPr>
            <w:r w:rsidRPr="00C70209">
              <w:rPr>
                <w:szCs w:val="16"/>
              </w:rPr>
              <w:t>Garcia 2002</w:t>
            </w:r>
            <w:r w:rsidRPr="00C70209">
              <w:rPr>
                <w:szCs w:val="16"/>
                <w:vertAlign w:val="superscript"/>
              </w:rPr>
              <w:t xml:space="preserve">k </w:t>
            </w:r>
            <w:r w:rsidRPr="00C70209">
              <w:rPr>
                <w:szCs w:val="16"/>
              </w:rPr>
              <w:fldChar w:fldCharType="begin">
                <w:fldData xml:space="preserve">PEVuZE5vdGU+PENpdGU+PEF1dGhvcj5HYXJjaWE8L0F1dGhvcj48WWVhcj4yMDAyPC9ZZWFyPjxS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</w:fldData>
              </w:fldChar>
            </w:r>
            <w:r w:rsidR="003F7DCB" w:rsidRPr="00C70209">
              <w:rPr>
                <w:szCs w:val="16"/>
              </w:rPr>
              <w:instrText xml:space="preserve"> ADDIN EN.CITE </w:instrText>
            </w:r>
            <w:r w:rsidR="003F7DCB" w:rsidRPr="00C70209">
              <w:rPr>
                <w:szCs w:val="16"/>
              </w:rPr>
              <w:fldChar w:fldCharType="begin">
                <w:fldData xml:space="preserve">PEVuZE5vdGU+PENpdGU+PEF1dGhvcj5HYXJjaWE8L0F1dGhvcj48WWVhcj4yMDAyPC9ZZWFyPjxS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</w:fldData>
              </w:fldChar>
            </w:r>
            <w:r w:rsidR="003F7DCB" w:rsidRPr="00C70209">
              <w:rPr>
                <w:szCs w:val="16"/>
              </w:rPr>
              <w:instrText xml:space="preserve"> ADDIN EN.CITE.DATA </w:instrText>
            </w:r>
            <w:r w:rsidR="003F7DCB" w:rsidRPr="00C70209">
              <w:rPr>
                <w:szCs w:val="16"/>
              </w:rPr>
            </w:r>
            <w:r w:rsidR="003F7DCB" w:rsidRPr="00C70209">
              <w:rPr>
                <w:szCs w:val="16"/>
              </w:rPr>
              <w:fldChar w:fldCharType="end"/>
            </w:r>
            <w:r w:rsidRPr="00C70209">
              <w:rPr>
                <w:szCs w:val="16"/>
              </w:rPr>
            </w:r>
            <w:r w:rsidRPr="00C70209">
              <w:rPr>
                <w:szCs w:val="16"/>
              </w:rPr>
              <w:fldChar w:fldCharType="separate"/>
            </w:r>
            <w:r w:rsidR="003F7DCB" w:rsidRPr="00C70209">
              <w:rPr>
                <w:szCs w:val="16"/>
                <w:vertAlign w:val="superscript"/>
              </w:rPr>
              <w:t>88</w:t>
            </w:r>
            <w:r w:rsidRPr="00C70209">
              <w:rPr>
                <w:szCs w:val="16"/>
              </w:rPr>
              <w:fldChar w:fldCharType="end"/>
            </w:r>
          </w:p>
          <w:p w14:paraId="4DA1E59D" w14:textId="467625B6" w:rsidR="00DF2BB6" w:rsidRPr="00C70209" w:rsidRDefault="00DF2BB6" w:rsidP="003131E2">
            <w:pPr>
              <w:pStyle w:val="Tabletext-evidencematrix"/>
              <w:rPr>
                <w:szCs w:val="16"/>
              </w:rPr>
            </w:pPr>
            <w:r w:rsidRPr="00C70209">
              <w:rPr>
                <w:szCs w:val="16"/>
              </w:rPr>
              <w:t>Level I/II</w:t>
            </w:r>
          </w:p>
          <w:p w14:paraId="56F287AF" w14:textId="77777777" w:rsidR="00DF2BB6" w:rsidRPr="00C70209" w:rsidRDefault="00DF2BB6" w:rsidP="003131E2">
            <w:pPr>
              <w:pStyle w:val="Tabletext-evidencematrix"/>
              <w:rPr>
                <w:i/>
                <w:iCs/>
              </w:rPr>
            </w:pPr>
            <w:r w:rsidRPr="00C70209">
              <w:rPr>
                <w:rStyle w:val="Emphasis"/>
              </w:rPr>
              <w:t>Poor</w:t>
            </w:r>
          </w:p>
        </w:tc>
        <w:tc>
          <w:tcPr>
            <w:tcW w:w="492" w:type="pct"/>
            <w:shd w:val="clear" w:color="auto" w:fill="auto"/>
          </w:tcPr>
          <w:p w14:paraId="314C21A3" w14:textId="111CFC9F" w:rsidR="00DF2BB6" w:rsidRPr="00C70209" w:rsidRDefault="00DF2BB6" w:rsidP="003131E2">
            <w:pPr>
              <w:pStyle w:val="Tabletext-evidencematrix"/>
            </w:pPr>
            <w:r w:rsidRPr="00C70209">
              <w:t>1 trial (Ohls 1993)</w:t>
            </w:r>
            <w:r w:rsidR="001F211B">
              <w:fldChar w:fldCharType="begin"/>
            </w:r>
            <w:r w:rsidR="001F211B">
              <w:instrText xml:space="preserve"> ADDIN EN.CITE &lt;EndNote&gt;&lt;Cite&gt;&lt;Author&gt;Ohls&lt;/Author&gt;&lt;Year&gt;1993&lt;/Year&gt;&lt;RecNum&gt;1127&lt;/RecNum&gt;&lt;DisplayText&gt;&lt;style face="superscript"&gt;154&lt;/style&gt;&lt;/DisplayText&gt;&lt;record&gt;&lt;rec-number&gt;1127&lt;/rec-number&gt;&lt;foreign-keys&gt;&lt;key app="EN" db-id="9edve2wadsavt5ewavaxtda4f2tavzvts9ee" timestamp="1439779903"&gt;1127&lt;/key&gt;&lt;/foreign-keys&gt;&lt;ref-type name="Journal Article"&gt;17&lt;/ref-type&gt;&lt;contributors&gt;&lt;authors&gt;&lt;author&gt;Ohls, R. K.&lt;/author&gt;&lt;author&gt;Hunter, D. D.&lt;/author&gt;&lt;author&gt;Christensen, R. D.&lt;/author&gt;&lt;/authors&gt;&lt;/contributors&gt;&lt;auth-address&gt;Division of Human Development and Aging, University of Utah School of Medicine, Salt Lake City.&lt;/auth-address&gt;&lt;titles&gt;&lt;title&gt;A randomized, double-blind, placebo-controlled trial of recombinant erythropoietin in treatment of the anemia of bronchopulmonary dysplasia&lt;/title&gt;&lt;secondary-title&gt;J Pediatr&lt;/secondary-title&gt;&lt;/titles&gt;&lt;periodical&gt;&lt;full-title&gt;J Pediatr&lt;/full-title&gt;&lt;abbr-1&gt;The Journal of pediatrics&lt;/abbr-1&gt;&lt;/periodical&gt;&lt;pages&gt;996-1000&lt;/pages&gt;&lt;volume&gt;123&lt;/volume&gt;&lt;number&gt;6&lt;/number&gt;&lt;keywords&gt;&lt;keyword&gt;Anemia/blood/*drug therapy/*etiology&lt;/keyword&gt;&lt;keyword&gt;Bronchopulmonary Dysplasia/blood/*complications/drug therapy&lt;/keyword&gt;&lt;keyword&gt;Double-Blind Method&lt;/keyword&gt;&lt;keyword&gt;Erythropoietin/*therapeutic use&lt;/keyword&gt;&lt;keyword&gt;Female&lt;/keyword&gt;&lt;keyword&gt;Hematocrit&lt;/keyword&gt;&lt;keyword&gt;Humans&lt;/keyword&gt;&lt;keyword&gt;Infant&lt;/keyword&gt;&lt;keyword&gt;Infant, Newborn&lt;/keyword&gt;&lt;keyword&gt;Leukocyte Count&lt;/keyword&gt;&lt;keyword&gt;Male&lt;/keyword&gt;&lt;keyword&gt;Recombinant Proteins/therapeutic use&lt;/keyword&gt;&lt;keyword&gt;Reticulocyte Count&lt;/keyword&gt;&lt;/keywords&gt;&lt;dates&gt;&lt;year&gt;1993&lt;/year&gt;&lt;pub-dates&gt;&lt;date&gt;Dec&lt;/date&gt;&lt;/pub-dates&gt;&lt;/dates&gt;&lt;isbn&gt;0022-3476 (Print)&amp;#xD;0022-3476 (Linking)&lt;/isbn&gt;&lt;accession-num&gt;8229537&lt;/accession-num&gt;&lt;urls&gt;&lt;related-urls&gt;&lt;url&gt;http://www.ncbi.nlm.nih.gov/pubmed/8229537&lt;/url&gt;&lt;/related-urls&gt;&lt;/urls&gt;&lt;/record&gt;&lt;/Cite&gt;&lt;/EndNote&gt;</w:instrText>
            </w:r>
            <w:r w:rsidR="001F211B">
              <w:fldChar w:fldCharType="separate"/>
            </w:r>
            <w:r w:rsidR="001F211B" w:rsidRPr="001F211B">
              <w:rPr>
                <w:noProof/>
                <w:vertAlign w:val="superscript"/>
              </w:rPr>
              <w:t>154</w:t>
            </w:r>
            <w:r w:rsidR="001F211B">
              <w:fldChar w:fldCharType="end"/>
            </w:r>
          </w:p>
          <w:p w14:paraId="50B3349E" w14:textId="77777777" w:rsidR="00DF2BB6" w:rsidRPr="00C70209" w:rsidRDefault="00DF2BB6" w:rsidP="003131E2">
            <w:pPr>
              <w:pStyle w:val="Tabletext-evidencematrix"/>
            </w:pPr>
            <w:r w:rsidRPr="00C70209">
              <w:t>N=15</w:t>
            </w:r>
          </w:p>
        </w:tc>
        <w:tc>
          <w:tcPr>
            <w:tcW w:w="490" w:type="pct"/>
            <w:shd w:val="clear" w:color="auto" w:fill="auto"/>
          </w:tcPr>
          <w:p w14:paraId="05F67967" w14:textId="77777777" w:rsidR="00DF2BB6" w:rsidRPr="00C70209" w:rsidRDefault="00DF2BB6" w:rsidP="003131E2">
            <w:pPr>
              <w:pStyle w:val="Tabletext-evidencematrix"/>
            </w:pPr>
            <w:r w:rsidRPr="00C70209">
              <w:t>VLBW (&lt;1500 g) infants aged 99±12 days with bronchopulmonary dysplasia</w:t>
            </w:r>
          </w:p>
        </w:tc>
        <w:tc>
          <w:tcPr>
            <w:tcW w:w="490" w:type="pct"/>
            <w:shd w:val="clear" w:color="auto" w:fill="auto"/>
          </w:tcPr>
          <w:p w14:paraId="5B9C1C63" w14:textId="77777777" w:rsidR="00DF2BB6" w:rsidRPr="00C70209" w:rsidRDefault="00DF2BB6" w:rsidP="003131E2">
            <w:pPr>
              <w:pStyle w:val="Tabletext-evidencematrix"/>
            </w:pPr>
            <w:r w:rsidRPr="00C70209">
              <w:t>USA</w:t>
            </w:r>
          </w:p>
        </w:tc>
        <w:tc>
          <w:tcPr>
            <w:tcW w:w="491" w:type="pct"/>
            <w:shd w:val="clear" w:color="auto" w:fill="auto"/>
          </w:tcPr>
          <w:p w14:paraId="0EF9F61B" w14:textId="7EE65DD3" w:rsidR="00DF2BB6" w:rsidRPr="00C70209" w:rsidRDefault="00DF2BB6" w:rsidP="003131E2">
            <w:pPr>
              <w:pStyle w:val="Tabletext-evidencematrix"/>
            </w:pPr>
            <w:r w:rsidRPr="00C70209">
              <w:t xml:space="preserve">rHuEPO + iron versus iron only </w:t>
            </w:r>
          </w:p>
        </w:tc>
        <w:tc>
          <w:tcPr>
            <w:tcW w:w="490" w:type="pct"/>
            <w:shd w:val="clear" w:color="auto" w:fill="auto"/>
          </w:tcPr>
          <w:p w14:paraId="2663321E" w14:textId="77777777" w:rsidR="00DF2BB6" w:rsidRPr="00C70209" w:rsidRDefault="00DF2BB6" w:rsidP="003131E2">
            <w:pPr>
              <w:pStyle w:val="Tabletext-evidencematrix"/>
            </w:pPr>
            <w:r w:rsidRPr="00C70209">
              <w:t>Mean number of RBC transfusions per patient</w:t>
            </w:r>
          </w:p>
        </w:tc>
        <w:tc>
          <w:tcPr>
            <w:tcW w:w="520" w:type="pct"/>
            <w:shd w:val="clear" w:color="auto" w:fill="auto"/>
          </w:tcPr>
          <w:p w14:paraId="4686673D" w14:textId="77777777" w:rsidR="00DF2BB6" w:rsidRPr="00C70209" w:rsidRDefault="00DF2BB6" w:rsidP="003131E2">
            <w:pPr>
              <w:pStyle w:val="Tabletext-evidencematrix"/>
            </w:pPr>
            <w:r w:rsidRPr="00C70209">
              <w:t xml:space="preserve">0.1 ± 0.31 </w:t>
            </w:r>
          </w:p>
        </w:tc>
        <w:tc>
          <w:tcPr>
            <w:tcW w:w="519" w:type="pct"/>
            <w:shd w:val="clear" w:color="auto" w:fill="auto"/>
          </w:tcPr>
          <w:p w14:paraId="2D336DCC" w14:textId="77777777" w:rsidR="00DF2BB6" w:rsidRPr="00C70209" w:rsidRDefault="00DF2BB6" w:rsidP="003131E2">
            <w:pPr>
              <w:pStyle w:val="Tabletext-evidencematrix"/>
            </w:pPr>
            <w:r w:rsidRPr="00C70209">
              <w:t>1.8 ± 0.5</w:t>
            </w:r>
          </w:p>
        </w:tc>
        <w:tc>
          <w:tcPr>
            <w:tcW w:w="521" w:type="pct"/>
            <w:shd w:val="clear" w:color="auto" w:fill="auto"/>
          </w:tcPr>
          <w:p w14:paraId="2907EE66" w14:textId="77777777" w:rsidR="00DF2BB6" w:rsidRPr="00C70209" w:rsidRDefault="00DF2BB6" w:rsidP="003131E2">
            <w:pPr>
              <w:pStyle w:val="Tabletext-evidencematrix"/>
            </w:pPr>
            <w:r w:rsidRPr="00C70209">
              <w:t>MD –1.70 [–2.18, –1.22]</w:t>
            </w:r>
            <w:r w:rsidRPr="00C70209">
              <w:rPr>
                <w:vertAlign w:val="superscript"/>
              </w:rPr>
              <w:t>f</w:t>
            </w:r>
          </w:p>
        </w:tc>
        <w:tc>
          <w:tcPr>
            <w:tcW w:w="598" w:type="pct"/>
            <w:shd w:val="clear" w:color="auto" w:fill="D9D9D9" w:themeFill="background1" w:themeFillShade="D9"/>
          </w:tcPr>
          <w:p w14:paraId="305176E1" w14:textId="66AA606F" w:rsidR="00DF2BB6" w:rsidRPr="00C70209" w:rsidRDefault="00DF2BB6" w:rsidP="003131E2">
            <w:pPr>
              <w:pStyle w:val="Tabletext-evidencematrix"/>
              <w:rPr>
                <w:i/>
              </w:rPr>
            </w:pPr>
            <w:r w:rsidRPr="00C70209">
              <w:rPr>
                <w:i/>
              </w:rPr>
              <w:t>Favours rHuEPO + iron</w:t>
            </w:r>
          </w:p>
          <w:p w14:paraId="404A5594" w14:textId="3707D1AB" w:rsidR="00DF2BB6" w:rsidRPr="00C70209" w:rsidRDefault="001A475D" w:rsidP="003131E2">
            <w:pPr>
              <w:pStyle w:val="Tabletext-evidencematrix"/>
            </w:pPr>
            <w:r w:rsidRPr="001A475D">
              <w:rPr>
                <w:i/>
              </w:rPr>
              <w:t>P &lt; </w:t>
            </w:r>
            <w:r w:rsidR="00DF2BB6" w:rsidRPr="00C70209">
              <w:t>0.00001</w:t>
            </w:r>
            <w:r w:rsidR="00DF2BB6" w:rsidRPr="00C70209">
              <w:rPr>
                <w:vertAlign w:val="superscript"/>
              </w:rPr>
              <w:t>f</w:t>
            </w:r>
          </w:p>
        </w:tc>
      </w:tr>
      <w:tr w:rsidR="00DF2BB6" w:rsidRPr="00C70209" w14:paraId="2D585348" w14:textId="77777777" w:rsidTr="003131E2">
        <w:trPr>
          <w:cantSplit/>
        </w:trPr>
        <w:tc>
          <w:tcPr>
            <w:tcW w:w="5000" w:type="pct"/>
            <w:gridSpan w:val="10"/>
            <w:tcBorders>
              <w:top w:val="single" w:sz="4" w:space="0" w:color="000000"/>
              <w:bottom w:val="single" w:sz="4" w:space="0" w:color="000000"/>
            </w:tcBorders>
            <w:shd w:val="clear" w:color="auto" w:fill="auto"/>
          </w:tcPr>
          <w:p w14:paraId="6EA0E404" w14:textId="77777777" w:rsidR="00DF2BB6" w:rsidRPr="00C70209" w:rsidRDefault="00DF2BB6" w:rsidP="003131E2">
            <w:pPr>
              <w:pStyle w:val="TableH5"/>
              <w:rPr>
                <w:rFonts w:eastAsia="Arial Unicode MS"/>
                <w:lang w:eastAsia="ja-JP"/>
              </w:rPr>
            </w:pPr>
            <w:r w:rsidRPr="00C70209">
              <w:t>Rh haemolytic disease of the fetus and newborn</w:t>
            </w:r>
          </w:p>
        </w:tc>
      </w:tr>
      <w:tr w:rsidR="00DF2BB6" w:rsidRPr="00C70209" w14:paraId="2C5BECC0" w14:textId="77777777" w:rsidTr="003131E2">
        <w:trPr>
          <w:cantSplit/>
        </w:trPr>
        <w:tc>
          <w:tcPr>
            <w:tcW w:w="389" w:type="pct"/>
            <w:shd w:val="clear" w:color="auto" w:fill="auto"/>
          </w:tcPr>
          <w:p w14:paraId="307FC54D" w14:textId="41357FB4" w:rsidR="00DF2BB6" w:rsidRPr="00C70209" w:rsidRDefault="00DF2BB6" w:rsidP="003131E2">
            <w:pPr>
              <w:pStyle w:val="Tabletext-evidencematrix"/>
            </w:pPr>
            <w:r w:rsidRPr="00C70209">
              <w:t>Ovali 1996</w:t>
            </w:r>
            <w:r w:rsidRPr="00C70209">
              <w:fldChar w:fldCharType="begin">
                <w:fldData xml:space="preserve">PEVuZE5vdGU+PENpdGU+PEF1dGhvcj5PdmFsaTwvQXV0aG9yPjxZZWFyPjE5OTY8L1llYXI+PFJl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</w:fldData>
              </w:fldChar>
            </w:r>
            <w:r w:rsidR="003F7DCB" w:rsidRPr="00C70209">
              <w:instrText xml:space="preserve"> ADDIN EN.CITE </w:instrText>
            </w:r>
            <w:r w:rsidR="003F7DCB" w:rsidRPr="00C70209">
              <w:fldChar w:fldCharType="begin">
                <w:fldData xml:space="preserve">PEVuZE5vdGU+PENpdGU+PEF1dGhvcj5PdmFsaTwvQXV0aG9yPjxZZWFyPjE5OTY8L1llYXI+PFJl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3</w:t>
            </w:r>
            <w:r w:rsidRPr="00C70209">
              <w:fldChar w:fldCharType="end"/>
            </w:r>
          </w:p>
          <w:p w14:paraId="30C0F423" w14:textId="77777777" w:rsidR="00DF2BB6" w:rsidRPr="00C70209" w:rsidRDefault="00DF2BB6" w:rsidP="003131E2">
            <w:pPr>
              <w:pStyle w:val="Tabletext-evidencematrix"/>
            </w:pPr>
            <w:r w:rsidRPr="00C70209">
              <w:t>Level II</w:t>
            </w:r>
          </w:p>
          <w:p w14:paraId="7562C265" w14:textId="77777777" w:rsidR="00DF2BB6" w:rsidRPr="00C70209" w:rsidRDefault="00DF2BB6" w:rsidP="003131E2">
            <w:pPr>
              <w:pStyle w:val="Tabletext-evidencematrix"/>
              <w:rPr>
                <w:rStyle w:val="Emphasis"/>
              </w:rPr>
            </w:pPr>
            <w:r w:rsidRPr="00C70209">
              <w:rPr>
                <w:rStyle w:val="Emphasis"/>
              </w:rPr>
              <w:t>Fair</w:t>
            </w:r>
          </w:p>
        </w:tc>
        <w:tc>
          <w:tcPr>
            <w:tcW w:w="492" w:type="pct"/>
            <w:shd w:val="clear" w:color="auto" w:fill="auto"/>
          </w:tcPr>
          <w:p w14:paraId="68C89B2B" w14:textId="77777777" w:rsidR="00DF2BB6" w:rsidRPr="00C70209" w:rsidRDefault="00DF2BB6" w:rsidP="003131E2">
            <w:pPr>
              <w:pStyle w:val="Tabletext-evidencematrix"/>
            </w:pPr>
            <w:r w:rsidRPr="00C70209">
              <w:t>N=20</w:t>
            </w:r>
          </w:p>
        </w:tc>
        <w:tc>
          <w:tcPr>
            <w:tcW w:w="490" w:type="pct"/>
            <w:shd w:val="clear" w:color="auto" w:fill="auto"/>
          </w:tcPr>
          <w:p w14:paraId="72F5B1D6" w14:textId="758826EC" w:rsidR="00DF2BB6" w:rsidRPr="00C70209" w:rsidRDefault="00C70209" w:rsidP="003131E2">
            <w:pPr>
              <w:pStyle w:val="Tabletext-evidencematrix"/>
            </w:pPr>
            <w:r>
              <w:t>Preterm infants with RhHDFN</w:t>
            </w:r>
          </w:p>
        </w:tc>
        <w:tc>
          <w:tcPr>
            <w:tcW w:w="490" w:type="pct"/>
            <w:shd w:val="clear" w:color="auto" w:fill="auto"/>
          </w:tcPr>
          <w:p w14:paraId="56B44A30" w14:textId="77777777" w:rsidR="00DF2BB6" w:rsidRPr="00C70209" w:rsidRDefault="00DF2BB6" w:rsidP="003131E2">
            <w:pPr>
              <w:pStyle w:val="Tabletext-evidencematrix"/>
            </w:pPr>
            <w:r w:rsidRPr="00C70209">
              <w:t>Single NICU, Turkey</w:t>
            </w:r>
          </w:p>
        </w:tc>
        <w:tc>
          <w:tcPr>
            <w:tcW w:w="491" w:type="pct"/>
            <w:shd w:val="clear" w:color="auto" w:fill="auto"/>
          </w:tcPr>
          <w:p w14:paraId="5D8EFF8F" w14:textId="5E76D3A5" w:rsidR="00DF2BB6" w:rsidRPr="00C70209" w:rsidRDefault="00DF2BB6" w:rsidP="003131E2">
            <w:pPr>
              <w:pStyle w:val="Tabletext-evidencematrix"/>
            </w:pPr>
            <w:r w:rsidRPr="00C70209">
              <w:t>Late rHuEPO + iron versus placebo + iron</w:t>
            </w:r>
          </w:p>
          <w:p w14:paraId="51EEEEE9" w14:textId="0FA256CF" w:rsidR="00DF2BB6" w:rsidRPr="00C70209" w:rsidRDefault="00DF2BB6" w:rsidP="003131E2">
            <w:pPr>
              <w:pStyle w:val="Tabletext-subanalysis"/>
            </w:pPr>
            <w:r w:rsidRPr="00C70209">
              <w:t>*Initiation of rHuEPO ~2 weeks of age</w:t>
            </w:r>
          </w:p>
        </w:tc>
        <w:tc>
          <w:tcPr>
            <w:tcW w:w="490" w:type="pct"/>
            <w:shd w:val="clear" w:color="auto" w:fill="auto"/>
          </w:tcPr>
          <w:p w14:paraId="565031F1" w14:textId="77777777" w:rsidR="00DF2BB6" w:rsidRPr="00C70209" w:rsidRDefault="00DF2BB6" w:rsidP="003131E2">
            <w:pPr>
              <w:pStyle w:val="Tabletext-evidencematrix"/>
            </w:pPr>
            <w:r w:rsidRPr="00C70209">
              <w:t>Mean number of RBC transfusions per patient</w:t>
            </w:r>
          </w:p>
        </w:tc>
        <w:tc>
          <w:tcPr>
            <w:tcW w:w="520" w:type="pct"/>
            <w:shd w:val="clear" w:color="auto" w:fill="auto"/>
          </w:tcPr>
          <w:p w14:paraId="5D98C776" w14:textId="77777777" w:rsidR="00DF2BB6" w:rsidRPr="00C70209" w:rsidRDefault="00DF2BB6" w:rsidP="003131E2">
            <w:pPr>
              <w:pStyle w:val="Tabletext-evidencematrix"/>
            </w:pPr>
            <w:r w:rsidRPr="00C70209">
              <w:t>1.8 ± NR</w:t>
            </w:r>
          </w:p>
        </w:tc>
        <w:tc>
          <w:tcPr>
            <w:tcW w:w="519" w:type="pct"/>
            <w:shd w:val="clear" w:color="auto" w:fill="auto"/>
          </w:tcPr>
          <w:p w14:paraId="4928DCB3" w14:textId="77777777" w:rsidR="00DF2BB6" w:rsidRPr="00C70209" w:rsidRDefault="00DF2BB6" w:rsidP="003131E2">
            <w:pPr>
              <w:pStyle w:val="Tabletext-evidencematrix"/>
            </w:pPr>
            <w:r w:rsidRPr="00C70209">
              <w:t>4.2 ± NR</w:t>
            </w:r>
          </w:p>
        </w:tc>
        <w:tc>
          <w:tcPr>
            <w:tcW w:w="521" w:type="pct"/>
            <w:shd w:val="clear" w:color="auto" w:fill="auto"/>
          </w:tcPr>
          <w:p w14:paraId="3FA788E8" w14:textId="77777777" w:rsidR="00DF2BB6" w:rsidRPr="00C70209" w:rsidRDefault="00DF2BB6" w:rsidP="003131E2">
            <w:pPr>
              <w:pStyle w:val="Tabletext-evidencematrix"/>
            </w:pPr>
            <w:r w:rsidRPr="00C70209">
              <w:t>2.4 [NR]</w:t>
            </w:r>
          </w:p>
        </w:tc>
        <w:tc>
          <w:tcPr>
            <w:tcW w:w="598" w:type="pct"/>
            <w:shd w:val="clear" w:color="auto" w:fill="D9D9D9" w:themeFill="background1" w:themeFillShade="D9"/>
          </w:tcPr>
          <w:p w14:paraId="193C09DF" w14:textId="61E8EBF5" w:rsidR="00DF2BB6" w:rsidRPr="00C70209" w:rsidRDefault="00DF2BB6" w:rsidP="003131E2">
            <w:pPr>
              <w:pStyle w:val="Tabletext-evidencematrix"/>
              <w:rPr>
                <w:i/>
              </w:rPr>
            </w:pPr>
            <w:r w:rsidRPr="00C70209">
              <w:rPr>
                <w:i/>
              </w:rPr>
              <w:t>Favours rHuEPO + iron</w:t>
            </w:r>
          </w:p>
          <w:p w14:paraId="2F535E78" w14:textId="15361833" w:rsidR="00DF2BB6" w:rsidRPr="00C70209" w:rsidRDefault="001A475D" w:rsidP="003131E2">
            <w:pPr>
              <w:pStyle w:val="Tabletext-evidencematrix"/>
            </w:pPr>
            <w:r w:rsidRPr="001A475D">
              <w:rPr>
                <w:i/>
              </w:rPr>
              <w:t>P &lt; </w:t>
            </w:r>
            <w:r w:rsidR="00DF2BB6" w:rsidRPr="00C70209">
              <w:t>0.05</w:t>
            </w:r>
          </w:p>
        </w:tc>
      </w:tr>
    </w:tbl>
    <w:p w14:paraId="5D963C58" w14:textId="28AB9C54" w:rsidR="00DF2BB6" w:rsidRPr="00C70209" w:rsidRDefault="00DF2BB6" w:rsidP="003131E2">
      <w:pPr>
        <w:pStyle w:val="TabFigNotes0noindent"/>
      </w:pPr>
      <w:r w:rsidRPr="00C70209">
        <w:t xml:space="preserve">CI, confidence interval; DAR, darbepoetin alpha; ESA, </w:t>
      </w:r>
      <w:r w:rsidR="00EA5C41" w:rsidRPr="00C70209">
        <w:t>erythropoiesis stimulating agent</w:t>
      </w:r>
      <w:r w:rsidRPr="00C70209">
        <w:t xml:space="preserve">, LBW, low birth weight; MD, mean difference; NICU, neonatal intensive care unit; NR, not reported; RBC, red blood cell; RhHDFN, Rh haemolytic disease of the fetus and newborn; rHuEPO, </w:t>
      </w:r>
      <w:r w:rsidR="00EA5C41" w:rsidRPr="00C70209">
        <w:t>recombinant human epoetin</w:t>
      </w:r>
      <w:r w:rsidRPr="00C70209">
        <w:t>; SD, standard deviation; SE, standard error; VLBW, very low birth weight</w:t>
      </w:r>
    </w:p>
    <w:p w14:paraId="6795D774"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A777506" w14:textId="3D9198AD"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3D158FF" w14:textId="0699CD58" w:rsidR="00DF2BB6" w:rsidRPr="00C70209" w:rsidRDefault="00DF2BB6" w:rsidP="003131E2">
      <w:pPr>
        <w:pStyle w:val="TabFigNotes0noindent"/>
      </w:pPr>
      <w:r w:rsidRPr="00C70209">
        <w:rPr>
          <w:b/>
        </w:rPr>
        <w:t>c.</w:t>
      </w:r>
      <w:r w:rsidRPr="00C70209">
        <w:t xml:space="preserve"> Analysis includes one study (Carnielli 1992) that compared rHuEPO + iron to placebo (no iron in control group).</w:t>
      </w:r>
    </w:p>
    <w:p w14:paraId="2150052E" w14:textId="7B0CFF2B" w:rsidR="00DF2BB6" w:rsidRPr="00C70209" w:rsidRDefault="00DF2BB6" w:rsidP="003131E2">
      <w:pPr>
        <w:pStyle w:val="TabFigNotes0noindent"/>
      </w:pPr>
      <w:r w:rsidRPr="00C70209">
        <w:rPr>
          <w:b/>
        </w:rPr>
        <w:t>d.</w:t>
      </w:r>
      <w:r w:rsidRPr="00C70209">
        <w:t xml:space="preserve"> Analysis includes three studies (Romagnoli 2000, Yamada 1999a, Yamada 1999b) that compared rHuEPO + iron with no rHuEPO (no iron in control group). One study (Bierer 2009) enrolled infants requiring surgery and was subsequently removed from this analysis.</w:t>
      </w:r>
    </w:p>
    <w:p w14:paraId="15E387AF" w14:textId="5EA10EF7" w:rsidR="00DF2BB6" w:rsidRPr="00C70209" w:rsidRDefault="00DF2BB6" w:rsidP="003131E2">
      <w:pPr>
        <w:pStyle w:val="TabFigNotes0noindent"/>
      </w:pPr>
      <w:r w:rsidRPr="00C70209">
        <w:rPr>
          <w:b/>
        </w:rPr>
        <w:t>e.</w:t>
      </w:r>
      <w:r w:rsidRPr="00C70209">
        <w:t xml:space="preserve"> The effect was non</w:t>
      </w:r>
      <w:r w:rsidR="00E25AC5" w:rsidRPr="00C70209">
        <w:t>significant</w:t>
      </w:r>
      <w:r w:rsidRPr="00C70209">
        <w:t xml:space="preserve"> when using a random-effects model (MD –0.58; 95% CI –1.26, 0.10; </w:t>
      </w:r>
      <w:r w:rsidR="001A475D" w:rsidRPr="001A475D">
        <w:rPr>
          <w:i/>
        </w:rPr>
        <w:t>P = </w:t>
      </w:r>
      <w:r w:rsidRPr="00C70209">
        <w:t>0.10).</w:t>
      </w:r>
    </w:p>
    <w:p w14:paraId="54D91379" w14:textId="77777777" w:rsidR="00DF2BB6" w:rsidRPr="00C70209" w:rsidRDefault="00DF2BB6" w:rsidP="003131E2">
      <w:pPr>
        <w:pStyle w:val="TabFigNotes0noindent"/>
      </w:pPr>
      <w:r w:rsidRPr="00C70209">
        <w:rPr>
          <w:b/>
        </w:rPr>
        <w:t>f.</w:t>
      </w:r>
      <w:r w:rsidRPr="00C70209">
        <w:t xml:space="preserve"> Calculated post-hoc using RevMan 5.1.2.</w:t>
      </w:r>
    </w:p>
    <w:p w14:paraId="26CCED10" w14:textId="78D6A3D2" w:rsidR="00DF2BB6" w:rsidRPr="00C70209" w:rsidRDefault="00DF2BB6" w:rsidP="003131E2">
      <w:pPr>
        <w:pStyle w:val="TabFigNotes0noindent"/>
      </w:pPr>
      <w:r w:rsidRPr="00C70209">
        <w:rPr>
          <w:b/>
        </w:rPr>
        <w:t>g.</w:t>
      </w:r>
      <w:r w:rsidRPr="00C70209">
        <w:t xml:space="preserve"> Authors reported in text that after rHuEPO was discontinued, the rHuEPO group received significantly fewer transfusions than the control group (</w:t>
      </w:r>
      <w:r w:rsidR="001A475D" w:rsidRPr="001A475D">
        <w:rPr>
          <w:i/>
        </w:rPr>
        <w:t>P &lt; </w:t>
      </w:r>
      <w:r w:rsidRPr="00C70209">
        <w:t>0.05)</w:t>
      </w:r>
    </w:p>
    <w:p w14:paraId="1EAF4C11" w14:textId="7343D8F9" w:rsidR="00DF2BB6" w:rsidRPr="00C70209" w:rsidRDefault="00DF2BB6" w:rsidP="003131E2">
      <w:pPr>
        <w:pStyle w:val="TabFigNotes0noindent"/>
      </w:pPr>
      <w:r w:rsidRPr="00C70209">
        <w:rPr>
          <w:b/>
        </w:rPr>
        <w:t>h.</w:t>
      </w:r>
      <w:r w:rsidRPr="00C70209">
        <w:t xml:space="preserve"> Vamvakas et al (2001) meta-analysed eight studies; however, only results of studies not identified or included in the meta-analysis by Aher et al (2014) or Ohlsson et al (2014) are presented here.</w:t>
      </w:r>
    </w:p>
    <w:p w14:paraId="4605E611" w14:textId="25D5FA2F" w:rsidR="00DF2BB6" w:rsidRPr="00C70209" w:rsidRDefault="00DF2BB6" w:rsidP="003131E2">
      <w:pPr>
        <w:pStyle w:val="TabFigNotes0noindent"/>
      </w:pPr>
      <w:r w:rsidRPr="00C70209">
        <w:rPr>
          <w:b/>
        </w:rPr>
        <w:t>i.</w:t>
      </w:r>
      <w:r w:rsidRPr="00C70209">
        <w:t xml:space="preserve"> Rocha (200</w:t>
      </w:r>
      <w:r w:rsidR="005E48C2">
        <w:t>1</w:t>
      </w:r>
      <w:r w:rsidRPr="00C70209">
        <w:t>) compared rHuEPO + iron with no rHuEPO (infants in control group received iron later than intervention group)</w:t>
      </w:r>
    </w:p>
    <w:p w14:paraId="6B57F55C" w14:textId="1CB5D0C4" w:rsidR="00DF2BB6" w:rsidRPr="00C70209" w:rsidRDefault="00DF2BB6" w:rsidP="003131E2">
      <w:pPr>
        <w:pStyle w:val="TabFigNotes0noindent"/>
      </w:pPr>
      <w:r w:rsidRPr="00C70209">
        <w:rPr>
          <w:b/>
        </w:rPr>
        <w:t>j.</w:t>
      </w:r>
      <w:r w:rsidRPr="00C70209">
        <w:t xml:space="preserve"> </w:t>
      </w:r>
      <w:r w:rsidR="001A475D" w:rsidRPr="001A475D">
        <w:rPr>
          <w:i/>
        </w:rPr>
        <w:t>P-</w:t>
      </w:r>
      <w:r w:rsidRPr="00C70209">
        <w:t>value reported by trial authors (assumed to be across the three groups).</w:t>
      </w:r>
    </w:p>
    <w:p w14:paraId="286CCCCD" w14:textId="2040DF0F" w:rsidR="00DF2BB6" w:rsidRPr="00C70209" w:rsidRDefault="00DF2BB6" w:rsidP="003131E2">
      <w:pPr>
        <w:pStyle w:val="TabFigNotes0noindent"/>
      </w:pPr>
      <w:r w:rsidRPr="00C70209">
        <w:rPr>
          <w:b/>
        </w:rPr>
        <w:t>k.</w:t>
      </w:r>
      <w:r w:rsidRPr="00C70209">
        <w:t xml:space="preserve"> Garcia et al (2002) meta-analysed eight studies; however, only results of studies not identified or included in the meta-analysis by Aher 2014 are presented here.</w:t>
      </w:r>
    </w:p>
    <w:p w14:paraId="70F98A0B"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3031C354" w14:textId="798017D4" w:rsidR="00DF2BB6" w:rsidRPr="00C70209" w:rsidRDefault="00DF2BB6" w:rsidP="003131E2">
      <w:pPr>
        <w:pStyle w:val="Caption"/>
        <w:ind w:left="1860"/>
      </w:pPr>
      <w:bookmarkStart w:id="386" w:name="_Ref403124247"/>
      <w:bookmarkStart w:id="387" w:name="_Toc421795373"/>
      <w:bookmarkStart w:id="388" w:name="_Toc427747241"/>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w:t>
      </w:r>
      <w:r w:rsidRPr="00C70209">
        <w:fldChar w:fldCharType="end"/>
      </w:r>
      <w:bookmarkEnd w:id="386"/>
      <w:r w:rsidRPr="00C70209">
        <w:tab/>
        <w:t xml:space="preserve">Meta-analysis of ESAs versus no ESAs (with or without iron) in preterm infants with anaemia of prematurity – </w:t>
      </w:r>
      <w:r w:rsidR="00D7682F" w:rsidRPr="00C70209">
        <w:t xml:space="preserve">mean </w:t>
      </w:r>
      <w:r w:rsidRPr="00C70209">
        <w:t>number of RBC transfusions per infant</w:t>
      </w:r>
      <w:bookmarkEnd w:id="387"/>
      <w:bookmarkEnd w:id="388"/>
    </w:p>
    <w:p w14:paraId="001F46C2" w14:textId="77777777" w:rsidR="00DF2BB6" w:rsidRPr="00C70209" w:rsidRDefault="00DF2BB6" w:rsidP="003131E2">
      <w:pPr>
        <w:pStyle w:val="Pic"/>
      </w:pPr>
    </w:p>
    <w:p w14:paraId="4AEA40C4" w14:textId="77777777" w:rsidR="00DF2BB6" w:rsidRPr="00C70209" w:rsidRDefault="00DF2BB6" w:rsidP="003131E2">
      <w:pPr>
        <w:pStyle w:val="BodyText1"/>
        <w:ind w:left="510"/>
        <w:rPr>
          <w:lang w:val="en-AU"/>
        </w:rPr>
      </w:pPr>
      <w:r w:rsidRPr="00C70209">
        <w:rPr>
          <w:noProof/>
          <w:lang w:val="en-AU" w:eastAsia="en-AU"/>
        </w:rPr>
        <w:drawing>
          <wp:inline distT="0" distB="0" distL="0" distR="0" wp14:anchorId="4FE2AEB8" wp14:editId="4655BB42">
            <wp:extent cx="5719313" cy="7140106"/>
            <wp:effectExtent l="19050" t="19050" r="15240" b="228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mean number RBC transfusions.emf"/>
                    <pic:cNvPicPr/>
                  </pic:nvPicPr>
                  <pic:blipFill>
                    <a:blip r:embed="rId38">
                      <a:extLst>
                        <a:ext uri="{28A0092B-C50C-407E-A947-70E740481C1C}">
                          <a14:useLocalDpi xmlns:a14="http://schemas.microsoft.com/office/drawing/2010/main" val="0"/>
                        </a:ext>
                      </a:extLst>
                    </a:blip>
                    <a:stretch>
                      <a:fillRect/>
                    </a:stretch>
                  </pic:blipFill>
                  <pic:spPr>
                    <a:xfrm>
                      <a:off x="0" y="0"/>
                      <a:ext cx="5726918" cy="7149600"/>
                    </a:xfrm>
                    <a:prstGeom prst="rect">
                      <a:avLst/>
                    </a:prstGeom>
                    <a:ln w="12696" cmpd="sng">
                      <a:solidFill>
                        <a:srgbClr val="000000"/>
                      </a:solidFill>
                      <a:prstDash val="solid"/>
                    </a:ln>
                  </pic:spPr>
                </pic:pic>
              </a:graphicData>
            </a:graphic>
          </wp:inline>
        </w:drawing>
      </w:r>
    </w:p>
    <w:p w14:paraId="17C37334" w14:textId="77777777" w:rsidR="00DF2BB6" w:rsidRPr="00C70209" w:rsidRDefault="00DF2BB6" w:rsidP="003131E2">
      <w:pPr>
        <w:spacing w:after="200"/>
        <w:rPr>
          <w:b/>
        </w:rPr>
      </w:pPr>
      <w:r w:rsidRPr="00C70209">
        <w:br w:type="page"/>
      </w:r>
    </w:p>
    <w:p w14:paraId="40274524" w14:textId="73B9F9F8" w:rsidR="00DF2BB6" w:rsidRPr="00C70209" w:rsidRDefault="00DF2BB6" w:rsidP="003131E2">
      <w:pPr>
        <w:pStyle w:val="Heading7"/>
      </w:pPr>
      <w:r w:rsidRPr="00C70209">
        <w:t>Transfusion volume</w:t>
      </w:r>
    </w:p>
    <w:p w14:paraId="3D945935" w14:textId="242534CB" w:rsidR="00DF2BB6" w:rsidRPr="00C70209" w:rsidRDefault="00DF2BB6" w:rsidP="003131E2">
      <w:pPr>
        <w:pStyle w:val="BodyText"/>
      </w:pPr>
      <w:r w:rsidRPr="00C70209">
        <w:t>The systematic reviews by Ohlsson (2014) and Aher (2014) assessed the volume of RBCs transfused in preterm infants administered ESAs compared with no ESA or placebo, stratified according to the age at which ESA treatment was initiated. Twelve RCTs (Carnielli 1998, Lauterbach 1995, Maier 2002, Meister 1997, Corona 1998, Soubasi 1993, Giannakopoulou 1998, Khatami 2008, Rocha 200</w:t>
      </w:r>
      <w:r w:rsidR="00894C30">
        <w:t>1</w:t>
      </w:r>
      <w:r w:rsidRPr="00C70209">
        <w:t xml:space="preserve">, Juul 2003, Jim 2000, Griffiths 1997) were identified that also reported on this outcome, but did not provide sufficient or suitable data for inclusion in a meta-analysis. </w:t>
      </w:r>
      <w:r w:rsidRPr="00C70209">
        <w:rPr>
          <w:b/>
          <w:highlight w:val="yellow"/>
        </w:rPr>
        <w:fldChar w:fldCharType="begin"/>
      </w:r>
      <w:r w:rsidRPr="00C70209">
        <w:rPr>
          <w:b/>
        </w:rPr>
        <w:instrText xml:space="preserve"> REF _Ref411512479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6</w:t>
      </w:r>
      <w:r w:rsidRPr="00C70209">
        <w:rPr>
          <w:b/>
          <w:highlight w:val="yellow"/>
        </w:rPr>
        <w:fldChar w:fldCharType="end"/>
      </w:r>
      <w:r w:rsidRPr="00C70209">
        <w:t xml:space="preserve"> summarises the results from these studies.</w:t>
      </w:r>
    </w:p>
    <w:p w14:paraId="7F2F2C01" w14:textId="6B09975D" w:rsidR="00DF2BB6" w:rsidRPr="00C70209" w:rsidRDefault="00DF2BB6" w:rsidP="003131E2">
      <w:pPr>
        <w:pStyle w:val="H7"/>
      </w:pPr>
      <w:r w:rsidRPr="00C70209">
        <w:t>Early rHuEPO or DAR</w:t>
      </w:r>
    </w:p>
    <w:p w14:paraId="4FB815D4" w14:textId="0936D572" w:rsidR="00DF2BB6" w:rsidRPr="00C70209" w:rsidRDefault="00DF2BB6" w:rsidP="003131E2">
      <w:pPr>
        <w:pStyle w:val="BodyText"/>
      </w:pPr>
      <w:r w:rsidRPr="00C70209">
        <w:t>Ohlsson (2014) identified seven trials involving 581 neonates comparing early rHuEPO with no rHuEPO or placebo that reported the total volume of RBCs transfused per infant. A meta-analysis showed a statistically significant lower volume of RBCs (mL/kg) transfused in infants who received early rHuEPO treatment (fixed effect, MD –6.82; 95% CI –11.52, –2.11); however, there was substantial heterogeneity for this outcome (I</w:t>
      </w:r>
      <w:r w:rsidRPr="00C70209">
        <w:rPr>
          <w:vertAlign w:val="superscript"/>
        </w:rPr>
        <w:t>2</w:t>
      </w:r>
      <w:r w:rsidRPr="00C70209">
        <w:t xml:space="preserve">=63%). Ohlsson (2014) also identified one RCT (Ohls 2013) comparing early DAR with sham injections that reported the total volume of RBCs transfused per infant (mL/kg). There was no significant difference between treatment groups for this outcome (MD –21.0; 95% CI –50.72, 8.72; </w:t>
      </w:r>
      <w:r w:rsidR="001A475D" w:rsidRPr="001A475D">
        <w:rPr>
          <w:i/>
        </w:rPr>
        <w:t>P = </w:t>
      </w:r>
      <w:r w:rsidRPr="00C70209">
        <w:t>0.17).</w:t>
      </w:r>
    </w:p>
    <w:p w14:paraId="642A3C68" w14:textId="5D13F30D" w:rsidR="00DF2BB6" w:rsidRPr="00C70209" w:rsidRDefault="00DF2BB6" w:rsidP="003131E2">
      <w:pPr>
        <w:pStyle w:val="BodyText"/>
      </w:pPr>
      <w:r w:rsidRPr="00C70209">
        <w:t>Five RCTs (Carnielli 1998, Lauterbach 1995, Maier 2002, Meister 1997, Khatami 2008) identified by Ohlsson (2014) and one RCT identified by Kotto-Kome (Sabousi 1993) reported the volume of blood transfused per infant but did not provide sufficient or suitable data for inclusion in any meta-analysis.</w:t>
      </w:r>
    </w:p>
    <w:p w14:paraId="435C4C2E" w14:textId="0D6819A1" w:rsidR="00DF2BB6" w:rsidRPr="00C70209" w:rsidRDefault="00DF2BB6" w:rsidP="003131E2">
      <w:pPr>
        <w:pStyle w:val="BodyText"/>
      </w:pPr>
      <w:r w:rsidRPr="00C70209">
        <w:t xml:space="preserve">Carnielli (1998) reported a significant reduction in the mean volume of blood (mL/kg) transfused per infant when comparing rHuEPO plus iron to no rHuEPO or iron (MD 27.7; </w:t>
      </w:r>
      <w:r w:rsidR="001A475D" w:rsidRPr="001A475D">
        <w:rPr>
          <w:i/>
        </w:rPr>
        <w:t>P = </w:t>
      </w:r>
      <w:r w:rsidRPr="00C70209">
        <w:t xml:space="preserve">0.009), and comparing rHuEPO alone to no rHuEPO (MD 24.3; </w:t>
      </w:r>
      <w:r w:rsidR="001A475D" w:rsidRPr="001A475D">
        <w:rPr>
          <w:i/>
        </w:rPr>
        <w:t>P = </w:t>
      </w:r>
      <w:r w:rsidRPr="00C70209">
        <w:t xml:space="preserve">0.028) (no SDs provided). Lauterbach (1995) reported a significantly lower volume of blood (mL/kg) transfused between days 7 and 37 of life (MD 28.2, </w:t>
      </w:r>
      <w:r w:rsidR="001A475D" w:rsidRPr="001A475D">
        <w:rPr>
          <w:i/>
        </w:rPr>
        <w:t>P &lt; </w:t>
      </w:r>
      <w:r w:rsidRPr="00C70209">
        <w:t xml:space="preserve">0.04) and between day 7 of life and discharge (MD 58.4, </w:t>
      </w:r>
      <w:r w:rsidR="001A475D" w:rsidRPr="001A475D">
        <w:rPr>
          <w:i/>
        </w:rPr>
        <w:t>P &lt; </w:t>
      </w:r>
      <w:r w:rsidRPr="00C70209">
        <w:t>0.04) (no SDs provided). Maier (2002) reported a significant reduction in the mean volume of blood transfused per day (mL/kg/day) favouring rHuEPO (MD –0.40; 95% CI –0.76, –0.01). Meister (1997) reported a significant reduction in the median (interquartile range [IQR]) volume of blood transfused per infant per day (mL/kg/day) favouring rHuEPO (0.0 versus 0.86), and Khatami (2008) reported a significant reduction in the mean total volume (mL) of RBC transfused per infant (MD –5.54, 95% CI –8.17, –2.91) favouring early rHuEPO treatment.</w:t>
      </w:r>
    </w:p>
    <w:p w14:paraId="46E357DA" w14:textId="657A4EA7" w:rsidR="00DF2BB6" w:rsidRPr="00C70209" w:rsidRDefault="00DF2BB6" w:rsidP="003131E2">
      <w:pPr>
        <w:pStyle w:val="BodyText"/>
      </w:pPr>
      <w:r w:rsidRPr="00C70209">
        <w:t xml:space="preserve">Sabousi (1993) compared rHuEPO plus iron to no rHuEPO (with or without iron), and reported a significant reduction in the mean total volume of blood (mL) transfused per patient favouring rHuEPO in infants with ‘no complications’ (MD 20.9; </w:t>
      </w:r>
      <w:r w:rsidR="001A475D" w:rsidRPr="001A475D">
        <w:rPr>
          <w:i/>
        </w:rPr>
        <w:t>P = </w:t>
      </w:r>
      <w:r w:rsidRPr="00C70209">
        <w:t xml:space="preserve">0.0255) but not in infants ‘with complications’ (MD 1.4; </w:t>
      </w:r>
      <w:r w:rsidR="001A475D" w:rsidRPr="001A475D">
        <w:rPr>
          <w:i/>
        </w:rPr>
        <w:t>P = </w:t>
      </w:r>
      <w:r w:rsidRPr="00C70209">
        <w:t>0.0255) (no SDs provided).</w:t>
      </w:r>
    </w:p>
    <w:p w14:paraId="1AAE298E" w14:textId="3F25DE1D" w:rsidR="00DF2BB6" w:rsidRPr="00C70209" w:rsidRDefault="00DF2BB6" w:rsidP="003131E2">
      <w:pPr>
        <w:pStyle w:val="H7"/>
      </w:pPr>
      <w:r w:rsidRPr="00C70209">
        <w:t>Late rHuEPO</w:t>
      </w:r>
    </w:p>
    <w:p w14:paraId="267CDA85" w14:textId="31216853" w:rsidR="00DF2BB6" w:rsidRPr="00C70209" w:rsidRDefault="00DF2BB6" w:rsidP="003131E2">
      <w:pPr>
        <w:pStyle w:val="BodyText"/>
      </w:pPr>
      <w:r w:rsidRPr="00C70209">
        <w:t>Aher (2014) identified five trials involving 197 neonates comparing late rHuEPO with no rHuEPO or placebo that reported the total volume of RBCs transfused per infant. A meta-analysis showed no difference in the volume of RBCs transfused in infants who received late rHuEPO treatment (MD –1.61; 95% CI –5.78, 2.57); however, there was substantial heterogeneity for this outcome (I</w:t>
      </w:r>
      <w:r w:rsidRPr="00C70209">
        <w:rPr>
          <w:vertAlign w:val="superscript"/>
        </w:rPr>
        <w:t>2</w:t>
      </w:r>
      <w:r w:rsidRPr="00C70209">
        <w:t xml:space="preserve">=92%). Further investigation revealed that Aher (2014) included one RCT (Bierer 2009) that examined the effectiveness of ESA treatment in infants requiring surgery. Removal of this trial from the meta-analysis resulted in a significant difference in the mean total volume (mL/kg) of RBCs transfused per infant using a fixed-effects model (MD –7.29; 95% CI –11.86, –2.72, </w:t>
      </w:r>
      <w:r w:rsidR="001A475D" w:rsidRPr="001A475D">
        <w:rPr>
          <w:i/>
        </w:rPr>
        <w:t>P = </w:t>
      </w:r>
      <w:r w:rsidRPr="00C70209">
        <w:t>0.002), favouring late rHuEPO treatment. The result remained non</w:t>
      </w:r>
      <w:r w:rsidR="00E25AC5" w:rsidRPr="00C70209">
        <w:t>significant</w:t>
      </w:r>
      <w:r w:rsidRPr="00C70209">
        <w:t xml:space="preserve"> when using a random-effects model (MD –12.84’ 95% CI –27.43, 1.74, </w:t>
      </w:r>
      <w:r w:rsidR="001A475D" w:rsidRPr="001A475D">
        <w:rPr>
          <w:i/>
        </w:rPr>
        <w:t>P = </w:t>
      </w:r>
      <w:r w:rsidRPr="00C70209">
        <w:t>0.08). Heterogeneity was substantial (I</w:t>
      </w:r>
      <w:r w:rsidRPr="00C70209">
        <w:rPr>
          <w:vertAlign w:val="superscript"/>
        </w:rPr>
        <w:t>2</w:t>
      </w:r>
      <w:r w:rsidRPr="00C70209">
        <w:t>=83%).</w:t>
      </w:r>
    </w:p>
    <w:p w14:paraId="1ED7E10F" w14:textId="7FD972B5" w:rsidR="00DF2BB6" w:rsidRPr="00C70209" w:rsidRDefault="00DF2BB6" w:rsidP="003131E2">
      <w:pPr>
        <w:pStyle w:val="BodyText"/>
      </w:pPr>
      <w:r w:rsidRPr="00C70209">
        <w:t xml:space="preserve">Three RCTs (Corona 1998, Giannakopoulou 1998, Griffiths 1997) identified by Aher (2014) also reported the total volume of RBCs transfused (mL/kg) per infant but did not provide sufficient data for inclusion in their meta-analysis. Corona (1998) reported a significant difference in the mean total volume (mL/kg) of RBCs transfused per infant (MD –12, </w:t>
      </w:r>
      <w:r w:rsidR="001A475D" w:rsidRPr="001A475D">
        <w:rPr>
          <w:i/>
        </w:rPr>
        <w:t>P &lt; </w:t>
      </w:r>
      <w:r w:rsidRPr="00C70209">
        <w:t xml:space="preserve">0.01) favouring late rHuEPO treatment (no SDs provided). Giannakopoulou (1998) (reported by Vamvakas 2001) showed a significant difference in the mean total volume (mL/kg) of RBCs transfused per infant (MD –65.1 for VLBW infants and MD –42.6 for ELBW infant, </w:t>
      </w:r>
      <w:r w:rsidR="001A475D" w:rsidRPr="001A475D">
        <w:rPr>
          <w:i/>
        </w:rPr>
        <w:t>P &lt; </w:t>
      </w:r>
      <w:r w:rsidRPr="00C70209">
        <w:t>0.05 for both groups) favouring late rHuEPO treatment (no SDs provided). Griffiths (1997) reported a difference in median volume transfused, but the significance of the effect was not reported.</w:t>
      </w:r>
    </w:p>
    <w:p w14:paraId="5AE1AD87" w14:textId="6696A9EC" w:rsidR="00DF2BB6" w:rsidRPr="00C70209" w:rsidRDefault="00DF2BB6" w:rsidP="003131E2">
      <w:pPr>
        <w:pStyle w:val="BodyText"/>
      </w:pPr>
      <w:r w:rsidRPr="00C70209">
        <w:t>Three RCTs (Rocha 200</w:t>
      </w:r>
      <w:r w:rsidR="00894C30">
        <w:t>1</w:t>
      </w:r>
      <w:r w:rsidRPr="00C70209">
        <w:t>, Juul 2003, Jim 2000) not included in any meta-analysis reported the total volume of RBCs transfused (mL). Rocha (200</w:t>
      </w:r>
      <w:r w:rsidR="00894C30">
        <w:t>1</w:t>
      </w:r>
      <w:r w:rsidRPr="00C70209">
        <w:t>) reported no significant difference between treatment groups comparing late rHuEPO (daily), late rHuEPO (twice weekly) and no rHuEPO (</w:t>
      </w:r>
      <w:r w:rsidR="001A475D" w:rsidRPr="001A475D">
        <w:rPr>
          <w:i/>
        </w:rPr>
        <w:t>P = </w:t>
      </w:r>
      <w:r w:rsidRPr="00C70209">
        <w:t xml:space="preserve">0.156 across the three groups) (no SDs provided). Juul (2003) found no significant reduction in the total volume of blood transfused during the study (MD 2.00; 95% CI –7.10, 11.10) or at follow-up (MD 3.00; 95% CI –14.01, 20.04). Jim (2000) reported a reduction in the total volume of RBC transfused (mL) per infant (MD 6.0, </w:t>
      </w:r>
      <w:r w:rsidR="001A475D" w:rsidRPr="001A475D">
        <w:rPr>
          <w:i/>
        </w:rPr>
        <w:t>P &lt; </w:t>
      </w:r>
      <w:r w:rsidRPr="00C70209">
        <w:t>0.05) favouring late rHuEPO (no SDs provided).</w:t>
      </w:r>
    </w:p>
    <w:p w14:paraId="1ECAECE9" w14:textId="77777777" w:rsidR="00DF2BB6" w:rsidRPr="00C70209" w:rsidRDefault="00DF2BB6" w:rsidP="003131E2">
      <w:pPr>
        <w:pStyle w:val="H7"/>
      </w:pPr>
      <w:r w:rsidRPr="00C70209">
        <w:t>Early or late ESA therapy</w:t>
      </w:r>
    </w:p>
    <w:p w14:paraId="69EF6A74" w14:textId="77777777" w:rsidR="00DF2BB6" w:rsidRPr="00C70209" w:rsidRDefault="00DF2BB6" w:rsidP="003131E2">
      <w:pPr>
        <w:pStyle w:val="BodyText"/>
      </w:pPr>
      <w:r w:rsidRPr="00C70209">
        <w:t xml:space="preserve">A meta-analysis was conducted to update the Ohlsson (2014) and Aher (2014) reviews, and to evaluate the effectiveness of ESA therapy compared with no ESA therapy in preterm neonates on the volume of RBCs transfused per infant, regardless of the age at which the neonates received ESA therapy (see </w:t>
      </w:r>
      <w:r w:rsidRPr="00C70209">
        <w:rPr>
          <w:b/>
        </w:rPr>
        <w:fldChar w:fldCharType="begin"/>
      </w:r>
      <w:r w:rsidRPr="00C70209">
        <w:rPr>
          <w:b/>
        </w:rPr>
        <w:instrText xml:space="preserve"> REF _Ref403380684 \h  \* MERGEFORMAT </w:instrText>
      </w:r>
      <w:r w:rsidRPr="00C70209">
        <w:rPr>
          <w:b/>
        </w:rPr>
      </w:r>
      <w:r w:rsidRPr="00C70209">
        <w:rPr>
          <w:b/>
        </w:rPr>
        <w:fldChar w:fldCharType="separate"/>
      </w:r>
      <w:r w:rsidR="000F7A9B" w:rsidRPr="000F7A9B">
        <w:rPr>
          <w:b/>
        </w:rPr>
        <w:t>Figure 3.2.3</w:t>
      </w:r>
      <w:r w:rsidRPr="00C70209">
        <w:rPr>
          <w:b/>
        </w:rPr>
        <w:fldChar w:fldCharType="end"/>
      </w:r>
      <w:r w:rsidRPr="00C70209">
        <w:t>). The analysis showed that administration of ESAs significantly reduced the mean total volume (mL/kg) of RBCs transfused per infant (MD –11.45; 95% CI –18.29, –4.62). There was substantial heterogeneity (I</w:t>
      </w:r>
      <w:r w:rsidRPr="00C70209">
        <w:rPr>
          <w:vertAlign w:val="superscript"/>
        </w:rPr>
        <w:t>2</w:t>
      </w:r>
      <w:r w:rsidRPr="00C70209">
        <w:t>=68%) for this outcome.</w:t>
      </w:r>
    </w:p>
    <w:p w14:paraId="20D3CCBE"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78625E60" w14:textId="00850B43" w:rsidR="00DF2BB6" w:rsidRPr="00C70209" w:rsidRDefault="00DF2BB6" w:rsidP="003131E2">
      <w:pPr>
        <w:pStyle w:val="Caption"/>
      </w:pPr>
      <w:bookmarkStart w:id="389" w:name="_Ref411512479"/>
      <w:bookmarkStart w:id="390" w:name="_Toc423015355"/>
      <w:bookmarkStart w:id="391" w:name="_Toc42774710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6</w:t>
      </w:r>
      <w:r w:rsidR="00130F03" w:rsidRPr="00C70209">
        <w:fldChar w:fldCharType="end"/>
      </w:r>
      <w:bookmarkEnd w:id="389"/>
      <w:r w:rsidRPr="00C70209">
        <w:tab/>
        <w:t>Preterm infants: Results for ESAs versus no ESAs (with or without iron) – Transfusion volume</w:t>
      </w:r>
      <w:bookmarkEnd w:id="390"/>
      <w:bookmarkEnd w:id="391"/>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1"/>
        <w:gridCol w:w="1389"/>
        <w:gridCol w:w="1392"/>
        <w:gridCol w:w="1392"/>
        <w:gridCol w:w="1395"/>
        <w:gridCol w:w="1392"/>
        <w:gridCol w:w="1460"/>
        <w:gridCol w:w="1466"/>
        <w:gridCol w:w="1455"/>
        <w:gridCol w:w="9"/>
        <w:gridCol w:w="1727"/>
      </w:tblGrid>
      <w:tr w:rsidR="00DF2BB6" w:rsidRPr="00C70209" w14:paraId="38808D8D" w14:textId="77777777" w:rsidTr="003131E2">
        <w:trPr>
          <w:cantSplit/>
          <w:tblHeader/>
        </w:trPr>
        <w:tc>
          <w:tcPr>
            <w:tcW w:w="388" w:type="pct"/>
            <w:vMerge w:val="restart"/>
            <w:tcBorders>
              <w:bottom w:val="single" w:sz="4" w:space="0" w:color="auto"/>
            </w:tcBorders>
          </w:tcPr>
          <w:p w14:paraId="70CB8268"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4A56C199" w14:textId="77777777" w:rsidR="00DF2BB6" w:rsidRPr="00C70209" w:rsidRDefault="00DF2BB6" w:rsidP="003131E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7D4DE11F" w14:textId="77777777" w:rsidR="00DF2BB6" w:rsidRPr="00C70209" w:rsidRDefault="00DF2BB6" w:rsidP="003131E2">
            <w:pPr>
              <w:pStyle w:val="TableH3"/>
              <w:rPr>
                <w:rFonts w:eastAsia="Arial Unicode MS"/>
                <w:lang w:eastAsia="ja-JP"/>
              </w:rPr>
            </w:pPr>
            <w:r w:rsidRPr="00C70209">
              <w:rPr>
                <w:rFonts w:eastAsia="Arial Unicode MS"/>
                <w:lang w:eastAsia="ja-JP"/>
              </w:rPr>
              <w:t>Quality</w:t>
            </w:r>
          </w:p>
        </w:tc>
        <w:tc>
          <w:tcPr>
            <w:tcW w:w="490" w:type="pct"/>
            <w:vMerge w:val="restart"/>
          </w:tcPr>
          <w:p w14:paraId="2FC25A99"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1" w:type="pct"/>
            <w:vMerge w:val="restart"/>
          </w:tcPr>
          <w:p w14:paraId="4E1A6EA1"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1" w:type="pct"/>
            <w:vMerge w:val="restart"/>
          </w:tcPr>
          <w:p w14:paraId="67130887"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603B0E6A"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2" w:type="pct"/>
            <w:vMerge w:val="restart"/>
          </w:tcPr>
          <w:p w14:paraId="54A4DD83" w14:textId="0B0DAF42"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1" w:type="pct"/>
            <w:vMerge w:val="restart"/>
          </w:tcPr>
          <w:p w14:paraId="53D2BEBC"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57" w:type="pct"/>
            <w:gridSpan w:val="5"/>
          </w:tcPr>
          <w:p w14:paraId="56EC0B76"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50ED583A" w14:textId="77777777" w:rsidTr="003131E2">
        <w:trPr>
          <w:cantSplit/>
          <w:tblHeader/>
        </w:trPr>
        <w:tc>
          <w:tcPr>
            <w:tcW w:w="388" w:type="pct"/>
            <w:vMerge/>
            <w:tcBorders>
              <w:bottom w:val="single" w:sz="4" w:space="0" w:color="auto"/>
            </w:tcBorders>
          </w:tcPr>
          <w:p w14:paraId="36C33257"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796EFE75" w14:textId="77777777" w:rsidR="00DF2BB6" w:rsidRPr="00C70209" w:rsidRDefault="00DF2BB6" w:rsidP="003131E2">
            <w:pPr>
              <w:pStyle w:val="TableH2"/>
              <w:rPr>
                <w:rFonts w:eastAsia="Arial Unicode MS"/>
                <w:lang w:eastAsia="ja-JP"/>
              </w:rPr>
            </w:pPr>
          </w:p>
        </w:tc>
        <w:tc>
          <w:tcPr>
            <w:tcW w:w="491" w:type="pct"/>
            <w:vMerge/>
            <w:tcBorders>
              <w:bottom w:val="single" w:sz="4" w:space="0" w:color="auto"/>
            </w:tcBorders>
          </w:tcPr>
          <w:p w14:paraId="3224B9F4" w14:textId="77777777" w:rsidR="00DF2BB6" w:rsidRPr="00C70209" w:rsidRDefault="00DF2BB6" w:rsidP="003131E2">
            <w:pPr>
              <w:pStyle w:val="TableH2"/>
              <w:rPr>
                <w:rFonts w:eastAsia="Arial Unicode MS"/>
                <w:lang w:eastAsia="ja-JP"/>
              </w:rPr>
            </w:pPr>
          </w:p>
        </w:tc>
        <w:tc>
          <w:tcPr>
            <w:tcW w:w="491" w:type="pct"/>
            <w:vMerge/>
            <w:tcBorders>
              <w:bottom w:val="single" w:sz="4" w:space="0" w:color="auto"/>
            </w:tcBorders>
          </w:tcPr>
          <w:p w14:paraId="45FE8B66" w14:textId="77777777" w:rsidR="00DF2BB6" w:rsidRPr="00C70209" w:rsidRDefault="00DF2BB6" w:rsidP="003131E2">
            <w:pPr>
              <w:pStyle w:val="TableH2"/>
              <w:rPr>
                <w:rFonts w:eastAsia="Arial Unicode MS"/>
                <w:lang w:eastAsia="ja-JP"/>
              </w:rPr>
            </w:pPr>
          </w:p>
        </w:tc>
        <w:tc>
          <w:tcPr>
            <w:tcW w:w="492" w:type="pct"/>
            <w:vMerge/>
            <w:tcBorders>
              <w:bottom w:val="single" w:sz="4" w:space="0" w:color="auto"/>
            </w:tcBorders>
          </w:tcPr>
          <w:p w14:paraId="5136A604" w14:textId="77777777" w:rsidR="00DF2BB6" w:rsidRPr="00C70209" w:rsidRDefault="00DF2BB6" w:rsidP="003131E2">
            <w:pPr>
              <w:pStyle w:val="TableH2"/>
              <w:rPr>
                <w:rFonts w:eastAsia="Arial Unicode MS"/>
                <w:lang w:eastAsia="ja-JP"/>
              </w:rPr>
            </w:pPr>
          </w:p>
        </w:tc>
        <w:tc>
          <w:tcPr>
            <w:tcW w:w="491" w:type="pct"/>
            <w:vMerge/>
            <w:tcBorders>
              <w:bottom w:val="single" w:sz="4" w:space="0" w:color="auto"/>
            </w:tcBorders>
          </w:tcPr>
          <w:p w14:paraId="388BB8C0" w14:textId="77777777" w:rsidR="00DF2BB6" w:rsidRPr="00C70209" w:rsidRDefault="00DF2BB6" w:rsidP="003131E2">
            <w:pPr>
              <w:pStyle w:val="TableH2"/>
              <w:rPr>
                <w:rFonts w:eastAsia="Arial Unicode MS"/>
                <w:lang w:eastAsia="ja-JP"/>
              </w:rPr>
            </w:pPr>
          </w:p>
        </w:tc>
        <w:tc>
          <w:tcPr>
            <w:tcW w:w="515" w:type="pct"/>
            <w:tcBorders>
              <w:bottom w:val="single" w:sz="4" w:space="0" w:color="auto"/>
            </w:tcBorders>
          </w:tcPr>
          <w:p w14:paraId="633B7AA9" w14:textId="77777777" w:rsidR="00DF2BB6" w:rsidRPr="00C70209" w:rsidRDefault="00DF2BB6" w:rsidP="003131E2">
            <w:pPr>
              <w:pStyle w:val="TableH2"/>
              <w:rPr>
                <w:rFonts w:eastAsia="Arial Unicode MS"/>
              </w:rPr>
            </w:pPr>
            <w:r w:rsidRPr="00C70209">
              <w:rPr>
                <w:rFonts w:eastAsia="Arial Unicode MS"/>
              </w:rPr>
              <w:t>ESAs + iron</w:t>
            </w:r>
          </w:p>
          <w:p w14:paraId="7BDD8839" w14:textId="2AC6CA5D" w:rsidR="00DF2BB6" w:rsidRPr="00C70209" w:rsidRDefault="00DF2BB6" w:rsidP="003131E2">
            <w:pPr>
              <w:pStyle w:val="TableH2"/>
              <w:rPr>
                <w:rFonts w:eastAsia="Arial Unicode MS"/>
              </w:rPr>
            </w:pPr>
            <w:r w:rsidRPr="00C70209">
              <w:rPr>
                <w:rFonts w:eastAsia="Arial Unicode MS"/>
              </w:rPr>
              <w:t>Mean ± SD</w:t>
            </w:r>
          </w:p>
          <w:p w14:paraId="7CBFE2F2" w14:textId="77777777" w:rsidR="00DF2BB6" w:rsidRPr="00C70209" w:rsidRDefault="00DF2BB6" w:rsidP="003131E2">
            <w:pPr>
              <w:pStyle w:val="TableH2"/>
              <w:rPr>
                <w:rFonts w:eastAsia="Arial Unicode MS"/>
              </w:rPr>
            </w:pPr>
            <w:r w:rsidRPr="00C70209">
              <w:t>Median (IQR)</w:t>
            </w:r>
          </w:p>
        </w:tc>
        <w:tc>
          <w:tcPr>
            <w:tcW w:w="517" w:type="pct"/>
            <w:tcBorders>
              <w:bottom w:val="single" w:sz="4" w:space="0" w:color="auto"/>
            </w:tcBorders>
          </w:tcPr>
          <w:p w14:paraId="68726203" w14:textId="274E24BC" w:rsidR="00DF2BB6" w:rsidRPr="00C70209" w:rsidRDefault="00DF2BB6" w:rsidP="003131E2">
            <w:pPr>
              <w:pStyle w:val="TableH2"/>
              <w:rPr>
                <w:rFonts w:eastAsia="Arial Unicode MS"/>
              </w:rPr>
            </w:pPr>
            <w:r w:rsidRPr="00C70209">
              <w:rPr>
                <w:rFonts w:eastAsia="Arial Unicode MS"/>
              </w:rPr>
              <w:t>Iron</w:t>
            </w:r>
          </w:p>
          <w:p w14:paraId="0726EFED" w14:textId="77777777" w:rsidR="00DF2BB6" w:rsidRPr="00C70209" w:rsidRDefault="00DF2BB6" w:rsidP="003131E2">
            <w:pPr>
              <w:pStyle w:val="TableH2"/>
              <w:rPr>
                <w:rFonts w:eastAsia="Arial Unicode MS"/>
              </w:rPr>
            </w:pPr>
            <w:r w:rsidRPr="00C70209">
              <w:rPr>
                <w:rFonts w:eastAsia="Arial Unicode MS"/>
              </w:rPr>
              <w:t>Mean ± SD</w:t>
            </w:r>
          </w:p>
          <w:p w14:paraId="7BCEFA9C" w14:textId="77777777" w:rsidR="00DF2BB6" w:rsidRPr="00C70209" w:rsidRDefault="00DF2BB6" w:rsidP="003131E2">
            <w:pPr>
              <w:pStyle w:val="TableH2"/>
              <w:rPr>
                <w:rFonts w:eastAsia="Arial Unicode MS"/>
              </w:rPr>
            </w:pPr>
            <w:r w:rsidRPr="00C70209">
              <w:t>Median (IQR)</w:t>
            </w:r>
          </w:p>
        </w:tc>
        <w:tc>
          <w:tcPr>
            <w:tcW w:w="516" w:type="pct"/>
            <w:gridSpan w:val="2"/>
            <w:tcBorders>
              <w:bottom w:val="single" w:sz="4" w:space="0" w:color="auto"/>
            </w:tcBorders>
          </w:tcPr>
          <w:p w14:paraId="4E71369F" w14:textId="77777777" w:rsidR="00DF2BB6" w:rsidRPr="00C70209" w:rsidRDefault="00DF2BB6" w:rsidP="003131E2">
            <w:pPr>
              <w:pStyle w:val="TableH2"/>
              <w:rPr>
                <w:rFonts w:eastAsia="Arial Unicode MS"/>
              </w:rPr>
            </w:pPr>
            <w:r w:rsidRPr="00C70209">
              <w:rPr>
                <w:rFonts w:eastAsia="Arial Unicode MS"/>
              </w:rPr>
              <w:t>Risk estimate (95% CI)</w:t>
            </w:r>
          </w:p>
        </w:tc>
        <w:tc>
          <w:tcPr>
            <w:tcW w:w="609" w:type="pct"/>
            <w:tcBorders>
              <w:bottom w:val="single" w:sz="4" w:space="0" w:color="auto"/>
            </w:tcBorders>
          </w:tcPr>
          <w:p w14:paraId="684946A7" w14:textId="77777777" w:rsidR="00DF2BB6" w:rsidRPr="00C70209" w:rsidRDefault="00DF2BB6" w:rsidP="003131E2">
            <w:pPr>
              <w:pStyle w:val="TableH3"/>
              <w:rPr>
                <w:rFonts w:eastAsia="Arial Unicode MS"/>
              </w:rPr>
            </w:pPr>
            <w:r w:rsidRPr="00C70209">
              <w:rPr>
                <w:rFonts w:eastAsia="Arial Unicode MS"/>
              </w:rPr>
              <w:t>Statistical significance</w:t>
            </w:r>
          </w:p>
          <w:p w14:paraId="5E286D27" w14:textId="2D3DC0F4"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4FF04E01"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F0ACAC1" w14:textId="77777777" w:rsidTr="003131E2">
        <w:trPr>
          <w:cantSplit/>
        </w:trPr>
        <w:tc>
          <w:tcPr>
            <w:tcW w:w="5000" w:type="pct"/>
            <w:gridSpan w:val="11"/>
            <w:tcBorders>
              <w:top w:val="single" w:sz="4" w:space="0" w:color="000000"/>
              <w:bottom w:val="single" w:sz="4" w:space="0" w:color="000000"/>
            </w:tcBorders>
            <w:shd w:val="clear" w:color="auto" w:fill="000000"/>
          </w:tcPr>
          <w:p w14:paraId="3C5E7712" w14:textId="77777777" w:rsidR="00DF2BB6" w:rsidRPr="00C70209" w:rsidRDefault="00DF2BB6" w:rsidP="003131E2">
            <w:pPr>
              <w:pStyle w:val="TableH4"/>
              <w:rPr>
                <w:rFonts w:eastAsia="Arial Unicode MS"/>
              </w:rPr>
            </w:pPr>
            <w:r w:rsidRPr="00C70209">
              <w:rPr>
                <w:rFonts w:eastAsia="Arial Unicode MS"/>
                <w:lang w:eastAsia="ja-JP"/>
              </w:rPr>
              <w:t xml:space="preserve">Level I evidence </w:t>
            </w:r>
          </w:p>
        </w:tc>
      </w:tr>
      <w:tr w:rsidR="00DF2BB6" w:rsidRPr="00C70209" w14:paraId="233D521E" w14:textId="77777777" w:rsidTr="003131E2">
        <w:trPr>
          <w:cantSplit/>
        </w:trPr>
        <w:tc>
          <w:tcPr>
            <w:tcW w:w="5000" w:type="pct"/>
            <w:gridSpan w:val="11"/>
            <w:tcBorders>
              <w:top w:val="single" w:sz="4" w:space="0" w:color="000000"/>
              <w:bottom w:val="single" w:sz="4" w:space="0" w:color="000000"/>
            </w:tcBorders>
            <w:shd w:val="clear" w:color="auto" w:fill="auto"/>
          </w:tcPr>
          <w:p w14:paraId="2C110018" w14:textId="77777777" w:rsidR="00DF2BB6" w:rsidRPr="00C70209" w:rsidRDefault="00DF2BB6" w:rsidP="003131E2">
            <w:pPr>
              <w:pStyle w:val="TableH5"/>
              <w:rPr>
                <w:rFonts w:eastAsia="Arial Unicode MS"/>
                <w:lang w:eastAsia="ja-JP"/>
              </w:rPr>
            </w:pPr>
            <w:r w:rsidRPr="00C70209">
              <w:rPr>
                <w:rFonts w:eastAsia="Arial Unicode MS"/>
                <w:lang w:eastAsia="ja-JP"/>
              </w:rPr>
              <w:t>Anaemia of prematurity</w:t>
            </w:r>
          </w:p>
        </w:tc>
      </w:tr>
      <w:tr w:rsidR="00DF2BB6" w:rsidRPr="00C70209" w14:paraId="689B60FE" w14:textId="77777777" w:rsidTr="003131E2">
        <w:trPr>
          <w:cantSplit/>
        </w:trPr>
        <w:tc>
          <w:tcPr>
            <w:tcW w:w="388" w:type="pct"/>
            <w:shd w:val="clear" w:color="auto" w:fill="auto"/>
          </w:tcPr>
          <w:p w14:paraId="028401A0" w14:textId="7CA81378"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1D3EF77F" w14:textId="77777777" w:rsidR="00DF2BB6" w:rsidRPr="00C70209" w:rsidRDefault="00DF2BB6" w:rsidP="003131E2">
            <w:pPr>
              <w:pStyle w:val="Tabletext-evidencematrix"/>
            </w:pPr>
            <w:r w:rsidRPr="00C70209">
              <w:t>Level I</w:t>
            </w:r>
          </w:p>
          <w:p w14:paraId="13A9889A" w14:textId="77777777" w:rsidR="00DF2BB6" w:rsidRPr="00C70209" w:rsidRDefault="00DF2BB6" w:rsidP="003131E2">
            <w:pPr>
              <w:pStyle w:val="Tabletext-evidencematrix"/>
            </w:pPr>
            <w:r w:rsidRPr="00C70209">
              <w:t>Good</w:t>
            </w:r>
          </w:p>
        </w:tc>
        <w:tc>
          <w:tcPr>
            <w:tcW w:w="490" w:type="pct"/>
            <w:shd w:val="clear" w:color="auto" w:fill="auto"/>
          </w:tcPr>
          <w:p w14:paraId="69EA2EAB" w14:textId="2418B318" w:rsidR="00DF2BB6" w:rsidRPr="00C70209" w:rsidRDefault="00DF2BB6" w:rsidP="003131E2">
            <w:pPr>
              <w:pStyle w:val="Tabletext-evidencematrix"/>
            </w:pPr>
            <w:r w:rsidRPr="00C70209">
              <w:t>7 trials (Obladen 1991, Ohls 1995, Ohls 1997, Ohls 2001 (group a), Ohls 2001 (group b), Ohls 2013, Yeo 2001)</w:t>
            </w:r>
            <w:r w:rsidR="001F211B">
              <w:fldChar w:fldCharType="begin">
                <w:fldData xml:space="preserve">PEVuZE5vdGU+PENpdGU+PEF1dGhvcj5PYmxhZGVuPC9BdXRob3I+PFllYXI+MTk5MTwvWWVhcj48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=
</w:fldData>
              </w:fldChar>
            </w:r>
            <w:r w:rsidR="001F211B">
              <w:instrText xml:space="preserve"> ADDIN EN.CITE </w:instrText>
            </w:r>
            <w:r w:rsidR="001F211B">
              <w:fldChar w:fldCharType="begin">
                <w:fldData xml:space="preserve">PEVuZE5vdGU+PENpdGU+PEF1dGhvcj5PYmxhZGVuPC9BdXRob3I+PFllYXI+MTk5MTwvWWVhcj48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=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9-112; 114; 120</w:t>
            </w:r>
            <w:r w:rsidR="001F211B">
              <w:fldChar w:fldCharType="end"/>
            </w:r>
          </w:p>
          <w:p w14:paraId="580D5533" w14:textId="77777777" w:rsidR="00DF2BB6" w:rsidRPr="00C70209" w:rsidRDefault="00DF2BB6" w:rsidP="003131E2">
            <w:pPr>
              <w:pStyle w:val="Tabletext-evidencematrix"/>
            </w:pPr>
            <w:r w:rsidRPr="00C70209">
              <w:t>N=581</w:t>
            </w:r>
          </w:p>
        </w:tc>
        <w:tc>
          <w:tcPr>
            <w:tcW w:w="491" w:type="pct"/>
            <w:shd w:val="clear" w:color="auto" w:fill="auto"/>
          </w:tcPr>
          <w:p w14:paraId="128A61C4" w14:textId="77777777" w:rsidR="00DF2BB6" w:rsidRPr="00C70209" w:rsidRDefault="00DF2BB6" w:rsidP="003131E2">
            <w:pPr>
              <w:pStyle w:val="Tabletext-evidencematrix"/>
            </w:pPr>
            <w:r w:rsidRPr="00C70209">
              <w:t xml:space="preserve">Preterm (&lt;37 weeks gestation) and/or LBW (&lt;2500 g) neonates, aged less than 8 days </w:t>
            </w:r>
          </w:p>
        </w:tc>
        <w:tc>
          <w:tcPr>
            <w:tcW w:w="491" w:type="pct"/>
            <w:shd w:val="clear" w:color="auto" w:fill="auto"/>
          </w:tcPr>
          <w:p w14:paraId="61D566AE" w14:textId="77777777" w:rsidR="00DF2BB6" w:rsidRPr="00C70209" w:rsidRDefault="00DF2BB6" w:rsidP="003131E2">
            <w:pPr>
              <w:pStyle w:val="Tabletext-evidencematrix"/>
            </w:pPr>
            <w:r w:rsidRPr="00C70209">
              <w:t>USA x5, Europe x1, Singapore x1</w:t>
            </w:r>
          </w:p>
        </w:tc>
        <w:tc>
          <w:tcPr>
            <w:tcW w:w="492" w:type="pct"/>
            <w:shd w:val="clear" w:color="auto" w:fill="auto"/>
          </w:tcPr>
          <w:p w14:paraId="52D1102E" w14:textId="252A4744" w:rsidR="00DF2BB6" w:rsidRPr="00C70209" w:rsidRDefault="00DF2BB6" w:rsidP="003131E2">
            <w:pPr>
              <w:pStyle w:val="Tabletext-evidencematrix"/>
            </w:pPr>
            <w:r w:rsidRPr="00C70209">
              <w:t>Early rHuEPO + iron versus placebo / no intervention + iron</w:t>
            </w:r>
          </w:p>
          <w:p w14:paraId="39668EED" w14:textId="61FCBB21" w:rsidR="00DF2BB6" w:rsidRPr="00C70209" w:rsidRDefault="00DF2BB6" w:rsidP="003131E2">
            <w:pPr>
              <w:pStyle w:val="Tabletext-subanalysis"/>
            </w:pPr>
            <w:r w:rsidRPr="00C70209">
              <w:t>*Initiation of rHuEPO &lt;8 days after birth</w:t>
            </w:r>
          </w:p>
        </w:tc>
        <w:tc>
          <w:tcPr>
            <w:tcW w:w="491" w:type="pct"/>
            <w:shd w:val="clear" w:color="auto" w:fill="auto"/>
          </w:tcPr>
          <w:p w14:paraId="2E85E840" w14:textId="77777777" w:rsidR="00DF2BB6" w:rsidRPr="00C70209" w:rsidRDefault="00DF2BB6" w:rsidP="003131E2">
            <w:pPr>
              <w:pStyle w:val="Tabletext-evidencematrix"/>
            </w:pPr>
            <w:r w:rsidRPr="00C70209">
              <w:t>Total volume of blood transfused per infant (mL/kg)</w:t>
            </w:r>
          </w:p>
        </w:tc>
        <w:tc>
          <w:tcPr>
            <w:tcW w:w="515" w:type="pct"/>
            <w:shd w:val="clear" w:color="auto" w:fill="auto"/>
          </w:tcPr>
          <w:p w14:paraId="622BA408" w14:textId="77777777" w:rsidR="00DF2BB6" w:rsidRPr="00C70209" w:rsidRDefault="00DF2BB6" w:rsidP="003131E2">
            <w:pPr>
              <w:pStyle w:val="Tabletext-evidencematrix"/>
            </w:pPr>
            <w:r w:rsidRPr="00C70209">
              <w:t>NR</w:t>
            </w:r>
          </w:p>
        </w:tc>
        <w:tc>
          <w:tcPr>
            <w:tcW w:w="517" w:type="pct"/>
            <w:shd w:val="clear" w:color="auto" w:fill="auto"/>
          </w:tcPr>
          <w:p w14:paraId="3F40BD5E" w14:textId="77777777" w:rsidR="00DF2BB6" w:rsidRPr="00C70209" w:rsidRDefault="00DF2BB6" w:rsidP="003131E2">
            <w:pPr>
              <w:pStyle w:val="Tabletext-evidencematrix"/>
            </w:pPr>
            <w:r w:rsidRPr="00C70209">
              <w:t>NR</w:t>
            </w:r>
          </w:p>
        </w:tc>
        <w:tc>
          <w:tcPr>
            <w:tcW w:w="516" w:type="pct"/>
            <w:gridSpan w:val="2"/>
            <w:shd w:val="clear" w:color="auto" w:fill="auto"/>
          </w:tcPr>
          <w:p w14:paraId="31AD9FA8" w14:textId="737BDF8E" w:rsidR="00DF2BB6" w:rsidRPr="00C70209" w:rsidRDefault="00DF2BB6" w:rsidP="003131E2">
            <w:pPr>
              <w:pStyle w:val="Tabletext-evidencematrix"/>
            </w:pPr>
            <w:r w:rsidRPr="00C70209">
              <w:t>MD –6.82</w:t>
            </w:r>
          </w:p>
          <w:p w14:paraId="6CD2C812" w14:textId="77777777" w:rsidR="00DF2BB6" w:rsidRPr="00C70209" w:rsidRDefault="00DF2BB6" w:rsidP="003131E2">
            <w:pPr>
              <w:pStyle w:val="Tabletext-evidencematrix"/>
            </w:pPr>
            <w:r w:rsidRPr="00C70209">
              <w:t>[–11.52, –2.11]</w:t>
            </w:r>
          </w:p>
        </w:tc>
        <w:tc>
          <w:tcPr>
            <w:tcW w:w="609" w:type="pct"/>
            <w:shd w:val="clear" w:color="auto" w:fill="D9D9D9" w:themeFill="background1" w:themeFillShade="D9"/>
          </w:tcPr>
          <w:p w14:paraId="6D5244C9" w14:textId="37A3C4C2" w:rsidR="00DF2BB6" w:rsidRPr="00C70209" w:rsidRDefault="00DF2BB6" w:rsidP="003131E2">
            <w:pPr>
              <w:pStyle w:val="Tabletext-evidencematrix"/>
              <w:rPr>
                <w:rStyle w:val="Emphasis"/>
              </w:rPr>
            </w:pPr>
            <w:r w:rsidRPr="00C70209">
              <w:rPr>
                <w:rStyle w:val="Emphasis"/>
              </w:rPr>
              <w:t>Favours early rHuEPO + iron</w:t>
            </w:r>
          </w:p>
          <w:p w14:paraId="0825C2BE" w14:textId="3A91A862" w:rsidR="00DF2BB6" w:rsidRPr="00C70209" w:rsidRDefault="001A475D" w:rsidP="003131E2">
            <w:pPr>
              <w:pStyle w:val="Tabletext-evidencematrix"/>
            </w:pPr>
            <w:r w:rsidRPr="001A475D">
              <w:rPr>
                <w:i/>
              </w:rPr>
              <w:t>P = </w:t>
            </w:r>
            <w:r w:rsidR="00DF2BB6" w:rsidRPr="00C70209">
              <w:t>0.0045</w:t>
            </w:r>
          </w:p>
          <w:p w14:paraId="2BAC9FE8" w14:textId="723C4325" w:rsidR="00DF2BB6" w:rsidRPr="00C70209" w:rsidRDefault="00DF2BB6" w:rsidP="003131E2">
            <w:pPr>
              <w:pStyle w:val="Tabletext-evidencematrix"/>
            </w:pPr>
            <w:r w:rsidRPr="00C70209">
              <w:t>Substantial heterogeneity</w:t>
            </w:r>
          </w:p>
          <w:p w14:paraId="187F598E" w14:textId="1F7C6FFD"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63%</w:t>
            </w:r>
          </w:p>
        </w:tc>
      </w:tr>
      <w:tr w:rsidR="00DF2BB6" w:rsidRPr="00C70209" w14:paraId="4B22115E" w14:textId="77777777" w:rsidTr="003131E2">
        <w:trPr>
          <w:cantSplit/>
        </w:trPr>
        <w:tc>
          <w:tcPr>
            <w:tcW w:w="388" w:type="pct"/>
            <w:shd w:val="clear" w:color="auto" w:fill="auto"/>
          </w:tcPr>
          <w:p w14:paraId="2BE4EA42" w14:textId="5E979934"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07FBB4BB" w14:textId="77777777" w:rsidR="00DF2BB6" w:rsidRPr="00C70209" w:rsidRDefault="00DF2BB6" w:rsidP="003131E2">
            <w:pPr>
              <w:pStyle w:val="Tabletext-evidencematrix"/>
            </w:pPr>
            <w:r w:rsidRPr="00C70209">
              <w:t>Level I</w:t>
            </w:r>
          </w:p>
          <w:p w14:paraId="5E5119BC" w14:textId="77777777" w:rsidR="00DF2BB6" w:rsidRPr="00C70209" w:rsidRDefault="00DF2BB6" w:rsidP="003131E2">
            <w:pPr>
              <w:pStyle w:val="Tabletext-evidencematrix"/>
              <w:rPr>
                <w:rStyle w:val="Emphasis"/>
                <w:i w:val="0"/>
                <w:iCs w:val="0"/>
              </w:rPr>
            </w:pPr>
            <w:r w:rsidRPr="00C70209">
              <w:rPr>
                <w:rStyle w:val="Emphasis"/>
              </w:rPr>
              <w:t>Good</w:t>
            </w:r>
          </w:p>
        </w:tc>
        <w:tc>
          <w:tcPr>
            <w:tcW w:w="490" w:type="pct"/>
            <w:shd w:val="clear" w:color="auto" w:fill="auto"/>
          </w:tcPr>
          <w:p w14:paraId="68553D27" w14:textId="093901EA" w:rsidR="00DF2BB6" w:rsidRPr="00C70209" w:rsidRDefault="00DF2BB6" w:rsidP="003131E2">
            <w:pPr>
              <w:pStyle w:val="Tabletext-evidencematrix"/>
            </w:pPr>
            <w:r w:rsidRPr="00C70209">
              <w:t>5 trials</w:t>
            </w:r>
            <w:r w:rsidRPr="00C70209">
              <w:rPr>
                <w:vertAlign w:val="superscript"/>
              </w:rPr>
              <w:t>c</w:t>
            </w:r>
            <w:r w:rsidRPr="00C70209">
              <w:t xml:space="preserve"> (Bierer 2009, Emmerson 1993, Reiter 2005, Whitehall 1999, Yamada 1999a)</w:t>
            </w:r>
            <w:r w:rsidR="001F211B">
              <w:fldChar w:fldCharType="begin">
                <w:fldData xml:space="preserve">PEVuZE5vdGU+PENpdGU+PEF1dGhvcj5CaWVyZXI8L0F1dGhvcj48WWVhcj4yMDA5PC9ZZWFyPjxS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</w:fldData>
              </w:fldChar>
            </w:r>
            <w:r w:rsidR="001F211B">
              <w:instrText xml:space="preserve"> ADDIN EN.CITE </w:instrText>
            </w:r>
            <w:r w:rsidR="001F211B">
              <w:fldChar w:fldCharType="begin">
                <w:fldData xml:space="preserve">PEVuZE5vdGU+PENpdGU+PEF1dGhvcj5CaWVyZXI8L0F1dGhvcj48WWVhcj4yMDA5PC9ZZWFyPjxS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</w:fldData>
              </w:fldChar>
            </w:r>
            <w:r w:rsidR="001F211B">
              <w:instrText xml:space="preserve"> ADDIN EN.CITE.DATA </w:instrText>
            </w:r>
            <w:r w:rsidR="001F211B">
              <w:fldChar w:fldCharType="end"/>
            </w:r>
            <w:r w:rsidR="001F211B">
              <w:fldChar w:fldCharType="separate"/>
            </w:r>
            <w:r w:rsidR="001F211B" w:rsidRPr="001F211B">
              <w:rPr>
                <w:noProof/>
                <w:vertAlign w:val="superscript"/>
              </w:rPr>
              <w:t>94; 130; 138; 144-145</w:t>
            </w:r>
            <w:r w:rsidR="001F211B">
              <w:fldChar w:fldCharType="end"/>
            </w:r>
          </w:p>
          <w:p w14:paraId="2917E4AD" w14:textId="77777777" w:rsidR="00DF2BB6" w:rsidRPr="00C70209" w:rsidRDefault="00DF2BB6" w:rsidP="003131E2">
            <w:pPr>
              <w:pStyle w:val="Tabletext-evidencematrix"/>
            </w:pPr>
            <w:r w:rsidRPr="00C70209">
              <w:t>N=197</w:t>
            </w:r>
          </w:p>
        </w:tc>
        <w:tc>
          <w:tcPr>
            <w:tcW w:w="491" w:type="pct"/>
            <w:shd w:val="clear" w:color="auto" w:fill="auto"/>
          </w:tcPr>
          <w:p w14:paraId="14AC7CB8" w14:textId="77777777" w:rsidR="00DF2BB6" w:rsidRPr="00C70209" w:rsidRDefault="00DF2BB6" w:rsidP="003131E2">
            <w:pPr>
              <w:pStyle w:val="Tabletext-evidencematrix"/>
            </w:pPr>
            <w:r w:rsidRPr="00C70209">
              <w:t xml:space="preserve">Preterm (&lt;37 weeks gestation) and/or LBW (&lt;2500 g) neonates, aged 8–28 days </w:t>
            </w:r>
          </w:p>
        </w:tc>
        <w:tc>
          <w:tcPr>
            <w:tcW w:w="491" w:type="pct"/>
            <w:shd w:val="clear" w:color="auto" w:fill="auto"/>
          </w:tcPr>
          <w:p w14:paraId="38395757" w14:textId="77777777" w:rsidR="00DF2BB6" w:rsidRPr="00C70209" w:rsidRDefault="00DF2BB6" w:rsidP="003131E2">
            <w:pPr>
              <w:pStyle w:val="Tabletext-evidencematrix"/>
            </w:pPr>
            <w:r w:rsidRPr="00C70209">
              <w:t>Argentina, Australia, Austria, Brazil, Canada, Europe, Finland, Greece, Israel, Italy, Japan, Norway, South , Africa, Spain, Taiwan, Turkey, UK, USA</w:t>
            </w:r>
          </w:p>
        </w:tc>
        <w:tc>
          <w:tcPr>
            <w:tcW w:w="492" w:type="pct"/>
            <w:shd w:val="clear" w:color="auto" w:fill="auto"/>
          </w:tcPr>
          <w:p w14:paraId="0AD87CCD" w14:textId="01EFFFC7" w:rsidR="00DF2BB6" w:rsidRPr="00C70209" w:rsidRDefault="00DF2BB6" w:rsidP="003131E2">
            <w:pPr>
              <w:pStyle w:val="Tabletext-evidencematrix"/>
            </w:pPr>
            <w:r w:rsidRPr="00C70209">
              <w:t>Late rHuEPO + iron versus placebo / no intervention ± iron</w:t>
            </w:r>
          </w:p>
          <w:p w14:paraId="2E386FEF" w14:textId="6F34398D" w:rsidR="00DF2BB6" w:rsidRPr="00C70209" w:rsidRDefault="00DF2BB6" w:rsidP="003131E2">
            <w:pPr>
              <w:pStyle w:val="Tabletext-subanalysis"/>
            </w:pPr>
            <w:r w:rsidRPr="00C70209">
              <w:t>*Initiation of rHuEPO 8 to 28 days after birth</w:t>
            </w:r>
          </w:p>
        </w:tc>
        <w:tc>
          <w:tcPr>
            <w:tcW w:w="491" w:type="pct"/>
            <w:shd w:val="clear" w:color="auto" w:fill="auto"/>
          </w:tcPr>
          <w:p w14:paraId="462AE4C9" w14:textId="77777777" w:rsidR="00DF2BB6" w:rsidRPr="00C70209" w:rsidRDefault="00DF2BB6" w:rsidP="003131E2">
            <w:pPr>
              <w:pStyle w:val="Tabletext-evidencematrix"/>
            </w:pPr>
            <w:r w:rsidRPr="00C70209">
              <w:t>Total volume of RBCs transfused per infant (mL/kg)</w:t>
            </w:r>
          </w:p>
        </w:tc>
        <w:tc>
          <w:tcPr>
            <w:tcW w:w="515" w:type="pct"/>
            <w:shd w:val="clear" w:color="auto" w:fill="auto"/>
          </w:tcPr>
          <w:p w14:paraId="7697DF5D" w14:textId="77777777" w:rsidR="00DF2BB6" w:rsidRPr="00C70209" w:rsidRDefault="00DF2BB6" w:rsidP="003131E2">
            <w:pPr>
              <w:pStyle w:val="Tabletext-evidencematrix"/>
            </w:pPr>
            <w:r w:rsidRPr="00C70209">
              <w:t>NR</w:t>
            </w:r>
          </w:p>
        </w:tc>
        <w:tc>
          <w:tcPr>
            <w:tcW w:w="517" w:type="pct"/>
            <w:shd w:val="clear" w:color="auto" w:fill="auto"/>
          </w:tcPr>
          <w:p w14:paraId="3B60E5A7" w14:textId="77777777" w:rsidR="00DF2BB6" w:rsidRPr="00C70209" w:rsidRDefault="00DF2BB6" w:rsidP="003131E2">
            <w:pPr>
              <w:pStyle w:val="Tabletext-evidencematrix"/>
            </w:pPr>
            <w:r w:rsidRPr="00C70209">
              <w:t>NR</w:t>
            </w:r>
          </w:p>
        </w:tc>
        <w:tc>
          <w:tcPr>
            <w:tcW w:w="516" w:type="pct"/>
            <w:gridSpan w:val="2"/>
            <w:shd w:val="clear" w:color="auto" w:fill="auto"/>
          </w:tcPr>
          <w:p w14:paraId="0F56FCAE" w14:textId="77777777" w:rsidR="00DF2BB6" w:rsidRPr="00C70209" w:rsidRDefault="00DF2BB6" w:rsidP="003131E2">
            <w:pPr>
              <w:pStyle w:val="Tabletext-evidencematrix"/>
            </w:pPr>
            <w:r w:rsidRPr="00C70209">
              <w:t>MD –1.61 [–5.78,2.57]</w:t>
            </w:r>
          </w:p>
        </w:tc>
        <w:tc>
          <w:tcPr>
            <w:tcW w:w="609" w:type="pct"/>
            <w:shd w:val="clear" w:color="auto" w:fill="auto"/>
          </w:tcPr>
          <w:p w14:paraId="17285DDB" w14:textId="77777777" w:rsidR="00DF2BB6" w:rsidRPr="00C70209" w:rsidRDefault="00DF2BB6" w:rsidP="003131E2">
            <w:pPr>
              <w:pStyle w:val="Tabletext-evidencematrix"/>
              <w:rPr>
                <w:rStyle w:val="Emphasis"/>
              </w:rPr>
            </w:pPr>
            <w:r w:rsidRPr="00C70209">
              <w:rPr>
                <w:rStyle w:val="Emphasis"/>
              </w:rPr>
              <w:t>No significant difference</w:t>
            </w:r>
          </w:p>
          <w:p w14:paraId="02A54858" w14:textId="658C283C" w:rsidR="00DF2BB6" w:rsidRPr="00C70209" w:rsidRDefault="001A475D" w:rsidP="003131E2">
            <w:pPr>
              <w:pStyle w:val="Tabletext-evidencematrix"/>
            </w:pPr>
            <w:r w:rsidRPr="001A475D">
              <w:rPr>
                <w:i/>
              </w:rPr>
              <w:t>P = </w:t>
            </w:r>
            <w:r w:rsidR="00DF2BB6" w:rsidRPr="00C70209">
              <w:t>0.45</w:t>
            </w:r>
          </w:p>
          <w:p w14:paraId="19D50AC6" w14:textId="0CE8C653" w:rsidR="00DF2BB6" w:rsidRPr="00C70209" w:rsidRDefault="00DF2BB6" w:rsidP="003131E2">
            <w:pPr>
              <w:pStyle w:val="Tabletext-evidencematrix"/>
            </w:pPr>
            <w:r w:rsidRPr="00C70209">
              <w:t>Substantial heterogeneity</w:t>
            </w:r>
          </w:p>
          <w:p w14:paraId="1D0B0741" w14:textId="683C0E95"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2%</w:t>
            </w:r>
          </w:p>
        </w:tc>
      </w:tr>
      <w:tr w:rsidR="00DF2BB6" w:rsidRPr="00C70209" w14:paraId="48E6EEE1" w14:textId="77777777" w:rsidTr="003131E2">
        <w:trPr>
          <w:cantSplit/>
        </w:trPr>
        <w:tc>
          <w:tcPr>
            <w:tcW w:w="5000" w:type="pct"/>
            <w:gridSpan w:val="11"/>
            <w:tcBorders>
              <w:top w:val="single" w:sz="4" w:space="0" w:color="000000"/>
              <w:bottom w:val="single" w:sz="4" w:space="0" w:color="000000"/>
            </w:tcBorders>
            <w:shd w:val="clear" w:color="auto" w:fill="000000"/>
          </w:tcPr>
          <w:p w14:paraId="75012B4C" w14:textId="77777777" w:rsidR="00DF2BB6" w:rsidRPr="00C70209" w:rsidRDefault="00DF2BB6" w:rsidP="003131E2">
            <w:pPr>
              <w:pStyle w:val="TableH4"/>
              <w:rPr>
                <w:rFonts w:eastAsia="Arial Unicode MS"/>
              </w:rPr>
            </w:pPr>
            <w:r w:rsidRPr="00C70209">
              <w:rPr>
                <w:rFonts w:eastAsia="Arial Unicode MS"/>
              </w:rPr>
              <w:t xml:space="preserve">Level II evidence </w:t>
            </w:r>
          </w:p>
        </w:tc>
      </w:tr>
      <w:tr w:rsidR="00DF2BB6" w:rsidRPr="00C70209" w14:paraId="34522B24" w14:textId="77777777" w:rsidTr="003131E2">
        <w:trPr>
          <w:cantSplit/>
        </w:trPr>
        <w:tc>
          <w:tcPr>
            <w:tcW w:w="5000" w:type="pct"/>
            <w:gridSpan w:val="11"/>
            <w:tcBorders>
              <w:top w:val="single" w:sz="4" w:space="0" w:color="000000"/>
              <w:bottom w:val="single" w:sz="4" w:space="0" w:color="000000"/>
            </w:tcBorders>
            <w:shd w:val="clear" w:color="auto" w:fill="auto"/>
          </w:tcPr>
          <w:p w14:paraId="5E6719B5" w14:textId="77777777" w:rsidR="00DF2BB6" w:rsidRPr="00C70209" w:rsidRDefault="00DF2BB6" w:rsidP="003131E2">
            <w:pPr>
              <w:pStyle w:val="TableH5"/>
              <w:rPr>
                <w:rFonts w:eastAsia="Arial Unicode MS"/>
                <w:lang w:eastAsia="ja-JP"/>
              </w:rPr>
            </w:pPr>
            <w:r w:rsidRPr="00C70209">
              <w:rPr>
                <w:rFonts w:eastAsia="Arial Unicode MS"/>
                <w:lang w:eastAsia="ja-JP"/>
              </w:rPr>
              <w:t>Anaemia of prematurity</w:t>
            </w:r>
          </w:p>
        </w:tc>
      </w:tr>
      <w:tr w:rsidR="00DF2BB6" w:rsidRPr="00C70209" w14:paraId="44C8A222" w14:textId="77777777" w:rsidTr="003131E2">
        <w:trPr>
          <w:cantSplit/>
        </w:trPr>
        <w:tc>
          <w:tcPr>
            <w:tcW w:w="388" w:type="pct"/>
            <w:vMerge w:val="restart"/>
            <w:shd w:val="clear" w:color="auto" w:fill="auto"/>
          </w:tcPr>
          <w:p w14:paraId="4F4DDD9E" w14:textId="05F3DB3C"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793BD28F" w14:textId="77777777" w:rsidR="00DF2BB6" w:rsidRPr="00C70209" w:rsidRDefault="00DF2BB6" w:rsidP="003131E2">
            <w:pPr>
              <w:pStyle w:val="Tabletext-evidencematrix"/>
            </w:pPr>
            <w:r w:rsidRPr="00C70209">
              <w:t>Level I/II</w:t>
            </w:r>
          </w:p>
          <w:p w14:paraId="0709A1D4" w14:textId="77777777" w:rsidR="00DF2BB6" w:rsidRPr="00C70209" w:rsidRDefault="00DF2BB6" w:rsidP="003131E2">
            <w:pPr>
              <w:pStyle w:val="Tabletext-evidencematrix"/>
            </w:pPr>
            <w:r w:rsidRPr="00C70209">
              <w:rPr>
                <w:i/>
              </w:rPr>
              <w:t>Good</w:t>
            </w:r>
          </w:p>
        </w:tc>
        <w:tc>
          <w:tcPr>
            <w:tcW w:w="490" w:type="pct"/>
            <w:vMerge w:val="restart"/>
            <w:shd w:val="clear" w:color="auto" w:fill="auto"/>
          </w:tcPr>
          <w:p w14:paraId="1791E875" w14:textId="216263C9" w:rsidR="00DF2BB6" w:rsidRPr="00C70209" w:rsidRDefault="00DF2BB6" w:rsidP="003131E2">
            <w:pPr>
              <w:pStyle w:val="Tabletext-evidencematrix"/>
            </w:pPr>
            <w:r w:rsidRPr="00C70209">
              <w:t>1 trial</w:t>
            </w:r>
            <w:r w:rsidRPr="00C70209">
              <w:rPr>
                <w:vertAlign w:val="superscript"/>
              </w:rPr>
              <w:t>d</w:t>
            </w:r>
            <w:r w:rsidRPr="00C70209">
              <w:t xml:space="preserve"> (Carnielli 1998)</w:t>
            </w:r>
            <w:r w:rsidR="001F211B">
              <w:fldChar w:fldCharType="begin"/>
            </w:r>
            <w:r w:rsidR="001F211B">
              <w:instrText xml:space="preserve"> ADDIN EN.CITE &lt;EndNote&gt;&lt;Cite&gt;&lt;Author&gt;Carnielli&lt;/Author&gt;&lt;Year&gt;1998&lt;/Year&gt;&lt;RecNum&gt;233&lt;/RecNum&gt;&lt;DisplayText&gt;&lt;style face="superscript"&gt;98&lt;/style&gt;&lt;/DisplayText&gt;&lt;record&gt;&lt;rec-number&gt;233&lt;/rec-number&gt;&lt;foreign-keys&gt;&lt;key app="EN" db-id="9edve2wadsavt5ewavaxtda4f2tavzvts9ee" timestamp="1427295143"&gt;233&lt;/key&gt;&lt;/foreign-keys&gt;&lt;ref-type name="Journal Article"&gt;17&lt;/ref-type&gt;&lt;contributors&gt;&lt;authors&gt;&lt;author&gt;Carnielli, V. P.&lt;/author&gt;&lt;author&gt;Da Riol, R.&lt;/author&gt;&lt;author&gt;Montini, G.&lt;/author&gt;&lt;/authors&gt;&lt;/contributors&gt;&lt;auth-address&gt;Department of Paediatrics, University of Padova, Italy. carnielli@child.pedi.unipd.it&lt;/auth-address&gt;&lt;titles&gt;&lt;title&gt;Iron supplementation enhances response to high doses of recombinant human erythropoietin in preterm infants&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44–8&lt;/pages&gt;&lt;volume&gt;79&lt;/volume&gt;&lt;number&gt;1&lt;/number&gt;&lt;keywords&gt;&lt;keyword&gt;Blood Transfusion&lt;/keyword&gt;&lt;keyword&gt;Drug Administration Schedule&lt;/keyword&gt;&lt;keyword&gt;Erythropoietin/*therapeutic use&lt;/keyword&gt;&lt;keyword&gt;Hematocrit&lt;/keyword&gt;&lt;keyword&gt;Humans&lt;/keyword&gt;&lt;keyword&gt;Infant, Newborn&lt;/keyword&gt;&lt;keyword&gt;*Infant, Premature&lt;/keyword&gt;&lt;keyword&gt;Iron/*administration &amp;amp; dosage/metabolism&lt;/keyword&gt;&lt;keyword&gt;Recombinant Proteins&lt;/keyword&gt;&lt;keyword&gt;Reticulocyte Count&lt;/keyword&gt;&lt;keyword&gt;Treatment Outcome&lt;/keyword&gt;&lt;/keywords&gt;&lt;dates&gt;&lt;year&gt;1998&lt;/year&gt;&lt;pub-dates&gt;&lt;date&gt;Jul&lt;/date&gt;&lt;/pub-dates&gt;&lt;/dates&gt;&lt;isbn&gt;1359-2998 (Print)&amp;#xD;1359-2998 (Linking)&lt;/isbn&gt;&lt;accession-num&gt;9797624&lt;/accession-num&gt;&lt;urls&gt;&lt;related-urls&gt;&lt;url&gt;http://www.ncbi.nlm.nih.gov/pubmed/9797624&lt;/url&gt;&lt;/related-urls&gt;&lt;/urls&gt;&lt;custom2&gt;1720813&lt;/custom2&gt;&lt;/record&gt;&lt;/Cite&gt;&lt;/EndNote&gt;</w:instrText>
            </w:r>
            <w:r w:rsidR="001F211B">
              <w:fldChar w:fldCharType="separate"/>
            </w:r>
            <w:r w:rsidR="001F211B" w:rsidRPr="001F211B">
              <w:rPr>
                <w:noProof/>
                <w:vertAlign w:val="superscript"/>
              </w:rPr>
              <w:t>98</w:t>
            </w:r>
            <w:r w:rsidR="001F211B">
              <w:fldChar w:fldCharType="end"/>
            </w:r>
          </w:p>
          <w:p w14:paraId="538F8AF2" w14:textId="77777777" w:rsidR="00DF2BB6" w:rsidRPr="00C70209" w:rsidRDefault="00DF2BB6" w:rsidP="003131E2">
            <w:pPr>
              <w:pStyle w:val="Tabletext-evidencematrix"/>
            </w:pPr>
            <w:r w:rsidRPr="00C70209">
              <w:t>N=63</w:t>
            </w:r>
          </w:p>
        </w:tc>
        <w:tc>
          <w:tcPr>
            <w:tcW w:w="491" w:type="pct"/>
            <w:vMerge w:val="restart"/>
            <w:shd w:val="clear" w:color="auto" w:fill="auto"/>
          </w:tcPr>
          <w:p w14:paraId="44D259D4" w14:textId="0E235D96" w:rsidR="00DF2BB6" w:rsidRPr="00C70209" w:rsidRDefault="00DF2BB6" w:rsidP="003131E2">
            <w:pPr>
              <w:pStyle w:val="Tabletext-evidencematrix"/>
            </w:pPr>
            <w:r w:rsidRPr="00C70209">
              <w:t xml:space="preserve">Preterm (&lt;37 weeks gestation) and/or LBW (&lt;2500 g) neonates, aged less </w:t>
            </w:r>
            <w:r w:rsidR="00C6358C" w:rsidRPr="00C70209">
              <w:t>than</w:t>
            </w:r>
            <w:r w:rsidRPr="00C70209">
              <w:t xml:space="preserve"> 8 days </w:t>
            </w:r>
          </w:p>
        </w:tc>
        <w:tc>
          <w:tcPr>
            <w:tcW w:w="491" w:type="pct"/>
            <w:vMerge w:val="restart"/>
            <w:shd w:val="clear" w:color="auto" w:fill="auto"/>
          </w:tcPr>
          <w:p w14:paraId="54CCF3C7" w14:textId="77777777" w:rsidR="00DF2BB6" w:rsidRPr="00C70209" w:rsidRDefault="00DF2BB6" w:rsidP="003131E2">
            <w:pPr>
              <w:pStyle w:val="Tabletext-evidencematrix"/>
            </w:pPr>
            <w:r w:rsidRPr="00C70209">
              <w:t>Italy</w:t>
            </w:r>
          </w:p>
        </w:tc>
        <w:tc>
          <w:tcPr>
            <w:tcW w:w="492" w:type="pct"/>
            <w:shd w:val="clear" w:color="auto" w:fill="auto"/>
          </w:tcPr>
          <w:p w14:paraId="55B10A5C" w14:textId="6979BEFC" w:rsidR="00DF2BB6" w:rsidRPr="00C70209" w:rsidRDefault="00DF2BB6" w:rsidP="003131E2">
            <w:pPr>
              <w:pStyle w:val="Tabletext-evidencematrix"/>
            </w:pPr>
            <w:r w:rsidRPr="00C70209">
              <w:t>Early rHuEPO + iron (n=22) versus placebo (n=21)</w:t>
            </w:r>
          </w:p>
        </w:tc>
        <w:tc>
          <w:tcPr>
            <w:tcW w:w="491" w:type="pct"/>
            <w:vMerge w:val="restart"/>
            <w:shd w:val="clear" w:color="auto" w:fill="auto"/>
          </w:tcPr>
          <w:p w14:paraId="03E748F0" w14:textId="77777777" w:rsidR="00DF2BB6" w:rsidRPr="00C70209" w:rsidRDefault="00DF2BB6" w:rsidP="003131E2">
            <w:pPr>
              <w:pStyle w:val="Tabletext-evidencematrix"/>
            </w:pPr>
            <w:r w:rsidRPr="00C70209">
              <w:t>Mean volume of blood transfused per infant (mL/kg)</w:t>
            </w:r>
          </w:p>
          <w:p w14:paraId="5AE5C6AC" w14:textId="77777777" w:rsidR="00DF2BB6" w:rsidRPr="00C70209" w:rsidRDefault="00DF2BB6" w:rsidP="003131E2">
            <w:pPr>
              <w:pStyle w:val="Tabletext-evidencematrix"/>
            </w:pPr>
          </w:p>
        </w:tc>
        <w:tc>
          <w:tcPr>
            <w:tcW w:w="515" w:type="pct"/>
            <w:shd w:val="clear" w:color="auto" w:fill="auto"/>
          </w:tcPr>
          <w:p w14:paraId="3C03AA1F" w14:textId="77777777" w:rsidR="00DF2BB6" w:rsidRPr="00C70209" w:rsidRDefault="00DF2BB6" w:rsidP="003131E2">
            <w:pPr>
              <w:pStyle w:val="Tabletext-evidencematrix"/>
            </w:pPr>
            <w:r w:rsidRPr="00C70209">
              <w:t>16.7 [95% CI 4.9, 28.6]</w:t>
            </w:r>
          </w:p>
        </w:tc>
        <w:tc>
          <w:tcPr>
            <w:tcW w:w="517" w:type="pct"/>
            <w:vMerge w:val="restart"/>
            <w:shd w:val="clear" w:color="auto" w:fill="auto"/>
          </w:tcPr>
          <w:p w14:paraId="73A247D7" w14:textId="77777777" w:rsidR="00DF2BB6" w:rsidRPr="00C70209" w:rsidRDefault="00DF2BB6" w:rsidP="003131E2">
            <w:pPr>
              <w:pStyle w:val="Tabletext-evidencematrix"/>
            </w:pPr>
            <w:r w:rsidRPr="00C70209">
              <w:t>44.4 [95% CI 29.0, 59.7]</w:t>
            </w:r>
          </w:p>
        </w:tc>
        <w:tc>
          <w:tcPr>
            <w:tcW w:w="516" w:type="pct"/>
            <w:gridSpan w:val="2"/>
            <w:shd w:val="clear" w:color="auto" w:fill="auto"/>
          </w:tcPr>
          <w:p w14:paraId="33AB087B" w14:textId="77777777" w:rsidR="00DF2BB6" w:rsidRPr="00C70209" w:rsidRDefault="00DF2BB6" w:rsidP="003131E2">
            <w:pPr>
              <w:pStyle w:val="Tabletext-evidencematrix"/>
            </w:pPr>
            <w:r w:rsidRPr="00C70209">
              <w:t>MD 27.7 [NR]</w:t>
            </w:r>
          </w:p>
        </w:tc>
        <w:tc>
          <w:tcPr>
            <w:tcW w:w="609" w:type="pct"/>
            <w:shd w:val="clear" w:color="auto" w:fill="D9D9D9" w:themeFill="background1" w:themeFillShade="D9"/>
          </w:tcPr>
          <w:p w14:paraId="43711673" w14:textId="7EA0B54A" w:rsidR="00DF2BB6" w:rsidRPr="00C70209" w:rsidRDefault="00DF2BB6" w:rsidP="003131E2">
            <w:pPr>
              <w:pStyle w:val="Tabletext-evidencematrix"/>
              <w:rPr>
                <w:i/>
              </w:rPr>
            </w:pPr>
            <w:r w:rsidRPr="00C70209">
              <w:rPr>
                <w:i/>
              </w:rPr>
              <w:t>Favours early rHuEPO + iron</w:t>
            </w:r>
          </w:p>
          <w:p w14:paraId="6477035B" w14:textId="3CA02CB4" w:rsidR="00DF2BB6" w:rsidRPr="00C70209" w:rsidRDefault="001A475D" w:rsidP="003131E2">
            <w:pPr>
              <w:pStyle w:val="Tabletext-evidencematrix"/>
            </w:pPr>
            <w:r w:rsidRPr="001A475D">
              <w:rPr>
                <w:i/>
              </w:rPr>
              <w:t>P = </w:t>
            </w:r>
            <w:r w:rsidR="00DF2BB6" w:rsidRPr="00C70209">
              <w:t>0.009</w:t>
            </w:r>
            <w:r w:rsidR="00DF2BB6" w:rsidRPr="00C70209">
              <w:rPr>
                <w:vertAlign w:val="superscript"/>
              </w:rPr>
              <w:t>e</w:t>
            </w:r>
          </w:p>
        </w:tc>
      </w:tr>
      <w:tr w:rsidR="00DF2BB6" w:rsidRPr="00C70209" w14:paraId="0D29B836" w14:textId="77777777" w:rsidTr="003131E2">
        <w:trPr>
          <w:cantSplit/>
        </w:trPr>
        <w:tc>
          <w:tcPr>
            <w:tcW w:w="388" w:type="pct"/>
            <w:vMerge/>
            <w:shd w:val="clear" w:color="auto" w:fill="auto"/>
          </w:tcPr>
          <w:p w14:paraId="6000D7A7" w14:textId="77777777" w:rsidR="00DF2BB6" w:rsidRPr="00C70209" w:rsidRDefault="00DF2BB6" w:rsidP="003131E2">
            <w:pPr>
              <w:pStyle w:val="Tabletext-evidencematrix"/>
            </w:pPr>
          </w:p>
        </w:tc>
        <w:tc>
          <w:tcPr>
            <w:tcW w:w="490" w:type="pct"/>
            <w:vMerge/>
            <w:shd w:val="clear" w:color="auto" w:fill="auto"/>
          </w:tcPr>
          <w:p w14:paraId="1B5E11B0" w14:textId="77777777" w:rsidR="00DF2BB6" w:rsidRPr="00C70209" w:rsidRDefault="00DF2BB6" w:rsidP="003131E2">
            <w:pPr>
              <w:pStyle w:val="Tabletext-evidencematrix"/>
            </w:pPr>
          </w:p>
        </w:tc>
        <w:tc>
          <w:tcPr>
            <w:tcW w:w="491" w:type="pct"/>
            <w:vMerge/>
            <w:shd w:val="clear" w:color="auto" w:fill="auto"/>
          </w:tcPr>
          <w:p w14:paraId="02D9559F" w14:textId="77777777" w:rsidR="00DF2BB6" w:rsidRPr="00C70209" w:rsidRDefault="00DF2BB6" w:rsidP="003131E2">
            <w:pPr>
              <w:pStyle w:val="Tabletext-evidencematrix"/>
            </w:pPr>
          </w:p>
        </w:tc>
        <w:tc>
          <w:tcPr>
            <w:tcW w:w="491" w:type="pct"/>
            <w:vMerge/>
            <w:shd w:val="clear" w:color="auto" w:fill="auto"/>
          </w:tcPr>
          <w:p w14:paraId="66B66F94" w14:textId="77777777" w:rsidR="00DF2BB6" w:rsidRPr="00C70209" w:rsidRDefault="00DF2BB6" w:rsidP="003131E2">
            <w:pPr>
              <w:pStyle w:val="Tabletext-evidencematrix"/>
            </w:pPr>
          </w:p>
        </w:tc>
        <w:tc>
          <w:tcPr>
            <w:tcW w:w="492" w:type="pct"/>
            <w:shd w:val="clear" w:color="auto" w:fill="auto"/>
          </w:tcPr>
          <w:p w14:paraId="7FE37128" w14:textId="242EC88D" w:rsidR="00DF2BB6" w:rsidRPr="00C70209" w:rsidRDefault="00DF2BB6" w:rsidP="003131E2">
            <w:pPr>
              <w:pStyle w:val="Tabletext-evidencematrix"/>
            </w:pPr>
            <w:r w:rsidRPr="00C70209">
              <w:t>Early rHuEPO (n=20) versus placebo (n=21)</w:t>
            </w:r>
          </w:p>
        </w:tc>
        <w:tc>
          <w:tcPr>
            <w:tcW w:w="491" w:type="pct"/>
            <w:vMerge/>
            <w:shd w:val="clear" w:color="auto" w:fill="auto"/>
          </w:tcPr>
          <w:p w14:paraId="53790E0E" w14:textId="77777777" w:rsidR="00DF2BB6" w:rsidRPr="00C70209" w:rsidRDefault="00DF2BB6" w:rsidP="003131E2">
            <w:pPr>
              <w:pStyle w:val="Tabletext-evidencematrix"/>
            </w:pPr>
          </w:p>
        </w:tc>
        <w:tc>
          <w:tcPr>
            <w:tcW w:w="515" w:type="pct"/>
            <w:shd w:val="clear" w:color="auto" w:fill="auto"/>
          </w:tcPr>
          <w:p w14:paraId="661D191C" w14:textId="77777777" w:rsidR="00DF2BB6" w:rsidRPr="00C70209" w:rsidRDefault="00DF2BB6" w:rsidP="003131E2">
            <w:pPr>
              <w:pStyle w:val="Tabletext-evidencematrix"/>
            </w:pPr>
            <w:r w:rsidRPr="00C70209">
              <w:t>20.1 [95% CI 6.2, 34.2]</w:t>
            </w:r>
          </w:p>
        </w:tc>
        <w:tc>
          <w:tcPr>
            <w:tcW w:w="517" w:type="pct"/>
            <w:vMerge/>
            <w:shd w:val="clear" w:color="auto" w:fill="auto"/>
          </w:tcPr>
          <w:p w14:paraId="055921D7" w14:textId="77777777" w:rsidR="00DF2BB6" w:rsidRPr="00C70209" w:rsidRDefault="00DF2BB6" w:rsidP="003131E2">
            <w:pPr>
              <w:pStyle w:val="Tabletext-evidencematrix"/>
            </w:pPr>
          </w:p>
        </w:tc>
        <w:tc>
          <w:tcPr>
            <w:tcW w:w="516" w:type="pct"/>
            <w:gridSpan w:val="2"/>
            <w:shd w:val="clear" w:color="auto" w:fill="auto"/>
          </w:tcPr>
          <w:p w14:paraId="4773E057" w14:textId="77777777" w:rsidR="00DF2BB6" w:rsidRPr="00C70209" w:rsidRDefault="00DF2BB6" w:rsidP="003131E2">
            <w:pPr>
              <w:pStyle w:val="Tabletext-evidencematrix"/>
            </w:pPr>
            <w:r w:rsidRPr="00C70209">
              <w:t>MD 24.3 [NR]</w:t>
            </w:r>
          </w:p>
        </w:tc>
        <w:tc>
          <w:tcPr>
            <w:tcW w:w="609" w:type="pct"/>
            <w:shd w:val="clear" w:color="auto" w:fill="D9D9D9" w:themeFill="background1" w:themeFillShade="D9"/>
          </w:tcPr>
          <w:p w14:paraId="43723C07" w14:textId="590D1692" w:rsidR="00DF2BB6" w:rsidRPr="00C70209" w:rsidRDefault="00DF2BB6" w:rsidP="003131E2">
            <w:pPr>
              <w:pStyle w:val="Tabletext-evidencematrix"/>
              <w:rPr>
                <w:i/>
              </w:rPr>
            </w:pPr>
            <w:r w:rsidRPr="00C70209">
              <w:rPr>
                <w:i/>
              </w:rPr>
              <w:t>Favours early rHuEPO</w:t>
            </w:r>
          </w:p>
          <w:p w14:paraId="1075AAE4" w14:textId="11824C12" w:rsidR="00DF2BB6" w:rsidRPr="00C70209" w:rsidRDefault="001A475D" w:rsidP="003131E2">
            <w:pPr>
              <w:pStyle w:val="Tabletext-evidencematrix"/>
              <w:rPr>
                <w:i/>
              </w:rPr>
            </w:pPr>
            <w:r w:rsidRPr="001A475D">
              <w:rPr>
                <w:i/>
              </w:rPr>
              <w:t>P = </w:t>
            </w:r>
            <w:r w:rsidR="00DF2BB6" w:rsidRPr="00C70209">
              <w:t>0.028</w:t>
            </w:r>
            <w:r w:rsidR="00DF2BB6" w:rsidRPr="00C70209">
              <w:rPr>
                <w:vertAlign w:val="superscript"/>
              </w:rPr>
              <w:t>e</w:t>
            </w:r>
          </w:p>
        </w:tc>
      </w:tr>
      <w:tr w:rsidR="00DF2BB6" w:rsidRPr="00C70209" w14:paraId="6FA9E522" w14:textId="77777777" w:rsidTr="003131E2">
        <w:trPr>
          <w:cantSplit/>
        </w:trPr>
        <w:tc>
          <w:tcPr>
            <w:tcW w:w="388" w:type="pct"/>
            <w:vMerge/>
            <w:shd w:val="clear" w:color="auto" w:fill="auto"/>
          </w:tcPr>
          <w:p w14:paraId="148C98C1" w14:textId="77777777" w:rsidR="00DF2BB6" w:rsidRPr="00C70209" w:rsidRDefault="00DF2BB6" w:rsidP="003131E2">
            <w:pPr>
              <w:pStyle w:val="Tabletext-evidencematrix"/>
            </w:pPr>
          </w:p>
        </w:tc>
        <w:tc>
          <w:tcPr>
            <w:tcW w:w="490" w:type="pct"/>
            <w:vMerge w:val="restart"/>
            <w:shd w:val="clear" w:color="auto" w:fill="auto"/>
          </w:tcPr>
          <w:p w14:paraId="70CCF33C" w14:textId="0B8D0F35" w:rsidR="00DF2BB6" w:rsidRPr="00C70209" w:rsidRDefault="00DF2BB6" w:rsidP="003131E2">
            <w:pPr>
              <w:pStyle w:val="Tabletext-evidencematrix"/>
            </w:pPr>
            <w:r w:rsidRPr="00C70209">
              <w:t>1 trial (Lauterbach 1995)</w:t>
            </w:r>
            <w:r w:rsidR="001F211B">
              <w:fldChar w:fldCharType="begin"/>
            </w:r>
            <w:r w:rsidR="001F211B">
              <w:instrText xml:space="preserve"> ADDIN EN.CITE &lt;EndNote&gt;&lt;Cite&gt;&lt;Author&gt;Lauterbach&lt;/Author&gt;&lt;Year&gt;1995&lt;/Year&gt;&lt;RecNum&gt;282&lt;/RecNum&gt;&lt;DisplayText&gt;&lt;style face="superscript"&gt;103&lt;/style&gt;&lt;/DisplayText&gt;&lt;record&gt;&lt;rec-number&gt;282&lt;/rec-number&gt;&lt;foreign-keys&gt;&lt;key app="EN" db-id="9edve2wadsavt5ewavaxtda4f2tavzvts9ee" timestamp="1427477847"&gt;282&lt;/key&gt;&lt;/foreign-keys&gt;&lt;ref-type name="Journal Article"&gt;17&lt;/ref-type&gt;&lt;contributors&gt;&lt;authors&gt;&lt;author&gt;Lauterbach, R&lt;/author&gt;&lt;author&gt;Kachlik, P&lt;/author&gt;&lt;author&gt;Pawlik, D&lt;/author&gt;&lt;author&gt;Bajorek, I&lt;/author&gt;&lt;/authors&gt;&lt;/contributors&gt;&lt;titles&gt;&lt;title&gt;Evaluation of treatment results for anemia of prematurity treated with various doses of human recombinant erythropoietin&lt;/title&gt;&lt;secondary-title&gt;Pediatr Polska&lt;/secondary-title&gt;&lt;/titles&gt;&lt;periodical&gt;&lt;full-title&gt;Pediatr Polska&lt;/full-title&gt;&lt;/periodical&gt;&lt;pages&gt;739–744&lt;/pages&gt;&lt;volume&gt;70&lt;/volume&gt;&lt;number&gt;9&lt;/number&gt;&lt;dates&gt;&lt;year&gt;1995&lt;/year&gt;&lt;pub-dates&gt;&lt;date&gt;September&lt;/date&gt;&lt;/pub-dates&gt;&lt;/dates&gt;&lt;urls&gt;&lt;related-urls&gt;&lt;url&gt;http://www.ncbi.nlm.nih.gov/pubmed/8657506&lt;/url&gt;&lt;/related-urls&gt;&lt;/urls&gt;&lt;access-date&gt;13 April 2015&lt;/access-date&gt;&lt;/record&gt;&lt;/Cite&gt;&lt;/EndNote&gt;</w:instrText>
            </w:r>
            <w:r w:rsidR="001F211B">
              <w:fldChar w:fldCharType="separate"/>
            </w:r>
            <w:r w:rsidR="001F211B" w:rsidRPr="001F211B">
              <w:rPr>
                <w:noProof/>
                <w:vertAlign w:val="superscript"/>
              </w:rPr>
              <w:t>103</w:t>
            </w:r>
            <w:r w:rsidR="001F211B">
              <w:fldChar w:fldCharType="end"/>
            </w:r>
          </w:p>
          <w:p w14:paraId="019C3DCF" w14:textId="77777777" w:rsidR="00DF2BB6" w:rsidRPr="00C70209" w:rsidRDefault="00DF2BB6" w:rsidP="003131E2">
            <w:pPr>
              <w:pStyle w:val="Tabletext-evidencematrix"/>
            </w:pPr>
            <w:r w:rsidRPr="00C70209">
              <w:t>N=19</w:t>
            </w:r>
          </w:p>
        </w:tc>
        <w:tc>
          <w:tcPr>
            <w:tcW w:w="491" w:type="pct"/>
            <w:vMerge/>
            <w:shd w:val="clear" w:color="auto" w:fill="auto"/>
          </w:tcPr>
          <w:p w14:paraId="61FBEF29" w14:textId="77777777" w:rsidR="00DF2BB6" w:rsidRPr="00C70209" w:rsidRDefault="00DF2BB6" w:rsidP="003131E2">
            <w:pPr>
              <w:pStyle w:val="Tabletext-evidencematrix"/>
            </w:pPr>
          </w:p>
        </w:tc>
        <w:tc>
          <w:tcPr>
            <w:tcW w:w="491" w:type="pct"/>
            <w:vMerge w:val="restart"/>
            <w:shd w:val="clear" w:color="auto" w:fill="auto"/>
          </w:tcPr>
          <w:p w14:paraId="1912E43F" w14:textId="77777777" w:rsidR="00DF2BB6" w:rsidRPr="00C70209" w:rsidRDefault="00DF2BB6" w:rsidP="003131E2">
            <w:pPr>
              <w:pStyle w:val="Tabletext-evidencematrix"/>
            </w:pPr>
            <w:r w:rsidRPr="00C70209">
              <w:t>Poland</w:t>
            </w:r>
          </w:p>
        </w:tc>
        <w:tc>
          <w:tcPr>
            <w:tcW w:w="492" w:type="pct"/>
            <w:vMerge w:val="restart"/>
            <w:shd w:val="clear" w:color="auto" w:fill="auto"/>
          </w:tcPr>
          <w:p w14:paraId="04CAF67E" w14:textId="49651C64" w:rsidR="00DF2BB6" w:rsidRPr="00C70209" w:rsidRDefault="00DF2BB6" w:rsidP="003131E2">
            <w:pPr>
              <w:pStyle w:val="Tabletext-evidencematrix"/>
            </w:pPr>
            <w:r w:rsidRPr="00C70209">
              <w:t>Early rHuEPO + iron versus placebo / no intervention ± iron</w:t>
            </w:r>
          </w:p>
        </w:tc>
        <w:tc>
          <w:tcPr>
            <w:tcW w:w="491" w:type="pct"/>
            <w:shd w:val="clear" w:color="auto" w:fill="auto"/>
          </w:tcPr>
          <w:p w14:paraId="795EFCB0" w14:textId="77777777" w:rsidR="00DF2BB6" w:rsidRPr="00C70209" w:rsidRDefault="00DF2BB6" w:rsidP="003131E2">
            <w:pPr>
              <w:pStyle w:val="Tabletext-evidencematrix"/>
            </w:pPr>
            <w:r w:rsidRPr="00C70209">
              <w:t>Total volume of blood transfused per infant (mL/kg)</w:t>
            </w:r>
          </w:p>
          <w:p w14:paraId="4C10DFA0" w14:textId="77777777" w:rsidR="00DF2BB6" w:rsidRPr="00C70209" w:rsidRDefault="00DF2BB6" w:rsidP="003131E2">
            <w:pPr>
              <w:pStyle w:val="Tabletext-subanalysis"/>
            </w:pPr>
            <w:r w:rsidRPr="00C70209">
              <w:t>*between 7 to 37 days of life</w:t>
            </w:r>
          </w:p>
        </w:tc>
        <w:tc>
          <w:tcPr>
            <w:tcW w:w="515" w:type="pct"/>
            <w:shd w:val="clear" w:color="auto" w:fill="auto"/>
          </w:tcPr>
          <w:p w14:paraId="3E5FE859" w14:textId="77777777" w:rsidR="00DF2BB6" w:rsidRPr="00C70209" w:rsidRDefault="00DF2BB6" w:rsidP="003131E2">
            <w:pPr>
              <w:pStyle w:val="Tabletext-evidencematrix"/>
            </w:pPr>
            <w:r w:rsidRPr="00C70209">
              <w:t>18.6 ± NR</w:t>
            </w:r>
          </w:p>
        </w:tc>
        <w:tc>
          <w:tcPr>
            <w:tcW w:w="517" w:type="pct"/>
            <w:shd w:val="clear" w:color="auto" w:fill="auto"/>
          </w:tcPr>
          <w:p w14:paraId="00617567" w14:textId="77777777" w:rsidR="00DF2BB6" w:rsidRPr="00C70209" w:rsidRDefault="00DF2BB6" w:rsidP="003131E2">
            <w:pPr>
              <w:pStyle w:val="Tabletext-evidencematrix"/>
            </w:pPr>
            <w:r w:rsidRPr="00C70209">
              <w:t>46.8 ± NR</w:t>
            </w:r>
          </w:p>
        </w:tc>
        <w:tc>
          <w:tcPr>
            <w:tcW w:w="516" w:type="pct"/>
            <w:gridSpan w:val="2"/>
            <w:shd w:val="clear" w:color="auto" w:fill="auto"/>
          </w:tcPr>
          <w:p w14:paraId="35E1A671" w14:textId="77777777" w:rsidR="00DF2BB6" w:rsidRPr="00C70209" w:rsidRDefault="00DF2BB6" w:rsidP="003131E2">
            <w:pPr>
              <w:pStyle w:val="Tabletext-evidencematrix"/>
            </w:pPr>
            <w:r w:rsidRPr="00C70209">
              <w:t xml:space="preserve">MD 28.2 [NR] </w:t>
            </w:r>
          </w:p>
        </w:tc>
        <w:tc>
          <w:tcPr>
            <w:tcW w:w="609" w:type="pct"/>
            <w:shd w:val="clear" w:color="auto" w:fill="D9D9D9" w:themeFill="background1" w:themeFillShade="D9"/>
          </w:tcPr>
          <w:p w14:paraId="2CBB1578" w14:textId="46FEF967" w:rsidR="00DF2BB6" w:rsidRPr="00C70209" w:rsidRDefault="00DF2BB6" w:rsidP="003131E2">
            <w:pPr>
              <w:pStyle w:val="Tabletext-evidencematrix"/>
              <w:rPr>
                <w:i/>
              </w:rPr>
            </w:pPr>
            <w:r w:rsidRPr="00C70209">
              <w:rPr>
                <w:i/>
              </w:rPr>
              <w:t>Favours early rHuEPO + iron</w:t>
            </w:r>
          </w:p>
          <w:p w14:paraId="20336B58" w14:textId="06E56B45" w:rsidR="00DF2BB6" w:rsidRPr="00C70209" w:rsidRDefault="001A475D" w:rsidP="003131E2">
            <w:pPr>
              <w:pStyle w:val="Tabletext-evidencematrix"/>
            </w:pPr>
            <w:r w:rsidRPr="001A475D">
              <w:rPr>
                <w:i/>
              </w:rPr>
              <w:t>P &lt; </w:t>
            </w:r>
            <w:r w:rsidR="00DF2BB6" w:rsidRPr="00C70209">
              <w:t>0.04</w:t>
            </w:r>
            <w:r w:rsidR="00DF2BB6" w:rsidRPr="00C70209">
              <w:rPr>
                <w:vertAlign w:val="superscript"/>
              </w:rPr>
              <w:t>e,i</w:t>
            </w:r>
          </w:p>
        </w:tc>
      </w:tr>
      <w:tr w:rsidR="00DF2BB6" w:rsidRPr="00C70209" w14:paraId="690DA5C1" w14:textId="77777777" w:rsidTr="003131E2">
        <w:trPr>
          <w:cantSplit/>
        </w:trPr>
        <w:tc>
          <w:tcPr>
            <w:tcW w:w="388" w:type="pct"/>
            <w:vMerge/>
            <w:shd w:val="clear" w:color="auto" w:fill="auto"/>
          </w:tcPr>
          <w:p w14:paraId="63C84535" w14:textId="77777777" w:rsidR="00DF2BB6" w:rsidRPr="00C70209" w:rsidRDefault="00DF2BB6" w:rsidP="003131E2">
            <w:pPr>
              <w:pStyle w:val="Tabletext-evidencematrix"/>
            </w:pPr>
          </w:p>
        </w:tc>
        <w:tc>
          <w:tcPr>
            <w:tcW w:w="490" w:type="pct"/>
            <w:vMerge/>
            <w:shd w:val="clear" w:color="auto" w:fill="auto"/>
          </w:tcPr>
          <w:p w14:paraId="1513E5D6" w14:textId="77777777" w:rsidR="00DF2BB6" w:rsidRPr="00C70209" w:rsidRDefault="00DF2BB6" w:rsidP="003131E2">
            <w:pPr>
              <w:pStyle w:val="Tabletext-evidencematrix"/>
            </w:pPr>
          </w:p>
        </w:tc>
        <w:tc>
          <w:tcPr>
            <w:tcW w:w="491" w:type="pct"/>
            <w:vMerge/>
            <w:shd w:val="clear" w:color="auto" w:fill="auto"/>
          </w:tcPr>
          <w:p w14:paraId="37650594" w14:textId="77777777" w:rsidR="00DF2BB6" w:rsidRPr="00C70209" w:rsidRDefault="00DF2BB6" w:rsidP="003131E2">
            <w:pPr>
              <w:pStyle w:val="Tabletext-evidencematrix"/>
            </w:pPr>
          </w:p>
        </w:tc>
        <w:tc>
          <w:tcPr>
            <w:tcW w:w="491" w:type="pct"/>
            <w:vMerge/>
            <w:shd w:val="clear" w:color="auto" w:fill="auto"/>
          </w:tcPr>
          <w:p w14:paraId="3993D981" w14:textId="77777777" w:rsidR="00DF2BB6" w:rsidRPr="00C70209" w:rsidRDefault="00DF2BB6" w:rsidP="003131E2">
            <w:pPr>
              <w:pStyle w:val="Tabletext-evidencematrix"/>
            </w:pPr>
          </w:p>
        </w:tc>
        <w:tc>
          <w:tcPr>
            <w:tcW w:w="492" w:type="pct"/>
            <w:vMerge/>
            <w:shd w:val="clear" w:color="auto" w:fill="auto"/>
          </w:tcPr>
          <w:p w14:paraId="780C026D" w14:textId="77777777" w:rsidR="00DF2BB6" w:rsidRPr="00C70209" w:rsidRDefault="00DF2BB6" w:rsidP="003131E2">
            <w:pPr>
              <w:pStyle w:val="Tabletext-evidencematrix"/>
            </w:pPr>
          </w:p>
        </w:tc>
        <w:tc>
          <w:tcPr>
            <w:tcW w:w="491" w:type="pct"/>
            <w:shd w:val="clear" w:color="auto" w:fill="auto"/>
          </w:tcPr>
          <w:p w14:paraId="7FC60442" w14:textId="77777777" w:rsidR="00DF2BB6" w:rsidRPr="00C70209" w:rsidRDefault="00DF2BB6" w:rsidP="003131E2">
            <w:pPr>
              <w:pStyle w:val="Tabletext-subanalysis"/>
            </w:pPr>
            <w:r w:rsidRPr="00C70209">
              <w:t>*between 7 days of life and up to discharge</w:t>
            </w:r>
          </w:p>
        </w:tc>
        <w:tc>
          <w:tcPr>
            <w:tcW w:w="515" w:type="pct"/>
            <w:shd w:val="clear" w:color="auto" w:fill="auto"/>
          </w:tcPr>
          <w:p w14:paraId="6A9E5122" w14:textId="77777777" w:rsidR="00DF2BB6" w:rsidRPr="00C70209" w:rsidRDefault="00DF2BB6" w:rsidP="003131E2">
            <w:pPr>
              <w:pStyle w:val="Tabletext-evidencematrix"/>
            </w:pPr>
            <w:r w:rsidRPr="00C70209">
              <w:t>35.8 ± NR</w:t>
            </w:r>
          </w:p>
        </w:tc>
        <w:tc>
          <w:tcPr>
            <w:tcW w:w="517" w:type="pct"/>
            <w:shd w:val="clear" w:color="auto" w:fill="auto"/>
          </w:tcPr>
          <w:p w14:paraId="569B7A9D" w14:textId="77777777" w:rsidR="00DF2BB6" w:rsidRPr="00C70209" w:rsidRDefault="00DF2BB6" w:rsidP="003131E2">
            <w:pPr>
              <w:pStyle w:val="Tabletext-evidencematrix"/>
            </w:pPr>
            <w:r w:rsidRPr="00C70209">
              <w:t>94.2 ± NR</w:t>
            </w:r>
          </w:p>
        </w:tc>
        <w:tc>
          <w:tcPr>
            <w:tcW w:w="516" w:type="pct"/>
            <w:gridSpan w:val="2"/>
            <w:shd w:val="clear" w:color="auto" w:fill="auto"/>
          </w:tcPr>
          <w:p w14:paraId="25BBBD24" w14:textId="77777777" w:rsidR="00DF2BB6" w:rsidRPr="00C70209" w:rsidRDefault="00DF2BB6" w:rsidP="003131E2">
            <w:pPr>
              <w:pStyle w:val="Tabletext-evidencematrix"/>
            </w:pPr>
            <w:r w:rsidRPr="00C70209">
              <w:t>MD 58.4 [NR]</w:t>
            </w:r>
          </w:p>
        </w:tc>
        <w:tc>
          <w:tcPr>
            <w:tcW w:w="609" w:type="pct"/>
            <w:shd w:val="clear" w:color="auto" w:fill="D9D9D9" w:themeFill="background1" w:themeFillShade="D9"/>
          </w:tcPr>
          <w:p w14:paraId="2E53DB55" w14:textId="3EB2AC6D" w:rsidR="00DF2BB6" w:rsidRPr="00C70209" w:rsidRDefault="00DF2BB6" w:rsidP="003131E2">
            <w:pPr>
              <w:pStyle w:val="Tabletext-evidencematrix"/>
              <w:rPr>
                <w:i/>
              </w:rPr>
            </w:pPr>
            <w:r w:rsidRPr="00C70209">
              <w:rPr>
                <w:i/>
              </w:rPr>
              <w:t>Favours early rHuEPO + iron</w:t>
            </w:r>
          </w:p>
          <w:p w14:paraId="621209C5" w14:textId="7CF12D1B" w:rsidR="00DF2BB6" w:rsidRPr="00C70209" w:rsidRDefault="001A475D" w:rsidP="003131E2">
            <w:pPr>
              <w:pStyle w:val="Tabletext-evidencematrix"/>
              <w:rPr>
                <w:i/>
              </w:rPr>
            </w:pPr>
            <w:r w:rsidRPr="001A475D">
              <w:rPr>
                <w:i/>
              </w:rPr>
              <w:t>P &lt; </w:t>
            </w:r>
            <w:r w:rsidR="00DF2BB6" w:rsidRPr="00C70209">
              <w:t>0.04</w:t>
            </w:r>
            <w:r w:rsidR="00DF2BB6" w:rsidRPr="00C70209">
              <w:rPr>
                <w:vertAlign w:val="superscript"/>
              </w:rPr>
              <w:t>e</w:t>
            </w:r>
          </w:p>
        </w:tc>
      </w:tr>
      <w:tr w:rsidR="00DF2BB6" w:rsidRPr="00C70209" w14:paraId="739C9664" w14:textId="77777777" w:rsidTr="003131E2">
        <w:trPr>
          <w:cantSplit/>
        </w:trPr>
        <w:tc>
          <w:tcPr>
            <w:tcW w:w="388" w:type="pct"/>
            <w:vMerge/>
            <w:shd w:val="clear" w:color="auto" w:fill="auto"/>
          </w:tcPr>
          <w:p w14:paraId="4B9CB920" w14:textId="77777777" w:rsidR="00DF2BB6" w:rsidRPr="00C70209" w:rsidRDefault="00DF2BB6" w:rsidP="003131E2">
            <w:pPr>
              <w:pStyle w:val="Tabletext-evidencematrix"/>
            </w:pPr>
          </w:p>
        </w:tc>
        <w:tc>
          <w:tcPr>
            <w:tcW w:w="490" w:type="pct"/>
            <w:shd w:val="clear" w:color="auto" w:fill="auto"/>
          </w:tcPr>
          <w:p w14:paraId="5676DC90" w14:textId="7A929EFA" w:rsidR="00DF2BB6" w:rsidRPr="00C70209" w:rsidRDefault="00DF2BB6" w:rsidP="003131E2">
            <w:pPr>
              <w:pStyle w:val="Tabletext-evidencematrix"/>
            </w:pPr>
            <w:r w:rsidRPr="00C70209">
              <w:t>1 trial (Maier 2002)</w:t>
            </w:r>
            <w:r w:rsidR="001F211B">
              <w:fldChar w:fldCharType="begin"/>
            </w:r>
            <w:r w:rsidR="001F211B">
              <w:instrText xml:space="preserve"> ADDIN EN.CITE &lt;EndNote&gt;&lt;Cite&gt;&lt;Author&gt;Maier&lt;/Author&gt;&lt;Year&gt;2002&lt;/Year&gt;&lt;RecNum&gt;287&lt;/RecNum&gt;&lt;DisplayText&gt;&lt;style face="superscript"&gt;106&lt;/style&gt;&lt;/DisplayText&gt;&lt;record&gt;&lt;rec-number&gt;287&lt;/rec-number&gt;&lt;foreign-keys&gt;&lt;key app="EN" db-id="9edve2wadsavt5ewavaxtda4f2tavzvts9ee" timestamp="1427477847"&gt;287&lt;/key&gt;&lt;/foreign-keys&gt;&lt;ref-type name="Journal Article"&gt;17&lt;/ref-type&gt;&lt;contributors&gt;&lt;authors&gt;&lt;author&gt;Maier, RF&lt;/author&gt;&lt;author&gt;Obladen, M&lt;/author&gt;&lt;author&gt;Muller-Hansen, I&lt;/author&gt;&lt;author&gt;Kattner, E&lt;/author&gt;&lt;author&gt;Merz, U&lt;/author&gt;&lt;author&gt;Arlettaz, R&lt;/author&gt;&lt;author&gt;Groneck, P&lt;/author&gt;&lt;author&gt;Hammer, H&lt;/author&gt;&lt;author&gt;Kössel, H&lt;/author&gt;&lt;author&gt;Verellen, G&lt;/author&gt;&lt;author&gt;Stock, G.J&lt;/author&gt;&lt;author&gt;Lacaze-Masmonteil, T&lt;/author&gt;&lt;author&gt;Claris, O&lt;/author&gt;&lt;author&gt;Wagner, M&lt;/author&gt;&lt;author&gt;Matis, J&lt;/author&gt;&lt;author&gt;Gilberg, F&lt;/author&gt;&lt;author&gt;European Multicenter Erythropoietin Beta Study Group,&lt;/author&gt;&lt;/authors&gt;&lt;/contributors&gt;&lt;titles&gt;&lt;title&gt;Early treatment with erythropoietin beta ameiliorates anemia and reduces transfusion requirements in infants with birth weights below 1000 g&lt;/title&gt;&lt;secondary-title&gt;Journal of Pediatrics&lt;/secondary-title&gt;&lt;/titles&gt;&lt;periodical&gt;&lt;full-title&gt;Journal of Pediatrics&lt;/full-title&gt;&lt;/periodical&gt;&lt;pages&gt;8–15&lt;/pages&gt;&lt;volume&gt;141&lt;/volume&gt;&lt;number&gt;1&lt;/number&gt;&lt;dates&gt;&lt;year&gt;2002&lt;/year&gt;&lt;pub-dates&gt;&lt;date&gt;July&lt;/date&gt;&lt;/pub-dates&gt;&lt;/dates&gt;&lt;urls&gt;&lt;related-urls&gt;&lt;url&gt;http://www.ncbi.nlm.nih.gov/pubmed/12091844&lt;/url&gt;&lt;/related-urls&gt;&lt;/urls&gt;&lt;access-date&gt;13 April 2015&lt;/access-date&gt;&lt;/record&gt;&lt;/Cite&gt;&lt;/EndNote&gt;</w:instrText>
            </w:r>
            <w:r w:rsidR="001F211B">
              <w:fldChar w:fldCharType="separate"/>
            </w:r>
            <w:r w:rsidR="001F211B" w:rsidRPr="001F211B">
              <w:rPr>
                <w:noProof/>
                <w:vertAlign w:val="superscript"/>
              </w:rPr>
              <w:t>106</w:t>
            </w:r>
            <w:r w:rsidR="001F211B">
              <w:fldChar w:fldCharType="end"/>
            </w:r>
          </w:p>
          <w:p w14:paraId="28F85548" w14:textId="77777777" w:rsidR="00DF2BB6" w:rsidRPr="00C70209" w:rsidRDefault="00DF2BB6" w:rsidP="003131E2">
            <w:pPr>
              <w:pStyle w:val="Tabletext-evidencematrix"/>
            </w:pPr>
            <w:r w:rsidRPr="00C70209">
              <w:t>N=145</w:t>
            </w:r>
          </w:p>
        </w:tc>
        <w:tc>
          <w:tcPr>
            <w:tcW w:w="491" w:type="pct"/>
            <w:shd w:val="clear" w:color="auto" w:fill="auto"/>
          </w:tcPr>
          <w:p w14:paraId="59EC843F" w14:textId="77777777" w:rsidR="00DF2BB6" w:rsidRPr="00C70209" w:rsidRDefault="00DF2BB6" w:rsidP="003131E2">
            <w:pPr>
              <w:pStyle w:val="Tabletext-evidencematrix"/>
            </w:pPr>
          </w:p>
        </w:tc>
        <w:tc>
          <w:tcPr>
            <w:tcW w:w="491" w:type="pct"/>
            <w:shd w:val="clear" w:color="auto" w:fill="auto"/>
          </w:tcPr>
          <w:p w14:paraId="619A3D9A" w14:textId="77777777" w:rsidR="00DF2BB6" w:rsidRPr="00C70209" w:rsidRDefault="00DF2BB6" w:rsidP="003131E2">
            <w:pPr>
              <w:pStyle w:val="Tabletext-evidencematrix"/>
            </w:pPr>
            <w:r w:rsidRPr="00C70209">
              <w:t>Europe</w:t>
            </w:r>
          </w:p>
        </w:tc>
        <w:tc>
          <w:tcPr>
            <w:tcW w:w="492" w:type="pct"/>
            <w:shd w:val="clear" w:color="auto" w:fill="auto"/>
          </w:tcPr>
          <w:p w14:paraId="753A192E" w14:textId="3E6A36B7" w:rsidR="00DF2BB6" w:rsidRPr="00C70209" w:rsidRDefault="00DF2BB6" w:rsidP="003131E2">
            <w:pPr>
              <w:pStyle w:val="Tabletext-evidencematrix"/>
            </w:pPr>
            <w:r w:rsidRPr="00C70209">
              <w:t xml:space="preserve">Early rHuEPO + iron versus placebo / no intervention + iron </w:t>
            </w:r>
          </w:p>
        </w:tc>
        <w:tc>
          <w:tcPr>
            <w:tcW w:w="491" w:type="pct"/>
            <w:shd w:val="clear" w:color="auto" w:fill="auto"/>
          </w:tcPr>
          <w:p w14:paraId="50E4EA8D" w14:textId="77777777" w:rsidR="00DF2BB6" w:rsidRPr="00C70209" w:rsidRDefault="00DF2BB6" w:rsidP="003131E2">
            <w:pPr>
              <w:pStyle w:val="Tabletext-evidencematrix"/>
            </w:pPr>
            <w:r w:rsidRPr="00C70209">
              <w:t>Total volume of blood transfused per infant (mL/kg/day)</w:t>
            </w:r>
          </w:p>
        </w:tc>
        <w:tc>
          <w:tcPr>
            <w:tcW w:w="515" w:type="pct"/>
            <w:shd w:val="clear" w:color="auto" w:fill="auto"/>
          </w:tcPr>
          <w:p w14:paraId="79071257" w14:textId="77777777" w:rsidR="00DF2BB6" w:rsidRPr="00C70209" w:rsidRDefault="00DF2BB6" w:rsidP="003131E2">
            <w:pPr>
              <w:pStyle w:val="Tabletext-evidencematrix"/>
            </w:pPr>
            <w:r w:rsidRPr="00C70209">
              <w:t>0.7 ± 1.2 (n=74)</w:t>
            </w:r>
          </w:p>
        </w:tc>
        <w:tc>
          <w:tcPr>
            <w:tcW w:w="517" w:type="pct"/>
            <w:shd w:val="clear" w:color="auto" w:fill="auto"/>
          </w:tcPr>
          <w:p w14:paraId="1F577BC2" w14:textId="77777777" w:rsidR="00DF2BB6" w:rsidRPr="00C70209" w:rsidRDefault="00DF2BB6" w:rsidP="003131E2">
            <w:pPr>
              <w:pStyle w:val="Tabletext-evidencematrix"/>
            </w:pPr>
            <w:r w:rsidRPr="00C70209">
              <w:t>1.1 ± 1.2 (n=71)</w:t>
            </w:r>
          </w:p>
        </w:tc>
        <w:tc>
          <w:tcPr>
            <w:tcW w:w="516" w:type="pct"/>
            <w:gridSpan w:val="2"/>
            <w:shd w:val="clear" w:color="auto" w:fill="auto"/>
          </w:tcPr>
          <w:p w14:paraId="7A338788" w14:textId="77777777" w:rsidR="00DF2BB6" w:rsidRPr="00C70209" w:rsidRDefault="00DF2BB6" w:rsidP="003131E2">
            <w:pPr>
              <w:pStyle w:val="Tabletext-evidencematrix"/>
            </w:pPr>
            <w:r w:rsidRPr="00C70209">
              <w:t>MD –0.40 [–0.76, –0.01]</w:t>
            </w:r>
            <w:r w:rsidRPr="00C70209">
              <w:rPr>
                <w:vertAlign w:val="superscript"/>
              </w:rPr>
              <w:t>f</w:t>
            </w:r>
          </w:p>
        </w:tc>
        <w:tc>
          <w:tcPr>
            <w:tcW w:w="609" w:type="pct"/>
            <w:shd w:val="clear" w:color="auto" w:fill="D9D9D9" w:themeFill="background1" w:themeFillShade="D9"/>
          </w:tcPr>
          <w:p w14:paraId="25E3663E" w14:textId="0BC1F2A2" w:rsidR="00DF2BB6" w:rsidRPr="00C70209" w:rsidRDefault="00DF2BB6" w:rsidP="003131E2">
            <w:pPr>
              <w:pStyle w:val="Tabletext-evidencematrix"/>
              <w:rPr>
                <w:i/>
              </w:rPr>
            </w:pPr>
            <w:r w:rsidRPr="00C70209">
              <w:rPr>
                <w:i/>
              </w:rPr>
              <w:t>Favours early rHuEPO + iron</w:t>
            </w:r>
          </w:p>
          <w:p w14:paraId="1FD6197D" w14:textId="620A38E5" w:rsidR="00DF2BB6" w:rsidRPr="00C70209" w:rsidRDefault="001A475D" w:rsidP="003131E2">
            <w:pPr>
              <w:pStyle w:val="Tabletext-evidencematrix"/>
            </w:pPr>
            <w:r w:rsidRPr="001A475D">
              <w:rPr>
                <w:i/>
              </w:rPr>
              <w:t>P = </w:t>
            </w:r>
            <w:r w:rsidR="00DF2BB6" w:rsidRPr="00C70209">
              <w:t>0.04</w:t>
            </w:r>
            <w:r w:rsidR="00DF2BB6" w:rsidRPr="00C70209">
              <w:rPr>
                <w:vertAlign w:val="superscript"/>
              </w:rPr>
              <w:t>f</w:t>
            </w:r>
          </w:p>
        </w:tc>
      </w:tr>
      <w:tr w:rsidR="00DF2BB6" w:rsidRPr="00C70209" w14:paraId="2A1AF96C" w14:textId="77777777" w:rsidTr="003131E2">
        <w:trPr>
          <w:cantSplit/>
        </w:trPr>
        <w:tc>
          <w:tcPr>
            <w:tcW w:w="388" w:type="pct"/>
            <w:vMerge/>
            <w:shd w:val="clear" w:color="auto" w:fill="auto"/>
          </w:tcPr>
          <w:p w14:paraId="59426D31" w14:textId="77777777" w:rsidR="00DF2BB6" w:rsidRPr="00C70209" w:rsidRDefault="00DF2BB6" w:rsidP="003131E2">
            <w:pPr>
              <w:pStyle w:val="Tabletext-evidencematrix"/>
            </w:pPr>
          </w:p>
        </w:tc>
        <w:tc>
          <w:tcPr>
            <w:tcW w:w="490" w:type="pct"/>
            <w:shd w:val="clear" w:color="auto" w:fill="auto"/>
          </w:tcPr>
          <w:p w14:paraId="6463DC2C" w14:textId="5823484B" w:rsidR="00DF2BB6" w:rsidRPr="00C70209" w:rsidRDefault="00DF2BB6" w:rsidP="003131E2">
            <w:pPr>
              <w:pStyle w:val="Tabletext-evidencematrix"/>
            </w:pPr>
            <w:r w:rsidRPr="00C70209">
              <w:t>1 trial (Meister 1997)</w:t>
            </w:r>
            <w:r w:rsidR="001F211B">
              <w:fldChar w:fldCharType="begin"/>
            </w:r>
            <w:r w:rsidR="001F211B">
              <w:instrText xml:space="preserve"> ADDIN EN.CITE &lt;EndNote&gt;&lt;Cite&gt;&lt;Author&gt;Meister&lt;/Author&gt;&lt;Year&gt;1997&lt;/Year&gt;&lt;RecNum&gt;291&lt;/RecNum&gt;&lt;DisplayText&gt;&lt;style face="superscript"&gt;107&lt;/style&gt;&lt;/DisplayText&gt;&lt;record&gt;&lt;rec-number&gt;291&lt;/rec-number&gt;&lt;foreign-keys&gt;&lt;key app="EN" db-id="9edve2wadsavt5ewavaxtda4f2tavzvts9ee" timestamp="1427477847"&gt;291&lt;/key&gt;&lt;/foreign-keys&gt;&lt;ref-type name="Journal Article"&gt;17&lt;/ref-type&gt;&lt;contributors&gt;&lt;authors&gt;&lt;author&gt;Meister, B&lt;/author&gt;&lt;author&gt;Maurer, H&lt;/author&gt;&lt;author&gt;Simma, B&lt;/author&gt;&lt;author&gt;Kern, H&lt;/author&gt;&lt;author&gt;Ulmer, H&lt;/author&gt;&lt;author&gt;Hittmair, A&lt;/author&gt;&lt;author&gt;Fink, F.M&lt;/author&gt;&lt;/authors&gt;&lt;/contributors&gt;&lt;titles&gt;&lt;title&gt;The effect of recombinant human erythropoietin on circulating hematopoietic progenitor cells in anemic premature infants&lt;/title&gt;&lt;secondary-title&gt;Stem Cells&lt;/secondary-title&gt;&lt;/titles&gt;&lt;periodical&gt;&lt;full-title&gt;Stem Cells&lt;/full-title&gt;&lt;/periodical&gt;&lt;pages&gt;359–363&lt;/pages&gt;&lt;volume&gt;15&lt;/volume&gt;&lt;number&gt;5&lt;/number&gt;&lt;dates&gt;&lt;year&gt;1997&lt;/year&gt;&lt;/dates&gt;&lt;urls&gt;&lt;related-urls&gt;&lt;url&gt;http://onlinelibrary.wiley.com/doi/10.1002/stem.150359/epdf&lt;/url&gt;&lt;/related-urls&gt;&lt;/urls&gt;&lt;access-date&gt;13 April 2015&lt;/access-date&gt;&lt;/record&gt;&lt;/Cite&gt;&lt;/EndNote&gt;</w:instrText>
            </w:r>
            <w:r w:rsidR="001F211B">
              <w:fldChar w:fldCharType="separate"/>
            </w:r>
            <w:r w:rsidR="001F211B" w:rsidRPr="001F211B">
              <w:rPr>
                <w:noProof/>
                <w:vertAlign w:val="superscript"/>
              </w:rPr>
              <w:t>107</w:t>
            </w:r>
            <w:r w:rsidR="001F211B">
              <w:fldChar w:fldCharType="end"/>
            </w:r>
          </w:p>
          <w:p w14:paraId="660268FC" w14:textId="77777777" w:rsidR="00DF2BB6" w:rsidRPr="00C70209" w:rsidRDefault="00DF2BB6" w:rsidP="003131E2">
            <w:pPr>
              <w:pStyle w:val="Tabletext-evidencematrix"/>
            </w:pPr>
            <w:r w:rsidRPr="00C70209">
              <w:t>N=30</w:t>
            </w:r>
          </w:p>
        </w:tc>
        <w:tc>
          <w:tcPr>
            <w:tcW w:w="491" w:type="pct"/>
            <w:shd w:val="clear" w:color="auto" w:fill="auto"/>
          </w:tcPr>
          <w:p w14:paraId="0582860F" w14:textId="77777777" w:rsidR="00DF2BB6" w:rsidRPr="00C70209" w:rsidRDefault="00DF2BB6" w:rsidP="003131E2">
            <w:pPr>
              <w:pStyle w:val="Tabletext-evidencematrix"/>
            </w:pPr>
            <w:r w:rsidRPr="00C70209">
              <w:t>Preterm infants with VLBW aged 5–10 days, including those on ventilation or continuous positive airway pressure</w:t>
            </w:r>
          </w:p>
        </w:tc>
        <w:tc>
          <w:tcPr>
            <w:tcW w:w="491" w:type="pct"/>
            <w:shd w:val="clear" w:color="auto" w:fill="auto"/>
          </w:tcPr>
          <w:p w14:paraId="7B5DA03F" w14:textId="77777777" w:rsidR="00DF2BB6" w:rsidRPr="00C70209" w:rsidRDefault="00DF2BB6" w:rsidP="003131E2">
            <w:pPr>
              <w:pStyle w:val="Tabletext-evidencematrix"/>
            </w:pPr>
            <w:r w:rsidRPr="00C70209">
              <w:t>Single hospital, Austria</w:t>
            </w:r>
          </w:p>
        </w:tc>
        <w:tc>
          <w:tcPr>
            <w:tcW w:w="492" w:type="pct"/>
            <w:shd w:val="clear" w:color="auto" w:fill="auto"/>
          </w:tcPr>
          <w:p w14:paraId="51D996EF" w14:textId="70585C5F" w:rsidR="00DF2BB6" w:rsidRPr="00C70209" w:rsidRDefault="00DF2BB6" w:rsidP="003131E2">
            <w:pPr>
              <w:pStyle w:val="Tabletext-evidencematrix"/>
            </w:pPr>
            <w:r w:rsidRPr="00C70209">
              <w:t>Early rHuEPO + iron versus placebo / no intervention + iron</w:t>
            </w:r>
          </w:p>
          <w:p w14:paraId="23802704" w14:textId="08DC97EF" w:rsidR="00DF2BB6" w:rsidRPr="00C70209" w:rsidRDefault="00DF2BB6" w:rsidP="003131E2">
            <w:pPr>
              <w:pStyle w:val="Tabletext-subanalysis"/>
            </w:pPr>
            <w:r w:rsidRPr="00C70209">
              <w:t>*Initiation of rHuEPO on ~day 7 of life</w:t>
            </w:r>
          </w:p>
        </w:tc>
        <w:tc>
          <w:tcPr>
            <w:tcW w:w="491" w:type="pct"/>
            <w:shd w:val="clear" w:color="auto" w:fill="auto"/>
          </w:tcPr>
          <w:p w14:paraId="06659647" w14:textId="77777777" w:rsidR="00DF2BB6" w:rsidRPr="00C70209" w:rsidRDefault="00DF2BB6" w:rsidP="003131E2">
            <w:pPr>
              <w:pStyle w:val="Tabletext-evidencematrix"/>
            </w:pPr>
            <w:r w:rsidRPr="00C70209">
              <w:t>Median volume of blood transfused per infant (mL/kg/day)</w:t>
            </w:r>
          </w:p>
        </w:tc>
        <w:tc>
          <w:tcPr>
            <w:tcW w:w="515" w:type="pct"/>
            <w:shd w:val="clear" w:color="auto" w:fill="auto"/>
          </w:tcPr>
          <w:p w14:paraId="0242E2C3" w14:textId="77777777" w:rsidR="00DF2BB6" w:rsidRPr="00C70209" w:rsidRDefault="00DF2BB6" w:rsidP="003131E2">
            <w:pPr>
              <w:pStyle w:val="Tabletext-evidencematrix"/>
            </w:pPr>
            <w:r w:rsidRPr="00C70209">
              <w:t>0.0 (0.0, 0.47)</w:t>
            </w:r>
          </w:p>
        </w:tc>
        <w:tc>
          <w:tcPr>
            <w:tcW w:w="517" w:type="pct"/>
            <w:shd w:val="clear" w:color="auto" w:fill="auto"/>
          </w:tcPr>
          <w:p w14:paraId="5B01F275" w14:textId="77777777" w:rsidR="00DF2BB6" w:rsidRPr="00C70209" w:rsidRDefault="00DF2BB6" w:rsidP="003131E2">
            <w:pPr>
              <w:pStyle w:val="Tabletext-evidencematrix"/>
            </w:pPr>
            <w:r w:rsidRPr="00C70209">
              <w:t>0.86 (0.5, 1.1)</w:t>
            </w:r>
            <w:r w:rsidRPr="00C70209">
              <w:tab/>
            </w:r>
          </w:p>
        </w:tc>
        <w:tc>
          <w:tcPr>
            <w:tcW w:w="516" w:type="pct"/>
            <w:gridSpan w:val="2"/>
            <w:shd w:val="clear" w:color="auto" w:fill="auto"/>
          </w:tcPr>
          <w:p w14:paraId="74BF655E" w14:textId="77777777" w:rsidR="00DF2BB6" w:rsidRPr="00C70209" w:rsidRDefault="00DF2BB6" w:rsidP="003131E2">
            <w:pPr>
              <w:pStyle w:val="Tabletext-evidencematrix"/>
            </w:pPr>
            <w:r w:rsidRPr="00C70209">
              <w:t>NR</w:t>
            </w:r>
          </w:p>
        </w:tc>
        <w:tc>
          <w:tcPr>
            <w:tcW w:w="609" w:type="pct"/>
            <w:shd w:val="clear" w:color="auto" w:fill="D9D9D9" w:themeFill="background1" w:themeFillShade="D9"/>
          </w:tcPr>
          <w:p w14:paraId="6DA0C972" w14:textId="11BD6333" w:rsidR="00DF2BB6" w:rsidRPr="00C70209" w:rsidRDefault="00DF2BB6" w:rsidP="003131E2">
            <w:pPr>
              <w:pStyle w:val="Tabletext-evidencematrix"/>
              <w:rPr>
                <w:rStyle w:val="Emphasis"/>
              </w:rPr>
            </w:pPr>
            <w:r w:rsidRPr="00C70209">
              <w:rPr>
                <w:rStyle w:val="Emphasis"/>
              </w:rPr>
              <w:t>Favours early rHuEPO + iron</w:t>
            </w:r>
          </w:p>
          <w:p w14:paraId="4C5D15D2" w14:textId="4A608B06" w:rsidR="00DF2BB6" w:rsidRPr="00C70209" w:rsidRDefault="001A475D" w:rsidP="003131E2">
            <w:pPr>
              <w:pStyle w:val="Tabletext-evidencematrix"/>
            </w:pPr>
            <w:r w:rsidRPr="001A475D">
              <w:rPr>
                <w:i/>
              </w:rPr>
              <w:t>P = </w:t>
            </w:r>
            <w:r w:rsidR="00DF2BB6" w:rsidRPr="00C70209">
              <w:t>0.038</w:t>
            </w:r>
            <w:r w:rsidR="00DF2BB6" w:rsidRPr="00C70209">
              <w:rPr>
                <w:vertAlign w:val="superscript"/>
              </w:rPr>
              <w:t>e</w:t>
            </w:r>
          </w:p>
        </w:tc>
      </w:tr>
      <w:tr w:rsidR="00DF2BB6" w:rsidRPr="00C70209" w14:paraId="6E6C1DC2" w14:textId="77777777" w:rsidTr="003131E2">
        <w:trPr>
          <w:cantSplit/>
        </w:trPr>
        <w:tc>
          <w:tcPr>
            <w:tcW w:w="388" w:type="pct"/>
            <w:vMerge/>
            <w:shd w:val="clear" w:color="auto" w:fill="auto"/>
          </w:tcPr>
          <w:p w14:paraId="67DF7FCB" w14:textId="77777777" w:rsidR="00DF2BB6" w:rsidRPr="00C70209" w:rsidRDefault="00DF2BB6" w:rsidP="003131E2">
            <w:pPr>
              <w:pStyle w:val="Tabletext-evidencematrix"/>
            </w:pPr>
          </w:p>
        </w:tc>
        <w:tc>
          <w:tcPr>
            <w:tcW w:w="490" w:type="pct"/>
            <w:shd w:val="clear" w:color="auto" w:fill="auto"/>
          </w:tcPr>
          <w:p w14:paraId="04368D9B" w14:textId="006A4706" w:rsidR="00DF2BB6" w:rsidRPr="00C70209" w:rsidRDefault="00DF2BB6" w:rsidP="003131E2">
            <w:pPr>
              <w:pStyle w:val="Tabletext-evidencematrix"/>
            </w:pPr>
            <w:r w:rsidRPr="00C70209">
              <w:t>1 trial (Ohls 2013)</w:t>
            </w:r>
            <w:r w:rsidR="001F211B">
              <w:fldChar w:fldCharType="begin"/>
            </w:r>
            <w:r w:rsidR="001F211B">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1F211B">
              <w:fldChar w:fldCharType="separate"/>
            </w:r>
            <w:r w:rsidR="001F211B" w:rsidRPr="001F211B">
              <w:rPr>
                <w:noProof/>
                <w:vertAlign w:val="superscript"/>
              </w:rPr>
              <w:t>114</w:t>
            </w:r>
            <w:r w:rsidR="001F211B">
              <w:fldChar w:fldCharType="end"/>
            </w:r>
          </w:p>
          <w:p w14:paraId="3BE31447" w14:textId="77777777" w:rsidR="00DF2BB6" w:rsidRPr="00C70209" w:rsidRDefault="00DF2BB6" w:rsidP="003131E2">
            <w:pPr>
              <w:pStyle w:val="Tabletext-evidencematrix"/>
            </w:pPr>
            <w:r w:rsidRPr="00C70209">
              <w:t>N=66</w:t>
            </w:r>
          </w:p>
        </w:tc>
        <w:tc>
          <w:tcPr>
            <w:tcW w:w="491" w:type="pct"/>
            <w:shd w:val="clear" w:color="auto" w:fill="auto"/>
          </w:tcPr>
          <w:p w14:paraId="118DBEA3" w14:textId="77777777" w:rsidR="00DF2BB6" w:rsidRPr="00C70209" w:rsidRDefault="00DF2BB6" w:rsidP="003131E2">
            <w:pPr>
              <w:pStyle w:val="Tabletext-evidencematrix"/>
            </w:pPr>
            <w:r w:rsidRPr="00C70209">
              <w:t>Preterm (&lt;37 weeks gestation) and/or LBW (&lt;2500 g) neonates</w:t>
            </w:r>
          </w:p>
        </w:tc>
        <w:tc>
          <w:tcPr>
            <w:tcW w:w="491" w:type="pct"/>
            <w:shd w:val="clear" w:color="auto" w:fill="auto"/>
          </w:tcPr>
          <w:p w14:paraId="05D73AB3" w14:textId="77777777" w:rsidR="00DF2BB6" w:rsidRPr="00C70209" w:rsidRDefault="00DF2BB6" w:rsidP="003131E2">
            <w:pPr>
              <w:pStyle w:val="Tabletext-evidencematrix"/>
            </w:pPr>
            <w:r w:rsidRPr="00C70209">
              <w:t>USA</w:t>
            </w:r>
          </w:p>
        </w:tc>
        <w:tc>
          <w:tcPr>
            <w:tcW w:w="492" w:type="pct"/>
            <w:shd w:val="clear" w:color="auto" w:fill="auto"/>
          </w:tcPr>
          <w:p w14:paraId="2CF3A372" w14:textId="299357EC" w:rsidR="00DF2BB6" w:rsidRPr="00C70209" w:rsidRDefault="00DF2BB6" w:rsidP="003131E2">
            <w:pPr>
              <w:pStyle w:val="Tabletext-evidencematrix"/>
            </w:pPr>
            <w:r w:rsidRPr="00C70209">
              <w:t>DAR + iron versus placebo + iron</w:t>
            </w:r>
          </w:p>
        </w:tc>
        <w:tc>
          <w:tcPr>
            <w:tcW w:w="491" w:type="pct"/>
            <w:shd w:val="clear" w:color="auto" w:fill="auto"/>
          </w:tcPr>
          <w:p w14:paraId="19D20BA8" w14:textId="77777777" w:rsidR="00DF2BB6" w:rsidRPr="00C70209" w:rsidRDefault="00DF2BB6" w:rsidP="003131E2">
            <w:pPr>
              <w:pStyle w:val="Tabletext-evidencematrix"/>
            </w:pPr>
            <w:r w:rsidRPr="00C70209">
              <w:t>Total volume of blood transfused per infant (mL/kg)</w:t>
            </w:r>
          </w:p>
        </w:tc>
        <w:tc>
          <w:tcPr>
            <w:tcW w:w="515" w:type="pct"/>
            <w:shd w:val="clear" w:color="auto" w:fill="auto"/>
          </w:tcPr>
          <w:p w14:paraId="2A15EB33" w14:textId="77777777" w:rsidR="00DF2BB6" w:rsidRPr="00C70209" w:rsidRDefault="00DF2BB6" w:rsidP="003131E2">
            <w:pPr>
              <w:pStyle w:val="Tabletext-evidencematrix"/>
            </w:pPr>
            <w:r w:rsidRPr="00C70209">
              <w:t>30 ± 58</w:t>
            </w:r>
          </w:p>
        </w:tc>
        <w:tc>
          <w:tcPr>
            <w:tcW w:w="517" w:type="pct"/>
            <w:shd w:val="clear" w:color="auto" w:fill="auto"/>
          </w:tcPr>
          <w:p w14:paraId="25ECBBBA" w14:textId="77777777" w:rsidR="00DF2BB6" w:rsidRPr="00C70209" w:rsidRDefault="00DF2BB6" w:rsidP="003131E2">
            <w:pPr>
              <w:pStyle w:val="Tabletext-evidencematrix"/>
            </w:pPr>
            <w:r w:rsidRPr="00C70209">
              <w:t>51 ± 65</w:t>
            </w:r>
          </w:p>
        </w:tc>
        <w:tc>
          <w:tcPr>
            <w:tcW w:w="516" w:type="pct"/>
            <w:gridSpan w:val="2"/>
            <w:shd w:val="clear" w:color="auto" w:fill="auto"/>
          </w:tcPr>
          <w:p w14:paraId="05EA8AE4" w14:textId="77777777" w:rsidR="00DF2BB6" w:rsidRPr="00C70209" w:rsidRDefault="00DF2BB6" w:rsidP="003131E2">
            <w:pPr>
              <w:pStyle w:val="Tabletext-evidencematrix"/>
            </w:pPr>
            <w:r w:rsidRPr="00C70209">
              <w:t>MD –21.0 [–50.72, 8.72]</w:t>
            </w:r>
          </w:p>
        </w:tc>
        <w:tc>
          <w:tcPr>
            <w:tcW w:w="609" w:type="pct"/>
            <w:shd w:val="clear" w:color="auto" w:fill="auto"/>
          </w:tcPr>
          <w:p w14:paraId="11DF08C6" w14:textId="77777777" w:rsidR="00DF2BB6" w:rsidRPr="00C70209" w:rsidRDefault="00DF2BB6" w:rsidP="003131E2">
            <w:pPr>
              <w:pStyle w:val="Tabletext-evidencematrix"/>
              <w:rPr>
                <w:i/>
              </w:rPr>
            </w:pPr>
            <w:r w:rsidRPr="00C70209">
              <w:rPr>
                <w:i/>
              </w:rPr>
              <w:t>No significant difference</w:t>
            </w:r>
          </w:p>
          <w:p w14:paraId="34605365" w14:textId="5C5724B6" w:rsidR="00DF2BB6" w:rsidRPr="00C70209" w:rsidRDefault="001A475D" w:rsidP="003131E2">
            <w:pPr>
              <w:pStyle w:val="Tabletext-evidencematrix"/>
            </w:pPr>
            <w:r w:rsidRPr="001A475D">
              <w:rPr>
                <w:i/>
              </w:rPr>
              <w:t>P = </w:t>
            </w:r>
            <w:r w:rsidR="00DF2BB6" w:rsidRPr="00C70209">
              <w:t>0.17</w:t>
            </w:r>
          </w:p>
        </w:tc>
      </w:tr>
      <w:tr w:rsidR="00DF2BB6" w:rsidRPr="00C70209" w14:paraId="6615287C" w14:textId="77777777" w:rsidTr="003131E2">
        <w:trPr>
          <w:cantSplit/>
        </w:trPr>
        <w:tc>
          <w:tcPr>
            <w:tcW w:w="388" w:type="pct"/>
            <w:shd w:val="clear" w:color="auto" w:fill="auto"/>
          </w:tcPr>
          <w:p w14:paraId="44BE9409" w14:textId="5FD76EA4"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5E420126" w14:textId="77777777" w:rsidR="00DF2BB6" w:rsidRPr="00C70209" w:rsidRDefault="00DF2BB6" w:rsidP="003131E2">
            <w:pPr>
              <w:pStyle w:val="Tabletext-evidencematrix"/>
            </w:pPr>
            <w:r w:rsidRPr="00C70209">
              <w:t>Level I/II</w:t>
            </w:r>
          </w:p>
          <w:p w14:paraId="2532ED84" w14:textId="77777777" w:rsidR="00DF2BB6" w:rsidRPr="00C70209" w:rsidRDefault="00DF2BB6" w:rsidP="003131E2">
            <w:pPr>
              <w:pStyle w:val="Tabletext-evidencematrix"/>
            </w:pPr>
            <w:r w:rsidRPr="00C70209">
              <w:rPr>
                <w:i/>
              </w:rPr>
              <w:t>Good</w:t>
            </w:r>
          </w:p>
        </w:tc>
        <w:tc>
          <w:tcPr>
            <w:tcW w:w="490" w:type="pct"/>
            <w:shd w:val="clear" w:color="auto" w:fill="auto"/>
          </w:tcPr>
          <w:p w14:paraId="2DCEAB35" w14:textId="64FC169C" w:rsidR="00DF2BB6" w:rsidRPr="00C70209" w:rsidRDefault="00DF2BB6" w:rsidP="003131E2">
            <w:pPr>
              <w:pStyle w:val="Tabletext-evidencematrix"/>
            </w:pPr>
            <w:r w:rsidRPr="00C70209">
              <w:t>1 trial (Corona 1998)</w:t>
            </w:r>
            <w:r w:rsidR="001F211B">
              <w:fldChar w:fldCharType="begin"/>
            </w:r>
            <w:r w:rsidR="001F211B">
              <w:instrText xml:space="preserve"> ADDIN EN.CITE &lt;EndNote&gt;&lt;Cite&gt;&lt;Author&gt;Corona&lt;/Author&gt;&lt;Year&gt;1998&lt;/Year&gt;&lt;RecNum&gt;260&lt;/RecNum&gt;&lt;DisplayText&gt;&lt;style face="superscript"&gt;128&lt;/style&gt;&lt;/DisplayText&gt;&lt;record&gt;&lt;rec-number&gt;260&lt;/rec-number&gt;&lt;foreign-keys&gt;&lt;key app="EN" db-id="9edve2wadsavt5ewavaxtda4f2tavzvts9ee" timestamp="1427477847"&gt;260&lt;/key&gt;&lt;/foreign-keys&gt;&lt;ref-type name="Report"&gt;27&lt;/ref-type&gt;&lt;contributors&gt;&lt;authors&gt;&lt;author&gt;Corona, G&lt;/author&gt;&lt;author&gt;Fulia, F&lt;/author&gt;&lt;author&gt;Liotta, C&lt;/author&gt;&lt;author&gt;Barberi, I&lt;/author&gt;&lt;/authors&gt;&lt;/contributors&gt;&lt;titles&gt;&lt;title&gt;Clinical use of recombinant human erythropoietin (rHuEPO) in the treatment of preterm anaemia&lt;/title&gt;&lt;/titles&gt;&lt;pages&gt;442–449&lt;/pages&gt;&lt;volume&gt;24 &lt;/volume&gt;&lt;dates&gt;&lt;year&gt;1998&lt;/year&gt;&lt;/dates&gt;&lt;urls&gt;&lt;/urls&gt;&lt;/record&gt;&lt;/Cite&gt;&lt;/EndNote&gt;</w:instrText>
            </w:r>
            <w:r w:rsidR="001F211B">
              <w:fldChar w:fldCharType="separate"/>
            </w:r>
            <w:r w:rsidR="001F211B" w:rsidRPr="001F211B">
              <w:rPr>
                <w:noProof/>
                <w:vertAlign w:val="superscript"/>
              </w:rPr>
              <w:t>128</w:t>
            </w:r>
            <w:r w:rsidR="001F211B">
              <w:fldChar w:fldCharType="end"/>
            </w:r>
          </w:p>
          <w:p w14:paraId="6C8AEA51" w14:textId="77777777" w:rsidR="00DF2BB6" w:rsidRPr="00C70209" w:rsidRDefault="00DF2BB6" w:rsidP="003131E2">
            <w:pPr>
              <w:pStyle w:val="Tabletext-evidencematrix"/>
            </w:pPr>
            <w:r w:rsidRPr="00C70209">
              <w:t>N=60</w:t>
            </w:r>
          </w:p>
        </w:tc>
        <w:tc>
          <w:tcPr>
            <w:tcW w:w="491" w:type="pct"/>
            <w:shd w:val="clear" w:color="auto" w:fill="auto"/>
          </w:tcPr>
          <w:p w14:paraId="284C0C01" w14:textId="77777777" w:rsidR="00DF2BB6" w:rsidRPr="00C70209" w:rsidRDefault="00DF2BB6" w:rsidP="003131E2">
            <w:pPr>
              <w:pStyle w:val="Tabletext-evidencematrix"/>
            </w:pPr>
            <w:r w:rsidRPr="00C70209">
              <w:t xml:space="preserve">Preterm (&lt;37 weeks gestation) and/or LBW (&lt;2500 g) neonates, aged 8–28 days </w:t>
            </w:r>
          </w:p>
        </w:tc>
        <w:tc>
          <w:tcPr>
            <w:tcW w:w="491" w:type="pct"/>
            <w:shd w:val="clear" w:color="auto" w:fill="auto"/>
          </w:tcPr>
          <w:p w14:paraId="08754F78" w14:textId="77777777" w:rsidR="00DF2BB6" w:rsidRPr="00C70209" w:rsidRDefault="00DF2BB6" w:rsidP="003131E2">
            <w:pPr>
              <w:pStyle w:val="Tabletext-evidencematrix"/>
            </w:pPr>
            <w:r w:rsidRPr="00C70209">
              <w:t>Italy</w:t>
            </w:r>
          </w:p>
        </w:tc>
        <w:tc>
          <w:tcPr>
            <w:tcW w:w="492" w:type="pct"/>
            <w:shd w:val="clear" w:color="auto" w:fill="auto"/>
          </w:tcPr>
          <w:p w14:paraId="17765E8D" w14:textId="754B8AA5" w:rsidR="00DF2BB6" w:rsidRPr="00C70209" w:rsidRDefault="00DF2BB6" w:rsidP="003131E2">
            <w:pPr>
              <w:pStyle w:val="Tabletext-evidencematrix"/>
            </w:pPr>
            <w:r w:rsidRPr="00C70209">
              <w:t>Late rHuEPO ± iron versus placebo / no intervention ± iron</w:t>
            </w:r>
          </w:p>
          <w:p w14:paraId="3316044A" w14:textId="6E12D6BF" w:rsidR="00DF2BB6" w:rsidRPr="00C70209" w:rsidRDefault="00DF2BB6" w:rsidP="003131E2">
            <w:pPr>
              <w:pStyle w:val="Tabletext-evidencematrix"/>
            </w:pPr>
            <w:r w:rsidRPr="00C70209">
              <w:t>*Initiation of rHuEPO 8 to 28 days after birth</w:t>
            </w:r>
          </w:p>
        </w:tc>
        <w:tc>
          <w:tcPr>
            <w:tcW w:w="491" w:type="pct"/>
            <w:shd w:val="clear" w:color="auto" w:fill="auto"/>
          </w:tcPr>
          <w:p w14:paraId="6EAF6625" w14:textId="77777777" w:rsidR="00DF2BB6" w:rsidRPr="00C70209" w:rsidRDefault="00DF2BB6" w:rsidP="003131E2">
            <w:pPr>
              <w:pStyle w:val="Tabletext-evidencematrix"/>
            </w:pPr>
            <w:r w:rsidRPr="00C70209">
              <w:t>Total volume of blood transfused per infant (mL/kg)</w:t>
            </w:r>
          </w:p>
        </w:tc>
        <w:tc>
          <w:tcPr>
            <w:tcW w:w="515" w:type="pct"/>
            <w:shd w:val="clear" w:color="auto" w:fill="auto"/>
          </w:tcPr>
          <w:p w14:paraId="59EE7C6C" w14:textId="77777777" w:rsidR="00DF2BB6" w:rsidRPr="00C70209" w:rsidRDefault="00DF2BB6" w:rsidP="003131E2">
            <w:pPr>
              <w:pStyle w:val="Tabletext-evidencematrix"/>
            </w:pPr>
            <w:r w:rsidRPr="00C70209">
              <w:t>20 ± NR</w:t>
            </w:r>
          </w:p>
        </w:tc>
        <w:tc>
          <w:tcPr>
            <w:tcW w:w="517" w:type="pct"/>
            <w:shd w:val="clear" w:color="auto" w:fill="auto"/>
          </w:tcPr>
          <w:p w14:paraId="2D281320" w14:textId="77777777" w:rsidR="00DF2BB6" w:rsidRPr="00C70209" w:rsidRDefault="00DF2BB6" w:rsidP="003131E2">
            <w:pPr>
              <w:pStyle w:val="Tabletext-evidencematrix"/>
            </w:pPr>
            <w:r w:rsidRPr="00C70209">
              <w:t>32 ± NR</w:t>
            </w:r>
          </w:p>
        </w:tc>
        <w:tc>
          <w:tcPr>
            <w:tcW w:w="516" w:type="pct"/>
            <w:gridSpan w:val="2"/>
            <w:shd w:val="clear" w:color="auto" w:fill="auto"/>
          </w:tcPr>
          <w:p w14:paraId="75728EEF" w14:textId="77777777" w:rsidR="00DF2BB6" w:rsidRPr="00C70209" w:rsidRDefault="00DF2BB6" w:rsidP="003131E2">
            <w:pPr>
              <w:pStyle w:val="Tabletext-evidencematrix"/>
            </w:pPr>
            <w:r w:rsidRPr="00C70209">
              <w:t>MD –12 [NR]</w:t>
            </w:r>
          </w:p>
        </w:tc>
        <w:tc>
          <w:tcPr>
            <w:tcW w:w="609" w:type="pct"/>
            <w:shd w:val="clear" w:color="auto" w:fill="D9D9D9" w:themeFill="background1" w:themeFillShade="D9"/>
          </w:tcPr>
          <w:p w14:paraId="46E25EA2" w14:textId="63C5527F" w:rsidR="00DF2BB6" w:rsidRPr="00C70209" w:rsidRDefault="00DF2BB6" w:rsidP="003131E2">
            <w:pPr>
              <w:pStyle w:val="Tabletext-evidencematrix"/>
              <w:rPr>
                <w:i/>
              </w:rPr>
            </w:pPr>
            <w:r w:rsidRPr="00C70209">
              <w:rPr>
                <w:i/>
              </w:rPr>
              <w:t>Favours early rHuEPO + iron</w:t>
            </w:r>
          </w:p>
          <w:p w14:paraId="755557C5" w14:textId="304EB046" w:rsidR="00DF2BB6" w:rsidRPr="00C70209" w:rsidRDefault="001A475D" w:rsidP="003131E2">
            <w:pPr>
              <w:pStyle w:val="Tabletext-evidencematrix"/>
              <w:rPr>
                <w:i/>
              </w:rPr>
            </w:pPr>
            <w:r w:rsidRPr="001A475D">
              <w:rPr>
                <w:i/>
              </w:rPr>
              <w:t>P &lt; </w:t>
            </w:r>
            <w:r w:rsidR="00DF2BB6" w:rsidRPr="00C70209">
              <w:t>0.01</w:t>
            </w:r>
            <w:r w:rsidR="00DF2BB6" w:rsidRPr="00C70209">
              <w:rPr>
                <w:vertAlign w:val="superscript"/>
              </w:rPr>
              <w:t>e</w:t>
            </w:r>
          </w:p>
        </w:tc>
      </w:tr>
      <w:tr w:rsidR="00DF2BB6" w:rsidRPr="00C70209" w14:paraId="6E9491E7" w14:textId="77777777" w:rsidTr="003131E2">
        <w:trPr>
          <w:cantSplit/>
        </w:trPr>
        <w:tc>
          <w:tcPr>
            <w:tcW w:w="388" w:type="pct"/>
            <w:vMerge w:val="restart"/>
            <w:shd w:val="clear" w:color="auto" w:fill="auto"/>
          </w:tcPr>
          <w:p w14:paraId="54BF0A11" w14:textId="560BE8B6" w:rsidR="00DF2BB6" w:rsidRPr="00C70209" w:rsidRDefault="00DF2BB6" w:rsidP="003131E2">
            <w:pPr>
              <w:pStyle w:val="Tabletext-evidencematrix"/>
            </w:pPr>
            <w:r w:rsidRPr="00C70209">
              <w:t>Kotto-Kome 2004</w:t>
            </w:r>
            <w:r w:rsidRPr="00C70209">
              <w:fldChar w:fldCharType="begin">
                <w:fldData xml:space="preserve">PEVuZE5vdGU+PENpdGU+PEF1dGhvcj5Lb3R0by1Lb21lPC9BdXRob3I+PFllYXI+MjAwNDwvWWVh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</w:fldData>
              </w:fldChar>
            </w:r>
            <w:r w:rsidR="003F7DCB" w:rsidRPr="00C70209">
              <w:instrText xml:space="preserve"> ADDIN EN.CITE </w:instrText>
            </w:r>
            <w:r w:rsidR="003F7DCB" w:rsidRPr="00C70209">
              <w:fldChar w:fldCharType="begin">
                <w:fldData xml:space="preserve">PEVuZE5vdGU+PENpdGU+PEF1dGhvcj5Lb3R0by1Lb21lPC9BdXRob3I+PFllYXI+MjAwNDwvWWVh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89</w:t>
            </w:r>
            <w:r w:rsidRPr="00C70209">
              <w:fldChar w:fldCharType="end"/>
            </w:r>
          </w:p>
          <w:p w14:paraId="3FF21308" w14:textId="77777777" w:rsidR="00DF2BB6" w:rsidRPr="00C70209" w:rsidRDefault="00DF2BB6" w:rsidP="003131E2">
            <w:pPr>
              <w:pStyle w:val="Tabletext-evidencematrix"/>
            </w:pPr>
            <w:r w:rsidRPr="00C70209">
              <w:t>Level I/II</w:t>
            </w:r>
          </w:p>
          <w:p w14:paraId="44D0E01D" w14:textId="77777777" w:rsidR="00DF2BB6" w:rsidRPr="00C70209" w:rsidRDefault="00DF2BB6" w:rsidP="003131E2">
            <w:pPr>
              <w:pStyle w:val="Tabletext-evidencematrix"/>
              <w:rPr>
                <w:rStyle w:val="Emphasis"/>
              </w:rPr>
            </w:pPr>
            <w:r w:rsidRPr="00C70209">
              <w:rPr>
                <w:rStyle w:val="Emphasis"/>
              </w:rPr>
              <w:t>Poor</w:t>
            </w:r>
          </w:p>
          <w:p w14:paraId="1C3299F2" w14:textId="77777777" w:rsidR="00DF2BB6" w:rsidRPr="00C70209" w:rsidRDefault="00DF2BB6" w:rsidP="003131E2">
            <w:pPr>
              <w:pStyle w:val="Tabletext-subanalysis"/>
            </w:pPr>
          </w:p>
        </w:tc>
        <w:tc>
          <w:tcPr>
            <w:tcW w:w="490" w:type="pct"/>
            <w:vMerge w:val="restart"/>
            <w:shd w:val="clear" w:color="auto" w:fill="auto"/>
          </w:tcPr>
          <w:p w14:paraId="5C48917C" w14:textId="213B84C2" w:rsidR="00DF2BB6" w:rsidRPr="00C70209" w:rsidRDefault="00DF2BB6" w:rsidP="003131E2">
            <w:pPr>
              <w:pStyle w:val="Tabletext-evidencematrix"/>
            </w:pPr>
            <w:r w:rsidRPr="00C70209">
              <w:t>1 trial (Soubasi 1993)</w:t>
            </w:r>
            <w:r w:rsidR="001F211B">
              <w:fldChar w:fldCharType="begin"/>
            </w:r>
            <w:r w:rsidR="001F211B">
              <w:instrText xml:space="preserve"> ADDIN EN.CITE &lt;EndNote&gt;&lt;Cite&gt;&lt;Author&gt;Soubasi&lt;/Author&gt;&lt;Year&gt;1993&lt;/Year&gt;&lt;RecNum&gt;313&lt;/RecNum&gt;&lt;DisplayText&gt;&lt;style face="superscript"&gt;116&lt;/style&gt;&lt;/DisplayText&gt;&lt;record&gt;&lt;rec-number&gt;313&lt;/rec-number&gt;&lt;foreign-keys&gt;&lt;key app="EN" db-id="9edve2wadsavt5ewavaxtda4f2tavzvts9ee" timestamp="1427477847"&gt;313&lt;/key&gt;&lt;/foreign-keys&gt;&lt;ref-type name="Journal Article"&gt;17&lt;/ref-type&gt;&lt;contributors&gt;&lt;authors&gt;&lt;author&gt;Soubasi, V&lt;/author&gt;&lt;author&gt;Kremenopoulos, G&lt;/author&gt;&lt;author&gt;Diamandi, E&lt;/author&gt;&lt;author&gt;Tsantali, C&lt;/author&gt;&lt;author&gt;Tsakiris, D.&lt;/author&gt;&lt;/authors&gt;&lt;/contributors&gt;&lt;titles&gt;&lt;title&gt;In which neonates does early recombinant human erythropoietin treatment prevent anemia of prematurity? Results of a randomized, controlled study&lt;/title&gt;&lt;secondary-title&gt;Pediatric Research&lt;/secondary-title&gt;&lt;/titles&gt;&lt;periodical&gt;&lt;full-title&gt;Pediatr Res&lt;/full-title&gt;&lt;abbr-1&gt;Pediatric research&lt;/abbr-1&gt;&lt;/periodical&gt;&lt;pages&gt;675–679&lt;/pages&gt;&lt;volume&gt;34&lt;/volume&gt;&lt;number&gt;5&lt;/number&gt;&lt;dates&gt;&lt;year&gt;1993&lt;/year&gt;&lt;pub-dates&gt;&lt;date&gt;November&lt;/date&gt;&lt;/pub-dates&gt;&lt;/dates&gt;&lt;urls&gt;&lt;related-urls&gt;&lt;url&gt;http://www.ncbi.nlm.nih.gov/pubmed/8284109&lt;/url&gt;&lt;/related-urls&gt;&lt;/urls&gt;&lt;access-date&gt;13 April 2015&lt;/access-date&gt;&lt;/record&gt;&lt;/Cite&gt;&lt;/EndNote&gt;</w:instrText>
            </w:r>
            <w:r w:rsidR="001F211B">
              <w:fldChar w:fldCharType="separate"/>
            </w:r>
            <w:r w:rsidR="001F211B" w:rsidRPr="001F211B">
              <w:rPr>
                <w:noProof/>
                <w:vertAlign w:val="superscript"/>
              </w:rPr>
              <w:t>116</w:t>
            </w:r>
            <w:r w:rsidR="001F211B">
              <w:fldChar w:fldCharType="end"/>
            </w:r>
          </w:p>
          <w:p w14:paraId="67022134" w14:textId="77777777" w:rsidR="00DF2BB6" w:rsidRPr="00C70209" w:rsidRDefault="00DF2BB6" w:rsidP="003131E2">
            <w:pPr>
              <w:pStyle w:val="Tabletext-evidencematrix"/>
            </w:pPr>
            <w:r w:rsidRPr="00C70209">
              <w:t>N=42</w:t>
            </w:r>
          </w:p>
          <w:p w14:paraId="57C0BBF4" w14:textId="77777777" w:rsidR="00DF2BB6" w:rsidRPr="00C70209" w:rsidRDefault="00DF2BB6" w:rsidP="003131E2">
            <w:pPr>
              <w:pStyle w:val="Tabletext-subanalysis"/>
            </w:pPr>
          </w:p>
        </w:tc>
        <w:tc>
          <w:tcPr>
            <w:tcW w:w="491" w:type="pct"/>
            <w:vMerge w:val="restart"/>
            <w:shd w:val="clear" w:color="auto" w:fill="auto"/>
          </w:tcPr>
          <w:p w14:paraId="17F76758" w14:textId="77777777" w:rsidR="00DF2BB6" w:rsidRPr="00C70209" w:rsidRDefault="00DF2BB6" w:rsidP="003131E2">
            <w:pPr>
              <w:pStyle w:val="Tabletext-evidencematrix"/>
            </w:pPr>
            <w:r w:rsidRPr="00C70209">
              <w:t xml:space="preserve">Preterm neonates with VLBW (&lt;1500 g) </w:t>
            </w:r>
          </w:p>
        </w:tc>
        <w:tc>
          <w:tcPr>
            <w:tcW w:w="491" w:type="pct"/>
            <w:vMerge w:val="restart"/>
            <w:shd w:val="clear" w:color="auto" w:fill="auto"/>
          </w:tcPr>
          <w:p w14:paraId="09445D6F" w14:textId="77777777" w:rsidR="00DF2BB6" w:rsidRPr="00C70209" w:rsidRDefault="00DF2BB6" w:rsidP="003131E2">
            <w:pPr>
              <w:pStyle w:val="Tabletext-evidencematrix"/>
            </w:pPr>
            <w:r w:rsidRPr="00C70209">
              <w:t>Greece</w:t>
            </w:r>
          </w:p>
        </w:tc>
        <w:tc>
          <w:tcPr>
            <w:tcW w:w="492" w:type="pct"/>
            <w:vMerge w:val="restart"/>
            <w:shd w:val="clear" w:color="auto" w:fill="auto"/>
          </w:tcPr>
          <w:p w14:paraId="1EC12339" w14:textId="67DA2B7C" w:rsidR="00DF2BB6" w:rsidRPr="00C70209" w:rsidRDefault="00DF2BB6" w:rsidP="003131E2">
            <w:pPr>
              <w:pStyle w:val="Tabletext-evidencematrix"/>
            </w:pPr>
            <w:r w:rsidRPr="00C70209">
              <w:t>Early rHuEPO + iron versus placebo ± iron</w:t>
            </w:r>
          </w:p>
          <w:p w14:paraId="72710883" w14:textId="37C3136E" w:rsidR="00DF2BB6" w:rsidRPr="00C70209" w:rsidRDefault="00DF2BB6" w:rsidP="003131E2">
            <w:pPr>
              <w:pStyle w:val="Tabletext-subanalysis"/>
            </w:pPr>
            <w:r w:rsidRPr="00C70209">
              <w:t xml:space="preserve">*Initiation of rHuEPO &lt;8 days after birth </w:t>
            </w:r>
          </w:p>
        </w:tc>
        <w:tc>
          <w:tcPr>
            <w:tcW w:w="491" w:type="pct"/>
            <w:shd w:val="clear" w:color="auto" w:fill="auto"/>
          </w:tcPr>
          <w:p w14:paraId="75607C61" w14:textId="77777777" w:rsidR="00DF2BB6" w:rsidRPr="00C70209" w:rsidRDefault="00DF2BB6" w:rsidP="003131E2">
            <w:pPr>
              <w:pStyle w:val="Tabletext-evidencematrix"/>
            </w:pPr>
            <w:r w:rsidRPr="00C70209">
              <w:t xml:space="preserve">Total volume of blood transfused per patient (mL) </w:t>
            </w:r>
          </w:p>
        </w:tc>
        <w:tc>
          <w:tcPr>
            <w:tcW w:w="2157" w:type="pct"/>
            <w:gridSpan w:val="5"/>
            <w:tcBorders>
              <w:bottom w:val="single" w:sz="4" w:space="0" w:color="000000"/>
            </w:tcBorders>
            <w:shd w:val="clear" w:color="auto" w:fill="auto"/>
            <w:vAlign w:val="bottom"/>
          </w:tcPr>
          <w:p w14:paraId="11907992" w14:textId="77777777" w:rsidR="00DF2BB6" w:rsidRPr="00C70209" w:rsidRDefault="00DF2BB6" w:rsidP="003131E2">
            <w:pPr>
              <w:pStyle w:val="Tabletext-subanalysis"/>
              <w:rPr>
                <w:rStyle w:val="Emphasis"/>
              </w:rPr>
            </w:pPr>
            <w:r w:rsidRPr="00C70209">
              <w:rPr>
                <w:rStyle w:val="Emphasis"/>
              </w:rPr>
              <w:t>Subgroup analysis: complications</w:t>
            </w:r>
          </w:p>
        </w:tc>
      </w:tr>
      <w:tr w:rsidR="00DF2BB6" w:rsidRPr="00C70209" w14:paraId="3BCCB44C" w14:textId="77777777" w:rsidTr="003131E2">
        <w:trPr>
          <w:cantSplit/>
        </w:trPr>
        <w:tc>
          <w:tcPr>
            <w:tcW w:w="388" w:type="pct"/>
            <w:vMerge/>
            <w:shd w:val="clear" w:color="auto" w:fill="auto"/>
          </w:tcPr>
          <w:p w14:paraId="54AE5024" w14:textId="77777777" w:rsidR="00DF2BB6" w:rsidRPr="00C70209" w:rsidRDefault="00DF2BB6" w:rsidP="003131E2">
            <w:pPr>
              <w:pStyle w:val="Tabletext-evidencematrix"/>
            </w:pPr>
          </w:p>
        </w:tc>
        <w:tc>
          <w:tcPr>
            <w:tcW w:w="490" w:type="pct"/>
            <w:vMerge/>
            <w:shd w:val="clear" w:color="auto" w:fill="auto"/>
          </w:tcPr>
          <w:p w14:paraId="3E454D6B" w14:textId="77777777" w:rsidR="00DF2BB6" w:rsidRPr="00C70209" w:rsidRDefault="00DF2BB6" w:rsidP="003131E2">
            <w:pPr>
              <w:pStyle w:val="Tabletext-evidencematrix"/>
            </w:pPr>
          </w:p>
        </w:tc>
        <w:tc>
          <w:tcPr>
            <w:tcW w:w="491" w:type="pct"/>
            <w:vMerge/>
            <w:shd w:val="clear" w:color="auto" w:fill="auto"/>
          </w:tcPr>
          <w:p w14:paraId="03B7E1A2" w14:textId="77777777" w:rsidR="00DF2BB6" w:rsidRPr="00C70209" w:rsidRDefault="00DF2BB6" w:rsidP="003131E2">
            <w:pPr>
              <w:pStyle w:val="Tabletext-evidencematrix"/>
            </w:pPr>
          </w:p>
        </w:tc>
        <w:tc>
          <w:tcPr>
            <w:tcW w:w="491" w:type="pct"/>
            <w:vMerge/>
            <w:shd w:val="clear" w:color="auto" w:fill="auto"/>
          </w:tcPr>
          <w:p w14:paraId="4057BC93" w14:textId="77777777" w:rsidR="00DF2BB6" w:rsidRPr="00C70209" w:rsidRDefault="00DF2BB6" w:rsidP="003131E2">
            <w:pPr>
              <w:pStyle w:val="Tabletext-evidencematrix"/>
            </w:pPr>
          </w:p>
        </w:tc>
        <w:tc>
          <w:tcPr>
            <w:tcW w:w="492" w:type="pct"/>
            <w:vMerge/>
            <w:shd w:val="clear" w:color="auto" w:fill="auto"/>
          </w:tcPr>
          <w:p w14:paraId="00EA1A24" w14:textId="77777777" w:rsidR="00DF2BB6" w:rsidRPr="00C70209" w:rsidRDefault="00DF2BB6" w:rsidP="003131E2">
            <w:pPr>
              <w:pStyle w:val="Tabletext-evidencematrix"/>
            </w:pPr>
          </w:p>
        </w:tc>
        <w:tc>
          <w:tcPr>
            <w:tcW w:w="491" w:type="pct"/>
            <w:shd w:val="clear" w:color="auto" w:fill="auto"/>
          </w:tcPr>
          <w:p w14:paraId="2FF9762D" w14:textId="77777777" w:rsidR="00DF2BB6" w:rsidRPr="00C70209" w:rsidRDefault="00DF2BB6" w:rsidP="003131E2">
            <w:pPr>
              <w:pStyle w:val="Tabletext-subanalysis"/>
              <w:jc w:val="right"/>
            </w:pPr>
            <w:r w:rsidRPr="00C70209">
              <w:t xml:space="preserve">not complicated (N=16) </w:t>
            </w:r>
          </w:p>
        </w:tc>
        <w:tc>
          <w:tcPr>
            <w:tcW w:w="515" w:type="pct"/>
            <w:tcBorders>
              <w:bottom w:val="single" w:sz="4" w:space="0" w:color="000000"/>
            </w:tcBorders>
            <w:shd w:val="clear" w:color="auto" w:fill="auto"/>
          </w:tcPr>
          <w:p w14:paraId="10375E70"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auto"/>
          </w:tcPr>
          <w:p w14:paraId="372EB59C" w14:textId="77777777" w:rsidR="00DF2BB6" w:rsidRPr="00C70209" w:rsidRDefault="00DF2BB6" w:rsidP="003131E2">
            <w:pPr>
              <w:pStyle w:val="Tabletext-evidencematrix"/>
            </w:pPr>
            <w:r w:rsidRPr="00C70209">
              <w:t>NR</w:t>
            </w:r>
          </w:p>
        </w:tc>
        <w:tc>
          <w:tcPr>
            <w:tcW w:w="516" w:type="pct"/>
            <w:gridSpan w:val="2"/>
            <w:tcBorders>
              <w:bottom w:val="single" w:sz="4" w:space="0" w:color="000000"/>
            </w:tcBorders>
            <w:shd w:val="clear" w:color="auto" w:fill="FFFFFF" w:themeFill="background1"/>
          </w:tcPr>
          <w:p w14:paraId="15F9E55F" w14:textId="77777777" w:rsidR="00DF2BB6" w:rsidRPr="00C70209" w:rsidRDefault="00DF2BB6" w:rsidP="003131E2">
            <w:pPr>
              <w:pStyle w:val="Tabletext-evidencematrix"/>
            </w:pPr>
            <w:r w:rsidRPr="00C70209">
              <w:t>MD 20.9 ± 5.00 (SE)</w:t>
            </w:r>
          </w:p>
        </w:tc>
        <w:tc>
          <w:tcPr>
            <w:tcW w:w="609" w:type="pct"/>
            <w:tcBorders>
              <w:bottom w:val="single" w:sz="4" w:space="0" w:color="000000"/>
            </w:tcBorders>
            <w:shd w:val="clear" w:color="auto" w:fill="D9D9D9" w:themeFill="background1" w:themeFillShade="D9"/>
          </w:tcPr>
          <w:p w14:paraId="2EE13871" w14:textId="51CD4591" w:rsidR="00DF2BB6" w:rsidRPr="00C70209" w:rsidRDefault="00DF2BB6" w:rsidP="003131E2">
            <w:pPr>
              <w:pStyle w:val="Tabletext-evidencematrix"/>
              <w:rPr>
                <w:i/>
              </w:rPr>
            </w:pPr>
            <w:r w:rsidRPr="00C70209">
              <w:rPr>
                <w:i/>
              </w:rPr>
              <w:t>Favours early rHuEPO + iron</w:t>
            </w:r>
          </w:p>
          <w:p w14:paraId="113F131B" w14:textId="1EB19770" w:rsidR="00DF2BB6" w:rsidRPr="00C70209" w:rsidRDefault="001A475D" w:rsidP="003131E2">
            <w:pPr>
              <w:pStyle w:val="Tabletext-evidencematrix"/>
            </w:pPr>
            <w:r w:rsidRPr="001A475D">
              <w:rPr>
                <w:i/>
              </w:rPr>
              <w:t>P = </w:t>
            </w:r>
            <w:r w:rsidR="00DF2BB6" w:rsidRPr="00C70209">
              <w:t>0.0255</w:t>
            </w:r>
          </w:p>
        </w:tc>
      </w:tr>
      <w:tr w:rsidR="00DF2BB6" w:rsidRPr="00C70209" w14:paraId="2AC3CAC2" w14:textId="77777777" w:rsidTr="003131E2">
        <w:trPr>
          <w:cantSplit/>
        </w:trPr>
        <w:tc>
          <w:tcPr>
            <w:tcW w:w="388" w:type="pct"/>
            <w:vMerge/>
            <w:shd w:val="clear" w:color="auto" w:fill="auto"/>
          </w:tcPr>
          <w:p w14:paraId="372D9802" w14:textId="77777777" w:rsidR="00DF2BB6" w:rsidRPr="00C70209" w:rsidRDefault="00DF2BB6" w:rsidP="003131E2">
            <w:pPr>
              <w:pStyle w:val="Tabletext-evidencematrix"/>
            </w:pPr>
          </w:p>
        </w:tc>
        <w:tc>
          <w:tcPr>
            <w:tcW w:w="490" w:type="pct"/>
            <w:vMerge/>
            <w:tcBorders>
              <w:bottom w:val="single" w:sz="4" w:space="0" w:color="000000"/>
            </w:tcBorders>
            <w:shd w:val="clear" w:color="auto" w:fill="auto"/>
          </w:tcPr>
          <w:p w14:paraId="6B2D5ABE" w14:textId="77777777" w:rsidR="00DF2BB6" w:rsidRPr="00C70209" w:rsidRDefault="00DF2BB6" w:rsidP="003131E2">
            <w:pPr>
              <w:pStyle w:val="Tabletext-evidencematrix"/>
            </w:pPr>
          </w:p>
        </w:tc>
        <w:tc>
          <w:tcPr>
            <w:tcW w:w="491" w:type="pct"/>
            <w:vMerge/>
            <w:shd w:val="clear" w:color="auto" w:fill="auto"/>
          </w:tcPr>
          <w:p w14:paraId="45FF18F1" w14:textId="77777777" w:rsidR="00DF2BB6" w:rsidRPr="00C70209" w:rsidRDefault="00DF2BB6" w:rsidP="003131E2">
            <w:pPr>
              <w:pStyle w:val="Tabletext-evidencematrix"/>
            </w:pPr>
          </w:p>
        </w:tc>
        <w:tc>
          <w:tcPr>
            <w:tcW w:w="491" w:type="pct"/>
            <w:vMerge/>
            <w:tcBorders>
              <w:bottom w:val="single" w:sz="4" w:space="0" w:color="000000"/>
            </w:tcBorders>
            <w:shd w:val="clear" w:color="auto" w:fill="auto"/>
          </w:tcPr>
          <w:p w14:paraId="666CC15F" w14:textId="77777777" w:rsidR="00DF2BB6" w:rsidRPr="00C70209" w:rsidRDefault="00DF2BB6" w:rsidP="003131E2">
            <w:pPr>
              <w:pStyle w:val="Tabletext-evidencematrix"/>
            </w:pPr>
          </w:p>
        </w:tc>
        <w:tc>
          <w:tcPr>
            <w:tcW w:w="492" w:type="pct"/>
            <w:vMerge/>
            <w:shd w:val="clear" w:color="auto" w:fill="auto"/>
          </w:tcPr>
          <w:p w14:paraId="754341F5" w14:textId="77777777" w:rsidR="00DF2BB6" w:rsidRPr="00C70209" w:rsidRDefault="00DF2BB6" w:rsidP="003131E2">
            <w:pPr>
              <w:pStyle w:val="Tabletext-evidencematrix"/>
            </w:pPr>
          </w:p>
        </w:tc>
        <w:tc>
          <w:tcPr>
            <w:tcW w:w="491" w:type="pct"/>
            <w:shd w:val="clear" w:color="auto" w:fill="auto"/>
          </w:tcPr>
          <w:p w14:paraId="30465C26" w14:textId="77777777" w:rsidR="00DF2BB6" w:rsidRPr="00C70209" w:rsidRDefault="00DF2BB6" w:rsidP="003131E2">
            <w:pPr>
              <w:pStyle w:val="Tabletext-subanalysis"/>
              <w:jc w:val="right"/>
            </w:pPr>
            <w:r w:rsidRPr="00C70209">
              <w:t>complicated (N=28)</w:t>
            </w:r>
          </w:p>
        </w:tc>
        <w:tc>
          <w:tcPr>
            <w:tcW w:w="515" w:type="pct"/>
            <w:tcBorders>
              <w:bottom w:val="single" w:sz="4" w:space="0" w:color="000000"/>
            </w:tcBorders>
            <w:shd w:val="clear" w:color="auto" w:fill="auto"/>
          </w:tcPr>
          <w:p w14:paraId="1649F94C" w14:textId="77777777" w:rsidR="00DF2BB6" w:rsidRPr="00C70209" w:rsidRDefault="00DF2BB6" w:rsidP="003131E2">
            <w:pPr>
              <w:pStyle w:val="Tabletext-evidencematrix"/>
            </w:pPr>
            <w:r w:rsidRPr="00C70209">
              <w:t>NR</w:t>
            </w:r>
          </w:p>
          <w:p w14:paraId="2EED83C5" w14:textId="77777777" w:rsidR="00DF2BB6" w:rsidRPr="00C70209" w:rsidRDefault="00DF2BB6" w:rsidP="003131E2">
            <w:pPr>
              <w:pStyle w:val="Tabletext-evidencematrix"/>
            </w:pPr>
          </w:p>
        </w:tc>
        <w:tc>
          <w:tcPr>
            <w:tcW w:w="517" w:type="pct"/>
            <w:tcBorders>
              <w:bottom w:val="single" w:sz="4" w:space="0" w:color="000000"/>
            </w:tcBorders>
            <w:shd w:val="clear" w:color="auto" w:fill="auto"/>
          </w:tcPr>
          <w:p w14:paraId="68E4E804" w14:textId="77777777" w:rsidR="00DF2BB6" w:rsidRPr="00C70209" w:rsidRDefault="00DF2BB6" w:rsidP="003131E2">
            <w:pPr>
              <w:pStyle w:val="Tabletext-evidencematrix"/>
            </w:pPr>
            <w:r w:rsidRPr="00C70209">
              <w:t>NR</w:t>
            </w:r>
          </w:p>
        </w:tc>
        <w:tc>
          <w:tcPr>
            <w:tcW w:w="516" w:type="pct"/>
            <w:gridSpan w:val="2"/>
            <w:tcBorders>
              <w:bottom w:val="single" w:sz="4" w:space="0" w:color="000000"/>
            </w:tcBorders>
            <w:shd w:val="clear" w:color="auto" w:fill="FFFFFF" w:themeFill="background1"/>
          </w:tcPr>
          <w:p w14:paraId="30A5DE49" w14:textId="77777777" w:rsidR="00DF2BB6" w:rsidRPr="00C70209" w:rsidRDefault="00DF2BB6" w:rsidP="003131E2">
            <w:pPr>
              <w:pStyle w:val="Tabletext-evidencematrix"/>
            </w:pPr>
            <w:r w:rsidRPr="00C70209">
              <w:t>MD 1.40 ± 15.11 (SE)</w:t>
            </w:r>
          </w:p>
        </w:tc>
        <w:tc>
          <w:tcPr>
            <w:tcW w:w="609" w:type="pct"/>
            <w:tcBorders>
              <w:bottom w:val="single" w:sz="4" w:space="0" w:color="000000"/>
            </w:tcBorders>
            <w:shd w:val="clear" w:color="auto" w:fill="FFFFFF" w:themeFill="background1"/>
          </w:tcPr>
          <w:p w14:paraId="664D6185" w14:textId="6627D69F" w:rsidR="00DF2BB6" w:rsidRPr="00C70209" w:rsidRDefault="00DF2BB6" w:rsidP="003131E2">
            <w:pPr>
              <w:pStyle w:val="Tabletext-evidencematrix"/>
              <w:rPr>
                <w:i/>
              </w:rPr>
            </w:pPr>
            <w:r w:rsidRPr="00C70209">
              <w:rPr>
                <w:i/>
              </w:rPr>
              <w:t>No significant difference</w:t>
            </w:r>
          </w:p>
          <w:p w14:paraId="41A324B3" w14:textId="3699DB38" w:rsidR="00DF2BB6" w:rsidRPr="00C70209" w:rsidRDefault="001A475D" w:rsidP="003131E2">
            <w:pPr>
              <w:pStyle w:val="Tabletext-evidencematrix"/>
            </w:pPr>
            <w:r w:rsidRPr="001A475D">
              <w:rPr>
                <w:i/>
              </w:rPr>
              <w:t>P = </w:t>
            </w:r>
            <w:r w:rsidR="00DF2BB6" w:rsidRPr="00C70209">
              <w:t>0.2596</w:t>
            </w:r>
          </w:p>
        </w:tc>
      </w:tr>
      <w:tr w:rsidR="00DF2BB6" w:rsidRPr="00C70209" w14:paraId="4B5ADBC0" w14:textId="77777777" w:rsidTr="003131E2">
        <w:trPr>
          <w:cantSplit/>
        </w:trPr>
        <w:tc>
          <w:tcPr>
            <w:tcW w:w="388" w:type="pct"/>
            <w:vMerge w:val="restart"/>
            <w:shd w:val="clear" w:color="auto" w:fill="auto"/>
          </w:tcPr>
          <w:p w14:paraId="34464540" w14:textId="70E2D7E7" w:rsidR="00DF2BB6" w:rsidRPr="00C70209" w:rsidRDefault="00DF2BB6" w:rsidP="003131E2">
            <w:pPr>
              <w:pStyle w:val="Tabletext-evidencematrix"/>
            </w:pPr>
            <w:r w:rsidRPr="00C70209">
              <w:t>Vamvakas 2001</w:t>
            </w:r>
            <w:r w:rsidRPr="00C70209">
              <w:fldChar w:fldCharType="begin"/>
            </w:r>
            <w:r w:rsidR="003F7DCB" w:rsidRPr="00C70209">
              <w:instrText xml:space="preserve"> ADDIN EN.CITE &lt;EndNote&gt;&lt;Cite&gt;&lt;Author&gt;Vamvakas&lt;/Author&gt;&lt;Year&gt;2001&lt;/Year&gt;&lt;RecNum&gt;125&lt;/RecNum&gt;&lt;DisplayText&gt;&lt;style face="superscript"&gt;91&lt;/style&gt;&lt;/DisplayText&gt;&lt;record&gt;&lt;rec-number&gt;125&lt;/rec-number&gt;&lt;foreign-keys&gt;&lt;key app="EN" db-id="9edve2wadsavt5ewavaxtda4f2tavzvts9ee" timestamp="1426550237"&gt;125&lt;/key&gt;&lt;/foreign-keys&gt;&lt;ref-type name="Journal Article"&gt;17&lt;/ref-type&gt;&lt;contributors&gt;&lt;authors&gt;&lt;author&gt;Vamvakas, E. C.&lt;/author&gt;&lt;author&gt;Strauss, R. G.&lt;/author&gt;&lt;/authors&gt;&lt;/contributors&gt;&lt;auth-address&gt;Vamvakas, E.C., Blood Bank, RRG-17, New York University Medical Center, New York, NY 10016, United States&lt;/auth-address&gt;&lt;titles&gt;&lt;title&gt;Meta-analysis of controlled clinical trials studying the efficacy of rHuEPO in reducing blood transfusions in the anemia of prematurity&lt;/title&gt;&lt;secondary-title&gt;Transfusion&lt;/secondary-title&gt;&lt;/titles&gt;&lt;periodical&gt;&lt;full-title&gt;Transfusion&lt;/full-title&gt;&lt;abbr-1&gt;Transfusion&lt;/abbr-1&gt;&lt;/periodical&gt;&lt;pages&gt;406–415&lt;/pages&gt;&lt;volume&gt;41&lt;/volume&gt;&lt;number&gt;3&lt;/number&gt;&lt;reprint-edition&gt;NOT IN FILE&lt;/reprint-edition&gt;&lt;keywords&gt;&lt;keyword&gt;anemia&lt;/keyword&gt;&lt;keyword&gt;article&lt;/keyword&gt;&lt;keyword&gt;blood&lt;/keyword&gt;&lt;keyword&gt;blood bank&lt;/keyword&gt;&lt;keyword&gt;blood transfusion&lt;/keyword&gt;&lt;keyword&gt;clinical trial&lt;/keyword&gt;&lt;keyword&gt;controlled clinical trial&lt;/keyword&gt;&lt;keyword&gt;controlled study&lt;/keyword&gt;&lt;keyword&gt;drug efficacy&lt;/keyword&gt;&lt;keyword&gt;Embase13Mar14&lt;/keyword&gt;&lt;keyword&gt;erythrocyte transfusion&lt;/keyword&gt;&lt;keyword&gt;human&lt;/keyword&gt;&lt;keyword&gt;infant&lt;/keyword&gt;&lt;keyword&gt;meta analysis&lt;/keyword&gt;&lt;keyword&gt;newborn&lt;/keyword&gt;&lt;keyword&gt;newborn period&lt;/keyword&gt;&lt;keyword&gt;outcomes research&lt;/keyword&gt;&lt;keyword&gt;prematurity&lt;/keyword&gt;&lt;keyword&gt;randomized controlled trial&lt;/keyword&gt;&lt;keyword&gt;recombinant erythropoietin&lt;/keyword&gt;&lt;keyword&gt;standard&lt;/keyword&gt;&lt;keyword&gt;transfusion&lt;/keyword&gt;&lt;keyword&gt;United States&lt;/keyword&gt;&lt;/keywords&gt;&lt;dates&gt;&lt;year&gt;2001&lt;/year&gt;&lt;/dates&gt;&lt;isbn&gt;0041-1132&lt;/isbn&gt;&lt;urls&gt;&lt;related-urls&gt;&lt;url&gt;http://onlinelibrary.wiley.com/doi/10.1046/j.1537-2995.2001.41030406.x/abstract&lt;/url&gt;&lt;/related-urls&gt;&lt;/urls&gt;&lt;/record&gt;&lt;/Cite&gt;&lt;/EndNote&gt;</w:instrText>
            </w:r>
            <w:r w:rsidRPr="00C70209">
              <w:fldChar w:fldCharType="separate"/>
            </w:r>
            <w:r w:rsidR="003F7DCB" w:rsidRPr="00C70209">
              <w:rPr>
                <w:vertAlign w:val="superscript"/>
              </w:rPr>
              <w:t>91</w:t>
            </w:r>
            <w:r w:rsidRPr="00C70209">
              <w:fldChar w:fldCharType="end"/>
            </w:r>
          </w:p>
          <w:p w14:paraId="06DB7AC0" w14:textId="77777777" w:rsidR="00DF2BB6" w:rsidRPr="00C70209" w:rsidRDefault="00DF2BB6" w:rsidP="003131E2">
            <w:pPr>
              <w:pStyle w:val="Tabletext-evidencematrix"/>
            </w:pPr>
            <w:r w:rsidRPr="00C70209">
              <w:t>Level I/II</w:t>
            </w:r>
          </w:p>
          <w:p w14:paraId="2D00CAB4" w14:textId="77777777" w:rsidR="00DF2BB6" w:rsidRPr="00C70209" w:rsidRDefault="00DF2BB6" w:rsidP="003131E2">
            <w:pPr>
              <w:pStyle w:val="Tabletext-evidencematrix"/>
              <w:rPr>
                <w:bCs w:val="0"/>
                <w:szCs w:val="16"/>
              </w:rPr>
            </w:pPr>
            <w:r w:rsidRPr="00C70209">
              <w:rPr>
                <w:rStyle w:val="Emphasis"/>
              </w:rPr>
              <w:t>Fair</w:t>
            </w:r>
          </w:p>
        </w:tc>
        <w:tc>
          <w:tcPr>
            <w:tcW w:w="490" w:type="pct"/>
            <w:vMerge w:val="restart"/>
            <w:shd w:val="clear" w:color="auto" w:fill="auto"/>
          </w:tcPr>
          <w:p w14:paraId="126D22A7" w14:textId="08DF0F12" w:rsidR="00DF2BB6" w:rsidRPr="00C70209" w:rsidRDefault="00DF2BB6" w:rsidP="003131E2">
            <w:pPr>
              <w:pStyle w:val="Tabletext-evidencematrix"/>
            </w:pPr>
            <w:r w:rsidRPr="00C70209">
              <w:t>1 trial (Giannakopoulou 1998)</w:t>
            </w:r>
            <w:r w:rsidR="001F211B">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1F211B">
              <w:instrText xml:space="preserve"> ADDIN EN.CITE </w:instrText>
            </w:r>
            <w:r w:rsidR="001F211B">
              <w:fldChar w:fldCharType="begin">
                <w:fldData xml:space="preserve">PEVuZE5vdGU+PENpdGU+PEF1dGhvcj5HaWFubmFrb3BvdWxvdTwvQXV0aG9yPjxZZWFyPjE5OTg8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31</w:t>
            </w:r>
            <w:r w:rsidR="001F211B">
              <w:fldChar w:fldCharType="end"/>
            </w:r>
          </w:p>
          <w:p w14:paraId="7FD70A2D" w14:textId="77777777" w:rsidR="00DF2BB6" w:rsidRPr="00C70209" w:rsidRDefault="00DF2BB6" w:rsidP="003131E2">
            <w:pPr>
              <w:pStyle w:val="Tabletext-evidencematrix"/>
            </w:pPr>
            <w:r w:rsidRPr="00C70209">
              <w:t>N=68</w:t>
            </w:r>
          </w:p>
          <w:p w14:paraId="77AE524F" w14:textId="77777777" w:rsidR="00DF2BB6" w:rsidRPr="00C70209" w:rsidRDefault="00DF2BB6" w:rsidP="003131E2">
            <w:pPr>
              <w:pStyle w:val="Tabletext-subanalysis"/>
            </w:pPr>
          </w:p>
        </w:tc>
        <w:tc>
          <w:tcPr>
            <w:tcW w:w="491" w:type="pct"/>
            <w:vMerge w:val="restart"/>
            <w:shd w:val="clear" w:color="auto" w:fill="auto"/>
          </w:tcPr>
          <w:p w14:paraId="7598AB8A" w14:textId="77777777" w:rsidR="00DF2BB6" w:rsidRPr="00C70209" w:rsidRDefault="00DF2BB6" w:rsidP="003131E2">
            <w:pPr>
              <w:pStyle w:val="Tabletext-evidencematrix"/>
            </w:pPr>
            <w:r w:rsidRPr="00C70209">
              <w:t>Preterm infants, aged less than 4 months</w:t>
            </w:r>
          </w:p>
        </w:tc>
        <w:tc>
          <w:tcPr>
            <w:tcW w:w="491" w:type="pct"/>
            <w:vMerge w:val="restart"/>
            <w:shd w:val="clear" w:color="auto" w:fill="auto"/>
          </w:tcPr>
          <w:p w14:paraId="7CF9BD4C" w14:textId="77777777" w:rsidR="00DF2BB6" w:rsidRPr="00C70209" w:rsidRDefault="00DF2BB6" w:rsidP="003131E2">
            <w:pPr>
              <w:pStyle w:val="Tabletext-evidencematrix"/>
            </w:pPr>
            <w:r w:rsidRPr="00C70209">
              <w:t>Switzerland</w:t>
            </w:r>
          </w:p>
        </w:tc>
        <w:tc>
          <w:tcPr>
            <w:tcW w:w="492" w:type="pct"/>
            <w:vMerge w:val="restart"/>
            <w:shd w:val="clear" w:color="auto" w:fill="auto"/>
          </w:tcPr>
          <w:p w14:paraId="13E009AB" w14:textId="59FE080A" w:rsidR="00DF2BB6" w:rsidRPr="00C70209" w:rsidRDefault="00DF2BB6" w:rsidP="003131E2">
            <w:pPr>
              <w:pStyle w:val="Tabletext-evidencematrix"/>
            </w:pPr>
            <w:r w:rsidRPr="00C70209">
              <w:t>Late rHuEPO + iron versus placebo / no intervention + iron</w:t>
            </w:r>
          </w:p>
          <w:p w14:paraId="14DF9EBE" w14:textId="01873B55" w:rsidR="00DF2BB6" w:rsidRPr="00C70209" w:rsidRDefault="00DF2BB6" w:rsidP="003131E2">
            <w:pPr>
              <w:pStyle w:val="Tabletext-subanalysis"/>
            </w:pPr>
            <w:r w:rsidRPr="00C70209">
              <w:t>*Initiation of rHuEPO 10 to 20 days after birth</w:t>
            </w:r>
          </w:p>
        </w:tc>
        <w:tc>
          <w:tcPr>
            <w:tcW w:w="491" w:type="pct"/>
            <w:vMerge w:val="restart"/>
            <w:shd w:val="clear" w:color="auto" w:fill="auto"/>
          </w:tcPr>
          <w:p w14:paraId="61D9ACA6" w14:textId="21618E12" w:rsidR="00DF2BB6" w:rsidRPr="00C70209" w:rsidRDefault="00DF2BB6" w:rsidP="003131E2">
            <w:pPr>
              <w:pStyle w:val="Tabletext-evidencematrix"/>
            </w:pPr>
            <w:r w:rsidRPr="00C70209">
              <w:t>Volume of blood transfused (mL/kg)</w:t>
            </w:r>
          </w:p>
          <w:p w14:paraId="76C13D09" w14:textId="77777777" w:rsidR="00DF2BB6" w:rsidRPr="00C70209" w:rsidRDefault="00DF2BB6" w:rsidP="003131E2">
            <w:pPr>
              <w:pStyle w:val="Tabletext-subanalysis"/>
            </w:pPr>
            <w:r w:rsidRPr="00C70209">
              <w:t>*Infants 1000–1300g (N=36)</w:t>
            </w:r>
          </w:p>
          <w:p w14:paraId="6E4F6F36" w14:textId="77777777" w:rsidR="00DF2BB6" w:rsidRPr="00C70209" w:rsidRDefault="00DF2BB6" w:rsidP="003131E2">
            <w:pPr>
              <w:pStyle w:val="Tabletext-subanalysis"/>
            </w:pPr>
            <w:r w:rsidRPr="00C70209">
              <w:t>*Infants &lt;1000g (N=32)</w:t>
            </w:r>
          </w:p>
        </w:tc>
        <w:tc>
          <w:tcPr>
            <w:tcW w:w="515" w:type="pct"/>
            <w:shd w:val="clear" w:color="auto" w:fill="auto"/>
          </w:tcPr>
          <w:p w14:paraId="786A6F03" w14:textId="77777777" w:rsidR="00DF2BB6" w:rsidRPr="00C70209" w:rsidRDefault="00DF2BB6" w:rsidP="003131E2">
            <w:pPr>
              <w:pStyle w:val="Tabletext-evidencematrix"/>
            </w:pPr>
            <w:r w:rsidRPr="00C70209">
              <w:t>NR</w:t>
            </w:r>
          </w:p>
        </w:tc>
        <w:tc>
          <w:tcPr>
            <w:tcW w:w="517" w:type="pct"/>
            <w:shd w:val="clear" w:color="auto" w:fill="auto"/>
          </w:tcPr>
          <w:p w14:paraId="2631C4CC" w14:textId="77777777" w:rsidR="00DF2BB6" w:rsidRPr="00C70209" w:rsidRDefault="00DF2BB6" w:rsidP="003131E2">
            <w:pPr>
              <w:pStyle w:val="Tabletext-evidencematrix"/>
            </w:pPr>
            <w:r w:rsidRPr="00C70209">
              <w:t>NR</w:t>
            </w:r>
          </w:p>
        </w:tc>
        <w:tc>
          <w:tcPr>
            <w:tcW w:w="516" w:type="pct"/>
            <w:gridSpan w:val="2"/>
            <w:shd w:val="clear" w:color="auto" w:fill="FFFFFF" w:themeFill="background1"/>
          </w:tcPr>
          <w:p w14:paraId="5E577F94" w14:textId="77777777" w:rsidR="00DF2BB6" w:rsidRPr="00C70209" w:rsidRDefault="00DF2BB6" w:rsidP="003131E2">
            <w:pPr>
              <w:pStyle w:val="Tabletext-evidencematrix"/>
            </w:pPr>
            <w:r w:rsidRPr="00C70209">
              <w:t>MD 65.1 ± 10.9 (SE)</w:t>
            </w:r>
          </w:p>
        </w:tc>
        <w:tc>
          <w:tcPr>
            <w:tcW w:w="609" w:type="pct"/>
            <w:shd w:val="clear" w:color="auto" w:fill="D9D9D9" w:themeFill="background1" w:themeFillShade="D9"/>
          </w:tcPr>
          <w:p w14:paraId="5DC636D1" w14:textId="3BFBDB3C" w:rsidR="00DF2BB6" w:rsidRPr="00C70209" w:rsidRDefault="00DF2BB6" w:rsidP="003131E2">
            <w:pPr>
              <w:pStyle w:val="Tabletext-evidencematrix"/>
              <w:rPr>
                <w:i/>
              </w:rPr>
            </w:pPr>
            <w:r w:rsidRPr="00C70209">
              <w:rPr>
                <w:i/>
              </w:rPr>
              <w:t>Favours late rHuEPO + iron</w:t>
            </w:r>
          </w:p>
          <w:p w14:paraId="1831D8E7" w14:textId="3F425318" w:rsidR="00DF2BB6" w:rsidRPr="00C70209" w:rsidRDefault="001A475D" w:rsidP="003131E2">
            <w:pPr>
              <w:pStyle w:val="Tabletext-evidencematrix"/>
            </w:pPr>
            <w:r w:rsidRPr="001A475D">
              <w:rPr>
                <w:i/>
              </w:rPr>
              <w:t>P &lt; </w:t>
            </w:r>
            <w:r w:rsidR="00DF2BB6" w:rsidRPr="00C70209">
              <w:t>0.05</w:t>
            </w:r>
          </w:p>
        </w:tc>
      </w:tr>
      <w:tr w:rsidR="00DF2BB6" w:rsidRPr="00C70209" w14:paraId="59DBF015" w14:textId="77777777" w:rsidTr="003131E2">
        <w:trPr>
          <w:cantSplit/>
        </w:trPr>
        <w:tc>
          <w:tcPr>
            <w:tcW w:w="388" w:type="pct"/>
            <w:vMerge/>
            <w:shd w:val="clear" w:color="auto" w:fill="auto"/>
          </w:tcPr>
          <w:p w14:paraId="77AD39AD" w14:textId="77777777" w:rsidR="00DF2BB6" w:rsidRPr="00C70209" w:rsidRDefault="00DF2BB6" w:rsidP="003131E2">
            <w:pPr>
              <w:pStyle w:val="Tabletext-evidencematrix"/>
            </w:pPr>
          </w:p>
        </w:tc>
        <w:tc>
          <w:tcPr>
            <w:tcW w:w="490" w:type="pct"/>
            <w:vMerge/>
            <w:shd w:val="clear" w:color="auto" w:fill="auto"/>
          </w:tcPr>
          <w:p w14:paraId="4B8A9563" w14:textId="77777777" w:rsidR="00DF2BB6" w:rsidRPr="00C70209" w:rsidRDefault="00DF2BB6" w:rsidP="003131E2">
            <w:pPr>
              <w:pStyle w:val="Tabletext-evidencematrix"/>
            </w:pPr>
          </w:p>
        </w:tc>
        <w:tc>
          <w:tcPr>
            <w:tcW w:w="491" w:type="pct"/>
            <w:vMerge/>
            <w:shd w:val="clear" w:color="auto" w:fill="auto"/>
          </w:tcPr>
          <w:p w14:paraId="1E91D467" w14:textId="77777777" w:rsidR="00DF2BB6" w:rsidRPr="00C70209" w:rsidRDefault="00DF2BB6" w:rsidP="003131E2">
            <w:pPr>
              <w:pStyle w:val="Tabletext-evidencematrix"/>
            </w:pPr>
          </w:p>
        </w:tc>
        <w:tc>
          <w:tcPr>
            <w:tcW w:w="491" w:type="pct"/>
            <w:vMerge/>
            <w:shd w:val="clear" w:color="auto" w:fill="auto"/>
          </w:tcPr>
          <w:p w14:paraId="5B8E3A4C" w14:textId="77777777" w:rsidR="00DF2BB6" w:rsidRPr="00C70209" w:rsidRDefault="00DF2BB6" w:rsidP="003131E2">
            <w:pPr>
              <w:pStyle w:val="Tabletext-evidencematrix"/>
            </w:pPr>
          </w:p>
        </w:tc>
        <w:tc>
          <w:tcPr>
            <w:tcW w:w="492" w:type="pct"/>
            <w:vMerge/>
            <w:shd w:val="clear" w:color="auto" w:fill="auto"/>
          </w:tcPr>
          <w:p w14:paraId="7A5F6F5D" w14:textId="77777777" w:rsidR="00DF2BB6" w:rsidRPr="00C70209" w:rsidRDefault="00DF2BB6" w:rsidP="003131E2">
            <w:pPr>
              <w:pStyle w:val="Tabletext-evidencematrix"/>
            </w:pPr>
          </w:p>
        </w:tc>
        <w:tc>
          <w:tcPr>
            <w:tcW w:w="491" w:type="pct"/>
            <w:vMerge/>
            <w:shd w:val="clear" w:color="auto" w:fill="auto"/>
          </w:tcPr>
          <w:p w14:paraId="3A40495B" w14:textId="77777777" w:rsidR="00DF2BB6" w:rsidRPr="00C70209" w:rsidRDefault="00DF2BB6" w:rsidP="003131E2">
            <w:pPr>
              <w:pStyle w:val="Tabletext-evidencematrix"/>
            </w:pPr>
          </w:p>
        </w:tc>
        <w:tc>
          <w:tcPr>
            <w:tcW w:w="515" w:type="pct"/>
            <w:shd w:val="clear" w:color="auto" w:fill="auto"/>
          </w:tcPr>
          <w:p w14:paraId="4F4B0A97" w14:textId="77777777" w:rsidR="00DF2BB6" w:rsidRPr="00C70209" w:rsidRDefault="00DF2BB6" w:rsidP="003131E2">
            <w:pPr>
              <w:pStyle w:val="Tabletext-evidencematrix"/>
            </w:pPr>
            <w:r w:rsidRPr="00C70209">
              <w:t>NR</w:t>
            </w:r>
          </w:p>
        </w:tc>
        <w:tc>
          <w:tcPr>
            <w:tcW w:w="517" w:type="pct"/>
            <w:shd w:val="clear" w:color="auto" w:fill="auto"/>
          </w:tcPr>
          <w:p w14:paraId="0CE2173A" w14:textId="77777777" w:rsidR="00DF2BB6" w:rsidRPr="00C70209" w:rsidRDefault="00DF2BB6" w:rsidP="003131E2">
            <w:pPr>
              <w:pStyle w:val="Tabletext-evidencematrix"/>
            </w:pPr>
            <w:r w:rsidRPr="00C70209">
              <w:t>NR</w:t>
            </w:r>
          </w:p>
        </w:tc>
        <w:tc>
          <w:tcPr>
            <w:tcW w:w="516" w:type="pct"/>
            <w:gridSpan w:val="2"/>
            <w:shd w:val="clear" w:color="auto" w:fill="FFFFFF" w:themeFill="background1"/>
          </w:tcPr>
          <w:p w14:paraId="58A1D3C7" w14:textId="77777777" w:rsidR="00DF2BB6" w:rsidRPr="00C70209" w:rsidRDefault="00DF2BB6" w:rsidP="003131E2">
            <w:pPr>
              <w:pStyle w:val="Tabletext-evidencematrix"/>
            </w:pPr>
            <w:r w:rsidRPr="00C70209">
              <w:t>MD 42.6 ± 7.9 (SE)</w:t>
            </w:r>
          </w:p>
        </w:tc>
        <w:tc>
          <w:tcPr>
            <w:tcW w:w="609" w:type="pct"/>
            <w:shd w:val="clear" w:color="auto" w:fill="D9D9D9" w:themeFill="background1" w:themeFillShade="D9"/>
          </w:tcPr>
          <w:p w14:paraId="53464C9D" w14:textId="48165ED8" w:rsidR="00DF2BB6" w:rsidRPr="00C70209" w:rsidRDefault="00DF2BB6" w:rsidP="003131E2">
            <w:pPr>
              <w:pStyle w:val="Tabletext-evidencematrix"/>
              <w:rPr>
                <w:i/>
              </w:rPr>
            </w:pPr>
            <w:r w:rsidRPr="00C70209">
              <w:rPr>
                <w:i/>
              </w:rPr>
              <w:t>Favours late rHuEPO + iron</w:t>
            </w:r>
          </w:p>
          <w:p w14:paraId="4AF5FC46" w14:textId="6D3A18F6" w:rsidR="00DF2BB6" w:rsidRPr="00C70209" w:rsidRDefault="001A475D" w:rsidP="003131E2">
            <w:pPr>
              <w:pStyle w:val="Tabletext-evidencematrix"/>
              <w:rPr>
                <w:i/>
              </w:rPr>
            </w:pPr>
            <w:r w:rsidRPr="001A475D">
              <w:rPr>
                <w:i/>
              </w:rPr>
              <w:t>P &lt; </w:t>
            </w:r>
            <w:r w:rsidR="00DF2BB6" w:rsidRPr="00C70209">
              <w:t>0.05</w:t>
            </w:r>
          </w:p>
        </w:tc>
      </w:tr>
      <w:tr w:rsidR="00DF2BB6" w:rsidRPr="00C70209" w14:paraId="7EFBB1DF" w14:textId="77777777" w:rsidTr="003131E2">
        <w:trPr>
          <w:cantSplit/>
        </w:trPr>
        <w:tc>
          <w:tcPr>
            <w:tcW w:w="388" w:type="pct"/>
            <w:shd w:val="clear" w:color="auto" w:fill="auto"/>
          </w:tcPr>
          <w:p w14:paraId="6596299F" w14:textId="7FDB3E7A" w:rsidR="00DF2BB6" w:rsidRPr="00C70209" w:rsidRDefault="00DF2BB6" w:rsidP="003131E2">
            <w:pPr>
              <w:pStyle w:val="Tabletext-evidencematrix"/>
            </w:pPr>
            <w:r w:rsidRPr="00C70209">
              <w:t>Khatami 2008</w:t>
            </w:r>
            <w:r w:rsidRPr="00C70209">
              <w:fldChar w:fldCharType="begin">
                <w:fldData xml:space="preserve">PEVuZE5vdGU+PENpdGU+PEF1dGhvcj5LaGF0YW1pPC9BdXRob3I+PFllYXI+MjAwODwvWWVhcj48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</w:fldData>
              </w:fldChar>
            </w:r>
            <w:r w:rsidR="003F7DCB" w:rsidRPr="00C70209">
              <w:instrText xml:space="preserve"> ADDIN EN.CITE </w:instrText>
            </w:r>
            <w:r w:rsidR="003F7DCB" w:rsidRPr="00C70209">
              <w:fldChar w:fldCharType="begin">
                <w:fldData xml:space="preserve">PEVuZE5vdGU+PENpdGU+PEF1dGhvcj5LaGF0YW1pPC9BdXRob3I+PFllYXI+MjAwODwvWWVhcj48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21</w:t>
            </w:r>
            <w:r w:rsidRPr="00C70209">
              <w:fldChar w:fldCharType="end"/>
            </w:r>
          </w:p>
          <w:p w14:paraId="4CC7AA5A" w14:textId="77777777" w:rsidR="00DF2BB6" w:rsidRPr="00C70209" w:rsidRDefault="00DF2BB6" w:rsidP="003131E2">
            <w:pPr>
              <w:pStyle w:val="Tabletext-evidencematrix"/>
            </w:pPr>
            <w:r w:rsidRPr="00C70209">
              <w:t>Level II</w:t>
            </w:r>
          </w:p>
          <w:p w14:paraId="22DF269F" w14:textId="77777777" w:rsidR="00DF2BB6" w:rsidRPr="00C70209" w:rsidRDefault="00DF2BB6" w:rsidP="003131E2">
            <w:pPr>
              <w:pStyle w:val="Tabletext-evidencematrix"/>
            </w:pPr>
            <w:r w:rsidRPr="00C70209">
              <w:rPr>
                <w:i/>
              </w:rPr>
              <w:t>Poor</w:t>
            </w:r>
          </w:p>
        </w:tc>
        <w:tc>
          <w:tcPr>
            <w:tcW w:w="490" w:type="pct"/>
            <w:shd w:val="clear" w:color="auto" w:fill="auto"/>
          </w:tcPr>
          <w:p w14:paraId="65D97920" w14:textId="77777777" w:rsidR="00DF2BB6" w:rsidRPr="00C70209" w:rsidRDefault="00DF2BB6" w:rsidP="003131E2">
            <w:pPr>
              <w:pStyle w:val="Tabletext-evidencematrix"/>
            </w:pPr>
            <w:r w:rsidRPr="00C70209">
              <w:t>N=40</w:t>
            </w:r>
          </w:p>
        </w:tc>
        <w:tc>
          <w:tcPr>
            <w:tcW w:w="491" w:type="pct"/>
            <w:shd w:val="clear" w:color="auto" w:fill="auto"/>
          </w:tcPr>
          <w:p w14:paraId="6308B8E2" w14:textId="77777777" w:rsidR="00DF2BB6" w:rsidRPr="00C70209" w:rsidRDefault="00DF2BB6" w:rsidP="003131E2">
            <w:pPr>
              <w:pStyle w:val="Tabletext-evidencematrix"/>
            </w:pPr>
            <w:r w:rsidRPr="00C70209">
              <w:t>Preterm infants (28–34 weeks gestation) with LBW (1000–1750 g)</w:t>
            </w:r>
          </w:p>
        </w:tc>
        <w:tc>
          <w:tcPr>
            <w:tcW w:w="491" w:type="pct"/>
            <w:shd w:val="clear" w:color="auto" w:fill="auto"/>
          </w:tcPr>
          <w:p w14:paraId="60A9A465" w14:textId="77777777" w:rsidR="00DF2BB6" w:rsidRPr="00C70209" w:rsidRDefault="00DF2BB6" w:rsidP="003131E2">
            <w:pPr>
              <w:pStyle w:val="Tabletext-evidencematrix"/>
            </w:pPr>
            <w:r w:rsidRPr="00C70209">
              <w:t>Iran</w:t>
            </w:r>
          </w:p>
        </w:tc>
        <w:tc>
          <w:tcPr>
            <w:tcW w:w="492" w:type="pct"/>
            <w:shd w:val="clear" w:color="auto" w:fill="auto"/>
          </w:tcPr>
          <w:p w14:paraId="67149EEA" w14:textId="70EB4170" w:rsidR="00DF2BB6" w:rsidRPr="00C70209" w:rsidRDefault="00DF2BB6" w:rsidP="003131E2">
            <w:pPr>
              <w:pStyle w:val="Tabletext-evidencematrix"/>
            </w:pPr>
            <w:r w:rsidRPr="00C70209">
              <w:t>Early rHuEPO + iron (n=20) versus iron (n=20)</w:t>
            </w:r>
          </w:p>
        </w:tc>
        <w:tc>
          <w:tcPr>
            <w:tcW w:w="491" w:type="pct"/>
            <w:shd w:val="clear" w:color="auto" w:fill="auto"/>
          </w:tcPr>
          <w:p w14:paraId="1D216A40" w14:textId="14860CB6" w:rsidR="00DF2BB6" w:rsidRPr="00C70209" w:rsidRDefault="00227344" w:rsidP="003131E2">
            <w:pPr>
              <w:pStyle w:val="Tabletext-evidencematrix"/>
            </w:pPr>
            <w:r w:rsidRPr="00C70209">
              <w:t xml:space="preserve">Volume of </w:t>
            </w:r>
            <w:r w:rsidR="00DF2BB6" w:rsidRPr="00C70209">
              <w:t>RBC transfused per patient (mL)</w:t>
            </w:r>
          </w:p>
        </w:tc>
        <w:tc>
          <w:tcPr>
            <w:tcW w:w="515" w:type="pct"/>
            <w:shd w:val="clear" w:color="auto" w:fill="auto"/>
          </w:tcPr>
          <w:p w14:paraId="25F5DAAA" w14:textId="77777777" w:rsidR="00DF2BB6" w:rsidRPr="00C70209" w:rsidRDefault="00DF2BB6" w:rsidP="003131E2">
            <w:pPr>
              <w:pStyle w:val="Tabletext-evidencematrix"/>
            </w:pPr>
            <w:r w:rsidRPr="00C70209">
              <w:t>4.02 ± 1.31</w:t>
            </w:r>
          </w:p>
        </w:tc>
        <w:tc>
          <w:tcPr>
            <w:tcW w:w="517" w:type="pct"/>
            <w:shd w:val="clear" w:color="auto" w:fill="auto"/>
          </w:tcPr>
          <w:p w14:paraId="63D27530" w14:textId="77777777" w:rsidR="00DF2BB6" w:rsidRPr="00C70209" w:rsidRDefault="00DF2BB6" w:rsidP="003131E2">
            <w:pPr>
              <w:pStyle w:val="Tabletext-evidencematrix"/>
            </w:pPr>
            <w:r w:rsidRPr="00C70209">
              <w:t>9.55 ± 5.85</w:t>
            </w:r>
          </w:p>
        </w:tc>
        <w:tc>
          <w:tcPr>
            <w:tcW w:w="516" w:type="pct"/>
            <w:gridSpan w:val="2"/>
            <w:shd w:val="clear" w:color="auto" w:fill="FFFFFF" w:themeFill="background1"/>
          </w:tcPr>
          <w:p w14:paraId="1BE68C94" w14:textId="77777777" w:rsidR="00DF2BB6" w:rsidRPr="00C70209" w:rsidRDefault="00DF2BB6" w:rsidP="003131E2">
            <w:pPr>
              <w:pStyle w:val="Tabletext-evidencematrix"/>
            </w:pPr>
            <w:r w:rsidRPr="00C70209">
              <w:t>MD –5.54 [–8.17, –2.91]</w:t>
            </w:r>
            <w:r w:rsidRPr="00C70209">
              <w:rPr>
                <w:vertAlign w:val="superscript"/>
              </w:rPr>
              <w:t>f</w:t>
            </w:r>
          </w:p>
        </w:tc>
        <w:tc>
          <w:tcPr>
            <w:tcW w:w="609" w:type="pct"/>
            <w:shd w:val="clear" w:color="auto" w:fill="D9D9D9" w:themeFill="background1" w:themeFillShade="D9"/>
          </w:tcPr>
          <w:p w14:paraId="76ABD0F2" w14:textId="0C3A48F9" w:rsidR="00DF2BB6" w:rsidRPr="00C70209" w:rsidRDefault="00DF2BB6" w:rsidP="003131E2">
            <w:pPr>
              <w:pStyle w:val="Tabletext-evidencematrix"/>
              <w:rPr>
                <w:i/>
              </w:rPr>
            </w:pPr>
            <w:r w:rsidRPr="00C70209">
              <w:rPr>
                <w:i/>
              </w:rPr>
              <w:t>Favours early rHuEPO + iron</w:t>
            </w:r>
          </w:p>
          <w:p w14:paraId="387BC32F" w14:textId="744A4C6F" w:rsidR="00DF2BB6" w:rsidRPr="00C70209" w:rsidRDefault="001A475D" w:rsidP="003131E2">
            <w:pPr>
              <w:pStyle w:val="Tabletext-evidencematrix"/>
            </w:pPr>
            <w:r w:rsidRPr="001A475D">
              <w:rPr>
                <w:i/>
              </w:rPr>
              <w:t>P = </w:t>
            </w:r>
            <w:r w:rsidR="00DF2BB6" w:rsidRPr="00C70209">
              <w:t>0.05</w:t>
            </w:r>
          </w:p>
        </w:tc>
      </w:tr>
      <w:tr w:rsidR="00DF2BB6" w:rsidRPr="00C70209" w14:paraId="5BDA4C31" w14:textId="77777777" w:rsidTr="003131E2">
        <w:trPr>
          <w:cantSplit/>
          <w:trHeight w:val="382"/>
        </w:trPr>
        <w:tc>
          <w:tcPr>
            <w:tcW w:w="388" w:type="pct"/>
            <w:vMerge w:val="restart"/>
            <w:shd w:val="clear" w:color="auto" w:fill="auto"/>
          </w:tcPr>
          <w:p w14:paraId="18E3A303" w14:textId="7D1C1FCD" w:rsidR="00DF2BB6" w:rsidRPr="00C70209" w:rsidRDefault="00DF2BB6" w:rsidP="003131E2">
            <w:pPr>
              <w:pStyle w:val="Tabletext-evidencematrix"/>
            </w:pPr>
            <w:r w:rsidRPr="00C70209">
              <w:t>Rocha 2001</w:t>
            </w:r>
            <w:r w:rsidRPr="00C70209">
              <w:rPr>
                <w:vertAlign w:val="superscript"/>
              </w:rPr>
              <w:t xml:space="preserve">g </w:t>
            </w:r>
            <w:r w:rsidRPr="00C70209">
              <w:rPr>
                <w:vertAlign w:val="superscript"/>
              </w:rPr>
              <w:fldChar w:fldCharType="begin"/>
            </w:r>
            <w:r w:rsidR="003F7DCB" w:rsidRPr="00C70209">
              <w:rPr>
                <w:vertAlign w:val="superscript"/>
              </w:rPr>
              <w:instrText xml:space="preserve"> ADDIN EN.CITE &lt;EndNote&gt;&lt;Cite&gt;&lt;Author&gt;Rocha&lt;/Author&gt;&lt;Year&gt;2001&lt;/Year&gt;&lt;RecNum&gt;456&lt;/RecNum&gt;&lt;DisplayText&gt;&lt;style face="superscript"&gt;147&lt;/style&gt;&lt;/DisplayText&gt;&lt;record&gt;&lt;rec-number&gt;456&lt;/rec-number&gt;&lt;foreign-keys&gt;&lt;key app="EN" db-id="9edve2wadsavt5ewavaxtda4f2tavzvts9ee" timestamp="1428888612"&gt;456&lt;/key&gt;&lt;/foreign-keys&gt;&lt;ref-type name="Journal Article"&gt;17&lt;/ref-type&gt;&lt;contributors&gt;&lt;authors&gt;&lt;author&gt;Rocha, Vera Lúcia L&lt;/author&gt;&lt;author&gt;Benjamin, Ana Cláudia W&lt;/author&gt;&lt;author&gt;Procianoy, Renato S&lt;/author&gt;&lt;/authors&gt;&lt;/contributors&gt;&lt;titles&gt;&lt;title&gt;The effect of recombinant human erythropoietin on the treatment of anemia of prematurity&lt;/title&gt;&lt;secondary-title&gt;Jornal de pediatria&lt;/secondary-title&gt;&lt;/titles&gt;&lt;periodical&gt;&lt;full-title&gt;Jornal de pediatria&lt;/full-title&gt;&lt;/periodical&gt;&lt;pages&gt;75–83&lt;/pages&gt;&lt;volume&gt;77&lt;/volume&gt;&lt;number&gt;2&lt;/number&gt;&lt;dates&gt;&lt;year&gt;2001&lt;/year&gt;&lt;/dates&gt;&lt;isbn&gt;0021-7557&lt;/isbn&gt;&lt;urls&gt;&lt;related-urls&gt;&lt;url&gt;http://www.scielo.br/scielo.php?pid=S0021-75572001000200005&amp;amp;script=sci_arttext&lt;/url&gt;&lt;/related-urls&gt;&lt;/urls&gt;&lt;access-date&gt;13 April 2015&lt;/access-date&gt;&lt;/record&gt;&lt;/Cite&gt;&lt;/EndNote&gt;</w:instrText>
            </w:r>
            <w:r w:rsidRPr="00C70209">
              <w:rPr>
                <w:vertAlign w:val="superscript"/>
              </w:rPr>
              <w:fldChar w:fldCharType="separate"/>
            </w:r>
            <w:r w:rsidR="003F7DCB" w:rsidRPr="00C70209">
              <w:rPr>
                <w:vertAlign w:val="superscript"/>
              </w:rPr>
              <w:t>147</w:t>
            </w:r>
            <w:r w:rsidRPr="00C70209">
              <w:rPr>
                <w:vertAlign w:val="superscript"/>
              </w:rPr>
              <w:fldChar w:fldCharType="end"/>
            </w:r>
          </w:p>
          <w:p w14:paraId="6FF16C40" w14:textId="77777777" w:rsidR="00DF2BB6" w:rsidRPr="00C70209" w:rsidRDefault="00DF2BB6" w:rsidP="003131E2">
            <w:pPr>
              <w:pStyle w:val="Tabletext-evidencematrix"/>
            </w:pPr>
            <w:r w:rsidRPr="00C70209">
              <w:t>Level II</w:t>
            </w:r>
          </w:p>
          <w:p w14:paraId="1BD2BC01" w14:textId="77777777" w:rsidR="00DF2BB6" w:rsidRPr="00C70209" w:rsidRDefault="00DF2BB6" w:rsidP="003131E2">
            <w:pPr>
              <w:pStyle w:val="Tabletext-evidencematrix"/>
              <w:rPr>
                <w:i/>
              </w:rPr>
            </w:pPr>
            <w:r w:rsidRPr="00C70209">
              <w:rPr>
                <w:i/>
              </w:rPr>
              <w:t>Poor</w:t>
            </w:r>
          </w:p>
        </w:tc>
        <w:tc>
          <w:tcPr>
            <w:tcW w:w="490" w:type="pct"/>
            <w:vMerge w:val="restart"/>
            <w:shd w:val="clear" w:color="auto" w:fill="auto"/>
          </w:tcPr>
          <w:p w14:paraId="7E832370" w14:textId="77777777" w:rsidR="00DF2BB6" w:rsidRPr="00C70209" w:rsidRDefault="00DF2BB6" w:rsidP="003131E2">
            <w:pPr>
              <w:pStyle w:val="Tabletext-evidencematrix"/>
            </w:pPr>
            <w:r w:rsidRPr="00C70209">
              <w:t>N=45</w:t>
            </w:r>
          </w:p>
        </w:tc>
        <w:tc>
          <w:tcPr>
            <w:tcW w:w="491" w:type="pct"/>
            <w:vMerge w:val="restart"/>
            <w:shd w:val="clear" w:color="auto" w:fill="auto"/>
          </w:tcPr>
          <w:p w14:paraId="07F37EEB" w14:textId="77777777" w:rsidR="00DF2BB6" w:rsidRPr="00C70209" w:rsidRDefault="00DF2BB6" w:rsidP="003131E2">
            <w:pPr>
              <w:pStyle w:val="Tabletext-evidencematrix"/>
            </w:pPr>
            <w:r w:rsidRPr="00C70209">
              <w:t>Preterm infants (≤33 weeks gestation) with VLBW (≤1550 g)</w:t>
            </w:r>
          </w:p>
        </w:tc>
        <w:tc>
          <w:tcPr>
            <w:tcW w:w="491" w:type="pct"/>
            <w:vMerge w:val="restart"/>
            <w:shd w:val="clear" w:color="auto" w:fill="auto"/>
          </w:tcPr>
          <w:p w14:paraId="2358C155" w14:textId="77777777" w:rsidR="00DF2BB6" w:rsidRPr="00C70209" w:rsidRDefault="00DF2BB6" w:rsidP="003131E2">
            <w:pPr>
              <w:pStyle w:val="Tabletext-evidencematrix"/>
            </w:pPr>
            <w:r w:rsidRPr="00C70209">
              <w:t>Brazil</w:t>
            </w:r>
          </w:p>
        </w:tc>
        <w:tc>
          <w:tcPr>
            <w:tcW w:w="492" w:type="pct"/>
            <w:vMerge w:val="restart"/>
            <w:shd w:val="clear" w:color="auto" w:fill="auto"/>
          </w:tcPr>
          <w:p w14:paraId="1EFDAA0E" w14:textId="3FDB16F7" w:rsidR="00DF2BB6" w:rsidRPr="00C70209" w:rsidRDefault="00DF2BB6" w:rsidP="003131E2">
            <w:pPr>
              <w:pStyle w:val="Tabletext-evidencematrix"/>
            </w:pPr>
            <w:r w:rsidRPr="00C70209">
              <w:t>Late rHuEPO + iron versus iron alone</w:t>
            </w:r>
          </w:p>
          <w:p w14:paraId="04719C34" w14:textId="530CD4AD" w:rsidR="00DF2BB6" w:rsidRPr="00C70209" w:rsidRDefault="00DF2BB6" w:rsidP="003131E2">
            <w:pPr>
              <w:pStyle w:val="Tabletext-subanalysis"/>
            </w:pPr>
            <w:r w:rsidRPr="00C70209">
              <w:t>*Group 1 (daily rHuEPO)</w:t>
            </w:r>
          </w:p>
          <w:p w14:paraId="15822473" w14:textId="2E47CD9C" w:rsidR="00DF2BB6" w:rsidRPr="00C70209" w:rsidRDefault="00DF2BB6" w:rsidP="003131E2">
            <w:pPr>
              <w:pStyle w:val="Tabletext-subanalysis"/>
            </w:pPr>
            <w:r w:rsidRPr="00C70209">
              <w:t>*Group 2 (twice weekly rHuEPO)</w:t>
            </w:r>
          </w:p>
        </w:tc>
        <w:tc>
          <w:tcPr>
            <w:tcW w:w="491" w:type="pct"/>
            <w:tcBorders>
              <w:bottom w:val="nil"/>
            </w:tcBorders>
            <w:shd w:val="clear" w:color="auto" w:fill="auto"/>
          </w:tcPr>
          <w:p w14:paraId="3CBD140A" w14:textId="77777777" w:rsidR="00DF2BB6" w:rsidRPr="00C70209" w:rsidRDefault="00DF2BB6" w:rsidP="003131E2">
            <w:pPr>
              <w:pStyle w:val="Tabletext-evidencematrix"/>
            </w:pPr>
            <w:r w:rsidRPr="00C70209">
              <w:t>Volume (mL)</w:t>
            </w:r>
          </w:p>
        </w:tc>
        <w:tc>
          <w:tcPr>
            <w:tcW w:w="515" w:type="pct"/>
            <w:tcBorders>
              <w:bottom w:val="nil"/>
            </w:tcBorders>
            <w:shd w:val="clear" w:color="auto" w:fill="auto"/>
          </w:tcPr>
          <w:p w14:paraId="3CB68951" w14:textId="77777777" w:rsidR="00DF2BB6" w:rsidRPr="00C70209" w:rsidRDefault="00DF2BB6" w:rsidP="003131E2">
            <w:pPr>
              <w:pStyle w:val="Tabletext-evidencematrix"/>
            </w:pPr>
          </w:p>
        </w:tc>
        <w:tc>
          <w:tcPr>
            <w:tcW w:w="517" w:type="pct"/>
            <w:tcBorders>
              <w:bottom w:val="nil"/>
            </w:tcBorders>
            <w:shd w:val="clear" w:color="auto" w:fill="auto"/>
          </w:tcPr>
          <w:p w14:paraId="41BEBF6B" w14:textId="77777777" w:rsidR="00DF2BB6" w:rsidRPr="00C70209" w:rsidRDefault="00DF2BB6" w:rsidP="003131E2">
            <w:pPr>
              <w:pStyle w:val="Tabletext-evidencematrix"/>
            </w:pPr>
          </w:p>
        </w:tc>
        <w:tc>
          <w:tcPr>
            <w:tcW w:w="516" w:type="pct"/>
            <w:gridSpan w:val="2"/>
            <w:tcBorders>
              <w:bottom w:val="nil"/>
            </w:tcBorders>
            <w:shd w:val="clear" w:color="auto" w:fill="FFFFFF" w:themeFill="background1"/>
          </w:tcPr>
          <w:p w14:paraId="4DC2414A" w14:textId="77777777" w:rsidR="00DF2BB6" w:rsidRPr="00C70209" w:rsidRDefault="00DF2BB6" w:rsidP="003131E2">
            <w:pPr>
              <w:pStyle w:val="Tabletext-evidencematrix"/>
            </w:pPr>
          </w:p>
        </w:tc>
        <w:tc>
          <w:tcPr>
            <w:tcW w:w="609" w:type="pct"/>
            <w:vMerge w:val="restart"/>
            <w:shd w:val="clear" w:color="auto" w:fill="auto"/>
          </w:tcPr>
          <w:p w14:paraId="304F906C" w14:textId="77777777" w:rsidR="00DF2BB6" w:rsidRPr="00C70209" w:rsidRDefault="00DF2BB6" w:rsidP="003131E2">
            <w:pPr>
              <w:pStyle w:val="Tabletext-evidencematrix"/>
              <w:rPr>
                <w:i/>
              </w:rPr>
            </w:pPr>
            <w:r w:rsidRPr="00C70209">
              <w:rPr>
                <w:i/>
              </w:rPr>
              <w:t>No significant difference</w:t>
            </w:r>
          </w:p>
          <w:p w14:paraId="77643F38" w14:textId="33188431" w:rsidR="00DF2BB6" w:rsidRPr="00C70209" w:rsidRDefault="001A475D" w:rsidP="003131E2">
            <w:pPr>
              <w:pStyle w:val="Tabletext-evidencematrix"/>
            </w:pPr>
            <w:r w:rsidRPr="001A475D">
              <w:rPr>
                <w:i/>
              </w:rPr>
              <w:t>P = </w:t>
            </w:r>
            <w:r w:rsidR="00DF2BB6" w:rsidRPr="00C70209">
              <w:t>0.156</w:t>
            </w:r>
            <w:r w:rsidR="00DF2BB6" w:rsidRPr="00C70209">
              <w:rPr>
                <w:vertAlign w:val="superscript"/>
              </w:rPr>
              <w:t>h</w:t>
            </w:r>
          </w:p>
        </w:tc>
      </w:tr>
      <w:tr w:rsidR="00DF2BB6" w:rsidRPr="00C70209" w14:paraId="3CB54340" w14:textId="77777777" w:rsidTr="003131E2">
        <w:trPr>
          <w:cantSplit/>
          <w:trHeight w:val="381"/>
        </w:trPr>
        <w:tc>
          <w:tcPr>
            <w:tcW w:w="388" w:type="pct"/>
            <w:vMerge/>
            <w:shd w:val="clear" w:color="auto" w:fill="auto"/>
          </w:tcPr>
          <w:p w14:paraId="60A9CF96" w14:textId="77777777" w:rsidR="00DF2BB6" w:rsidRPr="00C70209" w:rsidRDefault="00DF2BB6" w:rsidP="003131E2">
            <w:pPr>
              <w:pStyle w:val="Tabletext-evidencematrix"/>
            </w:pPr>
          </w:p>
        </w:tc>
        <w:tc>
          <w:tcPr>
            <w:tcW w:w="490" w:type="pct"/>
            <w:vMerge/>
            <w:shd w:val="clear" w:color="auto" w:fill="auto"/>
          </w:tcPr>
          <w:p w14:paraId="6D8D9AE3" w14:textId="77777777" w:rsidR="00DF2BB6" w:rsidRPr="00C70209" w:rsidRDefault="00DF2BB6" w:rsidP="003131E2">
            <w:pPr>
              <w:pStyle w:val="Tabletext-evidencematrix"/>
            </w:pPr>
          </w:p>
        </w:tc>
        <w:tc>
          <w:tcPr>
            <w:tcW w:w="491" w:type="pct"/>
            <w:vMerge/>
            <w:shd w:val="clear" w:color="auto" w:fill="auto"/>
          </w:tcPr>
          <w:p w14:paraId="6C7BD7CB" w14:textId="77777777" w:rsidR="00DF2BB6" w:rsidRPr="00C70209" w:rsidRDefault="00DF2BB6" w:rsidP="003131E2">
            <w:pPr>
              <w:pStyle w:val="Tabletext-evidencematrix"/>
            </w:pPr>
          </w:p>
        </w:tc>
        <w:tc>
          <w:tcPr>
            <w:tcW w:w="491" w:type="pct"/>
            <w:vMerge/>
            <w:shd w:val="clear" w:color="auto" w:fill="auto"/>
          </w:tcPr>
          <w:p w14:paraId="66128526" w14:textId="77777777" w:rsidR="00DF2BB6" w:rsidRPr="00C70209" w:rsidRDefault="00DF2BB6" w:rsidP="003131E2">
            <w:pPr>
              <w:pStyle w:val="Tabletext-evidencematrix"/>
            </w:pPr>
          </w:p>
        </w:tc>
        <w:tc>
          <w:tcPr>
            <w:tcW w:w="492" w:type="pct"/>
            <w:vMerge/>
            <w:shd w:val="clear" w:color="auto" w:fill="auto"/>
          </w:tcPr>
          <w:p w14:paraId="6F8AED20" w14:textId="77777777" w:rsidR="00DF2BB6" w:rsidRPr="00C70209" w:rsidRDefault="00DF2BB6" w:rsidP="003131E2">
            <w:pPr>
              <w:pStyle w:val="Tabletext-evidencematrix"/>
            </w:pPr>
          </w:p>
        </w:tc>
        <w:tc>
          <w:tcPr>
            <w:tcW w:w="491" w:type="pct"/>
            <w:tcBorders>
              <w:top w:val="nil"/>
            </w:tcBorders>
            <w:shd w:val="clear" w:color="auto" w:fill="auto"/>
          </w:tcPr>
          <w:p w14:paraId="3FB7DB29" w14:textId="77777777" w:rsidR="00DF2BB6" w:rsidRPr="00C70209" w:rsidRDefault="00DF2BB6" w:rsidP="003131E2">
            <w:pPr>
              <w:pStyle w:val="Tabletext-evidencematrix"/>
              <w:jc w:val="right"/>
            </w:pPr>
            <w:r w:rsidRPr="00C70209">
              <w:t>*Group 1</w:t>
            </w:r>
          </w:p>
          <w:p w14:paraId="0B5F9B86" w14:textId="77777777" w:rsidR="00DF2BB6" w:rsidRPr="00C70209" w:rsidRDefault="00DF2BB6" w:rsidP="003131E2">
            <w:pPr>
              <w:pStyle w:val="Tabletext-evidencematrix"/>
              <w:jc w:val="right"/>
            </w:pPr>
            <w:r w:rsidRPr="00C70209">
              <w:t>*Group 2</w:t>
            </w:r>
          </w:p>
        </w:tc>
        <w:tc>
          <w:tcPr>
            <w:tcW w:w="515" w:type="pct"/>
            <w:tcBorders>
              <w:top w:val="nil"/>
            </w:tcBorders>
            <w:shd w:val="clear" w:color="auto" w:fill="auto"/>
          </w:tcPr>
          <w:p w14:paraId="6DDE1F2C" w14:textId="77777777" w:rsidR="00DF2BB6" w:rsidRPr="00C70209" w:rsidRDefault="00DF2BB6" w:rsidP="003131E2">
            <w:pPr>
              <w:pStyle w:val="Tabletext-evidencematrix"/>
            </w:pPr>
            <w:r w:rsidRPr="00C70209">
              <w:t>4.6 ± NR</w:t>
            </w:r>
          </w:p>
          <w:p w14:paraId="7D5EBD5D" w14:textId="77777777" w:rsidR="00DF2BB6" w:rsidRPr="00C70209" w:rsidRDefault="00DF2BB6" w:rsidP="003131E2">
            <w:pPr>
              <w:pStyle w:val="Tabletext-evidencematrix"/>
            </w:pPr>
            <w:r w:rsidRPr="00C70209">
              <w:t>9.6 ± NR</w:t>
            </w:r>
          </w:p>
        </w:tc>
        <w:tc>
          <w:tcPr>
            <w:tcW w:w="517" w:type="pct"/>
            <w:tcBorders>
              <w:top w:val="nil"/>
            </w:tcBorders>
            <w:shd w:val="clear" w:color="auto" w:fill="auto"/>
          </w:tcPr>
          <w:p w14:paraId="369385A8" w14:textId="77777777" w:rsidR="00DF2BB6" w:rsidRPr="00C70209" w:rsidRDefault="00DF2BB6" w:rsidP="003131E2">
            <w:pPr>
              <w:pStyle w:val="Tabletext-evidencematrix"/>
            </w:pPr>
            <w:r w:rsidRPr="00C70209">
              <w:t>17.6 ± NR</w:t>
            </w:r>
          </w:p>
        </w:tc>
        <w:tc>
          <w:tcPr>
            <w:tcW w:w="516" w:type="pct"/>
            <w:gridSpan w:val="2"/>
            <w:tcBorders>
              <w:top w:val="nil"/>
            </w:tcBorders>
            <w:shd w:val="clear" w:color="auto" w:fill="FFFFFF" w:themeFill="background1"/>
          </w:tcPr>
          <w:p w14:paraId="547B5506" w14:textId="77777777" w:rsidR="00DF2BB6" w:rsidRPr="00C70209" w:rsidRDefault="00DF2BB6" w:rsidP="003131E2">
            <w:pPr>
              <w:pStyle w:val="Tabletext-evidencematrix"/>
            </w:pPr>
            <w:r w:rsidRPr="00C70209">
              <w:t>MD 13.0 [NR]</w:t>
            </w:r>
          </w:p>
          <w:p w14:paraId="1A799C9A" w14:textId="77777777" w:rsidR="00DF2BB6" w:rsidRPr="00C70209" w:rsidRDefault="00DF2BB6" w:rsidP="003131E2">
            <w:pPr>
              <w:pStyle w:val="Tabletext-evidencematrix"/>
            </w:pPr>
            <w:r w:rsidRPr="00C70209">
              <w:t>MD 8.0 [NR]</w:t>
            </w:r>
          </w:p>
        </w:tc>
        <w:tc>
          <w:tcPr>
            <w:tcW w:w="609" w:type="pct"/>
            <w:vMerge/>
            <w:shd w:val="clear" w:color="auto" w:fill="auto"/>
          </w:tcPr>
          <w:p w14:paraId="4679761E" w14:textId="77777777" w:rsidR="00DF2BB6" w:rsidRPr="00C70209" w:rsidRDefault="00DF2BB6" w:rsidP="003131E2">
            <w:pPr>
              <w:pStyle w:val="Tabletext-evidencematrix"/>
              <w:rPr>
                <w:i/>
              </w:rPr>
            </w:pPr>
          </w:p>
        </w:tc>
      </w:tr>
      <w:tr w:rsidR="00DF2BB6" w:rsidRPr="00C70209" w14:paraId="0C933706" w14:textId="77777777" w:rsidTr="003131E2">
        <w:trPr>
          <w:cantSplit/>
        </w:trPr>
        <w:tc>
          <w:tcPr>
            <w:tcW w:w="388" w:type="pct"/>
            <w:vMerge w:val="restart"/>
            <w:shd w:val="clear" w:color="auto" w:fill="auto"/>
          </w:tcPr>
          <w:p w14:paraId="10E1CCBD" w14:textId="537C657F" w:rsidR="00DF2BB6" w:rsidRPr="00C70209" w:rsidRDefault="00DF2BB6" w:rsidP="003131E2">
            <w:pPr>
              <w:pStyle w:val="Tabletext-evidencematrix"/>
            </w:pPr>
            <w:r w:rsidRPr="00C70209">
              <w:t>Juul 2003</w:t>
            </w:r>
            <w:r w:rsidRPr="00C70209">
              <w:fldChar w:fldCharType="begin"/>
            </w:r>
            <w:r w:rsidR="003F7DCB" w:rsidRPr="00C70209">
              <w:instrText xml:space="preserve"> ADDIN EN.CITE &lt;EndNote&gt;&lt;Cite&gt;&lt;Author&gt;Juul&lt;/Author&gt;&lt;Year&gt;2003&lt;/Year&gt;&lt;RecNum&gt;348&lt;/RecNum&gt;&lt;DisplayText&gt;&lt;style face="superscript"&gt;149&lt;/style&gt;&lt;/DisplayText&gt;&lt;record&gt;&lt;rec-number&gt;348&lt;/rec-number&gt;&lt;foreign-keys&gt;&lt;key app="EN" db-id="9edve2wadsavt5ewavaxtda4f2tavzvts9ee" timestamp="1427536375"&gt;348&lt;/key&gt;&lt;/foreign-keys&gt;&lt;ref-type name="Journal Article"&gt;17&lt;/ref-type&gt;&lt;contributors&gt;&lt;authors&gt;&lt;author&gt;Juul, S. E.&lt;/author&gt;&lt;/authors&gt;&lt;/contributors&gt;&lt;auth-address&gt;Department of Pediatrics, Division of Neonatology, University of Washington, Seattle,1 98195, USA. sjuul@u.washington.edu&lt;/auth-address&gt;&lt;titles&gt;&lt;title&gt;Enterally dosed recombinant human erythropoietin does not stimulate erythropoiesis in neonates&lt;/title&gt;&lt;secondary-title&gt;Journal of Paediatrics&lt;/secondary-title&gt;&lt;/titles&gt;&lt;periodical&gt;&lt;full-title&gt;Journal of Paediatrics&lt;/full-title&gt;&lt;/periodical&gt;&lt;pages&gt;321–6&lt;/pages&gt;&lt;volume&gt;143&lt;/volume&gt;&lt;number&gt;3&lt;/number&gt;&lt;keywords&gt;&lt;keyword&gt;Administration, Oral&lt;/keyword&gt;&lt;keyword&gt;Blood Transfusion&lt;/keyword&gt;&lt;keyword&gt;*Enteral Nutrition&lt;/keyword&gt;&lt;keyword&gt;Enzyme Inhibitors/blood&lt;/keyword&gt;&lt;keyword&gt;Erythropoiesis/*drug effects&lt;/keyword&gt;&lt;keyword&gt;Erythropoietin/*administration &amp;amp; dosage/blood/*pharmacology&lt;/keyword&gt;&lt;keyword&gt;Hematocrit&lt;/keyword&gt;&lt;keyword&gt;Heme/analysis&lt;/keyword&gt;&lt;keyword&gt;Humans&lt;/keyword&gt;&lt;keyword&gt;Infant&lt;/keyword&gt;&lt;keyword&gt;Infant, Newborn&lt;/keyword&gt;&lt;keyword&gt;*Infant, Premature&lt;/keyword&gt;&lt;keyword&gt;Prospective Studies&lt;/keyword&gt;&lt;keyword&gt;Protoporphyrins/blood&lt;/keyword&gt;&lt;keyword&gt;Recombinant Proteins&lt;/keyword&gt;&lt;keyword&gt;Reticulocyte Count&lt;/keyword&gt;&lt;keyword&gt;Time Factors&lt;/keyword&gt;&lt;/keywords&gt;&lt;dates&gt;&lt;year&gt;2003&lt;/year&gt;&lt;pub-dates&gt;&lt;date&gt;Sep&lt;/date&gt;&lt;/pub-dates&gt;&lt;/dates&gt;&lt;isbn&gt;0022-3476 (Print)&amp;#xD;0022-3476 (Linking)&lt;/isbn&gt;&lt;accession-num&gt;14517513&lt;/accession-num&gt;&lt;urls&gt;&lt;related-urls&gt;&lt;url&gt;http://www.ncbi.nlm.nih.gov/pubmed/14517513&lt;/url&gt;&lt;/related-urls&gt;&lt;/urls&gt;&lt;electronic-resource-num&gt;10.1067/S0022-3476(03)00296-8&lt;/electronic-resource-num&gt;&lt;/record&gt;&lt;/Cite&gt;&lt;/EndNote&gt;</w:instrText>
            </w:r>
            <w:r w:rsidRPr="00C70209">
              <w:fldChar w:fldCharType="separate"/>
            </w:r>
            <w:r w:rsidR="003F7DCB" w:rsidRPr="00C70209">
              <w:rPr>
                <w:vertAlign w:val="superscript"/>
              </w:rPr>
              <w:t>149</w:t>
            </w:r>
            <w:r w:rsidRPr="00C70209">
              <w:fldChar w:fldCharType="end"/>
            </w:r>
          </w:p>
          <w:p w14:paraId="41782402" w14:textId="77777777" w:rsidR="00DF2BB6" w:rsidRPr="00C70209" w:rsidRDefault="00DF2BB6" w:rsidP="003131E2">
            <w:pPr>
              <w:pStyle w:val="Tabletext-evidencematrix"/>
            </w:pPr>
            <w:r w:rsidRPr="00C70209">
              <w:t>Level II</w:t>
            </w:r>
          </w:p>
          <w:p w14:paraId="390A4727" w14:textId="77777777" w:rsidR="00DF2BB6" w:rsidRPr="00C70209" w:rsidRDefault="00DF2BB6" w:rsidP="003131E2">
            <w:pPr>
              <w:pStyle w:val="Tabletext-evidencematrix"/>
              <w:rPr>
                <w:rStyle w:val="Emphasis"/>
              </w:rPr>
            </w:pPr>
            <w:r w:rsidRPr="00C70209">
              <w:rPr>
                <w:rStyle w:val="Emphasis"/>
              </w:rPr>
              <w:t>Poor</w:t>
            </w:r>
          </w:p>
        </w:tc>
        <w:tc>
          <w:tcPr>
            <w:tcW w:w="490" w:type="pct"/>
            <w:vMerge w:val="restart"/>
            <w:shd w:val="clear" w:color="auto" w:fill="auto"/>
          </w:tcPr>
          <w:p w14:paraId="5A58889F" w14:textId="77777777" w:rsidR="00DF2BB6" w:rsidRPr="00C70209" w:rsidRDefault="00DF2BB6" w:rsidP="003131E2">
            <w:pPr>
              <w:pStyle w:val="Tabletext-evidencematrix"/>
            </w:pPr>
            <w:r w:rsidRPr="00C70209">
              <w:t>N=32</w:t>
            </w:r>
          </w:p>
        </w:tc>
        <w:tc>
          <w:tcPr>
            <w:tcW w:w="491" w:type="pct"/>
            <w:vMerge w:val="restart"/>
            <w:shd w:val="clear" w:color="auto" w:fill="auto"/>
          </w:tcPr>
          <w:p w14:paraId="117E135B" w14:textId="77777777" w:rsidR="00DF2BB6" w:rsidRPr="00C70209" w:rsidRDefault="00DF2BB6" w:rsidP="003131E2">
            <w:pPr>
              <w:pStyle w:val="Tabletext-evidencematrix"/>
            </w:pPr>
            <w:r w:rsidRPr="00C70209">
              <w:t xml:space="preserve">VLBW (700–1500 g) neonates </w:t>
            </w:r>
          </w:p>
        </w:tc>
        <w:tc>
          <w:tcPr>
            <w:tcW w:w="491" w:type="pct"/>
            <w:vMerge w:val="restart"/>
            <w:shd w:val="clear" w:color="auto" w:fill="auto"/>
          </w:tcPr>
          <w:p w14:paraId="2CB94A80" w14:textId="77777777" w:rsidR="00DF2BB6" w:rsidRPr="00C70209" w:rsidRDefault="00DF2BB6" w:rsidP="003131E2">
            <w:pPr>
              <w:pStyle w:val="Tabletext-evidencematrix"/>
            </w:pPr>
            <w:r w:rsidRPr="00C70209">
              <w:t>Single NICU, USA</w:t>
            </w:r>
          </w:p>
        </w:tc>
        <w:tc>
          <w:tcPr>
            <w:tcW w:w="492" w:type="pct"/>
            <w:vMerge w:val="restart"/>
            <w:shd w:val="clear" w:color="auto" w:fill="auto"/>
          </w:tcPr>
          <w:p w14:paraId="5B6BCC11" w14:textId="22E0C2CD" w:rsidR="00DF2BB6" w:rsidRPr="00C70209" w:rsidRDefault="00DF2BB6" w:rsidP="003131E2">
            <w:pPr>
              <w:pStyle w:val="Tabletext-evidencematrix"/>
            </w:pPr>
            <w:r w:rsidRPr="00C70209">
              <w:t>Late rHuEPO + iron (n=15) versus placebo + iron (n=17)</w:t>
            </w:r>
          </w:p>
          <w:p w14:paraId="51809186" w14:textId="239DE8F3" w:rsidR="00DF2BB6" w:rsidRPr="00C70209" w:rsidRDefault="00DF2BB6" w:rsidP="003131E2">
            <w:pPr>
              <w:pStyle w:val="Tabletext-subanalysis"/>
            </w:pPr>
            <w:r w:rsidRPr="00C70209">
              <w:t>*Initiation of enteral rHuEPO 2 to 8 weeks after birth</w:t>
            </w:r>
          </w:p>
        </w:tc>
        <w:tc>
          <w:tcPr>
            <w:tcW w:w="491" w:type="pct"/>
            <w:tcBorders>
              <w:bottom w:val="single" w:sz="4" w:space="0" w:color="000000"/>
            </w:tcBorders>
            <w:shd w:val="clear" w:color="auto" w:fill="auto"/>
          </w:tcPr>
          <w:p w14:paraId="4C5BAA5B" w14:textId="6FF9B70B" w:rsidR="00DF2BB6" w:rsidRPr="00C70209" w:rsidRDefault="00227344" w:rsidP="003131E2">
            <w:pPr>
              <w:pStyle w:val="Tabletext-evidencematrix"/>
            </w:pPr>
            <w:r w:rsidRPr="00C70209">
              <w:t xml:space="preserve">Total volume of </w:t>
            </w:r>
            <w:r w:rsidR="00DF2BB6" w:rsidRPr="00C70209">
              <w:t>RBC transfusion during study (mL)</w:t>
            </w:r>
          </w:p>
        </w:tc>
        <w:tc>
          <w:tcPr>
            <w:tcW w:w="515" w:type="pct"/>
            <w:shd w:val="clear" w:color="auto" w:fill="auto"/>
          </w:tcPr>
          <w:p w14:paraId="73A33561" w14:textId="77777777" w:rsidR="00DF2BB6" w:rsidRPr="00C70209" w:rsidRDefault="00DF2BB6" w:rsidP="003131E2">
            <w:pPr>
              <w:pStyle w:val="Tabletext-evidencematrix"/>
            </w:pPr>
            <w:r w:rsidRPr="00C70209">
              <w:t xml:space="preserve">9 ± 14 </w:t>
            </w:r>
          </w:p>
        </w:tc>
        <w:tc>
          <w:tcPr>
            <w:tcW w:w="517" w:type="pct"/>
            <w:shd w:val="clear" w:color="auto" w:fill="auto"/>
          </w:tcPr>
          <w:p w14:paraId="5743BFA6" w14:textId="77777777" w:rsidR="00DF2BB6" w:rsidRPr="00C70209" w:rsidRDefault="00DF2BB6" w:rsidP="003131E2">
            <w:pPr>
              <w:pStyle w:val="Tabletext-evidencematrix"/>
            </w:pPr>
            <w:r w:rsidRPr="00C70209">
              <w:t>7 ± 12</w:t>
            </w:r>
          </w:p>
        </w:tc>
        <w:tc>
          <w:tcPr>
            <w:tcW w:w="516" w:type="pct"/>
            <w:gridSpan w:val="2"/>
            <w:shd w:val="clear" w:color="auto" w:fill="FFFFFF" w:themeFill="background1"/>
          </w:tcPr>
          <w:p w14:paraId="5D1C356B" w14:textId="77777777" w:rsidR="00DF2BB6" w:rsidRPr="00C70209" w:rsidRDefault="00DF2BB6" w:rsidP="003131E2">
            <w:pPr>
              <w:pStyle w:val="Tabletext-evidencematrix"/>
              <w:rPr>
                <w:vertAlign w:val="superscript"/>
              </w:rPr>
            </w:pPr>
            <w:r w:rsidRPr="00C70209">
              <w:t>MD 2.00 [–7.10, 11.10]</w:t>
            </w:r>
            <w:r w:rsidRPr="00C70209">
              <w:rPr>
                <w:vertAlign w:val="superscript"/>
              </w:rPr>
              <w:t>f</w:t>
            </w:r>
          </w:p>
        </w:tc>
        <w:tc>
          <w:tcPr>
            <w:tcW w:w="609" w:type="pct"/>
            <w:shd w:val="clear" w:color="auto" w:fill="FFFFFF" w:themeFill="background1"/>
          </w:tcPr>
          <w:p w14:paraId="1E3A3C37" w14:textId="77777777" w:rsidR="00DF2BB6" w:rsidRPr="00C70209" w:rsidRDefault="00DF2BB6" w:rsidP="003131E2">
            <w:pPr>
              <w:pStyle w:val="Tabletext-evidencematrix"/>
              <w:rPr>
                <w:i/>
              </w:rPr>
            </w:pPr>
            <w:r w:rsidRPr="00C70209">
              <w:rPr>
                <w:i/>
              </w:rPr>
              <w:t>No significant difference</w:t>
            </w:r>
          </w:p>
          <w:p w14:paraId="3B24C480" w14:textId="25A2A8AC" w:rsidR="00DF2BB6" w:rsidRPr="00C70209" w:rsidRDefault="001A475D" w:rsidP="003131E2">
            <w:pPr>
              <w:pStyle w:val="Tabletext-evidencematrix"/>
              <w:rPr>
                <w:vertAlign w:val="superscript"/>
              </w:rPr>
            </w:pPr>
            <w:r w:rsidRPr="001A475D">
              <w:rPr>
                <w:i/>
              </w:rPr>
              <w:t>P = </w:t>
            </w:r>
            <w:r w:rsidR="00DF2BB6" w:rsidRPr="00C70209">
              <w:t>0.67</w:t>
            </w:r>
            <w:r w:rsidR="00DF2BB6" w:rsidRPr="00C70209">
              <w:rPr>
                <w:vertAlign w:val="superscript"/>
              </w:rPr>
              <w:t>f</w:t>
            </w:r>
          </w:p>
        </w:tc>
      </w:tr>
      <w:tr w:rsidR="00DF2BB6" w:rsidRPr="00C70209" w14:paraId="7861EBA6" w14:textId="77777777" w:rsidTr="003131E2">
        <w:trPr>
          <w:cantSplit/>
        </w:trPr>
        <w:tc>
          <w:tcPr>
            <w:tcW w:w="388" w:type="pct"/>
            <w:vMerge/>
            <w:shd w:val="clear" w:color="auto" w:fill="auto"/>
          </w:tcPr>
          <w:p w14:paraId="06B29077" w14:textId="77777777" w:rsidR="00DF2BB6" w:rsidRPr="00C70209" w:rsidRDefault="00DF2BB6" w:rsidP="003131E2">
            <w:pPr>
              <w:pStyle w:val="Tabletext-evidencematrix"/>
            </w:pPr>
          </w:p>
        </w:tc>
        <w:tc>
          <w:tcPr>
            <w:tcW w:w="490" w:type="pct"/>
            <w:vMerge/>
            <w:shd w:val="clear" w:color="auto" w:fill="auto"/>
          </w:tcPr>
          <w:p w14:paraId="0B5CC9F3" w14:textId="77777777" w:rsidR="00DF2BB6" w:rsidRPr="00C70209" w:rsidRDefault="00DF2BB6" w:rsidP="003131E2">
            <w:pPr>
              <w:pStyle w:val="Tabletext-evidencematrix"/>
            </w:pPr>
          </w:p>
        </w:tc>
        <w:tc>
          <w:tcPr>
            <w:tcW w:w="491" w:type="pct"/>
            <w:vMerge/>
            <w:shd w:val="clear" w:color="auto" w:fill="auto"/>
          </w:tcPr>
          <w:p w14:paraId="01BC22E8" w14:textId="77777777" w:rsidR="00DF2BB6" w:rsidRPr="00C70209" w:rsidRDefault="00DF2BB6" w:rsidP="003131E2">
            <w:pPr>
              <w:pStyle w:val="Tabletext-evidencematrix"/>
            </w:pPr>
          </w:p>
        </w:tc>
        <w:tc>
          <w:tcPr>
            <w:tcW w:w="491" w:type="pct"/>
            <w:vMerge/>
            <w:shd w:val="clear" w:color="auto" w:fill="auto"/>
          </w:tcPr>
          <w:p w14:paraId="2993D787" w14:textId="77777777" w:rsidR="00DF2BB6" w:rsidRPr="00C70209" w:rsidRDefault="00DF2BB6" w:rsidP="003131E2">
            <w:pPr>
              <w:pStyle w:val="Tabletext-evidencematrix"/>
            </w:pPr>
          </w:p>
        </w:tc>
        <w:tc>
          <w:tcPr>
            <w:tcW w:w="492" w:type="pct"/>
            <w:vMerge/>
            <w:shd w:val="clear" w:color="auto" w:fill="auto"/>
          </w:tcPr>
          <w:p w14:paraId="27C02732" w14:textId="77777777" w:rsidR="00DF2BB6" w:rsidRPr="00C70209" w:rsidRDefault="00DF2BB6" w:rsidP="003131E2">
            <w:pPr>
              <w:pStyle w:val="Tabletext-evidencematrix"/>
            </w:pPr>
          </w:p>
        </w:tc>
        <w:tc>
          <w:tcPr>
            <w:tcW w:w="491" w:type="pct"/>
            <w:tcBorders>
              <w:bottom w:val="nil"/>
            </w:tcBorders>
            <w:shd w:val="clear" w:color="auto" w:fill="auto"/>
            <w:vAlign w:val="bottom"/>
          </w:tcPr>
          <w:p w14:paraId="11AC68C8" w14:textId="77777777" w:rsidR="00DF2BB6" w:rsidRPr="00C70209" w:rsidRDefault="00DF2BB6" w:rsidP="003131E2">
            <w:pPr>
              <w:pStyle w:val="Tabletext-subanalysis"/>
              <w:jc w:val="right"/>
            </w:pPr>
          </w:p>
        </w:tc>
        <w:tc>
          <w:tcPr>
            <w:tcW w:w="1545" w:type="pct"/>
            <w:gridSpan w:val="3"/>
            <w:tcBorders>
              <w:right w:val="nil"/>
            </w:tcBorders>
            <w:shd w:val="clear" w:color="auto" w:fill="auto"/>
          </w:tcPr>
          <w:p w14:paraId="1E3C7C4D" w14:textId="77777777" w:rsidR="00DF2BB6" w:rsidRPr="00C70209" w:rsidRDefault="00DF2BB6" w:rsidP="003131E2">
            <w:pPr>
              <w:pStyle w:val="Tabletext-subanalysis"/>
            </w:pPr>
            <w:r w:rsidRPr="00C70209">
              <w:rPr>
                <w:rStyle w:val="Emphasis"/>
              </w:rPr>
              <w:t>Subgroup analysis: weight</w:t>
            </w:r>
          </w:p>
        </w:tc>
        <w:tc>
          <w:tcPr>
            <w:tcW w:w="612" w:type="pct"/>
            <w:gridSpan w:val="2"/>
            <w:tcBorders>
              <w:top w:val="single" w:sz="4" w:space="0" w:color="auto"/>
              <w:left w:val="nil"/>
            </w:tcBorders>
            <w:shd w:val="clear" w:color="auto" w:fill="auto"/>
          </w:tcPr>
          <w:p w14:paraId="11795FEE" w14:textId="77777777" w:rsidR="00DF2BB6" w:rsidRPr="00C70209" w:rsidRDefault="00DF2BB6" w:rsidP="003131E2">
            <w:pPr>
              <w:pStyle w:val="Tabletext-subanalysis"/>
            </w:pPr>
          </w:p>
        </w:tc>
      </w:tr>
      <w:tr w:rsidR="00DF2BB6" w:rsidRPr="00C70209" w14:paraId="08A5652B" w14:textId="77777777" w:rsidTr="003131E2">
        <w:trPr>
          <w:cantSplit/>
        </w:trPr>
        <w:tc>
          <w:tcPr>
            <w:tcW w:w="388" w:type="pct"/>
            <w:vMerge/>
            <w:shd w:val="clear" w:color="auto" w:fill="auto"/>
          </w:tcPr>
          <w:p w14:paraId="5F9A365D" w14:textId="77777777" w:rsidR="00DF2BB6" w:rsidRPr="00C70209" w:rsidRDefault="00DF2BB6" w:rsidP="003131E2">
            <w:pPr>
              <w:pStyle w:val="Tabletext-evidencematrix"/>
            </w:pPr>
          </w:p>
        </w:tc>
        <w:tc>
          <w:tcPr>
            <w:tcW w:w="490" w:type="pct"/>
            <w:vMerge/>
            <w:shd w:val="clear" w:color="auto" w:fill="auto"/>
          </w:tcPr>
          <w:p w14:paraId="3A247FC0" w14:textId="77777777" w:rsidR="00DF2BB6" w:rsidRPr="00C70209" w:rsidRDefault="00DF2BB6" w:rsidP="003131E2">
            <w:pPr>
              <w:pStyle w:val="Tabletext-evidencematrix"/>
            </w:pPr>
          </w:p>
        </w:tc>
        <w:tc>
          <w:tcPr>
            <w:tcW w:w="491" w:type="pct"/>
            <w:vMerge/>
            <w:shd w:val="clear" w:color="auto" w:fill="auto"/>
          </w:tcPr>
          <w:p w14:paraId="2545CD28" w14:textId="77777777" w:rsidR="00DF2BB6" w:rsidRPr="00C70209" w:rsidRDefault="00DF2BB6" w:rsidP="003131E2">
            <w:pPr>
              <w:pStyle w:val="Tabletext-evidencematrix"/>
            </w:pPr>
          </w:p>
        </w:tc>
        <w:tc>
          <w:tcPr>
            <w:tcW w:w="491" w:type="pct"/>
            <w:vMerge/>
            <w:shd w:val="clear" w:color="auto" w:fill="auto"/>
          </w:tcPr>
          <w:p w14:paraId="01DC3A4C" w14:textId="77777777" w:rsidR="00DF2BB6" w:rsidRPr="00C70209" w:rsidRDefault="00DF2BB6" w:rsidP="003131E2">
            <w:pPr>
              <w:pStyle w:val="Tabletext-evidencematrix"/>
            </w:pPr>
          </w:p>
        </w:tc>
        <w:tc>
          <w:tcPr>
            <w:tcW w:w="492" w:type="pct"/>
            <w:vMerge/>
            <w:shd w:val="clear" w:color="auto" w:fill="auto"/>
          </w:tcPr>
          <w:p w14:paraId="78B52303" w14:textId="77777777" w:rsidR="00DF2BB6" w:rsidRPr="00C70209" w:rsidRDefault="00DF2BB6" w:rsidP="003131E2">
            <w:pPr>
              <w:pStyle w:val="Tabletext-evidencematrix"/>
            </w:pPr>
          </w:p>
        </w:tc>
        <w:tc>
          <w:tcPr>
            <w:tcW w:w="491" w:type="pct"/>
            <w:tcBorders>
              <w:top w:val="nil"/>
            </w:tcBorders>
            <w:shd w:val="clear" w:color="auto" w:fill="auto"/>
          </w:tcPr>
          <w:p w14:paraId="580D2D24" w14:textId="77777777" w:rsidR="00DF2BB6" w:rsidRPr="00C70209" w:rsidRDefault="00DF2BB6" w:rsidP="003131E2">
            <w:pPr>
              <w:pStyle w:val="Tabletext-subanalysis"/>
              <w:jc w:val="right"/>
            </w:pPr>
            <w:r w:rsidRPr="00C70209">
              <w:t>*Infants 750–1000g (N=11)</w:t>
            </w:r>
          </w:p>
        </w:tc>
        <w:tc>
          <w:tcPr>
            <w:tcW w:w="515" w:type="pct"/>
            <w:shd w:val="clear" w:color="auto" w:fill="auto"/>
          </w:tcPr>
          <w:p w14:paraId="0C89A303" w14:textId="77777777" w:rsidR="00DF2BB6" w:rsidRPr="00C70209" w:rsidRDefault="00DF2BB6" w:rsidP="003131E2">
            <w:pPr>
              <w:pStyle w:val="Tabletext-subanalysis"/>
            </w:pPr>
            <w:r w:rsidRPr="00C70209">
              <w:t>9 ± 11 (n=NR)</w:t>
            </w:r>
          </w:p>
        </w:tc>
        <w:tc>
          <w:tcPr>
            <w:tcW w:w="517" w:type="pct"/>
            <w:shd w:val="clear" w:color="auto" w:fill="auto"/>
          </w:tcPr>
          <w:p w14:paraId="173F50E8" w14:textId="77777777" w:rsidR="00DF2BB6" w:rsidRPr="00C70209" w:rsidRDefault="00DF2BB6" w:rsidP="003131E2">
            <w:pPr>
              <w:pStyle w:val="Tabletext-subanalysis"/>
            </w:pPr>
            <w:r w:rsidRPr="00C70209">
              <w:t>16 ± 15 (n=NR)</w:t>
            </w:r>
          </w:p>
        </w:tc>
        <w:tc>
          <w:tcPr>
            <w:tcW w:w="516" w:type="pct"/>
            <w:gridSpan w:val="2"/>
            <w:shd w:val="clear" w:color="auto" w:fill="FFFFFF" w:themeFill="background1"/>
          </w:tcPr>
          <w:p w14:paraId="730F8B33" w14:textId="77777777" w:rsidR="00DF2BB6" w:rsidRPr="00C70209" w:rsidRDefault="00DF2BB6" w:rsidP="003131E2">
            <w:pPr>
              <w:pStyle w:val="Tabletext-subanalysis"/>
            </w:pPr>
            <w:r w:rsidRPr="00C70209">
              <w:t>MD 7.0 [NR]</w:t>
            </w:r>
          </w:p>
        </w:tc>
        <w:tc>
          <w:tcPr>
            <w:tcW w:w="609" w:type="pct"/>
            <w:shd w:val="clear" w:color="auto" w:fill="FFFFFF" w:themeFill="background1"/>
          </w:tcPr>
          <w:p w14:paraId="365C2933" w14:textId="77777777" w:rsidR="00DF2BB6" w:rsidRPr="00C70209" w:rsidRDefault="00DF2BB6" w:rsidP="003131E2">
            <w:pPr>
              <w:pStyle w:val="Tabletext-subanalysis"/>
            </w:pPr>
            <w:r w:rsidRPr="00C70209">
              <w:t>NR</w:t>
            </w:r>
          </w:p>
        </w:tc>
      </w:tr>
      <w:tr w:rsidR="00DF2BB6" w:rsidRPr="00C70209" w14:paraId="6FADE98C" w14:textId="77777777" w:rsidTr="003131E2">
        <w:trPr>
          <w:cantSplit/>
        </w:trPr>
        <w:tc>
          <w:tcPr>
            <w:tcW w:w="388" w:type="pct"/>
            <w:vMerge/>
            <w:shd w:val="clear" w:color="auto" w:fill="auto"/>
          </w:tcPr>
          <w:p w14:paraId="4C26DBB7" w14:textId="77777777" w:rsidR="00DF2BB6" w:rsidRPr="00C70209" w:rsidRDefault="00DF2BB6" w:rsidP="003131E2">
            <w:pPr>
              <w:pStyle w:val="Tabletext-evidencematrix"/>
            </w:pPr>
          </w:p>
        </w:tc>
        <w:tc>
          <w:tcPr>
            <w:tcW w:w="490" w:type="pct"/>
            <w:vMerge/>
            <w:shd w:val="clear" w:color="auto" w:fill="auto"/>
          </w:tcPr>
          <w:p w14:paraId="09C7E50F" w14:textId="77777777" w:rsidR="00DF2BB6" w:rsidRPr="00C70209" w:rsidRDefault="00DF2BB6" w:rsidP="003131E2">
            <w:pPr>
              <w:pStyle w:val="Tabletext-evidencematrix"/>
            </w:pPr>
          </w:p>
        </w:tc>
        <w:tc>
          <w:tcPr>
            <w:tcW w:w="491" w:type="pct"/>
            <w:vMerge/>
            <w:shd w:val="clear" w:color="auto" w:fill="auto"/>
          </w:tcPr>
          <w:p w14:paraId="54AB214D" w14:textId="77777777" w:rsidR="00DF2BB6" w:rsidRPr="00C70209" w:rsidRDefault="00DF2BB6" w:rsidP="003131E2">
            <w:pPr>
              <w:pStyle w:val="Tabletext-evidencematrix"/>
            </w:pPr>
          </w:p>
        </w:tc>
        <w:tc>
          <w:tcPr>
            <w:tcW w:w="491" w:type="pct"/>
            <w:vMerge/>
            <w:shd w:val="clear" w:color="auto" w:fill="auto"/>
          </w:tcPr>
          <w:p w14:paraId="4429714C" w14:textId="77777777" w:rsidR="00DF2BB6" w:rsidRPr="00C70209" w:rsidRDefault="00DF2BB6" w:rsidP="003131E2">
            <w:pPr>
              <w:pStyle w:val="Tabletext-evidencematrix"/>
            </w:pPr>
          </w:p>
        </w:tc>
        <w:tc>
          <w:tcPr>
            <w:tcW w:w="492" w:type="pct"/>
            <w:vMerge/>
            <w:shd w:val="clear" w:color="auto" w:fill="auto"/>
          </w:tcPr>
          <w:p w14:paraId="04EC40C9" w14:textId="77777777" w:rsidR="00DF2BB6" w:rsidRPr="00C70209" w:rsidRDefault="00DF2BB6" w:rsidP="003131E2">
            <w:pPr>
              <w:pStyle w:val="Tabletext-evidencematrix"/>
            </w:pPr>
          </w:p>
        </w:tc>
        <w:tc>
          <w:tcPr>
            <w:tcW w:w="491" w:type="pct"/>
            <w:shd w:val="clear" w:color="auto" w:fill="auto"/>
          </w:tcPr>
          <w:p w14:paraId="767E2021" w14:textId="77777777" w:rsidR="00DF2BB6" w:rsidRPr="00C70209" w:rsidRDefault="00DF2BB6" w:rsidP="003131E2">
            <w:pPr>
              <w:pStyle w:val="Tabletext-subanalysis"/>
              <w:jc w:val="right"/>
            </w:pPr>
            <w:r w:rsidRPr="00C70209">
              <w:t>*Infants 1001–1500g (N=21)</w:t>
            </w:r>
          </w:p>
        </w:tc>
        <w:tc>
          <w:tcPr>
            <w:tcW w:w="515" w:type="pct"/>
            <w:shd w:val="clear" w:color="auto" w:fill="auto"/>
          </w:tcPr>
          <w:p w14:paraId="5FA38C45" w14:textId="77777777" w:rsidR="00DF2BB6" w:rsidRPr="00C70209" w:rsidRDefault="00DF2BB6" w:rsidP="003131E2">
            <w:pPr>
              <w:pStyle w:val="Tabletext-subanalysis"/>
            </w:pPr>
            <w:r w:rsidRPr="00C70209">
              <w:t>9 ± 15 (n=NR)</w:t>
            </w:r>
          </w:p>
        </w:tc>
        <w:tc>
          <w:tcPr>
            <w:tcW w:w="517" w:type="pct"/>
            <w:shd w:val="clear" w:color="auto" w:fill="auto"/>
          </w:tcPr>
          <w:p w14:paraId="20491DB1" w14:textId="77777777" w:rsidR="00DF2BB6" w:rsidRPr="00C70209" w:rsidRDefault="00DF2BB6" w:rsidP="003131E2">
            <w:pPr>
              <w:pStyle w:val="Tabletext-subanalysis"/>
            </w:pPr>
            <w:r w:rsidRPr="00C70209">
              <w:t>2 ± 6 (n=NR)</w:t>
            </w:r>
          </w:p>
        </w:tc>
        <w:tc>
          <w:tcPr>
            <w:tcW w:w="516" w:type="pct"/>
            <w:gridSpan w:val="2"/>
            <w:shd w:val="clear" w:color="auto" w:fill="FFFFFF" w:themeFill="background1"/>
          </w:tcPr>
          <w:p w14:paraId="3004D4FC" w14:textId="77777777" w:rsidR="00DF2BB6" w:rsidRPr="00C70209" w:rsidRDefault="00DF2BB6" w:rsidP="003131E2">
            <w:pPr>
              <w:pStyle w:val="Tabletext-subanalysis"/>
            </w:pPr>
            <w:r w:rsidRPr="00C70209">
              <w:t>MD –7.0 [NR]</w:t>
            </w:r>
          </w:p>
        </w:tc>
        <w:tc>
          <w:tcPr>
            <w:tcW w:w="609" w:type="pct"/>
            <w:shd w:val="clear" w:color="auto" w:fill="FFFFFF" w:themeFill="background1"/>
          </w:tcPr>
          <w:p w14:paraId="446B9E8A" w14:textId="77777777" w:rsidR="00DF2BB6" w:rsidRPr="00C70209" w:rsidRDefault="00DF2BB6" w:rsidP="003131E2">
            <w:pPr>
              <w:pStyle w:val="Tabletext-subanalysis"/>
            </w:pPr>
            <w:r w:rsidRPr="00C70209">
              <w:t>NR</w:t>
            </w:r>
          </w:p>
        </w:tc>
      </w:tr>
      <w:tr w:rsidR="00DF2BB6" w:rsidRPr="00C70209" w14:paraId="0FF44A37" w14:textId="77777777" w:rsidTr="003131E2">
        <w:trPr>
          <w:cantSplit/>
        </w:trPr>
        <w:tc>
          <w:tcPr>
            <w:tcW w:w="388" w:type="pct"/>
            <w:vMerge/>
            <w:shd w:val="clear" w:color="auto" w:fill="auto"/>
          </w:tcPr>
          <w:p w14:paraId="7DE5A2C1" w14:textId="77777777" w:rsidR="00DF2BB6" w:rsidRPr="00C70209" w:rsidRDefault="00DF2BB6" w:rsidP="003131E2">
            <w:pPr>
              <w:pStyle w:val="Tabletext-evidencematrix"/>
            </w:pPr>
          </w:p>
        </w:tc>
        <w:tc>
          <w:tcPr>
            <w:tcW w:w="490" w:type="pct"/>
            <w:vMerge/>
            <w:shd w:val="clear" w:color="auto" w:fill="auto"/>
          </w:tcPr>
          <w:p w14:paraId="6DA1D2E7" w14:textId="77777777" w:rsidR="00DF2BB6" w:rsidRPr="00C70209" w:rsidRDefault="00DF2BB6" w:rsidP="003131E2">
            <w:pPr>
              <w:pStyle w:val="Tabletext-evidencematrix"/>
            </w:pPr>
          </w:p>
        </w:tc>
        <w:tc>
          <w:tcPr>
            <w:tcW w:w="491" w:type="pct"/>
            <w:vMerge/>
            <w:shd w:val="clear" w:color="auto" w:fill="auto"/>
          </w:tcPr>
          <w:p w14:paraId="7424CD71" w14:textId="77777777" w:rsidR="00DF2BB6" w:rsidRPr="00C70209" w:rsidRDefault="00DF2BB6" w:rsidP="003131E2">
            <w:pPr>
              <w:pStyle w:val="Tabletext-evidencematrix"/>
            </w:pPr>
          </w:p>
        </w:tc>
        <w:tc>
          <w:tcPr>
            <w:tcW w:w="491" w:type="pct"/>
            <w:vMerge/>
            <w:shd w:val="clear" w:color="auto" w:fill="auto"/>
          </w:tcPr>
          <w:p w14:paraId="42EA6D0C" w14:textId="77777777" w:rsidR="00DF2BB6" w:rsidRPr="00C70209" w:rsidRDefault="00DF2BB6" w:rsidP="003131E2">
            <w:pPr>
              <w:pStyle w:val="Tabletext-evidencematrix"/>
            </w:pPr>
          </w:p>
        </w:tc>
        <w:tc>
          <w:tcPr>
            <w:tcW w:w="492" w:type="pct"/>
            <w:vMerge/>
            <w:shd w:val="clear" w:color="auto" w:fill="auto"/>
          </w:tcPr>
          <w:p w14:paraId="36664F16" w14:textId="77777777" w:rsidR="00DF2BB6" w:rsidRPr="00C70209" w:rsidRDefault="00DF2BB6" w:rsidP="003131E2">
            <w:pPr>
              <w:pStyle w:val="Tabletext-evidencematrix"/>
            </w:pPr>
          </w:p>
        </w:tc>
        <w:tc>
          <w:tcPr>
            <w:tcW w:w="491" w:type="pct"/>
            <w:shd w:val="clear" w:color="auto" w:fill="auto"/>
          </w:tcPr>
          <w:p w14:paraId="0DF4BDC9" w14:textId="6A0E8C1A" w:rsidR="00DF2BB6" w:rsidRPr="00C70209" w:rsidRDefault="00227344" w:rsidP="003131E2">
            <w:pPr>
              <w:pStyle w:val="Tabletext-evidencematrix"/>
            </w:pPr>
            <w:r w:rsidRPr="00C70209">
              <w:t xml:space="preserve">Total volume of </w:t>
            </w:r>
            <w:r w:rsidR="00DF2BB6" w:rsidRPr="00C70209">
              <w:t>RBC transfusion after study (mL)</w:t>
            </w:r>
          </w:p>
        </w:tc>
        <w:tc>
          <w:tcPr>
            <w:tcW w:w="515" w:type="pct"/>
            <w:shd w:val="clear" w:color="auto" w:fill="auto"/>
          </w:tcPr>
          <w:p w14:paraId="012183BE" w14:textId="77777777" w:rsidR="00DF2BB6" w:rsidRPr="00C70209" w:rsidRDefault="00DF2BB6" w:rsidP="003131E2">
            <w:pPr>
              <w:pStyle w:val="Tabletext-evidencematrix"/>
            </w:pPr>
            <w:r w:rsidRPr="00C70209">
              <w:t>15 ± 25</w:t>
            </w:r>
          </w:p>
        </w:tc>
        <w:tc>
          <w:tcPr>
            <w:tcW w:w="517" w:type="pct"/>
            <w:shd w:val="clear" w:color="auto" w:fill="auto"/>
          </w:tcPr>
          <w:p w14:paraId="7DC7BA94" w14:textId="77777777" w:rsidR="00DF2BB6" w:rsidRPr="00C70209" w:rsidRDefault="00DF2BB6" w:rsidP="003131E2">
            <w:pPr>
              <w:pStyle w:val="Tabletext-evidencematrix"/>
            </w:pPr>
            <w:r w:rsidRPr="00C70209">
              <w:t>12 ± 24</w:t>
            </w:r>
          </w:p>
        </w:tc>
        <w:tc>
          <w:tcPr>
            <w:tcW w:w="516" w:type="pct"/>
            <w:gridSpan w:val="2"/>
            <w:shd w:val="clear" w:color="auto" w:fill="FFFFFF" w:themeFill="background1"/>
          </w:tcPr>
          <w:p w14:paraId="724DC68F" w14:textId="77777777" w:rsidR="00DF2BB6" w:rsidRPr="00C70209" w:rsidRDefault="00DF2BB6" w:rsidP="003131E2">
            <w:pPr>
              <w:pStyle w:val="Tabletext-evidencematrix"/>
            </w:pPr>
            <w:r w:rsidRPr="00C70209">
              <w:t>MD 3.00 [–14.01, 20.04]</w:t>
            </w:r>
            <w:r w:rsidRPr="00C70209">
              <w:rPr>
                <w:vertAlign w:val="superscript"/>
              </w:rPr>
              <w:t>f</w:t>
            </w:r>
          </w:p>
        </w:tc>
        <w:tc>
          <w:tcPr>
            <w:tcW w:w="609" w:type="pct"/>
            <w:shd w:val="clear" w:color="auto" w:fill="FFFFFF" w:themeFill="background1"/>
          </w:tcPr>
          <w:p w14:paraId="2CC75F00" w14:textId="77777777" w:rsidR="00DF2BB6" w:rsidRPr="00C70209" w:rsidRDefault="00DF2BB6" w:rsidP="003131E2">
            <w:pPr>
              <w:pStyle w:val="Tabletext-evidencematrix"/>
              <w:rPr>
                <w:i/>
              </w:rPr>
            </w:pPr>
            <w:r w:rsidRPr="00C70209">
              <w:rPr>
                <w:i/>
              </w:rPr>
              <w:t>No significant difference</w:t>
            </w:r>
          </w:p>
          <w:p w14:paraId="779450FF" w14:textId="2CF2FD18" w:rsidR="00DF2BB6" w:rsidRPr="00C70209" w:rsidRDefault="001A475D" w:rsidP="003131E2">
            <w:pPr>
              <w:pStyle w:val="Tabletext-evidencematrix"/>
            </w:pPr>
            <w:r w:rsidRPr="001A475D">
              <w:rPr>
                <w:i/>
              </w:rPr>
              <w:t>P = </w:t>
            </w:r>
            <w:r w:rsidR="00DF2BB6" w:rsidRPr="00C70209">
              <w:t>0.73</w:t>
            </w:r>
            <w:r w:rsidR="00DF2BB6" w:rsidRPr="00C70209">
              <w:rPr>
                <w:vertAlign w:val="superscript"/>
              </w:rPr>
              <w:t>f</w:t>
            </w:r>
          </w:p>
        </w:tc>
      </w:tr>
      <w:tr w:rsidR="00DF2BB6" w:rsidRPr="00C70209" w14:paraId="382438B4" w14:textId="77777777" w:rsidTr="003131E2">
        <w:trPr>
          <w:cantSplit/>
        </w:trPr>
        <w:tc>
          <w:tcPr>
            <w:tcW w:w="388" w:type="pct"/>
            <w:vMerge/>
            <w:shd w:val="clear" w:color="auto" w:fill="auto"/>
          </w:tcPr>
          <w:p w14:paraId="29CFD1F6" w14:textId="77777777" w:rsidR="00DF2BB6" w:rsidRPr="00C70209" w:rsidRDefault="00DF2BB6" w:rsidP="003131E2">
            <w:pPr>
              <w:pStyle w:val="Tabletext-evidencematrix"/>
            </w:pPr>
          </w:p>
        </w:tc>
        <w:tc>
          <w:tcPr>
            <w:tcW w:w="490" w:type="pct"/>
            <w:vMerge/>
            <w:shd w:val="clear" w:color="auto" w:fill="auto"/>
          </w:tcPr>
          <w:p w14:paraId="24B683C4" w14:textId="77777777" w:rsidR="00DF2BB6" w:rsidRPr="00C70209" w:rsidRDefault="00DF2BB6" w:rsidP="003131E2">
            <w:pPr>
              <w:pStyle w:val="Tabletext-evidencematrix"/>
            </w:pPr>
          </w:p>
        </w:tc>
        <w:tc>
          <w:tcPr>
            <w:tcW w:w="491" w:type="pct"/>
            <w:vMerge/>
            <w:shd w:val="clear" w:color="auto" w:fill="auto"/>
          </w:tcPr>
          <w:p w14:paraId="08E9AEED" w14:textId="77777777" w:rsidR="00DF2BB6" w:rsidRPr="00C70209" w:rsidRDefault="00DF2BB6" w:rsidP="003131E2">
            <w:pPr>
              <w:pStyle w:val="Tabletext-evidencematrix"/>
            </w:pPr>
          </w:p>
        </w:tc>
        <w:tc>
          <w:tcPr>
            <w:tcW w:w="491" w:type="pct"/>
            <w:vMerge/>
            <w:shd w:val="clear" w:color="auto" w:fill="auto"/>
          </w:tcPr>
          <w:p w14:paraId="07E880D5" w14:textId="77777777" w:rsidR="00DF2BB6" w:rsidRPr="00C70209" w:rsidRDefault="00DF2BB6" w:rsidP="003131E2">
            <w:pPr>
              <w:pStyle w:val="Tabletext-evidencematrix"/>
            </w:pPr>
          </w:p>
        </w:tc>
        <w:tc>
          <w:tcPr>
            <w:tcW w:w="492" w:type="pct"/>
            <w:vMerge/>
            <w:shd w:val="clear" w:color="auto" w:fill="auto"/>
          </w:tcPr>
          <w:p w14:paraId="7DA330D6" w14:textId="77777777" w:rsidR="00DF2BB6" w:rsidRPr="00C70209" w:rsidRDefault="00DF2BB6" w:rsidP="003131E2">
            <w:pPr>
              <w:pStyle w:val="Tabletext-evidencematrix"/>
            </w:pPr>
          </w:p>
        </w:tc>
        <w:tc>
          <w:tcPr>
            <w:tcW w:w="491" w:type="pct"/>
            <w:tcBorders>
              <w:bottom w:val="nil"/>
            </w:tcBorders>
            <w:shd w:val="clear" w:color="auto" w:fill="auto"/>
            <w:vAlign w:val="bottom"/>
          </w:tcPr>
          <w:p w14:paraId="78956A30" w14:textId="77777777" w:rsidR="00DF2BB6" w:rsidRPr="00C70209" w:rsidRDefault="00DF2BB6" w:rsidP="003131E2">
            <w:pPr>
              <w:pStyle w:val="Tabletext-subanalysis"/>
              <w:jc w:val="right"/>
            </w:pPr>
          </w:p>
        </w:tc>
        <w:tc>
          <w:tcPr>
            <w:tcW w:w="1545" w:type="pct"/>
            <w:gridSpan w:val="3"/>
            <w:tcBorders>
              <w:right w:val="nil"/>
            </w:tcBorders>
            <w:shd w:val="clear" w:color="auto" w:fill="auto"/>
          </w:tcPr>
          <w:p w14:paraId="1717BBBC" w14:textId="77777777" w:rsidR="00DF2BB6" w:rsidRPr="00C70209" w:rsidRDefault="00DF2BB6" w:rsidP="003131E2">
            <w:pPr>
              <w:pStyle w:val="Tabletext-subanalysis"/>
            </w:pPr>
            <w:r w:rsidRPr="00C70209">
              <w:rPr>
                <w:rStyle w:val="Emphasis"/>
              </w:rPr>
              <w:t>Subgroup analysis: weight</w:t>
            </w:r>
          </w:p>
        </w:tc>
        <w:tc>
          <w:tcPr>
            <w:tcW w:w="612" w:type="pct"/>
            <w:gridSpan w:val="2"/>
            <w:tcBorders>
              <w:left w:val="nil"/>
            </w:tcBorders>
            <w:shd w:val="clear" w:color="auto" w:fill="auto"/>
          </w:tcPr>
          <w:p w14:paraId="0489DE5D" w14:textId="77777777" w:rsidR="00DF2BB6" w:rsidRPr="00C70209" w:rsidRDefault="00DF2BB6" w:rsidP="003131E2">
            <w:pPr>
              <w:pStyle w:val="Tabletext-subanalysis"/>
            </w:pPr>
          </w:p>
        </w:tc>
      </w:tr>
      <w:tr w:rsidR="00DF2BB6" w:rsidRPr="00C70209" w14:paraId="470C0CDE" w14:textId="77777777" w:rsidTr="003131E2">
        <w:trPr>
          <w:cantSplit/>
        </w:trPr>
        <w:tc>
          <w:tcPr>
            <w:tcW w:w="388" w:type="pct"/>
            <w:vMerge/>
            <w:shd w:val="clear" w:color="auto" w:fill="auto"/>
          </w:tcPr>
          <w:p w14:paraId="60A01D97" w14:textId="77777777" w:rsidR="00DF2BB6" w:rsidRPr="00C70209" w:rsidRDefault="00DF2BB6" w:rsidP="003131E2">
            <w:pPr>
              <w:pStyle w:val="Tabletext-evidencematrix"/>
            </w:pPr>
          </w:p>
        </w:tc>
        <w:tc>
          <w:tcPr>
            <w:tcW w:w="490" w:type="pct"/>
            <w:vMerge/>
            <w:shd w:val="clear" w:color="auto" w:fill="auto"/>
          </w:tcPr>
          <w:p w14:paraId="799C1FA4" w14:textId="77777777" w:rsidR="00DF2BB6" w:rsidRPr="00C70209" w:rsidRDefault="00DF2BB6" w:rsidP="003131E2">
            <w:pPr>
              <w:pStyle w:val="Tabletext-evidencematrix"/>
            </w:pPr>
          </w:p>
        </w:tc>
        <w:tc>
          <w:tcPr>
            <w:tcW w:w="491" w:type="pct"/>
            <w:vMerge/>
            <w:shd w:val="clear" w:color="auto" w:fill="auto"/>
          </w:tcPr>
          <w:p w14:paraId="7576C518" w14:textId="77777777" w:rsidR="00DF2BB6" w:rsidRPr="00C70209" w:rsidRDefault="00DF2BB6" w:rsidP="003131E2">
            <w:pPr>
              <w:pStyle w:val="Tabletext-evidencematrix"/>
            </w:pPr>
          </w:p>
        </w:tc>
        <w:tc>
          <w:tcPr>
            <w:tcW w:w="491" w:type="pct"/>
            <w:vMerge/>
            <w:shd w:val="clear" w:color="auto" w:fill="auto"/>
          </w:tcPr>
          <w:p w14:paraId="687426EC" w14:textId="77777777" w:rsidR="00DF2BB6" w:rsidRPr="00C70209" w:rsidRDefault="00DF2BB6" w:rsidP="003131E2">
            <w:pPr>
              <w:pStyle w:val="Tabletext-evidencematrix"/>
            </w:pPr>
          </w:p>
        </w:tc>
        <w:tc>
          <w:tcPr>
            <w:tcW w:w="492" w:type="pct"/>
            <w:vMerge/>
            <w:shd w:val="clear" w:color="auto" w:fill="auto"/>
          </w:tcPr>
          <w:p w14:paraId="4B0619A7" w14:textId="77777777" w:rsidR="00DF2BB6" w:rsidRPr="00C70209" w:rsidRDefault="00DF2BB6" w:rsidP="003131E2">
            <w:pPr>
              <w:pStyle w:val="Tabletext-evidencematrix"/>
            </w:pPr>
          </w:p>
        </w:tc>
        <w:tc>
          <w:tcPr>
            <w:tcW w:w="491" w:type="pct"/>
            <w:tcBorders>
              <w:top w:val="nil"/>
            </w:tcBorders>
            <w:shd w:val="clear" w:color="auto" w:fill="auto"/>
          </w:tcPr>
          <w:p w14:paraId="4413076A" w14:textId="77777777" w:rsidR="00DF2BB6" w:rsidRPr="00C70209" w:rsidRDefault="00DF2BB6" w:rsidP="003131E2">
            <w:pPr>
              <w:pStyle w:val="Tabletext-subanalysis"/>
              <w:jc w:val="right"/>
            </w:pPr>
            <w:r w:rsidRPr="00C70209">
              <w:t>*Infants 750–1000g (N=11)</w:t>
            </w:r>
          </w:p>
        </w:tc>
        <w:tc>
          <w:tcPr>
            <w:tcW w:w="515" w:type="pct"/>
            <w:shd w:val="clear" w:color="auto" w:fill="auto"/>
          </w:tcPr>
          <w:p w14:paraId="29104EFE" w14:textId="77777777" w:rsidR="00DF2BB6" w:rsidRPr="00C70209" w:rsidRDefault="00DF2BB6" w:rsidP="003131E2">
            <w:pPr>
              <w:pStyle w:val="Tabletext-subanalysis"/>
            </w:pPr>
            <w:r w:rsidRPr="00C70209">
              <w:t>20 ± 33 (n=NR)</w:t>
            </w:r>
          </w:p>
        </w:tc>
        <w:tc>
          <w:tcPr>
            <w:tcW w:w="517" w:type="pct"/>
            <w:shd w:val="clear" w:color="auto" w:fill="auto"/>
          </w:tcPr>
          <w:p w14:paraId="71B325CF" w14:textId="77777777" w:rsidR="00DF2BB6" w:rsidRPr="00C70209" w:rsidRDefault="00DF2BB6" w:rsidP="003131E2">
            <w:pPr>
              <w:pStyle w:val="Tabletext-subanalysis"/>
            </w:pPr>
            <w:r w:rsidRPr="00C70209">
              <w:t>22 ± 36 (n=NR)</w:t>
            </w:r>
          </w:p>
        </w:tc>
        <w:tc>
          <w:tcPr>
            <w:tcW w:w="516" w:type="pct"/>
            <w:gridSpan w:val="2"/>
            <w:shd w:val="clear" w:color="auto" w:fill="FFFFFF" w:themeFill="background1"/>
          </w:tcPr>
          <w:p w14:paraId="00BE779B" w14:textId="77777777" w:rsidR="00DF2BB6" w:rsidRPr="00C70209" w:rsidRDefault="00DF2BB6" w:rsidP="003131E2">
            <w:pPr>
              <w:pStyle w:val="Tabletext-subanalysis"/>
            </w:pPr>
            <w:r w:rsidRPr="00C70209">
              <w:t>MD 2.0 [NR]</w:t>
            </w:r>
          </w:p>
        </w:tc>
        <w:tc>
          <w:tcPr>
            <w:tcW w:w="609" w:type="pct"/>
            <w:tcBorders>
              <w:top w:val="nil"/>
            </w:tcBorders>
            <w:shd w:val="clear" w:color="auto" w:fill="FFFFFF" w:themeFill="background1"/>
          </w:tcPr>
          <w:p w14:paraId="25FF1D19" w14:textId="77777777" w:rsidR="00DF2BB6" w:rsidRPr="00C70209" w:rsidRDefault="00DF2BB6" w:rsidP="003131E2">
            <w:pPr>
              <w:pStyle w:val="Tabletext-subanalysis"/>
            </w:pPr>
            <w:r w:rsidRPr="00C70209">
              <w:t>NR</w:t>
            </w:r>
          </w:p>
        </w:tc>
      </w:tr>
      <w:tr w:rsidR="00DF2BB6" w:rsidRPr="00C70209" w14:paraId="2BED3C5F" w14:textId="77777777" w:rsidTr="003131E2">
        <w:trPr>
          <w:cantSplit/>
        </w:trPr>
        <w:tc>
          <w:tcPr>
            <w:tcW w:w="388" w:type="pct"/>
            <w:vMerge/>
            <w:shd w:val="clear" w:color="auto" w:fill="auto"/>
          </w:tcPr>
          <w:p w14:paraId="34567C40" w14:textId="77777777" w:rsidR="00DF2BB6" w:rsidRPr="00C70209" w:rsidRDefault="00DF2BB6" w:rsidP="003131E2">
            <w:pPr>
              <w:pStyle w:val="Tabletext-evidencematrix"/>
            </w:pPr>
          </w:p>
        </w:tc>
        <w:tc>
          <w:tcPr>
            <w:tcW w:w="490" w:type="pct"/>
            <w:vMerge/>
            <w:shd w:val="clear" w:color="auto" w:fill="auto"/>
          </w:tcPr>
          <w:p w14:paraId="74E96C14" w14:textId="77777777" w:rsidR="00DF2BB6" w:rsidRPr="00C70209" w:rsidRDefault="00DF2BB6" w:rsidP="003131E2">
            <w:pPr>
              <w:pStyle w:val="Tabletext-evidencematrix"/>
            </w:pPr>
          </w:p>
        </w:tc>
        <w:tc>
          <w:tcPr>
            <w:tcW w:w="491" w:type="pct"/>
            <w:vMerge/>
            <w:shd w:val="clear" w:color="auto" w:fill="auto"/>
          </w:tcPr>
          <w:p w14:paraId="39E42A63" w14:textId="77777777" w:rsidR="00DF2BB6" w:rsidRPr="00C70209" w:rsidRDefault="00DF2BB6" w:rsidP="003131E2">
            <w:pPr>
              <w:pStyle w:val="Tabletext-evidencematrix"/>
            </w:pPr>
          </w:p>
        </w:tc>
        <w:tc>
          <w:tcPr>
            <w:tcW w:w="491" w:type="pct"/>
            <w:vMerge/>
            <w:shd w:val="clear" w:color="auto" w:fill="auto"/>
          </w:tcPr>
          <w:p w14:paraId="013AD9D5" w14:textId="77777777" w:rsidR="00DF2BB6" w:rsidRPr="00C70209" w:rsidRDefault="00DF2BB6" w:rsidP="003131E2">
            <w:pPr>
              <w:pStyle w:val="Tabletext-evidencematrix"/>
            </w:pPr>
          </w:p>
        </w:tc>
        <w:tc>
          <w:tcPr>
            <w:tcW w:w="492" w:type="pct"/>
            <w:vMerge/>
            <w:shd w:val="clear" w:color="auto" w:fill="auto"/>
          </w:tcPr>
          <w:p w14:paraId="49C366E4" w14:textId="77777777" w:rsidR="00DF2BB6" w:rsidRPr="00C70209" w:rsidRDefault="00DF2BB6" w:rsidP="003131E2">
            <w:pPr>
              <w:pStyle w:val="Tabletext-evidencematrix"/>
            </w:pPr>
          </w:p>
        </w:tc>
        <w:tc>
          <w:tcPr>
            <w:tcW w:w="491" w:type="pct"/>
            <w:shd w:val="clear" w:color="auto" w:fill="auto"/>
          </w:tcPr>
          <w:p w14:paraId="684F209A" w14:textId="77777777" w:rsidR="00DF2BB6" w:rsidRPr="00C70209" w:rsidRDefault="00DF2BB6" w:rsidP="003131E2">
            <w:pPr>
              <w:pStyle w:val="Tabletext-subanalysis"/>
              <w:jc w:val="right"/>
            </w:pPr>
            <w:r w:rsidRPr="00C70209">
              <w:t>*Infants 1001–1500g (N=21)</w:t>
            </w:r>
          </w:p>
        </w:tc>
        <w:tc>
          <w:tcPr>
            <w:tcW w:w="515" w:type="pct"/>
            <w:shd w:val="clear" w:color="auto" w:fill="auto"/>
          </w:tcPr>
          <w:p w14:paraId="3EA2AF34" w14:textId="77777777" w:rsidR="00DF2BB6" w:rsidRPr="00C70209" w:rsidRDefault="00DF2BB6" w:rsidP="003131E2">
            <w:pPr>
              <w:pStyle w:val="Tabletext-subanalysis"/>
            </w:pPr>
            <w:r w:rsidRPr="00C70209">
              <w:t>13 ± 21</w:t>
            </w:r>
          </w:p>
        </w:tc>
        <w:tc>
          <w:tcPr>
            <w:tcW w:w="517" w:type="pct"/>
            <w:shd w:val="clear" w:color="auto" w:fill="auto"/>
          </w:tcPr>
          <w:p w14:paraId="02283004" w14:textId="77777777" w:rsidR="00DF2BB6" w:rsidRPr="00C70209" w:rsidRDefault="00DF2BB6" w:rsidP="003131E2">
            <w:pPr>
              <w:pStyle w:val="Tabletext-subanalysis"/>
            </w:pPr>
            <w:r w:rsidRPr="00C70209">
              <w:t>6 ± 13</w:t>
            </w:r>
          </w:p>
        </w:tc>
        <w:tc>
          <w:tcPr>
            <w:tcW w:w="516" w:type="pct"/>
            <w:gridSpan w:val="2"/>
            <w:shd w:val="clear" w:color="auto" w:fill="FFFFFF" w:themeFill="background1"/>
          </w:tcPr>
          <w:p w14:paraId="5AC6BFED" w14:textId="77777777" w:rsidR="00DF2BB6" w:rsidRPr="00C70209" w:rsidRDefault="00DF2BB6" w:rsidP="003131E2">
            <w:pPr>
              <w:pStyle w:val="Tabletext-subanalysis"/>
            </w:pPr>
            <w:r w:rsidRPr="00C70209">
              <w:t>MD –7.0 [NR]</w:t>
            </w:r>
          </w:p>
        </w:tc>
        <w:tc>
          <w:tcPr>
            <w:tcW w:w="609" w:type="pct"/>
            <w:shd w:val="clear" w:color="auto" w:fill="FFFFFF" w:themeFill="background1"/>
          </w:tcPr>
          <w:p w14:paraId="15BDC2F7" w14:textId="77777777" w:rsidR="00DF2BB6" w:rsidRPr="00C70209" w:rsidRDefault="00DF2BB6" w:rsidP="003131E2">
            <w:pPr>
              <w:pStyle w:val="Tabletext-subanalysis"/>
            </w:pPr>
            <w:r w:rsidRPr="00C70209">
              <w:t>NR</w:t>
            </w:r>
          </w:p>
        </w:tc>
      </w:tr>
      <w:tr w:rsidR="00DF2BB6" w:rsidRPr="00C70209" w14:paraId="64454362" w14:textId="77777777" w:rsidTr="003131E2">
        <w:trPr>
          <w:cantSplit/>
        </w:trPr>
        <w:tc>
          <w:tcPr>
            <w:tcW w:w="388" w:type="pct"/>
            <w:shd w:val="clear" w:color="auto" w:fill="auto"/>
          </w:tcPr>
          <w:p w14:paraId="4731DCA8" w14:textId="36358176" w:rsidR="00DF2BB6" w:rsidRPr="00C70209" w:rsidRDefault="00DF2BB6" w:rsidP="003131E2">
            <w:pPr>
              <w:pStyle w:val="Tabletext-evidencematrix"/>
            </w:pPr>
            <w:r w:rsidRPr="00C70209">
              <w:t>Jim 2000</w:t>
            </w:r>
            <w:r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 </w:instrText>
            </w:r>
            <w:r w:rsidR="003F7DCB"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1</w:t>
            </w:r>
            <w:r w:rsidRPr="00C70209">
              <w:fldChar w:fldCharType="end"/>
            </w:r>
          </w:p>
          <w:p w14:paraId="5EEAF232" w14:textId="77777777" w:rsidR="00DF2BB6" w:rsidRPr="00C70209" w:rsidRDefault="00DF2BB6" w:rsidP="003131E2">
            <w:pPr>
              <w:pStyle w:val="Tabletext-evidencematrix"/>
            </w:pPr>
            <w:r w:rsidRPr="00C70209">
              <w:t>Level II</w:t>
            </w:r>
          </w:p>
          <w:p w14:paraId="765A47D8" w14:textId="77777777" w:rsidR="00DF2BB6" w:rsidRPr="00C70209" w:rsidRDefault="00DF2BB6" w:rsidP="003131E2">
            <w:pPr>
              <w:pStyle w:val="Tabletext-evidencematrix"/>
            </w:pPr>
            <w:r w:rsidRPr="00C70209">
              <w:rPr>
                <w:i/>
              </w:rPr>
              <w:t>Poor</w:t>
            </w:r>
          </w:p>
        </w:tc>
        <w:tc>
          <w:tcPr>
            <w:tcW w:w="490" w:type="pct"/>
            <w:shd w:val="clear" w:color="auto" w:fill="auto"/>
          </w:tcPr>
          <w:p w14:paraId="008327F4" w14:textId="77777777" w:rsidR="00DF2BB6" w:rsidRPr="00C70209" w:rsidRDefault="00DF2BB6" w:rsidP="003131E2">
            <w:pPr>
              <w:pStyle w:val="Tabletext-evidencematrix"/>
            </w:pPr>
            <w:r w:rsidRPr="00C70209">
              <w:t>N=23</w:t>
            </w:r>
          </w:p>
        </w:tc>
        <w:tc>
          <w:tcPr>
            <w:tcW w:w="491" w:type="pct"/>
            <w:shd w:val="clear" w:color="auto" w:fill="auto"/>
          </w:tcPr>
          <w:p w14:paraId="42A06022" w14:textId="77777777" w:rsidR="00DF2BB6" w:rsidRPr="00C70209" w:rsidRDefault="00DF2BB6" w:rsidP="003131E2">
            <w:pPr>
              <w:pStyle w:val="Tabletext-evidencematrix"/>
            </w:pPr>
            <w:r w:rsidRPr="00C70209">
              <w:t>Preterm infants (&lt;33 weeks gestation) with VLBW (&lt;1500 g)</w:t>
            </w:r>
          </w:p>
        </w:tc>
        <w:tc>
          <w:tcPr>
            <w:tcW w:w="491" w:type="pct"/>
            <w:shd w:val="clear" w:color="auto" w:fill="auto"/>
          </w:tcPr>
          <w:p w14:paraId="1D94BD70" w14:textId="77777777" w:rsidR="00DF2BB6" w:rsidRPr="00C70209" w:rsidRDefault="00DF2BB6" w:rsidP="003131E2">
            <w:pPr>
              <w:pStyle w:val="Tabletext-evidencematrix"/>
            </w:pPr>
            <w:r w:rsidRPr="00C70209">
              <w:t>Taiwan</w:t>
            </w:r>
          </w:p>
        </w:tc>
        <w:tc>
          <w:tcPr>
            <w:tcW w:w="492" w:type="pct"/>
            <w:shd w:val="clear" w:color="auto" w:fill="auto"/>
          </w:tcPr>
          <w:p w14:paraId="6E3442C2" w14:textId="69E00B4B" w:rsidR="00DF2BB6" w:rsidRPr="00C70209" w:rsidRDefault="00DF2BB6" w:rsidP="003131E2">
            <w:pPr>
              <w:pStyle w:val="Tabletext-evidencematrix"/>
            </w:pPr>
            <w:r w:rsidRPr="00C70209">
              <w:t xml:space="preserve">Late rHuEPO + oral iron versus placebo + iron </w:t>
            </w:r>
          </w:p>
        </w:tc>
        <w:tc>
          <w:tcPr>
            <w:tcW w:w="491" w:type="pct"/>
            <w:shd w:val="clear" w:color="auto" w:fill="auto"/>
          </w:tcPr>
          <w:p w14:paraId="65F1FAD8" w14:textId="77777777" w:rsidR="00DF2BB6" w:rsidRPr="00C70209" w:rsidRDefault="00DF2BB6" w:rsidP="003131E2">
            <w:pPr>
              <w:pStyle w:val="Tabletext-evidencematrix"/>
            </w:pPr>
            <w:r w:rsidRPr="00C70209">
              <w:t>Volume of transfusions per infant (mL)</w:t>
            </w:r>
          </w:p>
        </w:tc>
        <w:tc>
          <w:tcPr>
            <w:tcW w:w="515" w:type="pct"/>
            <w:shd w:val="clear" w:color="auto" w:fill="auto"/>
          </w:tcPr>
          <w:p w14:paraId="0F311FBE" w14:textId="77777777" w:rsidR="00DF2BB6" w:rsidRPr="00C70209" w:rsidRDefault="00DF2BB6" w:rsidP="003131E2">
            <w:pPr>
              <w:pStyle w:val="Tabletext-evidencematrix"/>
            </w:pPr>
            <w:r w:rsidRPr="00C70209">
              <w:t>23 ± NR</w:t>
            </w:r>
          </w:p>
        </w:tc>
        <w:tc>
          <w:tcPr>
            <w:tcW w:w="517" w:type="pct"/>
            <w:shd w:val="clear" w:color="auto" w:fill="auto"/>
          </w:tcPr>
          <w:p w14:paraId="6A9B6562" w14:textId="77777777" w:rsidR="00DF2BB6" w:rsidRPr="00C70209" w:rsidRDefault="00DF2BB6" w:rsidP="003131E2">
            <w:pPr>
              <w:pStyle w:val="Tabletext-evidencematrix"/>
            </w:pPr>
            <w:r w:rsidRPr="00C70209">
              <w:t>29 ± NR</w:t>
            </w:r>
          </w:p>
        </w:tc>
        <w:tc>
          <w:tcPr>
            <w:tcW w:w="516" w:type="pct"/>
            <w:gridSpan w:val="2"/>
            <w:shd w:val="clear" w:color="auto" w:fill="FFFFFF" w:themeFill="background1"/>
          </w:tcPr>
          <w:p w14:paraId="668D44A1" w14:textId="77777777" w:rsidR="00DF2BB6" w:rsidRPr="00C70209" w:rsidRDefault="00DF2BB6" w:rsidP="003131E2">
            <w:pPr>
              <w:pStyle w:val="Tabletext-evidencematrix"/>
            </w:pPr>
            <w:r w:rsidRPr="00C70209">
              <w:t>MD 6.0 [NR]</w:t>
            </w:r>
          </w:p>
        </w:tc>
        <w:tc>
          <w:tcPr>
            <w:tcW w:w="609" w:type="pct"/>
            <w:shd w:val="clear" w:color="auto" w:fill="D9D9D9" w:themeFill="background1" w:themeFillShade="D9"/>
          </w:tcPr>
          <w:p w14:paraId="548EC122" w14:textId="531E1988" w:rsidR="00DF2BB6" w:rsidRPr="00C70209" w:rsidRDefault="00DF2BB6" w:rsidP="003131E2">
            <w:pPr>
              <w:pStyle w:val="Tabletext-evidencematrix"/>
              <w:rPr>
                <w:i/>
              </w:rPr>
            </w:pPr>
            <w:r w:rsidRPr="00C70209">
              <w:rPr>
                <w:i/>
              </w:rPr>
              <w:t>Favours rHuEPO + iron</w:t>
            </w:r>
          </w:p>
          <w:p w14:paraId="03941DBB" w14:textId="6CA5CA5C" w:rsidR="00DF2BB6" w:rsidRPr="00C70209" w:rsidRDefault="001A475D" w:rsidP="003131E2">
            <w:pPr>
              <w:pStyle w:val="Tabletext-evidencematrix"/>
            </w:pPr>
            <w:r w:rsidRPr="001A475D">
              <w:rPr>
                <w:i/>
              </w:rPr>
              <w:t>P &lt; </w:t>
            </w:r>
            <w:r w:rsidR="00DF2BB6" w:rsidRPr="00C70209">
              <w:t>0.05</w:t>
            </w:r>
          </w:p>
        </w:tc>
      </w:tr>
      <w:tr w:rsidR="00DF2BB6" w:rsidRPr="00C70209" w14:paraId="7EC4A3F0" w14:textId="77777777" w:rsidTr="003131E2">
        <w:trPr>
          <w:cantSplit/>
        </w:trPr>
        <w:tc>
          <w:tcPr>
            <w:tcW w:w="388" w:type="pct"/>
            <w:shd w:val="clear" w:color="auto" w:fill="auto"/>
          </w:tcPr>
          <w:p w14:paraId="5036E622" w14:textId="5BF580C4" w:rsidR="00DF2BB6" w:rsidRPr="00C70209" w:rsidRDefault="00DF2BB6" w:rsidP="003131E2">
            <w:pPr>
              <w:pStyle w:val="Tabletext-evidencematrix"/>
            </w:pPr>
            <w:r w:rsidRPr="00C70209">
              <w:t>Griffiths 1997</w:t>
            </w:r>
            <w:r w:rsidRPr="00C70209">
              <w:fldChar w:fldCharType="begin"/>
            </w:r>
            <w:r w:rsidR="003F7DCB" w:rsidRPr="00C70209">
              <w:instrText xml:space="preserve"> ADDIN EN.CITE &lt;EndNote&gt;&lt;Cite&gt;&lt;Author&gt;Griffiths&lt;/Author&gt;&lt;Year&gt;1997&lt;/Year&gt;&lt;RecNum&gt;274&lt;/RecNum&gt;&lt;DisplayText&gt;&lt;style face="superscript"&gt;132&lt;/style&gt;&lt;/DisplayText&gt;&lt;record&gt;&lt;rec-number&gt;274&lt;/rec-number&gt;&lt;foreign-keys&gt;&lt;key app="EN" db-id="9edve2wadsavt5ewavaxtda4f2tavzvts9ee" timestamp="1427477847"&gt;274&lt;/key&gt;&lt;/foreign-keys&gt;&lt;ref-type name="Journal Article"&gt;17&lt;/ref-type&gt;&lt;contributors&gt;&lt;authors&gt;&lt;author&gt;Griffiths, G&lt;/author&gt;&lt;author&gt;Lall, R&lt;/author&gt;&lt;author&gt;Chatfield, S&lt;/author&gt;&lt;author&gt;Short, A&lt;/author&gt;&lt;author&gt;MacKay, P&lt;/author&gt;&lt;author&gt;Williamson, P&lt;/author&gt;&lt;author&gt;Brown, J&lt;/author&gt;&lt;author&gt;Levene, M&lt;/author&gt;&lt;/authors&gt;&lt;/contributors&gt;&lt;titles&gt;&lt;title&gt;Randomised controlled double blind study of the role of recombinant erythropoietin in the prevention of chronic lung disease&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190–192&lt;/pages&gt;&lt;volume&gt;76&lt;/volume&gt;&lt;number&gt;3&lt;/number&gt;&lt;dates&gt;&lt;year&gt;1997&lt;/year&gt;&lt;pub-dates&gt;&lt;date&gt;May&lt;/date&gt;&lt;/pub-dates&gt;&lt;/dates&gt;&lt;urls&gt;&lt;related-urls&gt;&lt;url&gt;http://www.ncbi.nlm.nih.gov/pmc/articles/PMC1720643/&lt;/url&gt;&lt;/related-urls&gt;&lt;/urls&gt;&lt;access-date&gt;13 April 2013&lt;/access-date&gt;&lt;/record&gt;&lt;/Cite&gt;&lt;/EndNote&gt;</w:instrText>
            </w:r>
            <w:r w:rsidRPr="00C70209">
              <w:fldChar w:fldCharType="separate"/>
            </w:r>
            <w:r w:rsidR="003F7DCB" w:rsidRPr="00C70209">
              <w:rPr>
                <w:vertAlign w:val="superscript"/>
              </w:rPr>
              <w:t>132</w:t>
            </w:r>
            <w:r w:rsidRPr="00C70209">
              <w:fldChar w:fldCharType="end"/>
            </w:r>
          </w:p>
          <w:p w14:paraId="652796E4" w14:textId="77777777" w:rsidR="00DF2BB6" w:rsidRPr="00C70209" w:rsidRDefault="00DF2BB6" w:rsidP="003131E2">
            <w:pPr>
              <w:pStyle w:val="Tabletext-evidencematrix"/>
            </w:pPr>
            <w:r w:rsidRPr="00C70209">
              <w:t>Level II</w:t>
            </w:r>
          </w:p>
          <w:p w14:paraId="3AD4A24A" w14:textId="77777777" w:rsidR="00DF2BB6" w:rsidRPr="00C70209" w:rsidRDefault="00DF2BB6" w:rsidP="003131E2">
            <w:pPr>
              <w:pStyle w:val="Tabletext-evidencematrix"/>
              <w:rPr>
                <w:szCs w:val="16"/>
              </w:rPr>
            </w:pPr>
            <w:r w:rsidRPr="00C70209">
              <w:rPr>
                <w:i/>
              </w:rPr>
              <w:t>Good</w:t>
            </w:r>
          </w:p>
        </w:tc>
        <w:tc>
          <w:tcPr>
            <w:tcW w:w="490" w:type="pct"/>
            <w:shd w:val="clear" w:color="auto" w:fill="auto"/>
          </w:tcPr>
          <w:p w14:paraId="0A62B539" w14:textId="77777777" w:rsidR="00DF2BB6" w:rsidRPr="00C70209" w:rsidRDefault="00DF2BB6" w:rsidP="003131E2">
            <w:pPr>
              <w:pStyle w:val="Tabletext-evidencematrix"/>
            </w:pPr>
            <w:r w:rsidRPr="00C70209">
              <w:t>N=42</w:t>
            </w:r>
          </w:p>
        </w:tc>
        <w:tc>
          <w:tcPr>
            <w:tcW w:w="491" w:type="pct"/>
            <w:shd w:val="clear" w:color="auto" w:fill="auto"/>
          </w:tcPr>
          <w:p w14:paraId="07CEF200" w14:textId="77777777" w:rsidR="00DF2BB6" w:rsidRPr="00C70209" w:rsidRDefault="00DF2BB6" w:rsidP="003131E2">
            <w:pPr>
              <w:pStyle w:val="Tabletext-evidencematrix"/>
            </w:pPr>
            <w:r w:rsidRPr="00C70209">
              <w:t>Preterm (≤32 weeks gestation) and/or VLBW (≤1500 g) infants</w:t>
            </w:r>
          </w:p>
        </w:tc>
        <w:tc>
          <w:tcPr>
            <w:tcW w:w="491" w:type="pct"/>
            <w:shd w:val="clear" w:color="auto" w:fill="auto"/>
          </w:tcPr>
          <w:p w14:paraId="29269682" w14:textId="77777777" w:rsidR="00DF2BB6" w:rsidRPr="00C70209" w:rsidRDefault="00DF2BB6" w:rsidP="003131E2">
            <w:pPr>
              <w:pStyle w:val="Tabletext-evidencematrix"/>
            </w:pPr>
            <w:r w:rsidRPr="00C70209">
              <w:t xml:space="preserve">4x NICUs, England </w:t>
            </w:r>
          </w:p>
        </w:tc>
        <w:tc>
          <w:tcPr>
            <w:tcW w:w="492" w:type="pct"/>
            <w:shd w:val="clear" w:color="auto" w:fill="auto"/>
          </w:tcPr>
          <w:p w14:paraId="4868CF05" w14:textId="07D3291F" w:rsidR="00DF2BB6" w:rsidRPr="00C70209" w:rsidRDefault="00DF2BB6" w:rsidP="003131E2">
            <w:pPr>
              <w:pStyle w:val="Tabletext-evidencematrix"/>
            </w:pPr>
            <w:r w:rsidRPr="00C70209">
              <w:t>Late rHuEPO + iron versus placebo + iron</w:t>
            </w:r>
          </w:p>
          <w:p w14:paraId="77DACBD4" w14:textId="4ADD435B" w:rsidR="00DF2BB6" w:rsidRPr="00C70209" w:rsidRDefault="00DF2BB6" w:rsidP="003131E2">
            <w:pPr>
              <w:pStyle w:val="Tabletext-subanalysis"/>
            </w:pPr>
            <w:r w:rsidRPr="00C70209">
              <w:t>*Initiation of rHuEPO from 4 weeks after birth</w:t>
            </w:r>
          </w:p>
        </w:tc>
        <w:tc>
          <w:tcPr>
            <w:tcW w:w="491" w:type="pct"/>
            <w:shd w:val="clear" w:color="auto" w:fill="auto"/>
          </w:tcPr>
          <w:p w14:paraId="1FCA7C21" w14:textId="77777777" w:rsidR="00DF2BB6" w:rsidRPr="00C70209" w:rsidRDefault="00DF2BB6" w:rsidP="003131E2">
            <w:pPr>
              <w:pStyle w:val="Tabletext-evidencematrix"/>
            </w:pPr>
            <w:r w:rsidRPr="00C70209">
              <w:t>Volume to weight ratio of blood transfused (mL/kg)</w:t>
            </w:r>
          </w:p>
        </w:tc>
        <w:tc>
          <w:tcPr>
            <w:tcW w:w="515" w:type="pct"/>
            <w:shd w:val="clear" w:color="auto" w:fill="auto"/>
          </w:tcPr>
          <w:p w14:paraId="3608B80F" w14:textId="77777777" w:rsidR="00DF2BB6" w:rsidRPr="00C70209" w:rsidRDefault="00DF2BB6" w:rsidP="003131E2">
            <w:pPr>
              <w:pStyle w:val="Tabletext-evidencematrix"/>
            </w:pPr>
            <w:r w:rsidRPr="00C70209">
              <w:t>NR</w:t>
            </w:r>
          </w:p>
        </w:tc>
        <w:tc>
          <w:tcPr>
            <w:tcW w:w="517" w:type="pct"/>
            <w:shd w:val="clear" w:color="auto" w:fill="auto"/>
          </w:tcPr>
          <w:p w14:paraId="0789E887" w14:textId="77777777" w:rsidR="00DF2BB6" w:rsidRPr="00C70209" w:rsidRDefault="00DF2BB6" w:rsidP="003131E2">
            <w:pPr>
              <w:pStyle w:val="Tabletext-evidencematrix"/>
            </w:pPr>
            <w:r w:rsidRPr="00C70209">
              <w:t>NR</w:t>
            </w:r>
          </w:p>
        </w:tc>
        <w:tc>
          <w:tcPr>
            <w:tcW w:w="516" w:type="pct"/>
            <w:gridSpan w:val="2"/>
            <w:shd w:val="clear" w:color="auto" w:fill="FFFFFF" w:themeFill="background1"/>
          </w:tcPr>
          <w:p w14:paraId="50AA24AF" w14:textId="36940921" w:rsidR="00DF2BB6" w:rsidRPr="00C70209" w:rsidRDefault="00DF2BB6" w:rsidP="003131E2">
            <w:pPr>
              <w:pStyle w:val="Tabletext-evidencematrix"/>
            </w:pPr>
            <w:r w:rsidRPr="00C70209">
              <w:t>Difference in medians</w:t>
            </w:r>
          </w:p>
          <w:p w14:paraId="2A4E3CC5" w14:textId="77777777" w:rsidR="00DF2BB6" w:rsidRPr="00C70209" w:rsidRDefault="00DF2BB6" w:rsidP="003131E2">
            <w:pPr>
              <w:pStyle w:val="Tabletext-evidencematrix"/>
            </w:pPr>
            <w:r w:rsidRPr="00C70209">
              <w:t>–31 [–56, 4]</w:t>
            </w:r>
          </w:p>
        </w:tc>
        <w:tc>
          <w:tcPr>
            <w:tcW w:w="609" w:type="pct"/>
            <w:shd w:val="clear" w:color="auto" w:fill="FFFFFF" w:themeFill="background1"/>
          </w:tcPr>
          <w:p w14:paraId="167E1A53" w14:textId="77777777" w:rsidR="00DF2BB6" w:rsidRPr="00C70209" w:rsidRDefault="00DF2BB6" w:rsidP="003131E2">
            <w:pPr>
              <w:pStyle w:val="Tabletext-evidencematrix"/>
            </w:pPr>
            <w:r w:rsidRPr="00C70209">
              <w:t>NR</w:t>
            </w:r>
          </w:p>
        </w:tc>
      </w:tr>
    </w:tbl>
    <w:p w14:paraId="58D21A75" w14:textId="3E91245A"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IQR, interquartile range; LBW, low birth weight; MD, mean difference; NICU, neonatal intensive care unit; NR, not reported; RBC, red blood cell; rHuEPO, </w:t>
      </w:r>
      <w:r w:rsidR="00EA5C41" w:rsidRPr="00C70209">
        <w:t>recombinant human epoetin</w:t>
      </w:r>
      <w:r w:rsidRPr="00C70209">
        <w:t>; SD, standard deviation; SE, standard error; VLBW, very low birth weight</w:t>
      </w:r>
    </w:p>
    <w:p w14:paraId="0F4DE67B"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A8FA658" w14:textId="682F007E"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3ED5782" w14:textId="51D633BA" w:rsidR="00DF2BB6" w:rsidRPr="00C70209" w:rsidRDefault="00DF2BB6" w:rsidP="003131E2">
      <w:pPr>
        <w:pStyle w:val="TabFigNotes0noindent"/>
      </w:pPr>
      <w:r w:rsidRPr="00C70209">
        <w:rPr>
          <w:b/>
        </w:rPr>
        <w:t>c.</w:t>
      </w:r>
      <w:r w:rsidRPr="00C70209">
        <w:t xml:space="preserve"> Analysis included one study (Yamada 1999a) that compared rHuEPO + iron with no rHuEPO (no iron in control group). Analysis also included one study (Bierer 2009) that enrolled infants requiring surgery. Removal of this trial from the meta-analysis changed the statistical significance when using a fixed effect model (MD –7.29; 95% CI –11.86, –2.72, </w:t>
      </w:r>
      <w:r w:rsidR="001A475D" w:rsidRPr="001A475D">
        <w:rPr>
          <w:i/>
        </w:rPr>
        <w:t>P = </w:t>
      </w:r>
      <w:r w:rsidRPr="00C70209">
        <w:t xml:space="preserve">0.002) favouring late rHuEPO treatment; but not when using a random-effects model (MD –12.84; 95% CI –27.43, 1.74, </w:t>
      </w:r>
      <w:r w:rsidR="001A475D" w:rsidRPr="001A475D">
        <w:rPr>
          <w:i/>
        </w:rPr>
        <w:t>P = </w:t>
      </w:r>
      <w:r w:rsidRPr="00C70209">
        <w:t>0.08]. Heterogeneity was substantial (I</w:t>
      </w:r>
      <w:r w:rsidRPr="00C70209">
        <w:rPr>
          <w:vertAlign w:val="superscript"/>
        </w:rPr>
        <w:t>2</w:t>
      </w:r>
      <w:r w:rsidR="00AB0F82">
        <w:rPr>
          <w:vertAlign w:val="superscript"/>
        </w:rPr>
        <w:t xml:space="preserve"> </w:t>
      </w:r>
      <w:r w:rsidRPr="00C70209">
        <w:t>=</w:t>
      </w:r>
      <w:r w:rsidR="00AB0F82">
        <w:t xml:space="preserve"> </w:t>
      </w:r>
      <w:r w:rsidRPr="00C70209">
        <w:t>83%).</w:t>
      </w:r>
    </w:p>
    <w:p w14:paraId="3342F264" w14:textId="2C6B1B2A" w:rsidR="00DF2BB6" w:rsidRPr="00C70209" w:rsidRDefault="00DF2BB6" w:rsidP="003131E2">
      <w:pPr>
        <w:pStyle w:val="TabFigNotes0noindent"/>
      </w:pPr>
      <w:r w:rsidRPr="00C70209">
        <w:rPr>
          <w:b/>
        </w:rPr>
        <w:t>d.</w:t>
      </w:r>
      <w:r w:rsidRPr="00C70209">
        <w:t xml:space="preserve"> Carnielli (1998) compared rHuEPO + iron to placebo (no iron in control group).</w:t>
      </w:r>
    </w:p>
    <w:p w14:paraId="2A59A9D7" w14:textId="2C5B55C1" w:rsidR="00DF2BB6" w:rsidRPr="00C70209" w:rsidRDefault="00DF2BB6" w:rsidP="003131E2">
      <w:pPr>
        <w:pStyle w:val="TabFigNotes0noindent"/>
      </w:pPr>
      <w:r w:rsidRPr="00C70209">
        <w:rPr>
          <w:b/>
        </w:rPr>
        <w:t>e.</w:t>
      </w:r>
      <w:r w:rsidRPr="00C70209">
        <w:t xml:space="preserve"> </w:t>
      </w:r>
      <w:r w:rsidR="001A475D" w:rsidRPr="001A475D">
        <w:rPr>
          <w:i/>
        </w:rPr>
        <w:t>P-</w:t>
      </w:r>
      <w:r w:rsidRPr="00C70209">
        <w:t>value according the trial authors.</w:t>
      </w:r>
    </w:p>
    <w:p w14:paraId="4CD569D5" w14:textId="77777777" w:rsidR="00DF2BB6" w:rsidRPr="00C70209" w:rsidRDefault="00DF2BB6" w:rsidP="003131E2">
      <w:pPr>
        <w:pStyle w:val="TabFigNotes0noindent"/>
      </w:pPr>
      <w:r w:rsidRPr="00C70209">
        <w:rPr>
          <w:b/>
        </w:rPr>
        <w:t>f.</w:t>
      </w:r>
      <w:r w:rsidRPr="00C70209">
        <w:t xml:space="preserve"> Calculated post-hoc using RevMan 5.1.2.</w:t>
      </w:r>
    </w:p>
    <w:p w14:paraId="3249EA38" w14:textId="21151502" w:rsidR="00DF2BB6" w:rsidRPr="00C70209" w:rsidRDefault="00DF2BB6" w:rsidP="003131E2">
      <w:pPr>
        <w:pStyle w:val="TabFigNotes0noindent"/>
      </w:pPr>
      <w:r w:rsidRPr="00C70209">
        <w:rPr>
          <w:b/>
        </w:rPr>
        <w:t>g.</w:t>
      </w:r>
      <w:r w:rsidRPr="00C70209">
        <w:t xml:space="preserve"> Rocha (200</w:t>
      </w:r>
      <w:r w:rsidR="006C3381">
        <w:t>1</w:t>
      </w:r>
      <w:r w:rsidRPr="00C70209">
        <w:t>) compared rHuEPO + iron with no rHuEPO (infants in control group received iron later than intervention group).</w:t>
      </w:r>
    </w:p>
    <w:p w14:paraId="58AB3804" w14:textId="59A82996" w:rsidR="00DF2BB6" w:rsidRPr="00C70209" w:rsidRDefault="00DF2BB6" w:rsidP="003131E2">
      <w:pPr>
        <w:pStyle w:val="TabFigNotes0noindent"/>
      </w:pPr>
      <w:r w:rsidRPr="00C70209">
        <w:rPr>
          <w:b/>
        </w:rPr>
        <w:t>h.</w:t>
      </w:r>
      <w:r w:rsidRPr="00C70209">
        <w:t xml:space="preserve"> </w:t>
      </w:r>
      <w:r w:rsidR="001A475D" w:rsidRPr="001A475D">
        <w:rPr>
          <w:i/>
        </w:rPr>
        <w:t>P-</w:t>
      </w:r>
      <w:r w:rsidRPr="00C70209">
        <w:t>value reported by trial authors (assumed to be across the three groups).</w:t>
      </w:r>
    </w:p>
    <w:p w14:paraId="3B90CAD8" w14:textId="457C7FDA" w:rsidR="00DF2BB6" w:rsidRPr="00C70209" w:rsidRDefault="00DF2BB6" w:rsidP="003131E2">
      <w:pPr>
        <w:pStyle w:val="TabFigNotes0noindent"/>
      </w:pPr>
      <w:r w:rsidRPr="00C70209">
        <w:rPr>
          <w:b/>
        </w:rPr>
        <w:t>i.</w:t>
      </w:r>
      <w:r w:rsidRPr="00C70209">
        <w:t xml:space="preserve"> Reported by Kotto-Kome 2004 as non</w:t>
      </w:r>
      <w:r w:rsidR="00E25AC5" w:rsidRPr="00C70209">
        <w:t>significant</w:t>
      </w:r>
      <w:r w:rsidRPr="00C70209">
        <w:t xml:space="preserve"> (</w:t>
      </w:r>
      <w:r w:rsidR="001A475D" w:rsidRPr="001A475D">
        <w:rPr>
          <w:i/>
        </w:rPr>
        <w:t>P = </w:t>
      </w:r>
      <w:r w:rsidRPr="00C70209">
        <w:t>0.0592).</w:t>
      </w:r>
    </w:p>
    <w:p w14:paraId="3CC28EB2" w14:textId="77777777" w:rsidR="00DF2BB6" w:rsidRPr="00C70209" w:rsidRDefault="00DF2BB6" w:rsidP="003131E2">
      <w:pPr>
        <w:rPr>
          <w:rFonts w:ascii="Arial Narrow" w:hAnsi="Arial Narrow"/>
          <w:b/>
          <w:bCs/>
          <w:szCs w:val="21"/>
          <w:lang w:eastAsia="en-GB"/>
        </w:rPr>
      </w:pPr>
      <w:r w:rsidRPr="00C70209">
        <w:rPr>
          <w:rFonts w:ascii="Arial Narrow" w:hAnsi="Arial Narrow"/>
          <w:b/>
          <w:bCs/>
          <w:szCs w:val="21"/>
          <w:lang w:eastAsia="en-GB"/>
        </w:rPr>
        <w:br w:type="page"/>
      </w:r>
    </w:p>
    <w:p w14:paraId="0EE90E6B"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DDAEADA" w14:textId="15808307" w:rsidR="00DF2BB6" w:rsidRPr="00C70209" w:rsidRDefault="00DF2BB6" w:rsidP="003131E2">
      <w:pPr>
        <w:pStyle w:val="Caption"/>
        <w:ind w:left="1860"/>
      </w:pPr>
      <w:bookmarkStart w:id="392" w:name="_Ref403380684"/>
      <w:bookmarkStart w:id="393" w:name="_Toc421795374"/>
      <w:bookmarkStart w:id="394" w:name="_Toc427747242"/>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3</w:t>
      </w:r>
      <w:r w:rsidRPr="00C70209">
        <w:fldChar w:fldCharType="end"/>
      </w:r>
      <w:bookmarkEnd w:id="392"/>
      <w:r w:rsidRPr="00C70209">
        <w:tab/>
        <w:t xml:space="preserve">Meta-analysis of ESAs versus no ESAs (with or without iron) in preterm infants with anaemia of prematurity </w:t>
      </w:r>
      <w:r w:rsidR="00D7682F" w:rsidRPr="00C70209">
        <w:t xml:space="preserve">– transfusion </w:t>
      </w:r>
      <w:r w:rsidRPr="00C70209">
        <w:t>volume (mL/kg)</w:t>
      </w:r>
      <w:bookmarkEnd w:id="393"/>
      <w:bookmarkEnd w:id="394"/>
    </w:p>
    <w:p w14:paraId="727067B6" w14:textId="77777777" w:rsidR="00DF2BB6" w:rsidRPr="00C70209" w:rsidRDefault="00DF2BB6" w:rsidP="003131E2">
      <w:pPr>
        <w:pStyle w:val="Pic"/>
      </w:pPr>
    </w:p>
    <w:p w14:paraId="5D47AC00" w14:textId="77777777" w:rsidR="00DF2BB6" w:rsidRPr="00C70209" w:rsidRDefault="00DF2BB6" w:rsidP="003131E2">
      <w:pPr>
        <w:pStyle w:val="BodyText1"/>
        <w:ind w:left="510"/>
        <w:rPr>
          <w:lang w:val="en-AU"/>
        </w:rPr>
      </w:pPr>
      <w:r w:rsidRPr="00C70209">
        <w:rPr>
          <w:noProof/>
          <w:lang w:val="en-AU" w:eastAsia="en-AU"/>
        </w:rPr>
        <w:drawing>
          <wp:inline distT="0" distB="0" distL="0" distR="0" wp14:anchorId="61FDBAD3" wp14:editId="5DF5276A">
            <wp:extent cx="5561143" cy="4484572"/>
            <wp:effectExtent l="19050" t="19050" r="20955"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Volume RBC transfused.emf"/>
                    <pic:cNvPicPr/>
                  </pic:nvPicPr>
                  <pic:blipFill>
                    <a:blip r:embed="rId39">
                      <a:extLst>
                        <a:ext uri="{28A0092B-C50C-407E-A947-70E740481C1C}">
                          <a14:useLocalDpi xmlns:a14="http://schemas.microsoft.com/office/drawing/2010/main" val="0"/>
                        </a:ext>
                      </a:extLst>
                    </a:blip>
                    <a:stretch>
                      <a:fillRect/>
                    </a:stretch>
                  </pic:blipFill>
                  <pic:spPr>
                    <a:xfrm>
                      <a:off x="0" y="0"/>
                      <a:ext cx="5561143" cy="4484572"/>
                    </a:xfrm>
                    <a:prstGeom prst="rect">
                      <a:avLst/>
                    </a:prstGeom>
                    <a:ln w="12696" cmpd="sng">
                      <a:solidFill>
                        <a:srgbClr val="000000"/>
                      </a:solidFill>
                      <a:prstDash val="solid"/>
                    </a:ln>
                  </pic:spPr>
                </pic:pic>
              </a:graphicData>
            </a:graphic>
          </wp:inline>
        </w:drawing>
      </w:r>
    </w:p>
    <w:p w14:paraId="219E51A5" w14:textId="77777777" w:rsidR="00DF2BB6" w:rsidRPr="00C70209" w:rsidRDefault="00DF2BB6" w:rsidP="003131E2">
      <w:pPr>
        <w:pStyle w:val="Footnote"/>
      </w:pPr>
    </w:p>
    <w:p w14:paraId="51AEF205" w14:textId="77777777" w:rsidR="00DF2BB6" w:rsidRPr="00C70209" w:rsidRDefault="00DF2BB6" w:rsidP="003131E2">
      <w:pPr>
        <w:spacing w:after="200"/>
        <w:rPr>
          <w:rFonts w:ascii="Tahoma" w:hAnsi="Tahoma"/>
          <w:b/>
          <w:bCs/>
          <w:iCs/>
          <w:color w:val="808080"/>
          <w:sz w:val="20"/>
        </w:rPr>
      </w:pPr>
      <w:r w:rsidRPr="00C70209">
        <w:br w:type="page"/>
      </w:r>
    </w:p>
    <w:p w14:paraId="3F8783CE" w14:textId="77777777" w:rsidR="00DF2BB6" w:rsidRPr="00C70209" w:rsidRDefault="00DF2BB6" w:rsidP="003131E2">
      <w:pPr>
        <w:pStyle w:val="Heading6"/>
      </w:pPr>
      <w:r w:rsidRPr="00C70209">
        <w:t>Thromboembolic events</w:t>
      </w:r>
    </w:p>
    <w:p w14:paraId="4CD85572" w14:textId="5E11D134" w:rsidR="00DF2BB6" w:rsidRPr="00C70209" w:rsidRDefault="00DF2BB6" w:rsidP="003131E2">
      <w:pPr>
        <w:pStyle w:val="BodyText"/>
      </w:pPr>
      <w:r w:rsidRPr="00C70209">
        <w:t>The systematic review and hand-searching process identified no studies that assessed the safety and effectiveness of ESA treatment (with or without iron supplementation) in preterm or LBW infants that reported on the outcome of thromboembolic events.</w:t>
      </w:r>
    </w:p>
    <w:p w14:paraId="2252C790" w14:textId="77777777" w:rsidR="00DF2BB6" w:rsidRPr="00C70209" w:rsidRDefault="00DF2BB6" w:rsidP="003131E2">
      <w:pPr>
        <w:pStyle w:val="Heading6"/>
      </w:pPr>
      <w:r w:rsidRPr="00C70209">
        <w:t>Retinopathy of prematurity</w:t>
      </w:r>
    </w:p>
    <w:p w14:paraId="5CBEAE49" w14:textId="6C93A98E" w:rsidR="00DF2BB6" w:rsidRPr="00C70209" w:rsidRDefault="00DF2BB6" w:rsidP="003131E2">
      <w:pPr>
        <w:pStyle w:val="BodyText"/>
      </w:pPr>
      <w:r w:rsidRPr="00C70209">
        <w:t xml:space="preserve">The systematic reviews by Xu (2014), Ohlsson (2014) and Aher (2014) assessed the rate of ROP (all stages or stages not reported) and the rate of severe ROP (≥ stage 3) in preterm infants administered ESAs compared with no ESA or placebo. </w:t>
      </w:r>
      <w:r w:rsidRPr="00C70209">
        <w:rPr>
          <w:b/>
          <w:highlight w:val="yellow"/>
        </w:rPr>
        <w:fldChar w:fldCharType="begin"/>
      </w:r>
      <w:r w:rsidRPr="00C70209">
        <w:rPr>
          <w:b/>
        </w:rPr>
        <w:instrText xml:space="preserve"> REF _Ref411513595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7</w:t>
      </w:r>
      <w:r w:rsidRPr="00C70209">
        <w:rPr>
          <w:b/>
          <w:highlight w:val="yellow"/>
        </w:rPr>
        <w:fldChar w:fldCharType="end"/>
      </w:r>
      <w:r w:rsidRPr="00C70209">
        <w:t xml:space="preserve"> summarises the results from these studies.</w:t>
      </w:r>
    </w:p>
    <w:p w14:paraId="1A311198" w14:textId="77DC9B7A" w:rsidR="00DF2BB6" w:rsidRPr="00C70209" w:rsidRDefault="00DF2BB6" w:rsidP="003131E2">
      <w:pPr>
        <w:pStyle w:val="BodyText"/>
      </w:pPr>
      <w:r w:rsidRPr="00C70209">
        <w:t>Our search identified no additional Level II studies that reported on this outcome.</w:t>
      </w:r>
    </w:p>
    <w:p w14:paraId="677CBD59" w14:textId="654590ED" w:rsidR="00DF2BB6" w:rsidRPr="00C70209" w:rsidRDefault="00DF2BB6" w:rsidP="003131E2">
      <w:pPr>
        <w:pStyle w:val="Heading7"/>
      </w:pPr>
      <w:r w:rsidRPr="00C70209">
        <w:t>ROP all stages or not reported</w:t>
      </w:r>
    </w:p>
    <w:p w14:paraId="3778E3F6" w14:textId="38D5CCCF" w:rsidR="00DF2BB6" w:rsidRPr="00C70209" w:rsidRDefault="00DF2BB6" w:rsidP="003131E2">
      <w:pPr>
        <w:pStyle w:val="BodyText"/>
      </w:pPr>
      <w:r w:rsidRPr="00C70209">
        <w:t xml:space="preserve">Xu (2014) included five RCTs and six cohort or </w:t>
      </w:r>
      <w:r w:rsidR="00C56734" w:rsidRPr="00C70209">
        <w:t>case–control</w:t>
      </w:r>
      <w:r w:rsidRPr="00C70209">
        <w:t xml:space="preserve"> studies involving 2355 neonates that reported the effect of ESA treatment compared with no ESA treatment or placebo on ROP, regardless of the age at which the neonates received ESA therapy. The analyses by Xu (2014) included one RCT (Shannon 1995) that reported threshold ROP, which was considered ROP (≥ stage 3) in the analyses by Ohlsson (2014) and Aher (2014). The authors also included a three-arm RCT (Ohls 2013) that contributed two datasets: rHuEPO versus no rHuEPO and DAR versus no DAR (also considered separately by Ohlsson 2014). A meta-analysis of the data showed no significant difference between treatment groups for this outcome (odds ratio [OR] 1.59; 95% CI 0.90, 2.81); however, heterogeneity was substantial (I</w:t>
      </w:r>
      <w:r w:rsidRPr="00C70209">
        <w:rPr>
          <w:vertAlign w:val="superscript"/>
        </w:rPr>
        <w:t>2</w:t>
      </w:r>
      <w:r w:rsidRPr="00C70209">
        <w:t>=82.9%). A sensitivity analysis restricted to RCTs found no significant difference between treatment groups for rate of ROP (OR 1.11; 95% CI 0.61, 2.01); however, heterogeneity was substantial (I</w:t>
      </w:r>
      <w:r w:rsidRPr="00C70209">
        <w:rPr>
          <w:vertAlign w:val="superscript"/>
        </w:rPr>
        <w:t>2</w:t>
      </w:r>
      <w:r w:rsidRPr="00C70209">
        <w:t>=55.4%). A non</w:t>
      </w:r>
      <w:r w:rsidR="00E25AC5" w:rsidRPr="00C70209">
        <w:t>significant</w:t>
      </w:r>
      <w:r w:rsidRPr="00C70209">
        <w:t xml:space="preserve"> effect was also reported when analysed according to rHuEPO dose or timing of administration subgroups (see </w:t>
      </w:r>
      <w:r w:rsidRPr="00C70209">
        <w:rPr>
          <w:b/>
          <w:highlight w:val="yellow"/>
        </w:rPr>
        <w:fldChar w:fldCharType="begin"/>
      </w:r>
      <w:r w:rsidRPr="00C70209">
        <w:rPr>
          <w:b/>
        </w:rPr>
        <w:instrText xml:space="preserve"> REF _Ref411513595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7</w:t>
      </w:r>
      <w:r w:rsidRPr="00C70209">
        <w:rPr>
          <w:b/>
          <w:highlight w:val="yellow"/>
        </w:rPr>
        <w:fldChar w:fldCharType="end"/>
      </w:r>
      <w:r w:rsidRPr="00C70209">
        <w:t>).</w:t>
      </w:r>
    </w:p>
    <w:p w14:paraId="33CE2C09" w14:textId="390B643F" w:rsidR="00DF2BB6" w:rsidRPr="00C70209" w:rsidRDefault="00DF2BB6" w:rsidP="003131E2">
      <w:pPr>
        <w:pStyle w:val="BodyText"/>
      </w:pPr>
      <w:r w:rsidRPr="00C70209">
        <w:t>Ohlsson (2014) and Aher (2014) assessed the rate of ROP (all stages, or stages not reported) in preterm infants administered ESAs according to the timing of treatment. Ohlsson (2014) included data from eight RCTs involving 982 neonates, and found no significant difference in the incidence of ROP (RR 0.99; 95% CI 0.81, 1.21) in preterm infants administered rHuEPO within the first week of life. There was no heterogeneity for this outcome (I</w:t>
      </w:r>
      <w:r w:rsidRPr="00C70209">
        <w:rPr>
          <w:vertAlign w:val="superscript"/>
        </w:rPr>
        <w:t>2</w:t>
      </w:r>
      <w:r w:rsidRPr="00C70209">
        <w:t>=0%). Ohlsson (2014) also identified one RCT (Ohls 2013) comparing early DAR with sham injections that reported the proportion of subjects who had ROP (all stages). Ohls (2013) found no significant difference between treatment groups comparing DAR with sham injections (RR 0.94; 95% CI 0.50, 1.75).</w:t>
      </w:r>
    </w:p>
    <w:p w14:paraId="077C1CAE" w14:textId="7D1EEC93" w:rsidR="00DF2BB6" w:rsidRPr="00C70209" w:rsidRDefault="00DF2BB6" w:rsidP="003131E2">
      <w:pPr>
        <w:spacing w:after="200"/>
      </w:pPr>
      <w:r w:rsidRPr="00C70209">
        <w:t>Aher (2014) included data from three RCTs involving 404 neonates, and found no significant difference on the incidence of ROP (RR 1.27; 95% CI 0.88, 1.64) in preterm infants administered rHuEPO between days 8 and 28 of life; however, heterogeneity was substantial (I</w:t>
      </w:r>
      <w:r w:rsidRPr="00C70209">
        <w:rPr>
          <w:vertAlign w:val="superscript"/>
        </w:rPr>
        <w:t>2</w:t>
      </w:r>
      <w:r w:rsidRPr="00C70209">
        <w:t>=83%).</w:t>
      </w:r>
    </w:p>
    <w:p w14:paraId="3F64F6A9" w14:textId="736E2EBE" w:rsidR="00DF2BB6" w:rsidRPr="00C70209" w:rsidRDefault="00DF2BB6" w:rsidP="003131E2">
      <w:pPr>
        <w:pStyle w:val="BodyText"/>
        <w:rPr>
          <w:i/>
        </w:rPr>
      </w:pPr>
      <w:r w:rsidRPr="00C70209">
        <w:t>A meta-analysis was conducted to update the Ohlsson (2014) and Aher (2014) reviews with data from the review by Xu (2014), and to evaluate the effect of ESA therapy compared with no ESA therapy on the incidence of ROP (all stages or stage NR) in preterm neonates, regardless of the age at which the neonates received ESA therapy. The analysis showed a non</w:t>
      </w:r>
      <w:r w:rsidR="00E25AC5" w:rsidRPr="00C70209">
        <w:t>significant</w:t>
      </w:r>
      <w:r w:rsidRPr="00C70209">
        <w:t xml:space="preserve"> increased risk of ROP (all stages or stage NR) (639/1537 versus 533/1489; RR 1.22; 95% CI 0.90, 1.65) in preterm infants administered ESAs (see </w:t>
      </w:r>
      <w:r w:rsidRPr="00C70209">
        <w:rPr>
          <w:b/>
        </w:rPr>
        <w:fldChar w:fldCharType="begin"/>
      </w:r>
      <w:r w:rsidRPr="00C70209">
        <w:rPr>
          <w:b/>
        </w:rPr>
        <w:instrText xml:space="preserve"> REF _Ref403380775 \h  \* MERGEFORMAT </w:instrText>
      </w:r>
      <w:r w:rsidRPr="00C70209">
        <w:rPr>
          <w:b/>
        </w:rPr>
      </w:r>
      <w:r w:rsidRPr="00C70209">
        <w:rPr>
          <w:b/>
        </w:rPr>
        <w:fldChar w:fldCharType="separate"/>
      </w:r>
      <w:r w:rsidR="000F7A9B" w:rsidRPr="000F7A9B">
        <w:rPr>
          <w:b/>
        </w:rPr>
        <w:t>Figure 3.2.4</w:t>
      </w:r>
      <w:r w:rsidRPr="00C70209">
        <w:rPr>
          <w:b/>
        </w:rPr>
        <w:fldChar w:fldCharType="end"/>
      </w:r>
      <w:r w:rsidRPr="00C70209">
        <w:t>). There was substantial heterogeneity (I</w:t>
      </w:r>
      <w:r w:rsidRPr="00C70209">
        <w:rPr>
          <w:vertAlign w:val="superscript"/>
        </w:rPr>
        <w:t>2</w:t>
      </w:r>
      <w:r w:rsidRPr="00C70209">
        <w:t xml:space="preserve">=91%) for this outcome. A sensitivity analysis restricted to RCTs found no significant difference between treatment groups for rate of ROP (all stages, or stage not reported) (227/746 versus 205/702; RR 1.06; 95% CI 0.87, 1.27; </w:t>
      </w:r>
      <w:r w:rsidR="001A475D" w:rsidRPr="001A475D">
        <w:rPr>
          <w:i/>
        </w:rPr>
        <w:t>P = </w:t>
      </w:r>
      <w:r w:rsidRPr="00C70209">
        <w:t xml:space="preserve">0.57) in preterm infants administered ESAs (see </w:t>
      </w:r>
      <w:r w:rsidRPr="00C70209">
        <w:rPr>
          <w:b/>
        </w:rPr>
        <w:fldChar w:fldCharType="begin"/>
      </w:r>
      <w:r w:rsidRPr="00C70209">
        <w:rPr>
          <w:b/>
        </w:rPr>
        <w:instrText xml:space="preserve"> REF _Ref403381884 \h  \* MERGEFORMAT </w:instrText>
      </w:r>
      <w:r w:rsidRPr="00C70209">
        <w:rPr>
          <w:b/>
        </w:rPr>
      </w:r>
      <w:r w:rsidRPr="00C70209">
        <w:rPr>
          <w:b/>
        </w:rPr>
        <w:fldChar w:fldCharType="separate"/>
      </w:r>
      <w:r w:rsidR="000F7A9B" w:rsidRPr="000F7A9B">
        <w:rPr>
          <w:b/>
        </w:rPr>
        <w:t>Figure 3.2.5</w:t>
      </w:r>
      <w:r w:rsidRPr="00C70209">
        <w:rPr>
          <w:b/>
        </w:rPr>
        <w:fldChar w:fldCharType="end"/>
      </w:r>
      <w:r w:rsidRPr="00C70209">
        <w:t>). There was no significant heterogeneity for this outcome (I</w:t>
      </w:r>
      <w:r w:rsidRPr="00C70209">
        <w:rPr>
          <w:vertAlign w:val="superscript"/>
        </w:rPr>
        <w:t>2</w:t>
      </w:r>
      <w:r w:rsidRPr="00C70209">
        <w:t>=24%).</w:t>
      </w:r>
      <w:r w:rsidRPr="00C70209">
        <w:br w:type="page"/>
      </w:r>
    </w:p>
    <w:p w14:paraId="1F5774C2" w14:textId="2666B944" w:rsidR="00DF2BB6" w:rsidRPr="00C70209" w:rsidRDefault="00DF2BB6" w:rsidP="003131E2">
      <w:pPr>
        <w:pStyle w:val="Heading7"/>
      </w:pPr>
      <w:r w:rsidRPr="00C70209">
        <w:t>Severe ROP (stage 3–4)</w:t>
      </w:r>
    </w:p>
    <w:p w14:paraId="7926F543" w14:textId="2C4B33D5" w:rsidR="00DF2BB6" w:rsidRPr="00C70209" w:rsidRDefault="00DF2BB6" w:rsidP="003131E2">
      <w:pPr>
        <w:pStyle w:val="BodyText"/>
      </w:pPr>
      <w:r w:rsidRPr="00C70209">
        <w:t>The review by Xu (2014) also reported on the rate of severe ROP (stage 3–4) in preterm infants that were administered ESAs; it included four RCTs and five cohort or case–control studies involving 2497 neonates for this outcome. A meta-analysis of the data showed no significant difference between treatment groups for the rate of severe ROP (stage 3–4) (OR 1.20; 95% CI 0.76, 1.90); however, heterogeneity was substantial (I</w:t>
      </w:r>
      <w:r w:rsidRPr="00C70209">
        <w:rPr>
          <w:vertAlign w:val="superscript"/>
        </w:rPr>
        <w:t>2</w:t>
      </w:r>
      <w:r w:rsidRPr="00C70209">
        <w:t>=63.8%). A sensitivity analysis restricted to RCTs also found no significant difference between treatment groups for this outcome (OR 1.35; 95% CI 0.76, 2.40), with no significant heterogeneity (I</w:t>
      </w:r>
      <w:r w:rsidRPr="00C70209">
        <w:rPr>
          <w:vertAlign w:val="superscript"/>
        </w:rPr>
        <w:t>2</w:t>
      </w:r>
      <w:r w:rsidRPr="00C70209">
        <w:t>=18.3%). A non</w:t>
      </w:r>
      <w:r w:rsidR="00E25AC5" w:rsidRPr="00C70209">
        <w:t>significant</w:t>
      </w:r>
      <w:r w:rsidRPr="00C70209">
        <w:t xml:space="preserve"> effect was also observed for the outcome of severe ROP (stage 3–4) when analysed according to subgroups (rHuEPO dose or timing of administration) (see </w:t>
      </w:r>
      <w:r w:rsidRPr="00C70209">
        <w:rPr>
          <w:b/>
        </w:rPr>
        <w:fldChar w:fldCharType="begin"/>
      </w:r>
      <w:r w:rsidRPr="00C70209">
        <w:rPr>
          <w:b/>
        </w:rPr>
        <w:instrText xml:space="preserve"> REF _Ref411513595 \h  \* MERGEFORMAT </w:instrText>
      </w:r>
      <w:r w:rsidRPr="00C70209">
        <w:rPr>
          <w:b/>
        </w:rPr>
      </w:r>
      <w:r w:rsidRPr="00C70209">
        <w:rPr>
          <w:b/>
        </w:rPr>
        <w:fldChar w:fldCharType="separate"/>
      </w:r>
      <w:r w:rsidR="000F7A9B" w:rsidRPr="000F7A9B">
        <w:rPr>
          <w:b/>
        </w:rPr>
        <w:t>Table 3.2.7</w:t>
      </w:r>
      <w:r w:rsidRPr="00C70209">
        <w:rPr>
          <w:b/>
        </w:rPr>
        <w:fldChar w:fldCharType="end"/>
      </w:r>
      <w:r w:rsidRPr="00C70209">
        <w:t>).</w:t>
      </w:r>
    </w:p>
    <w:p w14:paraId="669C13C8" w14:textId="5C104D1E" w:rsidR="00DF2BB6" w:rsidRPr="00C70209" w:rsidRDefault="00DF2BB6" w:rsidP="003131E2">
      <w:pPr>
        <w:pStyle w:val="BodyText"/>
      </w:pPr>
      <w:r w:rsidRPr="00C70209">
        <w:t>Ohlsson (2014) and Aher (2014) reported on the rate of severe ROP (≥ stage 3) in preterm infants according to the timing of administration of ESA treatment. Ohlsson (2014) included data from seven RCTs involving 801 neonates, and found no significant difference on the incidence of severe ROP (≥ stage 3) (RR 1.37; 95% CI 0.87, 2.17) in preterm infants administered rHuEPO within the first week of life. There was no heterogeneity for this outcome (I</w:t>
      </w:r>
      <w:r w:rsidRPr="00C70209">
        <w:rPr>
          <w:vertAlign w:val="superscript"/>
        </w:rPr>
        <w:t>2</w:t>
      </w:r>
      <w:r w:rsidRPr="00C70209">
        <w:t>=0%). Ohlsson (2014) also identified one RCT (Ohls 2013) comparing early DAR with sham injections, which reported the proportion of subjects who had severe ROP (≥ stage 3). Ohls (2013) found no significant difference between treatment groups comparing DAR with sham injections (RR 0.47; 95% CI 0.09, 2.37).</w:t>
      </w:r>
    </w:p>
    <w:p w14:paraId="0CAFD705" w14:textId="786B5076" w:rsidR="00DF2BB6" w:rsidRPr="00C70209" w:rsidRDefault="00DF2BB6" w:rsidP="003131E2">
      <w:pPr>
        <w:spacing w:after="200"/>
      </w:pPr>
      <w:r w:rsidRPr="00C70209">
        <w:t>Aher (2014) included data from three RCTs involving 442 neonates, and found no significant difference on the incidence of severe ROP (≥ stage 3) (RR 1.73; 95% CI 0.92, 3.24) in preterm infants administered rHuEPO between days 8 and 28 of life. There was no heterogeneity for this outcome (I</w:t>
      </w:r>
      <w:r w:rsidRPr="00C70209">
        <w:rPr>
          <w:vertAlign w:val="superscript"/>
        </w:rPr>
        <w:t>2</w:t>
      </w:r>
      <w:r w:rsidRPr="00C70209">
        <w:t>=18%).</w:t>
      </w:r>
    </w:p>
    <w:p w14:paraId="50D89BDA" w14:textId="77C63B33" w:rsidR="00DF2BB6" w:rsidRPr="00C70209" w:rsidRDefault="00DF2BB6" w:rsidP="003131E2">
      <w:pPr>
        <w:spacing w:after="200"/>
      </w:pPr>
      <w:r w:rsidRPr="00C70209">
        <w:t>The systematic review by Ohlsson (2014) conducted a post-hoc analysis on the rate of severe ROP (≥ stage 3) in neonates that were administered rHuEPO, regardless of the timing of administration. The meta-analysis included 10 RCTs involving 1303 neonates, and found a statistically significant increased risk of severe ROP (≥ stage 3) in infants who received rHuEPO treatment (RR 1.48; 95% CI 1.02, 2.13). There was no heterogeneity for this outcome (I</w:t>
      </w:r>
      <w:r w:rsidRPr="00C70209">
        <w:rPr>
          <w:vertAlign w:val="superscript"/>
        </w:rPr>
        <w:t>2</w:t>
      </w:r>
      <w:r w:rsidRPr="00C70209">
        <w:t>=0%).</w:t>
      </w:r>
    </w:p>
    <w:p w14:paraId="20DFED83" w14:textId="6D10302E" w:rsidR="00DF2BB6" w:rsidRPr="00C70209" w:rsidRDefault="00DF2BB6" w:rsidP="003131E2">
      <w:pPr>
        <w:pStyle w:val="BodyText"/>
      </w:pPr>
      <w:r w:rsidRPr="00C70209">
        <w:t xml:space="preserve">A meta-analysis was conducted to update the Ohlsson (2014) and Aher (2014) reviews with data from the review by Xu (2014), and to evaluate the effect of ESA therapy compared with no ESA therapy on the incidence of severe ROP (≥ stage 3) in preterm neonates, regardless of the age at which the neonates received ESA therapy (see </w:t>
      </w:r>
      <w:r w:rsidRPr="00C70209">
        <w:rPr>
          <w:b/>
        </w:rPr>
        <w:fldChar w:fldCharType="begin"/>
      </w:r>
      <w:r w:rsidRPr="00C70209">
        <w:rPr>
          <w:b/>
        </w:rPr>
        <w:instrText xml:space="preserve"> REF _Ref403380999 \h  \* MERGEFORMAT </w:instrText>
      </w:r>
      <w:r w:rsidRPr="00C70209">
        <w:rPr>
          <w:b/>
        </w:rPr>
      </w:r>
      <w:r w:rsidRPr="00C70209">
        <w:rPr>
          <w:b/>
        </w:rPr>
        <w:fldChar w:fldCharType="separate"/>
      </w:r>
      <w:r w:rsidR="000F7A9B" w:rsidRPr="000F7A9B">
        <w:rPr>
          <w:b/>
        </w:rPr>
        <w:t>Figure 3.2.6</w:t>
      </w:r>
      <w:r w:rsidRPr="00C70209">
        <w:rPr>
          <w:b/>
        </w:rPr>
        <w:fldChar w:fldCharType="end"/>
      </w:r>
      <w:r w:rsidRPr="00C70209">
        <w:t>). The analysis showed a non</w:t>
      </w:r>
      <w:r w:rsidR="00E25AC5" w:rsidRPr="00C70209">
        <w:t>significant</w:t>
      </w:r>
      <w:r w:rsidRPr="00C70209">
        <w:t xml:space="preserve"> increase in risk of severe ROP (≥ stage 3) (RR 1.22; 95% CI 0.88, 1.68) in preterm infants administered ESAs. There was moderate heterogeneity (I</w:t>
      </w:r>
      <w:r w:rsidRPr="00C70209">
        <w:rPr>
          <w:vertAlign w:val="superscript"/>
        </w:rPr>
        <w:t>2</w:t>
      </w:r>
      <w:r w:rsidRPr="00C70209">
        <w:t>=46%) for this outcome. A sensitivity analysis restricted to RCTs also showed a non</w:t>
      </w:r>
      <w:r w:rsidR="00E25AC5" w:rsidRPr="00C70209">
        <w:t>significant</w:t>
      </w:r>
      <w:r w:rsidRPr="00C70209">
        <w:t xml:space="preserve"> increase risk for rate of ROP (all stages or stage not reported) (64/661 versus 44/644; RR 1.40; 95% CI 0.97, 2.03; </w:t>
      </w:r>
      <w:r w:rsidR="001A475D" w:rsidRPr="001A475D">
        <w:rPr>
          <w:i/>
        </w:rPr>
        <w:t>P = </w:t>
      </w:r>
      <w:r w:rsidRPr="00C70209">
        <w:t>0.07) in preterm infants administered ESAs. There was no significant heterogeneity for this outcome (I</w:t>
      </w:r>
      <w:r w:rsidRPr="00C70209">
        <w:rPr>
          <w:vertAlign w:val="superscript"/>
        </w:rPr>
        <w:t>2</w:t>
      </w:r>
      <w:r w:rsidRPr="00C70209">
        <w:t>=0%).</w:t>
      </w:r>
    </w:p>
    <w:p w14:paraId="49A782F8"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3A584FC4" w14:textId="698D319D" w:rsidR="00DF2BB6" w:rsidRPr="00C70209" w:rsidRDefault="00DF2BB6" w:rsidP="003131E2">
      <w:pPr>
        <w:pStyle w:val="Caption"/>
      </w:pPr>
      <w:bookmarkStart w:id="395" w:name="_Ref411513595"/>
      <w:bookmarkStart w:id="396" w:name="_Toc423015356"/>
      <w:bookmarkStart w:id="397" w:name="_Toc42774710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7</w:t>
      </w:r>
      <w:r w:rsidR="00130F03" w:rsidRPr="00C70209">
        <w:fldChar w:fldCharType="end"/>
      </w:r>
      <w:bookmarkEnd w:id="395"/>
      <w:r w:rsidRPr="00C70209">
        <w:tab/>
        <w:t>Preterm infants: Results for ESAs versus no ESAs (with or without iron) – ROP</w:t>
      </w:r>
      <w:bookmarkEnd w:id="396"/>
      <w:bookmarkEnd w:id="39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1"/>
        <w:gridCol w:w="1395"/>
        <w:gridCol w:w="1395"/>
        <w:gridCol w:w="1392"/>
        <w:gridCol w:w="1400"/>
        <w:gridCol w:w="1466"/>
        <w:gridCol w:w="1466"/>
        <w:gridCol w:w="1466"/>
        <w:gridCol w:w="1704"/>
      </w:tblGrid>
      <w:tr w:rsidR="00DF2BB6" w:rsidRPr="00C70209" w14:paraId="1720AD68" w14:textId="77777777" w:rsidTr="003131E2">
        <w:trPr>
          <w:tblHeader/>
        </w:trPr>
        <w:tc>
          <w:tcPr>
            <w:tcW w:w="1100" w:type="dxa"/>
            <w:vMerge w:val="restart"/>
            <w:tcBorders>
              <w:bottom w:val="single" w:sz="4" w:space="0" w:color="auto"/>
            </w:tcBorders>
          </w:tcPr>
          <w:p w14:paraId="68F8ECB7"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309E1281" w14:textId="77777777" w:rsidR="00DF2BB6" w:rsidRPr="00C70209" w:rsidRDefault="00DF2BB6" w:rsidP="003131E2">
            <w:pPr>
              <w:pStyle w:val="TableH2"/>
              <w:rPr>
                <w:rFonts w:eastAsia="Arial Unicode MS"/>
                <w:lang w:eastAsia="ja-JP"/>
              </w:rPr>
            </w:pPr>
            <w:r w:rsidRPr="00C70209">
              <w:rPr>
                <w:rFonts w:eastAsia="Arial Unicode MS"/>
                <w:lang w:eastAsia="ja-JP"/>
              </w:rPr>
              <w:t>Level of evidence</w:t>
            </w:r>
            <w:r w:rsidRPr="00C70209">
              <w:rPr>
                <w:rFonts w:eastAsia="Arial Unicode MS"/>
                <w:vertAlign w:val="superscript"/>
                <w:lang w:eastAsia="ja-JP"/>
              </w:rPr>
              <w:t>a</w:t>
            </w:r>
          </w:p>
          <w:p w14:paraId="3B38B987" w14:textId="77777777" w:rsidR="00DF2BB6" w:rsidRPr="00C70209" w:rsidRDefault="00DF2BB6" w:rsidP="003131E2">
            <w:pPr>
              <w:pStyle w:val="TableH2"/>
              <w:rPr>
                <w:rFonts w:eastAsia="Arial Unicode MS"/>
                <w:lang w:eastAsia="ja-JP"/>
              </w:rPr>
            </w:pPr>
            <w:r w:rsidRPr="00C70209">
              <w:rPr>
                <w:rFonts w:eastAsia="Arial Unicode MS"/>
                <w:i/>
                <w:lang w:eastAsia="ja-JP"/>
              </w:rPr>
              <w:t>Quality</w:t>
            </w:r>
          </w:p>
        </w:tc>
        <w:tc>
          <w:tcPr>
            <w:tcW w:w="1391" w:type="dxa"/>
            <w:vMerge w:val="restart"/>
          </w:tcPr>
          <w:p w14:paraId="0A3241A5"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1395" w:type="dxa"/>
            <w:vMerge w:val="restart"/>
          </w:tcPr>
          <w:p w14:paraId="450D0300"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1395" w:type="dxa"/>
            <w:vMerge w:val="restart"/>
          </w:tcPr>
          <w:p w14:paraId="1F38E959"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655CC6B5"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1392" w:type="dxa"/>
            <w:vMerge w:val="restart"/>
          </w:tcPr>
          <w:p w14:paraId="3340039E" w14:textId="68B54BC5"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1400" w:type="dxa"/>
            <w:vMerge w:val="restart"/>
          </w:tcPr>
          <w:p w14:paraId="39D79386"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6102" w:type="dxa"/>
            <w:gridSpan w:val="4"/>
          </w:tcPr>
          <w:p w14:paraId="1E434E54"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69C2DEE0" w14:textId="77777777" w:rsidTr="003131E2">
        <w:trPr>
          <w:tblHeader/>
        </w:trPr>
        <w:tc>
          <w:tcPr>
            <w:tcW w:w="1100" w:type="dxa"/>
            <w:vMerge/>
            <w:tcBorders>
              <w:bottom w:val="nil"/>
            </w:tcBorders>
          </w:tcPr>
          <w:p w14:paraId="5BA92DCB" w14:textId="77777777" w:rsidR="00DF2BB6" w:rsidRPr="00C70209" w:rsidRDefault="00DF2BB6" w:rsidP="003131E2">
            <w:pPr>
              <w:pStyle w:val="TableH2"/>
              <w:rPr>
                <w:rFonts w:eastAsia="Arial Unicode MS"/>
                <w:lang w:eastAsia="ja-JP"/>
              </w:rPr>
            </w:pPr>
          </w:p>
        </w:tc>
        <w:tc>
          <w:tcPr>
            <w:tcW w:w="1391" w:type="dxa"/>
            <w:vMerge/>
            <w:tcBorders>
              <w:bottom w:val="nil"/>
            </w:tcBorders>
          </w:tcPr>
          <w:p w14:paraId="044EBBBC" w14:textId="77777777" w:rsidR="00DF2BB6" w:rsidRPr="00C70209" w:rsidRDefault="00DF2BB6" w:rsidP="003131E2">
            <w:pPr>
              <w:pStyle w:val="TableH2"/>
              <w:rPr>
                <w:rFonts w:eastAsia="Arial Unicode MS"/>
                <w:lang w:eastAsia="ja-JP"/>
              </w:rPr>
            </w:pPr>
          </w:p>
        </w:tc>
        <w:tc>
          <w:tcPr>
            <w:tcW w:w="1395" w:type="dxa"/>
            <w:vMerge/>
            <w:tcBorders>
              <w:bottom w:val="nil"/>
            </w:tcBorders>
          </w:tcPr>
          <w:p w14:paraId="5B84DFDB" w14:textId="77777777" w:rsidR="00DF2BB6" w:rsidRPr="00C70209" w:rsidRDefault="00DF2BB6" w:rsidP="003131E2">
            <w:pPr>
              <w:pStyle w:val="TableH2"/>
              <w:rPr>
                <w:rFonts w:eastAsia="Arial Unicode MS"/>
                <w:lang w:eastAsia="ja-JP"/>
              </w:rPr>
            </w:pPr>
          </w:p>
        </w:tc>
        <w:tc>
          <w:tcPr>
            <w:tcW w:w="1395" w:type="dxa"/>
            <w:vMerge/>
            <w:tcBorders>
              <w:bottom w:val="nil"/>
            </w:tcBorders>
          </w:tcPr>
          <w:p w14:paraId="138CB61E" w14:textId="77777777" w:rsidR="00DF2BB6" w:rsidRPr="00C70209" w:rsidRDefault="00DF2BB6" w:rsidP="003131E2">
            <w:pPr>
              <w:pStyle w:val="TableH2"/>
              <w:rPr>
                <w:rFonts w:eastAsia="Arial Unicode MS"/>
                <w:lang w:eastAsia="ja-JP"/>
              </w:rPr>
            </w:pPr>
          </w:p>
        </w:tc>
        <w:tc>
          <w:tcPr>
            <w:tcW w:w="1392" w:type="dxa"/>
            <w:vMerge/>
            <w:tcBorders>
              <w:bottom w:val="nil"/>
            </w:tcBorders>
          </w:tcPr>
          <w:p w14:paraId="18336369" w14:textId="77777777" w:rsidR="00DF2BB6" w:rsidRPr="00C70209" w:rsidRDefault="00DF2BB6" w:rsidP="003131E2">
            <w:pPr>
              <w:pStyle w:val="TableH2"/>
              <w:rPr>
                <w:rFonts w:eastAsia="Arial Unicode MS"/>
                <w:lang w:eastAsia="ja-JP"/>
              </w:rPr>
            </w:pPr>
          </w:p>
        </w:tc>
        <w:tc>
          <w:tcPr>
            <w:tcW w:w="1400" w:type="dxa"/>
            <w:vMerge/>
            <w:tcBorders>
              <w:bottom w:val="nil"/>
            </w:tcBorders>
          </w:tcPr>
          <w:p w14:paraId="067963B4" w14:textId="77777777" w:rsidR="00DF2BB6" w:rsidRPr="00C70209" w:rsidRDefault="00DF2BB6" w:rsidP="003131E2">
            <w:pPr>
              <w:pStyle w:val="TableH2"/>
              <w:rPr>
                <w:rFonts w:eastAsia="Arial Unicode MS"/>
                <w:lang w:eastAsia="ja-JP"/>
              </w:rPr>
            </w:pPr>
          </w:p>
        </w:tc>
        <w:tc>
          <w:tcPr>
            <w:tcW w:w="1466" w:type="dxa"/>
            <w:tcBorders>
              <w:bottom w:val="nil"/>
            </w:tcBorders>
          </w:tcPr>
          <w:p w14:paraId="79F29879" w14:textId="77777777" w:rsidR="00DF2BB6" w:rsidRPr="00C70209" w:rsidRDefault="00DF2BB6" w:rsidP="003131E2">
            <w:pPr>
              <w:pStyle w:val="TableH2"/>
              <w:rPr>
                <w:rFonts w:eastAsia="Arial Unicode MS"/>
                <w:lang w:eastAsia="ja-JP"/>
              </w:rPr>
            </w:pPr>
            <w:r w:rsidRPr="00C70209">
              <w:rPr>
                <w:rFonts w:eastAsia="Arial Unicode MS"/>
                <w:lang w:eastAsia="ja-JP"/>
              </w:rPr>
              <w:t>ESA + iron</w:t>
            </w:r>
          </w:p>
          <w:p w14:paraId="6AD060FA"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1466" w:type="dxa"/>
            <w:tcBorders>
              <w:bottom w:val="nil"/>
            </w:tcBorders>
          </w:tcPr>
          <w:p w14:paraId="57253CF2" w14:textId="77777777" w:rsidR="00DF2BB6" w:rsidRPr="00C70209" w:rsidRDefault="00DF2BB6" w:rsidP="003131E2">
            <w:pPr>
              <w:pStyle w:val="TableH2"/>
              <w:rPr>
                <w:rFonts w:eastAsia="Arial Unicode MS"/>
                <w:lang w:eastAsia="ja-JP"/>
              </w:rPr>
            </w:pPr>
            <w:r w:rsidRPr="00C70209">
              <w:rPr>
                <w:rFonts w:eastAsia="Arial Unicode MS"/>
                <w:lang w:eastAsia="ja-JP"/>
              </w:rPr>
              <w:t>Iron</w:t>
            </w:r>
          </w:p>
          <w:p w14:paraId="4A9FFFEE"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1466" w:type="dxa"/>
            <w:tcBorders>
              <w:bottom w:val="nil"/>
            </w:tcBorders>
          </w:tcPr>
          <w:p w14:paraId="772A3C80"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1704" w:type="dxa"/>
            <w:tcBorders>
              <w:bottom w:val="nil"/>
            </w:tcBorders>
          </w:tcPr>
          <w:p w14:paraId="2A60020C"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403B5077" w14:textId="5A0468E9"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3E8AB15C"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6C71B1D8" w14:textId="77777777" w:rsidTr="003131E2">
        <w:tc>
          <w:tcPr>
            <w:tcW w:w="14175" w:type="dxa"/>
            <w:gridSpan w:val="10"/>
            <w:tcBorders>
              <w:top w:val="single" w:sz="4" w:space="0" w:color="000000"/>
              <w:bottom w:val="single" w:sz="4" w:space="0" w:color="000000"/>
            </w:tcBorders>
            <w:shd w:val="clear" w:color="auto" w:fill="000000"/>
          </w:tcPr>
          <w:p w14:paraId="73ED2A03" w14:textId="77777777" w:rsidR="00DF2BB6" w:rsidRPr="00C70209" w:rsidRDefault="00DF2BB6" w:rsidP="003131E2">
            <w:pPr>
              <w:pStyle w:val="TableH4"/>
              <w:rPr>
                <w:rFonts w:eastAsia="Arial Unicode MS"/>
              </w:rPr>
            </w:pPr>
            <w:r w:rsidRPr="00C70209">
              <w:rPr>
                <w:rFonts w:eastAsia="Arial Unicode MS"/>
                <w:lang w:eastAsia="ja-JP"/>
              </w:rPr>
              <w:t xml:space="preserve">Level I evidence </w:t>
            </w:r>
          </w:p>
        </w:tc>
      </w:tr>
      <w:tr w:rsidR="00DF2BB6" w:rsidRPr="00C70209" w14:paraId="57451CBC" w14:textId="77777777" w:rsidTr="003131E2">
        <w:tc>
          <w:tcPr>
            <w:tcW w:w="14175" w:type="dxa"/>
            <w:gridSpan w:val="10"/>
            <w:tcBorders>
              <w:top w:val="single" w:sz="4" w:space="0" w:color="000000"/>
              <w:bottom w:val="single" w:sz="4" w:space="0" w:color="000000"/>
            </w:tcBorders>
            <w:shd w:val="clear" w:color="auto" w:fill="auto"/>
          </w:tcPr>
          <w:p w14:paraId="60C095F1" w14:textId="77777777" w:rsidR="00DF2BB6" w:rsidRPr="00C70209" w:rsidRDefault="00DF2BB6" w:rsidP="003131E2">
            <w:pPr>
              <w:pStyle w:val="TableH5"/>
              <w:rPr>
                <w:rFonts w:eastAsia="Arial Unicode MS"/>
                <w:lang w:eastAsia="ja-JP"/>
              </w:rPr>
            </w:pPr>
            <w:r w:rsidRPr="00C70209">
              <w:rPr>
                <w:rFonts w:eastAsia="Arial Unicode MS"/>
                <w:lang w:eastAsia="ja-JP"/>
              </w:rPr>
              <w:t xml:space="preserve">Anaemia </w:t>
            </w:r>
            <w:r w:rsidRPr="00C70209">
              <w:rPr>
                <w:rFonts w:eastAsia="Arial Unicode MS"/>
              </w:rPr>
              <w:t>of</w:t>
            </w:r>
            <w:r w:rsidRPr="00C70209">
              <w:rPr>
                <w:rFonts w:eastAsia="Arial Unicode MS"/>
                <w:lang w:eastAsia="ja-JP"/>
              </w:rPr>
              <w:t xml:space="preserve"> prematurity</w:t>
            </w:r>
          </w:p>
        </w:tc>
      </w:tr>
      <w:tr w:rsidR="00DF2BB6" w:rsidRPr="00C70209" w14:paraId="15F73D2C" w14:textId="77777777" w:rsidTr="003131E2">
        <w:tc>
          <w:tcPr>
            <w:tcW w:w="1100" w:type="dxa"/>
            <w:vMerge w:val="restart"/>
          </w:tcPr>
          <w:p w14:paraId="116C3E81" w14:textId="1462F882" w:rsidR="00DF2BB6" w:rsidRPr="00C70209" w:rsidRDefault="00DF2BB6" w:rsidP="003131E2">
            <w:pPr>
              <w:pStyle w:val="Tabletext-evidencematrix"/>
            </w:pPr>
            <w:r w:rsidRPr="00C70209">
              <w:t>Xu 2014</w:t>
            </w:r>
            <w:r w:rsidRPr="00C70209">
              <w:fldChar w:fldCharType="begin">
                <w:fldData xml:space="preserve">PEVuZE5vdGU+PENpdGU+PEF1dGhvcj5YdTwvQXV0aG9yPjxZZWFyPjIwMTQ8L1llYXI+PFJlY051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</w:fldData>
              </w:fldChar>
            </w:r>
            <w:r w:rsidR="003F7DCB" w:rsidRPr="00C70209">
              <w:instrText xml:space="preserve"> ADDIN EN.CITE </w:instrText>
            </w:r>
            <w:r w:rsidR="003F7DCB" w:rsidRPr="00C70209">
              <w:fldChar w:fldCharType="begin">
                <w:fldData xml:space="preserve">PEVuZE5vdGU+PENpdGU+PEF1dGhvcj5YdTwvQXV0aG9yPjxZZWFyPjIwMTQ8L1llYXI+PFJlY051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2</w:t>
            </w:r>
            <w:r w:rsidRPr="00C70209">
              <w:fldChar w:fldCharType="end"/>
            </w:r>
          </w:p>
          <w:p w14:paraId="00A6850D" w14:textId="77777777" w:rsidR="00DF2BB6" w:rsidRPr="00C70209" w:rsidRDefault="00DF2BB6" w:rsidP="003131E2">
            <w:pPr>
              <w:pStyle w:val="Tabletext-evidencematrix"/>
            </w:pPr>
            <w:r w:rsidRPr="00C70209">
              <w:t>Level I</w:t>
            </w:r>
          </w:p>
          <w:p w14:paraId="0F4B0151" w14:textId="77777777" w:rsidR="00DF2BB6" w:rsidRPr="00C70209" w:rsidRDefault="00DF2BB6" w:rsidP="003131E2">
            <w:pPr>
              <w:pStyle w:val="Tabletext-evidencematrix"/>
            </w:pPr>
            <w:r w:rsidRPr="00C70209">
              <w:rPr>
                <w:i/>
              </w:rPr>
              <w:t>Good</w:t>
            </w:r>
          </w:p>
        </w:tc>
        <w:tc>
          <w:tcPr>
            <w:tcW w:w="1391" w:type="dxa"/>
          </w:tcPr>
          <w:p w14:paraId="4B7E3FBE" w14:textId="4DDE34E7" w:rsidR="00DF2BB6" w:rsidRPr="00C70209" w:rsidRDefault="00DF2BB6" w:rsidP="003131E2">
            <w:pPr>
              <w:pStyle w:val="Tabletext-evidencematrix"/>
            </w:pPr>
            <w:r w:rsidRPr="00C70209">
              <w:t>11 studies</w:t>
            </w:r>
            <w:r w:rsidRPr="00C70209">
              <w:rPr>
                <w:vertAlign w:val="superscript"/>
              </w:rPr>
              <w:t>c</w:t>
            </w:r>
          </w:p>
          <w:p w14:paraId="45602DA8" w14:textId="1C3DDF06" w:rsidR="00DF2BB6" w:rsidRPr="00C70209" w:rsidRDefault="00DF2BB6" w:rsidP="003131E2">
            <w:pPr>
              <w:pStyle w:val="Tabletext-evidencematrix"/>
            </w:pPr>
            <w:r w:rsidRPr="00C70209">
              <w:t>5 RCTs (Ohls 2013, Fauchere 2008, Maier 2002, Romagnoli 2000, Shannon 1995)</w:t>
            </w:r>
            <w:r w:rsidR="001F211B">
              <w:fldChar w:fldCharType="begin">
                <w:fldData xml:space="preserve">PEVuZE5vdGU+PENpdGU+PEF1dGhvcj5GYXVjaGVyZTwvQXV0aG9yPjxZZWFyPjIwMDg8L1llYXI+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4zNzXigJM4MjwvcGFnZXM+PHZvbHVtZT4xMjI8L3ZvbHVtZT48bnVtYmVy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wNjsgMTE0OyAxMzk7IDE0Mzwvc3R5bGU+PC9EaXNwbGF5VGV4dD48cmVjb3JkPjxy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4zNzXigJM4MjwvcGFnZXM+PHZvbHVtZT4xMjI8L3ZvbHVtZT48bnVtYmVy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06; 114; 139; 143</w:t>
            </w:r>
            <w:r w:rsidR="001F211B">
              <w:fldChar w:fldCharType="end"/>
            </w:r>
          </w:p>
          <w:p w14:paraId="15C46F15" w14:textId="39D6A1BE" w:rsidR="00DF2BB6" w:rsidRPr="00C70209" w:rsidRDefault="00DF2BB6" w:rsidP="003131E2">
            <w:pPr>
              <w:pStyle w:val="Tabletext-evidencematrix"/>
            </w:pPr>
            <w:r w:rsidRPr="00C70209">
              <w:t xml:space="preserve">6 cohort or </w:t>
            </w:r>
            <w:r w:rsidR="00C56734" w:rsidRPr="00C70209">
              <w:t>case–control</w:t>
            </w:r>
            <w:r w:rsidRPr="00C70209">
              <w:t xml:space="preserve"> studies </w:t>
            </w:r>
            <w:r w:rsidRPr="00894C30">
              <w:t>(Mehmet 2011, Zayed 2010, Shah 2010, Figueras-Aloy 2010, Suk 2008, Dani 2001)</w:t>
            </w:r>
            <w:r w:rsidR="00894C30">
              <w:fldChar w:fldCharType="begin">
                <w:fldData xml:space="preserve">PEVuZE5vdGU+PENpdGU+PEF1dGhvcj5EYW5pPC9BdXRob3I+PFllYXI+MjAwMTwvWWVhcj48UmVj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ENpdGU+PEF1dGhvcj5aYXllZDwvQXV0aG9yPjxZZWFyPjIwMTA8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</w:fldData>
              </w:fldChar>
            </w:r>
            <w:r w:rsidR="00894C30">
              <w:instrText xml:space="preserve"> ADDIN EN.CITE </w:instrText>
            </w:r>
            <w:r w:rsidR="00894C30">
              <w:fldChar w:fldCharType="begin">
                <w:fldData xml:space="preserve">PEVuZE5vdGU+PENpdGU+PEF1dGhvcj5EYW5pPC9BdXRob3I+PFllYXI+MjAwMTwvWWVhcj48UmVj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ENpdGU+PEF1dGhvcj5aYXllZDwvQXV0aG9yPjxZZWFyPjIwMTA8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</w:fldData>
              </w:fldChar>
            </w:r>
            <w:r w:rsidR="00894C30">
              <w:instrText xml:space="preserve"> ADDIN EN.CITE.DATA </w:instrText>
            </w:r>
            <w:r w:rsidR="00894C30">
              <w:fldChar w:fldCharType="end"/>
            </w:r>
            <w:r w:rsidR="00894C30">
              <w:fldChar w:fldCharType="separate"/>
            </w:r>
            <w:r w:rsidR="00894C30" w:rsidRPr="00894C30">
              <w:rPr>
                <w:noProof/>
                <w:vertAlign w:val="superscript"/>
              </w:rPr>
              <w:t>155-160</w:t>
            </w:r>
            <w:r w:rsidR="00894C30">
              <w:fldChar w:fldCharType="end"/>
            </w:r>
          </w:p>
          <w:p w14:paraId="2BE6456F" w14:textId="77777777" w:rsidR="00DF2BB6" w:rsidRPr="00C70209" w:rsidRDefault="00DF2BB6" w:rsidP="003131E2">
            <w:pPr>
              <w:pStyle w:val="Tabletext-evidencematrix"/>
            </w:pPr>
            <w:r w:rsidRPr="00C70209">
              <w:t>N=2355</w:t>
            </w:r>
          </w:p>
        </w:tc>
        <w:tc>
          <w:tcPr>
            <w:tcW w:w="1395" w:type="dxa"/>
            <w:vMerge w:val="restart"/>
          </w:tcPr>
          <w:p w14:paraId="3C026DC5" w14:textId="77777777" w:rsidR="00DF2BB6" w:rsidRPr="00C70209" w:rsidRDefault="00DF2BB6" w:rsidP="003131E2">
            <w:pPr>
              <w:pStyle w:val="Tabletext-evidencematrix"/>
            </w:pPr>
            <w:r w:rsidRPr="00C70209">
              <w:t>Preterm neonates</w:t>
            </w:r>
          </w:p>
        </w:tc>
        <w:tc>
          <w:tcPr>
            <w:tcW w:w="1395" w:type="dxa"/>
          </w:tcPr>
          <w:p w14:paraId="4439EC1E" w14:textId="77777777" w:rsidR="00DF2BB6" w:rsidRPr="00C70209" w:rsidRDefault="00DF2BB6" w:rsidP="003131E2">
            <w:pPr>
              <w:pStyle w:val="Tabletext-evidencematrix"/>
            </w:pPr>
            <w:r w:rsidRPr="00C70209">
              <w:t>USA, Turkey, Spain, Germany, Italy, Europe</w:t>
            </w:r>
          </w:p>
        </w:tc>
        <w:tc>
          <w:tcPr>
            <w:tcW w:w="1392" w:type="dxa"/>
            <w:vMerge w:val="restart"/>
          </w:tcPr>
          <w:p w14:paraId="7D2414A9" w14:textId="02638ECE" w:rsidR="00DF2BB6" w:rsidRPr="00C70209" w:rsidRDefault="00DF2BB6" w:rsidP="003131E2">
            <w:pPr>
              <w:pStyle w:val="Tabletext-evidencematrix"/>
            </w:pPr>
            <w:r w:rsidRPr="00C70209">
              <w:t>rHuEPO or DAR (± iron) versus placebo or no treatment (± iron)</w:t>
            </w:r>
          </w:p>
          <w:p w14:paraId="6C398875" w14:textId="77777777" w:rsidR="00DF2BB6" w:rsidRPr="00C70209" w:rsidRDefault="00DF2BB6" w:rsidP="003131E2">
            <w:pPr>
              <w:pStyle w:val="Tabletext-evidencematrix"/>
            </w:pPr>
            <w:r w:rsidRPr="00C70209">
              <w:rPr>
                <w:i/>
              </w:rPr>
              <w:t>*early or late</w:t>
            </w:r>
          </w:p>
        </w:tc>
        <w:tc>
          <w:tcPr>
            <w:tcW w:w="1400" w:type="dxa"/>
            <w:tcBorders>
              <w:bottom w:val="nil"/>
            </w:tcBorders>
          </w:tcPr>
          <w:p w14:paraId="7634F473" w14:textId="77777777" w:rsidR="00DF2BB6" w:rsidRPr="00C70209" w:rsidRDefault="00DF2BB6" w:rsidP="003131E2">
            <w:pPr>
              <w:pStyle w:val="Tabletext-evidencematrix"/>
            </w:pPr>
            <w:r w:rsidRPr="00C70209">
              <w:t>ROP</w:t>
            </w:r>
          </w:p>
        </w:tc>
        <w:tc>
          <w:tcPr>
            <w:tcW w:w="1466" w:type="dxa"/>
            <w:tcBorders>
              <w:bottom w:val="nil"/>
            </w:tcBorders>
          </w:tcPr>
          <w:p w14:paraId="6892DB08" w14:textId="77777777" w:rsidR="00DF2BB6" w:rsidRPr="00C70209" w:rsidRDefault="00DF2BB6" w:rsidP="003131E2">
            <w:pPr>
              <w:pStyle w:val="Tabletext-evidencematrix"/>
            </w:pPr>
            <w:r w:rsidRPr="00C70209">
              <w:t>563/1221 (46.1%)</w:t>
            </w:r>
          </w:p>
        </w:tc>
        <w:tc>
          <w:tcPr>
            <w:tcW w:w="1466" w:type="dxa"/>
            <w:tcBorders>
              <w:bottom w:val="nil"/>
            </w:tcBorders>
          </w:tcPr>
          <w:p w14:paraId="64E9BA77" w14:textId="77777777" w:rsidR="00DF2BB6" w:rsidRPr="00C70209" w:rsidRDefault="00DF2BB6" w:rsidP="003131E2">
            <w:pPr>
              <w:pStyle w:val="Tabletext-evidencematrix"/>
            </w:pPr>
            <w:r w:rsidRPr="00C70209">
              <w:t>420/1134 (37.0%)</w:t>
            </w:r>
          </w:p>
        </w:tc>
        <w:tc>
          <w:tcPr>
            <w:tcW w:w="1466" w:type="dxa"/>
            <w:tcBorders>
              <w:bottom w:val="nil"/>
            </w:tcBorders>
          </w:tcPr>
          <w:p w14:paraId="75A34B08" w14:textId="77777777" w:rsidR="00DF2BB6" w:rsidRPr="00C70209" w:rsidRDefault="00DF2BB6" w:rsidP="003131E2">
            <w:pPr>
              <w:pStyle w:val="Tabletext-evidencematrix"/>
            </w:pPr>
            <w:r w:rsidRPr="00C70209">
              <w:t>OR 1.59 [0.90, 2.81]</w:t>
            </w:r>
          </w:p>
        </w:tc>
        <w:tc>
          <w:tcPr>
            <w:tcW w:w="1704" w:type="dxa"/>
            <w:tcBorders>
              <w:bottom w:val="single" w:sz="4" w:space="0" w:color="000000"/>
            </w:tcBorders>
          </w:tcPr>
          <w:p w14:paraId="14827003" w14:textId="77777777" w:rsidR="00DF2BB6" w:rsidRPr="00C70209" w:rsidRDefault="00DF2BB6" w:rsidP="003131E2">
            <w:pPr>
              <w:pStyle w:val="Tabletext-evidencematrix"/>
              <w:rPr>
                <w:i/>
              </w:rPr>
            </w:pPr>
            <w:r w:rsidRPr="00C70209">
              <w:rPr>
                <w:i/>
              </w:rPr>
              <w:t>No significant difference</w:t>
            </w:r>
          </w:p>
          <w:p w14:paraId="6B0FF18A" w14:textId="23D440F8" w:rsidR="00DF2BB6" w:rsidRPr="00C70209" w:rsidRDefault="001A475D" w:rsidP="003131E2">
            <w:pPr>
              <w:pStyle w:val="Tabletext-evidencematrix"/>
            </w:pPr>
            <w:r w:rsidRPr="001A475D">
              <w:rPr>
                <w:i/>
              </w:rPr>
              <w:t>P &gt; </w:t>
            </w:r>
            <w:r w:rsidR="00DF2BB6" w:rsidRPr="00C70209">
              <w:t>0.05</w:t>
            </w:r>
          </w:p>
          <w:p w14:paraId="5DB21BCA" w14:textId="77777777" w:rsidR="00DF2BB6" w:rsidRPr="00C70209" w:rsidRDefault="00DF2BB6" w:rsidP="003131E2">
            <w:pPr>
              <w:pStyle w:val="Tabletext-evidencematrix"/>
            </w:pPr>
            <w:r w:rsidRPr="00C70209">
              <w:t>Substantial heterogeneity</w:t>
            </w:r>
          </w:p>
          <w:p w14:paraId="14E0FA83" w14:textId="7763801B"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82.9%</w:t>
            </w:r>
          </w:p>
        </w:tc>
      </w:tr>
      <w:tr w:rsidR="00DF2BB6" w:rsidRPr="00C70209" w14:paraId="332A6FB4" w14:textId="77777777" w:rsidTr="003131E2">
        <w:tc>
          <w:tcPr>
            <w:tcW w:w="1100" w:type="dxa"/>
            <w:vMerge/>
          </w:tcPr>
          <w:p w14:paraId="48F282B2" w14:textId="77777777" w:rsidR="00DF2BB6" w:rsidRPr="00C70209" w:rsidRDefault="00DF2BB6" w:rsidP="003131E2">
            <w:pPr>
              <w:pStyle w:val="Tabletext-evidencematrix"/>
            </w:pPr>
          </w:p>
        </w:tc>
        <w:tc>
          <w:tcPr>
            <w:tcW w:w="1391" w:type="dxa"/>
            <w:vMerge w:val="restart"/>
          </w:tcPr>
          <w:p w14:paraId="1A8CCBF8" w14:textId="23143046" w:rsidR="00DF2BB6" w:rsidRPr="00C70209" w:rsidRDefault="00DF2BB6" w:rsidP="003131E2">
            <w:pPr>
              <w:pStyle w:val="Tabletext-subanalysis"/>
            </w:pPr>
            <w:r w:rsidRPr="00C70209">
              <w:t>5 RCTs</w:t>
            </w:r>
            <w:r w:rsidRPr="00C70209">
              <w:rPr>
                <w:vertAlign w:val="superscript"/>
              </w:rPr>
              <w:t>c</w:t>
            </w:r>
            <w:r w:rsidRPr="00C70209">
              <w:t xml:space="preserve"> (Ohls 2013, Fauchere 2008, Maier 2002, Romagnoli 2000, Shannon 1995)</w:t>
            </w:r>
            <w:r w:rsidR="001F211B">
              <w:fldChar w:fldCharType="begin">
                <w:fldData xml:space="preserve">PEVuZE5vdGU+PENpdGU+PEF1dGhvcj5GYXVjaGVyZTwvQXV0aG9yPjxZZWFyPjIwMDg8L1llYXI+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4zNzXigJM4MjwvcGFnZXM+PHZvbHVtZT4xMjI8L3ZvbHVtZT48bnVtYmVy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wNjsgMTE0OyAxMzk7IDE0Mzwvc3R5bGU+PC9EaXNwbGF5VGV4dD48cmVjb3JkPjxy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4zNzXigJM4MjwvcGFnZXM+PHZvbHVtZT4xMjI8L3ZvbHVtZT48bnVtYmVy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06; 114; 139; 143</w:t>
            </w:r>
            <w:r w:rsidR="001F211B">
              <w:fldChar w:fldCharType="end"/>
            </w:r>
          </w:p>
          <w:p w14:paraId="2679B2C0" w14:textId="77777777" w:rsidR="00DF2BB6" w:rsidRPr="00C70209" w:rsidRDefault="00DF2BB6" w:rsidP="003131E2">
            <w:pPr>
              <w:pStyle w:val="Tabletext-subanalysis"/>
            </w:pPr>
            <w:r w:rsidRPr="00C70209">
              <w:t>N=777</w:t>
            </w:r>
          </w:p>
        </w:tc>
        <w:tc>
          <w:tcPr>
            <w:tcW w:w="1395" w:type="dxa"/>
            <w:vMerge/>
          </w:tcPr>
          <w:p w14:paraId="25CB386F" w14:textId="77777777" w:rsidR="00DF2BB6" w:rsidRPr="00C70209" w:rsidRDefault="00DF2BB6" w:rsidP="003131E2">
            <w:pPr>
              <w:pStyle w:val="Tabletext-evidencematrix"/>
            </w:pPr>
          </w:p>
        </w:tc>
        <w:tc>
          <w:tcPr>
            <w:tcW w:w="1395" w:type="dxa"/>
            <w:vMerge w:val="restart"/>
          </w:tcPr>
          <w:p w14:paraId="0040B526" w14:textId="77777777" w:rsidR="00DF2BB6" w:rsidRPr="00C70209" w:rsidRDefault="00DF2BB6" w:rsidP="003131E2">
            <w:pPr>
              <w:pStyle w:val="Tabletext-subanalysis"/>
            </w:pPr>
            <w:r w:rsidRPr="00C70209">
              <w:t>USA, Germany, Europe, Italy</w:t>
            </w:r>
          </w:p>
        </w:tc>
        <w:tc>
          <w:tcPr>
            <w:tcW w:w="1392" w:type="dxa"/>
            <w:vMerge/>
          </w:tcPr>
          <w:p w14:paraId="4D721678" w14:textId="77777777" w:rsidR="00DF2BB6" w:rsidRPr="00C70209" w:rsidRDefault="00DF2BB6" w:rsidP="003131E2">
            <w:pPr>
              <w:pStyle w:val="Tabletext-evidencematrix"/>
            </w:pPr>
          </w:p>
        </w:tc>
        <w:tc>
          <w:tcPr>
            <w:tcW w:w="1400" w:type="dxa"/>
            <w:tcBorders>
              <w:bottom w:val="nil"/>
            </w:tcBorders>
          </w:tcPr>
          <w:p w14:paraId="2CD4E51E" w14:textId="77777777" w:rsidR="00DF2BB6" w:rsidRPr="00C70209" w:rsidRDefault="00DF2BB6" w:rsidP="003131E2">
            <w:pPr>
              <w:pStyle w:val="Tabletext-evidencematrix"/>
            </w:pPr>
            <w:r w:rsidRPr="00C70209">
              <w:t>ROP</w:t>
            </w:r>
          </w:p>
        </w:tc>
        <w:tc>
          <w:tcPr>
            <w:tcW w:w="4398" w:type="dxa"/>
            <w:gridSpan w:val="3"/>
            <w:tcBorders>
              <w:bottom w:val="nil"/>
              <w:right w:val="nil"/>
            </w:tcBorders>
          </w:tcPr>
          <w:p w14:paraId="7E668ADC" w14:textId="77777777" w:rsidR="00DF2BB6" w:rsidRPr="00C70209" w:rsidRDefault="00DF2BB6" w:rsidP="003131E2">
            <w:pPr>
              <w:pStyle w:val="Tabletext-subanalysis"/>
            </w:pPr>
            <w:r w:rsidRPr="00C70209">
              <w:rPr>
                <w:rStyle w:val="Emphasis"/>
              </w:rPr>
              <w:t>Sensitivity analysis: RCTs only</w:t>
            </w:r>
          </w:p>
        </w:tc>
        <w:tc>
          <w:tcPr>
            <w:tcW w:w="1704" w:type="dxa"/>
            <w:tcBorders>
              <w:left w:val="nil"/>
              <w:bottom w:val="nil"/>
            </w:tcBorders>
          </w:tcPr>
          <w:p w14:paraId="3EEA0764" w14:textId="77777777" w:rsidR="00DF2BB6" w:rsidRPr="00C70209" w:rsidRDefault="00DF2BB6" w:rsidP="003131E2">
            <w:pPr>
              <w:pStyle w:val="Tabletext-subanalysis"/>
            </w:pPr>
          </w:p>
        </w:tc>
      </w:tr>
      <w:tr w:rsidR="00DF2BB6" w:rsidRPr="00C70209" w14:paraId="6AEE8D05" w14:textId="77777777" w:rsidTr="003131E2">
        <w:tc>
          <w:tcPr>
            <w:tcW w:w="1100" w:type="dxa"/>
            <w:vMerge/>
          </w:tcPr>
          <w:p w14:paraId="7E0C2733" w14:textId="77777777" w:rsidR="00DF2BB6" w:rsidRPr="00C70209" w:rsidRDefault="00DF2BB6" w:rsidP="003131E2">
            <w:pPr>
              <w:pStyle w:val="Tabletext-evidencematrix"/>
            </w:pPr>
          </w:p>
        </w:tc>
        <w:tc>
          <w:tcPr>
            <w:tcW w:w="1391" w:type="dxa"/>
            <w:vMerge/>
          </w:tcPr>
          <w:p w14:paraId="3348D56D" w14:textId="77777777" w:rsidR="00DF2BB6" w:rsidRPr="00C70209" w:rsidRDefault="00DF2BB6" w:rsidP="003131E2">
            <w:pPr>
              <w:pStyle w:val="Tabletext-subanalysis"/>
            </w:pPr>
          </w:p>
        </w:tc>
        <w:tc>
          <w:tcPr>
            <w:tcW w:w="1395" w:type="dxa"/>
            <w:vMerge/>
          </w:tcPr>
          <w:p w14:paraId="0C3080DB" w14:textId="77777777" w:rsidR="00DF2BB6" w:rsidRPr="00C70209" w:rsidRDefault="00DF2BB6" w:rsidP="003131E2">
            <w:pPr>
              <w:pStyle w:val="Tabletext-subanalysis"/>
            </w:pPr>
          </w:p>
        </w:tc>
        <w:tc>
          <w:tcPr>
            <w:tcW w:w="1395" w:type="dxa"/>
            <w:vMerge/>
          </w:tcPr>
          <w:p w14:paraId="3BCC0542" w14:textId="77777777" w:rsidR="00DF2BB6" w:rsidRPr="00C70209" w:rsidRDefault="00DF2BB6" w:rsidP="003131E2">
            <w:pPr>
              <w:pStyle w:val="Tabletext-subanalysis"/>
            </w:pPr>
          </w:p>
        </w:tc>
        <w:tc>
          <w:tcPr>
            <w:tcW w:w="1392" w:type="dxa"/>
            <w:vMerge/>
          </w:tcPr>
          <w:p w14:paraId="1CF29B8E" w14:textId="77777777" w:rsidR="00DF2BB6" w:rsidRPr="00C70209" w:rsidRDefault="00DF2BB6" w:rsidP="003131E2">
            <w:pPr>
              <w:pStyle w:val="Tabletext-evidencematrix"/>
            </w:pPr>
          </w:p>
        </w:tc>
        <w:tc>
          <w:tcPr>
            <w:tcW w:w="1400" w:type="dxa"/>
            <w:tcBorders>
              <w:top w:val="nil"/>
              <w:bottom w:val="single" w:sz="4" w:space="0" w:color="000000"/>
            </w:tcBorders>
          </w:tcPr>
          <w:p w14:paraId="2246639D" w14:textId="77777777" w:rsidR="00DF2BB6" w:rsidRPr="00C70209" w:rsidRDefault="00DF2BB6" w:rsidP="003131E2">
            <w:pPr>
              <w:pStyle w:val="Tabletext-subanalysis"/>
              <w:jc w:val="right"/>
            </w:pPr>
          </w:p>
        </w:tc>
        <w:tc>
          <w:tcPr>
            <w:tcW w:w="1466" w:type="dxa"/>
            <w:tcBorders>
              <w:bottom w:val="nil"/>
            </w:tcBorders>
          </w:tcPr>
          <w:p w14:paraId="01684D63" w14:textId="77777777" w:rsidR="00DF2BB6" w:rsidRPr="00C70209" w:rsidRDefault="00DF2BB6" w:rsidP="003131E2">
            <w:pPr>
              <w:pStyle w:val="Tabletext-subanalysis"/>
            </w:pPr>
            <w:r w:rsidRPr="00C70209">
              <w:t>151/430 (35.1%)</w:t>
            </w:r>
          </w:p>
        </w:tc>
        <w:tc>
          <w:tcPr>
            <w:tcW w:w="1466" w:type="dxa"/>
            <w:tcBorders>
              <w:bottom w:val="nil"/>
            </w:tcBorders>
          </w:tcPr>
          <w:p w14:paraId="196D9028" w14:textId="77777777" w:rsidR="00DF2BB6" w:rsidRPr="00C70209" w:rsidRDefault="00DF2BB6" w:rsidP="003131E2">
            <w:pPr>
              <w:pStyle w:val="Tabletext-subanalysis"/>
            </w:pPr>
            <w:r w:rsidRPr="00C70209">
              <w:t>92/347 (26.5%)</w:t>
            </w:r>
          </w:p>
        </w:tc>
        <w:tc>
          <w:tcPr>
            <w:tcW w:w="1466" w:type="dxa"/>
            <w:tcBorders>
              <w:bottom w:val="nil"/>
            </w:tcBorders>
          </w:tcPr>
          <w:p w14:paraId="1B40030F" w14:textId="77777777" w:rsidR="00DF2BB6" w:rsidRPr="00C70209" w:rsidRDefault="00DF2BB6" w:rsidP="003131E2">
            <w:pPr>
              <w:pStyle w:val="Tabletext-subanalysis"/>
            </w:pPr>
            <w:r w:rsidRPr="00C70209">
              <w:t>OR 1.11 [0.61, 2.01]</w:t>
            </w:r>
          </w:p>
        </w:tc>
        <w:tc>
          <w:tcPr>
            <w:tcW w:w="1704" w:type="dxa"/>
            <w:tcBorders>
              <w:bottom w:val="single" w:sz="4" w:space="0" w:color="000000"/>
            </w:tcBorders>
          </w:tcPr>
          <w:p w14:paraId="01C22218" w14:textId="77777777" w:rsidR="00DF2BB6" w:rsidRPr="00C70209" w:rsidRDefault="00DF2BB6" w:rsidP="003131E2">
            <w:pPr>
              <w:pStyle w:val="Tabletext-subanalysis"/>
              <w:rPr>
                <w:i/>
              </w:rPr>
            </w:pPr>
            <w:r w:rsidRPr="00C70209">
              <w:rPr>
                <w:i/>
              </w:rPr>
              <w:t>No significant difference</w:t>
            </w:r>
          </w:p>
          <w:p w14:paraId="0FA2A111" w14:textId="46C6F074" w:rsidR="00DF2BB6" w:rsidRPr="00C70209" w:rsidRDefault="001A475D" w:rsidP="003131E2">
            <w:pPr>
              <w:pStyle w:val="Tabletext-subanalysis"/>
            </w:pPr>
            <w:r w:rsidRPr="001A475D">
              <w:rPr>
                <w:i/>
              </w:rPr>
              <w:t>P = </w:t>
            </w:r>
            <w:r w:rsidR="00DF2BB6" w:rsidRPr="00C70209">
              <w:t>0.742</w:t>
            </w:r>
          </w:p>
          <w:p w14:paraId="6D09B6B2" w14:textId="77777777" w:rsidR="00DF2BB6" w:rsidRPr="00C70209" w:rsidRDefault="00DF2BB6" w:rsidP="003131E2">
            <w:pPr>
              <w:pStyle w:val="Tabletext-subanalysis"/>
            </w:pPr>
            <w:r w:rsidRPr="00C70209">
              <w:t>Substantial heterogeneity</w:t>
            </w:r>
          </w:p>
          <w:p w14:paraId="28B2B5A0" w14:textId="285BBB39"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55.4%</w:t>
            </w:r>
          </w:p>
        </w:tc>
      </w:tr>
      <w:tr w:rsidR="00DF2BB6" w:rsidRPr="00C70209" w14:paraId="49B5146B" w14:textId="77777777" w:rsidTr="003131E2">
        <w:tc>
          <w:tcPr>
            <w:tcW w:w="1100" w:type="dxa"/>
            <w:vMerge/>
          </w:tcPr>
          <w:p w14:paraId="5CA4E71C" w14:textId="77777777" w:rsidR="00DF2BB6" w:rsidRPr="00C70209" w:rsidRDefault="00DF2BB6" w:rsidP="003131E2">
            <w:pPr>
              <w:pStyle w:val="Tabletext-evidencematrix"/>
            </w:pPr>
          </w:p>
        </w:tc>
        <w:tc>
          <w:tcPr>
            <w:tcW w:w="1391" w:type="dxa"/>
            <w:vMerge w:val="restart"/>
          </w:tcPr>
          <w:p w14:paraId="3D430566" w14:textId="4C0B0924" w:rsidR="00DF2BB6" w:rsidRPr="00C70209" w:rsidRDefault="00DF2BB6" w:rsidP="003131E2">
            <w:pPr>
              <w:pStyle w:val="Tabletext-subanalysis"/>
            </w:pPr>
            <w:r w:rsidRPr="00C70209">
              <w:t>4 RCTs</w:t>
            </w:r>
            <w:r w:rsidRPr="00C70209">
              <w:rPr>
                <w:vertAlign w:val="superscript"/>
              </w:rPr>
              <w:t>c</w:t>
            </w:r>
            <w:r w:rsidRPr="00C70209">
              <w:t xml:space="preserve"> (Ohls 2013, Fauchere 2008, Maier 2002, Romagnoli 2000)</w:t>
            </w:r>
            <w:r w:rsidR="001F211B">
              <w:fldChar w:fldCharType="begin">
                <w:fldData xml:space="preserve">PEVuZE5vdGU+PENpdGU+PEF1dGhvcj5GYXVjaGVyZTwvQXV0aG9yPjxZZWFyPjIwMDg8L1llYXI+
PFJlY051bT4yMzc8L1JlY051bT48RGlzcGxheVRleHQ+PHN0eWxlIGZhY2U9InN1cGVyc2NyaXB0
Ij4xMDA7IDEwN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NYWllcjwvQXV0aG9yPjxZZWFyPjIw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==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wN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NYWllcjwvQXV0aG9yPjxZZWFyPjIw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==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06; 114; 139</w:t>
            </w:r>
            <w:r w:rsidR="001F211B">
              <w:fldChar w:fldCharType="end"/>
            </w:r>
          </w:p>
          <w:p w14:paraId="4F32E6EE" w14:textId="50564016" w:rsidR="00DF2BB6" w:rsidRPr="00C70209" w:rsidRDefault="00DF2BB6" w:rsidP="003131E2">
            <w:pPr>
              <w:pStyle w:val="Tabletext-subanalysis"/>
            </w:pPr>
            <w:r w:rsidRPr="00894C30">
              <w:t xml:space="preserve">4 cohort or </w:t>
            </w:r>
            <w:r w:rsidR="00C56734" w:rsidRPr="00894C30">
              <w:t>case–control</w:t>
            </w:r>
            <w:r w:rsidRPr="00894C30">
              <w:t xml:space="preserve"> studies (Shah 2010, Figueras-Aloy 2010, Suk 2008, Dani 2001)</w:t>
            </w:r>
            <w:r w:rsidR="00894C30">
              <w:fldChar w:fldCharType="begin">
                <w:fldData xml:space="preserve">PEVuZE5vdGU+PENpdGU+PEF1dGhvcj5EYW5pPC9BdXRob3I+PFllYXI+MjAwMTwvWWVhcj48UmVj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</w:fldData>
              </w:fldChar>
            </w:r>
            <w:r w:rsidR="00894C30">
              <w:instrText xml:space="preserve"> ADDIN EN.CITE </w:instrText>
            </w:r>
            <w:r w:rsidR="00894C30">
              <w:fldChar w:fldCharType="begin">
                <w:fldData xml:space="preserve">PEVuZE5vdGU+PENpdGU+PEF1dGhvcj5EYW5pPC9BdXRob3I+PFllYXI+MjAwMTwvWWVhcj48UmVj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</w:fldData>
              </w:fldChar>
            </w:r>
            <w:r w:rsidR="00894C30">
              <w:instrText xml:space="preserve"> ADDIN EN.CITE.DATA </w:instrText>
            </w:r>
            <w:r w:rsidR="00894C30">
              <w:fldChar w:fldCharType="end"/>
            </w:r>
            <w:r w:rsidR="00894C30">
              <w:fldChar w:fldCharType="separate"/>
            </w:r>
            <w:r w:rsidR="00894C30" w:rsidRPr="00894C30">
              <w:rPr>
                <w:noProof/>
                <w:vertAlign w:val="superscript"/>
              </w:rPr>
              <w:t>155-156; 158-159</w:t>
            </w:r>
            <w:r w:rsidR="00894C30">
              <w:fldChar w:fldCharType="end"/>
            </w:r>
          </w:p>
          <w:p w14:paraId="6ED2203C" w14:textId="77777777" w:rsidR="00DF2BB6" w:rsidRPr="00C70209" w:rsidRDefault="00DF2BB6" w:rsidP="003131E2">
            <w:pPr>
              <w:pStyle w:val="Tabletext-subanalysis"/>
            </w:pPr>
            <w:r w:rsidRPr="00C70209">
              <w:t>N=1670</w:t>
            </w:r>
          </w:p>
        </w:tc>
        <w:tc>
          <w:tcPr>
            <w:tcW w:w="1395" w:type="dxa"/>
            <w:vMerge/>
          </w:tcPr>
          <w:p w14:paraId="0E2B8D98" w14:textId="77777777" w:rsidR="00DF2BB6" w:rsidRPr="00C70209" w:rsidRDefault="00DF2BB6" w:rsidP="003131E2">
            <w:pPr>
              <w:pStyle w:val="Tabletext-subanalysis"/>
            </w:pPr>
          </w:p>
        </w:tc>
        <w:tc>
          <w:tcPr>
            <w:tcW w:w="1395" w:type="dxa"/>
            <w:vMerge w:val="restart"/>
          </w:tcPr>
          <w:p w14:paraId="37E3B3FF" w14:textId="77777777" w:rsidR="00DF2BB6" w:rsidRPr="00C70209" w:rsidRDefault="00DF2BB6" w:rsidP="003131E2">
            <w:pPr>
              <w:pStyle w:val="Tabletext-subanalysis"/>
            </w:pPr>
            <w:r w:rsidRPr="00C70209">
              <w:t>USA, Germany, Europe, Italy, Spain</w:t>
            </w:r>
          </w:p>
        </w:tc>
        <w:tc>
          <w:tcPr>
            <w:tcW w:w="1392" w:type="dxa"/>
            <w:vMerge/>
          </w:tcPr>
          <w:p w14:paraId="357D04D2" w14:textId="77777777" w:rsidR="00DF2BB6" w:rsidRPr="00C70209" w:rsidRDefault="00DF2BB6" w:rsidP="003131E2">
            <w:pPr>
              <w:pStyle w:val="Tabletext-subanalysis"/>
            </w:pPr>
          </w:p>
        </w:tc>
        <w:tc>
          <w:tcPr>
            <w:tcW w:w="1400" w:type="dxa"/>
            <w:tcBorders>
              <w:top w:val="single" w:sz="4" w:space="0" w:color="000000"/>
              <w:bottom w:val="nil"/>
            </w:tcBorders>
          </w:tcPr>
          <w:p w14:paraId="182EB532" w14:textId="77777777" w:rsidR="00DF2BB6" w:rsidRPr="00C70209" w:rsidRDefault="00DF2BB6" w:rsidP="003131E2">
            <w:pPr>
              <w:pStyle w:val="Tabletext-evidencematrix"/>
            </w:pPr>
          </w:p>
        </w:tc>
        <w:tc>
          <w:tcPr>
            <w:tcW w:w="4398" w:type="dxa"/>
            <w:gridSpan w:val="3"/>
            <w:tcBorders>
              <w:bottom w:val="nil"/>
              <w:right w:val="nil"/>
            </w:tcBorders>
          </w:tcPr>
          <w:p w14:paraId="52EA0EE3" w14:textId="77777777" w:rsidR="00DF2BB6" w:rsidRPr="00C70209" w:rsidRDefault="00DF2BB6" w:rsidP="003131E2">
            <w:pPr>
              <w:pStyle w:val="Tabletext-subanalysis"/>
            </w:pPr>
            <w:r w:rsidRPr="00C70209">
              <w:rPr>
                <w:rStyle w:val="Emphasis"/>
              </w:rPr>
              <w:t xml:space="preserve">Subgroup analysis: dosing </w:t>
            </w:r>
          </w:p>
        </w:tc>
        <w:tc>
          <w:tcPr>
            <w:tcW w:w="1704" w:type="dxa"/>
            <w:tcBorders>
              <w:left w:val="nil"/>
              <w:bottom w:val="single" w:sz="4" w:space="0" w:color="auto"/>
            </w:tcBorders>
          </w:tcPr>
          <w:p w14:paraId="7849FE7E" w14:textId="77777777" w:rsidR="00DF2BB6" w:rsidRPr="00C70209" w:rsidRDefault="00DF2BB6" w:rsidP="003131E2">
            <w:pPr>
              <w:pStyle w:val="Tabletext-subanalysis"/>
            </w:pPr>
          </w:p>
        </w:tc>
      </w:tr>
      <w:tr w:rsidR="00DF2BB6" w:rsidRPr="00C70209" w14:paraId="5A6DC784" w14:textId="77777777" w:rsidTr="003131E2">
        <w:tc>
          <w:tcPr>
            <w:tcW w:w="1100" w:type="dxa"/>
            <w:vMerge/>
          </w:tcPr>
          <w:p w14:paraId="42DD3565" w14:textId="77777777" w:rsidR="00DF2BB6" w:rsidRPr="00C70209" w:rsidRDefault="00DF2BB6" w:rsidP="003131E2">
            <w:pPr>
              <w:pStyle w:val="Tabletext-evidencematrix"/>
            </w:pPr>
          </w:p>
        </w:tc>
        <w:tc>
          <w:tcPr>
            <w:tcW w:w="1391" w:type="dxa"/>
            <w:vMerge/>
            <w:tcBorders>
              <w:bottom w:val="single" w:sz="4" w:space="0" w:color="auto"/>
            </w:tcBorders>
          </w:tcPr>
          <w:p w14:paraId="3B564C71" w14:textId="77777777" w:rsidR="00DF2BB6" w:rsidRPr="00C70209" w:rsidRDefault="00DF2BB6" w:rsidP="003131E2">
            <w:pPr>
              <w:pStyle w:val="Tabletext-subanalysis"/>
            </w:pPr>
          </w:p>
        </w:tc>
        <w:tc>
          <w:tcPr>
            <w:tcW w:w="1395" w:type="dxa"/>
            <w:vMerge/>
          </w:tcPr>
          <w:p w14:paraId="78BF6257" w14:textId="77777777" w:rsidR="00DF2BB6" w:rsidRPr="00C70209" w:rsidRDefault="00DF2BB6" w:rsidP="003131E2">
            <w:pPr>
              <w:pStyle w:val="Tabletext-subanalysis"/>
            </w:pPr>
          </w:p>
        </w:tc>
        <w:tc>
          <w:tcPr>
            <w:tcW w:w="1395" w:type="dxa"/>
            <w:vMerge/>
            <w:tcBorders>
              <w:bottom w:val="single" w:sz="4" w:space="0" w:color="auto"/>
            </w:tcBorders>
          </w:tcPr>
          <w:p w14:paraId="612C94E5" w14:textId="77777777" w:rsidR="00DF2BB6" w:rsidRPr="00C70209" w:rsidRDefault="00DF2BB6" w:rsidP="003131E2">
            <w:pPr>
              <w:pStyle w:val="Tabletext-subanalysis"/>
            </w:pPr>
          </w:p>
        </w:tc>
        <w:tc>
          <w:tcPr>
            <w:tcW w:w="1392" w:type="dxa"/>
            <w:vMerge/>
          </w:tcPr>
          <w:p w14:paraId="0659079C" w14:textId="77777777" w:rsidR="00DF2BB6" w:rsidRPr="00C70209" w:rsidRDefault="00DF2BB6" w:rsidP="003131E2">
            <w:pPr>
              <w:pStyle w:val="Tabletext-subanalysis"/>
            </w:pPr>
          </w:p>
        </w:tc>
        <w:tc>
          <w:tcPr>
            <w:tcW w:w="1400" w:type="dxa"/>
            <w:tcBorders>
              <w:top w:val="nil"/>
              <w:bottom w:val="single" w:sz="4" w:space="0" w:color="auto"/>
            </w:tcBorders>
          </w:tcPr>
          <w:p w14:paraId="2085AD29" w14:textId="5D672CC9" w:rsidR="00DF2BB6" w:rsidRPr="00C70209" w:rsidRDefault="00DF2BB6" w:rsidP="003131E2">
            <w:pPr>
              <w:pStyle w:val="Tabletext-subanalysis"/>
              <w:jc w:val="right"/>
            </w:pPr>
            <w:r w:rsidRPr="00C70209">
              <w:t>high</w:t>
            </w:r>
            <w:r w:rsidR="00363BA0" w:rsidRPr="00C70209">
              <w:t>-</w:t>
            </w:r>
            <w:r w:rsidRPr="00C70209">
              <w:t xml:space="preserve">dose rHuEPO or DAR (&gt;500units/kg/week) </w:t>
            </w:r>
          </w:p>
        </w:tc>
        <w:tc>
          <w:tcPr>
            <w:tcW w:w="1466" w:type="dxa"/>
          </w:tcPr>
          <w:p w14:paraId="4350CE4B" w14:textId="77777777" w:rsidR="00DF2BB6" w:rsidRPr="00C70209" w:rsidRDefault="00DF2BB6" w:rsidP="003131E2">
            <w:pPr>
              <w:pStyle w:val="Tabletext-subanalysis"/>
            </w:pPr>
            <w:r w:rsidRPr="00C70209">
              <w:t>456/996 (45.8%)</w:t>
            </w:r>
          </w:p>
        </w:tc>
        <w:tc>
          <w:tcPr>
            <w:tcW w:w="1466" w:type="dxa"/>
          </w:tcPr>
          <w:p w14:paraId="0E06E944" w14:textId="77777777" w:rsidR="00DF2BB6" w:rsidRPr="00C70209" w:rsidRDefault="00DF2BB6" w:rsidP="003131E2">
            <w:pPr>
              <w:pStyle w:val="Tabletext-subanalysis"/>
            </w:pPr>
            <w:r w:rsidRPr="00C70209">
              <w:t>170/674 (25.2%)</w:t>
            </w:r>
          </w:p>
        </w:tc>
        <w:tc>
          <w:tcPr>
            <w:tcW w:w="1466" w:type="dxa"/>
          </w:tcPr>
          <w:p w14:paraId="3A2F9D43" w14:textId="77777777" w:rsidR="00DF2BB6" w:rsidRPr="00C70209" w:rsidRDefault="00DF2BB6" w:rsidP="003131E2">
            <w:pPr>
              <w:pStyle w:val="Tabletext-subanalysis"/>
              <w:rPr>
                <w:vertAlign w:val="superscript"/>
              </w:rPr>
            </w:pPr>
            <w:r w:rsidRPr="00C70209">
              <w:t>OR 1.74 [0.84, 3.61]</w:t>
            </w:r>
          </w:p>
        </w:tc>
        <w:tc>
          <w:tcPr>
            <w:tcW w:w="1704" w:type="dxa"/>
            <w:tcBorders>
              <w:top w:val="single" w:sz="4" w:space="0" w:color="auto"/>
              <w:bottom w:val="single" w:sz="4" w:space="0" w:color="auto"/>
            </w:tcBorders>
          </w:tcPr>
          <w:p w14:paraId="4FB0D8B9" w14:textId="77777777" w:rsidR="00DF2BB6" w:rsidRPr="00C70209" w:rsidRDefault="00DF2BB6" w:rsidP="003131E2">
            <w:pPr>
              <w:pStyle w:val="Tabletext-subanalysis"/>
              <w:rPr>
                <w:i/>
              </w:rPr>
            </w:pPr>
            <w:r w:rsidRPr="00C70209">
              <w:rPr>
                <w:i/>
              </w:rPr>
              <w:t>No significant difference</w:t>
            </w:r>
          </w:p>
          <w:p w14:paraId="4E7712B0" w14:textId="718382AD" w:rsidR="00DF2BB6" w:rsidRPr="00C70209" w:rsidRDefault="001A475D" w:rsidP="003131E2">
            <w:pPr>
              <w:pStyle w:val="Tabletext-subanalysis"/>
              <w:rPr>
                <w:vertAlign w:val="superscript"/>
              </w:rPr>
            </w:pPr>
            <w:r w:rsidRPr="001A475D">
              <w:rPr>
                <w:i/>
              </w:rPr>
              <w:t>P = </w:t>
            </w:r>
            <w:r w:rsidR="00DF2BB6" w:rsidRPr="00C70209">
              <w:t>0.14</w:t>
            </w:r>
            <w:r w:rsidR="00DF2BB6" w:rsidRPr="00C70209">
              <w:rPr>
                <w:vertAlign w:val="superscript"/>
              </w:rPr>
              <w:t>d</w:t>
            </w:r>
          </w:p>
          <w:p w14:paraId="4914CFD7" w14:textId="77777777" w:rsidR="00DF2BB6" w:rsidRPr="00C70209" w:rsidRDefault="00DF2BB6" w:rsidP="003131E2">
            <w:pPr>
              <w:pStyle w:val="Tabletext-subanalysis"/>
            </w:pPr>
            <w:r w:rsidRPr="00C70209">
              <w:t>Substantial heterogeneity</w:t>
            </w:r>
          </w:p>
          <w:p w14:paraId="3E764625" w14:textId="078FD030"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7.7%</w:t>
            </w:r>
          </w:p>
        </w:tc>
      </w:tr>
      <w:tr w:rsidR="00DF2BB6" w:rsidRPr="00C70209" w14:paraId="22EF4DED" w14:textId="77777777" w:rsidTr="003131E2">
        <w:tc>
          <w:tcPr>
            <w:tcW w:w="1100" w:type="dxa"/>
            <w:vMerge/>
          </w:tcPr>
          <w:p w14:paraId="408BF722" w14:textId="77777777" w:rsidR="00DF2BB6" w:rsidRPr="00C70209" w:rsidRDefault="00DF2BB6" w:rsidP="003131E2">
            <w:pPr>
              <w:pStyle w:val="Tabletext-evidencematrix"/>
            </w:pPr>
          </w:p>
        </w:tc>
        <w:tc>
          <w:tcPr>
            <w:tcW w:w="1391" w:type="dxa"/>
            <w:tcBorders>
              <w:top w:val="single" w:sz="4" w:space="0" w:color="auto"/>
              <w:bottom w:val="single" w:sz="4" w:space="0" w:color="auto"/>
            </w:tcBorders>
          </w:tcPr>
          <w:p w14:paraId="5494A792" w14:textId="6C115952" w:rsidR="00DF2BB6" w:rsidRPr="00C70209" w:rsidRDefault="00DF2BB6" w:rsidP="003131E2">
            <w:pPr>
              <w:pStyle w:val="Tabletext-subanalysis"/>
            </w:pPr>
            <w:r w:rsidRPr="00C70209">
              <w:t>2 RCTs</w:t>
            </w:r>
            <w:r w:rsidRPr="00C70209">
              <w:rPr>
                <w:vertAlign w:val="superscript"/>
              </w:rPr>
              <w:t>c</w:t>
            </w:r>
            <w:r w:rsidRPr="00C70209">
              <w:t xml:space="preserve"> (Ohls 2013, Shannon 1995)</w:t>
            </w:r>
            <w:r w:rsidR="001F211B">
              <w:fldChar w:fldCharType="begin">
                <w:fldData xml:space="preserve">PEVuZE5vdGU+PENpdGU+PEF1dGhvcj5PaGxzPC9BdXRob3I+PFllYXI+MjAxMzwvWWVhcj48UmVj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</w:fldData>
              </w:fldChar>
            </w:r>
            <w:r w:rsidR="001F211B">
              <w:instrText xml:space="preserve"> ADDIN EN.CITE </w:instrText>
            </w:r>
            <w:r w:rsidR="001F211B">
              <w:fldChar w:fldCharType="begin">
                <w:fldData xml:space="preserve">PEVuZE5vdGU+PENpdGU+PEF1dGhvcj5PaGxzPC9BdXRob3I+PFllYXI+MjAxMzwvWWVhcj48UmVj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14; 139; 143</w:t>
            </w:r>
            <w:r w:rsidR="001F211B">
              <w:fldChar w:fldCharType="end"/>
            </w:r>
          </w:p>
          <w:p w14:paraId="65ED6C2C" w14:textId="77777777" w:rsidR="00DF2BB6" w:rsidRPr="00C70209" w:rsidRDefault="00DF2BB6" w:rsidP="003131E2">
            <w:pPr>
              <w:pStyle w:val="Tabletext-subanalysis"/>
            </w:pPr>
            <w:r w:rsidRPr="00C70209">
              <w:t>N=222</w:t>
            </w:r>
          </w:p>
        </w:tc>
        <w:tc>
          <w:tcPr>
            <w:tcW w:w="1395" w:type="dxa"/>
            <w:vMerge/>
          </w:tcPr>
          <w:p w14:paraId="605BAF8C" w14:textId="77777777" w:rsidR="00DF2BB6" w:rsidRPr="00C70209" w:rsidRDefault="00DF2BB6" w:rsidP="003131E2">
            <w:pPr>
              <w:pStyle w:val="Tabletext-subanalysis"/>
            </w:pPr>
          </w:p>
        </w:tc>
        <w:tc>
          <w:tcPr>
            <w:tcW w:w="1395" w:type="dxa"/>
            <w:tcBorders>
              <w:top w:val="single" w:sz="4" w:space="0" w:color="auto"/>
              <w:bottom w:val="single" w:sz="4" w:space="0" w:color="auto"/>
            </w:tcBorders>
          </w:tcPr>
          <w:p w14:paraId="386A665A" w14:textId="77777777" w:rsidR="00DF2BB6" w:rsidRPr="00C70209" w:rsidRDefault="00DF2BB6" w:rsidP="003131E2">
            <w:pPr>
              <w:pStyle w:val="Tabletext-subanalysis"/>
            </w:pPr>
            <w:r w:rsidRPr="00C70209">
              <w:t>USA</w:t>
            </w:r>
          </w:p>
        </w:tc>
        <w:tc>
          <w:tcPr>
            <w:tcW w:w="1392" w:type="dxa"/>
            <w:vMerge/>
          </w:tcPr>
          <w:p w14:paraId="64E55206" w14:textId="77777777" w:rsidR="00DF2BB6" w:rsidRPr="00C70209" w:rsidRDefault="00DF2BB6" w:rsidP="003131E2">
            <w:pPr>
              <w:pStyle w:val="Tabletext-subanalysis"/>
            </w:pPr>
          </w:p>
        </w:tc>
        <w:tc>
          <w:tcPr>
            <w:tcW w:w="1400" w:type="dxa"/>
            <w:tcBorders>
              <w:top w:val="single" w:sz="4" w:space="0" w:color="auto"/>
              <w:bottom w:val="single" w:sz="4" w:space="0" w:color="auto"/>
            </w:tcBorders>
          </w:tcPr>
          <w:p w14:paraId="4C88AD62" w14:textId="458200C0" w:rsidR="00DF2BB6" w:rsidRPr="00C70209" w:rsidRDefault="00DF2BB6" w:rsidP="003131E2">
            <w:pPr>
              <w:pStyle w:val="Tabletext-subanalysis"/>
              <w:jc w:val="right"/>
            </w:pPr>
            <w:r w:rsidRPr="00C70209">
              <w:t>low-dose rHuEPO or DAR (&lt;500units/kg/week)</w:t>
            </w:r>
          </w:p>
        </w:tc>
        <w:tc>
          <w:tcPr>
            <w:tcW w:w="1466" w:type="dxa"/>
          </w:tcPr>
          <w:p w14:paraId="32707673" w14:textId="77777777" w:rsidR="00DF2BB6" w:rsidRPr="00C70209" w:rsidRDefault="00DF2BB6" w:rsidP="003131E2">
            <w:pPr>
              <w:pStyle w:val="Tabletext-subanalysis"/>
            </w:pPr>
            <w:r w:rsidRPr="00C70209">
              <w:t>11/109 (10.1%)</w:t>
            </w:r>
          </w:p>
        </w:tc>
        <w:tc>
          <w:tcPr>
            <w:tcW w:w="1466" w:type="dxa"/>
          </w:tcPr>
          <w:p w14:paraId="1F7CD832" w14:textId="77777777" w:rsidR="00DF2BB6" w:rsidRPr="00C70209" w:rsidRDefault="00DF2BB6" w:rsidP="003131E2">
            <w:pPr>
              <w:pStyle w:val="Tabletext-subanalysis"/>
            </w:pPr>
            <w:r w:rsidRPr="00C70209">
              <w:t>15/113 (13.3%)</w:t>
            </w:r>
          </w:p>
        </w:tc>
        <w:tc>
          <w:tcPr>
            <w:tcW w:w="1466" w:type="dxa"/>
          </w:tcPr>
          <w:p w14:paraId="137EB568" w14:textId="77777777" w:rsidR="00DF2BB6" w:rsidRPr="00C70209" w:rsidRDefault="00DF2BB6" w:rsidP="003131E2">
            <w:pPr>
              <w:pStyle w:val="Tabletext-subanalysis"/>
            </w:pPr>
            <w:r w:rsidRPr="00C70209">
              <w:t>OR 0.69 [0.27, 1.76]</w:t>
            </w:r>
          </w:p>
        </w:tc>
        <w:tc>
          <w:tcPr>
            <w:tcW w:w="1704" w:type="dxa"/>
            <w:tcBorders>
              <w:top w:val="single" w:sz="4" w:space="0" w:color="auto"/>
              <w:bottom w:val="single" w:sz="4" w:space="0" w:color="auto"/>
            </w:tcBorders>
          </w:tcPr>
          <w:p w14:paraId="7F0215F1" w14:textId="77777777" w:rsidR="00DF2BB6" w:rsidRPr="00C70209" w:rsidRDefault="00DF2BB6" w:rsidP="003131E2">
            <w:pPr>
              <w:pStyle w:val="Tabletext-subanalysis"/>
              <w:rPr>
                <w:i/>
              </w:rPr>
            </w:pPr>
            <w:r w:rsidRPr="00C70209">
              <w:rPr>
                <w:i/>
              </w:rPr>
              <w:t>No significant difference</w:t>
            </w:r>
          </w:p>
          <w:p w14:paraId="0E10C37A" w14:textId="707CFEDB" w:rsidR="00DF2BB6" w:rsidRPr="00C70209" w:rsidRDefault="001A475D" w:rsidP="003131E2">
            <w:pPr>
              <w:pStyle w:val="Tabletext-subanalysis"/>
              <w:rPr>
                <w:vertAlign w:val="superscript"/>
              </w:rPr>
            </w:pPr>
            <w:r w:rsidRPr="001A475D">
              <w:rPr>
                <w:i/>
              </w:rPr>
              <w:t>P = </w:t>
            </w:r>
            <w:r w:rsidR="00DF2BB6" w:rsidRPr="00C70209">
              <w:t>0.50</w:t>
            </w:r>
            <w:r w:rsidR="00DF2BB6" w:rsidRPr="00C70209">
              <w:rPr>
                <w:vertAlign w:val="superscript"/>
              </w:rPr>
              <w:t>d</w:t>
            </w:r>
          </w:p>
          <w:p w14:paraId="3427DBCA" w14:textId="77777777" w:rsidR="00DF2BB6" w:rsidRPr="00C70209" w:rsidRDefault="00DF2BB6" w:rsidP="003131E2">
            <w:pPr>
              <w:pStyle w:val="Tabletext-subanalysis"/>
            </w:pPr>
            <w:r w:rsidRPr="00C70209">
              <w:t>No significant heterogeneity</w:t>
            </w:r>
          </w:p>
          <w:p w14:paraId="78279E42" w14:textId="33DB4E3D"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7AC5B2B4" w14:textId="77777777" w:rsidTr="003131E2">
        <w:tc>
          <w:tcPr>
            <w:tcW w:w="1100" w:type="dxa"/>
            <w:vMerge/>
          </w:tcPr>
          <w:p w14:paraId="518D51FE" w14:textId="77777777" w:rsidR="00DF2BB6" w:rsidRPr="00C70209" w:rsidRDefault="00DF2BB6" w:rsidP="003131E2">
            <w:pPr>
              <w:pStyle w:val="Tabletext-evidencematrix"/>
            </w:pPr>
          </w:p>
        </w:tc>
        <w:tc>
          <w:tcPr>
            <w:tcW w:w="1391" w:type="dxa"/>
            <w:tcBorders>
              <w:top w:val="single" w:sz="4" w:space="0" w:color="auto"/>
              <w:bottom w:val="nil"/>
            </w:tcBorders>
          </w:tcPr>
          <w:p w14:paraId="358F4F65" w14:textId="77777777" w:rsidR="00DF2BB6" w:rsidRPr="00C70209" w:rsidRDefault="00DF2BB6" w:rsidP="003131E2">
            <w:pPr>
              <w:pStyle w:val="Tabletext-subanalysis"/>
            </w:pPr>
          </w:p>
        </w:tc>
        <w:tc>
          <w:tcPr>
            <w:tcW w:w="1395" w:type="dxa"/>
            <w:vMerge/>
          </w:tcPr>
          <w:p w14:paraId="55E5B287" w14:textId="77777777" w:rsidR="00DF2BB6" w:rsidRPr="00C70209" w:rsidRDefault="00DF2BB6" w:rsidP="003131E2">
            <w:pPr>
              <w:pStyle w:val="Tabletext-subanalysis"/>
            </w:pPr>
          </w:p>
        </w:tc>
        <w:tc>
          <w:tcPr>
            <w:tcW w:w="1395" w:type="dxa"/>
            <w:tcBorders>
              <w:top w:val="single" w:sz="4" w:space="0" w:color="auto"/>
              <w:bottom w:val="nil"/>
            </w:tcBorders>
          </w:tcPr>
          <w:p w14:paraId="67FEC0E7" w14:textId="77777777" w:rsidR="00DF2BB6" w:rsidRPr="00C70209" w:rsidRDefault="00DF2BB6" w:rsidP="003131E2">
            <w:pPr>
              <w:pStyle w:val="Tabletext-subanalysis"/>
            </w:pPr>
          </w:p>
        </w:tc>
        <w:tc>
          <w:tcPr>
            <w:tcW w:w="1392" w:type="dxa"/>
            <w:vMerge/>
          </w:tcPr>
          <w:p w14:paraId="333B5248" w14:textId="77777777" w:rsidR="00DF2BB6" w:rsidRPr="00C70209" w:rsidRDefault="00DF2BB6" w:rsidP="003131E2">
            <w:pPr>
              <w:pStyle w:val="Tabletext-subanalysis"/>
            </w:pPr>
          </w:p>
        </w:tc>
        <w:tc>
          <w:tcPr>
            <w:tcW w:w="1400" w:type="dxa"/>
            <w:tcBorders>
              <w:top w:val="single" w:sz="4" w:space="0" w:color="auto"/>
              <w:bottom w:val="nil"/>
            </w:tcBorders>
          </w:tcPr>
          <w:p w14:paraId="05D0715F" w14:textId="77777777" w:rsidR="00DF2BB6" w:rsidRPr="00C70209" w:rsidRDefault="00DF2BB6" w:rsidP="003131E2">
            <w:pPr>
              <w:pStyle w:val="Tabletext-subanalysis"/>
              <w:jc w:val="right"/>
            </w:pPr>
          </w:p>
        </w:tc>
        <w:tc>
          <w:tcPr>
            <w:tcW w:w="4398" w:type="dxa"/>
            <w:gridSpan w:val="3"/>
            <w:tcBorders>
              <w:right w:val="nil"/>
            </w:tcBorders>
          </w:tcPr>
          <w:p w14:paraId="2899FB7E" w14:textId="77777777" w:rsidR="00DF2BB6" w:rsidRPr="00C70209" w:rsidRDefault="00DF2BB6" w:rsidP="003131E2">
            <w:pPr>
              <w:pStyle w:val="Tabletext-subanalysis"/>
            </w:pPr>
            <w:r w:rsidRPr="00C70209">
              <w:rPr>
                <w:rStyle w:val="Emphasis"/>
              </w:rPr>
              <w:t>Subgroup analysis: timing of administration</w:t>
            </w:r>
          </w:p>
        </w:tc>
        <w:tc>
          <w:tcPr>
            <w:tcW w:w="1704" w:type="dxa"/>
            <w:tcBorders>
              <w:top w:val="single" w:sz="4" w:space="0" w:color="auto"/>
              <w:left w:val="nil"/>
              <w:bottom w:val="single" w:sz="4" w:space="0" w:color="auto"/>
            </w:tcBorders>
          </w:tcPr>
          <w:p w14:paraId="3651CA2B" w14:textId="77777777" w:rsidR="00DF2BB6" w:rsidRPr="00C70209" w:rsidRDefault="00DF2BB6" w:rsidP="003131E2">
            <w:pPr>
              <w:pStyle w:val="Tabletext-subanalysis"/>
            </w:pPr>
          </w:p>
        </w:tc>
      </w:tr>
      <w:tr w:rsidR="00DF2BB6" w:rsidRPr="00C70209" w14:paraId="0611B750" w14:textId="77777777" w:rsidTr="003131E2">
        <w:tc>
          <w:tcPr>
            <w:tcW w:w="1100" w:type="dxa"/>
            <w:vMerge/>
          </w:tcPr>
          <w:p w14:paraId="0D65907D" w14:textId="77777777" w:rsidR="00DF2BB6" w:rsidRPr="00C70209" w:rsidRDefault="00DF2BB6" w:rsidP="003131E2">
            <w:pPr>
              <w:pStyle w:val="Tabletext-evidencematrix"/>
            </w:pPr>
          </w:p>
        </w:tc>
        <w:tc>
          <w:tcPr>
            <w:tcW w:w="1391" w:type="dxa"/>
            <w:tcBorders>
              <w:top w:val="nil"/>
              <w:bottom w:val="single" w:sz="4" w:space="0" w:color="auto"/>
            </w:tcBorders>
          </w:tcPr>
          <w:p w14:paraId="0C64D0DF" w14:textId="66085F74" w:rsidR="00DF2BB6" w:rsidRPr="00C70209" w:rsidRDefault="00DF2BB6" w:rsidP="003131E2">
            <w:pPr>
              <w:pStyle w:val="Tabletext-subanalysis"/>
            </w:pPr>
            <w:r w:rsidRPr="00C70209">
              <w:t>1 RCT</w:t>
            </w:r>
            <w:r w:rsidRPr="00C70209">
              <w:rPr>
                <w:vertAlign w:val="superscript"/>
              </w:rPr>
              <w:t>c</w:t>
            </w:r>
            <w:r w:rsidRPr="00C70209">
              <w:t xml:space="preserve"> (Fauchere 2008)</w:t>
            </w:r>
            <w:r w:rsidR="001F211B">
              <w:fldChar w:fldCharType="begin">
                <w:fldData xml:space="preserve">PEVuZE5vdGU+PENpdGU+PEF1dGhvcj5GYXVjaGVyZTwvQXV0aG9yPjxZZWFyPjIwMDg8L1llYXI+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14oCT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8L3N0eWxlPjwvRGlzcGxheVRleHQ+PHJlY29yZD48cmVjLW51bWJlcj4yMzc8L3JlYy1u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14oCT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w:t>
            </w:r>
            <w:r w:rsidR="001F211B">
              <w:fldChar w:fldCharType="end"/>
            </w:r>
          </w:p>
          <w:p w14:paraId="12ADBD1A" w14:textId="6F006F8D" w:rsidR="00DF2BB6" w:rsidRPr="00C70209" w:rsidRDefault="00DF2BB6" w:rsidP="003131E2">
            <w:pPr>
              <w:pStyle w:val="Tabletext-subanalysis"/>
            </w:pPr>
            <w:r w:rsidRPr="00C70209">
              <w:t xml:space="preserve">2 </w:t>
            </w:r>
            <w:r w:rsidRPr="00894C30">
              <w:t>cohort studies (Figueras-Aloy 2010, Suk 2008)</w:t>
            </w:r>
            <w:r w:rsidR="00894C30">
              <w:fldChar w:fldCharType="begin">
                <w:fldData xml:space="preserve">PEVuZE5vdGU+PENpdGU+PEF1dGhvcj5GaWd1ZXJhcy1BbG95PC9BdXRob3I+PFllYXI+MjAxMDwv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C9FbmROb3RlPn==
</w:fldData>
              </w:fldChar>
            </w:r>
            <w:r w:rsidR="00894C30">
              <w:instrText xml:space="preserve"> ADDIN EN.CITE </w:instrText>
            </w:r>
            <w:r w:rsidR="00894C30">
              <w:fldChar w:fldCharType="begin">
                <w:fldData xml:space="preserve">PEVuZE5vdGU+PENpdGU+PEF1dGhvcj5GaWd1ZXJhcy1BbG95PC9BdXRob3I+PFllYXI+MjAxMDwv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C9FbmROb3RlPn==
</w:fldData>
              </w:fldChar>
            </w:r>
            <w:r w:rsidR="00894C30">
              <w:instrText xml:space="preserve"> ADDIN EN.CITE.DATA </w:instrText>
            </w:r>
            <w:r w:rsidR="00894C30">
              <w:fldChar w:fldCharType="end"/>
            </w:r>
            <w:r w:rsidR="00894C30">
              <w:fldChar w:fldCharType="separate"/>
            </w:r>
            <w:r w:rsidR="00894C30" w:rsidRPr="00894C30">
              <w:rPr>
                <w:noProof/>
                <w:vertAlign w:val="superscript"/>
              </w:rPr>
              <w:t>156; 159</w:t>
            </w:r>
            <w:r w:rsidR="00894C30">
              <w:fldChar w:fldCharType="end"/>
            </w:r>
          </w:p>
          <w:p w14:paraId="2E3C49DD" w14:textId="77777777" w:rsidR="00DF2BB6" w:rsidRPr="00C70209" w:rsidRDefault="00DF2BB6" w:rsidP="003131E2">
            <w:pPr>
              <w:pStyle w:val="Tabletext-subanalysis"/>
            </w:pPr>
            <w:r w:rsidRPr="00C70209">
              <w:t>N=1021</w:t>
            </w:r>
          </w:p>
        </w:tc>
        <w:tc>
          <w:tcPr>
            <w:tcW w:w="1395" w:type="dxa"/>
            <w:vMerge/>
          </w:tcPr>
          <w:p w14:paraId="59EA7EB2" w14:textId="77777777" w:rsidR="00DF2BB6" w:rsidRPr="00C70209" w:rsidRDefault="00DF2BB6" w:rsidP="003131E2">
            <w:pPr>
              <w:pStyle w:val="Tabletext-subanalysis"/>
            </w:pPr>
          </w:p>
        </w:tc>
        <w:tc>
          <w:tcPr>
            <w:tcW w:w="1395" w:type="dxa"/>
            <w:tcBorders>
              <w:top w:val="nil"/>
              <w:bottom w:val="single" w:sz="4" w:space="0" w:color="auto"/>
            </w:tcBorders>
          </w:tcPr>
          <w:p w14:paraId="140B6396" w14:textId="77777777" w:rsidR="00DF2BB6" w:rsidRPr="00C70209" w:rsidRDefault="00DF2BB6" w:rsidP="003131E2">
            <w:pPr>
              <w:pStyle w:val="Tabletext-subanalysis"/>
            </w:pPr>
            <w:r w:rsidRPr="00C70209">
              <w:t xml:space="preserve">Germany , USA, Spain </w:t>
            </w:r>
          </w:p>
        </w:tc>
        <w:tc>
          <w:tcPr>
            <w:tcW w:w="1392" w:type="dxa"/>
            <w:vMerge/>
          </w:tcPr>
          <w:p w14:paraId="13F81AB5" w14:textId="77777777" w:rsidR="00DF2BB6" w:rsidRPr="00C70209" w:rsidRDefault="00DF2BB6" w:rsidP="003131E2">
            <w:pPr>
              <w:pStyle w:val="Tabletext-subanalysis"/>
            </w:pPr>
          </w:p>
        </w:tc>
        <w:tc>
          <w:tcPr>
            <w:tcW w:w="1400" w:type="dxa"/>
            <w:tcBorders>
              <w:top w:val="nil"/>
              <w:bottom w:val="single" w:sz="4" w:space="0" w:color="auto"/>
            </w:tcBorders>
          </w:tcPr>
          <w:p w14:paraId="3025417C" w14:textId="2763AC1B" w:rsidR="00DF2BB6" w:rsidRPr="00C70209" w:rsidRDefault="00DF2BB6" w:rsidP="003131E2">
            <w:pPr>
              <w:pStyle w:val="Tabletext-subanalysis"/>
              <w:jc w:val="right"/>
            </w:pPr>
            <w:r w:rsidRPr="00C70209">
              <w:t>Early rHuEPO (administered at 0–7 days)</w:t>
            </w:r>
          </w:p>
        </w:tc>
        <w:tc>
          <w:tcPr>
            <w:tcW w:w="1466" w:type="dxa"/>
          </w:tcPr>
          <w:p w14:paraId="204E0093" w14:textId="77777777" w:rsidR="00DF2BB6" w:rsidRPr="00C70209" w:rsidRDefault="00DF2BB6" w:rsidP="003131E2">
            <w:pPr>
              <w:pStyle w:val="Tabletext-subanalysis"/>
            </w:pPr>
            <w:r w:rsidRPr="00C70209">
              <w:t>288/615 (46.8%)</w:t>
            </w:r>
          </w:p>
        </w:tc>
        <w:tc>
          <w:tcPr>
            <w:tcW w:w="1466" w:type="dxa"/>
          </w:tcPr>
          <w:p w14:paraId="6B78C8AA" w14:textId="77777777" w:rsidR="00DF2BB6" w:rsidRPr="00C70209" w:rsidRDefault="00DF2BB6" w:rsidP="003131E2">
            <w:pPr>
              <w:pStyle w:val="Tabletext-subanalysis"/>
            </w:pPr>
            <w:r w:rsidRPr="00C70209">
              <w:t>78/406 (19.2%)</w:t>
            </w:r>
          </w:p>
        </w:tc>
        <w:tc>
          <w:tcPr>
            <w:tcW w:w="1466" w:type="dxa"/>
          </w:tcPr>
          <w:p w14:paraId="13B7039E" w14:textId="77777777" w:rsidR="00DF2BB6" w:rsidRPr="00C70209" w:rsidRDefault="00DF2BB6" w:rsidP="003131E2">
            <w:pPr>
              <w:pStyle w:val="Tabletext-subanalysis"/>
            </w:pPr>
            <w:r w:rsidRPr="00C70209">
              <w:t>OR 2.70 [0.75, 9.79]</w:t>
            </w:r>
          </w:p>
        </w:tc>
        <w:tc>
          <w:tcPr>
            <w:tcW w:w="1704" w:type="dxa"/>
            <w:tcBorders>
              <w:top w:val="single" w:sz="4" w:space="0" w:color="auto"/>
              <w:bottom w:val="single" w:sz="4" w:space="0" w:color="auto"/>
            </w:tcBorders>
          </w:tcPr>
          <w:p w14:paraId="6F128090" w14:textId="77777777" w:rsidR="00DF2BB6" w:rsidRPr="00C70209" w:rsidRDefault="00DF2BB6" w:rsidP="003131E2">
            <w:pPr>
              <w:pStyle w:val="Tabletext-subanalysis"/>
            </w:pPr>
            <w:r w:rsidRPr="00C70209">
              <w:t>No significant difference</w:t>
            </w:r>
          </w:p>
          <w:p w14:paraId="33DB0F0C" w14:textId="601D2C70" w:rsidR="00DF2BB6" w:rsidRPr="00C70209" w:rsidRDefault="001A475D" w:rsidP="003131E2">
            <w:pPr>
              <w:pStyle w:val="Tabletext-subanalysis"/>
            </w:pPr>
            <w:r w:rsidRPr="001A475D">
              <w:rPr>
                <w:i/>
              </w:rPr>
              <w:t>P = </w:t>
            </w:r>
            <w:r w:rsidR="00DF2BB6" w:rsidRPr="00C70209">
              <w:t>0.13</w:t>
            </w:r>
            <w:r w:rsidR="00DF2BB6" w:rsidRPr="00C70209">
              <w:rPr>
                <w:vertAlign w:val="superscript"/>
              </w:rPr>
              <w:t>d</w:t>
            </w:r>
          </w:p>
          <w:p w14:paraId="75DD0736" w14:textId="77777777" w:rsidR="00DF2BB6" w:rsidRPr="00C70209" w:rsidRDefault="00DF2BB6" w:rsidP="003131E2">
            <w:pPr>
              <w:pStyle w:val="Tabletext-subanalysis"/>
            </w:pPr>
            <w:r w:rsidRPr="00C70209">
              <w:t>Substantial heterogeneity</w:t>
            </w:r>
          </w:p>
          <w:p w14:paraId="3B6AAA3D" w14:textId="31FC3AC0"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90.5%</w:t>
            </w:r>
          </w:p>
        </w:tc>
      </w:tr>
      <w:tr w:rsidR="00DF2BB6" w:rsidRPr="00C70209" w14:paraId="0EB7E886" w14:textId="77777777" w:rsidTr="003131E2">
        <w:tc>
          <w:tcPr>
            <w:tcW w:w="1100" w:type="dxa"/>
            <w:vMerge/>
          </w:tcPr>
          <w:p w14:paraId="70B220AC" w14:textId="77777777" w:rsidR="00DF2BB6" w:rsidRPr="00C70209" w:rsidRDefault="00DF2BB6" w:rsidP="003131E2">
            <w:pPr>
              <w:pStyle w:val="Tabletext-evidencematrix"/>
            </w:pPr>
          </w:p>
        </w:tc>
        <w:tc>
          <w:tcPr>
            <w:tcW w:w="1391" w:type="dxa"/>
            <w:tcBorders>
              <w:top w:val="single" w:sz="4" w:space="0" w:color="auto"/>
              <w:bottom w:val="single" w:sz="4" w:space="0" w:color="auto"/>
            </w:tcBorders>
          </w:tcPr>
          <w:p w14:paraId="7C9C518E" w14:textId="489DC4B1" w:rsidR="00DF2BB6" w:rsidRPr="00C70209" w:rsidRDefault="00DF2BB6" w:rsidP="003131E2">
            <w:pPr>
              <w:pStyle w:val="Tabletext-subanalysis"/>
            </w:pPr>
            <w:r w:rsidRPr="00C70209">
              <w:t>2 RCTs</w:t>
            </w:r>
            <w:r w:rsidRPr="00C70209">
              <w:rPr>
                <w:vertAlign w:val="superscript"/>
              </w:rPr>
              <w:t>c</w:t>
            </w:r>
            <w:r w:rsidRPr="00C70209">
              <w:t xml:space="preserve"> (Maier 2002, Romagnoli 2000)</w:t>
            </w:r>
            <w:r w:rsidR="001F211B">
              <w:fldChar w:fldCharType="begin">
                <w:fldData xml:space="preserve">PEVuZE5vdGU+PENpdGU+PEF1dGhvcj5NYWllcjwvQXV0aG9yPjxZZWFyPjIwMDI8L1llYXI+PFJl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==
</w:fldData>
              </w:fldChar>
            </w:r>
            <w:r w:rsidR="001F211B">
              <w:instrText xml:space="preserve"> ADDIN EN.CITE </w:instrText>
            </w:r>
            <w:r w:rsidR="001F211B">
              <w:fldChar w:fldCharType="begin">
                <w:fldData xml:space="preserve">PEVuZE5vdGU+PENpdGU+PEF1dGhvcj5NYWllcjwvQXV0aG9yPjxZZWFyPjIwMDI8L1llYXI+PFJl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==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6; 139</w:t>
            </w:r>
            <w:r w:rsidR="001F211B">
              <w:fldChar w:fldCharType="end"/>
            </w:r>
          </w:p>
          <w:p w14:paraId="13F1A428" w14:textId="77777777" w:rsidR="00DF2BB6" w:rsidRPr="00C70209" w:rsidRDefault="00DF2BB6" w:rsidP="003131E2">
            <w:pPr>
              <w:pStyle w:val="Tabletext-subanalysis"/>
            </w:pPr>
            <w:r w:rsidRPr="00C70209">
              <w:t>N=449</w:t>
            </w:r>
          </w:p>
        </w:tc>
        <w:tc>
          <w:tcPr>
            <w:tcW w:w="1395" w:type="dxa"/>
            <w:vMerge/>
          </w:tcPr>
          <w:p w14:paraId="383357D7" w14:textId="77777777" w:rsidR="00DF2BB6" w:rsidRPr="00C70209" w:rsidRDefault="00DF2BB6" w:rsidP="003131E2">
            <w:pPr>
              <w:pStyle w:val="Tabletext-subanalysis"/>
            </w:pPr>
          </w:p>
        </w:tc>
        <w:tc>
          <w:tcPr>
            <w:tcW w:w="1395" w:type="dxa"/>
            <w:tcBorders>
              <w:top w:val="single" w:sz="4" w:space="0" w:color="auto"/>
              <w:bottom w:val="single" w:sz="4" w:space="0" w:color="auto"/>
            </w:tcBorders>
          </w:tcPr>
          <w:p w14:paraId="24BDAD9F" w14:textId="77777777" w:rsidR="00DF2BB6" w:rsidRPr="00C70209" w:rsidRDefault="00DF2BB6" w:rsidP="003131E2">
            <w:pPr>
              <w:pStyle w:val="Tabletext-subanalysis"/>
            </w:pPr>
            <w:r w:rsidRPr="00C70209">
              <w:t>Europe, Italy</w:t>
            </w:r>
          </w:p>
        </w:tc>
        <w:tc>
          <w:tcPr>
            <w:tcW w:w="1392" w:type="dxa"/>
            <w:vMerge/>
          </w:tcPr>
          <w:p w14:paraId="1BBA706D" w14:textId="77777777" w:rsidR="00DF2BB6" w:rsidRPr="00C70209" w:rsidRDefault="00DF2BB6" w:rsidP="003131E2">
            <w:pPr>
              <w:pStyle w:val="Tabletext-subanalysis"/>
            </w:pPr>
          </w:p>
        </w:tc>
        <w:tc>
          <w:tcPr>
            <w:tcW w:w="1400" w:type="dxa"/>
            <w:tcBorders>
              <w:top w:val="single" w:sz="4" w:space="0" w:color="auto"/>
              <w:bottom w:val="single" w:sz="4" w:space="0" w:color="auto"/>
            </w:tcBorders>
          </w:tcPr>
          <w:p w14:paraId="5A77B9E5" w14:textId="35CE3FEE" w:rsidR="00DF2BB6" w:rsidRPr="00C70209" w:rsidRDefault="00DF2BB6" w:rsidP="003131E2">
            <w:pPr>
              <w:pStyle w:val="Tabletext-subanalysis"/>
              <w:jc w:val="right"/>
            </w:pPr>
            <w:r w:rsidRPr="00C70209">
              <w:t>late rHuEPO (administered at 8–28 days)</w:t>
            </w:r>
          </w:p>
        </w:tc>
        <w:tc>
          <w:tcPr>
            <w:tcW w:w="1466" w:type="dxa"/>
          </w:tcPr>
          <w:p w14:paraId="3E237E27" w14:textId="77777777" w:rsidR="00DF2BB6" w:rsidRPr="00C70209" w:rsidRDefault="00DF2BB6" w:rsidP="003131E2">
            <w:pPr>
              <w:pStyle w:val="Tabletext-subanalysis"/>
            </w:pPr>
            <w:r w:rsidRPr="00C70209">
              <w:t>126/263 (47.9%)</w:t>
            </w:r>
          </w:p>
        </w:tc>
        <w:tc>
          <w:tcPr>
            <w:tcW w:w="1466" w:type="dxa"/>
          </w:tcPr>
          <w:p w14:paraId="72AB7096" w14:textId="77777777" w:rsidR="00DF2BB6" w:rsidRPr="00C70209" w:rsidRDefault="00DF2BB6" w:rsidP="003131E2">
            <w:pPr>
              <w:pStyle w:val="Tabletext-subanalysis"/>
            </w:pPr>
            <w:r w:rsidRPr="00C70209">
              <w:t>63/186 (33.9%)</w:t>
            </w:r>
          </w:p>
        </w:tc>
        <w:tc>
          <w:tcPr>
            <w:tcW w:w="1466" w:type="dxa"/>
          </w:tcPr>
          <w:p w14:paraId="360B2334" w14:textId="77777777" w:rsidR="00DF2BB6" w:rsidRPr="00C70209" w:rsidRDefault="00DF2BB6" w:rsidP="003131E2">
            <w:pPr>
              <w:pStyle w:val="Tabletext-subanalysis"/>
            </w:pPr>
            <w:r w:rsidRPr="00C70209">
              <w:t>OR 1.59 [0.54, 4.70]</w:t>
            </w:r>
          </w:p>
        </w:tc>
        <w:tc>
          <w:tcPr>
            <w:tcW w:w="1704" w:type="dxa"/>
            <w:tcBorders>
              <w:top w:val="single" w:sz="4" w:space="0" w:color="auto"/>
              <w:bottom w:val="single" w:sz="4" w:space="0" w:color="auto"/>
            </w:tcBorders>
          </w:tcPr>
          <w:p w14:paraId="64524D57" w14:textId="77777777" w:rsidR="00DF2BB6" w:rsidRPr="00C70209" w:rsidRDefault="00DF2BB6" w:rsidP="003131E2">
            <w:pPr>
              <w:pStyle w:val="Tabletext-subanalysis"/>
            </w:pPr>
            <w:r w:rsidRPr="00C70209">
              <w:t>No significant difference</w:t>
            </w:r>
          </w:p>
          <w:p w14:paraId="446DFF70" w14:textId="312EBD61" w:rsidR="00DF2BB6" w:rsidRPr="00C70209" w:rsidRDefault="001A475D" w:rsidP="003131E2">
            <w:pPr>
              <w:pStyle w:val="Tabletext-subanalysis"/>
            </w:pPr>
            <w:r w:rsidRPr="001A475D">
              <w:rPr>
                <w:i/>
              </w:rPr>
              <w:t>P = </w:t>
            </w:r>
            <w:r w:rsidR="00DF2BB6" w:rsidRPr="00C70209">
              <w:t>0.40</w:t>
            </w:r>
            <w:r w:rsidR="00DF2BB6" w:rsidRPr="00C70209">
              <w:rPr>
                <w:vertAlign w:val="superscript"/>
              </w:rPr>
              <w:t>d</w:t>
            </w:r>
          </w:p>
          <w:p w14:paraId="4AED36B1" w14:textId="77777777" w:rsidR="00DF2BB6" w:rsidRPr="00C70209" w:rsidRDefault="00DF2BB6" w:rsidP="003131E2">
            <w:pPr>
              <w:pStyle w:val="Tabletext-subanalysis"/>
            </w:pPr>
            <w:r w:rsidRPr="00C70209">
              <w:t>Substantial heterogeneity</w:t>
            </w:r>
          </w:p>
          <w:p w14:paraId="0957F753" w14:textId="5E3FB2FF"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6.1%</w:t>
            </w:r>
          </w:p>
        </w:tc>
      </w:tr>
      <w:tr w:rsidR="00DF2BB6" w:rsidRPr="00C70209" w14:paraId="46476F0A" w14:textId="77777777" w:rsidTr="003131E2">
        <w:tc>
          <w:tcPr>
            <w:tcW w:w="1100" w:type="dxa"/>
            <w:vMerge/>
          </w:tcPr>
          <w:p w14:paraId="40600717" w14:textId="77777777" w:rsidR="00DF2BB6" w:rsidRPr="00C70209" w:rsidRDefault="00DF2BB6" w:rsidP="003131E2">
            <w:pPr>
              <w:pStyle w:val="Tabletext-evidencematrix"/>
            </w:pPr>
          </w:p>
        </w:tc>
        <w:tc>
          <w:tcPr>
            <w:tcW w:w="1391" w:type="dxa"/>
            <w:tcBorders>
              <w:top w:val="single" w:sz="4" w:space="0" w:color="auto"/>
              <w:bottom w:val="single" w:sz="4" w:space="0" w:color="auto"/>
            </w:tcBorders>
          </w:tcPr>
          <w:p w14:paraId="3EFCCFDA" w14:textId="2FFFA5C9" w:rsidR="00DF2BB6" w:rsidRPr="00C70209" w:rsidRDefault="00DF2BB6" w:rsidP="003131E2">
            <w:pPr>
              <w:pStyle w:val="Tabletext-evidencematrix"/>
              <w:rPr>
                <w:vertAlign w:val="superscript"/>
              </w:rPr>
            </w:pPr>
            <w:r w:rsidRPr="00C70209">
              <w:t>9 studies</w:t>
            </w:r>
            <w:r w:rsidRPr="00C70209">
              <w:rPr>
                <w:vertAlign w:val="superscript"/>
              </w:rPr>
              <w:t>c</w:t>
            </w:r>
          </w:p>
          <w:p w14:paraId="03BEB784" w14:textId="47022AF0" w:rsidR="00DF2BB6" w:rsidRPr="00C70209" w:rsidRDefault="00DF2BB6" w:rsidP="003131E2">
            <w:pPr>
              <w:pStyle w:val="Tabletext-evidencematrix"/>
            </w:pPr>
            <w:r w:rsidRPr="00C70209">
              <w:t>4 RCTs (Ohls 2013, Fauchere 2008, Ohls 2001, Romagnoli 2000)</w:t>
            </w:r>
            <w:r w:rsidR="001F211B">
              <w:fldChar w:fldCharType="begin">
                <w:fldData xml:space="preserve">PEVuZE5vdGU+PENpdGU+PEF1dGhvcj5GYXVjaGVyZTwvQXV0aG9yPjxZZWFyPjIwMDg8L1llYXI+
PFJlY051bT4yMzc8L1JlY051bT48RGlzcGxheVRleHQ+PHN0eWxlIGZhY2U9InN1cGVyc2NyaXB0
Ij4xMDA7IDExM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Sb21h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xM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Sb21h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12; 114; 139</w:t>
            </w:r>
            <w:r w:rsidR="001F211B">
              <w:fldChar w:fldCharType="end"/>
            </w:r>
          </w:p>
          <w:p w14:paraId="4692E3D9" w14:textId="6D38C45F" w:rsidR="00DF2BB6" w:rsidRPr="00C70209" w:rsidRDefault="00DF2BB6" w:rsidP="003131E2">
            <w:pPr>
              <w:pStyle w:val="Tabletext-evidencematrix"/>
            </w:pPr>
            <w:r w:rsidRPr="00C70209">
              <w:t xml:space="preserve">5 cohort or </w:t>
            </w:r>
            <w:r w:rsidR="00C56734" w:rsidRPr="00C70209">
              <w:t>case–</w:t>
            </w:r>
            <w:r w:rsidR="00C56734" w:rsidRPr="00A14ECB">
              <w:t>control</w:t>
            </w:r>
            <w:r w:rsidRPr="00A14ECB">
              <w:t xml:space="preserve"> studies (Zayed 2010, Figueras-Aloy 2010, Schneider 2008, Suk 2008, Manzoni 2005)</w:t>
            </w:r>
            <w:r w:rsidR="000E261C">
              <w:fldChar w:fldCharType="begin">
                <w:fldData xml:space="preserve">PEVuZE5vdGU+PENpdGU+PEF1dGhvcj5GaWd1ZXJhcy1BbG95PC9BdXRob3I+PFllYXI+MjAxMDwv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</w:fldData>
              </w:fldChar>
            </w:r>
            <w:r w:rsidR="000E261C">
              <w:instrText xml:space="preserve"> ADDIN EN.CITE </w:instrText>
            </w:r>
            <w:r w:rsidR="000E261C">
              <w:fldChar w:fldCharType="begin">
                <w:fldData xml:space="preserve">PEVuZE5vdGU+PENpdGU+PEF1dGhvcj5GaWd1ZXJhcy1BbG95PC9BdXRob3I+PFllYXI+MjAxMDwv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56; 159-162</w:t>
            </w:r>
            <w:r w:rsidR="000E261C">
              <w:fldChar w:fldCharType="end"/>
            </w:r>
          </w:p>
          <w:p w14:paraId="0C3BCBB6" w14:textId="77777777" w:rsidR="00DF2BB6" w:rsidRPr="00C70209" w:rsidRDefault="00DF2BB6" w:rsidP="003131E2">
            <w:pPr>
              <w:pStyle w:val="Tabletext-evidencematrix"/>
            </w:pPr>
            <w:r w:rsidRPr="00C70209">
              <w:t>N=2497</w:t>
            </w:r>
          </w:p>
        </w:tc>
        <w:tc>
          <w:tcPr>
            <w:tcW w:w="1395" w:type="dxa"/>
            <w:vMerge/>
          </w:tcPr>
          <w:p w14:paraId="6D02AA5B" w14:textId="77777777" w:rsidR="00DF2BB6" w:rsidRPr="00C70209" w:rsidRDefault="00DF2BB6" w:rsidP="003131E2">
            <w:pPr>
              <w:pStyle w:val="Tabletext-evidencematrix"/>
            </w:pPr>
          </w:p>
        </w:tc>
        <w:tc>
          <w:tcPr>
            <w:tcW w:w="1395" w:type="dxa"/>
            <w:tcBorders>
              <w:top w:val="single" w:sz="4" w:space="0" w:color="auto"/>
              <w:bottom w:val="single" w:sz="4" w:space="0" w:color="auto"/>
            </w:tcBorders>
          </w:tcPr>
          <w:p w14:paraId="1A4E4977" w14:textId="77777777" w:rsidR="00DF2BB6" w:rsidRPr="00C70209" w:rsidRDefault="00DF2BB6" w:rsidP="003131E2">
            <w:pPr>
              <w:pStyle w:val="Tabletext-evidencematrix"/>
            </w:pPr>
            <w:r w:rsidRPr="00C70209">
              <w:t>USA, Germany , Italy, Spain</w:t>
            </w:r>
          </w:p>
        </w:tc>
        <w:tc>
          <w:tcPr>
            <w:tcW w:w="1392" w:type="dxa"/>
            <w:vMerge/>
          </w:tcPr>
          <w:p w14:paraId="48651CFE" w14:textId="77777777" w:rsidR="00DF2BB6" w:rsidRPr="00C70209" w:rsidRDefault="00DF2BB6" w:rsidP="003131E2">
            <w:pPr>
              <w:pStyle w:val="Tabletext-evidencematrix"/>
            </w:pPr>
          </w:p>
        </w:tc>
        <w:tc>
          <w:tcPr>
            <w:tcW w:w="1400" w:type="dxa"/>
            <w:tcBorders>
              <w:top w:val="single" w:sz="4" w:space="0" w:color="auto"/>
              <w:bottom w:val="single" w:sz="4" w:space="0" w:color="auto"/>
            </w:tcBorders>
          </w:tcPr>
          <w:p w14:paraId="6A16100B" w14:textId="77777777" w:rsidR="00DF2BB6" w:rsidRPr="00C70209" w:rsidRDefault="00DF2BB6" w:rsidP="003131E2">
            <w:pPr>
              <w:pStyle w:val="Tabletext-evidencematrix"/>
            </w:pPr>
            <w:r w:rsidRPr="00C70209">
              <w:t>Severe ROP (stage 3–4)</w:t>
            </w:r>
          </w:p>
        </w:tc>
        <w:tc>
          <w:tcPr>
            <w:tcW w:w="1466" w:type="dxa"/>
          </w:tcPr>
          <w:p w14:paraId="6B7252AE" w14:textId="77777777" w:rsidR="00DF2BB6" w:rsidRPr="00C70209" w:rsidRDefault="00DF2BB6" w:rsidP="003131E2">
            <w:pPr>
              <w:pStyle w:val="Tabletext-evidencematrix"/>
            </w:pPr>
            <w:r w:rsidRPr="00C70209">
              <w:t>192/1298 (14.8%)</w:t>
            </w:r>
          </w:p>
        </w:tc>
        <w:tc>
          <w:tcPr>
            <w:tcW w:w="1466" w:type="dxa"/>
          </w:tcPr>
          <w:p w14:paraId="1BDAD181" w14:textId="77777777" w:rsidR="00DF2BB6" w:rsidRPr="00C70209" w:rsidRDefault="00DF2BB6" w:rsidP="003131E2">
            <w:pPr>
              <w:pStyle w:val="Tabletext-evidencematrix"/>
            </w:pPr>
            <w:r w:rsidRPr="00C70209">
              <w:t>166/1199 (13.8%)</w:t>
            </w:r>
          </w:p>
        </w:tc>
        <w:tc>
          <w:tcPr>
            <w:tcW w:w="1466" w:type="dxa"/>
          </w:tcPr>
          <w:p w14:paraId="34A3F1BE" w14:textId="77777777" w:rsidR="00DF2BB6" w:rsidRPr="00C70209" w:rsidRDefault="00DF2BB6" w:rsidP="003131E2">
            <w:pPr>
              <w:pStyle w:val="Tabletext-evidencematrix"/>
            </w:pPr>
            <w:r w:rsidRPr="00C70209">
              <w:t>OR 1.20 [0.76, 1.90]</w:t>
            </w:r>
          </w:p>
        </w:tc>
        <w:tc>
          <w:tcPr>
            <w:tcW w:w="1704" w:type="dxa"/>
            <w:tcBorders>
              <w:top w:val="single" w:sz="4" w:space="0" w:color="auto"/>
              <w:bottom w:val="single" w:sz="4" w:space="0" w:color="auto"/>
            </w:tcBorders>
          </w:tcPr>
          <w:p w14:paraId="107DE27D" w14:textId="77777777" w:rsidR="00DF2BB6" w:rsidRPr="00C70209" w:rsidRDefault="00DF2BB6" w:rsidP="003131E2">
            <w:pPr>
              <w:pStyle w:val="Tabletext-evidencematrix"/>
              <w:rPr>
                <w:i/>
              </w:rPr>
            </w:pPr>
            <w:r w:rsidRPr="00C70209">
              <w:rPr>
                <w:i/>
              </w:rPr>
              <w:t>No significant difference</w:t>
            </w:r>
          </w:p>
          <w:p w14:paraId="48668E6E" w14:textId="78503792" w:rsidR="00DF2BB6" w:rsidRPr="00C70209" w:rsidRDefault="001A475D" w:rsidP="003131E2">
            <w:pPr>
              <w:pStyle w:val="Tabletext-evidencematrix"/>
            </w:pPr>
            <w:r w:rsidRPr="001A475D">
              <w:rPr>
                <w:i/>
              </w:rPr>
              <w:t>P &gt; </w:t>
            </w:r>
            <w:r w:rsidR="00DF2BB6" w:rsidRPr="00C70209">
              <w:t>0.05</w:t>
            </w:r>
          </w:p>
          <w:p w14:paraId="2172F492" w14:textId="77777777" w:rsidR="00DF2BB6" w:rsidRPr="00C70209" w:rsidRDefault="00DF2BB6" w:rsidP="003131E2">
            <w:pPr>
              <w:pStyle w:val="Tabletext-evidencematrix"/>
            </w:pPr>
            <w:r w:rsidRPr="00C70209">
              <w:t>Substantial heterogeneity</w:t>
            </w:r>
          </w:p>
          <w:p w14:paraId="521D3A03" w14:textId="69BCFAD9" w:rsidR="00DF2BB6" w:rsidRPr="00C70209" w:rsidRDefault="00DF2BB6" w:rsidP="003131E2">
            <w:pPr>
              <w:pStyle w:val="Tabletext-evidencematrix"/>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63.8%</w:t>
            </w:r>
          </w:p>
        </w:tc>
      </w:tr>
      <w:tr w:rsidR="00DF2BB6" w:rsidRPr="00C70209" w14:paraId="44F4094E" w14:textId="77777777" w:rsidTr="003131E2">
        <w:tc>
          <w:tcPr>
            <w:tcW w:w="1100" w:type="dxa"/>
            <w:vMerge/>
          </w:tcPr>
          <w:p w14:paraId="3D7BA654" w14:textId="77777777" w:rsidR="00DF2BB6" w:rsidRPr="00C70209" w:rsidRDefault="00DF2BB6" w:rsidP="003131E2">
            <w:pPr>
              <w:pStyle w:val="Tabletext-evidencematrix"/>
            </w:pPr>
          </w:p>
        </w:tc>
        <w:tc>
          <w:tcPr>
            <w:tcW w:w="1391" w:type="dxa"/>
            <w:tcBorders>
              <w:top w:val="single" w:sz="4" w:space="0" w:color="auto"/>
              <w:bottom w:val="nil"/>
            </w:tcBorders>
          </w:tcPr>
          <w:p w14:paraId="4BA8BA3C" w14:textId="77777777" w:rsidR="00DF2BB6" w:rsidRPr="00C70209" w:rsidRDefault="00DF2BB6" w:rsidP="003131E2">
            <w:pPr>
              <w:pStyle w:val="Tabletext-subanalysis"/>
            </w:pPr>
          </w:p>
        </w:tc>
        <w:tc>
          <w:tcPr>
            <w:tcW w:w="1395" w:type="dxa"/>
            <w:vMerge/>
          </w:tcPr>
          <w:p w14:paraId="22FD61D8" w14:textId="77777777" w:rsidR="00DF2BB6" w:rsidRPr="00C70209" w:rsidRDefault="00DF2BB6" w:rsidP="003131E2">
            <w:pPr>
              <w:pStyle w:val="Tabletext-subanalysis"/>
            </w:pPr>
          </w:p>
        </w:tc>
        <w:tc>
          <w:tcPr>
            <w:tcW w:w="1395" w:type="dxa"/>
            <w:tcBorders>
              <w:top w:val="single" w:sz="4" w:space="0" w:color="auto"/>
              <w:bottom w:val="nil"/>
            </w:tcBorders>
          </w:tcPr>
          <w:p w14:paraId="6D9F7156" w14:textId="77777777" w:rsidR="00DF2BB6" w:rsidRPr="00C70209" w:rsidRDefault="00DF2BB6" w:rsidP="003131E2">
            <w:pPr>
              <w:pStyle w:val="Tabletext-subanalysis"/>
            </w:pPr>
          </w:p>
        </w:tc>
        <w:tc>
          <w:tcPr>
            <w:tcW w:w="1392" w:type="dxa"/>
            <w:vMerge/>
          </w:tcPr>
          <w:p w14:paraId="18CBD03A" w14:textId="77777777" w:rsidR="00DF2BB6" w:rsidRPr="00C70209" w:rsidRDefault="00DF2BB6" w:rsidP="003131E2">
            <w:pPr>
              <w:pStyle w:val="Tabletext-subanalysis"/>
            </w:pPr>
          </w:p>
        </w:tc>
        <w:tc>
          <w:tcPr>
            <w:tcW w:w="1400" w:type="dxa"/>
            <w:vMerge w:val="restart"/>
            <w:tcBorders>
              <w:top w:val="single" w:sz="4" w:space="0" w:color="auto"/>
            </w:tcBorders>
          </w:tcPr>
          <w:p w14:paraId="5E000EC5" w14:textId="77777777" w:rsidR="00DF2BB6" w:rsidRPr="00C70209" w:rsidRDefault="00DF2BB6" w:rsidP="003131E2">
            <w:pPr>
              <w:pStyle w:val="Tabletext-evidencematrix"/>
            </w:pPr>
            <w:r w:rsidRPr="00C70209">
              <w:t>Severe ROP (stage 3–4)</w:t>
            </w:r>
          </w:p>
        </w:tc>
        <w:tc>
          <w:tcPr>
            <w:tcW w:w="4398" w:type="dxa"/>
            <w:gridSpan w:val="3"/>
            <w:tcBorders>
              <w:right w:val="nil"/>
            </w:tcBorders>
          </w:tcPr>
          <w:p w14:paraId="43438344" w14:textId="77777777" w:rsidR="00DF2BB6" w:rsidRPr="00C70209" w:rsidRDefault="00DF2BB6" w:rsidP="003131E2">
            <w:pPr>
              <w:pStyle w:val="Tabletext-subanalysis"/>
            </w:pPr>
            <w:r w:rsidRPr="00C70209">
              <w:rPr>
                <w:rStyle w:val="Emphasis"/>
              </w:rPr>
              <w:t>Sensitivity analysis: RCTs only</w:t>
            </w:r>
          </w:p>
        </w:tc>
        <w:tc>
          <w:tcPr>
            <w:tcW w:w="1704" w:type="dxa"/>
            <w:tcBorders>
              <w:top w:val="single" w:sz="4" w:space="0" w:color="auto"/>
              <w:left w:val="nil"/>
              <w:bottom w:val="single" w:sz="4" w:space="0" w:color="auto"/>
            </w:tcBorders>
          </w:tcPr>
          <w:p w14:paraId="100FB088" w14:textId="77777777" w:rsidR="00DF2BB6" w:rsidRPr="00C70209" w:rsidRDefault="00DF2BB6" w:rsidP="003131E2">
            <w:pPr>
              <w:pStyle w:val="Tabletext-subanalysis"/>
            </w:pPr>
          </w:p>
        </w:tc>
      </w:tr>
      <w:tr w:rsidR="00DF2BB6" w:rsidRPr="00C70209" w14:paraId="353E5F87" w14:textId="77777777" w:rsidTr="003131E2">
        <w:tc>
          <w:tcPr>
            <w:tcW w:w="1100" w:type="dxa"/>
            <w:vMerge/>
          </w:tcPr>
          <w:p w14:paraId="6115BC24" w14:textId="77777777" w:rsidR="00DF2BB6" w:rsidRPr="00C70209" w:rsidRDefault="00DF2BB6" w:rsidP="003131E2">
            <w:pPr>
              <w:pStyle w:val="Tabletext-evidencematrix"/>
            </w:pPr>
          </w:p>
        </w:tc>
        <w:tc>
          <w:tcPr>
            <w:tcW w:w="1391" w:type="dxa"/>
            <w:tcBorders>
              <w:top w:val="nil"/>
              <w:bottom w:val="single" w:sz="4" w:space="0" w:color="auto"/>
            </w:tcBorders>
          </w:tcPr>
          <w:p w14:paraId="19DFA3DF" w14:textId="492388C2" w:rsidR="00DF2BB6" w:rsidRPr="00C70209" w:rsidRDefault="00DF2BB6" w:rsidP="003131E2">
            <w:pPr>
              <w:pStyle w:val="Tabletext-subanalysis"/>
            </w:pPr>
            <w:r w:rsidRPr="00C70209">
              <w:t>4 RCTs</w:t>
            </w:r>
            <w:r w:rsidRPr="00C70209">
              <w:rPr>
                <w:vertAlign w:val="superscript"/>
              </w:rPr>
              <w:t>c</w:t>
            </w:r>
            <w:r w:rsidRPr="00C70209">
              <w:t xml:space="preserve"> (Ohls 2013, Fauchere 2008, Ohls 2001, Romagnoli 2000)</w:t>
            </w:r>
            <w:r w:rsidR="00826A4D">
              <w:t xml:space="preserve"> </w:t>
            </w:r>
            <w:r w:rsidR="001F211B">
              <w:fldChar w:fldCharType="begin">
                <w:fldData xml:space="preserve">PEVuZE5vdGU+PENpdGU+PEF1dGhvcj5GYXVjaGVyZTwvQXV0aG9yPjxZZWFyPjIwMDg8L1llYXI+
PFJlY051bT4yMzc8L1JlY051bT48RGlzcGxheVRleHQ+PHN0eWxlIGZhY2U9InN1cGVyc2NyaXB0
Ij4xMDA7IDExM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Sb21h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xM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Sb21h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12; 114; 139</w:t>
            </w:r>
            <w:r w:rsidR="001F211B">
              <w:fldChar w:fldCharType="end"/>
            </w:r>
          </w:p>
          <w:p w14:paraId="339E5FFA" w14:textId="77777777" w:rsidR="00DF2BB6" w:rsidRPr="00C70209" w:rsidRDefault="00DF2BB6" w:rsidP="003131E2">
            <w:pPr>
              <w:pStyle w:val="Tabletext-subanalysis"/>
            </w:pPr>
            <w:r w:rsidRPr="00C70209">
              <w:t>N=692</w:t>
            </w:r>
          </w:p>
        </w:tc>
        <w:tc>
          <w:tcPr>
            <w:tcW w:w="1395" w:type="dxa"/>
            <w:vMerge/>
          </w:tcPr>
          <w:p w14:paraId="5DD4DBFA" w14:textId="77777777" w:rsidR="00DF2BB6" w:rsidRPr="00C70209" w:rsidRDefault="00DF2BB6" w:rsidP="003131E2">
            <w:pPr>
              <w:pStyle w:val="Tabletext-subanalysis"/>
            </w:pPr>
          </w:p>
        </w:tc>
        <w:tc>
          <w:tcPr>
            <w:tcW w:w="1395" w:type="dxa"/>
            <w:tcBorders>
              <w:top w:val="nil"/>
              <w:bottom w:val="single" w:sz="4" w:space="0" w:color="auto"/>
            </w:tcBorders>
          </w:tcPr>
          <w:p w14:paraId="4A07DDB6" w14:textId="77777777" w:rsidR="00DF2BB6" w:rsidRPr="00C70209" w:rsidRDefault="00DF2BB6" w:rsidP="003131E2">
            <w:pPr>
              <w:pStyle w:val="Tabletext-subanalysis"/>
            </w:pPr>
            <w:r w:rsidRPr="00C70209">
              <w:t>USA, Germany, Italy</w:t>
            </w:r>
          </w:p>
        </w:tc>
        <w:tc>
          <w:tcPr>
            <w:tcW w:w="1392" w:type="dxa"/>
            <w:vMerge/>
          </w:tcPr>
          <w:p w14:paraId="2AD16B6E" w14:textId="77777777" w:rsidR="00DF2BB6" w:rsidRPr="00C70209" w:rsidRDefault="00DF2BB6" w:rsidP="003131E2">
            <w:pPr>
              <w:pStyle w:val="Tabletext-evidencematrix"/>
            </w:pPr>
          </w:p>
        </w:tc>
        <w:tc>
          <w:tcPr>
            <w:tcW w:w="1400" w:type="dxa"/>
            <w:vMerge/>
            <w:tcBorders>
              <w:bottom w:val="single" w:sz="4" w:space="0" w:color="auto"/>
            </w:tcBorders>
          </w:tcPr>
          <w:p w14:paraId="3F132C69" w14:textId="77777777" w:rsidR="00DF2BB6" w:rsidRPr="00C70209" w:rsidRDefault="00DF2BB6" w:rsidP="003131E2">
            <w:pPr>
              <w:pStyle w:val="Tabletext-subanalysis"/>
              <w:jc w:val="right"/>
            </w:pPr>
          </w:p>
        </w:tc>
        <w:tc>
          <w:tcPr>
            <w:tcW w:w="1466" w:type="dxa"/>
          </w:tcPr>
          <w:p w14:paraId="5D9B7CA1" w14:textId="77777777" w:rsidR="00DF2BB6" w:rsidRPr="00C70209" w:rsidRDefault="00DF2BB6" w:rsidP="003131E2">
            <w:pPr>
              <w:pStyle w:val="Tabletext-subanalysis"/>
            </w:pPr>
            <w:r w:rsidRPr="00C70209">
              <w:t>51/352 (14.5%)</w:t>
            </w:r>
          </w:p>
          <w:p w14:paraId="31090714" w14:textId="77777777" w:rsidR="00DF2BB6" w:rsidRPr="00C70209" w:rsidRDefault="00DF2BB6" w:rsidP="003131E2">
            <w:pPr>
              <w:pStyle w:val="Tabletext-subanalysis"/>
            </w:pPr>
          </w:p>
        </w:tc>
        <w:tc>
          <w:tcPr>
            <w:tcW w:w="1466" w:type="dxa"/>
          </w:tcPr>
          <w:p w14:paraId="426154E5" w14:textId="77777777" w:rsidR="00DF2BB6" w:rsidRPr="00C70209" w:rsidRDefault="00DF2BB6" w:rsidP="003131E2">
            <w:pPr>
              <w:pStyle w:val="Tabletext-subanalysis"/>
            </w:pPr>
            <w:r w:rsidRPr="00C70209">
              <w:t>37/340 (10.9%)</w:t>
            </w:r>
          </w:p>
        </w:tc>
        <w:tc>
          <w:tcPr>
            <w:tcW w:w="1466" w:type="dxa"/>
          </w:tcPr>
          <w:p w14:paraId="2B02ABBC" w14:textId="77777777" w:rsidR="00DF2BB6" w:rsidRPr="00C70209" w:rsidRDefault="00DF2BB6" w:rsidP="003131E2">
            <w:pPr>
              <w:pStyle w:val="Tabletext-subanalysis"/>
            </w:pPr>
            <w:r w:rsidRPr="00C70209">
              <w:t>OR 1.35 [0.76, 2.40]</w:t>
            </w:r>
          </w:p>
        </w:tc>
        <w:tc>
          <w:tcPr>
            <w:tcW w:w="1704" w:type="dxa"/>
            <w:tcBorders>
              <w:top w:val="single" w:sz="4" w:space="0" w:color="auto"/>
              <w:bottom w:val="single" w:sz="4" w:space="0" w:color="auto"/>
            </w:tcBorders>
          </w:tcPr>
          <w:p w14:paraId="20831D45" w14:textId="77777777" w:rsidR="00DF2BB6" w:rsidRPr="00C70209" w:rsidRDefault="00DF2BB6" w:rsidP="003131E2">
            <w:pPr>
              <w:pStyle w:val="Tabletext-subanalysis"/>
              <w:rPr>
                <w:i/>
              </w:rPr>
            </w:pPr>
            <w:r w:rsidRPr="00C70209">
              <w:rPr>
                <w:i/>
              </w:rPr>
              <w:t>No significant difference</w:t>
            </w:r>
          </w:p>
          <w:p w14:paraId="6106AEF7" w14:textId="22B47DB2" w:rsidR="00DF2BB6" w:rsidRPr="00C70209" w:rsidRDefault="001A475D" w:rsidP="003131E2">
            <w:pPr>
              <w:pStyle w:val="Tabletext-subanalysis"/>
            </w:pPr>
            <w:r w:rsidRPr="001A475D">
              <w:rPr>
                <w:i/>
              </w:rPr>
              <w:t>P = </w:t>
            </w:r>
            <w:r w:rsidR="00DF2BB6" w:rsidRPr="00C70209">
              <w:t>0.301</w:t>
            </w:r>
          </w:p>
          <w:p w14:paraId="58731DD5" w14:textId="77777777" w:rsidR="00DF2BB6" w:rsidRPr="00C70209" w:rsidRDefault="00DF2BB6" w:rsidP="003131E2">
            <w:pPr>
              <w:pStyle w:val="Tabletext-subanalysis"/>
            </w:pPr>
            <w:r w:rsidRPr="00C70209">
              <w:t>No significant heterogeneity</w:t>
            </w:r>
          </w:p>
          <w:p w14:paraId="534C67FE" w14:textId="477F3D09"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18.3%</w:t>
            </w:r>
          </w:p>
        </w:tc>
      </w:tr>
      <w:tr w:rsidR="00DF2BB6" w:rsidRPr="00C70209" w14:paraId="1B6E21EC" w14:textId="77777777" w:rsidTr="003131E2">
        <w:tc>
          <w:tcPr>
            <w:tcW w:w="1100" w:type="dxa"/>
            <w:vMerge/>
          </w:tcPr>
          <w:p w14:paraId="34E3993B" w14:textId="77777777" w:rsidR="00DF2BB6" w:rsidRPr="00C70209" w:rsidRDefault="00DF2BB6" w:rsidP="003131E2">
            <w:pPr>
              <w:pStyle w:val="Tabletext-evidencematrix"/>
            </w:pPr>
          </w:p>
        </w:tc>
        <w:tc>
          <w:tcPr>
            <w:tcW w:w="1391" w:type="dxa"/>
            <w:tcBorders>
              <w:top w:val="single" w:sz="4" w:space="0" w:color="auto"/>
              <w:bottom w:val="nil"/>
            </w:tcBorders>
          </w:tcPr>
          <w:p w14:paraId="1A7A4873" w14:textId="77777777" w:rsidR="00DF2BB6" w:rsidRPr="00C70209" w:rsidRDefault="00DF2BB6" w:rsidP="003131E2">
            <w:pPr>
              <w:pStyle w:val="Tabletext-subanalysis"/>
            </w:pPr>
          </w:p>
        </w:tc>
        <w:tc>
          <w:tcPr>
            <w:tcW w:w="1395" w:type="dxa"/>
            <w:vMerge/>
          </w:tcPr>
          <w:p w14:paraId="603A1959" w14:textId="77777777" w:rsidR="00DF2BB6" w:rsidRPr="00C70209" w:rsidRDefault="00DF2BB6" w:rsidP="003131E2">
            <w:pPr>
              <w:pStyle w:val="Tabletext-subanalysis"/>
            </w:pPr>
          </w:p>
        </w:tc>
        <w:tc>
          <w:tcPr>
            <w:tcW w:w="1395" w:type="dxa"/>
            <w:tcBorders>
              <w:top w:val="single" w:sz="4" w:space="0" w:color="auto"/>
              <w:bottom w:val="nil"/>
            </w:tcBorders>
          </w:tcPr>
          <w:p w14:paraId="2FEB66AA" w14:textId="77777777" w:rsidR="00DF2BB6" w:rsidRPr="00C70209" w:rsidRDefault="00DF2BB6" w:rsidP="003131E2">
            <w:pPr>
              <w:pStyle w:val="Tabletext-subanalysis"/>
            </w:pPr>
          </w:p>
        </w:tc>
        <w:tc>
          <w:tcPr>
            <w:tcW w:w="1392" w:type="dxa"/>
            <w:vMerge/>
          </w:tcPr>
          <w:p w14:paraId="74CE60D8" w14:textId="77777777" w:rsidR="00DF2BB6" w:rsidRPr="00C70209" w:rsidRDefault="00DF2BB6" w:rsidP="003131E2">
            <w:pPr>
              <w:pStyle w:val="Tabletext-subanalysis"/>
            </w:pPr>
          </w:p>
        </w:tc>
        <w:tc>
          <w:tcPr>
            <w:tcW w:w="1400" w:type="dxa"/>
            <w:tcBorders>
              <w:top w:val="single" w:sz="4" w:space="0" w:color="auto"/>
              <w:bottom w:val="nil"/>
            </w:tcBorders>
          </w:tcPr>
          <w:p w14:paraId="2C663D8C" w14:textId="77777777" w:rsidR="00DF2BB6" w:rsidRPr="00C70209" w:rsidRDefault="00DF2BB6" w:rsidP="003131E2">
            <w:pPr>
              <w:pStyle w:val="Tabletext-subanalysis"/>
              <w:jc w:val="right"/>
            </w:pPr>
          </w:p>
        </w:tc>
        <w:tc>
          <w:tcPr>
            <w:tcW w:w="4398" w:type="dxa"/>
            <w:gridSpan w:val="3"/>
            <w:tcBorders>
              <w:right w:val="nil"/>
            </w:tcBorders>
          </w:tcPr>
          <w:p w14:paraId="69540018" w14:textId="77777777" w:rsidR="00DF2BB6" w:rsidRPr="00C70209" w:rsidRDefault="00DF2BB6" w:rsidP="003131E2">
            <w:pPr>
              <w:pStyle w:val="Tabletext-subanalysis"/>
            </w:pPr>
            <w:r w:rsidRPr="00C70209">
              <w:rPr>
                <w:rStyle w:val="Emphasis"/>
              </w:rPr>
              <w:t>Subgroup analysis: dosing</w:t>
            </w:r>
          </w:p>
        </w:tc>
        <w:tc>
          <w:tcPr>
            <w:tcW w:w="1704" w:type="dxa"/>
            <w:tcBorders>
              <w:top w:val="single" w:sz="4" w:space="0" w:color="auto"/>
              <w:left w:val="nil"/>
              <w:bottom w:val="single" w:sz="4" w:space="0" w:color="auto"/>
            </w:tcBorders>
          </w:tcPr>
          <w:p w14:paraId="5694898F" w14:textId="77777777" w:rsidR="00DF2BB6" w:rsidRPr="00C70209" w:rsidRDefault="00DF2BB6" w:rsidP="003131E2">
            <w:pPr>
              <w:pStyle w:val="Tabletext-subanalysis"/>
            </w:pPr>
          </w:p>
        </w:tc>
      </w:tr>
      <w:tr w:rsidR="00DF2BB6" w:rsidRPr="00C70209" w14:paraId="28B67DC3" w14:textId="77777777" w:rsidTr="003131E2">
        <w:tc>
          <w:tcPr>
            <w:tcW w:w="1100" w:type="dxa"/>
            <w:vMerge/>
          </w:tcPr>
          <w:p w14:paraId="6B180E95" w14:textId="77777777" w:rsidR="00DF2BB6" w:rsidRPr="00C70209" w:rsidRDefault="00DF2BB6" w:rsidP="003131E2">
            <w:pPr>
              <w:pStyle w:val="Tabletext-evidencematrix"/>
            </w:pPr>
          </w:p>
        </w:tc>
        <w:tc>
          <w:tcPr>
            <w:tcW w:w="1391" w:type="dxa"/>
            <w:tcBorders>
              <w:top w:val="nil"/>
              <w:bottom w:val="single" w:sz="4" w:space="0" w:color="auto"/>
            </w:tcBorders>
          </w:tcPr>
          <w:p w14:paraId="14F45EA5" w14:textId="55971521" w:rsidR="00DF2BB6" w:rsidRPr="00C70209" w:rsidRDefault="00DF2BB6" w:rsidP="003131E2">
            <w:pPr>
              <w:pStyle w:val="Tabletext-subanalysis"/>
            </w:pPr>
            <w:r w:rsidRPr="00C70209">
              <w:t>4 RCTs</w:t>
            </w:r>
            <w:r w:rsidRPr="00C70209">
              <w:rPr>
                <w:vertAlign w:val="superscript"/>
              </w:rPr>
              <w:t>c</w:t>
            </w:r>
            <w:r w:rsidRPr="00C70209">
              <w:t xml:space="preserve"> (Ohls 2013, Ohls 2001, Fauchere 2008, Romagnoli 2000)</w:t>
            </w:r>
            <w:r w:rsidR="00826A4D">
              <w:t xml:space="preserve"> </w:t>
            </w:r>
            <w:r w:rsidR="001F211B">
              <w:fldChar w:fldCharType="begin">
                <w:fldData xml:space="preserve">PEVuZE5vdGU+PENpdGU+PEF1dGhvcj5GYXVjaGVyZTwvQXV0aG9yPjxZZWFyPjIwMDg8L1llYXI+
PFJlY051bT4yMzc8L1JlY051bT48RGlzcGxheVRleHQ+PHN0eWxlIGZhY2U9InN1cGVyc2NyaXB0
Ij4xMDA7IDExM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Sb21h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xMjsgMTE0OyAxMzk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Sb21h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12; 114; 139</w:t>
            </w:r>
            <w:r w:rsidR="001F211B">
              <w:fldChar w:fldCharType="end"/>
            </w:r>
          </w:p>
          <w:p w14:paraId="7DDFA4CC" w14:textId="5A6CB61C" w:rsidR="00DF2BB6" w:rsidRPr="00C70209" w:rsidRDefault="00DF2BB6" w:rsidP="003131E2">
            <w:pPr>
              <w:pStyle w:val="Tabletext-subanalysis"/>
            </w:pPr>
            <w:r w:rsidRPr="00C70209">
              <w:t xml:space="preserve">2 </w:t>
            </w:r>
            <w:r w:rsidRPr="00894C30">
              <w:t>cohort studies (Figueras-Aloy 2010, Suk 2008)</w:t>
            </w:r>
            <w:r w:rsidR="00894C30">
              <w:fldChar w:fldCharType="begin">
                <w:fldData xml:space="preserve">PEVuZE5vdGU+PENpdGU+PEF1dGhvcj5GaWd1ZXJhcy1BbG95PC9BdXRob3I+PFllYXI+MjAxMDwv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C9FbmROb3RlPn==
</w:fldData>
              </w:fldChar>
            </w:r>
            <w:r w:rsidR="00894C30">
              <w:instrText xml:space="preserve"> ADDIN EN.CITE </w:instrText>
            </w:r>
            <w:r w:rsidR="00894C30">
              <w:fldChar w:fldCharType="begin">
                <w:fldData xml:space="preserve">PEVuZE5vdGU+PENpdGU+PEF1dGhvcj5GaWd1ZXJhcy1BbG95PC9BdXRob3I+PFllYXI+MjAxMDwv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C9FbmROb3RlPn==
</w:fldData>
              </w:fldChar>
            </w:r>
            <w:r w:rsidR="00894C30">
              <w:instrText xml:space="preserve"> ADDIN EN.CITE.DATA </w:instrText>
            </w:r>
            <w:r w:rsidR="00894C30">
              <w:fldChar w:fldCharType="end"/>
            </w:r>
            <w:r w:rsidR="00894C30">
              <w:fldChar w:fldCharType="separate"/>
            </w:r>
            <w:r w:rsidR="00894C30" w:rsidRPr="00894C30">
              <w:rPr>
                <w:noProof/>
                <w:vertAlign w:val="superscript"/>
              </w:rPr>
              <w:t>156; 159</w:t>
            </w:r>
            <w:r w:rsidR="00894C30">
              <w:fldChar w:fldCharType="end"/>
            </w:r>
          </w:p>
          <w:p w14:paraId="07C2238B" w14:textId="77777777" w:rsidR="00DF2BB6" w:rsidRPr="00C70209" w:rsidRDefault="00DF2BB6" w:rsidP="003131E2">
            <w:pPr>
              <w:pStyle w:val="Tabletext-subanalysis"/>
            </w:pPr>
            <w:r w:rsidRPr="00C70209">
              <w:t>N=1607</w:t>
            </w:r>
          </w:p>
        </w:tc>
        <w:tc>
          <w:tcPr>
            <w:tcW w:w="1395" w:type="dxa"/>
            <w:vMerge/>
          </w:tcPr>
          <w:p w14:paraId="3DDA41AB" w14:textId="77777777" w:rsidR="00DF2BB6" w:rsidRPr="00C70209" w:rsidRDefault="00DF2BB6" w:rsidP="003131E2">
            <w:pPr>
              <w:pStyle w:val="Tabletext-subanalysis"/>
            </w:pPr>
          </w:p>
        </w:tc>
        <w:tc>
          <w:tcPr>
            <w:tcW w:w="1395" w:type="dxa"/>
            <w:tcBorders>
              <w:top w:val="nil"/>
              <w:bottom w:val="single" w:sz="4" w:space="0" w:color="auto"/>
            </w:tcBorders>
          </w:tcPr>
          <w:p w14:paraId="79162378" w14:textId="77777777" w:rsidR="00DF2BB6" w:rsidRPr="00C70209" w:rsidRDefault="00DF2BB6" w:rsidP="003131E2">
            <w:pPr>
              <w:pStyle w:val="Tabletext-subanalysis"/>
            </w:pPr>
            <w:r w:rsidRPr="00C70209">
              <w:t>USA, Germany, Italy, Spain</w:t>
            </w:r>
          </w:p>
        </w:tc>
        <w:tc>
          <w:tcPr>
            <w:tcW w:w="1392" w:type="dxa"/>
            <w:vMerge/>
          </w:tcPr>
          <w:p w14:paraId="615BB771" w14:textId="77777777" w:rsidR="00DF2BB6" w:rsidRPr="00C70209" w:rsidRDefault="00DF2BB6" w:rsidP="003131E2">
            <w:pPr>
              <w:pStyle w:val="Tabletext-subanalysis"/>
            </w:pPr>
          </w:p>
        </w:tc>
        <w:tc>
          <w:tcPr>
            <w:tcW w:w="1400" w:type="dxa"/>
            <w:tcBorders>
              <w:top w:val="nil"/>
              <w:bottom w:val="single" w:sz="4" w:space="0" w:color="auto"/>
            </w:tcBorders>
          </w:tcPr>
          <w:p w14:paraId="169945D7" w14:textId="0419289A" w:rsidR="00DF2BB6" w:rsidRPr="00C70209" w:rsidRDefault="00DF2BB6" w:rsidP="003131E2">
            <w:pPr>
              <w:pStyle w:val="Tabletext-subanalysis"/>
              <w:jc w:val="right"/>
            </w:pPr>
            <w:r w:rsidRPr="00C70209">
              <w:t>high</w:t>
            </w:r>
            <w:r w:rsidR="00363BA0" w:rsidRPr="00C70209">
              <w:t>-</w:t>
            </w:r>
            <w:r w:rsidRPr="00C70209">
              <w:t>dose rHuEPO or DAR (&gt;500units/kg/week)</w:t>
            </w:r>
          </w:p>
        </w:tc>
        <w:tc>
          <w:tcPr>
            <w:tcW w:w="1466" w:type="dxa"/>
          </w:tcPr>
          <w:p w14:paraId="11191024" w14:textId="77777777" w:rsidR="00DF2BB6" w:rsidRPr="00C70209" w:rsidRDefault="00DF2BB6" w:rsidP="003131E2">
            <w:pPr>
              <w:pStyle w:val="Tabletext-subanalysis"/>
            </w:pPr>
            <w:r w:rsidRPr="00C70209">
              <w:t>96/883</w:t>
            </w:r>
          </w:p>
        </w:tc>
        <w:tc>
          <w:tcPr>
            <w:tcW w:w="1466" w:type="dxa"/>
          </w:tcPr>
          <w:p w14:paraId="098CF00D" w14:textId="77777777" w:rsidR="00DF2BB6" w:rsidRPr="00C70209" w:rsidRDefault="00DF2BB6" w:rsidP="003131E2">
            <w:pPr>
              <w:pStyle w:val="Tabletext-subanalysis"/>
            </w:pPr>
            <w:r w:rsidRPr="00C70209">
              <w:t>77/724</w:t>
            </w:r>
          </w:p>
        </w:tc>
        <w:tc>
          <w:tcPr>
            <w:tcW w:w="1466" w:type="dxa"/>
          </w:tcPr>
          <w:p w14:paraId="7EE1D452" w14:textId="77777777" w:rsidR="00DF2BB6" w:rsidRPr="00C70209" w:rsidRDefault="00DF2BB6" w:rsidP="003131E2">
            <w:pPr>
              <w:pStyle w:val="Tabletext-subanalysis"/>
            </w:pPr>
            <w:r w:rsidRPr="00C70209">
              <w:t>OR 1.31 [0.58, 2.96]</w:t>
            </w:r>
          </w:p>
        </w:tc>
        <w:tc>
          <w:tcPr>
            <w:tcW w:w="1704" w:type="dxa"/>
            <w:tcBorders>
              <w:top w:val="single" w:sz="4" w:space="0" w:color="auto"/>
              <w:bottom w:val="single" w:sz="4" w:space="0" w:color="auto"/>
            </w:tcBorders>
          </w:tcPr>
          <w:p w14:paraId="389B576F" w14:textId="77777777" w:rsidR="00DF2BB6" w:rsidRPr="00C70209" w:rsidRDefault="00DF2BB6" w:rsidP="003131E2">
            <w:pPr>
              <w:pStyle w:val="Tabletext-subanalysis"/>
            </w:pPr>
            <w:r w:rsidRPr="00C70209">
              <w:t>No significant difference</w:t>
            </w:r>
          </w:p>
          <w:p w14:paraId="3A760ABA" w14:textId="166AFB8D" w:rsidR="00DF2BB6" w:rsidRPr="00C70209" w:rsidRDefault="001A475D" w:rsidP="003131E2">
            <w:pPr>
              <w:pStyle w:val="Tabletext-subanalysis"/>
              <w:rPr>
                <w:vertAlign w:val="superscript"/>
              </w:rPr>
            </w:pPr>
            <w:r w:rsidRPr="001A475D">
              <w:rPr>
                <w:i/>
              </w:rPr>
              <w:t>P = </w:t>
            </w:r>
            <w:r w:rsidR="00DF2BB6" w:rsidRPr="00C70209">
              <w:t>0.52</w:t>
            </w:r>
            <w:r w:rsidR="00DF2BB6" w:rsidRPr="00C70209">
              <w:rPr>
                <w:vertAlign w:val="superscript"/>
              </w:rPr>
              <w:t>d</w:t>
            </w:r>
          </w:p>
          <w:p w14:paraId="5D864D65" w14:textId="77777777" w:rsidR="00DF2BB6" w:rsidRPr="00C70209" w:rsidRDefault="00DF2BB6" w:rsidP="003131E2">
            <w:pPr>
              <w:pStyle w:val="Tabletext-subanalysis"/>
            </w:pPr>
            <w:r w:rsidRPr="00C70209">
              <w:t>Substantial heterogeneity</w:t>
            </w:r>
          </w:p>
          <w:p w14:paraId="04541501" w14:textId="1F4B8066"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75.6%</w:t>
            </w:r>
          </w:p>
        </w:tc>
      </w:tr>
      <w:tr w:rsidR="00DF2BB6" w:rsidRPr="00C70209" w14:paraId="202B85CB" w14:textId="77777777" w:rsidTr="003131E2">
        <w:tc>
          <w:tcPr>
            <w:tcW w:w="1100" w:type="dxa"/>
            <w:vMerge/>
          </w:tcPr>
          <w:p w14:paraId="7C0376BB" w14:textId="77777777" w:rsidR="00DF2BB6" w:rsidRPr="00C70209" w:rsidRDefault="00DF2BB6" w:rsidP="003131E2">
            <w:pPr>
              <w:pStyle w:val="Tabletext-evidencematrix"/>
            </w:pPr>
          </w:p>
        </w:tc>
        <w:tc>
          <w:tcPr>
            <w:tcW w:w="1391" w:type="dxa"/>
            <w:tcBorders>
              <w:top w:val="single" w:sz="4" w:space="0" w:color="auto"/>
              <w:bottom w:val="single" w:sz="4" w:space="0" w:color="auto"/>
            </w:tcBorders>
          </w:tcPr>
          <w:p w14:paraId="2BEEDC6B" w14:textId="32CCEDD8" w:rsidR="00DF2BB6" w:rsidRPr="00C70209" w:rsidRDefault="00DF2BB6" w:rsidP="003131E2">
            <w:pPr>
              <w:pStyle w:val="Tabletext-subanalysis"/>
            </w:pPr>
            <w:r w:rsidRPr="00C70209">
              <w:t>1 RCT</w:t>
            </w:r>
            <w:r w:rsidRPr="00C70209">
              <w:rPr>
                <w:vertAlign w:val="superscript"/>
              </w:rPr>
              <w:t>c</w:t>
            </w:r>
            <w:r w:rsidRPr="00C70209">
              <w:t xml:space="preserve"> (Ohls 2013)</w:t>
            </w:r>
            <w:r w:rsidR="001F211B">
              <w:fldChar w:fldCharType="begin"/>
            </w:r>
            <w:r w:rsidR="001F211B">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1F211B">
              <w:fldChar w:fldCharType="separate"/>
            </w:r>
            <w:r w:rsidR="001F211B" w:rsidRPr="001F211B">
              <w:rPr>
                <w:noProof/>
                <w:vertAlign w:val="superscript"/>
              </w:rPr>
              <w:t>114</w:t>
            </w:r>
            <w:r w:rsidR="001F211B">
              <w:fldChar w:fldCharType="end"/>
            </w:r>
          </w:p>
          <w:p w14:paraId="058AD1B6" w14:textId="77777777" w:rsidR="00DF2BB6" w:rsidRPr="00C70209" w:rsidRDefault="00DF2BB6" w:rsidP="003131E2">
            <w:pPr>
              <w:pStyle w:val="Tabletext-subanalysis"/>
            </w:pPr>
            <w:r w:rsidRPr="00C70209">
              <w:t>N=67</w:t>
            </w:r>
          </w:p>
        </w:tc>
        <w:tc>
          <w:tcPr>
            <w:tcW w:w="1395" w:type="dxa"/>
            <w:vMerge/>
          </w:tcPr>
          <w:p w14:paraId="399BE89E" w14:textId="77777777" w:rsidR="00DF2BB6" w:rsidRPr="00C70209" w:rsidRDefault="00DF2BB6" w:rsidP="003131E2">
            <w:pPr>
              <w:pStyle w:val="Tabletext-subanalysis"/>
            </w:pPr>
          </w:p>
        </w:tc>
        <w:tc>
          <w:tcPr>
            <w:tcW w:w="1395" w:type="dxa"/>
            <w:tcBorders>
              <w:top w:val="single" w:sz="4" w:space="0" w:color="auto"/>
              <w:bottom w:val="single" w:sz="4" w:space="0" w:color="auto"/>
            </w:tcBorders>
          </w:tcPr>
          <w:p w14:paraId="2D37C366" w14:textId="77777777" w:rsidR="00DF2BB6" w:rsidRPr="00C70209" w:rsidRDefault="00DF2BB6" w:rsidP="003131E2">
            <w:pPr>
              <w:pStyle w:val="Tabletext-subanalysis"/>
            </w:pPr>
            <w:r w:rsidRPr="00C70209">
              <w:t>USA</w:t>
            </w:r>
          </w:p>
        </w:tc>
        <w:tc>
          <w:tcPr>
            <w:tcW w:w="1392" w:type="dxa"/>
            <w:vMerge/>
          </w:tcPr>
          <w:p w14:paraId="4F4FFD44" w14:textId="77777777" w:rsidR="00DF2BB6" w:rsidRPr="00C70209" w:rsidRDefault="00DF2BB6" w:rsidP="003131E2">
            <w:pPr>
              <w:pStyle w:val="Tabletext-subanalysis"/>
            </w:pPr>
          </w:p>
        </w:tc>
        <w:tc>
          <w:tcPr>
            <w:tcW w:w="1400" w:type="dxa"/>
            <w:tcBorders>
              <w:top w:val="single" w:sz="4" w:space="0" w:color="auto"/>
              <w:bottom w:val="single" w:sz="4" w:space="0" w:color="auto"/>
            </w:tcBorders>
          </w:tcPr>
          <w:p w14:paraId="4AB3F20B" w14:textId="340AA36A" w:rsidR="00DF2BB6" w:rsidRPr="00C70209" w:rsidRDefault="00DF2BB6" w:rsidP="003131E2">
            <w:pPr>
              <w:pStyle w:val="Tabletext-subanalysis"/>
              <w:jc w:val="right"/>
            </w:pPr>
            <w:r w:rsidRPr="00C70209">
              <w:t>low-dose rHuEPO or DAR (&lt;500units/kg/week)</w:t>
            </w:r>
          </w:p>
          <w:p w14:paraId="74596FC0" w14:textId="77777777" w:rsidR="00DF2BB6" w:rsidRPr="00C70209" w:rsidRDefault="00DF2BB6" w:rsidP="003131E2">
            <w:pPr>
              <w:pStyle w:val="Tabletext-subanalysis"/>
              <w:jc w:val="right"/>
            </w:pPr>
          </w:p>
        </w:tc>
        <w:tc>
          <w:tcPr>
            <w:tcW w:w="1466" w:type="dxa"/>
          </w:tcPr>
          <w:p w14:paraId="26211E33" w14:textId="77777777" w:rsidR="00DF2BB6" w:rsidRPr="00C70209" w:rsidRDefault="00DF2BB6" w:rsidP="003131E2">
            <w:pPr>
              <w:pStyle w:val="Tabletext-subanalysis"/>
            </w:pPr>
            <w:r w:rsidRPr="00C70209">
              <w:t>2/34</w:t>
            </w:r>
          </w:p>
        </w:tc>
        <w:tc>
          <w:tcPr>
            <w:tcW w:w="1466" w:type="dxa"/>
          </w:tcPr>
          <w:p w14:paraId="5F905155" w14:textId="77777777" w:rsidR="00DF2BB6" w:rsidRPr="00C70209" w:rsidRDefault="00DF2BB6" w:rsidP="003131E2">
            <w:pPr>
              <w:pStyle w:val="Tabletext-subanalysis"/>
            </w:pPr>
            <w:r w:rsidRPr="00C70209">
              <w:t>4/33</w:t>
            </w:r>
          </w:p>
        </w:tc>
        <w:tc>
          <w:tcPr>
            <w:tcW w:w="1466" w:type="dxa"/>
          </w:tcPr>
          <w:p w14:paraId="3E8D1CAB" w14:textId="77777777" w:rsidR="00DF2BB6" w:rsidRPr="00C70209" w:rsidRDefault="00DF2BB6" w:rsidP="003131E2">
            <w:pPr>
              <w:pStyle w:val="Tabletext-subanalysis"/>
            </w:pPr>
            <w:r w:rsidRPr="00C70209">
              <w:t>OR 0.45 [0.08, 2.66]</w:t>
            </w:r>
          </w:p>
        </w:tc>
        <w:tc>
          <w:tcPr>
            <w:tcW w:w="1704" w:type="dxa"/>
            <w:tcBorders>
              <w:top w:val="single" w:sz="4" w:space="0" w:color="auto"/>
              <w:bottom w:val="single" w:sz="4" w:space="0" w:color="auto"/>
            </w:tcBorders>
          </w:tcPr>
          <w:p w14:paraId="4691B073" w14:textId="77777777" w:rsidR="00DF2BB6" w:rsidRPr="00C70209" w:rsidRDefault="00DF2BB6" w:rsidP="003131E2">
            <w:pPr>
              <w:pStyle w:val="Tabletext-subanalysis"/>
            </w:pPr>
            <w:r w:rsidRPr="00C70209">
              <w:t>No significant difference</w:t>
            </w:r>
          </w:p>
          <w:p w14:paraId="5E2B0DEF" w14:textId="5799574B" w:rsidR="00DF2BB6" w:rsidRPr="00C70209" w:rsidRDefault="001A475D" w:rsidP="003131E2">
            <w:pPr>
              <w:pStyle w:val="Tabletext-subanalysis"/>
              <w:rPr>
                <w:vertAlign w:val="superscript"/>
              </w:rPr>
            </w:pPr>
            <w:r w:rsidRPr="001A475D">
              <w:rPr>
                <w:i/>
              </w:rPr>
              <w:t>P = </w:t>
            </w:r>
            <w:r w:rsidR="00DF2BB6" w:rsidRPr="00C70209">
              <w:t>0.38</w:t>
            </w:r>
          </w:p>
          <w:p w14:paraId="34C261B7" w14:textId="77777777" w:rsidR="00DF2BB6" w:rsidRPr="00C70209" w:rsidRDefault="00DF2BB6" w:rsidP="003131E2">
            <w:pPr>
              <w:pStyle w:val="Tabletext-subanalysis"/>
            </w:pPr>
            <w:r w:rsidRPr="00C70209">
              <w:t>Heterogeneity not applicable</w:t>
            </w:r>
          </w:p>
        </w:tc>
      </w:tr>
      <w:tr w:rsidR="00DF2BB6" w:rsidRPr="00C70209" w14:paraId="39A7155A" w14:textId="77777777" w:rsidTr="003131E2">
        <w:tc>
          <w:tcPr>
            <w:tcW w:w="1100" w:type="dxa"/>
            <w:vMerge/>
          </w:tcPr>
          <w:p w14:paraId="40B88E32" w14:textId="77777777" w:rsidR="00DF2BB6" w:rsidRPr="00C70209" w:rsidRDefault="00DF2BB6" w:rsidP="003131E2">
            <w:pPr>
              <w:pStyle w:val="Tabletext-evidencematrix"/>
            </w:pPr>
          </w:p>
        </w:tc>
        <w:tc>
          <w:tcPr>
            <w:tcW w:w="1391" w:type="dxa"/>
            <w:tcBorders>
              <w:top w:val="single" w:sz="4" w:space="0" w:color="auto"/>
              <w:bottom w:val="nil"/>
            </w:tcBorders>
          </w:tcPr>
          <w:p w14:paraId="0333D8A7" w14:textId="77777777" w:rsidR="00DF2BB6" w:rsidRPr="00C70209" w:rsidRDefault="00DF2BB6" w:rsidP="003131E2">
            <w:pPr>
              <w:pStyle w:val="Tabletext-subanalysis"/>
            </w:pPr>
          </w:p>
        </w:tc>
        <w:tc>
          <w:tcPr>
            <w:tcW w:w="1395" w:type="dxa"/>
            <w:vMerge/>
          </w:tcPr>
          <w:p w14:paraId="770B32E4" w14:textId="77777777" w:rsidR="00DF2BB6" w:rsidRPr="00C70209" w:rsidRDefault="00DF2BB6" w:rsidP="003131E2">
            <w:pPr>
              <w:pStyle w:val="Tabletext-subanalysis"/>
            </w:pPr>
          </w:p>
        </w:tc>
        <w:tc>
          <w:tcPr>
            <w:tcW w:w="1395" w:type="dxa"/>
            <w:tcBorders>
              <w:top w:val="single" w:sz="4" w:space="0" w:color="auto"/>
              <w:bottom w:val="nil"/>
            </w:tcBorders>
          </w:tcPr>
          <w:p w14:paraId="03AC45D4" w14:textId="77777777" w:rsidR="00DF2BB6" w:rsidRPr="00C70209" w:rsidRDefault="00DF2BB6" w:rsidP="003131E2">
            <w:pPr>
              <w:pStyle w:val="Tabletext-subanalysis"/>
            </w:pPr>
          </w:p>
        </w:tc>
        <w:tc>
          <w:tcPr>
            <w:tcW w:w="1392" w:type="dxa"/>
            <w:vMerge/>
          </w:tcPr>
          <w:p w14:paraId="02FF76EA" w14:textId="77777777" w:rsidR="00DF2BB6" w:rsidRPr="00C70209" w:rsidRDefault="00DF2BB6" w:rsidP="003131E2">
            <w:pPr>
              <w:pStyle w:val="Tabletext-subanalysis"/>
            </w:pPr>
          </w:p>
        </w:tc>
        <w:tc>
          <w:tcPr>
            <w:tcW w:w="1400" w:type="dxa"/>
            <w:tcBorders>
              <w:top w:val="single" w:sz="4" w:space="0" w:color="auto"/>
              <w:bottom w:val="nil"/>
            </w:tcBorders>
          </w:tcPr>
          <w:p w14:paraId="1D819885" w14:textId="77777777" w:rsidR="00DF2BB6" w:rsidRPr="00C70209" w:rsidRDefault="00DF2BB6" w:rsidP="003131E2">
            <w:pPr>
              <w:pStyle w:val="Tabletext-subanalysis"/>
              <w:jc w:val="right"/>
            </w:pPr>
          </w:p>
        </w:tc>
        <w:tc>
          <w:tcPr>
            <w:tcW w:w="4398" w:type="dxa"/>
            <w:gridSpan w:val="3"/>
            <w:tcBorders>
              <w:right w:val="nil"/>
            </w:tcBorders>
          </w:tcPr>
          <w:p w14:paraId="0FC4F1ED" w14:textId="77777777" w:rsidR="00DF2BB6" w:rsidRPr="00C70209" w:rsidRDefault="00DF2BB6" w:rsidP="003131E2">
            <w:pPr>
              <w:pStyle w:val="Tabletext-subanalysis"/>
            </w:pPr>
            <w:r w:rsidRPr="00C70209">
              <w:rPr>
                <w:rStyle w:val="Emphasis"/>
              </w:rPr>
              <w:t>Subgroup analysis: timing of administration</w:t>
            </w:r>
          </w:p>
        </w:tc>
        <w:tc>
          <w:tcPr>
            <w:tcW w:w="1704" w:type="dxa"/>
            <w:tcBorders>
              <w:top w:val="single" w:sz="4" w:space="0" w:color="auto"/>
              <w:left w:val="nil"/>
              <w:bottom w:val="single" w:sz="4" w:space="0" w:color="auto"/>
            </w:tcBorders>
          </w:tcPr>
          <w:p w14:paraId="1181BFC8" w14:textId="77777777" w:rsidR="00DF2BB6" w:rsidRPr="00C70209" w:rsidRDefault="00DF2BB6" w:rsidP="003131E2">
            <w:pPr>
              <w:pStyle w:val="Tabletext-subanalysis"/>
            </w:pPr>
          </w:p>
        </w:tc>
      </w:tr>
      <w:tr w:rsidR="00DF2BB6" w:rsidRPr="00C70209" w14:paraId="2136976B" w14:textId="77777777" w:rsidTr="003131E2">
        <w:tc>
          <w:tcPr>
            <w:tcW w:w="1100" w:type="dxa"/>
            <w:vMerge/>
          </w:tcPr>
          <w:p w14:paraId="59EAF24A" w14:textId="77777777" w:rsidR="00DF2BB6" w:rsidRPr="00C70209" w:rsidRDefault="00DF2BB6" w:rsidP="003131E2">
            <w:pPr>
              <w:pStyle w:val="Tabletext-evidencematrix"/>
            </w:pPr>
          </w:p>
        </w:tc>
        <w:tc>
          <w:tcPr>
            <w:tcW w:w="1391" w:type="dxa"/>
            <w:tcBorders>
              <w:top w:val="nil"/>
              <w:bottom w:val="single" w:sz="4" w:space="0" w:color="auto"/>
            </w:tcBorders>
          </w:tcPr>
          <w:p w14:paraId="255DDD7F" w14:textId="411AEDC3" w:rsidR="00DF2BB6" w:rsidRPr="00894C30" w:rsidRDefault="00DF2BB6" w:rsidP="003131E2">
            <w:pPr>
              <w:pStyle w:val="Tabletext-subanalysis"/>
            </w:pPr>
            <w:r w:rsidRPr="00C70209">
              <w:t>1 RCT</w:t>
            </w:r>
            <w:r w:rsidRPr="00C70209">
              <w:rPr>
                <w:vertAlign w:val="superscript"/>
              </w:rPr>
              <w:t>c</w:t>
            </w:r>
            <w:r w:rsidRPr="00C70209">
              <w:t xml:space="preserve"> (Fauchere </w:t>
            </w:r>
            <w:r w:rsidRPr="00894C30">
              <w:t>2008)</w:t>
            </w:r>
            <w:r w:rsidR="001F211B" w:rsidRPr="00894C30">
              <w:fldChar w:fldCharType="begin">
                <w:fldData xml:space="preserve">PEVuZE5vdGU+PENpdGU+PEF1dGhvcj5GYXVjaGVyZTwvQXV0aG9yPjxZZWFyPjIwMDg8L1llYXI+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14oCT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</w:fldData>
              </w:fldChar>
            </w:r>
            <w:r w:rsidR="001F211B" w:rsidRPr="00894C30">
              <w:instrText xml:space="preserve"> ADDIN EN.CITE </w:instrText>
            </w:r>
            <w:r w:rsidR="001F211B" w:rsidRPr="00894C30">
              <w:fldChar w:fldCharType="begin">
                <w:fldData xml:space="preserve">PEVuZE5vdGU+PENpdGU+PEF1dGhvcj5GYXVjaGVyZTwvQXV0aG9yPjxZZWFyPjIwMDg8L1llYXI+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14oCT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</w:fldData>
              </w:fldChar>
            </w:r>
            <w:r w:rsidR="001F211B" w:rsidRPr="00894C30">
              <w:instrText xml:space="preserve"> ADDIN EN.CITE.DATA </w:instrText>
            </w:r>
            <w:r w:rsidR="001F211B" w:rsidRPr="00894C30">
              <w:fldChar w:fldCharType="end"/>
            </w:r>
            <w:r w:rsidR="001F211B" w:rsidRPr="00894C30">
              <w:fldChar w:fldCharType="separate"/>
            </w:r>
            <w:r w:rsidR="001F211B" w:rsidRPr="00894C30">
              <w:rPr>
                <w:noProof/>
                <w:vertAlign w:val="superscript"/>
              </w:rPr>
              <w:t>100</w:t>
            </w:r>
            <w:r w:rsidR="001F211B" w:rsidRPr="00894C30">
              <w:fldChar w:fldCharType="end"/>
            </w:r>
          </w:p>
          <w:p w14:paraId="1D071819" w14:textId="290DDB9B" w:rsidR="00DF2BB6" w:rsidRPr="00C70209" w:rsidRDefault="00DF2BB6" w:rsidP="003131E2">
            <w:pPr>
              <w:pStyle w:val="Tabletext-subanalysis"/>
            </w:pPr>
            <w:r w:rsidRPr="00894C30">
              <w:t>2 cohort studies (Figueras-Aloy 2010, Suk 2008)</w:t>
            </w:r>
            <w:r w:rsidR="00894C30">
              <w:fldChar w:fldCharType="begin">
                <w:fldData xml:space="preserve">PEVuZE5vdGU+PENpdGU+PEF1dGhvcj5GaWd1ZXJhcy1BbG95PC9BdXRob3I+PFllYXI+MjAxMDwv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C9FbmROb3RlPn==
</w:fldData>
              </w:fldChar>
            </w:r>
            <w:r w:rsidR="00894C30">
              <w:instrText xml:space="preserve"> ADDIN EN.CITE </w:instrText>
            </w:r>
            <w:r w:rsidR="00894C30">
              <w:fldChar w:fldCharType="begin">
                <w:fldData xml:space="preserve">PEVuZE5vdGU+PENpdGU+PEF1dGhvcj5GaWd1ZXJhcy1BbG95PC9BdXRob3I+PFllYXI+MjAxMDwv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</w:fldData>
              </w:fldChar>
            </w:r>
            <w:r w:rsidR="00894C30">
              <w:instrText xml:space="preserve"> ADDIN EN.CITE.DATA </w:instrText>
            </w:r>
            <w:r w:rsidR="00894C30">
              <w:fldChar w:fldCharType="end"/>
            </w:r>
            <w:r w:rsidR="00894C30">
              <w:fldChar w:fldCharType="separate"/>
            </w:r>
            <w:r w:rsidR="00894C30" w:rsidRPr="00894C30">
              <w:rPr>
                <w:noProof/>
                <w:vertAlign w:val="superscript"/>
              </w:rPr>
              <w:t>156; 159</w:t>
            </w:r>
            <w:r w:rsidR="00894C30">
              <w:fldChar w:fldCharType="end"/>
            </w:r>
          </w:p>
          <w:p w14:paraId="34342B15" w14:textId="77777777" w:rsidR="00DF2BB6" w:rsidRPr="00C70209" w:rsidRDefault="00DF2BB6" w:rsidP="003131E2">
            <w:pPr>
              <w:pStyle w:val="Tabletext-subanalysis"/>
            </w:pPr>
            <w:r w:rsidRPr="00C70209">
              <w:t>N=1021</w:t>
            </w:r>
          </w:p>
        </w:tc>
        <w:tc>
          <w:tcPr>
            <w:tcW w:w="1395" w:type="dxa"/>
            <w:vMerge/>
          </w:tcPr>
          <w:p w14:paraId="5065A0B7" w14:textId="77777777" w:rsidR="00DF2BB6" w:rsidRPr="00C70209" w:rsidRDefault="00DF2BB6" w:rsidP="003131E2">
            <w:pPr>
              <w:pStyle w:val="Tabletext-subanalysis"/>
            </w:pPr>
          </w:p>
        </w:tc>
        <w:tc>
          <w:tcPr>
            <w:tcW w:w="1395" w:type="dxa"/>
            <w:tcBorders>
              <w:top w:val="nil"/>
              <w:bottom w:val="single" w:sz="4" w:space="0" w:color="auto"/>
            </w:tcBorders>
          </w:tcPr>
          <w:p w14:paraId="65D36F62" w14:textId="77777777" w:rsidR="00DF2BB6" w:rsidRPr="00C70209" w:rsidRDefault="00DF2BB6" w:rsidP="003131E2">
            <w:pPr>
              <w:pStyle w:val="Tabletext-subanalysis"/>
            </w:pPr>
            <w:r w:rsidRPr="00C70209">
              <w:t>Germany, USA, Spain</w:t>
            </w:r>
          </w:p>
        </w:tc>
        <w:tc>
          <w:tcPr>
            <w:tcW w:w="1392" w:type="dxa"/>
            <w:vMerge/>
          </w:tcPr>
          <w:p w14:paraId="7B64F9CF" w14:textId="77777777" w:rsidR="00DF2BB6" w:rsidRPr="00C70209" w:rsidRDefault="00DF2BB6" w:rsidP="003131E2">
            <w:pPr>
              <w:pStyle w:val="Tabletext-subanalysis"/>
            </w:pPr>
          </w:p>
        </w:tc>
        <w:tc>
          <w:tcPr>
            <w:tcW w:w="1400" w:type="dxa"/>
            <w:tcBorders>
              <w:top w:val="nil"/>
              <w:bottom w:val="single" w:sz="4" w:space="0" w:color="auto"/>
            </w:tcBorders>
          </w:tcPr>
          <w:p w14:paraId="6BD07A06" w14:textId="071B8D14" w:rsidR="00DF2BB6" w:rsidRPr="00C70209" w:rsidRDefault="00DF2BB6" w:rsidP="003131E2">
            <w:pPr>
              <w:pStyle w:val="Tabletext-subanalysis"/>
              <w:jc w:val="right"/>
            </w:pPr>
            <w:r w:rsidRPr="00C70209">
              <w:t>Early rHuEPO (administered at 0–7 days)</w:t>
            </w:r>
          </w:p>
          <w:p w14:paraId="37E633E3" w14:textId="77777777" w:rsidR="00DF2BB6" w:rsidRPr="00C70209" w:rsidRDefault="00DF2BB6" w:rsidP="003131E2">
            <w:pPr>
              <w:pStyle w:val="Tabletext-subanalysis"/>
              <w:jc w:val="right"/>
            </w:pPr>
          </w:p>
        </w:tc>
        <w:tc>
          <w:tcPr>
            <w:tcW w:w="1466" w:type="dxa"/>
          </w:tcPr>
          <w:p w14:paraId="1561611C" w14:textId="77777777" w:rsidR="00DF2BB6" w:rsidRPr="00C70209" w:rsidRDefault="00DF2BB6" w:rsidP="003131E2">
            <w:pPr>
              <w:pStyle w:val="Tabletext-subanalysis"/>
            </w:pPr>
            <w:r w:rsidRPr="00C70209">
              <w:t>48/589 (8.15%)</w:t>
            </w:r>
          </w:p>
        </w:tc>
        <w:tc>
          <w:tcPr>
            <w:tcW w:w="1466" w:type="dxa"/>
          </w:tcPr>
          <w:p w14:paraId="53D73A40" w14:textId="77777777" w:rsidR="00DF2BB6" w:rsidRPr="00C70209" w:rsidRDefault="00DF2BB6" w:rsidP="003131E2">
            <w:pPr>
              <w:pStyle w:val="Tabletext-subanalysis"/>
            </w:pPr>
            <w:r w:rsidRPr="00C70209">
              <w:t>44/432 (10.19%)</w:t>
            </w:r>
          </w:p>
        </w:tc>
        <w:tc>
          <w:tcPr>
            <w:tcW w:w="1466" w:type="dxa"/>
          </w:tcPr>
          <w:p w14:paraId="02E2833E" w14:textId="77777777" w:rsidR="00DF2BB6" w:rsidRPr="00C70209" w:rsidRDefault="00DF2BB6" w:rsidP="003131E2">
            <w:pPr>
              <w:pStyle w:val="Tabletext-subanalysis"/>
            </w:pPr>
            <w:r w:rsidRPr="00C70209">
              <w:t>OR 1.37 [0.21, 8.89]</w:t>
            </w:r>
          </w:p>
        </w:tc>
        <w:tc>
          <w:tcPr>
            <w:tcW w:w="1704" w:type="dxa"/>
            <w:tcBorders>
              <w:top w:val="single" w:sz="4" w:space="0" w:color="auto"/>
              <w:bottom w:val="single" w:sz="4" w:space="0" w:color="auto"/>
            </w:tcBorders>
          </w:tcPr>
          <w:p w14:paraId="46D19AC5" w14:textId="77777777" w:rsidR="00DF2BB6" w:rsidRPr="00C70209" w:rsidRDefault="00DF2BB6" w:rsidP="003131E2">
            <w:pPr>
              <w:pStyle w:val="Tabletext-subanalysis"/>
            </w:pPr>
            <w:r w:rsidRPr="00C70209">
              <w:t>No significant difference</w:t>
            </w:r>
          </w:p>
          <w:p w14:paraId="722B48B7" w14:textId="6CC22D4A" w:rsidR="00DF2BB6" w:rsidRPr="00C70209" w:rsidRDefault="001A475D" w:rsidP="003131E2">
            <w:pPr>
              <w:pStyle w:val="Tabletext-subanalysis"/>
            </w:pPr>
            <w:r w:rsidRPr="001A475D">
              <w:rPr>
                <w:i/>
              </w:rPr>
              <w:t>P = </w:t>
            </w:r>
            <w:r w:rsidR="00DF2BB6" w:rsidRPr="00C70209">
              <w:t>0.74</w:t>
            </w:r>
            <w:r w:rsidR="00DF2BB6" w:rsidRPr="00C70209">
              <w:rPr>
                <w:vertAlign w:val="superscript"/>
              </w:rPr>
              <w:t>d</w:t>
            </w:r>
          </w:p>
          <w:p w14:paraId="01917A76" w14:textId="77777777" w:rsidR="00DF2BB6" w:rsidRPr="00C70209" w:rsidRDefault="00DF2BB6" w:rsidP="003131E2">
            <w:pPr>
              <w:pStyle w:val="Tabletext-subanalysis"/>
            </w:pPr>
            <w:r w:rsidRPr="00C70209">
              <w:t>Substantial heterogeneity</w:t>
            </w:r>
          </w:p>
          <w:p w14:paraId="4513BC96" w14:textId="6FB9CE31"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6.8%</w:t>
            </w:r>
          </w:p>
        </w:tc>
      </w:tr>
      <w:tr w:rsidR="00DF2BB6" w:rsidRPr="00C70209" w14:paraId="17BDB612" w14:textId="77777777" w:rsidTr="003131E2">
        <w:tc>
          <w:tcPr>
            <w:tcW w:w="1100" w:type="dxa"/>
            <w:vMerge/>
          </w:tcPr>
          <w:p w14:paraId="465BA968" w14:textId="77777777" w:rsidR="00DF2BB6" w:rsidRPr="00C70209" w:rsidRDefault="00DF2BB6" w:rsidP="003131E2">
            <w:pPr>
              <w:pStyle w:val="Tabletext-evidencematrix"/>
            </w:pPr>
          </w:p>
        </w:tc>
        <w:tc>
          <w:tcPr>
            <w:tcW w:w="1391" w:type="dxa"/>
            <w:tcBorders>
              <w:top w:val="single" w:sz="4" w:space="0" w:color="auto"/>
              <w:bottom w:val="single" w:sz="4" w:space="0" w:color="auto"/>
            </w:tcBorders>
          </w:tcPr>
          <w:p w14:paraId="457EC3D6" w14:textId="2EF34F75" w:rsidR="00DF2BB6" w:rsidRPr="00C70209" w:rsidRDefault="00DF2BB6" w:rsidP="003131E2">
            <w:pPr>
              <w:pStyle w:val="Tabletext-subanalysis"/>
            </w:pPr>
            <w:r w:rsidRPr="00C70209">
              <w:t>1 RCT</w:t>
            </w:r>
            <w:r w:rsidRPr="00C70209">
              <w:rPr>
                <w:vertAlign w:val="superscript"/>
              </w:rPr>
              <w:t>c</w:t>
            </w:r>
            <w:r w:rsidRPr="00C70209">
              <w:t xml:space="preserve"> (Romagnoli 2000)</w:t>
            </w:r>
            <w:r w:rsidR="001F211B">
              <w:fldChar w:fldCharType="begin"/>
            </w:r>
            <w:r w:rsidR="001F211B">
              <w:instrText xml:space="preserve"> ADDIN EN.CITE &lt;EndNote&gt;&lt;Cite&gt;&lt;Author&gt;Romagnoli&lt;/Author&gt;&lt;Year&gt;2000&lt;/Year&gt;&lt;RecNum&gt;305&lt;/RecNum&gt;&lt;DisplayText&gt;&lt;style face="superscript"&gt;139&lt;/style&gt;&lt;/DisplayText&gt;&lt;record&gt;&lt;rec-number&gt;305&lt;/rec-number&gt;&lt;foreign-keys&gt;&lt;key app="EN" db-id="9edve2wadsavt5ewavaxtda4f2tavzvts9ee" timestamp="1427477847"&gt;305&lt;/key&gt;&lt;/foreign-keys&gt;&lt;ref-type name="Journal Article"&gt;17&lt;/ref-type&gt;&lt;contributors&gt;&lt;authors&gt;&lt;author&gt;Romagnoli, C&lt;/author&gt;&lt;author&gt;Zecca, E&lt;/author&gt;&lt;author&gt;Gallini, F&lt;/author&gt;&lt;author&gt;Girlando, P&lt;/author&gt;&lt;author&gt;Zuppa, A.A&lt;/author&gt;&lt;/authors&gt;&lt;/contributors&gt;&lt;titles&gt;&lt;title&gt;Do recombinant human erythropoitetin and iron supplementation increase the risk of retinopathy of prematurity?&lt;/title&gt;&lt;secondary-title&gt;European Journal of Pediatrics&lt;/secondary-title&gt;&lt;/titles&gt;&lt;periodical&gt;&lt;full-title&gt;European Journal of Pediatrics&lt;/full-title&gt;&lt;abbr-1&gt;Eur. J. Pediatr.&lt;/abbr-1&gt;&lt;/periodical&gt;&lt;pages&gt;627–628&lt;/pages&gt;&lt;volume&gt;159&lt;/volume&gt;&lt;number&gt;8&lt;/number&gt;&lt;dates&gt;&lt;year&gt;2000&lt;/year&gt;&lt;pub-dates&gt;&lt;date&gt;August&lt;/date&gt;&lt;/pub-dates&gt;&lt;/dates&gt;&lt;urls&gt;&lt;related-urls&gt;&lt;url&gt;http://www.ncbi.nlm.nih.gov/pubmed/10968244&lt;/url&gt;&lt;/related-urls&gt;&lt;/urls&gt;&lt;access-date&gt;13 April 2015&lt;/access-date&gt;&lt;/record&gt;&lt;/Cite&gt;&lt;/EndNote&gt;</w:instrText>
            </w:r>
            <w:r w:rsidR="001F211B">
              <w:fldChar w:fldCharType="separate"/>
            </w:r>
            <w:r w:rsidR="001F211B" w:rsidRPr="001F211B">
              <w:rPr>
                <w:noProof/>
                <w:vertAlign w:val="superscript"/>
              </w:rPr>
              <w:t>139</w:t>
            </w:r>
            <w:r w:rsidR="001F211B">
              <w:fldChar w:fldCharType="end"/>
            </w:r>
          </w:p>
          <w:p w14:paraId="2B2BC667" w14:textId="46FFF87B" w:rsidR="00DF2BB6" w:rsidRPr="00C70209" w:rsidRDefault="00DF2BB6" w:rsidP="003131E2">
            <w:pPr>
              <w:pStyle w:val="Tabletext-subanalysis"/>
            </w:pPr>
            <w:r w:rsidRPr="00C70209">
              <w:t>1 cohort study (Schneider 2008)</w:t>
            </w:r>
          </w:p>
          <w:p w14:paraId="49673934" w14:textId="77777777" w:rsidR="00DF2BB6" w:rsidRPr="00C70209" w:rsidRDefault="00DF2BB6" w:rsidP="003131E2">
            <w:pPr>
              <w:pStyle w:val="Tabletext-subanalysis"/>
            </w:pPr>
            <w:r w:rsidRPr="00C70209">
              <w:t>N=502</w:t>
            </w:r>
          </w:p>
        </w:tc>
        <w:tc>
          <w:tcPr>
            <w:tcW w:w="1395" w:type="dxa"/>
            <w:vMerge/>
          </w:tcPr>
          <w:p w14:paraId="180A6D4A" w14:textId="77777777" w:rsidR="00DF2BB6" w:rsidRPr="00C70209" w:rsidRDefault="00DF2BB6" w:rsidP="003131E2">
            <w:pPr>
              <w:pStyle w:val="Tabletext-subanalysis"/>
            </w:pPr>
          </w:p>
        </w:tc>
        <w:tc>
          <w:tcPr>
            <w:tcW w:w="1395" w:type="dxa"/>
            <w:tcBorders>
              <w:top w:val="single" w:sz="4" w:space="0" w:color="auto"/>
              <w:bottom w:val="single" w:sz="4" w:space="0" w:color="auto"/>
            </w:tcBorders>
          </w:tcPr>
          <w:p w14:paraId="630F6AD9" w14:textId="77777777" w:rsidR="00DF2BB6" w:rsidRPr="00C70209" w:rsidRDefault="00DF2BB6" w:rsidP="003131E2">
            <w:pPr>
              <w:pStyle w:val="Tabletext-subanalysis"/>
            </w:pPr>
            <w:r w:rsidRPr="00C70209">
              <w:t>Italy, USA</w:t>
            </w:r>
          </w:p>
        </w:tc>
        <w:tc>
          <w:tcPr>
            <w:tcW w:w="1392" w:type="dxa"/>
            <w:vMerge/>
          </w:tcPr>
          <w:p w14:paraId="61830529" w14:textId="77777777" w:rsidR="00DF2BB6" w:rsidRPr="00C70209" w:rsidRDefault="00DF2BB6" w:rsidP="003131E2">
            <w:pPr>
              <w:pStyle w:val="Tabletext-subanalysis"/>
            </w:pPr>
          </w:p>
        </w:tc>
        <w:tc>
          <w:tcPr>
            <w:tcW w:w="1400" w:type="dxa"/>
            <w:tcBorders>
              <w:top w:val="single" w:sz="4" w:space="0" w:color="auto"/>
              <w:bottom w:val="single" w:sz="4" w:space="0" w:color="auto"/>
            </w:tcBorders>
          </w:tcPr>
          <w:p w14:paraId="7A69D92C" w14:textId="08213D2D" w:rsidR="00DF2BB6" w:rsidRPr="00C70209" w:rsidRDefault="00DF2BB6" w:rsidP="003131E2">
            <w:pPr>
              <w:pStyle w:val="Tabletext-subanalysis"/>
              <w:jc w:val="right"/>
            </w:pPr>
            <w:r w:rsidRPr="00C70209">
              <w:t>late rHuEPO (administered at 8–28 days)</w:t>
            </w:r>
          </w:p>
          <w:p w14:paraId="49BD60AC" w14:textId="77777777" w:rsidR="00DF2BB6" w:rsidRPr="00C70209" w:rsidRDefault="00DF2BB6" w:rsidP="003131E2">
            <w:pPr>
              <w:pStyle w:val="Tabletext-subanalysis"/>
              <w:jc w:val="right"/>
            </w:pPr>
          </w:p>
        </w:tc>
        <w:tc>
          <w:tcPr>
            <w:tcW w:w="1466" w:type="dxa"/>
          </w:tcPr>
          <w:p w14:paraId="013291B6" w14:textId="77777777" w:rsidR="00DF2BB6" w:rsidRPr="00C70209" w:rsidRDefault="00DF2BB6" w:rsidP="003131E2">
            <w:pPr>
              <w:pStyle w:val="Tabletext-subanalysis"/>
            </w:pPr>
            <w:r w:rsidRPr="00C70209">
              <w:t>46/252</w:t>
            </w:r>
          </w:p>
        </w:tc>
        <w:tc>
          <w:tcPr>
            <w:tcW w:w="1466" w:type="dxa"/>
          </w:tcPr>
          <w:p w14:paraId="0C0CA3D3" w14:textId="77777777" w:rsidR="00DF2BB6" w:rsidRPr="00C70209" w:rsidRDefault="00DF2BB6" w:rsidP="003131E2">
            <w:pPr>
              <w:pStyle w:val="Tabletext-subanalysis"/>
            </w:pPr>
            <w:r w:rsidRPr="00C70209">
              <w:t>36/250</w:t>
            </w:r>
          </w:p>
        </w:tc>
        <w:tc>
          <w:tcPr>
            <w:tcW w:w="1466" w:type="dxa"/>
          </w:tcPr>
          <w:p w14:paraId="5BF58BAD" w14:textId="77777777" w:rsidR="00DF2BB6" w:rsidRPr="00C70209" w:rsidRDefault="00DF2BB6" w:rsidP="003131E2">
            <w:pPr>
              <w:pStyle w:val="Tabletext-subanalysis"/>
            </w:pPr>
            <w:r w:rsidRPr="00C70209">
              <w:t>OR 1.46 [0.56, 3.77]</w:t>
            </w:r>
          </w:p>
        </w:tc>
        <w:tc>
          <w:tcPr>
            <w:tcW w:w="1704" w:type="dxa"/>
            <w:tcBorders>
              <w:top w:val="single" w:sz="4" w:space="0" w:color="auto"/>
              <w:bottom w:val="single" w:sz="4" w:space="0" w:color="auto"/>
            </w:tcBorders>
          </w:tcPr>
          <w:p w14:paraId="75FC4FC3" w14:textId="77777777" w:rsidR="00DF2BB6" w:rsidRPr="00C70209" w:rsidRDefault="00DF2BB6" w:rsidP="003131E2">
            <w:pPr>
              <w:pStyle w:val="Tabletext-subanalysis"/>
            </w:pPr>
            <w:r w:rsidRPr="00C70209">
              <w:t>No significant difference</w:t>
            </w:r>
          </w:p>
          <w:p w14:paraId="6B8CE12D" w14:textId="55A4534C" w:rsidR="00DF2BB6" w:rsidRPr="00C70209" w:rsidRDefault="001A475D" w:rsidP="003131E2">
            <w:pPr>
              <w:pStyle w:val="Tabletext-subanalysis"/>
            </w:pPr>
            <w:r w:rsidRPr="001A475D">
              <w:rPr>
                <w:i/>
              </w:rPr>
              <w:t>P = </w:t>
            </w:r>
            <w:r w:rsidR="00DF2BB6" w:rsidRPr="00C70209">
              <w:t>0.44</w:t>
            </w:r>
            <w:r w:rsidR="00DF2BB6" w:rsidRPr="00C70209">
              <w:rPr>
                <w:vertAlign w:val="superscript"/>
              </w:rPr>
              <w:t>d</w:t>
            </w:r>
          </w:p>
          <w:p w14:paraId="16A76693" w14:textId="77777777" w:rsidR="00DF2BB6" w:rsidRPr="00C70209" w:rsidRDefault="00DF2BB6" w:rsidP="003131E2">
            <w:pPr>
              <w:pStyle w:val="Tabletext-subanalysis"/>
            </w:pPr>
            <w:r w:rsidRPr="00C70209">
              <w:t>Substantial heterogeneity</w:t>
            </w:r>
          </w:p>
          <w:p w14:paraId="2F16C62F" w14:textId="0AED56FB"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71.0%</w:t>
            </w:r>
          </w:p>
        </w:tc>
      </w:tr>
      <w:tr w:rsidR="00DF2BB6" w:rsidRPr="00C70209" w14:paraId="2D183AB1" w14:textId="77777777" w:rsidTr="003131E2">
        <w:tc>
          <w:tcPr>
            <w:tcW w:w="1100" w:type="dxa"/>
            <w:vMerge w:val="restart"/>
          </w:tcPr>
          <w:p w14:paraId="63FE7E78" w14:textId="0A93274F"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3546A8B2" w14:textId="77777777" w:rsidR="00DF2BB6" w:rsidRPr="00C70209" w:rsidRDefault="00DF2BB6" w:rsidP="003131E2">
            <w:pPr>
              <w:pStyle w:val="Tabletext-evidencematrix"/>
            </w:pPr>
            <w:r w:rsidRPr="00C70209">
              <w:t>Level I</w:t>
            </w:r>
          </w:p>
          <w:p w14:paraId="72C28C1A" w14:textId="77777777" w:rsidR="00DF2BB6" w:rsidRPr="00C70209" w:rsidRDefault="00DF2BB6" w:rsidP="003131E2">
            <w:pPr>
              <w:pStyle w:val="Tabletext-evidencematrix"/>
            </w:pPr>
            <w:r w:rsidRPr="00C70209">
              <w:rPr>
                <w:i/>
              </w:rPr>
              <w:t>Good</w:t>
            </w:r>
          </w:p>
        </w:tc>
        <w:tc>
          <w:tcPr>
            <w:tcW w:w="1391" w:type="dxa"/>
            <w:tcBorders>
              <w:top w:val="single" w:sz="4" w:space="0" w:color="auto"/>
              <w:bottom w:val="single" w:sz="4" w:space="0" w:color="auto"/>
            </w:tcBorders>
          </w:tcPr>
          <w:p w14:paraId="2C85C0AD" w14:textId="45C53E2C" w:rsidR="00DF2BB6" w:rsidRPr="00C70209" w:rsidRDefault="00DF2BB6" w:rsidP="003131E2">
            <w:pPr>
              <w:pStyle w:val="Tabletext-evidencematrix"/>
            </w:pPr>
            <w:r w:rsidRPr="00C70209">
              <w:t>8 trials</w:t>
            </w:r>
            <w:r w:rsidRPr="00C70209">
              <w:rPr>
                <w:vertAlign w:val="superscript"/>
              </w:rPr>
              <w:t>e</w:t>
            </w:r>
            <w:r w:rsidRPr="00C70209">
              <w:t xml:space="preserve"> (Arif 2005, Carnielli 1998, Fauchere 2008, Haiden 2005, Maier 1994, Maier 2002, Ohls 2013, Yeo 2001)</w:t>
            </w:r>
            <w:r w:rsidR="001F211B">
              <w:fldChar w:fldCharType="begin">
                <w:fldData xml:space="preserve">PEVuZE5vdGU+PENpdGU+PEF1dGhvcj5BcmlmPC9BdXRob3I+PFllYXI+MjAwNTwvWWVhcj48UmVj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M3NeKAkzgyPC9wYWdlcz48dm9sdW1lPjEyMjwvdm9sdW1lPjxudW1iZXI+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</w:fldData>
              </w:fldChar>
            </w:r>
            <w:r w:rsidR="001F211B">
              <w:instrText xml:space="preserve"> ADDIN EN.CITE </w:instrText>
            </w:r>
            <w:r w:rsidR="001F211B">
              <w:fldChar w:fldCharType="begin">
                <w:fldData xml:space="preserve">PEVuZE5vdGU+PENpdGU+PEF1dGhvcj5BcmlmPC9BdXRob3I+PFllYXI+MjAwNTwvWWVhcj48UmVj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BhZ2VzPjM3NeKAkzgyPC9wYWdlcz48dm9sdW1lPjEyMjwvdm9sdW1lPjxudW1iZXI+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</w:fldData>
              </w:fldChar>
            </w:r>
            <w:r w:rsidR="001F211B">
              <w:instrText xml:space="preserve"> ADDIN EN.CITE.DATA </w:instrText>
            </w:r>
            <w:r w:rsidR="001F211B">
              <w:fldChar w:fldCharType="end"/>
            </w:r>
            <w:r w:rsidR="001F211B">
              <w:fldChar w:fldCharType="separate"/>
            </w:r>
            <w:r w:rsidR="001F211B" w:rsidRPr="001F211B">
              <w:rPr>
                <w:noProof/>
                <w:vertAlign w:val="superscript"/>
              </w:rPr>
              <w:t>95; 98; 100-101; 105-106; 114; 120</w:t>
            </w:r>
            <w:r w:rsidR="001F211B">
              <w:fldChar w:fldCharType="end"/>
            </w:r>
          </w:p>
          <w:p w14:paraId="223D70CF" w14:textId="77777777" w:rsidR="00DF2BB6" w:rsidRPr="00C70209" w:rsidRDefault="00DF2BB6" w:rsidP="003131E2">
            <w:pPr>
              <w:pStyle w:val="Tabletext-evidencematrix"/>
            </w:pPr>
            <w:r w:rsidRPr="00C70209">
              <w:t>N=982</w:t>
            </w:r>
          </w:p>
        </w:tc>
        <w:tc>
          <w:tcPr>
            <w:tcW w:w="1395" w:type="dxa"/>
            <w:vMerge w:val="restart"/>
          </w:tcPr>
          <w:p w14:paraId="2A1D8560" w14:textId="77777777" w:rsidR="00DF2BB6" w:rsidRPr="00C70209" w:rsidRDefault="00DF2BB6" w:rsidP="003131E2">
            <w:pPr>
              <w:pStyle w:val="Tabletext-evidencematrix"/>
            </w:pPr>
            <w:r w:rsidRPr="00C70209">
              <w:t xml:space="preserve">Preterm (&lt;37 weeks gestation) and/or LBW (&lt;2500 g) neonates, aged less than 8 days </w:t>
            </w:r>
          </w:p>
        </w:tc>
        <w:tc>
          <w:tcPr>
            <w:tcW w:w="1395" w:type="dxa"/>
            <w:tcBorders>
              <w:top w:val="single" w:sz="4" w:space="0" w:color="auto"/>
            </w:tcBorders>
          </w:tcPr>
          <w:p w14:paraId="499274FD" w14:textId="77777777" w:rsidR="00DF2BB6" w:rsidRPr="00C70209" w:rsidRDefault="00DF2BB6" w:rsidP="003131E2">
            <w:pPr>
              <w:pStyle w:val="Tabletext-evidencematrix"/>
            </w:pPr>
            <w:r w:rsidRPr="00C70209">
              <w:t>Austria x1, Europe x2, Italy x1, Singapore x1, Switzerland x1, Turkey x1, USA x1</w:t>
            </w:r>
          </w:p>
        </w:tc>
        <w:tc>
          <w:tcPr>
            <w:tcW w:w="1392" w:type="dxa"/>
            <w:vMerge w:val="restart"/>
          </w:tcPr>
          <w:p w14:paraId="129EE1D5" w14:textId="59543C77" w:rsidR="00DF2BB6" w:rsidRPr="00C70209" w:rsidRDefault="00DF2BB6" w:rsidP="003131E2">
            <w:pPr>
              <w:pStyle w:val="Tabletext-evidencematrix"/>
            </w:pPr>
            <w:r w:rsidRPr="00C70209">
              <w:t>Early rHuEPO + iron versus placebo + iron</w:t>
            </w:r>
          </w:p>
          <w:p w14:paraId="744A6CA3" w14:textId="6B7272B3" w:rsidR="00DF2BB6" w:rsidRPr="00C70209" w:rsidRDefault="00DF2BB6" w:rsidP="003131E2">
            <w:pPr>
              <w:pStyle w:val="Tabletext-subanalysis"/>
            </w:pPr>
            <w:r w:rsidRPr="00C70209">
              <w:t>*Initiation of rHuEPO &lt;8 days after birth</w:t>
            </w:r>
          </w:p>
        </w:tc>
        <w:tc>
          <w:tcPr>
            <w:tcW w:w="1400" w:type="dxa"/>
            <w:tcBorders>
              <w:top w:val="single" w:sz="4" w:space="0" w:color="auto"/>
              <w:bottom w:val="single" w:sz="4" w:space="0" w:color="auto"/>
            </w:tcBorders>
          </w:tcPr>
          <w:p w14:paraId="66369542" w14:textId="77777777" w:rsidR="00DF2BB6" w:rsidRPr="00C70209" w:rsidRDefault="00DF2BB6" w:rsidP="003131E2">
            <w:pPr>
              <w:pStyle w:val="Tabletext-evidencematrix"/>
            </w:pPr>
            <w:r w:rsidRPr="00C70209">
              <w:t>ROP (all stages or not reported)</w:t>
            </w:r>
          </w:p>
        </w:tc>
        <w:tc>
          <w:tcPr>
            <w:tcW w:w="1466" w:type="dxa"/>
          </w:tcPr>
          <w:p w14:paraId="5709027B" w14:textId="77777777" w:rsidR="00DF2BB6" w:rsidRPr="00C70209" w:rsidRDefault="00DF2BB6" w:rsidP="003131E2">
            <w:pPr>
              <w:pStyle w:val="Tabletext-evidencematrix"/>
            </w:pPr>
            <w:r w:rsidRPr="00C70209">
              <w:t>131/505 (26.0%)</w:t>
            </w:r>
          </w:p>
        </w:tc>
        <w:tc>
          <w:tcPr>
            <w:tcW w:w="1466" w:type="dxa"/>
          </w:tcPr>
          <w:p w14:paraId="0FB10C0B" w14:textId="77777777" w:rsidR="00DF2BB6" w:rsidRPr="00C70209" w:rsidRDefault="00DF2BB6" w:rsidP="003131E2">
            <w:pPr>
              <w:pStyle w:val="Tabletext-evidencematrix"/>
            </w:pPr>
            <w:r w:rsidRPr="00C70209">
              <w:t>129/477 (27.0%)</w:t>
            </w:r>
          </w:p>
        </w:tc>
        <w:tc>
          <w:tcPr>
            <w:tcW w:w="1466" w:type="dxa"/>
          </w:tcPr>
          <w:p w14:paraId="1627AFEE" w14:textId="77777777" w:rsidR="00DF2BB6" w:rsidRPr="00C70209" w:rsidRDefault="00DF2BB6" w:rsidP="003131E2">
            <w:pPr>
              <w:pStyle w:val="Tabletext-evidencematrix"/>
            </w:pPr>
            <w:r w:rsidRPr="00C70209">
              <w:t>RR 0.99 [0.81, 1.21]</w:t>
            </w:r>
          </w:p>
        </w:tc>
        <w:tc>
          <w:tcPr>
            <w:tcW w:w="1704" w:type="dxa"/>
            <w:tcBorders>
              <w:top w:val="single" w:sz="4" w:space="0" w:color="auto"/>
              <w:bottom w:val="single" w:sz="4" w:space="0" w:color="auto"/>
            </w:tcBorders>
          </w:tcPr>
          <w:p w14:paraId="0B94FE34" w14:textId="77777777" w:rsidR="00DF2BB6" w:rsidRPr="00C70209" w:rsidRDefault="00DF2BB6" w:rsidP="003131E2">
            <w:pPr>
              <w:pStyle w:val="Tabletext-evidencematrix"/>
              <w:rPr>
                <w:i/>
              </w:rPr>
            </w:pPr>
            <w:r w:rsidRPr="00C70209">
              <w:rPr>
                <w:i/>
              </w:rPr>
              <w:t>No significant difference</w:t>
            </w:r>
          </w:p>
          <w:p w14:paraId="6DE8C1F7" w14:textId="09B650E6" w:rsidR="00DF2BB6" w:rsidRPr="00C70209" w:rsidRDefault="001A475D" w:rsidP="003131E2">
            <w:pPr>
              <w:pStyle w:val="Tabletext-evidencematrix"/>
            </w:pPr>
            <w:r w:rsidRPr="001A475D">
              <w:rPr>
                <w:i/>
              </w:rPr>
              <w:t>P = </w:t>
            </w:r>
            <w:r w:rsidR="00DF2BB6" w:rsidRPr="00C70209">
              <w:t>0.94</w:t>
            </w:r>
          </w:p>
          <w:p w14:paraId="15661FF6" w14:textId="77777777" w:rsidR="00DF2BB6" w:rsidRPr="00C70209" w:rsidRDefault="00DF2BB6" w:rsidP="003131E2">
            <w:pPr>
              <w:pStyle w:val="Tabletext-evidencematrix"/>
            </w:pPr>
            <w:r w:rsidRPr="00C70209">
              <w:t>No significant heterogeneity</w:t>
            </w:r>
          </w:p>
          <w:p w14:paraId="09E4E455" w14:textId="006B88DE"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30FF8B93" w14:textId="77777777" w:rsidTr="003131E2">
        <w:tc>
          <w:tcPr>
            <w:tcW w:w="1100" w:type="dxa"/>
            <w:vMerge/>
          </w:tcPr>
          <w:p w14:paraId="1590596B" w14:textId="77777777" w:rsidR="00DF2BB6" w:rsidRPr="00C70209" w:rsidRDefault="00DF2BB6" w:rsidP="003131E2">
            <w:pPr>
              <w:pStyle w:val="Tabletext-evidencematrix"/>
            </w:pPr>
          </w:p>
        </w:tc>
        <w:tc>
          <w:tcPr>
            <w:tcW w:w="1391" w:type="dxa"/>
            <w:tcBorders>
              <w:top w:val="single" w:sz="4" w:space="0" w:color="auto"/>
              <w:bottom w:val="single" w:sz="4" w:space="0" w:color="auto"/>
            </w:tcBorders>
          </w:tcPr>
          <w:p w14:paraId="5DC30B6D" w14:textId="32A980D6" w:rsidR="00DF2BB6" w:rsidRPr="00C70209" w:rsidRDefault="00DF2BB6" w:rsidP="003131E2">
            <w:pPr>
              <w:pStyle w:val="Tabletext-evidencematrix"/>
            </w:pPr>
            <w:r w:rsidRPr="00C70209">
              <w:t>7 trials</w:t>
            </w:r>
            <w:r w:rsidRPr="00C70209">
              <w:rPr>
                <w:vertAlign w:val="superscript"/>
              </w:rPr>
              <w:t>e</w:t>
            </w:r>
            <w:r w:rsidRPr="00C70209">
              <w:t xml:space="preserve"> (Fauchere 2008, Haiden 2005, Maier 1994, Maier 2002, Ohls 2001 (group a), Ohls 2001 (group b), Ohls 2013)</w:t>
            </w:r>
            <w:r w:rsidR="001F211B">
              <w:fldChar w:fldCharType="begin">
                <w:fldData xml:space="preserve">PEVuZE5vdGU+PENpdGU+PEF1dGhvcj5GYXVjaGVyZTwvQXV0aG9yPjxZZWFyPjIwMDg8L1llYXI+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4zNzXigJM4MjwvcGFnZXM+PHZvbHVtZT4xMjI8L3ZvbHVtZT48bnVt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tMTAxOyAxMDUtMTA2OyAxMTI7IDExNDwvc3R5bGU+PC9EaXNwbGF5VGV4dD48cmVjb3Jk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4zNzXigJM4MjwvcGFnZXM+PHZvbHVtZT4xMjI8L3ZvbHVtZT48bnVt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101; 105-106; 112; 114</w:t>
            </w:r>
            <w:r w:rsidR="001F211B">
              <w:fldChar w:fldCharType="end"/>
            </w:r>
          </w:p>
          <w:p w14:paraId="1E9A3F39" w14:textId="77777777" w:rsidR="00DF2BB6" w:rsidRPr="00C70209" w:rsidRDefault="00DF2BB6" w:rsidP="003131E2">
            <w:pPr>
              <w:pStyle w:val="Tabletext-evidencematrix"/>
            </w:pPr>
            <w:r w:rsidRPr="00C70209">
              <w:t>N=801</w:t>
            </w:r>
          </w:p>
        </w:tc>
        <w:tc>
          <w:tcPr>
            <w:tcW w:w="1395" w:type="dxa"/>
            <w:vMerge/>
          </w:tcPr>
          <w:p w14:paraId="1E783365" w14:textId="77777777" w:rsidR="00DF2BB6" w:rsidRPr="00C70209" w:rsidRDefault="00DF2BB6" w:rsidP="003131E2">
            <w:pPr>
              <w:pStyle w:val="Tabletext-evidencematrix"/>
            </w:pPr>
          </w:p>
        </w:tc>
        <w:tc>
          <w:tcPr>
            <w:tcW w:w="1395" w:type="dxa"/>
            <w:tcBorders>
              <w:bottom w:val="single" w:sz="4" w:space="0" w:color="auto"/>
            </w:tcBorders>
          </w:tcPr>
          <w:p w14:paraId="04585A53" w14:textId="77777777" w:rsidR="00DF2BB6" w:rsidRPr="00C70209" w:rsidRDefault="00DF2BB6" w:rsidP="003131E2">
            <w:pPr>
              <w:pStyle w:val="Tabletext-evidencematrix"/>
            </w:pPr>
            <w:r w:rsidRPr="00C70209">
              <w:t>Austria x1, Europe x2, Switzerland x1, USA x3</w:t>
            </w:r>
          </w:p>
        </w:tc>
        <w:tc>
          <w:tcPr>
            <w:tcW w:w="1392" w:type="dxa"/>
            <w:vMerge/>
          </w:tcPr>
          <w:p w14:paraId="4C8DD135" w14:textId="77777777" w:rsidR="00DF2BB6" w:rsidRPr="00C70209" w:rsidRDefault="00DF2BB6" w:rsidP="003131E2">
            <w:pPr>
              <w:pStyle w:val="Tabletext-evidencematrix"/>
            </w:pPr>
          </w:p>
        </w:tc>
        <w:tc>
          <w:tcPr>
            <w:tcW w:w="1400" w:type="dxa"/>
            <w:tcBorders>
              <w:top w:val="single" w:sz="4" w:space="0" w:color="auto"/>
              <w:bottom w:val="single" w:sz="4" w:space="0" w:color="auto"/>
            </w:tcBorders>
          </w:tcPr>
          <w:p w14:paraId="779FBACA" w14:textId="77777777" w:rsidR="00DF2BB6" w:rsidRPr="00C70209" w:rsidRDefault="00DF2BB6" w:rsidP="003131E2">
            <w:pPr>
              <w:pStyle w:val="Tabletext-evidencematrix"/>
            </w:pPr>
            <w:r w:rsidRPr="00C70209">
              <w:t>Severe ROP (≥ stage 3)</w:t>
            </w:r>
          </w:p>
        </w:tc>
        <w:tc>
          <w:tcPr>
            <w:tcW w:w="1466" w:type="dxa"/>
          </w:tcPr>
          <w:p w14:paraId="45CDBDBC" w14:textId="77777777" w:rsidR="00DF2BB6" w:rsidRPr="00C70209" w:rsidRDefault="00DF2BB6" w:rsidP="003131E2">
            <w:pPr>
              <w:pStyle w:val="Tabletext-evidencematrix"/>
            </w:pPr>
            <w:r w:rsidRPr="00C70209">
              <w:t>38/410 (9.3%)</w:t>
            </w:r>
          </w:p>
        </w:tc>
        <w:tc>
          <w:tcPr>
            <w:tcW w:w="1466" w:type="dxa"/>
          </w:tcPr>
          <w:p w14:paraId="00F4B3EF" w14:textId="77777777" w:rsidR="00DF2BB6" w:rsidRPr="00C70209" w:rsidRDefault="00DF2BB6" w:rsidP="003131E2">
            <w:pPr>
              <w:pStyle w:val="Tabletext-evidencematrix"/>
            </w:pPr>
            <w:r w:rsidRPr="00C70209">
              <w:t>26/391 (6.6%)</w:t>
            </w:r>
          </w:p>
        </w:tc>
        <w:tc>
          <w:tcPr>
            <w:tcW w:w="1466" w:type="dxa"/>
          </w:tcPr>
          <w:p w14:paraId="46A79B1C" w14:textId="77777777" w:rsidR="00DF2BB6" w:rsidRPr="00C70209" w:rsidRDefault="00DF2BB6" w:rsidP="003131E2">
            <w:pPr>
              <w:pStyle w:val="Tabletext-evidencematrix"/>
            </w:pPr>
            <w:r w:rsidRPr="00C70209">
              <w:t>RR 1.37 [0.87, 2.17]</w:t>
            </w:r>
          </w:p>
        </w:tc>
        <w:tc>
          <w:tcPr>
            <w:tcW w:w="1704" w:type="dxa"/>
            <w:tcBorders>
              <w:top w:val="single" w:sz="4" w:space="0" w:color="auto"/>
              <w:bottom w:val="single" w:sz="4" w:space="0" w:color="auto"/>
            </w:tcBorders>
          </w:tcPr>
          <w:p w14:paraId="26F65F5C" w14:textId="77777777" w:rsidR="00DF2BB6" w:rsidRPr="00C70209" w:rsidRDefault="00DF2BB6" w:rsidP="003131E2">
            <w:pPr>
              <w:pStyle w:val="Tabletext-evidencematrix"/>
              <w:rPr>
                <w:i/>
              </w:rPr>
            </w:pPr>
            <w:r w:rsidRPr="00C70209">
              <w:rPr>
                <w:i/>
              </w:rPr>
              <w:t>No significant difference</w:t>
            </w:r>
          </w:p>
          <w:p w14:paraId="54B517B9" w14:textId="662623CC" w:rsidR="00DF2BB6" w:rsidRPr="00C70209" w:rsidRDefault="001A475D" w:rsidP="003131E2">
            <w:pPr>
              <w:pStyle w:val="Tabletext-evidencematrix"/>
            </w:pPr>
            <w:r w:rsidRPr="001A475D">
              <w:rPr>
                <w:i/>
              </w:rPr>
              <w:t>P = </w:t>
            </w:r>
            <w:r w:rsidR="00DF2BB6" w:rsidRPr="00C70209">
              <w:t>0.18</w:t>
            </w:r>
          </w:p>
          <w:p w14:paraId="425C031A" w14:textId="77777777" w:rsidR="00DF2BB6" w:rsidRPr="00C70209" w:rsidRDefault="00DF2BB6" w:rsidP="003131E2">
            <w:pPr>
              <w:pStyle w:val="Tabletext-evidencematrix"/>
            </w:pPr>
            <w:r w:rsidRPr="00C70209">
              <w:t>No significant heterogeneity</w:t>
            </w:r>
          </w:p>
          <w:p w14:paraId="5EEFCFB0" w14:textId="6BCD536F"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101BD9B9" w14:textId="77777777" w:rsidTr="003131E2">
        <w:trPr>
          <w:cantSplit/>
        </w:trPr>
        <w:tc>
          <w:tcPr>
            <w:tcW w:w="1100" w:type="dxa"/>
            <w:vMerge w:val="restart"/>
            <w:shd w:val="clear" w:color="auto" w:fill="auto"/>
          </w:tcPr>
          <w:p w14:paraId="569A4AD0" w14:textId="77777777" w:rsidR="00DF2BB6" w:rsidRPr="00C70209" w:rsidRDefault="00DF2BB6" w:rsidP="003131E2">
            <w:pPr>
              <w:pStyle w:val="Tabletext-evidencematrix"/>
            </w:pPr>
          </w:p>
        </w:tc>
        <w:tc>
          <w:tcPr>
            <w:tcW w:w="1391" w:type="dxa"/>
            <w:vMerge w:val="restart"/>
            <w:shd w:val="clear" w:color="auto" w:fill="auto"/>
          </w:tcPr>
          <w:p w14:paraId="7834E12E" w14:textId="464A488F" w:rsidR="00DF2BB6" w:rsidRPr="00C70209" w:rsidRDefault="00DF2BB6" w:rsidP="003131E2">
            <w:pPr>
              <w:pStyle w:val="Tabletext-evidencematrix"/>
            </w:pPr>
            <w:r w:rsidRPr="00C70209">
              <w:t>10 trials</w:t>
            </w:r>
            <w:r w:rsidRPr="00C70209">
              <w:rPr>
                <w:vertAlign w:val="superscript"/>
              </w:rPr>
              <w:t>e</w:t>
            </w:r>
            <w:r w:rsidRPr="00C70209">
              <w:t xml:space="preserve"> (Al-Kharfy 1996, Fauchere 2008, Haiden 2005, Maier 1994, Maier 2002, Ohls 2001 (group a), Ohls 2001 (group b), Ohls 2013, Romagnoli 2000, Shannon 1995)</w:t>
            </w:r>
            <w:r w:rsidR="001F211B">
              <w:fldChar w:fldCharType="begin">
                <w:fldData xml:space="preserve">PEVuZE5vdGU+PENpdGU+PEF1dGhvcj5BbC1LaGFyZnk8L0F1dGhvcj48WWVhcj4xOTk2PC9ZZWFy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zNzXigJM4MjwvcGFnZXM+PHZvbHVtZT4xMjI8L3ZvbHVtZT48bnVtYmVyPjI8L251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=
</w:fldData>
              </w:fldChar>
            </w:r>
            <w:r w:rsidR="001F211B">
              <w:instrText xml:space="preserve"> ADDIN EN.CITE </w:instrText>
            </w:r>
            <w:r w:rsidR="001F211B">
              <w:fldChar w:fldCharType="begin">
                <w:fldData xml:space="preserve">PEVuZE5vdGU+PENpdGU+PEF1dGhvcj5BbC1LaGFyZnk8L0F1dGhvcj48WWVhcj4xOTk2PC9ZZWFy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zNzXigJM4MjwvcGFnZXM+PHZvbHVtZT4xMjI8L3ZvbHVtZT48bnVtYmVyPjI8L251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=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101; 105-106; 112; 114; 123; 139; 143</w:t>
            </w:r>
            <w:r w:rsidR="001F211B">
              <w:fldChar w:fldCharType="end"/>
            </w:r>
          </w:p>
          <w:p w14:paraId="1FAF96D3" w14:textId="77777777" w:rsidR="00DF2BB6" w:rsidRPr="00C70209" w:rsidRDefault="00DF2BB6" w:rsidP="003131E2">
            <w:pPr>
              <w:pStyle w:val="Tabletext-evidencematrix"/>
            </w:pPr>
            <w:r w:rsidRPr="00C70209">
              <w:t>N=1303</w:t>
            </w:r>
          </w:p>
        </w:tc>
        <w:tc>
          <w:tcPr>
            <w:tcW w:w="1395" w:type="dxa"/>
            <w:vMerge w:val="restart"/>
            <w:shd w:val="clear" w:color="auto" w:fill="auto"/>
          </w:tcPr>
          <w:p w14:paraId="2E39F2E5" w14:textId="77777777" w:rsidR="00DF2BB6" w:rsidRPr="00C70209" w:rsidRDefault="00DF2BB6" w:rsidP="003131E2">
            <w:pPr>
              <w:pStyle w:val="Tabletext-evidencematrix"/>
            </w:pPr>
          </w:p>
        </w:tc>
        <w:tc>
          <w:tcPr>
            <w:tcW w:w="1395" w:type="dxa"/>
            <w:vMerge w:val="restart"/>
            <w:shd w:val="clear" w:color="auto" w:fill="auto"/>
          </w:tcPr>
          <w:p w14:paraId="002817A8" w14:textId="77777777" w:rsidR="00DF2BB6" w:rsidRPr="00C70209" w:rsidRDefault="00DF2BB6" w:rsidP="003131E2">
            <w:pPr>
              <w:pStyle w:val="Tabletext-evidencematrix"/>
            </w:pPr>
            <w:r w:rsidRPr="00C70209">
              <w:t xml:space="preserve">Austria x1, Canada x1, Europe x2, Italy x1, Switzerland x1, USA x4 </w:t>
            </w:r>
          </w:p>
        </w:tc>
        <w:tc>
          <w:tcPr>
            <w:tcW w:w="1392" w:type="dxa"/>
            <w:vMerge w:val="restart"/>
            <w:shd w:val="clear" w:color="auto" w:fill="auto"/>
          </w:tcPr>
          <w:p w14:paraId="1D20410E" w14:textId="48698EB0" w:rsidR="00DF2BB6" w:rsidRPr="00C70209" w:rsidRDefault="00DF2BB6" w:rsidP="003131E2">
            <w:pPr>
              <w:pStyle w:val="Tabletext-evidencematrix"/>
            </w:pPr>
            <w:r w:rsidRPr="00C70209">
              <w:t>rHuEPO + iron versus placebo/no treatment + iron</w:t>
            </w:r>
          </w:p>
          <w:p w14:paraId="796C7254" w14:textId="77777777" w:rsidR="00DF2BB6" w:rsidRPr="00C70209" w:rsidRDefault="00DF2BB6" w:rsidP="003131E2">
            <w:pPr>
              <w:pStyle w:val="Tabletext-subanalysis"/>
            </w:pPr>
            <w:r w:rsidRPr="00C70209">
              <w:rPr>
                <w:i/>
              </w:rPr>
              <w:t>*early or late</w:t>
            </w:r>
          </w:p>
        </w:tc>
        <w:tc>
          <w:tcPr>
            <w:tcW w:w="1400" w:type="dxa"/>
            <w:vMerge w:val="restart"/>
            <w:shd w:val="clear" w:color="auto" w:fill="auto"/>
          </w:tcPr>
          <w:p w14:paraId="506AEA3D" w14:textId="77777777" w:rsidR="00DF2BB6" w:rsidRPr="00C70209" w:rsidRDefault="00DF2BB6" w:rsidP="003131E2">
            <w:pPr>
              <w:pStyle w:val="Tabletext-evidencematrix"/>
            </w:pPr>
            <w:r w:rsidRPr="00C70209">
              <w:t>Severe ROP (≥ stage 3)</w:t>
            </w:r>
          </w:p>
        </w:tc>
        <w:tc>
          <w:tcPr>
            <w:tcW w:w="1466" w:type="dxa"/>
            <w:vMerge w:val="restart"/>
            <w:shd w:val="clear" w:color="auto" w:fill="auto"/>
          </w:tcPr>
          <w:p w14:paraId="30A90B64" w14:textId="77777777" w:rsidR="00DF2BB6" w:rsidRPr="00C70209" w:rsidRDefault="00DF2BB6" w:rsidP="003131E2">
            <w:pPr>
              <w:pStyle w:val="Tabletext-evidencematrix"/>
            </w:pPr>
            <w:r w:rsidRPr="00C70209">
              <w:t>70/689 (10.2%)</w:t>
            </w:r>
          </w:p>
        </w:tc>
        <w:tc>
          <w:tcPr>
            <w:tcW w:w="1466" w:type="dxa"/>
            <w:vMerge w:val="restart"/>
            <w:shd w:val="clear" w:color="auto" w:fill="auto"/>
          </w:tcPr>
          <w:p w14:paraId="6026BE03" w14:textId="77777777" w:rsidR="00DF2BB6" w:rsidRPr="00C70209" w:rsidRDefault="00DF2BB6" w:rsidP="003131E2">
            <w:pPr>
              <w:pStyle w:val="Tabletext-evidencematrix"/>
            </w:pPr>
            <w:r w:rsidRPr="00C70209">
              <w:t>40/614 (6.5%)</w:t>
            </w:r>
          </w:p>
        </w:tc>
        <w:tc>
          <w:tcPr>
            <w:tcW w:w="1466" w:type="dxa"/>
            <w:tcBorders>
              <w:bottom w:val="single" w:sz="4" w:space="0" w:color="000000"/>
            </w:tcBorders>
            <w:shd w:val="clear" w:color="auto" w:fill="auto"/>
          </w:tcPr>
          <w:p w14:paraId="49546C41" w14:textId="77777777" w:rsidR="00DF2BB6" w:rsidRPr="00C70209" w:rsidRDefault="00DF2BB6" w:rsidP="003131E2">
            <w:pPr>
              <w:pStyle w:val="Tabletext-evidencematrix"/>
            </w:pPr>
            <w:r w:rsidRPr="00C70209">
              <w:t>RR 1.48 [1.02, 2.13]</w:t>
            </w:r>
          </w:p>
        </w:tc>
        <w:tc>
          <w:tcPr>
            <w:tcW w:w="1704" w:type="dxa"/>
            <w:tcBorders>
              <w:bottom w:val="single" w:sz="4" w:space="0" w:color="000000"/>
            </w:tcBorders>
            <w:shd w:val="clear" w:color="auto" w:fill="D9D9D9" w:themeFill="background1" w:themeFillShade="D9"/>
          </w:tcPr>
          <w:p w14:paraId="46C9DA6C" w14:textId="77777777" w:rsidR="00DF2BB6" w:rsidRPr="00C70209" w:rsidRDefault="00DF2BB6" w:rsidP="003131E2">
            <w:pPr>
              <w:pStyle w:val="Tabletext-evidencematrix"/>
              <w:rPr>
                <w:i/>
              </w:rPr>
            </w:pPr>
            <w:r w:rsidRPr="00C70209">
              <w:rPr>
                <w:i/>
              </w:rPr>
              <w:t>Favours iron alone</w:t>
            </w:r>
          </w:p>
          <w:p w14:paraId="48CD2EC9" w14:textId="69B4DB7E" w:rsidR="00DF2BB6" w:rsidRPr="00C70209" w:rsidRDefault="001A475D" w:rsidP="003131E2">
            <w:pPr>
              <w:pStyle w:val="Tabletext-evidencematrix"/>
            </w:pPr>
            <w:r w:rsidRPr="001A475D">
              <w:rPr>
                <w:i/>
              </w:rPr>
              <w:t>P = </w:t>
            </w:r>
            <w:r w:rsidR="00DF2BB6" w:rsidRPr="00C70209">
              <w:t>0.04</w:t>
            </w:r>
          </w:p>
          <w:p w14:paraId="0288AECA" w14:textId="77777777" w:rsidR="00DF2BB6" w:rsidRPr="00C70209" w:rsidRDefault="00DF2BB6" w:rsidP="003131E2">
            <w:pPr>
              <w:pStyle w:val="Tabletext-evidencematrix"/>
            </w:pPr>
            <w:r w:rsidRPr="00C70209">
              <w:t>No significant heterogeneity</w:t>
            </w:r>
          </w:p>
          <w:p w14:paraId="50A61FB9" w14:textId="7EA98EF0"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34D4DD3B" w14:textId="77777777" w:rsidTr="003131E2">
        <w:trPr>
          <w:cantSplit/>
        </w:trPr>
        <w:tc>
          <w:tcPr>
            <w:tcW w:w="1100" w:type="dxa"/>
            <w:vMerge/>
            <w:shd w:val="clear" w:color="auto" w:fill="auto"/>
          </w:tcPr>
          <w:p w14:paraId="177C4CB3" w14:textId="77777777" w:rsidR="00DF2BB6" w:rsidRPr="00C70209" w:rsidRDefault="00DF2BB6" w:rsidP="003131E2">
            <w:pPr>
              <w:pStyle w:val="Tabletext-evidencematrix"/>
            </w:pPr>
          </w:p>
        </w:tc>
        <w:tc>
          <w:tcPr>
            <w:tcW w:w="1391" w:type="dxa"/>
            <w:vMerge/>
            <w:shd w:val="clear" w:color="auto" w:fill="auto"/>
          </w:tcPr>
          <w:p w14:paraId="1697353D" w14:textId="77777777" w:rsidR="00DF2BB6" w:rsidRPr="00C70209" w:rsidRDefault="00DF2BB6" w:rsidP="003131E2">
            <w:pPr>
              <w:pStyle w:val="Tabletext-evidencematrix"/>
            </w:pPr>
          </w:p>
        </w:tc>
        <w:tc>
          <w:tcPr>
            <w:tcW w:w="1395" w:type="dxa"/>
            <w:vMerge/>
            <w:shd w:val="clear" w:color="auto" w:fill="auto"/>
          </w:tcPr>
          <w:p w14:paraId="41E22034" w14:textId="77777777" w:rsidR="00DF2BB6" w:rsidRPr="00C70209" w:rsidRDefault="00DF2BB6" w:rsidP="003131E2">
            <w:pPr>
              <w:pStyle w:val="Tabletext-evidencematrix"/>
            </w:pPr>
          </w:p>
        </w:tc>
        <w:tc>
          <w:tcPr>
            <w:tcW w:w="1395" w:type="dxa"/>
            <w:vMerge/>
            <w:shd w:val="clear" w:color="auto" w:fill="auto"/>
          </w:tcPr>
          <w:p w14:paraId="1AFA49D4" w14:textId="77777777" w:rsidR="00DF2BB6" w:rsidRPr="00C70209" w:rsidRDefault="00DF2BB6" w:rsidP="003131E2">
            <w:pPr>
              <w:pStyle w:val="Tabletext-evidencematrix"/>
            </w:pPr>
          </w:p>
        </w:tc>
        <w:tc>
          <w:tcPr>
            <w:tcW w:w="1392" w:type="dxa"/>
            <w:vMerge/>
            <w:shd w:val="clear" w:color="auto" w:fill="auto"/>
          </w:tcPr>
          <w:p w14:paraId="0EEF02D1" w14:textId="77777777" w:rsidR="00DF2BB6" w:rsidRPr="00C70209" w:rsidRDefault="00DF2BB6" w:rsidP="003131E2">
            <w:pPr>
              <w:pStyle w:val="Tabletext-evidencematrix"/>
            </w:pPr>
          </w:p>
        </w:tc>
        <w:tc>
          <w:tcPr>
            <w:tcW w:w="1400" w:type="dxa"/>
            <w:vMerge/>
            <w:tcBorders>
              <w:bottom w:val="single" w:sz="4" w:space="0" w:color="000000"/>
            </w:tcBorders>
            <w:shd w:val="clear" w:color="auto" w:fill="auto"/>
          </w:tcPr>
          <w:p w14:paraId="024BB344" w14:textId="77777777" w:rsidR="00DF2BB6" w:rsidRPr="00C70209" w:rsidRDefault="00DF2BB6" w:rsidP="003131E2">
            <w:pPr>
              <w:pStyle w:val="Tabletext-evidencematrix"/>
            </w:pPr>
          </w:p>
        </w:tc>
        <w:tc>
          <w:tcPr>
            <w:tcW w:w="1466" w:type="dxa"/>
            <w:vMerge/>
            <w:tcBorders>
              <w:bottom w:val="single" w:sz="4" w:space="0" w:color="000000"/>
            </w:tcBorders>
            <w:shd w:val="clear" w:color="auto" w:fill="auto"/>
          </w:tcPr>
          <w:p w14:paraId="2D28F90B" w14:textId="77777777" w:rsidR="00DF2BB6" w:rsidRPr="00C70209" w:rsidRDefault="00DF2BB6" w:rsidP="003131E2">
            <w:pPr>
              <w:pStyle w:val="Tabletext-evidencematrix"/>
              <w:rPr>
                <w:highlight w:val="yellow"/>
              </w:rPr>
            </w:pPr>
          </w:p>
        </w:tc>
        <w:tc>
          <w:tcPr>
            <w:tcW w:w="1466" w:type="dxa"/>
            <w:vMerge/>
            <w:tcBorders>
              <w:bottom w:val="single" w:sz="4" w:space="0" w:color="000000"/>
            </w:tcBorders>
            <w:shd w:val="clear" w:color="auto" w:fill="auto"/>
          </w:tcPr>
          <w:p w14:paraId="17E6DD76" w14:textId="77777777" w:rsidR="00DF2BB6" w:rsidRPr="00C70209" w:rsidRDefault="00DF2BB6" w:rsidP="003131E2">
            <w:pPr>
              <w:pStyle w:val="Tabletext-evidencematrix"/>
              <w:rPr>
                <w:highlight w:val="yellow"/>
              </w:rPr>
            </w:pPr>
          </w:p>
        </w:tc>
        <w:tc>
          <w:tcPr>
            <w:tcW w:w="1466" w:type="dxa"/>
            <w:tcBorders>
              <w:bottom w:val="single" w:sz="4" w:space="0" w:color="000000"/>
            </w:tcBorders>
            <w:shd w:val="clear" w:color="auto" w:fill="auto"/>
          </w:tcPr>
          <w:p w14:paraId="0ECAC6C5" w14:textId="77777777" w:rsidR="00DF2BB6" w:rsidRPr="00C70209" w:rsidRDefault="00DF2BB6" w:rsidP="003131E2">
            <w:pPr>
              <w:pStyle w:val="Tabletext-evidencematrix"/>
            </w:pPr>
            <w:r w:rsidRPr="00C70209">
              <w:t xml:space="preserve">RD 0.03 [0.00, 0.06], </w:t>
            </w:r>
          </w:p>
        </w:tc>
        <w:tc>
          <w:tcPr>
            <w:tcW w:w="1704" w:type="dxa"/>
            <w:tcBorders>
              <w:bottom w:val="single" w:sz="4" w:space="0" w:color="000000"/>
            </w:tcBorders>
            <w:shd w:val="clear" w:color="auto" w:fill="D9D9D9" w:themeFill="background1" w:themeFillShade="D9"/>
          </w:tcPr>
          <w:p w14:paraId="1438314F" w14:textId="179A5E00" w:rsidR="00DF2BB6" w:rsidRPr="00C70209" w:rsidRDefault="001A475D" w:rsidP="003131E2">
            <w:pPr>
              <w:pStyle w:val="Tabletext-evidencematrix"/>
            </w:pPr>
            <w:r w:rsidRPr="001A475D">
              <w:rPr>
                <w:i/>
              </w:rPr>
              <w:t>P = </w:t>
            </w:r>
            <w:r w:rsidR="00DF2BB6" w:rsidRPr="00C70209">
              <w:t>0.03</w:t>
            </w:r>
          </w:p>
          <w:p w14:paraId="4AC870F3" w14:textId="77777777" w:rsidR="00DF2BB6" w:rsidRPr="00C70209" w:rsidRDefault="00DF2BB6" w:rsidP="003131E2">
            <w:pPr>
              <w:pStyle w:val="Tabletext-evidencematrix"/>
            </w:pPr>
            <w:r w:rsidRPr="00C70209">
              <w:t>Moderate heterogeneity</w:t>
            </w:r>
          </w:p>
          <w:p w14:paraId="06A1FE89" w14:textId="559CAF05"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50%</w:t>
            </w:r>
          </w:p>
          <w:p w14:paraId="0FAE8299" w14:textId="6B1BCE28" w:rsidR="00DF2BB6" w:rsidRPr="00C70209" w:rsidRDefault="00DF2BB6" w:rsidP="00AB0F82">
            <w:pPr>
              <w:pStyle w:val="Tabletext-evidencematrix"/>
              <w:rPr>
                <w:i/>
              </w:rPr>
            </w:pPr>
            <w:r w:rsidRPr="00C70209">
              <w:t>NNTH 33 [17</w:t>
            </w:r>
            <w:r w:rsidR="00AB0F82">
              <w:t>–</w:t>
            </w:r>
            <w:r w:rsidRPr="00C70209">
              <w:t>∞]</w:t>
            </w:r>
          </w:p>
        </w:tc>
      </w:tr>
      <w:tr w:rsidR="00DF2BB6" w:rsidRPr="00C70209" w14:paraId="7191D71C" w14:textId="77777777" w:rsidTr="003131E2">
        <w:trPr>
          <w:cantSplit/>
        </w:trPr>
        <w:tc>
          <w:tcPr>
            <w:tcW w:w="1100" w:type="dxa"/>
            <w:vMerge w:val="restart"/>
            <w:shd w:val="clear" w:color="auto" w:fill="auto"/>
          </w:tcPr>
          <w:p w14:paraId="6537FC5E" w14:textId="276E413F"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2FD99D7B" w14:textId="77777777" w:rsidR="00DF2BB6" w:rsidRPr="00C70209" w:rsidRDefault="00DF2BB6" w:rsidP="003131E2">
            <w:pPr>
              <w:pStyle w:val="Tabletext-evidencematrix"/>
            </w:pPr>
            <w:r w:rsidRPr="00C70209">
              <w:t>Level I</w:t>
            </w:r>
          </w:p>
          <w:p w14:paraId="4A7B50C6" w14:textId="77777777" w:rsidR="00DF2BB6" w:rsidRPr="00C70209" w:rsidRDefault="00DF2BB6" w:rsidP="003131E2">
            <w:pPr>
              <w:pStyle w:val="Tabletext-evidencematrix"/>
            </w:pPr>
            <w:r w:rsidRPr="00C70209">
              <w:rPr>
                <w:i/>
              </w:rPr>
              <w:t>Good</w:t>
            </w:r>
          </w:p>
        </w:tc>
        <w:tc>
          <w:tcPr>
            <w:tcW w:w="1391" w:type="dxa"/>
            <w:shd w:val="clear" w:color="auto" w:fill="auto"/>
          </w:tcPr>
          <w:p w14:paraId="77D694A4" w14:textId="1AF26A4B" w:rsidR="00DF2BB6" w:rsidRPr="00C70209" w:rsidRDefault="00DF2BB6" w:rsidP="003131E2">
            <w:pPr>
              <w:pStyle w:val="Tabletext-evidencematrix"/>
            </w:pPr>
            <w:r w:rsidRPr="00C70209">
              <w:t>3 trials</w:t>
            </w:r>
            <w:r w:rsidRPr="00C70209">
              <w:rPr>
                <w:vertAlign w:val="superscript"/>
              </w:rPr>
              <w:t>f</w:t>
            </w:r>
            <w:r w:rsidRPr="00C70209">
              <w:t xml:space="preserve"> (Maier 2002, Pollak 2001, Romagnoli 2000)</w:t>
            </w:r>
            <w:r w:rsidR="001F211B">
              <w:fldChar w:fldCharType="begin">
                <w:fldData xml:space="preserve">PEVuZE5vdGU+PENpdGU+PEF1dGhvcj5NYWllcjwvQXV0aG9yPjxZZWFyPjIwMDI8L1llYXI+PFJl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</w:fldData>
              </w:fldChar>
            </w:r>
            <w:r w:rsidR="001F211B">
              <w:instrText xml:space="preserve"> ADDIN EN.CITE </w:instrText>
            </w:r>
            <w:r w:rsidR="001F211B">
              <w:fldChar w:fldCharType="begin">
                <w:fldData xml:space="preserve">PEVuZE5vdGU+PENpdGU+PEF1dGhvcj5NYWllcjwvQXV0aG9yPjxZZWFyPjIwMDI8L1llYXI+PFJl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6; 137; 139</w:t>
            </w:r>
            <w:r w:rsidR="001F211B">
              <w:fldChar w:fldCharType="end"/>
            </w:r>
          </w:p>
          <w:p w14:paraId="7E115A2D" w14:textId="77777777" w:rsidR="00DF2BB6" w:rsidRPr="00C70209" w:rsidRDefault="00DF2BB6" w:rsidP="003131E2">
            <w:pPr>
              <w:pStyle w:val="Tabletext-evidencematrix"/>
            </w:pPr>
            <w:r w:rsidRPr="00C70209">
              <w:t>N=404</w:t>
            </w:r>
          </w:p>
        </w:tc>
        <w:tc>
          <w:tcPr>
            <w:tcW w:w="1395" w:type="dxa"/>
            <w:vMerge w:val="restart"/>
            <w:shd w:val="clear" w:color="auto" w:fill="auto"/>
          </w:tcPr>
          <w:p w14:paraId="7ABD6143" w14:textId="77777777" w:rsidR="00DF2BB6" w:rsidRPr="00C70209" w:rsidRDefault="00DF2BB6" w:rsidP="003131E2">
            <w:pPr>
              <w:pStyle w:val="Tabletext-evidencematrix"/>
            </w:pPr>
            <w:r w:rsidRPr="00C70209">
              <w:t>Preterm (&lt;37 weeks gestation) and/or LBW (&lt;2500 g) neonates, aged 8–28 days</w:t>
            </w:r>
          </w:p>
        </w:tc>
        <w:tc>
          <w:tcPr>
            <w:tcW w:w="1395" w:type="dxa"/>
            <w:shd w:val="clear" w:color="auto" w:fill="auto"/>
          </w:tcPr>
          <w:p w14:paraId="4E493D5A" w14:textId="77777777" w:rsidR="00DF2BB6" w:rsidRPr="00C70209" w:rsidRDefault="00DF2BB6" w:rsidP="003131E2">
            <w:pPr>
              <w:pStyle w:val="Tabletext-evidencematrix"/>
            </w:pPr>
            <w:r w:rsidRPr="00C70209">
              <w:t>Single centre, Austria, Italy</w:t>
            </w:r>
          </w:p>
          <w:p w14:paraId="6AC382D4" w14:textId="77777777" w:rsidR="00DF2BB6" w:rsidRPr="00C70209" w:rsidRDefault="00DF2BB6" w:rsidP="003131E2">
            <w:pPr>
              <w:pStyle w:val="Tabletext-evidencematrix"/>
            </w:pPr>
            <w:r w:rsidRPr="00C70209">
              <w:t>Multicentre, Europe</w:t>
            </w:r>
          </w:p>
        </w:tc>
        <w:tc>
          <w:tcPr>
            <w:tcW w:w="1392" w:type="dxa"/>
            <w:vMerge w:val="restart"/>
            <w:shd w:val="clear" w:color="auto" w:fill="auto"/>
          </w:tcPr>
          <w:p w14:paraId="697EF6C0" w14:textId="040748F2" w:rsidR="00DF2BB6" w:rsidRPr="00C70209" w:rsidRDefault="00DF2BB6" w:rsidP="003131E2">
            <w:pPr>
              <w:pStyle w:val="Tabletext-evidencematrix"/>
            </w:pPr>
            <w:r w:rsidRPr="00C70209">
              <w:t>Late rHuEPO + iron versus placebo/no intervention + iron</w:t>
            </w:r>
          </w:p>
          <w:p w14:paraId="46CD07A1" w14:textId="26861C52" w:rsidR="00DF2BB6" w:rsidRPr="00C70209" w:rsidRDefault="00DF2BB6" w:rsidP="003131E2">
            <w:pPr>
              <w:pStyle w:val="Tabletext-subanalysis"/>
            </w:pPr>
            <w:r w:rsidRPr="00C70209">
              <w:t>*Initiation of rHuEPO 8 to 28 days after birth</w:t>
            </w:r>
          </w:p>
        </w:tc>
        <w:tc>
          <w:tcPr>
            <w:tcW w:w="1400" w:type="dxa"/>
            <w:shd w:val="clear" w:color="auto" w:fill="auto"/>
          </w:tcPr>
          <w:p w14:paraId="42AA8A33" w14:textId="77777777" w:rsidR="00DF2BB6" w:rsidRPr="00C70209" w:rsidRDefault="00DF2BB6" w:rsidP="003131E2">
            <w:pPr>
              <w:pStyle w:val="Tabletext-evidencematrix"/>
            </w:pPr>
            <w:r w:rsidRPr="00C70209">
              <w:t>ROP (all stages or not reported)</w:t>
            </w:r>
          </w:p>
        </w:tc>
        <w:tc>
          <w:tcPr>
            <w:tcW w:w="1466" w:type="dxa"/>
            <w:shd w:val="clear" w:color="auto" w:fill="auto"/>
          </w:tcPr>
          <w:p w14:paraId="238490C9" w14:textId="77777777" w:rsidR="00DF2BB6" w:rsidRPr="00C70209" w:rsidRDefault="00DF2BB6" w:rsidP="003131E2">
            <w:pPr>
              <w:pStyle w:val="Tabletext-evidencematrix"/>
            </w:pPr>
            <w:r w:rsidRPr="00C70209">
              <w:t>84/209 (40.2%)</w:t>
            </w:r>
          </w:p>
        </w:tc>
        <w:tc>
          <w:tcPr>
            <w:tcW w:w="1466" w:type="dxa"/>
            <w:shd w:val="clear" w:color="auto" w:fill="auto"/>
          </w:tcPr>
          <w:p w14:paraId="2FB322B9" w14:textId="77777777" w:rsidR="00DF2BB6" w:rsidRPr="00C70209" w:rsidRDefault="00DF2BB6" w:rsidP="003131E2">
            <w:pPr>
              <w:pStyle w:val="Tabletext-evidencematrix"/>
            </w:pPr>
            <w:r w:rsidRPr="00C70209">
              <w:t>64/195 (32.8%)</w:t>
            </w:r>
          </w:p>
        </w:tc>
        <w:tc>
          <w:tcPr>
            <w:tcW w:w="1466" w:type="dxa"/>
            <w:shd w:val="clear" w:color="auto" w:fill="auto"/>
          </w:tcPr>
          <w:p w14:paraId="0647D36D" w14:textId="77777777" w:rsidR="00DF2BB6" w:rsidRPr="00C70209" w:rsidRDefault="00DF2BB6" w:rsidP="003131E2">
            <w:pPr>
              <w:pStyle w:val="Tabletext-evidencematrix"/>
            </w:pPr>
            <w:r w:rsidRPr="00C70209">
              <w:t>RR 1.27 [0.99,1.64]</w:t>
            </w:r>
          </w:p>
        </w:tc>
        <w:tc>
          <w:tcPr>
            <w:tcW w:w="1704" w:type="dxa"/>
            <w:shd w:val="clear" w:color="auto" w:fill="auto"/>
          </w:tcPr>
          <w:p w14:paraId="0C86A344" w14:textId="77777777" w:rsidR="00DF2BB6" w:rsidRPr="00C70209" w:rsidRDefault="00DF2BB6" w:rsidP="003131E2">
            <w:pPr>
              <w:pStyle w:val="Tabletext-evidencematrix"/>
              <w:rPr>
                <w:i/>
              </w:rPr>
            </w:pPr>
            <w:r w:rsidRPr="00C70209">
              <w:rPr>
                <w:i/>
              </w:rPr>
              <w:t>No significant difference</w:t>
            </w:r>
          </w:p>
          <w:p w14:paraId="243210B1" w14:textId="77777777" w:rsidR="00DF2BB6" w:rsidRPr="00C70209" w:rsidRDefault="00DF2BB6" w:rsidP="003131E2">
            <w:pPr>
              <w:pStyle w:val="Tabletext-evidencematrix"/>
            </w:pPr>
            <w:r w:rsidRPr="00C70209">
              <w:t>P = 0.063</w:t>
            </w:r>
          </w:p>
          <w:p w14:paraId="2FB7177D" w14:textId="77777777" w:rsidR="00DF2BB6" w:rsidRPr="00C70209" w:rsidRDefault="00DF2BB6" w:rsidP="003131E2">
            <w:pPr>
              <w:pStyle w:val="Tabletext-evidencematrix"/>
            </w:pPr>
            <w:r w:rsidRPr="00C70209">
              <w:t>Substantial heterogeneity</w:t>
            </w:r>
          </w:p>
          <w:p w14:paraId="1E0CF14D" w14:textId="12359E80"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83%</w:t>
            </w:r>
          </w:p>
        </w:tc>
      </w:tr>
      <w:tr w:rsidR="00DF2BB6" w:rsidRPr="00C70209" w14:paraId="76DFB1D6" w14:textId="77777777" w:rsidTr="003131E2">
        <w:trPr>
          <w:cantSplit/>
        </w:trPr>
        <w:tc>
          <w:tcPr>
            <w:tcW w:w="1100" w:type="dxa"/>
            <w:vMerge/>
            <w:shd w:val="clear" w:color="auto" w:fill="auto"/>
          </w:tcPr>
          <w:p w14:paraId="02F63999" w14:textId="77777777" w:rsidR="00DF2BB6" w:rsidRPr="00C70209" w:rsidRDefault="00DF2BB6" w:rsidP="003131E2">
            <w:pPr>
              <w:pStyle w:val="Tabletext-evidencematrix"/>
            </w:pPr>
          </w:p>
        </w:tc>
        <w:tc>
          <w:tcPr>
            <w:tcW w:w="1391" w:type="dxa"/>
            <w:tcBorders>
              <w:bottom w:val="single" w:sz="4" w:space="0" w:color="000000"/>
            </w:tcBorders>
            <w:shd w:val="clear" w:color="auto" w:fill="auto"/>
          </w:tcPr>
          <w:p w14:paraId="3B0C4FC4" w14:textId="6AF6D49A" w:rsidR="00DF2BB6" w:rsidRPr="00C70209" w:rsidRDefault="00DF2BB6" w:rsidP="003131E2">
            <w:pPr>
              <w:pStyle w:val="Tabletext-evidencematrix"/>
            </w:pPr>
            <w:r w:rsidRPr="00C70209">
              <w:t>3 trials</w:t>
            </w:r>
            <w:r w:rsidRPr="00C70209">
              <w:rPr>
                <w:vertAlign w:val="superscript"/>
              </w:rPr>
              <w:t>f</w:t>
            </w:r>
            <w:r w:rsidRPr="00C70209">
              <w:t xml:space="preserve"> (Al-Kharfy 1996, Romagnoli 2000, Shannon 1995)</w:t>
            </w:r>
            <w:r w:rsidR="001F211B">
              <w:fldChar w:fldCharType="begin">
                <w:fldData xml:space="preserve">PEVuZE5vdGU+PENpdGU+PEF1dGhvcj5BbC1LaGFyZnk8L0F1dGhvcj48WWVhcj4xOTk2PC9ZZWFy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</w:fldData>
              </w:fldChar>
            </w:r>
            <w:r w:rsidR="001F211B">
              <w:instrText xml:space="preserve"> ADDIN EN.CITE </w:instrText>
            </w:r>
            <w:r w:rsidR="001F211B">
              <w:fldChar w:fldCharType="begin">
                <w:fldData xml:space="preserve">PEVuZE5vdGU+PENpdGU+PEF1dGhvcj5BbC1LaGFyZnk8L0F1dGhvcj48WWVhcj4xOTk2PC9ZZWFy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23; 139; 143</w:t>
            </w:r>
            <w:r w:rsidR="001F211B">
              <w:fldChar w:fldCharType="end"/>
            </w:r>
          </w:p>
          <w:p w14:paraId="625CD9FC" w14:textId="77777777" w:rsidR="00DF2BB6" w:rsidRPr="00C70209" w:rsidRDefault="00DF2BB6" w:rsidP="003131E2">
            <w:pPr>
              <w:pStyle w:val="Tabletext-evidencematrix"/>
            </w:pPr>
            <w:r w:rsidRPr="00C70209">
              <w:t>N=442</w:t>
            </w:r>
          </w:p>
        </w:tc>
        <w:tc>
          <w:tcPr>
            <w:tcW w:w="1395" w:type="dxa"/>
            <w:vMerge/>
            <w:shd w:val="clear" w:color="auto" w:fill="auto"/>
          </w:tcPr>
          <w:p w14:paraId="1F2389D7" w14:textId="77777777" w:rsidR="00DF2BB6" w:rsidRPr="00C70209" w:rsidRDefault="00DF2BB6" w:rsidP="003131E2">
            <w:pPr>
              <w:pStyle w:val="Tabletext-evidencematrix"/>
            </w:pPr>
          </w:p>
        </w:tc>
        <w:tc>
          <w:tcPr>
            <w:tcW w:w="1395" w:type="dxa"/>
            <w:tcBorders>
              <w:bottom w:val="single" w:sz="4" w:space="0" w:color="000000"/>
            </w:tcBorders>
            <w:shd w:val="clear" w:color="auto" w:fill="auto"/>
          </w:tcPr>
          <w:p w14:paraId="316BC929" w14:textId="16752A00" w:rsidR="00DF2BB6" w:rsidRPr="00C70209" w:rsidRDefault="00DF2BB6" w:rsidP="003131E2">
            <w:pPr>
              <w:pStyle w:val="Tabletext-evidencematrix"/>
            </w:pPr>
            <w:r w:rsidRPr="00C70209">
              <w:t>Single centre, Canada, Italy</w:t>
            </w:r>
          </w:p>
          <w:p w14:paraId="0F10EB63" w14:textId="77777777" w:rsidR="00DF2BB6" w:rsidRPr="00C70209" w:rsidRDefault="00DF2BB6" w:rsidP="003131E2">
            <w:pPr>
              <w:pStyle w:val="Tabletext-evidencematrix"/>
            </w:pPr>
            <w:r w:rsidRPr="00C70209">
              <w:t>Multicentre, USA</w:t>
            </w:r>
          </w:p>
        </w:tc>
        <w:tc>
          <w:tcPr>
            <w:tcW w:w="1392" w:type="dxa"/>
            <w:vMerge/>
            <w:shd w:val="clear" w:color="auto" w:fill="auto"/>
          </w:tcPr>
          <w:p w14:paraId="1722DF01" w14:textId="77777777" w:rsidR="00DF2BB6" w:rsidRPr="00C70209" w:rsidRDefault="00DF2BB6" w:rsidP="003131E2">
            <w:pPr>
              <w:pStyle w:val="Tabletext-evidencematrix"/>
            </w:pPr>
          </w:p>
        </w:tc>
        <w:tc>
          <w:tcPr>
            <w:tcW w:w="1400" w:type="dxa"/>
            <w:tcBorders>
              <w:bottom w:val="single" w:sz="4" w:space="0" w:color="000000"/>
            </w:tcBorders>
            <w:shd w:val="clear" w:color="auto" w:fill="auto"/>
          </w:tcPr>
          <w:p w14:paraId="2FD1D905" w14:textId="77777777" w:rsidR="00DF2BB6" w:rsidRPr="00C70209" w:rsidRDefault="00DF2BB6" w:rsidP="003131E2">
            <w:pPr>
              <w:pStyle w:val="Tabletext-evidencematrix"/>
            </w:pPr>
            <w:r w:rsidRPr="00C70209">
              <w:t>Severe ROP (≥ stage 3)</w:t>
            </w:r>
          </w:p>
        </w:tc>
        <w:tc>
          <w:tcPr>
            <w:tcW w:w="1466" w:type="dxa"/>
            <w:tcBorders>
              <w:bottom w:val="single" w:sz="4" w:space="0" w:color="000000"/>
            </w:tcBorders>
            <w:shd w:val="clear" w:color="auto" w:fill="auto"/>
          </w:tcPr>
          <w:p w14:paraId="207F5C60" w14:textId="77777777" w:rsidR="00DF2BB6" w:rsidRPr="00C70209" w:rsidRDefault="00DF2BB6" w:rsidP="003131E2">
            <w:pPr>
              <w:pStyle w:val="Tabletext-evidencematrix"/>
            </w:pPr>
            <w:r w:rsidRPr="00C70209">
              <w:t>24/219 (11.0%)</w:t>
            </w:r>
          </w:p>
        </w:tc>
        <w:tc>
          <w:tcPr>
            <w:tcW w:w="1466" w:type="dxa"/>
            <w:tcBorders>
              <w:bottom w:val="single" w:sz="4" w:space="0" w:color="000000"/>
            </w:tcBorders>
            <w:shd w:val="clear" w:color="auto" w:fill="auto"/>
          </w:tcPr>
          <w:p w14:paraId="51079442" w14:textId="77777777" w:rsidR="00DF2BB6" w:rsidRPr="00C70209" w:rsidRDefault="00DF2BB6" w:rsidP="003131E2">
            <w:pPr>
              <w:pStyle w:val="Tabletext-evidencematrix"/>
            </w:pPr>
            <w:r w:rsidRPr="00C70209">
              <w:t>14/223 (6.3%)</w:t>
            </w:r>
          </w:p>
        </w:tc>
        <w:tc>
          <w:tcPr>
            <w:tcW w:w="1466" w:type="dxa"/>
            <w:tcBorders>
              <w:bottom w:val="single" w:sz="4" w:space="0" w:color="000000"/>
            </w:tcBorders>
            <w:shd w:val="clear" w:color="auto" w:fill="auto"/>
          </w:tcPr>
          <w:p w14:paraId="2ACF8976" w14:textId="77777777" w:rsidR="00DF2BB6" w:rsidRPr="00C70209" w:rsidRDefault="00DF2BB6" w:rsidP="003131E2">
            <w:pPr>
              <w:pStyle w:val="Tabletext-evidencematrix"/>
            </w:pPr>
            <w:r w:rsidRPr="00C70209">
              <w:t>RR 1.73 [0.92,3.24]</w:t>
            </w:r>
          </w:p>
        </w:tc>
        <w:tc>
          <w:tcPr>
            <w:tcW w:w="1704" w:type="dxa"/>
            <w:tcBorders>
              <w:bottom w:val="single" w:sz="4" w:space="0" w:color="000000"/>
            </w:tcBorders>
            <w:shd w:val="clear" w:color="auto" w:fill="auto"/>
          </w:tcPr>
          <w:p w14:paraId="76D93367" w14:textId="77777777" w:rsidR="00DF2BB6" w:rsidRPr="00C70209" w:rsidRDefault="00DF2BB6" w:rsidP="003131E2">
            <w:pPr>
              <w:pStyle w:val="Tabletext-evidencematrix"/>
              <w:rPr>
                <w:i/>
              </w:rPr>
            </w:pPr>
            <w:r w:rsidRPr="00C70209">
              <w:rPr>
                <w:i/>
              </w:rPr>
              <w:t>No significant difference</w:t>
            </w:r>
          </w:p>
          <w:p w14:paraId="0595F7D3" w14:textId="73B6E5AE" w:rsidR="00DF2BB6" w:rsidRPr="00C70209" w:rsidRDefault="001A475D" w:rsidP="003131E2">
            <w:pPr>
              <w:pStyle w:val="Tabletext-evidencematrix"/>
            </w:pPr>
            <w:r w:rsidRPr="001A475D">
              <w:rPr>
                <w:i/>
              </w:rPr>
              <w:t>P = </w:t>
            </w:r>
            <w:r w:rsidR="00DF2BB6" w:rsidRPr="00C70209">
              <w:t>0.087</w:t>
            </w:r>
          </w:p>
          <w:p w14:paraId="65510170" w14:textId="77777777" w:rsidR="00DF2BB6" w:rsidRPr="00C70209" w:rsidRDefault="00DF2BB6" w:rsidP="003131E2">
            <w:pPr>
              <w:pStyle w:val="Tabletext-evidencematrix"/>
            </w:pPr>
            <w:r w:rsidRPr="00C70209">
              <w:t>No significant heterogeneity</w:t>
            </w:r>
          </w:p>
          <w:p w14:paraId="6FB110D5" w14:textId="73C9C08D"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18%</w:t>
            </w:r>
          </w:p>
        </w:tc>
      </w:tr>
      <w:tr w:rsidR="00DF2BB6" w:rsidRPr="00C70209" w14:paraId="3667F006" w14:textId="77777777" w:rsidTr="003131E2">
        <w:trPr>
          <w:cantSplit/>
        </w:trPr>
        <w:tc>
          <w:tcPr>
            <w:tcW w:w="14175" w:type="dxa"/>
            <w:gridSpan w:val="10"/>
            <w:tcBorders>
              <w:top w:val="single" w:sz="4" w:space="0" w:color="000000"/>
              <w:bottom w:val="single" w:sz="4" w:space="0" w:color="000000"/>
            </w:tcBorders>
            <w:shd w:val="clear" w:color="auto" w:fill="000000"/>
          </w:tcPr>
          <w:p w14:paraId="7EB665AF"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evidence </w:t>
            </w:r>
          </w:p>
        </w:tc>
      </w:tr>
      <w:tr w:rsidR="00DF2BB6" w:rsidRPr="00C70209" w14:paraId="7A7DA255" w14:textId="77777777" w:rsidTr="003131E2">
        <w:trPr>
          <w:cantSplit/>
        </w:trPr>
        <w:tc>
          <w:tcPr>
            <w:tcW w:w="14175" w:type="dxa"/>
            <w:gridSpan w:val="10"/>
            <w:tcBorders>
              <w:top w:val="single" w:sz="4" w:space="0" w:color="000000"/>
              <w:bottom w:val="single" w:sz="4" w:space="0" w:color="000000"/>
            </w:tcBorders>
            <w:shd w:val="clear" w:color="auto" w:fill="auto"/>
          </w:tcPr>
          <w:p w14:paraId="4C6FDCFD" w14:textId="77777777" w:rsidR="00DF2BB6" w:rsidRPr="00C70209" w:rsidRDefault="00DF2BB6" w:rsidP="003131E2">
            <w:pPr>
              <w:pStyle w:val="TableH5"/>
              <w:rPr>
                <w:rFonts w:eastAsia="Arial Unicode MS"/>
                <w:lang w:eastAsia="ja-JP"/>
              </w:rPr>
            </w:pPr>
            <w:r w:rsidRPr="00C70209">
              <w:rPr>
                <w:rFonts w:eastAsia="Arial Unicode MS"/>
                <w:lang w:eastAsia="ja-JP"/>
              </w:rPr>
              <w:t>Anaemia of prematurity</w:t>
            </w:r>
          </w:p>
        </w:tc>
      </w:tr>
      <w:tr w:rsidR="00DF2BB6" w:rsidRPr="00C70209" w14:paraId="359B0845" w14:textId="77777777" w:rsidTr="003131E2">
        <w:trPr>
          <w:cantSplit/>
        </w:trPr>
        <w:tc>
          <w:tcPr>
            <w:tcW w:w="1100" w:type="dxa"/>
            <w:vMerge w:val="restart"/>
            <w:shd w:val="clear" w:color="auto" w:fill="auto"/>
          </w:tcPr>
          <w:p w14:paraId="40C9A192" w14:textId="02391D43"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12484046" w14:textId="77777777" w:rsidR="00DF2BB6" w:rsidRPr="00C70209" w:rsidRDefault="00DF2BB6" w:rsidP="003131E2">
            <w:pPr>
              <w:pStyle w:val="Tabletext-evidencematrix"/>
            </w:pPr>
            <w:r w:rsidRPr="00C70209">
              <w:t>Level I/II</w:t>
            </w:r>
          </w:p>
          <w:p w14:paraId="78D675EC" w14:textId="77777777" w:rsidR="00DF2BB6" w:rsidRPr="00C70209" w:rsidRDefault="00DF2BB6" w:rsidP="003131E2">
            <w:pPr>
              <w:pStyle w:val="Tabletext-evidencematrix"/>
            </w:pPr>
            <w:r w:rsidRPr="00C70209">
              <w:rPr>
                <w:i/>
              </w:rPr>
              <w:t>Good</w:t>
            </w:r>
          </w:p>
        </w:tc>
        <w:tc>
          <w:tcPr>
            <w:tcW w:w="1391" w:type="dxa"/>
            <w:vMerge w:val="restart"/>
            <w:shd w:val="clear" w:color="auto" w:fill="auto"/>
          </w:tcPr>
          <w:p w14:paraId="5676DD4A" w14:textId="370DCD39" w:rsidR="00DF2BB6" w:rsidRPr="00C70209" w:rsidRDefault="00DF2BB6" w:rsidP="003131E2">
            <w:pPr>
              <w:pStyle w:val="Tabletext-evidencematrix"/>
            </w:pPr>
            <w:r w:rsidRPr="00C70209">
              <w:t>1 trial (Ohls 2013)</w:t>
            </w:r>
            <w:r w:rsidR="001F211B">
              <w:fldChar w:fldCharType="begin"/>
            </w:r>
            <w:r w:rsidR="001F211B">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1F211B">
              <w:fldChar w:fldCharType="separate"/>
            </w:r>
            <w:r w:rsidR="001F211B" w:rsidRPr="001F211B">
              <w:rPr>
                <w:noProof/>
                <w:vertAlign w:val="superscript"/>
              </w:rPr>
              <w:t>114</w:t>
            </w:r>
            <w:r w:rsidR="001F211B">
              <w:fldChar w:fldCharType="end"/>
            </w:r>
          </w:p>
          <w:p w14:paraId="291431C8" w14:textId="77777777" w:rsidR="00DF2BB6" w:rsidRPr="00C70209" w:rsidRDefault="00DF2BB6" w:rsidP="003131E2">
            <w:pPr>
              <w:pStyle w:val="Tabletext-evidencematrix"/>
            </w:pPr>
            <w:r w:rsidRPr="00C70209">
              <w:t>N=62</w:t>
            </w:r>
          </w:p>
        </w:tc>
        <w:tc>
          <w:tcPr>
            <w:tcW w:w="1395" w:type="dxa"/>
            <w:vMerge w:val="restart"/>
            <w:shd w:val="clear" w:color="auto" w:fill="auto"/>
          </w:tcPr>
          <w:p w14:paraId="06C68D97" w14:textId="77777777" w:rsidR="00DF2BB6" w:rsidRPr="00C70209" w:rsidRDefault="00DF2BB6" w:rsidP="003131E2">
            <w:pPr>
              <w:pStyle w:val="Tabletext-evidencematrix"/>
            </w:pPr>
            <w:r w:rsidRPr="00C70209">
              <w:t>Preterm (&lt;37 weeks gestation) and/or LBW (&lt;2500 g) neonates, aged less than 8 days</w:t>
            </w:r>
          </w:p>
        </w:tc>
        <w:tc>
          <w:tcPr>
            <w:tcW w:w="1395" w:type="dxa"/>
            <w:vMerge w:val="restart"/>
            <w:shd w:val="clear" w:color="auto" w:fill="auto"/>
          </w:tcPr>
          <w:p w14:paraId="0A329BB9" w14:textId="77777777" w:rsidR="00DF2BB6" w:rsidRPr="00C70209" w:rsidRDefault="00DF2BB6" w:rsidP="003131E2">
            <w:pPr>
              <w:pStyle w:val="Tabletext-evidencematrix"/>
            </w:pPr>
            <w:r w:rsidRPr="00C70209">
              <w:t xml:space="preserve">USA </w:t>
            </w:r>
          </w:p>
        </w:tc>
        <w:tc>
          <w:tcPr>
            <w:tcW w:w="1392" w:type="dxa"/>
            <w:vMerge w:val="restart"/>
            <w:shd w:val="clear" w:color="auto" w:fill="auto"/>
          </w:tcPr>
          <w:p w14:paraId="528CAEB8" w14:textId="01F9364E" w:rsidR="00DF2BB6" w:rsidRPr="00C70209" w:rsidRDefault="00DF2BB6" w:rsidP="003131E2">
            <w:pPr>
              <w:pStyle w:val="Tabletext-evidencematrix"/>
            </w:pPr>
            <w:r w:rsidRPr="00C70209">
              <w:t>DAR + iron versus placebo + iron</w:t>
            </w:r>
          </w:p>
        </w:tc>
        <w:tc>
          <w:tcPr>
            <w:tcW w:w="1400" w:type="dxa"/>
            <w:tcBorders>
              <w:bottom w:val="single" w:sz="4" w:space="0" w:color="000000"/>
            </w:tcBorders>
            <w:shd w:val="clear" w:color="auto" w:fill="auto"/>
          </w:tcPr>
          <w:p w14:paraId="7A17B09E" w14:textId="77777777" w:rsidR="00DF2BB6" w:rsidRPr="00C70209" w:rsidRDefault="00DF2BB6" w:rsidP="003131E2">
            <w:pPr>
              <w:pStyle w:val="Tabletext-evidencematrix"/>
            </w:pPr>
            <w:r w:rsidRPr="00C70209">
              <w:t>ROP (all stages)</w:t>
            </w:r>
          </w:p>
        </w:tc>
        <w:tc>
          <w:tcPr>
            <w:tcW w:w="1466" w:type="dxa"/>
            <w:tcBorders>
              <w:bottom w:val="single" w:sz="4" w:space="0" w:color="000000"/>
            </w:tcBorders>
            <w:shd w:val="clear" w:color="auto" w:fill="auto"/>
          </w:tcPr>
          <w:p w14:paraId="79DF8D30" w14:textId="77777777" w:rsidR="00DF2BB6" w:rsidRPr="00C70209" w:rsidRDefault="00DF2BB6" w:rsidP="003131E2">
            <w:pPr>
              <w:pStyle w:val="Tabletext-evidencematrix"/>
            </w:pPr>
            <w:r w:rsidRPr="00C70209">
              <w:t>12/32 (37.5%)</w:t>
            </w:r>
          </w:p>
        </w:tc>
        <w:tc>
          <w:tcPr>
            <w:tcW w:w="1466" w:type="dxa"/>
            <w:tcBorders>
              <w:bottom w:val="single" w:sz="4" w:space="0" w:color="000000"/>
            </w:tcBorders>
            <w:shd w:val="clear" w:color="auto" w:fill="auto"/>
          </w:tcPr>
          <w:p w14:paraId="10386AF1" w14:textId="77777777" w:rsidR="00DF2BB6" w:rsidRPr="00C70209" w:rsidRDefault="00DF2BB6" w:rsidP="003131E2">
            <w:pPr>
              <w:pStyle w:val="Tabletext-evidencematrix"/>
            </w:pPr>
            <w:r w:rsidRPr="00C70209">
              <w:t>12/30 (40.0%)</w:t>
            </w:r>
          </w:p>
        </w:tc>
        <w:tc>
          <w:tcPr>
            <w:tcW w:w="1466" w:type="dxa"/>
            <w:tcBorders>
              <w:bottom w:val="single" w:sz="4" w:space="0" w:color="000000"/>
            </w:tcBorders>
            <w:shd w:val="clear" w:color="auto" w:fill="auto"/>
          </w:tcPr>
          <w:p w14:paraId="5F6B66CE" w14:textId="77777777" w:rsidR="00DF2BB6" w:rsidRPr="00C70209" w:rsidRDefault="00DF2BB6" w:rsidP="003131E2">
            <w:pPr>
              <w:pStyle w:val="Tabletext-evidencematrix"/>
            </w:pPr>
            <w:r w:rsidRPr="00C70209">
              <w:t>RR 0.94 [0.50, 1.75]</w:t>
            </w:r>
          </w:p>
        </w:tc>
        <w:tc>
          <w:tcPr>
            <w:tcW w:w="1704" w:type="dxa"/>
            <w:tcBorders>
              <w:bottom w:val="single" w:sz="4" w:space="0" w:color="000000"/>
            </w:tcBorders>
            <w:shd w:val="clear" w:color="auto" w:fill="auto"/>
          </w:tcPr>
          <w:p w14:paraId="3653E313" w14:textId="77777777" w:rsidR="00DF2BB6" w:rsidRPr="00C70209" w:rsidRDefault="00DF2BB6" w:rsidP="003131E2">
            <w:pPr>
              <w:pStyle w:val="Tabletext-evidencematrix"/>
              <w:rPr>
                <w:i/>
              </w:rPr>
            </w:pPr>
            <w:r w:rsidRPr="00C70209">
              <w:rPr>
                <w:i/>
              </w:rPr>
              <w:t>No significant difference</w:t>
            </w:r>
          </w:p>
          <w:p w14:paraId="4B3B1B81" w14:textId="7D8159A7" w:rsidR="00DF2BB6" w:rsidRPr="00C70209" w:rsidRDefault="001A475D" w:rsidP="003131E2">
            <w:pPr>
              <w:pStyle w:val="Tabletext-evidencematrix"/>
            </w:pPr>
            <w:r w:rsidRPr="001A475D">
              <w:rPr>
                <w:i/>
              </w:rPr>
              <w:t>P = </w:t>
            </w:r>
            <w:r w:rsidR="00DF2BB6" w:rsidRPr="00C70209">
              <w:t>0.84</w:t>
            </w:r>
          </w:p>
        </w:tc>
      </w:tr>
      <w:tr w:rsidR="00DF2BB6" w:rsidRPr="00C70209" w14:paraId="3AA34F2A" w14:textId="77777777" w:rsidTr="003131E2">
        <w:trPr>
          <w:cantSplit/>
        </w:trPr>
        <w:tc>
          <w:tcPr>
            <w:tcW w:w="1100" w:type="dxa"/>
            <w:vMerge/>
            <w:shd w:val="clear" w:color="auto" w:fill="auto"/>
          </w:tcPr>
          <w:p w14:paraId="179901D5" w14:textId="77777777" w:rsidR="00DF2BB6" w:rsidRPr="00C70209" w:rsidRDefault="00DF2BB6" w:rsidP="003131E2">
            <w:pPr>
              <w:pStyle w:val="Tabletext-evidencematrix"/>
            </w:pPr>
          </w:p>
        </w:tc>
        <w:tc>
          <w:tcPr>
            <w:tcW w:w="1391" w:type="dxa"/>
            <w:vMerge/>
            <w:shd w:val="clear" w:color="auto" w:fill="auto"/>
          </w:tcPr>
          <w:p w14:paraId="63E7F5C9" w14:textId="77777777" w:rsidR="00DF2BB6" w:rsidRPr="00C70209" w:rsidRDefault="00DF2BB6" w:rsidP="003131E2">
            <w:pPr>
              <w:pStyle w:val="Tabletext-evidencematrix"/>
            </w:pPr>
          </w:p>
        </w:tc>
        <w:tc>
          <w:tcPr>
            <w:tcW w:w="1395" w:type="dxa"/>
            <w:vMerge/>
            <w:shd w:val="clear" w:color="auto" w:fill="auto"/>
          </w:tcPr>
          <w:p w14:paraId="54CCFCB4" w14:textId="77777777" w:rsidR="00DF2BB6" w:rsidRPr="00C70209" w:rsidRDefault="00DF2BB6" w:rsidP="003131E2">
            <w:pPr>
              <w:pStyle w:val="Tabletext-evidencematrix"/>
            </w:pPr>
          </w:p>
        </w:tc>
        <w:tc>
          <w:tcPr>
            <w:tcW w:w="1395" w:type="dxa"/>
            <w:vMerge/>
            <w:shd w:val="clear" w:color="auto" w:fill="auto"/>
          </w:tcPr>
          <w:p w14:paraId="570779AE" w14:textId="77777777" w:rsidR="00DF2BB6" w:rsidRPr="00C70209" w:rsidRDefault="00DF2BB6" w:rsidP="003131E2">
            <w:pPr>
              <w:pStyle w:val="Tabletext-evidencematrix"/>
            </w:pPr>
          </w:p>
        </w:tc>
        <w:tc>
          <w:tcPr>
            <w:tcW w:w="1392" w:type="dxa"/>
            <w:vMerge/>
            <w:shd w:val="clear" w:color="auto" w:fill="auto"/>
          </w:tcPr>
          <w:p w14:paraId="54D3DE74" w14:textId="77777777" w:rsidR="00DF2BB6" w:rsidRPr="00C70209" w:rsidRDefault="00DF2BB6" w:rsidP="003131E2">
            <w:pPr>
              <w:pStyle w:val="Tabletext-evidencematrix"/>
            </w:pPr>
          </w:p>
        </w:tc>
        <w:tc>
          <w:tcPr>
            <w:tcW w:w="1400" w:type="dxa"/>
            <w:shd w:val="clear" w:color="auto" w:fill="auto"/>
          </w:tcPr>
          <w:p w14:paraId="5F09E49A" w14:textId="77777777" w:rsidR="00DF2BB6" w:rsidRPr="00C70209" w:rsidRDefault="00DF2BB6" w:rsidP="003131E2">
            <w:pPr>
              <w:pStyle w:val="Tabletext-evidencematrix"/>
            </w:pPr>
            <w:r w:rsidRPr="00C70209">
              <w:t>Severe ROP (≥ stage 3)</w:t>
            </w:r>
          </w:p>
        </w:tc>
        <w:tc>
          <w:tcPr>
            <w:tcW w:w="1466" w:type="dxa"/>
            <w:shd w:val="clear" w:color="auto" w:fill="auto"/>
          </w:tcPr>
          <w:p w14:paraId="1993C755" w14:textId="77777777" w:rsidR="00DF2BB6" w:rsidRPr="00C70209" w:rsidRDefault="00DF2BB6" w:rsidP="003131E2">
            <w:pPr>
              <w:pStyle w:val="Tabletext-evidencematrix"/>
            </w:pPr>
            <w:r w:rsidRPr="00C70209">
              <w:t>2/32 (6.3%)</w:t>
            </w:r>
          </w:p>
        </w:tc>
        <w:tc>
          <w:tcPr>
            <w:tcW w:w="1466" w:type="dxa"/>
            <w:shd w:val="clear" w:color="auto" w:fill="auto"/>
          </w:tcPr>
          <w:p w14:paraId="5552C41F" w14:textId="77777777" w:rsidR="00DF2BB6" w:rsidRPr="00C70209" w:rsidRDefault="00DF2BB6" w:rsidP="003131E2">
            <w:pPr>
              <w:pStyle w:val="Tabletext-evidencematrix"/>
            </w:pPr>
            <w:r w:rsidRPr="00C70209">
              <w:t>4/30 (13.3%)</w:t>
            </w:r>
          </w:p>
        </w:tc>
        <w:tc>
          <w:tcPr>
            <w:tcW w:w="1466" w:type="dxa"/>
            <w:shd w:val="clear" w:color="auto" w:fill="auto"/>
          </w:tcPr>
          <w:p w14:paraId="633AB499" w14:textId="77777777" w:rsidR="00DF2BB6" w:rsidRPr="00C70209" w:rsidRDefault="00DF2BB6" w:rsidP="003131E2">
            <w:pPr>
              <w:pStyle w:val="Tabletext-evidencematrix"/>
            </w:pPr>
            <w:r w:rsidRPr="00C70209">
              <w:t>RR 0.47 [0.09, 2.37]</w:t>
            </w:r>
          </w:p>
        </w:tc>
        <w:tc>
          <w:tcPr>
            <w:tcW w:w="1704" w:type="dxa"/>
            <w:shd w:val="clear" w:color="auto" w:fill="auto"/>
          </w:tcPr>
          <w:p w14:paraId="5E2F3B87" w14:textId="77777777" w:rsidR="00DF2BB6" w:rsidRPr="00C70209" w:rsidRDefault="00DF2BB6" w:rsidP="003131E2">
            <w:pPr>
              <w:pStyle w:val="Tabletext-evidencematrix"/>
              <w:rPr>
                <w:i/>
              </w:rPr>
            </w:pPr>
            <w:r w:rsidRPr="00C70209">
              <w:rPr>
                <w:i/>
              </w:rPr>
              <w:t>No significant difference</w:t>
            </w:r>
          </w:p>
          <w:p w14:paraId="550BA41A" w14:textId="0E541E1C" w:rsidR="00DF2BB6" w:rsidRPr="00C70209" w:rsidRDefault="001A475D" w:rsidP="003131E2">
            <w:pPr>
              <w:pStyle w:val="Tabletext-evidencematrix"/>
            </w:pPr>
            <w:r w:rsidRPr="001A475D">
              <w:rPr>
                <w:i/>
              </w:rPr>
              <w:t>P = </w:t>
            </w:r>
            <w:r w:rsidR="00DF2BB6" w:rsidRPr="00C70209">
              <w:t>0.36</w:t>
            </w:r>
          </w:p>
        </w:tc>
      </w:tr>
    </w:tbl>
    <w:p w14:paraId="2620D04E" w14:textId="7FFA1BB2" w:rsidR="00DF2BB6" w:rsidRPr="00C70209" w:rsidRDefault="00DF2BB6" w:rsidP="003131E2">
      <w:pPr>
        <w:pStyle w:val="TabFigNotes0noindent"/>
      </w:pPr>
      <w:r w:rsidRPr="00C70209">
        <w:t xml:space="preserve">CI, confidence interval; DAR, darbepoetin alpha; ESA, </w:t>
      </w:r>
      <w:r w:rsidR="00EA5C41" w:rsidRPr="00C70209">
        <w:t>erythropoiesis stimulating agent</w:t>
      </w:r>
      <w:r w:rsidRPr="00C70209">
        <w:t xml:space="preserve">; LBW, low birth weight; NNTH, number needed to treat to harm; OR, odds ratio; RCT, randomised controlled trial; RD, risk difference; rHuEPO, </w:t>
      </w:r>
      <w:r w:rsidR="00EA5C41" w:rsidRPr="00C70209">
        <w:t>recombinant human epoetin</w:t>
      </w:r>
      <w:r w:rsidRPr="00C70209">
        <w:t>; ROP, retinopathy of prematurity; RR, risk ratio</w:t>
      </w:r>
    </w:p>
    <w:p w14:paraId="53E41634"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034A8DF" w14:textId="27D9080F"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2F3F6701" w14:textId="6B7B4504" w:rsidR="00DF2BB6" w:rsidRPr="00C70209" w:rsidRDefault="00DF2BB6" w:rsidP="003131E2">
      <w:pPr>
        <w:pStyle w:val="TabFigNotes0noindent"/>
      </w:pPr>
      <w:r w:rsidRPr="00C70209">
        <w:rPr>
          <w:b/>
        </w:rPr>
        <w:t>c.</w:t>
      </w:r>
      <w:r w:rsidRPr="00C70209">
        <w:t xml:space="preserve"> Analysis includes one study (Fauchere 2008) that compared rHuEPO to no rHuEPO (use of iron not mentioned), one study (Romagnoli 2000) that compared rHuEPO + iron with no rHuEPO (no iron in control group), one trial (Ohls 2013) that contributed two datasets: rHuEPO versus no rHuEPO and DAR versus no DAR, and one trial (Shannon 1995) that reported threshold ROP, which was considered under ROP (stage ≥3) by Ohlsson (2014) and Aher (2014).</w:t>
      </w:r>
    </w:p>
    <w:p w14:paraId="2E5F4BBC" w14:textId="77777777" w:rsidR="00DF2BB6" w:rsidRPr="00C70209" w:rsidRDefault="00DF2BB6" w:rsidP="003131E2">
      <w:pPr>
        <w:pStyle w:val="TabFigNotes0noindent"/>
      </w:pPr>
      <w:r w:rsidRPr="00C70209">
        <w:rPr>
          <w:b/>
        </w:rPr>
        <w:t>d.</w:t>
      </w:r>
      <w:r w:rsidRPr="00C70209">
        <w:t xml:space="preserve"> Calculated post-hoc using RevMan 5.1.2.</w:t>
      </w:r>
    </w:p>
    <w:p w14:paraId="18E931E2" w14:textId="0C3D1A50" w:rsidR="00DF2BB6" w:rsidRPr="00C70209" w:rsidRDefault="00DF2BB6" w:rsidP="003131E2">
      <w:pPr>
        <w:pStyle w:val="TabFigNotes0noindent"/>
      </w:pPr>
      <w:r w:rsidRPr="00C70209">
        <w:rPr>
          <w:b/>
        </w:rPr>
        <w:t>e.</w:t>
      </w:r>
      <w:r w:rsidRPr="00C70209">
        <w:t xml:space="preserve"> Analysis includes one study (Carnielli 1998) that compared rHuEPO + iron versus placebo (no iron in control group) and one study (Fauchere 2008) that compared rHuEPO to no rHuEPO (use of iron not mentioned) and one study (Romagnoli 2000) that compared rHuEPO + iron with no rHuEPO (no iron in control group).</w:t>
      </w:r>
    </w:p>
    <w:p w14:paraId="452B62A0" w14:textId="3EB1F3C9" w:rsidR="00DF2BB6" w:rsidRPr="00C70209" w:rsidRDefault="00DF2BB6" w:rsidP="003131E2">
      <w:pPr>
        <w:pStyle w:val="TabFigNotes0noindent"/>
      </w:pPr>
      <w:r w:rsidRPr="00C70209">
        <w:rPr>
          <w:b/>
        </w:rPr>
        <w:t>f.</w:t>
      </w:r>
      <w:r w:rsidRPr="00C70209">
        <w:t xml:space="preserve"> Analysis includes one study (Romagnoli 2000) that compared rHuEPO + iron with no rHuEPO (no iron in control group).</w:t>
      </w:r>
    </w:p>
    <w:p w14:paraId="2C735E75"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60FB692C" w14:textId="77777777" w:rsidR="00DF2BB6" w:rsidRPr="00C70209" w:rsidRDefault="00DF2BB6" w:rsidP="003131E2">
      <w:pPr>
        <w:pStyle w:val="BodyText"/>
      </w:pPr>
    </w:p>
    <w:p w14:paraId="27FE9F71" w14:textId="3E4ED3E9" w:rsidR="00DF2BB6" w:rsidRPr="00C70209" w:rsidRDefault="00DF2BB6" w:rsidP="003131E2">
      <w:pPr>
        <w:pStyle w:val="Caption"/>
        <w:ind w:left="1860"/>
      </w:pPr>
      <w:bookmarkStart w:id="398" w:name="_Ref403380775"/>
      <w:bookmarkStart w:id="399" w:name="_Toc421795375"/>
      <w:bookmarkStart w:id="400" w:name="_Toc427747243"/>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4</w:t>
      </w:r>
      <w:r w:rsidRPr="00C70209">
        <w:fldChar w:fldCharType="end"/>
      </w:r>
      <w:bookmarkEnd w:id="398"/>
      <w:r w:rsidRPr="00C70209">
        <w:tab/>
        <w:t>Meta-analysis of ESAs versus no ESAs (with or without iron) in preterm infants with anaemia of prematurity – ROP (all stages or stage not reported)</w:t>
      </w:r>
      <w:bookmarkEnd w:id="399"/>
      <w:bookmarkEnd w:id="400"/>
    </w:p>
    <w:p w14:paraId="6E377F73" w14:textId="77777777" w:rsidR="00DF2BB6" w:rsidRPr="00C70209" w:rsidRDefault="00DF2BB6" w:rsidP="003131E2">
      <w:pPr>
        <w:pStyle w:val="Pic"/>
      </w:pPr>
    </w:p>
    <w:p w14:paraId="622150F7" w14:textId="77777777" w:rsidR="00DF2BB6" w:rsidRPr="00C70209" w:rsidRDefault="00DF2BB6" w:rsidP="003131E2">
      <w:pPr>
        <w:pStyle w:val="BodyText1"/>
        <w:ind w:left="510"/>
        <w:rPr>
          <w:lang w:val="en-AU"/>
        </w:rPr>
      </w:pPr>
      <w:r w:rsidRPr="00C70209">
        <w:rPr>
          <w:noProof/>
          <w:lang w:val="en-AU" w:eastAsia="en-AU"/>
        </w:rPr>
        <w:drawing>
          <wp:inline distT="0" distB="0" distL="0" distR="0" wp14:anchorId="20F5E387" wp14:editId="1426799A">
            <wp:extent cx="5266286" cy="6459429"/>
            <wp:effectExtent l="19050" t="19050" r="10795"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ROP all stages.emf"/>
                    <pic:cNvPicPr/>
                  </pic:nvPicPr>
                  <pic:blipFill>
                    <a:blip r:embed="rId40">
                      <a:extLst>
                        <a:ext uri="{28A0092B-C50C-407E-A947-70E740481C1C}">
                          <a14:useLocalDpi xmlns:a14="http://schemas.microsoft.com/office/drawing/2010/main" val="0"/>
                        </a:ext>
                      </a:extLst>
                    </a:blip>
                    <a:stretch>
                      <a:fillRect/>
                    </a:stretch>
                  </pic:blipFill>
                  <pic:spPr>
                    <a:xfrm>
                      <a:off x="0" y="0"/>
                      <a:ext cx="5266286" cy="6459429"/>
                    </a:xfrm>
                    <a:prstGeom prst="rect">
                      <a:avLst/>
                    </a:prstGeom>
                    <a:ln w="12696" cmpd="sng">
                      <a:solidFill>
                        <a:srgbClr val="000000"/>
                      </a:solidFill>
                      <a:prstDash val="solid"/>
                    </a:ln>
                  </pic:spPr>
                </pic:pic>
              </a:graphicData>
            </a:graphic>
          </wp:inline>
        </w:drawing>
      </w:r>
    </w:p>
    <w:p w14:paraId="332C0D0A" w14:textId="77777777" w:rsidR="00DF2BB6" w:rsidRPr="00C70209" w:rsidRDefault="00DF2BB6" w:rsidP="003131E2">
      <w:pPr>
        <w:pStyle w:val="BodyText"/>
      </w:pPr>
    </w:p>
    <w:p w14:paraId="3BFD1565" w14:textId="77777777" w:rsidR="00DF2BB6" w:rsidRPr="00C70209" w:rsidRDefault="00DF2BB6" w:rsidP="003131E2">
      <w:pPr>
        <w:spacing w:after="200"/>
        <w:rPr>
          <w:sz w:val="18"/>
        </w:rPr>
      </w:pPr>
      <w:r w:rsidRPr="00C70209">
        <w:br w:type="page"/>
      </w:r>
    </w:p>
    <w:p w14:paraId="772A9895" w14:textId="1B311D42" w:rsidR="00DF2BB6" w:rsidRPr="00C70209" w:rsidRDefault="00DF2BB6" w:rsidP="003131E2">
      <w:pPr>
        <w:pStyle w:val="Caption"/>
        <w:ind w:left="1860"/>
      </w:pPr>
      <w:bookmarkStart w:id="401" w:name="_Ref403381884"/>
      <w:bookmarkStart w:id="402" w:name="_Toc421795376"/>
      <w:bookmarkStart w:id="403" w:name="_Toc427747244"/>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5</w:t>
      </w:r>
      <w:r w:rsidRPr="00C70209">
        <w:fldChar w:fldCharType="end"/>
      </w:r>
      <w:bookmarkEnd w:id="401"/>
      <w:r w:rsidRPr="00C70209">
        <w:tab/>
        <w:t>Meta-analysis of ESAs versus no ESAs (with or without iron) in preterm infants with anaemia of prematurity – ROP (all stages or stage not reported – RCTs only)</w:t>
      </w:r>
      <w:bookmarkEnd w:id="402"/>
      <w:bookmarkEnd w:id="403"/>
    </w:p>
    <w:p w14:paraId="382C849D" w14:textId="77777777" w:rsidR="00DF2BB6" w:rsidRPr="00C70209" w:rsidRDefault="00DF2BB6" w:rsidP="003131E2">
      <w:pPr>
        <w:pStyle w:val="BodyText1"/>
        <w:ind w:left="510"/>
        <w:rPr>
          <w:lang w:val="en-AU"/>
        </w:rPr>
      </w:pPr>
      <w:r w:rsidRPr="00C70209">
        <w:rPr>
          <w:noProof/>
          <w:lang w:val="en-AU" w:eastAsia="en-AU"/>
        </w:rPr>
        <w:drawing>
          <wp:inline distT="0" distB="0" distL="0" distR="0" wp14:anchorId="2313CE55" wp14:editId="49DF4DFF">
            <wp:extent cx="4985143" cy="4879543"/>
            <wp:effectExtent l="19050" t="19050" r="2540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ROP all stages (RCTs only).emf"/>
                    <pic:cNvPicPr/>
                  </pic:nvPicPr>
                  <pic:blipFill>
                    <a:blip r:embed="rId41">
                      <a:extLst>
                        <a:ext uri="{28A0092B-C50C-407E-A947-70E740481C1C}">
                          <a14:useLocalDpi xmlns:a14="http://schemas.microsoft.com/office/drawing/2010/main" val="0"/>
                        </a:ext>
                      </a:extLst>
                    </a:blip>
                    <a:stretch>
                      <a:fillRect/>
                    </a:stretch>
                  </pic:blipFill>
                  <pic:spPr>
                    <a:xfrm>
                      <a:off x="0" y="0"/>
                      <a:ext cx="4985143" cy="4879543"/>
                    </a:xfrm>
                    <a:prstGeom prst="rect">
                      <a:avLst/>
                    </a:prstGeom>
                    <a:ln w="12696" cmpd="sng">
                      <a:solidFill>
                        <a:srgbClr val="000000"/>
                      </a:solidFill>
                      <a:prstDash val="solid"/>
                    </a:ln>
                  </pic:spPr>
                </pic:pic>
              </a:graphicData>
            </a:graphic>
          </wp:inline>
        </w:drawing>
      </w:r>
    </w:p>
    <w:p w14:paraId="1EE857E0" w14:textId="77777777" w:rsidR="00DF2BB6" w:rsidRPr="00C70209" w:rsidRDefault="00DF2BB6" w:rsidP="003131E2">
      <w:pPr>
        <w:pStyle w:val="BodyText"/>
      </w:pPr>
    </w:p>
    <w:p w14:paraId="527FE1DF" w14:textId="77777777" w:rsidR="00DF2BB6" w:rsidRPr="00C70209" w:rsidRDefault="00DF2BB6" w:rsidP="003131E2">
      <w:pPr>
        <w:spacing w:after="200"/>
        <w:rPr>
          <w:b/>
        </w:rPr>
      </w:pPr>
      <w:r w:rsidRPr="00C70209">
        <w:br w:type="page"/>
      </w:r>
    </w:p>
    <w:p w14:paraId="0F091C61" w14:textId="463C3522" w:rsidR="00DF2BB6" w:rsidRPr="00C70209" w:rsidRDefault="00DF2BB6" w:rsidP="003131E2">
      <w:pPr>
        <w:pStyle w:val="Caption"/>
        <w:ind w:left="1860"/>
      </w:pPr>
      <w:bookmarkStart w:id="404" w:name="_Ref403380999"/>
      <w:bookmarkStart w:id="405" w:name="_Toc421795377"/>
      <w:bookmarkStart w:id="406" w:name="_Toc427747245"/>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6</w:t>
      </w:r>
      <w:r w:rsidRPr="00C70209">
        <w:fldChar w:fldCharType="end"/>
      </w:r>
      <w:bookmarkEnd w:id="404"/>
      <w:r w:rsidRPr="00C70209">
        <w:tab/>
        <w:t xml:space="preserve">Meta-analysis of ESAs versus no ESAs (with or without iron) in preterm infants with anaemia of prematurity – </w:t>
      </w:r>
      <w:r w:rsidR="00D7682F" w:rsidRPr="00C70209">
        <w:t xml:space="preserve">severe </w:t>
      </w:r>
      <w:r w:rsidRPr="00C70209">
        <w:t>ROP (stage 3–4)</w:t>
      </w:r>
      <w:bookmarkEnd w:id="405"/>
      <w:bookmarkEnd w:id="406"/>
    </w:p>
    <w:p w14:paraId="6B926C15" w14:textId="77777777" w:rsidR="00DF2BB6" w:rsidRPr="00C70209" w:rsidRDefault="00DF2BB6" w:rsidP="003131E2">
      <w:pPr>
        <w:pStyle w:val="Pic"/>
      </w:pPr>
    </w:p>
    <w:p w14:paraId="6B496055" w14:textId="77777777" w:rsidR="00DF2BB6" w:rsidRPr="00C70209" w:rsidRDefault="00DF2BB6" w:rsidP="003131E2">
      <w:pPr>
        <w:pStyle w:val="Footnote"/>
        <w:ind w:left="510"/>
      </w:pPr>
      <w:r w:rsidRPr="00C70209">
        <w:rPr>
          <w:noProof/>
        </w:rPr>
        <w:drawing>
          <wp:inline distT="0" distB="0" distL="0" distR="0" wp14:anchorId="16C0158B" wp14:editId="62072A2B">
            <wp:extent cx="5266286" cy="6196115"/>
            <wp:effectExtent l="19050" t="19050" r="10795" b="146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severe ROP (stage3-4).emf"/>
                    <pic:cNvPicPr/>
                  </pic:nvPicPr>
                  <pic:blipFill>
                    <a:blip r:embed="rId42">
                      <a:extLst>
                        <a:ext uri="{28A0092B-C50C-407E-A947-70E740481C1C}">
                          <a14:useLocalDpi xmlns:a14="http://schemas.microsoft.com/office/drawing/2010/main" val="0"/>
                        </a:ext>
                      </a:extLst>
                    </a:blip>
                    <a:stretch>
                      <a:fillRect/>
                    </a:stretch>
                  </pic:blipFill>
                  <pic:spPr>
                    <a:xfrm>
                      <a:off x="0" y="0"/>
                      <a:ext cx="5266286" cy="6196115"/>
                    </a:xfrm>
                    <a:prstGeom prst="rect">
                      <a:avLst/>
                    </a:prstGeom>
                    <a:ln w="12696" cmpd="sng">
                      <a:solidFill>
                        <a:srgbClr val="000000"/>
                      </a:solidFill>
                      <a:prstDash val="solid"/>
                    </a:ln>
                  </pic:spPr>
                </pic:pic>
              </a:graphicData>
            </a:graphic>
          </wp:inline>
        </w:drawing>
      </w:r>
    </w:p>
    <w:p w14:paraId="79017CB6" w14:textId="77777777" w:rsidR="00DF2BB6" w:rsidRPr="00C70209" w:rsidRDefault="00DF2BB6" w:rsidP="003131E2">
      <w:pPr>
        <w:pStyle w:val="Pic"/>
        <w:jc w:val="center"/>
      </w:pPr>
    </w:p>
    <w:p w14:paraId="491A383F" w14:textId="77777777" w:rsidR="00DF2BB6" w:rsidRPr="00C70209" w:rsidRDefault="00DF2BB6" w:rsidP="003131E2">
      <w:pPr>
        <w:spacing w:after="200"/>
        <w:rPr>
          <w:sz w:val="18"/>
        </w:rPr>
      </w:pPr>
      <w:r w:rsidRPr="00C70209">
        <w:br w:type="page"/>
      </w:r>
    </w:p>
    <w:p w14:paraId="0DEC928B" w14:textId="3D75D5C7" w:rsidR="00DF2BB6" w:rsidRPr="00C70209" w:rsidRDefault="00DF2BB6" w:rsidP="003131E2">
      <w:pPr>
        <w:pStyle w:val="Caption"/>
        <w:ind w:left="1860"/>
      </w:pPr>
      <w:bookmarkStart w:id="407" w:name="_Toc421795378"/>
      <w:bookmarkStart w:id="408" w:name="_Toc427747246"/>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7</w:t>
      </w:r>
      <w:r w:rsidRPr="00C70209">
        <w:fldChar w:fldCharType="end"/>
      </w:r>
      <w:r w:rsidRPr="00C70209">
        <w:tab/>
        <w:t xml:space="preserve">Meta-analysis of ESAs versus no ESAs (with or without iron) in preterm infants with anaemia of prematurity – </w:t>
      </w:r>
      <w:r w:rsidR="00D7682F" w:rsidRPr="00C70209">
        <w:t xml:space="preserve">severe </w:t>
      </w:r>
      <w:r w:rsidRPr="00C70209">
        <w:t>ROP (stage 3–4 – RCTs only)</w:t>
      </w:r>
      <w:bookmarkEnd w:id="407"/>
      <w:bookmarkEnd w:id="408"/>
    </w:p>
    <w:p w14:paraId="47BEA72D" w14:textId="77777777" w:rsidR="00DF2BB6" w:rsidRPr="00C70209" w:rsidRDefault="00DF2BB6" w:rsidP="003131E2">
      <w:pPr>
        <w:pStyle w:val="Pic"/>
      </w:pPr>
    </w:p>
    <w:p w14:paraId="78204A87" w14:textId="77777777" w:rsidR="00DF2BB6" w:rsidRPr="00C70209" w:rsidRDefault="00DF2BB6" w:rsidP="003131E2">
      <w:pPr>
        <w:pStyle w:val="Footnote"/>
        <w:ind w:left="510"/>
      </w:pPr>
      <w:r w:rsidRPr="00C70209">
        <w:rPr>
          <w:noProof/>
        </w:rPr>
        <w:drawing>
          <wp:inline distT="0" distB="0" distL="0" distR="0" wp14:anchorId="47E9A80F" wp14:editId="69E12BA0">
            <wp:extent cx="5012572" cy="4747886"/>
            <wp:effectExtent l="19050" t="19050" r="17145" b="152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severe ROP (stage3-4 RCTs only).emf"/>
                    <pic:cNvPicPr/>
                  </pic:nvPicPr>
                  <pic:blipFill>
                    <a:blip r:embed="rId43">
                      <a:extLst>
                        <a:ext uri="{28A0092B-C50C-407E-A947-70E740481C1C}">
                          <a14:useLocalDpi xmlns:a14="http://schemas.microsoft.com/office/drawing/2010/main" val="0"/>
                        </a:ext>
                      </a:extLst>
                    </a:blip>
                    <a:stretch>
                      <a:fillRect/>
                    </a:stretch>
                  </pic:blipFill>
                  <pic:spPr>
                    <a:xfrm>
                      <a:off x="0" y="0"/>
                      <a:ext cx="5012572" cy="4747886"/>
                    </a:xfrm>
                    <a:prstGeom prst="rect">
                      <a:avLst/>
                    </a:prstGeom>
                    <a:ln w="12696" cmpd="sng">
                      <a:solidFill>
                        <a:srgbClr val="000000"/>
                      </a:solidFill>
                      <a:prstDash val="solid"/>
                    </a:ln>
                  </pic:spPr>
                </pic:pic>
              </a:graphicData>
            </a:graphic>
          </wp:inline>
        </w:drawing>
      </w:r>
    </w:p>
    <w:p w14:paraId="09D80D70" w14:textId="77777777" w:rsidR="00DF2BB6" w:rsidRPr="00C70209" w:rsidRDefault="00DF2BB6" w:rsidP="003131E2">
      <w:pPr>
        <w:spacing w:after="200"/>
        <w:rPr>
          <w:rFonts w:ascii="Tahoma" w:hAnsi="Tahoma"/>
          <w:b/>
          <w:bCs/>
          <w:iCs/>
          <w:color w:val="808080"/>
          <w:sz w:val="20"/>
        </w:rPr>
      </w:pPr>
    </w:p>
    <w:p w14:paraId="408846D9" w14:textId="77777777" w:rsidR="00DF2BB6" w:rsidRPr="00C70209" w:rsidRDefault="00DF2BB6" w:rsidP="003131E2">
      <w:pPr>
        <w:spacing w:after="200"/>
        <w:rPr>
          <w:rFonts w:ascii="Tahoma" w:hAnsi="Tahoma"/>
          <w:b/>
          <w:bCs/>
          <w:iCs/>
          <w:color w:val="808080"/>
          <w:sz w:val="20"/>
        </w:rPr>
      </w:pPr>
      <w:r w:rsidRPr="00C70209">
        <w:br w:type="page"/>
      </w:r>
    </w:p>
    <w:p w14:paraId="4712BF69" w14:textId="4C16FAEB" w:rsidR="00DF2BB6" w:rsidRPr="00C70209" w:rsidRDefault="00DF2BB6" w:rsidP="003131E2">
      <w:pPr>
        <w:pStyle w:val="Heading6"/>
      </w:pPr>
      <w:r w:rsidRPr="00C70209">
        <w:t>Bronchopulmonary dysplasia</w:t>
      </w:r>
    </w:p>
    <w:p w14:paraId="3545EB0C" w14:textId="28A4F08D" w:rsidR="00DF2BB6" w:rsidRPr="00C70209" w:rsidRDefault="00DF2BB6" w:rsidP="003131E2">
      <w:pPr>
        <w:pStyle w:val="BodyText"/>
      </w:pPr>
      <w:r w:rsidRPr="00C70209">
        <w:t xml:space="preserve">The systematic reviews by Ohlsson (2014) and Aher (2014) assessed the incidence of BPD in preterm infants administered ESAs compared with no ESA or placebo, stratified according to the age at which ESA treatment was initiated. </w:t>
      </w:r>
      <w:r w:rsidRPr="00C70209">
        <w:rPr>
          <w:b/>
          <w:highlight w:val="yellow"/>
        </w:rPr>
        <w:fldChar w:fldCharType="begin"/>
      </w:r>
      <w:r w:rsidRPr="00C70209">
        <w:rPr>
          <w:b/>
        </w:rPr>
        <w:instrText xml:space="preserve"> REF _Ref411514469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8</w:t>
      </w:r>
      <w:r w:rsidRPr="00C70209">
        <w:rPr>
          <w:b/>
          <w:highlight w:val="yellow"/>
        </w:rPr>
        <w:fldChar w:fldCharType="end"/>
      </w:r>
      <w:r w:rsidRPr="00C70209">
        <w:rPr>
          <w:b/>
        </w:rPr>
        <w:t xml:space="preserve"> </w:t>
      </w:r>
      <w:r w:rsidRPr="00C70209">
        <w:t>summarises the results from these studies.</w:t>
      </w:r>
    </w:p>
    <w:p w14:paraId="56570546" w14:textId="5AAD0945" w:rsidR="00DF2BB6" w:rsidRPr="00C70209" w:rsidRDefault="00DF2BB6" w:rsidP="003131E2">
      <w:pPr>
        <w:pStyle w:val="BodyText"/>
      </w:pPr>
      <w:r w:rsidRPr="00C70209">
        <w:t>Our literature search identified no additional Level II studies that reported on this outcome.</w:t>
      </w:r>
    </w:p>
    <w:p w14:paraId="63722711" w14:textId="6C96F5D4" w:rsidR="00DF2BB6" w:rsidRPr="00C70209" w:rsidRDefault="00DF2BB6" w:rsidP="003131E2">
      <w:pPr>
        <w:pStyle w:val="H7"/>
      </w:pPr>
      <w:r w:rsidRPr="00C70209">
        <w:t>Early rHuEPO or DAR</w:t>
      </w:r>
    </w:p>
    <w:p w14:paraId="2D51B2CF" w14:textId="307C80E6" w:rsidR="00DF2BB6" w:rsidRPr="00C70209" w:rsidRDefault="00DF2BB6" w:rsidP="003131E2">
      <w:pPr>
        <w:pStyle w:val="BodyText"/>
      </w:pPr>
      <w:r w:rsidRPr="00C70209">
        <w:t xml:space="preserve">Ohlsson (2014) identified 11 RCTs that reported the incidence of BPD (supplemental oxygen at 28 days of life </w:t>
      </w:r>
      <w:r w:rsidR="00C6358C" w:rsidRPr="00C70209">
        <w:t>or at</w:t>
      </w:r>
      <w:r w:rsidRPr="00C70209">
        <w:t xml:space="preserve"> 36 weeks postmenstrual age, or age at diagnosis not stated) in preterm infants administered rHuEPO within the first week of life. Ohlsson (2014) also noted that two RCTs (Ohls 1995, Ohls 1997) reported no difference in BPD rates between treatment groups, but data were not provided by the trial authors.</w:t>
      </w:r>
    </w:p>
    <w:p w14:paraId="32457DCD" w14:textId="77777777" w:rsidR="00DF2BB6" w:rsidRPr="00C70209" w:rsidRDefault="00DF2BB6" w:rsidP="003131E2">
      <w:pPr>
        <w:pStyle w:val="BodyText"/>
      </w:pPr>
      <w:r w:rsidRPr="00C70209">
        <w:t>One RCT (Yeo 2001) involving 100 neonates reported no significant difference between treatment groups (RR 0.75; 95% CI 0.35, 1.62) for use of supplemental oxygen at 28 days. A meta-analysis of five RCTs involving 542 neonates found no significant difference between treatment groups (RR 0.99; 95% CI 0.81, 1.21) for the use of supplemental oxygen at 36 weeks postmenstrual age. There was no heterogeneity for this outcome (I</w:t>
      </w:r>
      <w:r w:rsidRPr="00C70209">
        <w:rPr>
          <w:vertAlign w:val="superscript"/>
        </w:rPr>
        <w:t>2</w:t>
      </w:r>
      <w:r w:rsidRPr="00C70209">
        <w:t>=0%). Similarly, a meta-analysis of five RCTs involving 528 neonates that reported the incidence of BPD (age not specified) also found no significant difference between treatment groups (RR 0.98; 95% CI 0.61, 1.56), with no heterogeneity for this outcome (I</w:t>
      </w:r>
      <w:r w:rsidRPr="00C70209">
        <w:rPr>
          <w:vertAlign w:val="superscript"/>
        </w:rPr>
        <w:t>2</w:t>
      </w:r>
      <w:r w:rsidRPr="00C70209">
        <w:t>=0%).</w:t>
      </w:r>
    </w:p>
    <w:p w14:paraId="2EF7E9B4" w14:textId="77777777" w:rsidR="00DF2BB6" w:rsidRPr="00C70209" w:rsidRDefault="00DF2BB6" w:rsidP="003131E2">
      <w:pPr>
        <w:pStyle w:val="BodyText"/>
      </w:pPr>
      <w:r w:rsidRPr="00C70209">
        <w:t>Ohlsson (2014) also identified one RCT (Ohls 2013) comparing early DAR with sham injections that reported the proportion of subjects who had BPD (supplemental oxygen at 36 weeks postmenstrual age). Ohls (2013) found no significant difference between treatment groups comparing DAR with sham injections (RR 1.03; 95% CI 0.73, 1.46).</w:t>
      </w:r>
    </w:p>
    <w:p w14:paraId="77CD7C1F" w14:textId="1BF352A6" w:rsidR="00DF2BB6" w:rsidRPr="00C70209" w:rsidRDefault="00DF2BB6" w:rsidP="003131E2">
      <w:pPr>
        <w:pStyle w:val="H7"/>
      </w:pPr>
      <w:r w:rsidRPr="00C70209">
        <w:t>Late rHuEPO</w:t>
      </w:r>
    </w:p>
    <w:p w14:paraId="211FBA62" w14:textId="001137A2" w:rsidR="00DF2BB6" w:rsidRPr="00C70209" w:rsidRDefault="00DF2BB6" w:rsidP="003131E2">
      <w:pPr>
        <w:spacing w:after="200"/>
      </w:pPr>
      <w:r w:rsidRPr="00C70209">
        <w:t xml:space="preserve">Aher (2014) identified five RCTs that reported the incidence of BPD (supplemental oxygen at 28 days of life or at 36 weeks postmenstrual age) in preterm infants administered rHuEPO between days 8 and 28 of life. A meta-analysis of two RCTs involving 285 neonates showed a borderline significant increased risk of BPD (supplemental oxygen at 28 days) (RR 1.25; 95% CI 1.00, 1.55; </w:t>
      </w:r>
      <w:r w:rsidR="001A475D" w:rsidRPr="001A475D">
        <w:rPr>
          <w:i/>
        </w:rPr>
        <w:t>P = </w:t>
      </w:r>
      <w:r w:rsidRPr="00C70209">
        <w:t>0.05) in infants administered late rHuEPO. There was substantial heterogeneity for this outcome (I</w:t>
      </w:r>
      <w:r w:rsidRPr="00C70209">
        <w:rPr>
          <w:vertAlign w:val="superscript"/>
        </w:rPr>
        <w:t>2</w:t>
      </w:r>
      <w:r w:rsidRPr="00C70209">
        <w:t>=97%). When analysed using a random-effects model, the effect was non</w:t>
      </w:r>
      <w:r w:rsidR="00E25AC5" w:rsidRPr="00C70209">
        <w:t>significant</w:t>
      </w:r>
      <w:r w:rsidRPr="00C70209">
        <w:t xml:space="preserve"> (RR 1.21; 95% CI 0.35, 4.24; </w:t>
      </w:r>
      <w:r w:rsidR="001A475D" w:rsidRPr="001A475D">
        <w:rPr>
          <w:i/>
        </w:rPr>
        <w:t>P = </w:t>
      </w:r>
      <w:r w:rsidRPr="00C70209">
        <w:t>0.76). A meta-analysis of three RCTs involving 216 neonates reported the incidence of BPD (supplemental oxygen at 36 weeks postmenstrual age), with no significant difference (RR 0.89; 95% CI 0.59, 1.35) between treatment groups reported. There was substantial heterogeneity for this outcome (I</w:t>
      </w:r>
      <w:r w:rsidRPr="00C70209">
        <w:rPr>
          <w:vertAlign w:val="superscript"/>
        </w:rPr>
        <w:t>2</w:t>
      </w:r>
      <w:r w:rsidRPr="00C70209">
        <w:t>=56%).</w:t>
      </w:r>
    </w:p>
    <w:p w14:paraId="593E04A9" w14:textId="77777777" w:rsidR="00DF2BB6" w:rsidRPr="00C70209" w:rsidRDefault="00DF2BB6" w:rsidP="003131E2">
      <w:pPr>
        <w:pStyle w:val="H7"/>
      </w:pPr>
      <w:r w:rsidRPr="00C70209">
        <w:t>Early or late ESAs</w:t>
      </w:r>
    </w:p>
    <w:p w14:paraId="3B45B70A" w14:textId="0B799FC0" w:rsidR="00DF2BB6" w:rsidRPr="00C70209" w:rsidRDefault="00DF2BB6" w:rsidP="003131E2">
      <w:pPr>
        <w:pStyle w:val="BodyText"/>
      </w:pPr>
      <w:r w:rsidRPr="00C70209">
        <w:t xml:space="preserve">A meta-analysis was conducted to combine the Ohlsson (2014) and Aher (2014) reviews, and to evaluate the effect of ESA therapy compared with no ESA therapy on the incidence of BPD in preterm neonates, regardless of BPD definition or the age at which the neonates received ESA therapy (see </w:t>
      </w:r>
      <w:r w:rsidRPr="00C70209">
        <w:rPr>
          <w:b/>
        </w:rPr>
        <w:fldChar w:fldCharType="begin"/>
      </w:r>
      <w:r w:rsidRPr="00C70209">
        <w:rPr>
          <w:b/>
        </w:rPr>
        <w:instrText xml:space="preserve"> REF _Ref403382127 \h  \* MERGEFORMAT </w:instrText>
      </w:r>
      <w:r w:rsidRPr="00C70209">
        <w:rPr>
          <w:b/>
        </w:rPr>
      </w:r>
      <w:r w:rsidRPr="00C70209">
        <w:rPr>
          <w:b/>
        </w:rPr>
        <w:fldChar w:fldCharType="separate"/>
      </w:r>
      <w:r w:rsidR="000F7A9B" w:rsidRPr="000F7A9B">
        <w:rPr>
          <w:b/>
        </w:rPr>
        <w:t>Figure 3.2.8</w:t>
      </w:r>
      <w:r w:rsidRPr="00C70209">
        <w:rPr>
          <w:b/>
        </w:rPr>
        <w:fldChar w:fldCharType="end"/>
      </w:r>
      <w:r w:rsidRPr="00C70209">
        <w:t>). The analysis showed no significant difference between treatment groups (RR 1.00; 95% CI 0.94, 1.07) for the outcome of BPD in preterm infants administered ESAs compared with no ESA or placebo. There was no heterogeneity (I</w:t>
      </w:r>
      <w:r w:rsidRPr="00C70209">
        <w:rPr>
          <w:vertAlign w:val="superscript"/>
        </w:rPr>
        <w:t>2</w:t>
      </w:r>
      <w:r w:rsidRPr="00C70209">
        <w:t>=0%) for this outcome.</w:t>
      </w:r>
    </w:p>
    <w:p w14:paraId="7C8BC6D5"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1957CF2B" w14:textId="5F4B87AC" w:rsidR="00DF2BB6" w:rsidRPr="00C70209" w:rsidRDefault="00DF2BB6" w:rsidP="003131E2">
      <w:pPr>
        <w:pStyle w:val="Caption"/>
      </w:pPr>
      <w:bookmarkStart w:id="409" w:name="_Ref411514469"/>
      <w:bookmarkStart w:id="410" w:name="_Toc423015357"/>
      <w:bookmarkStart w:id="411" w:name="_Toc42774710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8</w:t>
      </w:r>
      <w:r w:rsidR="00130F03" w:rsidRPr="00C70209">
        <w:fldChar w:fldCharType="end"/>
      </w:r>
      <w:bookmarkEnd w:id="409"/>
      <w:r w:rsidRPr="00C70209">
        <w:tab/>
        <w:t>Preterm infants: Results for ESAs versus no ESAs (with or without iron) – BPD</w:t>
      </w:r>
      <w:bookmarkEnd w:id="410"/>
      <w:bookmarkEnd w:id="41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1389"/>
        <w:gridCol w:w="1389"/>
        <w:gridCol w:w="1389"/>
        <w:gridCol w:w="1395"/>
        <w:gridCol w:w="1466"/>
        <w:gridCol w:w="1466"/>
        <w:gridCol w:w="1469"/>
        <w:gridCol w:w="1724"/>
      </w:tblGrid>
      <w:tr w:rsidR="00DF2BB6" w:rsidRPr="00C70209" w14:paraId="322D6ABC" w14:textId="77777777" w:rsidTr="003131E2">
        <w:trPr>
          <w:cantSplit/>
          <w:tblHeader/>
        </w:trPr>
        <w:tc>
          <w:tcPr>
            <w:tcW w:w="388" w:type="pct"/>
            <w:vMerge w:val="restart"/>
            <w:tcBorders>
              <w:bottom w:val="single" w:sz="4" w:space="0" w:color="auto"/>
            </w:tcBorders>
          </w:tcPr>
          <w:p w14:paraId="58B36CC7"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7660E50F" w14:textId="77777777" w:rsidR="00DF2BB6" w:rsidRPr="00C70209" w:rsidRDefault="00DF2BB6" w:rsidP="003131E2">
            <w:pPr>
              <w:pStyle w:val="TableH2"/>
              <w:rPr>
                <w:rFonts w:eastAsia="Arial Unicode MS"/>
                <w:lang w:eastAsia="ja-JP"/>
              </w:rPr>
            </w:pPr>
            <w:r w:rsidRPr="00C70209">
              <w:rPr>
                <w:rFonts w:eastAsia="Arial Unicode MS"/>
                <w:lang w:eastAsia="ja-JP"/>
              </w:rPr>
              <w:t>Level of evidence</w:t>
            </w:r>
            <w:r w:rsidRPr="00C70209">
              <w:rPr>
                <w:rFonts w:eastAsia="Arial Unicode MS"/>
                <w:vertAlign w:val="superscript"/>
                <w:lang w:eastAsia="ja-JP"/>
              </w:rPr>
              <w:t>a</w:t>
            </w:r>
          </w:p>
          <w:p w14:paraId="7E405753" w14:textId="77777777" w:rsidR="00DF2BB6" w:rsidRPr="00C70209" w:rsidRDefault="00DF2BB6" w:rsidP="003131E2">
            <w:pPr>
              <w:pStyle w:val="TableH2"/>
              <w:rPr>
                <w:rFonts w:eastAsia="Arial Unicode MS"/>
                <w:lang w:eastAsia="ja-JP"/>
              </w:rPr>
            </w:pPr>
            <w:r w:rsidRPr="00C70209">
              <w:rPr>
                <w:rFonts w:eastAsia="Arial Unicode MS"/>
                <w:i/>
                <w:lang w:eastAsia="ja-JP"/>
              </w:rPr>
              <w:t>Quality</w:t>
            </w:r>
          </w:p>
        </w:tc>
        <w:tc>
          <w:tcPr>
            <w:tcW w:w="490" w:type="pct"/>
            <w:vMerge w:val="restart"/>
          </w:tcPr>
          <w:p w14:paraId="0562F421"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403C5BE6"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0" w:type="pct"/>
            <w:vMerge w:val="restart"/>
          </w:tcPr>
          <w:p w14:paraId="669E4C16"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61D9D769"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0" w:type="pct"/>
            <w:vMerge w:val="restart"/>
          </w:tcPr>
          <w:p w14:paraId="7D29B4CD" w14:textId="6FA0A819"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2" w:type="pct"/>
            <w:vMerge w:val="restart"/>
          </w:tcPr>
          <w:p w14:paraId="440A1EA0"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60" w:type="pct"/>
            <w:gridSpan w:val="4"/>
          </w:tcPr>
          <w:p w14:paraId="5345A73B"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5204C82E" w14:textId="77777777" w:rsidTr="003131E2">
        <w:trPr>
          <w:cantSplit/>
          <w:tblHeader/>
        </w:trPr>
        <w:tc>
          <w:tcPr>
            <w:tcW w:w="388" w:type="pct"/>
            <w:vMerge/>
            <w:tcBorders>
              <w:top w:val="single" w:sz="4" w:space="0" w:color="auto"/>
              <w:bottom w:val="single" w:sz="4" w:space="0" w:color="auto"/>
            </w:tcBorders>
          </w:tcPr>
          <w:p w14:paraId="13648225"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11E182BC"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1361301B"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127F2C11"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33CA3AC1" w14:textId="77777777" w:rsidR="00DF2BB6" w:rsidRPr="00C70209" w:rsidRDefault="00DF2BB6" w:rsidP="003131E2">
            <w:pPr>
              <w:pStyle w:val="TableH2"/>
              <w:rPr>
                <w:rFonts w:eastAsia="Arial Unicode MS"/>
                <w:lang w:eastAsia="ja-JP"/>
              </w:rPr>
            </w:pPr>
          </w:p>
        </w:tc>
        <w:tc>
          <w:tcPr>
            <w:tcW w:w="492" w:type="pct"/>
            <w:vMerge/>
            <w:tcBorders>
              <w:bottom w:val="single" w:sz="4" w:space="0" w:color="auto"/>
            </w:tcBorders>
          </w:tcPr>
          <w:p w14:paraId="703CC8E4" w14:textId="77777777" w:rsidR="00DF2BB6" w:rsidRPr="00C70209" w:rsidRDefault="00DF2BB6" w:rsidP="003131E2">
            <w:pPr>
              <w:pStyle w:val="TableH2"/>
              <w:rPr>
                <w:rFonts w:eastAsia="Arial Unicode MS"/>
                <w:lang w:eastAsia="ja-JP"/>
              </w:rPr>
            </w:pPr>
          </w:p>
        </w:tc>
        <w:tc>
          <w:tcPr>
            <w:tcW w:w="517" w:type="pct"/>
            <w:tcBorders>
              <w:bottom w:val="single" w:sz="4" w:space="0" w:color="auto"/>
            </w:tcBorders>
          </w:tcPr>
          <w:p w14:paraId="66F3B74E" w14:textId="77777777" w:rsidR="00DF2BB6" w:rsidRPr="00C70209" w:rsidRDefault="00DF2BB6" w:rsidP="003131E2">
            <w:pPr>
              <w:pStyle w:val="TableH2"/>
              <w:rPr>
                <w:rFonts w:eastAsia="Arial Unicode MS"/>
                <w:lang w:eastAsia="ja-JP"/>
              </w:rPr>
            </w:pPr>
            <w:r w:rsidRPr="00C70209">
              <w:rPr>
                <w:rFonts w:eastAsia="Arial Unicode MS"/>
                <w:lang w:eastAsia="ja-JP"/>
              </w:rPr>
              <w:t>ESA + iron</w:t>
            </w:r>
          </w:p>
          <w:p w14:paraId="2ECC1B81"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517" w:type="pct"/>
            <w:tcBorders>
              <w:bottom w:val="single" w:sz="4" w:space="0" w:color="auto"/>
            </w:tcBorders>
          </w:tcPr>
          <w:p w14:paraId="6747FA7A" w14:textId="77777777" w:rsidR="00DF2BB6" w:rsidRPr="00C70209" w:rsidRDefault="00DF2BB6" w:rsidP="003131E2">
            <w:pPr>
              <w:pStyle w:val="TableH2"/>
              <w:rPr>
                <w:rFonts w:eastAsia="Arial Unicode MS"/>
                <w:lang w:eastAsia="ja-JP"/>
              </w:rPr>
            </w:pPr>
            <w:r w:rsidRPr="00C70209">
              <w:rPr>
                <w:rFonts w:eastAsia="Arial Unicode MS"/>
                <w:lang w:eastAsia="ja-JP"/>
              </w:rPr>
              <w:t>Iron</w:t>
            </w:r>
          </w:p>
          <w:p w14:paraId="4F61199F"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518" w:type="pct"/>
            <w:tcBorders>
              <w:bottom w:val="single" w:sz="4" w:space="0" w:color="auto"/>
            </w:tcBorders>
          </w:tcPr>
          <w:p w14:paraId="5B20D9E7"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608" w:type="pct"/>
            <w:tcBorders>
              <w:bottom w:val="single" w:sz="4" w:space="0" w:color="auto"/>
            </w:tcBorders>
          </w:tcPr>
          <w:p w14:paraId="16545766"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3CA9ADC9" w14:textId="18004C08"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547CC7AB"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85A9953" w14:textId="77777777" w:rsidTr="003131E2">
        <w:trPr>
          <w:cantSplit/>
        </w:trPr>
        <w:tc>
          <w:tcPr>
            <w:tcW w:w="5000" w:type="pct"/>
            <w:gridSpan w:val="10"/>
            <w:tcBorders>
              <w:top w:val="single" w:sz="4" w:space="0" w:color="000000"/>
              <w:bottom w:val="single" w:sz="4" w:space="0" w:color="000000"/>
            </w:tcBorders>
            <w:shd w:val="clear" w:color="auto" w:fill="000000"/>
          </w:tcPr>
          <w:p w14:paraId="1C807D7B"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 evidence </w:t>
            </w:r>
          </w:p>
        </w:tc>
      </w:tr>
      <w:tr w:rsidR="00DF2BB6" w:rsidRPr="00C70209" w14:paraId="483C4267" w14:textId="77777777" w:rsidTr="003131E2">
        <w:trPr>
          <w:cantSplit/>
        </w:trPr>
        <w:tc>
          <w:tcPr>
            <w:tcW w:w="5000" w:type="pct"/>
            <w:gridSpan w:val="10"/>
            <w:tcBorders>
              <w:top w:val="single" w:sz="4" w:space="0" w:color="000000"/>
              <w:bottom w:val="single" w:sz="4" w:space="0" w:color="000000"/>
            </w:tcBorders>
            <w:shd w:val="clear" w:color="auto" w:fill="auto"/>
          </w:tcPr>
          <w:p w14:paraId="16B8BD20"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29C1DCE2" w14:textId="77777777" w:rsidTr="003131E2">
        <w:trPr>
          <w:cantSplit/>
        </w:trPr>
        <w:tc>
          <w:tcPr>
            <w:tcW w:w="388" w:type="pct"/>
            <w:vMerge w:val="restart"/>
            <w:shd w:val="clear" w:color="auto" w:fill="auto"/>
          </w:tcPr>
          <w:p w14:paraId="4ACC31B9" w14:textId="29D4DB22"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169C6AEA" w14:textId="77777777" w:rsidR="00DF2BB6" w:rsidRPr="00C70209" w:rsidRDefault="00DF2BB6" w:rsidP="003131E2">
            <w:pPr>
              <w:pStyle w:val="Tabletext-evidencematrix"/>
            </w:pPr>
            <w:r w:rsidRPr="00C70209">
              <w:t>Level I</w:t>
            </w:r>
          </w:p>
          <w:p w14:paraId="09BE4B48" w14:textId="77777777" w:rsidR="00DF2BB6" w:rsidRPr="00C70209" w:rsidRDefault="00DF2BB6" w:rsidP="003131E2">
            <w:pPr>
              <w:pStyle w:val="Tabletext-evidencematrix"/>
            </w:pPr>
            <w:r w:rsidRPr="00C70209">
              <w:rPr>
                <w:i/>
              </w:rPr>
              <w:t>Good</w:t>
            </w:r>
          </w:p>
        </w:tc>
        <w:tc>
          <w:tcPr>
            <w:tcW w:w="490" w:type="pct"/>
            <w:tcBorders>
              <w:bottom w:val="single" w:sz="4" w:space="0" w:color="000000"/>
            </w:tcBorders>
            <w:shd w:val="clear" w:color="auto" w:fill="auto"/>
          </w:tcPr>
          <w:p w14:paraId="645ACC71" w14:textId="1EE81FFA" w:rsidR="00DF2BB6" w:rsidRPr="00C70209" w:rsidRDefault="00DF2BB6" w:rsidP="003131E2">
            <w:pPr>
              <w:pStyle w:val="Tabletext-evidencematrix"/>
            </w:pPr>
            <w:r w:rsidRPr="00C70209">
              <w:t>5 trials</w:t>
            </w:r>
            <w:r w:rsidRPr="00C70209">
              <w:rPr>
                <w:vertAlign w:val="superscript"/>
              </w:rPr>
              <w:t>c</w:t>
            </w:r>
            <w:r w:rsidRPr="00C70209">
              <w:t xml:space="preserve"> (Fauchere 2008, Maier 2002, Ohls 2001 (group a), Ohls 2001 (group b), Ohls 2013)</w:t>
            </w:r>
            <w:r w:rsidR="001F211B">
              <w:fldChar w:fldCharType="begin">
                <w:fldData xml:space="preserve">PEVuZE5vdGU+PENpdGU+PEF1dGhvcj5GYXVjaGVyZTwvQXV0aG9yPjxZZWFyPjIwMDg8L1llYXI+
PFJlY051bT4yMzc8L1JlY051bT48RGlzcGxheVRleHQ+PHN0eWxlIGZhY2U9InN1cGVyc2NyaXB0
Ij4xMDA7IDEwNjsgMTEyOyAxMTQ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NYWllcjwvQXV0aG9yPjxZZWFyPjIw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</w:fldData>
              </w:fldChar>
            </w:r>
            <w:r w:rsidR="001F211B">
              <w:instrText xml:space="preserve"> ADDIN EN.CITE </w:instrText>
            </w:r>
            <w:r w:rsidR="001F211B">
              <w:fldChar w:fldCharType="begin">
                <w:fldData xml:space="preserve">PEVuZE5vdGU+PENpdGU+PEF1dGhvcj5GYXVjaGVyZTwvQXV0aG9yPjxZZWFyPjIwMDg8L1llYXI+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cGFnZXM+Mzc14oCTODI8L3BhZ2VzPjx2b2x1bWU+MTIyPC92b2x1bWU+PG51bWJlcj4yPC9u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0; 106; 112; 114</w:t>
            </w:r>
            <w:r w:rsidR="001F211B">
              <w:fldChar w:fldCharType="end"/>
            </w:r>
          </w:p>
          <w:p w14:paraId="0A61E93D" w14:textId="77777777" w:rsidR="00DF2BB6" w:rsidRPr="00C70209" w:rsidRDefault="00DF2BB6" w:rsidP="003131E2">
            <w:pPr>
              <w:pStyle w:val="Tabletext-evidencematrix"/>
            </w:pPr>
            <w:r w:rsidRPr="00C70209">
              <w:t>N=542</w:t>
            </w:r>
          </w:p>
        </w:tc>
        <w:tc>
          <w:tcPr>
            <w:tcW w:w="490" w:type="pct"/>
            <w:vMerge w:val="restart"/>
            <w:shd w:val="clear" w:color="auto" w:fill="auto"/>
          </w:tcPr>
          <w:p w14:paraId="693D88FF" w14:textId="77777777" w:rsidR="00DF2BB6" w:rsidRPr="00C70209" w:rsidRDefault="00DF2BB6" w:rsidP="003131E2">
            <w:pPr>
              <w:pStyle w:val="Tabletext-evidencematrix"/>
            </w:pPr>
            <w:r w:rsidRPr="00C70209">
              <w:t>Preterm (&lt;37 weeks gestation) and/or LBW (&lt;2500 g) neonates, aged less than 8 days</w:t>
            </w:r>
          </w:p>
        </w:tc>
        <w:tc>
          <w:tcPr>
            <w:tcW w:w="490" w:type="pct"/>
            <w:tcBorders>
              <w:bottom w:val="single" w:sz="4" w:space="0" w:color="000000"/>
            </w:tcBorders>
            <w:shd w:val="clear" w:color="auto" w:fill="auto"/>
          </w:tcPr>
          <w:p w14:paraId="78BD958B" w14:textId="77777777" w:rsidR="00DF2BB6" w:rsidRPr="00C70209" w:rsidRDefault="00DF2BB6" w:rsidP="003131E2">
            <w:pPr>
              <w:pStyle w:val="Tabletext-evidencematrix"/>
            </w:pPr>
            <w:r w:rsidRPr="00C70209">
              <w:t>Switzerland x1, Europe x1, USA x3</w:t>
            </w:r>
          </w:p>
        </w:tc>
        <w:tc>
          <w:tcPr>
            <w:tcW w:w="490" w:type="pct"/>
            <w:vMerge w:val="restart"/>
            <w:shd w:val="clear" w:color="auto" w:fill="auto"/>
          </w:tcPr>
          <w:p w14:paraId="1C1EFFD1" w14:textId="05908ED2" w:rsidR="00DF2BB6" w:rsidRPr="00C70209" w:rsidRDefault="00DF2BB6" w:rsidP="003131E2">
            <w:pPr>
              <w:pStyle w:val="Tabletext-evidencematrix"/>
            </w:pPr>
            <w:r w:rsidRPr="00C70209">
              <w:t>Early rHuEPO + iron versus placebo + iron</w:t>
            </w:r>
          </w:p>
          <w:p w14:paraId="6C48B463" w14:textId="15C3D361" w:rsidR="00DF2BB6" w:rsidRPr="00C70209" w:rsidRDefault="00DF2BB6" w:rsidP="003131E2">
            <w:pPr>
              <w:pStyle w:val="Tabletext-subanalysis"/>
            </w:pPr>
            <w:r w:rsidRPr="00C70209">
              <w:t>*Initiation of rHuEPO &lt;8 days after birth</w:t>
            </w:r>
          </w:p>
        </w:tc>
        <w:tc>
          <w:tcPr>
            <w:tcW w:w="492" w:type="pct"/>
            <w:tcBorders>
              <w:bottom w:val="single" w:sz="4" w:space="0" w:color="000000"/>
            </w:tcBorders>
            <w:shd w:val="clear" w:color="auto" w:fill="auto"/>
          </w:tcPr>
          <w:p w14:paraId="3C3D3466" w14:textId="77777777" w:rsidR="00DF2BB6" w:rsidRPr="00C70209" w:rsidRDefault="00DF2BB6" w:rsidP="003131E2">
            <w:pPr>
              <w:pStyle w:val="Tabletext-evidencematrix"/>
            </w:pPr>
            <w:r w:rsidRPr="00C70209">
              <w:t>BPD (supplemental oxygen at 36 weeks postmenstrual age)</w:t>
            </w:r>
          </w:p>
        </w:tc>
        <w:tc>
          <w:tcPr>
            <w:tcW w:w="517" w:type="pct"/>
            <w:tcBorders>
              <w:bottom w:val="single" w:sz="4" w:space="0" w:color="000000"/>
            </w:tcBorders>
            <w:shd w:val="clear" w:color="auto" w:fill="auto"/>
          </w:tcPr>
          <w:p w14:paraId="130FFF67" w14:textId="77777777" w:rsidR="00DF2BB6" w:rsidRPr="00C70209" w:rsidRDefault="00DF2BB6" w:rsidP="003131E2">
            <w:pPr>
              <w:pStyle w:val="Tabletext-evidencematrix"/>
            </w:pPr>
            <w:r w:rsidRPr="00C70209">
              <w:t>107/282 (37.9%)</w:t>
            </w:r>
          </w:p>
        </w:tc>
        <w:tc>
          <w:tcPr>
            <w:tcW w:w="517" w:type="pct"/>
            <w:tcBorders>
              <w:bottom w:val="single" w:sz="4" w:space="0" w:color="000000"/>
            </w:tcBorders>
            <w:shd w:val="clear" w:color="auto" w:fill="auto"/>
          </w:tcPr>
          <w:p w14:paraId="67C5DDCB" w14:textId="77777777" w:rsidR="00DF2BB6" w:rsidRPr="00C70209" w:rsidRDefault="00DF2BB6" w:rsidP="003131E2">
            <w:pPr>
              <w:pStyle w:val="Tabletext-evidencematrix"/>
            </w:pPr>
            <w:r w:rsidRPr="00C70209">
              <w:t>98/260 (37.7%)</w:t>
            </w:r>
          </w:p>
        </w:tc>
        <w:tc>
          <w:tcPr>
            <w:tcW w:w="518" w:type="pct"/>
            <w:tcBorders>
              <w:bottom w:val="single" w:sz="4" w:space="0" w:color="000000"/>
            </w:tcBorders>
            <w:shd w:val="clear" w:color="auto" w:fill="auto"/>
          </w:tcPr>
          <w:p w14:paraId="2CDAAA9C" w14:textId="77777777" w:rsidR="00DF2BB6" w:rsidRPr="00C70209" w:rsidRDefault="00DF2BB6" w:rsidP="003131E2">
            <w:pPr>
              <w:pStyle w:val="Tabletext-evidencematrix"/>
            </w:pPr>
            <w:r w:rsidRPr="00C70209">
              <w:t>RR 0.99 [0.81, 1.21]</w:t>
            </w:r>
          </w:p>
        </w:tc>
        <w:tc>
          <w:tcPr>
            <w:tcW w:w="608" w:type="pct"/>
            <w:tcBorders>
              <w:bottom w:val="single" w:sz="4" w:space="0" w:color="000000"/>
            </w:tcBorders>
            <w:shd w:val="clear" w:color="auto" w:fill="auto"/>
          </w:tcPr>
          <w:p w14:paraId="5BCFF1CB" w14:textId="53F24777" w:rsidR="00DF2BB6" w:rsidRPr="00C70209" w:rsidRDefault="00DF2BB6" w:rsidP="003131E2">
            <w:pPr>
              <w:pStyle w:val="Tabletext-evidencematrix"/>
              <w:rPr>
                <w:i/>
              </w:rPr>
            </w:pPr>
            <w:r w:rsidRPr="00C70209">
              <w:rPr>
                <w:i/>
              </w:rPr>
              <w:t>No significant difference</w:t>
            </w:r>
          </w:p>
          <w:p w14:paraId="537BF1C1" w14:textId="428C74A0" w:rsidR="00DF2BB6" w:rsidRPr="00C70209" w:rsidRDefault="001A475D" w:rsidP="003131E2">
            <w:pPr>
              <w:pStyle w:val="Tabletext-evidencematrix"/>
            </w:pPr>
            <w:r w:rsidRPr="001A475D">
              <w:rPr>
                <w:i/>
              </w:rPr>
              <w:t>P = </w:t>
            </w:r>
            <w:r w:rsidR="00DF2BB6" w:rsidRPr="00C70209">
              <w:t>0.94</w:t>
            </w:r>
          </w:p>
          <w:p w14:paraId="54F6605D" w14:textId="77777777" w:rsidR="00DF2BB6" w:rsidRPr="00C70209" w:rsidRDefault="00DF2BB6" w:rsidP="003131E2">
            <w:pPr>
              <w:pStyle w:val="Tabletext-evidencematrix"/>
            </w:pPr>
            <w:r w:rsidRPr="00C70209">
              <w:t>No significant heterogeneity</w:t>
            </w:r>
          </w:p>
          <w:p w14:paraId="0ADBB52B" w14:textId="22A24F01"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72567208" w14:textId="77777777" w:rsidTr="003131E2">
        <w:trPr>
          <w:cantSplit/>
        </w:trPr>
        <w:tc>
          <w:tcPr>
            <w:tcW w:w="388" w:type="pct"/>
            <w:vMerge/>
            <w:tcBorders>
              <w:bottom w:val="single" w:sz="4" w:space="0" w:color="000000"/>
            </w:tcBorders>
            <w:shd w:val="clear" w:color="auto" w:fill="auto"/>
          </w:tcPr>
          <w:p w14:paraId="0D438EAA" w14:textId="77777777" w:rsidR="00DF2BB6" w:rsidRPr="00C70209" w:rsidRDefault="00DF2BB6" w:rsidP="003131E2">
            <w:pPr>
              <w:pStyle w:val="Tabletext-evidencematrix"/>
            </w:pPr>
          </w:p>
        </w:tc>
        <w:tc>
          <w:tcPr>
            <w:tcW w:w="490" w:type="pct"/>
            <w:tcBorders>
              <w:bottom w:val="single" w:sz="4" w:space="0" w:color="000000"/>
            </w:tcBorders>
            <w:shd w:val="clear" w:color="auto" w:fill="auto"/>
          </w:tcPr>
          <w:p w14:paraId="0CAA998A" w14:textId="3F5F7EC8" w:rsidR="0069501B" w:rsidRDefault="00DF2BB6" w:rsidP="003131E2">
            <w:pPr>
              <w:pStyle w:val="Tabletext-evidencematrix"/>
            </w:pPr>
            <w:r w:rsidRPr="00C70209">
              <w:t>5 trials</w:t>
            </w:r>
            <w:r w:rsidRPr="00C70209">
              <w:rPr>
                <w:vertAlign w:val="superscript"/>
              </w:rPr>
              <w:t>d</w:t>
            </w:r>
            <w:r w:rsidRPr="00C70209">
              <w:t xml:space="preserve"> (Arif 2005, Carnielli 1998, Haiden 2005, Lima-Rogel 1998, Obladen 1991)</w:t>
            </w:r>
            <w:r w:rsidR="001F211B">
              <w:fldChar w:fldCharType="begin">
                <w:fldData xml:space="preserve">PEVuZE5vdGU+PENpdGU+PEF1dGhvcj5BbC1LaGFyZnk8L0F1dGhvcj48WWVhcj4xOTk2PC9ZZWFy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</w:fldData>
              </w:fldChar>
            </w:r>
            <w:r w:rsidR="001F211B">
              <w:instrText xml:space="preserve"> ADDIN EN.CITE </w:instrText>
            </w:r>
            <w:r w:rsidR="001F211B">
              <w:fldChar w:fldCharType="begin">
                <w:fldData xml:space="preserve">PEVuZE5vdGU+PENpdGU+PEF1dGhvcj5BbC1LaGFyZnk8L0F1dGhvcj48WWVhcj4xOTk2PC9ZZWFy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98; 101; 104; 109; 123</w:t>
            </w:r>
            <w:r w:rsidR="001F211B">
              <w:fldChar w:fldCharType="end"/>
            </w:r>
          </w:p>
          <w:p w14:paraId="5FAAB926" w14:textId="07D0EEAB" w:rsidR="00DF2BB6" w:rsidRPr="00C70209" w:rsidRDefault="00DF2BB6" w:rsidP="003131E2">
            <w:pPr>
              <w:pStyle w:val="Tabletext-evidencematrix"/>
            </w:pPr>
            <w:r w:rsidRPr="00C70209">
              <w:t>N=528</w:t>
            </w:r>
          </w:p>
        </w:tc>
        <w:tc>
          <w:tcPr>
            <w:tcW w:w="490" w:type="pct"/>
            <w:vMerge/>
            <w:tcBorders>
              <w:bottom w:val="single" w:sz="4" w:space="0" w:color="000000"/>
            </w:tcBorders>
            <w:shd w:val="clear" w:color="auto" w:fill="auto"/>
          </w:tcPr>
          <w:p w14:paraId="338DBDCC" w14:textId="77777777" w:rsidR="00DF2BB6" w:rsidRPr="00C70209" w:rsidRDefault="00DF2BB6" w:rsidP="003131E2">
            <w:pPr>
              <w:pStyle w:val="Tabletext-evidencematrix"/>
            </w:pPr>
          </w:p>
        </w:tc>
        <w:tc>
          <w:tcPr>
            <w:tcW w:w="490" w:type="pct"/>
            <w:tcBorders>
              <w:bottom w:val="single" w:sz="4" w:space="0" w:color="000000"/>
            </w:tcBorders>
            <w:shd w:val="clear" w:color="auto" w:fill="auto"/>
          </w:tcPr>
          <w:p w14:paraId="5FB71087" w14:textId="77777777" w:rsidR="00DF2BB6" w:rsidRPr="00C70209" w:rsidRDefault="00DF2BB6" w:rsidP="003131E2">
            <w:pPr>
              <w:pStyle w:val="Tabletext-evidencematrix"/>
            </w:pPr>
            <w:r w:rsidRPr="00C70209">
              <w:t>Turkey x1, Italy x1, Austria x1, Mexico x1, Europe x1</w:t>
            </w:r>
          </w:p>
        </w:tc>
        <w:tc>
          <w:tcPr>
            <w:tcW w:w="490" w:type="pct"/>
            <w:vMerge/>
            <w:tcBorders>
              <w:bottom w:val="single" w:sz="4" w:space="0" w:color="000000"/>
            </w:tcBorders>
            <w:shd w:val="clear" w:color="auto" w:fill="auto"/>
          </w:tcPr>
          <w:p w14:paraId="0D01E795" w14:textId="77777777" w:rsidR="00DF2BB6" w:rsidRPr="00C70209" w:rsidRDefault="00DF2BB6" w:rsidP="003131E2">
            <w:pPr>
              <w:pStyle w:val="Tabletext-evidencematrix"/>
            </w:pPr>
          </w:p>
        </w:tc>
        <w:tc>
          <w:tcPr>
            <w:tcW w:w="492" w:type="pct"/>
            <w:tcBorders>
              <w:bottom w:val="single" w:sz="4" w:space="0" w:color="000000"/>
            </w:tcBorders>
            <w:shd w:val="clear" w:color="auto" w:fill="auto"/>
          </w:tcPr>
          <w:p w14:paraId="1D1DFF1F" w14:textId="77777777" w:rsidR="00DF2BB6" w:rsidRPr="00C70209" w:rsidRDefault="00DF2BB6" w:rsidP="003131E2">
            <w:pPr>
              <w:pStyle w:val="Tabletext-evidencematrix"/>
            </w:pPr>
            <w:r w:rsidRPr="00C70209">
              <w:t>BPD (age at diagnosis not stated)</w:t>
            </w:r>
          </w:p>
        </w:tc>
        <w:tc>
          <w:tcPr>
            <w:tcW w:w="517" w:type="pct"/>
            <w:tcBorders>
              <w:bottom w:val="single" w:sz="4" w:space="0" w:color="000000"/>
            </w:tcBorders>
            <w:shd w:val="clear" w:color="auto" w:fill="auto"/>
          </w:tcPr>
          <w:p w14:paraId="22D10063" w14:textId="77777777" w:rsidR="00DF2BB6" w:rsidRPr="00C70209" w:rsidRDefault="00DF2BB6" w:rsidP="003131E2">
            <w:pPr>
              <w:pStyle w:val="Tabletext-evidencematrix"/>
            </w:pPr>
            <w:r w:rsidRPr="00C70209">
              <w:t>30/269 (11.2%)</w:t>
            </w:r>
          </w:p>
        </w:tc>
        <w:tc>
          <w:tcPr>
            <w:tcW w:w="517" w:type="pct"/>
            <w:tcBorders>
              <w:bottom w:val="single" w:sz="4" w:space="0" w:color="000000"/>
            </w:tcBorders>
            <w:shd w:val="clear" w:color="auto" w:fill="auto"/>
          </w:tcPr>
          <w:p w14:paraId="47088B50" w14:textId="77777777" w:rsidR="00DF2BB6" w:rsidRPr="00C70209" w:rsidRDefault="00DF2BB6" w:rsidP="003131E2">
            <w:pPr>
              <w:pStyle w:val="Tabletext-evidencematrix"/>
            </w:pPr>
            <w:r w:rsidRPr="00C70209">
              <w:t>25/259 (9.7%)</w:t>
            </w:r>
          </w:p>
        </w:tc>
        <w:tc>
          <w:tcPr>
            <w:tcW w:w="518" w:type="pct"/>
            <w:tcBorders>
              <w:bottom w:val="single" w:sz="4" w:space="0" w:color="000000"/>
            </w:tcBorders>
            <w:shd w:val="clear" w:color="auto" w:fill="auto"/>
          </w:tcPr>
          <w:p w14:paraId="2DD5627E" w14:textId="77777777" w:rsidR="00DF2BB6" w:rsidRPr="00C70209" w:rsidRDefault="00DF2BB6" w:rsidP="003131E2">
            <w:pPr>
              <w:pStyle w:val="Tabletext-evidencematrix"/>
            </w:pPr>
            <w:r w:rsidRPr="00C70209">
              <w:t>RR 0.98 [0.61, 1.56]</w:t>
            </w:r>
          </w:p>
        </w:tc>
        <w:tc>
          <w:tcPr>
            <w:tcW w:w="608" w:type="pct"/>
            <w:tcBorders>
              <w:bottom w:val="single" w:sz="4" w:space="0" w:color="000000"/>
            </w:tcBorders>
            <w:shd w:val="clear" w:color="auto" w:fill="auto"/>
          </w:tcPr>
          <w:p w14:paraId="6E303ADC" w14:textId="10AC7B59" w:rsidR="00DF2BB6" w:rsidRPr="00C70209" w:rsidRDefault="00DF2BB6" w:rsidP="003131E2">
            <w:pPr>
              <w:pStyle w:val="Tabletext-evidencematrix"/>
              <w:rPr>
                <w:i/>
              </w:rPr>
            </w:pPr>
            <w:r w:rsidRPr="00C70209">
              <w:rPr>
                <w:i/>
              </w:rPr>
              <w:t>No significant difference</w:t>
            </w:r>
          </w:p>
          <w:p w14:paraId="4B4F07E0" w14:textId="6E539EF1" w:rsidR="00DF2BB6" w:rsidRPr="00C70209" w:rsidRDefault="001A475D" w:rsidP="003131E2">
            <w:pPr>
              <w:pStyle w:val="Tabletext-evidencematrix"/>
            </w:pPr>
            <w:r w:rsidRPr="001A475D">
              <w:rPr>
                <w:i/>
              </w:rPr>
              <w:t>P = </w:t>
            </w:r>
            <w:r w:rsidR="00DF2BB6" w:rsidRPr="00C70209">
              <w:t>0.92</w:t>
            </w:r>
          </w:p>
          <w:p w14:paraId="31EE0341" w14:textId="77777777" w:rsidR="00DF2BB6" w:rsidRPr="00C70209" w:rsidRDefault="00DF2BB6" w:rsidP="003131E2">
            <w:pPr>
              <w:pStyle w:val="Tabletext-evidencematrix"/>
            </w:pPr>
            <w:r w:rsidRPr="00C70209">
              <w:t>No significant heterogeneity</w:t>
            </w:r>
          </w:p>
          <w:p w14:paraId="12FF9727" w14:textId="5303C9E6"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55BBA696" w14:textId="77777777" w:rsidTr="003131E2">
        <w:trPr>
          <w:cantSplit/>
        </w:trPr>
        <w:tc>
          <w:tcPr>
            <w:tcW w:w="388" w:type="pct"/>
            <w:vMerge w:val="restart"/>
            <w:shd w:val="clear" w:color="auto" w:fill="auto"/>
          </w:tcPr>
          <w:p w14:paraId="796185F4" w14:textId="6805B08D"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2D5CD4F5" w14:textId="77777777" w:rsidR="00DF2BB6" w:rsidRPr="00C70209" w:rsidRDefault="00DF2BB6" w:rsidP="003131E2">
            <w:pPr>
              <w:pStyle w:val="Tabletext-evidencematrix"/>
            </w:pPr>
            <w:r w:rsidRPr="00C70209">
              <w:t>Level I</w:t>
            </w:r>
          </w:p>
          <w:p w14:paraId="5D628375" w14:textId="77777777" w:rsidR="00DF2BB6" w:rsidRPr="00C70209" w:rsidRDefault="00DF2BB6" w:rsidP="003131E2">
            <w:pPr>
              <w:pStyle w:val="Tabletext-evidencematrix"/>
            </w:pPr>
            <w:r w:rsidRPr="00C70209">
              <w:rPr>
                <w:i/>
              </w:rPr>
              <w:t>Good</w:t>
            </w:r>
          </w:p>
        </w:tc>
        <w:tc>
          <w:tcPr>
            <w:tcW w:w="490" w:type="pct"/>
            <w:tcBorders>
              <w:bottom w:val="single" w:sz="4" w:space="0" w:color="000000"/>
            </w:tcBorders>
            <w:shd w:val="clear" w:color="auto" w:fill="auto"/>
          </w:tcPr>
          <w:p w14:paraId="275A1225" w14:textId="1303C9DA" w:rsidR="00DF2BB6" w:rsidRPr="00C70209" w:rsidRDefault="00DF2BB6" w:rsidP="003131E2">
            <w:pPr>
              <w:pStyle w:val="Tabletext-evidencematrix"/>
            </w:pPr>
            <w:r w:rsidRPr="00C70209">
              <w:t>2 trials</w:t>
            </w:r>
            <w:r w:rsidRPr="00C70209">
              <w:rPr>
                <w:vertAlign w:val="superscript"/>
              </w:rPr>
              <w:t>e</w:t>
            </w:r>
            <w:r w:rsidRPr="00C70209">
              <w:t xml:space="preserve"> (Al-Kharfy 1996; Romagnoli 2000)</w:t>
            </w:r>
            <w:r w:rsidR="001F211B">
              <w:fldChar w:fldCharType="begin">
                <w:fldData xml:space="preserve">PEVuZE5vdGU+PENpdGU+PEF1dGhvcj5BbC1LaGFyZnk8L0F1dGhvcj48WWVhcj4xOTk2PC9ZZWFy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</w:fldData>
              </w:fldChar>
            </w:r>
            <w:r w:rsidR="001F211B">
              <w:instrText xml:space="preserve"> ADDIN EN.CITE </w:instrText>
            </w:r>
            <w:r w:rsidR="001F211B">
              <w:fldChar w:fldCharType="begin">
                <w:fldData xml:space="preserve">PEVuZE5vdGU+PENpdGU+PEF1dGhvcj5BbC1LaGFyZnk8L0F1dGhvcj48WWVhcj4xOTk2PC9ZZWFy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23; 139</w:t>
            </w:r>
            <w:r w:rsidR="001F211B">
              <w:fldChar w:fldCharType="end"/>
            </w:r>
          </w:p>
          <w:p w14:paraId="4576EBD5" w14:textId="77777777" w:rsidR="00DF2BB6" w:rsidRPr="00C70209" w:rsidRDefault="00DF2BB6" w:rsidP="003131E2">
            <w:pPr>
              <w:pStyle w:val="Tabletext-evidencematrix"/>
            </w:pPr>
            <w:r w:rsidRPr="00C70209">
              <w:t>N=285</w:t>
            </w:r>
          </w:p>
        </w:tc>
        <w:tc>
          <w:tcPr>
            <w:tcW w:w="490" w:type="pct"/>
            <w:vMerge w:val="restart"/>
            <w:shd w:val="clear" w:color="auto" w:fill="auto"/>
          </w:tcPr>
          <w:p w14:paraId="7E4234C6" w14:textId="77777777" w:rsidR="00DF2BB6" w:rsidRPr="00C70209" w:rsidRDefault="00DF2BB6" w:rsidP="003131E2">
            <w:pPr>
              <w:pStyle w:val="Tabletext-evidencematrix"/>
            </w:pPr>
            <w:r w:rsidRPr="00C70209">
              <w:t>Preterm (&lt;37 weeks gestation) and/or LBW (&lt;2500 g) neonates, aged 8– 28 days</w:t>
            </w:r>
          </w:p>
        </w:tc>
        <w:tc>
          <w:tcPr>
            <w:tcW w:w="490" w:type="pct"/>
            <w:tcBorders>
              <w:bottom w:val="single" w:sz="4" w:space="0" w:color="000000"/>
            </w:tcBorders>
            <w:shd w:val="clear" w:color="auto" w:fill="auto"/>
          </w:tcPr>
          <w:p w14:paraId="4CEF8D6F" w14:textId="77777777" w:rsidR="00DF2BB6" w:rsidRPr="00C70209" w:rsidRDefault="00DF2BB6" w:rsidP="003131E2">
            <w:pPr>
              <w:pStyle w:val="Tabletext-evidencematrix"/>
            </w:pPr>
            <w:r w:rsidRPr="00C70209">
              <w:t xml:space="preserve">Canada, Italy </w:t>
            </w:r>
          </w:p>
        </w:tc>
        <w:tc>
          <w:tcPr>
            <w:tcW w:w="490" w:type="pct"/>
            <w:vMerge w:val="restart"/>
            <w:shd w:val="clear" w:color="auto" w:fill="auto"/>
          </w:tcPr>
          <w:p w14:paraId="1D11BEC2" w14:textId="4404B403" w:rsidR="00DF2BB6" w:rsidRPr="00C70209" w:rsidRDefault="00DF2BB6" w:rsidP="003131E2">
            <w:pPr>
              <w:pStyle w:val="Tabletext-evidencematrix"/>
            </w:pPr>
            <w:r w:rsidRPr="00C70209">
              <w:t>Late rHuEPO + iron versus placebo/no intervention + iron</w:t>
            </w:r>
          </w:p>
          <w:p w14:paraId="4CCFCD60" w14:textId="3D33424C" w:rsidR="00DF2BB6" w:rsidRPr="00C70209" w:rsidRDefault="00DF2BB6" w:rsidP="003131E2">
            <w:pPr>
              <w:pStyle w:val="Tabletext-subanalysis"/>
            </w:pPr>
            <w:r w:rsidRPr="00C70209">
              <w:t>*Initiation of rHuEPO 8 to 28 days after birth</w:t>
            </w:r>
          </w:p>
        </w:tc>
        <w:tc>
          <w:tcPr>
            <w:tcW w:w="492" w:type="pct"/>
            <w:tcBorders>
              <w:bottom w:val="single" w:sz="4" w:space="0" w:color="000000"/>
            </w:tcBorders>
            <w:shd w:val="clear" w:color="auto" w:fill="auto"/>
          </w:tcPr>
          <w:p w14:paraId="5B06BEDB" w14:textId="77777777" w:rsidR="00DF2BB6" w:rsidRPr="00C70209" w:rsidRDefault="00DF2BB6" w:rsidP="003131E2">
            <w:pPr>
              <w:pStyle w:val="Tabletext-evidencematrix"/>
            </w:pPr>
            <w:r w:rsidRPr="00C70209">
              <w:t>BPD (supplementary oxygen at 28 days)</w:t>
            </w:r>
          </w:p>
        </w:tc>
        <w:tc>
          <w:tcPr>
            <w:tcW w:w="517" w:type="pct"/>
            <w:tcBorders>
              <w:bottom w:val="single" w:sz="4" w:space="0" w:color="000000"/>
            </w:tcBorders>
            <w:shd w:val="clear" w:color="auto" w:fill="auto"/>
          </w:tcPr>
          <w:p w14:paraId="2CD4AF60" w14:textId="77777777" w:rsidR="00DF2BB6" w:rsidRPr="00C70209" w:rsidRDefault="00DF2BB6" w:rsidP="003131E2">
            <w:pPr>
              <w:pStyle w:val="Tabletext-evidencematrix"/>
            </w:pPr>
            <w:r w:rsidRPr="00C70209">
              <w:t>70/142 (49.3%)</w:t>
            </w:r>
          </w:p>
        </w:tc>
        <w:tc>
          <w:tcPr>
            <w:tcW w:w="517" w:type="pct"/>
            <w:tcBorders>
              <w:bottom w:val="single" w:sz="4" w:space="0" w:color="000000"/>
            </w:tcBorders>
            <w:shd w:val="clear" w:color="auto" w:fill="auto"/>
          </w:tcPr>
          <w:p w14:paraId="7658CB37" w14:textId="77777777" w:rsidR="00DF2BB6" w:rsidRPr="00C70209" w:rsidRDefault="00DF2BB6" w:rsidP="003131E2">
            <w:pPr>
              <w:pStyle w:val="Tabletext-evidencematrix"/>
            </w:pPr>
            <w:r w:rsidRPr="00C70209">
              <w:t>57/143 (39.9%)</w:t>
            </w:r>
          </w:p>
        </w:tc>
        <w:tc>
          <w:tcPr>
            <w:tcW w:w="518" w:type="pct"/>
            <w:tcBorders>
              <w:bottom w:val="single" w:sz="4" w:space="0" w:color="000000"/>
            </w:tcBorders>
            <w:shd w:val="clear" w:color="auto" w:fill="auto"/>
          </w:tcPr>
          <w:p w14:paraId="4778F8E9" w14:textId="77777777" w:rsidR="00DF2BB6" w:rsidRPr="00C70209" w:rsidRDefault="00DF2BB6" w:rsidP="003131E2">
            <w:pPr>
              <w:pStyle w:val="Tabletext-evidencematrix"/>
            </w:pPr>
            <w:r w:rsidRPr="00C70209">
              <w:t>RR 1.25 [1.00, 1.55]</w:t>
            </w:r>
          </w:p>
        </w:tc>
        <w:tc>
          <w:tcPr>
            <w:tcW w:w="608" w:type="pct"/>
            <w:tcBorders>
              <w:bottom w:val="single" w:sz="4" w:space="0" w:color="000000"/>
            </w:tcBorders>
            <w:shd w:val="clear" w:color="auto" w:fill="auto"/>
          </w:tcPr>
          <w:p w14:paraId="06F1ED45" w14:textId="77777777" w:rsidR="00DF2BB6" w:rsidRPr="00C70209" w:rsidRDefault="00DF2BB6" w:rsidP="003131E2">
            <w:pPr>
              <w:pStyle w:val="Tabletext-evidencematrix"/>
              <w:rPr>
                <w:i/>
              </w:rPr>
            </w:pPr>
            <w:r w:rsidRPr="00C70209">
              <w:rPr>
                <w:i/>
              </w:rPr>
              <w:t>No significant difference (borderline)</w:t>
            </w:r>
          </w:p>
          <w:p w14:paraId="0A2835C1" w14:textId="00A856CD" w:rsidR="00DF2BB6" w:rsidRPr="00C70209" w:rsidRDefault="001A475D" w:rsidP="003131E2">
            <w:pPr>
              <w:pStyle w:val="Tabletext-evidencematrix"/>
            </w:pPr>
            <w:r w:rsidRPr="001A475D">
              <w:rPr>
                <w:i/>
              </w:rPr>
              <w:t>P = </w:t>
            </w:r>
            <w:r w:rsidR="00DF2BB6" w:rsidRPr="00C70209">
              <w:t>0.051</w:t>
            </w:r>
            <w:r w:rsidR="00DF2BB6" w:rsidRPr="00C70209">
              <w:rPr>
                <w:vertAlign w:val="superscript"/>
              </w:rPr>
              <w:t>f</w:t>
            </w:r>
          </w:p>
          <w:p w14:paraId="43A2DDBE" w14:textId="77777777" w:rsidR="00DF2BB6" w:rsidRPr="00C70209" w:rsidRDefault="00DF2BB6" w:rsidP="003131E2">
            <w:pPr>
              <w:pStyle w:val="Tabletext-evidencematrix"/>
            </w:pPr>
            <w:r w:rsidRPr="00C70209">
              <w:t>Substantial heterogeneity</w:t>
            </w:r>
          </w:p>
          <w:p w14:paraId="5A219771" w14:textId="732301AD"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7%</w:t>
            </w:r>
          </w:p>
        </w:tc>
      </w:tr>
      <w:tr w:rsidR="00DF2BB6" w:rsidRPr="00C70209" w14:paraId="2BB86358" w14:textId="77777777" w:rsidTr="003131E2">
        <w:trPr>
          <w:cantSplit/>
        </w:trPr>
        <w:tc>
          <w:tcPr>
            <w:tcW w:w="388" w:type="pct"/>
            <w:vMerge/>
            <w:tcBorders>
              <w:bottom w:val="single" w:sz="4" w:space="0" w:color="000000"/>
            </w:tcBorders>
            <w:shd w:val="clear" w:color="auto" w:fill="auto"/>
          </w:tcPr>
          <w:p w14:paraId="1AF2AED9" w14:textId="77777777" w:rsidR="00DF2BB6" w:rsidRPr="00C70209" w:rsidRDefault="00DF2BB6" w:rsidP="003131E2">
            <w:pPr>
              <w:pStyle w:val="Tabletext-evidencematrix"/>
            </w:pPr>
          </w:p>
        </w:tc>
        <w:tc>
          <w:tcPr>
            <w:tcW w:w="490" w:type="pct"/>
            <w:tcBorders>
              <w:bottom w:val="single" w:sz="4" w:space="0" w:color="000000"/>
            </w:tcBorders>
            <w:shd w:val="clear" w:color="auto" w:fill="auto"/>
          </w:tcPr>
          <w:p w14:paraId="6B2A72F3" w14:textId="4AFC8E49" w:rsidR="00DF2BB6" w:rsidRPr="00C70209" w:rsidRDefault="00DF2BB6" w:rsidP="003131E2">
            <w:pPr>
              <w:pStyle w:val="Tabletext-evidencematrix"/>
            </w:pPr>
            <w:r w:rsidRPr="00C70209">
              <w:t>3 trials (Griffiths 1997, Maier 2002, Pollak 2001)</w:t>
            </w:r>
            <w:r w:rsidR="001F211B">
              <w:fldChar w:fldCharType="begin">
                <w:fldData xml:space="preserve">PEVuZE5vdGU+PENpdGU+PEF1dGhvcj5HcmlmZml0aHM8L0F1dGhvcj48WWVhcj4xOTk3PC9ZZWFy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</w:fldData>
              </w:fldChar>
            </w:r>
            <w:r w:rsidR="001F211B">
              <w:instrText xml:space="preserve"> ADDIN EN.CITE </w:instrText>
            </w:r>
            <w:r w:rsidR="001F211B">
              <w:fldChar w:fldCharType="begin">
                <w:fldData xml:space="preserve">PEVuZE5vdGU+PENpdGU+PEF1dGhvcj5HcmlmZml0aHM8L0F1dGhvcj48WWVhcj4xOTk3PC9ZZWFy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6; 132; 137</w:t>
            </w:r>
            <w:r w:rsidR="001F211B">
              <w:fldChar w:fldCharType="end"/>
            </w:r>
          </w:p>
          <w:p w14:paraId="5688D65A" w14:textId="77777777" w:rsidR="00DF2BB6" w:rsidRPr="00C70209" w:rsidRDefault="00DF2BB6" w:rsidP="003131E2">
            <w:pPr>
              <w:pStyle w:val="Tabletext-evidencematrix"/>
            </w:pPr>
            <w:r w:rsidRPr="00C70209">
              <w:t>N=216</w:t>
            </w:r>
          </w:p>
        </w:tc>
        <w:tc>
          <w:tcPr>
            <w:tcW w:w="490" w:type="pct"/>
            <w:vMerge/>
            <w:tcBorders>
              <w:bottom w:val="single" w:sz="4" w:space="0" w:color="000000"/>
            </w:tcBorders>
            <w:shd w:val="clear" w:color="auto" w:fill="auto"/>
          </w:tcPr>
          <w:p w14:paraId="5A94211F" w14:textId="77777777" w:rsidR="00DF2BB6" w:rsidRPr="00C70209" w:rsidRDefault="00DF2BB6" w:rsidP="003131E2">
            <w:pPr>
              <w:pStyle w:val="Tabletext-evidencematrix"/>
            </w:pPr>
          </w:p>
        </w:tc>
        <w:tc>
          <w:tcPr>
            <w:tcW w:w="490" w:type="pct"/>
            <w:tcBorders>
              <w:bottom w:val="single" w:sz="4" w:space="0" w:color="000000"/>
            </w:tcBorders>
            <w:shd w:val="clear" w:color="auto" w:fill="auto"/>
          </w:tcPr>
          <w:p w14:paraId="7FC787B6" w14:textId="77777777" w:rsidR="00DF2BB6" w:rsidRPr="00C70209" w:rsidRDefault="00DF2BB6" w:rsidP="003131E2">
            <w:pPr>
              <w:pStyle w:val="Tabletext-evidencematrix"/>
            </w:pPr>
            <w:r w:rsidRPr="00C70209">
              <w:t xml:space="preserve">England, Europe Austria </w:t>
            </w:r>
          </w:p>
        </w:tc>
        <w:tc>
          <w:tcPr>
            <w:tcW w:w="490" w:type="pct"/>
            <w:vMerge/>
            <w:tcBorders>
              <w:bottom w:val="single" w:sz="4" w:space="0" w:color="000000"/>
            </w:tcBorders>
            <w:shd w:val="clear" w:color="auto" w:fill="auto"/>
          </w:tcPr>
          <w:p w14:paraId="24AE4F13" w14:textId="77777777" w:rsidR="00DF2BB6" w:rsidRPr="00C70209" w:rsidRDefault="00DF2BB6" w:rsidP="003131E2">
            <w:pPr>
              <w:pStyle w:val="Tabletext-evidencematrix"/>
            </w:pPr>
          </w:p>
        </w:tc>
        <w:tc>
          <w:tcPr>
            <w:tcW w:w="492" w:type="pct"/>
            <w:tcBorders>
              <w:bottom w:val="single" w:sz="4" w:space="0" w:color="000000"/>
            </w:tcBorders>
            <w:shd w:val="clear" w:color="auto" w:fill="auto"/>
          </w:tcPr>
          <w:p w14:paraId="4E1C4C6A" w14:textId="77777777" w:rsidR="00DF2BB6" w:rsidRPr="00C70209" w:rsidRDefault="00DF2BB6" w:rsidP="003131E2">
            <w:pPr>
              <w:pStyle w:val="Tabletext-evidencematrix"/>
            </w:pPr>
            <w:r w:rsidRPr="00C70209">
              <w:t>BPD (supplementary oxygen at 36 weeks postmenstrual age)</w:t>
            </w:r>
          </w:p>
        </w:tc>
        <w:tc>
          <w:tcPr>
            <w:tcW w:w="517" w:type="pct"/>
            <w:tcBorders>
              <w:bottom w:val="single" w:sz="4" w:space="0" w:color="000000"/>
            </w:tcBorders>
            <w:shd w:val="clear" w:color="auto" w:fill="auto"/>
          </w:tcPr>
          <w:p w14:paraId="2EAC6769" w14:textId="77777777" w:rsidR="00DF2BB6" w:rsidRPr="00C70209" w:rsidRDefault="00DF2BB6" w:rsidP="003131E2">
            <w:pPr>
              <w:pStyle w:val="Tabletext-evidencematrix"/>
            </w:pPr>
            <w:r w:rsidRPr="00C70209">
              <w:t>30/115 (26.1%)</w:t>
            </w:r>
          </w:p>
        </w:tc>
        <w:tc>
          <w:tcPr>
            <w:tcW w:w="517" w:type="pct"/>
            <w:tcBorders>
              <w:bottom w:val="single" w:sz="4" w:space="0" w:color="000000"/>
            </w:tcBorders>
            <w:shd w:val="clear" w:color="auto" w:fill="auto"/>
          </w:tcPr>
          <w:p w14:paraId="2707E603" w14:textId="77777777" w:rsidR="00DF2BB6" w:rsidRPr="00C70209" w:rsidRDefault="00DF2BB6" w:rsidP="003131E2">
            <w:pPr>
              <w:pStyle w:val="Tabletext-evidencematrix"/>
            </w:pPr>
            <w:r w:rsidRPr="00C70209">
              <w:t>31/101 (30.7%)</w:t>
            </w:r>
          </w:p>
        </w:tc>
        <w:tc>
          <w:tcPr>
            <w:tcW w:w="518" w:type="pct"/>
            <w:tcBorders>
              <w:bottom w:val="single" w:sz="4" w:space="0" w:color="000000"/>
            </w:tcBorders>
            <w:shd w:val="clear" w:color="auto" w:fill="auto"/>
          </w:tcPr>
          <w:p w14:paraId="750FC3C6" w14:textId="77777777" w:rsidR="00DF2BB6" w:rsidRPr="00C70209" w:rsidRDefault="00DF2BB6" w:rsidP="003131E2">
            <w:pPr>
              <w:pStyle w:val="Tabletext-evidencematrix"/>
            </w:pPr>
            <w:r w:rsidRPr="00C70209">
              <w:t>RR 0.89 [0.59, 1.35]</w:t>
            </w:r>
          </w:p>
        </w:tc>
        <w:tc>
          <w:tcPr>
            <w:tcW w:w="608" w:type="pct"/>
            <w:tcBorders>
              <w:bottom w:val="single" w:sz="4" w:space="0" w:color="000000"/>
            </w:tcBorders>
            <w:shd w:val="clear" w:color="auto" w:fill="auto"/>
          </w:tcPr>
          <w:p w14:paraId="78D67617" w14:textId="77777777" w:rsidR="00DF2BB6" w:rsidRPr="00C70209" w:rsidRDefault="00DF2BB6" w:rsidP="003131E2">
            <w:pPr>
              <w:pStyle w:val="Tabletext-evidencematrix"/>
              <w:rPr>
                <w:i/>
              </w:rPr>
            </w:pPr>
            <w:r w:rsidRPr="00C70209">
              <w:rPr>
                <w:i/>
              </w:rPr>
              <w:t>No significant difference</w:t>
            </w:r>
          </w:p>
          <w:p w14:paraId="567D579A" w14:textId="62E4310B" w:rsidR="00DF2BB6" w:rsidRPr="00C70209" w:rsidRDefault="001A475D" w:rsidP="003131E2">
            <w:pPr>
              <w:pStyle w:val="Tabletext-evidencematrix"/>
            </w:pPr>
            <w:r w:rsidRPr="001A475D">
              <w:rPr>
                <w:i/>
              </w:rPr>
              <w:t>P = </w:t>
            </w:r>
            <w:r w:rsidR="00DF2BB6" w:rsidRPr="00C70209">
              <w:t>0.57</w:t>
            </w:r>
          </w:p>
          <w:p w14:paraId="2196838B" w14:textId="77777777" w:rsidR="00DF2BB6" w:rsidRPr="00C70209" w:rsidRDefault="00DF2BB6" w:rsidP="003131E2">
            <w:pPr>
              <w:pStyle w:val="Tabletext-evidencematrix"/>
            </w:pPr>
            <w:r w:rsidRPr="00C70209">
              <w:t>Substantial heterogeneity</w:t>
            </w:r>
          </w:p>
          <w:p w14:paraId="264121BF" w14:textId="3D5A3DBB"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56%</w:t>
            </w:r>
          </w:p>
        </w:tc>
      </w:tr>
      <w:tr w:rsidR="00DF2BB6" w:rsidRPr="00C70209" w14:paraId="22E7F5F8" w14:textId="77777777" w:rsidTr="003131E2">
        <w:trPr>
          <w:cantSplit/>
        </w:trPr>
        <w:tc>
          <w:tcPr>
            <w:tcW w:w="5000" w:type="pct"/>
            <w:gridSpan w:val="10"/>
            <w:shd w:val="clear" w:color="auto" w:fill="000000" w:themeFill="text1"/>
          </w:tcPr>
          <w:p w14:paraId="5BC80155" w14:textId="77777777" w:rsidR="00DF2BB6" w:rsidRPr="00C70209" w:rsidRDefault="00DF2BB6" w:rsidP="003131E2">
            <w:pPr>
              <w:pStyle w:val="TableH4"/>
              <w:rPr>
                <w:rFonts w:eastAsia="Arial Unicode MS"/>
                <w:lang w:eastAsia="ja-JP"/>
              </w:rPr>
            </w:pPr>
            <w:r w:rsidRPr="00C70209">
              <w:rPr>
                <w:rFonts w:eastAsia="Arial Unicode MS"/>
                <w:lang w:eastAsia="ja-JP"/>
              </w:rPr>
              <w:t>Level II evidence</w:t>
            </w:r>
          </w:p>
        </w:tc>
      </w:tr>
      <w:tr w:rsidR="00DF2BB6" w:rsidRPr="00C70209" w14:paraId="576A2910" w14:textId="77777777" w:rsidTr="003131E2">
        <w:trPr>
          <w:cantSplit/>
        </w:trPr>
        <w:tc>
          <w:tcPr>
            <w:tcW w:w="5000" w:type="pct"/>
            <w:gridSpan w:val="10"/>
            <w:tcBorders>
              <w:top w:val="single" w:sz="4" w:space="0" w:color="000000"/>
              <w:bottom w:val="single" w:sz="4" w:space="0" w:color="000000"/>
            </w:tcBorders>
            <w:shd w:val="clear" w:color="auto" w:fill="auto"/>
          </w:tcPr>
          <w:p w14:paraId="37D3E7A3"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3F0D8F57" w14:textId="77777777" w:rsidTr="003131E2">
        <w:trPr>
          <w:cantSplit/>
        </w:trPr>
        <w:tc>
          <w:tcPr>
            <w:tcW w:w="388" w:type="pct"/>
            <w:vMerge w:val="restart"/>
            <w:shd w:val="clear" w:color="auto" w:fill="auto"/>
          </w:tcPr>
          <w:p w14:paraId="1EB62447" w14:textId="7E170F94"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4C9A8CFC" w14:textId="77777777" w:rsidR="00DF2BB6" w:rsidRPr="00C70209" w:rsidRDefault="00DF2BB6" w:rsidP="003131E2">
            <w:pPr>
              <w:pStyle w:val="Tabletext-evidencematrix"/>
            </w:pPr>
            <w:r w:rsidRPr="00C70209">
              <w:t>Level I/II</w:t>
            </w:r>
          </w:p>
          <w:p w14:paraId="601F8D8A" w14:textId="77777777" w:rsidR="00DF2BB6" w:rsidRPr="00C70209" w:rsidRDefault="00DF2BB6" w:rsidP="003131E2">
            <w:pPr>
              <w:pStyle w:val="Tabletext-evidencematrix"/>
            </w:pPr>
            <w:r w:rsidRPr="00C70209">
              <w:rPr>
                <w:i/>
              </w:rPr>
              <w:t>Good</w:t>
            </w:r>
          </w:p>
        </w:tc>
        <w:tc>
          <w:tcPr>
            <w:tcW w:w="490" w:type="pct"/>
            <w:tcBorders>
              <w:bottom w:val="single" w:sz="4" w:space="0" w:color="000000"/>
            </w:tcBorders>
            <w:shd w:val="clear" w:color="auto" w:fill="auto"/>
          </w:tcPr>
          <w:p w14:paraId="3585D9D9" w14:textId="63F6BC24" w:rsidR="00DF2BB6" w:rsidRPr="00C70209" w:rsidRDefault="00DF2BB6" w:rsidP="003131E2">
            <w:pPr>
              <w:pStyle w:val="Tabletext-evidencematrix"/>
            </w:pPr>
            <w:r w:rsidRPr="00C70209">
              <w:t>1 trial (Yeo 2001)</w:t>
            </w:r>
            <w:r w:rsidR="001F211B">
              <w:fldChar w:fldCharType="begin"/>
            </w:r>
            <w:r w:rsidR="001F211B">
              <w:instrText xml:space="preserve"> ADDIN EN.CITE &lt;EndNote&gt;&lt;Cite&gt;&lt;Author&gt;Yeo&lt;/Author&gt;&lt;Year&gt;2001&lt;/Year&gt;&lt;RecNum&gt;326&lt;/RecNum&gt;&lt;DisplayText&gt;&lt;style face="superscript"&gt;120&lt;/style&gt;&lt;/DisplayText&gt;&lt;record&gt;&lt;rec-number&gt;326&lt;/rec-number&gt;&lt;foreign-keys&gt;&lt;key app="EN" db-id="9edve2wadsavt5ewavaxtda4f2tavzvts9ee" timestamp="1427477847"&gt;326&lt;/key&gt;&lt;/foreign-keys&gt;&lt;ref-type name="Journal Article"&gt;17&lt;/ref-type&gt;&lt;contributors&gt;&lt;authors&gt;&lt;author&gt;Yeo, C.L&lt;/author&gt;&lt;author&gt;Choo, S&lt;/author&gt;&lt;author&gt;Ho, L. Y.&lt;/author&gt;&lt;/authors&gt;&lt;/contributors&gt;&lt;titles&gt;&lt;title&gt;Effect of recombinant human erythropoietin on transfusion needs in preterm infants&lt;/title&gt;&lt;secondary-title&gt;Journal of Paediatrics and Child Health&lt;/secondary-title&gt;&lt;/titles&gt;&lt;periodical&gt;&lt;full-title&gt;Journal of Paediatrics and Child Health&lt;/full-title&gt;&lt;/periodical&gt;&lt;pages&gt;352–358&lt;/pages&gt;&lt;volume&gt;37&lt;/volume&gt;&lt;number&gt;4&lt;/number&gt;&lt;reprint-edition&gt;NOT IN FILE&lt;/reprint-edition&gt;&lt;dates&gt;&lt;year&gt;2001&lt;/year&gt;&lt;pub-dates&gt;&lt;date&gt;August&lt;/date&gt;&lt;/pub-dates&gt;&lt;/dates&gt;&lt;urls&gt;&lt;related-urls&gt;&lt;url&gt;http://onlinelibrary.wiley.com/doi/10.1046/j.1440-1754.2001.00667.x/epdf&lt;/url&gt;&lt;/related-urls&gt;&lt;/urls&gt;&lt;access-date&gt;13 April 2015&lt;/access-date&gt;&lt;/record&gt;&lt;/Cite&gt;&lt;/EndNote&gt;</w:instrText>
            </w:r>
            <w:r w:rsidR="001F211B">
              <w:fldChar w:fldCharType="separate"/>
            </w:r>
            <w:r w:rsidR="001F211B" w:rsidRPr="001F211B">
              <w:rPr>
                <w:noProof/>
                <w:vertAlign w:val="superscript"/>
              </w:rPr>
              <w:t>120</w:t>
            </w:r>
            <w:r w:rsidR="001F211B">
              <w:fldChar w:fldCharType="end"/>
            </w:r>
          </w:p>
          <w:p w14:paraId="6B033731" w14:textId="77777777" w:rsidR="00DF2BB6" w:rsidRPr="00C70209" w:rsidRDefault="00DF2BB6" w:rsidP="003131E2">
            <w:pPr>
              <w:pStyle w:val="Tabletext-evidencematrix"/>
            </w:pPr>
            <w:r w:rsidRPr="00C70209">
              <w:t>N=100</w:t>
            </w:r>
          </w:p>
        </w:tc>
        <w:tc>
          <w:tcPr>
            <w:tcW w:w="490" w:type="pct"/>
            <w:vMerge w:val="restart"/>
            <w:shd w:val="clear" w:color="auto" w:fill="auto"/>
          </w:tcPr>
          <w:p w14:paraId="75693913" w14:textId="77777777" w:rsidR="00DF2BB6" w:rsidRPr="00C70209" w:rsidRDefault="00DF2BB6" w:rsidP="003131E2">
            <w:pPr>
              <w:pStyle w:val="Tabletext-evidencematrix"/>
            </w:pPr>
            <w:r w:rsidRPr="00C70209">
              <w:t>Preterm (&lt;37 weeks gestation) and/or LBW (&lt;2500 g) neonates, aged less than 8 days</w:t>
            </w:r>
          </w:p>
        </w:tc>
        <w:tc>
          <w:tcPr>
            <w:tcW w:w="490" w:type="pct"/>
            <w:tcBorders>
              <w:bottom w:val="single" w:sz="4" w:space="0" w:color="000000"/>
            </w:tcBorders>
            <w:shd w:val="clear" w:color="auto" w:fill="auto"/>
          </w:tcPr>
          <w:p w14:paraId="60BF8BDB" w14:textId="77777777" w:rsidR="00DF2BB6" w:rsidRPr="00C70209" w:rsidRDefault="00DF2BB6" w:rsidP="003131E2">
            <w:pPr>
              <w:pStyle w:val="Tabletext-evidencematrix"/>
            </w:pPr>
            <w:r w:rsidRPr="00C70209">
              <w:t>Singapore</w:t>
            </w:r>
          </w:p>
        </w:tc>
        <w:tc>
          <w:tcPr>
            <w:tcW w:w="490" w:type="pct"/>
            <w:shd w:val="clear" w:color="auto" w:fill="auto"/>
          </w:tcPr>
          <w:p w14:paraId="2F653770" w14:textId="2C6AD5A7" w:rsidR="00DF2BB6" w:rsidRPr="00C70209" w:rsidRDefault="00DF2BB6" w:rsidP="003131E2">
            <w:pPr>
              <w:pStyle w:val="Tabletext-evidencematrix"/>
            </w:pPr>
            <w:r w:rsidRPr="00C70209">
              <w:t>Early rHuEPO + iron versus placebo + iron</w:t>
            </w:r>
          </w:p>
          <w:p w14:paraId="590C8639" w14:textId="199326D6" w:rsidR="00DF2BB6" w:rsidRPr="00C70209" w:rsidRDefault="00DF2BB6" w:rsidP="003131E2">
            <w:pPr>
              <w:pStyle w:val="Tabletext-subanalysis"/>
            </w:pPr>
            <w:r w:rsidRPr="00C70209">
              <w:t>*Initiation of rHuEPO &lt;8 days after birth</w:t>
            </w:r>
          </w:p>
        </w:tc>
        <w:tc>
          <w:tcPr>
            <w:tcW w:w="492" w:type="pct"/>
            <w:tcBorders>
              <w:bottom w:val="single" w:sz="4" w:space="0" w:color="000000"/>
            </w:tcBorders>
            <w:shd w:val="clear" w:color="auto" w:fill="auto"/>
          </w:tcPr>
          <w:p w14:paraId="50861DEF" w14:textId="77777777" w:rsidR="00DF2BB6" w:rsidRPr="00C70209" w:rsidRDefault="00DF2BB6" w:rsidP="003131E2">
            <w:pPr>
              <w:pStyle w:val="Tabletext-evidencematrix"/>
            </w:pPr>
            <w:r w:rsidRPr="00C70209">
              <w:t>BPD (supplemental oxygen at 28 days)</w:t>
            </w:r>
          </w:p>
        </w:tc>
        <w:tc>
          <w:tcPr>
            <w:tcW w:w="517" w:type="pct"/>
            <w:tcBorders>
              <w:bottom w:val="single" w:sz="4" w:space="0" w:color="000000"/>
            </w:tcBorders>
            <w:shd w:val="clear" w:color="auto" w:fill="auto"/>
          </w:tcPr>
          <w:p w14:paraId="443742E0" w14:textId="77777777" w:rsidR="00DF2BB6" w:rsidRPr="00C70209" w:rsidRDefault="00DF2BB6" w:rsidP="003131E2">
            <w:pPr>
              <w:pStyle w:val="Tabletext-evidencematrix"/>
            </w:pPr>
            <w:r w:rsidRPr="00C70209">
              <w:t>9/50 (18%)</w:t>
            </w:r>
          </w:p>
        </w:tc>
        <w:tc>
          <w:tcPr>
            <w:tcW w:w="517" w:type="pct"/>
            <w:tcBorders>
              <w:bottom w:val="single" w:sz="4" w:space="0" w:color="000000"/>
            </w:tcBorders>
            <w:shd w:val="clear" w:color="auto" w:fill="auto"/>
          </w:tcPr>
          <w:p w14:paraId="170D582E" w14:textId="77777777" w:rsidR="00DF2BB6" w:rsidRPr="00C70209" w:rsidRDefault="00DF2BB6" w:rsidP="003131E2">
            <w:pPr>
              <w:pStyle w:val="Tabletext-evidencematrix"/>
            </w:pPr>
            <w:r w:rsidRPr="00C70209">
              <w:t>12/50 (24%)</w:t>
            </w:r>
          </w:p>
        </w:tc>
        <w:tc>
          <w:tcPr>
            <w:tcW w:w="518" w:type="pct"/>
            <w:tcBorders>
              <w:bottom w:val="single" w:sz="4" w:space="0" w:color="000000"/>
            </w:tcBorders>
            <w:shd w:val="clear" w:color="auto" w:fill="auto"/>
          </w:tcPr>
          <w:p w14:paraId="75FC9727" w14:textId="77777777" w:rsidR="00DF2BB6" w:rsidRPr="00C70209" w:rsidRDefault="00DF2BB6" w:rsidP="003131E2">
            <w:pPr>
              <w:pStyle w:val="Tabletext-evidencematrix"/>
            </w:pPr>
            <w:r w:rsidRPr="00C70209">
              <w:t>RR 0.75 [0.35, 1.62]</w:t>
            </w:r>
          </w:p>
        </w:tc>
        <w:tc>
          <w:tcPr>
            <w:tcW w:w="608" w:type="pct"/>
            <w:tcBorders>
              <w:bottom w:val="single" w:sz="4" w:space="0" w:color="000000"/>
            </w:tcBorders>
            <w:shd w:val="clear" w:color="auto" w:fill="auto"/>
          </w:tcPr>
          <w:p w14:paraId="763FA714" w14:textId="037AB727" w:rsidR="00DF2BB6" w:rsidRPr="00C70209" w:rsidRDefault="00DF2BB6" w:rsidP="003131E2">
            <w:pPr>
              <w:pStyle w:val="Tabletext-evidencematrix"/>
              <w:rPr>
                <w:i/>
              </w:rPr>
            </w:pPr>
            <w:r w:rsidRPr="00C70209">
              <w:rPr>
                <w:i/>
              </w:rPr>
              <w:t>No significant difference</w:t>
            </w:r>
          </w:p>
          <w:p w14:paraId="02F9AA79" w14:textId="430FBA80" w:rsidR="00DF2BB6" w:rsidRPr="00C70209" w:rsidRDefault="001A475D" w:rsidP="003131E2">
            <w:pPr>
              <w:pStyle w:val="Tabletext-evidencematrix"/>
            </w:pPr>
            <w:r w:rsidRPr="001A475D">
              <w:rPr>
                <w:i/>
              </w:rPr>
              <w:t>P = </w:t>
            </w:r>
            <w:r w:rsidR="00DF2BB6" w:rsidRPr="00C70209">
              <w:t>0.46</w:t>
            </w:r>
          </w:p>
        </w:tc>
      </w:tr>
      <w:tr w:rsidR="00DF2BB6" w:rsidRPr="00C70209" w14:paraId="0AB7B2B4" w14:textId="77777777" w:rsidTr="003131E2">
        <w:trPr>
          <w:cantSplit/>
        </w:trPr>
        <w:tc>
          <w:tcPr>
            <w:tcW w:w="388" w:type="pct"/>
            <w:vMerge/>
            <w:shd w:val="clear" w:color="auto" w:fill="auto"/>
          </w:tcPr>
          <w:p w14:paraId="0640DCF8" w14:textId="77777777" w:rsidR="00DF2BB6" w:rsidRPr="00C70209" w:rsidRDefault="00DF2BB6" w:rsidP="003131E2">
            <w:pPr>
              <w:pStyle w:val="Tabletext-evidencematrix"/>
            </w:pPr>
          </w:p>
        </w:tc>
        <w:tc>
          <w:tcPr>
            <w:tcW w:w="490" w:type="pct"/>
            <w:shd w:val="clear" w:color="auto" w:fill="auto"/>
          </w:tcPr>
          <w:p w14:paraId="0169D0D7" w14:textId="1E655C79" w:rsidR="00DF2BB6" w:rsidRPr="00C70209" w:rsidRDefault="00DF2BB6" w:rsidP="003131E2">
            <w:pPr>
              <w:pStyle w:val="Tabletext-evidencematrix"/>
            </w:pPr>
            <w:r w:rsidRPr="00C70209">
              <w:t>1 trial (Ohls 2013)</w:t>
            </w:r>
            <w:r w:rsidR="001F211B">
              <w:fldChar w:fldCharType="begin"/>
            </w:r>
            <w:r w:rsidR="001F211B">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1F211B">
              <w:fldChar w:fldCharType="separate"/>
            </w:r>
            <w:r w:rsidR="001F211B" w:rsidRPr="001F211B">
              <w:rPr>
                <w:noProof/>
                <w:vertAlign w:val="superscript"/>
              </w:rPr>
              <w:t>114</w:t>
            </w:r>
            <w:r w:rsidR="001F211B">
              <w:fldChar w:fldCharType="end"/>
            </w:r>
          </w:p>
          <w:p w14:paraId="537D8B2A" w14:textId="77777777" w:rsidR="00DF2BB6" w:rsidRPr="00C70209" w:rsidRDefault="00DF2BB6" w:rsidP="003131E2">
            <w:pPr>
              <w:pStyle w:val="Tabletext-evidencematrix"/>
            </w:pPr>
            <w:r w:rsidRPr="00C70209">
              <w:t>N=62</w:t>
            </w:r>
          </w:p>
        </w:tc>
        <w:tc>
          <w:tcPr>
            <w:tcW w:w="490" w:type="pct"/>
            <w:vMerge/>
            <w:shd w:val="clear" w:color="auto" w:fill="auto"/>
          </w:tcPr>
          <w:p w14:paraId="1250B9E8" w14:textId="77777777" w:rsidR="00DF2BB6" w:rsidRPr="00C70209" w:rsidRDefault="00DF2BB6" w:rsidP="003131E2">
            <w:pPr>
              <w:pStyle w:val="Tabletext-evidencematrix"/>
            </w:pPr>
          </w:p>
        </w:tc>
        <w:tc>
          <w:tcPr>
            <w:tcW w:w="490" w:type="pct"/>
            <w:shd w:val="clear" w:color="auto" w:fill="auto"/>
          </w:tcPr>
          <w:p w14:paraId="3DF8AA96" w14:textId="77777777" w:rsidR="00DF2BB6" w:rsidRPr="00C70209" w:rsidRDefault="00DF2BB6" w:rsidP="003131E2">
            <w:pPr>
              <w:pStyle w:val="Tabletext-evidencematrix"/>
            </w:pPr>
            <w:r w:rsidRPr="00C70209">
              <w:t>USA</w:t>
            </w:r>
          </w:p>
        </w:tc>
        <w:tc>
          <w:tcPr>
            <w:tcW w:w="490" w:type="pct"/>
            <w:shd w:val="clear" w:color="auto" w:fill="auto"/>
          </w:tcPr>
          <w:p w14:paraId="07B503E7" w14:textId="3D4597F0" w:rsidR="00DF2BB6" w:rsidRPr="00C70209" w:rsidRDefault="00DF2BB6" w:rsidP="003131E2">
            <w:pPr>
              <w:pStyle w:val="Tabletext-evidencematrix"/>
            </w:pPr>
            <w:r w:rsidRPr="00C70209">
              <w:t>DAR + iron versus placebo + iron</w:t>
            </w:r>
          </w:p>
        </w:tc>
        <w:tc>
          <w:tcPr>
            <w:tcW w:w="492" w:type="pct"/>
            <w:shd w:val="clear" w:color="auto" w:fill="auto"/>
          </w:tcPr>
          <w:p w14:paraId="46636C5D" w14:textId="77777777" w:rsidR="00DF2BB6" w:rsidRPr="00C70209" w:rsidRDefault="00DF2BB6" w:rsidP="003131E2">
            <w:pPr>
              <w:pStyle w:val="Tabletext-evidencematrix"/>
            </w:pPr>
            <w:r w:rsidRPr="00C70209">
              <w:t>BPD (supplemental oxygen at 36 weeks postmenstrual age)</w:t>
            </w:r>
          </w:p>
        </w:tc>
        <w:tc>
          <w:tcPr>
            <w:tcW w:w="517" w:type="pct"/>
            <w:shd w:val="clear" w:color="auto" w:fill="auto"/>
          </w:tcPr>
          <w:p w14:paraId="6F411582" w14:textId="77777777" w:rsidR="00DF2BB6" w:rsidRPr="00C70209" w:rsidRDefault="00DF2BB6" w:rsidP="003131E2">
            <w:pPr>
              <w:pStyle w:val="Tabletext-evidencematrix"/>
            </w:pPr>
            <w:r w:rsidRPr="00C70209">
              <w:t>22/32 (68.8%)</w:t>
            </w:r>
          </w:p>
        </w:tc>
        <w:tc>
          <w:tcPr>
            <w:tcW w:w="517" w:type="pct"/>
            <w:shd w:val="clear" w:color="auto" w:fill="auto"/>
          </w:tcPr>
          <w:p w14:paraId="2EE30162" w14:textId="77777777" w:rsidR="00DF2BB6" w:rsidRPr="00C70209" w:rsidRDefault="00DF2BB6" w:rsidP="003131E2">
            <w:pPr>
              <w:pStyle w:val="Tabletext-evidencematrix"/>
            </w:pPr>
            <w:r w:rsidRPr="00C70209">
              <w:t>20/30 (66.7%)</w:t>
            </w:r>
          </w:p>
        </w:tc>
        <w:tc>
          <w:tcPr>
            <w:tcW w:w="518" w:type="pct"/>
            <w:shd w:val="clear" w:color="auto" w:fill="auto"/>
          </w:tcPr>
          <w:p w14:paraId="55B8C878" w14:textId="77777777" w:rsidR="00DF2BB6" w:rsidRPr="00C70209" w:rsidRDefault="00DF2BB6" w:rsidP="003131E2">
            <w:pPr>
              <w:pStyle w:val="Tabletext-evidencematrix"/>
            </w:pPr>
            <w:r w:rsidRPr="00C70209">
              <w:t>RR 1.03 [0.73, 1.46]</w:t>
            </w:r>
          </w:p>
        </w:tc>
        <w:tc>
          <w:tcPr>
            <w:tcW w:w="608" w:type="pct"/>
            <w:shd w:val="clear" w:color="auto" w:fill="auto"/>
          </w:tcPr>
          <w:p w14:paraId="2CEF8274" w14:textId="77777777" w:rsidR="00DF2BB6" w:rsidRPr="00C70209" w:rsidRDefault="00DF2BB6" w:rsidP="003131E2">
            <w:pPr>
              <w:pStyle w:val="Tabletext-evidencematrix"/>
              <w:rPr>
                <w:i/>
              </w:rPr>
            </w:pPr>
            <w:r w:rsidRPr="00C70209">
              <w:rPr>
                <w:i/>
              </w:rPr>
              <w:t>No significant difference</w:t>
            </w:r>
          </w:p>
          <w:p w14:paraId="7B6C7454" w14:textId="400DD37C" w:rsidR="00DF2BB6" w:rsidRPr="00C70209" w:rsidRDefault="001A475D" w:rsidP="003131E2">
            <w:pPr>
              <w:pStyle w:val="Tabletext-evidencematrix"/>
            </w:pPr>
            <w:r w:rsidRPr="001A475D">
              <w:rPr>
                <w:i/>
              </w:rPr>
              <w:t>P = </w:t>
            </w:r>
            <w:r w:rsidR="00DF2BB6" w:rsidRPr="00C70209">
              <w:t>0.86</w:t>
            </w:r>
          </w:p>
        </w:tc>
      </w:tr>
    </w:tbl>
    <w:p w14:paraId="444F645B" w14:textId="2398B7F3" w:rsidR="00DF2BB6" w:rsidRPr="00C70209" w:rsidRDefault="00DF2BB6" w:rsidP="003131E2">
      <w:pPr>
        <w:pStyle w:val="TabFigNotes0noindent"/>
      </w:pPr>
      <w:r w:rsidRPr="00C70209">
        <w:t xml:space="preserve">BPD, bronchopulmonary dysplasia; CI, confidence interval; DAR, darbepoetin alpha; ESA, </w:t>
      </w:r>
      <w:r w:rsidR="00EA5C41" w:rsidRPr="00C70209">
        <w:t>erythropoiesis stimulating agent</w:t>
      </w:r>
      <w:r w:rsidRPr="00C70209">
        <w:t xml:space="preserve">; LBW, low birth weight; NR, not reported; rHuEPO, </w:t>
      </w:r>
      <w:r w:rsidR="00EA5C41" w:rsidRPr="00C70209">
        <w:t>recombinant human epoetin</w:t>
      </w:r>
      <w:r w:rsidRPr="00C70209">
        <w:t>; RR, risk ratio</w:t>
      </w:r>
    </w:p>
    <w:p w14:paraId="34C9BD0B"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A661B80" w14:textId="15D1016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A39C26E" w14:textId="0E2F82AB" w:rsidR="00DF2BB6" w:rsidRPr="00C70209" w:rsidRDefault="00DF2BB6" w:rsidP="003131E2">
      <w:pPr>
        <w:pStyle w:val="TabFigNotes0noindent"/>
      </w:pPr>
      <w:r w:rsidRPr="00C70209">
        <w:rPr>
          <w:b/>
        </w:rPr>
        <w:t>c.</w:t>
      </w:r>
      <w:r w:rsidRPr="00C70209">
        <w:t xml:space="preserve"> Analysis includes one trial (Fauchere 2008) that compared rHuEPO to no rHuEPO (use of iron not mentioned).</w:t>
      </w:r>
    </w:p>
    <w:p w14:paraId="14E4FA5D" w14:textId="481CD6F4" w:rsidR="00DF2BB6" w:rsidRPr="00C70209" w:rsidRDefault="00DF2BB6" w:rsidP="003131E2">
      <w:pPr>
        <w:pStyle w:val="TabFigNotes0noindent"/>
      </w:pPr>
      <w:r w:rsidRPr="00C70209">
        <w:rPr>
          <w:b/>
        </w:rPr>
        <w:t>d.</w:t>
      </w:r>
      <w:r w:rsidRPr="00C70209">
        <w:t xml:space="preserve"> Analysis includes one study (Carnielli 1998) that compared rHuEPO + iron versus placebo (no iron in control group).</w:t>
      </w:r>
    </w:p>
    <w:p w14:paraId="2F6573C3" w14:textId="205827E9" w:rsidR="00DF2BB6" w:rsidRPr="00C70209" w:rsidRDefault="00DF2BB6" w:rsidP="003131E2">
      <w:pPr>
        <w:pStyle w:val="TabFigNotes0noindent"/>
      </w:pPr>
      <w:r w:rsidRPr="00C70209">
        <w:rPr>
          <w:b/>
        </w:rPr>
        <w:t>e.</w:t>
      </w:r>
      <w:r w:rsidRPr="00C70209">
        <w:t xml:space="preserve"> Analysis includes one study (Romagnoli 2000) that compared rHuEPO + iron with no rHuEPO (no iron in control group).</w:t>
      </w:r>
    </w:p>
    <w:p w14:paraId="6216DF99" w14:textId="0D642D92" w:rsidR="00DF2BB6" w:rsidRPr="00C70209" w:rsidRDefault="00DF2BB6" w:rsidP="003131E2">
      <w:pPr>
        <w:pStyle w:val="TabFigNotes0noindent"/>
      </w:pPr>
      <w:r w:rsidRPr="00C70209">
        <w:rPr>
          <w:b/>
        </w:rPr>
        <w:t>f.</w:t>
      </w:r>
      <w:r w:rsidRPr="00C70209">
        <w:t xml:space="preserve"> Non</w:t>
      </w:r>
      <w:r w:rsidR="00E25AC5" w:rsidRPr="00C70209">
        <w:t>significant</w:t>
      </w:r>
      <w:r w:rsidRPr="00C70209">
        <w:t xml:space="preserve"> (</w:t>
      </w:r>
      <w:r w:rsidR="001A475D" w:rsidRPr="001A475D">
        <w:rPr>
          <w:i/>
        </w:rPr>
        <w:t>P = </w:t>
      </w:r>
      <w:r w:rsidRPr="00C70209">
        <w:t>0.76) when analysed using RevMan 5.1.2 using a random-effects model (RR 1.21; 95% CI 0.35, 4.24)</w:t>
      </w:r>
    </w:p>
    <w:p w14:paraId="228CCFAB" w14:textId="77777777" w:rsidR="00DF2BB6" w:rsidRPr="00C70209" w:rsidRDefault="00DF2BB6" w:rsidP="003131E2">
      <w:pPr>
        <w:pStyle w:val="TabFigNotes0noindent"/>
      </w:pPr>
    </w:p>
    <w:p w14:paraId="0F0799DB"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31A62C05" w14:textId="77777777" w:rsidR="00DF2BB6" w:rsidRPr="00C70209" w:rsidRDefault="00DF2BB6" w:rsidP="003131E2">
      <w:pPr>
        <w:pStyle w:val="BodyText"/>
      </w:pPr>
    </w:p>
    <w:p w14:paraId="4EF37DE7" w14:textId="1FCDBC32" w:rsidR="00DF2BB6" w:rsidRPr="00C70209" w:rsidRDefault="00DF2BB6" w:rsidP="003131E2">
      <w:pPr>
        <w:pStyle w:val="Caption"/>
        <w:ind w:left="2070"/>
      </w:pPr>
      <w:bookmarkStart w:id="412" w:name="_Ref403382127"/>
      <w:bookmarkStart w:id="413" w:name="_Toc421795379"/>
      <w:bookmarkStart w:id="414" w:name="_Toc427747247"/>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8</w:t>
      </w:r>
      <w:r w:rsidRPr="00C70209">
        <w:fldChar w:fldCharType="end"/>
      </w:r>
      <w:bookmarkEnd w:id="412"/>
      <w:r w:rsidRPr="00C70209">
        <w:tab/>
        <w:t>Meta-analysis of ESAs versus no ESAs (with or without iron) in preterm infants with anaemia of prematurity – BPD</w:t>
      </w:r>
      <w:bookmarkEnd w:id="413"/>
      <w:bookmarkEnd w:id="414"/>
    </w:p>
    <w:p w14:paraId="6E31E8B2" w14:textId="77777777" w:rsidR="00DF2BB6" w:rsidRPr="00C70209" w:rsidRDefault="00DF2BB6" w:rsidP="003131E2">
      <w:pPr>
        <w:pStyle w:val="Pic"/>
      </w:pPr>
    </w:p>
    <w:p w14:paraId="0BB8F672" w14:textId="77777777" w:rsidR="00DF2BB6" w:rsidRPr="00C70209" w:rsidRDefault="00DF2BB6" w:rsidP="003131E2">
      <w:pPr>
        <w:pStyle w:val="BodyText"/>
      </w:pPr>
      <w:r w:rsidRPr="00C70209">
        <w:rPr>
          <w:noProof/>
        </w:rPr>
        <w:drawing>
          <wp:inline distT="0" distB="0" distL="0" distR="0" wp14:anchorId="7E5393B4" wp14:editId="675666E3">
            <wp:extent cx="5200153" cy="6874479"/>
            <wp:effectExtent l="19050" t="19050" r="1968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BPD.emf"/>
                    <pic:cNvPicPr/>
                  </pic:nvPicPr>
                  <pic:blipFill>
                    <a:blip r:embed="rId44">
                      <a:extLst>
                        <a:ext uri="{28A0092B-C50C-407E-A947-70E740481C1C}">
                          <a14:useLocalDpi xmlns:a14="http://schemas.microsoft.com/office/drawing/2010/main" val="0"/>
                        </a:ext>
                      </a:extLst>
                    </a:blip>
                    <a:stretch>
                      <a:fillRect/>
                    </a:stretch>
                  </pic:blipFill>
                  <pic:spPr>
                    <a:xfrm>
                      <a:off x="0" y="0"/>
                      <a:ext cx="5200102" cy="6874411"/>
                    </a:xfrm>
                    <a:prstGeom prst="rect">
                      <a:avLst/>
                    </a:prstGeom>
                    <a:ln w="12696" cmpd="sng">
                      <a:solidFill>
                        <a:srgbClr val="000000"/>
                      </a:solidFill>
                      <a:prstDash val="solid"/>
                    </a:ln>
                  </pic:spPr>
                </pic:pic>
              </a:graphicData>
            </a:graphic>
          </wp:inline>
        </w:drawing>
      </w:r>
    </w:p>
    <w:p w14:paraId="51D3179B" w14:textId="77777777" w:rsidR="00DF2BB6" w:rsidRPr="00C70209" w:rsidRDefault="00DF2BB6" w:rsidP="003131E2">
      <w:pPr>
        <w:spacing w:after="200"/>
        <w:rPr>
          <w:rFonts w:ascii="Tahoma" w:hAnsi="Tahoma"/>
          <w:b/>
          <w:bCs/>
          <w:iCs/>
          <w:color w:val="808080"/>
          <w:sz w:val="20"/>
        </w:rPr>
      </w:pPr>
      <w:r w:rsidRPr="00C70209">
        <w:br w:type="page"/>
      </w:r>
    </w:p>
    <w:p w14:paraId="2A3D64E2" w14:textId="5F9456A1" w:rsidR="00DF2BB6" w:rsidRPr="00C70209" w:rsidRDefault="00DF2BB6" w:rsidP="003131E2">
      <w:pPr>
        <w:pStyle w:val="Heading6"/>
      </w:pPr>
      <w:r w:rsidRPr="00C70209">
        <w:t>Necrotising enterocolitis</w:t>
      </w:r>
    </w:p>
    <w:p w14:paraId="10540833" w14:textId="58CC3A93" w:rsidR="00DF2BB6" w:rsidRPr="00C70209" w:rsidRDefault="00DF2BB6" w:rsidP="003131E2">
      <w:pPr>
        <w:pStyle w:val="BodyText"/>
      </w:pPr>
      <w:r w:rsidRPr="00C70209">
        <w:t xml:space="preserve">The systematic reviews by Ohlsson (2014) and Aher (2014) assessed the incidence of necrotising enterocolitis (NEC) in preterm infants administered ESAs compared with no ESA or placebo, stratified according to the age at which ESA treatment was initiated. One additional Level II study (El-Ganzoury 2014) was identified in our literature search that also reported on this outcome in preterm infants administered enteral rHuEPO. </w:t>
      </w:r>
      <w:r w:rsidRPr="00C70209">
        <w:rPr>
          <w:b/>
          <w:highlight w:val="yellow"/>
        </w:rPr>
        <w:fldChar w:fldCharType="begin"/>
      </w:r>
      <w:r w:rsidRPr="00C70209">
        <w:rPr>
          <w:b/>
        </w:rPr>
        <w:instrText xml:space="preserve"> REF _Ref411514808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9</w:t>
      </w:r>
      <w:r w:rsidRPr="00C70209">
        <w:rPr>
          <w:b/>
          <w:highlight w:val="yellow"/>
        </w:rPr>
        <w:fldChar w:fldCharType="end"/>
      </w:r>
      <w:r w:rsidRPr="00C70209">
        <w:t xml:space="preserve"> summarises the results from these studies.</w:t>
      </w:r>
    </w:p>
    <w:p w14:paraId="02CB34B1" w14:textId="1240C0CE" w:rsidR="00DF2BB6" w:rsidRPr="00C70209" w:rsidRDefault="00DF2BB6" w:rsidP="003131E2">
      <w:pPr>
        <w:pStyle w:val="H7"/>
      </w:pPr>
      <w:r w:rsidRPr="00C70209">
        <w:t>Early rHuEPO or DAR</w:t>
      </w:r>
    </w:p>
    <w:p w14:paraId="48B12B90" w14:textId="2DEFFC4F" w:rsidR="00DF2BB6" w:rsidRPr="00C70209" w:rsidRDefault="00DF2BB6" w:rsidP="003131E2">
      <w:pPr>
        <w:pStyle w:val="BodyText"/>
      </w:pPr>
      <w:r w:rsidRPr="00C70209">
        <w:t>Ohlsson (2014) included data from 11 RCTs involving 1347 neonates that reported any outcome stated as NEC in their analysis. Ohlsson (2014) also noted that one RCT (Ohls 1995) reported no difference in the rate of NEC between treatment groups, but data were not provided. A meta-analysis found no significant difference on the rate of NEC (RR 1.07; 95% CI 0.73, 1.57) in preterm infants administered rHuEPO within the first week of life. There was no significant heterogeneity for this outcome (I</w:t>
      </w:r>
      <w:r w:rsidRPr="00C70209">
        <w:rPr>
          <w:vertAlign w:val="superscript"/>
        </w:rPr>
        <w:t>2</w:t>
      </w:r>
      <w:r w:rsidRPr="00C70209">
        <w:t>=0%).</w:t>
      </w:r>
    </w:p>
    <w:p w14:paraId="4FE1152C" w14:textId="77777777" w:rsidR="00DF2BB6" w:rsidRPr="00C70209" w:rsidRDefault="00DF2BB6" w:rsidP="003131E2">
      <w:pPr>
        <w:pStyle w:val="BodyText"/>
      </w:pPr>
      <w:r w:rsidRPr="00C70209">
        <w:t>Ohlsson (2014) also identified one RCT (Ohls 2013) comparing early DAR with sham injections that reported the proportion of subjects who had NEC (&gt; stage 2). Ohls (2013) found no significant difference between treatment groups comparing DAR with sham injections (RR 0.94; 95% CI 0.14, 6.24).</w:t>
      </w:r>
    </w:p>
    <w:p w14:paraId="08F60C02" w14:textId="6AAF338B" w:rsidR="00DF2BB6" w:rsidRPr="00C70209" w:rsidRDefault="00DF2BB6" w:rsidP="003131E2">
      <w:pPr>
        <w:pStyle w:val="BodyText"/>
      </w:pPr>
      <w:r w:rsidRPr="00C70209">
        <w:t>The RCT by El-Ganzoury (2014) aimed to assess the safety and efficacy of enteral rHuEPO and G-CSF in preventing feeding intolerance and/or NEC in preterm infants. The authors reported a non</w:t>
      </w:r>
      <w:r w:rsidR="00E25AC5" w:rsidRPr="00C70209">
        <w:t>significant</w:t>
      </w:r>
      <w:r w:rsidRPr="00C70209">
        <w:t xml:space="preserve"> reduced risk (RR 0.21; 95% CI 0.01, 3.87) of NEC in preterm infants administered oral rHuEPO (or oral rHuEPO plus G-CSF) compared with placebo.</w:t>
      </w:r>
    </w:p>
    <w:p w14:paraId="62376617" w14:textId="4CA79D53" w:rsidR="00DF2BB6" w:rsidRPr="00C70209" w:rsidRDefault="00DF2BB6" w:rsidP="003131E2">
      <w:pPr>
        <w:pStyle w:val="H7"/>
      </w:pPr>
      <w:r w:rsidRPr="00C70209">
        <w:t>Late rHuEPO</w:t>
      </w:r>
    </w:p>
    <w:p w14:paraId="0254777F" w14:textId="5E595B52" w:rsidR="00DF2BB6" w:rsidRPr="00C70209" w:rsidRDefault="00DF2BB6" w:rsidP="003131E2">
      <w:pPr>
        <w:spacing w:after="200"/>
      </w:pPr>
      <w:r w:rsidRPr="00C70209">
        <w:t>Aher (2014) included data from six RCTs involving 656 neonates that reported NEC (≥ stage 2). A meta-analysis found no significant difference on the rate of NEC (≥ stage 2) (RR 0.88; 95% CI 0.46, 1.69) in preterm infants administered rHuEPO between days 8 and 28 of life. There was no significant heterogeneity (I</w:t>
      </w:r>
      <w:r w:rsidRPr="00C70209">
        <w:rPr>
          <w:vertAlign w:val="superscript"/>
        </w:rPr>
        <w:t>2</w:t>
      </w:r>
      <w:r w:rsidRPr="00C70209">
        <w:t>=0%) for this outcome.</w:t>
      </w:r>
    </w:p>
    <w:p w14:paraId="7D78EF44" w14:textId="77777777" w:rsidR="00DF2BB6" w:rsidRPr="00C70209" w:rsidRDefault="00DF2BB6" w:rsidP="003131E2">
      <w:pPr>
        <w:pStyle w:val="H7"/>
      </w:pPr>
      <w:r w:rsidRPr="00C70209">
        <w:t>Early or late ESAs</w:t>
      </w:r>
    </w:p>
    <w:p w14:paraId="23800363" w14:textId="25115459" w:rsidR="00DF2BB6" w:rsidRPr="00C70209" w:rsidRDefault="00DF2BB6" w:rsidP="003131E2">
      <w:pPr>
        <w:pStyle w:val="BodyText"/>
      </w:pPr>
      <w:r w:rsidRPr="00C70209">
        <w:t xml:space="preserve">A meta-analysis was conducted to combine the Ohlsson (2014) and Aher (2014) reviews, and to evaluate the effect of ESA therapy compared with no ESA therapy on the incidence of NEC in preterm neonates, regardless of the age at which the neonates received ESA therapy (see </w:t>
      </w:r>
      <w:r w:rsidRPr="00C70209">
        <w:rPr>
          <w:b/>
        </w:rPr>
        <w:fldChar w:fldCharType="begin"/>
      </w:r>
      <w:r w:rsidRPr="00C70209">
        <w:rPr>
          <w:b/>
        </w:rPr>
        <w:instrText xml:space="preserve"> REF _Ref403382941 \h  \* MERGEFORMAT </w:instrText>
      </w:r>
      <w:r w:rsidRPr="00C70209">
        <w:rPr>
          <w:b/>
        </w:rPr>
      </w:r>
      <w:r w:rsidRPr="00C70209">
        <w:rPr>
          <w:b/>
        </w:rPr>
        <w:fldChar w:fldCharType="separate"/>
      </w:r>
      <w:r w:rsidR="000F7A9B" w:rsidRPr="000F7A9B">
        <w:rPr>
          <w:b/>
        </w:rPr>
        <w:t>Figure 3.2.9</w:t>
      </w:r>
      <w:r w:rsidRPr="00C70209">
        <w:rPr>
          <w:b/>
        </w:rPr>
        <w:fldChar w:fldCharType="end"/>
      </w:r>
      <w:r w:rsidRPr="00C70209">
        <w:t>). The analysis showed no significant difference between treatment groups (69/1038 versus 64/1027; RR 0.98; 95% CI 0.70, 1.38) for the outcome of NEC in preterm infants administered ESAs compared with no ESAs or placebo. There was no significant heterogeneity (I</w:t>
      </w:r>
      <w:r w:rsidRPr="00C70209">
        <w:rPr>
          <w:vertAlign w:val="superscript"/>
        </w:rPr>
        <w:t>2</w:t>
      </w:r>
      <w:r w:rsidRPr="00C70209">
        <w:t>=0%) for this outcome.</w:t>
      </w:r>
    </w:p>
    <w:p w14:paraId="010EA4F1"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29DA58F7" w14:textId="39E78917" w:rsidR="00DF2BB6" w:rsidRPr="00C70209" w:rsidRDefault="00DF2BB6" w:rsidP="003131E2">
      <w:pPr>
        <w:pStyle w:val="Caption"/>
      </w:pPr>
      <w:bookmarkStart w:id="415" w:name="_Ref411514808"/>
      <w:bookmarkStart w:id="416" w:name="_Toc423015358"/>
      <w:bookmarkStart w:id="417" w:name="_Toc42774710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9</w:t>
      </w:r>
      <w:r w:rsidR="00130F03" w:rsidRPr="00C70209">
        <w:fldChar w:fldCharType="end"/>
      </w:r>
      <w:bookmarkEnd w:id="415"/>
      <w:r w:rsidRPr="00C70209">
        <w:tab/>
        <w:t>Preterm infants: Results for ESAs versus no ESAs (with or without iron) – NEC</w:t>
      </w:r>
      <w:bookmarkEnd w:id="416"/>
      <w:bookmarkEnd w:id="41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562"/>
        <w:gridCol w:w="1415"/>
        <w:gridCol w:w="1276"/>
        <w:gridCol w:w="1420"/>
        <w:gridCol w:w="1284"/>
        <w:gridCol w:w="1466"/>
        <w:gridCol w:w="1466"/>
        <w:gridCol w:w="1469"/>
        <w:gridCol w:w="1718"/>
      </w:tblGrid>
      <w:tr w:rsidR="00DF2BB6" w:rsidRPr="00C70209" w14:paraId="7AF01605" w14:textId="77777777" w:rsidTr="003131E2">
        <w:trPr>
          <w:tblHeader/>
        </w:trPr>
        <w:tc>
          <w:tcPr>
            <w:tcW w:w="388" w:type="pct"/>
            <w:vMerge w:val="restart"/>
            <w:tcBorders>
              <w:bottom w:val="single" w:sz="4" w:space="0" w:color="auto"/>
            </w:tcBorders>
          </w:tcPr>
          <w:p w14:paraId="3893C40A"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17D47D7A" w14:textId="77777777" w:rsidR="00DF2BB6" w:rsidRPr="00C70209" w:rsidRDefault="00DF2BB6" w:rsidP="003131E2">
            <w:pPr>
              <w:pStyle w:val="TableH2"/>
              <w:rPr>
                <w:rFonts w:eastAsia="Arial Unicode MS"/>
                <w:lang w:eastAsia="ja-JP"/>
              </w:rPr>
            </w:pPr>
            <w:r w:rsidRPr="00C70209">
              <w:rPr>
                <w:rFonts w:eastAsia="Arial Unicode MS"/>
                <w:lang w:eastAsia="ja-JP"/>
              </w:rPr>
              <w:t>Level of evidence</w:t>
            </w:r>
            <w:r w:rsidRPr="00C70209">
              <w:rPr>
                <w:rFonts w:eastAsia="Arial Unicode MS"/>
                <w:vertAlign w:val="superscript"/>
                <w:lang w:eastAsia="ja-JP"/>
              </w:rPr>
              <w:t>a</w:t>
            </w:r>
          </w:p>
          <w:p w14:paraId="4DDE7834" w14:textId="77777777" w:rsidR="00DF2BB6" w:rsidRPr="00C70209" w:rsidRDefault="00DF2BB6" w:rsidP="003131E2">
            <w:pPr>
              <w:pStyle w:val="TableH2"/>
              <w:rPr>
                <w:rFonts w:eastAsia="Arial Unicode MS"/>
                <w:lang w:eastAsia="ja-JP"/>
              </w:rPr>
            </w:pPr>
            <w:r w:rsidRPr="00C70209">
              <w:rPr>
                <w:rFonts w:eastAsia="Arial Unicode MS"/>
                <w:i/>
                <w:lang w:eastAsia="ja-JP"/>
              </w:rPr>
              <w:t>Quality</w:t>
            </w:r>
          </w:p>
        </w:tc>
        <w:tc>
          <w:tcPr>
            <w:tcW w:w="551" w:type="pct"/>
            <w:vMerge w:val="restart"/>
          </w:tcPr>
          <w:p w14:paraId="6AB63649"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9" w:type="pct"/>
            <w:vMerge w:val="restart"/>
          </w:tcPr>
          <w:p w14:paraId="6B4D6EBA"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50" w:type="pct"/>
            <w:vMerge w:val="restart"/>
          </w:tcPr>
          <w:p w14:paraId="149DB81B"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01AC91E5"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501" w:type="pct"/>
            <w:vMerge w:val="restart"/>
          </w:tcPr>
          <w:p w14:paraId="5465A680" w14:textId="0282F7F3"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53" w:type="pct"/>
            <w:vMerge w:val="restart"/>
          </w:tcPr>
          <w:p w14:paraId="5AB17210"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58" w:type="pct"/>
            <w:gridSpan w:val="4"/>
          </w:tcPr>
          <w:p w14:paraId="6471C06E"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2C5EDE28" w14:textId="77777777" w:rsidTr="003131E2">
        <w:trPr>
          <w:tblHeader/>
        </w:trPr>
        <w:tc>
          <w:tcPr>
            <w:tcW w:w="388" w:type="pct"/>
            <w:vMerge/>
            <w:tcBorders>
              <w:top w:val="single" w:sz="4" w:space="0" w:color="auto"/>
              <w:bottom w:val="single" w:sz="4" w:space="0" w:color="auto"/>
            </w:tcBorders>
          </w:tcPr>
          <w:p w14:paraId="6789CAC1" w14:textId="77777777" w:rsidR="00DF2BB6" w:rsidRPr="00C70209" w:rsidRDefault="00DF2BB6" w:rsidP="003131E2">
            <w:pPr>
              <w:pStyle w:val="TableH2"/>
              <w:rPr>
                <w:rFonts w:eastAsia="Arial Unicode MS"/>
                <w:lang w:eastAsia="ja-JP"/>
              </w:rPr>
            </w:pPr>
          </w:p>
        </w:tc>
        <w:tc>
          <w:tcPr>
            <w:tcW w:w="551" w:type="pct"/>
            <w:vMerge/>
          </w:tcPr>
          <w:p w14:paraId="2C344194" w14:textId="77777777" w:rsidR="00DF2BB6" w:rsidRPr="00C70209" w:rsidRDefault="00DF2BB6" w:rsidP="003131E2">
            <w:pPr>
              <w:pStyle w:val="TableH2"/>
              <w:rPr>
                <w:rFonts w:eastAsia="Arial Unicode MS"/>
                <w:lang w:eastAsia="ja-JP"/>
              </w:rPr>
            </w:pPr>
          </w:p>
        </w:tc>
        <w:tc>
          <w:tcPr>
            <w:tcW w:w="499" w:type="pct"/>
            <w:vMerge/>
          </w:tcPr>
          <w:p w14:paraId="6BC4A115" w14:textId="77777777" w:rsidR="00DF2BB6" w:rsidRPr="00C70209" w:rsidRDefault="00DF2BB6" w:rsidP="003131E2">
            <w:pPr>
              <w:pStyle w:val="TableH2"/>
              <w:rPr>
                <w:rFonts w:eastAsia="Arial Unicode MS"/>
                <w:lang w:eastAsia="ja-JP"/>
              </w:rPr>
            </w:pPr>
          </w:p>
        </w:tc>
        <w:tc>
          <w:tcPr>
            <w:tcW w:w="450" w:type="pct"/>
            <w:vMerge/>
          </w:tcPr>
          <w:p w14:paraId="7164860E" w14:textId="77777777" w:rsidR="00DF2BB6" w:rsidRPr="00C70209" w:rsidRDefault="00DF2BB6" w:rsidP="003131E2">
            <w:pPr>
              <w:pStyle w:val="TableH2"/>
              <w:rPr>
                <w:rFonts w:eastAsia="Arial Unicode MS"/>
                <w:lang w:eastAsia="ja-JP"/>
              </w:rPr>
            </w:pPr>
          </w:p>
        </w:tc>
        <w:tc>
          <w:tcPr>
            <w:tcW w:w="501" w:type="pct"/>
            <w:vMerge/>
          </w:tcPr>
          <w:p w14:paraId="3877C8CA" w14:textId="77777777" w:rsidR="00DF2BB6" w:rsidRPr="00C70209" w:rsidRDefault="00DF2BB6" w:rsidP="003131E2">
            <w:pPr>
              <w:pStyle w:val="TableH2"/>
              <w:rPr>
                <w:rFonts w:eastAsia="Arial Unicode MS"/>
                <w:lang w:eastAsia="ja-JP"/>
              </w:rPr>
            </w:pPr>
          </w:p>
        </w:tc>
        <w:tc>
          <w:tcPr>
            <w:tcW w:w="453" w:type="pct"/>
            <w:vMerge/>
          </w:tcPr>
          <w:p w14:paraId="665EB10B" w14:textId="77777777" w:rsidR="00DF2BB6" w:rsidRPr="00C70209" w:rsidRDefault="00DF2BB6" w:rsidP="003131E2">
            <w:pPr>
              <w:pStyle w:val="TableH2"/>
              <w:rPr>
                <w:rFonts w:eastAsia="Arial Unicode MS"/>
                <w:lang w:eastAsia="ja-JP"/>
              </w:rPr>
            </w:pPr>
          </w:p>
        </w:tc>
        <w:tc>
          <w:tcPr>
            <w:tcW w:w="517" w:type="pct"/>
          </w:tcPr>
          <w:p w14:paraId="59BACDA8" w14:textId="77777777" w:rsidR="00DF2BB6" w:rsidRPr="00C70209" w:rsidRDefault="00DF2BB6" w:rsidP="003131E2">
            <w:pPr>
              <w:pStyle w:val="TableH2"/>
              <w:rPr>
                <w:rFonts w:eastAsia="Arial Unicode MS"/>
                <w:lang w:eastAsia="ja-JP"/>
              </w:rPr>
            </w:pPr>
            <w:r w:rsidRPr="00C70209">
              <w:rPr>
                <w:rFonts w:eastAsia="Arial Unicode MS"/>
                <w:lang w:eastAsia="ja-JP"/>
              </w:rPr>
              <w:t>ESA + iron</w:t>
            </w:r>
          </w:p>
          <w:p w14:paraId="6E709DFD"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517" w:type="pct"/>
          </w:tcPr>
          <w:p w14:paraId="7169EBB1" w14:textId="24DDA1F7" w:rsidR="00DF2BB6" w:rsidRPr="00C70209" w:rsidRDefault="00DF2BB6" w:rsidP="003131E2">
            <w:pPr>
              <w:pStyle w:val="TableH2"/>
              <w:rPr>
                <w:rFonts w:eastAsia="Arial Unicode MS"/>
                <w:lang w:eastAsia="ja-JP"/>
              </w:rPr>
            </w:pPr>
            <w:r w:rsidRPr="00C70209">
              <w:rPr>
                <w:rFonts w:eastAsia="Arial Unicode MS"/>
                <w:lang w:eastAsia="ja-JP"/>
              </w:rPr>
              <w:t>Iron</w:t>
            </w:r>
          </w:p>
          <w:p w14:paraId="0783DE04"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518" w:type="pct"/>
          </w:tcPr>
          <w:p w14:paraId="68E8E48A"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606" w:type="pct"/>
          </w:tcPr>
          <w:p w14:paraId="49947EF7"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60D794BB" w14:textId="47CB4B6C"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4971C351"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3E0A03D5" w14:textId="77777777" w:rsidTr="003131E2">
        <w:tc>
          <w:tcPr>
            <w:tcW w:w="5000" w:type="pct"/>
            <w:gridSpan w:val="10"/>
            <w:tcBorders>
              <w:top w:val="single" w:sz="4" w:space="0" w:color="000000"/>
              <w:bottom w:val="single" w:sz="4" w:space="0" w:color="000000"/>
            </w:tcBorders>
            <w:shd w:val="clear" w:color="auto" w:fill="000000"/>
          </w:tcPr>
          <w:p w14:paraId="4E7D754E"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 evidence </w:t>
            </w:r>
          </w:p>
        </w:tc>
      </w:tr>
      <w:tr w:rsidR="00DF2BB6" w:rsidRPr="00C70209" w14:paraId="769602EB" w14:textId="77777777" w:rsidTr="003131E2">
        <w:tc>
          <w:tcPr>
            <w:tcW w:w="5000" w:type="pct"/>
            <w:gridSpan w:val="10"/>
            <w:tcBorders>
              <w:top w:val="single" w:sz="4" w:space="0" w:color="000000"/>
              <w:bottom w:val="single" w:sz="4" w:space="0" w:color="000000"/>
            </w:tcBorders>
            <w:shd w:val="clear" w:color="auto" w:fill="auto"/>
          </w:tcPr>
          <w:p w14:paraId="2141DBB2"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28F0B86E" w14:textId="77777777" w:rsidTr="003131E2">
        <w:tc>
          <w:tcPr>
            <w:tcW w:w="388" w:type="pct"/>
            <w:tcBorders>
              <w:top w:val="single" w:sz="4" w:space="0" w:color="auto"/>
              <w:bottom w:val="single" w:sz="4" w:space="0" w:color="auto"/>
            </w:tcBorders>
          </w:tcPr>
          <w:p w14:paraId="73FAE79B" w14:textId="71317FE4"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7B94176C" w14:textId="77777777" w:rsidR="00DF2BB6" w:rsidRPr="00C70209" w:rsidRDefault="00DF2BB6" w:rsidP="003131E2">
            <w:pPr>
              <w:pStyle w:val="Tabletext-evidencematrix"/>
            </w:pPr>
            <w:r w:rsidRPr="00C70209">
              <w:t>Level I</w:t>
            </w:r>
          </w:p>
          <w:p w14:paraId="7B537CA6" w14:textId="77777777" w:rsidR="00DF2BB6" w:rsidRPr="00C70209" w:rsidRDefault="00DF2BB6" w:rsidP="003131E2">
            <w:pPr>
              <w:pStyle w:val="Tabletext-evidencematrix"/>
            </w:pPr>
            <w:r w:rsidRPr="00C70209">
              <w:rPr>
                <w:i/>
              </w:rPr>
              <w:t>Good</w:t>
            </w:r>
          </w:p>
        </w:tc>
        <w:tc>
          <w:tcPr>
            <w:tcW w:w="551" w:type="pct"/>
          </w:tcPr>
          <w:p w14:paraId="4CE1D43B" w14:textId="198116A9" w:rsidR="00DF2BB6" w:rsidRPr="00C70209" w:rsidRDefault="00DF2BB6" w:rsidP="003131E2">
            <w:pPr>
              <w:pStyle w:val="Tabletext-evidencematrix"/>
            </w:pPr>
            <w:r w:rsidRPr="00C70209">
              <w:t>11 trials</w:t>
            </w:r>
            <w:r w:rsidRPr="00C70209">
              <w:rPr>
                <w:vertAlign w:val="superscript"/>
              </w:rPr>
              <w:t xml:space="preserve">c </w:t>
            </w:r>
            <w:r w:rsidRPr="00C70209">
              <w:t>(</w:t>
            </w:r>
            <w:r w:rsidRPr="00C70209">
              <w:rPr>
                <w:szCs w:val="16"/>
              </w:rPr>
              <w:t>Arif 2005, Fauchere 2008, Haiden 2005, Lima-Rogel 1998, Maier 1994, Maier 2002, Obladen 1991, Ohls 2001 (group a), Ohls 2001 (group b), Ohls 2013, Yeo 2001)</w:t>
            </w:r>
            <w:r w:rsidR="001F211B">
              <w:rPr>
                <w:szCs w:val="16"/>
              </w:rPr>
              <w:fldChar w:fldCharType="begin">
                <w:fldData xml:space="preserve">PEVuZE5vdGU+PENpdGU+PEF1dGhvcj5BcmlmPC9BdXRob3I+PFllYXI+MjAwNTwvWWVhcj48UmVj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zNzXigJM4MjwvcGFnZXM+PHZvbHVtZT4xMjI8L3ZvbHVtZT48bnVtYmVyPjI8L251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</w:fldData>
              </w:fldChar>
            </w:r>
            <w:r w:rsidR="001F211B">
              <w:rPr>
                <w:szCs w:val="16"/>
              </w:rPr>
              <w:instrText xml:space="preserve"> ADDIN EN.CITE </w:instrText>
            </w:r>
            <w:r w:rsidR="001F211B">
              <w:rPr>
                <w:szCs w:val="16"/>
              </w:rPr>
              <w:fldChar w:fldCharType="begin">
                <w:fldData xml:space="preserve">PEVuZE5vdGU+PENpdGU+PEF1dGhvcj5BcmlmPC9BdXRob3I+PFllYXI+MjAwNTwvWWVhcj48UmVj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4zNzXigJM4MjwvcGFnZXM+PHZvbHVtZT4xMjI8L3ZvbHVtZT48bnVtYmVyPjI8L251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</w:fldData>
              </w:fldChar>
            </w:r>
            <w:r w:rsidR="001F211B">
              <w:rPr>
                <w:szCs w:val="16"/>
              </w:rPr>
              <w:instrText xml:space="preserve"> ADDIN EN.CITE.DATA </w:instrText>
            </w:r>
            <w:r w:rsidR="001F211B">
              <w:rPr>
                <w:szCs w:val="16"/>
              </w:rPr>
            </w:r>
            <w:r w:rsidR="001F211B">
              <w:rPr>
                <w:szCs w:val="16"/>
              </w:rPr>
              <w:fldChar w:fldCharType="end"/>
            </w:r>
            <w:r w:rsidR="001F211B">
              <w:rPr>
                <w:szCs w:val="16"/>
              </w:rPr>
            </w:r>
            <w:r w:rsidR="001F211B">
              <w:rPr>
                <w:szCs w:val="16"/>
              </w:rPr>
              <w:fldChar w:fldCharType="separate"/>
            </w:r>
            <w:r w:rsidR="001F211B" w:rsidRPr="001F211B">
              <w:rPr>
                <w:noProof/>
                <w:szCs w:val="16"/>
                <w:vertAlign w:val="superscript"/>
              </w:rPr>
              <w:t>95; 100-101; 104; 106; 109; 112; 114; 120</w:t>
            </w:r>
            <w:r w:rsidR="001F211B">
              <w:rPr>
                <w:szCs w:val="16"/>
              </w:rPr>
              <w:fldChar w:fldCharType="end"/>
            </w:r>
          </w:p>
          <w:p w14:paraId="0E97B2E1" w14:textId="77777777" w:rsidR="00DF2BB6" w:rsidRPr="00C70209" w:rsidRDefault="00DF2BB6" w:rsidP="003131E2">
            <w:pPr>
              <w:pStyle w:val="Tabletext-evidencematrix"/>
            </w:pPr>
            <w:r w:rsidRPr="00C70209">
              <w:t>N=1347</w:t>
            </w:r>
          </w:p>
        </w:tc>
        <w:tc>
          <w:tcPr>
            <w:tcW w:w="499" w:type="pct"/>
          </w:tcPr>
          <w:p w14:paraId="6CB6143D" w14:textId="77777777" w:rsidR="00DF2BB6" w:rsidRPr="00C70209" w:rsidRDefault="00DF2BB6" w:rsidP="003131E2">
            <w:pPr>
              <w:pStyle w:val="Tabletext-evidencematrix"/>
            </w:pPr>
            <w:r w:rsidRPr="00C70209">
              <w:t xml:space="preserve">Preterm (&lt;37 weeks gestation) and/or LBW (&lt;2500 g) neonates, aged less than 8 days </w:t>
            </w:r>
          </w:p>
        </w:tc>
        <w:tc>
          <w:tcPr>
            <w:tcW w:w="450" w:type="pct"/>
          </w:tcPr>
          <w:p w14:paraId="20335256" w14:textId="77777777" w:rsidR="00DF2BB6" w:rsidRPr="00C70209" w:rsidRDefault="00DF2BB6" w:rsidP="003131E2">
            <w:pPr>
              <w:pStyle w:val="Tabletext-evidencematrix"/>
            </w:pPr>
            <w:r w:rsidRPr="00C70209">
              <w:t>Austria x1, Europe x3, Mexico x1, Singapore x1, Switzerland x1, Turkey x1, USA x3</w:t>
            </w:r>
          </w:p>
        </w:tc>
        <w:tc>
          <w:tcPr>
            <w:tcW w:w="501" w:type="pct"/>
          </w:tcPr>
          <w:p w14:paraId="6BEA6F8D" w14:textId="659B4D15" w:rsidR="00DF2BB6" w:rsidRPr="00C70209" w:rsidRDefault="00DF2BB6" w:rsidP="003131E2">
            <w:pPr>
              <w:pStyle w:val="Tabletext-evidencematrix"/>
            </w:pPr>
            <w:r w:rsidRPr="00C70209">
              <w:t>Early rHuEPO + iron versus placebo + iron</w:t>
            </w:r>
          </w:p>
          <w:p w14:paraId="1BC66AE9" w14:textId="74EC242B" w:rsidR="00DF2BB6" w:rsidRPr="00C70209" w:rsidRDefault="00DF2BB6" w:rsidP="003131E2">
            <w:pPr>
              <w:pStyle w:val="Tabletext-subanalysis"/>
            </w:pPr>
            <w:r w:rsidRPr="00C70209">
              <w:t>*Initiation of rHuEPO &lt;8 days after birth</w:t>
            </w:r>
          </w:p>
        </w:tc>
        <w:tc>
          <w:tcPr>
            <w:tcW w:w="453" w:type="pct"/>
          </w:tcPr>
          <w:p w14:paraId="26003BB2" w14:textId="77777777" w:rsidR="00DF2BB6" w:rsidRPr="00C70209" w:rsidRDefault="00DF2BB6" w:rsidP="003131E2">
            <w:pPr>
              <w:pStyle w:val="Tabletext-evidencematrix"/>
            </w:pPr>
            <w:r w:rsidRPr="00C70209">
              <w:t>NEC</w:t>
            </w:r>
          </w:p>
        </w:tc>
        <w:tc>
          <w:tcPr>
            <w:tcW w:w="517" w:type="pct"/>
          </w:tcPr>
          <w:p w14:paraId="71FEE757" w14:textId="77777777" w:rsidR="00DF2BB6" w:rsidRPr="00C70209" w:rsidRDefault="00DF2BB6" w:rsidP="003131E2">
            <w:pPr>
              <w:pStyle w:val="Tabletext-evidencematrix"/>
            </w:pPr>
            <w:r w:rsidRPr="00C70209">
              <w:t>52/678 (7.7%)</w:t>
            </w:r>
          </w:p>
        </w:tc>
        <w:tc>
          <w:tcPr>
            <w:tcW w:w="517" w:type="pct"/>
          </w:tcPr>
          <w:p w14:paraId="5AFDDFFA" w14:textId="77777777" w:rsidR="00DF2BB6" w:rsidRPr="00C70209" w:rsidRDefault="00DF2BB6" w:rsidP="003131E2">
            <w:pPr>
              <w:pStyle w:val="Tabletext-evidencematrix"/>
            </w:pPr>
            <w:r w:rsidRPr="00C70209">
              <w:t>45/669 (6.7%)</w:t>
            </w:r>
          </w:p>
        </w:tc>
        <w:tc>
          <w:tcPr>
            <w:tcW w:w="518" w:type="pct"/>
          </w:tcPr>
          <w:p w14:paraId="58865EE6" w14:textId="77777777" w:rsidR="00DF2BB6" w:rsidRPr="00C70209" w:rsidRDefault="00DF2BB6" w:rsidP="003131E2">
            <w:pPr>
              <w:pStyle w:val="Tabletext-evidencematrix"/>
            </w:pPr>
            <w:r w:rsidRPr="00C70209">
              <w:t>RR 1.07 [0.73, 1.57]</w:t>
            </w:r>
          </w:p>
        </w:tc>
        <w:tc>
          <w:tcPr>
            <w:tcW w:w="606" w:type="pct"/>
          </w:tcPr>
          <w:p w14:paraId="35F378AB" w14:textId="77777777" w:rsidR="00DF2BB6" w:rsidRPr="00C70209" w:rsidRDefault="00DF2BB6" w:rsidP="003131E2">
            <w:pPr>
              <w:pStyle w:val="Tabletext-evidencematrix"/>
              <w:rPr>
                <w:i/>
              </w:rPr>
            </w:pPr>
            <w:r w:rsidRPr="00C70209">
              <w:rPr>
                <w:i/>
              </w:rPr>
              <w:t>No significant difference</w:t>
            </w:r>
          </w:p>
          <w:p w14:paraId="58690D2A" w14:textId="24C2300A" w:rsidR="00DF2BB6" w:rsidRPr="00C70209" w:rsidRDefault="001A475D" w:rsidP="003131E2">
            <w:pPr>
              <w:pStyle w:val="Tabletext-evidencematrix"/>
            </w:pPr>
            <w:r w:rsidRPr="001A475D">
              <w:rPr>
                <w:i/>
              </w:rPr>
              <w:t>P = </w:t>
            </w:r>
            <w:r w:rsidR="00DF2BB6" w:rsidRPr="00C70209">
              <w:t>0.73</w:t>
            </w:r>
          </w:p>
          <w:p w14:paraId="512AE451" w14:textId="77777777" w:rsidR="00DF2BB6" w:rsidRPr="00C70209" w:rsidRDefault="00DF2BB6" w:rsidP="003131E2">
            <w:pPr>
              <w:pStyle w:val="Tabletext-evidencematrix"/>
            </w:pPr>
            <w:r w:rsidRPr="00C70209">
              <w:t>No significant heterogeneity</w:t>
            </w:r>
          </w:p>
          <w:p w14:paraId="7585CC04" w14:textId="56CCD370"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655C059B" w14:textId="77777777" w:rsidTr="003131E2">
        <w:tc>
          <w:tcPr>
            <w:tcW w:w="388" w:type="pct"/>
            <w:tcBorders>
              <w:top w:val="single" w:sz="4" w:space="0" w:color="auto"/>
              <w:bottom w:val="single" w:sz="4" w:space="0" w:color="auto"/>
            </w:tcBorders>
          </w:tcPr>
          <w:p w14:paraId="35E01AEB" w14:textId="7BBD41E2"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717583BB" w14:textId="77777777" w:rsidR="00DF2BB6" w:rsidRPr="00C70209" w:rsidRDefault="00DF2BB6" w:rsidP="003131E2">
            <w:pPr>
              <w:pStyle w:val="Tabletext-evidencematrix"/>
            </w:pPr>
            <w:r w:rsidRPr="00C70209">
              <w:t>Level I</w:t>
            </w:r>
          </w:p>
          <w:p w14:paraId="444B9F62" w14:textId="77777777" w:rsidR="00DF2BB6" w:rsidRPr="00C70209" w:rsidRDefault="00DF2BB6" w:rsidP="003131E2">
            <w:pPr>
              <w:pStyle w:val="Tabletext-evidencematrix"/>
            </w:pPr>
            <w:r w:rsidRPr="00C70209">
              <w:rPr>
                <w:i/>
              </w:rPr>
              <w:t>Good</w:t>
            </w:r>
          </w:p>
        </w:tc>
        <w:tc>
          <w:tcPr>
            <w:tcW w:w="551" w:type="pct"/>
          </w:tcPr>
          <w:p w14:paraId="242E5595" w14:textId="15C32EEB" w:rsidR="00DF2BB6" w:rsidRPr="00C70209" w:rsidRDefault="00DF2BB6" w:rsidP="003131E2">
            <w:pPr>
              <w:pStyle w:val="Tabletext-evidencematrix"/>
            </w:pPr>
            <w:r w:rsidRPr="00C70209">
              <w:t>6 trials</w:t>
            </w:r>
            <w:r w:rsidRPr="00C70209">
              <w:rPr>
                <w:vertAlign w:val="superscript"/>
              </w:rPr>
              <w:t>d</w:t>
            </w:r>
            <w:r w:rsidRPr="00C70209">
              <w:t xml:space="preserve"> (Maier 2002, Meyer 1994, Romagnoli 2000, Samanci 1996, Shannon 1991, Shannon 1995)</w:t>
            </w:r>
            <w:r w:rsidR="001F211B">
              <w:fldChar w:fldCharType="begin">
                <w:fldData xml:space="preserve">PEVuZE5vdGU+PENpdGU+PEF1dGhvcj5NYWllcjwvQXV0aG9yPjxZZWFyPjIwMDI8L1llYXI+PFJl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</w:fldData>
              </w:fldChar>
            </w:r>
            <w:r w:rsidR="001F211B">
              <w:instrText xml:space="preserve"> ADDIN EN.CITE </w:instrText>
            </w:r>
            <w:r w:rsidR="001F211B">
              <w:fldChar w:fldCharType="begin">
                <w:fldData xml:space="preserve">PEVuZE5vdGU+PENpdGU+PEF1dGhvcj5NYWllcjwvQXV0aG9yPjxZZWFyPjIwMDI8L1llYXI+PFJl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</w:fldData>
              </w:fldChar>
            </w:r>
            <w:r w:rsidR="001F211B">
              <w:instrText xml:space="preserve"> ADDIN EN.CITE.DATA </w:instrText>
            </w:r>
            <w:r w:rsidR="001F211B">
              <w:fldChar w:fldCharType="end"/>
            </w:r>
            <w:r w:rsidR="001F211B">
              <w:fldChar w:fldCharType="separate"/>
            </w:r>
            <w:r w:rsidR="001F211B" w:rsidRPr="001F211B">
              <w:rPr>
                <w:noProof/>
                <w:vertAlign w:val="superscript"/>
              </w:rPr>
              <w:t>106; 136; 139-141; 143</w:t>
            </w:r>
            <w:r w:rsidR="001F211B">
              <w:fldChar w:fldCharType="end"/>
            </w:r>
          </w:p>
          <w:p w14:paraId="20960CF2" w14:textId="77777777" w:rsidR="00DF2BB6" w:rsidRPr="00C70209" w:rsidRDefault="00DF2BB6" w:rsidP="003131E2">
            <w:pPr>
              <w:pStyle w:val="Tabletext-evidencematrix"/>
            </w:pPr>
            <w:r w:rsidRPr="00C70209">
              <w:t>N=656</w:t>
            </w:r>
          </w:p>
        </w:tc>
        <w:tc>
          <w:tcPr>
            <w:tcW w:w="499" w:type="pct"/>
          </w:tcPr>
          <w:p w14:paraId="377B7542" w14:textId="77777777" w:rsidR="00DF2BB6" w:rsidRPr="00C70209" w:rsidRDefault="00DF2BB6" w:rsidP="003131E2">
            <w:pPr>
              <w:pStyle w:val="Tabletext-evidencematrix"/>
            </w:pPr>
            <w:r w:rsidRPr="00C70209">
              <w:t>Preterm (&lt;37 weeks gestation) and/or LBW (&lt;2500 g) neonates, aged 8–28 days</w:t>
            </w:r>
          </w:p>
        </w:tc>
        <w:tc>
          <w:tcPr>
            <w:tcW w:w="450" w:type="pct"/>
          </w:tcPr>
          <w:p w14:paraId="164E3A8C" w14:textId="11E8FBFE" w:rsidR="00DF2BB6" w:rsidRPr="00C70209" w:rsidRDefault="00DF2BB6" w:rsidP="003131E2">
            <w:pPr>
              <w:pStyle w:val="Tabletext-evidencematrix"/>
            </w:pPr>
            <w:r w:rsidRPr="00C70209">
              <w:t>Single centre, South Africa x1, Italy x1, Turkey x1,</w:t>
            </w:r>
          </w:p>
          <w:p w14:paraId="5228D0F8" w14:textId="77777777" w:rsidR="00DF2BB6" w:rsidRPr="00C70209" w:rsidRDefault="00DF2BB6" w:rsidP="003131E2">
            <w:pPr>
              <w:pStyle w:val="Tabletext-evidencematrix"/>
            </w:pPr>
            <w:r w:rsidRPr="00C70209">
              <w:t>Multicentre, Europe x1, USA x2</w:t>
            </w:r>
          </w:p>
        </w:tc>
        <w:tc>
          <w:tcPr>
            <w:tcW w:w="501" w:type="pct"/>
          </w:tcPr>
          <w:p w14:paraId="02E59835" w14:textId="54DC175D" w:rsidR="00DF2BB6" w:rsidRPr="00C70209" w:rsidRDefault="00DF2BB6" w:rsidP="003131E2">
            <w:pPr>
              <w:pStyle w:val="Tabletext-evidencematrix"/>
            </w:pPr>
            <w:r w:rsidRPr="00C70209">
              <w:t>Late rHuEPO + iron versus placebo/no intervention + iron</w:t>
            </w:r>
          </w:p>
          <w:p w14:paraId="3D0CE220" w14:textId="1A794020" w:rsidR="00DF2BB6" w:rsidRPr="00C70209" w:rsidRDefault="00DF2BB6" w:rsidP="003131E2">
            <w:pPr>
              <w:pStyle w:val="Tabletext-subanalysis"/>
            </w:pPr>
            <w:r w:rsidRPr="00C70209">
              <w:t>*Initiation of rHuEPO 8 to 28 days after birth</w:t>
            </w:r>
          </w:p>
        </w:tc>
        <w:tc>
          <w:tcPr>
            <w:tcW w:w="453" w:type="pct"/>
          </w:tcPr>
          <w:p w14:paraId="324BBA4C" w14:textId="77777777" w:rsidR="00DF2BB6" w:rsidRPr="00C70209" w:rsidRDefault="00DF2BB6" w:rsidP="003131E2">
            <w:pPr>
              <w:pStyle w:val="Tabletext-evidencematrix"/>
            </w:pPr>
            <w:r w:rsidRPr="00C70209">
              <w:t>NEC (≥Bell’s stage 2)</w:t>
            </w:r>
          </w:p>
        </w:tc>
        <w:tc>
          <w:tcPr>
            <w:tcW w:w="517" w:type="pct"/>
          </w:tcPr>
          <w:p w14:paraId="1E36C9D5" w14:textId="77777777" w:rsidR="00DF2BB6" w:rsidRPr="00C70209" w:rsidRDefault="00DF2BB6" w:rsidP="003131E2">
            <w:pPr>
              <w:pStyle w:val="Tabletext-evidencematrix"/>
            </w:pPr>
            <w:r w:rsidRPr="00C70209">
              <w:t>15/328 (4.6%)</w:t>
            </w:r>
          </w:p>
        </w:tc>
        <w:tc>
          <w:tcPr>
            <w:tcW w:w="517" w:type="pct"/>
          </w:tcPr>
          <w:p w14:paraId="36E9AA26" w14:textId="77777777" w:rsidR="00DF2BB6" w:rsidRPr="00C70209" w:rsidRDefault="00DF2BB6" w:rsidP="003131E2">
            <w:pPr>
              <w:pStyle w:val="Tabletext-evidencematrix"/>
            </w:pPr>
            <w:r w:rsidRPr="00C70209">
              <w:t>17/328 (5.2%)</w:t>
            </w:r>
          </w:p>
        </w:tc>
        <w:tc>
          <w:tcPr>
            <w:tcW w:w="518" w:type="pct"/>
          </w:tcPr>
          <w:p w14:paraId="3D314F5E" w14:textId="77777777" w:rsidR="00DF2BB6" w:rsidRPr="00C70209" w:rsidRDefault="00DF2BB6" w:rsidP="003131E2">
            <w:pPr>
              <w:pStyle w:val="Tabletext-evidencematrix"/>
            </w:pPr>
            <w:r w:rsidRPr="00C70209">
              <w:t>RR 0.88 [0.46, 1.69]</w:t>
            </w:r>
          </w:p>
        </w:tc>
        <w:tc>
          <w:tcPr>
            <w:tcW w:w="606" w:type="pct"/>
          </w:tcPr>
          <w:p w14:paraId="27BEA1A4" w14:textId="77777777" w:rsidR="00DF2BB6" w:rsidRPr="00C70209" w:rsidRDefault="00DF2BB6" w:rsidP="003131E2">
            <w:pPr>
              <w:pStyle w:val="Tabletext-evidencematrix"/>
              <w:rPr>
                <w:i/>
              </w:rPr>
            </w:pPr>
            <w:r w:rsidRPr="00C70209">
              <w:rPr>
                <w:i/>
              </w:rPr>
              <w:t>No significant difference</w:t>
            </w:r>
          </w:p>
          <w:p w14:paraId="574BD7E9" w14:textId="1987433C" w:rsidR="00DF2BB6" w:rsidRPr="00C70209" w:rsidRDefault="001A475D" w:rsidP="003131E2">
            <w:pPr>
              <w:pStyle w:val="Tabletext-evidencematrix"/>
            </w:pPr>
            <w:r w:rsidRPr="001A475D">
              <w:rPr>
                <w:i/>
              </w:rPr>
              <w:t>P = </w:t>
            </w:r>
            <w:r w:rsidR="00DF2BB6" w:rsidRPr="00C70209">
              <w:t>0.70</w:t>
            </w:r>
          </w:p>
          <w:p w14:paraId="13A6DC7D" w14:textId="77777777" w:rsidR="00DF2BB6" w:rsidRPr="00C70209" w:rsidRDefault="00DF2BB6" w:rsidP="003131E2">
            <w:pPr>
              <w:pStyle w:val="Tabletext-evidencematrix"/>
            </w:pPr>
            <w:r w:rsidRPr="00C70209">
              <w:t>No significant heterogeneity</w:t>
            </w:r>
          </w:p>
          <w:p w14:paraId="03656EE5" w14:textId="22BE8553"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13DA002D" w14:textId="77777777" w:rsidTr="003131E2">
        <w:tc>
          <w:tcPr>
            <w:tcW w:w="5000" w:type="pct"/>
            <w:gridSpan w:val="10"/>
            <w:tcBorders>
              <w:top w:val="single" w:sz="4" w:space="0" w:color="000000"/>
              <w:bottom w:val="single" w:sz="4" w:space="0" w:color="000000"/>
            </w:tcBorders>
            <w:shd w:val="clear" w:color="auto" w:fill="000000"/>
          </w:tcPr>
          <w:p w14:paraId="164FF0EA"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evidence </w:t>
            </w:r>
          </w:p>
        </w:tc>
      </w:tr>
      <w:tr w:rsidR="00DF2BB6" w:rsidRPr="00C70209" w14:paraId="5CE1952D" w14:textId="77777777" w:rsidTr="003131E2">
        <w:tc>
          <w:tcPr>
            <w:tcW w:w="5000" w:type="pct"/>
            <w:gridSpan w:val="10"/>
            <w:tcBorders>
              <w:top w:val="single" w:sz="4" w:space="0" w:color="000000"/>
              <w:bottom w:val="single" w:sz="4" w:space="0" w:color="000000"/>
            </w:tcBorders>
            <w:shd w:val="clear" w:color="auto" w:fill="auto"/>
          </w:tcPr>
          <w:p w14:paraId="2D45768C"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4627EC37" w14:textId="77777777" w:rsidTr="003131E2">
        <w:tc>
          <w:tcPr>
            <w:tcW w:w="388" w:type="pct"/>
            <w:tcBorders>
              <w:top w:val="single" w:sz="4" w:space="0" w:color="auto"/>
            </w:tcBorders>
          </w:tcPr>
          <w:p w14:paraId="5524C1A7" w14:textId="72C523AD"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7E26097E" w14:textId="77777777" w:rsidR="00DF2BB6" w:rsidRPr="00C70209" w:rsidRDefault="00DF2BB6" w:rsidP="003131E2">
            <w:pPr>
              <w:pStyle w:val="Tabletext-evidencematrix"/>
            </w:pPr>
            <w:r w:rsidRPr="00C70209">
              <w:t>Level I/II</w:t>
            </w:r>
          </w:p>
          <w:p w14:paraId="14472136" w14:textId="77777777" w:rsidR="00DF2BB6" w:rsidRPr="00C70209" w:rsidRDefault="00DF2BB6" w:rsidP="003131E2">
            <w:pPr>
              <w:pStyle w:val="Tabletext-evidencematrix"/>
            </w:pPr>
            <w:r w:rsidRPr="00C70209">
              <w:rPr>
                <w:i/>
              </w:rPr>
              <w:t>Good</w:t>
            </w:r>
          </w:p>
        </w:tc>
        <w:tc>
          <w:tcPr>
            <w:tcW w:w="551" w:type="pct"/>
          </w:tcPr>
          <w:p w14:paraId="07D1C09B" w14:textId="08B3D9CE" w:rsidR="00DF2BB6" w:rsidRPr="00C70209" w:rsidRDefault="00DF2BB6" w:rsidP="003131E2">
            <w:pPr>
              <w:pStyle w:val="Tabletext-evidencematrix"/>
            </w:pPr>
            <w:r w:rsidRPr="00C70209">
              <w:t>1 trial (Ohls 2013)</w:t>
            </w:r>
            <w:r w:rsidR="000E261C">
              <w:fldChar w:fldCharType="begin"/>
            </w:r>
            <w:r w:rsidR="000E261C">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0E261C">
              <w:fldChar w:fldCharType="separate"/>
            </w:r>
            <w:r w:rsidR="000E261C" w:rsidRPr="000E261C">
              <w:rPr>
                <w:noProof/>
                <w:vertAlign w:val="superscript"/>
              </w:rPr>
              <w:t>114</w:t>
            </w:r>
            <w:r w:rsidR="000E261C">
              <w:fldChar w:fldCharType="end"/>
            </w:r>
          </w:p>
          <w:p w14:paraId="14D69F53" w14:textId="77777777" w:rsidR="00DF2BB6" w:rsidRPr="00C70209" w:rsidRDefault="00DF2BB6" w:rsidP="003131E2">
            <w:pPr>
              <w:pStyle w:val="Tabletext-evidencematrix"/>
            </w:pPr>
            <w:r w:rsidRPr="00C70209">
              <w:t>N=62</w:t>
            </w:r>
          </w:p>
        </w:tc>
        <w:tc>
          <w:tcPr>
            <w:tcW w:w="499" w:type="pct"/>
          </w:tcPr>
          <w:p w14:paraId="08AB02A8" w14:textId="77777777" w:rsidR="00DF2BB6" w:rsidRPr="00C70209" w:rsidRDefault="00DF2BB6" w:rsidP="003131E2">
            <w:pPr>
              <w:pStyle w:val="Tabletext-evidencematrix"/>
            </w:pPr>
            <w:r w:rsidRPr="00C70209">
              <w:t>Preterm (&lt;37 weeks gestation) and/or LBW (&lt;2500 g) neonates, aged less than 8 days</w:t>
            </w:r>
          </w:p>
        </w:tc>
        <w:tc>
          <w:tcPr>
            <w:tcW w:w="450" w:type="pct"/>
          </w:tcPr>
          <w:p w14:paraId="23918FCB" w14:textId="77777777" w:rsidR="00DF2BB6" w:rsidRPr="00C70209" w:rsidRDefault="00DF2BB6" w:rsidP="003131E2">
            <w:pPr>
              <w:pStyle w:val="Tabletext-evidencematrix"/>
            </w:pPr>
            <w:r w:rsidRPr="00C70209">
              <w:t>USA</w:t>
            </w:r>
          </w:p>
        </w:tc>
        <w:tc>
          <w:tcPr>
            <w:tcW w:w="501" w:type="pct"/>
          </w:tcPr>
          <w:p w14:paraId="22463165" w14:textId="389DD056" w:rsidR="00DF2BB6" w:rsidRPr="00C70209" w:rsidRDefault="00DF2BB6" w:rsidP="003131E2">
            <w:pPr>
              <w:pStyle w:val="Tabletext-evidencematrix"/>
            </w:pPr>
            <w:r w:rsidRPr="00C70209">
              <w:t>DAR + iron versus placebo + iron</w:t>
            </w:r>
          </w:p>
        </w:tc>
        <w:tc>
          <w:tcPr>
            <w:tcW w:w="453" w:type="pct"/>
          </w:tcPr>
          <w:p w14:paraId="79E1B093" w14:textId="77777777" w:rsidR="00DF2BB6" w:rsidRPr="00C70209" w:rsidRDefault="00DF2BB6" w:rsidP="003131E2">
            <w:pPr>
              <w:pStyle w:val="Tabletext-evidencematrix"/>
            </w:pPr>
            <w:r w:rsidRPr="00C70209">
              <w:t>NEC (&gt;Bell’s stage 2)</w:t>
            </w:r>
          </w:p>
        </w:tc>
        <w:tc>
          <w:tcPr>
            <w:tcW w:w="517" w:type="pct"/>
          </w:tcPr>
          <w:p w14:paraId="62400324" w14:textId="77777777" w:rsidR="00DF2BB6" w:rsidRPr="00C70209" w:rsidRDefault="00DF2BB6" w:rsidP="003131E2">
            <w:pPr>
              <w:pStyle w:val="Tabletext-evidencematrix"/>
            </w:pPr>
            <w:r w:rsidRPr="00C70209">
              <w:t>2/32 (6.3%)</w:t>
            </w:r>
          </w:p>
        </w:tc>
        <w:tc>
          <w:tcPr>
            <w:tcW w:w="517" w:type="pct"/>
          </w:tcPr>
          <w:p w14:paraId="4CC57324" w14:textId="77777777" w:rsidR="00DF2BB6" w:rsidRPr="00C70209" w:rsidRDefault="00DF2BB6" w:rsidP="003131E2">
            <w:pPr>
              <w:pStyle w:val="Tabletext-evidencematrix"/>
            </w:pPr>
            <w:r w:rsidRPr="00C70209">
              <w:t>2/30 (6.7%)</w:t>
            </w:r>
          </w:p>
        </w:tc>
        <w:tc>
          <w:tcPr>
            <w:tcW w:w="518" w:type="pct"/>
          </w:tcPr>
          <w:p w14:paraId="4DDEF79B" w14:textId="77777777" w:rsidR="00DF2BB6" w:rsidRPr="00C70209" w:rsidRDefault="00DF2BB6" w:rsidP="003131E2">
            <w:pPr>
              <w:pStyle w:val="Tabletext-evidencematrix"/>
            </w:pPr>
            <w:r w:rsidRPr="00C70209">
              <w:t>RR 0.94 [0.14, 6.24]</w:t>
            </w:r>
          </w:p>
        </w:tc>
        <w:tc>
          <w:tcPr>
            <w:tcW w:w="606" w:type="pct"/>
          </w:tcPr>
          <w:p w14:paraId="7DCDD2BE" w14:textId="77777777" w:rsidR="00DF2BB6" w:rsidRPr="00C70209" w:rsidRDefault="00DF2BB6" w:rsidP="003131E2">
            <w:pPr>
              <w:pStyle w:val="Tabletext-evidencematrix"/>
              <w:rPr>
                <w:i/>
              </w:rPr>
            </w:pPr>
            <w:r w:rsidRPr="00C70209">
              <w:rPr>
                <w:i/>
              </w:rPr>
              <w:t>No significant difference</w:t>
            </w:r>
          </w:p>
          <w:p w14:paraId="5C1AB044" w14:textId="137E0257" w:rsidR="00DF2BB6" w:rsidRPr="00C70209" w:rsidRDefault="001A475D" w:rsidP="003131E2">
            <w:pPr>
              <w:pStyle w:val="Tabletext-evidencematrix"/>
            </w:pPr>
            <w:r w:rsidRPr="001A475D">
              <w:rPr>
                <w:i/>
              </w:rPr>
              <w:t>P = </w:t>
            </w:r>
            <w:r w:rsidR="00DF2BB6" w:rsidRPr="00C70209">
              <w:t>0.95</w:t>
            </w:r>
          </w:p>
          <w:p w14:paraId="06E91A9E" w14:textId="77777777" w:rsidR="00DF2BB6" w:rsidRPr="00C70209" w:rsidRDefault="00DF2BB6" w:rsidP="003131E2">
            <w:pPr>
              <w:pStyle w:val="Tabletext-evidencematrix"/>
            </w:pPr>
            <w:r w:rsidRPr="00C70209">
              <w:t>No significant heterogeneity</w:t>
            </w:r>
          </w:p>
          <w:p w14:paraId="37AEC0D1" w14:textId="590698BF"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351ED91C" w14:textId="77777777" w:rsidTr="003131E2">
        <w:tc>
          <w:tcPr>
            <w:tcW w:w="5000" w:type="pct"/>
            <w:gridSpan w:val="10"/>
            <w:tcBorders>
              <w:top w:val="single" w:sz="4" w:space="0" w:color="000000"/>
              <w:bottom w:val="single" w:sz="4" w:space="0" w:color="000000"/>
            </w:tcBorders>
            <w:shd w:val="clear" w:color="auto" w:fill="auto"/>
          </w:tcPr>
          <w:p w14:paraId="049DCF1A" w14:textId="77777777" w:rsidR="00DF2BB6" w:rsidRPr="00C70209" w:rsidRDefault="00DF2BB6" w:rsidP="003131E2">
            <w:pPr>
              <w:pStyle w:val="TableH5"/>
              <w:rPr>
                <w:rFonts w:eastAsia="Arial Unicode MS"/>
                <w:lang w:eastAsia="ja-JP"/>
              </w:rPr>
            </w:pPr>
            <w:r w:rsidRPr="00C70209">
              <w:t>Feeding intolerance</w:t>
            </w:r>
          </w:p>
        </w:tc>
      </w:tr>
      <w:tr w:rsidR="00DF2BB6" w:rsidRPr="00C70209" w14:paraId="5733E62B" w14:textId="77777777" w:rsidTr="003131E2">
        <w:tc>
          <w:tcPr>
            <w:tcW w:w="388" w:type="pct"/>
            <w:vMerge w:val="restart"/>
            <w:tcBorders>
              <w:top w:val="single" w:sz="4" w:space="0" w:color="auto"/>
            </w:tcBorders>
          </w:tcPr>
          <w:p w14:paraId="7B7BD7A4" w14:textId="751EC5B6" w:rsidR="00DF2BB6" w:rsidRPr="00C70209" w:rsidRDefault="00DF2BB6" w:rsidP="003131E2">
            <w:pPr>
              <w:pStyle w:val="Tabletext-evidencematrix"/>
            </w:pPr>
            <w:r w:rsidRPr="00C70209">
              <w:t>El-Ganzoury 2014</w:t>
            </w:r>
            <w:r w:rsidRPr="00C70209">
              <w:rPr>
                <w:vertAlign w:val="superscript"/>
              </w:rPr>
              <w:t xml:space="preserve">e </w:t>
            </w:r>
            <w:r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 </w:instrText>
            </w:r>
            <w:r w:rsidR="003F7DCB"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0</w:t>
            </w:r>
            <w:r w:rsidRPr="00C70209">
              <w:fldChar w:fldCharType="end"/>
            </w:r>
          </w:p>
          <w:p w14:paraId="590CB1ED" w14:textId="77777777" w:rsidR="00DF2BB6" w:rsidRPr="00C70209" w:rsidRDefault="00DF2BB6" w:rsidP="003131E2">
            <w:pPr>
              <w:pStyle w:val="Tabletext-evidencematrix"/>
            </w:pPr>
            <w:r w:rsidRPr="00C70209">
              <w:t>Level II</w:t>
            </w:r>
          </w:p>
          <w:p w14:paraId="5712BAF8" w14:textId="77777777" w:rsidR="00DF2BB6" w:rsidRPr="00C70209" w:rsidRDefault="00DF2BB6" w:rsidP="003131E2">
            <w:pPr>
              <w:pStyle w:val="Tabletext-evidencematrix"/>
              <w:rPr>
                <w:rStyle w:val="Emphasis"/>
              </w:rPr>
            </w:pPr>
            <w:r w:rsidRPr="00C70209">
              <w:rPr>
                <w:rStyle w:val="Emphasis"/>
              </w:rPr>
              <w:t xml:space="preserve"> Fair</w:t>
            </w:r>
          </w:p>
        </w:tc>
        <w:tc>
          <w:tcPr>
            <w:tcW w:w="551" w:type="pct"/>
          </w:tcPr>
          <w:p w14:paraId="049BAF30" w14:textId="77777777" w:rsidR="00DF2BB6" w:rsidRPr="00C70209" w:rsidRDefault="00DF2BB6" w:rsidP="003131E2">
            <w:pPr>
              <w:pStyle w:val="Tabletext-evidencematrix"/>
            </w:pPr>
            <w:r w:rsidRPr="00C70209">
              <w:t>N=50</w:t>
            </w:r>
          </w:p>
        </w:tc>
        <w:tc>
          <w:tcPr>
            <w:tcW w:w="499" w:type="pct"/>
            <w:vMerge w:val="restart"/>
          </w:tcPr>
          <w:p w14:paraId="639C77E9" w14:textId="77777777" w:rsidR="00DF2BB6" w:rsidRPr="00C70209" w:rsidRDefault="00DF2BB6" w:rsidP="003131E2">
            <w:pPr>
              <w:pStyle w:val="Tabletext-evidencematrix"/>
            </w:pPr>
            <w:r w:rsidRPr="00C70209">
              <w:t>Preterm infants (≤33 weeks gestation)</w:t>
            </w:r>
          </w:p>
        </w:tc>
        <w:tc>
          <w:tcPr>
            <w:tcW w:w="450" w:type="pct"/>
            <w:vMerge w:val="restart"/>
          </w:tcPr>
          <w:p w14:paraId="04B11DAF" w14:textId="77777777" w:rsidR="00DF2BB6" w:rsidRPr="00C70209" w:rsidRDefault="00DF2BB6" w:rsidP="003131E2">
            <w:pPr>
              <w:pStyle w:val="Tabletext-evidencematrix"/>
            </w:pPr>
            <w:r w:rsidRPr="00C70209">
              <w:t>Multiple NICUs, Egypt</w:t>
            </w:r>
          </w:p>
        </w:tc>
        <w:tc>
          <w:tcPr>
            <w:tcW w:w="501" w:type="pct"/>
          </w:tcPr>
          <w:p w14:paraId="19CC759A" w14:textId="696EED23" w:rsidR="00DF2BB6" w:rsidRPr="00C70209" w:rsidRDefault="00DF2BB6" w:rsidP="003131E2">
            <w:pPr>
              <w:pStyle w:val="Tabletext-evidencematrix"/>
            </w:pPr>
            <w:r w:rsidRPr="00C70209">
              <w:t>Oral rHuEPO versus placebo</w:t>
            </w:r>
          </w:p>
        </w:tc>
        <w:tc>
          <w:tcPr>
            <w:tcW w:w="453" w:type="pct"/>
            <w:vMerge w:val="restart"/>
          </w:tcPr>
          <w:p w14:paraId="53C8632B" w14:textId="77777777" w:rsidR="00DF2BB6" w:rsidRPr="00C70209" w:rsidRDefault="00DF2BB6" w:rsidP="003131E2">
            <w:pPr>
              <w:pStyle w:val="Tabletext-evidencematrix"/>
            </w:pPr>
            <w:r w:rsidRPr="00C70209">
              <w:t>NEC</w:t>
            </w:r>
          </w:p>
          <w:p w14:paraId="49915ABD" w14:textId="77777777" w:rsidR="00DF2BB6" w:rsidRPr="00C70209" w:rsidRDefault="00DF2BB6" w:rsidP="003131E2">
            <w:pPr>
              <w:rPr>
                <w:lang w:eastAsia="ja-JP"/>
              </w:rPr>
            </w:pPr>
          </w:p>
        </w:tc>
        <w:tc>
          <w:tcPr>
            <w:tcW w:w="517" w:type="pct"/>
          </w:tcPr>
          <w:p w14:paraId="6852D0A3" w14:textId="77777777" w:rsidR="00DF2BB6" w:rsidRPr="00C70209" w:rsidRDefault="00DF2BB6" w:rsidP="003131E2">
            <w:pPr>
              <w:pStyle w:val="Tabletext-evidencematrix"/>
            </w:pPr>
            <w:r w:rsidRPr="00C70209">
              <w:t>0/20 (0%)</w:t>
            </w:r>
          </w:p>
        </w:tc>
        <w:tc>
          <w:tcPr>
            <w:tcW w:w="517" w:type="pct"/>
          </w:tcPr>
          <w:p w14:paraId="4C1ADE19" w14:textId="77777777" w:rsidR="00DF2BB6" w:rsidRPr="00C70209" w:rsidRDefault="00DF2BB6" w:rsidP="003131E2">
            <w:pPr>
              <w:pStyle w:val="Tabletext-evidencematrix"/>
            </w:pPr>
            <w:r w:rsidRPr="00C70209">
              <w:t>3/30 (10%)</w:t>
            </w:r>
          </w:p>
        </w:tc>
        <w:tc>
          <w:tcPr>
            <w:tcW w:w="518" w:type="pct"/>
          </w:tcPr>
          <w:p w14:paraId="3DC7399A" w14:textId="77777777" w:rsidR="00DF2BB6" w:rsidRPr="00C70209" w:rsidRDefault="00DF2BB6" w:rsidP="003131E2">
            <w:pPr>
              <w:pStyle w:val="Tabletext-evidencematrix"/>
            </w:pPr>
            <w:r w:rsidRPr="00C70209">
              <w:t>RR 0.21 [0.01, 3.87]</w:t>
            </w:r>
            <w:r w:rsidRPr="00C70209">
              <w:rPr>
                <w:vertAlign w:val="superscript"/>
              </w:rPr>
              <w:t>f</w:t>
            </w:r>
          </w:p>
        </w:tc>
        <w:tc>
          <w:tcPr>
            <w:tcW w:w="606" w:type="pct"/>
          </w:tcPr>
          <w:p w14:paraId="1EF99E97" w14:textId="77777777" w:rsidR="00DF2BB6" w:rsidRPr="00C70209" w:rsidRDefault="00DF2BB6" w:rsidP="003131E2">
            <w:pPr>
              <w:pStyle w:val="Tabletext-evidencematrix"/>
              <w:rPr>
                <w:i/>
              </w:rPr>
            </w:pPr>
            <w:r w:rsidRPr="00C70209">
              <w:rPr>
                <w:i/>
              </w:rPr>
              <w:t>No significant difference</w:t>
            </w:r>
          </w:p>
          <w:p w14:paraId="6945D1EE" w14:textId="19CCE7B3" w:rsidR="00DF2BB6" w:rsidRPr="00C70209" w:rsidRDefault="001A475D" w:rsidP="003131E2">
            <w:pPr>
              <w:pStyle w:val="Tabletext-evidencematrix"/>
              <w:rPr>
                <w:vertAlign w:val="superscript"/>
              </w:rPr>
            </w:pPr>
            <w:r w:rsidRPr="001A475D">
              <w:rPr>
                <w:i/>
              </w:rPr>
              <w:t>P = </w:t>
            </w:r>
            <w:r w:rsidR="00DF2BB6" w:rsidRPr="00C70209">
              <w:t>0.29</w:t>
            </w:r>
            <w:r w:rsidR="00DF2BB6" w:rsidRPr="00C70209">
              <w:rPr>
                <w:vertAlign w:val="superscript"/>
              </w:rPr>
              <w:t>f</w:t>
            </w:r>
          </w:p>
          <w:p w14:paraId="369397D0" w14:textId="38D4A7A3" w:rsidR="00DF2BB6" w:rsidRPr="00C70209" w:rsidRDefault="001A475D" w:rsidP="003131E2">
            <w:pPr>
              <w:pStyle w:val="Tabletext-evidencematrix"/>
            </w:pPr>
            <w:r w:rsidRPr="001A475D">
              <w:rPr>
                <w:i/>
              </w:rPr>
              <w:t>P = </w:t>
            </w:r>
            <w:r w:rsidR="00DF2BB6" w:rsidRPr="00C70209">
              <w:t>0.165</w:t>
            </w:r>
            <w:r w:rsidR="00DF2BB6" w:rsidRPr="00C70209">
              <w:rPr>
                <w:vertAlign w:val="superscript"/>
              </w:rPr>
              <w:t>g</w:t>
            </w:r>
          </w:p>
        </w:tc>
      </w:tr>
      <w:tr w:rsidR="00DF2BB6" w:rsidRPr="00C70209" w14:paraId="69B6DA71" w14:textId="77777777" w:rsidTr="003131E2">
        <w:tc>
          <w:tcPr>
            <w:tcW w:w="388" w:type="pct"/>
            <w:vMerge/>
          </w:tcPr>
          <w:p w14:paraId="7D11F721" w14:textId="77777777" w:rsidR="00DF2BB6" w:rsidRPr="00C70209" w:rsidRDefault="00DF2BB6" w:rsidP="003131E2">
            <w:pPr>
              <w:pStyle w:val="Tabletext-evidencematrix"/>
            </w:pPr>
          </w:p>
        </w:tc>
        <w:tc>
          <w:tcPr>
            <w:tcW w:w="551" w:type="pct"/>
          </w:tcPr>
          <w:p w14:paraId="3542A254" w14:textId="77777777" w:rsidR="00DF2BB6" w:rsidRPr="00C70209" w:rsidRDefault="00DF2BB6" w:rsidP="003131E2">
            <w:pPr>
              <w:pStyle w:val="Tabletext-evidencematrix"/>
            </w:pPr>
            <w:r w:rsidRPr="00C70209">
              <w:t>N=40</w:t>
            </w:r>
          </w:p>
        </w:tc>
        <w:tc>
          <w:tcPr>
            <w:tcW w:w="499" w:type="pct"/>
            <w:vMerge/>
          </w:tcPr>
          <w:p w14:paraId="585A3560" w14:textId="77777777" w:rsidR="00DF2BB6" w:rsidRPr="00C70209" w:rsidRDefault="00DF2BB6" w:rsidP="003131E2">
            <w:pPr>
              <w:pStyle w:val="Tabletext-evidencematrix"/>
            </w:pPr>
          </w:p>
        </w:tc>
        <w:tc>
          <w:tcPr>
            <w:tcW w:w="450" w:type="pct"/>
            <w:vMerge/>
          </w:tcPr>
          <w:p w14:paraId="17BE7AF2" w14:textId="77777777" w:rsidR="00DF2BB6" w:rsidRPr="00C70209" w:rsidRDefault="00DF2BB6" w:rsidP="003131E2">
            <w:pPr>
              <w:pStyle w:val="Tabletext-evidencematrix"/>
            </w:pPr>
          </w:p>
        </w:tc>
        <w:tc>
          <w:tcPr>
            <w:tcW w:w="501" w:type="pct"/>
          </w:tcPr>
          <w:p w14:paraId="017F4BF1" w14:textId="25C247CC" w:rsidR="00DF2BB6" w:rsidRPr="00C70209" w:rsidRDefault="00DF2BB6" w:rsidP="003131E2">
            <w:pPr>
              <w:pStyle w:val="Tabletext-evidencematrix"/>
            </w:pPr>
            <w:r w:rsidRPr="00C70209">
              <w:t>Oral rHuEPO + G-CSF versus G-CSF</w:t>
            </w:r>
          </w:p>
        </w:tc>
        <w:tc>
          <w:tcPr>
            <w:tcW w:w="453" w:type="pct"/>
            <w:vMerge/>
          </w:tcPr>
          <w:p w14:paraId="0B910E9B" w14:textId="77777777" w:rsidR="00DF2BB6" w:rsidRPr="00C70209" w:rsidRDefault="00DF2BB6" w:rsidP="003131E2">
            <w:pPr>
              <w:pStyle w:val="Tabletext-evidencematrix"/>
            </w:pPr>
          </w:p>
        </w:tc>
        <w:tc>
          <w:tcPr>
            <w:tcW w:w="517" w:type="pct"/>
          </w:tcPr>
          <w:p w14:paraId="56EA10AC" w14:textId="77777777" w:rsidR="00DF2BB6" w:rsidRPr="00C70209" w:rsidRDefault="00DF2BB6" w:rsidP="003131E2">
            <w:pPr>
              <w:pStyle w:val="Tabletext-evidencematrix"/>
            </w:pPr>
            <w:r w:rsidRPr="00C70209">
              <w:t>0/20 (0%)</w:t>
            </w:r>
          </w:p>
        </w:tc>
        <w:tc>
          <w:tcPr>
            <w:tcW w:w="517" w:type="pct"/>
          </w:tcPr>
          <w:p w14:paraId="6C8E7CF2" w14:textId="77777777" w:rsidR="00DF2BB6" w:rsidRPr="00C70209" w:rsidRDefault="00DF2BB6" w:rsidP="003131E2">
            <w:pPr>
              <w:pStyle w:val="Tabletext-evidencematrix"/>
            </w:pPr>
            <w:r w:rsidRPr="00C70209">
              <w:t>0/20 (0%)</w:t>
            </w:r>
          </w:p>
        </w:tc>
        <w:tc>
          <w:tcPr>
            <w:tcW w:w="518" w:type="pct"/>
          </w:tcPr>
          <w:p w14:paraId="315C4BFF" w14:textId="77777777" w:rsidR="00DF2BB6" w:rsidRPr="00C70209" w:rsidRDefault="00DF2BB6" w:rsidP="003131E2">
            <w:pPr>
              <w:pStyle w:val="Tabletext-evidencematrix"/>
            </w:pPr>
            <w:r w:rsidRPr="00C70209">
              <w:t>Not estimable</w:t>
            </w:r>
          </w:p>
        </w:tc>
        <w:tc>
          <w:tcPr>
            <w:tcW w:w="606" w:type="pct"/>
          </w:tcPr>
          <w:p w14:paraId="3CDC47AF" w14:textId="77777777" w:rsidR="00DF2BB6" w:rsidRPr="00C70209" w:rsidRDefault="00DF2BB6" w:rsidP="003131E2">
            <w:pPr>
              <w:pStyle w:val="Tabletext-evidencematrix"/>
              <w:rPr>
                <w:i/>
              </w:rPr>
            </w:pPr>
            <w:r w:rsidRPr="00C70209">
              <w:rPr>
                <w:i/>
              </w:rPr>
              <w:t>Not applicable</w:t>
            </w:r>
          </w:p>
        </w:tc>
      </w:tr>
    </w:tbl>
    <w:p w14:paraId="26E70109" w14:textId="014F15EB" w:rsidR="00DF2BB6" w:rsidRPr="00C70209" w:rsidRDefault="00DF2BB6" w:rsidP="003131E2">
      <w:pPr>
        <w:pStyle w:val="TabFigNotes0noindent"/>
      </w:pPr>
      <w:r w:rsidRPr="00C70209">
        <w:t xml:space="preserve">CI, confidence interval; DAR, darbepoetin alpha; ESA, </w:t>
      </w:r>
      <w:r w:rsidR="00EA5C41" w:rsidRPr="00C70209">
        <w:t>erythropoiesis stimulating agent</w:t>
      </w:r>
      <w:r w:rsidRPr="00C70209">
        <w:t xml:space="preserve">; G-CSF, granulocyte colony-stimulating factor; LBW, low birth weight; NEC, necrotising enterocolitis; NICU, neonatal intensive care unit; rHuEPO, </w:t>
      </w:r>
      <w:r w:rsidR="00EA5C41" w:rsidRPr="00C70209">
        <w:t>recombinant human epoetin</w:t>
      </w:r>
      <w:r w:rsidRPr="00C70209">
        <w:t>; RR, risk ratio</w:t>
      </w:r>
    </w:p>
    <w:p w14:paraId="071F83E6"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F13C8EC" w14:textId="3217FF30"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50FF2AF" w14:textId="5DA5ABF4" w:rsidR="00DF2BB6" w:rsidRPr="00C70209" w:rsidRDefault="00DF2BB6" w:rsidP="003131E2">
      <w:pPr>
        <w:pStyle w:val="TabFigNotes0noindent"/>
      </w:pPr>
      <w:r w:rsidRPr="00C70209">
        <w:rPr>
          <w:b/>
        </w:rPr>
        <w:t>c.</w:t>
      </w:r>
      <w:r w:rsidRPr="00C70209">
        <w:t xml:space="preserve"> Analysis includes one study (Fauchere 2008) that compared ESAs to no ESAs (use of iron not mentioned).</w:t>
      </w:r>
    </w:p>
    <w:p w14:paraId="1FDDDB19" w14:textId="53EF3CDA" w:rsidR="00DF2BB6" w:rsidRPr="00C70209" w:rsidRDefault="00DF2BB6" w:rsidP="003131E2">
      <w:pPr>
        <w:pStyle w:val="TabFigNotes0noindent"/>
      </w:pPr>
      <w:r w:rsidRPr="00C70209">
        <w:rPr>
          <w:b/>
        </w:rPr>
        <w:t>d.</w:t>
      </w:r>
      <w:r w:rsidRPr="00C70209">
        <w:t xml:space="preserve"> Analysis includes one study (Romagnoli 2000) that compared rHuEPO + iron with no rHuEPO (no iron in control group).</w:t>
      </w:r>
    </w:p>
    <w:p w14:paraId="1D2B186A" w14:textId="37C28F7A" w:rsidR="00DF2BB6" w:rsidRPr="00C70209" w:rsidRDefault="00DF2BB6" w:rsidP="003131E2">
      <w:pPr>
        <w:pStyle w:val="TabFigNotes0noindent"/>
      </w:pPr>
      <w:r w:rsidRPr="00C70209">
        <w:rPr>
          <w:b/>
        </w:rPr>
        <w:t>e.</w:t>
      </w:r>
      <w:r w:rsidRPr="00C70209">
        <w:t xml:space="preserve"> El-Ganzoury (2014) was a four-armed trial comparing G-CSF versus rHuEPO versus G-CSF plus rHuEPO versus placebo. Data for rHuEPO versus placebo and rHuEPO + G-CSF versus G-CSF is presented here.</w:t>
      </w:r>
    </w:p>
    <w:p w14:paraId="1954552E" w14:textId="77777777" w:rsidR="00DF2BB6" w:rsidRPr="00C70209" w:rsidRDefault="00DF2BB6" w:rsidP="003131E2">
      <w:pPr>
        <w:pStyle w:val="TabFigNotes0noindent"/>
      </w:pPr>
      <w:r w:rsidRPr="00C70209">
        <w:rPr>
          <w:b/>
        </w:rPr>
        <w:t>f.</w:t>
      </w:r>
      <w:r w:rsidRPr="00C70209">
        <w:t xml:space="preserve"> Calculated post-hoc using RevMan 5.1.2.</w:t>
      </w:r>
    </w:p>
    <w:p w14:paraId="535481CD" w14:textId="2F53428A" w:rsidR="00DF2BB6" w:rsidRPr="00C70209" w:rsidRDefault="00DF2BB6" w:rsidP="003131E2">
      <w:pPr>
        <w:pStyle w:val="TabFigNotes0noindent"/>
      </w:pPr>
      <w:r w:rsidRPr="00C70209">
        <w:rPr>
          <w:b/>
        </w:rPr>
        <w:t>g.</w:t>
      </w:r>
      <w:r w:rsidRPr="00C70209">
        <w:t xml:space="preserve"> </w:t>
      </w:r>
      <w:r w:rsidR="001A475D" w:rsidRPr="001A475D">
        <w:rPr>
          <w:i/>
        </w:rPr>
        <w:t>P-</w:t>
      </w:r>
      <w:r w:rsidRPr="00C70209">
        <w:t>value as reported by trial authors (calculated using Chi-squared test).</w:t>
      </w:r>
    </w:p>
    <w:p w14:paraId="6C04893C" w14:textId="77777777" w:rsidR="00DF2BB6" w:rsidRPr="00C70209" w:rsidRDefault="00DF2BB6" w:rsidP="003131E2">
      <w:pPr>
        <w:pStyle w:val="TabFigNotes0noindent"/>
      </w:pPr>
    </w:p>
    <w:p w14:paraId="0511B4FE" w14:textId="77777777" w:rsidR="00DF2BB6" w:rsidRPr="00C70209" w:rsidRDefault="00DF2BB6" w:rsidP="003131E2">
      <w:pPr>
        <w:pStyle w:val="TabFigNotes0noindent"/>
      </w:pPr>
    </w:p>
    <w:p w14:paraId="135920DC" w14:textId="77777777" w:rsidR="00DF2BB6" w:rsidRPr="00C70209" w:rsidRDefault="00DF2BB6" w:rsidP="003131E2">
      <w:pPr>
        <w:spacing w:after="200"/>
        <w:sectPr w:rsidR="00DF2BB6" w:rsidRPr="00C70209" w:rsidSect="00130F03">
          <w:type w:val="continuous"/>
          <w:pgSz w:w="16839" w:h="11907" w:orient="landscape" w:code="9"/>
          <w:pgMar w:top="1440" w:right="1440" w:bottom="1440" w:left="1440" w:header="720" w:footer="720" w:gutter="0"/>
          <w:cols w:space="720"/>
          <w:docGrid w:linePitch="360"/>
        </w:sectPr>
      </w:pPr>
    </w:p>
    <w:p w14:paraId="5D4E4E51" w14:textId="23465135" w:rsidR="00DF2BB6" w:rsidRPr="00C70209" w:rsidRDefault="00DF2BB6" w:rsidP="003131E2">
      <w:pPr>
        <w:pStyle w:val="Caption"/>
        <w:ind w:left="2070"/>
      </w:pPr>
      <w:bookmarkStart w:id="418" w:name="_Ref403382941"/>
      <w:bookmarkStart w:id="419" w:name="_Toc421795380"/>
      <w:bookmarkStart w:id="420" w:name="_Toc427747248"/>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9</w:t>
      </w:r>
      <w:r w:rsidRPr="00C70209">
        <w:fldChar w:fldCharType="end"/>
      </w:r>
      <w:bookmarkEnd w:id="418"/>
      <w:r w:rsidRPr="00C70209">
        <w:tab/>
        <w:t>Meta-analysis of ESAs versus no ESAs (with or without iron) in preterm infants with anaemia of prematurity – NEC</w:t>
      </w:r>
      <w:bookmarkEnd w:id="419"/>
      <w:bookmarkEnd w:id="420"/>
    </w:p>
    <w:p w14:paraId="201F74AF" w14:textId="77777777" w:rsidR="00DF2BB6" w:rsidRPr="00C70209" w:rsidRDefault="00DF2BB6" w:rsidP="003131E2">
      <w:pPr>
        <w:pStyle w:val="BodyText"/>
      </w:pPr>
      <w:r w:rsidRPr="00C70209">
        <w:rPr>
          <w:noProof/>
        </w:rPr>
        <w:drawing>
          <wp:inline distT="0" distB="0" distL="0" distR="0" wp14:anchorId="78B5EE19" wp14:editId="767C3AE7">
            <wp:extent cx="5012572" cy="5669486"/>
            <wp:effectExtent l="19050" t="19050" r="17145"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NEC.emf"/>
                    <pic:cNvPicPr/>
                  </pic:nvPicPr>
                  <pic:blipFill>
                    <a:blip r:embed="rId45">
                      <a:extLst>
                        <a:ext uri="{28A0092B-C50C-407E-A947-70E740481C1C}">
                          <a14:useLocalDpi xmlns:a14="http://schemas.microsoft.com/office/drawing/2010/main" val="0"/>
                        </a:ext>
                      </a:extLst>
                    </a:blip>
                    <a:stretch>
                      <a:fillRect/>
                    </a:stretch>
                  </pic:blipFill>
                  <pic:spPr>
                    <a:xfrm>
                      <a:off x="0" y="0"/>
                      <a:ext cx="5012572" cy="5669486"/>
                    </a:xfrm>
                    <a:prstGeom prst="rect">
                      <a:avLst/>
                    </a:prstGeom>
                    <a:ln w="12696" cmpd="sng">
                      <a:solidFill>
                        <a:srgbClr val="000000"/>
                      </a:solidFill>
                      <a:prstDash val="solid"/>
                    </a:ln>
                  </pic:spPr>
                </pic:pic>
              </a:graphicData>
            </a:graphic>
          </wp:inline>
        </w:drawing>
      </w:r>
    </w:p>
    <w:p w14:paraId="71CC2FB1" w14:textId="77777777" w:rsidR="00DF2BB6" w:rsidRPr="00C70209" w:rsidRDefault="00DF2BB6" w:rsidP="003131E2">
      <w:pPr>
        <w:spacing w:after="200"/>
        <w:rPr>
          <w:rFonts w:ascii="Tahoma" w:hAnsi="Tahoma"/>
          <w:b/>
          <w:bCs/>
          <w:iCs/>
          <w:color w:val="808080"/>
          <w:sz w:val="20"/>
        </w:rPr>
      </w:pPr>
      <w:r w:rsidRPr="00C70209">
        <w:br w:type="page"/>
      </w:r>
    </w:p>
    <w:p w14:paraId="414E9C80" w14:textId="77777777" w:rsidR="00DF2BB6" w:rsidRPr="00C70209" w:rsidRDefault="00DF2BB6" w:rsidP="003131E2">
      <w:pPr>
        <w:pStyle w:val="Heading6"/>
      </w:pPr>
      <w:r w:rsidRPr="00C70209">
        <w:t>Mortality</w:t>
      </w:r>
    </w:p>
    <w:p w14:paraId="7FD6B66F" w14:textId="3E06FB03" w:rsidR="00DF2BB6" w:rsidRPr="00C70209" w:rsidRDefault="00DF2BB6" w:rsidP="003131E2">
      <w:pPr>
        <w:pStyle w:val="BodyText"/>
      </w:pPr>
      <w:r w:rsidRPr="00C70209">
        <w:t xml:space="preserve">The systematic reviews by Ohlsson (2014) and Aher (2014) assessed the incidence of mortality in preterm infants administered ESAs compared with no ESA or placebo, stratified according to the age at which ESA treatment was initiated. One additional Level II study (El-Ganzoury 2014) was identified in our literature search that also reported on this outcome in preterm infants administered enteral rHuEPO. </w:t>
      </w:r>
      <w:r w:rsidRPr="00C70209">
        <w:rPr>
          <w:b/>
          <w:highlight w:val="yellow"/>
        </w:rPr>
        <w:fldChar w:fldCharType="begin"/>
      </w:r>
      <w:r w:rsidRPr="00C70209">
        <w:rPr>
          <w:b/>
        </w:rPr>
        <w:instrText xml:space="preserve"> REF _Ref41151519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0</w:t>
      </w:r>
      <w:r w:rsidRPr="00C70209">
        <w:rPr>
          <w:b/>
          <w:highlight w:val="yellow"/>
        </w:rPr>
        <w:fldChar w:fldCharType="end"/>
      </w:r>
      <w:r w:rsidRPr="00C70209">
        <w:t xml:space="preserve"> summarises the results from these studies.</w:t>
      </w:r>
    </w:p>
    <w:p w14:paraId="6B21BBA7" w14:textId="0D959E03" w:rsidR="00DF2BB6" w:rsidRPr="00C70209" w:rsidRDefault="00DF2BB6" w:rsidP="003131E2">
      <w:pPr>
        <w:pStyle w:val="H7"/>
      </w:pPr>
      <w:r w:rsidRPr="00C70209">
        <w:t>Early rHuEPO or DAR</w:t>
      </w:r>
    </w:p>
    <w:p w14:paraId="0828F546" w14:textId="2CD864B4" w:rsidR="00DF2BB6" w:rsidRPr="00C70209" w:rsidRDefault="00DF2BB6" w:rsidP="003131E2">
      <w:pPr>
        <w:pStyle w:val="BodyText"/>
      </w:pPr>
      <w:r w:rsidRPr="00C70209">
        <w:t>Ohlsson (2014) included data from 16 RCTs involving 1656 neonates that reported all-cause mortality during initial hospital stay. A meta-analysis found no significant difference between treatment groups for the incidence of mortality (RR 0.91; 95% CI 0.68, 1.22) in these preterm infants administered rHuEPO within the first week of life. There was no significant heterogeneity for this outcome (I</w:t>
      </w:r>
      <w:r w:rsidRPr="00C70209">
        <w:rPr>
          <w:vertAlign w:val="superscript"/>
        </w:rPr>
        <w:t>2</w:t>
      </w:r>
      <w:r w:rsidRPr="00C70209">
        <w:t>=0%).</w:t>
      </w:r>
    </w:p>
    <w:p w14:paraId="26563ECC" w14:textId="77777777" w:rsidR="00DF2BB6" w:rsidRPr="00C70209" w:rsidRDefault="00DF2BB6" w:rsidP="003131E2">
      <w:pPr>
        <w:pStyle w:val="BodyText"/>
      </w:pPr>
      <w:r w:rsidRPr="00C70209">
        <w:t>Ohlsson (2014) also identified one RCT (Ohls 2013) involving 66 preterm infants comparing early DAR with sham injections that reported all-cause mortality during their initial hospital stay. Ohls (2013) found no significant difference between treatment groups comparing DAR with sham injections (RR 1.33; 95% CI 0.04, 3.04).</w:t>
      </w:r>
    </w:p>
    <w:p w14:paraId="55B3CCB5" w14:textId="049C133A" w:rsidR="00DF2BB6" w:rsidRPr="00C70209" w:rsidRDefault="00DF2BB6" w:rsidP="003131E2">
      <w:pPr>
        <w:pStyle w:val="BodyText"/>
      </w:pPr>
      <w:r w:rsidRPr="00C70209">
        <w:t>The RCT by El-Ganzoury (2014) aimed to assess the safety and efficacy of enteral rHuEPO and G-CSF in preventing feeding intolerance and/or NEC in preterm infants. There was no significant difference between treatment groups (RR 1.00; 95% CI 0.18, 5.46) for the incidence of mortality in preterm infants administered oral rHuEPO compared with placebo or in preterm infants administered rHuEPO plus G-CSF compared with G-CSF alone (RR 0.50; 95% CI 0.05, 5.08).</w:t>
      </w:r>
    </w:p>
    <w:p w14:paraId="6DC12939" w14:textId="4CBBFB62" w:rsidR="00DF2BB6" w:rsidRPr="00C70209" w:rsidRDefault="00DF2BB6" w:rsidP="003131E2">
      <w:pPr>
        <w:pStyle w:val="H7"/>
      </w:pPr>
      <w:r w:rsidRPr="00C70209">
        <w:t>Late rHuEPO</w:t>
      </w:r>
    </w:p>
    <w:p w14:paraId="26575802" w14:textId="729A56A2" w:rsidR="00DF2BB6" w:rsidRPr="00C70209" w:rsidRDefault="00DF2BB6" w:rsidP="003131E2">
      <w:pPr>
        <w:spacing w:after="200"/>
      </w:pPr>
      <w:r w:rsidRPr="00C70209">
        <w:t>Aher (2014) included data from 13 RCTs involving 767 neonates that reported all-cause mortality during initial hospital stay. A meta-analysis found no significant difference on the incidence of mortality (RR 0.82; 95% CI 0.49, 1.39) in preterm infants administered rHuEPO between days 8 and 28 of life. There was no significant heterogeneity (I</w:t>
      </w:r>
      <w:r w:rsidRPr="00C70209">
        <w:rPr>
          <w:vertAlign w:val="superscript"/>
        </w:rPr>
        <w:t>2</w:t>
      </w:r>
      <w:r w:rsidRPr="00C70209">
        <w:t>=0%) for this outcome.</w:t>
      </w:r>
    </w:p>
    <w:p w14:paraId="7FD81891" w14:textId="77777777" w:rsidR="00DF2BB6" w:rsidRPr="00C70209" w:rsidRDefault="00DF2BB6" w:rsidP="003131E2">
      <w:pPr>
        <w:pStyle w:val="H7"/>
      </w:pPr>
      <w:r w:rsidRPr="00C70209">
        <w:t>Early or late ESAs</w:t>
      </w:r>
    </w:p>
    <w:p w14:paraId="20337CB2" w14:textId="25FA7865" w:rsidR="00DF2BB6" w:rsidRPr="00C70209" w:rsidRDefault="00DF2BB6" w:rsidP="003131E2">
      <w:pPr>
        <w:pStyle w:val="BodyText"/>
      </w:pPr>
      <w:r w:rsidRPr="00C70209">
        <w:t xml:space="preserve">A meta-analysis was conducted to combine the Ohlsson (2014) and Aher (2014) reviews, and to evaluate the effect of ESA therapy compared with no ESA therapy on the incidence of mortality in preterm neonates, regardless of the age at which the neonates received ESA therapy (see </w:t>
      </w:r>
      <w:r w:rsidRPr="00C70209">
        <w:rPr>
          <w:b/>
        </w:rPr>
        <w:fldChar w:fldCharType="begin"/>
      </w:r>
      <w:r w:rsidRPr="00C70209">
        <w:rPr>
          <w:b/>
        </w:rPr>
        <w:instrText xml:space="preserve"> REF _Ref403383034 \h  \* MERGEFORMAT </w:instrText>
      </w:r>
      <w:r w:rsidRPr="00C70209">
        <w:rPr>
          <w:b/>
        </w:rPr>
      </w:r>
      <w:r w:rsidRPr="00C70209">
        <w:rPr>
          <w:b/>
        </w:rPr>
        <w:fldChar w:fldCharType="separate"/>
      </w:r>
      <w:r w:rsidR="000F7A9B" w:rsidRPr="000F7A9B">
        <w:rPr>
          <w:b/>
        </w:rPr>
        <w:t>Figure 3.2.10</w:t>
      </w:r>
      <w:r w:rsidRPr="00C70209">
        <w:rPr>
          <w:b/>
        </w:rPr>
        <w:fldChar w:fldCharType="end"/>
      </w:r>
      <w:r w:rsidRPr="00C70209">
        <w:t>). The analysis showed no significant difference between treatment groups (RR 0.90; 95% CI 0.70, 1.17) on the outcome of mortality in preterm infants administered ESAs compared with no ESAs or placebo. There was no heterogeneity (I</w:t>
      </w:r>
      <w:r w:rsidRPr="00C70209">
        <w:rPr>
          <w:vertAlign w:val="superscript"/>
        </w:rPr>
        <w:t>2</w:t>
      </w:r>
      <w:r w:rsidRPr="00C70209">
        <w:t>=0%) for this outcome.</w:t>
      </w:r>
    </w:p>
    <w:p w14:paraId="7243829E"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22F6CBF4" w14:textId="59F67AB8" w:rsidR="00DF2BB6" w:rsidRPr="00C70209" w:rsidRDefault="00DF2BB6" w:rsidP="003131E2">
      <w:pPr>
        <w:pStyle w:val="Caption"/>
      </w:pPr>
      <w:bookmarkStart w:id="421" w:name="_Ref411515194"/>
      <w:bookmarkStart w:id="422" w:name="_Toc423015359"/>
      <w:bookmarkStart w:id="423" w:name="_Toc42774710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0</w:t>
      </w:r>
      <w:r w:rsidR="00130F03" w:rsidRPr="00C70209">
        <w:fldChar w:fldCharType="end"/>
      </w:r>
      <w:bookmarkEnd w:id="421"/>
      <w:r w:rsidRPr="00C70209">
        <w:tab/>
        <w:t>Preterm infants: Results for ESAs versus no ESAs (with or without iron) – Mortality</w:t>
      </w:r>
      <w:bookmarkEnd w:id="422"/>
      <w:bookmarkEnd w:id="42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92"/>
        <w:gridCol w:w="1392"/>
        <w:gridCol w:w="1389"/>
        <w:gridCol w:w="1389"/>
        <w:gridCol w:w="1395"/>
        <w:gridCol w:w="1466"/>
        <w:gridCol w:w="1466"/>
        <w:gridCol w:w="1469"/>
        <w:gridCol w:w="1718"/>
      </w:tblGrid>
      <w:tr w:rsidR="00DF2BB6" w:rsidRPr="00C70209" w14:paraId="45CC8ECF" w14:textId="77777777" w:rsidTr="003131E2">
        <w:trPr>
          <w:cantSplit/>
          <w:tblHeader/>
        </w:trPr>
        <w:tc>
          <w:tcPr>
            <w:tcW w:w="388" w:type="pct"/>
            <w:vMerge w:val="restart"/>
            <w:tcBorders>
              <w:bottom w:val="single" w:sz="4" w:space="0" w:color="auto"/>
            </w:tcBorders>
          </w:tcPr>
          <w:p w14:paraId="70FB207C"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6D1A34DF" w14:textId="77777777" w:rsidR="00DF2BB6" w:rsidRPr="00C70209" w:rsidRDefault="00DF2BB6" w:rsidP="003131E2">
            <w:pPr>
              <w:pStyle w:val="TableH2"/>
              <w:rPr>
                <w:rFonts w:eastAsia="Arial Unicode MS"/>
                <w:lang w:eastAsia="ja-JP"/>
              </w:rPr>
            </w:pPr>
            <w:r w:rsidRPr="00C70209">
              <w:rPr>
                <w:rFonts w:eastAsia="Arial Unicode MS"/>
                <w:lang w:eastAsia="ja-JP"/>
              </w:rPr>
              <w:t>Level of evidence</w:t>
            </w:r>
            <w:r w:rsidRPr="00C70209">
              <w:rPr>
                <w:rFonts w:eastAsia="Arial Unicode MS"/>
                <w:vertAlign w:val="superscript"/>
                <w:lang w:eastAsia="ja-JP"/>
              </w:rPr>
              <w:t>a</w:t>
            </w:r>
          </w:p>
          <w:p w14:paraId="216B4AB8" w14:textId="77777777" w:rsidR="00DF2BB6" w:rsidRPr="00C70209" w:rsidRDefault="00DF2BB6" w:rsidP="003131E2">
            <w:pPr>
              <w:pStyle w:val="TableH2"/>
              <w:rPr>
                <w:rFonts w:eastAsia="Arial Unicode MS"/>
                <w:lang w:eastAsia="ja-JP"/>
              </w:rPr>
            </w:pPr>
            <w:r w:rsidRPr="00C70209">
              <w:rPr>
                <w:rFonts w:eastAsia="Arial Unicode MS"/>
                <w:i/>
                <w:lang w:eastAsia="ja-JP"/>
              </w:rPr>
              <w:t>Quality</w:t>
            </w:r>
          </w:p>
        </w:tc>
        <w:tc>
          <w:tcPr>
            <w:tcW w:w="491" w:type="pct"/>
            <w:vMerge w:val="restart"/>
          </w:tcPr>
          <w:p w14:paraId="2C1E4A7D"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1" w:type="pct"/>
            <w:vMerge w:val="restart"/>
          </w:tcPr>
          <w:p w14:paraId="211C687E"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0" w:type="pct"/>
            <w:vMerge w:val="restart"/>
          </w:tcPr>
          <w:p w14:paraId="59E15D66"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35C8F1AA"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0" w:type="pct"/>
            <w:vMerge w:val="restart"/>
          </w:tcPr>
          <w:p w14:paraId="78EBD7E7" w14:textId="5FCEC13B"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2" w:type="pct"/>
            <w:vMerge w:val="restart"/>
          </w:tcPr>
          <w:p w14:paraId="0AC6AE42"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58" w:type="pct"/>
            <w:gridSpan w:val="4"/>
          </w:tcPr>
          <w:p w14:paraId="0317DED7"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492F96E7" w14:textId="77777777" w:rsidTr="003131E2">
        <w:trPr>
          <w:cantSplit/>
          <w:tblHeader/>
        </w:trPr>
        <w:tc>
          <w:tcPr>
            <w:tcW w:w="388" w:type="pct"/>
            <w:vMerge/>
            <w:tcBorders>
              <w:top w:val="single" w:sz="4" w:space="0" w:color="auto"/>
              <w:bottom w:val="single" w:sz="4" w:space="0" w:color="auto"/>
            </w:tcBorders>
          </w:tcPr>
          <w:p w14:paraId="538F7796" w14:textId="77777777" w:rsidR="00DF2BB6" w:rsidRPr="00C70209" w:rsidRDefault="00DF2BB6" w:rsidP="003131E2">
            <w:pPr>
              <w:pStyle w:val="TableH2"/>
              <w:rPr>
                <w:rFonts w:eastAsia="Arial Unicode MS"/>
                <w:lang w:eastAsia="ja-JP"/>
              </w:rPr>
            </w:pPr>
          </w:p>
        </w:tc>
        <w:tc>
          <w:tcPr>
            <w:tcW w:w="491" w:type="pct"/>
            <w:vMerge/>
          </w:tcPr>
          <w:p w14:paraId="41EBA4E9" w14:textId="77777777" w:rsidR="00DF2BB6" w:rsidRPr="00C70209" w:rsidRDefault="00DF2BB6" w:rsidP="003131E2">
            <w:pPr>
              <w:pStyle w:val="TableH2"/>
              <w:rPr>
                <w:rFonts w:eastAsia="Arial Unicode MS"/>
                <w:lang w:eastAsia="ja-JP"/>
              </w:rPr>
            </w:pPr>
          </w:p>
        </w:tc>
        <w:tc>
          <w:tcPr>
            <w:tcW w:w="491" w:type="pct"/>
            <w:vMerge/>
          </w:tcPr>
          <w:p w14:paraId="08225C4F" w14:textId="77777777" w:rsidR="00DF2BB6" w:rsidRPr="00C70209" w:rsidRDefault="00DF2BB6" w:rsidP="003131E2">
            <w:pPr>
              <w:pStyle w:val="TableH2"/>
              <w:rPr>
                <w:rFonts w:eastAsia="Arial Unicode MS"/>
                <w:lang w:eastAsia="ja-JP"/>
              </w:rPr>
            </w:pPr>
          </w:p>
        </w:tc>
        <w:tc>
          <w:tcPr>
            <w:tcW w:w="490" w:type="pct"/>
            <w:vMerge/>
          </w:tcPr>
          <w:p w14:paraId="293BF820" w14:textId="77777777" w:rsidR="00DF2BB6" w:rsidRPr="00C70209" w:rsidRDefault="00DF2BB6" w:rsidP="003131E2">
            <w:pPr>
              <w:pStyle w:val="TableH2"/>
              <w:rPr>
                <w:rFonts w:eastAsia="Arial Unicode MS"/>
                <w:lang w:eastAsia="ja-JP"/>
              </w:rPr>
            </w:pPr>
          </w:p>
        </w:tc>
        <w:tc>
          <w:tcPr>
            <w:tcW w:w="490" w:type="pct"/>
            <w:vMerge/>
          </w:tcPr>
          <w:p w14:paraId="7CAAAAA7" w14:textId="77777777" w:rsidR="00DF2BB6" w:rsidRPr="00C70209" w:rsidRDefault="00DF2BB6" w:rsidP="003131E2">
            <w:pPr>
              <w:pStyle w:val="TableH2"/>
              <w:rPr>
                <w:rFonts w:eastAsia="Arial Unicode MS"/>
                <w:lang w:eastAsia="ja-JP"/>
              </w:rPr>
            </w:pPr>
          </w:p>
        </w:tc>
        <w:tc>
          <w:tcPr>
            <w:tcW w:w="492" w:type="pct"/>
            <w:vMerge/>
          </w:tcPr>
          <w:p w14:paraId="3A61D05D" w14:textId="77777777" w:rsidR="00DF2BB6" w:rsidRPr="00C70209" w:rsidRDefault="00DF2BB6" w:rsidP="003131E2">
            <w:pPr>
              <w:pStyle w:val="TableH2"/>
              <w:rPr>
                <w:rFonts w:eastAsia="Arial Unicode MS"/>
                <w:lang w:eastAsia="ja-JP"/>
              </w:rPr>
            </w:pPr>
          </w:p>
        </w:tc>
        <w:tc>
          <w:tcPr>
            <w:tcW w:w="517" w:type="pct"/>
          </w:tcPr>
          <w:p w14:paraId="558357D3"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ESA </w:t>
            </w:r>
            <w:r w:rsidRPr="00C70209">
              <w:rPr>
                <w:rFonts w:eastAsia="Arial Unicode MS" w:cs="Calibri"/>
                <w:lang w:eastAsia="ja-JP"/>
              </w:rPr>
              <w:t>±</w:t>
            </w:r>
            <w:r w:rsidRPr="00C70209">
              <w:rPr>
                <w:rFonts w:eastAsia="Arial Unicode MS"/>
                <w:lang w:eastAsia="ja-JP"/>
              </w:rPr>
              <w:t xml:space="preserve"> iron</w:t>
            </w:r>
          </w:p>
          <w:p w14:paraId="2ACD23E7"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517" w:type="pct"/>
          </w:tcPr>
          <w:p w14:paraId="1AE71E20" w14:textId="14E9719E" w:rsidR="00DF2BB6" w:rsidRPr="00C70209" w:rsidRDefault="00DF2BB6" w:rsidP="003131E2">
            <w:pPr>
              <w:pStyle w:val="TableH2"/>
              <w:rPr>
                <w:rFonts w:eastAsia="Arial Unicode MS"/>
                <w:lang w:eastAsia="ja-JP"/>
              </w:rPr>
            </w:pPr>
            <w:r w:rsidRPr="00C70209">
              <w:rPr>
                <w:rFonts w:eastAsia="Arial Unicode MS" w:cs="Calibri"/>
                <w:lang w:eastAsia="ja-JP"/>
              </w:rPr>
              <w:t>±</w:t>
            </w:r>
            <w:r w:rsidRPr="00C70209">
              <w:rPr>
                <w:rFonts w:eastAsia="Arial Unicode MS"/>
                <w:lang w:eastAsia="ja-JP"/>
              </w:rPr>
              <w:t xml:space="preserve"> iron</w:t>
            </w:r>
          </w:p>
          <w:p w14:paraId="2F7B76DC"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tc>
        <w:tc>
          <w:tcPr>
            <w:tcW w:w="518" w:type="pct"/>
          </w:tcPr>
          <w:p w14:paraId="2E8BA978"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606" w:type="pct"/>
          </w:tcPr>
          <w:p w14:paraId="3EF12860"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44A6C52A" w14:textId="4C9A551D"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4CE6B160"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7C59551" w14:textId="77777777" w:rsidTr="003131E2">
        <w:trPr>
          <w:cantSplit/>
        </w:trPr>
        <w:tc>
          <w:tcPr>
            <w:tcW w:w="5000" w:type="pct"/>
            <w:gridSpan w:val="10"/>
            <w:tcBorders>
              <w:top w:val="single" w:sz="4" w:space="0" w:color="000000"/>
              <w:bottom w:val="single" w:sz="4" w:space="0" w:color="000000"/>
            </w:tcBorders>
            <w:shd w:val="clear" w:color="auto" w:fill="000000"/>
          </w:tcPr>
          <w:p w14:paraId="41BCEC64"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 evidence </w:t>
            </w:r>
          </w:p>
        </w:tc>
      </w:tr>
      <w:tr w:rsidR="00DF2BB6" w:rsidRPr="00C70209" w14:paraId="49806F0B" w14:textId="77777777" w:rsidTr="003131E2">
        <w:trPr>
          <w:cantSplit/>
        </w:trPr>
        <w:tc>
          <w:tcPr>
            <w:tcW w:w="5000" w:type="pct"/>
            <w:gridSpan w:val="10"/>
            <w:tcBorders>
              <w:top w:val="single" w:sz="4" w:space="0" w:color="000000"/>
              <w:bottom w:val="single" w:sz="4" w:space="0" w:color="000000"/>
            </w:tcBorders>
            <w:shd w:val="clear" w:color="auto" w:fill="auto"/>
          </w:tcPr>
          <w:p w14:paraId="41FE07DD"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273B0772" w14:textId="77777777" w:rsidTr="003131E2">
        <w:trPr>
          <w:cantSplit/>
        </w:trPr>
        <w:tc>
          <w:tcPr>
            <w:tcW w:w="388" w:type="pct"/>
            <w:tcBorders>
              <w:top w:val="single" w:sz="4" w:space="0" w:color="auto"/>
              <w:bottom w:val="single" w:sz="4" w:space="0" w:color="auto"/>
            </w:tcBorders>
          </w:tcPr>
          <w:p w14:paraId="5F30D6F4" w14:textId="5ED3B93F"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6FB3464C" w14:textId="77777777" w:rsidR="00DF2BB6" w:rsidRPr="00C70209" w:rsidRDefault="00DF2BB6" w:rsidP="003131E2">
            <w:pPr>
              <w:pStyle w:val="Tabletext-evidencematrix"/>
            </w:pPr>
            <w:r w:rsidRPr="00C70209">
              <w:t>Level I</w:t>
            </w:r>
          </w:p>
          <w:p w14:paraId="4B9CD4E2" w14:textId="77777777" w:rsidR="00DF2BB6" w:rsidRPr="00C70209" w:rsidRDefault="00DF2BB6" w:rsidP="003131E2">
            <w:pPr>
              <w:pStyle w:val="Tabletext-evidencematrix"/>
            </w:pPr>
            <w:r w:rsidRPr="00C70209">
              <w:rPr>
                <w:i/>
              </w:rPr>
              <w:t>Good</w:t>
            </w:r>
          </w:p>
        </w:tc>
        <w:tc>
          <w:tcPr>
            <w:tcW w:w="491" w:type="pct"/>
          </w:tcPr>
          <w:p w14:paraId="5A9FC4EE" w14:textId="4A2B2EAC" w:rsidR="00DF2BB6" w:rsidRPr="00C70209" w:rsidRDefault="00DF2BB6" w:rsidP="003131E2">
            <w:pPr>
              <w:pStyle w:val="Tabletext-evidencematrix"/>
            </w:pPr>
            <w:r w:rsidRPr="00C70209">
              <w:t>16 trials</w:t>
            </w:r>
            <w:r w:rsidRPr="00C70209">
              <w:rPr>
                <w:vertAlign w:val="superscript"/>
              </w:rPr>
              <w:t>c</w:t>
            </w:r>
            <w:r w:rsidRPr="00C70209">
              <w:t xml:space="preserve"> (Arif 2005, Avent 2002, Carnielli 1992, Fauchere 2008, Haiden 2005, Maier 1994, Maier 2002, Obladen 1991, Ohls 1997, Ohls 2001 (group a), Ohls 2001 (group b), Ohls 2013, Soubasi 1993, Soubasi 1995, Yasmeen 2012, Yeo 2001)</w:t>
            </w:r>
            <w:r w:rsidR="00AE7AA3">
              <w:fldChar w:fldCharType="begin">
                <w:fldData xml:space="preserve">PEVuZE5vdGU+PENpdGU+PEF1dGhvcj5BcmlmPC9BdXRob3I+PFllYXI+MjAwNTwvWWVhcj48UmVj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Mzc14oCTODI8L3BhZ2VzPjx2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PaGxz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</w:fldData>
              </w:fldChar>
            </w:r>
            <w:r w:rsidR="00AE7AA3">
              <w:instrText xml:space="preserve"> ADDIN EN.CITE </w:instrText>
            </w:r>
            <w:r w:rsidR="00AE7AA3">
              <w:fldChar w:fldCharType="begin">
                <w:fldData xml:space="preserve">PEVuZE5vdGU+PENpdGU+PEF1dGhvcj5BcmlmPC9BdXRob3I+PFllYXI+MjAwNTwvWWVhcj48UmVj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Mzc14oCTODI8L3BhZ2VzPjx2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</w:fldData>
              </w:fldChar>
            </w:r>
            <w:r w:rsidR="00AE7AA3">
              <w:instrText xml:space="preserve"> ADDIN EN.CITE.DATA </w:instrText>
            </w:r>
            <w:r w:rsidR="00AE7AA3">
              <w:fldChar w:fldCharType="end"/>
            </w:r>
            <w:r w:rsidR="00AE7AA3">
              <w:fldChar w:fldCharType="separate"/>
            </w:r>
            <w:r w:rsidR="00AE7AA3" w:rsidRPr="00AE7AA3">
              <w:rPr>
                <w:noProof/>
                <w:vertAlign w:val="superscript"/>
              </w:rPr>
              <w:t>95-96; 98; 100-101; 105-106; 109; 111-112; 114; 116-117; 119-120</w:t>
            </w:r>
            <w:r w:rsidR="00AE7AA3">
              <w:fldChar w:fldCharType="end"/>
            </w:r>
          </w:p>
          <w:p w14:paraId="3E52CEB4" w14:textId="77777777" w:rsidR="00DF2BB6" w:rsidRPr="00C70209" w:rsidRDefault="00DF2BB6" w:rsidP="003131E2">
            <w:pPr>
              <w:pStyle w:val="Tabletext-evidencematrix"/>
            </w:pPr>
            <w:r w:rsidRPr="00C70209">
              <w:t>N=1656</w:t>
            </w:r>
          </w:p>
        </w:tc>
        <w:tc>
          <w:tcPr>
            <w:tcW w:w="491" w:type="pct"/>
          </w:tcPr>
          <w:p w14:paraId="09D0ACFB" w14:textId="77777777" w:rsidR="00DF2BB6" w:rsidRPr="00C70209" w:rsidRDefault="00DF2BB6" w:rsidP="003131E2">
            <w:pPr>
              <w:pStyle w:val="Tabletext-evidencematrix"/>
            </w:pPr>
            <w:r w:rsidRPr="00C70209">
              <w:t>Preterm (&lt;37 weeks gestation) and/or LBW (&lt;2500 g) neonates, aged less than 8 days</w:t>
            </w:r>
          </w:p>
        </w:tc>
        <w:tc>
          <w:tcPr>
            <w:tcW w:w="490" w:type="pct"/>
          </w:tcPr>
          <w:p w14:paraId="2588C7A4" w14:textId="77777777" w:rsidR="00DF2BB6" w:rsidRPr="00C70209" w:rsidRDefault="00DF2BB6" w:rsidP="003131E2">
            <w:pPr>
              <w:pStyle w:val="Tabletext-evidencematrix"/>
            </w:pPr>
            <w:r w:rsidRPr="00C70209">
              <w:t>Austria x1, Bangladesh x1, Europe x3, Greece x2, Italy x1, South Africa x1, Singapore x1, Switzerland x1, Turkey x1, USA x4</w:t>
            </w:r>
          </w:p>
        </w:tc>
        <w:tc>
          <w:tcPr>
            <w:tcW w:w="490" w:type="pct"/>
          </w:tcPr>
          <w:p w14:paraId="0B5FA9BC" w14:textId="06DA8790" w:rsidR="00DF2BB6" w:rsidRPr="00C70209" w:rsidRDefault="00DF2BB6" w:rsidP="003131E2">
            <w:pPr>
              <w:pStyle w:val="Tabletext-evidencematrix"/>
            </w:pPr>
            <w:r w:rsidRPr="00C70209">
              <w:t>Early rHuEPO + iron versus placebo + iron</w:t>
            </w:r>
          </w:p>
          <w:p w14:paraId="6FFF4BE3" w14:textId="088F53EA" w:rsidR="00DF2BB6" w:rsidRPr="00C70209" w:rsidRDefault="00DF2BB6" w:rsidP="003131E2">
            <w:pPr>
              <w:pStyle w:val="Tabletext-subanalysis"/>
            </w:pPr>
            <w:r w:rsidRPr="00C70209">
              <w:t>*Initiation of rHuEPO &lt;8 days after birth</w:t>
            </w:r>
          </w:p>
        </w:tc>
        <w:tc>
          <w:tcPr>
            <w:tcW w:w="492" w:type="pct"/>
          </w:tcPr>
          <w:p w14:paraId="300F4551" w14:textId="77777777" w:rsidR="00DF2BB6" w:rsidRPr="00C70209" w:rsidRDefault="00DF2BB6" w:rsidP="003131E2">
            <w:pPr>
              <w:pStyle w:val="Tabletext-evidencematrix"/>
            </w:pPr>
            <w:r w:rsidRPr="00C70209">
              <w:t>All-cause mortality during initial hospital stay</w:t>
            </w:r>
          </w:p>
        </w:tc>
        <w:tc>
          <w:tcPr>
            <w:tcW w:w="517" w:type="pct"/>
          </w:tcPr>
          <w:p w14:paraId="54E30606" w14:textId="77777777" w:rsidR="00DF2BB6" w:rsidRPr="00C70209" w:rsidRDefault="00DF2BB6" w:rsidP="003131E2">
            <w:pPr>
              <w:pStyle w:val="Tabletext-evidencematrix"/>
            </w:pPr>
            <w:r w:rsidRPr="00C70209">
              <w:t>79/864 (9.1%)</w:t>
            </w:r>
          </w:p>
        </w:tc>
        <w:tc>
          <w:tcPr>
            <w:tcW w:w="517" w:type="pct"/>
          </w:tcPr>
          <w:p w14:paraId="246AE69A" w14:textId="77777777" w:rsidR="00DF2BB6" w:rsidRPr="00C70209" w:rsidRDefault="00DF2BB6" w:rsidP="003131E2">
            <w:pPr>
              <w:pStyle w:val="Tabletext-evidencematrix"/>
            </w:pPr>
            <w:r w:rsidRPr="00C70209">
              <w:t>80/792 (10.1%)</w:t>
            </w:r>
          </w:p>
        </w:tc>
        <w:tc>
          <w:tcPr>
            <w:tcW w:w="518" w:type="pct"/>
          </w:tcPr>
          <w:p w14:paraId="341D744B" w14:textId="77777777" w:rsidR="00DF2BB6" w:rsidRPr="00C70209" w:rsidRDefault="00DF2BB6" w:rsidP="003131E2">
            <w:pPr>
              <w:pStyle w:val="Tabletext-evidencematrix"/>
            </w:pPr>
            <w:r w:rsidRPr="00C70209">
              <w:t>RR 0.91 [0.68, 1.22]</w:t>
            </w:r>
          </w:p>
        </w:tc>
        <w:tc>
          <w:tcPr>
            <w:tcW w:w="606" w:type="pct"/>
          </w:tcPr>
          <w:p w14:paraId="69032C9F" w14:textId="77777777" w:rsidR="00DF2BB6" w:rsidRPr="00C70209" w:rsidRDefault="00DF2BB6" w:rsidP="003131E2">
            <w:pPr>
              <w:pStyle w:val="Tabletext-evidencematrix"/>
              <w:rPr>
                <w:i/>
              </w:rPr>
            </w:pPr>
            <w:r w:rsidRPr="00C70209">
              <w:rPr>
                <w:i/>
              </w:rPr>
              <w:t>No significant difference</w:t>
            </w:r>
          </w:p>
          <w:p w14:paraId="39D3C5A0" w14:textId="38010DC6" w:rsidR="00DF2BB6" w:rsidRPr="00C70209" w:rsidRDefault="001A475D" w:rsidP="003131E2">
            <w:pPr>
              <w:pStyle w:val="Tabletext-evidencematrix"/>
            </w:pPr>
            <w:r w:rsidRPr="001A475D">
              <w:rPr>
                <w:i/>
              </w:rPr>
              <w:t>P = </w:t>
            </w:r>
            <w:r w:rsidR="00DF2BB6" w:rsidRPr="00C70209">
              <w:t>0.53</w:t>
            </w:r>
          </w:p>
          <w:p w14:paraId="0C515A41" w14:textId="77777777" w:rsidR="00DF2BB6" w:rsidRPr="00C70209" w:rsidRDefault="00DF2BB6" w:rsidP="003131E2">
            <w:pPr>
              <w:pStyle w:val="Tabletext-evidencematrix"/>
            </w:pPr>
            <w:r w:rsidRPr="00C70209">
              <w:t>No significant heterogeneity</w:t>
            </w:r>
          </w:p>
          <w:p w14:paraId="28001BE6" w14:textId="4E4B1DB1"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236653C7" w14:textId="77777777" w:rsidTr="003131E2">
        <w:trPr>
          <w:cantSplit/>
        </w:trPr>
        <w:tc>
          <w:tcPr>
            <w:tcW w:w="388" w:type="pct"/>
            <w:tcBorders>
              <w:top w:val="single" w:sz="4" w:space="0" w:color="auto"/>
              <w:bottom w:val="single" w:sz="4" w:space="0" w:color="auto"/>
            </w:tcBorders>
          </w:tcPr>
          <w:p w14:paraId="1E995F6E" w14:textId="711682EA" w:rsidR="00DF2BB6" w:rsidRPr="00C70209" w:rsidRDefault="00DF2BB6" w:rsidP="003131E2">
            <w:pPr>
              <w:pStyle w:val="Tabletext-evidencematrix"/>
            </w:pPr>
            <w:r w:rsidRPr="00C70209">
              <w:t>Aher 2014</w:t>
            </w:r>
            <w:r w:rsidRPr="00C70209">
              <w:fldChar w:fldCharType="begin"/>
            </w:r>
            <w:r w:rsidR="003F7DCB" w:rsidRPr="00C70209">
              <w:instrText xml:space="preserve"> ADDIN EN.CITE &lt;EndNote&gt;&lt;Cite&gt;&lt;Author&gt;Aher&lt;/Author&gt;&lt;Year&gt;2014&lt;/Year&gt;&lt;RecNum&gt;337&lt;/RecNum&gt;&lt;DisplayText&gt;&lt;style face="superscript"&gt;87&lt;/style&gt;&lt;/DisplayText&gt;&lt;record&gt;&lt;rec-number&gt;337&lt;/rec-number&gt;&lt;foreign-keys&gt;&lt;key app="EN" db-id="9edve2wadsavt5ewavaxtda4f2tavzvts9ee" timestamp="1427480012"&gt;337&lt;/key&gt;&lt;key app="ENWeb" db-id=""&gt;0&lt;/key&gt;&lt;/foreign-keys&gt;&lt;ref-type name="Journal Article"&gt;17&lt;/ref-type&gt;&lt;contributors&gt;&lt;authors&gt;&lt;author&gt;Aher, S. M.&lt;/author&gt;&lt;author&gt;Ohlsson, A.&lt;/author&gt;&lt;/authors&gt;&lt;/contributors&gt;&lt;auth-address&gt;Neonatology, Dr. Aher&amp;apos;s Neocare Hospital, Near Tusakhre Lawns, Mumbai Naka, Nashik, Maharashtra, India, 422002.&lt;/auth-address&gt;&lt;titles&gt;&lt;title&gt;Late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8&lt;/pages&gt;&lt;volume&gt;4&lt;/volume&gt;&lt;dates&gt;&lt;year&gt;2014&lt;/year&gt;&lt;/dates&gt;&lt;isbn&gt;1469-493X (Electronic)&amp;#xD;1361-6137 (Linking)&lt;/isbn&gt;&lt;accession-num&gt;24760628&lt;/accession-num&gt;&lt;urls&gt;&lt;related-urls&gt;&lt;url&gt;http://www.ncbi.nlm.nih.gov/pubmed/24760628&lt;/url&gt;&lt;/related-urls&gt;&lt;/urls&gt;&lt;electronic-resource-num&gt;10.1002/14651858.CD004868.pub4&lt;/electronic-resource-num&gt;&lt;/record&gt;&lt;/Cite&gt;&lt;/EndNote&gt;</w:instrText>
            </w:r>
            <w:r w:rsidRPr="00C70209">
              <w:fldChar w:fldCharType="separate"/>
            </w:r>
            <w:r w:rsidR="003F7DCB" w:rsidRPr="00C70209">
              <w:rPr>
                <w:vertAlign w:val="superscript"/>
              </w:rPr>
              <w:t>87</w:t>
            </w:r>
            <w:r w:rsidRPr="00C70209">
              <w:fldChar w:fldCharType="end"/>
            </w:r>
          </w:p>
          <w:p w14:paraId="7CEECF95" w14:textId="77777777" w:rsidR="00DF2BB6" w:rsidRPr="00C70209" w:rsidRDefault="00DF2BB6" w:rsidP="003131E2">
            <w:pPr>
              <w:pStyle w:val="Tabletext-evidencematrix"/>
            </w:pPr>
            <w:r w:rsidRPr="00C70209">
              <w:t>Level I</w:t>
            </w:r>
          </w:p>
          <w:p w14:paraId="709E720D" w14:textId="77777777" w:rsidR="00DF2BB6" w:rsidRPr="00C70209" w:rsidRDefault="00DF2BB6" w:rsidP="003131E2">
            <w:pPr>
              <w:pStyle w:val="Tabletext-evidencematrix"/>
            </w:pPr>
            <w:r w:rsidRPr="00C70209">
              <w:rPr>
                <w:i/>
              </w:rPr>
              <w:t>Good</w:t>
            </w:r>
          </w:p>
        </w:tc>
        <w:tc>
          <w:tcPr>
            <w:tcW w:w="491" w:type="pct"/>
          </w:tcPr>
          <w:p w14:paraId="098A3E5C" w14:textId="5C5FF47C" w:rsidR="00DF2BB6" w:rsidRPr="00C70209" w:rsidRDefault="00DF2BB6" w:rsidP="003131E2">
            <w:pPr>
              <w:pStyle w:val="Tabletext-evidencematrix"/>
            </w:pPr>
            <w:r w:rsidRPr="00C70209">
              <w:t>13 trials (</w:t>
            </w:r>
            <w:r w:rsidRPr="00C70209">
              <w:rPr>
                <w:szCs w:val="16"/>
              </w:rPr>
              <w:t xml:space="preserve">Al-Kharfy 2005, Bechensteen 1993, Chen 1995, Donato 1996, Emmerson 1993, </w:t>
            </w:r>
            <w:r w:rsidR="00C70209" w:rsidRPr="00C70209">
              <w:rPr>
                <w:szCs w:val="16"/>
              </w:rPr>
              <w:t>Giannakopoulou</w:t>
            </w:r>
            <w:r w:rsidRPr="00C70209">
              <w:rPr>
                <w:szCs w:val="16"/>
              </w:rPr>
              <w:t xml:space="preserve"> 1998, Griffiths 1997, Maier 2002, Meyer 1994, Pollak 2001, Shannon 1991, Shannon 1995, Whitehall 1999)</w:t>
            </w:r>
            <w:r w:rsidR="00AE7AA3">
              <w:rPr>
                <w:szCs w:val="16"/>
              </w:rPr>
              <w:fldChar w:fldCharType="begin">
                <w:fldData xml:space="preserve">PEVuZE5vdGU+PENpdGU+PEF1dGhvcj5BbC1LaGFyZnk8L0F1dGhvcj48WWVhcj4xOTk2PC9ZZWFy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</w:fldData>
              </w:fldChar>
            </w:r>
            <w:r w:rsidR="00AE7AA3">
              <w:rPr>
                <w:szCs w:val="16"/>
              </w:rPr>
              <w:instrText xml:space="preserve"> ADDIN EN.CITE </w:instrText>
            </w:r>
            <w:r w:rsidR="00AE7AA3">
              <w:rPr>
                <w:szCs w:val="16"/>
              </w:rPr>
              <w:fldChar w:fldCharType="begin">
                <w:fldData xml:space="preserve">PEVuZE5vdGU+PENpdGU+PEF1dGhvcj5BbC1LaGFyZnk8L0F1dGhvcj48WWVhcj4xOTk2PC9ZZWFy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</w:fldData>
              </w:fldChar>
            </w:r>
            <w:r w:rsidR="00AE7AA3">
              <w:rPr>
                <w:szCs w:val="16"/>
              </w:rPr>
              <w:instrText xml:space="preserve"> ADDIN EN.CITE.DATA </w:instrText>
            </w:r>
            <w:r w:rsidR="00AE7AA3">
              <w:rPr>
                <w:szCs w:val="16"/>
              </w:rPr>
            </w:r>
            <w:r w:rsidR="00AE7AA3">
              <w:rPr>
                <w:szCs w:val="16"/>
              </w:rPr>
              <w:fldChar w:fldCharType="end"/>
            </w:r>
            <w:r w:rsidR="00AE7AA3">
              <w:rPr>
                <w:szCs w:val="16"/>
              </w:rPr>
            </w:r>
            <w:r w:rsidR="00AE7AA3">
              <w:rPr>
                <w:szCs w:val="16"/>
              </w:rPr>
              <w:fldChar w:fldCharType="separate"/>
            </w:r>
            <w:r w:rsidR="00AE7AA3" w:rsidRPr="00AE7AA3">
              <w:rPr>
                <w:noProof/>
                <w:szCs w:val="16"/>
                <w:vertAlign w:val="superscript"/>
              </w:rPr>
              <w:t>106; 123; 126-127; 129-132; 136-137; 141; 143-144</w:t>
            </w:r>
            <w:r w:rsidR="00AE7AA3">
              <w:rPr>
                <w:szCs w:val="16"/>
              </w:rPr>
              <w:fldChar w:fldCharType="end"/>
            </w:r>
          </w:p>
          <w:p w14:paraId="1786F69D" w14:textId="77777777" w:rsidR="00DF2BB6" w:rsidRPr="00C70209" w:rsidRDefault="00DF2BB6" w:rsidP="003131E2">
            <w:pPr>
              <w:pStyle w:val="Tabletext-evidencematrix"/>
            </w:pPr>
            <w:r w:rsidRPr="00C70209">
              <w:t>N=767</w:t>
            </w:r>
          </w:p>
        </w:tc>
        <w:tc>
          <w:tcPr>
            <w:tcW w:w="491" w:type="pct"/>
          </w:tcPr>
          <w:p w14:paraId="2FAF9870" w14:textId="77777777" w:rsidR="00DF2BB6" w:rsidRPr="00C70209" w:rsidRDefault="00DF2BB6" w:rsidP="003131E2">
            <w:pPr>
              <w:pStyle w:val="Tabletext-evidencematrix"/>
            </w:pPr>
            <w:r w:rsidRPr="00C70209">
              <w:t>Preterm (&lt;37 weeks gestation) and/or LBW (&lt;2500g) neonates, aged 8–28 days</w:t>
            </w:r>
          </w:p>
        </w:tc>
        <w:tc>
          <w:tcPr>
            <w:tcW w:w="490" w:type="pct"/>
          </w:tcPr>
          <w:p w14:paraId="7E77CB63" w14:textId="77777777" w:rsidR="00DF2BB6" w:rsidRPr="00C70209" w:rsidRDefault="00DF2BB6" w:rsidP="003131E2">
            <w:pPr>
              <w:pStyle w:val="Tabletext-evidencematrix"/>
            </w:pPr>
            <w:r w:rsidRPr="00C70209">
              <w:t>Argentina x1, Australia x1, Austria x1, Canada x1,Europe x1, Greece x1, Norway x1, South Africa x1, Taiwan x1, UK x2, USA x2</w:t>
            </w:r>
          </w:p>
        </w:tc>
        <w:tc>
          <w:tcPr>
            <w:tcW w:w="490" w:type="pct"/>
          </w:tcPr>
          <w:p w14:paraId="54C298D6" w14:textId="0B51E3D7" w:rsidR="00DF2BB6" w:rsidRPr="00C70209" w:rsidRDefault="00DF2BB6" w:rsidP="003131E2">
            <w:pPr>
              <w:pStyle w:val="Tabletext-evidencematrix"/>
            </w:pPr>
            <w:r w:rsidRPr="00C70209">
              <w:t>Late rHuEPO + iron versus placebo/no intervention + iron</w:t>
            </w:r>
          </w:p>
          <w:p w14:paraId="486E3DF5" w14:textId="5F9E5C96" w:rsidR="00DF2BB6" w:rsidRPr="00C70209" w:rsidRDefault="00DF2BB6" w:rsidP="003131E2">
            <w:pPr>
              <w:pStyle w:val="Tabletext-subanalysis"/>
            </w:pPr>
            <w:r w:rsidRPr="00C70209">
              <w:t>*Initiation of rHuEPO 8 to 28 days after birth</w:t>
            </w:r>
          </w:p>
        </w:tc>
        <w:tc>
          <w:tcPr>
            <w:tcW w:w="492" w:type="pct"/>
          </w:tcPr>
          <w:p w14:paraId="484BAF47" w14:textId="77777777" w:rsidR="00DF2BB6" w:rsidRPr="00C70209" w:rsidRDefault="00DF2BB6" w:rsidP="003131E2">
            <w:pPr>
              <w:pStyle w:val="Tabletext-evidencematrix"/>
            </w:pPr>
            <w:r w:rsidRPr="00C70209">
              <w:t>All-cause mortality during hospital stay</w:t>
            </w:r>
          </w:p>
        </w:tc>
        <w:tc>
          <w:tcPr>
            <w:tcW w:w="517" w:type="pct"/>
          </w:tcPr>
          <w:p w14:paraId="1A901761" w14:textId="77777777" w:rsidR="00DF2BB6" w:rsidRPr="00C70209" w:rsidRDefault="00DF2BB6" w:rsidP="003131E2">
            <w:pPr>
              <w:pStyle w:val="Tabletext-evidencematrix"/>
            </w:pPr>
            <w:r w:rsidRPr="00C70209">
              <w:t>20/403 (5.0%)</w:t>
            </w:r>
          </w:p>
        </w:tc>
        <w:tc>
          <w:tcPr>
            <w:tcW w:w="517" w:type="pct"/>
          </w:tcPr>
          <w:p w14:paraId="24DD9CE3" w14:textId="77777777" w:rsidR="00DF2BB6" w:rsidRPr="00C70209" w:rsidRDefault="00DF2BB6" w:rsidP="003131E2">
            <w:pPr>
              <w:pStyle w:val="Tabletext-evidencematrix"/>
            </w:pPr>
            <w:r w:rsidRPr="00C70209">
              <w:t>23/364 (6.3%)</w:t>
            </w:r>
          </w:p>
        </w:tc>
        <w:tc>
          <w:tcPr>
            <w:tcW w:w="518" w:type="pct"/>
          </w:tcPr>
          <w:p w14:paraId="64D8703A" w14:textId="77777777" w:rsidR="00DF2BB6" w:rsidRPr="00C70209" w:rsidRDefault="00DF2BB6" w:rsidP="003131E2">
            <w:pPr>
              <w:pStyle w:val="Tabletext-evidencematrix"/>
            </w:pPr>
            <w:r w:rsidRPr="00C70209">
              <w:t>RR 0.82 [0.49,1.39]</w:t>
            </w:r>
          </w:p>
        </w:tc>
        <w:tc>
          <w:tcPr>
            <w:tcW w:w="606" w:type="pct"/>
          </w:tcPr>
          <w:p w14:paraId="5E565103" w14:textId="77777777" w:rsidR="00DF2BB6" w:rsidRPr="00C70209" w:rsidRDefault="00DF2BB6" w:rsidP="003131E2">
            <w:pPr>
              <w:pStyle w:val="Tabletext-evidencematrix"/>
              <w:rPr>
                <w:i/>
              </w:rPr>
            </w:pPr>
            <w:r w:rsidRPr="00C70209">
              <w:rPr>
                <w:i/>
              </w:rPr>
              <w:t>No significant difference</w:t>
            </w:r>
          </w:p>
          <w:p w14:paraId="306EC82B" w14:textId="3CDAD0D3" w:rsidR="00DF2BB6" w:rsidRPr="00C70209" w:rsidRDefault="001A475D" w:rsidP="003131E2">
            <w:pPr>
              <w:pStyle w:val="Tabletext-evidencematrix"/>
            </w:pPr>
            <w:r w:rsidRPr="001A475D">
              <w:rPr>
                <w:i/>
              </w:rPr>
              <w:t>P = </w:t>
            </w:r>
            <w:r w:rsidR="00DF2BB6" w:rsidRPr="00C70209">
              <w:t>0.47</w:t>
            </w:r>
          </w:p>
          <w:p w14:paraId="2501D890" w14:textId="77777777" w:rsidR="00DF2BB6" w:rsidRPr="00C70209" w:rsidRDefault="00DF2BB6" w:rsidP="003131E2">
            <w:pPr>
              <w:pStyle w:val="Tabletext-evidencematrix"/>
            </w:pPr>
            <w:r w:rsidRPr="00C70209">
              <w:t>No significant heterogeneity</w:t>
            </w:r>
          </w:p>
          <w:p w14:paraId="52DDD5F7" w14:textId="625BCC3B"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0E128691" w14:textId="77777777" w:rsidTr="003131E2">
        <w:trPr>
          <w:cantSplit/>
        </w:trPr>
        <w:tc>
          <w:tcPr>
            <w:tcW w:w="5000" w:type="pct"/>
            <w:gridSpan w:val="10"/>
            <w:tcBorders>
              <w:top w:val="single" w:sz="4" w:space="0" w:color="000000"/>
              <w:bottom w:val="single" w:sz="4" w:space="0" w:color="000000"/>
            </w:tcBorders>
            <w:shd w:val="clear" w:color="auto" w:fill="000000"/>
          </w:tcPr>
          <w:p w14:paraId="27A8B41D"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evidence </w:t>
            </w:r>
          </w:p>
        </w:tc>
      </w:tr>
      <w:tr w:rsidR="00DF2BB6" w:rsidRPr="00C70209" w14:paraId="49083752" w14:textId="77777777" w:rsidTr="003131E2">
        <w:trPr>
          <w:cantSplit/>
        </w:trPr>
        <w:tc>
          <w:tcPr>
            <w:tcW w:w="5000" w:type="pct"/>
            <w:gridSpan w:val="10"/>
            <w:tcBorders>
              <w:top w:val="single" w:sz="4" w:space="0" w:color="000000"/>
              <w:bottom w:val="single" w:sz="4" w:space="0" w:color="000000"/>
            </w:tcBorders>
            <w:shd w:val="clear" w:color="auto" w:fill="auto"/>
          </w:tcPr>
          <w:p w14:paraId="77C12DD5"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113C054A" w14:textId="77777777" w:rsidTr="003131E2">
        <w:trPr>
          <w:cantSplit/>
        </w:trPr>
        <w:tc>
          <w:tcPr>
            <w:tcW w:w="388" w:type="pct"/>
            <w:tcBorders>
              <w:top w:val="single" w:sz="4" w:space="0" w:color="auto"/>
            </w:tcBorders>
          </w:tcPr>
          <w:p w14:paraId="5B3F10D7" w14:textId="03928106"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1D75EFF5" w14:textId="77777777" w:rsidR="00DF2BB6" w:rsidRPr="00C70209" w:rsidRDefault="00DF2BB6" w:rsidP="003131E2">
            <w:pPr>
              <w:pStyle w:val="Tabletext-evidencematrix"/>
            </w:pPr>
            <w:r w:rsidRPr="00C70209">
              <w:t>Level I/II</w:t>
            </w:r>
          </w:p>
          <w:p w14:paraId="50835A67" w14:textId="77777777" w:rsidR="00DF2BB6" w:rsidRPr="00C70209" w:rsidRDefault="00DF2BB6" w:rsidP="003131E2">
            <w:pPr>
              <w:pStyle w:val="Tabletext-evidencematrix"/>
            </w:pPr>
            <w:r w:rsidRPr="00C70209">
              <w:rPr>
                <w:i/>
              </w:rPr>
              <w:t>Good</w:t>
            </w:r>
          </w:p>
        </w:tc>
        <w:tc>
          <w:tcPr>
            <w:tcW w:w="491" w:type="pct"/>
          </w:tcPr>
          <w:p w14:paraId="5A2FF76F" w14:textId="63243066" w:rsidR="00DF2BB6" w:rsidRPr="00C70209" w:rsidRDefault="00DF2BB6" w:rsidP="003131E2">
            <w:pPr>
              <w:pStyle w:val="Tabletext-evidencematrix"/>
            </w:pPr>
            <w:r w:rsidRPr="00C70209">
              <w:t>1 trial (Ohls 2013)</w:t>
            </w:r>
            <w:r w:rsidR="00AE7AA3">
              <w:fldChar w:fldCharType="begin"/>
            </w:r>
            <w:r w:rsidR="00AE7AA3">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AE7AA3">
              <w:fldChar w:fldCharType="separate"/>
            </w:r>
            <w:r w:rsidR="00AE7AA3" w:rsidRPr="00AE7AA3">
              <w:rPr>
                <w:noProof/>
                <w:vertAlign w:val="superscript"/>
              </w:rPr>
              <w:t>114</w:t>
            </w:r>
            <w:r w:rsidR="00AE7AA3">
              <w:fldChar w:fldCharType="end"/>
            </w:r>
          </w:p>
          <w:p w14:paraId="7D344B3E" w14:textId="77777777" w:rsidR="00DF2BB6" w:rsidRPr="00C70209" w:rsidRDefault="00DF2BB6" w:rsidP="003131E2">
            <w:pPr>
              <w:pStyle w:val="Tabletext-evidencematrix"/>
            </w:pPr>
            <w:r w:rsidRPr="00C70209">
              <w:t>N=66</w:t>
            </w:r>
          </w:p>
        </w:tc>
        <w:tc>
          <w:tcPr>
            <w:tcW w:w="491" w:type="pct"/>
          </w:tcPr>
          <w:p w14:paraId="5A377545" w14:textId="77777777" w:rsidR="00DF2BB6" w:rsidRPr="00C70209" w:rsidRDefault="00DF2BB6" w:rsidP="003131E2">
            <w:pPr>
              <w:pStyle w:val="Tabletext-evidencematrix"/>
            </w:pPr>
            <w:r w:rsidRPr="00C70209">
              <w:t>Preterm (&lt;37 weeks gestation) and/or LBW (&lt;2500 g) neonates</w:t>
            </w:r>
          </w:p>
        </w:tc>
        <w:tc>
          <w:tcPr>
            <w:tcW w:w="490" w:type="pct"/>
          </w:tcPr>
          <w:p w14:paraId="1C9AB9B3" w14:textId="77777777" w:rsidR="00DF2BB6" w:rsidRPr="00C70209" w:rsidRDefault="00DF2BB6" w:rsidP="003131E2">
            <w:pPr>
              <w:pStyle w:val="Tabletext-evidencematrix"/>
            </w:pPr>
            <w:r w:rsidRPr="00C70209">
              <w:t>USA</w:t>
            </w:r>
          </w:p>
        </w:tc>
        <w:tc>
          <w:tcPr>
            <w:tcW w:w="490" w:type="pct"/>
          </w:tcPr>
          <w:p w14:paraId="76D2D580" w14:textId="5952CA25" w:rsidR="00DF2BB6" w:rsidRPr="00C70209" w:rsidRDefault="00DF2BB6" w:rsidP="003131E2">
            <w:pPr>
              <w:pStyle w:val="Tabletext-evidencematrix"/>
            </w:pPr>
            <w:r w:rsidRPr="00C70209">
              <w:t>DAR + iron versus placebo+ iron</w:t>
            </w:r>
          </w:p>
        </w:tc>
        <w:tc>
          <w:tcPr>
            <w:tcW w:w="492" w:type="pct"/>
          </w:tcPr>
          <w:p w14:paraId="115588AA" w14:textId="77777777" w:rsidR="00DF2BB6" w:rsidRPr="00C70209" w:rsidRDefault="00DF2BB6" w:rsidP="003131E2">
            <w:pPr>
              <w:pStyle w:val="Tabletext-evidencematrix"/>
            </w:pPr>
            <w:r w:rsidRPr="00C70209">
              <w:t>All-cause mortality during initial hospital stay</w:t>
            </w:r>
          </w:p>
        </w:tc>
        <w:tc>
          <w:tcPr>
            <w:tcW w:w="517" w:type="pct"/>
          </w:tcPr>
          <w:p w14:paraId="19688A4C" w14:textId="77777777" w:rsidR="00DF2BB6" w:rsidRPr="00C70209" w:rsidRDefault="00DF2BB6" w:rsidP="003131E2">
            <w:pPr>
              <w:pStyle w:val="Tabletext-evidencematrix"/>
            </w:pPr>
            <w:r w:rsidRPr="00C70209">
              <w:t>1/33 (3.0%)</w:t>
            </w:r>
          </w:p>
        </w:tc>
        <w:tc>
          <w:tcPr>
            <w:tcW w:w="517" w:type="pct"/>
          </w:tcPr>
          <w:p w14:paraId="5A8E4359" w14:textId="77777777" w:rsidR="00DF2BB6" w:rsidRPr="00C70209" w:rsidRDefault="00DF2BB6" w:rsidP="003131E2">
            <w:pPr>
              <w:pStyle w:val="Tabletext-evidencematrix"/>
            </w:pPr>
            <w:r w:rsidRPr="00C70209">
              <w:t>3/33 (9.1%)</w:t>
            </w:r>
          </w:p>
        </w:tc>
        <w:tc>
          <w:tcPr>
            <w:tcW w:w="518" w:type="pct"/>
          </w:tcPr>
          <w:p w14:paraId="1EBAA0F3" w14:textId="77777777" w:rsidR="00DF2BB6" w:rsidRPr="00C70209" w:rsidRDefault="00DF2BB6" w:rsidP="003131E2">
            <w:pPr>
              <w:pStyle w:val="Tabletext-evidencematrix"/>
            </w:pPr>
            <w:r w:rsidRPr="00C70209">
              <w:t>RR 0.33 [0.04, 3.04]</w:t>
            </w:r>
          </w:p>
        </w:tc>
        <w:tc>
          <w:tcPr>
            <w:tcW w:w="606" w:type="pct"/>
          </w:tcPr>
          <w:p w14:paraId="78BD482A" w14:textId="77777777" w:rsidR="00DF2BB6" w:rsidRPr="00C70209" w:rsidRDefault="00DF2BB6" w:rsidP="003131E2">
            <w:pPr>
              <w:pStyle w:val="Tabletext-evidencematrix"/>
              <w:rPr>
                <w:i/>
              </w:rPr>
            </w:pPr>
            <w:r w:rsidRPr="00C70209">
              <w:rPr>
                <w:i/>
              </w:rPr>
              <w:t>No significant difference</w:t>
            </w:r>
          </w:p>
          <w:p w14:paraId="108674D0" w14:textId="159770EB" w:rsidR="00DF2BB6" w:rsidRPr="00C70209" w:rsidRDefault="001A475D" w:rsidP="003131E2">
            <w:pPr>
              <w:pStyle w:val="Tabletext-evidencematrix"/>
            </w:pPr>
            <w:r w:rsidRPr="001A475D">
              <w:rPr>
                <w:i/>
              </w:rPr>
              <w:t>P = </w:t>
            </w:r>
            <w:r w:rsidR="00DF2BB6" w:rsidRPr="00C70209">
              <w:t>0.33</w:t>
            </w:r>
          </w:p>
        </w:tc>
      </w:tr>
      <w:tr w:rsidR="00DF2BB6" w:rsidRPr="00C70209" w14:paraId="0EE7BA73" w14:textId="77777777" w:rsidTr="003131E2">
        <w:trPr>
          <w:cantSplit/>
        </w:trPr>
        <w:tc>
          <w:tcPr>
            <w:tcW w:w="5000" w:type="pct"/>
            <w:gridSpan w:val="10"/>
            <w:tcBorders>
              <w:top w:val="single" w:sz="4" w:space="0" w:color="000000"/>
              <w:bottom w:val="single" w:sz="4" w:space="0" w:color="000000"/>
            </w:tcBorders>
            <w:shd w:val="clear" w:color="auto" w:fill="auto"/>
          </w:tcPr>
          <w:p w14:paraId="46A3A46D" w14:textId="77777777" w:rsidR="00DF2BB6" w:rsidRPr="00C70209" w:rsidRDefault="00DF2BB6" w:rsidP="003131E2">
            <w:pPr>
              <w:pStyle w:val="TableH5"/>
              <w:rPr>
                <w:rFonts w:eastAsia="Arial Unicode MS"/>
                <w:lang w:eastAsia="ja-JP"/>
              </w:rPr>
            </w:pPr>
            <w:r w:rsidRPr="00C70209">
              <w:t>Feeding intolerance</w:t>
            </w:r>
          </w:p>
        </w:tc>
      </w:tr>
      <w:tr w:rsidR="00DF2BB6" w:rsidRPr="00C70209" w14:paraId="482E0FEF" w14:textId="77777777" w:rsidTr="003131E2">
        <w:trPr>
          <w:cantSplit/>
        </w:trPr>
        <w:tc>
          <w:tcPr>
            <w:tcW w:w="388" w:type="pct"/>
            <w:vMerge w:val="restart"/>
            <w:tcBorders>
              <w:top w:val="single" w:sz="4" w:space="0" w:color="auto"/>
            </w:tcBorders>
          </w:tcPr>
          <w:p w14:paraId="6AE880E0" w14:textId="1DEF095D" w:rsidR="00DF2BB6" w:rsidRPr="00C70209" w:rsidRDefault="00DF2BB6" w:rsidP="003131E2">
            <w:pPr>
              <w:pStyle w:val="Tabletext-evidencematrix"/>
            </w:pPr>
            <w:r w:rsidRPr="00C70209">
              <w:t>El-Ganzoury 2014</w:t>
            </w:r>
            <w:r w:rsidRPr="00C70209">
              <w:rPr>
                <w:vertAlign w:val="superscript"/>
              </w:rPr>
              <w:t xml:space="preserve">d </w:t>
            </w:r>
            <w:r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 </w:instrText>
            </w:r>
            <w:r w:rsidR="003F7DCB"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0</w:t>
            </w:r>
            <w:r w:rsidRPr="00C70209">
              <w:fldChar w:fldCharType="end"/>
            </w:r>
          </w:p>
          <w:p w14:paraId="74A50CEE" w14:textId="77777777" w:rsidR="00DF2BB6" w:rsidRPr="00C70209" w:rsidRDefault="00DF2BB6" w:rsidP="003131E2">
            <w:pPr>
              <w:pStyle w:val="Tabletext-evidencematrix"/>
            </w:pPr>
            <w:r w:rsidRPr="00C70209">
              <w:t>Level II</w:t>
            </w:r>
          </w:p>
          <w:p w14:paraId="7AEDF487" w14:textId="77777777" w:rsidR="00DF2BB6" w:rsidRPr="00C70209" w:rsidRDefault="00DF2BB6" w:rsidP="003131E2">
            <w:pPr>
              <w:pStyle w:val="Tabletext-evidencematrix"/>
              <w:rPr>
                <w:rStyle w:val="Emphasis"/>
                <w:iCs w:val="0"/>
              </w:rPr>
            </w:pPr>
            <w:r w:rsidRPr="00C70209">
              <w:rPr>
                <w:rStyle w:val="Emphasis"/>
                <w:iCs w:val="0"/>
              </w:rPr>
              <w:t>Fair</w:t>
            </w:r>
          </w:p>
        </w:tc>
        <w:tc>
          <w:tcPr>
            <w:tcW w:w="491" w:type="pct"/>
          </w:tcPr>
          <w:p w14:paraId="15CAD8CE" w14:textId="77777777" w:rsidR="00DF2BB6" w:rsidRPr="00C70209" w:rsidRDefault="00DF2BB6" w:rsidP="003131E2">
            <w:pPr>
              <w:pStyle w:val="Tabletext-evidencematrix"/>
            </w:pPr>
            <w:r w:rsidRPr="00C70209">
              <w:t>N=50</w:t>
            </w:r>
          </w:p>
        </w:tc>
        <w:tc>
          <w:tcPr>
            <w:tcW w:w="491" w:type="pct"/>
            <w:vMerge w:val="restart"/>
          </w:tcPr>
          <w:p w14:paraId="21EC10C2" w14:textId="77777777" w:rsidR="00DF2BB6" w:rsidRPr="00C70209" w:rsidRDefault="00DF2BB6" w:rsidP="003131E2">
            <w:pPr>
              <w:pStyle w:val="Tabletext-evidencematrix"/>
            </w:pPr>
            <w:r w:rsidRPr="00C70209">
              <w:t>Preterm infants (≤33 weeks gestation)</w:t>
            </w:r>
          </w:p>
        </w:tc>
        <w:tc>
          <w:tcPr>
            <w:tcW w:w="490" w:type="pct"/>
            <w:vMerge w:val="restart"/>
          </w:tcPr>
          <w:p w14:paraId="784BA59C" w14:textId="77777777" w:rsidR="00DF2BB6" w:rsidRPr="00C70209" w:rsidRDefault="00DF2BB6" w:rsidP="003131E2">
            <w:pPr>
              <w:pStyle w:val="Tabletext-evidencematrix"/>
            </w:pPr>
            <w:r w:rsidRPr="00C70209">
              <w:t>Multiple NICUs, Egypt</w:t>
            </w:r>
          </w:p>
        </w:tc>
        <w:tc>
          <w:tcPr>
            <w:tcW w:w="490" w:type="pct"/>
          </w:tcPr>
          <w:p w14:paraId="091D4849" w14:textId="263F804A" w:rsidR="00DF2BB6" w:rsidRPr="00C70209" w:rsidRDefault="00DF2BB6" w:rsidP="003131E2">
            <w:pPr>
              <w:pStyle w:val="Tabletext-evidencematrix"/>
            </w:pPr>
            <w:r w:rsidRPr="00C70209">
              <w:t>rHuEPO versus placebo</w:t>
            </w:r>
          </w:p>
        </w:tc>
        <w:tc>
          <w:tcPr>
            <w:tcW w:w="492" w:type="pct"/>
            <w:vMerge w:val="restart"/>
          </w:tcPr>
          <w:p w14:paraId="436AE0AD" w14:textId="77777777" w:rsidR="00DF2BB6" w:rsidRPr="00C70209" w:rsidRDefault="00DF2BB6" w:rsidP="003131E2">
            <w:pPr>
              <w:pStyle w:val="Tabletext-evidencematrix"/>
            </w:pPr>
            <w:r w:rsidRPr="00C70209">
              <w:t>Mortality</w:t>
            </w:r>
          </w:p>
        </w:tc>
        <w:tc>
          <w:tcPr>
            <w:tcW w:w="517" w:type="pct"/>
          </w:tcPr>
          <w:p w14:paraId="763A239D" w14:textId="77777777" w:rsidR="00DF2BB6" w:rsidRPr="00C70209" w:rsidRDefault="00DF2BB6" w:rsidP="003131E2">
            <w:pPr>
              <w:pStyle w:val="Tabletext-evidencematrix"/>
            </w:pPr>
            <w:r w:rsidRPr="00C70209">
              <w:t>2/20 (10%)</w:t>
            </w:r>
          </w:p>
          <w:p w14:paraId="2F7524EA" w14:textId="77777777" w:rsidR="00DF2BB6" w:rsidRPr="00C70209" w:rsidRDefault="00DF2BB6" w:rsidP="003131E2">
            <w:pPr>
              <w:pStyle w:val="Tabletext-evidencematrix"/>
              <w:rPr>
                <w:sz w:val="14"/>
                <w:szCs w:val="14"/>
              </w:rPr>
            </w:pPr>
            <w:r w:rsidRPr="00C70209">
              <w:rPr>
                <w:sz w:val="14"/>
                <w:szCs w:val="14"/>
              </w:rPr>
              <w:t>*both due to early onset sepsis</w:t>
            </w:r>
          </w:p>
          <w:p w14:paraId="3C15E79F" w14:textId="77777777" w:rsidR="00DF2BB6" w:rsidRPr="00C70209" w:rsidRDefault="00DF2BB6" w:rsidP="003131E2">
            <w:pPr>
              <w:pStyle w:val="Tabletext-evidencematrix"/>
            </w:pPr>
          </w:p>
        </w:tc>
        <w:tc>
          <w:tcPr>
            <w:tcW w:w="517" w:type="pct"/>
          </w:tcPr>
          <w:p w14:paraId="2F638499" w14:textId="77777777" w:rsidR="00DF2BB6" w:rsidRPr="00C70209" w:rsidRDefault="00DF2BB6" w:rsidP="003131E2">
            <w:pPr>
              <w:pStyle w:val="Tabletext-evidencematrix"/>
            </w:pPr>
            <w:r w:rsidRPr="00C70209">
              <w:t>3/30 (10%)</w:t>
            </w:r>
          </w:p>
          <w:p w14:paraId="17E2A026" w14:textId="77777777" w:rsidR="00DF2BB6" w:rsidRPr="00C70209" w:rsidRDefault="00DF2BB6" w:rsidP="003131E2">
            <w:pPr>
              <w:pStyle w:val="Tabletext-evidencematrix"/>
            </w:pPr>
            <w:r w:rsidRPr="00C70209">
              <w:rPr>
                <w:sz w:val="14"/>
                <w:szCs w:val="14"/>
              </w:rPr>
              <w:t xml:space="preserve">*due to NEC (grade III/IV) </w:t>
            </w:r>
          </w:p>
        </w:tc>
        <w:tc>
          <w:tcPr>
            <w:tcW w:w="518" w:type="pct"/>
          </w:tcPr>
          <w:p w14:paraId="6C269EFA" w14:textId="77777777" w:rsidR="00DF2BB6" w:rsidRPr="00C70209" w:rsidRDefault="00DF2BB6" w:rsidP="003131E2">
            <w:pPr>
              <w:pStyle w:val="Tabletext-evidencematrix"/>
            </w:pPr>
            <w:r w:rsidRPr="00C70209">
              <w:t>RR 1.00 [0.18, 5.46]</w:t>
            </w:r>
            <w:r w:rsidRPr="00C70209">
              <w:rPr>
                <w:vertAlign w:val="superscript"/>
              </w:rPr>
              <w:t>e</w:t>
            </w:r>
          </w:p>
        </w:tc>
        <w:tc>
          <w:tcPr>
            <w:tcW w:w="606" w:type="pct"/>
          </w:tcPr>
          <w:p w14:paraId="20ADE079" w14:textId="5AB87358" w:rsidR="00DF2BB6" w:rsidRPr="00C70209" w:rsidRDefault="00DF2BB6" w:rsidP="003131E2">
            <w:pPr>
              <w:pStyle w:val="Tabletext-evidencematrix"/>
              <w:rPr>
                <w:rStyle w:val="Emphasis"/>
                <w:iCs w:val="0"/>
              </w:rPr>
            </w:pPr>
            <w:r w:rsidRPr="00C70209">
              <w:rPr>
                <w:rStyle w:val="Emphasis"/>
                <w:iCs w:val="0"/>
              </w:rPr>
              <w:t>No significant difference</w:t>
            </w:r>
          </w:p>
          <w:p w14:paraId="49893AFA" w14:textId="68DFD466" w:rsidR="00DF2BB6" w:rsidRPr="00C70209" w:rsidRDefault="001A475D" w:rsidP="003131E2">
            <w:pPr>
              <w:pStyle w:val="Tabletext-evidencematrix"/>
              <w:rPr>
                <w:vertAlign w:val="superscript"/>
              </w:rPr>
            </w:pPr>
            <w:r w:rsidRPr="001A475D">
              <w:rPr>
                <w:i/>
              </w:rPr>
              <w:t>P = </w:t>
            </w:r>
            <w:r w:rsidR="00DF2BB6" w:rsidRPr="00C70209">
              <w:t>1.0</w:t>
            </w:r>
            <w:r w:rsidR="00DF2BB6" w:rsidRPr="00C70209">
              <w:rPr>
                <w:vertAlign w:val="superscript"/>
              </w:rPr>
              <w:t>e</w:t>
            </w:r>
          </w:p>
          <w:p w14:paraId="30A86B6D" w14:textId="69B6F72F" w:rsidR="00DF2BB6" w:rsidRPr="00C70209" w:rsidRDefault="001A475D" w:rsidP="003131E2">
            <w:pPr>
              <w:pStyle w:val="Tabletext-evidencematrix"/>
            </w:pPr>
            <w:r w:rsidRPr="001A475D">
              <w:rPr>
                <w:i/>
              </w:rPr>
              <w:t>P = </w:t>
            </w:r>
            <w:r w:rsidR="00DF2BB6" w:rsidRPr="00C70209">
              <w:t>0.92</w:t>
            </w:r>
            <w:r w:rsidR="00DF2BB6" w:rsidRPr="00C70209">
              <w:rPr>
                <w:vertAlign w:val="superscript"/>
              </w:rPr>
              <w:t>f</w:t>
            </w:r>
          </w:p>
        </w:tc>
      </w:tr>
      <w:tr w:rsidR="00DF2BB6" w:rsidRPr="00C70209" w14:paraId="65317F7A" w14:textId="77777777" w:rsidTr="003131E2">
        <w:trPr>
          <w:cantSplit/>
        </w:trPr>
        <w:tc>
          <w:tcPr>
            <w:tcW w:w="388" w:type="pct"/>
            <w:vMerge/>
            <w:tcBorders>
              <w:bottom w:val="single" w:sz="4" w:space="0" w:color="auto"/>
            </w:tcBorders>
          </w:tcPr>
          <w:p w14:paraId="2A262DC6" w14:textId="77777777" w:rsidR="00DF2BB6" w:rsidRPr="00C70209" w:rsidRDefault="00DF2BB6" w:rsidP="003131E2">
            <w:pPr>
              <w:pStyle w:val="Tabletext-evidencematrix"/>
            </w:pPr>
          </w:p>
        </w:tc>
        <w:tc>
          <w:tcPr>
            <w:tcW w:w="491" w:type="pct"/>
          </w:tcPr>
          <w:p w14:paraId="15B6D8A1" w14:textId="77777777" w:rsidR="00DF2BB6" w:rsidRPr="00C70209" w:rsidRDefault="00DF2BB6" w:rsidP="003131E2">
            <w:pPr>
              <w:pStyle w:val="Tabletext-evidencematrix"/>
            </w:pPr>
            <w:r w:rsidRPr="00C70209">
              <w:t>N=40</w:t>
            </w:r>
          </w:p>
        </w:tc>
        <w:tc>
          <w:tcPr>
            <w:tcW w:w="491" w:type="pct"/>
            <w:vMerge/>
          </w:tcPr>
          <w:p w14:paraId="22A147D8" w14:textId="77777777" w:rsidR="00DF2BB6" w:rsidRPr="00C70209" w:rsidRDefault="00DF2BB6" w:rsidP="003131E2">
            <w:pPr>
              <w:pStyle w:val="Tabletext-evidencematrix"/>
            </w:pPr>
          </w:p>
        </w:tc>
        <w:tc>
          <w:tcPr>
            <w:tcW w:w="490" w:type="pct"/>
            <w:vMerge/>
          </w:tcPr>
          <w:p w14:paraId="204DFB84" w14:textId="77777777" w:rsidR="00DF2BB6" w:rsidRPr="00C70209" w:rsidRDefault="00DF2BB6" w:rsidP="003131E2">
            <w:pPr>
              <w:pStyle w:val="Tabletext-evidencematrix"/>
            </w:pPr>
          </w:p>
        </w:tc>
        <w:tc>
          <w:tcPr>
            <w:tcW w:w="490" w:type="pct"/>
          </w:tcPr>
          <w:p w14:paraId="6AB6CCD2" w14:textId="69B3BC6E" w:rsidR="00DF2BB6" w:rsidRPr="00C70209" w:rsidRDefault="00DF2BB6" w:rsidP="003131E2">
            <w:pPr>
              <w:pStyle w:val="Tabletext-evidencematrix"/>
            </w:pPr>
            <w:r w:rsidRPr="00C70209">
              <w:t>rHuEPO + G-CSF versus G-CSF</w:t>
            </w:r>
          </w:p>
        </w:tc>
        <w:tc>
          <w:tcPr>
            <w:tcW w:w="492" w:type="pct"/>
            <w:vMerge/>
          </w:tcPr>
          <w:p w14:paraId="01DC7447" w14:textId="77777777" w:rsidR="00DF2BB6" w:rsidRPr="00C70209" w:rsidRDefault="00DF2BB6" w:rsidP="003131E2">
            <w:pPr>
              <w:pStyle w:val="Tabletext-evidencematrix"/>
            </w:pPr>
          </w:p>
        </w:tc>
        <w:tc>
          <w:tcPr>
            <w:tcW w:w="517" w:type="pct"/>
          </w:tcPr>
          <w:p w14:paraId="01656F0F" w14:textId="77777777" w:rsidR="00DF2BB6" w:rsidRPr="00C70209" w:rsidRDefault="00DF2BB6" w:rsidP="003131E2">
            <w:pPr>
              <w:pStyle w:val="Tabletext-evidencematrix"/>
            </w:pPr>
            <w:r w:rsidRPr="00C70209">
              <w:t>1/20 (5%)</w:t>
            </w:r>
          </w:p>
          <w:p w14:paraId="2B624CD3" w14:textId="77777777" w:rsidR="00DF2BB6" w:rsidRPr="00C70209" w:rsidRDefault="00DF2BB6" w:rsidP="003131E2">
            <w:pPr>
              <w:pStyle w:val="Tabletext-subanalysis"/>
            </w:pPr>
            <w:r w:rsidRPr="00C70209">
              <w:t>*due to respiratory distress syndrome (grade IV)</w:t>
            </w:r>
          </w:p>
        </w:tc>
        <w:tc>
          <w:tcPr>
            <w:tcW w:w="517" w:type="pct"/>
          </w:tcPr>
          <w:p w14:paraId="7529F1DE" w14:textId="77777777" w:rsidR="00DF2BB6" w:rsidRPr="00C70209" w:rsidRDefault="00DF2BB6" w:rsidP="003131E2">
            <w:pPr>
              <w:pStyle w:val="Tabletext-evidencematrix"/>
            </w:pPr>
            <w:r w:rsidRPr="00C70209">
              <w:t>2/20 (10%)</w:t>
            </w:r>
          </w:p>
          <w:p w14:paraId="6530B9AF" w14:textId="77777777" w:rsidR="00DF2BB6" w:rsidRPr="00C70209" w:rsidRDefault="00DF2BB6" w:rsidP="003131E2">
            <w:pPr>
              <w:pStyle w:val="Tabletext-evidencematrix"/>
            </w:pPr>
            <w:r w:rsidRPr="00C70209">
              <w:rPr>
                <w:sz w:val="14"/>
                <w:szCs w:val="14"/>
              </w:rPr>
              <w:t>*one due to early onset septicaemia and one due to respiratory distress syndrome (grade III)</w:t>
            </w:r>
          </w:p>
        </w:tc>
        <w:tc>
          <w:tcPr>
            <w:tcW w:w="518" w:type="pct"/>
          </w:tcPr>
          <w:p w14:paraId="195063B1" w14:textId="77777777" w:rsidR="00DF2BB6" w:rsidRPr="00C70209" w:rsidRDefault="00DF2BB6" w:rsidP="003131E2">
            <w:pPr>
              <w:pStyle w:val="Tabletext-evidencematrix"/>
            </w:pPr>
            <w:r w:rsidRPr="00C70209">
              <w:t>RR 0.50 [0.05, 5.08]</w:t>
            </w:r>
            <w:r w:rsidRPr="00C70209">
              <w:rPr>
                <w:vertAlign w:val="superscript"/>
              </w:rPr>
              <w:t>e</w:t>
            </w:r>
          </w:p>
        </w:tc>
        <w:tc>
          <w:tcPr>
            <w:tcW w:w="606" w:type="pct"/>
          </w:tcPr>
          <w:p w14:paraId="3C0D2D1B" w14:textId="712DD29A" w:rsidR="00DF2BB6" w:rsidRPr="00C70209" w:rsidRDefault="00DF2BB6" w:rsidP="003131E2">
            <w:pPr>
              <w:pStyle w:val="Tabletext-evidencematrix"/>
              <w:rPr>
                <w:rStyle w:val="Emphasis"/>
                <w:iCs w:val="0"/>
              </w:rPr>
            </w:pPr>
            <w:r w:rsidRPr="00C70209">
              <w:rPr>
                <w:rStyle w:val="Emphasis"/>
                <w:iCs w:val="0"/>
              </w:rPr>
              <w:t>No significant difference</w:t>
            </w:r>
          </w:p>
          <w:p w14:paraId="60883A4D" w14:textId="43B7A082" w:rsidR="00DF2BB6" w:rsidRPr="00C70209" w:rsidRDefault="001A475D" w:rsidP="003131E2">
            <w:pPr>
              <w:pStyle w:val="Tabletext-evidencematrix"/>
              <w:rPr>
                <w:rStyle w:val="Emphasis"/>
                <w:iCs w:val="0"/>
              </w:rPr>
            </w:pPr>
            <w:r w:rsidRPr="001A475D">
              <w:rPr>
                <w:i/>
              </w:rPr>
              <w:t>P = </w:t>
            </w:r>
            <w:r w:rsidR="00DF2BB6" w:rsidRPr="00C70209">
              <w:t>0.56</w:t>
            </w:r>
            <w:r w:rsidR="00DF2BB6" w:rsidRPr="00C70209">
              <w:rPr>
                <w:vertAlign w:val="superscript"/>
              </w:rPr>
              <w:t>e</w:t>
            </w:r>
          </w:p>
        </w:tc>
      </w:tr>
    </w:tbl>
    <w:p w14:paraId="36F44D8D" w14:textId="2D76AF2B" w:rsidR="00DF2BB6" w:rsidRPr="00C70209" w:rsidRDefault="00DF2BB6" w:rsidP="003131E2">
      <w:pPr>
        <w:pStyle w:val="TabFigNotes0noindent"/>
      </w:pPr>
      <w:r w:rsidRPr="00C70209">
        <w:t xml:space="preserve">CI, confidence interval; DAR, darbepoetin alpha; ESA, </w:t>
      </w:r>
      <w:r w:rsidR="00EA5C41" w:rsidRPr="00C70209">
        <w:t>erythropoiesis stimulating agent</w:t>
      </w:r>
      <w:r w:rsidRPr="00C70209">
        <w:t xml:space="preserve">; G-CSF, granulocyte colony-stimulating factor; LBW, low birth weight; NICU, neonatal intensive care unit; rHuEPO, </w:t>
      </w:r>
      <w:r w:rsidR="00EA5C41" w:rsidRPr="00C70209">
        <w:t>recombinant human epoetin</w:t>
      </w:r>
      <w:r w:rsidRPr="00C70209">
        <w:t>; RR, risk ratio</w:t>
      </w:r>
    </w:p>
    <w:p w14:paraId="554FF91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81372D1" w14:textId="05F563C5"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 xml:space="preserve">&lt;25%; (ii) mild heterogeneity if </w:t>
      </w:r>
      <w:r w:rsidRPr="00C70209">
        <w:rPr>
          <w:vertAlign w:val="superscript"/>
        </w:rPr>
        <w:t>I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D28B41D" w14:textId="32013FC7" w:rsidR="00DF2BB6" w:rsidRPr="00C70209" w:rsidRDefault="00DF2BB6" w:rsidP="003131E2">
      <w:pPr>
        <w:pStyle w:val="TabFigNotes0noindent"/>
      </w:pPr>
      <w:r w:rsidRPr="00C70209">
        <w:rPr>
          <w:b/>
        </w:rPr>
        <w:t>c.</w:t>
      </w:r>
      <w:r w:rsidRPr="00C70209">
        <w:t xml:space="preserve"> Analysis includes one study (Carnielli 1992) that compared rHuEPO + iron to placebo (no iron in control group) and one study (Fauchere 2008) that compared rHuEPO to no rHuEPO (use of iron not mentioned).</w:t>
      </w:r>
    </w:p>
    <w:p w14:paraId="3D927D80" w14:textId="1756B94C" w:rsidR="00DF2BB6" w:rsidRPr="00C70209" w:rsidRDefault="00DF2BB6" w:rsidP="003131E2">
      <w:pPr>
        <w:pStyle w:val="TabFigNotes0noindent"/>
      </w:pPr>
      <w:r w:rsidRPr="00C70209">
        <w:rPr>
          <w:b/>
        </w:rPr>
        <w:t>d.</w:t>
      </w:r>
      <w:r w:rsidRPr="00C70209">
        <w:t xml:space="preserve"> El-Ganzoury (2014) was a four-armed trial comparing G-CSF versus rHuEPO versus G-CSF plus rHuEPO versus placebo. Data for rHuEPO versus placebo and rHuEPO + G-CSF versus G-CSF is presented here.</w:t>
      </w:r>
    </w:p>
    <w:p w14:paraId="37E55D7C" w14:textId="77777777" w:rsidR="00DF2BB6" w:rsidRPr="00C70209" w:rsidRDefault="00DF2BB6" w:rsidP="003131E2">
      <w:pPr>
        <w:pStyle w:val="TabFigNotes0noindent"/>
      </w:pPr>
      <w:r w:rsidRPr="00C70209">
        <w:rPr>
          <w:b/>
        </w:rPr>
        <w:t>e.</w:t>
      </w:r>
      <w:r w:rsidRPr="00C70209">
        <w:t xml:space="preserve"> Calculated post-hoc using RevMan 5.1.2.</w:t>
      </w:r>
    </w:p>
    <w:p w14:paraId="75402A8C" w14:textId="00240AFF" w:rsidR="00DF2BB6" w:rsidRPr="00C70209" w:rsidRDefault="00DF2BB6" w:rsidP="003131E2">
      <w:pPr>
        <w:pStyle w:val="TabFigNotes0noindent"/>
      </w:pPr>
      <w:r w:rsidRPr="00C70209">
        <w:rPr>
          <w:b/>
        </w:rPr>
        <w:t>f.</w:t>
      </w:r>
      <w:r w:rsidRPr="00C70209">
        <w:t xml:space="preserve"> </w:t>
      </w:r>
      <w:r w:rsidR="001A475D" w:rsidRPr="001A475D">
        <w:rPr>
          <w:i/>
        </w:rPr>
        <w:t>P-</w:t>
      </w:r>
      <w:r w:rsidRPr="00C70209">
        <w:t>value as reported by trial authors (calculated using Chi-squared test).</w:t>
      </w:r>
    </w:p>
    <w:p w14:paraId="39AD2828"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42EA6491" w14:textId="10E25740" w:rsidR="00DF2BB6" w:rsidRPr="00C70209" w:rsidRDefault="00DF2BB6" w:rsidP="003131E2">
      <w:pPr>
        <w:pStyle w:val="Caption"/>
        <w:ind w:left="2070"/>
      </w:pPr>
      <w:bookmarkStart w:id="424" w:name="_Ref403383034"/>
      <w:bookmarkStart w:id="425" w:name="_Toc421795381"/>
      <w:bookmarkStart w:id="426" w:name="_Toc427747249"/>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0</w:t>
      </w:r>
      <w:r w:rsidRPr="00C70209">
        <w:fldChar w:fldCharType="end"/>
      </w:r>
      <w:bookmarkEnd w:id="424"/>
      <w:r w:rsidRPr="00C70209">
        <w:tab/>
        <w:t xml:space="preserve">Meta-analysis of ESAs versus no ESAs (with or without iron) in preterm infants with anaemia of prematurity – </w:t>
      </w:r>
      <w:r w:rsidR="00D7682F" w:rsidRPr="00C70209">
        <w:t>mortality</w:t>
      </w:r>
      <w:bookmarkEnd w:id="425"/>
      <w:bookmarkEnd w:id="426"/>
    </w:p>
    <w:p w14:paraId="3520E6F1" w14:textId="77777777" w:rsidR="00DF2BB6" w:rsidRPr="00C70209" w:rsidRDefault="00DF2BB6" w:rsidP="003131E2">
      <w:pPr>
        <w:pStyle w:val="Pic"/>
      </w:pPr>
    </w:p>
    <w:p w14:paraId="4A488457" w14:textId="77777777" w:rsidR="00DF2BB6" w:rsidRPr="00C70209" w:rsidRDefault="00DF2BB6" w:rsidP="003131E2">
      <w:pPr>
        <w:pStyle w:val="BodyText"/>
      </w:pPr>
      <w:r w:rsidRPr="00C70209">
        <w:rPr>
          <w:noProof/>
        </w:rPr>
        <w:drawing>
          <wp:inline distT="0" distB="0" distL="0" distR="0" wp14:anchorId="16EC99A5" wp14:editId="0DCF0DCF">
            <wp:extent cx="5355429" cy="7381029"/>
            <wp:effectExtent l="19050" t="19050" r="17145" b="107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ESAs vs no ESAs mortality.emf"/>
                    <pic:cNvPicPr/>
                  </pic:nvPicPr>
                  <pic:blipFill>
                    <a:blip r:embed="rId46">
                      <a:extLst>
                        <a:ext uri="{28A0092B-C50C-407E-A947-70E740481C1C}">
                          <a14:useLocalDpi xmlns:a14="http://schemas.microsoft.com/office/drawing/2010/main" val="0"/>
                        </a:ext>
                      </a:extLst>
                    </a:blip>
                    <a:stretch>
                      <a:fillRect/>
                    </a:stretch>
                  </pic:blipFill>
                  <pic:spPr>
                    <a:xfrm>
                      <a:off x="0" y="0"/>
                      <a:ext cx="5355429" cy="7381029"/>
                    </a:xfrm>
                    <a:prstGeom prst="rect">
                      <a:avLst/>
                    </a:prstGeom>
                    <a:ln w="12696" cmpd="sng">
                      <a:solidFill>
                        <a:srgbClr val="000000"/>
                      </a:solidFill>
                      <a:prstDash val="solid"/>
                    </a:ln>
                  </pic:spPr>
                </pic:pic>
              </a:graphicData>
            </a:graphic>
          </wp:inline>
        </w:drawing>
      </w:r>
    </w:p>
    <w:p w14:paraId="5B09E0CF" w14:textId="77777777" w:rsidR="00DF2BB6" w:rsidRPr="00C70209" w:rsidRDefault="00DF2BB6" w:rsidP="003131E2">
      <w:pPr>
        <w:spacing w:after="200"/>
      </w:pPr>
    </w:p>
    <w:p w14:paraId="250251EC" w14:textId="77777777" w:rsidR="00DF2BB6" w:rsidRPr="00C70209" w:rsidRDefault="00DF2BB6" w:rsidP="003131E2">
      <w:pPr>
        <w:spacing w:after="200"/>
      </w:pPr>
      <w:r w:rsidRPr="00C70209">
        <w:br w:type="page"/>
      </w:r>
    </w:p>
    <w:p w14:paraId="650D93B6" w14:textId="74F88C82" w:rsidR="00DF2BB6" w:rsidRPr="00C70209" w:rsidRDefault="00DF2BB6" w:rsidP="003131E2">
      <w:pPr>
        <w:pStyle w:val="Heading6"/>
      </w:pPr>
      <w:r w:rsidRPr="00C70209">
        <w:t>Secondary outcomes</w:t>
      </w:r>
      <w:r w:rsidRPr="00C70209">
        <w:rPr>
          <w:rStyle w:val="FootnoteReference"/>
        </w:rPr>
        <w:footnoteReference w:id="24"/>
      </w:r>
    </w:p>
    <w:p w14:paraId="54E8AA2C" w14:textId="77777777" w:rsidR="00DF2BB6" w:rsidRPr="00C70209" w:rsidRDefault="00DF2BB6" w:rsidP="003131E2">
      <w:pPr>
        <w:pStyle w:val="H7"/>
      </w:pPr>
      <w:r w:rsidRPr="00C70209">
        <w:t>Functional/performance status</w:t>
      </w:r>
    </w:p>
    <w:p w14:paraId="7CD539E4" w14:textId="7E33418C" w:rsidR="00DF2BB6" w:rsidRPr="00C70209" w:rsidRDefault="00DF2BB6" w:rsidP="003131E2">
      <w:r w:rsidRPr="00C70209">
        <w:t xml:space="preserve">The systematic reviews by Ohlsson (2014) and Aher (2014) assessed long-term outcomes in preterm infants administered ESAs compared with no ESA or placebo, stratified according to the age at which ESA treatment was initiated. These outcomes were specified to be those assessed at any age beyond 1 year of age by a validated cognitive, motor, language, or behavioural, school, social interaction or adaptation test. Ohlsson (2014) reported data from three RCTs (Ohls 2001a, He 2008, Ohls 2013) (four comparisons) that reported functional/performance measures in preterm infants administered ESAs within the first week of life. Aher (2014) did not identify any RCTs that reported long-term outcomes on preterm infants administered ESAs between days 8 and 28 of life. There was one additional long-term follow-up report (Newton 1999) identified in our literature search that reported on functional/performance status in preterm infants. </w:t>
      </w:r>
      <w:r w:rsidRPr="00C70209">
        <w:rPr>
          <w:b/>
          <w:highlight w:val="yellow"/>
        </w:rPr>
        <w:fldChar w:fldCharType="begin"/>
      </w:r>
      <w:r w:rsidRPr="00C70209">
        <w:rPr>
          <w:b/>
        </w:rPr>
        <w:instrText xml:space="preserve"> REF _Ref411515458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1</w:t>
      </w:r>
      <w:r w:rsidRPr="00C70209">
        <w:rPr>
          <w:b/>
          <w:highlight w:val="yellow"/>
        </w:rPr>
        <w:fldChar w:fldCharType="end"/>
      </w:r>
      <w:r w:rsidRPr="00C70209">
        <w:t xml:space="preserve"> summarises the results from these studies.</w:t>
      </w:r>
    </w:p>
    <w:p w14:paraId="1B1ACCDA" w14:textId="0F668E79" w:rsidR="00DF2BB6" w:rsidRPr="00C70209" w:rsidRDefault="00DF2BB6" w:rsidP="003131E2">
      <w:pPr>
        <w:pStyle w:val="BodyText"/>
      </w:pPr>
      <w:r w:rsidRPr="00C70209">
        <w:t xml:space="preserve">Ohls (2004) reported long-term follow-up data for preterm infants enrolled in an RCT initially described by Ohls (2001a). The authors found no significant difference between treatment groups for </w:t>
      </w:r>
      <w:r w:rsidR="00840673" w:rsidRPr="00C70209">
        <w:t>MDI</w:t>
      </w:r>
      <w:r w:rsidRPr="00C70209">
        <w:t xml:space="preserve"> &lt;70 at 18–22 months corrected age (RR 0.88; 95% CI 0.49, 1.57) or for any neurodevelopmental impairment at 18–22 months corrected age (RR 0.97; 95% CI 0.62, 1.51), but reported that infants administered rHuEPO had a borderline significant increased risk of having a psychomotor development index &lt;70 at 18–22 months corrected age (RR 2.33; 95% CI 0.98, 5.53) when compared to placebo.</w:t>
      </w:r>
    </w:p>
    <w:p w14:paraId="6E3185C2" w14:textId="6C74801C" w:rsidR="00DF2BB6" w:rsidRPr="00C70209" w:rsidRDefault="00DF2BB6" w:rsidP="003131E2">
      <w:pPr>
        <w:pStyle w:val="BodyText"/>
      </w:pPr>
      <w:r w:rsidRPr="00C70209">
        <w:t>He (2008) was reported to show a statistically significant higher short-term neonatal behavioural assessment score at 40 weeks postmenstrual age in infants administered rHuEPO (MD 1.80; 95% CI 1.23, 2.34) compared with placebo.</w:t>
      </w:r>
    </w:p>
    <w:p w14:paraId="7CE55703" w14:textId="4C63AF4D" w:rsidR="00DF2BB6" w:rsidRPr="00C70209" w:rsidRDefault="00DF2BB6" w:rsidP="003131E2">
      <w:pPr>
        <w:pStyle w:val="BodyText"/>
      </w:pPr>
      <w:r w:rsidRPr="00C70209">
        <w:t>Ohls (2013) was reported to show a statistically significant higher Bayley Scales of Infant Development-III score at 18–22 months corrected age in infants administered rHuEPO (MD 10.0; 95% CI 3.06, 16.94) and DAR (MD 9.0; 95% CI 3.33, 14.67) when compared with placebo.</w:t>
      </w:r>
    </w:p>
    <w:p w14:paraId="054811E5" w14:textId="274903DA" w:rsidR="00DF2BB6" w:rsidRPr="00C70209" w:rsidRDefault="00DF2BB6" w:rsidP="003131E2">
      <w:pPr>
        <w:pStyle w:val="BodyText"/>
      </w:pPr>
      <w:r w:rsidRPr="00C70209">
        <w:t>Newton (1999) reported long-term follow-up data for 40 preterm infants administered rHuEPO after the first week of life that were enrolled in one of three RCTs initially described by Shannon (1991, 1992, 1995). Data were available for 33 infants that completed BSID assessments at 18 months (number in treatment and placebo groups not reported), with no significant difference in test scores reported. There were no significant neurosensory deficits (blindness and/or deafness) reported in either group. The authors also reported no significant difference between treatment groups for any impairment in neurodevelopmental or cognitive development outcomes at last assessment.</w:t>
      </w:r>
    </w:p>
    <w:p w14:paraId="38E31EC9"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7C20DF61" w14:textId="56E5EA23" w:rsidR="00DF2BB6" w:rsidRPr="00C70209" w:rsidRDefault="00DF2BB6" w:rsidP="003131E2">
      <w:pPr>
        <w:pStyle w:val="Caption"/>
      </w:pPr>
      <w:bookmarkStart w:id="427" w:name="_Ref411515458"/>
      <w:bookmarkStart w:id="428" w:name="_Toc423015360"/>
      <w:bookmarkStart w:id="429" w:name="_Toc42774710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1</w:t>
      </w:r>
      <w:r w:rsidR="00130F03" w:rsidRPr="00C70209">
        <w:fldChar w:fldCharType="end"/>
      </w:r>
      <w:bookmarkEnd w:id="427"/>
      <w:r w:rsidRPr="00C70209">
        <w:tab/>
        <w:t>Preterm infants: Results for ESAs versus no ESAs (with or without iron) – Functional / performance status (secondary outcome)</w:t>
      </w:r>
      <w:bookmarkEnd w:id="428"/>
      <w:bookmarkEnd w:id="42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1389"/>
        <w:gridCol w:w="1389"/>
        <w:gridCol w:w="1389"/>
        <w:gridCol w:w="1395"/>
        <w:gridCol w:w="1466"/>
        <w:gridCol w:w="1466"/>
        <w:gridCol w:w="1469"/>
        <w:gridCol w:w="1724"/>
      </w:tblGrid>
      <w:tr w:rsidR="00DF2BB6" w:rsidRPr="00C70209" w14:paraId="1DC02296" w14:textId="77777777" w:rsidTr="003131E2">
        <w:trPr>
          <w:cantSplit/>
          <w:tblHeader/>
        </w:trPr>
        <w:tc>
          <w:tcPr>
            <w:tcW w:w="388" w:type="pct"/>
            <w:vMerge w:val="restart"/>
            <w:tcBorders>
              <w:bottom w:val="single" w:sz="4" w:space="0" w:color="auto"/>
            </w:tcBorders>
          </w:tcPr>
          <w:p w14:paraId="14268EB1"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263CD8EB" w14:textId="77777777" w:rsidR="00DF2BB6" w:rsidRPr="00C70209" w:rsidRDefault="00DF2BB6" w:rsidP="003131E2">
            <w:pPr>
              <w:pStyle w:val="TableH2"/>
              <w:rPr>
                <w:rFonts w:eastAsia="Arial Unicode MS"/>
                <w:lang w:eastAsia="ja-JP"/>
              </w:rPr>
            </w:pPr>
            <w:r w:rsidRPr="00C70209">
              <w:rPr>
                <w:rFonts w:eastAsia="Arial Unicode MS"/>
                <w:lang w:eastAsia="ja-JP"/>
              </w:rPr>
              <w:t>Level of evidence</w:t>
            </w:r>
            <w:r w:rsidRPr="00C70209">
              <w:rPr>
                <w:rFonts w:eastAsia="Arial Unicode MS"/>
                <w:vertAlign w:val="superscript"/>
                <w:lang w:eastAsia="ja-JP"/>
              </w:rPr>
              <w:t>a</w:t>
            </w:r>
          </w:p>
          <w:p w14:paraId="075A8731" w14:textId="77777777" w:rsidR="00DF2BB6" w:rsidRPr="00C70209" w:rsidRDefault="00DF2BB6" w:rsidP="003131E2">
            <w:pPr>
              <w:pStyle w:val="TableH2"/>
              <w:rPr>
                <w:rFonts w:eastAsia="Arial Unicode MS"/>
                <w:lang w:eastAsia="ja-JP"/>
              </w:rPr>
            </w:pPr>
            <w:r w:rsidRPr="00C70209">
              <w:rPr>
                <w:rFonts w:eastAsia="Arial Unicode MS"/>
                <w:i/>
                <w:lang w:eastAsia="ja-JP"/>
              </w:rPr>
              <w:t>Quality</w:t>
            </w:r>
          </w:p>
        </w:tc>
        <w:tc>
          <w:tcPr>
            <w:tcW w:w="490" w:type="pct"/>
            <w:vMerge w:val="restart"/>
          </w:tcPr>
          <w:p w14:paraId="370111C8"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3F13FB3A"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0" w:type="pct"/>
            <w:vMerge w:val="restart"/>
          </w:tcPr>
          <w:p w14:paraId="7C99A42D"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2D3C56D3"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0" w:type="pct"/>
            <w:vMerge w:val="restart"/>
          </w:tcPr>
          <w:p w14:paraId="7EDB9585" w14:textId="4D541A67"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2" w:type="pct"/>
            <w:vMerge w:val="restart"/>
          </w:tcPr>
          <w:p w14:paraId="49040A59"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60" w:type="pct"/>
            <w:gridSpan w:val="4"/>
          </w:tcPr>
          <w:p w14:paraId="3B0DDC10"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6ADC2536" w14:textId="77777777" w:rsidTr="003131E2">
        <w:trPr>
          <w:cantSplit/>
          <w:tblHeader/>
        </w:trPr>
        <w:tc>
          <w:tcPr>
            <w:tcW w:w="388" w:type="pct"/>
            <w:vMerge/>
            <w:tcBorders>
              <w:top w:val="single" w:sz="4" w:space="0" w:color="auto"/>
              <w:bottom w:val="single" w:sz="4" w:space="0" w:color="auto"/>
            </w:tcBorders>
          </w:tcPr>
          <w:p w14:paraId="6EFBA6FC" w14:textId="77777777" w:rsidR="00DF2BB6" w:rsidRPr="00C70209" w:rsidRDefault="00DF2BB6" w:rsidP="003131E2">
            <w:pPr>
              <w:pStyle w:val="TableH2"/>
              <w:rPr>
                <w:rFonts w:eastAsia="Arial Unicode MS"/>
                <w:lang w:eastAsia="ja-JP"/>
              </w:rPr>
            </w:pPr>
          </w:p>
        </w:tc>
        <w:tc>
          <w:tcPr>
            <w:tcW w:w="490" w:type="pct"/>
            <w:vMerge/>
          </w:tcPr>
          <w:p w14:paraId="47421139" w14:textId="77777777" w:rsidR="00DF2BB6" w:rsidRPr="00C70209" w:rsidRDefault="00DF2BB6" w:rsidP="003131E2">
            <w:pPr>
              <w:pStyle w:val="TableH2"/>
              <w:rPr>
                <w:rFonts w:eastAsia="Arial Unicode MS"/>
                <w:lang w:eastAsia="ja-JP"/>
              </w:rPr>
            </w:pPr>
          </w:p>
        </w:tc>
        <w:tc>
          <w:tcPr>
            <w:tcW w:w="490" w:type="pct"/>
            <w:vMerge/>
          </w:tcPr>
          <w:p w14:paraId="4C9BA554" w14:textId="77777777" w:rsidR="00DF2BB6" w:rsidRPr="00C70209" w:rsidRDefault="00DF2BB6" w:rsidP="003131E2">
            <w:pPr>
              <w:pStyle w:val="TableH2"/>
              <w:rPr>
                <w:rFonts w:eastAsia="Arial Unicode MS"/>
                <w:lang w:eastAsia="ja-JP"/>
              </w:rPr>
            </w:pPr>
          </w:p>
        </w:tc>
        <w:tc>
          <w:tcPr>
            <w:tcW w:w="490" w:type="pct"/>
            <w:vMerge/>
          </w:tcPr>
          <w:p w14:paraId="0A225765" w14:textId="77777777" w:rsidR="00DF2BB6" w:rsidRPr="00C70209" w:rsidRDefault="00DF2BB6" w:rsidP="003131E2">
            <w:pPr>
              <w:pStyle w:val="TableH2"/>
              <w:rPr>
                <w:rFonts w:eastAsia="Arial Unicode MS"/>
                <w:lang w:eastAsia="ja-JP"/>
              </w:rPr>
            </w:pPr>
          </w:p>
        </w:tc>
        <w:tc>
          <w:tcPr>
            <w:tcW w:w="490" w:type="pct"/>
            <w:vMerge/>
          </w:tcPr>
          <w:p w14:paraId="627F62EE" w14:textId="77777777" w:rsidR="00DF2BB6" w:rsidRPr="00C70209" w:rsidRDefault="00DF2BB6" w:rsidP="003131E2">
            <w:pPr>
              <w:pStyle w:val="TableH2"/>
              <w:rPr>
                <w:rFonts w:eastAsia="Arial Unicode MS"/>
                <w:lang w:eastAsia="ja-JP"/>
              </w:rPr>
            </w:pPr>
          </w:p>
        </w:tc>
        <w:tc>
          <w:tcPr>
            <w:tcW w:w="492" w:type="pct"/>
            <w:vMerge/>
          </w:tcPr>
          <w:p w14:paraId="4C0328DD" w14:textId="77777777" w:rsidR="00DF2BB6" w:rsidRPr="00C70209" w:rsidRDefault="00DF2BB6" w:rsidP="003131E2">
            <w:pPr>
              <w:pStyle w:val="TableH2"/>
              <w:rPr>
                <w:rFonts w:eastAsia="Arial Unicode MS"/>
                <w:lang w:eastAsia="ja-JP"/>
              </w:rPr>
            </w:pPr>
          </w:p>
        </w:tc>
        <w:tc>
          <w:tcPr>
            <w:tcW w:w="517" w:type="pct"/>
          </w:tcPr>
          <w:p w14:paraId="30438F69" w14:textId="77777777" w:rsidR="00DF2BB6" w:rsidRPr="00C70209" w:rsidRDefault="00DF2BB6" w:rsidP="003131E2">
            <w:pPr>
              <w:pStyle w:val="TableH2"/>
              <w:rPr>
                <w:rFonts w:eastAsia="Arial Unicode MS"/>
                <w:lang w:eastAsia="ja-JP"/>
              </w:rPr>
            </w:pPr>
            <w:r w:rsidRPr="00C70209">
              <w:rPr>
                <w:rFonts w:eastAsia="Arial Unicode MS"/>
                <w:lang w:eastAsia="ja-JP"/>
              </w:rPr>
              <w:t>ESA + iron</w:t>
            </w:r>
          </w:p>
          <w:p w14:paraId="2AE182EA"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286827B2" w14:textId="77777777" w:rsidR="00DF2BB6" w:rsidRPr="00C70209" w:rsidRDefault="00DF2BB6" w:rsidP="003131E2">
            <w:pPr>
              <w:pStyle w:val="TableH2"/>
              <w:rPr>
                <w:rFonts w:eastAsia="Arial Unicode MS"/>
                <w:lang w:eastAsia="ja-JP"/>
              </w:rPr>
            </w:pPr>
            <w:r w:rsidRPr="00C70209">
              <w:t>Mean ± SD</w:t>
            </w:r>
          </w:p>
        </w:tc>
        <w:tc>
          <w:tcPr>
            <w:tcW w:w="517" w:type="pct"/>
          </w:tcPr>
          <w:p w14:paraId="3EC7A597" w14:textId="77777777" w:rsidR="00DF2BB6" w:rsidRPr="00C70209" w:rsidRDefault="00DF2BB6" w:rsidP="003131E2">
            <w:pPr>
              <w:pStyle w:val="TableH2"/>
              <w:rPr>
                <w:rFonts w:eastAsia="Arial Unicode MS"/>
                <w:lang w:eastAsia="ja-JP"/>
              </w:rPr>
            </w:pPr>
            <w:r w:rsidRPr="00C70209">
              <w:rPr>
                <w:rFonts w:eastAsia="Arial Unicode MS"/>
                <w:lang w:eastAsia="ja-JP"/>
              </w:rPr>
              <w:t>Iron only</w:t>
            </w:r>
          </w:p>
          <w:p w14:paraId="0C28681A"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052E638C" w14:textId="77777777" w:rsidR="00DF2BB6" w:rsidRPr="00C70209" w:rsidRDefault="00DF2BB6" w:rsidP="003131E2">
            <w:pPr>
              <w:pStyle w:val="TableH2"/>
              <w:rPr>
                <w:rFonts w:eastAsia="Arial Unicode MS"/>
                <w:lang w:eastAsia="ja-JP"/>
              </w:rPr>
            </w:pPr>
            <w:r w:rsidRPr="00C70209">
              <w:t>Mean ± SD</w:t>
            </w:r>
          </w:p>
        </w:tc>
        <w:tc>
          <w:tcPr>
            <w:tcW w:w="518" w:type="pct"/>
          </w:tcPr>
          <w:p w14:paraId="5FADAAE1"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608" w:type="pct"/>
          </w:tcPr>
          <w:p w14:paraId="24815C59"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11C0774F" w14:textId="3A58B66E"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1FADD549"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1BCB9914" w14:textId="77777777" w:rsidTr="003131E2">
        <w:trPr>
          <w:cantSplit/>
        </w:trPr>
        <w:tc>
          <w:tcPr>
            <w:tcW w:w="5000" w:type="pct"/>
            <w:gridSpan w:val="10"/>
            <w:tcBorders>
              <w:top w:val="single" w:sz="4" w:space="0" w:color="000000"/>
              <w:bottom w:val="single" w:sz="4" w:space="0" w:color="000000"/>
            </w:tcBorders>
            <w:shd w:val="clear" w:color="auto" w:fill="000000"/>
          </w:tcPr>
          <w:p w14:paraId="1A8C84B3"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evidence </w:t>
            </w:r>
          </w:p>
        </w:tc>
      </w:tr>
      <w:tr w:rsidR="00DF2BB6" w:rsidRPr="00C70209" w14:paraId="0D80BC8E" w14:textId="77777777" w:rsidTr="003131E2">
        <w:trPr>
          <w:cantSplit/>
        </w:trPr>
        <w:tc>
          <w:tcPr>
            <w:tcW w:w="5000" w:type="pct"/>
            <w:gridSpan w:val="10"/>
            <w:tcBorders>
              <w:top w:val="single" w:sz="4" w:space="0" w:color="000000"/>
              <w:bottom w:val="single" w:sz="4" w:space="0" w:color="000000"/>
            </w:tcBorders>
            <w:shd w:val="clear" w:color="auto" w:fill="auto"/>
          </w:tcPr>
          <w:p w14:paraId="6CBC43C5"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5C735AD9" w14:textId="77777777" w:rsidTr="003131E2">
        <w:trPr>
          <w:cantSplit/>
        </w:trPr>
        <w:tc>
          <w:tcPr>
            <w:tcW w:w="388" w:type="pct"/>
            <w:vMerge w:val="restart"/>
            <w:tcBorders>
              <w:top w:val="single" w:sz="4" w:space="0" w:color="auto"/>
            </w:tcBorders>
          </w:tcPr>
          <w:p w14:paraId="1ECE3AED" w14:textId="5EFE34A6" w:rsidR="00DF2BB6" w:rsidRPr="00C70209" w:rsidRDefault="00DF2BB6" w:rsidP="003131E2">
            <w:pPr>
              <w:pStyle w:val="Tabletext-evidencematrix"/>
            </w:pPr>
            <w:r w:rsidRPr="00C70209">
              <w:t>Ohlsson 2014</w:t>
            </w:r>
            <w:r w:rsidRPr="00C70209">
              <w:fldChar w:fldCharType="begin"/>
            </w:r>
            <w:r w:rsidR="003E727B" w:rsidRPr="00C70209">
              <w:instrText xml:space="preserve"> ADDIN EN.CITE &lt;EndNote&gt;&lt;Cite&gt;&lt;Author&gt;Ohlsson&lt;/Author&gt;&lt;Year&gt;2014&lt;/Year&gt;&lt;RecNum&gt;336&lt;/RecNum&gt;&lt;DisplayText&gt;&lt;style face="superscript"&gt;90&lt;/style&gt;&lt;/DisplayText&gt;&lt;record&gt;&lt;rec-number&gt;336&lt;/rec-number&gt;&lt;foreign-keys&gt;&lt;key app="EN" db-id="9edve2wadsavt5ewavaxtda4f2tavzvts9ee" timestamp="1427479867"&gt;336&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volume&gt;4&lt;/volume&gt;&lt;dates&gt;&lt;year&gt;2014&lt;/year&gt;&lt;/dates&gt;&lt;isbn&gt;1469-493X (Electronic)&amp;#xD;1361-6137 (Linking)&lt;/isbn&gt;&lt;accession-num&gt;24771408&lt;/accession-num&gt;&lt;urls&gt;&lt;related-urls&gt;&lt;url&gt;http://www.ncbi.nlm.nih.gov/pubmed/24771408&lt;/url&gt;&lt;/related-urls&gt;&lt;/urls&gt;&lt;electronic-resource-num&gt;10.1002/14651858.CD004863.pub4&lt;/electronic-resource-num&gt;&lt;/record&gt;&lt;/Cite&gt;&lt;/EndNote&gt;</w:instrText>
            </w:r>
            <w:r w:rsidRPr="00C70209">
              <w:fldChar w:fldCharType="separate"/>
            </w:r>
            <w:r w:rsidR="003E727B" w:rsidRPr="00C70209">
              <w:rPr>
                <w:vertAlign w:val="superscript"/>
              </w:rPr>
              <w:t>90</w:t>
            </w:r>
            <w:r w:rsidRPr="00C70209">
              <w:fldChar w:fldCharType="end"/>
            </w:r>
          </w:p>
          <w:p w14:paraId="68B7576F" w14:textId="77777777" w:rsidR="00DF2BB6" w:rsidRPr="00C70209" w:rsidRDefault="00DF2BB6" w:rsidP="003131E2">
            <w:pPr>
              <w:pStyle w:val="Tabletext-evidencematrix"/>
            </w:pPr>
            <w:r w:rsidRPr="00C70209">
              <w:t>Level I/II</w:t>
            </w:r>
          </w:p>
          <w:p w14:paraId="5CA22626" w14:textId="77777777" w:rsidR="00DF2BB6" w:rsidRPr="00C70209" w:rsidRDefault="00DF2BB6" w:rsidP="003131E2">
            <w:pPr>
              <w:pStyle w:val="Tabletext-evidencematrix"/>
            </w:pPr>
            <w:r w:rsidRPr="00C70209">
              <w:rPr>
                <w:i/>
              </w:rPr>
              <w:t>Good</w:t>
            </w:r>
          </w:p>
        </w:tc>
        <w:tc>
          <w:tcPr>
            <w:tcW w:w="490" w:type="pct"/>
            <w:vMerge w:val="restart"/>
          </w:tcPr>
          <w:p w14:paraId="539E5E10" w14:textId="3B87E2CB" w:rsidR="00DF2BB6" w:rsidRPr="00C70209" w:rsidRDefault="00DF2BB6" w:rsidP="003131E2">
            <w:pPr>
              <w:pStyle w:val="Tabletext-evidencematrix"/>
            </w:pPr>
            <w:r w:rsidRPr="00C70209">
              <w:t>1 trial</w:t>
            </w:r>
            <w:r w:rsidRPr="00C70209">
              <w:rPr>
                <w:vertAlign w:val="superscript"/>
              </w:rPr>
              <w:t>c</w:t>
            </w:r>
            <w:r w:rsidRPr="00C70209">
              <w:t xml:space="preserve"> (Ohls 2001a)</w:t>
            </w:r>
            <w:r w:rsidR="00894C30">
              <w:fldChar w:fldCharType="begin"/>
            </w:r>
            <w:r w:rsidR="00894C30">
              <w:instrText xml:space="preserve"> ADDIN EN.CITE &lt;EndNote&gt;&lt;Cite&gt;&lt;Author&gt;Ohls&lt;/Author&gt;&lt;Year&gt;2001&lt;/Year&gt;&lt;RecNum&gt;299&lt;/RecNum&gt;&lt;DisplayText&gt;&lt;style face="superscript"&gt;112&lt;/style&gt;&lt;/DisplayText&gt;&lt;record&gt;&lt;rec-number&gt;299&lt;/rec-number&gt;&lt;foreign-keys&gt;&lt;key app="EN" db-id="9edve2wadsavt5ewavaxtda4f2tavzvts9ee" timestamp="1427477847"&gt;299&lt;/key&gt;&lt;/foreign-keys&gt;&lt;ref-type name="Journal Article"&gt;17&lt;/ref-type&gt;&lt;contributors&gt;&lt;authors&gt;&lt;author&gt;Ohls, R.K&lt;/author&gt;&lt;author&gt;Ehrenkranz, R. A&lt;/author&gt;&lt;author&gt;Wright, L. L&lt;/author&gt;&lt;author&gt;Lemons, J. A&lt;/author&gt;&lt;author&gt;Korones, S.B&lt;/author&gt;&lt;author&gt;Stoll, B. J&lt;/author&gt;&lt;author&gt;Stark, A.R&lt;/author&gt;&lt;author&gt;Shankaran, S&lt;/author&gt;&lt;author&gt;Donovan, E.F&lt;/author&gt;&lt;author&gt;Close, N.C&lt;/author&gt;&lt;author&gt;Das, A.&lt;/author&gt;&lt;/authors&gt;&lt;/contributors&gt;&lt;titles&gt;&lt;title&gt;Effects of early erythropoietin therapy on the transfusion requirements of preterm infants below 1250 grams birth weight: a multicenter, randomized, controlled trial&lt;/title&gt;&lt;secondary-title&gt;Pediatrics&lt;/secondary-title&gt;&lt;/titles&gt;&lt;periodical&gt;&lt;full-title&gt;Pediatrics&lt;/full-title&gt;&lt;/periodical&gt;&lt;pages&gt;934–942&lt;/pages&gt;&lt;volume&gt;108&lt;/volume&gt;&lt;number&gt;4&lt;/number&gt;&lt;dates&gt;&lt;year&gt;2001&lt;/year&gt;&lt;pub-dates&gt;&lt;date&gt;October&lt;/date&gt;&lt;/pub-dates&gt;&lt;/dates&gt;&lt;urls&gt;&lt;related-urls&gt;&lt;url&gt;http://www.ncbi.nlm.nih.gov/pubmed/11581447&lt;/url&gt;&lt;/related-urls&gt;&lt;/urls&gt;&lt;access-date&gt;13 April 2015&lt;/access-date&gt;&lt;/record&gt;&lt;/Cite&gt;&lt;/EndNote&gt;</w:instrText>
            </w:r>
            <w:r w:rsidR="00894C30">
              <w:fldChar w:fldCharType="separate"/>
            </w:r>
            <w:r w:rsidR="00894C30" w:rsidRPr="00894C30">
              <w:rPr>
                <w:noProof/>
                <w:vertAlign w:val="superscript"/>
              </w:rPr>
              <w:t>112</w:t>
            </w:r>
            <w:r w:rsidR="00894C30">
              <w:fldChar w:fldCharType="end"/>
            </w:r>
          </w:p>
          <w:p w14:paraId="7D8B78FB" w14:textId="77777777" w:rsidR="00DF2BB6" w:rsidRPr="00C70209" w:rsidRDefault="00DF2BB6" w:rsidP="003131E2">
            <w:pPr>
              <w:pStyle w:val="Tabletext-evidencematrix"/>
            </w:pPr>
            <w:r w:rsidRPr="00C70209">
              <w:t>N=99</w:t>
            </w:r>
          </w:p>
        </w:tc>
        <w:tc>
          <w:tcPr>
            <w:tcW w:w="490" w:type="pct"/>
            <w:vMerge w:val="restart"/>
          </w:tcPr>
          <w:p w14:paraId="6AAD27F9" w14:textId="77777777" w:rsidR="00DF2BB6" w:rsidRPr="00C70209" w:rsidRDefault="00DF2BB6" w:rsidP="003131E2">
            <w:pPr>
              <w:pStyle w:val="Tabletext-evidencematrix"/>
            </w:pPr>
            <w:r w:rsidRPr="00C70209">
              <w:t>Preterm (&lt;37 weeks gestation) and/or LBW (&lt;2500 g) neonates</w:t>
            </w:r>
          </w:p>
        </w:tc>
        <w:tc>
          <w:tcPr>
            <w:tcW w:w="490" w:type="pct"/>
            <w:vMerge w:val="restart"/>
          </w:tcPr>
          <w:p w14:paraId="0FE35FCA" w14:textId="77777777" w:rsidR="00DF2BB6" w:rsidRPr="00C70209" w:rsidRDefault="00DF2BB6" w:rsidP="003131E2">
            <w:pPr>
              <w:pStyle w:val="Tabletext-evidencematrix"/>
            </w:pPr>
            <w:r w:rsidRPr="00C70209">
              <w:t xml:space="preserve"> USA</w:t>
            </w:r>
          </w:p>
        </w:tc>
        <w:tc>
          <w:tcPr>
            <w:tcW w:w="490" w:type="pct"/>
            <w:vMerge w:val="restart"/>
          </w:tcPr>
          <w:p w14:paraId="20DE842E" w14:textId="5DDD6895" w:rsidR="00DF2BB6" w:rsidRPr="00C70209" w:rsidRDefault="00DF2BB6" w:rsidP="003131E2">
            <w:pPr>
              <w:pStyle w:val="Tabletext-evidencematrix"/>
            </w:pPr>
            <w:r w:rsidRPr="00C70209">
              <w:t>Early rHuEPO + iron versus placebo + iron</w:t>
            </w:r>
          </w:p>
          <w:p w14:paraId="13818A3E" w14:textId="12020FF9" w:rsidR="00DF2BB6" w:rsidRPr="00C70209" w:rsidRDefault="00DF2BB6" w:rsidP="003131E2">
            <w:pPr>
              <w:pStyle w:val="Tabletext-subanalysis"/>
            </w:pPr>
            <w:r w:rsidRPr="00C70209">
              <w:t>*Initiation of rHuEPO &lt;8 days after birth</w:t>
            </w:r>
          </w:p>
        </w:tc>
        <w:tc>
          <w:tcPr>
            <w:tcW w:w="492" w:type="pct"/>
            <w:vMerge w:val="restart"/>
          </w:tcPr>
          <w:p w14:paraId="6BA12278" w14:textId="77777777" w:rsidR="00DF2BB6" w:rsidRPr="00C70209" w:rsidRDefault="00DF2BB6" w:rsidP="003131E2">
            <w:pPr>
              <w:pStyle w:val="Tabletext-evidencematrix"/>
            </w:pPr>
            <w:r w:rsidRPr="00C70209">
              <w:t>MDI &lt;70 at 18–22 months corrected age (N=90)</w:t>
            </w:r>
          </w:p>
        </w:tc>
        <w:tc>
          <w:tcPr>
            <w:tcW w:w="517" w:type="pct"/>
            <w:vMerge w:val="restart"/>
          </w:tcPr>
          <w:p w14:paraId="1FB44D68" w14:textId="77777777" w:rsidR="00DF2BB6" w:rsidRPr="00C70209" w:rsidRDefault="00DF2BB6" w:rsidP="003131E2">
            <w:pPr>
              <w:pStyle w:val="Tabletext-evidencematrix"/>
            </w:pPr>
            <w:r w:rsidRPr="00C70209">
              <w:t>14/45 (31.1%)</w:t>
            </w:r>
          </w:p>
        </w:tc>
        <w:tc>
          <w:tcPr>
            <w:tcW w:w="517" w:type="pct"/>
            <w:vMerge w:val="restart"/>
          </w:tcPr>
          <w:p w14:paraId="630A5357" w14:textId="77777777" w:rsidR="00DF2BB6" w:rsidRPr="00C70209" w:rsidRDefault="00DF2BB6" w:rsidP="003131E2">
            <w:pPr>
              <w:pStyle w:val="Tabletext-evidencematrix"/>
            </w:pPr>
            <w:r w:rsidRPr="00C70209">
              <w:t>16/45 (35.6%)</w:t>
            </w:r>
          </w:p>
        </w:tc>
        <w:tc>
          <w:tcPr>
            <w:tcW w:w="518" w:type="pct"/>
          </w:tcPr>
          <w:p w14:paraId="1E2C122A" w14:textId="77777777" w:rsidR="00DF2BB6" w:rsidRPr="00C70209" w:rsidRDefault="00DF2BB6" w:rsidP="003131E2">
            <w:pPr>
              <w:pStyle w:val="Tabletext-evidencematrix"/>
            </w:pPr>
            <w:r w:rsidRPr="00C70209">
              <w:t>RR 0.88 [0.49, 1.57]</w:t>
            </w:r>
          </w:p>
          <w:p w14:paraId="1BC19BC5" w14:textId="77777777" w:rsidR="00DF2BB6" w:rsidRPr="00C70209" w:rsidRDefault="00DF2BB6" w:rsidP="003131E2">
            <w:pPr>
              <w:pStyle w:val="Tabletext-evidencematrix"/>
            </w:pPr>
          </w:p>
        </w:tc>
        <w:tc>
          <w:tcPr>
            <w:tcW w:w="608" w:type="pct"/>
          </w:tcPr>
          <w:p w14:paraId="6D81851E" w14:textId="77777777" w:rsidR="00DF2BB6" w:rsidRPr="00C70209" w:rsidRDefault="00DF2BB6" w:rsidP="003131E2">
            <w:pPr>
              <w:pStyle w:val="Tabletext-evidencematrix"/>
              <w:rPr>
                <w:i/>
              </w:rPr>
            </w:pPr>
            <w:r w:rsidRPr="00C70209">
              <w:rPr>
                <w:i/>
              </w:rPr>
              <w:t>No significant difference</w:t>
            </w:r>
          </w:p>
          <w:p w14:paraId="1CDCC4B7" w14:textId="5CF2B348" w:rsidR="00DF2BB6" w:rsidRPr="00C70209" w:rsidRDefault="001A475D" w:rsidP="003131E2">
            <w:pPr>
              <w:pStyle w:val="Tabletext-evidencematrix"/>
            </w:pPr>
            <w:r w:rsidRPr="001A475D">
              <w:rPr>
                <w:i/>
              </w:rPr>
              <w:t>P = </w:t>
            </w:r>
            <w:r w:rsidR="00DF2BB6" w:rsidRPr="00C70209">
              <w:t>0.66</w:t>
            </w:r>
          </w:p>
        </w:tc>
      </w:tr>
      <w:tr w:rsidR="00DF2BB6" w:rsidRPr="00C70209" w14:paraId="62571A63" w14:textId="77777777" w:rsidTr="003131E2">
        <w:trPr>
          <w:cantSplit/>
        </w:trPr>
        <w:tc>
          <w:tcPr>
            <w:tcW w:w="388" w:type="pct"/>
            <w:vMerge/>
          </w:tcPr>
          <w:p w14:paraId="507123C7" w14:textId="77777777" w:rsidR="00DF2BB6" w:rsidRPr="00C70209" w:rsidRDefault="00DF2BB6" w:rsidP="003131E2">
            <w:pPr>
              <w:pStyle w:val="Tabletext-evidencematrix"/>
            </w:pPr>
          </w:p>
        </w:tc>
        <w:tc>
          <w:tcPr>
            <w:tcW w:w="490" w:type="pct"/>
            <w:vMerge/>
          </w:tcPr>
          <w:p w14:paraId="1F76672E" w14:textId="77777777" w:rsidR="00DF2BB6" w:rsidRPr="00C70209" w:rsidRDefault="00DF2BB6" w:rsidP="003131E2">
            <w:pPr>
              <w:pStyle w:val="Tabletext-evidencematrix"/>
            </w:pPr>
          </w:p>
        </w:tc>
        <w:tc>
          <w:tcPr>
            <w:tcW w:w="490" w:type="pct"/>
            <w:vMerge/>
          </w:tcPr>
          <w:p w14:paraId="1C611A0B" w14:textId="77777777" w:rsidR="00DF2BB6" w:rsidRPr="00C70209" w:rsidRDefault="00DF2BB6" w:rsidP="003131E2">
            <w:pPr>
              <w:pStyle w:val="Tabletext-evidencematrix"/>
            </w:pPr>
          </w:p>
        </w:tc>
        <w:tc>
          <w:tcPr>
            <w:tcW w:w="490" w:type="pct"/>
            <w:vMerge/>
          </w:tcPr>
          <w:p w14:paraId="5430D2AA" w14:textId="77777777" w:rsidR="00DF2BB6" w:rsidRPr="00C70209" w:rsidRDefault="00DF2BB6" w:rsidP="003131E2">
            <w:pPr>
              <w:pStyle w:val="Tabletext-evidencematrix"/>
            </w:pPr>
          </w:p>
        </w:tc>
        <w:tc>
          <w:tcPr>
            <w:tcW w:w="490" w:type="pct"/>
            <w:vMerge/>
          </w:tcPr>
          <w:p w14:paraId="700EA636" w14:textId="77777777" w:rsidR="00DF2BB6" w:rsidRPr="00C70209" w:rsidRDefault="00DF2BB6" w:rsidP="003131E2">
            <w:pPr>
              <w:pStyle w:val="Tabletext-evidencematrix"/>
            </w:pPr>
          </w:p>
        </w:tc>
        <w:tc>
          <w:tcPr>
            <w:tcW w:w="492" w:type="pct"/>
            <w:vMerge/>
          </w:tcPr>
          <w:p w14:paraId="7D0B5961" w14:textId="77777777" w:rsidR="00DF2BB6" w:rsidRPr="00C70209" w:rsidRDefault="00DF2BB6" w:rsidP="003131E2">
            <w:pPr>
              <w:pStyle w:val="Tabletext-evidencematrix"/>
            </w:pPr>
          </w:p>
        </w:tc>
        <w:tc>
          <w:tcPr>
            <w:tcW w:w="517" w:type="pct"/>
            <w:vMerge/>
          </w:tcPr>
          <w:p w14:paraId="3770D081" w14:textId="77777777" w:rsidR="00DF2BB6" w:rsidRPr="00C70209" w:rsidRDefault="00DF2BB6" w:rsidP="003131E2">
            <w:pPr>
              <w:pStyle w:val="Tabletext-evidencematrix"/>
            </w:pPr>
          </w:p>
        </w:tc>
        <w:tc>
          <w:tcPr>
            <w:tcW w:w="517" w:type="pct"/>
            <w:vMerge/>
          </w:tcPr>
          <w:p w14:paraId="7DFBBED9" w14:textId="77777777" w:rsidR="00DF2BB6" w:rsidRPr="00C70209" w:rsidRDefault="00DF2BB6" w:rsidP="003131E2">
            <w:pPr>
              <w:pStyle w:val="Tabletext-evidencematrix"/>
            </w:pPr>
          </w:p>
        </w:tc>
        <w:tc>
          <w:tcPr>
            <w:tcW w:w="518" w:type="pct"/>
          </w:tcPr>
          <w:p w14:paraId="3DD590CE" w14:textId="77777777" w:rsidR="00DF2BB6" w:rsidRPr="00C70209" w:rsidRDefault="00DF2BB6" w:rsidP="003131E2">
            <w:pPr>
              <w:pStyle w:val="TabFigNotes0noindent"/>
            </w:pPr>
            <w:r w:rsidRPr="00C70209">
              <w:t>RD –0.04 [–0.24, 0.15]</w:t>
            </w:r>
          </w:p>
        </w:tc>
        <w:tc>
          <w:tcPr>
            <w:tcW w:w="608" w:type="pct"/>
          </w:tcPr>
          <w:p w14:paraId="4520FFFC" w14:textId="77777777" w:rsidR="00DF2BB6" w:rsidRPr="00C70209" w:rsidRDefault="00DF2BB6" w:rsidP="003131E2">
            <w:pPr>
              <w:pStyle w:val="Tabletext-evidencematrix"/>
              <w:rPr>
                <w:i/>
              </w:rPr>
            </w:pPr>
            <w:r w:rsidRPr="00C70209">
              <w:rPr>
                <w:i/>
              </w:rPr>
              <w:t>No significant difference</w:t>
            </w:r>
          </w:p>
          <w:p w14:paraId="1E093586" w14:textId="2A774CE6" w:rsidR="00DF2BB6" w:rsidRPr="00C70209" w:rsidRDefault="001A475D" w:rsidP="003131E2">
            <w:pPr>
              <w:pStyle w:val="Tabletext-evidencematrix"/>
            </w:pPr>
            <w:r w:rsidRPr="001A475D">
              <w:rPr>
                <w:i/>
              </w:rPr>
              <w:t>P = </w:t>
            </w:r>
            <w:r w:rsidR="00DF2BB6" w:rsidRPr="00C70209">
              <w:t>0.65</w:t>
            </w:r>
            <w:r w:rsidR="00DF2BB6" w:rsidRPr="00C70209">
              <w:rPr>
                <w:vertAlign w:val="superscript"/>
              </w:rPr>
              <w:t>d</w:t>
            </w:r>
          </w:p>
        </w:tc>
      </w:tr>
      <w:tr w:rsidR="00DF2BB6" w:rsidRPr="00C70209" w14:paraId="1087F86A" w14:textId="77777777" w:rsidTr="003131E2">
        <w:trPr>
          <w:cantSplit/>
        </w:trPr>
        <w:tc>
          <w:tcPr>
            <w:tcW w:w="388" w:type="pct"/>
            <w:vMerge/>
          </w:tcPr>
          <w:p w14:paraId="429C3775" w14:textId="77777777" w:rsidR="00DF2BB6" w:rsidRPr="00C70209" w:rsidRDefault="00DF2BB6" w:rsidP="003131E2">
            <w:pPr>
              <w:pStyle w:val="Tabletext-evidencematrix"/>
            </w:pPr>
          </w:p>
        </w:tc>
        <w:tc>
          <w:tcPr>
            <w:tcW w:w="490" w:type="pct"/>
            <w:vMerge/>
          </w:tcPr>
          <w:p w14:paraId="7E086821" w14:textId="77777777" w:rsidR="00DF2BB6" w:rsidRPr="00C70209" w:rsidRDefault="00DF2BB6" w:rsidP="003131E2">
            <w:pPr>
              <w:pStyle w:val="Tabletext-evidencematrix"/>
            </w:pPr>
          </w:p>
        </w:tc>
        <w:tc>
          <w:tcPr>
            <w:tcW w:w="490" w:type="pct"/>
            <w:vMerge/>
          </w:tcPr>
          <w:p w14:paraId="238FB805" w14:textId="77777777" w:rsidR="00DF2BB6" w:rsidRPr="00C70209" w:rsidRDefault="00DF2BB6" w:rsidP="003131E2">
            <w:pPr>
              <w:pStyle w:val="Tabletext-evidencematrix"/>
            </w:pPr>
          </w:p>
        </w:tc>
        <w:tc>
          <w:tcPr>
            <w:tcW w:w="490" w:type="pct"/>
            <w:vMerge/>
          </w:tcPr>
          <w:p w14:paraId="5B935F5F" w14:textId="77777777" w:rsidR="00DF2BB6" w:rsidRPr="00C70209" w:rsidRDefault="00DF2BB6" w:rsidP="003131E2">
            <w:pPr>
              <w:pStyle w:val="Tabletext-evidencematrix"/>
            </w:pPr>
          </w:p>
        </w:tc>
        <w:tc>
          <w:tcPr>
            <w:tcW w:w="490" w:type="pct"/>
            <w:vMerge/>
          </w:tcPr>
          <w:p w14:paraId="3FBEAB42" w14:textId="77777777" w:rsidR="00DF2BB6" w:rsidRPr="00C70209" w:rsidRDefault="00DF2BB6" w:rsidP="003131E2">
            <w:pPr>
              <w:pStyle w:val="Tabletext-evidencematrix"/>
            </w:pPr>
          </w:p>
        </w:tc>
        <w:tc>
          <w:tcPr>
            <w:tcW w:w="492" w:type="pct"/>
            <w:vMerge w:val="restart"/>
          </w:tcPr>
          <w:p w14:paraId="10BCE476" w14:textId="77777777" w:rsidR="00DF2BB6" w:rsidRPr="00C70209" w:rsidRDefault="00DF2BB6" w:rsidP="003131E2">
            <w:pPr>
              <w:pStyle w:val="Tabletext-evidencematrix"/>
            </w:pPr>
            <w:r w:rsidRPr="00C70209">
              <w:rPr>
                <w:szCs w:val="16"/>
              </w:rPr>
              <w:t>PDI &lt;70 at 18</w:t>
            </w:r>
            <w:r w:rsidRPr="00C70209">
              <w:t>–</w:t>
            </w:r>
            <w:r w:rsidRPr="00C70209">
              <w:rPr>
                <w:szCs w:val="16"/>
              </w:rPr>
              <w:t>22 months corrected age (N=90)</w:t>
            </w:r>
          </w:p>
        </w:tc>
        <w:tc>
          <w:tcPr>
            <w:tcW w:w="517" w:type="pct"/>
            <w:vMerge w:val="restart"/>
          </w:tcPr>
          <w:p w14:paraId="39954268" w14:textId="77777777" w:rsidR="00DF2BB6" w:rsidRPr="00C70209" w:rsidRDefault="00DF2BB6" w:rsidP="003131E2">
            <w:pPr>
              <w:pStyle w:val="Tabletext-evidencematrix"/>
              <w:rPr>
                <w:szCs w:val="16"/>
              </w:rPr>
            </w:pPr>
            <w:r w:rsidRPr="00C70209">
              <w:rPr>
                <w:szCs w:val="16"/>
              </w:rPr>
              <w:t>14/45 (31.1%)</w:t>
            </w:r>
          </w:p>
        </w:tc>
        <w:tc>
          <w:tcPr>
            <w:tcW w:w="517" w:type="pct"/>
            <w:vMerge w:val="restart"/>
          </w:tcPr>
          <w:p w14:paraId="2E216AD2" w14:textId="77777777" w:rsidR="00DF2BB6" w:rsidRPr="00C70209" w:rsidRDefault="00DF2BB6" w:rsidP="003131E2">
            <w:pPr>
              <w:pStyle w:val="Tabletext-evidencematrix"/>
              <w:rPr>
                <w:szCs w:val="16"/>
              </w:rPr>
            </w:pPr>
            <w:r w:rsidRPr="00C70209">
              <w:rPr>
                <w:szCs w:val="16"/>
              </w:rPr>
              <w:t>6/45 (13.3%)</w:t>
            </w:r>
          </w:p>
        </w:tc>
        <w:tc>
          <w:tcPr>
            <w:tcW w:w="518" w:type="pct"/>
          </w:tcPr>
          <w:p w14:paraId="530BC85D" w14:textId="77777777" w:rsidR="00DF2BB6" w:rsidRPr="00C70209" w:rsidRDefault="00DF2BB6" w:rsidP="003131E2">
            <w:pPr>
              <w:pStyle w:val="Tabletext-evidencematrix"/>
              <w:rPr>
                <w:szCs w:val="16"/>
              </w:rPr>
            </w:pPr>
            <w:r w:rsidRPr="00C70209">
              <w:rPr>
                <w:szCs w:val="16"/>
              </w:rPr>
              <w:t>RR 2.33 [0.98, 5.53]</w:t>
            </w:r>
          </w:p>
        </w:tc>
        <w:tc>
          <w:tcPr>
            <w:tcW w:w="608" w:type="pct"/>
            <w:shd w:val="clear" w:color="auto" w:fill="D9D9D9" w:themeFill="background1" w:themeFillShade="D9"/>
          </w:tcPr>
          <w:p w14:paraId="06127BF8" w14:textId="77777777" w:rsidR="00DF2BB6" w:rsidRPr="00C70209" w:rsidRDefault="00DF2BB6" w:rsidP="003131E2">
            <w:pPr>
              <w:pStyle w:val="Tabletext-evidencematrix"/>
              <w:rPr>
                <w:i/>
              </w:rPr>
            </w:pPr>
            <w:r w:rsidRPr="00C70209">
              <w:rPr>
                <w:i/>
              </w:rPr>
              <w:t>Borderline favours placebo + iron</w:t>
            </w:r>
          </w:p>
          <w:p w14:paraId="0E2A86F4" w14:textId="1B228687" w:rsidR="00DF2BB6" w:rsidRPr="00C70209" w:rsidRDefault="001A475D" w:rsidP="003131E2">
            <w:pPr>
              <w:pStyle w:val="Tabletext-evidencematrix"/>
            </w:pPr>
            <w:r w:rsidRPr="001A475D">
              <w:rPr>
                <w:i/>
              </w:rPr>
              <w:t>P = </w:t>
            </w:r>
            <w:r w:rsidR="00DF2BB6" w:rsidRPr="00C70209">
              <w:t>0.054</w:t>
            </w:r>
          </w:p>
        </w:tc>
      </w:tr>
      <w:tr w:rsidR="00DF2BB6" w:rsidRPr="00C70209" w14:paraId="212B75C4" w14:textId="77777777" w:rsidTr="003131E2">
        <w:trPr>
          <w:cantSplit/>
        </w:trPr>
        <w:tc>
          <w:tcPr>
            <w:tcW w:w="388" w:type="pct"/>
            <w:vMerge/>
          </w:tcPr>
          <w:p w14:paraId="4B51AFB5" w14:textId="77777777" w:rsidR="00DF2BB6" w:rsidRPr="00C70209" w:rsidRDefault="00DF2BB6" w:rsidP="003131E2">
            <w:pPr>
              <w:pStyle w:val="Tabletext-evidencematrix"/>
            </w:pPr>
          </w:p>
        </w:tc>
        <w:tc>
          <w:tcPr>
            <w:tcW w:w="490" w:type="pct"/>
            <w:vMerge/>
          </w:tcPr>
          <w:p w14:paraId="17CE8B3F" w14:textId="77777777" w:rsidR="00DF2BB6" w:rsidRPr="00C70209" w:rsidRDefault="00DF2BB6" w:rsidP="003131E2">
            <w:pPr>
              <w:pStyle w:val="Tabletext-evidencematrix"/>
            </w:pPr>
          </w:p>
        </w:tc>
        <w:tc>
          <w:tcPr>
            <w:tcW w:w="490" w:type="pct"/>
            <w:vMerge/>
          </w:tcPr>
          <w:p w14:paraId="69C0B737" w14:textId="77777777" w:rsidR="00DF2BB6" w:rsidRPr="00C70209" w:rsidRDefault="00DF2BB6" w:rsidP="003131E2">
            <w:pPr>
              <w:pStyle w:val="Tabletext-evidencematrix"/>
            </w:pPr>
          </w:p>
        </w:tc>
        <w:tc>
          <w:tcPr>
            <w:tcW w:w="490" w:type="pct"/>
            <w:vMerge/>
          </w:tcPr>
          <w:p w14:paraId="2141B630" w14:textId="77777777" w:rsidR="00DF2BB6" w:rsidRPr="00C70209" w:rsidRDefault="00DF2BB6" w:rsidP="003131E2">
            <w:pPr>
              <w:pStyle w:val="Tabletext-evidencematrix"/>
            </w:pPr>
          </w:p>
        </w:tc>
        <w:tc>
          <w:tcPr>
            <w:tcW w:w="490" w:type="pct"/>
            <w:vMerge/>
          </w:tcPr>
          <w:p w14:paraId="70F716EB" w14:textId="77777777" w:rsidR="00DF2BB6" w:rsidRPr="00C70209" w:rsidRDefault="00DF2BB6" w:rsidP="003131E2">
            <w:pPr>
              <w:pStyle w:val="Tabletext-evidencematrix"/>
            </w:pPr>
          </w:p>
        </w:tc>
        <w:tc>
          <w:tcPr>
            <w:tcW w:w="492" w:type="pct"/>
            <w:vMerge/>
          </w:tcPr>
          <w:p w14:paraId="52371A26" w14:textId="77777777" w:rsidR="00DF2BB6" w:rsidRPr="00C70209" w:rsidRDefault="00DF2BB6" w:rsidP="003131E2">
            <w:pPr>
              <w:pStyle w:val="Tabletext-evidencematrix"/>
              <w:rPr>
                <w:szCs w:val="16"/>
              </w:rPr>
            </w:pPr>
          </w:p>
        </w:tc>
        <w:tc>
          <w:tcPr>
            <w:tcW w:w="517" w:type="pct"/>
            <w:vMerge/>
          </w:tcPr>
          <w:p w14:paraId="26F3097C" w14:textId="77777777" w:rsidR="00DF2BB6" w:rsidRPr="00C70209" w:rsidRDefault="00DF2BB6" w:rsidP="003131E2">
            <w:pPr>
              <w:pStyle w:val="Tabletext-evidencematrix"/>
              <w:rPr>
                <w:szCs w:val="16"/>
              </w:rPr>
            </w:pPr>
          </w:p>
        </w:tc>
        <w:tc>
          <w:tcPr>
            <w:tcW w:w="517" w:type="pct"/>
            <w:vMerge/>
          </w:tcPr>
          <w:p w14:paraId="54BFA02E" w14:textId="77777777" w:rsidR="00DF2BB6" w:rsidRPr="00C70209" w:rsidRDefault="00DF2BB6" w:rsidP="003131E2">
            <w:pPr>
              <w:pStyle w:val="Tabletext-evidencematrix"/>
              <w:rPr>
                <w:szCs w:val="16"/>
              </w:rPr>
            </w:pPr>
          </w:p>
        </w:tc>
        <w:tc>
          <w:tcPr>
            <w:tcW w:w="518" w:type="pct"/>
          </w:tcPr>
          <w:p w14:paraId="5670DF26" w14:textId="77777777" w:rsidR="00DF2BB6" w:rsidRPr="00C70209" w:rsidRDefault="00DF2BB6" w:rsidP="003131E2">
            <w:pPr>
              <w:pStyle w:val="Tabletext-evidencematrix"/>
              <w:rPr>
                <w:szCs w:val="16"/>
              </w:rPr>
            </w:pPr>
            <w:r w:rsidRPr="00C70209">
              <w:rPr>
                <w:szCs w:val="16"/>
              </w:rPr>
              <w:t>RD 0.18 [0.01, 0.35]</w:t>
            </w:r>
          </w:p>
        </w:tc>
        <w:tc>
          <w:tcPr>
            <w:tcW w:w="608" w:type="pct"/>
            <w:shd w:val="clear" w:color="auto" w:fill="D9D9D9" w:themeFill="background1" w:themeFillShade="D9"/>
          </w:tcPr>
          <w:p w14:paraId="432D97DC" w14:textId="77777777" w:rsidR="00DF2BB6" w:rsidRPr="00C70209" w:rsidRDefault="00DF2BB6" w:rsidP="003131E2">
            <w:pPr>
              <w:pStyle w:val="Tabletext-evidencematrix"/>
              <w:rPr>
                <w:i/>
              </w:rPr>
            </w:pPr>
            <w:r w:rsidRPr="00C70209">
              <w:rPr>
                <w:i/>
              </w:rPr>
              <w:t>Favours placebo + iron</w:t>
            </w:r>
          </w:p>
          <w:p w14:paraId="4727B1B5" w14:textId="21264CF4" w:rsidR="00DF2BB6" w:rsidRPr="00C70209" w:rsidRDefault="001A475D" w:rsidP="003131E2">
            <w:pPr>
              <w:pStyle w:val="Tabletext-evidencematrix"/>
              <w:rPr>
                <w:szCs w:val="16"/>
                <w:vertAlign w:val="superscript"/>
              </w:rPr>
            </w:pPr>
            <w:r w:rsidRPr="001A475D">
              <w:rPr>
                <w:i/>
                <w:szCs w:val="16"/>
              </w:rPr>
              <w:t>P = </w:t>
            </w:r>
            <w:r w:rsidR="00DF2BB6" w:rsidRPr="00C70209">
              <w:rPr>
                <w:szCs w:val="16"/>
              </w:rPr>
              <w:t>0.04</w:t>
            </w:r>
          </w:p>
          <w:p w14:paraId="58D93DFA" w14:textId="77777777" w:rsidR="00DF2BB6" w:rsidRPr="00C70209" w:rsidRDefault="00DF2BB6" w:rsidP="003131E2">
            <w:pPr>
              <w:pStyle w:val="Tabletext-evidencematrix"/>
              <w:rPr>
                <w:rStyle w:val="Emphasis"/>
                <w:i w:val="0"/>
                <w:iCs w:val="0"/>
              </w:rPr>
            </w:pPr>
            <w:r w:rsidRPr="00C70209">
              <w:rPr>
                <w:rStyle w:val="Emphasis"/>
                <w:i w:val="0"/>
                <w:iCs w:val="0"/>
              </w:rPr>
              <w:t>NNTH 6 [3–100]</w:t>
            </w:r>
          </w:p>
        </w:tc>
      </w:tr>
      <w:tr w:rsidR="00DF2BB6" w:rsidRPr="00C70209" w14:paraId="308238F2" w14:textId="77777777" w:rsidTr="003131E2">
        <w:trPr>
          <w:cantSplit/>
        </w:trPr>
        <w:tc>
          <w:tcPr>
            <w:tcW w:w="388" w:type="pct"/>
            <w:vMerge/>
          </w:tcPr>
          <w:p w14:paraId="1B51A0CB" w14:textId="77777777" w:rsidR="00DF2BB6" w:rsidRPr="00C70209" w:rsidRDefault="00DF2BB6" w:rsidP="003131E2">
            <w:pPr>
              <w:pStyle w:val="Tabletext-evidencematrix"/>
            </w:pPr>
          </w:p>
        </w:tc>
        <w:tc>
          <w:tcPr>
            <w:tcW w:w="490" w:type="pct"/>
            <w:vMerge/>
          </w:tcPr>
          <w:p w14:paraId="25925541" w14:textId="77777777" w:rsidR="00DF2BB6" w:rsidRPr="00C70209" w:rsidRDefault="00DF2BB6" w:rsidP="003131E2">
            <w:pPr>
              <w:pStyle w:val="Tabletext-evidencematrix"/>
            </w:pPr>
          </w:p>
        </w:tc>
        <w:tc>
          <w:tcPr>
            <w:tcW w:w="490" w:type="pct"/>
            <w:vMerge/>
          </w:tcPr>
          <w:p w14:paraId="79DD595B" w14:textId="77777777" w:rsidR="00DF2BB6" w:rsidRPr="00C70209" w:rsidRDefault="00DF2BB6" w:rsidP="003131E2">
            <w:pPr>
              <w:pStyle w:val="Tabletext-evidencematrix"/>
            </w:pPr>
          </w:p>
        </w:tc>
        <w:tc>
          <w:tcPr>
            <w:tcW w:w="490" w:type="pct"/>
            <w:vMerge/>
          </w:tcPr>
          <w:p w14:paraId="3BB9E17C" w14:textId="77777777" w:rsidR="00DF2BB6" w:rsidRPr="00C70209" w:rsidRDefault="00DF2BB6" w:rsidP="003131E2">
            <w:pPr>
              <w:pStyle w:val="Tabletext-evidencematrix"/>
            </w:pPr>
          </w:p>
        </w:tc>
        <w:tc>
          <w:tcPr>
            <w:tcW w:w="490" w:type="pct"/>
            <w:vMerge/>
          </w:tcPr>
          <w:p w14:paraId="650C1B66" w14:textId="77777777" w:rsidR="00DF2BB6" w:rsidRPr="00C70209" w:rsidRDefault="00DF2BB6" w:rsidP="003131E2">
            <w:pPr>
              <w:pStyle w:val="Tabletext-evidencematrix"/>
            </w:pPr>
          </w:p>
        </w:tc>
        <w:tc>
          <w:tcPr>
            <w:tcW w:w="492" w:type="pct"/>
            <w:vMerge w:val="restart"/>
          </w:tcPr>
          <w:p w14:paraId="1C841197" w14:textId="77777777" w:rsidR="00DF2BB6" w:rsidRPr="00C70209" w:rsidRDefault="00DF2BB6" w:rsidP="003131E2">
            <w:pPr>
              <w:pStyle w:val="Tabletext-evidencematrix"/>
              <w:rPr>
                <w:szCs w:val="16"/>
              </w:rPr>
            </w:pPr>
            <w:r w:rsidRPr="00C70209">
              <w:rPr>
                <w:szCs w:val="16"/>
              </w:rPr>
              <w:t>Any neuro-developmental impairment at 18</w:t>
            </w:r>
            <w:r w:rsidRPr="00C70209">
              <w:t>–</w:t>
            </w:r>
            <w:r w:rsidRPr="00C70209">
              <w:rPr>
                <w:szCs w:val="16"/>
              </w:rPr>
              <w:t>22 months corrected age (N=99)</w:t>
            </w:r>
          </w:p>
        </w:tc>
        <w:tc>
          <w:tcPr>
            <w:tcW w:w="517" w:type="pct"/>
            <w:vMerge w:val="restart"/>
          </w:tcPr>
          <w:p w14:paraId="11A39929" w14:textId="77777777" w:rsidR="00DF2BB6" w:rsidRPr="00C70209" w:rsidRDefault="00DF2BB6" w:rsidP="003131E2">
            <w:pPr>
              <w:pStyle w:val="Tabletext-evidencematrix"/>
              <w:rPr>
                <w:szCs w:val="16"/>
              </w:rPr>
            </w:pPr>
            <w:r w:rsidRPr="00C70209">
              <w:rPr>
                <w:szCs w:val="16"/>
              </w:rPr>
              <w:t>21/48 (43.8%)</w:t>
            </w:r>
          </w:p>
        </w:tc>
        <w:tc>
          <w:tcPr>
            <w:tcW w:w="517" w:type="pct"/>
            <w:vMerge w:val="restart"/>
          </w:tcPr>
          <w:p w14:paraId="4C37826D" w14:textId="77777777" w:rsidR="00DF2BB6" w:rsidRPr="00C70209" w:rsidRDefault="00DF2BB6" w:rsidP="003131E2">
            <w:pPr>
              <w:pStyle w:val="Tabletext-evidencematrix"/>
              <w:rPr>
                <w:szCs w:val="16"/>
              </w:rPr>
            </w:pPr>
            <w:r w:rsidRPr="00C70209">
              <w:rPr>
                <w:szCs w:val="16"/>
              </w:rPr>
              <w:t>23/51 (45.1%)</w:t>
            </w:r>
          </w:p>
        </w:tc>
        <w:tc>
          <w:tcPr>
            <w:tcW w:w="518" w:type="pct"/>
          </w:tcPr>
          <w:p w14:paraId="089362D9" w14:textId="77777777" w:rsidR="00DF2BB6" w:rsidRPr="00C70209" w:rsidRDefault="00DF2BB6" w:rsidP="003131E2">
            <w:pPr>
              <w:pStyle w:val="Tabletext-evidencematrix"/>
              <w:rPr>
                <w:szCs w:val="16"/>
              </w:rPr>
            </w:pPr>
            <w:r w:rsidRPr="00C70209">
              <w:rPr>
                <w:szCs w:val="16"/>
              </w:rPr>
              <w:t>RR 0.97 [0.62, 1.51]</w:t>
            </w:r>
          </w:p>
        </w:tc>
        <w:tc>
          <w:tcPr>
            <w:tcW w:w="608" w:type="pct"/>
          </w:tcPr>
          <w:p w14:paraId="1943CABE" w14:textId="77777777" w:rsidR="00DF2BB6" w:rsidRPr="00C70209" w:rsidRDefault="00DF2BB6" w:rsidP="003131E2">
            <w:pPr>
              <w:pStyle w:val="Tabletext-evidencematrix"/>
              <w:rPr>
                <w:i/>
                <w:szCs w:val="16"/>
              </w:rPr>
            </w:pPr>
            <w:r w:rsidRPr="00C70209">
              <w:rPr>
                <w:i/>
                <w:szCs w:val="16"/>
              </w:rPr>
              <w:t>No significant difference</w:t>
            </w:r>
          </w:p>
          <w:p w14:paraId="58C59F6F" w14:textId="4E6D62DC" w:rsidR="00DF2BB6" w:rsidRPr="00C70209" w:rsidRDefault="001A475D" w:rsidP="003131E2">
            <w:pPr>
              <w:pStyle w:val="Tabletext-evidencematrix"/>
              <w:rPr>
                <w:szCs w:val="16"/>
              </w:rPr>
            </w:pPr>
            <w:r w:rsidRPr="001A475D">
              <w:rPr>
                <w:i/>
                <w:szCs w:val="16"/>
              </w:rPr>
              <w:t>P = </w:t>
            </w:r>
            <w:r w:rsidR="00DF2BB6" w:rsidRPr="00C70209">
              <w:rPr>
                <w:szCs w:val="16"/>
              </w:rPr>
              <w:t>0.89</w:t>
            </w:r>
          </w:p>
        </w:tc>
      </w:tr>
      <w:tr w:rsidR="00DF2BB6" w:rsidRPr="00C70209" w14:paraId="16389930" w14:textId="77777777" w:rsidTr="003131E2">
        <w:trPr>
          <w:cantSplit/>
        </w:trPr>
        <w:tc>
          <w:tcPr>
            <w:tcW w:w="388" w:type="pct"/>
            <w:vMerge/>
          </w:tcPr>
          <w:p w14:paraId="0ECF6AAB" w14:textId="77777777" w:rsidR="00DF2BB6" w:rsidRPr="00C70209" w:rsidRDefault="00DF2BB6" w:rsidP="003131E2">
            <w:pPr>
              <w:pStyle w:val="Tabletext-evidencematrix"/>
            </w:pPr>
          </w:p>
        </w:tc>
        <w:tc>
          <w:tcPr>
            <w:tcW w:w="490" w:type="pct"/>
            <w:vMerge/>
          </w:tcPr>
          <w:p w14:paraId="463BD1ED" w14:textId="77777777" w:rsidR="00DF2BB6" w:rsidRPr="00C70209" w:rsidRDefault="00DF2BB6" w:rsidP="003131E2">
            <w:pPr>
              <w:pStyle w:val="Tabletext-evidencematrix"/>
            </w:pPr>
          </w:p>
        </w:tc>
        <w:tc>
          <w:tcPr>
            <w:tcW w:w="490" w:type="pct"/>
            <w:vMerge/>
          </w:tcPr>
          <w:p w14:paraId="7FF14696" w14:textId="77777777" w:rsidR="00DF2BB6" w:rsidRPr="00C70209" w:rsidRDefault="00DF2BB6" w:rsidP="003131E2">
            <w:pPr>
              <w:pStyle w:val="Tabletext-evidencematrix"/>
            </w:pPr>
          </w:p>
        </w:tc>
        <w:tc>
          <w:tcPr>
            <w:tcW w:w="490" w:type="pct"/>
            <w:vMerge/>
          </w:tcPr>
          <w:p w14:paraId="662DF25C" w14:textId="77777777" w:rsidR="00DF2BB6" w:rsidRPr="00C70209" w:rsidRDefault="00DF2BB6" w:rsidP="003131E2">
            <w:pPr>
              <w:pStyle w:val="Tabletext-evidencematrix"/>
            </w:pPr>
          </w:p>
        </w:tc>
        <w:tc>
          <w:tcPr>
            <w:tcW w:w="490" w:type="pct"/>
            <w:vMerge/>
          </w:tcPr>
          <w:p w14:paraId="0BB795A8" w14:textId="77777777" w:rsidR="00DF2BB6" w:rsidRPr="00C70209" w:rsidRDefault="00DF2BB6" w:rsidP="003131E2">
            <w:pPr>
              <w:pStyle w:val="Tabletext-evidencematrix"/>
            </w:pPr>
          </w:p>
        </w:tc>
        <w:tc>
          <w:tcPr>
            <w:tcW w:w="492" w:type="pct"/>
            <w:vMerge/>
          </w:tcPr>
          <w:p w14:paraId="1CF50688" w14:textId="77777777" w:rsidR="00DF2BB6" w:rsidRPr="00C70209" w:rsidRDefault="00DF2BB6" w:rsidP="003131E2">
            <w:pPr>
              <w:pStyle w:val="Tabletext-evidencematrix"/>
              <w:rPr>
                <w:szCs w:val="16"/>
              </w:rPr>
            </w:pPr>
          </w:p>
        </w:tc>
        <w:tc>
          <w:tcPr>
            <w:tcW w:w="517" w:type="pct"/>
            <w:vMerge/>
          </w:tcPr>
          <w:p w14:paraId="7F08413B" w14:textId="77777777" w:rsidR="00DF2BB6" w:rsidRPr="00C70209" w:rsidRDefault="00DF2BB6" w:rsidP="003131E2">
            <w:pPr>
              <w:pStyle w:val="Tabletext-evidencematrix"/>
              <w:rPr>
                <w:szCs w:val="16"/>
              </w:rPr>
            </w:pPr>
          </w:p>
        </w:tc>
        <w:tc>
          <w:tcPr>
            <w:tcW w:w="517" w:type="pct"/>
            <w:vMerge/>
          </w:tcPr>
          <w:p w14:paraId="7ABB6C9E" w14:textId="77777777" w:rsidR="00DF2BB6" w:rsidRPr="00C70209" w:rsidRDefault="00DF2BB6" w:rsidP="003131E2">
            <w:pPr>
              <w:pStyle w:val="Tabletext-evidencematrix"/>
              <w:rPr>
                <w:szCs w:val="16"/>
              </w:rPr>
            </w:pPr>
          </w:p>
        </w:tc>
        <w:tc>
          <w:tcPr>
            <w:tcW w:w="518" w:type="pct"/>
          </w:tcPr>
          <w:p w14:paraId="0342D0BB" w14:textId="77777777" w:rsidR="00DF2BB6" w:rsidRPr="00C70209" w:rsidRDefault="00DF2BB6" w:rsidP="003131E2">
            <w:pPr>
              <w:pStyle w:val="Tabletext-evidencematrix"/>
              <w:rPr>
                <w:szCs w:val="16"/>
              </w:rPr>
            </w:pPr>
            <w:r w:rsidRPr="00C70209">
              <w:rPr>
                <w:szCs w:val="16"/>
              </w:rPr>
              <w:t>RD –0.01 [–0.21, 0.18]</w:t>
            </w:r>
          </w:p>
        </w:tc>
        <w:tc>
          <w:tcPr>
            <w:tcW w:w="608" w:type="pct"/>
          </w:tcPr>
          <w:p w14:paraId="354E35A1" w14:textId="77777777" w:rsidR="00DF2BB6" w:rsidRPr="00C70209" w:rsidRDefault="00DF2BB6" w:rsidP="003131E2">
            <w:pPr>
              <w:pStyle w:val="Tabletext-evidencematrix"/>
              <w:rPr>
                <w:i/>
                <w:szCs w:val="16"/>
              </w:rPr>
            </w:pPr>
            <w:r w:rsidRPr="00C70209">
              <w:rPr>
                <w:i/>
                <w:szCs w:val="16"/>
              </w:rPr>
              <w:t>No significant difference</w:t>
            </w:r>
          </w:p>
          <w:p w14:paraId="146C34F7" w14:textId="3E8641AE" w:rsidR="00DF2BB6" w:rsidRPr="00C70209" w:rsidRDefault="001A475D" w:rsidP="003131E2">
            <w:pPr>
              <w:pStyle w:val="Tabletext-evidencematrix"/>
              <w:rPr>
                <w:i/>
                <w:szCs w:val="16"/>
              </w:rPr>
            </w:pPr>
            <w:r w:rsidRPr="001A475D">
              <w:rPr>
                <w:i/>
              </w:rPr>
              <w:t>P = </w:t>
            </w:r>
            <w:r w:rsidR="00DF2BB6" w:rsidRPr="00C70209">
              <w:t>NR</w:t>
            </w:r>
          </w:p>
        </w:tc>
      </w:tr>
      <w:tr w:rsidR="00DF2BB6" w:rsidRPr="00C70209" w14:paraId="00EFB0AB" w14:textId="77777777" w:rsidTr="003131E2">
        <w:trPr>
          <w:cantSplit/>
        </w:trPr>
        <w:tc>
          <w:tcPr>
            <w:tcW w:w="388" w:type="pct"/>
            <w:vMerge/>
          </w:tcPr>
          <w:p w14:paraId="1459756C" w14:textId="77777777" w:rsidR="00DF2BB6" w:rsidRPr="00C70209" w:rsidRDefault="00DF2BB6" w:rsidP="003131E2">
            <w:pPr>
              <w:pStyle w:val="Tabletext-evidencematrix"/>
            </w:pPr>
          </w:p>
        </w:tc>
        <w:tc>
          <w:tcPr>
            <w:tcW w:w="490" w:type="pct"/>
          </w:tcPr>
          <w:p w14:paraId="46FA5F70" w14:textId="374E827D" w:rsidR="00DF2BB6" w:rsidRPr="00C70209" w:rsidRDefault="00DF2BB6" w:rsidP="003131E2">
            <w:pPr>
              <w:pStyle w:val="Tabletext-evidencematrix"/>
            </w:pPr>
            <w:r w:rsidRPr="00C70209">
              <w:t>1 trial</w:t>
            </w:r>
            <w:r w:rsidRPr="00C70209">
              <w:rPr>
                <w:vertAlign w:val="superscript"/>
              </w:rPr>
              <w:t>e</w:t>
            </w:r>
            <w:r w:rsidRPr="00C70209">
              <w:t xml:space="preserve"> (He 2008)</w:t>
            </w:r>
            <w:r w:rsidR="00894C30">
              <w:fldChar w:fldCharType="begin"/>
            </w:r>
            <w:r w:rsidR="00894C30">
              <w:instrText xml:space="preserve"> ADDIN EN.CITE &lt;EndNote&gt;&lt;Cite&gt;&lt;Author&gt;He&lt;/Author&gt;&lt;Year&gt;2008&lt;/Year&gt;&lt;RecNum&gt;276&lt;/RecNum&gt;&lt;DisplayText&gt;&lt;style face="superscript"&gt;102&lt;/style&gt;&lt;/DisplayText&gt;&lt;record&gt;&lt;rec-number&gt;276&lt;/rec-number&gt;&lt;foreign-keys&gt;&lt;key app="EN" db-id="9edve2wadsavt5ewavaxtda4f2tavzvts9ee" timestamp="1427477847"&gt;276&lt;/key&gt;&lt;/foreign-keys&gt;&lt;ref-type name="Journal Article"&gt;17&lt;/ref-type&gt;&lt;contributors&gt;&lt;authors&gt;&lt;author&gt;He, J.S&lt;/author&gt;&lt;author&gt;Huang, Z. L&lt;/author&gt;&lt;author&gt;Yang, H&lt;/author&gt;&lt;author&gt;Weng, K. Z&lt;/author&gt;&lt;author&gt;Zhu, S. B&lt;/author&gt;&lt;/authors&gt;&lt;/contributors&gt;&lt;titles&gt;&lt;title&gt;Early use of recombinant human erythropoietin promotes neurobehavioral development in preterm infants&lt;/title&gt;&lt;secondary-title&gt;Chinese journal of contemporary pediatrics&lt;/secondary-title&gt;&lt;alt-title&gt;Zhongguo dang dai er ke za zhi&lt;/alt-title&gt;&lt;/titles&gt;&lt;periodical&gt;&lt;full-title&gt;Chinese journal of contemporary pediatrics&lt;/full-title&gt;&lt;abbr-1&gt;Zhongguo dang dai er ke za zhi&lt;/abbr-1&gt;&lt;/periodical&gt;&lt;alt-periodical&gt;&lt;full-title&gt;Chinese journal of contemporary pediatrics&lt;/full-title&gt;&lt;abbr-1&gt;Zhongguo dang dai er ke za zhi&lt;/abbr-1&gt;&lt;/alt-periodical&gt;&lt;pages&gt;586–588&lt;/pages&gt;&lt;volume&gt;10&lt;/volume&gt;&lt;number&gt;5&lt;/number&gt;&lt;dates&gt;&lt;year&gt;2008&lt;/year&gt;&lt;pub-dates&gt;&lt;date&gt;October&lt;/date&gt;&lt;/pub-dates&gt;&lt;/dates&gt;&lt;urls&gt;&lt;related-urls&gt;&lt;url&gt;http://www.ncbi.nlm.nih.gov/pubmed/18947475&lt;/url&gt;&lt;/related-urls&gt;&lt;/urls&gt;&lt;access-date&gt;13 April 2015&lt;/access-date&gt;&lt;/record&gt;&lt;/Cite&gt;&lt;/EndNote&gt;</w:instrText>
            </w:r>
            <w:r w:rsidR="00894C30">
              <w:fldChar w:fldCharType="separate"/>
            </w:r>
            <w:r w:rsidR="00894C30" w:rsidRPr="00894C30">
              <w:rPr>
                <w:noProof/>
                <w:vertAlign w:val="superscript"/>
              </w:rPr>
              <w:t>102</w:t>
            </w:r>
            <w:r w:rsidR="00894C30">
              <w:fldChar w:fldCharType="end"/>
            </w:r>
          </w:p>
          <w:p w14:paraId="0E2C362A" w14:textId="77777777" w:rsidR="00DF2BB6" w:rsidRPr="00C70209" w:rsidRDefault="00DF2BB6" w:rsidP="003131E2">
            <w:pPr>
              <w:pStyle w:val="Tabletext-evidencematrix"/>
            </w:pPr>
            <w:r w:rsidRPr="00C70209">
              <w:t>N=44</w:t>
            </w:r>
          </w:p>
        </w:tc>
        <w:tc>
          <w:tcPr>
            <w:tcW w:w="490" w:type="pct"/>
            <w:vMerge/>
          </w:tcPr>
          <w:p w14:paraId="5126A101" w14:textId="77777777" w:rsidR="00DF2BB6" w:rsidRPr="00C70209" w:rsidRDefault="00DF2BB6" w:rsidP="003131E2">
            <w:pPr>
              <w:pStyle w:val="Tabletext-evidencematrix"/>
            </w:pPr>
          </w:p>
        </w:tc>
        <w:tc>
          <w:tcPr>
            <w:tcW w:w="490" w:type="pct"/>
          </w:tcPr>
          <w:p w14:paraId="51FB8299" w14:textId="77777777" w:rsidR="00DF2BB6" w:rsidRPr="00C70209" w:rsidRDefault="00DF2BB6" w:rsidP="003131E2">
            <w:pPr>
              <w:pStyle w:val="Tabletext-evidencematrix"/>
            </w:pPr>
            <w:r w:rsidRPr="00C70209">
              <w:t>China</w:t>
            </w:r>
          </w:p>
        </w:tc>
        <w:tc>
          <w:tcPr>
            <w:tcW w:w="490" w:type="pct"/>
          </w:tcPr>
          <w:p w14:paraId="38CDFC40" w14:textId="41704CA7" w:rsidR="00DF2BB6" w:rsidRPr="00C70209" w:rsidRDefault="00DF2BB6" w:rsidP="003131E2">
            <w:pPr>
              <w:pStyle w:val="Tabletext-evidencematrix"/>
            </w:pPr>
            <w:r w:rsidRPr="00C70209">
              <w:t>Early rHuEPO ± iron (n=22) versus placebo ± iron (n=22)</w:t>
            </w:r>
          </w:p>
          <w:p w14:paraId="515306D4" w14:textId="0C397FCF" w:rsidR="00DF2BB6" w:rsidRPr="00C70209" w:rsidRDefault="00DF2BB6" w:rsidP="003131E2">
            <w:pPr>
              <w:pStyle w:val="Tabletext-subanalysis"/>
            </w:pPr>
            <w:r w:rsidRPr="00C70209">
              <w:t>*Initiation of rHuEPO &lt;8 days after birth</w:t>
            </w:r>
          </w:p>
        </w:tc>
        <w:tc>
          <w:tcPr>
            <w:tcW w:w="492" w:type="pct"/>
          </w:tcPr>
          <w:p w14:paraId="7939DC36" w14:textId="77777777" w:rsidR="00DF2BB6" w:rsidRPr="00C70209" w:rsidRDefault="00DF2BB6" w:rsidP="003131E2">
            <w:pPr>
              <w:pStyle w:val="Tabletext-evidencematrix"/>
            </w:pPr>
            <w:r w:rsidRPr="00C70209">
              <w:t>Neonatal Behavioural Neurological Assessment score at 40 weeks postmenstrual age</w:t>
            </w:r>
          </w:p>
        </w:tc>
        <w:tc>
          <w:tcPr>
            <w:tcW w:w="517" w:type="pct"/>
          </w:tcPr>
          <w:p w14:paraId="3BC204B8" w14:textId="77777777" w:rsidR="00DF2BB6" w:rsidRPr="00C70209" w:rsidRDefault="00DF2BB6" w:rsidP="003131E2">
            <w:pPr>
              <w:pStyle w:val="Tabletext-evidencematrix"/>
            </w:pPr>
            <w:r w:rsidRPr="00C70209">
              <w:t xml:space="preserve">36.2 ± 0.75 </w:t>
            </w:r>
          </w:p>
        </w:tc>
        <w:tc>
          <w:tcPr>
            <w:tcW w:w="517" w:type="pct"/>
          </w:tcPr>
          <w:p w14:paraId="1D3BDF7D" w14:textId="77777777" w:rsidR="00DF2BB6" w:rsidRPr="00C70209" w:rsidRDefault="00DF2BB6" w:rsidP="003131E2">
            <w:pPr>
              <w:pStyle w:val="Tabletext-evidencematrix"/>
            </w:pPr>
            <w:r w:rsidRPr="00C70209">
              <w:t xml:space="preserve">34.4 ± 1.05 </w:t>
            </w:r>
          </w:p>
        </w:tc>
        <w:tc>
          <w:tcPr>
            <w:tcW w:w="518" w:type="pct"/>
          </w:tcPr>
          <w:p w14:paraId="1CF96D51" w14:textId="77777777" w:rsidR="00DF2BB6" w:rsidRPr="00C70209" w:rsidRDefault="00DF2BB6" w:rsidP="003131E2">
            <w:pPr>
              <w:pStyle w:val="Tabletext-evidencematrix"/>
            </w:pPr>
            <w:r w:rsidRPr="00C70209">
              <w:t>MD 1.80 [1.26, 2.34]</w:t>
            </w:r>
          </w:p>
        </w:tc>
        <w:tc>
          <w:tcPr>
            <w:tcW w:w="608" w:type="pct"/>
            <w:shd w:val="clear" w:color="auto" w:fill="D9D9D9" w:themeFill="background1" w:themeFillShade="D9"/>
          </w:tcPr>
          <w:p w14:paraId="27E38B07" w14:textId="14E8D336" w:rsidR="00DF2BB6" w:rsidRPr="00C70209" w:rsidRDefault="00DF2BB6" w:rsidP="003131E2">
            <w:pPr>
              <w:pStyle w:val="Tabletext-evidencematrix"/>
              <w:rPr>
                <w:i/>
              </w:rPr>
            </w:pPr>
            <w:r w:rsidRPr="00C70209">
              <w:rPr>
                <w:i/>
              </w:rPr>
              <w:t>Favours early rHuEPO ± iron</w:t>
            </w:r>
          </w:p>
          <w:p w14:paraId="5F5953C6" w14:textId="55266BC6" w:rsidR="00DF2BB6" w:rsidRPr="00C70209" w:rsidRDefault="001A475D" w:rsidP="003131E2">
            <w:pPr>
              <w:pStyle w:val="Tabletext-evidencematrix"/>
            </w:pPr>
            <w:r w:rsidRPr="001A475D">
              <w:rPr>
                <w:i/>
              </w:rPr>
              <w:t>P &lt; </w:t>
            </w:r>
            <w:r w:rsidR="00DF2BB6" w:rsidRPr="00C70209">
              <w:t>0.00001</w:t>
            </w:r>
          </w:p>
        </w:tc>
      </w:tr>
      <w:tr w:rsidR="00DF2BB6" w:rsidRPr="00C70209" w14:paraId="35D3EC09" w14:textId="77777777" w:rsidTr="003131E2">
        <w:trPr>
          <w:cantSplit/>
        </w:trPr>
        <w:tc>
          <w:tcPr>
            <w:tcW w:w="388" w:type="pct"/>
            <w:vMerge/>
          </w:tcPr>
          <w:p w14:paraId="06594C84" w14:textId="77777777" w:rsidR="00DF2BB6" w:rsidRPr="00C70209" w:rsidRDefault="00DF2BB6" w:rsidP="003131E2">
            <w:pPr>
              <w:pStyle w:val="Tabletext-evidencematrix"/>
            </w:pPr>
          </w:p>
        </w:tc>
        <w:tc>
          <w:tcPr>
            <w:tcW w:w="490" w:type="pct"/>
          </w:tcPr>
          <w:p w14:paraId="2AD926DE" w14:textId="72A06261" w:rsidR="00DF2BB6" w:rsidRPr="00C70209" w:rsidRDefault="00DF2BB6" w:rsidP="003131E2">
            <w:pPr>
              <w:pStyle w:val="Tabletext-evidencematrix"/>
            </w:pPr>
            <w:r w:rsidRPr="00C70209">
              <w:t>1 trial</w:t>
            </w:r>
            <w:r w:rsidRPr="00C70209">
              <w:rPr>
                <w:vertAlign w:val="superscript"/>
              </w:rPr>
              <w:t>f</w:t>
            </w:r>
            <w:r w:rsidRPr="00C70209">
              <w:t xml:space="preserve"> (Ohls 2013)</w:t>
            </w:r>
            <w:r w:rsidR="00894C30">
              <w:fldChar w:fldCharType="begin"/>
            </w:r>
            <w:r w:rsidR="00894C30">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894C30">
              <w:fldChar w:fldCharType="separate"/>
            </w:r>
            <w:r w:rsidR="00894C30" w:rsidRPr="00894C30">
              <w:rPr>
                <w:noProof/>
                <w:vertAlign w:val="superscript"/>
              </w:rPr>
              <w:t>114</w:t>
            </w:r>
            <w:r w:rsidR="00894C30">
              <w:fldChar w:fldCharType="end"/>
            </w:r>
          </w:p>
          <w:p w14:paraId="67B4D97D" w14:textId="77777777" w:rsidR="00DF2BB6" w:rsidRPr="00C70209" w:rsidRDefault="00DF2BB6" w:rsidP="003131E2">
            <w:pPr>
              <w:pStyle w:val="Tabletext-evidencematrix"/>
            </w:pPr>
            <w:r w:rsidRPr="00C70209">
              <w:t>N=54</w:t>
            </w:r>
          </w:p>
        </w:tc>
        <w:tc>
          <w:tcPr>
            <w:tcW w:w="490" w:type="pct"/>
            <w:vMerge/>
          </w:tcPr>
          <w:p w14:paraId="20086BDD" w14:textId="77777777" w:rsidR="00DF2BB6" w:rsidRPr="00C70209" w:rsidRDefault="00DF2BB6" w:rsidP="003131E2">
            <w:pPr>
              <w:pStyle w:val="Tabletext-evidencematrix"/>
            </w:pPr>
          </w:p>
        </w:tc>
        <w:tc>
          <w:tcPr>
            <w:tcW w:w="490" w:type="pct"/>
            <w:vMerge w:val="restart"/>
          </w:tcPr>
          <w:p w14:paraId="7E1EB82D" w14:textId="77777777" w:rsidR="00DF2BB6" w:rsidRPr="00C70209" w:rsidRDefault="00DF2BB6" w:rsidP="003131E2">
            <w:pPr>
              <w:pStyle w:val="Tabletext-evidencematrix"/>
            </w:pPr>
            <w:r w:rsidRPr="00C70209">
              <w:t>USA</w:t>
            </w:r>
          </w:p>
        </w:tc>
        <w:tc>
          <w:tcPr>
            <w:tcW w:w="490" w:type="pct"/>
          </w:tcPr>
          <w:p w14:paraId="7B8C8DB5" w14:textId="44D60310" w:rsidR="00DF2BB6" w:rsidRPr="00C70209" w:rsidRDefault="00DF2BB6" w:rsidP="003131E2">
            <w:pPr>
              <w:pStyle w:val="Tabletext-evidencematrix"/>
            </w:pPr>
            <w:r w:rsidRPr="00C70209">
              <w:t>Early rHuEPO + iron (n=30) versus placebo + iron (n=24)</w:t>
            </w:r>
          </w:p>
          <w:p w14:paraId="5A25403B" w14:textId="61404711" w:rsidR="00DF2BB6" w:rsidRPr="00C70209" w:rsidRDefault="00DF2BB6" w:rsidP="003131E2">
            <w:pPr>
              <w:pStyle w:val="Tabletext-subanalysis"/>
            </w:pPr>
            <w:r w:rsidRPr="00C70209">
              <w:t>*Initiation of rHuEPO &lt;8 days after birth</w:t>
            </w:r>
          </w:p>
        </w:tc>
        <w:tc>
          <w:tcPr>
            <w:tcW w:w="492" w:type="pct"/>
          </w:tcPr>
          <w:p w14:paraId="621DEB6D" w14:textId="77777777" w:rsidR="00DF2BB6" w:rsidRPr="00C70209" w:rsidRDefault="00DF2BB6" w:rsidP="003131E2">
            <w:pPr>
              <w:pStyle w:val="Tabletext-evidencematrix"/>
            </w:pPr>
            <w:r w:rsidRPr="00C70209">
              <w:t>BSID-III cognitive score at 18–22 months</w:t>
            </w:r>
          </w:p>
        </w:tc>
        <w:tc>
          <w:tcPr>
            <w:tcW w:w="517" w:type="pct"/>
          </w:tcPr>
          <w:p w14:paraId="30DDA631" w14:textId="77777777" w:rsidR="00DF2BB6" w:rsidRPr="00C70209" w:rsidRDefault="00DF2BB6" w:rsidP="003131E2">
            <w:pPr>
              <w:pStyle w:val="Tabletext-evidencematrix"/>
            </w:pPr>
            <w:r w:rsidRPr="00C70209">
              <w:t>98 ± 14</w:t>
            </w:r>
          </w:p>
        </w:tc>
        <w:tc>
          <w:tcPr>
            <w:tcW w:w="517" w:type="pct"/>
          </w:tcPr>
          <w:p w14:paraId="423D675D" w14:textId="77777777" w:rsidR="00DF2BB6" w:rsidRPr="00C70209" w:rsidRDefault="00DF2BB6" w:rsidP="003131E2">
            <w:pPr>
              <w:pStyle w:val="Tabletext-evidencematrix"/>
            </w:pPr>
            <w:r w:rsidRPr="00C70209">
              <w:t>88 ± 12</w:t>
            </w:r>
          </w:p>
        </w:tc>
        <w:tc>
          <w:tcPr>
            <w:tcW w:w="518" w:type="pct"/>
          </w:tcPr>
          <w:p w14:paraId="48B33227" w14:textId="77777777" w:rsidR="00DF2BB6" w:rsidRPr="00C70209" w:rsidRDefault="00DF2BB6" w:rsidP="003131E2">
            <w:pPr>
              <w:pStyle w:val="Tabletext-evidencematrix"/>
            </w:pPr>
            <w:r w:rsidRPr="00C70209">
              <w:t>MD 10.0 [3.06, 16.94]</w:t>
            </w:r>
          </w:p>
        </w:tc>
        <w:tc>
          <w:tcPr>
            <w:tcW w:w="608" w:type="pct"/>
            <w:shd w:val="clear" w:color="auto" w:fill="D9D9D9" w:themeFill="background1" w:themeFillShade="D9"/>
          </w:tcPr>
          <w:p w14:paraId="1D97D411" w14:textId="372584BC" w:rsidR="00DF2BB6" w:rsidRPr="00C70209" w:rsidRDefault="00DF2BB6" w:rsidP="003131E2">
            <w:pPr>
              <w:pStyle w:val="Tabletext-evidencematrix"/>
              <w:rPr>
                <w:i/>
              </w:rPr>
            </w:pPr>
            <w:r w:rsidRPr="00C70209">
              <w:rPr>
                <w:i/>
              </w:rPr>
              <w:t>Favours rHuEPO + iron</w:t>
            </w:r>
          </w:p>
          <w:p w14:paraId="64AF581B" w14:textId="73372CDC" w:rsidR="00DF2BB6" w:rsidRPr="00C70209" w:rsidRDefault="001A475D" w:rsidP="003131E2">
            <w:pPr>
              <w:pStyle w:val="Tabletext-evidencematrix"/>
            </w:pPr>
            <w:r w:rsidRPr="001A475D">
              <w:rPr>
                <w:i/>
              </w:rPr>
              <w:t>P = </w:t>
            </w:r>
            <w:r w:rsidR="00DF2BB6" w:rsidRPr="00C70209">
              <w:t>0.0047</w:t>
            </w:r>
          </w:p>
        </w:tc>
      </w:tr>
      <w:tr w:rsidR="00DF2BB6" w:rsidRPr="00C70209" w14:paraId="3DFDF866" w14:textId="77777777" w:rsidTr="003131E2">
        <w:trPr>
          <w:cantSplit/>
        </w:trPr>
        <w:tc>
          <w:tcPr>
            <w:tcW w:w="388" w:type="pct"/>
            <w:vMerge/>
          </w:tcPr>
          <w:p w14:paraId="1E12E226" w14:textId="77777777" w:rsidR="00DF2BB6" w:rsidRPr="00C70209" w:rsidRDefault="00DF2BB6" w:rsidP="003131E2">
            <w:pPr>
              <w:pStyle w:val="Tabletext-evidencematrix"/>
            </w:pPr>
          </w:p>
        </w:tc>
        <w:tc>
          <w:tcPr>
            <w:tcW w:w="490" w:type="pct"/>
          </w:tcPr>
          <w:p w14:paraId="557A8D37" w14:textId="7E1B8AB5" w:rsidR="00DF2BB6" w:rsidRPr="00C70209" w:rsidRDefault="00DF2BB6" w:rsidP="003131E2">
            <w:pPr>
              <w:pStyle w:val="Tabletext-evidencematrix"/>
            </w:pPr>
            <w:r w:rsidRPr="00C70209">
              <w:t>1 trial (Ohls 2013)</w:t>
            </w:r>
            <w:r w:rsidR="00894C30">
              <w:fldChar w:fldCharType="begin"/>
            </w:r>
            <w:r w:rsidR="00894C30">
              <w:instrText xml:space="preserve"> ADDIN EN.CITE &lt;EndNote&gt;&lt;Cite&gt;&lt;Author&gt;Ohls&lt;/Author&gt;&lt;Year&gt;2013&lt;/Year&gt;&lt;RecNum&gt;298&lt;/RecNum&gt;&lt;DisplayText&gt;&lt;style face="superscript"&gt;114&lt;/style&gt;&lt;/DisplayText&gt;&lt;record&gt;&lt;rec-number&gt;298&lt;/rec-number&gt;&lt;foreign-keys&gt;&lt;key app="EN" db-id="9edve2wadsavt5ewavaxtda4f2tavzvts9ee" timestamp="1427477847"&gt;298&lt;/key&gt;&lt;/foreign-keys&gt;&lt;ref-type name="Journal Article"&gt;17&lt;/ref-type&gt;&lt;contributors&gt;&lt;authors&gt;&lt;author&gt;Ohls, R.K&lt;/author&gt;&lt;author&gt;Christensen, R. D&lt;/author&gt;&lt;author&gt;Kamath-Rayne, B. D&lt;/author&gt;&lt;author&gt;Rosenberg, A&lt;/author&gt;&lt;author&gt;Wiedmeier, S. E&lt;/author&gt;&lt;author&gt;Roohi, M&lt;/author&gt;&lt;author&gt;Lacy, C.B&lt;/author&gt;&lt;author&gt;Lambert, D.K&lt;/author&gt;&lt;author&gt;Burnett, J.J&lt;/author&gt;&lt;author&gt;Pruckler, B&lt;/author&gt;&lt;author&gt;Schrader, R&lt;/author&gt;&lt;author&gt;Lowe, J.R&lt;/author&gt;&lt;/authors&gt;&lt;/contributors&gt;&lt;titles&gt;&lt;title&gt;A randomized, masked, placebo-controlled study of darbepoetin alfa in preterm infants&lt;/title&gt;&lt;secondary-title&gt;Pediatrics&lt;/secondary-title&gt;&lt;/titles&gt;&lt;periodical&gt;&lt;full-title&gt;Pediatrics&lt;/full-title&gt;&lt;/periodical&gt;&lt;pages&gt;e119–127&lt;/pages&gt;&lt;volume&gt;132&lt;/volume&gt;&lt;number&gt;1&lt;/number&gt;&lt;dates&gt;&lt;year&gt;2013&lt;/year&gt;&lt;pub-dates&gt;&lt;date&gt;July&lt;/date&gt;&lt;/pub-dates&gt;&lt;/dates&gt;&lt;urls&gt;&lt;related-urls&gt;&lt;url&gt;http://pediatrics.aappublications.org/content/132/1/e119.full.pdf+html&lt;/url&gt;&lt;/related-urls&gt;&lt;/urls&gt;&lt;access-date&gt;13 April 2015&lt;/access-date&gt;&lt;/record&gt;&lt;/Cite&gt;&lt;/EndNote&gt;</w:instrText>
            </w:r>
            <w:r w:rsidR="00894C30">
              <w:fldChar w:fldCharType="separate"/>
            </w:r>
            <w:r w:rsidR="00894C30" w:rsidRPr="00894C30">
              <w:rPr>
                <w:noProof/>
                <w:vertAlign w:val="superscript"/>
              </w:rPr>
              <w:t>114</w:t>
            </w:r>
            <w:r w:rsidR="00894C30">
              <w:fldChar w:fldCharType="end"/>
            </w:r>
          </w:p>
          <w:p w14:paraId="598866C6" w14:textId="77777777" w:rsidR="00DF2BB6" w:rsidRPr="00C70209" w:rsidRDefault="00DF2BB6" w:rsidP="003131E2">
            <w:pPr>
              <w:pStyle w:val="Tabletext-evidencematrix"/>
            </w:pPr>
            <w:r w:rsidRPr="00C70209">
              <w:t>N=51</w:t>
            </w:r>
          </w:p>
        </w:tc>
        <w:tc>
          <w:tcPr>
            <w:tcW w:w="490" w:type="pct"/>
            <w:vMerge/>
          </w:tcPr>
          <w:p w14:paraId="60DB9411" w14:textId="77777777" w:rsidR="00DF2BB6" w:rsidRPr="00C70209" w:rsidRDefault="00DF2BB6" w:rsidP="003131E2">
            <w:pPr>
              <w:pStyle w:val="Tabletext-evidencematrix"/>
            </w:pPr>
          </w:p>
        </w:tc>
        <w:tc>
          <w:tcPr>
            <w:tcW w:w="490" w:type="pct"/>
            <w:vMerge/>
          </w:tcPr>
          <w:p w14:paraId="62CC3DB8" w14:textId="77777777" w:rsidR="00DF2BB6" w:rsidRPr="00C70209" w:rsidRDefault="00DF2BB6" w:rsidP="003131E2">
            <w:pPr>
              <w:pStyle w:val="Tabletext-evidencematrix"/>
            </w:pPr>
          </w:p>
        </w:tc>
        <w:tc>
          <w:tcPr>
            <w:tcW w:w="490" w:type="pct"/>
          </w:tcPr>
          <w:p w14:paraId="5068AB1D" w14:textId="01B4D7BE" w:rsidR="00DF2BB6" w:rsidRPr="00C70209" w:rsidRDefault="00DF2BB6" w:rsidP="003131E2">
            <w:pPr>
              <w:pStyle w:val="Tabletext-evidencematrix"/>
            </w:pPr>
            <w:r w:rsidRPr="00C70209">
              <w:t>DAR + iron (n=27) versus placebo + iron (n=24)</w:t>
            </w:r>
          </w:p>
          <w:p w14:paraId="5A794742" w14:textId="77777777" w:rsidR="00DF2BB6" w:rsidRPr="00C70209" w:rsidRDefault="00DF2BB6" w:rsidP="003131E2">
            <w:pPr>
              <w:pStyle w:val="Tabletext-subanalysis"/>
            </w:pPr>
            <w:r w:rsidRPr="00C70209">
              <w:t>*Initiation of DAR &lt;8 days after birth</w:t>
            </w:r>
          </w:p>
        </w:tc>
        <w:tc>
          <w:tcPr>
            <w:tcW w:w="492" w:type="pct"/>
          </w:tcPr>
          <w:p w14:paraId="79AF9301" w14:textId="77777777" w:rsidR="00DF2BB6" w:rsidRPr="00C70209" w:rsidRDefault="00DF2BB6" w:rsidP="003131E2">
            <w:pPr>
              <w:pStyle w:val="Tabletext-evidencematrix"/>
            </w:pPr>
            <w:r w:rsidRPr="00C70209">
              <w:t>BSID-III cognitive score at 18–22 months</w:t>
            </w:r>
            <w:r w:rsidRPr="00C70209">
              <w:rPr>
                <w:vertAlign w:val="superscript"/>
              </w:rPr>
              <w:t>f</w:t>
            </w:r>
          </w:p>
        </w:tc>
        <w:tc>
          <w:tcPr>
            <w:tcW w:w="517" w:type="pct"/>
          </w:tcPr>
          <w:p w14:paraId="5FA77A02" w14:textId="77777777" w:rsidR="00DF2BB6" w:rsidRPr="00C70209" w:rsidRDefault="00DF2BB6" w:rsidP="003131E2">
            <w:pPr>
              <w:pStyle w:val="Tabletext-evidencematrix"/>
            </w:pPr>
            <w:r w:rsidRPr="00C70209">
              <w:t xml:space="preserve">97 ± 8 </w:t>
            </w:r>
          </w:p>
        </w:tc>
        <w:tc>
          <w:tcPr>
            <w:tcW w:w="517" w:type="pct"/>
          </w:tcPr>
          <w:p w14:paraId="37008741" w14:textId="77777777" w:rsidR="00DF2BB6" w:rsidRPr="00C70209" w:rsidRDefault="00DF2BB6" w:rsidP="003131E2">
            <w:pPr>
              <w:pStyle w:val="Tabletext-evidencematrix"/>
            </w:pPr>
            <w:r w:rsidRPr="00C70209">
              <w:t xml:space="preserve">88 ± 12 </w:t>
            </w:r>
          </w:p>
        </w:tc>
        <w:tc>
          <w:tcPr>
            <w:tcW w:w="518" w:type="pct"/>
          </w:tcPr>
          <w:p w14:paraId="2A518B00" w14:textId="77777777" w:rsidR="00DF2BB6" w:rsidRPr="00C70209" w:rsidRDefault="00DF2BB6" w:rsidP="003131E2">
            <w:pPr>
              <w:pStyle w:val="Tabletext-evidencematrix"/>
            </w:pPr>
            <w:r w:rsidRPr="00C70209">
              <w:t>MD 9.0 [3.33, 14.67]</w:t>
            </w:r>
          </w:p>
        </w:tc>
        <w:tc>
          <w:tcPr>
            <w:tcW w:w="608" w:type="pct"/>
            <w:shd w:val="clear" w:color="auto" w:fill="D9D9D9" w:themeFill="background1" w:themeFillShade="D9"/>
          </w:tcPr>
          <w:p w14:paraId="154E564B" w14:textId="3561DF2A" w:rsidR="00DF2BB6" w:rsidRPr="00C70209" w:rsidRDefault="00DF2BB6" w:rsidP="003131E2">
            <w:pPr>
              <w:pStyle w:val="Tabletext-evidencematrix"/>
              <w:rPr>
                <w:i/>
              </w:rPr>
            </w:pPr>
            <w:r w:rsidRPr="00C70209">
              <w:rPr>
                <w:i/>
              </w:rPr>
              <w:t>Favours DAR + iron</w:t>
            </w:r>
          </w:p>
          <w:p w14:paraId="7951462C" w14:textId="4FB36BCA" w:rsidR="00DF2BB6" w:rsidRPr="00C70209" w:rsidRDefault="001A475D" w:rsidP="003131E2">
            <w:pPr>
              <w:pStyle w:val="Tabletext-evidencematrix"/>
            </w:pPr>
            <w:r w:rsidRPr="001A475D">
              <w:rPr>
                <w:i/>
              </w:rPr>
              <w:t>P = </w:t>
            </w:r>
            <w:r w:rsidR="00DF2BB6" w:rsidRPr="00C70209">
              <w:t>0.0019</w:t>
            </w:r>
          </w:p>
        </w:tc>
      </w:tr>
      <w:tr w:rsidR="00DF2BB6" w:rsidRPr="00C70209" w14:paraId="41284730" w14:textId="77777777" w:rsidTr="003131E2">
        <w:trPr>
          <w:cantSplit/>
        </w:trPr>
        <w:tc>
          <w:tcPr>
            <w:tcW w:w="388" w:type="pct"/>
            <w:vMerge w:val="restart"/>
          </w:tcPr>
          <w:p w14:paraId="532F48FB" w14:textId="40C558E1" w:rsidR="00DF2BB6" w:rsidRPr="00C70209" w:rsidRDefault="00DF2BB6" w:rsidP="003131E2">
            <w:pPr>
              <w:pStyle w:val="Tabletext-evidencematrix"/>
            </w:pPr>
            <w:r w:rsidRPr="00C70209">
              <w:t>Newton 1999</w:t>
            </w:r>
            <w:r w:rsidRPr="00C70209">
              <w:fldChar w:fldCharType="begin">
                <w:fldData xml:space="preserve">PEVuZE5vdGU+PENpdGU+PEF1dGhvcj5OZXd0b248L0F1dGhvcj48WWVhcj4xOTk5PC9ZZWFyPjxS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</w:fldData>
              </w:fldChar>
            </w:r>
            <w:r w:rsidR="000E261C">
              <w:instrText xml:space="preserve"> ADDIN EN.CITE </w:instrText>
            </w:r>
            <w:r w:rsidR="000E261C">
              <w:fldChar w:fldCharType="begin">
                <w:fldData xml:space="preserve">PEVuZE5vdGU+PENpdGU+PEF1dGhvcj5OZXd0b248L0F1dGhvcj48WWVhcj4xOTk5PC9ZZWFyPjxS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3</w:t>
            </w:r>
            <w:r w:rsidRPr="00C70209">
              <w:fldChar w:fldCharType="end"/>
            </w:r>
          </w:p>
          <w:p w14:paraId="580F9C8D" w14:textId="77777777" w:rsidR="00DF2BB6" w:rsidRPr="00C70209" w:rsidRDefault="00DF2BB6" w:rsidP="003131E2">
            <w:pPr>
              <w:pStyle w:val="Tabletext-evidencematrix"/>
            </w:pPr>
            <w:r w:rsidRPr="00C70209">
              <w:t>Level II</w:t>
            </w:r>
          </w:p>
        </w:tc>
        <w:tc>
          <w:tcPr>
            <w:tcW w:w="490" w:type="pct"/>
            <w:vMerge w:val="restart"/>
          </w:tcPr>
          <w:p w14:paraId="69F59F1E" w14:textId="77777777" w:rsidR="00DF2BB6" w:rsidRPr="00C70209" w:rsidRDefault="00DF2BB6" w:rsidP="003131E2">
            <w:pPr>
              <w:pStyle w:val="Tabletext-evidencematrix"/>
            </w:pPr>
            <w:r w:rsidRPr="00C70209">
              <w:t>N=50</w:t>
            </w:r>
          </w:p>
        </w:tc>
        <w:tc>
          <w:tcPr>
            <w:tcW w:w="490" w:type="pct"/>
            <w:vMerge w:val="restart"/>
          </w:tcPr>
          <w:p w14:paraId="0EE63032" w14:textId="77777777" w:rsidR="00DF2BB6" w:rsidRPr="00C70209" w:rsidRDefault="00DF2BB6" w:rsidP="003131E2">
            <w:pPr>
              <w:pStyle w:val="Tabletext-evidencematrix"/>
              <w:rPr>
                <w:sz w:val="14"/>
              </w:rPr>
            </w:pPr>
            <w:r w:rsidRPr="00C70209">
              <w:t>Preterm infants (&lt;32 weeks gestation) with VLBW (&lt;1500 g)</w:t>
            </w:r>
          </w:p>
        </w:tc>
        <w:tc>
          <w:tcPr>
            <w:tcW w:w="490" w:type="pct"/>
            <w:vMerge w:val="restart"/>
          </w:tcPr>
          <w:p w14:paraId="2FD3B007" w14:textId="77777777" w:rsidR="00DF2BB6" w:rsidRPr="00C70209" w:rsidRDefault="00DF2BB6" w:rsidP="003131E2">
            <w:pPr>
              <w:pStyle w:val="Tabletext-evidencematrix"/>
            </w:pPr>
            <w:r w:rsidRPr="00C70209">
              <w:t>Single centre, USA</w:t>
            </w:r>
          </w:p>
        </w:tc>
        <w:tc>
          <w:tcPr>
            <w:tcW w:w="490" w:type="pct"/>
            <w:vMerge w:val="restart"/>
          </w:tcPr>
          <w:p w14:paraId="6714C96B" w14:textId="06BB10F3" w:rsidR="00DF2BB6" w:rsidRPr="00C70209" w:rsidRDefault="00DF2BB6" w:rsidP="003131E2">
            <w:pPr>
              <w:pStyle w:val="Tabletext-evidencematrix"/>
            </w:pPr>
            <w:r w:rsidRPr="00C70209">
              <w:t>Late rHuEPO ± iron versus placebo ± iron</w:t>
            </w:r>
          </w:p>
          <w:p w14:paraId="237FF5A6" w14:textId="0D40F5F8" w:rsidR="00DF2BB6" w:rsidRPr="00C70209" w:rsidRDefault="00DF2BB6" w:rsidP="003131E2">
            <w:pPr>
              <w:pStyle w:val="Tabletext-subanalysis"/>
            </w:pPr>
            <w:r w:rsidRPr="00C70209">
              <w:t>*Initiation of rHuEPO 8–35 days after birth</w:t>
            </w:r>
          </w:p>
        </w:tc>
        <w:tc>
          <w:tcPr>
            <w:tcW w:w="492" w:type="pct"/>
          </w:tcPr>
          <w:p w14:paraId="7EFFAABB" w14:textId="77777777" w:rsidR="00DF2BB6" w:rsidRPr="00C70209" w:rsidRDefault="00DF2BB6" w:rsidP="003131E2">
            <w:pPr>
              <w:pStyle w:val="Tabletext-evidencematrix"/>
            </w:pPr>
            <w:r w:rsidRPr="00C70209">
              <w:t>MDI at 12–18 months (mean adjusted age 17 months)</w:t>
            </w:r>
          </w:p>
          <w:p w14:paraId="3145C870" w14:textId="77777777" w:rsidR="00DF2BB6" w:rsidRPr="00C70209" w:rsidRDefault="00DF2BB6" w:rsidP="003131E2">
            <w:pPr>
              <w:pStyle w:val="Tabletext-evidencematrix"/>
            </w:pPr>
            <w:r w:rsidRPr="00C70209">
              <w:t>N=33</w:t>
            </w:r>
          </w:p>
        </w:tc>
        <w:tc>
          <w:tcPr>
            <w:tcW w:w="517" w:type="pct"/>
          </w:tcPr>
          <w:p w14:paraId="5D2737F1" w14:textId="77777777" w:rsidR="00DF2BB6" w:rsidRPr="00C70209" w:rsidRDefault="00DF2BB6" w:rsidP="003131E2">
            <w:pPr>
              <w:pStyle w:val="Tabletext-evidencematrix"/>
            </w:pPr>
            <w:r w:rsidRPr="00C70209">
              <w:t>94.6 ± 18.7 (n=NR)</w:t>
            </w:r>
          </w:p>
        </w:tc>
        <w:tc>
          <w:tcPr>
            <w:tcW w:w="517" w:type="pct"/>
          </w:tcPr>
          <w:p w14:paraId="449A0ECA" w14:textId="77777777" w:rsidR="00DF2BB6" w:rsidRPr="00C70209" w:rsidRDefault="00DF2BB6" w:rsidP="003131E2">
            <w:pPr>
              <w:pStyle w:val="Tabletext-evidencematrix"/>
            </w:pPr>
            <w:r w:rsidRPr="00C70209">
              <w:t>95.4 ± 9.9 (n=NR)</w:t>
            </w:r>
          </w:p>
        </w:tc>
        <w:tc>
          <w:tcPr>
            <w:tcW w:w="518" w:type="pct"/>
          </w:tcPr>
          <w:p w14:paraId="653626FC" w14:textId="77777777" w:rsidR="00DF2BB6" w:rsidRPr="00C70209" w:rsidRDefault="00DF2BB6" w:rsidP="003131E2">
            <w:pPr>
              <w:pStyle w:val="Tabletext-evidencematrix"/>
            </w:pPr>
            <w:r w:rsidRPr="00C70209">
              <w:t>MD 0.8 [NR]</w:t>
            </w:r>
          </w:p>
        </w:tc>
        <w:tc>
          <w:tcPr>
            <w:tcW w:w="608" w:type="pct"/>
            <w:shd w:val="clear" w:color="auto" w:fill="auto"/>
          </w:tcPr>
          <w:p w14:paraId="698275F3" w14:textId="77777777" w:rsidR="00DF2BB6" w:rsidRPr="00C70209" w:rsidRDefault="00DF2BB6" w:rsidP="003131E2">
            <w:pPr>
              <w:pStyle w:val="Tabletext-evidencematrix"/>
              <w:rPr>
                <w:i/>
                <w:szCs w:val="16"/>
              </w:rPr>
            </w:pPr>
            <w:r w:rsidRPr="00C70209">
              <w:rPr>
                <w:i/>
                <w:szCs w:val="16"/>
              </w:rPr>
              <w:t>No significant difference</w:t>
            </w:r>
          </w:p>
          <w:p w14:paraId="4CF3D467" w14:textId="418AA79C" w:rsidR="00DF2BB6" w:rsidRPr="00C70209" w:rsidRDefault="001A475D" w:rsidP="003131E2">
            <w:pPr>
              <w:pStyle w:val="Tabletext-evidencematrix"/>
              <w:rPr>
                <w:i/>
              </w:rPr>
            </w:pPr>
            <w:r w:rsidRPr="001A475D">
              <w:rPr>
                <w:i/>
              </w:rPr>
              <w:t>P = </w:t>
            </w:r>
            <w:r w:rsidR="00DF2BB6" w:rsidRPr="00C70209">
              <w:t>0.878</w:t>
            </w:r>
          </w:p>
        </w:tc>
      </w:tr>
      <w:tr w:rsidR="00DF2BB6" w:rsidRPr="00C70209" w14:paraId="04FEC932" w14:textId="77777777" w:rsidTr="003131E2">
        <w:trPr>
          <w:cantSplit/>
        </w:trPr>
        <w:tc>
          <w:tcPr>
            <w:tcW w:w="388" w:type="pct"/>
            <w:vMerge/>
          </w:tcPr>
          <w:p w14:paraId="413FD920" w14:textId="77777777" w:rsidR="00DF2BB6" w:rsidRPr="00C70209" w:rsidRDefault="00DF2BB6" w:rsidP="003131E2">
            <w:pPr>
              <w:pStyle w:val="Tabletext-evidencematrix"/>
            </w:pPr>
          </w:p>
        </w:tc>
        <w:tc>
          <w:tcPr>
            <w:tcW w:w="490" w:type="pct"/>
            <w:vMerge/>
          </w:tcPr>
          <w:p w14:paraId="49796E8D" w14:textId="77777777" w:rsidR="00DF2BB6" w:rsidRPr="00C70209" w:rsidRDefault="00DF2BB6" w:rsidP="003131E2">
            <w:pPr>
              <w:pStyle w:val="Tabletext-evidencematrix"/>
            </w:pPr>
          </w:p>
        </w:tc>
        <w:tc>
          <w:tcPr>
            <w:tcW w:w="490" w:type="pct"/>
            <w:vMerge/>
          </w:tcPr>
          <w:p w14:paraId="5292ED77" w14:textId="77777777" w:rsidR="00DF2BB6" w:rsidRPr="00C70209" w:rsidRDefault="00DF2BB6" w:rsidP="003131E2">
            <w:pPr>
              <w:pStyle w:val="Tabletext-evidencematrix"/>
            </w:pPr>
          </w:p>
        </w:tc>
        <w:tc>
          <w:tcPr>
            <w:tcW w:w="490" w:type="pct"/>
            <w:vMerge/>
          </w:tcPr>
          <w:p w14:paraId="69ACCAB1" w14:textId="77777777" w:rsidR="00DF2BB6" w:rsidRPr="00C70209" w:rsidRDefault="00DF2BB6" w:rsidP="003131E2">
            <w:pPr>
              <w:pStyle w:val="Tabletext-evidencematrix"/>
            </w:pPr>
          </w:p>
        </w:tc>
        <w:tc>
          <w:tcPr>
            <w:tcW w:w="490" w:type="pct"/>
            <w:vMerge/>
          </w:tcPr>
          <w:p w14:paraId="24E8C7B0" w14:textId="77777777" w:rsidR="00DF2BB6" w:rsidRPr="00C70209" w:rsidRDefault="00DF2BB6" w:rsidP="003131E2">
            <w:pPr>
              <w:pStyle w:val="Tabletext-evidencematrix"/>
            </w:pPr>
          </w:p>
        </w:tc>
        <w:tc>
          <w:tcPr>
            <w:tcW w:w="492" w:type="pct"/>
          </w:tcPr>
          <w:p w14:paraId="1141672F" w14:textId="77777777" w:rsidR="00DF2BB6" w:rsidRPr="00C70209" w:rsidRDefault="00DF2BB6" w:rsidP="003131E2">
            <w:pPr>
              <w:pStyle w:val="Tabletext-evidencematrix"/>
            </w:pPr>
            <w:r w:rsidRPr="00C70209">
              <w:t>Neurosensory deficits (blindness and/or deafness)</w:t>
            </w:r>
          </w:p>
        </w:tc>
        <w:tc>
          <w:tcPr>
            <w:tcW w:w="517" w:type="pct"/>
          </w:tcPr>
          <w:p w14:paraId="15202B0D" w14:textId="77777777" w:rsidR="00DF2BB6" w:rsidRPr="00C70209" w:rsidRDefault="00DF2BB6" w:rsidP="003131E2">
            <w:pPr>
              <w:pStyle w:val="Tabletext-evidencematrix"/>
            </w:pPr>
            <w:r w:rsidRPr="00C70209">
              <w:t>0/20 (0%)</w:t>
            </w:r>
          </w:p>
        </w:tc>
        <w:tc>
          <w:tcPr>
            <w:tcW w:w="517" w:type="pct"/>
          </w:tcPr>
          <w:p w14:paraId="0E205550" w14:textId="77777777" w:rsidR="00DF2BB6" w:rsidRPr="00C70209" w:rsidRDefault="00DF2BB6" w:rsidP="003131E2">
            <w:pPr>
              <w:pStyle w:val="Tabletext-evidencematrix"/>
            </w:pPr>
            <w:r w:rsidRPr="00C70209">
              <w:t>0/20 (0%)</w:t>
            </w:r>
          </w:p>
        </w:tc>
        <w:tc>
          <w:tcPr>
            <w:tcW w:w="518" w:type="pct"/>
          </w:tcPr>
          <w:p w14:paraId="09758B66" w14:textId="77777777" w:rsidR="00DF2BB6" w:rsidRPr="00C70209" w:rsidRDefault="00DF2BB6" w:rsidP="003131E2">
            <w:pPr>
              <w:pStyle w:val="Tabletext-evidencematrix"/>
            </w:pPr>
            <w:r w:rsidRPr="00C70209">
              <w:rPr>
                <w:i/>
                <w:szCs w:val="16"/>
              </w:rPr>
              <w:t>Not estimable</w:t>
            </w:r>
          </w:p>
        </w:tc>
        <w:tc>
          <w:tcPr>
            <w:tcW w:w="608" w:type="pct"/>
            <w:shd w:val="clear" w:color="auto" w:fill="auto"/>
          </w:tcPr>
          <w:p w14:paraId="7D717768" w14:textId="77777777" w:rsidR="00DF2BB6" w:rsidRPr="00C70209" w:rsidRDefault="00DF2BB6" w:rsidP="003131E2">
            <w:pPr>
              <w:pStyle w:val="Tabletext-evidencematrix"/>
              <w:rPr>
                <w:i/>
                <w:szCs w:val="16"/>
              </w:rPr>
            </w:pPr>
            <w:r w:rsidRPr="00C70209">
              <w:rPr>
                <w:i/>
                <w:szCs w:val="16"/>
              </w:rPr>
              <w:t>Not applicable</w:t>
            </w:r>
          </w:p>
        </w:tc>
      </w:tr>
      <w:tr w:rsidR="00DF2BB6" w:rsidRPr="00C70209" w14:paraId="5F07065A" w14:textId="77777777" w:rsidTr="003131E2">
        <w:trPr>
          <w:cantSplit/>
        </w:trPr>
        <w:tc>
          <w:tcPr>
            <w:tcW w:w="388" w:type="pct"/>
            <w:vMerge/>
          </w:tcPr>
          <w:p w14:paraId="3D7932BE" w14:textId="77777777" w:rsidR="00DF2BB6" w:rsidRPr="00C70209" w:rsidRDefault="00DF2BB6" w:rsidP="003131E2">
            <w:pPr>
              <w:pStyle w:val="Tabletext-evidencematrix"/>
            </w:pPr>
          </w:p>
        </w:tc>
        <w:tc>
          <w:tcPr>
            <w:tcW w:w="490" w:type="pct"/>
            <w:vMerge/>
          </w:tcPr>
          <w:p w14:paraId="6D9C89F9" w14:textId="77777777" w:rsidR="00DF2BB6" w:rsidRPr="00C70209" w:rsidRDefault="00DF2BB6" w:rsidP="003131E2">
            <w:pPr>
              <w:pStyle w:val="Tabletext-evidencematrix"/>
            </w:pPr>
          </w:p>
        </w:tc>
        <w:tc>
          <w:tcPr>
            <w:tcW w:w="490" w:type="pct"/>
            <w:vMerge/>
          </w:tcPr>
          <w:p w14:paraId="29660554" w14:textId="77777777" w:rsidR="00DF2BB6" w:rsidRPr="00C70209" w:rsidRDefault="00DF2BB6" w:rsidP="003131E2">
            <w:pPr>
              <w:pStyle w:val="Tabletext-evidencematrix"/>
            </w:pPr>
          </w:p>
        </w:tc>
        <w:tc>
          <w:tcPr>
            <w:tcW w:w="490" w:type="pct"/>
            <w:vMerge/>
          </w:tcPr>
          <w:p w14:paraId="49E72256" w14:textId="77777777" w:rsidR="00DF2BB6" w:rsidRPr="00C70209" w:rsidRDefault="00DF2BB6" w:rsidP="003131E2">
            <w:pPr>
              <w:pStyle w:val="Tabletext-evidencematrix"/>
            </w:pPr>
          </w:p>
        </w:tc>
        <w:tc>
          <w:tcPr>
            <w:tcW w:w="490" w:type="pct"/>
            <w:vMerge/>
          </w:tcPr>
          <w:p w14:paraId="431D0745" w14:textId="77777777" w:rsidR="00DF2BB6" w:rsidRPr="00C70209" w:rsidRDefault="00DF2BB6" w:rsidP="003131E2">
            <w:pPr>
              <w:pStyle w:val="Tabletext-evidencematrix"/>
            </w:pPr>
          </w:p>
        </w:tc>
        <w:tc>
          <w:tcPr>
            <w:tcW w:w="492" w:type="pct"/>
            <w:tcBorders>
              <w:bottom w:val="nil"/>
            </w:tcBorders>
          </w:tcPr>
          <w:p w14:paraId="4BACCD97" w14:textId="77777777" w:rsidR="00DF2BB6" w:rsidRPr="00C70209" w:rsidRDefault="00DF2BB6" w:rsidP="003131E2">
            <w:pPr>
              <w:pStyle w:val="Tabletext-evidencematrix"/>
            </w:pPr>
            <w:r w:rsidRPr="00C70209">
              <w:t>Any ‘suspect’ neurologic impairment at last assessment</w:t>
            </w:r>
            <w:r w:rsidRPr="00C70209">
              <w:rPr>
                <w:vertAlign w:val="superscript"/>
              </w:rPr>
              <w:t>h</w:t>
            </w:r>
          </w:p>
        </w:tc>
        <w:tc>
          <w:tcPr>
            <w:tcW w:w="517" w:type="pct"/>
            <w:tcBorders>
              <w:bottom w:val="nil"/>
            </w:tcBorders>
          </w:tcPr>
          <w:p w14:paraId="3F57E66F" w14:textId="77777777" w:rsidR="00DF2BB6" w:rsidRPr="00C70209" w:rsidRDefault="00DF2BB6" w:rsidP="003131E2">
            <w:pPr>
              <w:pStyle w:val="Tabletext-evidencematrix"/>
            </w:pPr>
            <w:r w:rsidRPr="00C70209">
              <w:t>1/20 (5%)</w:t>
            </w:r>
          </w:p>
        </w:tc>
        <w:tc>
          <w:tcPr>
            <w:tcW w:w="517" w:type="pct"/>
            <w:tcBorders>
              <w:bottom w:val="nil"/>
            </w:tcBorders>
          </w:tcPr>
          <w:p w14:paraId="2A2FFC3A" w14:textId="77777777" w:rsidR="00DF2BB6" w:rsidRPr="00C70209" w:rsidRDefault="00DF2BB6" w:rsidP="003131E2">
            <w:pPr>
              <w:pStyle w:val="Tabletext-evidencematrix"/>
            </w:pPr>
            <w:r w:rsidRPr="00C70209">
              <w:t>0/20 (0%)</w:t>
            </w:r>
          </w:p>
        </w:tc>
        <w:tc>
          <w:tcPr>
            <w:tcW w:w="518" w:type="pct"/>
            <w:tcBorders>
              <w:bottom w:val="nil"/>
            </w:tcBorders>
          </w:tcPr>
          <w:p w14:paraId="0DEC16FD" w14:textId="77777777" w:rsidR="00DF2BB6" w:rsidRPr="00C70209" w:rsidRDefault="00DF2BB6" w:rsidP="003131E2">
            <w:pPr>
              <w:pStyle w:val="Tabletext-evidencematrix"/>
            </w:pPr>
            <w:r w:rsidRPr="00C70209">
              <w:t>RR 3.00 [0.13, 69.52]</w:t>
            </w:r>
            <w:r w:rsidRPr="00C70209">
              <w:rPr>
                <w:vertAlign w:val="superscript"/>
              </w:rPr>
              <w:t>d</w:t>
            </w:r>
          </w:p>
        </w:tc>
        <w:tc>
          <w:tcPr>
            <w:tcW w:w="608" w:type="pct"/>
            <w:tcBorders>
              <w:bottom w:val="nil"/>
            </w:tcBorders>
            <w:shd w:val="clear" w:color="auto" w:fill="auto"/>
          </w:tcPr>
          <w:p w14:paraId="353A9A30" w14:textId="77777777" w:rsidR="00DF2BB6" w:rsidRPr="00C70209" w:rsidRDefault="00DF2BB6" w:rsidP="003131E2">
            <w:pPr>
              <w:pStyle w:val="Tabletext-evidencematrix"/>
              <w:rPr>
                <w:i/>
                <w:szCs w:val="16"/>
              </w:rPr>
            </w:pPr>
            <w:r w:rsidRPr="00C70209">
              <w:rPr>
                <w:i/>
                <w:szCs w:val="16"/>
              </w:rPr>
              <w:t>No significant difference</w:t>
            </w:r>
          </w:p>
          <w:p w14:paraId="2439F8B5" w14:textId="42A094B0" w:rsidR="00DF2BB6" w:rsidRPr="00C70209" w:rsidRDefault="001A475D" w:rsidP="003131E2">
            <w:pPr>
              <w:pStyle w:val="Tabletext-evidencematrix"/>
              <w:rPr>
                <w:i/>
                <w:szCs w:val="16"/>
              </w:rPr>
            </w:pPr>
            <w:r w:rsidRPr="001A475D">
              <w:rPr>
                <w:i/>
              </w:rPr>
              <w:t>P = </w:t>
            </w:r>
            <w:r w:rsidR="00DF2BB6" w:rsidRPr="00C70209">
              <w:t>0.49</w:t>
            </w:r>
            <w:r w:rsidR="00DF2BB6" w:rsidRPr="00C70209">
              <w:rPr>
                <w:vertAlign w:val="superscript"/>
              </w:rPr>
              <w:t>d</w:t>
            </w:r>
          </w:p>
        </w:tc>
      </w:tr>
      <w:tr w:rsidR="00DF2BB6" w:rsidRPr="00C70209" w14:paraId="297F233D" w14:textId="77777777" w:rsidTr="003131E2">
        <w:trPr>
          <w:cantSplit/>
        </w:trPr>
        <w:tc>
          <w:tcPr>
            <w:tcW w:w="388" w:type="pct"/>
            <w:vMerge/>
          </w:tcPr>
          <w:p w14:paraId="2B8B994B" w14:textId="77777777" w:rsidR="00DF2BB6" w:rsidRPr="00C70209" w:rsidRDefault="00DF2BB6" w:rsidP="003131E2">
            <w:pPr>
              <w:pStyle w:val="Tabletext-evidencematrix"/>
            </w:pPr>
          </w:p>
        </w:tc>
        <w:tc>
          <w:tcPr>
            <w:tcW w:w="490" w:type="pct"/>
            <w:vMerge/>
          </w:tcPr>
          <w:p w14:paraId="2584899F" w14:textId="77777777" w:rsidR="00DF2BB6" w:rsidRPr="00C70209" w:rsidRDefault="00DF2BB6" w:rsidP="003131E2">
            <w:pPr>
              <w:pStyle w:val="Tabletext-evidencematrix"/>
            </w:pPr>
          </w:p>
        </w:tc>
        <w:tc>
          <w:tcPr>
            <w:tcW w:w="490" w:type="pct"/>
            <w:vMerge/>
          </w:tcPr>
          <w:p w14:paraId="68A05527" w14:textId="77777777" w:rsidR="00DF2BB6" w:rsidRPr="00C70209" w:rsidRDefault="00DF2BB6" w:rsidP="003131E2">
            <w:pPr>
              <w:pStyle w:val="Tabletext-evidencematrix"/>
            </w:pPr>
          </w:p>
        </w:tc>
        <w:tc>
          <w:tcPr>
            <w:tcW w:w="490" w:type="pct"/>
            <w:vMerge/>
          </w:tcPr>
          <w:p w14:paraId="69EFA271" w14:textId="77777777" w:rsidR="00DF2BB6" w:rsidRPr="00C70209" w:rsidRDefault="00DF2BB6" w:rsidP="003131E2">
            <w:pPr>
              <w:pStyle w:val="Tabletext-evidencematrix"/>
            </w:pPr>
          </w:p>
        </w:tc>
        <w:tc>
          <w:tcPr>
            <w:tcW w:w="490" w:type="pct"/>
            <w:vMerge/>
          </w:tcPr>
          <w:p w14:paraId="2937AAC2" w14:textId="77777777" w:rsidR="00DF2BB6" w:rsidRPr="00C70209" w:rsidRDefault="00DF2BB6" w:rsidP="003131E2">
            <w:pPr>
              <w:pStyle w:val="Tabletext-evidencematrix"/>
            </w:pPr>
          </w:p>
        </w:tc>
        <w:tc>
          <w:tcPr>
            <w:tcW w:w="492" w:type="pct"/>
            <w:tcBorders>
              <w:bottom w:val="single" w:sz="4" w:space="0" w:color="auto"/>
            </w:tcBorders>
          </w:tcPr>
          <w:p w14:paraId="579EA8EB" w14:textId="77777777" w:rsidR="00DF2BB6" w:rsidRPr="00C70209" w:rsidRDefault="00DF2BB6" w:rsidP="003131E2">
            <w:pPr>
              <w:pStyle w:val="Tabletext-evidencematrix"/>
            </w:pPr>
            <w:r w:rsidRPr="00C70209">
              <w:t>Any ‘abnormal’ neurologic impairment at last assessment</w:t>
            </w:r>
            <w:r w:rsidRPr="00C70209">
              <w:rPr>
                <w:vertAlign w:val="superscript"/>
              </w:rPr>
              <w:t>h</w:t>
            </w:r>
          </w:p>
        </w:tc>
        <w:tc>
          <w:tcPr>
            <w:tcW w:w="517" w:type="pct"/>
            <w:tcBorders>
              <w:bottom w:val="single" w:sz="4" w:space="0" w:color="auto"/>
            </w:tcBorders>
          </w:tcPr>
          <w:p w14:paraId="7CC33468" w14:textId="77777777" w:rsidR="00DF2BB6" w:rsidRPr="00C70209" w:rsidRDefault="00DF2BB6" w:rsidP="003131E2">
            <w:pPr>
              <w:pStyle w:val="Tabletext-subanalysis"/>
            </w:pPr>
            <w:r w:rsidRPr="00C70209">
              <w:t>1/20 (5%)</w:t>
            </w:r>
          </w:p>
        </w:tc>
        <w:tc>
          <w:tcPr>
            <w:tcW w:w="517" w:type="pct"/>
            <w:tcBorders>
              <w:bottom w:val="single" w:sz="4" w:space="0" w:color="auto"/>
            </w:tcBorders>
          </w:tcPr>
          <w:p w14:paraId="67BE6F57" w14:textId="77777777" w:rsidR="00DF2BB6" w:rsidRPr="00C70209" w:rsidRDefault="00DF2BB6" w:rsidP="003131E2">
            <w:pPr>
              <w:pStyle w:val="Tabletext-subanalysis"/>
            </w:pPr>
            <w:r w:rsidRPr="00C70209">
              <w:t>0/20 (0%)</w:t>
            </w:r>
          </w:p>
        </w:tc>
        <w:tc>
          <w:tcPr>
            <w:tcW w:w="518" w:type="pct"/>
            <w:tcBorders>
              <w:bottom w:val="single" w:sz="4" w:space="0" w:color="auto"/>
            </w:tcBorders>
          </w:tcPr>
          <w:p w14:paraId="0FC25CA9" w14:textId="77777777" w:rsidR="00DF2BB6" w:rsidRPr="00C70209" w:rsidRDefault="00DF2BB6" w:rsidP="003131E2">
            <w:pPr>
              <w:pStyle w:val="Tabletext-evidencematrix"/>
            </w:pPr>
            <w:r w:rsidRPr="00C70209">
              <w:t>RR 3.00 [0.13, 69.52]</w:t>
            </w:r>
            <w:r w:rsidRPr="00C70209">
              <w:rPr>
                <w:vertAlign w:val="superscript"/>
              </w:rPr>
              <w:t>d</w:t>
            </w:r>
          </w:p>
        </w:tc>
        <w:tc>
          <w:tcPr>
            <w:tcW w:w="608" w:type="pct"/>
            <w:tcBorders>
              <w:bottom w:val="single" w:sz="4" w:space="0" w:color="auto"/>
            </w:tcBorders>
            <w:shd w:val="clear" w:color="auto" w:fill="auto"/>
          </w:tcPr>
          <w:p w14:paraId="2E698322" w14:textId="77777777" w:rsidR="00DF2BB6" w:rsidRPr="00C70209" w:rsidRDefault="00DF2BB6" w:rsidP="003131E2">
            <w:pPr>
              <w:pStyle w:val="Tabletext-evidencematrix"/>
              <w:rPr>
                <w:i/>
                <w:szCs w:val="16"/>
              </w:rPr>
            </w:pPr>
            <w:r w:rsidRPr="00C70209">
              <w:rPr>
                <w:i/>
                <w:szCs w:val="16"/>
              </w:rPr>
              <w:t>No significant difference</w:t>
            </w:r>
          </w:p>
          <w:p w14:paraId="20D86A9F" w14:textId="121C2548" w:rsidR="00DF2BB6" w:rsidRPr="00C70209" w:rsidRDefault="001A475D" w:rsidP="003131E2">
            <w:pPr>
              <w:pStyle w:val="Tabletext-evidencematrix"/>
              <w:rPr>
                <w:i/>
                <w:szCs w:val="16"/>
              </w:rPr>
            </w:pPr>
            <w:r w:rsidRPr="001A475D">
              <w:rPr>
                <w:i/>
              </w:rPr>
              <w:t>P = </w:t>
            </w:r>
            <w:r w:rsidR="00DF2BB6" w:rsidRPr="00C70209">
              <w:t>0.49</w:t>
            </w:r>
            <w:r w:rsidR="00DF2BB6" w:rsidRPr="00C70209">
              <w:rPr>
                <w:vertAlign w:val="superscript"/>
              </w:rPr>
              <w:t>d</w:t>
            </w:r>
          </w:p>
        </w:tc>
      </w:tr>
      <w:tr w:rsidR="00DF2BB6" w:rsidRPr="00C70209" w14:paraId="198BA088" w14:textId="77777777" w:rsidTr="003131E2">
        <w:trPr>
          <w:cantSplit/>
        </w:trPr>
        <w:tc>
          <w:tcPr>
            <w:tcW w:w="388" w:type="pct"/>
            <w:vMerge/>
          </w:tcPr>
          <w:p w14:paraId="0D77ADF6" w14:textId="77777777" w:rsidR="00DF2BB6" w:rsidRPr="00C70209" w:rsidRDefault="00DF2BB6" w:rsidP="003131E2">
            <w:pPr>
              <w:pStyle w:val="Tabletext-evidencematrix"/>
            </w:pPr>
          </w:p>
        </w:tc>
        <w:tc>
          <w:tcPr>
            <w:tcW w:w="490" w:type="pct"/>
            <w:vMerge/>
          </w:tcPr>
          <w:p w14:paraId="43595ED4" w14:textId="77777777" w:rsidR="00DF2BB6" w:rsidRPr="00C70209" w:rsidRDefault="00DF2BB6" w:rsidP="003131E2">
            <w:pPr>
              <w:pStyle w:val="Tabletext-evidencematrix"/>
            </w:pPr>
          </w:p>
        </w:tc>
        <w:tc>
          <w:tcPr>
            <w:tcW w:w="490" w:type="pct"/>
            <w:vMerge/>
          </w:tcPr>
          <w:p w14:paraId="5697C827" w14:textId="77777777" w:rsidR="00DF2BB6" w:rsidRPr="00C70209" w:rsidRDefault="00DF2BB6" w:rsidP="003131E2">
            <w:pPr>
              <w:pStyle w:val="Tabletext-evidencematrix"/>
            </w:pPr>
          </w:p>
        </w:tc>
        <w:tc>
          <w:tcPr>
            <w:tcW w:w="490" w:type="pct"/>
            <w:vMerge/>
          </w:tcPr>
          <w:p w14:paraId="17E6518B" w14:textId="77777777" w:rsidR="00DF2BB6" w:rsidRPr="00C70209" w:rsidRDefault="00DF2BB6" w:rsidP="003131E2">
            <w:pPr>
              <w:pStyle w:val="Tabletext-evidencematrix"/>
            </w:pPr>
          </w:p>
        </w:tc>
        <w:tc>
          <w:tcPr>
            <w:tcW w:w="490" w:type="pct"/>
            <w:vMerge/>
          </w:tcPr>
          <w:p w14:paraId="79D2FF02" w14:textId="77777777" w:rsidR="00DF2BB6" w:rsidRPr="00C70209" w:rsidRDefault="00DF2BB6" w:rsidP="003131E2">
            <w:pPr>
              <w:pStyle w:val="Tabletext-evidencematrix"/>
            </w:pPr>
          </w:p>
        </w:tc>
        <w:tc>
          <w:tcPr>
            <w:tcW w:w="492" w:type="pct"/>
            <w:tcBorders>
              <w:top w:val="single" w:sz="4" w:space="0" w:color="auto"/>
            </w:tcBorders>
          </w:tcPr>
          <w:p w14:paraId="2E8DF4CD" w14:textId="77777777" w:rsidR="00DF2BB6" w:rsidRPr="00C70209" w:rsidRDefault="00DF2BB6" w:rsidP="003131E2">
            <w:pPr>
              <w:pStyle w:val="Tabletext-evidencematrix"/>
            </w:pPr>
            <w:r w:rsidRPr="00C70209">
              <w:t>Any cognitive development impairment assessed as ‘borderline’ at last assessment</w:t>
            </w:r>
            <w:r w:rsidRPr="00C70209">
              <w:rPr>
                <w:vertAlign w:val="superscript"/>
              </w:rPr>
              <w:t>h</w:t>
            </w:r>
          </w:p>
        </w:tc>
        <w:tc>
          <w:tcPr>
            <w:tcW w:w="517" w:type="pct"/>
            <w:tcBorders>
              <w:top w:val="single" w:sz="4" w:space="0" w:color="auto"/>
              <w:bottom w:val="single" w:sz="4" w:space="0" w:color="000000"/>
            </w:tcBorders>
          </w:tcPr>
          <w:p w14:paraId="16F526BB" w14:textId="77777777" w:rsidR="00DF2BB6" w:rsidRPr="00C70209" w:rsidRDefault="00DF2BB6" w:rsidP="003131E2">
            <w:pPr>
              <w:pStyle w:val="Tabletext-evidencematrix"/>
            </w:pPr>
            <w:r w:rsidRPr="00C70209">
              <w:t>5/20 (25%)</w:t>
            </w:r>
          </w:p>
        </w:tc>
        <w:tc>
          <w:tcPr>
            <w:tcW w:w="517" w:type="pct"/>
            <w:tcBorders>
              <w:top w:val="single" w:sz="4" w:space="0" w:color="auto"/>
              <w:bottom w:val="single" w:sz="4" w:space="0" w:color="000000"/>
            </w:tcBorders>
          </w:tcPr>
          <w:p w14:paraId="55DB87A2" w14:textId="77777777" w:rsidR="00DF2BB6" w:rsidRPr="00C70209" w:rsidRDefault="00DF2BB6" w:rsidP="003131E2">
            <w:pPr>
              <w:pStyle w:val="Tabletext-evidencematrix"/>
            </w:pPr>
            <w:r w:rsidRPr="00C70209">
              <w:t>5/20 (25%)</w:t>
            </w:r>
          </w:p>
        </w:tc>
        <w:tc>
          <w:tcPr>
            <w:tcW w:w="518" w:type="pct"/>
            <w:tcBorders>
              <w:top w:val="single" w:sz="4" w:space="0" w:color="auto"/>
              <w:bottom w:val="single" w:sz="4" w:space="0" w:color="000000"/>
            </w:tcBorders>
          </w:tcPr>
          <w:p w14:paraId="61EF386D" w14:textId="77777777" w:rsidR="00DF2BB6" w:rsidRPr="00C70209" w:rsidRDefault="00DF2BB6" w:rsidP="003131E2">
            <w:pPr>
              <w:pStyle w:val="Tabletext-evidencematrix"/>
            </w:pPr>
            <w:r w:rsidRPr="00C70209">
              <w:t>RR 1.00 [0.34, 2.93]</w:t>
            </w:r>
            <w:r w:rsidRPr="00C70209">
              <w:rPr>
                <w:vertAlign w:val="superscript"/>
              </w:rPr>
              <w:t>d</w:t>
            </w:r>
          </w:p>
        </w:tc>
        <w:tc>
          <w:tcPr>
            <w:tcW w:w="608" w:type="pct"/>
            <w:tcBorders>
              <w:top w:val="single" w:sz="4" w:space="0" w:color="auto"/>
              <w:bottom w:val="single" w:sz="4" w:space="0" w:color="000000"/>
            </w:tcBorders>
            <w:shd w:val="clear" w:color="auto" w:fill="auto"/>
          </w:tcPr>
          <w:p w14:paraId="3154A0FD" w14:textId="77777777" w:rsidR="00DF2BB6" w:rsidRPr="00C70209" w:rsidRDefault="00DF2BB6" w:rsidP="003131E2">
            <w:pPr>
              <w:pStyle w:val="Tabletext-evidencematrix"/>
              <w:rPr>
                <w:i/>
                <w:szCs w:val="16"/>
              </w:rPr>
            </w:pPr>
            <w:r w:rsidRPr="00C70209">
              <w:rPr>
                <w:i/>
                <w:szCs w:val="16"/>
              </w:rPr>
              <w:t>No significant difference</w:t>
            </w:r>
          </w:p>
          <w:p w14:paraId="16B0D943" w14:textId="0AB3C25F" w:rsidR="00DF2BB6" w:rsidRPr="00C70209" w:rsidRDefault="001A475D" w:rsidP="003131E2">
            <w:pPr>
              <w:pStyle w:val="Tabletext-evidencematrix"/>
              <w:rPr>
                <w:i/>
                <w:szCs w:val="16"/>
              </w:rPr>
            </w:pPr>
            <w:r w:rsidRPr="001A475D">
              <w:rPr>
                <w:i/>
              </w:rPr>
              <w:t>P = </w:t>
            </w:r>
            <w:r w:rsidR="00DF2BB6" w:rsidRPr="00C70209">
              <w:t>1.0</w:t>
            </w:r>
            <w:r w:rsidR="00DF2BB6" w:rsidRPr="00C70209">
              <w:rPr>
                <w:vertAlign w:val="superscript"/>
              </w:rPr>
              <w:t>d</w:t>
            </w:r>
          </w:p>
        </w:tc>
      </w:tr>
      <w:tr w:rsidR="00DF2BB6" w:rsidRPr="00C70209" w14:paraId="55A51088" w14:textId="77777777" w:rsidTr="003131E2">
        <w:trPr>
          <w:cantSplit/>
        </w:trPr>
        <w:tc>
          <w:tcPr>
            <w:tcW w:w="388" w:type="pct"/>
            <w:vMerge/>
          </w:tcPr>
          <w:p w14:paraId="1C9A35EF" w14:textId="77777777" w:rsidR="00DF2BB6" w:rsidRPr="00C70209" w:rsidRDefault="00DF2BB6" w:rsidP="003131E2">
            <w:pPr>
              <w:pStyle w:val="Tabletext-evidencematrix"/>
            </w:pPr>
          </w:p>
        </w:tc>
        <w:tc>
          <w:tcPr>
            <w:tcW w:w="490" w:type="pct"/>
            <w:vMerge/>
          </w:tcPr>
          <w:p w14:paraId="6313D1F6" w14:textId="77777777" w:rsidR="00DF2BB6" w:rsidRPr="00C70209" w:rsidRDefault="00DF2BB6" w:rsidP="003131E2">
            <w:pPr>
              <w:pStyle w:val="Tabletext-evidencematrix"/>
            </w:pPr>
          </w:p>
        </w:tc>
        <w:tc>
          <w:tcPr>
            <w:tcW w:w="490" w:type="pct"/>
            <w:vMerge/>
          </w:tcPr>
          <w:p w14:paraId="0A6AB6CB" w14:textId="77777777" w:rsidR="00DF2BB6" w:rsidRPr="00C70209" w:rsidRDefault="00DF2BB6" w:rsidP="003131E2">
            <w:pPr>
              <w:pStyle w:val="Tabletext-evidencematrix"/>
            </w:pPr>
          </w:p>
        </w:tc>
        <w:tc>
          <w:tcPr>
            <w:tcW w:w="490" w:type="pct"/>
            <w:vMerge/>
          </w:tcPr>
          <w:p w14:paraId="3AF336DB" w14:textId="77777777" w:rsidR="00DF2BB6" w:rsidRPr="00C70209" w:rsidRDefault="00DF2BB6" w:rsidP="003131E2">
            <w:pPr>
              <w:pStyle w:val="Tabletext-evidencematrix"/>
            </w:pPr>
          </w:p>
        </w:tc>
        <w:tc>
          <w:tcPr>
            <w:tcW w:w="490" w:type="pct"/>
            <w:vMerge/>
          </w:tcPr>
          <w:p w14:paraId="1F8C3060" w14:textId="77777777" w:rsidR="00DF2BB6" w:rsidRPr="00C70209" w:rsidRDefault="00DF2BB6" w:rsidP="003131E2">
            <w:pPr>
              <w:pStyle w:val="Tabletext-evidencematrix"/>
            </w:pPr>
          </w:p>
        </w:tc>
        <w:tc>
          <w:tcPr>
            <w:tcW w:w="492" w:type="pct"/>
            <w:tcBorders>
              <w:bottom w:val="single" w:sz="4" w:space="0" w:color="auto"/>
            </w:tcBorders>
          </w:tcPr>
          <w:p w14:paraId="60288AEB" w14:textId="77777777" w:rsidR="00DF2BB6" w:rsidRPr="00C70209" w:rsidRDefault="00DF2BB6" w:rsidP="003131E2">
            <w:pPr>
              <w:pStyle w:val="Tabletext-evidencematrix"/>
            </w:pPr>
            <w:r w:rsidRPr="00C70209">
              <w:t>Any cognitive development impairment assessed as ‘deficient’ at last assessment</w:t>
            </w:r>
            <w:r w:rsidRPr="00C70209">
              <w:rPr>
                <w:vertAlign w:val="superscript"/>
              </w:rPr>
              <w:t>h</w:t>
            </w:r>
          </w:p>
        </w:tc>
        <w:tc>
          <w:tcPr>
            <w:tcW w:w="517" w:type="pct"/>
            <w:tcBorders>
              <w:bottom w:val="single" w:sz="4" w:space="0" w:color="auto"/>
            </w:tcBorders>
          </w:tcPr>
          <w:p w14:paraId="0E66547B" w14:textId="77777777" w:rsidR="00DF2BB6" w:rsidRPr="00C70209" w:rsidRDefault="00DF2BB6" w:rsidP="003131E2">
            <w:pPr>
              <w:pStyle w:val="Tabletext-evidencematrix"/>
            </w:pPr>
            <w:r w:rsidRPr="00C70209">
              <w:t>2/20 (10%)</w:t>
            </w:r>
          </w:p>
        </w:tc>
        <w:tc>
          <w:tcPr>
            <w:tcW w:w="517" w:type="pct"/>
            <w:tcBorders>
              <w:bottom w:val="single" w:sz="4" w:space="0" w:color="auto"/>
            </w:tcBorders>
          </w:tcPr>
          <w:p w14:paraId="06C3B6DF" w14:textId="77777777" w:rsidR="00DF2BB6" w:rsidRPr="00C70209" w:rsidRDefault="00DF2BB6" w:rsidP="003131E2">
            <w:pPr>
              <w:pStyle w:val="Tabletext-evidencematrix"/>
            </w:pPr>
            <w:r w:rsidRPr="00C70209">
              <w:t>0/20 (0%)</w:t>
            </w:r>
          </w:p>
        </w:tc>
        <w:tc>
          <w:tcPr>
            <w:tcW w:w="518" w:type="pct"/>
            <w:tcBorders>
              <w:bottom w:val="single" w:sz="4" w:space="0" w:color="auto"/>
            </w:tcBorders>
          </w:tcPr>
          <w:p w14:paraId="1D4B47BB" w14:textId="77777777" w:rsidR="00DF2BB6" w:rsidRPr="00C70209" w:rsidRDefault="00DF2BB6" w:rsidP="003131E2">
            <w:pPr>
              <w:pStyle w:val="Tabletext-evidencematrix"/>
            </w:pPr>
            <w:r w:rsidRPr="00C70209">
              <w:t>RR 5.00 [0.26, 98.00]</w:t>
            </w:r>
            <w:r w:rsidRPr="00C70209">
              <w:rPr>
                <w:vertAlign w:val="superscript"/>
              </w:rPr>
              <w:t>d</w:t>
            </w:r>
          </w:p>
        </w:tc>
        <w:tc>
          <w:tcPr>
            <w:tcW w:w="608" w:type="pct"/>
            <w:tcBorders>
              <w:bottom w:val="single" w:sz="4" w:space="0" w:color="auto"/>
            </w:tcBorders>
            <w:shd w:val="clear" w:color="auto" w:fill="auto"/>
          </w:tcPr>
          <w:p w14:paraId="6C0B85AE" w14:textId="77777777" w:rsidR="00DF2BB6" w:rsidRPr="00C70209" w:rsidRDefault="00DF2BB6" w:rsidP="003131E2">
            <w:pPr>
              <w:pStyle w:val="Tabletext-evidencematrix"/>
              <w:rPr>
                <w:i/>
                <w:szCs w:val="16"/>
              </w:rPr>
            </w:pPr>
            <w:r w:rsidRPr="00C70209">
              <w:rPr>
                <w:i/>
                <w:szCs w:val="16"/>
              </w:rPr>
              <w:t>No significant difference</w:t>
            </w:r>
          </w:p>
          <w:p w14:paraId="11145F9F" w14:textId="4E31E7D3" w:rsidR="00DF2BB6" w:rsidRPr="00C70209" w:rsidRDefault="001A475D" w:rsidP="003131E2">
            <w:pPr>
              <w:pStyle w:val="Tabletext-evidencematrix"/>
              <w:rPr>
                <w:i/>
                <w:szCs w:val="16"/>
              </w:rPr>
            </w:pPr>
            <w:r w:rsidRPr="001A475D">
              <w:rPr>
                <w:i/>
              </w:rPr>
              <w:t>P = </w:t>
            </w:r>
            <w:r w:rsidR="00DF2BB6" w:rsidRPr="00C70209">
              <w:t>0.29</w:t>
            </w:r>
            <w:r w:rsidR="00DF2BB6" w:rsidRPr="00C70209">
              <w:rPr>
                <w:vertAlign w:val="superscript"/>
              </w:rPr>
              <w:t>d</w:t>
            </w:r>
          </w:p>
        </w:tc>
      </w:tr>
    </w:tbl>
    <w:p w14:paraId="38780CF8" w14:textId="30C7A4FD" w:rsidR="00DF2BB6" w:rsidRPr="00C70209" w:rsidRDefault="00DF2BB6" w:rsidP="003131E2">
      <w:pPr>
        <w:pStyle w:val="TabFigNotes0noindent"/>
      </w:pPr>
      <w:r w:rsidRPr="00C70209">
        <w:t xml:space="preserve">BSID-III, Bayley Scales of Infant Development; CI, confidence interval; DAR, darbepoetin alpha; ESA, </w:t>
      </w:r>
      <w:r w:rsidR="00EA5C41" w:rsidRPr="00C70209">
        <w:t>erythropoiesis stimulating agent</w:t>
      </w:r>
      <w:r w:rsidRPr="00C70209">
        <w:t xml:space="preserve">; LBW, low birth weight; MDI, </w:t>
      </w:r>
      <w:r w:rsidR="00B05479" w:rsidRPr="00C70209">
        <w:t>M</w:t>
      </w:r>
      <w:r w:rsidRPr="00C70209">
        <w:t xml:space="preserve">ental </w:t>
      </w:r>
      <w:r w:rsidR="00B05479" w:rsidRPr="00C70209">
        <w:t>D</w:t>
      </w:r>
      <w:r w:rsidRPr="00C70209">
        <w:t xml:space="preserve">evelopmental </w:t>
      </w:r>
      <w:r w:rsidR="00B05479" w:rsidRPr="00C70209">
        <w:t>I</w:t>
      </w:r>
      <w:r w:rsidRPr="00C70209">
        <w:t xml:space="preserve">ndex; MD, mean difference; NNTH, number needed to treat to harm; NR, not reported; PDI, psychomotor developmental index; RD, risk difference; rHuEPO, </w:t>
      </w:r>
      <w:r w:rsidR="00EA5C41" w:rsidRPr="00C70209">
        <w:t>recombinant human epoetin</w:t>
      </w:r>
      <w:r w:rsidRPr="00C70209">
        <w:t>; RR, risk ratio; SD, standard deviation;</w:t>
      </w:r>
      <w:r w:rsidRPr="00C70209" w:rsidDel="00AC392C">
        <w:t xml:space="preserve"> </w:t>
      </w:r>
      <w:r w:rsidRPr="00C70209">
        <w:t>VLBW, very low birth weight</w:t>
      </w:r>
    </w:p>
    <w:p w14:paraId="70965E9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3B767D3" w14:textId="5185E0B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 xml:space="preserve">&lt;25%; (ii) mild heterogeneity if </w:t>
      </w:r>
      <w:r w:rsidRPr="00C70209">
        <w:rPr>
          <w:vertAlign w:val="superscript"/>
        </w:rPr>
        <w:t>I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E16E07F" w14:textId="77777777" w:rsidR="00DF2BB6" w:rsidRPr="00C70209" w:rsidRDefault="00DF2BB6" w:rsidP="003131E2">
      <w:pPr>
        <w:pStyle w:val="TabFigNotes0noindent"/>
        <w:rPr>
          <w:rFonts w:eastAsia="Arial Unicode MS"/>
          <w:bCs/>
        </w:rPr>
      </w:pPr>
      <w:r w:rsidRPr="00C70209">
        <w:rPr>
          <w:b/>
        </w:rPr>
        <w:t>c.</w:t>
      </w:r>
      <w:r w:rsidRPr="00C70209">
        <w:t xml:space="preserve"> Long-term outcomes for participants in this trial reported by </w:t>
      </w:r>
      <w:r w:rsidRPr="00C70209">
        <w:rPr>
          <w:rFonts w:eastAsia="Arial Unicode MS"/>
          <w:bCs/>
        </w:rPr>
        <w:t>Ohls et al (2004).</w:t>
      </w:r>
    </w:p>
    <w:p w14:paraId="0EAF2F9F" w14:textId="77777777" w:rsidR="00DF2BB6" w:rsidRPr="00C70209" w:rsidRDefault="00DF2BB6" w:rsidP="003131E2">
      <w:pPr>
        <w:pStyle w:val="TabFigNotes0noindent"/>
        <w:rPr>
          <w:rFonts w:eastAsia="Arial Unicode MS"/>
          <w:bCs/>
        </w:rPr>
      </w:pPr>
      <w:r w:rsidRPr="00C70209">
        <w:rPr>
          <w:rFonts w:eastAsia="Arial Unicode MS"/>
          <w:b/>
          <w:bCs/>
        </w:rPr>
        <w:t>d.</w:t>
      </w:r>
      <w:r w:rsidRPr="00C70209">
        <w:rPr>
          <w:rFonts w:eastAsia="Arial Unicode MS"/>
          <w:bCs/>
        </w:rPr>
        <w:t xml:space="preserve"> Calculated post-hoc using RevMan 5.1.2.</w:t>
      </w:r>
    </w:p>
    <w:p w14:paraId="71C2A52D" w14:textId="77777777" w:rsidR="00DF2BB6" w:rsidRPr="00C70209" w:rsidRDefault="00DF2BB6" w:rsidP="003131E2">
      <w:pPr>
        <w:pStyle w:val="TabFigNotes0noindent"/>
        <w:rPr>
          <w:rFonts w:eastAsia="Arial Unicode MS"/>
          <w:bCs/>
        </w:rPr>
      </w:pPr>
      <w:r w:rsidRPr="00C70209">
        <w:rPr>
          <w:rFonts w:eastAsia="Arial Unicode MS"/>
          <w:b/>
          <w:bCs/>
        </w:rPr>
        <w:t>e.</w:t>
      </w:r>
      <w:r w:rsidRPr="00C70209">
        <w:rPr>
          <w:rFonts w:eastAsia="Arial Unicode MS"/>
          <w:bCs/>
        </w:rPr>
        <w:t xml:space="preserve"> Study published in Chinese; review authors obtained data from abstract only. Unclear if iron administered to participants.</w:t>
      </w:r>
    </w:p>
    <w:p w14:paraId="534794F3" w14:textId="180AAD4A" w:rsidR="00DF2BB6" w:rsidRPr="00C70209" w:rsidRDefault="00DF2BB6" w:rsidP="003131E2">
      <w:pPr>
        <w:pStyle w:val="TabFigNotes0noindent"/>
        <w:rPr>
          <w:rFonts w:eastAsia="Arial Unicode MS"/>
          <w:bCs/>
        </w:rPr>
      </w:pPr>
      <w:r w:rsidRPr="00C70209">
        <w:rPr>
          <w:rFonts w:eastAsia="Arial Unicode MS"/>
          <w:b/>
          <w:bCs/>
        </w:rPr>
        <w:t>f.</w:t>
      </w:r>
      <w:r w:rsidRPr="00C70209">
        <w:rPr>
          <w:rFonts w:eastAsia="Arial Unicode MS"/>
          <w:bCs/>
        </w:rPr>
        <w:t xml:space="preserve"> Long-term outcomes published in abstract form only.</w:t>
      </w:r>
    </w:p>
    <w:p w14:paraId="7C2A13CD" w14:textId="09CA25E8" w:rsidR="00DF2BB6" w:rsidRPr="00C70209" w:rsidRDefault="00DF2BB6" w:rsidP="003131E2">
      <w:pPr>
        <w:pStyle w:val="TabFigNotes0noindent"/>
        <w:rPr>
          <w:rFonts w:eastAsia="Arial Unicode MS"/>
          <w:bCs/>
        </w:rPr>
      </w:pPr>
      <w:r w:rsidRPr="00C70209">
        <w:rPr>
          <w:rFonts w:eastAsia="Arial Unicode MS"/>
          <w:b/>
          <w:bCs/>
        </w:rPr>
        <w:t>g.</w:t>
      </w:r>
      <w:r w:rsidRPr="00C70209">
        <w:rPr>
          <w:rFonts w:eastAsia="Arial Unicode MS"/>
          <w:bCs/>
        </w:rPr>
        <w:t xml:space="preserve"> Preterm infants enrolled in one of three RCTs described by Shannon (1991, 1992, 1995). Mean adjusted age (months) at last follow-up rHuEPO group 45.1 </w:t>
      </w:r>
      <w:r w:rsidRPr="00C70209">
        <w:t>± 20, placebo group 48.2 ± 32</w:t>
      </w:r>
    </w:p>
    <w:p w14:paraId="7546A464" w14:textId="77777777" w:rsidR="00DF2BB6" w:rsidRPr="00C70209" w:rsidRDefault="00DF2BB6" w:rsidP="003131E2">
      <w:pPr>
        <w:pStyle w:val="TabFigNotes0noindent"/>
      </w:pPr>
      <w:r w:rsidRPr="00C70209">
        <w:rPr>
          <w:rFonts w:eastAsia="Arial Unicode MS"/>
          <w:b/>
          <w:bCs/>
        </w:rPr>
        <w:t>h.</w:t>
      </w:r>
      <w:r w:rsidRPr="00C70209">
        <w:rPr>
          <w:rFonts w:eastAsia="Arial Unicode MS"/>
          <w:bCs/>
        </w:rPr>
        <w:t xml:space="preserve"> </w:t>
      </w:r>
      <w:r w:rsidRPr="00C70209">
        <w:t>One infant had persistent low tone (suspect) and one infant had spastic diplegia (abnormal)</w:t>
      </w:r>
    </w:p>
    <w:p w14:paraId="321D9986" w14:textId="77777777" w:rsidR="00DF2BB6" w:rsidRPr="00C70209" w:rsidRDefault="00DF2BB6" w:rsidP="003131E2">
      <w:pPr>
        <w:pStyle w:val="TabFigNotes0noindent"/>
      </w:pPr>
      <w:r w:rsidRPr="00C70209">
        <w:rPr>
          <w:b/>
        </w:rPr>
        <w:t>i.</w:t>
      </w:r>
      <w:r w:rsidRPr="00C70209">
        <w:t xml:space="preserve"> Development and cognitive scores that were 1–2 SDs below the mean were considered borderline; scores &gt;2 SDs below the mean were considered deficient.</w:t>
      </w:r>
    </w:p>
    <w:p w14:paraId="349773A3" w14:textId="77777777" w:rsidR="00DF2BB6" w:rsidRPr="00C70209" w:rsidRDefault="00DF2BB6" w:rsidP="003131E2">
      <w:pPr>
        <w:spacing w:after="200" w:line="276" w:lineRule="auto"/>
        <w:ind w:left="0"/>
        <w:rPr>
          <w:rFonts w:ascii="Arial Narrow" w:hAnsi="Arial Narrow"/>
          <w:b/>
          <w:bCs/>
          <w:szCs w:val="21"/>
          <w:lang w:eastAsia="en-GB"/>
        </w:rPr>
      </w:pPr>
      <w:r w:rsidRPr="00C70209">
        <w:rPr>
          <w:rFonts w:ascii="Arial Narrow" w:hAnsi="Arial Narrow"/>
          <w:b/>
          <w:bCs/>
          <w:szCs w:val="21"/>
          <w:lang w:eastAsia="en-GB"/>
        </w:rPr>
        <w:br w:type="page"/>
      </w:r>
    </w:p>
    <w:p w14:paraId="313BF268" w14:textId="77777777" w:rsidR="00DF2BB6" w:rsidRPr="00C70209" w:rsidRDefault="00DF2BB6" w:rsidP="003131E2">
      <w:pPr>
        <w:spacing w:after="200"/>
        <w:sectPr w:rsidR="00DF2BB6" w:rsidRPr="00C70209" w:rsidSect="00130F03">
          <w:pgSz w:w="16839" w:h="11907" w:orient="landscape" w:code="9"/>
          <w:pgMar w:top="1440" w:right="1440" w:bottom="1440" w:left="1440" w:header="720" w:footer="720" w:gutter="0"/>
          <w:cols w:space="720"/>
          <w:docGrid w:linePitch="360"/>
        </w:sectPr>
      </w:pPr>
    </w:p>
    <w:p w14:paraId="63CF507A" w14:textId="77777777" w:rsidR="00DF2BB6" w:rsidRPr="00C70209" w:rsidRDefault="00DF2BB6" w:rsidP="003131E2">
      <w:pPr>
        <w:pStyle w:val="H7"/>
      </w:pPr>
      <w:r w:rsidRPr="00C70209">
        <w:t>Laboratory measures</w:t>
      </w:r>
    </w:p>
    <w:p w14:paraId="234F4A37" w14:textId="6CA6BD6E" w:rsidR="00DF2BB6" w:rsidRPr="00C70209" w:rsidRDefault="00DF2BB6" w:rsidP="003131E2">
      <w:r w:rsidRPr="00C70209">
        <w:t xml:space="preserve">Four RCTs (Jim 2000, Kremenopoulos 1997, El-Ganzoury 1997, Ovali 1996) were identified that reported laboratory measures (Hb, Hct, ferritin) in preterm infants administered ESAs compared with no ESA or placebo. </w:t>
      </w:r>
      <w:r w:rsidRPr="00C70209">
        <w:rPr>
          <w:b/>
          <w:highlight w:val="yellow"/>
        </w:rPr>
        <w:fldChar w:fldCharType="begin"/>
      </w:r>
      <w:r w:rsidRPr="00C70209">
        <w:rPr>
          <w:b/>
        </w:rPr>
        <w:instrText xml:space="preserve"> REF _Ref411516281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2</w:t>
      </w:r>
      <w:r w:rsidRPr="00C70209">
        <w:rPr>
          <w:b/>
          <w:highlight w:val="yellow"/>
        </w:rPr>
        <w:fldChar w:fldCharType="end"/>
      </w:r>
      <w:r w:rsidRPr="00C70209">
        <w:t xml:space="preserve"> summarises the results from these studies.</w:t>
      </w:r>
    </w:p>
    <w:p w14:paraId="33DED70E" w14:textId="0EC9AFC6" w:rsidR="00DF2BB6" w:rsidRPr="00C70209" w:rsidRDefault="00DF2BB6" w:rsidP="003131E2">
      <w:pPr>
        <w:pStyle w:val="BodyText"/>
      </w:pPr>
      <w:r w:rsidRPr="00C70209">
        <w:t>Jim (2000) assessed the effectiveness of rHuEPO in maintaining Hb values in preterm infants after birth and reported a statistically significant increase in Hb (g/dL), Hct (%), and serum ferritin (ng/mL) favouring rHuEPO treatment; however, the data were incomplete (no SDs provided).</w:t>
      </w:r>
    </w:p>
    <w:p w14:paraId="06ECFAF9" w14:textId="168CF020" w:rsidR="00DF2BB6" w:rsidRPr="00C70209" w:rsidRDefault="00DF2BB6" w:rsidP="003131E2">
      <w:pPr>
        <w:pStyle w:val="BodyText"/>
      </w:pPr>
      <w:r w:rsidRPr="00C70209">
        <w:t>Kremenopoulos (1997) assessed the effectiveness of rHuEPO in reducing the need for RBC transfusions and improving haematological values in two groups of preterm infants – group A (high</w:t>
      </w:r>
      <w:r w:rsidR="00363BA0" w:rsidRPr="00C70209">
        <w:t>-</w:t>
      </w:r>
      <w:r w:rsidRPr="00C70209">
        <w:t>dose, initiated at age 3–7 days) and group B (low</w:t>
      </w:r>
      <w:r w:rsidR="00BB008C" w:rsidRPr="00C70209">
        <w:t>-</w:t>
      </w:r>
      <w:r w:rsidRPr="00C70209">
        <w:t>dose, initiated at age &gt;3 weeks). The authors reported a significant increase in Hb (g/dL) at end of treatment in infants in group A without complications (MD 13.00; 95% CI 4.21, 21.79), and in infants in group A with complications (MD 19.00; 95% CI 5.17, 32.83) but not infants in group B (MD –6.00, 95% CI –19.42, 7.42). A significant increase in Hct (%) at end of treatment favouring rHuEPO was also reported in all groups: group A without complications (MD 0.06; 95% CI 0.03, 0.09), group A with complications (MD 0.07; 95% CI 0.02, 0.12), group B (MD 0.03; 95% CI 0.01, 0.05). Serum ferritin levels were not significantly different in any group: group A without complications (MD –120.00; 95% CI –247.05, 7.05), group A with complications (MD –136.00; 95% CI –292.91, 20.91), group B (MD –30.00; 95% CI 144.35, 84.35).</w:t>
      </w:r>
    </w:p>
    <w:p w14:paraId="4C64CF7D" w14:textId="0C6C397A" w:rsidR="00DF2BB6" w:rsidRPr="00C70209" w:rsidRDefault="00DF2BB6" w:rsidP="003131E2">
      <w:pPr>
        <w:pStyle w:val="BodyText"/>
      </w:pPr>
      <w:r w:rsidRPr="00C70209">
        <w:t>El-Ganzoury (2014) assessed the safety and efficacy of enteral rHuEPO and G-CSF in preventing feeding intolerance and/or NEC in preterm infants. There was no significant difference between treatment groups on Hb (g/dL) levels comparing rHuEPO with no rHuEPO (MD 2.30; 95% CI –0.32, 4.92) or rHuEPO plus G-CSF compared with G-CSF (MD –0.20; 95% CI –3.12, 2.72).</w:t>
      </w:r>
    </w:p>
    <w:p w14:paraId="5278CE9E" w14:textId="77777777" w:rsidR="00DF2BB6" w:rsidRPr="00C70209" w:rsidRDefault="00DF2BB6" w:rsidP="003131E2">
      <w:pPr>
        <w:pStyle w:val="BodyText"/>
      </w:pPr>
      <w:r w:rsidRPr="00C70209">
        <w:t>Ovali (1996) examined the safety and effectiveness of ESA therapy in reducing the need for RBC transfusion in preterm infants with Rh haemolytic disease, but did not report sufficient data for any analysis (no SDs provided).</w:t>
      </w:r>
    </w:p>
    <w:p w14:paraId="7F9B65ED"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07A22FD5" w14:textId="2EE5B418" w:rsidR="00DF2BB6" w:rsidRPr="00C70209" w:rsidRDefault="00DF2BB6" w:rsidP="003131E2">
      <w:pPr>
        <w:pStyle w:val="Caption"/>
      </w:pPr>
      <w:bookmarkStart w:id="430" w:name="_Ref411516281"/>
      <w:bookmarkStart w:id="431" w:name="_Toc423015361"/>
      <w:bookmarkStart w:id="432" w:name="_Toc42774710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2</w:t>
      </w:r>
      <w:r w:rsidR="00130F03" w:rsidRPr="00C70209">
        <w:fldChar w:fldCharType="end"/>
      </w:r>
      <w:bookmarkEnd w:id="430"/>
      <w:r w:rsidRPr="00C70209">
        <w:tab/>
        <w:t>Preterm infants: Results for ESAs versus no ESAs (with or without iron) – Laboratory measures (Hb, Hct, ferritin) (secondary outcome)</w:t>
      </w:r>
      <w:bookmarkEnd w:id="431"/>
      <w:bookmarkEnd w:id="43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41"/>
        <w:gridCol w:w="1420"/>
        <w:gridCol w:w="1415"/>
        <w:gridCol w:w="1196"/>
        <w:gridCol w:w="1389"/>
        <w:gridCol w:w="1395"/>
        <w:gridCol w:w="1466"/>
        <w:gridCol w:w="1466"/>
        <w:gridCol w:w="1463"/>
        <w:gridCol w:w="9"/>
        <w:gridCol w:w="1715"/>
      </w:tblGrid>
      <w:tr w:rsidR="00DF2BB6" w:rsidRPr="00C70209" w14:paraId="42087BED" w14:textId="77777777" w:rsidTr="003131E2">
        <w:trPr>
          <w:tblHeader/>
        </w:trPr>
        <w:tc>
          <w:tcPr>
            <w:tcW w:w="438" w:type="pct"/>
            <w:vMerge w:val="restart"/>
            <w:tcBorders>
              <w:bottom w:val="single" w:sz="4" w:space="0" w:color="auto"/>
            </w:tcBorders>
          </w:tcPr>
          <w:p w14:paraId="7411C63B"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68EECD0D" w14:textId="77777777" w:rsidR="00DF2BB6" w:rsidRPr="00C70209" w:rsidRDefault="00DF2BB6" w:rsidP="003131E2">
            <w:pPr>
              <w:pStyle w:val="TableH2"/>
              <w:rPr>
                <w:rFonts w:eastAsia="Arial Unicode MS"/>
                <w:lang w:eastAsia="ja-JP"/>
              </w:rPr>
            </w:pPr>
            <w:r w:rsidRPr="00C70209">
              <w:rPr>
                <w:rFonts w:eastAsia="Arial Unicode MS"/>
                <w:lang w:eastAsia="ja-JP"/>
              </w:rPr>
              <w:t>Level of evidence</w:t>
            </w:r>
            <w:r w:rsidRPr="00C70209">
              <w:rPr>
                <w:rFonts w:eastAsia="Arial Unicode MS"/>
                <w:vertAlign w:val="superscript"/>
                <w:lang w:eastAsia="ja-JP"/>
              </w:rPr>
              <w:t>a</w:t>
            </w:r>
          </w:p>
          <w:p w14:paraId="2C3D633C" w14:textId="77777777" w:rsidR="00DF2BB6" w:rsidRPr="00C70209" w:rsidRDefault="00DF2BB6" w:rsidP="003131E2">
            <w:pPr>
              <w:pStyle w:val="TableH2"/>
              <w:rPr>
                <w:rFonts w:eastAsia="Arial Unicode MS"/>
                <w:lang w:eastAsia="ja-JP"/>
              </w:rPr>
            </w:pPr>
            <w:r w:rsidRPr="00C70209">
              <w:rPr>
                <w:rFonts w:eastAsia="Arial Unicode MS"/>
                <w:i/>
                <w:lang w:eastAsia="ja-JP"/>
              </w:rPr>
              <w:t>Quality</w:t>
            </w:r>
          </w:p>
        </w:tc>
        <w:tc>
          <w:tcPr>
            <w:tcW w:w="501" w:type="pct"/>
            <w:vMerge w:val="restart"/>
          </w:tcPr>
          <w:p w14:paraId="4A14C3C5"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9" w:type="pct"/>
            <w:vMerge w:val="restart"/>
          </w:tcPr>
          <w:p w14:paraId="19A747A4"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22" w:type="pct"/>
            <w:vMerge w:val="restart"/>
          </w:tcPr>
          <w:p w14:paraId="417427B5"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20242F63"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0" w:type="pct"/>
            <w:vMerge w:val="restart"/>
          </w:tcPr>
          <w:p w14:paraId="273A9A45" w14:textId="3D3ACE17"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2" w:type="pct"/>
            <w:vMerge w:val="restart"/>
          </w:tcPr>
          <w:p w14:paraId="0E3D107A"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58" w:type="pct"/>
            <w:gridSpan w:val="5"/>
          </w:tcPr>
          <w:p w14:paraId="57ADCFC4"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20196AF2" w14:textId="77777777" w:rsidTr="003131E2">
        <w:trPr>
          <w:cantSplit/>
          <w:tblHeader/>
        </w:trPr>
        <w:tc>
          <w:tcPr>
            <w:tcW w:w="438" w:type="pct"/>
            <w:vMerge/>
            <w:tcBorders>
              <w:top w:val="single" w:sz="4" w:space="0" w:color="auto"/>
              <w:bottom w:val="single" w:sz="4" w:space="0" w:color="auto"/>
            </w:tcBorders>
          </w:tcPr>
          <w:p w14:paraId="5A871840" w14:textId="77777777" w:rsidR="00DF2BB6" w:rsidRPr="00C70209" w:rsidRDefault="00DF2BB6" w:rsidP="003131E2">
            <w:pPr>
              <w:pStyle w:val="TableH2"/>
              <w:rPr>
                <w:rFonts w:eastAsia="Arial Unicode MS"/>
                <w:lang w:eastAsia="ja-JP"/>
              </w:rPr>
            </w:pPr>
          </w:p>
        </w:tc>
        <w:tc>
          <w:tcPr>
            <w:tcW w:w="501" w:type="pct"/>
            <w:vMerge/>
          </w:tcPr>
          <w:p w14:paraId="0BBA3156" w14:textId="77777777" w:rsidR="00DF2BB6" w:rsidRPr="00C70209" w:rsidRDefault="00DF2BB6" w:rsidP="003131E2">
            <w:pPr>
              <w:pStyle w:val="TableH2"/>
              <w:rPr>
                <w:rFonts w:eastAsia="Arial Unicode MS"/>
                <w:lang w:eastAsia="ja-JP"/>
              </w:rPr>
            </w:pPr>
          </w:p>
        </w:tc>
        <w:tc>
          <w:tcPr>
            <w:tcW w:w="499" w:type="pct"/>
            <w:vMerge/>
          </w:tcPr>
          <w:p w14:paraId="01035ACE" w14:textId="77777777" w:rsidR="00DF2BB6" w:rsidRPr="00C70209" w:rsidRDefault="00DF2BB6" w:rsidP="003131E2">
            <w:pPr>
              <w:pStyle w:val="TableH2"/>
              <w:rPr>
                <w:rFonts w:eastAsia="Arial Unicode MS"/>
                <w:lang w:eastAsia="ja-JP"/>
              </w:rPr>
            </w:pPr>
          </w:p>
        </w:tc>
        <w:tc>
          <w:tcPr>
            <w:tcW w:w="422" w:type="pct"/>
            <w:vMerge/>
          </w:tcPr>
          <w:p w14:paraId="78BF4AE7" w14:textId="77777777" w:rsidR="00DF2BB6" w:rsidRPr="00C70209" w:rsidRDefault="00DF2BB6" w:rsidP="003131E2">
            <w:pPr>
              <w:pStyle w:val="TableH2"/>
              <w:rPr>
                <w:rFonts w:eastAsia="Arial Unicode MS"/>
                <w:lang w:eastAsia="ja-JP"/>
              </w:rPr>
            </w:pPr>
          </w:p>
        </w:tc>
        <w:tc>
          <w:tcPr>
            <w:tcW w:w="490" w:type="pct"/>
            <w:vMerge/>
          </w:tcPr>
          <w:p w14:paraId="5DA9775A" w14:textId="77777777" w:rsidR="00DF2BB6" w:rsidRPr="00C70209" w:rsidRDefault="00DF2BB6" w:rsidP="003131E2">
            <w:pPr>
              <w:pStyle w:val="TableH2"/>
              <w:rPr>
                <w:rFonts w:eastAsia="Arial Unicode MS"/>
                <w:lang w:eastAsia="ja-JP"/>
              </w:rPr>
            </w:pPr>
          </w:p>
        </w:tc>
        <w:tc>
          <w:tcPr>
            <w:tcW w:w="492" w:type="pct"/>
            <w:vMerge/>
          </w:tcPr>
          <w:p w14:paraId="4954B19A" w14:textId="77777777" w:rsidR="00DF2BB6" w:rsidRPr="00C70209" w:rsidRDefault="00DF2BB6" w:rsidP="003131E2">
            <w:pPr>
              <w:pStyle w:val="TableH2"/>
              <w:rPr>
                <w:rFonts w:eastAsia="Arial Unicode MS"/>
                <w:lang w:eastAsia="ja-JP"/>
              </w:rPr>
            </w:pPr>
          </w:p>
        </w:tc>
        <w:tc>
          <w:tcPr>
            <w:tcW w:w="517" w:type="pct"/>
          </w:tcPr>
          <w:p w14:paraId="512E4F17" w14:textId="77777777" w:rsidR="00DF2BB6" w:rsidRPr="00C70209" w:rsidRDefault="00DF2BB6" w:rsidP="003131E2">
            <w:pPr>
              <w:pStyle w:val="TableH2"/>
              <w:rPr>
                <w:rFonts w:eastAsia="Arial Unicode MS"/>
                <w:lang w:eastAsia="ja-JP"/>
              </w:rPr>
            </w:pPr>
            <w:r w:rsidRPr="00C70209">
              <w:rPr>
                <w:rFonts w:eastAsia="Arial Unicode MS"/>
                <w:lang w:eastAsia="ja-JP"/>
              </w:rPr>
              <w:t>ESA + iron</w:t>
            </w:r>
          </w:p>
          <w:p w14:paraId="789CFFA4"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3A083210" w14:textId="77777777" w:rsidR="00DF2BB6" w:rsidRPr="00C70209" w:rsidRDefault="00DF2BB6" w:rsidP="003131E2">
            <w:pPr>
              <w:pStyle w:val="TableH2"/>
              <w:rPr>
                <w:rFonts w:eastAsia="Arial Unicode MS"/>
              </w:rPr>
            </w:pPr>
            <w:r w:rsidRPr="00C70209">
              <w:t>median (IQR)</w:t>
            </w:r>
          </w:p>
        </w:tc>
        <w:tc>
          <w:tcPr>
            <w:tcW w:w="517" w:type="pct"/>
          </w:tcPr>
          <w:p w14:paraId="67755079" w14:textId="77777777" w:rsidR="00DF2BB6" w:rsidRPr="00C70209" w:rsidRDefault="00DF2BB6" w:rsidP="003131E2">
            <w:pPr>
              <w:pStyle w:val="TableH2"/>
              <w:rPr>
                <w:rFonts w:eastAsia="Arial Unicode MS"/>
                <w:lang w:eastAsia="ja-JP"/>
              </w:rPr>
            </w:pPr>
            <w:r w:rsidRPr="00C70209">
              <w:rPr>
                <w:rFonts w:eastAsia="Arial Unicode MS"/>
                <w:lang w:eastAsia="ja-JP"/>
              </w:rPr>
              <w:t>Iron only</w:t>
            </w:r>
          </w:p>
          <w:p w14:paraId="1A9D28CC"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1A32D0BC" w14:textId="77777777" w:rsidR="00DF2BB6" w:rsidRPr="00C70209" w:rsidRDefault="00DF2BB6" w:rsidP="003131E2">
            <w:pPr>
              <w:pStyle w:val="TableH2"/>
              <w:rPr>
                <w:rFonts w:eastAsia="Arial Unicode MS"/>
              </w:rPr>
            </w:pPr>
            <w:r w:rsidRPr="00C70209">
              <w:t>median (IQR)</w:t>
            </w:r>
          </w:p>
        </w:tc>
        <w:tc>
          <w:tcPr>
            <w:tcW w:w="519" w:type="pct"/>
            <w:gridSpan w:val="2"/>
          </w:tcPr>
          <w:p w14:paraId="2A7E7FBC"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605" w:type="pct"/>
          </w:tcPr>
          <w:p w14:paraId="51F7150E"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0EEF980D" w14:textId="68F14D0E"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18A8D5A9"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4F1EB37B" w14:textId="77777777" w:rsidTr="003131E2">
        <w:trPr>
          <w:cantSplit/>
        </w:trPr>
        <w:tc>
          <w:tcPr>
            <w:tcW w:w="5000" w:type="pct"/>
            <w:gridSpan w:val="11"/>
            <w:shd w:val="clear" w:color="auto" w:fill="000000" w:themeFill="text1"/>
          </w:tcPr>
          <w:p w14:paraId="0A288263" w14:textId="77777777" w:rsidR="00DF2BB6" w:rsidRPr="00C70209" w:rsidRDefault="00DF2BB6" w:rsidP="003131E2">
            <w:pPr>
              <w:pStyle w:val="TableH4"/>
              <w:rPr>
                <w:rFonts w:eastAsia="Arial Unicode MS"/>
                <w:lang w:eastAsia="ja-JP"/>
              </w:rPr>
            </w:pPr>
            <w:r w:rsidRPr="00C70209">
              <w:rPr>
                <w:rFonts w:eastAsia="Arial Unicode MS"/>
                <w:lang w:eastAsia="ja-JP"/>
              </w:rPr>
              <w:t>Level II evidence</w:t>
            </w:r>
          </w:p>
        </w:tc>
      </w:tr>
      <w:tr w:rsidR="00DF2BB6" w:rsidRPr="00C70209" w14:paraId="70FF52E2" w14:textId="77777777" w:rsidTr="003131E2">
        <w:trPr>
          <w:cantSplit/>
        </w:trPr>
        <w:tc>
          <w:tcPr>
            <w:tcW w:w="5000" w:type="pct"/>
            <w:gridSpan w:val="11"/>
            <w:tcBorders>
              <w:top w:val="single" w:sz="4" w:space="0" w:color="000000"/>
              <w:bottom w:val="single" w:sz="4" w:space="0" w:color="000000"/>
            </w:tcBorders>
            <w:shd w:val="clear" w:color="auto" w:fill="auto"/>
          </w:tcPr>
          <w:p w14:paraId="67D85344" w14:textId="77777777" w:rsidR="00DF2BB6" w:rsidRPr="00C70209" w:rsidRDefault="00DF2BB6" w:rsidP="003131E2">
            <w:pPr>
              <w:pStyle w:val="TableH5"/>
              <w:rPr>
                <w:rFonts w:eastAsia="Arial Unicode MS"/>
                <w:lang w:eastAsia="ja-JP"/>
              </w:rPr>
            </w:pPr>
            <w:r w:rsidRPr="00C70209">
              <w:t>Anaemia of Prematurity</w:t>
            </w:r>
          </w:p>
        </w:tc>
      </w:tr>
      <w:tr w:rsidR="00DF2BB6" w:rsidRPr="00C70209" w14:paraId="64EFD92D" w14:textId="77777777" w:rsidTr="003131E2">
        <w:trPr>
          <w:cantSplit/>
        </w:trPr>
        <w:tc>
          <w:tcPr>
            <w:tcW w:w="438" w:type="pct"/>
            <w:vMerge w:val="restart"/>
          </w:tcPr>
          <w:p w14:paraId="0E1B999F" w14:textId="247AD298" w:rsidR="00DF2BB6" w:rsidRPr="00C70209" w:rsidRDefault="00DF2BB6" w:rsidP="003131E2">
            <w:pPr>
              <w:pStyle w:val="Tabletext-evidencematrix"/>
            </w:pPr>
            <w:r w:rsidRPr="00C70209">
              <w:t>Jim 2000</w:t>
            </w:r>
            <w:r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 </w:instrText>
            </w:r>
            <w:r w:rsidR="003F7DCB" w:rsidRPr="00C70209">
              <w:fldChar w:fldCharType="begin">
                <w:fldData xml:space="preserve">PEVuZE5vdGU+PENpdGU+PEF1dGhvcj5KaW08L0F1dGhvcj48WWVhcj4yMDAwPC9ZZWFyPjxSZWNO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1</w:t>
            </w:r>
            <w:r w:rsidRPr="00C70209">
              <w:fldChar w:fldCharType="end"/>
            </w:r>
          </w:p>
          <w:p w14:paraId="53E1236E" w14:textId="77777777" w:rsidR="00DF2BB6" w:rsidRPr="00C70209" w:rsidRDefault="00DF2BB6" w:rsidP="003131E2">
            <w:pPr>
              <w:pStyle w:val="Tabletext-evidencematrix"/>
            </w:pPr>
            <w:r w:rsidRPr="00C70209">
              <w:t>Level II</w:t>
            </w:r>
          </w:p>
          <w:p w14:paraId="7F19156A" w14:textId="77777777" w:rsidR="00DF2BB6" w:rsidRPr="00C70209" w:rsidRDefault="00DF2BB6" w:rsidP="003131E2">
            <w:pPr>
              <w:pStyle w:val="Tabletext-evidencematrix"/>
            </w:pPr>
            <w:r w:rsidRPr="00C70209">
              <w:rPr>
                <w:i/>
              </w:rPr>
              <w:t>Poor</w:t>
            </w:r>
          </w:p>
        </w:tc>
        <w:tc>
          <w:tcPr>
            <w:tcW w:w="501" w:type="pct"/>
            <w:vMerge w:val="restart"/>
          </w:tcPr>
          <w:p w14:paraId="00577747" w14:textId="77777777" w:rsidR="00DF2BB6" w:rsidRPr="00C70209" w:rsidRDefault="00DF2BB6" w:rsidP="003131E2">
            <w:pPr>
              <w:pStyle w:val="Tabletext-evidencematrix"/>
            </w:pPr>
            <w:r w:rsidRPr="00C70209">
              <w:t>N=23</w:t>
            </w:r>
          </w:p>
        </w:tc>
        <w:tc>
          <w:tcPr>
            <w:tcW w:w="499" w:type="pct"/>
            <w:vMerge w:val="restart"/>
          </w:tcPr>
          <w:p w14:paraId="36878455" w14:textId="77777777" w:rsidR="00DF2BB6" w:rsidRPr="00C70209" w:rsidRDefault="00DF2BB6" w:rsidP="003131E2">
            <w:pPr>
              <w:pStyle w:val="Tabletext-evidencematrix"/>
            </w:pPr>
            <w:r w:rsidRPr="00C70209">
              <w:t xml:space="preserve">Preterm infants (&lt;33 weeks gestation) with VLBW (&lt;1500 g) </w:t>
            </w:r>
          </w:p>
        </w:tc>
        <w:tc>
          <w:tcPr>
            <w:tcW w:w="422" w:type="pct"/>
            <w:vMerge w:val="restart"/>
          </w:tcPr>
          <w:p w14:paraId="07EC8ACC" w14:textId="77777777" w:rsidR="00DF2BB6" w:rsidRPr="00C70209" w:rsidRDefault="00DF2BB6" w:rsidP="003131E2">
            <w:pPr>
              <w:pStyle w:val="Tabletext-evidencematrix"/>
            </w:pPr>
            <w:r w:rsidRPr="00C70209">
              <w:t>Taiwan</w:t>
            </w:r>
          </w:p>
        </w:tc>
        <w:tc>
          <w:tcPr>
            <w:tcW w:w="490" w:type="pct"/>
            <w:vMerge w:val="restart"/>
          </w:tcPr>
          <w:p w14:paraId="189574C6" w14:textId="0C0AD882" w:rsidR="00DF2BB6" w:rsidRPr="00C70209" w:rsidRDefault="00DF2BB6" w:rsidP="003131E2">
            <w:pPr>
              <w:pStyle w:val="Tabletext-evidencematrix"/>
            </w:pPr>
            <w:r w:rsidRPr="00C70209">
              <w:t>Late rHuEPO + iron (n=12) versus placebo + iron (n=11)</w:t>
            </w:r>
          </w:p>
          <w:p w14:paraId="38ADA067" w14:textId="1720BD7C" w:rsidR="00DF2BB6" w:rsidRPr="00C70209" w:rsidRDefault="00DF2BB6" w:rsidP="003131E2">
            <w:pPr>
              <w:pStyle w:val="Tabletext-subanalysis"/>
            </w:pPr>
            <w:r w:rsidRPr="00C70209">
              <w:t>*Initiation of rHuEPO ≥7 days of age</w:t>
            </w:r>
          </w:p>
        </w:tc>
        <w:tc>
          <w:tcPr>
            <w:tcW w:w="492" w:type="pct"/>
          </w:tcPr>
          <w:p w14:paraId="77EF6C67" w14:textId="77777777" w:rsidR="00DF2BB6" w:rsidRPr="00C70209" w:rsidRDefault="00DF2BB6" w:rsidP="003131E2">
            <w:pPr>
              <w:pStyle w:val="Tabletext-evidencematrix"/>
              <w:rPr>
                <w:vertAlign w:val="superscript"/>
              </w:rPr>
            </w:pPr>
            <w:r w:rsidRPr="00C70209">
              <w:t xml:space="preserve">Hb (g/dL) after week 4 </w:t>
            </w:r>
          </w:p>
        </w:tc>
        <w:tc>
          <w:tcPr>
            <w:tcW w:w="517" w:type="pct"/>
          </w:tcPr>
          <w:p w14:paraId="371E9538" w14:textId="77777777" w:rsidR="00DF2BB6" w:rsidRPr="00C70209" w:rsidRDefault="00DF2BB6" w:rsidP="003131E2">
            <w:pPr>
              <w:pStyle w:val="Tabletext-evidencematrix"/>
            </w:pPr>
            <w:r w:rsidRPr="00C70209">
              <w:t>11.1 ± NR</w:t>
            </w:r>
          </w:p>
        </w:tc>
        <w:tc>
          <w:tcPr>
            <w:tcW w:w="517" w:type="pct"/>
          </w:tcPr>
          <w:p w14:paraId="2B4F4B1B" w14:textId="77777777" w:rsidR="00DF2BB6" w:rsidRPr="00C70209" w:rsidRDefault="00DF2BB6" w:rsidP="003131E2">
            <w:pPr>
              <w:pStyle w:val="Tabletext-evidencematrix"/>
            </w:pPr>
            <w:r w:rsidRPr="00C70209">
              <w:t>8.9 ± NR</w:t>
            </w:r>
          </w:p>
        </w:tc>
        <w:tc>
          <w:tcPr>
            <w:tcW w:w="519" w:type="pct"/>
            <w:gridSpan w:val="2"/>
          </w:tcPr>
          <w:p w14:paraId="1C010268" w14:textId="77777777" w:rsidR="00DF2BB6" w:rsidRPr="00C70209" w:rsidRDefault="00DF2BB6" w:rsidP="003131E2">
            <w:pPr>
              <w:pStyle w:val="Tabletext-evidencematrix"/>
            </w:pPr>
            <w:r w:rsidRPr="00C70209">
              <w:t>NR</w:t>
            </w:r>
          </w:p>
        </w:tc>
        <w:tc>
          <w:tcPr>
            <w:tcW w:w="605" w:type="pct"/>
            <w:shd w:val="clear" w:color="auto" w:fill="D9D9D9" w:themeFill="background1" w:themeFillShade="D9"/>
          </w:tcPr>
          <w:p w14:paraId="6DC62113" w14:textId="58B43205" w:rsidR="00DF2BB6" w:rsidRPr="00C70209" w:rsidRDefault="00DF2BB6" w:rsidP="003131E2">
            <w:pPr>
              <w:pStyle w:val="Tabletext-evidencematrix"/>
            </w:pPr>
            <w:r w:rsidRPr="00C70209">
              <w:rPr>
                <w:i/>
              </w:rPr>
              <w:t xml:space="preserve">Favours late rHuEPO + iron </w:t>
            </w:r>
            <w:r w:rsidR="001A475D" w:rsidRPr="001A475D">
              <w:rPr>
                <w:i/>
              </w:rPr>
              <w:t>P &lt; </w:t>
            </w:r>
            <w:r w:rsidRPr="00C70209">
              <w:t>0.05</w:t>
            </w:r>
            <w:r w:rsidRPr="00C70209">
              <w:rPr>
                <w:vertAlign w:val="superscript"/>
              </w:rPr>
              <w:t>e</w:t>
            </w:r>
          </w:p>
        </w:tc>
      </w:tr>
      <w:tr w:rsidR="00DF2BB6" w:rsidRPr="00C70209" w14:paraId="2E4F9F2B" w14:textId="77777777" w:rsidTr="003131E2">
        <w:trPr>
          <w:cantSplit/>
        </w:trPr>
        <w:tc>
          <w:tcPr>
            <w:tcW w:w="438" w:type="pct"/>
            <w:vMerge/>
          </w:tcPr>
          <w:p w14:paraId="606B762D" w14:textId="77777777" w:rsidR="00DF2BB6" w:rsidRPr="00C70209" w:rsidRDefault="00DF2BB6" w:rsidP="003131E2">
            <w:pPr>
              <w:pStyle w:val="Tabletext-evidencematrix"/>
            </w:pPr>
          </w:p>
        </w:tc>
        <w:tc>
          <w:tcPr>
            <w:tcW w:w="501" w:type="pct"/>
            <w:vMerge/>
          </w:tcPr>
          <w:p w14:paraId="15A18C98" w14:textId="77777777" w:rsidR="00DF2BB6" w:rsidRPr="00C70209" w:rsidRDefault="00DF2BB6" w:rsidP="003131E2">
            <w:pPr>
              <w:pStyle w:val="Tabletext-evidencematrix"/>
            </w:pPr>
          </w:p>
        </w:tc>
        <w:tc>
          <w:tcPr>
            <w:tcW w:w="499" w:type="pct"/>
            <w:vMerge/>
          </w:tcPr>
          <w:p w14:paraId="719B5A70" w14:textId="77777777" w:rsidR="00DF2BB6" w:rsidRPr="00C70209" w:rsidRDefault="00DF2BB6" w:rsidP="003131E2">
            <w:pPr>
              <w:pStyle w:val="Tabletext-evidencematrix"/>
            </w:pPr>
          </w:p>
        </w:tc>
        <w:tc>
          <w:tcPr>
            <w:tcW w:w="422" w:type="pct"/>
            <w:vMerge/>
          </w:tcPr>
          <w:p w14:paraId="6FE975DE" w14:textId="77777777" w:rsidR="00DF2BB6" w:rsidRPr="00C70209" w:rsidRDefault="00DF2BB6" w:rsidP="003131E2">
            <w:pPr>
              <w:pStyle w:val="Tabletext-evidencematrix"/>
            </w:pPr>
          </w:p>
        </w:tc>
        <w:tc>
          <w:tcPr>
            <w:tcW w:w="490" w:type="pct"/>
            <w:vMerge/>
          </w:tcPr>
          <w:p w14:paraId="6A5BB72A" w14:textId="77777777" w:rsidR="00DF2BB6" w:rsidRPr="00C70209" w:rsidRDefault="00DF2BB6" w:rsidP="003131E2">
            <w:pPr>
              <w:pStyle w:val="Tabletext-evidencematrix"/>
            </w:pPr>
          </w:p>
        </w:tc>
        <w:tc>
          <w:tcPr>
            <w:tcW w:w="492" w:type="pct"/>
          </w:tcPr>
          <w:p w14:paraId="5B8EA74A" w14:textId="77777777" w:rsidR="00DF2BB6" w:rsidRPr="00C70209" w:rsidRDefault="00DF2BB6" w:rsidP="003131E2">
            <w:pPr>
              <w:pStyle w:val="Tabletext-evidencematrix"/>
            </w:pPr>
            <w:r w:rsidRPr="00C70209">
              <w:t>Hct (%) after week 5</w:t>
            </w:r>
            <w:r w:rsidRPr="00C70209">
              <w:rPr>
                <w:vertAlign w:val="superscript"/>
              </w:rPr>
              <w:t xml:space="preserve"> </w:t>
            </w:r>
          </w:p>
        </w:tc>
        <w:tc>
          <w:tcPr>
            <w:tcW w:w="517" w:type="pct"/>
          </w:tcPr>
          <w:p w14:paraId="0AB4A458" w14:textId="77777777" w:rsidR="00DF2BB6" w:rsidRPr="00C70209" w:rsidRDefault="00DF2BB6" w:rsidP="003131E2">
            <w:pPr>
              <w:pStyle w:val="Tabletext-evidencematrix"/>
            </w:pPr>
            <w:r w:rsidRPr="00C70209">
              <w:t>34.1 ± NR</w:t>
            </w:r>
          </w:p>
        </w:tc>
        <w:tc>
          <w:tcPr>
            <w:tcW w:w="517" w:type="pct"/>
          </w:tcPr>
          <w:p w14:paraId="4F116B01" w14:textId="77777777" w:rsidR="00DF2BB6" w:rsidRPr="00C70209" w:rsidRDefault="00DF2BB6" w:rsidP="003131E2">
            <w:pPr>
              <w:pStyle w:val="Tabletext-evidencematrix"/>
            </w:pPr>
            <w:r w:rsidRPr="00C70209">
              <w:t>26.6 ± NR</w:t>
            </w:r>
          </w:p>
        </w:tc>
        <w:tc>
          <w:tcPr>
            <w:tcW w:w="519" w:type="pct"/>
            <w:gridSpan w:val="2"/>
          </w:tcPr>
          <w:p w14:paraId="6A42F78D" w14:textId="77777777" w:rsidR="00DF2BB6" w:rsidRPr="00C70209" w:rsidRDefault="00DF2BB6" w:rsidP="003131E2">
            <w:pPr>
              <w:pStyle w:val="Tabletext-evidencematrix"/>
            </w:pPr>
            <w:r w:rsidRPr="00C70209">
              <w:t>NR</w:t>
            </w:r>
          </w:p>
        </w:tc>
        <w:tc>
          <w:tcPr>
            <w:tcW w:w="605" w:type="pct"/>
            <w:shd w:val="clear" w:color="auto" w:fill="D9D9D9" w:themeFill="background1" w:themeFillShade="D9"/>
          </w:tcPr>
          <w:p w14:paraId="261FD589" w14:textId="706E32FC" w:rsidR="00DF2BB6" w:rsidRPr="00C70209" w:rsidRDefault="00DF2BB6" w:rsidP="003131E2">
            <w:pPr>
              <w:pStyle w:val="Tabletext-evidencematrix"/>
            </w:pPr>
            <w:r w:rsidRPr="00C70209">
              <w:rPr>
                <w:i/>
              </w:rPr>
              <w:t xml:space="preserve">Favours late rHuEPO + iron </w:t>
            </w:r>
            <w:r w:rsidR="001A475D" w:rsidRPr="001A475D">
              <w:rPr>
                <w:i/>
              </w:rPr>
              <w:t>P &lt; </w:t>
            </w:r>
            <w:r w:rsidRPr="00C70209">
              <w:t>0.05</w:t>
            </w:r>
            <w:r w:rsidRPr="00C70209">
              <w:rPr>
                <w:vertAlign w:val="superscript"/>
              </w:rPr>
              <w:t>e</w:t>
            </w:r>
          </w:p>
        </w:tc>
      </w:tr>
      <w:tr w:rsidR="00DF2BB6" w:rsidRPr="00C70209" w14:paraId="1875A45D" w14:textId="77777777" w:rsidTr="003131E2">
        <w:trPr>
          <w:cantSplit/>
        </w:trPr>
        <w:tc>
          <w:tcPr>
            <w:tcW w:w="438" w:type="pct"/>
            <w:vMerge/>
          </w:tcPr>
          <w:p w14:paraId="3F9A0984" w14:textId="77777777" w:rsidR="00DF2BB6" w:rsidRPr="00C70209" w:rsidRDefault="00DF2BB6" w:rsidP="003131E2">
            <w:pPr>
              <w:pStyle w:val="Tabletext-evidencematrix"/>
            </w:pPr>
          </w:p>
        </w:tc>
        <w:tc>
          <w:tcPr>
            <w:tcW w:w="501" w:type="pct"/>
            <w:vMerge/>
          </w:tcPr>
          <w:p w14:paraId="136BDF14" w14:textId="77777777" w:rsidR="00DF2BB6" w:rsidRPr="00C70209" w:rsidRDefault="00DF2BB6" w:rsidP="003131E2">
            <w:pPr>
              <w:pStyle w:val="Tabletext-evidencematrix"/>
            </w:pPr>
          </w:p>
        </w:tc>
        <w:tc>
          <w:tcPr>
            <w:tcW w:w="499" w:type="pct"/>
            <w:vMerge/>
          </w:tcPr>
          <w:p w14:paraId="2C59B8BD" w14:textId="77777777" w:rsidR="00DF2BB6" w:rsidRPr="00C70209" w:rsidRDefault="00DF2BB6" w:rsidP="003131E2">
            <w:pPr>
              <w:pStyle w:val="Tabletext-evidencematrix"/>
            </w:pPr>
          </w:p>
        </w:tc>
        <w:tc>
          <w:tcPr>
            <w:tcW w:w="422" w:type="pct"/>
            <w:vMerge/>
          </w:tcPr>
          <w:p w14:paraId="09110687" w14:textId="77777777" w:rsidR="00DF2BB6" w:rsidRPr="00C70209" w:rsidRDefault="00DF2BB6" w:rsidP="003131E2">
            <w:pPr>
              <w:pStyle w:val="Tabletext-evidencematrix"/>
            </w:pPr>
          </w:p>
        </w:tc>
        <w:tc>
          <w:tcPr>
            <w:tcW w:w="490" w:type="pct"/>
            <w:vMerge/>
          </w:tcPr>
          <w:p w14:paraId="6D3410AD" w14:textId="77777777" w:rsidR="00DF2BB6" w:rsidRPr="00C70209" w:rsidRDefault="00DF2BB6" w:rsidP="003131E2">
            <w:pPr>
              <w:pStyle w:val="Tabletext-evidencematrix"/>
            </w:pPr>
          </w:p>
        </w:tc>
        <w:tc>
          <w:tcPr>
            <w:tcW w:w="492" w:type="pct"/>
          </w:tcPr>
          <w:p w14:paraId="0170C06D" w14:textId="77777777" w:rsidR="00DF2BB6" w:rsidRPr="00C70209" w:rsidRDefault="00DF2BB6" w:rsidP="003131E2">
            <w:pPr>
              <w:pStyle w:val="Tabletext-evidencematrix"/>
            </w:pPr>
            <w:r w:rsidRPr="00C70209">
              <w:t>Serum ferritin (ng/mL)</w:t>
            </w:r>
            <w:r w:rsidRPr="00C70209">
              <w:rPr>
                <w:vertAlign w:val="superscript"/>
              </w:rPr>
              <w:t xml:space="preserve"> </w:t>
            </w:r>
          </w:p>
        </w:tc>
        <w:tc>
          <w:tcPr>
            <w:tcW w:w="517" w:type="pct"/>
          </w:tcPr>
          <w:p w14:paraId="5D92C793" w14:textId="77777777" w:rsidR="00DF2BB6" w:rsidRPr="00C70209" w:rsidRDefault="00DF2BB6" w:rsidP="003131E2">
            <w:pPr>
              <w:pStyle w:val="Tabletext-evidencematrix"/>
            </w:pPr>
            <w:r w:rsidRPr="00C70209">
              <w:t>NR ± NR</w:t>
            </w:r>
          </w:p>
        </w:tc>
        <w:tc>
          <w:tcPr>
            <w:tcW w:w="517" w:type="pct"/>
          </w:tcPr>
          <w:p w14:paraId="62FF3229" w14:textId="77777777" w:rsidR="00DF2BB6" w:rsidRPr="00C70209" w:rsidRDefault="00DF2BB6" w:rsidP="003131E2">
            <w:pPr>
              <w:pStyle w:val="Tabletext-evidencematrix"/>
            </w:pPr>
            <w:r w:rsidRPr="00C70209">
              <w:t>NR ± NR</w:t>
            </w:r>
          </w:p>
        </w:tc>
        <w:tc>
          <w:tcPr>
            <w:tcW w:w="519" w:type="pct"/>
            <w:gridSpan w:val="2"/>
          </w:tcPr>
          <w:p w14:paraId="73343971" w14:textId="77777777" w:rsidR="00DF2BB6" w:rsidRPr="00C70209" w:rsidRDefault="00DF2BB6" w:rsidP="003131E2">
            <w:pPr>
              <w:pStyle w:val="Tabletext-evidencematrix"/>
            </w:pPr>
            <w:r w:rsidRPr="00C70209">
              <w:t>NR</w:t>
            </w:r>
          </w:p>
        </w:tc>
        <w:tc>
          <w:tcPr>
            <w:tcW w:w="605" w:type="pct"/>
            <w:shd w:val="clear" w:color="auto" w:fill="D9D9D9" w:themeFill="background1" w:themeFillShade="D9"/>
          </w:tcPr>
          <w:p w14:paraId="358C8921" w14:textId="77777777" w:rsidR="00DF2BB6" w:rsidRPr="00C70209" w:rsidRDefault="00DF2BB6" w:rsidP="003131E2">
            <w:pPr>
              <w:pStyle w:val="Tabletext-evidencematrix"/>
              <w:rPr>
                <w:i/>
              </w:rPr>
            </w:pPr>
            <w:r w:rsidRPr="00C70209">
              <w:rPr>
                <w:i/>
              </w:rPr>
              <w:t>Favours iron only</w:t>
            </w:r>
          </w:p>
          <w:p w14:paraId="6B75922C" w14:textId="7371E223" w:rsidR="00DF2BB6" w:rsidRPr="00C70209" w:rsidRDefault="00DF2BB6" w:rsidP="003131E2">
            <w:pPr>
              <w:pStyle w:val="Tabletext-evidencematrix"/>
            </w:pPr>
            <w:r w:rsidRPr="00C70209">
              <w:rPr>
                <w:i/>
              </w:rPr>
              <w:t xml:space="preserve"> </w:t>
            </w:r>
            <w:r w:rsidR="001A475D" w:rsidRPr="001A475D">
              <w:rPr>
                <w:i/>
              </w:rPr>
              <w:t>P &lt; </w:t>
            </w:r>
            <w:r w:rsidRPr="00C70209">
              <w:t>0.05</w:t>
            </w:r>
            <w:r w:rsidRPr="00C70209">
              <w:rPr>
                <w:vertAlign w:val="superscript"/>
              </w:rPr>
              <w:t>e</w:t>
            </w:r>
          </w:p>
        </w:tc>
      </w:tr>
      <w:tr w:rsidR="00DF2BB6" w:rsidRPr="00C70209" w14:paraId="4B98C978" w14:textId="77777777" w:rsidTr="003131E2">
        <w:trPr>
          <w:cantSplit/>
        </w:trPr>
        <w:tc>
          <w:tcPr>
            <w:tcW w:w="438" w:type="pct"/>
            <w:vMerge w:val="restart"/>
            <w:shd w:val="clear" w:color="auto" w:fill="auto"/>
          </w:tcPr>
          <w:p w14:paraId="742F395B" w14:textId="1908C4E1" w:rsidR="00DF2BB6" w:rsidRPr="00C70209" w:rsidRDefault="00DF2BB6" w:rsidP="003131E2">
            <w:pPr>
              <w:pStyle w:val="Tabletext-evidencematrix"/>
            </w:pPr>
            <w:r w:rsidRPr="00C70209">
              <w:t>Kremenopoulos 1997</w:t>
            </w:r>
            <w:r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 </w:instrText>
            </w:r>
            <w:r w:rsidR="003F7DCB" w:rsidRPr="00C70209">
              <w:fldChar w:fldCharType="begin">
                <w:fldData xml:space="preserve">PEVuZE5vdGU+PENpdGU+PEF1dGhvcj5LcmVtZW5vcG91bG9zPC9BdXRob3I+PFllYXI+MTk5Nzwv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2</w:t>
            </w:r>
            <w:r w:rsidRPr="00C70209">
              <w:fldChar w:fldCharType="end"/>
            </w:r>
          </w:p>
          <w:p w14:paraId="52B85364" w14:textId="77777777" w:rsidR="00DF2BB6" w:rsidRPr="00C70209" w:rsidRDefault="00DF2BB6" w:rsidP="003131E2">
            <w:pPr>
              <w:pStyle w:val="Tabletext-evidencematrix"/>
            </w:pPr>
            <w:r w:rsidRPr="00C70209">
              <w:t>Level II</w:t>
            </w:r>
          </w:p>
          <w:p w14:paraId="0463FC92" w14:textId="77777777" w:rsidR="00DF2BB6" w:rsidRPr="00C70209" w:rsidRDefault="00DF2BB6" w:rsidP="003131E2">
            <w:pPr>
              <w:pStyle w:val="Tabletext-evidencematrix"/>
            </w:pPr>
            <w:r w:rsidRPr="00C70209">
              <w:rPr>
                <w:i/>
              </w:rPr>
              <w:t>Poor</w:t>
            </w:r>
          </w:p>
        </w:tc>
        <w:tc>
          <w:tcPr>
            <w:tcW w:w="501" w:type="pct"/>
            <w:vMerge w:val="restart"/>
            <w:shd w:val="clear" w:color="auto" w:fill="auto"/>
          </w:tcPr>
          <w:p w14:paraId="0ADD2D55" w14:textId="77777777" w:rsidR="00DF2BB6" w:rsidRPr="00C70209" w:rsidRDefault="00DF2BB6" w:rsidP="003131E2">
            <w:pPr>
              <w:pStyle w:val="Tabletext-evidencematrix"/>
            </w:pPr>
            <w:r w:rsidRPr="00C70209">
              <w:t>N=85</w:t>
            </w:r>
          </w:p>
          <w:p w14:paraId="6220C382" w14:textId="77777777" w:rsidR="00DF2BB6" w:rsidRPr="00C70209" w:rsidRDefault="00DF2BB6" w:rsidP="003131E2">
            <w:pPr>
              <w:pStyle w:val="Tabletext-evidencematrix"/>
            </w:pPr>
            <w:r w:rsidRPr="00C70209">
              <w:t>*Group A (N=50)</w:t>
            </w:r>
          </w:p>
          <w:p w14:paraId="1DF943D2" w14:textId="77777777" w:rsidR="00DF2BB6" w:rsidRPr="00C70209" w:rsidRDefault="00DF2BB6" w:rsidP="003131E2">
            <w:pPr>
              <w:pStyle w:val="Tabletext-evidencematrix"/>
            </w:pPr>
            <w:r w:rsidRPr="00C70209">
              <w:t>*Group B (N=35)</w:t>
            </w:r>
          </w:p>
        </w:tc>
        <w:tc>
          <w:tcPr>
            <w:tcW w:w="499" w:type="pct"/>
            <w:vMerge w:val="restart"/>
            <w:shd w:val="clear" w:color="auto" w:fill="auto"/>
          </w:tcPr>
          <w:p w14:paraId="7EAB90D9" w14:textId="77777777" w:rsidR="00DF2BB6" w:rsidRPr="00C70209" w:rsidRDefault="00DF2BB6" w:rsidP="003131E2">
            <w:pPr>
              <w:pStyle w:val="Tabletext-evidencematrix"/>
            </w:pPr>
            <w:r w:rsidRPr="00C70209">
              <w:t xml:space="preserve">Preterm infants (≤31 weeks gestation) with VLBW (≤1500 g) </w:t>
            </w:r>
          </w:p>
        </w:tc>
        <w:tc>
          <w:tcPr>
            <w:tcW w:w="422" w:type="pct"/>
            <w:vMerge w:val="restart"/>
            <w:shd w:val="clear" w:color="auto" w:fill="auto"/>
          </w:tcPr>
          <w:p w14:paraId="16E0D291" w14:textId="77777777" w:rsidR="00DF2BB6" w:rsidRPr="00C70209" w:rsidRDefault="00DF2BB6" w:rsidP="003131E2">
            <w:pPr>
              <w:pStyle w:val="Tabletext-evidencematrix"/>
            </w:pPr>
            <w:r w:rsidRPr="00C70209">
              <w:t>Greece</w:t>
            </w:r>
          </w:p>
        </w:tc>
        <w:tc>
          <w:tcPr>
            <w:tcW w:w="490" w:type="pct"/>
            <w:vMerge w:val="restart"/>
            <w:shd w:val="clear" w:color="auto" w:fill="auto"/>
          </w:tcPr>
          <w:p w14:paraId="49FAB05C" w14:textId="53BE2516" w:rsidR="00DF2BB6" w:rsidRPr="00C70209" w:rsidRDefault="00DF2BB6" w:rsidP="003131E2">
            <w:pPr>
              <w:pStyle w:val="Tabletext-evidencematrix"/>
            </w:pPr>
            <w:r w:rsidRPr="00C70209">
              <w:t>rHuEPO + oral iron versus oral iron</w:t>
            </w:r>
          </w:p>
          <w:p w14:paraId="314C8F4A" w14:textId="40A1AE0F" w:rsidR="00DF2BB6" w:rsidRPr="00C70209" w:rsidRDefault="00DF2BB6" w:rsidP="003131E2">
            <w:pPr>
              <w:pStyle w:val="Tabletext-subanalysis"/>
            </w:pPr>
            <w:r w:rsidRPr="00C70209">
              <w:t>*Group A (rHuEPO750) initiation of rHuEPO 3–7 days after birth</w:t>
            </w:r>
          </w:p>
          <w:p w14:paraId="6121E9DD" w14:textId="35205E2B" w:rsidR="00DF2BB6" w:rsidRPr="00C70209" w:rsidRDefault="00DF2BB6" w:rsidP="003131E2">
            <w:pPr>
              <w:pStyle w:val="Tabletext-subanalysis"/>
            </w:pPr>
            <w:r w:rsidRPr="00C70209">
              <w:t>*Group B (rHuEPO600) initiation of rHuEPO &gt;3 weeks after birth</w:t>
            </w:r>
          </w:p>
        </w:tc>
        <w:tc>
          <w:tcPr>
            <w:tcW w:w="492" w:type="pct"/>
            <w:vMerge w:val="restart"/>
            <w:shd w:val="clear" w:color="auto" w:fill="auto"/>
          </w:tcPr>
          <w:p w14:paraId="6D15B746" w14:textId="159F52F6" w:rsidR="00DF2BB6" w:rsidRPr="00C70209" w:rsidRDefault="00DF2BB6" w:rsidP="003131E2">
            <w:pPr>
              <w:pStyle w:val="Tabletext-evidencematrix"/>
            </w:pPr>
            <w:r w:rsidRPr="00C70209">
              <w:t>Mean Hb (g/dL) at end of treatment</w:t>
            </w:r>
          </w:p>
          <w:p w14:paraId="7524D929" w14:textId="1C3E7538" w:rsidR="00DF2BB6" w:rsidRPr="00C70209" w:rsidRDefault="00DF2BB6" w:rsidP="003131E2">
            <w:pPr>
              <w:pStyle w:val="Tabletext-evidencematrix"/>
            </w:pPr>
            <w:r w:rsidRPr="00C70209">
              <w:t>*Group A</w:t>
            </w:r>
          </w:p>
          <w:p w14:paraId="21ABE6EB" w14:textId="77777777" w:rsidR="00DF2BB6" w:rsidRPr="00C70209" w:rsidRDefault="00DF2BB6" w:rsidP="003131E2">
            <w:pPr>
              <w:pStyle w:val="Tabletext-evidencematrix"/>
            </w:pPr>
            <w:r w:rsidRPr="00C70209">
              <w:t xml:space="preserve">*Group B </w:t>
            </w:r>
          </w:p>
        </w:tc>
        <w:tc>
          <w:tcPr>
            <w:tcW w:w="517" w:type="pct"/>
            <w:shd w:val="clear" w:color="auto" w:fill="auto"/>
          </w:tcPr>
          <w:p w14:paraId="5AC683EF" w14:textId="77777777" w:rsidR="00DF2BB6" w:rsidRPr="00C70209" w:rsidRDefault="00DF2BB6" w:rsidP="003131E2">
            <w:pPr>
              <w:pStyle w:val="Tabletext-evidencematrix"/>
            </w:pPr>
            <w:r w:rsidRPr="00C70209">
              <w:t>NR</w:t>
            </w:r>
          </w:p>
        </w:tc>
        <w:tc>
          <w:tcPr>
            <w:tcW w:w="517" w:type="pct"/>
            <w:shd w:val="clear" w:color="auto" w:fill="auto"/>
          </w:tcPr>
          <w:p w14:paraId="0CC05B5E" w14:textId="77777777" w:rsidR="00DF2BB6" w:rsidRPr="00C70209" w:rsidRDefault="00DF2BB6" w:rsidP="003131E2">
            <w:pPr>
              <w:pStyle w:val="Tabletext-evidencematrix"/>
            </w:pPr>
            <w:r w:rsidRPr="00C70209">
              <w:t>NR</w:t>
            </w:r>
          </w:p>
        </w:tc>
        <w:tc>
          <w:tcPr>
            <w:tcW w:w="519" w:type="pct"/>
            <w:gridSpan w:val="2"/>
            <w:shd w:val="clear" w:color="auto" w:fill="auto"/>
          </w:tcPr>
          <w:p w14:paraId="4A7DDC12" w14:textId="77777777" w:rsidR="00DF2BB6" w:rsidRPr="00C70209" w:rsidRDefault="00DF2BB6" w:rsidP="003131E2">
            <w:pPr>
              <w:pStyle w:val="Tabletext-evidencematrix"/>
            </w:pPr>
            <w:r w:rsidRPr="00C70209">
              <w:t>NR</w:t>
            </w:r>
          </w:p>
        </w:tc>
        <w:tc>
          <w:tcPr>
            <w:tcW w:w="605" w:type="pct"/>
            <w:shd w:val="clear" w:color="auto" w:fill="auto"/>
          </w:tcPr>
          <w:p w14:paraId="59707DD9" w14:textId="77777777" w:rsidR="00DF2BB6" w:rsidRPr="00C70209" w:rsidRDefault="00DF2BB6" w:rsidP="003131E2">
            <w:pPr>
              <w:pStyle w:val="Tabletext-evidencematrix"/>
            </w:pPr>
            <w:r w:rsidRPr="00C70209">
              <w:t>NR</w:t>
            </w:r>
          </w:p>
        </w:tc>
      </w:tr>
      <w:tr w:rsidR="00DF2BB6" w:rsidRPr="00C70209" w14:paraId="5D2A4530" w14:textId="77777777" w:rsidTr="003131E2">
        <w:trPr>
          <w:cantSplit/>
        </w:trPr>
        <w:tc>
          <w:tcPr>
            <w:tcW w:w="438" w:type="pct"/>
            <w:vMerge/>
            <w:shd w:val="clear" w:color="auto" w:fill="auto"/>
          </w:tcPr>
          <w:p w14:paraId="3F75E00E" w14:textId="77777777" w:rsidR="00DF2BB6" w:rsidRPr="00C70209" w:rsidRDefault="00DF2BB6" w:rsidP="003131E2">
            <w:pPr>
              <w:pStyle w:val="Tabletext-evidencematrix"/>
              <w:rPr>
                <w:highlight w:val="yellow"/>
              </w:rPr>
            </w:pPr>
          </w:p>
        </w:tc>
        <w:tc>
          <w:tcPr>
            <w:tcW w:w="501" w:type="pct"/>
            <w:vMerge/>
            <w:shd w:val="clear" w:color="auto" w:fill="auto"/>
          </w:tcPr>
          <w:p w14:paraId="28213C4C" w14:textId="77777777" w:rsidR="00DF2BB6" w:rsidRPr="00C70209" w:rsidRDefault="00DF2BB6" w:rsidP="003131E2">
            <w:pPr>
              <w:pStyle w:val="Tabletext-evidencematrix"/>
            </w:pPr>
          </w:p>
        </w:tc>
        <w:tc>
          <w:tcPr>
            <w:tcW w:w="499" w:type="pct"/>
            <w:vMerge/>
            <w:shd w:val="clear" w:color="auto" w:fill="auto"/>
          </w:tcPr>
          <w:p w14:paraId="1E1306D4" w14:textId="77777777" w:rsidR="00DF2BB6" w:rsidRPr="00C70209" w:rsidRDefault="00DF2BB6" w:rsidP="003131E2">
            <w:pPr>
              <w:pStyle w:val="Tabletext-evidencematrix"/>
            </w:pPr>
          </w:p>
        </w:tc>
        <w:tc>
          <w:tcPr>
            <w:tcW w:w="422" w:type="pct"/>
            <w:vMerge/>
            <w:shd w:val="clear" w:color="auto" w:fill="auto"/>
          </w:tcPr>
          <w:p w14:paraId="5AF9B6F9" w14:textId="77777777" w:rsidR="00DF2BB6" w:rsidRPr="00C70209" w:rsidRDefault="00DF2BB6" w:rsidP="003131E2">
            <w:pPr>
              <w:pStyle w:val="Tabletext-evidencematrix"/>
            </w:pPr>
          </w:p>
        </w:tc>
        <w:tc>
          <w:tcPr>
            <w:tcW w:w="490" w:type="pct"/>
            <w:vMerge/>
            <w:shd w:val="clear" w:color="auto" w:fill="auto"/>
          </w:tcPr>
          <w:p w14:paraId="38ED64FF" w14:textId="77777777" w:rsidR="00DF2BB6" w:rsidRPr="00C70209" w:rsidRDefault="00DF2BB6" w:rsidP="003131E2">
            <w:pPr>
              <w:pStyle w:val="Tabletext-evidencematrix"/>
            </w:pPr>
          </w:p>
        </w:tc>
        <w:tc>
          <w:tcPr>
            <w:tcW w:w="492" w:type="pct"/>
            <w:vMerge/>
            <w:shd w:val="clear" w:color="auto" w:fill="auto"/>
          </w:tcPr>
          <w:p w14:paraId="06484BC1" w14:textId="77777777" w:rsidR="00DF2BB6" w:rsidRPr="00C70209" w:rsidRDefault="00DF2BB6" w:rsidP="003131E2">
            <w:pPr>
              <w:pStyle w:val="Tabletext-evidencematrix"/>
            </w:pPr>
          </w:p>
        </w:tc>
        <w:tc>
          <w:tcPr>
            <w:tcW w:w="517" w:type="pct"/>
            <w:shd w:val="clear" w:color="auto" w:fill="auto"/>
          </w:tcPr>
          <w:p w14:paraId="1E8ED8AC" w14:textId="77777777" w:rsidR="00DF2BB6" w:rsidRPr="00C70209" w:rsidRDefault="00DF2BB6" w:rsidP="003131E2">
            <w:pPr>
              <w:pStyle w:val="Tabletext-evidencematrix"/>
            </w:pPr>
            <w:r w:rsidRPr="00C70209">
              <w:t>96 ± 13 (n=20)</w:t>
            </w:r>
          </w:p>
        </w:tc>
        <w:tc>
          <w:tcPr>
            <w:tcW w:w="517" w:type="pct"/>
            <w:shd w:val="clear" w:color="auto" w:fill="auto"/>
          </w:tcPr>
          <w:p w14:paraId="691B02BE" w14:textId="77777777" w:rsidR="00DF2BB6" w:rsidRPr="00C70209" w:rsidRDefault="00DF2BB6" w:rsidP="003131E2">
            <w:pPr>
              <w:pStyle w:val="Tabletext-evidencematrix"/>
            </w:pPr>
            <w:r w:rsidRPr="00C70209">
              <w:t>102 ± 24 (n=15)</w:t>
            </w:r>
          </w:p>
        </w:tc>
        <w:tc>
          <w:tcPr>
            <w:tcW w:w="519" w:type="pct"/>
            <w:gridSpan w:val="2"/>
            <w:shd w:val="clear" w:color="auto" w:fill="auto"/>
          </w:tcPr>
          <w:p w14:paraId="4C451F12" w14:textId="77777777" w:rsidR="00DF2BB6" w:rsidRPr="00C70209" w:rsidRDefault="00DF2BB6" w:rsidP="003131E2">
            <w:pPr>
              <w:pStyle w:val="Tabletext-evidencematrix"/>
            </w:pPr>
            <w:r w:rsidRPr="00C70209">
              <w:t>MD –6.00 [–19.42, 7.42]</w:t>
            </w:r>
            <w:r w:rsidRPr="00C70209">
              <w:rPr>
                <w:vertAlign w:val="superscript"/>
              </w:rPr>
              <w:t>e</w:t>
            </w:r>
          </w:p>
        </w:tc>
        <w:tc>
          <w:tcPr>
            <w:tcW w:w="605" w:type="pct"/>
            <w:shd w:val="clear" w:color="auto" w:fill="auto"/>
          </w:tcPr>
          <w:p w14:paraId="12C5CC89" w14:textId="77777777" w:rsidR="00DF2BB6" w:rsidRPr="00C70209" w:rsidRDefault="00DF2BB6" w:rsidP="003131E2">
            <w:pPr>
              <w:pStyle w:val="Tabletext-evidencematrix"/>
              <w:rPr>
                <w:i/>
              </w:rPr>
            </w:pPr>
            <w:r w:rsidRPr="00C70209">
              <w:rPr>
                <w:i/>
              </w:rPr>
              <w:t>No significant difference</w:t>
            </w:r>
          </w:p>
          <w:p w14:paraId="494452D3" w14:textId="29D66A30" w:rsidR="00DF2BB6" w:rsidRPr="00C70209" w:rsidRDefault="001A475D" w:rsidP="003131E2">
            <w:pPr>
              <w:pStyle w:val="Tabletext-evidencematrix"/>
            </w:pPr>
            <w:r w:rsidRPr="001A475D">
              <w:rPr>
                <w:i/>
              </w:rPr>
              <w:t>P = </w:t>
            </w:r>
            <w:r w:rsidR="00DF2BB6" w:rsidRPr="00C70209">
              <w:t>0.38</w:t>
            </w:r>
            <w:r w:rsidR="00DF2BB6" w:rsidRPr="00C70209">
              <w:rPr>
                <w:vertAlign w:val="superscript"/>
              </w:rPr>
              <w:t>e</w:t>
            </w:r>
          </w:p>
        </w:tc>
      </w:tr>
      <w:tr w:rsidR="00DF2BB6" w:rsidRPr="00C70209" w14:paraId="57240A2B" w14:textId="77777777" w:rsidTr="003131E2">
        <w:trPr>
          <w:cantSplit/>
        </w:trPr>
        <w:tc>
          <w:tcPr>
            <w:tcW w:w="438" w:type="pct"/>
            <w:vMerge/>
            <w:shd w:val="clear" w:color="auto" w:fill="auto"/>
          </w:tcPr>
          <w:p w14:paraId="39AD28CA" w14:textId="77777777" w:rsidR="00DF2BB6" w:rsidRPr="00C70209" w:rsidRDefault="00DF2BB6" w:rsidP="003131E2">
            <w:pPr>
              <w:pStyle w:val="Tabletext-evidencematrix"/>
              <w:rPr>
                <w:highlight w:val="yellow"/>
              </w:rPr>
            </w:pPr>
          </w:p>
        </w:tc>
        <w:tc>
          <w:tcPr>
            <w:tcW w:w="501" w:type="pct"/>
            <w:vMerge/>
            <w:shd w:val="clear" w:color="auto" w:fill="auto"/>
          </w:tcPr>
          <w:p w14:paraId="4302ABDE" w14:textId="77777777" w:rsidR="00DF2BB6" w:rsidRPr="00C70209" w:rsidRDefault="00DF2BB6" w:rsidP="003131E2">
            <w:pPr>
              <w:pStyle w:val="Tabletext-evidencematrix"/>
            </w:pPr>
          </w:p>
        </w:tc>
        <w:tc>
          <w:tcPr>
            <w:tcW w:w="499" w:type="pct"/>
            <w:vMerge/>
            <w:shd w:val="clear" w:color="auto" w:fill="auto"/>
          </w:tcPr>
          <w:p w14:paraId="58883F5C" w14:textId="77777777" w:rsidR="00DF2BB6" w:rsidRPr="00C70209" w:rsidRDefault="00DF2BB6" w:rsidP="003131E2">
            <w:pPr>
              <w:pStyle w:val="Tabletext-evidencematrix"/>
            </w:pPr>
          </w:p>
        </w:tc>
        <w:tc>
          <w:tcPr>
            <w:tcW w:w="422" w:type="pct"/>
            <w:vMerge/>
            <w:shd w:val="clear" w:color="auto" w:fill="auto"/>
          </w:tcPr>
          <w:p w14:paraId="7DF392D8" w14:textId="77777777" w:rsidR="00DF2BB6" w:rsidRPr="00C70209" w:rsidRDefault="00DF2BB6" w:rsidP="003131E2">
            <w:pPr>
              <w:pStyle w:val="Tabletext-evidencematrix"/>
            </w:pPr>
          </w:p>
        </w:tc>
        <w:tc>
          <w:tcPr>
            <w:tcW w:w="490" w:type="pct"/>
            <w:vMerge/>
            <w:shd w:val="clear" w:color="auto" w:fill="auto"/>
          </w:tcPr>
          <w:p w14:paraId="0455744A" w14:textId="77777777" w:rsidR="00DF2BB6" w:rsidRPr="00C70209" w:rsidRDefault="00DF2BB6" w:rsidP="003131E2">
            <w:pPr>
              <w:pStyle w:val="Tabletext-evidencematrix"/>
            </w:pPr>
          </w:p>
        </w:tc>
        <w:tc>
          <w:tcPr>
            <w:tcW w:w="492" w:type="pct"/>
            <w:vMerge w:val="restart"/>
            <w:shd w:val="clear" w:color="auto" w:fill="auto"/>
            <w:vAlign w:val="bottom"/>
          </w:tcPr>
          <w:p w14:paraId="5D5AEC42" w14:textId="77777777" w:rsidR="00DF2BB6" w:rsidRPr="00C70209" w:rsidRDefault="00DF2BB6" w:rsidP="003131E2">
            <w:pPr>
              <w:pStyle w:val="Tabletext-subanalysis"/>
              <w:jc w:val="right"/>
            </w:pPr>
            <w:r w:rsidRPr="00C70209">
              <w:t>infants without complications</w:t>
            </w:r>
          </w:p>
        </w:tc>
        <w:tc>
          <w:tcPr>
            <w:tcW w:w="2158" w:type="pct"/>
            <w:gridSpan w:val="5"/>
            <w:shd w:val="clear" w:color="auto" w:fill="auto"/>
          </w:tcPr>
          <w:p w14:paraId="042694B8" w14:textId="77777777" w:rsidR="00DF2BB6" w:rsidRPr="00C70209" w:rsidRDefault="00DF2BB6" w:rsidP="003131E2">
            <w:pPr>
              <w:pStyle w:val="Tabletext-subanalysis"/>
              <w:rPr>
                <w:rStyle w:val="Emphasis"/>
              </w:rPr>
            </w:pPr>
            <w:r w:rsidRPr="00C70209">
              <w:rPr>
                <w:rStyle w:val="Emphasis"/>
              </w:rPr>
              <w:t>Secondary analysis (Group A only): complications (mechanical ventilation, sepsis)</w:t>
            </w:r>
          </w:p>
        </w:tc>
      </w:tr>
      <w:tr w:rsidR="00DF2BB6" w:rsidRPr="00C70209" w14:paraId="703FB540" w14:textId="77777777" w:rsidTr="003131E2">
        <w:trPr>
          <w:cantSplit/>
        </w:trPr>
        <w:tc>
          <w:tcPr>
            <w:tcW w:w="438" w:type="pct"/>
            <w:vMerge/>
            <w:shd w:val="clear" w:color="auto" w:fill="auto"/>
          </w:tcPr>
          <w:p w14:paraId="1CA6FDB9" w14:textId="77777777" w:rsidR="00DF2BB6" w:rsidRPr="00C70209" w:rsidRDefault="00DF2BB6" w:rsidP="003131E2">
            <w:pPr>
              <w:pStyle w:val="Tabletext-evidencematrix"/>
              <w:rPr>
                <w:highlight w:val="yellow"/>
              </w:rPr>
            </w:pPr>
          </w:p>
        </w:tc>
        <w:tc>
          <w:tcPr>
            <w:tcW w:w="501" w:type="pct"/>
            <w:vMerge/>
            <w:shd w:val="clear" w:color="auto" w:fill="auto"/>
          </w:tcPr>
          <w:p w14:paraId="4D605D7A" w14:textId="77777777" w:rsidR="00DF2BB6" w:rsidRPr="00C70209" w:rsidRDefault="00DF2BB6" w:rsidP="003131E2">
            <w:pPr>
              <w:pStyle w:val="Tabletext-evidencematrix"/>
            </w:pPr>
          </w:p>
        </w:tc>
        <w:tc>
          <w:tcPr>
            <w:tcW w:w="499" w:type="pct"/>
            <w:vMerge/>
            <w:shd w:val="clear" w:color="auto" w:fill="auto"/>
          </w:tcPr>
          <w:p w14:paraId="04EEDECD" w14:textId="77777777" w:rsidR="00DF2BB6" w:rsidRPr="00C70209" w:rsidRDefault="00DF2BB6" w:rsidP="003131E2">
            <w:pPr>
              <w:pStyle w:val="Tabletext-evidencematrix"/>
            </w:pPr>
          </w:p>
        </w:tc>
        <w:tc>
          <w:tcPr>
            <w:tcW w:w="422" w:type="pct"/>
            <w:vMerge/>
            <w:shd w:val="clear" w:color="auto" w:fill="auto"/>
          </w:tcPr>
          <w:p w14:paraId="5AE60AE7" w14:textId="77777777" w:rsidR="00DF2BB6" w:rsidRPr="00C70209" w:rsidRDefault="00DF2BB6" w:rsidP="003131E2">
            <w:pPr>
              <w:pStyle w:val="Tabletext-evidencematrix"/>
            </w:pPr>
          </w:p>
        </w:tc>
        <w:tc>
          <w:tcPr>
            <w:tcW w:w="490" w:type="pct"/>
            <w:vMerge/>
            <w:shd w:val="clear" w:color="auto" w:fill="auto"/>
          </w:tcPr>
          <w:p w14:paraId="463D351B" w14:textId="77777777" w:rsidR="00DF2BB6" w:rsidRPr="00C70209" w:rsidRDefault="00DF2BB6" w:rsidP="003131E2">
            <w:pPr>
              <w:pStyle w:val="Tabletext-evidencematrix"/>
            </w:pPr>
          </w:p>
        </w:tc>
        <w:tc>
          <w:tcPr>
            <w:tcW w:w="492" w:type="pct"/>
            <w:vMerge/>
            <w:shd w:val="clear" w:color="auto" w:fill="auto"/>
          </w:tcPr>
          <w:p w14:paraId="352B29F2" w14:textId="77777777" w:rsidR="00DF2BB6" w:rsidRPr="00C70209" w:rsidRDefault="00DF2BB6" w:rsidP="003131E2">
            <w:pPr>
              <w:pStyle w:val="Tabletext-subanalysis"/>
              <w:jc w:val="right"/>
            </w:pPr>
          </w:p>
        </w:tc>
        <w:tc>
          <w:tcPr>
            <w:tcW w:w="517" w:type="pct"/>
            <w:shd w:val="clear" w:color="auto" w:fill="auto"/>
          </w:tcPr>
          <w:p w14:paraId="53F4FA49" w14:textId="77777777" w:rsidR="00DF2BB6" w:rsidRPr="00C70209" w:rsidRDefault="00DF2BB6" w:rsidP="003131E2">
            <w:pPr>
              <w:pStyle w:val="Tabletext-subanalysis"/>
            </w:pPr>
            <w:r w:rsidRPr="00C70209">
              <w:t>100 ± 9 (n=10)</w:t>
            </w:r>
          </w:p>
        </w:tc>
        <w:tc>
          <w:tcPr>
            <w:tcW w:w="517" w:type="pct"/>
            <w:shd w:val="clear" w:color="auto" w:fill="auto"/>
          </w:tcPr>
          <w:p w14:paraId="7832A665" w14:textId="77777777" w:rsidR="00DF2BB6" w:rsidRPr="00C70209" w:rsidRDefault="00DF2BB6" w:rsidP="003131E2">
            <w:pPr>
              <w:pStyle w:val="Tabletext-subanalysis"/>
            </w:pPr>
            <w:r w:rsidRPr="00C70209">
              <w:t>87 ± 12 (n=12)</w:t>
            </w:r>
          </w:p>
        </w:tc>
        <w:tc>
          <w:tcPr>
            <w:tcW w:w="519" w:type="pct"/>
            <w:gridSpan w:val="2"/>
            <w:shd w:val="clear" w:color="auto" w:fill="auto"/>
          </w:tcPr>
          <w:p w14:paraId="4A2675C4" w14:textId="77777777" w:rsidR="00DF2BB6" w:rsidRPr="00C70209" w:rsidRDefault="00DF2BB6" w:rsidP="003131E2">
            <w:pPr>
              <w:pStyle w:val="Tabletext-subanalysis"/>
              <w:rPr>
                <w:highlight w:val="yellow"/>
              </w:rPr>
            </w:pPr>
            <w:r w:rsidRPr="00C70209">
              <w:t>MD 13.00 [4.21, 21.79]</w:t>
            </w:r>
            <w:r w:rsidRPr="00C70209">
              <w:rPr>
                <w:vertAlign w:val="superscript"/>
              </w:rPr>
              <w:t>d</w:t>
            </w:r>
          </w:p>
        </w:tc>
        <w:tc>
          <w:tcPr>
            <w:tcW w:w="605" w:type="pct"/>
            <w:shd w:val="clear" w:color="auto" w:fill="D9D9D9" w:themeFill="background1" w:themeFillShade="D9"/>
          </w:tcPr>
          <w:p w14:paraId="4080AA75" w14:textId="35C96B18" w:rsidR="00DF2BB6" w:rsidRPr="00C70209" w:rsidRDefault="00DF2BB6" w:rsidP="003131E2">
            <w:pPr>
              <w:pStyle w:val="Tabletext-subanalysis"/>
            </w:pPr>
            <w:r w:rsidRPr="00C70209">
              <w:t>Favours early rHuEPO + iron</w:t>
            </w:r>
          </w:p>
          <w:p w14:paraId="23182492" w14:textId="7A96F491" w:rsidR="00DF2BB6" w:rsidRPr="00C70209" w:rsidRDefault="001A475D" w:rsidP="003131E2">
            <w:pPr>
              <w:pStyle w:val="Tabletext-subanalysis"/>
            </w:pPr>
            <w:r w:rsidRPr="001A475D">
              <w:rPr>
                <w:i/>
              </w:rPr>
              <w:t>P &lt; </w:t>
            </w:r>
            <w:r w:rsidR="00DF2BB6" w:rsidRPr="00C70209">
              <w:t>0.05</w:t>
            </w:r>
            <w:r w:rsidR="00DF2BB6" w:rsidRPr="00C70209">
              <w:rPr>
                <w:vertAlign w:val="superscript"/>
              </w:rPr>
              <w:t>e</w:t>
            </w:r>
          </w:p>
        </w:tc>
      </w:tr>
      <w:tr w:rsidR="00DF2BB6" w:rsidRPr="00C70209" w14:paraId="124676A4" w14:textId="77777777" w:rsidTr="003131E2">
        <w:trPr>
          <w:cantSplit/>
        </w:trPr>
        <w:tc>
          <w:tcPr>
            <w:tcW w:w="438" w:type="pct"/>
            <w:vMerge/>
            <w:shd w:val="clear" w:color="auto" w:fill="auto"/>
          </w:tcPr>
          <w:p w14:paraId="57194BA3" w14:textId="77777777" w:rsidR="00DF2BB6" w:rsidRPr="00C70209" w:rsidRDefault="00DF2BB6" w:rsidP="003131E2">
            <w:pPr>
              <w:pStyle w:val="Tabletext-evidencematrix"/>
              <w:rPr>
                <w:highlight w:val="yellow"/>
              </w:rPr>
            </w:pPr>
          </w:p>
        </w:tc>
        <w:tc>
          <w:tcPr>
            <w:tcW w:w="501" w:type="pct"/>
            <w:vMerge/>
            <w:shd w:val="clear" w:color="auto" w:fill="auto"/>
          </w:tcPr>
          <w:p w14:paraId="0077A1EE" w14:textId="77777777" w:rsidR="00DF2BB6" w:rsidRPr="00C70209" w:rsidRDefault="00DF2BB6" w:rsidP="003131E2">
            <w:pPr>
              <w:pStyle w:val="Tabletext-evidencematrix"/>
            </w:pPr>
          </w:p>
        </w:tc>
        <w:tc>
          <w:tcPr>
            <w:tcW w:w="499" w:type="pct"/>
            <w:vMerge/>
            <w:shd w:val="clear" w:color="auto" w:fill="auto"/>
          </w:tcPr>
          <w:p w14:paraId="088BE8A7" w14:textId="77777777" w:rsidR="00DF2BB6" w:rsidRPr="00C70209" w:rsidRDefault="00DF2BB6" w:rsidP="003131E2">
            <w:pPr>
              <w:pStyle w:val="Tabletext-evidencematrix"/>
            </w:pPr>
          </w:p>
        </w:tc>
        <w:tc>
          <w:tcPr>
            <w:tcW w:w="422" w:type="pct"/>
            <w:vMerge/>
            <w:shd w:val="clear" w:color="auto" w:fill="auto"/>
          </w:tcPr>
          <w:p w14:paraId="7A690331" w14:textId="77777777" w:rsidR="00DF2BB6" w:rsidRPr="00C70209" w:rsidRDefault="00DF2BB6" w:rsidP="003131E2">
            <w:pPr>
              <w:pStyle w:val="Tabletext-evidencematrix"/>
            </w:pPr>
          </w:p>
        </w:tc>
        <w:tc>
          <w:tcPr>
            <w:tcW w:w="490" w:type="pct"/>
            <w:vMerge/>
            <w:shd w:val="clear" w:color="auto" w:fill="auto"/>
          </w:tcPr>
          <w:p w14:paraId="29AC60CE" w14:textId="77777777" w:rsidR="00DF2BB6" w:rsidRPr="00C70209" w:rsidRDefault="00DF2BB6" w:rsidP="003131E2">
            <w:pPr>
              <w:pStyle w:val="Tabletext-evidencematrix"/>
            </w:pPr>
          </w:p>
        </w:tc>
        <w:tc>
          <w:tcPr>
            <w:tcW w:w="492" w:type="pct"/>
            <w:shd w:val="clear" w:color="auto" w:fill="auto"/>
          </w:tcPr>
          <w:p w14:paraId="550A9394" w14:textId="77777777" w:rsidR="00DF2BB6" w:rsidRPr="00C70209" w:rsidRDefault="00DF2BB6" w:rsidP="003131E2">
            <w:pPr>
              <w:pStyle w:val="Tabletext-subanalysis"/>
              <w:jc w:val="right"/>
            </w:pPr>
            <w:r w:rsidRPr="00C70209">
              <w:t>infants with complications</w:t>
            </w:r>
          </w:p>
        </w:tc>
        <w:tc>
          <w:tcPr>
            <w:tcW w:w="517" w:type="pct"/>
            <w:shd w:val="clear" w:color="auto" w:fill="auto"/>
          </w:tcPr>
          <w:p w14:paraId="11CC7F51" w14:textId="77777777" w:rsidR="00DF2BB6" w:rsidRPr="00C70209" w:rsidRDefault="00DF2BB6" w:rsidP="003131E2">
            <w:pPr>
              <w:pStyle w:val="Tabletext-subanalysis"/>
            </w:pPr>
            <w:r w:rsidRPr="00C70209">
              <w:t>111 ± 16 (n=14)</w:t>
            </w:r>
          </w:p>
        </w:tc>
        <w:tc>
          <w:tcPr>
            <w:tcW w:w="517" w:type="pct"/>
            <w:shd w:val="clear" w:color="auto" w:fill="auto"/>
          </w:tcPr>
          <w:p w14:paraId="6D3D0523" w14:textId="77777777" w:rsidR="00DF2BB6" w:rsidRPr="00C70209" w:rsidRDefault="00DF2BB6" w:rsidP="003131E2">
            <w:pPr>
              <w:pStyle w:val="Tabletext-subanalysis"/>
            </w:pPr>
            <w:r w:rsidRPr="00C70209">
              <w:t>92 ± 21 (n=14)</w:t>
            </w:r>
          </w:p>
        </w:tc>
        <w:tc>
          <w:tcPr>
            <w:tcW w:w="519" w:type="pct"/>
            <w:gridSpan w:val="2"/>
            <w:shd w:val="clear" w:color="auto" w:fill="auto"/>
          </w:tcPr>
          <w:p w14:paraId="58FB1131" w14:textId="77777777" w:rsidR="00DF2BB6" w:rsidRPr="00C70209" w:rsidRDefault="00DF2BB6" w:rsidP="003131E2">
            <w:pPr>
              <w:pStyle w:val="Tabletext-subanalysis"/>
              <w:rPr>
                <w:highlight w:val="yellow"/>
              </w:rPr>
            </w:pPr>
            <w:r w:rsidRPr="00C70209">
              <w:t>MD 19.00 [5.17, 32.83]</w:t>
            </w:r>
            <w:r w:rsidRPr="00C70209">
              <w:rPr>
                <w:vertAlign w:val="superscript"/>
              </w:rPr>
              <w:t>d</w:t>
            </w:r>
          </w:p>
        </w:tc>
        <w:tc>
          <w:tcPr>
            <w:tcW w:w="605" w:type="pct"/>
            <w:shd w:val="clear" w:color="auto" w:fill="D9D9D9" w:themeFill="background1" w:themeFillShade="D9"/>
          </w:tcPr>
          <w:p w14:paraId="32CF59D8" w14:textId="0B1E3889" w:rsidR="00DF2BB6" w:rsidRPr="00C70209" w:rsidRDefault="00DF2BB6" w:rsidP="003131E2">
            <w:pPr>
              <w:pStyle w:val="Tabletext-subanalysis"/>
            </w:pPr>
            <w:r w:rsidRPr="00C70209">
              <w:t>Favours early rHuEPO + iron</w:t>
            </w:r>
          </w:p>
          <w:p w14:paraId="57B69387" w14:textId="5E482184" w:rsidR="00DF2BB6" w:rsidRPr="00C70209" w:rsidRDefault="001A475D" w:rsidP="003131E2">
            <w:pPr>
              <w:pStyle w:val="Tabletext-subanalysis"/>
            </w:pPr>
            <w:r w:rsidRPr="001A475D">
              <w:rPr>
                <w:i/>
              </w:rPr>
              <w:t>P &lt; </w:t>
            </w:r>
            <w:r w:rsidR="00DF2BB6" w:rsidRPr="00C70209">
              <w:t>0.05</w:t>
            </w:r>
            <w:r w:rsidR="00DF2BB6" w:rsidRPr="00C70209">
              <w:rPr>
                <w:vertAlign w:val="superscript"/>
              </w:rPr>
              <w:t>e</w:t>
            </w:r>
          </w:p>
        </w:tc>
      </w:tr>
      <w:tr w:rsidR="00DF2BB6" w:rsidRPr="00C70209" w14:paraId="5AD6850D" w14:textId="77777777" w:rsidTr="003131E2">
        <w:trPr>
          <w:cantSplit/>
        </w:trPr>
        <w:tc>
          <w:tcPr>
            <w:tcW w:w="438" w:type="pct"/>
            <w:vMerge/>
            <w:shd w:val="clear" w:color="auto" w:fill="auto"/>
          </w:tcPr>
          <w:p w14:paraId="344227D4" w14:textId="77777777" w:rsidR="00DF2BB6" w:rsidRPr="00C70209" w:rsidRDefault="00DF2BB6" w:rsidP="003131E2">
            <w:pPr>
              <w:pStyle w:val="Tabletext-evidencematrix"/>
              <w:rPr>
                <w:highlight w:val="yellow"/>
              </w:rPr>
            </w:pPr>
          </w:p>
        </w:tc>
        <w:tc>
          <w:tcPr>
            <w:tcW w:w="501" w:type="pct"/>
            <w:vMerge/>
            <w:shd w:val="clear" w:color="auto" w:fill="auto"/>
          </w:tcPr>
          <w:p w14:paraId="68FEB6F8" w14:textId="77777777" w:rsidR="00DF2BB6" w:rsidRPr="00C70209" w:rsidRDefault="00DF2BB6" w:rsidP="003131E2">
            <w:pPr>
              <w:pStyle w:val="Tabletext-evidencematrix"/>
            </w:pPr>
          </w:p>
        </w:tc>
        <w:tc>
          <w:tcPr>
            <w:tcW w:w="499" w:type="pct"/>
            <w:vMerge/>
            <w:shd w:val="clear" w:color="auto" w:fill="auto"/>
          </w:tcPr>
          <w:p w14:paraId="0EBE48D3" w14:textId="77777777" w:rsidR="00DF2BB6" w:rsidRPr="00C70209" w:rsidRDefault="00DF2BB6" w:rsidP="003131E2">
            <w:pPr>
              <w:pStyle w:val="Tabletext-evidencematrix"/>
            </w:pPr>
          </w:p>
        </w:tc>
        <w:tc>
          <w:tcPr>
            <w:tcW w:w="422" w:type="pct"/>
            <w:vMerge/>
            <w:shd w:val="clear" w:color="auto" w:fill="auto"/>
          </w:tcPr>
          <w:p w14:paraId="34FC7C60" w14:textId="77777777" w:rsidR="00DF2BB6" w:rsidRPr="00C70209" w:rsidRDefault="00DF2BB6" w:rsidP="003131E2">
            <w:pPr>
              <w:pStyle w:val="Tabletext-evidencematrix"/>
            </w:pPr>
          </w:p>
        </w:tc>
        <w:tc>
          <w:tcPr>
            <w:tcW w:w="490" w:type="pct"/>
            <w:vMerge/>
            <w:shd w:val="clear" w:color="auto" w:fill="auto"/>
          </w:tcPr>
          <w:p w14:paraId="553C51C8" w14:textId="77777777" w:rsidR="00DF2BB6" w:rsidRPr="00C70209" w:rsidRDefault="00DF2BB6" w:rsidP="003131E2">
            <w:pPr>
              <w:pStyle w:val="Tabletext-evidencematrix"/>
            </w:pPr>
          </w:p>
        </w:tc>
        <w:tc>
          <w:tcPr>
            <w:tcW w:w="492" w:type="pct"/>
            <w:vMerge w:val="restart"/>
            <w:shd w:val="clear" w:color="auto" w:fill="auto"/>
          </w:tcPr>
          <w:p w14:paraId="061A3682" w14:textId="77777777" w:rsidR="00DF2BB6" w:rsidRPr="00C70209" w:rsidRDefault="00DF2BB6" w:rsidP="003131E2">
            <w:pPr>
              <w:pStyle w:val="Tabletext-evidencematrix"/>
            </w:pPr>
            <w:r w:rsidRPr="00C70209">
              <w:t>Hct at end of treatment</w:t>
            </w:r>
          </w:p>
          <w:p w14:paraId="36A9CC54" w14:textId="77777777" w:rsidR="00DF2BB6" w:rsidRPr="00C70209" w:rsidRDefault="00DF2BB6" w:rsidP="003131E2">
            <w:pPr>
              <w:pStyle w:val="Tabletext-evidencematrix"/>
            </w:pPr>
            <w:r w:rsidRPr="00C70209">
              <w:t>*Group A</w:t>
            </w:r>
          </w:p>
          <w:p w14:paraId="2B1087B6" w14:textId="77777777" w:rsidR="00DF2BB6" w:rsidRPr="00C70209" w:rsidRDefault="00DF2BB6" w:rsidP="003131E2">
            <w:pPr>
              <w:pStyle w:val="Tabletext-evidencematrix"/>
            </w:pPr>
            <w:r w:rsidRPr="00C70209">
              <w:t>*Group B</w:t>
            </w:r>
          </w:p>
        </w:tc>
        <w:tc>
          <w:tcPr>
            <w:tcW w:w="517" w:type="pct"/>
            <w:shd w:val="clear" w:color="auto" w:fill="auto"/>
          </w:tcPr>
          <w:p w14:paraId="343318C0" w14:textId="77777777" w:rsidR="00DF2BB6" w:rsidRPr="00C70209" w:rsidRDefault="00DF2BB6" w:rsidP="003131E2">
            <w:pPr>
              <w:pStyle w:val="Tabletext-evidencematrix"/>
            </w:pPr>
            <w:r w:rsidRPr="00C70209">
              <w:t>NR</w:t>
            </w:r>
          </w:p>
        </w:tc>
        <w:tc>
          <w:tcPr>
            <w:tcW w:w="517" w:type="pct"/>
            <w:shd w:val="clear" w:color="auto" w:fill="auto"/>
          </w:tcPr>
          <w:p w14:paraId="27494A1B" w14:textId="77777777" w:rsidR="00DF2BB6" w:rsidRPr="00C70209" w:rsidRDefault="00DF2BB6" w:rsidP="003131E2">
            <w:pPr>
              <w:pStyle w:val="Tabletext-evidencematrix"/>
            </w:pPr>
            <w:r w:rsidRPr="00C70209">
              <w:t>NR</w:t>
            </w:r>
          </w:p>
        </w:tc>
        <w:tc>
          <w:tcPr>
            <w:tcW w:w="519" w:type="pct"/>
            <w:gridSpan w:val="2"/>
            <w:shd w:val="clear" w:color="auto" w:fill="auto"/>
          </w:tcPr>
          <w:p w14:paraId="41ACA4CE" w14:textId="77777777" w:rsidR="00DF2BB6" w:rsidRPr="00C70209" w:rsidRDefault="00DF2BB6" w:rsidP="003131E2">
            <w:pPr>
              <w:pStyle w:val="Tabletext-evidencematrix"/>
            </w:pPr>
            <w:r w:rsidRPr="00C70209">
              <w:t>NR</w:t>
            </w:r>
          </w:p>
        </w:tc>
        <w:tc>
          <w:tcPr>
            <w:tcW w:w="605" w:type="pct"/>
            <w:shd w:val="clear" w:color="auto" w:fill="auto"/>
          </w:tcPr>
          <w:p w14:paraId="173B591E" w14:textId="77777777" w:rsidR="00DF2BB6" w:rsidRPr="00C70209" w:rsidRDefault="00DF2BB6" w:rsidP="003131E2">
            <w:pPr>
              <w:pStyle w:val="Tabletext-evidencematrix"/>
            </w:pPr>
            <w:r w:rsidRPr="00C70209">
              <w:t>NR</w:t>
            </w:r>
          </w:p>
        </w:tc>
      </w:tr>
      <w:tr w:rsidR="00DF2BB6" w:rsidRPr="00C70209" w14:paraId="00F3CB80" w14:textId="77777777" w:rsidTr="003131E2">
        <w:trPr>
          <w:cantSplit/>
        </w:trPr>
        <w:tc>
          <w:tcPr>
            <w:tcW w:w="438" w:type="pct"/>
            <w:vMerge/>
            <w:shd w:val="clear" w:color="auto" w:fill="auto"/>
          </w:tcPr>
          <w:p w14:paraId="72BB238E" w14:textId="77777777" w:rsidR="00DF2BB6" w:rsidRPr="00C70209" w:rsidRDefault="00DF2BB6" w:rsidP="003131E2">
            <w:pPr>
              <w:pStyle w:val="Tabletext-evidencematrix"/>
              <w:rPr>
                <w:highlight w:val="yellow"/>
              </w:rPr>
            </w:pPr>
          </w:p>
        </w:tc>
        <w:tc>
          <w:tcPr>
            <w:tcW w:w="501" w:type="pct"/>
            <w:vMerge/>
            <w:shd w:val="clear" w:color="auto" w:fill="auto"/>
          </w:tcPr>
          <w:p w14:paraId="104FE4A4" w14:textId="77777777" w:rsidR="00DF2BB6" w:rsidRPr="00C70209" w:rsidRDefault="00DF2BB6" w:rsidP="003131E2">
            <w:pPr>
              <w:pStyle w:val="Tabletext-evidencematrix"/>
            </w:pPr>
          </w:p>
        </w:tc>
        <w:tc>
          <w:tcPr>
            <w:tcW w:w="499" w:type="pct"/>
            <w:vMerge/>
            <w:shd w:val="clear" w:color="auto" w:fill="auto"/>
          </w:tcPr>
          <w:p w14:paraId="64032A56" w14:textId="77777777" w:rsidR="00DF2BB6" w:rsidRPr="00C70209" w:rsidRDefault="00DF2BB6" w:rsidP="003131E2">
            <w:pPr>
              <w:pStyle w:val="Tabletext-evidencematrix"/>
            </w:pPr>
          </w:p>
        </w:tc>
        <w:tc>
          <w:tcPr>
            <w:tcW w:w="422" w:type="pct"/>
            <w:vMerge/>
            <w:shd w:val="clear" w:color="auto" w:fill="auto"/>
          </w:tcPr>
          <w:p w14:paraId="687C1F60" w14:textId="77777777" w:rsidR="00DF2BB6" w:rsidRPr="00C70209" w:rsidRDefault="00DF2BB6" w:rsidP="003131E2">
            <w:pPr>
              <w:pStyle w:val="Tabletext-evidencematrix"/>
            </w:pPr>
          </w:p>
        </w:tc>
        <w:tc>
          <w:tcPr>
            <w:tcW w:w="490" w:type="pct"/>
            <w:vMerge/>
            <w:shd w:val="clear" w:color="auto" w:fill="auto"/>
          </w:tcPr>
          <w:p w14:paraId="7CCC828F" w14:textId="77777777" w:rsidR="00DF2BB6" w:rsidRPr="00C70209" w:rsidRDefault="00DF2BB6" w:rsidP="003131E2">
            <w:pPr>
              <w:pStyle w:val="Tabletext-evidencematrix"/>
            </w:pPr>
          </w:p>
        </w:tc>
        <w:tc>
          <w:tcPr>
            <w:tcW w:w="492" w:type="pct"/>
            <w:vMerge/>
            <w:shd w:val="clear" w:color="auto" w:fill="auto"/>
          </w:tcPr>
          <w:p w14:paraId="4CB99C3D" w14:textId="77777777" w:rsidR="00DF2BB6" w:rsidRPr="00C70209" w:rsidRDefault="00DF2BB6" w:rsidP="003131E2">
            <w:pPr>
              <w:pStyle w:val="Tabletext-subanalysis"/>
              <w:jc w:val="right"/>
            </w:pPr>
          </w:p>
        </w:tc>
        <w:tc>
          <w:tcPr>
            <w:tcW w:w="517" w:type="pct"/>
            <w:shd w:val="clear" w:color="auto" w:fill="auto"/>
          </w:tcPr>
          <w:p w14:paraId="07ABA668" w14:textId="77777777" w:rsidR="00DF2BB6" w:rsidRPr="00C70209" w:rsidRDefault="00DF2BB6" w:rsidP="003131E2">
            <w:pPr>
              <w:pStyle w:val="Tabletext-evidencematrix"/>
            </w:pPr>
            <w:r w:rsidRPr="00C70209">
              <w:t xml:space="preserve">0.29 ± 0.04 </w:t>
            </w:r>
          </w:p>
        </w:tc>
        <w:tc>
          <w:tcPr>
            <w:tcW w:w="517" w:type="pct"/>
            <w:shd w:val="clear" w:color="auto" w:fill="auto"/>
          </w:tcPr>
          <w:p w14:paraId="5F1B99E1" w14:textId="77777777" w:rsidR="00DF2BB6" w:rsidRPr="00C70209" w:rsidRDefault="00DF2BB6" w:rsidP="003131E2">
            <w:pPr>
              <w:pStyle w:val="Tabletext-evidencematrix"/>
            </w:pPr>
            <w:r w:rsidRPr="00C70209">
              <w:t xml:space="preserve">0.26 ± 0.03 </w:t>
            </w:r>
          </w:p>
        </w:tc>
        <w:tc>
          <w:tcPr>
            <w:tcW w:w="519" w:type="pct"/>
            <w:gridSpan w:val="2"/>
            <w:shd w:val="clear" w:color="auto" w:fill="auto"/>
          </w:tcPr>
          <w:p w14:paraId="40EB2C1F" w14:textId="77777777" w:rsidR="00DF2BB6" w:rsidRPr="00C70209" w:rsidRDefault="00DF2BB6" w:rsidP="003131E2">
            <w:pPr>
              <w:pStyle w:val="Tabletext-evidencematrix"/>
            </w:pPr>
            <w:r w:rsidRPr="00C70209">
              <w:t>MD 0.03 [0.01, 0.05]</w:t>
            </w:r>
            <w:r w:rsidRPr="00C70209">
              <w:rPr>
                <w:vertAlign w:val="superscript"/>
              </w:rPr>
              <w:t>d</w:t>
            </w:r>
          </w:p>
        </w:tc>
        <w:tc>
          <w:tcPr>
            <w:tcW w:w="605" w:type="pct"/>
            <w:shd w:val="clear" w:color="auto" w:fill="D9D9D9" w:themeFill="background1" w:themeFillShade="D9"/>
          </w:tcPr>
          <w:p w14:paraId="190883DF" w14:textId="216B97D1" w:rsidR="00DF2BB6" w:rsidRPr="00C70209" w:rsidRDefault="00DF2BB6" w:rsidP="003131E2">
            <w:pPr>
              <w:pStyle w:val="Tabletext-evidencematrix"/>
              <w:rPr>
                <w:i/>
              </w:rPr>
            </w:pPr>
            <w:r w:rsidRPr="00C70209">
              <w:rPr>
                <w:i/>
              </w:rPr>
              <w:t>Favours late rHuEPO + iron</w:t>
            </w:r>
          </w:p>
          <w:p w14:paraId="76B7B6FC" w14:textId="372F1DC9" w:rsidR="00DF2BB6" w:rsidRPr="00C70209" w:rsidRDefault="001A475D" w:rsidP="003131E2">
            <w:pPr>
              <w:pStyle w:val="Tabletext-evidencematrix"/>
            </w:pPr>
            <w:r w:rsidRPr="001A475D">
              <w:rPr>
                <w:i/>
              </w:rPr>
              <w:t>P &lt; </w:t>
            </w:r>
            <w:r w:rsidR="00DF2BB6" w:rsidRPr="00C70209">
              <w:t>0.01</w:t>
            </w:r>
            <w:r w:rsidR="00DF2BB6" w:rsidRPr="00C70209">
              <w:rPr>
                <w:vertAlign w:val="superscript"/>
              </w:rPr>
              <w:t>e</w:t>
            </w:r>
          </w:p>
        </w:tc>
      </w:tr>
      <w:tr w:rsidR="00DF2BB6" w:rsidRPr="00C70209" w14:paraId="36E671EE" w14:textId="77777777" w:rsidTr="003131E2">
        <w:trPr>
          <w:cantSplit/>
        </w:trPr>
        <w:tc>
          <w:tcPr>
            <w:tcW w:w="438" w:type="pct"/>
            <w:vMerge/>
            <w:shd w:val="clear" w:color="auto" w:fill="auto"/>
          </w:tcPr>
          <w:p w14:paraId="23D29AFC" w14:textId="77777777" w:rsidR="00DF2BB6" w:rsidRPr="00C70209" w:rsidRDefault="00DF2BB6" w:rsidP="003131E2">
            <w:pPr>
              <w:pStyle w:val="Tabletext-evidencematrix"/>
              <w:rPr>
                <w:highlight w:val="yellow"/>
              </w:rPr>
            </w:pPr>
          </w:p>
        </w:tc>
        <w:tc>
          <w:tcPr>
            <w:tcW w:w="501" w:type="pct"/>
            <w:vMerge/>
            <w:shd w:val="clear" w:color="auto" w:fill="auto"/>
          </w:tcPr>
          <w:p w14:paraId="619072D6" w14:textId="77777777" w:rsidR="00DF2BB6" w:rsidRPr="00C70209" w:rsidRDefault="00DF2BB6" w:rsidP="003131E2">
            <w:pPr>
              <w:pStyle w:val="Tabletext-evidencematrix"/>
            </w:pPr>
          </w:p>
        </w:tc>
        <w:tc>
          <w:tcPr>
            <w:tcW w:w="499" w:type="pct"/>
            <w:vMerge/>
            <w:shd w:val="clear" w:color="auto" w:fill="auto"/>
          </w:tcPr>
          <w:p w14:paraId="7D927768" w14:textId="77777777" w:rsidR="00DF2BB6" w:rsidRPr="00C70209" w:rsidRDefault="00DF2BB6" w:rsidP="003131E2">
            <w:pPr>
              <w:pStyle w:val="Tabletext-evidencematrix"/>
            </w:pPr>
          </w:p>
        </w:tc>
        <w:tc>
          <w:tcPr>
            <w:tcW w:w="422" w:type="pct"/>
            <w:vMerge/>
            <w:shd w:val="clear" w:color="auto" w:fill="auto"/>
          </w:tcPr>
          <w:p w14:paraId="76FBDC72" w14:textId="77777777" w:rsidR="00DF2BB6" w:rsidRPr="00C70209" w:rsidRDefault="00DF2BB6" w:rsidP="003131E2">
            <w:pPr>
              <w:pStyle w:val="Tabletext-evidencematrix"/>
            </w:pPr>
          </w:p>
        </w:tc>
        <w:tc>
          <w:tcPr>
            <w:tcW w:w="490" w:type="pct"/>
            <w:vMerge/>
            <w:shd w:val="clear" w:color="auto" w:fill="auto"/>
          </w:tcPr>
          <w:p w14:paraId="3744F16F" w14:textId="77777777" w:rsidR="00DF2BB6" w:rsidRPr="00C70209" w:rsidRDefault="00DF2BB6" w:rsidP="003131E2">
            <w:pPr>
              <w:pStyle w:val="Tabletext-evidencematrix"/>
            </w:pPr>
          </w:p>
        </w:tc>
        <w:tc>
          <w:tcPr>
            <w:tcW w:w="492" w:type="pct"/>
            <w:vMerge w:val="restart"/>
            <w:shd w:val="clear" w:color="auto" w:fill="auto"/>
            <w:vAlign w:val="bottom"/>
          </w:tcPr>
          <w:p w14:paraId="6AEEF814" w14:textId="77777777" w:rsidR="00DF2BB6" w:rsidRPr="00C70209" w:rsidRDefault="00DF2BB6" w:rsidP="003131E2">
            <w:pPr>
              <w:pStyle w:val="Tabletext-subanalysis"/>
              <w:jc w:val="right"/>
            </w:pPr>
            <w:r w:rsidRPr="00C70209">
              <w:t>infants without complications</w:t>
            </w:r>
          </w:p>
        </w:tc>
        <w:tc>
          <w:tcPr>
            <w:tcW w:w="2158" w:type="pct"/>
            <w:gridSpan w:val="5"/>
            <w:shd w:val="clear" w:color="auto" w:fill="auto"/>
          </w:tcPr>
          <w:p w14:paraId="6CAFFF6A" w14:textId="77777777" w:rsidR="00DF2BB6" w:rsidRPr="00C70209" w:rsidRDefault="00DF2BB6" w:rsidP="003131E2">
            <w:pPr>
              <w:pStyle w:val="Tabletext-subanalysis"/>
              <w:rPr>
                <w:i/>
              </w:rPr>
            </w:pPr>
            <w:r w:rsidRPr="00C70209">
              <w:rPr>
                <w:rStyle w:val="Emphasis"/>
              </w:rPr>
              <w:t>Secondary analysis (Group A only): complications (mechanical ventilation, sepsis)</w:t>
            </w:r>
          </w:p>
        </w:tc>
      </w:tr>
      <w:tr w:rsidR="00DF2BB6" w:rsidRPr="00C70209" w14:paraId="0A1D3EC9" w14:textId="77777777" w:rsidTr="003131E2">
        <w:trPr>
          <w:cantSplit/>
        </w:trPr>
        <w:tc>
          <w:tcPr>
            <w:tcW w:w="438" w:type="pct"/>
            <w:vMerge/>
            <w:shd w:val="clear" w:color="auto" w:fill="auto"/>
          </w:tcPr>
          <w:p w14:paraId="41AD8B02" w14:textId="77777777" w:rsidR="00DF2BB6" w:rsidRPr="00C70209" w:rsidRDefault="00DF2BB6" w:rsidP="003131E2">
            <w:pPr>
              <w:pStyle w:val="Tabletext-evidencematrix"/>
            </w:pPr>
          </w:p>
        </w:tc>
        <w:tc>
          <w:tcPr>
            <w:tcW w:w="501" w:type="pct"/>
            <w:vMerge/>
            <w:shd w:val="clear" w:color="auto" w:fill="auto"/>
          </w:tcPr>
          <w:p w14:paraId="39BA9382" w14:textId="77777777" w:rsidR="00DF2BB6" w:rsidRPr="00C70209" w:rsidRDefault="00DF2BB6" w:rsidP="003131E2">
            <w:pPr>
              <w:pStyle w:val="Tabletext-evidencematrix"/>
            </w:pPr>
          </w:p>
        </w:tc>
        <w:tc>
          <w:tcPr>
            <w:tcW w:w="499" w:type="pct"/>
            <w:vMerge/>
            <w:shd w:val="clear" w:color="auto" w:fill="auto"/>
          </w:tcPr>
          <w:p w14:paraId="45B9BC84" w14:textId="77777777" w:rsidR="00DF2BB6" w:rsidRPr="00C70209" w:rsidRDefault="00DF2BB6" w:rsidP="003131E2">
            <w:pPr>
              <w:pStyle w:val="Tabletext-evidencematrix"/>
            </w:pPr>
          </w:p>
        </w:tc>
        <w:tc>
          <w:tcPr>
            <w:tcW w:w="422" w:type="pct"/>
            <w:vMerge/>
            <w:shd w:val="clear" w:color="auto" w:fill="auto"/>
          </w:tcPr>
          <w:p w14:paraId="0181E913" w14:textId="77777777" w:rsidR="00DF2BB6" w:rsidRPr="00C70209" w:rsidRDefault="00DF2BB6" w:rsidP="003131E2">
            <w:pPr>
              <w:pStyle w:val="Tabletext-evidencematrix"/>
            </w:pPr>
          </w:p>
        </w:tc>
        <w:tc>
          <w:tcPr>
            <w:tcW w:w="490" w:type="pct"/>
            <w:vMerge/>
            <w:shd w:val="clear" w:color="auto" w:fill="auto"/>
          </w:tcPr>
          <w:p w14:paraId="6FD73E90" w14:textId="77777777" w:rsidR="00DF2BB6" w:rsidRPr="00C70209" w:rsidRDefault="00DF2BB6" w:rsidP="003131E2">
            <w:pPr>
              <w:pStyle w:val="Tabletext-evidencematrix"/>
            </w:pPr>
          </w:p>
        </w:tc>
        <w:tc>
          <w:tcPr>
            <w:tcW w:w="492" w:type="pct"/>
            <w:vMerge/>
            <w:shd w:val="clear" w:color="auto" w:fill="auto"/>
          </w:tcPr>
          <w:p w14:paraId="2F881127" w14:textId="77777777" w:rsidR="00DF2BB6" w:rsidRPr="00C70209" w:rsidRDefault="00DF2BB6" w:rsidP="003131E2">
            <w:pPr>
              <w:pStyle w:val="Tabletext-subanalysis"/>
              <w:jc w:val="right"/>
            </w:pPr>
          </w:p>
        </w:tc>
        <w:tc>
          <w:tcPr>
            <w:tcW w:w="517" w:type="pct"/>
            <w:shd w:val="clear" w:color="auto" w:fill="auto"/>
          </w:tcPr>
          <w:p w14:paraId="1206C755" w14:textId="77777777" w:rsidR="00DF2BB6" w:rsidRPr="00C70209" w:rsidRDefault="00DF2BB6" w:rsidP="003131E2">
            <w:pPr>
              <w:pStyle w:val="Tabletext-evidencematrix"/>
            </w:pPr>
            <w:r w:rsidRPr="00C70209">
              <w:t xml:space="preserve">0.32 ± 0.03 </w:t>
            </w:r>
          </w:p>
        </w:tc>
        <w:tc>
          <w:tcPr>
            <w:tcW w:w="517" w:type="pct"/>
            <w:shd w:val="clear" w:color="auto" w:fill="auto"/>
          </w:tcPr>
          <w:p w14:paraId="2919CA44" w14:textId="2323B49F" w:rsidR="00DF2BB6" w:rsidRPr="00C70209" w:rsidRDefault="00DF2BB6" w:rsidP="003131E2">
            <w:pPr>
              <w:pStyle w:val="Tabletext-evidencematrix"/>
            </w:pPr>
            <w:r w:rsidRPr="00C70209">
              <w:t>0.26 ± 0.04</w:t>
            </w:r>
          </w:p>
          <w:p w14:paraId="5D7169FE" w14:textId="77777777" w:rsidR="00DF2BB6" w:rsidRPr="00C70209" w:rsidRDefault="00DF2BB6" w:rsidP="003131E2">
            <w:pPr>
              <w:pStyle w:val="Tabletext-evidencematrix"/>
            </w:pPr>
          </w:p>
        </w:tc>
        <w:tc>
          <w:tcPr>
            <w:tcW w:w="516" w:type="pct"/>
            <w:shd w:val="clear" w:color="auto" w:fill="auto"/>
          </w:tcPr>
          <w:p w14:paraId="62FC2690" w14:textId="77777777" w:rsidR="00DF2BB6" w:rsidRPr="00C70209" w:rsidRDefault="00DF2BB6" w:rsidP="003131E2">
            <w:pPr>
              <w:pStyle w:val="Tabletext-evidencematrix"/>
            </w:pPr>
            <w:r w:rsidRPr="00C70209">
              <w:t>MD 0.06 [0.03, 0.09]</w:t>
            </w:r>
            <w:r w:rsidRPr="00C70209">
              <w:rPr>
                <w:vertAlign w:val="superscript"/>
              </w:rPr>
              <w:t>d</w:t>
            </w:r>
          </w:p>
        </w:tc>
        <w:tc>
          <w:tcPr>
            <w:tcW w:w="608" w:type="pct"/>
            <w:gridSpan w:val="2"/>
            <w:shd w:val="clear" w:color="auto" w:fill="D9D9D9" w:themeFill="background1" w:themeFillShade="D9"/>
          </w:tcPr>
          <w:p w14:paraId="7E6054B9" w14:textId="37AC01AC" w:rsidR="00DF2BB6" w:rsidRPr="00C70209" w:rsidRDefault="00DF2BB6" w:rsidP="003131E2">
            <w:pPr>
              <w:pStyle w:val="Tabletext-evidencematrix"/>
              <w:rPr>
                <w:i/>
              </w:rPr>
            </w:pPr>
            <w:r w:rsidRPr="00C70209">
              <w:rPr>
                <w:i/>
              </w:rPr>
              <w:t>Favours early rHuEPO + iron</w:t>
            </w:r>
          </w:p>
          <w:p w14:paraId="509F4B6C" w14:textId="18711893" w:rsidR="00DF2BB6" w:rsidRPr="00C70209" w:rsidRDefault="001A475D" w:rsidP="003131E2">
            <w:pPr>
              <w:pStyle w:val="Tabletext-evidencematrix"/>
              <w:rPr>
                <w:i/>
              </w:rPr>
            </w:pPr>
            <w:r w:rsidRPr="001A475D">
              <w:rPr>
                <w:i/>
              </w:rPr>
              <w:t>P &lt; </w:t>
            </w:r>
            <w:r w:rsidR="00DF2BB6" w:rsidRPr="00C70209">
              <w:t>0.01</w:t>
            </w:r>
          </w:p>
        </w:tc>
      </w:tr>
      <w:tr w:rsidR="00DF2BB6" w:rsidRPr="00C70209" w14:paraId="62C02704" w14:textId="77777777" w:rsidTr="003131E2">
        <w:trPr>
          <w:cantSplit/>
        </w:trPr>
        <w:tc>
          <w:tcPr>
            <w:tcW w:w="438" w:type="pct"/>
            <w:vMerge/>
            <w:shd w:val="clear" w:color="auto" w:fill="auto"/>
          </w:tcPr>
          <w:p w14:paraId="1EFE629D" w14:textId="77777777" w:rsidR="00DF2BB6" w:rsidRPr="00C70209" w:rsidRDefault="00DF2BB6" w:rsidP="003131E2">
            <w:pPr>
              <w:pStyle w:val="Tabletext-evidencematrix"/>
            </w:pPr>
          </w:p>
        </w:tc>
        <w:tc>
          <w:tcPr>
            <w:tcW w:w="501" w:type="pct"/>
            <w:vMerge/>
            <w:shd w:val="clear" w:color="auto" w:fill="auto"/>
          </w:tcPr>
          <w:p w14:paraId="2019E05A" w14:textId="77777777" w:rsidR="00DF2BB6" w:rsidRPr="00C70209" w:rsidRDefault="00DF2BB6" w:rsidP="003131E2">
            <w:pPr>
              <w:pStyle w:val="Tabletext-evidencematrix"/>
            </w:pPr>
          </w:p>
        </w:tc>
        <w:tc>
          <w:tcPr>
            <w:tcW w:w="499" w:type="pct"/>
            <w:vMerge/>
            <w:shd w:val="clear" w:color="auto" w:fill="auto"/>
          </w:tcPr>
          <w:p w14:paraId="1BC0A2D5" w14:textId="77777777" w:rsidR="00DF2BB6" w:rsidRPr="00C70209" w:rsidRDefault="00DF2BB6" w:rsidP="003131E2">
            <w:pPr>
              <w:pStyle w:val="Tabletext-evidencematrix"/>
            </w:pPr>
          </w:p>
        </w:tc>
        <w:tc>
          <w:tcPr>
            <w:tcW w:w="422" w:type="pct"/>
            <w:vMerge/>
            <w:shd w:val="clear" w:color="auto" w:fill="auto"/>
          </w:tcPr>
          <w:p w14:paraId="48337974" w14:textId="77777777" w:rsidR="00DF2BB6" w:rsidRPr="00C70209" w:rsidRDefault="00DF2BB6" w:rsidP="003131E2">
            <w:pPr>
              <w:pStyle w:val="Tabletext-evidencematrix"/>
            </w:pPr>
          </w:p>
        </w:tc>
        <w:tc>
          <w:tcPr>
            <w:tcW w:w="490" w:type="pct"/>
            <w:vMerge/>
            <w:shd w:val="clear" w:color="auto" w:fill="auto"/>
          </w:tcPr>
          <w:p w14:paraId="79C73A31" w14:textId="77777777" w:rsidR="00DF2BB6" w:rsidRPr="00C70209" w:rsidRDefault="00DF2BB6" w:rsidP="003131E2">
            <w:pPr>
              <w:pStyle w:val="Tabletext-evidencematrix"/>
            </w:pPr>
          </w:p>
        </w:tc>
        <w:tc>
          <w:tcPr>
            <w:tcW w:w="492" w:type="pct"/>
            <w:shd w:val="clear" w:color="auto" w:fill="auto"/>
          </w:tcPr>
          <w:p w14:paraId="6B106EF2" w14:textId="77777777" w:rsidR="00DF2BB6" w:rsidRPr="00C70209" w:rsidRDefault="00DF2BB6" w:rsidP="003131E2">
            <w:pPr>
              <w:pStyle w:val="Tabletext-subanalysis"/>
              <w:jc w:val="right"/>
            </w:pPr>
            <w:r w:rsidRPr="00C70209">
              <w:t>infants with complications</w:t>
            </w:r>
          </w:p>
        </w:tc>
        <w:tc>
          <w:tcPr>
            <w:tcW w:w="517" w:type="pct"/>
            <w:shd w:val="clear" w:color="auto" w:fill="auto"/>
          </w:tcPr>
          <w:p w14:paraId="707D3192" w14:textId="77777777" w:rsidR="00DF2BB6" w:rsidRPr="00C70209" w:rsidRDefault="00DF2BB6" w:rsidP="003131E2">
            <w:pPr>
              <w:pStyle w:val="Tabletext-evidencematrix"/>
            </w:pPr>
            <w:r w:rsidRPr="00C70209">
              <w:t>0.36 ± 0.05</w:t>
            </w:r>
          </w:p>
        </w:tc>
        <w:tc>
          <w:tcPr>
            <w:tcW w:w="517" w:type="pct"/>
            <w:shd w:val="clear" w:color="auto" w:fill="auto"/>
          </w:tcPr>
          <w:p w14:paraId="0DE3B164" w14:textId="77777777" w:rsidR="00DF2BB6" w:rsidRPr="00C70209" w:rsidRDefault="00DF2BB6" w:rsidP="003131E2">
            <w:pPr>
              <w:pStyle w:val="Tabletext-evidencematrix"/>
            </w:pPr>
            <w:r w:rsidRPr="00C70209">
              <w:t>0.29 ± 0.07</w:t>
            </w:r>
          </w:p>
        </w:tc>
        <w:tc>
          <w:tcPr>
            <w:tcW w:w="516" w:type="pct"/>
            <w:shd w:val="clear" w:color="auto" w:fill="auto"/>
          </w:tcPr>
          <w:p w14:paraId="73190CD6" w14:textId="77777777" w:rsidR="00DF2BB6" w:rsidRPr="00C70209" w:rsidRDefault="00DF2BB6" w:rsidP="003131E2">
            <w:pPr>
              <w:pStyle w:val="Tabletext-evidencematrix"/>
            </w:pPr>
            <w:r w:rsidRPr="00C70209">
              <w:t>MD 0.07 [0.02, 0.12]</w:t>
            </w:r>
            <w:r w:rsidRPr="00C70209">
              <w:rPr>
                <w:vertAlign w:val="superscript"/>
              </w:rPr>
              <w:t>d</w:t>
            </w:r>
          </w:p>
        </w:tc>
        <w:tc>
          <w:tcPr>
            <w:tcW w:w="608" w:type="pct"/>
            <w:gridSpan w:val="2"/>
            <w:shd w:val="clear" w:color="auto" w:fill="D9D9D9" w:themeFill="background1" w:themeFillShade="D9"/>
          </w:tcPr>
          <w:p w14:paraId="230E60D6" w14:textId="5CC8E7AB" w:rsidR="00DF2BB6" w:rsidRPr="00C70209" w:rsidRDefault="00DF2BB6" w:rsidP="003131E2">
            <w:pPr>
              <w:pStyle w:val="Tabletext-evidencematrix"/>
              <w:rPr>
                <w:i/>
              </w:rPr>
            </w:pPr>
            <w:r w:rsidRPr="00C70209">
              <w:rPr>
                <w:i/>
              </w:rPr>
              <w:t>Favours early rHuEPO + iron</w:t>
            </w:r>
          </w:p>
          <w:p w14:paraId="79A5A537" w14:textId="357618B7" w:rsidR="00DF2BB6" w:rsidRPr="00C70209" w:rsidRDefault="001A475D" w:rsidP="003131E2">
            <w:pPr>
              <w:pStyle w:val="Tabletext-evidencematrix"/>
              <w:rPr>
                <w:i/>
              </w:rPr>
            </w:pPr>
            <w:r w:rsidRPr="001A475D">
              <w:rPr>
                <w:i/>
              </w:rPr>
              <w:t>P &lt; </w:t>
            </w:r>
            <w:r w:rsidR="00DF2BB6" w:rsidRPr="00C70209">
              <w:t>0.01</w:t>
            </w:r>
          </w:p>
        </w:tc>
      </w:tr>
      <w:tr w:rsidR="00DF2BB6" w:rsidRPr="00C70209" w14:paraId="5A7999DD" w14:textId="77777777" w:rsidTr="003131E2">
        <w:trPr>
          <w:cantSplit/>
        </w:trPr>
        <w:tc>
          <w:tcPr>
            <w:tcW w:w="438" w:type="pct"/>
            <w:vMerge/>
            <w:shd w:val="clear" w:color="auto" w:fill="auto"/>
          </w:tcPr>
          <w:p w14:paraId="00A59DFF" w14:textId="77777777" w:rsidR="00DF2BB6" w:rsidRPr="00C70209" w:rsidRDefault="00DF2BB6" w:rsidP="003131E2">
            <w:pPr>
              <w:pStyle w:val="Tabletext-evidencematrix"/>
            </w:pPr>
          </w:p>
        </w:tc>
        <w:tc>
          <w:tcPr>
            <w:tcW w:w="501" w:type="pct"/>
            <w:vMerge/>
            <w:shd w:val="clear" w:color="auto" w:fill="auto"/>
          </w:tcPr>
          <w:p w14:paraId="6CAAF56F" w14:textId="77777777" w:rsidR="00DF2BB6" w:rsidRPr="00C70209" w:rsidRDefault="00DF2BB6" w:rsidP="003131E2">
            <w:pPr>
              <w:pStyle w:val="Tabletext-evidencematrix"/>
            </w:pPr>
          </w:p>
        </w:tc>
        <w:tc>
          <w:tcPr>
            <w:tcW w:w="499" w:type="pct"/>
            <w:vMerge/>
            <w:shd w:val="clear" w:color="auto" w:fill="auto"/>
          </w:tcPr>
          <w:p w14:paraId="75968D32" w14:textId="77777777" w:rsidR="00DF2BB6" w:rsidRPr="00C70209" w:rsidRDefault="00DF2BB6" w:rsidP="003131E2">
            <w:pPr>
              <w:pStyle w:val="Tabletext-evidencematrix"/>
            </w:pPr>
          </w:p>
        </w:tc>
        <w:tc>
          <w:tcPr>
            <w:tcW w:w="422" w:type="pct"/>
            <w:vMerge/>
            <w:shd w:val="clear" w:color="auto" w:fill="auto"/>
          </w:tcPr>
          <w:p w14:paraId="2BB3B5DF" w14:textId="77777777" w:rsidR="00DF2BB6" w:rsidRPr="00C70209" w:rsidRDefault="00DF2BB6" w:rsidP="003131E2">
            <w:pPr>
              <w:pStyle w:val="Tabletext-evidencematrix"/>
            </w:pPr>
          </w:p>
        </w:tc>
        <w:tc>
          <w:tcPr>
            <w:tcW w:w="490" w:type="pct"/>
            <w:vMerge/>
            <w:shd w:val="clear" w:color="auto" w:fill="auto"/>
          </w:tcPr>
          <w:p w14:paraId="2854E57C" w14:textId="77777777" w:rsidR="00DF2BB6" w:rsidRPr="00C70209" w:rsidRDefault="00DF2BB6" w:rsidP="003131E2">
            <w:pPr>
              <w:pStyle w:val="Tabletext-evidencematrix"/>
            </w:pPr>
          </w:p>
        </w:tc>
        <w:tc>
          <w:tcPr>
            <w:tcW w:w="492" w:type="pct"/>
            <w:vMerge w:val="restart"/>
            <w:shd w:val="clear" w:color="auto" w:fill="auto"/>
          </w:tcPr>
          <w:p w14:paraId="5BF485BC" w14:textId="7B7D6DDC" w:rsidR="00DF2BB6" w:rsidRPr="00C70209" w:rsidRDefault="00DF2BB6" w:rsidP="003131E2">
            <w:pPr>
              <w:pStyle w:val="Tabletext-evidencematrix"/>
            </w:pPr>
            <w:r w:rsidRPr="00C70209">
              <w:t>Ferritin (</w:t>
            </w:r>
            <w:r w:rsidR="00C70209">
              <w:t>µ</w:t>
            </w:r>
            <w:r w:rsidRPr="00C70209">
              <w:t>g/L) at end of treatment</w:t>
            </w:r>
          </w:p>
          <w:p w14:paraId="4EBB6645" w14:textId="77777777" w:rsidR="00DF2BB6" w:rsidRPr="00C70209" w:rsidRDefault="00DF2BB6" w:rsidP="003131E2">
            <w:pPr>
              <w:pStyle w:val="Tabletext-evidencematrix"/>
            </w:pPr>
            <w:r w:rsidRPr="00C70209">
              <w:t>*Group A</w:t>
            </w:r>
          </w:p>
          <w:p w14:paraId="064F5144" w14:textId="77777777" w:rsidR="00DF2BB6" w:rsidRPr="00C70209" w:rsidRDefault="00DF2BB6" w:rsidP="003131E2">
            <w:pPr>
              <w:pStyle w:val="Tabletext-evidencematrix"/>
            </w:pPr>
            <w:r w:rsidRPr="00C70209">
              <w:t>*Group B</w:t>
            </w:r>
          </w:p>
        </w:tc>
        <w:tc>
          <w:tcPr>
            <w:tcW w:w="517" w:type="pct"/>
            <w:shd w:val="clear" w:color="auto" w:fill="auto"/>
          </w:tcPr>
          <w:p w14:paraId="2BED5C45" w14:textId="77777777" w:rsidR="00DF2BB6" w:rsidRPr="00C70209" w:rsidRDefault="00DF2BB6" w:rsidP="003131E2">
            <w:pPr>
              <w:pStyle w:val="Tabletext-evidencematrix"/>
            </w:pPr>
            <w:r w:rsidRPr="00C70209">
              <w:t>NR</w:t>
            </w:r>
          </w:p>
        </w:tc>
        <w:tc>
          <w:tcPr>
            <w:tcW w:w="517" w:type="pct"/>
            <w:shd w:val="clear" w:color="auto" w:fill="auto"/>
          </w:tcPr>
          <w:p w14:paraId="4BF9903E" w14:textId="77777777" w:rsidR="00DF2BB6" w:rsidRPr="00C70209" w:rsidRDefault="00DF2BB6" w:rsidP="003131E2">
            <w:pPr>
              <w:pStyle w:val="Tabletext-evidencematrix"/>
            </w:pPr>
            <w:r w:rsidRPr="00C70209">
              <w:t>NR</w:t>
            </w:r>
          </w:p>
        </w:tc>
        <w:tc>
          <w:tcPr>
            <w:tcW w:w="516" w:type="pct"/>
            <w:shd w:val="clear" w:color="auto" w:fill="auto"/>
          </w:tcPr>
          <w:p w14:paraId="401F77CF" w14:textId="77777777" w:rsidR="00DF2BB6" w:rsidRPr="00C70209" w:rsidRDefault="00DF2BB6" w:rsidP="003131E2">
            <w:pPr>
              <w:pStyle w:val="Tabletext-evidencematrix"/>
            </w:pPr>
            <w:r w:rsidRPr="00C70209">
              <w:t>NR</w:t>
            </w:r>
          </w:p>
        </w:tc>
        <w:tc>
          <w:tcPr>
            <w:tcW w:w="608" w:type="pct"/>
            <w:gridSpan w:val="2"/>
            <w:shd w:val="clear" w:color="auto" w:fill="FFFFFF" w:themeFill="background1"/>
          </w:tcPr>
          <w:p w14:paraId="12441F83" w14:textId="77777777" w:rsidR="00DF2BB6" w:rsidRPr="00C70209" w:rsidRDefault="00DF2BB6" w:rsidP="003131E2">
            <w:pPr>
              <w:pStyle w:val="Tabletext-evidencematrix"/>
            </w:pPr>
            <w:r w:rsidRPr="00C70209">
              <w:t>NR</w:t>
            </w:r>
          </w:p>
        </w:tc>
      </w:tr>
      <w:tr w:rsidR="00DF2BB6" w:rsidRPr="00C70209" w14:paraId="26B02BC6" w14:textId="77777777" w:rsidTr="003131E2">
        <w:trPr>
          <w:cantSplit/>
        </w:trPr>
        <w:tc>
          <w:tcPr>
            <w:tcW w:w="438" w:type="pct"/>
            <w:vMerge/>
            <w:shd w:val="clear" w:color="auto" w:fill="auto"/>
          </w:tcPr>
          <w:p w14:paraId="061092BF" w14:textId="77777777" w:rsidR="00DF2BB6" w:rsidRPr="00C70209" w:rsidRDefault="00DF2BB6" w:rsidP="003131E2">
            <w:pPr>
              <w:pStyle w:val="Tabletext-evidencematrix"/>
            </w:pPr>
          </w:p>
        </w:tc>
        <w:tc>
          <w:tcPr>
            <w:tcW w:w="501" w:type="pct"/>
            <w:vMerge/>
            <w:shd w:val="clear" w:color="auto" w:fill="auto"/>
          </w:tcPr>
          <w:p w14:paraId="44DA6C99" w14:textId="77777777" w:rsidR="00DF2BB6" w:rsidRPr="00C70209" w:rsidRDefault="00DF2BB6" w:rsidP="003131E2">
            <w:pPr>
              <w:pStyle w:val="Tabletext-evidencematrix"/>
            </w:pPr>
          </w:p>
        </w:tc>
        <w:tc>
          <w:tcPr>
            <w:tcW w:w="499" w:type="pct"/>
            <w:vMerge/>
            <w:shd w:val="clear" w:color="auto" w:fill="auto"/>
          </w:tcPr>
          <w:p w14:paraId="0A8500CD" w14:textId="77777777" w:rsidR="00DF2BB6" w:rsidRPr="00C70209" w:rsidRDefault="00DF2BB6" w:rsidP="003131E2">
            <w:pPr>
              <w:pStyle w:val="Tabletext-evidencematrix"/>
            </w:pPr>
          </w:p>
        </w:tc>
        <w:tc>
          <w:tcPr>
            <w:tcW w:w="422" w:type="pct"/>
            <w:vMerge/>
            <w:shd w:val="clear" w:color="auto" w:fill="auto"/>
          </w:tcPr>
          <w:p w14:paraId="2B7C7C6F" w14:textId="77777777" w:rsidR="00DF2BB6" w:rsidRPr="00C70209" w:rsidRDefault="00DF2BB6" w:rsidP="003131E2">
            <w:pPr>
              <w:pStyle w:val="Tabletext-evidencematrix"/>
            </w:pPr>
          </w:p>
        </w:tc>
        <w:tc>
          <w:tcPr>
            <w:tcW w:w="490" w:type="pct"/>
            <w:vMerge/>
            <w:shd w:val="clear" w:color="auto" w:fill="auto"/>
          </w:tcPr>
          <w:p w14:paraId="61BE7E7F" w14:textId="77777777" w:rsidR="00DF2BB6" w:rsidRPr="00C70209" w:rsidRDefault="00DF2BB6" w:rsidP="003131E2">
            <w:pPr>
              <w:pStyle w:val="Tabletext-evidencematrix"/>
            </w:pPr>
          </w:p>
        </w:tc>
        <w:tc>
          <w:tcPr>
            <w:tcW w:w="492" w:type="pct"/>
            <w:vMerge/>
            <w:shd w:val="clear" w:color="auto" w:fill="auto"/>
          </w:tcPr>
          <w:p w14:paraId="6407B59C" w14:textId="77777777" w:rsidR="00DF2BB6" w:rsidRPr="00C70209" w:rsidRDefault="00DF2BB6" w:rsidP="003131E2">
            <w:pPr>
              <w:pStyle w:val="Tabletext-evidencematrix"/>
            </w:pPr>
          </w:p>
        </w:tc>
        <w:tc>
          <w:tcPr>
            <w:tcW w:w="517" w:type="pct"/>
            <w:shd w:val="clear" w:color="auto" w:fill="auto"/>
          </w:tcPr>
          <w:p w14:paraId="16CF1BF5" w14:textId="77777777" w:rsidR="00DF2BB6" w:rsidRPr="00C70209" w:rsidRDefault="00DF2BB6" w:rsidP="003131E2">
            <w:pPr>
              <w:pStyle w:val="Tabletext-evidencematrix"/>
            </w:pPr>
            <w:r w:rsidRPr="00C70209">
              <w:t xml:space="preserve">237 ± 184 </w:t>
            </w:r>
          </w:p>
        </w:tc>
        <w:tc>
          <w:tcPr>
            <w:tcW w:w="517" w:type="pct"/>
            <w:shd w:val="clear" w:color="auto" w:fill="auto"/>
          </w:tcPr>
          <w:p w14:paraId="22704A44" w14:textId="77777777" w:rsidR="00DF2BB6" w:rsidRPr="00C70209" w:rsidRDefault="00DF2BB6" w:rsidP="003131E2">
            <w:pPr>
              <w:pStyle w:val="Tabletext-evidencematrix"/>
            </w:pPr>
            <w:r w:rsidRPr="00C70209">
              <w:t xml:space="preserve">267 ± 185 </w:t>
            </w:r>
          </w:p>
        </w:tc>
        <w:tc>
          <w:tcPr>
            <w:tcW w:w="516" w:type="pct"/>
            <w:shd w:val="clear" w:color="auto" w:fill="auto"/>
          </w:tcPr>
          <w:p w14:paraId="48DDD863" w14:textId="77777777" w:rsidR="00DF2BB6" w:rsidRPr="00C70209" w:rsidRDefault="00DF2BB6" w:rsidP="003131E2">
            <w:pPr>
              <w:pStyle w:val="Tabletext-evidencematrix"/>
            </w:pPr>
            <w:r w:rsidRPr="00C70209">
              <w:t>MD –30.00 [144.35, 84.35]</w:t>
            </w:r>
            <w:r w:rsidRPr="00C70209">
              <w:rPr>
                <w:vertAlign w:val="superscript"/>
              </w:rPr>
              <w:t>d</w:t>
            </w:r>
          </w:p>
        </w:tc>
        <w:tc>
          <w:tcPr>
            <w:tcW w:w="608" w:type="pct"/>
            <w:gridSpan w:val="2"/>
            <w:shd w:val="clear" w:color="auto" w:fill="FFFFFF" w:themeFill="background1"/>
          </w:tcPr>
          <w:p w14:paraId="01C324F6" w14:textId="77777777" w:rsidR="00DF2BB6" w:rsidRPr="00C70209" w:rsidRDefault="00DF2BB6" w:rsidP="003131E2">
            <w:pPr>
              <w:pStyle w:val="Tabletext-evidencematrix"/>
              <w:rPr>
                <w:i/>
              </w:rPr>
            </w:pPr>
            <w:r w:rsidRPr="00C70209">
              <w:rPr>
                <w:i/>
              </w:rPr>
              <w:t>No significant difference</w:t>
            </w:r>
          </w:p>
          <w:p w14:paraId="366DA06C" w14:textId="254F3D78" w:rsidR="00DF2BB6" w:rsidRPr="00C70209" w:rsidRDefault="001A475D" w:rsidP="003131E2">
            <w:pPr>
              <w:pStyle w:val="Tabletext-evidencematrix"/>
            </w:pPr>
            <w:r w:rsidRPr="001A475D">
              <w:rPr>
                <w:i/>
              </w:rPr>
              <w:t>P = </w:t>
            </w:r>
            <w:r w:rsidR="00DF2BB6" w:rsidRPr="00C70209">
              <w:t>0.61</w:t>
            </w:r>
            <w:r w:rsidR="00DF2BB6" w:rsidRPr="00C70209">
              <w:rPr>
                <w:vertAlign w:val="superscript"/>
              </w:rPr>
              <w:t>d</w:t>
            </w:r>
          </w:p>
        </w:tc>
      </w:tr>
      <w:tr w:rsidR="00DF2BB6" w:rsidRPr="00C70209" w14:paraId="593D9B40" w14:textId="77777777" w:rsidTr="003131E2">
        <w:trPr>
          <w:cantSplit/>
        </w:trPr>
        <w:tc>
          <w:tcPr>
            <w:tcW w:w="438" w:type="pct"/>
            <w:vMerge/>
            <w:shd w:val="clear" w:color="auto" w:fill="auto"/>
          </w:tcPr>
          <w:p w14:paraId="4F8C21EC" w14:textId="77777777" w:rsidR="00DF2BB6" w:rsidRPr="00C70209" w:rsidRDefault="00DF2BB6" w:rsidP="003131E2">
            <w:pPr>
              <w:pStyle w:val="Tabletext-evidencematrix"/>
            </w:pPr>
          </w:p>
        </w:tc>
        <w:tc>
          <w:tcPr>
            <w:tcW w:w="501" w:type="pct"/>
            <w:vMerge/>
            <w:shd w:val="clear" w:color="auto" w:fill="auto"/>
          </w:tcPr>
          <w:p w14:paraId="4DFE3027" w14:textId="77777777" w:rsidR="00DF2BB6" w:rsidRPr="00C70209" w:rsidRDefault="00DF2BB6" w:rsidP="003131E2">
            <w:pPr>
              <w:pStyle w:val="Tabletext-evidencematrix"/>
            </w:pPr>
          </w:p>
        </w:tc>
        <w:tc>
          <w:tcPr>
            <w:tcW w:w="499" w:type="pct"/>
            <w:vMerge/>
            <w:shd w:val="clear" w:color="auto" w:fill="auto"/>
          </w:tcPr>
          <w:p w14:paraId="2B8A24B5" w14:textId="77777777" w:rsidR="00DF2BB6" w:rsidRPr="00C70209" w:rsidRDefault="00DF2BB6" w:rsidP="003131E2">
            <w:pPr>
              <w:pStyle w:val="Tabletext-evidencematrix"/>
            </w:pPr>
          </w:p>
        </w:tc>
        <w:tc>
          <w:tcPr>
            <w:tcW w:w="422" w:type="pct"/>
            <w:vMerge/>
            <w:shd w:val="clear" w:color="auto" w:fill="auto"/>
          </w:tcPr>
          <w:p w14:paraId="6DAEF3BD" w14:textId="77777777" w:rsidR="00DF2BB6" w:rsidRPr="00C70209" w:rsidRDefault="00DF2BB6" w:rsidP="003131E2">
            <w:pPr>
              <w:pStyle w:val="Tabletext-evidencematrix"/>
            </w:pPr>
          </w:p>
        </w:tc>
        <w:tc>
          <w:tcPr>
            <w:tcW w:w="490" w:type="pct"/>
            <w:vMerge/>
            <w:shd w:val="clear" w:color="auto" w:fill="auto"/>
          </w:tcPr>
          <w:p w14:paraId="6BC99E81" w14:textId="77777777" w:rsidR="00DF2BB6" w:rsidRPr="00C70209" w:rsidRDefault="00DF2BB6" w:rsidP="003131E2">
            <w:pPr>
              <w:pStyle w:val="Tabletext-evidencematrix"/>
            </w:pPr>
          </w:p>
        </w:tc>
        <w:tc>
          <w:tcPr>
            <w:tcW w:w="492" w:type="pct"/>
            <w:vMerge w:val="restart"/>
            <w:shd w:val="clear" w:color="auto" w:fill="auto"/>
            <w:vAlign w:val="bottom"/>
          </w:tcPr>
          <w:p w14:paraId="30D2BD04" w14:textId="77777777" w:rsidR="00DF2BB6" w:rsidRPr="00C70209" w:rsidRDefault="00DF2BB6" w:rsidP="003131E2">
            <w:pPr>
              <w:pStyle w:val="Tabletext-subanalysis"/>
              <w:jc w:val="right"/>
            </w:pPr>
            <w:r w:rsidRPr="00C70209">
              <w:t>infants without complications</w:t>
            </w:r>
          </w:p>
        </w:tc>
        <w:tc>
          <w:tcPr>
            <w:tcW w:w="2158" w:type="pct"/>
            <w:gridSpan w:val="5"/>
            <w:shd w:val="clear" w:color="auto" w:fill="auto"/>
          </w:tcPr>
          <w:p w14:paraId="1FAA0990" w14:textId="77777777" w:rsidR="00DF2BB6" w:rsidRPr="00C70209" w:rsidRDefault="00DF2BB6" w:rsidP="003131E2">
            <w:pPr>
              <w:pStyle w:val="Tabletext-subanalysis"/>
            </w:pPr>
            <w:r w:rsidRPr="00C70209">
              <w:rPr>
                <w:rStyle w:val="Emphasis"/>
              </w:rPr>
              <w:t>Secondary analysis (Group A only): complications (mechanical ventilation, sepsis)</w:t>
            </w:r>
          </w:p>
        </w:tc>
      </w:tr>
      <w:tr w:rsidR="00DF2BB6" w:rsidRPr="00C70209" w14:paraId="02715818" w14:textId="77777777" w:rsidTr="003131E2">
        <w:trPr>
          <w:cantSplit/>
        </w:trPr>
        <w:tc>
          <w:tcPr>
            <w:tcW w:w="438" w:type="pct"/>
            <w:vMerge/>
            <w:shd w:val="clear" w:color="auto" w:fill="auto"/>
          </w:tcPr>
          <w:p w14:paraId="2B79BA19" w14:textId="77777777" w:rsidR="00DF2BB6" w:rsidRPr="00C70209" w:rsidRDefault="00DF2BB6" w:rsidP="003131E2">
            <w:pPr>
              <w:pStyle w:val="Tabletext-evidencematrix"/>
            </w:pPr>
          </w:p>
        </w:tc>
        <w:tc>
          <w:tcPr>
            <w:tcW w:w="501" w:type="pct"/>
            <w:vMerge/>
            <w:shd w:val="clear" w:color="auto" w:fill="auto"/>
          </w:tcPr>
          <w:p w14:paraId="77E50E5F" w14:textId="77777777" w:rsidR="00DF2BB6" w:rsidRPr="00C70209" w:rsidRDefault="00DF2BB6" w:rsidP="003131E2">
            <w:pPr>
              <w:pStyle w:val="Tabletext-evidencematrix"/>
            </w:pPr>
          </w:p>
        </w:tc>
        <w:tc>
          <w:tcPr>
            <w:tcW w:w="499" w:type="pct"/>
            <w:vMerge/>
            <w:shd w:val="clear" w:color="auto" w:fill="auto"/>
          </w:tcPr>
          <w:p w14:paraId="296542AE" w14:textId="77777777" w:rsidR="00DF2BB6" w:rsidRPr="00C70209" w:rsidRDefault="00DF2BB6" w:rsidP="003131E2">
            <w:pPr>
              <w:pStyle w:val="Tabletext-evidencematrix"/>
            </w:pPr>
          </w:p>
        </w:tc>
        <w:tc>
          <w:tcPr>
            <w:tcW w:w="422" w:type="pct"/>
            <w:vMerge/>
            <w:shd w:val="clear" w:color="auto" w:fill="auto"/>
          </w:tcPr>
          <w:p w14:paraId="2CBBE3E8" w14:textId="77777777" w:rsidR="00DF2BB6" w:rsidRPr="00C70209" w:rsidRDefault="00DF2BB6" w:rsidP="003131E2">
            <w:pPr>
              <w:pStyle w:val="Tabletext-evidencematrix"/>
            </w:pPr>
          </w:p>
        </w:tc>
        <w:tc>
          <w:tcPr>
            <w:tcW w:w="490" w:type="pct"/>
            <w:vMerge/>
            <w:shd w:val="clear" w:color="auto" w:fill="auto"/>
          </w:tcPr>
          <w:p w14:paraId="3F22F4D4" w14:textId="77777777" w:rsidR="00DF2BB6" w:rsidRPr="00C70209" w:rsidRDefault="00DF2BB6" w:rsidP="003131E2">
            <w:pPr>
              <w:pStyle w:val="Tabletext-evidencematrix"/>
            </w:pPr>
          </w:p>
        </w:tc>
        <w:tc>
          <w:tcPr>
            <w:tcW w:w="492" w:type="pct"/>
            <w:vMerge/>
            <w:shd w:val="clear" w:color="auto" w:fill="auto"/>
            <w:vAlign w:val="bottom"/>
          </w:tcPr>
          <w:p w14:paraId="3B172FAC" w14:textId="77777777" w:rsidR="00DF2BB6" w:rsidRPr="00C70209" w:rsidRDefault="00DF2BB6" w:rsidP="003131E2">
            <w:pPr>
              <w:pStyle w:val="Tabletext-subanalysis"/>
              <w:jc w:val="right"/>
            </w:pPr>
          </w:p>
        </w:tc>
        <w:tc>
          <w:tcPr>
            <w:tcW w:w="517" w:type="pct"/>
            <w:shd w:val="clear" w:color="auto" w:fill="auto"/>
          </w:tcPr>
          <w:p w14:paraId="038CBE58" w14:textId="77777777" w:rsidR="00DF2BB6" w:rsidRPr="00C70209" w:rsidRDefault="00DF2BB6" w:rsidP="003131E2">
            <w:pPr>
              <w:pStyle w:val="Tabletext-evidencematrix"/>
            </w:pPr>
            <w:r w:rsidRPr="00C70209">
              <w:t xml:space="preserve">193 ± 161 </w:t>
            </w:r>
          </w:p>
        </w:tc>
        <w:tc>
          <w:tcPr>
            <w:tcW w:w="517" w:type="pct"/>
            <w:shd w:val="clear" w:color="auto" w:fill="auto"/>
          </w:tcPr>
          <w:p w14:paraId="496ED5D0" w14:textId="77777777" w:rsidR="00DF2BB6" w:rsidRPr="00C70209" w:rsidRDefault="00DF2BB6" w:rsidP="003131E2">
            <w:pPr>
              <w:pStyle w:val="Tabletext-evidencematrix"/>
            </w:pPr>
            <w:r w:rsidRPr="00C70209">
              <w:t xml:space="preserve">313 ± 139 </w:t>
            </w:r>
          </w:p>
        </w:tc>
        <w:tc>
          <w:tcPr>
            <w:tcW w:w="516" w:type="pct"/>
            <w:shd w:val="clear" w:color="auto" w:fill="auto"/>
          </w:tcPr>
          <w:p w14:paraId="3C0D6DF8" w14:textId="77777777" w:rsidR="00DF2BB6" w:rsidRPr="00C70209" w:rsidRDefault="00DF2BB6" w:rsidP="003131E2">
            <w:pPr>
              <w:pStyle w:val="Tabletext-evidencematrix"/>
            </w:pPr>
            <w:r w:rsidRPr="00C70209">
              <w:t>MD –120.00 [–247.05, 7.05]</w:t>
            </w:r>
            <w:r w:rsidRPr="00C70209">
              <w:rPr>
                <w:vertAlign w:val="superscript"/>
              </w:rPr>
              <w:t>d</w:t>
            </w:r>
          </w:p>
        </w:tc>
        <w:tc>
          <w:tcPr>
            <w:tcW w:w="608" w:type="pct"/>
            <w:gridSpan w:val="2"/>
            <w:shd w:val="clear" w:color="auto" w:fill="FFFFFF" w:themeFill="background1"/>
          </w:tcPr>
          <w:p w14:paraId="6A40A207" w14:textId="77777777" w:rsidR="00DF2BB6" w:rsidRPr="00C70209" w:rsidRDefault="00DF2BB6" w:rsidP="003131E2">
            <w:pPr>
              <w:pStyle w:val="Tabletext-evidencematrix"/>
              <w:rPr>
                <w:i/>
              </w:rPr>
            </w:pPr>
            <w:r w:rsidRPr="00C70209">
              <w:rPr>
                <w:i/>
              </w:rPr>
              <w:t>No significant difference</w:t>
            </w:r>
          </w:p>
          <w:p w14:paraId="4C94C5B4" w14:textId="54041E77" w:rsidR="00DF2BB6" w:rsidRPr="00C70209" w:rsidRDefault="001A475D" w:rsidP="003131E2">
            <w:pPr>
              <w:pStyle w:val="Tabletext-evidencematrix"/>
              <w:rPr>
                <w:i/>
              </w:rPr>
            </w:pPr>
            <w:r w:rsidRPr="001A475D">
              <w:rPr>
                <w:i/>
              </w:rPr>
              <w:t>P = </w:t>
            </w:r>
            <w:r w:rsidR="00DF2BB6" w:rsidRPr="00C70209">
              <w:t>0.06</w:t>
            </w:r>
            <w:r w:rsidR="00DF2BB6" w:rsidRPr="00C70209">
              <w:rPr>
                <w:vertAlign w:val="superscript"/>
              </w:rPr>
              <w:t>d</w:t>
            </w:r>
          </w:p>
        </w:tc>
      </w:tr>
      <w:tr w:rsidR="00DF2BB6" w:rsidRPr="00C70209" w14:paraId="2BB7041D" w14:textId="77777777" w:rsidTr="003131E2">
        <w:trPr>
          <w:cantSplit/>
        </w:trPr>
        <w:tc>
          <w:tcPr>
            <w:tcW w:w="438" w:type="pct"/>
            <w:vMerge/>
            <w:shd w:val="clear" w:color="auto" w:fill="auto"/>
          </w:tcPr>
          <w:p w14:paraId="514D520E" w14:textId="77777777" w:rsidR="00DF2BB6" w:rsidRPr="00C70209" w:rsidRDefault="00DF2BB6" w:rsidP="003131E2">
            <w:pPr>
              <w:pStyle w:val="Tabletext-evidencematrix"/>
            </w:pPr>
          </w:p>
        </w:tc>
        <w:tc>
          <w:tcPr>
            <w:tcW w:w="501" w:type="pct"/>
            <w:vMerge/>
            <w:shd w:val="clear" w:color="auto" w:fill="auto"/>
          </w:tcPr>
          <w:p w14:paraId="1E51CBEA" w14:textId="77777777" w:rsidR="00DF2BB6" w:rsidRPr="00C70209" w:rsidRDefault="00DF2BB6" w:rsidP="003131E2">
            <w:pPr>
              <w:pStyle w:val="Tabletext-evidencematrix"/>
            </w:pPr>
          </w:p>
        </w:tc>
        <w:tc>
          <w:tcPr>
            <w:tcW w:w="499" w:type="pct"/>
            <w:vMerge/>
            <w:shd w:val="clear" w:color="auto" w:fill="auto"/>
          </w:tcPr>
          <w:p w14:paraId="43089EE8" w14:textId="77777777" w:rsidR="00DF2BB6" w:rsidRPr="00C70209" w:rsidRDefault="00DF2BB6" w:rsidP="003131E2">
            <w:pPr>
              <w:pStyle w:val="Tabletext-evidencematrix"/>
            </w:pPr>
          </w:p>
        </w:tc>
        <w:tc>
          <w:tcPr>
            <w:tcW w:w="422" w:type="pct"/>
            <w:vMerge/>
            <w:shd w:val="clear" w:color="auto" w:fill="auto"/>
          </w:tcPr>
          <w:p w14:paraId="3CC50E63" w14:textId="77777777" w:rsidR="00DF2BB6" w:rsidRPr="00C70209" w:rsidRDefault="00DF2BB6" w:rsidP="003131E2">
            <w:pPr>
              <w:pStyle w:val="Tabletext-evidencematrix"/>
            </w:pPr>
          </w:p>
        </w:tc>
        <w:tc>
          <w:tcPr>
            <w:tcW w:w="490" w:type="pct"/>
            <w:vMerge/>
            <w:shd w:val="clear" w:color="auto" w:fill="auto"/>
          </w:tcPr>
          <w:p w14:paraId="6EC5B937" w14:textId="77777777" w:rsidR="00DF2BB6" w:rsidRPr="00C70209" w:rsidRDefault="00DF2BB6" w:rsidP="003131E2">
            <w:pPr>
              <w:pStyle w:val="Tabletext-evidencematrix"/>
            </w:pPr>
          </w:p>
        </w:tc>
        <w:tc>
          <w:tcPr>
            <w:tcW w:w="492" w:type="pct"/>
            <w:shd w:val="clear" w:color="auto" w:fill="auto"/>
          </w:tcPr>
          <w:p w14:paraId="325F573C" w14:textId="77777777" w:rsidR="00DF2BB6" w:rsidRPr="00C70209" w:rsidRDefault="00DF2BB6" w:rsidP="003131E2">
            <w:pPr>
              <w:pStyle w:val="Tabletext-subanalysis"/>
              <w:jc w:val="right"/>
            </w:pPr>
            <w:r w:rsidRPr="00C70209">
              <w:t>infants with complications</w:t>
            </w:r>
          </w:p>
        </w:tc>
        <w:tc>
          <w:tcPr>
            <w:tcW w:w="517" w:type="pct"/>
            <w:shd w:val="clear" w:color="auto" w:fill="auto"/>
          </w:tcPr>
          <w:p w14:paraId="0EA27423" w14:textId="77777777" w:rsidR="00DF2BB6" w:rsidRPr="00C70209" w:rsidRDefault="00DF2BB6" w:rsidP="003131E2">
            <w:pPr>
              <w:pStyle w:val="Tabletext-evidencematrix"/>
            </w:pPr>
            <w:r w:rsidRPr="00C70209">
              <w:t xml:space="preserve">334 ± 165 </w:t>
            </w:r>
          </w:p>
        </w:tc>
        <w:tc>
          <w:tcPr>
            <w:tcW w:w="517" w:type="pct"/>
            <w:shd w:val="clear" w:color="auto" w:fill="auto"/>
          </w:tcPr>
          <w:p w14:paraId="094E264E" w14:textId="77777777" w:rsidR="00DF2BB6" w:rsidRPr="00C70209" w:rsidRDefault="00DF2BB6" w:rsidP="003131E2">
            <w:pPr>
              <w:pStyle w:val="Tabletext-evidencematrix"/>
            </w:pPr>
            <w:r w:rsidRPr="00C70209">
              <w:t xml:space="preserve">470 ± 250 </w:t>
            </w:r>
          </w:p>
        </w:tc>
        <w:tc>
          <w:tcPr>
            <w:tcW w:w="516" w:type="pct"/>
            <w:shd w:val="clear" w:color="auto" w:fill="auto"/>
          </w:tcPr>
          <w:p w14:paraId="16202BAC" w14:textId="77777777" w:rsidR="00DF2BB6" w:rsidRPr="00C70209" w:rsidRDefault="00DF2BB6" w:rsidP="003131E2">
            <w:pPr>
              <w:pStyle w:val="Tabletext-evidencematrix"/>
            </w:pPr>
            <w:r w:rsidRPr="00C70209">
              <w:t>MD –136.00 [–292.91, 20.91]</w:t>
            </w:r>
            <w:r w:rsidRPr="00C70209">
              <w:rPr>
                <w:vertAlign w:val="superscript"/>
              </w:rPr>
              <w:t>d</w:t>
            </w:r>
          </w:p>
        </w:tc>
        <w:tc>
          <w:tcPr>
            <w:tcW w:w="608" w:type="pct"/>
            <w:gridSpan w:val="2"/>
            <w:shd w:val="clear" w:color="auto" w:fill="FFFFFF" w:themeFill="background1"/>
          </w:tcPr>
          <w:p w14:paraId="6B3814D6" w14:textId="77777777" w:rsidR="00DF2BB6" w:rsidRPr="00C70209" w:rsidRDefault="00DF2BB6" w:rsidP="003131E2">
            <w:pPr>
              <w:pStyle w:val="Tabletext-evidencematrix"/>
              <w:rPr>
                <w:i/>
              </w:rPr>
            </w:pPr>
            <w:r w:rsidRPr="00C70209">
              <w:rPr>
                <w:i/>
              </w:rPr>
              <w:t>No significant difference</w:t>
            </w:r>
          </w:p>
          <w:p w14:paraId="61844E26" w14:textId="682E9296" w:rsidR="00DF2BB6" w:rsidRPr="00C70209" w:rsidRDefault="001A475D" w:rsidP="003131E2">
            <w:pPr>
              <w:pStyle w:val="Tabletext-evidencematrix"/>
              <w:rPr>
                <w:i/>
              </w:rPr>
            </w:pPr>
            <w:r w:rsidRPr="001A475D">
              <w:rPr>
                <w:i/>
              </w:rPr>
              <w:t>P = </w:t>
            </w:r>
            <w:r w:rsidR="00DF2BB6" w:rsidRPr="00C70209">
              <w:t>0.09</w:t>
            </w:r>
            <w:r w:rsidR="00DF2BB6" w:rsidRPr="00C70209">
              <w:rPr>
                <w:vertAlign w:val="superscript"/>
              </w:rPr>
              <w:t>d</w:t>
            </w:r>
          </w:p>
        </w:tc>
      </w:tr>
      <w:tr w:rsidR="00DF2BB6" w:rsidRPr="00C70209" w14:paraId="66A3CE21" w14:textId="77777777" w:rsidTr="003131E2">
        <w:trPr>
          <w:cantSplit/>
        </w:trPr>
        <w:tc>
          <w:tcPr>
            <w:tcW w:w="5000" w:type="pct"/>
            <w:gridSpan w:val="11"/>
            <w:tcBorders>
              <w:top w:val="single" w:sz="4" w:space="0" w:color="000000"/>
              <w:bottom w:val="single" w:sz="4" w:space="0" w:color="000000"/>
            </w:tcBorders>
            <w:shd w:val="clear" w:color="auto" w:fill="auto"/>
          </w:tcPr>
          <w:p w14:paraId="27258D20" w14:textId="77777777" w:rsidR="00DF2BB6" w:rsidRPr="00C70209" w:rsidRDefault="00DF2BB6" w:rsidP="003131E2">
            <w:pPr>
              <w:pStyle w:val="TableH5"/>
              <w:rPr>
                <w:rFonts w:eastAsia="Arial Unicode MS"/>
                <w:lang w:eastAsia="ja-JP"/>
              </w:rPr>
            </w:pPr>
            <w:r w:rsidRPr="00C70209">
              <w:t>Feeding intolerance</w:t>
            </w:r>
          </w:p>
        </w:tc>
      </w:tr>
      <w:tr w:rsidR="00DF2BB6" w:rsidRPr="00C70209" w14:paraId="71F3E4D8" w14:textId="77777777" w:rsidTr="003131E2">
        <w:trPr>
          <w:cantSplit/>
        </w:trPr>
        <w:tc>
          <w:tcPr>
            <w:tcW w:w="438" w:type="pct"/>
            <w:vMerge w:val="restart"/>
            <w:shd w:val="clear" w:color="auto" w:fill="auto"/>
          </w:tcPr>
          <w:p w14:paraId="3527A919" w14:textId="0D9C949F" w:rsidR="00DF2BB6" w:rsidRPr="00C70209" w:rsidRDefault="00DF2BB6" w:rsidP="003131E2">
            <w:pPr>
              <w:pStyle w:val="Tabletext-evidencematrix"/>
            </w:pPr>
            <w:r w:rsidRPr="00C70209">
              <w:t>El-Ganzoury 2014</w:t>
            </w:r>
            <w:r w:rsidRPr="00C70209">
              <w:rPr>
                <w:vertAlign w:val="superscript"/>
              </w:rPr>
              <w:t xml:space="preserve">c </w:t>
            </w:r>
            <w:r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 </w:instrText>
            </w:r>
            <w:r w:rsidR="003F7DCB" w:rsidRPr="00C70209">
              <w:fldChar w:fldCharType="begin">
                <w:fldData xml:space="preserve">PEVuZE5vdGU+PENpdGU+PEF1dGhvcj5FbC1HYW56b3VyeTwvQXV0aG9yPjxZZWFyPjIwMTQ8L1ll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0</w:t>
            </w:r>
            <w:r w:rsidRPr="00C70209">
              <w:fldChar w:fldCharType="end"/>
            </w:r>
          </w:p>
          <w:p w14:paraId="4D8EE724" w14:textId="77777777" w:rsidR="00DF2BB6" w:rsidRPr="00C70209" w:rsidRDefault="00DF2BB6" w:rsidP="003131E2">
            <w:pPr>
              <w:pStyle w:val="Tabletext-evidencematrix"/>
            </w:pPr>
            <w:r w:rsidRPr="00C70209">
              <w:t>Level II</w:t>
            </w:r>
          </w:p>
          <w:p w14:paraId="7E463FB8" w14:textId="77777777" w:rsidR="00DF2BB6" w:rsidRPr="00C70209" w:rsidRDefault="00DF2BB6" w:rsidP="003131E2">
            <w:pPr>
              <w:pStyle w:val="Tabletext-evidencematrix"/>
              <w:rPr>
                <w:i/>
              </w:rPr>
            </w:pPr>
            <w:r w:rsidRPr="00C70209">
              <w:rPr>
                <w:i/>
              </w:rPr>
              <w:t>Fair</w:t>
            </w:r>
          </w:p>
        </w:tc>
        <w:tc>
          <w:tcPr>
            <w:tcW w:w="501" w:type="pct"/>
            <w:shd w:val="clear" w:color="auto" w:fill="auto"/>
          </w:tcPr>
          <w:p w14:paraId="68076868" w14:textId="77777777" w:rsidR="00DF2BB6" w:rsidRPr="00C70209" w:rsidRDefault="00DF2BB6" w:rsidP="003131E2">
            <w:pPr>
              <w:pStyle w:val="Tabletext-evidencematrix"/>
            </w:pPr>
            <w:r w:rsidRPr="00C70209">
              <w:t>N=50</w:t>
            </w:r>
          </w:p>
        </w:tc>
        <w:tc>
          <w:tcPr>
            <w:tcW w:w="499" w:type="pct"/>
            <w:vMerge w:val="restart"/>
            <w:shd w:val="clear" w:color="auto" w:fill="auto"/>
          </w:tcPr>
          <w:p w14:paraId="7F3D53A4" w14:textId="77777777" w:rsidR="00DF2BB6" w:rsidRPr="00C70209" w:rsidRDefault="00DF2BB6" w:rsidP="003131E2">
            <w:pPr>
              <w:pStyle w:val="Tabletext-evidencematrix"/>
            </w:pPr>
            <w:r w:rsidRPr="00C70209">
              <w:t xml:space="preserve">Preterm infants (≤33 weeks gestation) </w:t>
            </w:r>
          </w:p>
        </w:tc>
        <w:tc>
          <w:tcPr>
            <w:tcW w:w="422" w:type="pct"/>
            <w:vMerge w:val="restart"/>
            <w:shd w:val="clear" w:color="auto" w:fill="auto"/>
          </w:tcPr>
          <w:p w14:paraId="6EBEB010" w14:textId="77777777" w:rsidR="00DF2BB6" w:rsidRPr="00C70209" w:rsidRDefault="00DF2BB6" w:rsidP="003131E2">
            <w:pPr>
              <w:pStyle w:val="Tabletext-evidencematrix"/>
            </w:pPr>
            <w:r w:rsidRPr="00C70209">
              <w:t>Multiple NICUs, Egypt</w:t>
            </w:r>
          </w:p>
        </w:tc>
        <w:tc>
          <w:tcPr>
            <w:tcW w:w="490" w:type="pct"/>
            <w:shd w:val="clear" w:color="auto" w:fill="auto"/>
          </w:tcPr>
          <w:p w14:paraId="24754ED3" w14:textId="35192FA4" w:rsidR="00DF2BB6" w:rsidRPr="00C70209" w:rsidRDefault="00DF2BB6" w:rsidP="003131E2">
            <w:pPr>
              <w:pStyle w:val="Tabletext-evidencematrix"/>
            </w:pPr>
            <w:r w:rsidRPr="00C70209">
              <w:t xml:space="preserve">rHuEPO versus placebo </w:t>
            </w:r>
          </w:p>
        </w:tc>
        <w:tc>
          <w:tcPr>
            <w:tcW w:w="492" w:type="pct"/>
            <w:shd w:val="clear" w:color="auto" w:fill="auto"/>
          </w:tcPr>
          <w:p w14:paraId="435DB59E" w14:textId="77777777" w:rsidR="00DF2BB6" w:rsidRPr="00C70209" w:rsidRDefault="00DF2BB6" w:rsidP="003131E2">
            <w:pPr>
              <w:pStyle w:val="Tabletext-evidencematrix"/>
            </w:pPr>
            <w:r w:rsidRPr="00C70209">
              <w:t>Hb (g/dL)</w:t>
            </w:r>
          </w:p>
        </w:tc>
        <w:tc>
          <w:tcPr>
            <w:tcW w:w="517" w:type="pct"/>
            <w:shd w:val="clear" w:color="auto" w:fill="auto"/>
          </w:tcPr>
          <w:p w14:paraId="7D0D3461" w14:textId="77777777" w:rsidR="00DF2BB6" w:rsidRPr="00C70209" w:rsidRDefault="00DF2BB6" w:rsidP="003131E2">
            <w:pPr>
              <w:pStyle w:val="Tabletext-evidencematrix"/>
            </w:pPr>
            <w:r w:rsidRPr="00C70209">
              <w:t>17.7 ± 5.5 (n=20)</w:t>
            </w:r>
          </w:p>
        </w:tc>
        <w:tc>
          <w:tcPr>
            <w:tcW w:w="517" w:type="pct"/>
            <w:shd w:val="clear" w:color="auto" w:fill="auto"/>
          </w:tcPr>
          <w:p w14:paraId="7E9F601A" w14:textId="77777777" w:rsidR="00DF2BB6" w:rsidRPr="00C70209" w:rsidRDefault="00DF2BB6" w:rsidP="003131E2">
            <w:pPr>
              <w:pStyle w:val="Tabletext-evidencematrix"/>
            </w:pPr>
            <w:r w:rsidRPr="00C70209">
              <w:t>15.4 ± 2.9 (n=30)</w:t>
            </w:r>
          </w:p>
        </w:tc>
        <w:tc>
          <w:tcPr>
            <w:tcW w:w="519" w:type="pct"/>
            <w:gridSpan w:val="2"/>
            <w:shd w:val="clear" w:color="auto" w:fill="FFFFFF" w:themeFill="background1"/>
          </w:tcPr>
          <w:p w14:paraId="4336B0D1" w14:textId="77777777" w:rsidR="00DF2BB6" w:rsidRPr="00C70209" w:rsidRDefault="00DF2BB6" w:rsidP="003131E2">
            <w:pPr>
              <w:pStyle w:val="Tabletext-evidencematrix"/>
            </w:pPr>
            <w:r w:rsidRPr="00C70209">
              <w:t>MD 2.30 [–0.32, 4.92]</w:t>
            </w:r>
            <w:r w:rsidRPr="00C70209">
              <w:rPr>
                <w:vertAlign w:val="superscript"/>
              </w:rPr>
              <w:t>d</w:t>
            </w:r>
          </w:p>
        </w:tc>
        <w:tc>
          <w:tcPr>
            <w:tcW w:w="605" w:type="pct"/>
            <w:shd w:val="clear" w:color="auto" w:fill="FFFFFF" w:themeFill="background1"/>
          </w:tcPr>
          <w:p w14:paraId="242A2702" w14:textId="2BD4F1FC" w:rsidR="00DF2BB6" w:rsidRPr="00C70209" w:rsidRDefault="00DF2BB6" w:rsidP="003131E2">
            <w:pPr>
              <w:pStyle w:val="Tabletext-evidencematrix"/>
              <w:rPr>
                <w:i/>
              </w:rPr>
            </w:pPr>
            <w:r w:rsidRPr="00C70209">
              <w:rPr>
                <w:i/>
              </w:rPr>
              <w:t>No significant difference</w:t>
            </w:r>
          </w:p>
          <w:p w14:paraId="00272C7B" w14:textId="54BE5226" w:rsidR="00DF2BB6" w:rsidRPr="00C70209" w:rsidRDefault="001A475D" w:rsidP="003131E2">
            <w:pPr>
              <w:pStyle w:val="Tabletext-evidencematrix"/>
            </w:pPr>
            <w:r w:rsidRPr="001A475D">
              <w:rPr>
                <w:i/>
              </w:rPr>
              <w:t>P = </w:t>
            </w:r>
            <w:r w:rsidR="00DF2BB6" w:rsidRPr="00C70209">
              <w:t>0.09</w:t>
            </w:r>
            <w:r w:rsidR="00DF2BB6" w:rsidRPr="00C70209">
              <w:rPr>
                <w:vertAlign w:val="superscript"/>
              </w:rPr>
              <w:t>d</w:t>
            </w:r>
          </w:p>
          <w:p w14:paraId="79E2195C" w14:textId="6DDDD132" w:rsidR="00DF2BB6" w:rsidRPr="00C70209" w:rsidRDefault="001A475D" w:rsidP="003131E2">
            <w:pPr>
              <w:pStyle w:val="Tabletext-evidencematrix"/>
            </w:pPr>
            <w:r w:rsidRPr="001A475D">
              <w:rPr>
                <w:i/>
              </w:rPr>
              <w:t>P = </w:t>
            </w:r>
            <w:r w:rsidR="00DF2BB6" w:rsidRPr="00C70209">
              <w:t>0.27</w:t>
            </w:r>
            <w:r w:rsidR="00DF2BB6" w:rsidRPr="00C70209">
              <w:rPr>
                <w:vertAlign w:val="superscript"/>
              </w:rPr>
              <w:t>e</w:t>
            </w:r>
          </w:p>
        </w:tc>
      </w:tr>
      <w:tr w:rsidR="00DF2BB6" w:rsidRPr="00C70209" w14:paraId="5F8181A9" w14:textId="77777777" w:rsidTr="003131E2">
        <w:trPr>
          <w:cantSplit/>
        </w:trPr>
        <w:tc>
          <w:tcPr>
            <w:tcW w:w="438" w:type="pct"/>
            <w:vMerge/>
            <w:shd w:val="clear" w:color="auto" w:fill="auto"/>
          </w:tcPr>
          <w:p w14:paraId="349F1573" w14:textId="77777777" w:rsidR="00DF2BB6" w:rsidRPr="00C70209" w:rsidRDefault="00DF2BB6" w:rsidP="003131E2">
            <w:pPr>
              <w:pStyle w:val="Tabletext-evidencematrix"/>
            </w:pPr>
          </w:p>
        </w:tc>
        <w:tc>
          <w:tcPr>
            <w:tcW w:w="501" w:type="pct"/>
            <w:shd w:val="clear" w:color="auto" w:fill="auto"/>
          </w:tcPr>
          <w:p w14:paraId="5606B4AB" w14:textId="77777777" w:rsidR="00DF2BB6" w:rsidRPr="00C70209" w:rsidRDefault="00DF2BB6" w:rsidP="003131E2">
            <w:pPr>
              <w:pStyle w:val="Tabletext-evidencematrix"/>
            </w:pPr>
            <w:r w:rsidRPr="00C70209">
              <w:t>N=40</w:t>
            </w:r>
          </w:p>
        </w:tc>
        <w:tc>
          <w:tcPr>
            <w:tcW w:w="499" w:type="pct"/>
            <w:vMerge/>
            <w:shd w:val="clear" w:color="auto" w:fill="auto"/>
          </w:tcPr>
          <w:p w14:paraId="5A4DE06E" w14:textId="77777777" w:rsidR="00DF2BB6" w:rsidRPr="00C70209" w:rsidRDefault="00DF2BB6" w:rsidP="003131E2">
            <w:pPr>
              <w:pStyle w:val="Tabletext-evidencematrix"/>
            </w:pPr>
          </w:p>
        </w:tc>
        <w:tc>
          <w:tcPr>
            <w:tcW w:w="422" w:type="pct"/>
            <w:vMerge/>
            <w:shd w:val="clear" w:color="auto" w:fill="auto"/>
          </w:tcPr>
          <w:p w14:paraId="78A7D3C5" w14:textId="77777777" w:rsidR="00DF2BB6" w:rsidRPr="00C70209" w:rsidRDefault="00DF2BB6" w:rsidP="003131E2">
            <w:pPr>
              <w:pStyle w:val="Tabletext-evidencematrix"/>
            </w:pPr>
          </w:p>
        </w:tc>
        <w:tc>
          <w:tcPr>
            <w:tcW w:w="490" w:type="pct"/>
            <w:shd w:val="clear" w:color="auto" w:fill="auto"/>
          </w:tcPr>
          <w:p w14:paraId="5974176A" w14:textId="5EA462D1" w:rsidR="00DF2BB6" w:rsidRPr="00C70209" w:rsidRDefault="00DF2BB6" w:rsidP="003131E2">
            <w:pPr>
              <w:pStyle w:val="Tabletext-evidencematrix"/>
            </w:pPr>
            <w:r w:rsidRPr="00C70209">
              <w:t>rHuEPO + G-CSF versus G-CSF</w:t>
            </w:r>
          </w:p>
        </w:tc>
        <w:tc>
          <w:tcPr>
            <w:tcW w:w="492" w:type="pct"/>
            <w:shd w:val="clear" w:color="auto" w:fill="auto"/>
          </w:tcPr>
          <w:p w14:paraId="55B3183F" w14:textId="77777777" w:rsidR="00DF2BB6" w:rsidRPr="00C70209" w:rsidRDefault="00DF2BB6" w:rsidP="003131E2">
            <w:pPr>
              <w:pStyle w:val="Tabletext-evidencematrix"/>
            </w:pPr>
            <w:r w:rsidRPr="00C70209">
              <w:t>Hb (g/dL)</w:t>
            </w:r>
          </w:p>
        </w:tc>
        <w:tc>
          <w:tcPr>
            <w:tcW w:w="517" w:type="pct"/>
            <w:shd w:val="clear" w:color="auto" w:fill="auto"/>
          </w:tcPr>
          <w:p w14:paraId="52B60173" w14:textId="77777777" w:rsidR="00DF2BB6" w:rsidRPr="00C70209" w:rsidRDefault="00DF2BB6" w:rsidP="003131E2">
            <w:pPr>
              <w:pStyle w:val="Tabletext-evidencematrix"/>
            </w:pPr>
            <w:r w:rsidRPr="00C70209">
              <w:t>16.6 ± 5.1</w:t>
            </w:r>
          </w:p>
        </w:tc>
        <w:tc>
          <w:tcPr>
            <w:tcW w:w="517" w:type="pct"/>
            <w:shd w:val="clear" w:color="auto" w:fill="auto"/>
          </w:tcPr>
          <w:p w14:paraId="2B628D71" w14:textId="77777777" w:rsidR="00DF2BB6" w:rsidRPr="00C70209" w:rsidRDefault="00DF2BB6" w:rsidP="003131E2">
            <w:pPr>
              <w:pStyle w:val="Tabletext-evidencematrix"/>
            </w:pPr>
            <w:r w:rsidRPr="00C70209">
              <w:t>16.8 ± 4.3</w:t>
            </w:r>
          </w:p>
        </w:tc>
        <w:tc>
          <w:tcPr>
            <w:tcW w:w="519" w:type="pct"/>
            <w:gridSpan w:val="2"/>
            <w:shd w:val="clear" w:color="auto" w:fill="FFFFFF" w:themeFill="background1"/>
          </w:tcPr>
          <w:p w14:paraId="7ED8FAC5" w14:textId="77777777" w:rsidR="00DF2BB6" w:rsidRPr="00C70209" w:rsidRDefault="00DF2BB6" w:rsidP="003131E2">
            <w:pPr>
              <w:pStyle w:val="Tabletext-evidencematrix"/>
              <w:rPr>
                <w:highlight w:val="yellow"/>
              </w:rPr>
            </w:pPr>
            <w:r w:rsidRPr="00C70209">
              <w:t>MD –0.20 [–3.12, 2.72]</w:t>
            </w:r>
            <w:r w:rsidRPr="00C70209">
              <w:rPr>
                <w:vertAlign w:val="superscript"/>
              </w:rPr>
              <w:t>d</w:t>
            </w:r>
          </w:p>
        </w:tc>
        <w:tc>
          <w:tcPr>
            <w:tcW w:w="605" w:type="pct"/>
            <w:shd w:val="clear" w:color="auto" w:fill="FFFFFF" w:themeFill="background1"/>
          </w:tcPr>
          <w:p w14:paraId="651945C9" w14:textId="23540932" w:rsidR="00DF2BB6" w:rsidRPr="00C70209" w:rsidRDefault="00DF2BB6" w:rsidP="003131E2">
            <w:pPr>
              <w:pStyle w:val="Tabletext-evidencematrix"/>
              <w:rPr>
                <w:i/>
              </w:rPr>
            </w:pPr>
            <w:r w:rsidRPr="00C70209">
              <w:rPr>
                <w:i/>
              </w:rPr>
              <w:t>No significant difference</w:t>
            </w:r>
          </w:p>
          <w:p w14:paraId="1597115B" w14:textId="6D333AE2" w:rsidR="00DF2BB6" w:rsidRPr="00C70209" w:rsidRDefault="001A475D" w:rsidP="003131E2">
            <w:pPr>
              <w:pStyle w:val="Tabletext-evidencematrix"/>
              <w:rPr>
                <w:i/>
              </w:rPr>
            </w:pPr>
            <w:r w:rsidRPr="001A475D">
              <w:rPr>
                <w:i/>
              </w:rPr>
              <w:t>P = </w:t>
            </w:r>
            <w:r w:rsidR="00DF2BB6" w:rsidRPr="00C70209">
              <w:t>0.89</w:t>
            </w:r>
          </w:p>
        </w:tc>
      </w:tr>
      <w:tr w:rsidR="00DF2BB6" w:rsidRPr="00C70209" w14:paraId="7BF7A12C" w14:textId="77777777" w:rsidTr="003131E2">
        <w:trPr>
          <w:cantSplit/>
        </w:trPr>
        <w:tc>
          <w:tcPr>
            <w:tcW w:w="5000" w:type="pct"/>
            <w:gridSpan w:val="11"/>
            <w:tcBorders>
              <w:top w:val="single" w:sz="4" w:space="0" w:color="000000"/>
              <w:bottom w:val="single" w:sz="4" w:space="0" w:color="000000"/>
            </w:tcBorders>
            <w:shd w:val="clear" w:color="auto" w:fill="auto"/>
          </w:tcPr>
          <w:p w14:paraId="065813AE" w14:textId="77777777" w:rsidR="00DF2BB6" w:rsidRPr="00C70209" w:rsidRDefault="00DF2BB6" w:rsidP="003131E2">
            <w:pPr>
              <w:pStyle w:val="TableH5"/>
              <w:rPr>
                <w:rFonts w:eastAsia="Arial Unicode MS"/>
                <w:lang w:eastAsia="ja-JP"/>
              </w:rPr>
            </w:pPr>
            <w:r w:rsidRPr="00C70209">
              <w:t>Rh haemolytic disease of the fetus and newborn</w:t>
            </w:r>
          </w:p>
        </w:tc>
      </w:tr>
      <w:tr w:rsidR="00DF2BB6" w:rsidRPr="00C70209" w14:paraId="1FB065CB" w14:textId="77777777" w:rsidTr="003131E2">
        <w:trPr>
          <w:cantSplit/>
        </w:trPr>
        <w:tc>
          <w:tcPr>
            <w:tcW w:w="438" w:type="pct"/>
            <w:tcBorders>
              <w:bottom w:val="single" w:sz="4" w:space="0" w:color="auto"/>
            </w:tcBorders>
          </w:tcPr>
          <w:p w14:paraId="65EF0034" w14:textId="5DF8BF95" w:rsidR="00DF2BB6" w:rsidRPr="00C70209" w:rsidRDefault="00DF2BB6" w:rsidP="003131E2">
            <w:pPr>
              <w:pStyle w:val="Tabletext-evidencematrix"/>
            </w:pPr>
            <w:r w:rsidRPr="00C70209">
              <w:t>Ovali 1995</w:t>
            </w:r>
            <w:r w:rsidRPr="00C70209">
              <w:fldChar w:fldCharType="begin">
                <w:fldData xml:space="preserve">PEVuZE5vdGU+PENpdGU+PEF1dGhvcj5PdmFsaTwvQXV0aG9yPjxZZWFyPjE5OTY8L1llYXI+PFJl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</w:fldData>
              </w:fldChar>
            </w:r>
            <w:r w:rsidR="003F7DCB" w:rsidRPr="00C70209">
              <w:instrText xml:space="preserve"> ADDIN EN.CITE </w:instrText>
            </w:r>
            <w:r w:rsidR="003F7DCB" w:rsidRPr="00C70209">
              <w:fldChar w:fldCharType="begin">
                <w:fldData xml:space="preserve">PEVuZE5vdGU+PENpdGU+PEF1dGhvcj5PdmFsaTwvQXV0aG9yPjxZZWFyPjE5OTY8L1llYXI+PFJl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153</w:t>
            </w:r>
            <w:r w:rsidRPr="00C70209">
              <w:fldChar w:fldCharType="end"/>
            </w:r>
          </w:p>
          <w:p w14:paraId="1CE7C866" w14:textId="77777777" w:rsidR="00DF2BB6" w:rsidRPr="00C70209" w:rsidRDefault="00DF2BB6" w:rsidP="003131E2">
            <w:pPr>
              <w:pStyle w:val="Tabletext-evidencematrix"/>
            </w:pPr>
            <w:r w:rsidRPr="00C70209">
              <w:t>Level II</w:t>
            </w:r>
          </w:p>
          <w:p w14:paraId="02FFAE0D" w14:textId="77777777" w:rsidR="00DF2BB6" w:rsidRPr="00C70209" w:rsidRDefault="00DF2BB6" w:rsidP="003131E2">
            <w:pPr>
              <w:pStyle w:val="Tabletext-evidencematrix"/>
              <w:rPr>
                <w:rStyle w:val="Emphasis"/>
              </w:rPr>
            </w:pPr>
            <w:r w:rsidRPr="00C70209">
              <w:rPr>
                <w:rStyle w:val="Emphasis"/>
              </w:rPr>
              <w:t>Fair</w:t>
            </w:r>
          </w:p>
        </w:tc>
        <w:tc>
          <w:tcPr>
            <w:tcW w:w="501" w:type="pct"/>
          </w:tcPr>
          <w:p w14:paraId="25C4D6A8" w14:textId="77777777" w:rsidR="00DF2BB6" w:rsidRPr="00C70209" w:rsidRDefault="00DF2BB6" w:rsidP="003131E2">
            <w:pPr>
              <w:pStyle w:val="Tabletext-evidencematrix"/>
            </w:pPr>
            <w:r w:rsidRPr="00C70209">
              <w:t>N=20</w:t>
            </w:r>
          </w:p>
        </w:tc>
        <w:tc>
          <w:tcPr>
            <w:tcW w:w="499" w:type="pct"/>
          </w:tcPr>
          <w:p w14:paraId="0B6BABC6" w14:textId="77777777" w:rsidR="00DF2BB6" w:rsidRPr="00C70209" w:rsidRDefault="00DF2BB6" w:rsidP="003131E2">
            <w:pPr>
              <w:pStyle w:val="Tabletext-evidencematrix"/>
            </w:pPr>
            <w:r w:rsidRPr="00C70209">
              <w:t xml:space="preserve">Preterm infants with RhHDFN </w:t>
            </w:r>
          </w:p>
        </w:tc>
        <w:tc>
          <w:tcPr>
            <w:tcW w:w="422" w:type="pct"/>
          </w:tcPr>
          <w:p w14:paraId="3CA99303" w14:textId="77777777" w:rsidR="00DF2BB6" w:rsidRPr="00C70209" w:rsidRDefault="00DF2BB6" w:rsidP="003131E2">
            <w:pPr>
              <w:pStyle w:val="Tabletext-evidencematrix"/>
            </w:pPr>
            <w:r w:rsidRPr="00C70209">
              <w:t>Single NICU, Turkey</w:t>
            </w:r>
          </w:p>
        </w:tc>
        <w:tc>
          <w:tcPr>
            <w:tcW w:w="490" w:type="pct"/>
          </w:tcPr>
          <w:p w14:paraId="5079A9E3" w14:textId="56F948B6" w:rsidR="00DF2BB6" w:rsidRPr="00C70209" w:rsidRDefault="00DF2BB6" w:rsidP="003131E2">
            <w:pPr>
              <w:pStyle w:val="Tabletext-evidencematrix"/>
            </w:pPr>
            <w:r w:rsidRPr="00C70209">
              <w:t>rHuEPO + iron versus placebo + iron</w:t>
            </w:r>
          </w:p>
        </w:tc>
        <w:tc>
          <w:tcPr>
            <w:tcW w:w="492" w:type="pct"/>
          </w:tcPr>
          <w:p w14:paraId="66775476" w14:textId="77777777" w:rsidR="00DF2BB6" w:rsidRPr="00C70209" w:rsidRDefault="00DF2BB6" w:rsidP="003131E2">
            <w:pPr>
              <w:pStyle w:val="Tabletext-evidencematrix"/>
            </w:pPr>
            <w:r w:rsidRPr="00C70209">
              <w:t>Hb (mmol/L) at 10 weeks</w:t>
            </w:r>
          </w:p>
        </w:tc>
        <w:tc>
          <w:tcPr>
            <w:tcW w:w="517" w:type="pct"/>
          </w:tcPr>
          <w:p w14:paraId="0AF01B65" w14:textId="77777777" w:rsidR="00DF2BB6" w:rsidRPr="00C70209" w:rsidRDefault="00DF2BB6" w:rsidP="003131E2">
            <w:pPr>
              <w:pStyle w:val="Tabletext-evidencematrix"/>
            </w:pPr>
            <w:r w:rsidRPr="00C70209">
              <w:t>~1.8 ± NR</w:t>
            </w:r>
          </w:p>
        </w:tc>
        <w:tc>
          <w:tcPr>
            <w:tcW w:w="517" w:type="pct"/>
          </w:tcPr>
          <w:p w14:paraId="3857B414" w14:textId="77777777" w:rsidR="00DF2BB6" w:rsidRPr="00C70209" w:rsidRDefault="00DF2BB6" w:rsidP="003131E2">
            <w:pPr>
              <w:pStyle w:val="Tabletext-evidencematrix"/>
            </w:pPr>
            <w:r w:rsidRPr="00C70209">
              <w:t>~1.6 ± NR</w:t>
            </w:r>
          </w:p>
        </w:tc>
        <w:tc>
          <w:tcPr>
            <w:tcW w:w="519" w:type="pct"/>
            <w:gridSpan w:val="2"/>
          </w:tcPr>
          <w:p w14:paraId="17A43A8F" w14:textId="77777777" w:rsidR="00DF2BB6" w:rsidRPr="00C70209" w:rsidRDefault="00DF2BB6" w:rsidP="003131E2">
            <w:pPr>
              <w:pStyle w:val="Tabletext-evidencematrix"/>
            </w:pPr>
            <w:r w:rsidRPr="00C70209">
              <w:t>MD –0.2 [NR]</w:t>
            </w:r>
          </w:p>
        </w:tc>
        <w:tc>
          <w:tcPr>
            <w:tcW w:w="605" w:type="pct"/>
            <w:shd w:val="clear" w:color="auto" w:fill="FFFFFF" w:themeFill="background1"/>
          </w:tcPr>
          <w:p w14:paraId="12674AE1" w14:textId="77777777" w:rsidR="00DF2BB6" w:rsidRPr="00C70209" w:rsidRDefault="00DF2BB6" w:rsidP="003131E2">
            <w:pPr>
              <w:pStyle w:val="Tabletext-evidencematrix"/>
            </w:pPr>
            <w:r w:rsidRPr="00C70209">
              <w:t>NR</w:t>
            </w:r>
          </w:p>
        </w:tc>
      </w:tr>
    </w:tbl>
    <w:p w14:paraId="4D3DDE3C" w14:textId="10A58657"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G-CSF, granulocyte colony factor; Hb, haemoglobin; Hct, haematocrit; IQR, interquartile range; MD, mean difference; NICU, neonatal intensive care unit; NR, not reported; RhHDFN, Rh haemolytic disease of the fetus and newborn; rHuEPO, </w:t>
      </w:r>
      <w:r w:rsidR="00EA5C41" w:rsidRPr="00C70209">
        <w:t>recombinant human epoetin</w:t>
      </w:r>
      <w:r w:rsidRPr="00C70209">
        <w:t>; SD, standard deviation; VLBW, very low birth weight</w:t>
      </w:r>
    </w:p>
    <w:p w14:paraId="59837432"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30D782F" w14:textId="69F182ED"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 xml:space="preserve">&lt;25%; (ii) mild heterogeneity if </w:t>
      </w:r>
      <w:r w:rsidRPr="00C70209">
        <w:rPr>
          <w:vertAlign w:val="superscript"/>
        </w:rPr>
        <w:t>I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6C86AA1" w14:textId="19DD5B12" w:rsidR="00DF2BB6" w:rsidRPr="00C70209" w:rsidRDefault="00DF2BB6" w:rsidP="003131E2">
      <w:pPr>
        <w:pStyle w:val="TabFigNotes0noindent"/>
      </w:pPr>
      <w:r w:rsidRPr="00C70209">
        <w:rPr>
          <w:b/>
        </w:rPr>
        <w:t>c.</w:t>
      </w:r>
      <w:r w:rsidRPr="00C70209">
        <w:t xml:space="preserve"> El-Ganzoury (2014) was a four-armed trial comparing G-CSF versus rHuEPO versus G-CSF plus rHuEPO versus placebo. Data for rHuEPO versus placebo and rHuEPO + G-CSF versus G-CSF are presented here.</w:t>
      </w:r>
    </w:p>
    <w:p w14:paraId="61AF8E3C" w14:textId="77777777" w:rsidR="00DF2BB6" w:rsidRPr="00C70209" w:rsidRDefault="00DF2BB6" w:rsidP="003131E2">
      <w:pPr>
        <w:pStyle w:val="TabFigNotes0noindent"/>
      </w:pPr>
      <w:r w:rsidRPr="00C70209">
        <w:rPr>
          <w:b/>
        </w:rPr>
        <w:t>d.</w:t>
      </w:r>
      <w:r w:rsidRPr="00C70209">
        <w:t xml:space="preserve"> Calculated post-hoc using RevMan 5.1.2.</w:t>
      </w:r>
    </w:p>
    <w:p w14:paraId="26F07548" w14:textId="2B8CF313" w:rsidR="00DF2BB6" w:rsidRPr="00C70209" w:rsidRDefault="00DF2BB6" w:rsidP="003131E2">
      <w:pPr>
        <w:pStyle w:val="TabFigNotes0noindent"/>
      </w:pPr>
      <w:r w:rsidRPr="00C70209">
        <w:rPr>
          <w:b/>
        </w:rPr>
        <w:t>e.</w:t>
      </w:r>
      <w:r w:rsidRPr="00C70209">
        <w:t xml:space="preserve"> </w:t>
      </w:r>
      <w:r w:rsidR="001A475D" w:rsidRPr="001A475D">
        <w:rPr>
          <w:i/>
        </w:rPr>
        <w:t>P-</w:t>
      </w:r>
      <w:r w:rsidRPr="00C70209">
        <w:t>value as reported by study authors.</w:t>
      </w:r>
    </w:p>
    <w:p w14:paraId="71D00AB1"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553729B3" w14:textId="7138AE0A" w:rsidR="00DF2BB6" w:rsidRPr="00C70209" w:rsidRDefault="00DF2BB6" w:rsidP="003131E2">
      <w:pPr>
        <w:pStyle w:val="Head4Num"/>
      </w:pPr>
      <w:r w:rsidRPr="00C70209">
        <w:t>Oral and/or parenteral iron therapy</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7285DDE9"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4047AC8B" w14:textId="77777777" w:rsidR="00DF2BB6" w:rsidRPr="00C70209" w:rsidRDefault="00DF2BB6" w:rsidP="003131E2">
            <w:pPr>
              <w:pStyle w:val="PP-heading"/>
            </w:pPr>
            <w:r w:rsidRPr="00C70209">
              <w:t>Evidence statements – preterm and low birth weight infants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8B31548"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9443B42"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9A20D1F"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8DE364E"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FD61239" w14:textId="77777777" w:rsidR="00DF2BB6" w:rsidRPr="00C70209" w:rsidRDefault="00DF2BB6" w:rsidP="003131E2">
            <w:pPr>
              <w:ind w:left="113" w:right="113"/>
              <w:jc w:val="center"/>
              <w:rPr>
                <w:b/>
              </w:rPr>
            </w:pPr>
            <w:r w:rsidRPr="00C70209">
              <w:rPr>
                <w:b/>
              </w:rPr>
              <w:t>Applicability</w:t>
            </w:r>
          </w:p>
        </w:tc>
      </w:tr>
      <w:tr w:rsidR="00DF2BB6" w:rsidRPr="00C70209" w14:paraId="5B955D3C" w14:textId="77777777" w:rsidTr="003131E2">
        <w:trPr>
          <w:cantSplit/>
        </w:trPr>
        <w:tc>
          <w:tcPr>
            <w:tcW w:w="851" w:type="dxa"/>
          </w:tcPr>
          <w:p w14:paraId="149F1F3F" w14:textId="77777777" w:rsidR="00DF2BB6" w:rsidRPr="00C70209" w:rsidRDefault="00DF2BB6" w:rsidP="00E9569B">
            <w:pPr>
              <w:pStyle w:val="Tabletext"/>
              <w:numPr>
                <w:ilvl w:val="0"/>
                <w:numId w:val="34"/>
              </w:numPr>
            </w:pPr>
          </w:p>
        </w:tc>
        <w:tc>
          <w:tcPr>
            <w:tcW w:w="3750" w:type="dxa"/>
          </w:tcPr>
          <w:p w14:paraId="377E6112" w14:textId="77777777" w:rsidR="00DF2BB6" w:rsidRPr="00C70209" w:rsidRDefault="00DF2BB6" w:rsidP="003131E2">
            <w:pPr>
              <w:pStyle w:val="ES-table"/>
            </w:pPr>
            <w:r w:rsidRPr="00C70209">
              <w:t>In preterm infants with very low birth weight (&lt;1500 g), the effect of oral iron supplementation compared with no oral iron supplementation on transfusion volume or incidence is uncertain.</w:t>
            </w:r>
          </w:p>
          <w:p w14:paraId="065EB753" w14:textId="77777777" w:rsidR="00DF2BB6" w:rsidRPr="00C70209" w:rsidRDefault="00DF2BB6" w:rsidP="003131E2">
            <w:pPr>
              <w:pStyle w:val="ES-notes"/>
            </w:pPr>
            <w:r w:rsidRPr="00C70209">
              <w:t>(See evidence matrix D2.H in Volume 2 of the technical report.)</w:t>
            </w:r>
          </w:p>
        </w:tc>
        <w:tc>
          <w:tcPr>
            <w:tcW w:w="820" w:type="dxa"/>
          </w:tcPr>
          <w:p w14:paraId="7AAB9F13" w14:textId="77777777" w:rsidR="00DF2BB6" w:rsidRPr="00C70209" w:rsidRDefault="00DF2BB6" w:rsidP="003131E2">
            <w:pPr>
              <w:pStyle w:val="T-ABCD"/>
            </w:pPr>
            <w:r w:rsidRPr="00C70209">
              <w:sym w:font="Symbol" w:char="F0D6"/>
            </w:r>
            <w:r w:rsidRPr="00C70209">
              <w:sym w:font="Symbol" w:char="F0D6"/>
            </w:r>
          </w:p>
        </w:tc>
        <w:tc>
          <w:tcPr>
            <w:tcW w:w="821" w:type="dxa"/>
          </w:tcPr>
          <w:p w14:paraId="25029763" w14:textId="77777777" w:rsidR="00DF2BB6" w:rsidRPr="00C70209" w:rsidRDefault="00DF2BB6" w:rsidP="003131E2">
            <w:pPr>
              <w:pStyle w:val="T-ABCD"/>
            </w:pPr>
            <w:r w:rsidRPr="00C70209">
              <w:sym w:font="Symbol" w:char="F0D6"/>
            </w:r>
          </w:p>
        </w:tc>
        <w:tc>
          <w:tcPr>
            <w:tcW w:w="821" w:type="dxa"/>
          </w:tcPr>
          <w:p w14:paraId="6F7671A0" w14:textId="77777777" w:rsidR="00DF2BB6" w:rsidRPr="00C70209" w:rsidRDefault="00DF2BB6" w:rsidP="003131E2">
            <w:pPr>
              <w:pStyle w:val="T-ABCD"/>
            </w:pPr>
            <w:r w:rsidRPr="00C70209">
              <w:t>NA</w:t>
            </w:r>
          </w:p>
        </w:tc>
        <w:tc>
          <w:tcPr>
            <w:tcW w:w="821" w:type="dxa"/>
          </w:tcPr>
          <w:p w14:paraId="2DF1FDF6" w14:textId="77777777" w:rsidR="00DF2BB6" w:rsidRPr="00C70209" w:rsidRDefault="00DF2BB6" w:rsidP="003131E2">
            <w:pPr>
              <w:pStyle w:val="T-ABCD"/>
            </w:pPr>
            <w:r w:rsidRPr="00C70209">
              <w:sym w:font="Symbol" w:char="F0D6"/>
            </w:r>
            <w:r w:rsidRPr="00C70209">
              <w:sym w:font="Symbol" w:char="F0D6"/>
            </w:r>
          </w:p>
        </w:tc>
        <w:tc>
          <w:tcPr>
            <w:tcW w:w="821" w:type="dxa"/>
          </w:tcPr>
          <w:p w14:paraId="37A8A381" w14:textId="77777777" w:rsidR="00DF2BB6" w:rsidRPr="00C70209" w:rsidRDefault="00DF2BB6" w:rsidP="003131E2">
            <w:pPr>
              <w:pStyle w:val="T-ABCD"/>
            </w:pPr>
            <w:r w:rsidRPr="00C70209">
              <w:sym w:font="Symbol" w:char="F0D6"/>
            </w:r>
          </w:p>
        </w:tc>
      </w:tr>
      <w:tr w:rsidR="00DF2BB6" w:rsidRPr="00C70209" w14:paraId="002D7BB8" w14:textId="77777777" w:rsidTr="003131E2">
        <w:trPr>
          <w:cantSplit/>
        </w:trPr>
        <w:tc>
          <w:tcPr>
            <w:tcW w:w="851" w:type="dxa"/>
          </w:tcPr>
          <w:p w14:paraId="0C26AAAE" w14:textId="77777777" w:rsidR="00DF2BB6" w:rsidRPr="00C70209" w:rsidRDefault="00DF2BB6" w:rsidP="00E9569B">
            <w:pPr>
              <w:pStyle w:val="Tabletext"/>
              <w:numPr>
                <w:ilvl w:val="0"/>
                <w:numId w:val="34"/>
              </w:numPr>
            </w:pPr>
          </w:p>
        </w:tc>
        <w:tc>
          <w:tcPr>
            <w:tcW w:w="3750" w:type="dxa"/>
          </w:tcPr>
          <w:p w14:paraId="426E8D8F" w14:textId="77777777" w:rsidR="00DF2BB6" w:rsidRPr="00C70209" w:rsidRDefault="00DF2BB6" w:rsidP="003131E2">
            <w:pPr>
              <w:pStyle w:val="ES-table"/>
            </w:pPr>
            <w:r w:rsidRPr="00C70209">
              <w:t>In preterm infants with very low birth weight (&lt;1500 g), the effect of oral iron supplementation compared with no oral iron supplementation on ROP, BPD and NEC is uncertain.</w:t>
            </w:r>
          </w:p>
          <w:p w14:paraId="26397134" w14:textId="77777777" w:rsidR="00DF2BB6" w:rsidRPr="00C70209" w:rsidRDefault="00DF2BB6" w:rsidP="003131E2">
            <w:pPr>
              <w:pStyle w:val="ES-notes"/>
            </w:pPr>
            <w:r w:rsidRPr="00C70209">
              <w:t>(See evidence matrix D2.I in Volume 2 of the technical report.)</w:t>
            </w:r>
          </w:p>
        </w:tc>
        <w:tc>
          <w:tcPr>
            <w:tcW w:w="820" w:type="dxa"/>
          </w:tcPr>
          <w:p w14:paraId="04B8B1F5" w14:textId="77777777" w:rsidR="00DF2BB6" w:rsidRPr="00C70209" w:rsidRDefault="00DF2BB6" w:rsidP="003131E2">
            <w:pPr>
              <w:pStyle w:val="T-ABCD"/>
            </w:pPr>
            <w:r w:rsidRPr="00C70209">
              <w:sym w:font="Symbol" w:char="F0D6"/>
            </w:r>
            <w:r w:rsidRPr="00C70209">
              <w:sym w:font="Symbol" w:char="F0D6"/>
            </w:r>
          </w:p>
        </w:tc>
        <w:tc>
          <w:tcPr>
            <w:tcW w:w="821" w:type="dxa"/>
          </w:tcPr>
          <w:p w14:paraId="3C8FC438" w14:textId="77777777" w:rsidR="00DF2BB6" w:rsidRPr="00C70209" w:rsidRDefault="00DF2BB6" w:rsidP="003131E2">
            <w:pPr>
              <w:pStyle w:val="T-ABCD"/>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821" w:type="dxa"/>
          </w:tcPr>
          <w:p w14:paraId="7267655E" w14:textId="77777777" w:rsidR="00DF2BB6" w:rsidRPr="00C70209" w:rsidRDefault="00DF2BB6" w:rsidP="003131E2">
            <w:pPr>
              <w:pStyle w:val="T-ABCD"/>
            </w:pPr>
            <w:r w:rsidRPr="00C70209">
              <w:t>NA</w:t>
            </w:r>
          </w:p>
        </w:tc>
        <w:tc>
          <w:tcPr>
            <w:tcW w:w="821" w:type="dxa"/>
          </w:tcPr>
          <w:p w14:paraId="03A8BCDD" w14:textId="77777777" w:rsidR="00DF2BB6" w:rsidRPr="00C70209" w:rsidRDefault="00DF2BB6" w:rsidP="003131E2">
            <w:pPr>
              <w:pStyle w:val="T-ABCD"/>
            </w:pPr>
            <w:r w:rsidRPr="00C70209">
              <w:sym w:font="Symbol" w:char="F0D6"/>
            </w:r>
            <w:r w:rsidRPr="00C70209">
              <w:sym w:font="Symbol" w:char="F0D6"/>
            </w:r>
          </w:p>
        </w:tc>
        <w:tc>
          <w:tcPr>
            <w:tcW w:w="821" w:type="dxa"/>
          </w:tcPr>
          <w:p w14:paraId="7B622B8B" w14:textId="77777777" w:rsidR="00DF2BB6" w:rsidRPr="00C70209" w:rsidRDefault="00DF2BB6" w:rsidP="003131E2">
            <w:pPr>
              <w:pStyle w:val="T-ABCD"/>
            </w:pPr>
            <w:r w:rsidRPr="00C70209">
              <w:sym w:font="Symbol" w:char="F0D6"/>
            </w:r>
          </w:p>
        </w:tc>
      </w:tr>
      <w:tr w:rsidR="00DF2BB6" w:rsidRPr="00C70209" w14:paraId="2081BE1B" w14:textId="77777777" w:rsidTr="003131E2">
        <w:trPr>
          <w:cantSplit/>
        </w:trPr>
        <w:tc>
          <w:tcPr>
            <w:tcW w:w="851" w:type="dxa"/>
          </w:tcPr>
          <w:p w14:paraId="6BEFFE02" w14:textId="77777777" w:rsidR="00DF2BB6" w:rsidRPr="00C70209" w:rsidRDefault="00DF2BB6" w:rsidP="00E9569B">
            <w:pPr>
              <w:pStyle w:val="Tabletext"/>
              <w:numPr>
                <w:ilvl w:val="0"/>
                <w:numId w:val="34"/>
              </w:numPr>
            </w:pPr>
          </w:p>
        </w:tc>
        <w:tc>
          <w:tcPr>
            <w:tcW w:w="3750" w:type="dxa"/>
          </w:tcPr>
          <w:p w14:paraId="70F08D75" w14:textId="77777777" w:rsidR="00DF2BB6" w:rsidRPr="00C70209" w:rsidRDefault="00DF2BB6" w:rsidP="003131E2">
            <w:pPr>
              <w:pStyle w:val="ES-table"/>
            </w:pPr>
            <w:r w:rsidRPr="00C70209">
              <w:t>In preterm infants with very low birth weight (&lt;1500 g), the effect of oral iron supplementation compared with no oral iron supplementation on mortality is uncertain.</w:t>
            </w:r>
          </w:p>
          <w:p w14:paraId="576FBDF5" w14:textId="77777777" w:rsidR="00DF2BB6" w:rsidRPr="00C70209" w:rsidRDefault="00DF2BB6" w:rsidP="003131E2">
            <w:pPr>
              <w:pStyle w:val="ES-notes"/>
            </w:pPr>
            <w:r w:rsidRPr="00C70209">
              <w:t>(See evidence matrix D2.J in Volume 2 of the technical report.)</w:t>
            </w:r>
          </w:p>
        </w:tc>
        <w:tc>
          <w:tcPr>
            <w:tcW w:w="820" w:type="dxa"/>
          </w:tcPr>
          <w:p w14:paraId="74D754F7" w14:textId="77777777" w:rsidR="00DF2BB6" w:rsidRPr="00C70209" w:rsidRDefault="00DF2BB6" w:rsidP="003131E2">
            <w:pPr>
              <w:pStyle w:val="T-ABCD"/>
            </w:pPr>
            <w:r w:rsidRPr="00C70209">
              <w:sym w:font="Symbol" w:char="F0D6"/>
            </w:r>
            <w:r w:rsidRPr="00C70209">
              <w:sym w:font="Symbol" w:char="F0D6"/>
            </w:r>
          </w:p>
        </w:tc>
        <w:tc>
          <w:tcPr>
            <w:tcW w:w="821" w:type="dxa"/>
          </w:tcPr>
          <w:p w14:paraId="03E37654" w14:textId="77777777" w:rsidR="00DF2BB6" w:rsidRPr="00C70209" w:rsidRDefault="00DF2BB6" w:rsidP="003131E2">
            <w:pPr>
              <w:pStyle w:val="T-ABCD"/>
              <w:rPr>
                <w:sz w:val="18"/>
                <w:szCs w:val="18"/>
              </w:rPr>
            </w:pPr>
            <w:r w:rsidRPr="00C70209">
              <w:rPr>
                <w:sz w:val="18"/>
                <w:szCs w:val="18"/>
              </w:rPr>
              <w:sym w:font="Symbol" w:char="F0D6"/>
            </w:r>
            <w:r w:rsidRPr="00C70209">
              <w:rPr>
                <w:sz w:val="18"/>
                <w:szCs w:val="18"/>
              </w:rPr>
              <w:sym w:font="Symbol" w:char="F0D6"/>
            </w:r>
            <w:r w:rsidRPr="00C70209">
              <w:rPr>
                <w:sz w:val="18"/>
                <w:szCs w:val="18"/>
              </w:rPr>
              <w:sym w:font="Symbol" w:char="F0D6"/>
            </w:r>
          </w:p>
        </w:tc>
        <w:tc>
          <w:tcPr>
            <w:tcW w:w="821" w:type="dxa"/>
          </w:tcPr>
          <w:p w14:paraId="483F2BE3" w14:textId="77777777" w:rsidR="00DF2BB6" w:rsidRPr="00C70209" w:rsidRDefault="00DF2BB6" w:rsidP="003131E2">
            <w:pPr>
              <w:pStyle w:val="T-ABCD"/>
            </w:pPr>
            <w:r w:rsidRPr="00C70209">
              <w:t>NA</w:t>
            </w:r>
          </w:p>
        </w:tc>
        <w:tc>
          <w:tcPr>
            <w:tcW w:w="821" w:type="dxa"/>
          </w:tcPr>
          <w:p w14:paraId="3A838639" w14:textId="77777777" w:rsidR="00DF2BB6" w:rsidRPr="00C70209" w:rsidRDefault="00DF2BB6" w:rsidP="003131E2">
            <w:pPr>
              <w:pStyle w:val="T-ABCD"/>
            </w:pPr>
            <w:r w:rsidRPr="00C70209">
              <w:sym w:font="Symbol" w:char="F0D6"/>
            </w:r>
            <w:r w:rsidRPr="00C70209">
              <w:sym w:font="Symbol" w:char="F0D6"/>
            </w:r>
          </w:p>
        </w:tc>
        <w:tc>
          <w:tcPr>
            <w:tcW w:w="821" w:type="dxa"/>
          </w:tcPr>
          <w:p w14:paraId="62C0FB9E" w14:textId="77777777" w:rsidR="00DF2BB6" w:rsidRPr="00C70209" w:rsidRDefault="00DF2BB6" w:rsidP="003131E2">
            <w:pPr>
              <w:pStyle w:val="T-ABCD"/>
            </w:pPr>
            <w:r w:rsidRPr="00C70209">
              <w:sym w:font="Symbol" w:char="F0D6"/>
            </w:r>
          </w:p>
        </w:tc>
      </w:tr>
      <w:tr w:rsidR="00DF2BB6" w:rsidRPr="00C70209" w14:paraId="029C1A4B" w14:textId="77777777" w:rsidTr="003131E2">
        <w:trPr>
          <w:cantSplit/>
        </w:trPr>
        <w:tc>
          <w:tcPr>
            <w:tcW w:w="8705" w:type="dxa"/>
            <w:gridSpan w:val="7"/>
          </w:tcPr>
          <w:p w14:paraId="2C66E641" w14:textId="77777777" w:rsidR="00DF2BB6" w:rsidRPr="00C70209" w:rsidRDefault="00DF2BB6" w:rsidP="003131E2">
            <w:pPr>
              <w:pStyle w:val="ES-notes"/>
            </w:pPr>
            <w:r w:rsidRPr="00C70209">
              <w:t>BPD, bronchopulmonary disease; ES, evidence statement; NEC, necrotising enterocolitis; ROP, retinopathy of prematurity</w:t>
            </w:r>
            <w:r w:rsidRPr="00C70209">
              <w:br/>
            </w: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39A95815" w14:textId="77777777" w:rsidR="00DF2BB6" w:rsidRPr="00C70209"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2"/>
        <w:gridCol w:w="7315"/>
      </w:tblGrid>
      <w:tr w:rsidR="00DF2BB6" w:rsidRPr="00C70209" w14:paraId="43ADFFA8" w14:textId="77777777" w:rsidTr="003131E2">
        <w:tc>
          <w:tcPr>
            <w:tcW w:w="8733" w:type="dxa"/>
            <w:gridSpan w:val="2"/>
            <w:tcBorders>
              <w:top w:val="single" w:sz="4" w:space="0" w:color="000000"/>
              <w:left w:val="single" w:sz="4" w:space="0" w:color="000000"/>
              <w:bottom w:val="single" w:sz="4" w:space="0" w:color="000000"/>
              <w:right w:val="single" w:sz="4" w:space="0" w:color="000000"/>
            </w:tcBorders>
            <w:shd w:val="clear" w:color="auto" w:fill="FFFF99"/>
          </w:tcPr>
          <w:p w14:paraId="30A4F73F" w14:textId="17B6E8AB" w:rsidR="00DF2BB6" w:rsidRPr="00C70209" w:rsidRDefault="00DF2BB6" w:rsidP="003131E2">
            <w:pPr>
              <w:pStyle w:val="PP-heading"/>
            </w:pPr>
            <w:r w:rsidRPr="00C70209">
              <w:t>Practice point – preterm and low birth weight infants</w:t>
            </w:r>
            <w:r w:rsidR="00185E25">
              <w:t xml:space="preserve"> </w:t>
            </w:r>
            <w:r w:rsidR="00185E25" w:rsidRPr="00185E25">
              <w:t>(oral and/or parenteral iron)</w:t>
            </w:r>
          </w:p>
        </w:tc>
      </w:tr>
      <w:tr w:rsidR="00DF2BB6" w:rsidRPr="00C70209" w14:paraId="023547D0" w14:textId="77777777" w:rsidTr="003131E2">
        <w:tc>
          <w:tcPr>
            <w:tcW w:w="1135" w:type="dxa"/>
            <w:tcBorders>
              <w:right w:val="single" w:sz="4" w:space="0" w:color="auto"/>
            </w:tcBorders>
            <w:shd w:val="clear" w:color="auto" w:fill="auto"/>
          </w:tcPr>
          <w:p w14:paraId="0535ACB9" w14:textId="5BFB6FD8" w:rsidR="00DF2BB6" w:rsidRPr="00C70209" w:rsidRDefault="001C55FB" w:rsidP="001C55FB">
            <w:pPr>
              <w:pStyle w:val="PT-bullets"/>
            </w:pPr>
            <w:r w:rsidRPr="00C70209">
              <w:t>PP13</w:t>
            </w:r>
          </w:p>
        </w:tc>
        <w:tc>
          <w:tcPr>
            <w:tcW w:w="7598" w:type="dxa"/>
            <w:tcBorders>
              <w:left w:val="single" w:sz="4" w:space="0" w:color="auto"/>
            </w:tcBorders>
            <w:shd w:val="clear" w:color="auto" w:fill="auto"/>
          </w:tcPr>
          <w:p w14:paraId="772FDCC4" w14:textId="77777777" w:rsidR="00DF2BB6" w:rsidRPr="00C70209" w:rsidRDefault="00DF2BB6" w:rsidP="00130F03">
            <w:pPr>
              <w:pStyle w:val="PT-bullets"/>
            </w:pPr>
            <w:r w:rsidRPr="00C70209">
              <w:t>Preterm and low birth weight infants should receive iron supplementation as necessary to achieve the RNI. However, routine supplementation in excess of the RNI, to reduce transfusion incidence, is not supported.</w:t>
            </w:r>
          </w:p>
        </w:tc>
      </w:tr>
      <w:tr w:rsidR="00DF2BB6" w:rsidRPr="00C70209" w14:paraId="07BF8EA8" w14:textId="77777777" w:rsidTr="003131E2">
        <w:trPr>
          <w:trHeight w:val="397"/>
        </w:trPr>
        <w:tc>
          <w:tcPr>
            <w:tcW w:w="8733" w:type="dxa"/>
            <w:gridSpan w:val="2"/>
            <w:shd w:val="clear" w:color="auto" w:fill="auto"/>
          </w:tcPr>
          <w:p w14:paraId="5110ACBC" w14:textId="77777777" w:rsidR="00DF2BB6" w:rsidRPr="00C70209" w:rsidRDefault="00DF2BB6" w:rsidP="003131E2">
            <w:pPr>
              <w:pStyle w:val="ES-notes"/>
            </w:pPr>
            <w:r w:rsidRPr="00C70209">
              <w:t>PP, practice point; RNI, recommended nutrient intake</w:t>
            </w:r>
          </w:p>
        </w:tc>
      </w:tr>
    </w:tbl>
    <w:p w14:paraId="5AD06BCA" w14:textId="77777777" w:rsidR="00DF2BB6" w:rsidRPr="00C70209" w:rsidRDefault="00DF2BB6" w:rsidP="003131E2">
      <w:pPr>
        <w:pStyle w:val="BodyText"/>
      </w:pPr>
    </w:p>
    <w:p w14:paraId="08C41D65" w14:textId="77777777" w:rsidR="00DF2BB6" w:rsidRPr="00C70209" w:rsidRDefault="00DF2BB6" w:rsidP="003131E2">
      <w:pPr>
        <w:pStyle w:val="Heading5"/>
        <w:rPr>
          <w:lang w:val="en-AU"/>
        </w:rPr>
      </w:pPr>
      <w:r w:rsidRPr="00C70209">
        <w:rPr>
          <w:lang w:val="en-AU"/>
        </w:rPr>
        <w:t>Background</w:t>
      </w:r>
    </w:p>
    <w:p w14:paraId="66A86C94" w14:textId="26799DB6" w:rsidR="00DF2BB6" w:rsidRPr="00C70209" w:rsidRDefault="00DF2BB6" w:rsidP="003131E2">
      <w:pPr>
        <w:pStyle w:val="BodyText"/>
      </w:pPr>
      <w:r w:rsidRPr="00C70209">
        <w:t>Preterm and low birth weight infants are at risk of developing iron-deficiency anaemia as a result of smaller iron stores at birth and a higher demand for iron during the first few months of life than that of infants born at term. This is because most iron stores present at birth are accumulated during the last 10 weeks of gestation. Blood sampling and blood loss during surgery may also contribute to anaemia in the first few weeks of life. Iron supplementation is therefore often administered to preterm and low birth weight infants to prevent iron deficiency or iron-deficiency anaemia. Iron supplementation is also thought to be beneficial in improving growth and development in the longer term; however, there are safety concerns about excess iron, which can cause or exacerbate oxidative injury to surrounding tissues and may increase the risk of infection.</w:t>
      </w:r>
    </w:p>
    <w:p w14:paraId="665A4F24" w14:textId="77777777" w:rsidR="00DF2BB6" w:rsidRPr="00C70209" w:rsidRDefault="00DF2BB6" w:rsidP="003131E2">
      <w:pPr>
        <w:pStyle w:val="Heading5"/>
        <w:rPr>
          <w:lang w:val="en-AU"/>
        </w:rPr>
      </w:pPr>
      <w:r w:rsidRPr="00C70209">
        <w:rPr>
          <w:lang w:val="en-AU"/>
        </w:rPr>
        <w:t>Summary of evidence</w:t>
      </w:r>
    </w:p>
    <w:p w14:paraId="319B0F11" w14:textId="77777777" w:rsidR="00DF2BB6" w:rsidRPr="00C70209" w:rsidRDefault="00DF2BB6" w:rsidP="003131E2">
      <w:pPr>
        <w:pStyle w:val="Heading6"/>
      </w:pPr>
      <w:r w:rsidRPr="00C70209">
        <w:t>Level I evidence</w:t>
      </w:r>
    </w:p>
    <w:p w14:paraId="249DC3BD" w14:textId="18EC6F72" w:rsidR="00DF2BB6" w:rsidRPr="00C70209" w:rsidRDefault="00DF2BB6" w:rsidP="003131E2">
      <w:pPr>
        <w:pStyle w:val="BodyText"/>
      </w:pPr>
      <w:r w:rsidRPr="00C70209">
        <w:t>Two Level I studies (Long 2012,</w:t>
      </w:r>
      <w:r w:rsidR="00AC7566">
        <w:fldChar w:fldCharType="begin">
          <w:fldData xml:space="preserve">PEVuZE5vdGU+PENpdGU+PEF1dGhvcj5Mb25nPC9BdXRob3I+PFllYXI+MjAxMjwvWWVhcj48UmVj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</w:fldData>
        </w:fldChar>
      </w:r>
      <w:r w:rsidR="000E261C">
        <w:instrText xml:space="preserve"> ADDIN EN.CITE </w:instrText>
      </w:r>
      <w:r w:rsidR="000E261C">
        <w:fldChar w:fldCharType="begin">
          <w:fldData xml:space="preserve">PEVuZE5vdGU+PENpdGU+PEF1dGhvcj5Mb25nPC9BdXRob3I+PFllYXI+MjAxMjwvWWVhcj48UmVj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</w:fldData>
        </w:fldChar>
      </w:r>
      <w:r w:rsidR="000E261C">
        <w:instrText xml:space="preserve"> ADDIN EN.CITE.DATA </w:instrText>
      </w:r>
      <w:r w:rsidR="000E261C">
        <w:fldChar w:fldCharType="end"/>
      </w:r>
      <w:r w:rsidR="00AC7566">
        <w:fldChar w:fldCharType="separate"/>
      </w:r>
      <w:r w:rsidR="000E261C" w:rsidRPr="000E261C">
        <w:rPr>
          <w:noProof/>
          <w:vertAlign w:val="superscript"/>
        </w:rPr>
        <w:t>164</w:t>
      </w:r>
      <w:r w:rsidR="00AC7566">
        <w:fldChar w:fldCharType="end"/>
      </w:r>
      <w:r w:rsidRPr="00C70209">
        <w:t xml:space="preserve"> Mills 2012</w:t>
      </w:r>
      <w:r w:rsidR="00AC7566">
        <w:fldChar w:fldCharType="begin"/>
      </w:r>
      <w:r w:rsidR="000E261C">
        <w:instrText xml:space="preserve"> ADDIN EN.CITE &lt;EndNote&gt;&lt;Cite&gt;&lt;Author&gt;Mills&lt;/Author&gt;&lt;Year&gt;2012&lt;/Year&gt;&lt;RecNum&gt;1125&lt;/RecNum&gt;&lt;DisplayText&gt;&lt;style face="superscript"&gt;165&lt;/style&gt;&lt;/DisplayText&gt;&lt;record&gt;&lt;rec-number&gt;1125&lt;/rec-number&gt;&lt;foreign-keys&gt;&lt;key app="EN" db-id="9edve2wadsavt5ewavaxtda4f2tavzvts9ee" timestamp="1439777460"&gt;1125&lt;/key&gt;&lt;/foreign-keys&gt;&lt;ref-type name="Journal Article"&gt;17&lt;/ref-type&gt;&lt;contributors&gt;&lt;authors&gt;&lt;author&gt;Mills, R. J.&lt;/author&gt;&lt;author&gt;Davies, M. W.&lt;/author&gt;&lt;/authors&gt;&lt;/contributors&gt;&lt;auth-address&gt;Department of Paediatrics, Logan Hospital and University of Queensland, Loganholme DC, Australia. Ryan Mills@health.qld.gov.au.&lt;/auth-address&gt;&lt;titles&gt;&lt;title&gt;Enteral iron supplementation in preterm and low birth weight infants&lt;/title&gt;&lt;secondary-title&gt;Cochrane Database Syst Rev&lt;/secondary-title&gt;&lt;/titles&gt;&lt;periodical&gt;&lt;full-title&gt;Cochrane Database Syst Rev&lt;/full-title&gt;&lt;abbr-1&gt;The Cochrane database of systematic reviews&lt;/abbr-1&gt;&lt;/periodical&gt;&lt;pages&gt;CD005095&lt;/pages&gt;&lt;volume&gt;3&lt;/volume&gt;&lt;keywords&gt;&lt;keyword&gt;Child Development/*drug effects/physiology&lt;/keyword&gt;&lt;keyword&gt;*Dietary Supplements&lt;/keyword&gt;&lt;keyword&gt;Enteral Nutrition&lt;/keyword&gt;&lt;keyword&gt;Erythrocytes/cytology/drug effects&lt;/keyword&gt;&lt;keyword&gt;Hemoglobin A/metabolism&lt;/keyword&gt;&lt;keyword&gt;Humans&lt;/keyword&gt;&lt;keyword&gt;Infant&lt;/keyword&gt;&lt;keyword&gt;Infant, Low Birth Weight/blood/*growth &amp;amp; development&lt;/keyword&gt;&lt;keyword&gt;Infant, Newborn&lt;/keyword&gt;&lt;keyword&gt;Infant, Premature/blood/*growth &amp;amp; development&lt;/keyword&gt;&lt;keyword&gt;Iron/*administration &amp;amp; dosage/blood&lt;/keyword&gt;&lt;keyword&gt;Randomized Controlled Trials as Topic&lt;/keyword&gt;&lt;/keywords&gt;&lt;dates&gt;&lt;year&gt;2012&lt;/year&gt;&lt;/dates&gt;&lt;isbn&gt;1469-493X (Electronic)&amp;#xD;1361-6137 (Linking)&lt;/isbn&gt;&lt;accession-num&gt;22419305&lt;/accession-num&gt;&lt;urls&gt;&lt;related-urls&gt;&lt;url&gt;http://www.ncbi.nlm.nih.gov/pubmed/22419305&lt;/url&gt;&lt;/related-urls&gt;&lt;/urls&gt;&lt;electronic-resource-num&gt;10.1002/14651858.CD005095.pub2&lt;/electronic-resource-num&gt;&lt;/record&gt;&lt;/Cite&gt;&lt;/EndNote&gt;</w:instrText>
      </w:r>
      <w:r w:rsidR="00AC7566">
        <w:fldChar w:fldCharType="separate"/>
      </w:r>
      <w:r w:rsidR="000E261C" w:rsidRPr="000E261C">
        <w:rPr>
          <w:noProof/>
          <w:vertAlign w:val="superscript"/>
        </w:rPr>
        <w:t>165</w:t>
      </w:r>
      <w:r w:rsidR="00AC7566">
        <w:fldChar w:fldCharType="end"/>
      </w:r>
      <w:r w:rsidRPr="00C70209">
        <w:t xml:space="preserve">) identified from the systematic review and hand-searching process examined the use of iron in preterm or low birth weight infants (see </w:t>
      </w:r>
      <w:r w:rsidRPr="00C70209">
        <w:rPr>
          <w:b/>
        </w:rPr>
        <w:t>Appendix C, Volume 2</w:t>
      </w:r>
      <w:r w:rsidRPr="00C70209">
        <w:t>). The review</w:t>
      </w:r>
      <w:r w:rsidR="00CE465A">
        <w:t>s</w:t>
      </w:r>
      <w:r w:rsidRPr="00C70209">
        <w:t xml:space="preserve"> by Mills (2012) and Long (2012) did not specifically assess the effect of iron on transfusion volume or incidence</w:t>
      </w:r>
      <w:r w:rsidRPr="00C70209">
        <w:rPr>
          <w:rStyle w:val="FootnoteReference"/>
        </w:rPr>
        <w:footnoteReference w:id="25"/>
      </w:r>
      <w:r w:rsidRPr="00C70209">
        <w:t xml:space="preserve"> and did not report any usable data for other outcomes; therefore, data from the primary Level II studies deemed eligible for inclusion in our systematic review were obtained and assessed individually.</w:t>
      </w:r>
    </w:p>
    <w:p w14:paraId="536AE4DA" w14:textId="0ABEFEFA" w:rsidR="00DF2BB6" w:rsidRPr="00C70209" w:rsidRDefault="00DF2BB6" w:rsidP="003131E2">
      <w:pPr>
        <w:pStyle w:val="BodyText"/>
      </w:pPr>
      <w:r w:rsidRPr="00C70209">
        <w:t>Mills (2012) assessed the prophylactic use of enteral iron supplementation on growth and neurodevelopment in preterm and low birth weight infants; however, reported high heterogeneity of participants, methods and results that precluded any extensive quantitative synthesis. Mills (2012) also reported haematological parameters and morbidity and mortality.</w:t>
      </w:r>
    </w:p>
    <w:p w14:paraId="46DA6C11" w14:textId="5C488161" w:rsidR="00DF2BB6" w:rsidRPr="00C70209" w:rsidRDefault="00DF2BB6" w:rsidP="003131E2">
      <w:pPr>
        <w:pStyle w:val="BodyText"/>
      </w:pPr>
      <w:r w:rsidRPr="00C70209">
        <w:t>The systematic review by Long (2012) assessed the effects of iron supplementation on haematological parameters, growth and neurodevelopment but presented much of their results as a narrative, with no data or pooled analyses reported.</w:t>
      </w:r>
    </w:p>
    <w:p w14:paraId="44709F18" w14:textId="77777777" w:rsidR="00DF2BB6" w:rsidRPr="00C70209" w:rsidRDefault="00DF2BB6" w:rsidP="003131E2">
      <w:pPr>
        <w:pStyle w:val="Heading6"/>
      </w:pPr>
      <w:r w:rsidRPr="00C70209">
        <w:t>Level II evidence</w:t>
      </w:r>
    </w:p>
    <w:p w14:paraId="2F942A2C" w14:textId="649847CB" w:rsidR="00DF2BB6" w:rsidRPr="00C70209" w:rsidRDefault="00DF2BB6" w:rsidP="003131E2">
      <w:pPr>
        <w:pStyle w:val="BodyText"/>
      </w:pPr>
      <w:r w:rsidRPr="00C70209">
        <w:t xml:space="preserve">Four Level II studies (Taylor 2013, Sankar 2009, Berseth 2004, Franz 2000) identified from the systematic review and hand-searching process examined the use of oral iron in preterm or low birth weight infants (see </w:t>
      </w:r>
      <w:r w:rsidRPr="00C70209">
        <w:rPr>
          <w:b/>
        </w:rPr>
        <w:t>Appendix C, Volume 2</w:t>
      </w:r>
      <w:r w:rsidRPr="00C70209">
        <w:t>).</w:t>
      </w:r>
    </w:p>
    <w:p w14:paraId="62229447" w14:textId="4107239E" w:rsidR="00DF2BB6" w:rsidRPr="00C70209" w:rsidRDefault="00DF2BB6" w:rsidP="003131E2">
      <w:pPr>
        <w:pStyle w:val="BodyText"/>
      </w:pPr>
      <w:r w:rsidRPr="00C70209">
        <w:t>There were no Level II studies identified in the systematic review and hand-searching process that compared different modes of administration of iron or compared parenteral iron with no parenteral iron in preterm or low birth weight infants.</w:t>
      </w:r>
    </w:p>
    <w:p w14:paraId="639F4DC5" w14:textId="31D74E36" w:rsidR="00DF2BB6" w:rsidRPr="00C70209" w:rsidRDefault="00DF2BB6" w:rsidP="003131E2">
      <w:pPr>
        <w:pStyle w:val="BodyText"/>
      </w:pPr>
      <w:r w:rsidRPr="00C70209">
        <w:t>All included studies enrolled infants with VLBW (&lt;1500 g) or ELBW (&lt;1000 g) who had reached 100–120 mL/kg/day of oral feeds. Three of the four included RCTs (Taylor 2013, Sankar 2009, Franz 2000) compared enteral intakes of iron in addition to the recommended nutrient intake (RNI) for preterm infants as defined by The European Society for Paediatric Gastroenterology Hepatology and Nutrition (ESPGHAN) (2 mg/kg/day)</w:t>
      </w:r>
      <w:r w:rsidR="002B4E33" w:rsidRPr="00C70209">
        <w:fldChar w:fldCharType="begin">
          <w:fldData xml:space="preserve">PEVuZE5vdGU+PENpdGU+PEF1dGhvcj5BZ29zdG9uaTwvQXV0aG9yPjxZZWFyPjIwMTA8L1llYXI+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</w:fldData>
        </w:fldChar>
      </w:r>
      <w:r w:rsidR="000E261C">
        <w:instrText xml:space="preserve"> ADDIN EN.CITE </w:instrText>
      </w:r>
      <w:r w:rsidR="000E261C">
        <w:fldChar w:fldCharType="begin">
          <w:fldData xml:space="preserve">PEVuZE5vdGU+PENpdGU+PEF1dGhvcj5BZ29zdG9uaTwvQXV0aG9yPjxZZWFyPjIwMTA8L1llYXI+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</w:fldData>
        </w:fldChar>
      </w:r>
      <w:r w:rsidR="000E261C">
        <w:instrText xml:space="preserve"> ADDIN EN.CITE.DATA </w:instrText>
      </w:r>
      <w:r w:rsidR="000E261C">
        <w:fldChar w:fldCharType="end"/>
      </w:r>
      <w:r w:rsidR="002B4E33" w:rsidRPr="00C70209">
        <w:fldChar w:fldCharType="separate"/>
      </w:r>
      <w:r w:rsidR="000E261C" w:rsidRPr="000E261C">
        <w:rPr>
          <w:noProof/>
          <w:vertAlign w:val="superscript"/>
        </w:rPr>
        <w:t>166</w:t>
      </w:r>
      <w:r w:rsidR="002B4E33" w:rsidRPr="00C70209">
        <w:fldChar w:fldCharType="end"/>
      </w:r>
      <w:r w:rsidR="002B4E33" w:rsidRPr="00C70209">
        <w:t xml:space="preserve"> </w:t>
      </w:r>
      <w:r w:rsidRPr="00C70209">
        <w:t xml:space="preserve">whereas control infants in the remaining RCT (Berseth 2004) received a lower iron dose. The main characteristics of these RCTs are summarised in </w:t>
      </w:r>
      <w:r w:rsidRPr="00C70209">
        <w:rPr>
          <w:b/>
        </w:rPr>
        <w:fldChar w:fldCharType="begin"/>
      </w:r>
      <w:r w:rsidRPr="00C70209">
        <w:rPr>
          <w:b/>
        </w:rPr>
        <w:instrText xml:space="preserve"> REF _Ref403395562 \h  \* MERGEFORMAT </w:instrText>
      </w:r>
      <w:r w:rsidRPr="00C70209">
        <w:rPr>
          <w:b/>
        </w:rPr>
      </w:r>
      <w:r w:rsidRPr="00C70209">
        <w:rPr>
          <w:b/>
        </w:rPr>
        <w:fldChar w:fldCharType="separate"/>
      </w:r>
      <w:r w:rsidR="000F7A9B" w:rsidRPr="000F7A9B">
        <w:rPr>
          <w:b/>
        </w:rPr>
        <w:t>Table 3.2.13</w:t>
      </w:r>
      <w:r w:rsidRPr="00C70209">
        <w:rPr>
          <w:b/>
        </w:rPr>
        <w:fldChar w:fldCharType="end"/>
      </w:r>
      <w:r w:rsidRPr="00C70209">
        <w:t>.</w:t>
      </w:r>
    </w:p>
    <w:p w14:paraId="71776092" w14:textId="536660E0" w:rsidR="00DF2BB6" w:rsidRPr="00C70209" w:rsidRDefault="00DF2BB6" w:rsidP="003131E2">
      <w:pPr>
        <w:pStyle w:val="BodyText"/>
      </w:pPr>
      <w:r w:rsidRPr="00C70209">
        <w:t>The RCT by Taylor (2013) was conducted at a single centre in the USA; it examined the safety and effectiveness of iron supplementation in addition to routine iron</w:t>
      </w:r>
      <w:r w:rsidR="00363BA0" w:rsidRPr="00C70209">
        <w:t xml:space="preserve"> </w:t>
      </w:r>
      <w:r w:rsidRPr="00C70209">
        <w:t>fortified formula or mother’s milk in increasing the haematocrit at 36 weeks postmenstrual age. Sankar (2009) was conducted in a single neonatal care unit in India; it assessed the safety and effectiveness of iron supplementation administered from 14 days of life on haematological parameters. Berseth (2004) was a multicentre study conducted in Canada and the USA that examined the safety and effectiveness of an iron</w:t>
      </w:r>
      <w:r w:rsidR="00363BA0" w:rsidRPr="00C70209">
        <w:t xml:space="preserve"> </w:t>
      </w:r>
      <w:r w:rsidRPr="00C70209">
        <w:t>fortified human milk fortifier compared to a control product (not fortified with iron). The RCT by Franz (2000) was conducted at a single neonatal referral centre in Germany; it assessed the safety and effectiveness of iron supplementation (2–6 mg/kg/day) during feeding on serum ferritin status at 2 months postnatal age.</w:t>
      </w:r>
    </w:p>
    <w:p w14:paraId="0BC0B15C" w14:textId="77777777" w:rsidR="00DF2BB6" w:rsidRPr="00C70209" w:rsidRDefault="00DF2BB6">
      <w:pPr>
        <w:spacing w:after="200" w:line="276" w:lineRule="auto"/>
        <w:ind w:left="0"/>
      </w:pPr>
      <w:r w:rsidRPr="00C70209">
        <w:br w:type="page"/>
      </w:r>
    </w:p>
    <w:p w14:paraId="7A60D4AF" w14:textId="44F0EAFB" w:rsidR="00DF2BB6" w:rsidRPr="00C70209" w:rsidRDefault="00DF2BB6" w:rsidP="003131E2">
      <w:pPr>
        <w:pStyle w:val="Caption"/>
        <w:ind w:left="2070"/>
      </w:pPr>
      <w:bookmarkStart w:id="433" w:name="_Ref403395562"/>
      <w:bookmarkStart w:id="434" w:name="_Toc423015362"/>
      <w:bookmarkStart w:id="435" w:name="_Toc42774711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3</w:t>
      </w:r>
      <w:r w:rsidR="00130F03" w:rsidRPr="00C70209">
        <w:fldChar w:fldCharType="end"/>
      </w:r>
      <w:bookmarkEnd w:id="433"/>
      <w:r w:rsidRPr="00C70209">
        <w:tab/>
        <w:t>Characteristics and quality of Level II evidence – iron in preterm and LBW infants</w:t>
      </w:r>
      <w:bookmarkEnd w:id="434"/>
      <w:bookmarkEnd w:id="435"/>
    </w:p>
    <w:tbl>
      <w:tblPr>
        <w:tblW w:w="4561"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418"/>
        <w:gridCol w:w="2053"/>
        <w:gridCol w:w="1913"/>
        <w:gridCol w:w="1913"/>
      </w:tblGrid>
      <w:tr w:rsidR="00DF2BB6" w:rsidRPr="00C70209" w14:paraId="0D0AD42E" w14:textId="77777777" w:rsidTr="00F44845">
        <w:trPr>
          <w:tblHeader/>
        </w:trPr>
        <w:tc>
          <w:tcPr>
            <w:tcW w:w="11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FCC3B9A" w14:textId="77777777" w:rsidR="00DF2BB6" w:rsidRPr="00C70209" w:rsidRDefault="00DF2BB6" w:rsidP="003131E2">
            <w:pPr>
              <w:pStyle w:val="TableH2"/>
            </w:pPr>
            <w:r w:rsidRPr="00C70209">
              <w:t>Study ID</w:t>
            </w:r>
          </w:p>
        </w:tc>
        <w:tc>
          <w:tcPr>
            <w:tcW w:w="1418" w:type="dxa"/>
            <w:tcBorders>
              <w:top w:val="single" w:sz="4" w:space="0" w:color="auto"/>
              <w:left w:val="single" w:sz="4" w:space="0" w:color="auto"/>
              <w:bottom w:val="single" w:sz="4" w:space="0" w:color="auto"/>
              <w:right w:val="single" w:sz="4" w:space="0" w:color="auto"/>
              <w:tl2br w:val="nil"/>
              <w:tr2bl w:val="nil"/>
            </w:tcBorders>
          </w:tcPr>
          <w:p w14:paraId="091770DE" w14:textId="77777777" w:rsidR="00DF2BB6" w:rsidRPr="00C70209" w:rsidRDefault="00DF2BB6" w:rsidP="003131E2">
            <w:pPr>
              <w:pStyle w:val="TableH2"/>
            </w:pPr>
            <w:r w:rsidRPr="00C70209">
              <w:t>Study type</w:t>
            </w:r>
          </w:p>
          <w:p w14:paraId="6351BA1B" w14:textId="77777777" w:rsidR="00DF2BB6" w:rsidRPr="00C70209" w:rsidRDefault="00DF2BB6" w:rsidP="003131E2">
            <w:pPr>
              <w:pStyle w:val="TableH2"/>
              <w:rPr>
                <w:i/>
              </w:rPr>
            </w:pPr>
            <w:r w:rsidRPr="00C70209">
              <w:rPr>
                <w:i/>
              </w:rPr>
              <w:t>Study quality</w:t>
            </w:r>
          </w:p>
        </w:tc>
        <w:tc>
          <w:tcPr>
            <w:tcW w:w="2053" w:type="dxa"/>
            <w:tcBorders>
              <w:top w:val="single" w:sz="4" w:space="0" w:color="auto"/>
              <w:left w:val="single" w:sz="4" w:space="0" w:color="auto"/>
              <w:bottom w:val="single" w:sz="4" w:space="0" w:color="auto"/>
              <w:right w:val="single" w:sz="4" w:space="0" w:color="auto"/>
              <w:tl2br w:val="nil"/>
              <w:tr2bl w:val="nil"/>
            </w:tcBorders>
          </w:tcPr>
          <w:p w14:paraId="515D8642" w14:textId="77777777" w:rsidR="00DF2BB6" w:rsidRPr="00C70209" w:rsidRDefault="00DF2BB6" w:rsidP="003131E2">
            <w:pPr>
              <w:pStyle w:val="TableH2"/>
            </w:pPr>
            <w:r w:rsidRPr="00C70209">
              <w:t>Population</w:t>
            </w:r>
          </w:p>
          <w:p w14:paraId="0BF473C3" w14:textId="77777777" w:rsidR="00DF2BB6" w:rsidRPr="00C70209" w:rsidRDefault="00DF2BB6" w:rsidP="003131E2">
            <w:pPr>
              <w:pStyle w:val="TableH2"/>
            </w:pPr>
            <w:r w:rsidRPr="00C70209">
              <w:t>N</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3C09B4E4" w14:textId="77777777" w:rsidR="00DF2BB6" w:rsidRPr="00C70209" w:rsidRDefault="00DF2BB6" w:rsidP="003131E2">
            <w:pPr>
              <w:pStyle w:val="TableH2"/>
            </w:pPr>
            <w:r w:rsidRPr="00C70209">
              <w:t>Comparison</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5B6D5961" w14:textId="77777777" w:rsidR="00DF2BB6" w:rsidRPr="00C70209" w:rsidRDefault="00DF2BB6" w:rsidP="003131E2">
            <w:pPr>
              <w:pStyle w:val="TableH2"/>
            </w:pPr>
            <w:r w:rsidRPr="00C70209">
              <w:t>Outcomes</w:t>
            </w:r>
          </w:p>
        </w:tc>
      </w:tr>
      <w:tr w:rsidR="00DF2BB6" w:rsidRPr="00C70209" w14:paraId="1BFA2DC1" w14:textId="77777777" w:rsidTr="00F44845">
        <w:tc>
          <w:tcPr>
            <w:tcW w:w="11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136F593" w14:textId="05B95A17" w:rsidR="00DF2BB6" w:rsidRPr="00C70209" w:rsidRDefault="00DF2BB6" w:rsidP="000E261C">
            <w:pPr>
              <w:pStyle w:val="Tabletext"/>
              <w:rPr>
                <w:b/>
              </w:rPr>
            </w:pPr>
            <w:r w:rsidRPr="00C70209">
              <w:t>Taylor 2013</w:t>
            </w:r>
            <w:r w:rsidRPr="00C70209">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 </w:instrText>
            </w:r>
            <w:r w:rsidR="000E261C">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7</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7477F006" w14:textId="77777777" w:rsidR="00DF2BB6" w:rsidRPr="00C70209" w:rsidRDefault="00DF2BB6" w:rsidP="003131E2">
            <w:pPr>
              <w:pStyle w:val="Tabletext"/>
            </w:pPr>
            <w:r w:rsidRPr="00C70209">
              <w:t>Level II</w:t>
            </w:r>
          </w:p>
          <w:p w14:paraId="38401E66" w14:textId="77777777" w:rsidR="00DF2BB6" w:rsidRPr="00C70209" w:rsidRDefault="00DF2BB6" w:rsidP="003131E2">
            <w:pPr>
              <w:pStyle w:val="Tabletext"/>
              <w:rPr>
                <w:b/>
              </w:rPr>
            </w:pPr>
            <w:r w:rsidRPr="00C70209">
              <w:rPr>
                <w:rStyle w:val="Emphasis"/>
              </w:rPr>
              <w:t>Good</w:t>
            </w:r>
          </w:p>
        </w:tc>
        <w:tc>
          <w:tcPr>
            <w:tcW w:w="2053" w:type="dxa"/>
            <w:tcBorders>
              <w:top w:val="single" w:sz="4" w:space="0" w:color="auto"/>
              <w:left w:val="single" w:sz="4" w:space="0" w:color="auto"/>
              <w:bottom w:val="single" w:sz="4" w:space="0" w:color="auto"/>
              <w:right w:val="single" w:sz="4" w:space="0" w:color="auto"/>
              <w:tl2br w:val="nil"/>
              <w:tr2bl w:val="nil"/>
            </w:tcBorders>
          </w:tcPr>
          <w:p w14:paraId="0EDB1197" w14:textId="199F5209" w:rsidR="00DF2BB6" w:rsidRPr="00C70209" w:rsidRDefault="00DF2BB6" w:rsidP="003131E2">
            <w:pPr>
              <w:pStyle w:val="Tabletext"/>
            </w:pPr>
            <w:r w:rsidRPr="00C70209">
              <w:t>Preterm infants with VLBW (&lt;1500 g) who reached 120 mL/kg/day of feedings before 32 weeks postmenstrual age</w:t>
            </w:r>
          </w:p>
          <w:p w14:paraId="053E7BDE" w14:textId="77777777" w:rsidR="00DF2BB6" w:rsidRPr="00C70209" w:rsidRDefault="00DF2BB6" w:rsidP="003131E2">
            <w:pPr>
              <w:pStyle w:val="Tabletext"/>
            </w:pPr>
          </w:p>
          <w:p w14:paraId="492294FE" w14:textId="77777777" w:rsidR="00DF2BB6" w:rsidRPr="00C70209" w:rsidRDefault="00DF2BB6" w:rsidP="003131E2">
            <w:pPr>
              <w:pStyle w:val="Tabletext"/>
            </w:pPr>
            <w:r w:rsidRPr="00C70209">
              <w:t>N=150</w:t>
            </w:r>
          </w:p>
          <w:p w14:paraId="4EBAA798" w14:textId="77777777" w:rsidR="00DF2BB6" w:rsidRPr="00C70209" w:rsidRDefault="00DF2BB6" w:rsidP="003131E2">
            <w:pPr>
              <w:pStyle w:val="Tabletextnote"/>
              <w:rPr>
                <w:b/>
                <w:sz w:val="20"/>
              </w:rPr>
            </w:pPr>
            <w:r w:rsidRPr="00C70209">
              <w:t>*restrictive transfusion guidelines were in place</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69BC4B75" w14:textId="6973670A" w:rsidR="00DF2BB6" w:rsidRPr="00C70209" w:rsidRDefault="00DF2BB6" w:rsidP="003131E2">
            <w:pPr>
              <w:pStyle w:val="Tabletext"/>
            </w:pPr>
            <w:r w:rsidRPr="00C70209">
              <w:t>Multivitamin with iron (2 mg/kg/day) versus multivitamin without iron</w:t>
            </w:r>
          </w:p>
          <w:p w14:paraId="77A7AE27" w14:textId="77777777" w:rsidR="00DF2BB6" w:rsidRPr="00C70209" w:rsidRDefault="00DF2BB6" w:rsidP="003131E2">
            <w:pPr>
              <w:pStyle w:val="Tabletextnote"/>
            </w:pPr>
            <w:r w:rsidRPr="00C70209">
              <w:t>*Administered independent of feedings</w:t>
            </w:r>
          </w:p>
          <w:p w14:paraId="76D10886" w14:textId="132FE1FF" w:rsidR="00DF2BB6" w:rsidRPr="00C70209" w:rsidRDefault="00DF2BB6" w:rsidP="003131E2">
            <w:pPr>
              <w:pStyle w:val="Tabletextnote"/>
            </w:pPr>
            <w:r w:rsidRPr="00C70209">
              <w:t>*All infants received iron</w:t>
            </w:r>
            <w:r w:rsidR="00363BA0" w:rsidRPr="00C70209">
              <w:t xml:space="preserve"> </w:t>
            </w:r>
            <w:r w:rsidRPr="00C70209">
              <w:t>fortified formula or iron</w:t>
            </w:r>
            <w:r w:rsidR="00363BA0" w:rsidRPr="00C70209">
              <w:t xml:space="preserve"> </w:t>
            </w:r>
            <w:r w:rsidRPr="00C70209">
              <w:t>fortified mothers milk (equivalent to ≥2 mg/kg/day iron)</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4C40EE58" w14:textId="77777777" w:rsidR="00DF2BB6" w:rsidRPr="00C70209" w:rsidRDefault="00DF2BB6" w:rsidP="003131E2">
            <w:pPr>
              <w:pStyle w:val="Tabletext"/>
            </w:pPr>
            <w:r w:rsidRPr="00C70209">
              <w:t>Transfusion incidence</w:t>
            </w:r>
          </w:p>
          <w:p w14:paraId="720494EF" w14:textId="77777777" w:rsidR="00DF2BB6" w:rsidRPr="00C70209" w:rsidRDefault="00DF2BB6" w:rsidP="003131E2">
            <w:pPr>
              <w:pStyle w:val="Tabletext"/>
            </w:pPr>
            <w:r w:rsidRPr="00C70209">
              <w:t>BPD</w:t>
            </w:r>
          </w:p>
          <w:p w14:paraId="34D29567" w14:textId="77777777" w:rsidR="00DF2BB6" w:rsidRPr="00C70209" w:rsidRDefault="00DF2BB6" w:rsidP="003131E2">
            <w:pPr>
              <w:pStyle w:val="Tabletext"/>
            </w:pPr>
            <w:r w:rsidRPr="00C70209">
              <w:t>NEC</w:t>
            </w:r>
          </w:p>
          <w:p w14:paraId="0DBA5E92" w14:textId="77777777" w:rsidR="00DF2BB6" w:rsidRPr="00C70209" w:rsidRDefault="00DF2BB6" w:rsidP="003131E2">
            <w:pPr>
              <w:pStyle w:val="Tabletext"/>
            </w:pPr>
            <w:r w:rsidRPr="00C70209">
              <w:t>Mortality</w:t>
            </w:r>
          </w:p>
          <w:p w14:paraId="41CACBD3" w14:textId="77777777" w:rsidR="00DF2BB6" w:rsidRPr="00C70209" w:rsidRDefault="00DF2BB6" w:rsidP="003131E2">
            <w:pPr>
              <w:pStyle w:val="Tabletext"/>
            </w:pPr>
            <w:r w:rsidRPr="00C70209">
              <w:t>Laboratory measures</w:t>
            </w:r>
          </w:p>
        </w:tc>
      </w:tr>
      <w:tr w:rsidR="00DF2BB6" w:rsidRPr="00C70209" w14:paraId="79AA87B2" w14:textId="77777777" w:rsidTr="00F44845">
        <w:tc>
          <w:tcPr>
            <w:tcW w:w="11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5825F04" w14:textId="41D4A305" w:rsidR="00DF2BB6" w:rsidRPr="00C70209" w:rsidRDefault="00DF2BB6" w:rsidP="000E261C">
            <w:pPr>
              <w:pStyle w:val="Tabletext"/>
            </w:pPr>
            <w:r w:rsidRPr="00C70209">
              <w:t>Sankar 2009</w:t>
            </w:r>
            <w:r w:rsidRPr="00C70209">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instrText xml:space="preserve"> ADDIN EN.CITE </w:instrText>
            </w:r>
            <w:r w:rsidR="000E261C">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8</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558406B3" w14:textId="77777777" w:rsidR="00DF2BB6" w:rsidRPr="00C70209" w:rsidRDefault="00DF2BB6" w:rsidP="003131E2">
            <w:pPr>
              <w:pStyle w:val="Tabletext"/>
            </w:pPr>
            <w:r w:rsidRPr="00C70209">
              <w:t>Level II</w:t>
            </w:r>
          </w:p>
          <w:p w14:paraId="4501F098" w14:textId="77777777" w:rsidR="00DF2BB6" w:rsidRPr="00C70209" w:rsidRDefault="00DF2BB6" w:rsidP="003131E2">
            <w:pPr>
              <w:pStyle w:val="Tabletext"/>
            </w:pPr>
            <w:r w:rsidRPr="00C70209">
              <w:rPr>
                <w:rStyle w:val="Emphasis"/>
              </w:rPr>
              <w:t>Fair</w:t>
            </w:r>
          </w:p>
        </w:tc>
        <w:tc>
          <w:tcPr>
            <w:tcW w:w="2053" w:type="dxa"/>
            <w:tcBorders>
              <w:top w:val="single" w:sz="4" w:space="0" w:color="auto"/>
              <w:left w:val="single" w:sz="4" w:space="0" w:color="auto"/>
              <w:bottom w:val="single" w:sz="4" w:space="0" w:color="auto"/>
              <w:right w:val="single" w:sz="4" w:space="0" w:color="auto"/>
              <w:tl2br w:val="nil"/>
              <w:tr2bl w:val="nil"/>
            </w:tcBorders>
          </w:tcPr>
          <w:p w14:paraId="7677E2D0" w14:textId="101AE2E3" w:rsidR="00DF2BB6" w:rsidRPr="00C70209" w:rsidRDefault="00DF2BB6" w:rsidP="003131E2">
            <w:pPr>
              <w:pStyle w:val="Tabletext"/>
            </w:pPr>
            <w:r w:rsidRPr="00C70209">
              <w:t>Preterm infants with VLBW (1000–1500 g) or ELBW (&lt;1000 g) who reached at least 100 mL/kg/day of oral feeds by day 14</w:t>
            </w:r>
          </w:p>
          <w:p w14:paraId="70453F78" w14:textId="77777777" w:rsidR="00DF2BB6" w:rsidRPr="00C70209" w:rsidRDefault="00DF2BB6" w:rsidP="003131E2">
            <w:pPr>
              <w:pStyle w:val="Tabletext"/>
            </w:pPr>
          </w:p>
          <w:p w14:paraId="2BA0CCD1" w14:textId="77777777" w:rsidR="00DF2BB6" w:rsidRPr="00C70209" w:rsidRDefault="00DF2BB6" w:rsidP="003131E2">
            <w:pPr>
              <w:pStyle w:val="Tabletext"/>
            </w:pPr>
            <w:r w:rsidRPr="00C70209">
              <w:t>N=44</w:t>
            </w:r>
          </w:p>
          <w:p w14:paraId="52DE28E5" w14:textId="77777777" w:rsidR="00DF2BB6" w:rsidRPr="00C70209" w:rsidRDefault="00DF2BB6" w:rsidP="003131E2">
            <w:pPr>
              <w:pStyle w:val="Tabletextnote"/>
            </w:pPr>
            <w:r w:rsidRPr="00C70209">
              <w:t>*restrictive transfusion guidelines were in place</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2FD3B129" w14:textId="0B44CBE5" w:rsidR="00DF2BB6" w:rsidRPr="00C70209" w:rsidRDefault="00DF2BB6" w:rsidP="003131E2">
            <w:pPr>
              <w:pStyle w:val="Tabletext"/>
            </w:pPr>
            <w:r w:rsidRPr="00C70209">
              <w:t>Early iron (3 or 4 mg/kg/day) versus late iron (no iron until day 61)</w:t>
            </w:r>
          </w:p>
          <w:p w14:paraId="67402ECF" w14:textId="77777777" w:rsidR="00DF2BB6" w:rsidRPr="00C70209" w:rsidRDefault="00DF2BB6" w:rsidP="003131E2">
            <w:pPr>
              <w:pStyle w:val="Tabletextnote"/>
            </w:pPr>
            <w:r w:rsidRPr="00C70209">
              <w:t>*Administered independent of feedings</w:t>
            </w:r>
          </w:p>
          <w:p w14:paraId="2450AEE4" w14:textId="727EDA1B" w:rsidR="00DF2BB6" w:rsidRPr="00C70209" w:rsidRDefault="00DF2BB6" w:rsidP="003131E2">
            <w:pPr>
              <w:pStyle w:val="Tabletextnote"/>
            </w:pPr>
            <w:r w:rsidRPr="00C70209">
              <w:t>*Intervention also contained folic acid (200 µg/mL) and vitamin B12 (5 µg/mL)</w:t>
            </w:r>
          </w:p>
          <w:p w14:paraId="465225B0" w14:textId="0624BE4C" w:rsidR="00DF2BB6" w:rsidRPr="00C70209" w:rsidRDefault="00DF2BB6" w:rsidP="003131E2">
            <w:pPr>
              <w:pStyle w:val="Tabletextnote"/>
            </w:pPr>
            <w:r w:rsidRPr="00C70209">
              <w:t>*All infants received HMF mothers milk (no supplemental iron) or iron</w:t>
            </w:r>
            <w:r w:rsidR="00363BA0" w:rsidRPr="00C70209">
              <w:t xml:space="preserve"> </w:t>
            </w:r>
            <w:r w:rsidRPr="00C70209">
              <w:t>fortified formula (equivalent to ≥2 mg/kg/day iron)</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587CA801" w14:textId="77777777" w:rsidR="00DF2BB6" w:rsidRPr="00C70209" w:rsidRDefault="00DF2BB6" w:rsidP="003131E2">
            <w:pPr>
              <w:pStyle w:val="Tabletext"/>
            </w:pPr>
            <w:r w:rsidRPr="00C70209">
              <w:t>Transfusion incidence</w:t>
            </w:r>
          </w:p>
          <w:p w14:paraId="41460AC0" w14:textId="77777777" w:rsidR="00DF2BB6" w:rsidRPr="00C70209" w:rsidRDefault="00DF2BB6" w:rsidP="003131E2">
            <w:pPr>
              <w:pStyle w:val="Tabletext"/>
            </w:pPr>
            <w:r w:rsidRPr="00C70209">
              <w:t>ROP</w:t>
            </w:r>
          </w:p>
          <w:p w14:paraId="3717402B" w14:textId="77777777" w:rsidR="00DF2BB6" w:rsidRPr="00C70209" w:rsidRDefault="00DF2BB6" w:rsidP="003131E2">
            <w:pPr>
              <w:pStyle w:val="Tabletext"/>
            </w:pPr>
            <w:r w:rsidRPr="00C70209">
              <w:t>BPD</w:t>
            </w:r>
          </w:p>
          <w:p w14:paraId="120571FD" w14:textId="77777777" w:rsidR="00DF2BB6" w:rsidRPr="00C70209" w:rsidRDefault="00DF2BB6" w:rsidP="003131E2">
            <w:pPr>
              <w:pStyle w:val="Tabletext"/>
            </w:pPr>
            <w:r w:rsidRPr="00C70209">
              <w:t>NEC</w:t>
            </w:r>
          </w:p>
          <w:p w14:paraId="75F2AB82" w14:textId="77777777" w:rsidR="00DF2BB6" w:rsidRPr="00C70209" w:rsidRDefault="00DF2BB6" w:rsidP="003131E2">
            <w:pPr>
              <w:pStyle w:val="Tabletext"/>
            </w:pPr>
            <w:r w:rsidRPr="00C70209">
              <w:t>Laboratory measures</w:t>
            </w:r>
          </w:p>
        </w:tc>
      </w:tr>
      <w:tr w:rsidR="00DF2BB6" w:rsidRPr="00C70209" w14:paraId="732EFF5C" w14:textId="77777777" w:rsidTr="00F44845">
        <w:tc>
          <w:tcPr>
            <w:tcW w:w="11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E24A00B" w14:textId="2D8B4AA7" w:rsidR="00DF2BB6" w:rsidRPr="00C70209" w:rsidRDefault="00DF2BB6" w:rsidP="000E261C">
            <w:pPr>
              <w:pStyle w:val="Tabletext"/>
            </w:pPr>
            <w:r w:rsidRPr="00C70209">
              <w:t>Berseth 2004</w:t>
            </w:r>
            <w:r w:rsidRPr="00C70209">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instrText xml:space="preserve"> ADDIN EN.CITE </w:instrText>
            </w:r>
            <w:r w:rsidR="000E261C">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9</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7E1C7A84" w14:textId="77777777" w:rsidR="00DF2BB6" w:rsidRPr="00C70209" w:rsidRDefault="00DF2BB6" w:rsidP="003131E2">
            <w:pPr>
              <w:pStyle w:val="Tabletext"/>
            </w:pPr>
            <w:r w:rsidRPr="00C70209">
              <w:t>Level II</w:t>
            </w:r>
          </w:p>
          <w:p w14:paraId="259526D2" w14:textId="77777777" w:rsidR="00DF2BB6" w:rsidRPr="00C70209" w:rsidRDefault="00DF2BB6" w:rsidP="003131E2">
            <w:pPr>
              <w:pStyle w:val="Tabletext"/>
            </w:pPr>
            <w:r w:rsidRPr="00C70209">
              <w:rPr>
                <w:i/>
              </w:rPr>
              <w:t>Poor</w:t>
            </w:r>
          </w:p>
        </w:tc>
        <w:tc>
          <w:tcPr>
            <w:tcW w:w="2053" w:type="dxa"/>
            <w:tcBorders>
              <w:top w:val="single" w:sz="4" w:space="0" w:color="auto"/>
              <w:left w:val="single" w:sz="4" w:space="0" w:color="auto"/>
              <w:bottom w:val="single" w:sz="4" w:space="0" w:color="auto"/>
              <w:right w:val="single" w:sz="4" w:space="0" w:color="auto"/>
              <w:tl2br w:val="nil"/>
              <w:tr2bl w:val="nil"/>
            </w:tcBorders>
          </w:tcPr>
          <w:p w14:paraId="65FF0C58" w14:textId="07822E21" w:rsidR="00DF2BB6" w:rsidRPr="00C70209" w:rsidRDefault="00DF2BB6" w:rsidP="003131E2">
            <w:pPr>
              <w:pStyle w:val="Tabletext"/>
            </w:pPr>
            <w:r w:rsidRPr="00C70209">
              <w:t>Preterm infants (≤33 weeks gestational age) with VLBW (1000–1500 g) or ELBW (&lt;1000 g) who reached at least 100 mL/kg/day of oral feeds</w:t>
            </w:r>
          </w:p>
          <w:p w14:paraId="048985CE" w14:textId="77777777" w:rsidR="00DF2BB6" w:rsidRPr="00C70209" w:rsidRDefault="00DF2BB6" w:rsidP="003131E2">
            <w:pPr>
              <w:pStyle w:val="Tabletext"/>
            </w:pPr>
          </w:p>
          <w:p w14:paraId="2ADEF0A7" w14:textId="77777777" w:rsidR="00DF2BB6" w:rsidRPr="00C70209" w:rsidRDefault="00DF2BB6" w:rsidP="003131E2">
            <w:pPr>
              <w:pStyle w:val="Tabletext"/>
            </w:pPr>
            <w:r w:rsidRPr="00C70209">
              <w:t>N=181</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45C2EEB7" w14:textId="3CA2BB74" w:rsidR="00DF2BB6" w:rsidRPr="00C70209" w:rsidRDefault="00DF2BB6" w:rsidP="003131E2">
            <w:pPr>
              <w:pStyle w:val="Tabletext"/>
            </w:pPr>
            <w:r w:rsidRPr="00C70209">
              <w:t>Iron</w:t>
            </w:r>
            <w:r w:rsidR="00363BA0" w:rsidRPr="00C70209">
              <w:t xml:space="preserve"> </w:t>
            </w:r>
            <w:r w:rsidRPr="00C70209">
              <w:t>fortified HMF versus HMF</w:t>
            </w:r>
            <w:r w:rsidR="00C70209">
              <w:t xml:space="preserve"> </w:t>
            </w:r>
            <w:r w:rsidRPr="00C70209">
              <w:t>control (not iron fortified)</w:t>
            </w:r>
          </w:p>
          <w:p w14:paraId="624CB739" w14:textId="77777777" w:rsidR="00DF2BB6" w:rsidRPr="00C70209" w:rsidRDefault="00DF2BB6" w:rsidP="003131E2">
            <w:pPr>
              <w:pStyle w:val="Tabletextnote"/>
            </w:pPr>
            <w:r w:rsidRPr="00C70209">
              <w:t>*Administered as supplement during feeding</w:t>
            </w:r>
          </w:p>
          <w:p w14:paraId="341DF042" w14:textId="2A419E0A" w:rsidR="00DF2BB6" w:rsidRPr="00C70209" w:rsidRDefault="00DF2BB6" w:rsidP="003131E2">
            <w:pPr>
              <w:pStyle w:val="Tabletextnote"/>
            </w:pPr>
            <w:r w:rsidRPr="00C70209">
              <w:t>*Approximate iron dose: 1.53 mg/100 mL milk versus 0.44 mg/100 mL milk</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7B96D2B0" w14:textId="77777777" w:rsidR="00DF2BB6" w:rsidRPr="00C70209" w:rsidRDefault="00DF2BB6" w:rsidP="003131E2">
            <w:pPr>
              <w:pStyle w:val="Tabletext"/>
            </w:pPr>
            <w:r w:rsidRPr="00C70209">
              <w:t>Transfusion incidence</w:t>
            </w:r>
          </w:p>
          <w:p w14:paraId="641DAB69" w14:textId="77777777" w:rsidR="00DF2BB6" w:rsidRPr="00C70209" w:rsidRDefault="00DF2BB6" w:rsidP="003131E2">
            <w:pPr>
              <w:pStyle w:val="Tabletext"/>
            </w:pPr>
            <w:r w:rsidRPr="00C70209">
              <w:t>BPD</w:t>
            </w:r>
          </w:p>
          <w:p w14:paraId="6145D68D" w14:textId="77777777" w:rsidR="00DF2BB6" w:rsidRPr="00C70209" w:rsidRDefault="00DF2BB6" w:rsidP="003131E2">
            <w:pPr>
              <w:pStyle w:val="Tabletext"/>
            </w:pPr>
            <w:r w:rsidRPr="00C70209">
              <w:t>NEC</w:t>
            </w:r>
          </w:p>
          <w:p w14:paraId="4F44BF48" w14:textId="77777777" w:rsidR="00DF2BB6" w:rsidRPr="00C70209" w:rsidRDefault="00DF2BB6" w:rsidP="003131E2">
            <w:pPr>
              <w:pStyle w:val="Tabletext"/>
            </w:pPr>
            <w:r w:rsidRPr="00C70209">
              <w:t>Mortality</w:t>
            </w:r>
          </w:p>
          <w:p w14:paraId="1B6B01C1" w14:textId="77777777" w:rsidR="00DF2BB6" w:rsidRPr="00C70209" w:rsidRDefault="00DF2BB6" w:rsidP="003131E2">
            <w:pPr>
              <w:pStyle w:val="Tabletext"/>
            </w:pPr>
            <w:r w:rsidRPr="00C70209">
              <w:t>Laboratory measures</w:t>
            </w:r>
          </w:p>
        </w:tc>
      </w:tr>
      <w:tr w:rsidR="00DF2BB6" w:rsidRPr="00C70209" w14:paraId="35BBA1D5" w14:textId="77777777" w:rsidTr="00F44845">
        <w:tc>
          <w:tcPr>
            <w:tcW w:w="11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D0759BD" w14:textId="7D33197E" w:rsidR="00DF2BB6" w:rsidRPr="00C70209" w:rsidRDefault="00DF2BB6" w:rsidP="000E261C">
            <w:pPr>
              <w:pStyle w:val="Tabletext"/>
            </w:pPr>
            <w:r w:rsidRPr="00C70209">
              <w:t>Franz 2000</w:t>
            </w:r>
            <w:r w:rsidRPr="00C70209">
              <w:fldChar w:fldCharType="begin"/>
            </w:r>
            <w:r w:rsidR="000E261C">
              <w:instrText xml:space="preserve"> ADDIN EN.CITE &lt;EndNote&gt;&lt;Cite&gt;&lt;Author&gt;Franz&lt;/Author&gt;&lt;Year&gt;2000&lt;/Year&gt;&lt;RecNum&gt;374&lt;/RecNum&gt;&lt;DisplayText&gt;&lt;style face="superscript"&gt;170&lt;/style&gt;&lt;/DisplayText&gt;&lt;record&gt;&lt;rec-number&gt;374&lt;/rec-number&gt;&lt;foreign-keys&gt;&lt;key app="EN" db-id="9edve2wadsavt5ewavaxtda4f2tavzvts9ee" timestamp="1427541108"&gt;374&lt;/key&gt;&lt;/foreign-keys&gt;&lt;ref-type name="Journal Article"&gt;17&lt;/ref-type&gt;&lt;contributors&gt;&lt;authors&gt;&lt;author&gt;Franz, A. R.&lt;/author&gt;&lt;author&gt;Mihatsch, W. A.&lt;/author&gt;&lt;author&gt;Sander, S.&lt;/author&gt;&lt;author&gt;Kron, M.&lt;/author&gt;&lt;author&gt;Pohlandt, F.&lt;/author&gt;&lt;/authors&gt;&lt;/contributors&gt;&lt;auth-address&gt;Department of Pediatrics, Division of Neonatology and Pediatric Critical Care, University of Ulm, Ulm, Germany. axel.franz@medizin.uni-ulm.de&lt;/auth-address&gt;&lt;titles&gt;&lt;title&gt;Prospective randomized trial of early versus late enteral iron supplementation in infants with a birth weight of less than 1301 grams&lt;/title&gt;&lt;secondary-title&gt;Pediatrics&lt;/secondary-title&gt;&lt;alt-title&gt;Pediatrics&lt;/alt-title&gt;&lt;/titles&gt;&lt;periodical&gt;&lt;full-title&gt;Pediatrics&lt;/full-title&gt;&lt;/periodical&gt;&lt;alt-periodical&gt;&lt;full-title&gt;Pediatrics&lt;/full-title&gt;&lt;/alt-periodical&gt;&lt;pages&gt;700–6&lt;/pages&gt;&lt;volume&gt;106&lt;/volume&gt;&lt;number&gt;4&lt;/number&gt;&lt;keywords&gt;&lt;keyword&gt;Drug Administration Schedule&lt;/keyword&gt;&lt;keyword&gt;Enteral Nutrition&lt;/keyword&gt;&lt;keyword&gt;Ferritins/blood&lt;/keyword&gt;&lt;keyword&gt;Humans&lt;/keyword&gt;&lt;keyword&gt;Infant&lt;/keyword&gt;&lt;keyword&gt;Infant, Low Birth Weight/*blood&lt;/keyword&gt;&lt;keyword&gt;Infant, Newborn&lt;/keyword&gt;&lt;keyword&gt;Iron/*administration &amp;amp; dosage/*deficiency&lt;/keyword&gt;&lt;keyword&gt;Nutritional Status&lt;/keyword&gt;&lt;keyword&gt;Prospective Studies&lt;/keyword&gt;&lt;/keywords&gt;&lt;dates&gt;&lt;year&gt;2000&lt;/year&gt;&lt;pub-dates&gt;&lt;date&gt;Oct&lt;/date&gt;&lt;/pub-dates&gt;&lt;/dates&gt;&lt;isbn&gt;1098-4275 (Electronic)&amp;#xD;0031-4005 (Linking)&lt;/isbn&gt;&lt;accession-num&gt;11015511&lt;/accession-num&gt;&lt;urls&gt;&lt;related-urls&gt;&lt;url&gt;http://www.ncbi.nlm.nih.gov/pubmed/11015511&lt;/url&gt;&lt;/related-urls&gt;&lt;/urls&gt;&lt;/record&gt;&lt;/Cite&gt;&lt;/EndNote&gt;</w:instrText>
            </w:r>
            <w:r w:rsidRPr="00C70209">
              <w:fldChar w:fldCharType="separate"/>
            </w:r>
            <w:r w:rsidR="000E261C" w:rsidRPr="000E261C">
              <w:rPr>
                <w:noProof/>
                <w:vertAlign w:val="superscript"/>
              </w:rPr>
              <w:t>170</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4E0AA876" w14:textId="77777777" w:rsidR="00DF2BB6" w:rsidRPr="00C70209" w:rsidRDefault="00DF2BB6" w:rsidP="003131E2">
            <w:pPr>
              <w:pStyle w:val="Tabletext"/>
            </w:pPr>
            <w:r w:rsidRPr="00C70209">
              <w:t>Level II</w:t>
            </w:r>
          </w:p>
          <w:p w14:paraId="09ED9A00" w14:textId="77777777" w:rsidR="00DF2BB6" w:rsidRPr="00C70209" w:rsidRDefault="00DF2BB6" w:rsidP="003131E2">
            <w:pPr>
              <w:pStyle w:val="Tabletext"/>
            </w:pPr>
            <w:r w:rsidRPr="00C70209">
              <w:rPr>
                <w:i/>
              </w:rPr>
              <w:t>Poor</w:t>
            </w:r>
          </w:p>
        </w:tc>
        <w:tc>
          <w:tcPr>
            <w:tcW w:w="2053" w:type="dxa"/>
            <w:tcBorders>
              <w:top w:val="single" w:sz="4" w:space="0" w:color="auto"/>
              <w:left w:val="single" w:sz="4" w:space="0" w:color="auto"/>
              <w:bottom w:val="single" w:sz="4" w:space="0" w:color="auto"/>
              <w:right w:val="single" w:sz="4" w:space="0" w:color="auto"/>
              <w:tl2br w:val="nil"/>
              <w:tr2bl w:val="nil"/>
            </w:tcBorders>
          </w:tcPr>
          <w:p w14:paraId="7B39B163" w14:textId="63CFA347" w:rsidR="00DF2BB6" w:rsidRPr="00C70209" w:rsidRDefault="00DF2BB6" w:rsidP="003131E2">
            <w:pPr>
              <w:pStyle w:val="Tabletext"/>
            </w:pPr>
            <w:r w:rsidRPr="00C70209">
              <w:t>Preterm infants with VLBW (≤1300 g) who reached at least 100 mL/kg/day of oral feeds</w:t>
            </w:r>
          </w:p>
          <w:p w14:paraId="6F57166D" w14:textId="77777777" w:rsidR="00DF2BB6" w:rsidRPr="00C70209" w:rsidRDefault="00DF2BB6" w:rsidP="003131E2">
            <w:pPr>
              <w:pStyle w:val="Tabletext"/>
            </w:pPr>
          </w:p>
          <w:p w14:paraId="7B04505A" w14:textId="77777777" w:rsidR="00DF2BB6" w:rsidRPr="00C70209" w:rsidRDefault="00DF2BB6" w:rsidP="003131E2">
            <w:pPr>
              <w:pStyle w:val="Tabletext"/>
            </w:pPr>
            <w:r w:rsidRPr="00C70209">
              <w:t>ITT=204</w:t>
            </w:r>
          </w:p>
          <w:p w14:paraId="6F8B772A" w14:textId="41691CC3" w:rsidR="00DF2BB6" w:rsidRPr="00C70209" w:rsidRDefault="00DF2BB6" w:rsidP="003131E2">
            <w:pPr>
              <w:pStyle w:val="Tabletext"/>
            </w:pPr>
            <w:r w:rsidRPr="00C70209">
              <w:t>P</w:t>
            </w:r>
            <w:r w:rsidR="001A475D" w:rsidRPr="001A475D">
              <w:rPr>
                <w:i/>
              </w:rPr>
              <w:t>P = </w:t>
            </w:r>
            <w:r w:rsidRPr="00C70209">
              <w:t>135</w:t>
            </w:r>
          </w:p>
          <w:p w14:paraId="54678ACE" w14:textId="77777777" w:rsidR="00DF2BB6" w:rsidRPr="00C70209" w:rsidRDefault="00DF2BB6" w:rsidP="003131E2">
            <w:pPr>
              <w:pStyle w:val="Tabletextnote"/>
            </w:pPr>
            <w:r w:rsidRPr="00C70209">
              <w:t>*restrictive transfusion guidelines were in place</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2344E71D" w14:textId="3258AE04" w:rsidR="00DF2BB6" w:rsidRPr="00C70209" w:rsidRDefault="00DF2BB6" w:rsidP="003131E2">
            <w:pPr>
              <w:pStyle w:val="Tabletext"/>
            </w:pPr>
            <w:r w:rsidRPr="00C70209">
              <w:t>Early iron (2 mg/kg/day) versus late iron (no iron until day 61)</w:t>
            </w:r>
          </w:p>
          <w:p w14:paraId="25631B0E" w14:textId="77777777" w:rsidR="00DF2BB6" w:rsidRPr="00C70209" w:rsidRDefault="00DF2BB6" w:rsidP="003131E2">
            <w:pPr>
              <w:pStyle w:val="Tabletextnote"/>
            </w:pPr>
            <w:r w:rsidRPr="00C70209">
              <w:t>*Administered as supplement during feeding</w:t>
            </w:r>
          </w:p>
          <w:p w14:paraId="6611A18E" w14:textId="5C060CC1" w:rsidR="00DF2BB6" w:rsidRPr="00C70209" w:rsidRDefault="00DF2BB6" w:rsidP="003131E2">
            <w:pPr>
              <w:pStyle w:val="Tabletextnote"/>
            </w:pPr>
            <w:r w:rsidRPr="00C70209">
              <w:t>*All infants received protein and energy enriched mothers milk (no supplemental iron) or iron</w:t>
            </w:r>
            <w:r w:rsidR="00363BA0" w:rsidRPr="00C70209">
              <w:t xml:space="preserve"> </w:t>
            </w:r>
            <w:r w:rsidRPr="00C70209">
              <w:t>fortified formula (equivalent to ≥2 mg/kg/day iron)</w:t>
            </w:r>
          </w:p>
          <w:p w14:paraId="4D6FAAA3" w14:textId="77777777" w:rsidR="00DF2BB6" w:rsidRPr="00C70209" w:rsidRDefault="00DF2BB6" w:rsidP="003131E2">
            <w:pPr>
              <w:pStyle w:val="Tabletextnote"/>
            </w:pPr>
            <w:r w:rsidRPr="00C70209">
              <w:t>*Increased to 4 mg/kg/day if haematocrit fell below 0.30</w:t>
            </w:r>
          </w:p>
        </w:tc>
        <w:tc>
          <w:tcPr>
            <w:tcW w:w="1913" w:type="dxa"/>
            <w:tcBorders>
              <w:top w:val="single" w:sz="4" w:space="0" w:color="auto"/>
              <w:left w:val="single" w:sz="4" w:space="0" w:color="auto"/>
              <w:bottom w:val="single" w:sz="4" w:space="0" w:color="auto"/>
              <w:right w:val="single" w:sz="4" w:space="0" w:color="auto"/>
              <w:tl2br w:val="nil"/>
              <w:tr2bl w:val="nil"/>
            </w:tcBorders>
          </w:tcPr>
          <w:p w14:paraId="4FF21830" w14:textId="77777777" w:rsidR="00DF2BB6" w:rsidRPr="00C70209" w:rsidRDefault="00DF2BB6" w:rsidP="003131E2">
            <w:pPr>
              <w:pStyle w:val="Tabletext"/>
            </w:pPr>
            <w:r w:rsidRPr="00C70209">
              <w:t>Transfusion incidence and volume</w:t>
            </w:r>
          </w:p>
          <w:p w14:paraId="1596D5A3" w14:textId="77777777" w:rsidR="00DF2BB6" w:rsidRPr="00C70209" w:rsidRDefault="00DF2BB6" w:rsidP="003131E2">
            <w:pPr>
              <w:pStyle w:val="Tabletext"/>
            </w:pPr>
            <w:r w:rsidRPr="00C70209">
              <w:t>Mortality</w:t>
            </w:r>
          </w:p>
          <w:p w14:paraId="568E8CC7" w14:textId="77777777" w:rsidR="00DF2BB6" w:rsidRPr="00C70209" w:rsidRDefault="00DF2BB6" w:rsidP="003131E2">
            <w:pPr>
              <w:pStyle w:val="Tabletext"/>
            </w:pPr>
            <w:r w:rsidRPr="00C70209">
              <w:t>Laboratory measures</w:t>
            </w:r>
          </w:p>
        </w:tc>
      </w:tr>
    </w:tbl>
    <w:p w14:paraId="7A3C45A9" w14:textId="2FB7C890" w:rsidR="00DF2BB6" w:rsidRPr="00C70209" w:rsidRDefault="00DF2BB6" w:rsidP="003131E2">
      <w:pPr>
        <w:pStyle w:val="TableFigNotes0"/>
      </w:pPr>
      <w:r w:rsidRPr="00C70209">
        <w:t>BPD, bronchopulmonary dysplasia; ELBW, extremely low birth weight; HMF, human milk fortifier; ITT, intent</w:t>
      </w:r>
      <w:r w:rsidR="00363BA0" w:rsidRPr="00C70209">
        <w:t>-</w:t>
      </w:r>
      <w:r w:rsidRPr="00C70209">
        <w:t>to</w:t>
      </w:r>
      <w:r w:rsidR="00363BA0" w:rsidRPr="00C70209">
        <w:t>-</w:t>
      </w:r>
      <w:r w:rsidRPr="00C70209">
        <w:t>treat; LBW, low birth weight; NEC, necrotising enterocolitis; ROP, retinopathy of prematurity; PP, per protocol; VLBW, very low birth weight</w:t>
      </w:r>
    </w:p>
    <w:p w14:paraId="75496A10" w14:textId="77777777" w:rsidR="00DF2BB6" w:rsidRPr="00C70209" w:rsidRDefault="00DF2BB6" w:rsidP="003131E2">
      <w:pPr>
        <w:pStyle w:val="BodyText"/>
      </w:pPr>
    </w:p>
    <w:p w14:paraId="1C76E9D1" w14:textId="77777777" w:rsidR="00DF2BB6" w:rsidRPr="00C70209" w:rsidRDefault="00DF2BB6" w:rsidP="003131E2">
      <w:pPr>
        <w:pStyle w:val="BodyText"/>
        <w:rPr>
          <w:rFonts w:ascii="Tahoma" w:hAnsi="Tahoma"/>
          <w:color w:val="808080"/>
          <w:sz w:val="20"/>
        </w:rPr>
      </w:pPr>
      <w:r w:rsidRPr="00C70209">
        <w:br w:type="page"/>
      </w:r>
    </w:p>
    <w:p w14:paraId="18F4B019" w14:textId="77777777" w:rsidR="00DF2BB6" w:rsidRPr="00C70209" w:rsidRDefault="00DF2BB6" w:rsidP="003131E2">
      <w:pPr>
        <w:pStyle w:val="Heading5"/>
        <w:rPr>
          <w:lang w:val="en-AU"/>
        </w:rPr>
      </w:pPr>
      <w:r w:rsidRPr="00C70209">
        <w:rPr>
          <w:lang w:val="en-AU"/>
        </w:rPr>
        <w:t>Results</w:t>
      </w:r>
    </w:p>
    <w:p w14:paraId="7E147942" w14:textId="77777777" w:rsidR="00DF2BB6" w:rsidRPr="00C70209" w:rsidRDefault="00DF2BB6" w:rsidP="003131E2">
      <w:pPr>
        <w:pStyle w:val="Heading6"/>
      </w:pPr>
      <w:r w:rsidRPr="00C70209">
        <w:t>Transfusion incidence and volume</w:t>
      </w:r>
    </w:p>
    <w:p w14:paraId="727CD26F" w14:textId="77777777" w:rsidR="00DF2BB6" w:rsidRPr="00C70209" w:rsidRDefault="00DF2BB6" w:rsidP="003131E2">
      <w:pPr>
        <w:pStyle w:val="BodyText"/>
      </w:pPr>
      <w:r w:rsidRPr="00C70209">
        <w:t xml:space="preserve">Four RCTs were identified (Taylor 2013, Sankar 2009, Berseth 2004, Franz 2000) that reported the proportion of preterm infants with VLBW or ELBW who received a RBC transfusion and had received oral iron supplements compared with no additional iron supplements. A summary of the results from these studies is provided in </w:t>
      </w:r>
      <w:r w:rsidRPr="00C70209">
        <w:rPr>
          <w:b/>
          <w:highlight w:val="yellow"/>
        </w:rPr>
        <w:fldChar w:fldCharType="begin"/>
      </w:r>
      <w:r w:rsidRPr="00C70209">
        <w:rPr>
          <w:b/>
        </w:rPr>
        <w:instrText xml:space="preserve"> REF _Ref411517400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4</w:t>
      </w:r>
      <w:r w:rsidRPr="00C70209">
        <w:rPr>
          <w:b/>
          <w:highlight w:val="yellow"/>
        </w:rPr>
        <w:fldChar w:fldCharType="end"/>
      </w:r>
      <w:r w:rsidRPr="00C70209">
        <w:rPr>
          <w:b/>
        </w:rPr>
        <w:t xml:space="preserve"> </w:t>
      </w:r>
      <w:r w:rsidRPr="00C70209">
        <w:t xml:space="preserve">and </w:t>
      </w:r>
      <w:r w:rsidRPr="00C70209">
        <w:rPr>
          <w:b/>
        </w:rPr>
        <w:fldChar w:fldCharType="begin"/>
      </w:r>
      <w:r w:rsidRPr="00C70209">
        <w:rPr>
          <w:b/>
        </w:rPr>
        <w:instrText xml:space="preserve"> REF _Ref403471065 \h  \* MERGEFORMAT </w:instrText>
      </w:r>
      <w:r w:rsidRPr="00C70209">
        <w:rPr>
          <w:b/>
        </w:rPr>
      </w:r>
      <w:r w:rsidRPr="00C70209">
        <w:rPr>
          <w:b/>
        </w:rPr>
        <w:fldChar w:fldCharType="separate"/>
      </w:r>
      <w:r w:rsidR="000F7A9B" w:rsidRPr="000F7A9B">
        <w:rPr>
          <w:b/>
        </w:rPr>
        <w:t>Figure 3.2.11</w:t>
      </w:r>
      <w:r w:rsidRPr="00C70209">
        <w:rPr>
          <w:b/>
        </w:rPr>
        <w:fldChar w:fldCharType="end"/>
      </w:r>
      <w:r w:rsidRPr="00C70209">
        <w:t>.</w:t>
      </w:r>
    </w:p>
    <w:p w14:paraId="39A1D719" w14:textId="38961A20" w:rsidR="00DF2BB6" w:rsidRPr="00C70209" w:rsidRDefault="00DF2BB6" w:rsidP="003131E2">
      <w:pPr>
        <w:pStyle w:val="BodyText"/>
      </w:pPr>
      <w:r w:rsidRPr="00C70209">
        <w:t>Taylor (2013) and Sankar (2009) reported no significant difference between treatment groups (RR 0.86; 95% CI 0.69, 1.08 and RR 0.73; 95% CI 0.13, 3.95, respectively) for the number of infants that received a RBC transfusion; whereas Berseth (2004) and Franz (2000) both report an effect favouring oral iron supplementation (borderline statistical significance) for a reduction in the number of infants transfused after 14 days of receiving iron supplements (RR 0.53; 95% CI 0.28, 1.02 and RR 0.63; 95% CI 0.46, 0.87, respectively). Franz (2000) also reported a statistically significant reduction in the mean/median volume of RBCs transfused but data were insufficient to interpret further (no SDs provided).</w:t>
      </w:r>
    </w:p>
    <w:p w14:paraId="10C5ADC8" w14:textId="77777777" w:rsidR="00DF2BB6" w:rsidRPr="00C70209" w:rsidRDefault="00DF2BB6" w:rsidP="003131E2">
      <w:pPr>
        <w:pStyle w:val="BodyText"/>
      </w:pPr>
    </w:p>
    <w:p w14:paraId="0AA88104" w14:textId="0F1894C4" w:rsidR="00DF2BB6" w:rsidRPr="00C70209" w:rsidRDefault="00DF2BB6" w:rsidP="003131E2">
      <w:pPr>
        <w:pStyle w:val="Caption"/>
        <w:ind w:left="2070"/>
      </w:pPr>
      <w:bookmarkStart w:id="436" w:name="_Ref403471065"/>
      <w:bookmarkStart w:id="437" w:name="_Toc421795382"/>
      <w:bookmarkStart w:id="438" w:name="_Toc427747250"/>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1</w:t>
      </w:r>
      <w:r w:rsidRPr="00C70209">
        <w:fldChar w:fldCharType="end"/>
      </w:r>
      <w:bookmarkEnd w:id="436"/>
      <w:r w:rsidRPr="00C70209">
        <w:tab/>
        <w:t>Meta-analysis of iron versus no iron in preterm infants</w:t>
      </w:r>
      <w:r w:rsidR="00D7682F" w:rsidRPr="00C70209">
        <w:t xml:space="preserve"> – transfusion </w:t>
      </w:r>
      <w:r w:rsidRPr="00C70209">
        <w:t>incidence</w:t>
      </w:r>
      <w:bookmarkEnd w:id="437"/>
      <w:bookmarkEnd w:id="438"/>
    </w:p>
    <w:p w14:paraId="7D6A2222" w14:textId="77777777" w:rsidR="00DF2BB6" w:rsidRPr="00C70209" w:rsidRDefault="00DF2BB6" w:rsidP="003131E2">
      <w:pPr>
        <w:pStyle w:val="BodyText"/>
      </w:pPr>
    </w:p>
    <w:p w14:paraId="6BAC6E95" w14:textId="77777777" w:rsidR="00DF2BB6" w:rsidRPr="00C70209" w:rsidRDefault="00DF2BB6" w:rsidP="003131E2">
      <w:pPr>
        <w:pStyle w:val="BodyText"/>
      </w:pPr>
      <w:r w:rsidRPr="00C70209">
        <w:rPr>
          <w:noProof/>
        </w:rPr>
        <w:drawing>
          <wp:inline distT="0" distB="0" distL="0" distR="0" wp14:anchorId="5B5180E2" wp14:editId="60CA5144">
            <wp:extent cx="4985143" cy="3036343"/>
            <wp:effectExtent l="19050" t="19050" r="2540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Iron vs no no iron number of transfusions.emf"/>
                    <pic:cNvPicPr/>
                  </pic:nvPicPr>
                  <pic:blipFill>
                    <a:blip r:embed="rId47">
                      <a:extLst>
                        <a:ext uri="{28A0092B-C50C-407E-A947-70E740481C1C}">
                          <a14:useLocalDpi xmlns:a14="http://schemas.microsoft.com/office/drawing/2010/main" val="0"/>
                        </a:ext>
                      </a:extLst>
                    </a:blip>
                    <a:stretch>
                      <a:fillRect/>
                    </a:stretch>
                  </pic:blipFill>
                  <pic:spPr>
                    <a:xfrm>
                      <a:off x="0" y="0"/>
                      <a:ext cx="4985143" cy="3036343"/>
                    </a:xfrm>
                    <a:prstGeom prst="rect">
                      <a:avLst/>
                    </a:prstGeom>
                    <a:ln w="12696" cmpd="sng">
                      <a:solidFill>
                        <a:srgbClr val="000000"/>
                      </a:solidFill>
                      <a:prstDash val="solid"/>
                    </a:ln>
                  </pic:spPr>
                </pic:pic>
              </a:graphicData>
            </a:graphic>
          </wp:inline>
        </w:drawing>
      </w:r>
    </w:p>
    <w:p w14:paraId="511B2A43" w14:textId="77777777" w:rsidR="00DF2BB6" w:rsidRPr="00C70209" w:rsidRDefault="00DF2BB6" w:rsidP="003131E2">
      <w:pPr>
        <w:pStyle w:val="BodyText"/>
      </w:pPr>
    </w:p>
    <w:p w14:paraId="1A3127FB" w14:textId="77777777" w:rsidR="00DF2BB6" w:rsidRPr="00C70209" w:rsidRDefault="00DF2BB6" w:rsidP="003131E2">
      <w:pPr>
        <w:spacing w:after="200" w:line="276" w:lineRule="auto"/>
        <w:ind w:left="0"/>
        <w:sectPr w:rsidR="00DF2BB6" w:rsidRPr="00C70209" w:rsidSect="00130F03">
          <w:pgSz w:w="11907" w:h="16839" w:code="9"/>
          <w:pgMar w:top="1440" w:right="1440" w:bottom="1440" w:left="1440" w:header="720" w:footer="720" w:gutter="0"/>
          <w:cols w:space="720"/>
          <w:docGrid w:linePitch="360"/>
        </w:sectPr>
      </w:pPr>
    </w:p>
    <w:p w14:paraId="6AD78147" w14:textId="3D0FD75B" w:rsidR="00DF2BB6" w:rsidRPr="00C70209" w:rsidRDefault="00DF2BB6" w:rsidP="003131E2">
      <w:pPr>
        <w:pStyle w:val="Caption"/>
      </w:pPr>
      <w:bookmarkStart w:id="439" w:name="_Ref411517400"/>
      <w:bookmarkStart w:id="440" w:name="_Toc423015363"/>
      <w:bookmarkStart w:id="441" w:name="_Toc42774711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4</w:t>
      </w:r>
      <w:r w:rsidR="00130F03" w:rsidRPr="00C70209">
        <w:fldChar w:fldCharType="end"/>
      </w:r>
      <w:bookmarkEnd w:id="439"/>
      <w:r w:rsidRPr="00C70209">
        <w:tab/>
        <w:t>Preterm infants: Results for oral and/or parenteral iron versus no iron – Transfusion incidence or volume</w:t>
      </w:r>
      <w:bookmarkEnd w:id="440"/>
      <w:bookmarkEnd w:id="441"/>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1"/>
        <w:gridCol w:w="1390"/>
        <w:gridCol w:w="1389"/>
        <w:gridCol w:w="1392"/>
        <w:gridCol w:w="1389"/>
        <w:gridCol w:w="1395"/>
        <w:gridCol w:w="1466"/>
        <w:gridCol w:w="1466"/>
        <w:gridCol w:w="1466"/>
        <w:gridCol w:w="1724"/>
      </w:tblGrid>
      <w:tr w:rsidR="00DF2BB6" w:rsidRPr="00C70209" w14:paraId="215A240D" w14:textId="77777777" w:rsidTr="003131E2">
        <w:trPr>
          <w:cantSplit/>
          <w:tblHeader/>
        </w:trPr>
        <w:tc>
          <w:tcPr>
            <w:tcW w:w="388" w:type="pct"/>
            <w:vMerge w:val="restart"/>
            <w:tcBorders>
              <w:bottom w:val="single" w:sz="4" w:space="0" w:color="auto"/>
            </w:tcBorders>
          </w:tcPr>
          <w:p w14:paraId="68876A5D" w14:textId="77777777" w:rsidR="00DF2BB6" w:rsidRPr="00C70209" w:rsidRDefault="00DF2BB6" w:rsidP="003131E2">
            <w:pPr>
              <w:pStyle w:val="TableH2"/>
              <w:rPr>
                <w:rFonts w:eastAsia="Arial Unicode MS"/>
              </w:rPr>
            </w:pPr>
            <w:r w:rsidRPr="00C70209">
              <w:rPr>
                <w:rFonts w:eastAsia="Arial Unicode MS"/>
              </w:rPr>
              <w:t>Study</w:t>
            </w:r>
          </w:p>
          <w:p w14:paraId="2E086F71"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14A80CFB" w14:textId="77777777" w:rsidR="00DF2BB6" w:rsidRPr="00C70209" w:rsidRDefault="00DF2BB6" w:rsidP="003131E2">
            <w:pPr>
              <w:pStyle w:val="TableH2"/>
              <w:rPr>
                <w:rFonts w:eastAsia="Arial Unicode MS"/>
              </w:rPr>
            </w:pPr>
            <w:r w:rsidRPr="00C70209">
              <w:rPr>
                <w:rFonts w:eastAsia="Arial Unicode MS"/>
                <w:i/>
              </w:rPr>
              <w:t>Quality</w:t>
            </w:r>
          </w:p>
        </w:tc>
        <w:tc>
          <w:tcPr>
            <w:tcW w:w="490" w:type="pct"/>
            <w:vMerge w:val="restart"/>
          </w:tcPr>
          <w:p w14:paraId="0E06C53D"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0" w:type="pct"/>
            <w:vMerge w:val="restart"/>
          </w:tcPr>
          <w:p w14:paraId="34C976A6"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1" w:type="pct"/>
            <w:vMerge w:val="restart"/>
          </w:tcPr>
          <w:p w14:paraId="2FD98EB4" w14:textId="77777777" w:rsidR="00DF2BB6" w:rsidRPr="00C70209" w:rsidRDefault="00DF2BB6" w:rsidP="003131E2">
            <w:pPr>
              <w:pStyle w:val="TableH2"/>
              <w:rPr>
                <w:rFonts w:eastAsia="Arial Unicode MS"/>
              </w:rPr>
            </w:pPr>
            <w:r w:rsidRPr="00C70209">
              <w:rPr>
                <w:rFonts w:eastAsia="Arial Unicode MS"/>
              </w:rPr>
              <w:t>Setting</w:t>
            </w:r>
          </w:p>
          <w:p w14:paraId="48446568" w14:textId="77777777" w:rsidR="00DF2BB6" w:rsidRPr="00C70209" w:rsidRDefault="00DF2BB6" w:rsidP="003131E2">
            <w:pPr>
              <w:pStyle w:val="TableH2"/>
              <w:rPr>
                <w:rFonts w:eastAsia="Arial Unicode MS"/>
              </w:rPr>
            </w:pPr>
            <w:r w:rsidRPr="00C70209">
              <w:rPr>
                <w:rFonts w:eastAsia="Arial Unicode MS"/>
              </w:rPr>
              <w:t>Location</w:t>
            </w:r>
          </w:p>
        </w:tc>
        <w:tc>
          <w:tcPr>
            <w:tcW w:w="490" w:type="pct"/>
            <w:vMerge w:val="restart"/>
          </w:tcPr>
          <w:p w14:paraId="02F334B5" w14:textId="23C581B9" w:rsidR="00DF2BB6" w:rsidRPr="00C70209" w:rsidRDefault="00DF2BB6" w:rsidP="003131E2">
            <w:pPr>
              <w:pStyle w:val="TableH2"/>
              <w:rPr>
                <w:rFonts w:eastAsia="Arial Unicode MS"/>
              </w:rPr>
            </w:pPr>
            <w:r w:rsidRPr="00C70209">
              <w:rPr>
                <w:rFonts w:eastAsia="Arial Unicode MS"/>
              </w:rPr>
              <w:t>Intervention versus comparator</w:t>
            </w:r>
          </w:p>
        </w:tc>
        <w:tc>
          <w:tcPr>
            <w:tcW w:w="492" w:type="pct"/>
            <w:vMerge w:val="restart"/>
          </w:tcPr>
          <w:p w14:paraId="4739A2C6" w14:textId="77777777" w:rsidR="00DF2BB6" w:rsidRPr="00C70209" w:rsidRDefault="00DF2BB6" w:rsidP="003131E2">
            <w:pPr>
              <w:pStyle w:val="TableH2"/>
              <w:rPr>
                <w:rFonts w:eastAsia="Arial Unicode MS"/>
              </w:rPr>
            </w:pPr>
            <w:r w:rsidRPr="00C70209">
              <w:rPr>
                <w:rFonts w:eastAsia="Arial Unicode MS"/>
              </w:rPr>
              <w:t>Outcome</w:t>
            </w:r>
          </w:p>
        </w:tc>
        <w:tc>
          <w:tcPr>
            <w:tcW w:w="2159" w:type="pct"/>
            <w:gridSpan w:val="4"/>
          </w:tcPr>
          <w:p w14:paraId="0926676B"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4385BE2F" w14:textId="77777777" w:rsidTr="003131E2">
        <w:trPr>
          <w:cantSplit/>
          <w:tblHeader/>
        </w:trPr>
        <w:tc>
          <w:tcPr>
            <w:tcW w:w="388" w:type="pct"/>
            <w:vMerge/>
            <w:tcBorders>
              <w:bottom w:val="nil"/>
            </w:tcBorders>
          </w:tcPr>
          <w:p w14:paraId="1A25D8B2" w14:textId="77777777" w:rsidR="00DF2BB6" w:rsidRPr="00C70209" w:rsidRDefault="00DF2BB6" w:rsidP="003131E2">
            <w:pPr>
              <w:pStyle w:val="TableH2"/>
              <w:rPr>
                <w:rFonts w:eastAsia="Arial Unicode MS"/>
              </w:rPr>
            </w:pPr>
          </w:p>
        </w:tc>
        <w:tc>
          <w:tcPr>
            <w:tcW w:w="490" w:type="pct"/>
            <w:vMerge/>
            <w:tcBorders>
              <w:bottom w:val="nil"/>
            </w:tcBorders>
          </w:tcPr>
          <w:p w14:paraId="38F6F390" w14:textId="77777777" w:rsidR="00DF2BB6" w:rsidRPr="00C70209" w:rsidRDefault="00DF2BB6" w:rsidP="003131E2">
            <w:pPr>
              <w:pStyle w:val="TableH2"/>
              <w:rPr>
                <w:rFonts w:eastAsia="Arial Unicode MS"/>
              </w:rPr>
            </w:pPr>
          </w:p>
        </w:tc>
        <w:tc>
          <w:tcPr>
            <w:tcW w:w="490" w:type="pct"/>
            <w:vMerge/>
            <w:tcBorders>
              <w:bottom w:val="nil"/>
            </w:tcBorders>
          </w:tcPr>
          <w:p w14:paraId="74EABF6A" w14:textId="77777777" w:rsidR="00DF2BB6" w:rsidRPr="00C70209" w:rsidRDefault="00DF2BB6" w:rsidP="003131E2">
            <w:pPr>
              <w:pStyle w:val="TableH2"/>
              <w:rPr>
                <w:rFonts w:eastAsia="Arial Unicode MS"/>
              </w:rPr>
            </w:pPr>
          </w:p>
        </w:tc>
        <w:tc>
          <w:tcPr>
            <w:tcW w:w="491" w:type="pct"/>
            <w:vMerge/>
            <w:tcBorders>
              <w:bottom w:val="nil"/>
            </w:tcBorders>
          </w:tcPr>
          <w:p w14:paraId="6CBE391F" w14:textId="77777777" w:rsidR="00DF2BB6" w:rsidRPr="00C70209" w:rsidRDefault="00DF2BB6" w:rsidP="003131E2">
            <w:pPr>
              <w:pStyle w:val="TableH2"/>
              <w:rPr>
                <w:rFonts w:eastAsia="Arial Unicode MS"/>
              </w:rPr>
            </w:pPr>
          </w:p>
        </w:tc>
        <w:tc>
          <w:tcPr>
            <w:tcW w:w="490" w:type="pct"/>
            <w:vMerge/>
            <w:tcBorders>
              <w:bottom w:val="nil"/>
            </w:tcBorders>
          </w:tcPr>
          <w:p w14:paraId="58A23E97" w14:textId="77777777" w:rsidR="00DF2BB6" w:rsidRPr="00C70209" w:rsidRDefault="00DF2BB6" w:rsidP="003131E2">
            <w:pPr>
              <w:pStyle w:val="TableH2"/>
              <w:rPr>
                <w:rFonts w:eastAsia="Arial Unicode MS"/>
              </w:rPr>
            </w:pPr>
          </w:p>
        </w:tc>
        <w:tc>
          <w:tcPr>
            <w:tcW w:w="492" w:type="pct"/>
            <w:vMerge/>
            <w:tcBorders>
              <w:bottom w:val="nil"/>
            </w:tcBorders>
          </w:tcPr>
          <w:p w14:paraId="63480916" w14:textId="77777777" w:rsidR="00DF2BB6" w:rsidRPr="00C70209" w:rsidRDefault="00DF2BB6" w:rsidP="003131E2">
            <w:pPr>
              <w:pStyle w:val="TableH2"/>
              <w:rPr>
                <w:rFonts w:eastAsia="Arial Unicode MS"/>
              </w:rPr>
            </w:pPr>
          </w:p>
        </w:tc>
        <w:tc>
          <w:tcPr>
            <w:tcW w:w="517" w:type="pct"/>
            <w:tcBorders>
              <w:bottom w:val="nil"/>
            </w:tcBorders>
          </w:tcPr>
          <w:p w14:paraId="5D916FDA" w14:textId="77777777" w:rsidR="00DF2BB6" w:rsidRPr="00C70209" w:rsidRDefault="00DF2BB6" w:rsidP="003131E2">
            <w:pPr>
              <w:pStyle w:val="TableH2"/>
              <w:rPr>
                <w:rFonts w:eastAsia="Arial Unicode MS"/>
              </w:rPr>
            </w:pPr>
            <w:r w:rsidRPr="00C70209">
              <w:rPr>
                <w:rFonts w:eastAsia="Arial Unicode MS"/>
              </w:rPr>
              <w:t>Iron therapy</w:t>
            </w:r>
          </w:p>
          <w:p w14:paraId="2F7CD663" w14:textId="77777777" w:rsidR="00DF2BB6" w:rsidRPr="00C70209" w:rsidRDefault="00DF2BB6" w:rsidP="003131E2">
            <w:pPr>
              <w:pStyle w:val="TableH2"/>
              <w:rPr>
                <w:rFonts w:eastAsia="Arial Unicode MS"/>
              </w:rPr>
            </w:pPr>
            <w:r w:rsidRPr="00C70209">
              <w:rPr>
                <w:rFonts w:eastAsia="Arial Unicode MS"/>
              </w:rPr>
              <w:t>n/N (%)</w:t>
            </w:r>
          </w:p>
          <w:p w14:paraId="633965C9" w14:textId="77777777" w:rsidR="00DF2BB6" w:rsidRPr="00C70209" w:rsidRDefault="00DF2BB6" w:rsidP="003131E2">
            <w:pPr>
              <w:pStyle w:val="TableH2"/>
              <w:rPr>
                <w:rFonts w:eastAsia="Arial Unicode MS"/>
              </w:rPr>
            </w:pPr>
            <w:r w:rsidRPr="00C70209">
              <w:rPr>
                <w:rFonts w:eastAsia="Arial Unicode MS"/>
              </w:rPr>
              <w:t>Median (IQR)</w:t>
            </w:r>
          </w:p>
        </w:tc>
        <w:tc>
          <w:tcPr>
            <w:tcW w:w="517" w:type="pct"/>
            <w:tcBorders>
              <w:bottom w:val="nil"/>
            </w:tcBorders>
          </w:tcPr>
          <w:p w14:paraId="2C02B759" w14:textId="77777777" w:rsidR="00DF2BB6" w:rsidRPr="00C70209" w:rsidRDefault="00DF2BB6" w:rsidP="003131E2">
            <w:pPr>
              <w:pStyle w:val="TableH2"/>
              <w:rPr>
                <w:rFonts w:eastAsia="Arial Unicode MS"/>
              </w:rPr>
            </w:pPr>
            <w:r w:rsidRPr="00C70209">
              <w:rPr>
                <w:rFonts w:eastAsia="Arial Unicode MS"/>
              </w:rPr>
              <w:t>Placebo/no iron therapy</w:t>
            </w:r>
          </w:p>
          <w:p w14:paraId="7F409750" w14:textId="77777777" w:rsidR="00DF2BB6" w:rsidRPr="00C70209" w:rsidRDefault="00DF2BB6" w:rsidP="003131E2">
            <w:pPr>
              <w:pStyle w:val="TableH2"/>
              <w:rPr>
                <w:rFonts w:eastAsia="Arial Unicode MS"/>
              </w:rPr>
            </w:pPr>
            <w:r w:rsidRPr="00C70209">
              <w:rPr>
                <w:rFonts w:eastAsia="Arial Unicode MS"/>
              </w:rPr>
              <w:t>n/N (%)</w:t>
            </w:r>
          </w:p>
          <w:p w14:paraId="6BF9CAED" w14:textId="77777777" w:rsidR="00DF2BB6" w:rsidRPr="00C70209" w:rsidRDefault="00DF2BB6" w:rsidP="003131E2">
            <w:pPr>
              <w:pStyle w:val="TableH2"/>
              <w:rPr>
                <w:rFonts w:eastAsia="Arial Unicode MS"/>
              </w:rPr>
            </w:pPr>
            <w:r w:rsidRPr="00C70209">
              <w:rPr>
                <w:rFonts w:eastAsia="Arial Unicode MS"/>
              </w:rPr>
              <w:t>Median (IQR)</w:t>
            </w:r>
          </w:p>
        </w:tc>
        <w:tc>
          <w:tcPr>
            <w:tcW w:w="517" w:type="pct"/>
            <w:tcBorders>
              <w:bottom w:val="nil"/>
            </w:tcBorders>
          </w:tcPr>
          <w:p w14:paraId="68EAD178" w14:textId="77777777" w:rsidR="00DF2BB6" w:rsidRPr="00C70209" w:rsidRDefault="00DF2BB6" w:rsidP="003131E2">
            <w:pPr>
              <w:pStyle w:val="TableH2"/>
              <w:rPr>
                <w:rFonts w:eastAsia="Arial Unicode MS"/>
              </w:rPr>
            </w:pPr>
            <w:r w:rsidRPr="00C70209">
              <w:rPr>
                <w:rFonts w:eastAsia="Arial Unicode MS"/>
              </w:rPr>
              <w:t>Risk estimate (95% CI)</w:t>
            </w:r>
          </w:p>
        </w:tc>
        <w:tc>
          <w:tcPr>
            <w:tcW w:w="608" w:type="pct"/>
            <w:tcBorders>
              <w:bottom w:val="nil"/>
            </w:tcBorders>
          </w:tcPr>
          <w:p w14:paraId="1372CDAD" w14:textId="77777777" w:rsidR="00DF2BB6" w:rsidRPr="00C70209" w:rsidRDefault="00DF2BB6" w:rsidP="003131E2">
            <w:pPr>
              <w:pStyle w:val="TableH3"/>
              <w:rPr>
                <w:rFonts w:eastAsia="Arial Unicode MS"/>
              </w:rPr>
            </w:pPr>
            <w:r w:rsidRPr="00C70209">
              <w:rPr>
                <w:rFonts w:eastAsia="Arial Unicode MS"/>
              </w:rPr>
              <w:t>Statistical significance</w:t>
            </w:r>
          </w:p>
          <w:p w14:paraId="36491A99" w14:textId="4F02263C"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2D8E34A1"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67C0ADBB" w14:textId="77777777" w:rsidTr="003131E2">
        <w:trPr>
          <w:cantSplit/>
        </w:trPr>
        <w:tc>
          <w:tcPr>
            <w:tcW w:w="5000" w:type="pct"/>
            <w:gridSpan w:val="10"/>
            <w:shd w:val="clear" w:color="auto" w:fill="000000" w:themeFill="text1"/>
          </w:tcPr>
          <w:p w14:paraId="7CDDE5AA" w14:textId="77777777" w:rsidR="00DF2BB6" w:rsidRPr="00C70209" w:rsidRDefault="00DF2BB6" w:rsidP="003131E2">
            <w:pPr>
              <w:pStyle w:val="TableH4"/>
              <w:rPr>
                <w:rFonts w:eastAsia="Arial Unicode MS"/>
              </w:rPr>
            </w:pPr>
            <w:r w:rsidRPr="00C70209">
              <w:rPr>
                <w:rFonts w:eastAsia="Arial Unicode MS"/>
              </w:rPr>
              <w:t>Level II evidence</w:t>
            </w:r>
          </w:p>
        </w:tc>
      </w:tr>
      <w:tr w:rsidR="00DF2BB6" w:rsidRPr="00C70209" w14:paraId="73B1B024" w14:textId="77777777" w:rsidTr="003131E2">
        <w:trPr>
          <w:cantSplit/>
        </w:trPr>
        <w:tc>
          <w:tcPr>
            <w:tcW w:w="388" w:type="pct"/>
            <w:vMerge w:val="restart"/>
            <w:shd w:val="clear" w:color="auto" w:fill="auto"/>
          </w:tcPr>
          <w:p w14:paraId="65D5CC41" w14:textId="36B82B40" w:rsidR="00DF2BB6" w:rsidRPr="00C70209" w:rsidRDefault="00DF2BB6" w:rsidP="003131E2">
            <w:pPr>
              <w:pStyle w:val="Tabletext-evidencematrix"/>
              <w:rPr>
                <w:szCs w:val="16"/>
              </w:rPr>
            </w:pPr>
            <w:r w:rsidRPr="00C70209">
              <w:rPr>
                <w:szCs w:val="16"/>
              </w:rPr>
              <w:t>Taylor 2013</w:t>
            </w:r>
            <w:r w:rsidRPr="00C70209">
              <w:rPr>
                <w:szCs w:val="16"/>
              </w:rPr>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rPr>
                <w:szCs w:val="16"/>
              </w:rPr>
              <w:instrText xml:space="preserve"> ADDIN EN.CITE </w:instrText>
            </w:r>
            <w:r w:rsidR="000E261C">
              <w:rPr>
                <w:szCs w:val="16"/>
              </w:rPr>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7</w:t>
            </w:r>
            <w:r w:rsidRPr="00C70209">
              <w:rPr>
                <w:szCs w:val="16"/>
              </w:rPr>
              <w:fldChar w:fldCharType="end"/>
            </w:r>
          </w:p>
          <w:p w14:paraId="5609B3FA" w14:textId="77777777" w:rsidR="00DF2BB6" w:rsidRPr="00C70209" w:rsidRDefault="00DF2BB6" w:rsidP="003131E2">
            <w:pPr>
              <w:pStyle w:val="Tabletext-evidencematrix"/>
              <w:rPr>
                <w:szCs w:val="16"/>
              </w:rPr>
            </w:pPr>
            <w:r w:rsidRPr="00C70209">
              <w:rPr>
                <w:szCs w:val="16"/>
              </w:rPr>
              <w:t>Level II</w:t>
            </w:r>
          </w:p>
          <w:p w14:paraId="4D4A59E8" w14:textId="77777777" w:rsidR="00DF2BB6" w:rsidRPr="00C70209" w:rsidRDefault="00DF2BB6" w:rsidP="003131E2">
            <w:pPr>
              <w:pStyle w:val="Tabletext-evidencematrix"/>
              <w:rPr>
                <w:szCs w:val="16"/>
              </w:rPr>
            </w:pPr>
            <w:r w:rsidRPr="00C70209">
              <w:rPr>
                <w:rStyle w:val="Emphasis"/>
              </w:rPr>
              <w:t>Good</w:t>
            </w:r>
          </w:p>
        </w:tc>
        <w:tc>
          <w:tcPr>
            <w:tcW w:w="490" w:type="pct"/>
            <w:vMerge w:val="restart"/>
            <w:shd w:val="clear" w:color="auto" w:fill="auto"/>
          </w:tcPr>
          <w:p w14:paraId="3867FC30" w14:textId="77777777" w:rsidR="00DF2BB6" w:rsidRPr="00C70209" w:rsidRDefault="00DF2BB6" w:rsidP="003131E2">
            <w:pPr>
              <w:pStyle w:val="Tabletext-evidencematrix"/>
              <w:rPr>
                <w:szCs w:val="16"/>
              </w:rPr>
            </w:pPr>
            <w:r w:rsidRPr="00C70209">
              <w:rPr>
                <w:szCs w:val="16"/>
              </w:rPr>
              <w:t>N=150</w:t>
            </w:r>
          </w:p>
        </w:tc>
        <w:tc>
          <w:tcPr>
            <w:tcW w:w="490" w:type="pct"/>
            <w:vMerge w:val="restart"/>
            <w:shd w:val="clear" w:color="auto" w:fill="auto"/>
          </w:tcPr>
          <w:p w14:paraId="08428E4A" w14:textId="77777777" w:rsidR="00DF2BB6" w:rsidRPr="00C70209" w:rsidRDefault="00DF2BB6" w:rsidP="003131E2">
            <w:pPr>
              <w:pStyle w:val="Tabletext-evidencematrix"/>
              <w:rPr>
                <w:szCs w:val="16"/>
              </w:rPr>
            </w:pPr>
            <w:r w:rsidRPr="00C70209">
              <w:rPr>
                <w:szCs w:val="16"/>
              </w:rPr>
              <w:t>Preterm infants with VLBW (&lt;1500 g) who reached 120 mL/kg/day of oral feeds before 32 weeks postmenstrual age</w:t>
            </w:r>
          </w:p>
        </w:tc>
        <w:tc>
          <w:tcPr>
            <w:tcW w:w="491" w:type="pct"/>
            <w:vMerge w:val="restart"/>
            <w:shd w:val="clear" w:color="auto" w:fill="auto"/>
          </w:tcPr>
          <w:p w14:paraId="7C595FFB" w14:textId="77777777" w:rsidR="00DF2BB6" w:rsidRPr="00C70209" w:rsidRDefault="00DF2BB6" w:rsidP="003131E2">
            <w:pPr>
              <w:pStyle w:val="Tabletext-evidencematrix"/>
              <w:rPr>
                <w:szCs w:val="16"/>
              </w:rPr>
            </w:pPr>
            <w:r w:rsidRPr="00C70209">
              <w:rPr>
                <w:szCs w:val="16"/>
              </w:rPr>
              <w:t>Single hospital, USA</w:t>
            </w:r>
          </w:p>
        </w:tc>
        <w:tc>
          <w:tcPr>
            <w:tcW w:w="490" w:type="pct"/>
            <w:vMerge w:val="restart"/>
            <w:shd w:val="clear" w:color="auto" w:fill="auto"/>
          </w:tcPr>
          <w:p w14:paraId="0BC41BBE" w14:textId="6B0E4A81" w:rsidR="00DF2BB6" w:rsidRPr="00C70209" w:rsidRDefault="00DF2BB6" w:rsidP="003131E2">
            <w:pPr>
              <w:pStyle w:val="Tabletext-evidencematrix"/>
              <w:rPr>
                <w:szCs w:val="16"/>
              </w:rPr>
            </w:pPr>
            <w:r w:rsidRPr="00C70209">
              <w:rPr>
                <w:szCs w:val="16"/>
              </w:rPr>
              <w:t>Oral iron supplement versus placebo</w:t>
            </w:r>
          </w:p>
          <w:p w14:paraId="7D690FBA" w14:textId="69838FDE" w:rsidR="00DF2BB6" w:rsidRPr="00C70209" w:rsidRDefault="00DF2BB6" w:rsidP="003131E2">
            <w:pPr>
              <w:pStyle w:val="Tabletext-subanalysis"/>
              <w:rPr>
                <w:szCs w:val="16"/>
              </w:rPr>
            </w:pPr>
            <w:r w:rsidRPr="00C70209">
              <w:t>*All infants received iron</w:t>
            </w:r>
            <w:r w:rsidR="00363BA0" w:rsidRPr="00C70209">
              <w:t xml:space="preserve"> </w:t>
            </w:r>
            <w:r w:rsidRPr="00C70209">
              <w:t>fortified formula or iron</w:t>
            </w:r>
            <w:r w:rsidR="00363BA0" w:rsidRPr="00C70209">
              <w:t xml:space="preserve"> </w:t>
            </w:r>
            <w:r w:rsidRPr="00C70209">
              <w:t>fortified mothers milk</w:t>
            </w:r>
          </w:p>
        </w:tc>
        <w:tc>
          <w:tcPr>
            <w:tcW w:w="492" w:type="pct"/>
            <w:shd w:val="clear" w:color="auto" w:fill="auto"/>
          </w:tcPr>
          <w:p w14:paraId="428D4C41" w14:textId="77777777" w:rsidR="00DF2BB6" w:rsidRPr="00C70209" w:rsidRDefault="00DF2BB6" w:rsidP="003131E2">
            <w:pPr>
              <w:pStyle w:val="Tabletext-evidencematrix"/>
              <w:rPr>
                <w:szCs w:val="16"/>
              </w:rPr>
            </w:pPr>
            <w:r w:rsidRPr="00C70209">
              <w:t>Number of infants transfused</w:t>
            </w:r>
          </w:p>
        </w:tc>
        <w:tc>
          <w:tcPr>
            <w:tcW w:w="517" w:type="pct"/>
            <w:shd w:val="clear" w:color="auto" w:fill="auto"/>
          </w:tcPr>
          <w:p w14:paraId="41B332DA" w14:textId="77777777" w:rsidR="00DF2BB6" w:rsidRPr="00C70209" w:rsidRDefault="00DF2BB6" w:rsidP="003131E2">
            <w:pPr>
              <w:pStyle w:val="Tabletext-evidencematrix"/>
              <w:rPr>
                <w:szCs w:val="16"/>
              </w:rPr>
            </w:pPr>
            <w:r w:rsidRPr="00C70209">
              <w:rPr>
                <w:szCs w:val="16"/>
              </w:rPr>
              <w:t>47/76 (61.8%)</w:t>
            </w:r>
          </w:p>
        </w:tc>
        <w:tc>
          <w:tcPr>
            <w:tcW w:w="517" w:type="pct"/>
            <w:shd w:val="clear" w:color="auto" w:fill="auto"/>
          </w:tcPr>
          <w:p w14:paraId="12B2BBDA" w14:textId="77777777" w:rsidR="00DF2BB6" w:rsidRPr="00C70209" w:rsidRDefault="00DF2BB6" w:rsidP="003131E2">
            <w:pPr>
              <w:pStyle w:val="Tabletext-evidencematrix"/>
              <w:rPr>
                <w:szCs w:val="16"/>
              </w:rPr>
            </w:pPr>
            <w:r w:rsidRPr="00C70209">
              <w:rPr>
                <w:szCs w:val="16"/>
              </w:rPr>
              <w:t>53/74 (71.6%)</w:t>
            </w:r>
          </w:p>
        </w:tc>
        <w:tc>
          <w:tcPr>
            <w:tcW w:w="517" w:type="pct"/>
            <w:shd w:val="clear" w:color="auto" w:fill="FFFFFF" w:themeFill="background1"/>
          </w:tcPr>
          <w:p w14:paraId="6DDD47D3" w14:textId="77777777" w:rsidR="00DF2BB6" w:rsidRPr="00C70209" w:rsidRDefault="00DF2BB6" w:rsidP="003131E2">
            <w:pPr>
              <w:pStyle w:val="Tabletext-evidencematrix"/>
              <w:rPr>
                <w:szCs w:val="16"/>
              </w:rPr>
            </w:pPr>
            <w:r w:rsidRPr="00C70209">
              <w:rPr>
                <w:szCs w:val="16"/>
              </w:rPr>
              <w:t>RR 0.86 [0.69, 1.08]</w:t>
            </w:r>
            <w:r w:rsidRPr="00C70209">
              <w:rPr>
                <w:szCs w:val="16"/>
                <w:vertAlign w:val="superscript"/>
              </w:rPr>
              <w:t>c</w:t>
            </w:r>
          </w:p>
        </w:tc>
        <w:tc>
          <w:tcPr>
            <w:tcW w:w="608" w:type="pct"/>
            <w:shd w:val="clear" w:color="auto" w:fill="FFFFFF" w:themeFill="background1"/>
          </w:tcPr>
          <w:p w14:paraId="5D195B3E" w14:textId="77777777" w:rsidR="00DF2BB6" w:rsidRPr="00C70209" w:rsidRDefault="00DF2BB6" w:rsidP="003131E2">
            <w:pPr>
              <w:pStyle w:val="Tabletext-evidencematrix"/>
              <w:rPr>
                <w:i/>
                <w:szCs w:val="16"/>
              </w:rPr>
            </w:pPr>
            <w:r w:rsidRPr="00C70209">
              <w:rPr>
                <w:i/>
                <w:szCs w:val="16"/>
              </w:rPr>
              <w:t>No significant difference</w:t>
            </w:r>
          </w:p>
          <w:p w14:paraId="30CE4173" w14:textId="0F1DE41B" w:rsidR="00DF2BB6" w:rsidRPr="00C70209" w:rsidRDefault="001A475D" w:rsidP="003131E2">
            <w:pPr>
              <w:pStyle w:val="Tabletext-evidencematrix"/>
              <w:rPr>
                <w:szCs w:val="16"/>
              </w:rPr>
            </w:pPr>
            <w:r w:rsidRPr="001A475D">
              <w:rPr>
                <w:i/>
                <w:szCs w:val="16"/>
              </w:rPr>
              <w:t>P = </w:t>
            </w:r>
            <w:r w:rsidR="00DF2BB6" w:rsidRPr="00C70209">
              <w:rPr>
                <w:szCs w:val="16"/>
              </w:rPr>
              <w:t>0.21</w:t>
            </w:r>
            <w:r w:rsidR="00DF2BB6" w:rsidRPr="00C70209">
              <w:rPr>
                <w:szCs w:val="16"/>
                <w:vertAlign w:val="superscript"/>
              </w:rPr>
              <w:t>c</w:t>
            </w:r>
          </w:p>
        </w:tc>
      </w:tr>
      <w:tr w:rsidR="00DF2BB6" w:rsidRPr="00C70209" w14:paraId="4B47AB68" w14:textId="77777777" w:rsidTr="003131E2">
        <w:trPr>
          <w:cantSplit/>
        </w:trPr>
        <w:tc>
          <w:tcPr>
            <w:tcW w:w="388" w:type="pct"/>
            <w:vMerge/>
            <w:shd w:val="clear" w:color="auto" w:fill="auto"/>
          </w:tcPr>
          <w:p w14:paraId="02BF4D58" w14:textId="77777777" w:rsidR="00DF2BB6" w:rsidRPr="00C70209" w:rsidRDefault="00DF2BB6" w:rsidP="003131E2">
            <w:pPr>
              <w:pStyle w:val="Tabletext-evidencematrix"/>
              <w:rPr>
                <w:szCs w:val="16"/>
              </w:rPr>
            </w:pPr>
          </w:p>
        </w:tc>
        <w:tc>
          <w:tcPr>
            <w:tcW w:w="490" w:type="pct"/>
            <w:vMerge/>
            <w:shd w:val="clear" w:color="auto" w:fill="auto"/>
          </w:tcPr>
          <w:p w14:paraId="0006CA9E" w14:textId="77777777" w:rsidR="00DF2BB6" w:rsidRPr="00C70209" w:rsidRDefault="00DF2BB6" w:rsidP="003131E2">
            <w:pPr>
              <w:pStyle w:val="Tabletext-evidencematrix"/>
              <w:rPr>
                <w:szCs w:val="16"/>
              </w:rPr>
            </w:pPr>
          </w:p>
        </w:tc>
        <w:tc>
          <w:tcPr>
            <w:tcW w:w="490" w:type="pct"/>
            <w:vMerge/>
            <w:shd w:val="clear" w:color="auto" w:fill="auto"/>
          </w:tcPr>
          <w:p w14:paraId="1F97B1DF" w14:textId="77777777" w:rsidR="00DF2BB6" w:rsidRPr="00C70209" w:rsidRDefault="00DF2BB6" w:rsidP="003131E2">
            <w:pPr>
              <w:pStyle w:val="Tabletext-evidencematrix"/>
              <w:rPr>
                <w:szCs w:val="16"/>
              </w:rPr>
            </w:pPr>
          </w:p>
        </w:tc>
        <w:tc>
          <w:tcPr>
            <w:tcW w:w="491" w:type="pct"/>
            <w:vMerge/>
            <w:shd w:val="clear" w:color="auto" w:fill="auto"/>
          </w:tcPr>
          <w:p w14:paraId="198F7167" w14:textId="77777777" w:rsidR="00DF2BB6" w:rsidRPr="00C70209" w:rsidRDefault="00DF2BB6" w:rsidP="003131E2">
            <w:pPr>
              <w:pStyle w:val="Tabletext-evidencematrix"/>
              <w:rPr>
                <w:szCs w:val="16"/>
              </w:rPr>
            </w:pPr>
          </w:p>
        </w:tc>
        <w:tc>
          <w:tcPr>
            <w:tcW w:w="490" w:type="pct"/>
            <w:vMerge/>
            <w:shd w:val="clear" w:color="auto" w:fill="auto"/>
          </w:tcPr>
          <w:p w14:paraId="2EFE4A88" w14:textId="77777777" w:rsidR="00DF2BB6" w:rsidRPr="00C70209" w:rsidRDefault="00DF2BB6" w:rsidP="003131E2">
            <w:pPr>
              <w:pStyle w:val="Tabletext-evidencematrix"/>
              <w:rPr>
                <w:szCs w:val="16"/>
              </w:rPr>
            </w:pPr>
          </w:p>
        </w:tc>
        <w:tc>
          <w:tcPr>
            <w:tcW w:w="492" w:type="pct"/>
            <w:shd w:val="clear" w:color="auto" w:fill="auto"/>
          </w:tcPr>
          <w:p w14:paraId="6C7E17E3" w14:textId="77777777" w:rsidR="00DF2BB6" w:rsidRPr="00C70209" w:rsidRDefault="00DF2BB6" w:rsidP="003131E2">
            <w:pPr>
              <w:pStyle w:val="Tabletext-evidencematrix"/>
              <w:rPr>
                <w:szCs w:val="16"/>
              </w:rPr>
            </w:pPr>
            <w:r w:rsidRPr="00C70209">
              <w:rPr>
                <w:szCs w:val="16"/>
              </w:rPr>
              <w:t>Median number of transfusions per patient</w:t>
            </w:r>
          </w:p>
        </w:tc>
        <w:tc>
          <w:tcPr>
            <w:tcW w:w="517" w:type="pct"/>
            <w:shd w:val="clear" w:color="auto" w:fill="auto"/>
          </w:tcPr>
          <w:p w14:paraId="3C6744CE" w14:textId="77777777" w:rsidR="00DF2BB6" w:rsidRPr="00C70209" w:rsidRDefault="00DF2BB6" w:rsidP="003131E2">
            <w:pPr>
              <w:pStyle w:val="Tabletext-evidencematrix"/>
              <w:rPr>
                <w:szCs w:val="16"/>
              </w:rPr>
            </w:pPr>
            <w:r w:rsidRPr="00C70209">
              <w:rPr>
                <w:szCs w:val="16"/>
              </w:rPr>
              <w:t>1 (0–2)</w:t>
            </w:r>
          </w:p>
        </w:tc>
        <w:tc>
          <w:tcPr>
            <w:tcW w:w="517" w:type="pct"/>
            <w:shd w:val="clear" w:color="auto" w:fill="auto"/>
          </w:tcPr>
          <w:p w14:paraId="60C77344" w14:textId="77777777" w:rsidR="00DF2BB6" w:rsidRPr="00C70209" w:rsidRDefault="00DF2BB6" w:rsidP="003131E2">
            <w:pPr>
              <w:pStyle w:val="Tabletext-evidencematrix"/>
              <w:rPr>
                <w:szCs w:val="16"/>
              </w:rPr>
            </w:pPr>
            <w:r w:rsidRPr="00C70209">
              <w:rPr>
                <w:szCs w:val="16"/>
              </w:rPr>
              <w:t>1 (0–2)</w:t>
            </w:r>
          </w:p>
        </w:tc>
        <w:tc>
          <w:tcPr>
            <w:tcW w:w="517" w:type="pct"/>
            <w:shd w:val="clear" w:color="auto" w:fill="FFFFFF" w:themeFill="background1"/>
          </w:tcPr>
          <w:p w14:paraId="5E9DEF23" w14:textId="77777777" w:rsidR="00DF2BB6" w:rsidRPr="00C70209" w:rsidRDefault="00DF2BB6" w:rsidP="003131E2">
            <w:pPr>
              <w:pStyle w:val="Tabletext-evidencematrix"/>
              <w:rPr>
                <w:szCs w:val="16"/>
              </w:rPr>
            </w:pPr>
            <w:r w:rsidRPr="00C70209">
              <w:rPr>
                <w:szCs w:val="16"/>
              </w:rPr>
              <w:t>Difference between medians 0 (0–1)</w:t>
            </w:r>
          </w:p>
        </w:tc>
        <w:tc>
          <w:tcPr>
            <w:tcW w:w="608" w:type="pct"/>
            <w:shd w:val="clear" w:color="auto" w:fill="FFFFFF" w:themeFill="background1"/>
          </w:tcPr>
          <w:p w14:paraId="6BEC0015" w14:textId="77777777" w:rsidR="00DF2BB6" w:rsidRPr="00C70209" w:rsidRDefault="00DF2BB6" w:rsidP="003131E2">
            <w:pPr>
              <w:pStyle w:val="Tabletext-evidencematrix"/>
              <w:rPr>
                <w:i/>
                <w:szCs w:val="16"/>
              </w:rPr>
            </w:pPr>
            <w:r w:rsidRPr="00C70209">
              <w:rPr>
                <w:i/>
                <w:szCs w:val="16"/>
              </w:rPr>
              <w:t>No significant difference</w:t>
            </w:r>
          </w:p>
          <w:p w14:paraId="57CC14D2" w14:textId="77F72D54" w:rsidR="00DF2BB6" w:rsidRPr="00C70209" w:rsidRDefault="001A475D" w:rsidP="003131E2">
            <w:pPr>
              <w:pStyle w:val="Tabletext-evidencematrix"/>
              <w:rPr>
                <w:szCs w:val="16"/>
              </w:rPr>
            </w:pPr>
            <w:r w:rsidRPr="001A475D">
              <w:rPr>
                <w:i/>
                <w:szCs w:val="16"/>
              </w:rPr>
              <w:t>P = </w:t>
            </w:r>
            <w:r w:rsidR="00DF2BB6" w:rsidRPr="00C70209">
              <w:rPr>
                <w:szCs w:val="16"/>
              </w:rPr>
              <w:t>0.64</w:t>
            </w:r>
          </w:p>
        </w:tc>
      </w:tr>
      <w:tr w:rsidR="00DF2BB6" w:rsidRPr="00C70209" w14:paraId="0314999C" w14:textId="77777777" w:rsidTr="003131E2">
        <w:trPr>
          <w:cantSplit/>
        </w:trPr>
        <w:tc>
          <w:tcPr>
            <w:tcW w:w="388" w:type="pct"/>
            <w:shd w:val="clear" w:color="auto" w:fill="auto"/>
          </w:tcPr>
          <w:p w14:paraId="17879CEF" w14:textId="2ED4B41B" w:rsidR="00DF2BB6" w:rsidRPr="00C70209" w:rsidRDefault="00DF2BB6" w:rsidP="003131E2">
            <w:pPr>
              <w:pStyle w:val="Tabletext-evidencematrix"/>
              <w:rPr>
                <w:szCs w:val="16"/>
              </w:rPr>
            </w:pPr>
            <w:r w:rsidRPr="00C70209">
              <w:rPr>
                <w:szCs w:val="16"/>
              </w:rPr>
              <w:t>Sankar 2009</w:t>
            </w:r>
            <w:r w:rsidRPr="00C70209">
              <w:rPr>
                <w:szCs w:val="16"/>
              </w:rPr>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rPr>
                <w:szCs w:val="16"/>
              </w:rPr>
              <w:instrText xml:space="preserve"> ADDIN EN.CITE </w:instrText>
            </w:r>
            <w:r w:rsidR="000E261C">
              <w:rPr>
                <w:szCs w:val="16"/>
              </w:rPr>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8</w:t>
            </w:r>
            <w:r w:rsidRPr="00C70209">
              <w:rPr>
                <w:szCs w:val="16"/>
              </w:rPr>
              <w:fldChar w:fldCharType="end"/>
            </w:r>
          </w:p>
          <w:p w14:paraId="489C42BB" w14:textId="77777777" w:rsidR="00DF2BB6" w:rsidRPr="00C70209" w:rsidRDefault="00DF2BB6" w:rsidP="003131E2">
            <w:pPr>
              <w:pStyle w:val="Tabletext-evidencematrix"/>
              <w:rPr>
                <w:szCs w:val="16"/>
              </w:rPr>
            </w:pPr>
            <w:r w:rsidRPr="00C70209">
              <w:rPr>
                <w:szCs w:val="16"/>
              </w:rPr>
              <w:t>Level II</w:t>
            </w:r>
          </w:p>
          <w:p w14:paraId="2DB8EBD5" w14:textId="77777777" w:rsidR="00DF2BB6" w:rsidRPr="00C70209" w:rsidRDefault="00DF2BB6" w:rsidP="003131E2">
            <w:pPr>
              <w:pStyle w:val="Tabletext-evidencematrix"/>
              <w:rPr>
                <w:rStyle w:val="Emphasis"/>
              </w:rPr>
            </w:pPr>
            <w:r w:rsidRPr="00C70209">
              <w:rPr>
                <w:rStyle w:val="Emphasis"/>
              </w:rPr>
              <w:t>Fair</w:t>
            </w:r>
          </w:p>
        </w:tc>
        <w:tc>
          <w:tcPr>
            <w:tcW w:w="490" w:type="pct"/>
            <w:shd w:val="clear" w:color="auto" w:fill="auto"/>
          </w:tcPr>
          <w:p w14:paraId="2A3C1370" w14:textId="77777777" w:rsidR="00DF2BB6" w:rsidRPr="00C70209" w:rsidRDefault="00DF2BB6" w:rsidP="003131E2">
            <w:pPr>
              <w:pStyle w:val="Tabletext-evidencematrix"/>
              <w:rPr>
                <w:szCs w:val="16"/>
              </w:rPr>
            </w:pPr>
            <w:r w:rsidRPr="00C70209">
              <w:rPr>
                <w:szCs w:val="16"/>
              </w:rPr>
              <w:t>N=44</w:t>
            </w:r>
          </w:p>
        </w:tc>
        <w:tc>
          <w:tcPr>
            <w:tcW w:w="490" w:type="pct"/>
            <w:shd w:val="clear" w:color="auto" w:fill="auto"/>
          </w:tcPr>
          <w:p w14:paraId="5DC266FC" w14:textId="77777777" w:rsidR="00DF2BB6" w:rsidRPr="00C70209" w:rsidRDefault="00DF2BB6" w:rsidP="003131E2">
            <w:pPr>
              <w:pStyle w:val="Tabletext-evidencematrix"/>
              <w:rPr>
                <w:szCs w:val="16"/>
              </w:rPr>
            </w:pPr>
            <w:r w:rsidRPr="00C70209">
              <w:rPr>
                <w:szCs w:val="16"/>
              </w:rPr>
              <w:t>Preterm infants with VLBW (&lt;1500 g)</w:t>
            </w:r>
            <w:r w:rsidRPr="00C70209">
              <w:t xml:space="preserve"> </w:t>
            </w:r>
            <w:r w:rsidRPr="00C70209">
              <w:rPr>
                <w:szCs w:val="16"/>
              </w:rPr>
              <w:t xml:space="preserve">who reached at least 100 mL/kg/day of oral feeds by day 14 </w:t>
            </w:r>
          </w:p>
        </w:tc>
        <w:tc>
          <w:tcPr>
            <w:tcW w:w="491" w:type="pct"/>
            <w:shd w:val="clear" w:color="auto" w:fill="auto"/>
          </w:tcPr>
          <w:p w14:paraId="05F5AD57" w14:textId="77777777" w:rsidR="00DF2BB6" w:rsidRPr="00C70209" w:rsidRDefault="00DF2BB6" w:rsidP="003131E2">
            <w:pPr>
              <w:pStyle w:val="Tabletext-evidencematrix"/>
              <w:rPr>
                <w:szCs w:val="16"/>
              </w:rPr>
            </w:pPr>
            <w:r w:rsidRPr="00C70209">
              <w:rPr>
                <w:szCs w:val="16"/>
              </w:rPr>
              <w:t>Single tertiary care unit, India</w:t>
            </w:r>
          </w:p>
        </w:tc>
        <w:tc>
          <w:tcPr>
            <w:tcW w:w="490" w:type="pct"/>
            <w:shd w:val="clear" w:color="auto" w:fill="auto"/>
          </w:tcPr>
          <w:p w14:paraId="3D078346" w14:textId="1E4D2ED3" w:rsidR="00DF2BB6" w:rsidRPr="00C70209" w:rsidRDefault="00DF2BB6" w:rsidP="003131E2">
            <w:pPr>
              <w:pStyle w:val="Tabletext-evidencematrix"/>
            </w:pPr>
            <w:r w:rsidRPr="00C70209">
              <w:t>Oral iron supplement versus no iron supplement (until 60 days)</w:t>
            </w:r>
          </w:p>
          <w:p w14:paraId="6443F5C2" w14:textId="77777777" w:rsidR="00DF2BB6" w:rsidRPr="00C70209" w:rsidRDefault="00DF2BB6" w:rsidP="003131E2">
            <w:pPr>
              <w:pStyle w:val="Tabletext-subanalysis"/>
            </w:pPr>
            <w:r w:rsidRPr="00C70209">
              <w:t xml:space="preserve">*Intervention also contained folic acid and vitamin B12 </w:t>
            </w:r>
          </w:p>
        </w:tc>
        <w:tc>
          <w:tcPr>
            <w:tcW w:w="492" w:type="pct"/>
            <w:shd w:val="clear" w:color="auto" w:fill="auto"/>
          </w:tcPr>
          <w:p w14:paraId="1E3811CF" w14:textId="77777777" w:rsidR="00DF2BB6" w:rsidRPr="00C70209" w:rsidRDefault="00DF2BB6" w:rsidP="003131E2">
            <w:pPr>
              <w:pStyle w:val="Tabletext-evidencematrix"/>
              <w:rPr>
                <w:szCs w:val="16"/>
              </w:rPr>
            </w:pPr>
            <w:r w:rsidRPr="00C70209">
              <w:t>Number of infants transfused</w:t>
            </w:r>
          </w:p>
        </w:tc>
        <w:tc>
          <w:tcPr>
            <w:tcW w:w="517" w:type="pct"/>
            <w:shd w:val="clear" w:color="auto" w:fill="auto"/>
          </w:tcPr>
          <w:p w14:paraId="680FEF1D" w14:textId="77777777" w:rsidR="00DF2BB6" w:rsidRPr="00C70209" w:rsidRDefault="00DF2BB6" w:rsidP="003131E2">
            <w:pPr>
              <w:pStyle w:val="Tabletext-evidencematrix"/>
              <w:rPr>
                <w:szCs w:val="16"/>
                <w:highlight w:val="yellow"/>
              </w:rPr>
            </w:pPr>
            <w:r w:rsidRPr="00C70209">
              <w:rPr>
                <w:szCs w:val="16"/>
              </w:rPr>
              <w:t>2/21 (9.5%)</w:t>
            </w:r>
            <w:r w:rsidRPr="00C70209">
              <w:rPr>
                <w:szCs w:val="16"/>
              </w:rPr>
              <w:tab/>
            </w:r>
          </w:p>
        </w:tc>
        <w:tc>
          <w:tcPr>
            <w:tcW w:w="517" w:type="pct"/>
            <w:shd w:val="clear" w:color="auto" w:fill="auto"/>
          </w:tcPr>
          <w:p w14:paraId="46551F39" w14:textId="77777777" w:rsidR="00DF2BB6" w:rsidRPr="00C70209" w:rsidRDefault="00DF2BB6" w:rsidP="003131E2">
            <w:pPr>
              <w:pStyle w:val="Tabletext-evidencematrix"/>
              <w:rPr>
                <w:szCs w:val="16"/>
                <w:highlight w:val="yellow"/>
              </w:rPr>
            </w:pPr>
            <w:r w:rsidRPr="00C70209">
              <w:rPr>
                <w:szCs w:val="16"/>
              </w:rPr>
              <w:t>3/23 (13.0%)</w:t>
            </w:r>
            <w:r w:rsidRPr="00C70209">
              <w:rPr>
                <w:szCs w:val="16"/>
              </w:rPr>
              <w:tab/>
            </w:r>
          </w:p>
        </w:tc>
        <w:tc>
          <w:tcPr>
            <w:tcW w:w="517" w:type="pct"/>
            <w:shd w:val="clear" w:color="auto" w:fill="auto"/>
          </w:tcPr>
          <w:p w14:paraId="4A9BB8EE" w14:textId="77777777" w:rsidR="00DF2BB6" w:rsidRPr="00C70209" w:rsidRDefault="00DF2BB6" w:rsidP="003131E2">
            <w:pPr>
              <w:pStyle w:val="Tabletext-evidencematrix"/>
              <w:rPr>
                <w:szCs w:val="16"/>
                <w:highlight w:val="yellow"/>
              </w:rPr>
            </w:pPr>
            <w:r w:rsidRPr="00C70209">
              <w:rPr>
                <w:szCs w:val="16"/>
              </w:rPr>
              <w:t>RR 0.73 [0.13, 3.95]</w:t>
            </w:r>
            <w:r w:rsidRPr="00C70209">
              <w:rPr>
                <w:szCs w:val="16"/>
                <w:vertAlign w:val="superscript"/>
              </w:rPr>
              <w:t>c</w:t>
            </w:r>
          </w:p>
        </w:tc>
        <w:tc>
          <w:tcPr>
            <w:tcW w:w="608" w:type="pct"/>
            <w:shd w:val="clear" w:color="auto" w:fill="auto"/>
          </w:tcPr>
          <w:p w14:paraId="53125987" w14:textId="717500FC" w:rsidR="00DF2BB6" w:rsidRPr="00C70209" w:rsidRDefault="00DF2BB6" w:rsidP="003131E2">
            <w:pPr>
              <w:pStyle w:val="Tabletext-evidencematrix"/>
              <w:rPr>
                <w:szCs w:val="16"/>
              </w:rPr>
            </w:pPr>
            <w:r w:rsidRPr="00C70209">
              <w:rPr>
                <w:rStyle w:val="Emphasis"/>
              </w:rPr>
              <w:t>No significant difference</w:t>
            </w:r>
          </w:p>
          <w:p w14:paraId="02016C6F" w14:textId="7CB61D9C" w:rsidR="00DF2BB6" w:rsidRPr="00C70209" w:rsidRDefault="001A475D" w:rsidP="003131E2">
            <w:pPr>
              <w:pStyle w:val="Tabletext-evidencematrix"/>
              <w:rPr>
                <w:szCs w:val="16"/>
              </w:rPr>
            </w:pPr>
            <w:r w:rsidRPr="001A475D">
              <w:rPr>
                <w:i/>
                <w:szCs w:val="16"/>
              </w:rPr>
              <w:t>P = </w:t>
            </w:r>
            <w:r w:rsidR="00DF2BB6" w:rsidRPr="00C70209">
              <w:rPr>
                <w:szCs w:val="16"/>
              </w:rPr>
              <w:t>0.72</w:t>
            </w:r>
            <w:r w:rsidR="00DF2BB6" w:rsidRPr="00C70209">
              <w:rPr>
                <w:szCs w:val="16"/>
                <w:vertAlign w:val="superscript"/>
              </w:rPr>
              <w:t>c</w:t>
            </w:r>
          </w:p>
          <w:p w14:paraId="0BA99061" w14:textId="5D9DF878" w:rsidR="00DF2BB6" w:rsidRPr="00C70209" w:rsidRDefault="001A475D" w:rsidP="003131E2">
            <w:pPr>
              <w:pStyle w:val="Tabletext-evidencematrix"/>
              <w:rPr>
                <w:rStyle w:val="Emphasis"/>
                <w:highlight w:val="yellow"/>
              </w:rPr>
            </w:pPr>
            <w:r w:rsidRPr="001A475D">
              <w:rPr>
                <w:i/>
                <w:szCs w:val="16"/>
              </w:rPr>
              <w:t>P = </w:t>
            </w:r>
            <w:r w:rsidR="00DF2BB6" w:rsidRPr="00C70209">
              <w:rPr>
                <w:szCs w:val="16"/>
              </w:rPr>
              <w:t>0.63</w:t>
            </w:r>
            <w:r w:rsidR="00DF2BB6" w:rsidRPr="00C70209">
              <w:rPr>
                <w:szCs w:val="16"/>
                <w:vertAlign w:val="superscript"/>
              </w:rPr>
              <w:t>d</w:t>
            </w:r>
          </w:p>
        </w:tc>
      </w:tr>
      <w:tr w:rsidR="00DF2BB6" w:rsidRPr="00C70209" w14:paraId="2520C278" w14:textId="77777777" w:rsidTr="003131E2">
        <w:trPr>
          <w:cantSplit/>
        </w:trPr>
        <w:tc>
          <w:tcPr>
            <w:tcW w:w="388" w:type="pct"/>
            <w:vMerge w:val="restart"/>
            <w:shd w:val="clear" w:color="auto" w:fill="auto"/>
          </w:tcPr>
          <w:p w14:paraId="48559AE7" w14:textId="58D1503E" w:rsidR="00DF2BB6" w:rsidRPr="00C70209" w:rsidRDefault="00DF2BB6" w:rsidP="003131E2">
            <w:pPr>
              <w:pStyle w:val="Tabletext-evidencematrix"/>
              <w:rPr>
                <w:szCs w:val="16"/>
              </w:rPr>
            </w:pPr>
            <w:r w:rsidRPr="00C70209">
              <w:rPr>
                <w:szCs w:val="16"/>
              </w:rPr>
              <w:t>Berseth 2004</w:t>
            </w:r>
            <w:r w:rsidRPr="00C70209">
              <w:rPr>
                <w:szCs w:val="16"/>
              </w:rPr>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rPr>
                <w:szCs w:val="16"/>
              </w:rPr>
              <w:instrText xml:space="preserve"> ADDIN EN.CITE </w:instrText>
            </w:r>
            <w:r w:rsidR="000E261C">
              <w:rPr>
                <w:szCs w:val="16"/>
              </w:rPr>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9</w:t>
            </w:r>
            <w:r w:rsidRPr="00C70209">
              <w:rPr>
                <w:szCs w:val="16"/>
              </w:rPr>
              <w:fldChar w:fldCharType="end"/>
            </w:r>
          </w:p>
          <w:p w14:paraId="17246512" w14:textId="77777777" w:rsidR="00DF2BB6" w:rsidRPr="00C70209" w:rsidRDefault="00DF2BB6" w:rsidP="003131E2">
            <w:pPr>
              <w:pStyle w:val="Tabletext-evidencematrix"/>
              <w:rPr>
                <w:szCs w:val="16"/>
              </w:rPr>
            </w:pPr>
            <w:r w:rsidRPr="00C70209">
              <w:rPr>
                <w:szCs w:val="16"/>
              </w:rPr>
              <w:t>Level II</w:t>
            </w:r>
          </w:p>
          <w:p w14:paraId="6A461C42" w14:textId="77777777" w:rsidR="00DF2BB6" w:rsidRPr="00C70209" w:rsidRDefault="00DF2BB6" w:rsidP="003131E2">
            <w:pPr>
              <w:pStyle w:val="Tabletext-evidencematrix"/>
              <w:rPr>
                <w:szCs w:val="16"/>
              </w:rPr>
            </w:pPr>
            <w:r w:rsidRPr="00C70209">
              <w:rPr>
                <w:i/>
                <w:szCs w:val="16"/>
              </w:rPr>
              <w:t>Poor</w:t>
            </w:r>
          </w:p>
        </w:tc>
        <w:tc>
          <w:tcPr>
            <w:tcW w:w="490" w:type="pct"/>
            <w:vMerge w:val="restart"/>
            <w:shd w:val="clear" w:color="auto" w:fill="auto"/>
          </w:tcPr>
          <w:p w14:paraId="1EB6FD13" w14:textId="77777777" w:rsidR="00DF2BB6" w:rsidRPr="00C70209" w:rsidRDefault="00DF2BB6" w:rsidP="003131E2">
            <w:pPr>
              <w:pStyle w:val="Tabletext-evidencematrix"/>
              <w:rPr>
                <w:szCs w:val="16"/>
                <w:highlight w:val="yellow"/>
              </w:rPr>
            </w:pPr>
            <w:r w:rsidRPr="00C70209">
              <w:rPr>
                <w:szCs w:val="16"/>
              </w:rPr>
              <w:t>N=181</w:t>
            </w:r>
          </w:p>
        </w:tc>
        <w:tc>
          <w:tcPr>
            <w:tcW w:w="490" w:type="pct"/>
            <w:vMerge w:val="restart"/>
            <w:shd w:val="clear" w:color="auto" w:fill="auto"/>
          </w:tcPr>
          <w:p w14:paraId="6D17875C" w14:textId="77777777" w:rsidR="00DF2BB6" w:rsidRPr="00C70209" w:rsidRDefault="00DF2BB6" w:rsidP="003131E2">
            <w:pPr>
              <w:pStyle w:val="Tabletext-evidencematrix"/>
              <w:rPr>
                <w:highlight w:val="yellow"/>
              </w:rPr>
            </w:pPr>
            <w:r w:rsidRPr="00C70209">
              <w:t>Preterm infants with VLBW (≤1500 g) who reached at least 100 mL/kg of oral feeds per day</w:t>
            </w:r>
          </w:p>
        </w:tc>
        <w:tc>
          <w:tcPr>
            <w:tcW w:w="491" w:type="pct"/>
            <w:vMerge w:val="restart"/>
            <w:shd w:val="clear" w:color="auto" w:fill="auto"/>
          </w:tcPr>
          <w:p w14:paraId="3AB0BCDF" w14:textId="77777777" w:rsidR="00DF2BB6" w:rsidRPr="00C70209" w:rsidRDefault="00DF2BB6" w:rsidP="003131E2">
            <w:pPr>
              <w:pStyle w:val="Tabletext-evidencematrix"/>
              <w:rPr>
                <w:szCs w:val="16"/>
                <w:highlight w:val="yellow"/>
              </w:rPr>
            </w:pPr>
            <w:r w:rsidRPr="00C70209">
              <w:rPr>
                <w:szCs w:val="16"/>
              </w:rPr>
              <w:t>Multicentre, Canada, USA</w:t>
            </w:r>
          </w:p>
        </w:tc>
        <w:tc>
          <w:tcPr>
            <w:tcW w:w="490" w:type="pct"/>
            <w:vMerge w:val="restart"/>
            <w:shd w:val="clear" w:color="auto" w:fill="auto"/>
          </w:tcPr>
          <w:p w14:paraId="294A98F2" w14:textId="120A2727" w:rsidR="00DF2BB6" w:rsidRPr="00C70209" w:rsidRDefault="00DF2BB6" w:rsidP="003131E2">
            <w:pPr>
              <w:pStyle w:val="Tabletext-evidencematrix"/>
              <w:rPr>
                <w:szCs w:val="16"/>
              </w:rPr>
            </w:pPr>
            <w:r w:rsidRPr="00C70209">
              <w:rPr>
                <w:szCs w:val="16"/>
              </w:rPr>
              <w:t>Oral iron supplement versus no iron supplement</w:t>
            </w:r>
          </w:p>
          <w:p w14:paraId="2DDA3EE7" w14:textId="77777777" w:rsidR="00DF2BB6" w:rsidRPr="00C70209" w:rsidRDefault="00DF2BB6" w:rsidP="003131E2">
            <w:pPr>
              <w:pStyle w:val="Tabletext-subanalysis"/>
              <w:rPr>
                <w:highlight w:val="yellow"/>
              </w:rPr>
            </w:pPr>
            <w:r w:rsidRPr="00C70209">
              <w:t>*Administered as supplement during feeding</w:t>
            </w:r>
          </w:p>
        </w:tc>
        <w:tc>
          <w:tcPr>
            <w:tcW w:w="492" w:type="pct"/>
            <w:shd w:val="clear" w:color="auto" w:fill="auto"/>
          </w:tcPr>
          <w:p w14:paraId="28ABE63B" w14:textId="77777777" w:rsidR="00DF2BB6" w:rsidRPr="00C70209" w:rsidRDefault="00DF2BB6" w:rsidP="003131E2">
            <w:pPr>
              <w:pStyle w:val="Tabletext-evidencematrix"/>
              <w:rPr>
                <w:szCs w:val="16"/>
                <w:highlight w:val="yellow"/>
              </w:rPr>
            </w:pPr>
            <w:r w:rsidRPr="00C70209">
              <w:t>Number of infants transfused, day 0–14</w:t>
            </w:r>
          </w:p>
        </w:tc>
        <w:tc>
          <w:tcPr>
            <w:tcW w:w="517" w:type="pct"/>
            <w:shd w:val="clear" w:color="auto" w:fill="auto"/>
          </w:tcPr>
          <w:p w14:paraId="65AC35C1" w14:textId="77777777" w:rsidR="00DF2BB6" w:rsidRPr="00C70209" w:rsidRDefault="00DF2BB6" w:rsidP="003131E2">
            <w:pPr>
              <w:pStyle w:val="Tabletext-evidencematrix"/>
              <w:rPr>
                <w:szCs w:val="16"/>
              </w:rPr>
            </w:pPr>
            <w:r w:rsidRPr="00C70209">
              <w:rPr>
                <w:szCs w:val="16"/>
              </w:rPr>
              <w:t>30/96 (31.3%)</w:t>
            </w:r>
            <w:r w:rsidRPr="00C70209">
              <w:rPr>
                <w:szCs w:val="16"/>
              </w:rPr>
              <w:tab/>
            </w:r>
          </w:p>
          <w:p w14:paraId="1A972287" w14:textId="77777777" w:rsidR="00DF2BB6" w:rsidRPr="00C70209" w:rsidRDefault="00DF2BB6" w:rsidP="003131E2">
            <w:pPr>
              <w:pStyle w:val="Tabletext-evidencematrix"/>
              <w:rPr>
                <w:szCs w:val="16"/>
                <w:highlight w:val="yellow"/>
              </w:rPr>
            </w:pPr>
            <w:r w:rsidRPr="00C70209">
              <w:rPr>
                <w:szCs w:val="16"/>
              </w:rPr>
              <w:tab/>
            </w:r>
          </w:p>
        </w:tc>
        <w:tc>
          <w:tcPr>
            <w:tcW w:w="517" w:type="pct"/>
            <w:shd w:val="clear" w:color="auto" w:fill="auto"/>
          </w:tcPr>
          <w:p w14:paraId="331460B9" w14:textId="77777777" w:rsidR="00DF2BB6" w:rsidRPr="00C70209" w:rsidRDefault="00DF2BB6" w:rsidP="003131E2">
            <w:pPr>
              <w:pStyle w:val="Tabletext-evidencematrix"/>
              <w:rPr>
                <w:szCs w:val="16"/>
                <w:highlight w:val="yellow"/>
              </w:rPr>
            </w:pPr>
            <w:r w:rsidRPr="00C70209">
              <w:rPr>
                <w:szCs w:val="16"/>
              </w:rPr>
              <w:t>27/85 (31.8%)</w:t>
            </w:r>
          </w:p>
        </w:tc>
        <w:tc>
          <w:tcPr>
            <w:tcW w:w="517" w:type="pct"/>
            <w:shd w:val="clear" w:color="auto" w:fill="FFFFFF" w:themeFill="background1"/>
          </w:tcPr>
          <w:p w14:paraId="2FCF5E38" w14:textId="77777777" w:rsidR="00DF2BB6" w:rsidRPr="00C70209" w:rsidRDefault="00DF2BB6" w:rsidP="003131E2">
            <w:pPr>
              <w:pStyle w:val="Tabletext-evidencematrix"/>
              <w:rPr>
                <w:szCs w:val="16"/>
                <w:highlight w:val="yellow"/>
              </w:rPr>
            </w:pPr>
            <w:r w:rsidRPr="00C70209">
              <w:rPr>
                <w:szCs w:val="16"/>
              </w:rPr>
              <w:t>RR 0.98 [0.64, 1.51]</w:t>
            </w:r>
            <w:r w:rsidRPr="00C70209">
              <w:rPr>
                <w:vertAlign w:val="superscript"/>
              </w:rPr>
              <w:t>c</w:t>
            </w:r>
          </w:p>
        </w:tc>
        <w:tc>
          <w:tcPr>
            <w:tcW w:w="608" w:type="pct"/>
            <w:shd w:val="clear" w:color="auto" w:fill="FFFFFF" w:themeFill="background1"/>
          </w:tcPr>
          <w:p w14:paraId="415E48FC" w14:textId="30B3A8B4" w:rsidR="00DF2BB6" w:rsidRPr="00C70209" w:rsidRDefault="00DF2BB6" w:rsidP="003131E2">
            <w:pPr>
              <w:pStyle w:val="Tabletext-evidencematrix"/>
              <w:rPr>
                <w:rStyle w:val="Emphasis"/>
              </w:rPr>
            </w:pPr>
            <w:r w:rsidRPr="00C70209">
              <w:rPr>
                <w:rStyle w:val="Emphasis"/>
              </w:rPr>
              <w:t>No significant difference</w:t>
            </w:r>
          </w:p>
          <w:p w14:paraId="5922BFB1" w14:textId="35B1E318" w:rsidR="00DF2BB6" w:rsidRPr="00C70209" w:rsidRDefault="001A475D" w:rsidP="003131E2">
            <w:pPr>
              <w:pStyle w:val="Tabletext-evidencematrix"/>
              <w:rPr>
                <w:i/>
                <w:szCs w:val="16"/>
                <w:highlight w:val="yellow"/>
              </w:rPr>
            </w:pPr>
            <w:r w:rsidRPr="001A475D">
              <w:rPr>
                <w:i/>
              </w:rPr>
              <w:t>P = </w:t>
            </w:r>
            <w:r w:rsidR="00DF2BB6" w:rsidRPr="00C70209">
              <w:t>0.94</w:t>
            </w:r>
            <w:r w:rsidR="00DF2BB6" w:rsidRPr="00C70209">
              <w:rPr>
                <w:vertAlign w:val="superscript"/>
              </w:rPr>
              <w:t>c</w:t>
            </w:r>
          </w:p>
        </w:tc>
      </w:tr>
      <w:tr w:rsidR="00DF2BB6" w:rsidRPr="00C70209" w14:paraId="71938F6B" w14:textId="77777777" w:rsidTr="003131E2">
        <w:trPr>
          <w:cantSplit/>
        </w:trPr>
        <w:tc>
          <w:tcPr>
            <w:tcW w:w="388" w:type="pct"/>
            <w:vMerge/>
            <w:shd w:val="clear" w:color="auto" w:fill="auto"/>
          </w:tcPr>
          <w:p w14:paraId="74D12EE9" w14:textId="77777777" w:rsidR="00DF2BB6" w:rsidRPr="00C70209" w:rsidRDefault="00DF2BB6" w:rsidP="003131E2">
            <w:pPr>
              <w:pStyle w:val="Tabletext-evidencematrix"/>
              <w:rPr>
                <w:szCs w:val="16"/>
              </w:rPr>
            </w:pPr>
          </w:p>
        </w:tc>
        <w:tc>
          <w:tcPr>
            <w:tcW w:w="490" w:type="pct"/>
            <w:vMerge/>
            <w:shd w:val="clear" w:color="auto" w:fill="auto"/>
          </w:tcPr>
          <w:p w14:paraId="18019F20" w14:textId="77777777" w:rsidR="00DF2BB6" w:rsidRPr="00C70209" w:rsidRDefault="00DF2BB6" w:rsidP="003131E2">
            <w:pPr>
              <w:pStyle w:val="Tabletext-evidencematrix"/>
              <w:rPr>
                <w:szCs w:val="16"/>
              </w:rPr>
            </w:pPr>
          </w:p>
        </w:tc>
        <w:tc>
          <w:tcPr>
            <w:tcW w:w="490" w:type="pct"/>
            <w:vMerge/>
            <w:shd w:val="clear" w:color="auto" w:fill="auto"/>
          </w:tcPr>
          <w:p w14:paraId="1142597B" w14:textId="77777777" w:rsidR="00DF2BB6" w:rsidRPr="00C70209" w:rsidRDefault="00DF2BB6" w:rsidP="003131E2">
            <w:pPr>
              <w:pStyle w:val="Tabletext-evidencematrix"/>
              <w:rPr>
                <w:szCs w:val="16"/>
              </w:rPr>
            </w:pPr>
          </w:p>
        </w:tc>
        <w:tc>
          <w:tcPr>
            <w:tcW w:w="491" w:type="pct"/>
            <w:vMerge/>
            <w:shd w:val="clear" w:color="auto" w:fill="auto"/>
          </w:tcPr>
          <w:p w14:paraId="396F88C5" w14:textId="77777777" w:rsidR="00DF2BB6" w:rsidRPr="00C70209" w:rsidRDefault="00DF2BB6" w:rsidP="003131E2">
            <w:pPr>
              <w:pStyle w:val="Tabletext-evidencematrix"/>
              <w:rPr>
                <w:szCs w:val="16"/>
              </w:rPr>
            </w:pPr>
          </w:p>
        </w:tc>
        <w:tc>
          <w:tcPr>
            <w:tcW w:w="490" w:type="pct"/>
            <w:vMerge/>
            <w:shd w:val="clear" w:color="auto" w:fill="auto"/>
          </w:tcPr>
          <w:p w14:paraId="06DEB32E" w14:textId="77777777" w:rsidR="00DF2BB6" w:rsidRPr="00C70209" w:rsidRDefault="00DF2BB6" w:rsidP="003131E2">
            <w:pPr>
              <w:pStyle w:val="Tabletext-evidencematrix"/>
              <w:rPr>
                <w:szCs w:val="16"/>
              </w:rPr>
            </w:pPr>
          </w:p>
        </w:tc>
        <w:tc>
          <w:tcPr>
            <w:tcW w:w="492" w:type="pct"/>
            <w:shd w:val="clear" w:color="auto" w:fill="auto"/>
          </w:tcPr>
          <w:p w14:paraId="288C955F" w14:textId="77777777" w:rsidR="00DF2BB6" w:rsidRPr="00C70209" w:rsidRDefault="00DF2BB6" w:rsidP="003131E2">
            <w:pPr>
              <w:pStyle w:val="Tabletext-evidencematrix"/>
            </w:pPr>
            <w:r w:rsidRPr="00C70209">
              <w:t>Number of infants transfused, day 15–28</w:t>
            </w:r>
          </w:p>
        </w:tc>
        <w:tc>
          <w:tcPr>
            <w:tcW w:w="517" w:type="pct"/>
            <w:shd w:val="clear" w:color="auto" w:fill="auto"/>
          </w:tcPr>
          <w:p w14:paraId="344B370D" w14:textId="77777777" w:rsidR="00DF2BB6" w:rsidRPr="00C70209" w:rsidRDefault="00DF2BB6" w:rsidP="003131E2">
            <w:pPr>
              <w:pStyle w:val="Tabletext-evidencematrix"/>
              <w:rPr>
                <w:szCs w:val="16"/>
              </w:rPr>
            </w:pPr>
            <w:r w:rsidRPr="00C70209">
              <w:rPr>
                <w:szCs w:val="16"/>
              </w:rPr>
              <w:t>12/96 (12.5%)</w:t>
            </w:r>
          </w:p>
        </w:tc>
        <w:tc>
          <w:tcPr>
            <w:tcW w:w="517" w:type="pct"/>
            <w:shd w:val="clear" w:color="auto" w:fill="auto"/>
          </w:tcPr>
          <w:p w14:paraId="448BC9E2" w14:textId="77777777" w:rsidR="00DF2BB6" w:rsidRPr="00C70209" w:rsidRDefault="00DF2BB6" w:rsidP="003131E2">
            <w:pPr>
              <w:pStyle w:val="Tabletext-evidencematrix"/>
              <w:rPr>
                <w:szCs w:val="16"/>
              </w:rPr>
            </w:pPr>
            <w:r w:rsidRPr="00C70209">
              <w:rPr>
                <w:szCs w:val="16"/>
              </w:rPr>
              <w:t>20/85 (23.5%)</w:t>
            </w:r>
          </w:p>
        </w:tc>
        <w:tc>
          <w:tcPr>
            <w:tcW w:w="517" w:type="pct"/>
            <w:shd w:val="clear" w:color="auto" w:fill="FFFFFF" w:themeFill="background1"/>
          </w:tcPr>
          <w:p w14:paraId="41CCCCFA" w14:textId="77777777" w:rsidR="00DF2BB6" w:rsidRPr="00C70209" w:rsidRDefault="00DF2BB6" w:rsidP="003131E2">
            <w:pPr>
              <w:pStyle w:val="Tabletext-evidencematrix"/>
              <w:rPr>
                <w:szCs w:val="16"/>
                <w:highlight w:val="yellow"/>
              </w:rPr>
            </w:pPr>
            <w:r w:rsidRPr="00C70209">
              <w:rPr>
                <w:szCs w:val="16"/>
              </w:rPr>
              <w:t>RR 0.53 [0.28, 1.02]</w:t>
            </w:r>
            <w:r w:rsidRPr="00C70209">
              <w:rPr>
                <w:vertAlign w:val="superscript"/>
              </w:rPr>
              <w:t>c</w:t>
            </w:r>
          </w:p>
        </w:tc>
        <w:tc>
          <w:tcPr>
            <w:tcW w:w="608" w:type="pct"/>
            <w:shd w:val="clear" w:color="auto" w:fill="D9D9D9" w:themeFill="background1" w:themeFillShade="D9"/>
          </w:tcPr>
          <w:p w14:paraId="68E05F8B" w14:textId="775BBD1B" w:rsidR="00DF2BB6" w:rsidRPr="00C70209" w:rsidRDefault="00DF2BB6" w:rsidP="003131E2">
            <w:pPr>
              <w:pStyle w:val="Tabletext-evidencematrix"/>
              <w:rPr>
                <w:rStyle w:val="Emphasis"/>
              </w:rPr>
            </w:pPr>
            <w:r w:rsidRPr="00C70209">
              <w:rPr>
                <w:rStyle w:val="Emphasis"/>
              </w:rPr>
              <w:t>Favours iron</w:t>
            </w:r>
          </w:p>
          <w:p w14:paraId="02BE57B4" w14:textId="3C581877" w:rsidR="00DF2BB6" w:rsidRPr="00C70209" w:rsidRDefault="001A475D" w:rsidP="003131E2">
            <w:pPr>
              <w:pStyle w:val="Tabletext-evidencematrix"/>
            </w:pPr>
            <w:r w:rsidRPr="001A475D">
              <w:rPr>
                <w:i/>
              </w:rPr>
              <w:t>P = </w:t>
            </w:r>
            <w:r w:rsidR="00DF2BB6" w:rsidRPr="00C70209">
              <w:t>0.06</w:t>
            </w:r>
            <w:r w:rsidR="00DF2BB6" w:rsidRPr="00C70209">
              <w:rPr>
                <w:vertAlign w:val="superscript"/>
              </w:rPr>
              <w:t>c</w:t>
            </w:r>
          </w:p>
          <w:p w14:paraId="5B373FB3" w14:textId="5570F674" w:rsidR="00DF2BB6" w:rsidRPr="00C70209" w:rsidRDefault="001A475D" w:rsidP="003131E2">
            <w:pPr>
              <w:pStyle w:val="Tabletext-evidencematrix"/>
              <w:rPr>
                <w:i/>
                <w:szCs w:val="16"/>
                <w:highlight w:val="yellow"/>
              </w:rPr>
            </w:pPr>
            <w:r w:rsidRPr="001A475D">
              <w:rPr>
                <w:i/>
              </w:rPr>
              <w:t>P = </w:t>
            </w:r>
            <w:r w:rsidR="00DF2BB6" w:rsidRPr="00C70209">
              <w:t>0.014</w:t>
            </w:r>
            <w:r w:rsidR="00DF2BB6" w:rsidRPr="00C70209">
              <w:rPr>
                <w:vertAlign w:val="superscript"/>
              </w:rPr>
              <w:t>d</w:t>
            </w:r>
            <w:r w:rsidR="00DF2BB6" w:rsidRPr="00C70209">
              <w:t xml:space="preserve"> </w:t>
            </w:r>
          </w:p>
        </w:tc>
      </w:tr>
      <w:tr w:rsidR="00DF2BB6" w:rsidRPr="00C70209" w14:paraId="65A560F0" w14:textId="77777777" w:rsidTr="003131E2">
        <w:trPr>
          <w:cantSplit/>
        </w:trPr>
        <w:tc>
          <w:tcPr>
            <w:tcW w:w="388" w:type="pct"/>
            <w:vMerge w:val="restart"/>
            <w:shd w:val="clear" w:color="auto" w:fill="auto"/>
          </w:tcPr>
          <w:p w14:paraId="44F1E119" w14:textId="5489DE2C" w:rsidR="00DF2BB6" w:rsidRPr="00C70209" w:rsidRDefault="00DF2BB6" w:rsidP="003131E2">
            <w:pPr>
              <w:pStyle w:val="Tabletext-evidencematrix"/>
              <w:rPr>
                <w:szCs w:val="16"/>
              </w:rPr>
            </w:pPr>
            <w:r w:rsidRPr="00C70209">
              <w:rPr>
                <w:szCs w:val="16"/>
              </w:rPr>
              <w:t>Franz 2000</w:t>
            </w:r>
            <w:r w:rsidRPr="00C70209">
              <w:rPr>
                <w:szCs w:val="16"/>
              </w:rPr>
              <w:fldChar w:fldCharType="begin"/>
            </w:r>
            <w:r w:rsidR="000E261C">
              <w:rPr>
                <w:szCs w:val="16"/>
              </w:rPr>
              <w:instrText xml:space="preserve"> ADDIN EN.CITE &lt;EndNote&gt;&lt;Cite&gt;&lt;Author&gt;Franz&lt;/Author&gt;&lt;Year&gt;2000&lt;/Year&gt;&lt;RecNum&gt;374&lt;/RecNum&gt;&lt;DisplayText&gt;&lt;style face="superscript"&gt;170&lt;/style&gt;&lt;/DisplayText&gt;&lt;record&gt;&lt;rec-number&gt;374&lt;/rec-number&gt;&lt;foreign-keys&gt;&lt;key app="EN" db-id="9edve2wadsavt5ewavaxtda4f2tavzvts9ee" timestamp="1427541108"&gt;374&lt;/key&gt;&lt;/foreign-keys&gt;&lt;ref-type name="Journal Article"&gt;17&lt;/ref-type&gt;&lt;contributors&gt;&lt;authors&gt;&lt;author&gt;Franz, A. R.&lt;/author&gt;&lt;author&gt;Mihatsch, W. A.&lt;/author&gt;&lt;author&gt;Sander, S.&lt;/author&gt;&lt;author&gt;Kron, M.&lt;/author&gt;&lt;author&gt;Pohlandt, F.&lt;/author&gt;&lt;/authors&gt;&lt;/contributors&gt;&lt;auth-address&gt;Department of Pediatrics, Division of Neonatology and Pediatric Critical Care, University of Ulm, Ulm, Germany. axel.franz@medizin.uni-ulm.de&lt;/auth-address&gt;&lt;titles&gt;&lt;title&gt;Prospective randomized trial of early versus late enteral iron supplementation in infants with a birth weight of less than 1301 grams&lt;/title&gt;&lt;secondary-title&gt;Pediatrics&lt;/secondary-title&gt;&lt;alt-title&gt;Pediatrics&lt;/alt-title&gt;&lt;/titles&gt;&lt;periodical&gt;&lt;full-title&gt;Pediatrics&lt;/full-title&gt;&lt;/periodical&gt;&lt;alt-periodical&gt;&lt;full-title&gt;Pediatrics&lt;/full-title&gt;&lt;/alt-periodical&gt;&lt;pages&gt;700–6&lt;/pages&gt;&lt;volume&gt;106&lt;/volume&gt;&lt;number&gt;4&lt;/number&gt;&lt;keywords&gt;&lt;keyword&gt;Drug Administration Schedule&lt;/keyword&gt;&lt;keyword&gt;Enteral Nutrition&lt;/keyword&gt;&lt;keyword&gt;Ferritins/blood&lt;/keyword&gt;&lt;keyword&gt;Humans&lt;/keyword&gt;&lt;keyword&gt;Infant&lt;/keyword&gt;&lt;keyword&gt;Infant, Low Birth Weight/*blood&lt;/keyword&gt;&lt;keyword&gt;Infant, Newborn&lt;/keyword&gt;&lt;keyword&gt;Iron/*administration &amp;amp; dosage/*deficiency&lt;/keyword&gt;&lt;keyword&gt;Nutritional Status&lt;/keyword&gt;&lt;keyword&gt;Prospective Studies&lt;/keyword&gt;&lt;/keywords&gt;&lt;dates&gt;&lt;year&gt;2000&lt;/year&gt;&lt;pub-dates&gt;&lt;date&gt;Oct&lt;/date&gt;&lt;/pub-dates&gt;&lt;/dates&gt;&lt;isbn&gt;1098-4275 (Electronic)&amp;#xD;0031-4005 (Linking)&lt;/isbn&gt;&lt;accession-num&gt;11015511&lt;/accession-num&gt;&lt;urls&gt;&lt;related-urls&gt;&lt;url&gt;http://www.ncbi.nlm.nih.gov/pubmed/11015511&lt;/url&gt;&lt;/related-urls&gt;&lt;/urls&gt;&lt;/record&gt;&lt;/Cite&gt;&lt;/EndNote&gt;</w:instrText>
            </w:r>
            <w:r w:rsidRPr="00C70209">
              <w:rPr>
                <w:szCs w:val="16"/>
              </w:rPr>
              <w:fldChar w:fldCharType="separate"/>
            </w:r>
            <w:r w:rsidR="000E261C" w:rsidRPr="000E261C">
              <w:rPr>
                <w:noProof/>
                <w:szCs w:val="16"/>
                <w:vertAlign w:val="superscript"/>
              </w:rPr>
              <w:t>170</w:t>
            </w:r>
            <w:r w:rsidRPr="00C70209">
              <w:rPr>
                <w:szCs w:val="16"/>
              </w:rPr>
              <w:fldChar w:fldCharType="end"/>
            </w:r>
          </w:p>
          <w:p w14:paraId="0E556536" w14:textId="77777777" w:rsidR="00DF2BB6" w:rsidRPr="00C70209" w:rsidRDefault="00DF2BB6" w:rsidP="003131E2">
            <w:pPr>
              <w:pStyle w:val="Tabletext-evidencematrix"/>
              <w:rPr>
                <w:szCs w:val="16"/>
              </w:rPr>
            </w:pPr>
            <w:r w:rsidRPr="00C70209">
              <w:rPr>
                <w:szCs w:val="16"/>
              </w:rPr>
              <w:t>Level II</w:t>
            </w:r>
          </w:p>
          <w:p w14:paraId="7D187605" w14:textId="77777777" w:rsidR="00DF2BB6" w:rsidRPr="00C70209" w:rsidRDefault="00DF2BB6" w:rsidP="003131E2">
            <w:pPr>
              <w:pStyle w:val="Tabletext-evidencematrix"/>
              <w:rPr>
                <w:szCs w:val="16"/>
              </w:rPr>
            </w:pPr>
            <w:r w:rsidRPr="00C70209">
              <w:rPr>
                <w:i/>
                <w:szCs w:val="16"/>
              </w:rPr>
              <w:t>Poor</w:t>
            </w:r>
          </w:p>
        </w:tc>
        <w:tc>
          <w:tcPr>
            <w:tcW w:w="490" w:type="pct"/>
            <w:vMerge w:val="restart"/>
            <w:shd w:val="clear" w:color="auto" w:fill="auto"/>
          </w:tcPr>
          <w:p w14:paraId="2E74A0DE" w14:textId="77777777" w:rsidR="00DF2BB6" w:rsidRPr="00C70209" w:rsidRDefault="00DF2BB6" w:rsidP="003131E2">
            <w:pPr>
              <w:pStyle w:val="Tabletext-evidencematrix"/>
              <w:rPr>
                <w:szCs w:val="16"/>
              </w:rPr>
            </w:pPr>
            <w:r w:rsidRPr="00C70209">
              <w:rPr>
                <w:szCs w:val="16"/>
              </w:rPr>
              <w:t>ITT=204</w:t>
            </w:r>
          </w:p>
          <w:p w14:paraId="4B4C32A6" w14:textId="7744C398" w:rsidR="00DF2BB6" w:rsidRPr="00C70209" w:rsidRDefault="00DF2BB6" w:rsidP="003131E2">
            <w:pPr>
              <w:pStyle w:val="Tabletext-evidencematrix"/>
              <w:rPr>
                <w:szCs w:val="16"/>
                <w:highlight w:val="yellow"/>
              </w:rPr>
            </w:pPr>
            <w:r w:rsidRPr="00C70209">
              <w:rPr>
                <w:szCs w:val="16"/>
              </w:rPr>
              <w:t>P</w:t>
            </w:r>
            <w:r w:rsidR="001A475D" w:rsidRPr="001A475D">
              <w:rPr>
                <w:i/>
                <w:szCs w:val="16"/>
              </w:rPr>
              <w:t>P = </w:t>
            </w:r>
            <w:r w:rsidRPr="00C70209">
              <w:rPr>
                <w:szCs w:val="16"/>
              </w:rPr>
              <w:t>135</w:t>
            </w:r>
          </w:p>
        </w:tc>
        <w:tc>
          <w:tcPr>
            <w:tcW w:w="490" w:type="pct"/>
            <w:vMerge w:val="restart"/>
            <w:shd w:val="clear" w:color="auto" w:fill="auto"/>
          </w:tcPr>
          <w:p w14:paraId="453FE784" w14:textId="77777777" w:rsidR="00DF2BB6" w:rsidRPr="00C70209" w:rsidRDefault="00DF2BB6" w:rsidP="003131E2">
            <w:pPr>
              <w:pStyle w:val="Tabletext-evidencematrix"/>
              <w:rPr>
                <w:szCs w:val="16"/>
                <w:highlight w:val="yellow"/>
              </w:rPr>
            </w:pPr>
            <w:r w:rsidRPr="00C70209">
              <w:rPr>
                <w:szCs w:val="16"/>
              </w:rPr>
              <w:t xml:space="preserve">Infants with VLBW (≤1300 g) who </w:t>
            </w:r>
            <w:r w:rsidRPr="00C70209">
              <w:t>tolerated</w:t>
            </w:r>
            <w:r w:rsidRPr="00C70209">
              <w:rPr>
                <w:szCs w:val="16"/>
              </w:rPr>
              <w:t xml:space="preserve"> at least</w:t>
            </w:r>
            <w:r w:rsidRPr="00C70209">
              <w:t xml:space="preserve"> 100 mL/kg of oral feeds per day</w:t>
            </w:r>
          </w:p>
        </w:tc>
        <w:tc>
          <w:tcPr>
            <w:tcW w:w="491" w:type="pct"/>
            <w:vMerge w:val="restart"/>
            <w:shd w:val="clear" w:color="auto" w:fill="auto"/>
          </w:tcPr>
          <w:p w14:paraId="3FA18B4B" w14:textId="77777777" w:rsidR="00DF2BB6" w:rsidRPr="00C70209" w:rsidRDefault="00DF2BB6" w:rsidP="003131E2">
            <w:pPr>
              <w:pStyle w:val="Tabletext-evidencematrix"/>
              <w:rPr>
                <w:szCs w:val="16"/>
                <w:highlight w:val="yellow"/>
              </w:rPr>
            </w:pPr>
            <w:r w:rsidRPr="00C70209">
              <w:rPr>
                <w:szCs w:val="16"/>
              </w:rPr>
              <w:t>Single centre, Germany</w:t>
            </w:r>
          </w:p>
        </w:tc>
        <w:tc>
          <w:tcPr>
            <w:tcW w:w="490" w:type="pct"/>
            <w:vMerge w:val="restart"/>
            <w:shd w:val="clear" w:color="auto" w:fill="auto"/>
          </w:tcPr>
          <w:p w14:paraId="33699C01" w14:textId="6B40F526" w:rsidR="00DF2BB6" w:rsidRPr="00C70209" w:rsidRDefault="00DF2BB6" w:rsidP="003131E2">
            <w:pPr>
              <w:pStyle w:val="Tabletext-evidencematrix"/>
              <w:rPr>
                <w:szCs w:val="16"/>
              </w:rPr>
            </w:pPr>
            <w:r w:rsidRPr="00C70209">
              <w:t xml:space="preserve">Oral iron </w:t>
            </w:r>
            <w:r w:rsidRPr="00C70209">
              <w:rPr>
                <w:szCs w:val="16"/>
              </w:rPr>
              <w:t xml:space="preserve">supplement </w:t>
            </w:r>
            <w:r w:rsidRPr="00C70209">
              <w:t>versus no iron supplement (until day 61)</w:t>
            </w:r>
          </w:p>
          <w:p w14:paraId="7592B172" w14:textId="77777777" w:rsidR="00DF2BB6" w:rsidRPr="00C70209" w:rsidRDefault="00DF2BB6" w:rsidP="003131E2">
            <w:pPr>
              <w:pStyle w:val="Tabletext-subanalysis"/>
              <w:rPr>
                <w:highlight w:val="yellow"/>
              </w:rPr>
            </w:pPr>
            <w:r w:rsidRPr="00C70209">
              <w:t>*Administered as supplement during feeding</w:t>
            </w:r>
          </w:p>
        </w:tc>
        <w:tc>
          <w:tcPr>
            <w:tcW w:w="492" w:type="pct"/>
            <w:shd w:val="clear" w:color="auto" w:fill="auto"/>
          </w:tcPr>
          <w:p w14:paraId="17AE4F83" w14:textId="77777777" w:rsidR="00DF2BB6" w:rsidRPr="00C70209" w:rsidRDefault="00DF2BB6" w:rsidP="003131E2">
            <w:pPr>
              <w:pStyle w:val="Tabletext-evidencematrix"/>
            </w:pPr>
            <w:r w:rsidRPr="00C70209">
              <w:t>Number of infants transfused, days 14 to 68 (ITT)</w:t>
            </w:r>
          </w:p>
        </w:tc>
        <w:tc>
          <w:tcPr>
            <w:tcW w:w="517" w:type="pct"/>
            <w:shd w:val="clear" w:color="auto" w:fill="auto"/>
          </w:tcPr>
          <w:p w14:paraId="152D1A0D" w14:textId="77777777" w:rsidR="00DF2BB6" w:rsidRPr="00C70209" w:rsidRDefault="00DF2BB6" w:rsidP="003131E2">
            <w:pPr>
              <w:pStyle w:val="Tabletext-evidencematrix"/>
            </w:pPr>
            <w:r w:rsidRPr="00C70209">
              <w:t>41/105 (39.0%)</w:t>
            </w:r>
          </w:p>
        </w:tc>
        <w:tc>
          <w:tcPr>
            <w:tcW w:w="517" w:type="pct"/>
            <w:shd w:val="clear" w:color="auto" w:fill="auto"/>
          </w:tcPr>
          <w:p w14:paraId="7E4D26CE" w14:textId="77777777" w:rsidR="00DF2BB6" w:rsidRPr="00C70209" w:rsidRDefault="00DF2BB6" w:rsidP="003131E2">
            <w:pPr>
              <w:pStyle w:val="Tabletext-evidencematrix"/>
            </w:pPr>
            <w:r w:rsidRPr="00C70209">
              <w:t>53/99 (53.5%)</w:t>
            </w:r>
          </w:p>
        </w:tc>
        <w:tc>
          <w:tcPr>
            <w:tcW w:w="517" w:type="pct"/>
            <w:shd w:val="clear" w:color="auto" w:fill="FFFFFF" w:themeFill="background1"/>
          </w:tcPr>
          <w:p w14:paraId="70D6B4FA" w14:textId="77777777" w:rsidR="00DF2BB6" w:rsidRPr="00C70209" w:rsidRDefault="00DF2BB6" w:rsidP="003131E2">
            <w:pPr>
              <w:pStyle w:val="Tabletext-evidencematrix"/>
            </w:pPr>
            <w:r w:rsidRPr="00C70209">
              <w:t>RR 0.73 [0.54, 0.99]</w:t>
            </w:r>
            <w:r w:rsidRPr="00C70209">
              <w:rPr>
                <w:vertAlign w:val="superscript"/>
              </w:rPr>
              <w:t>c</w:t>
            </w:r>
            <w:r w:rsidRPr="00C70209" w:rsidDel="00574B17">
              <w:t xml:space="preserve"> </w:t>
            </w:r>
          </w:p>
        </w:tc>
        <w:tc>
          <w:tcPr>
            <w:tcW w:w="608" w:type="pct"/>
            <w:shd w:val="clear" w:color="auto" w:fill="FFFFFF" w:themeFill="background1"/>
          </w:tcPr>
          <w:p w14:paraId="77E9DCAB" w14:textId="3609AA3E" w:rsidR="00DF2BB6" w:rsidRPr="00C70209" w:rsidRDefault="00DF2BB6" w:rsidP="003131E2">
            <w:pPr>
              <w:pStyle w:val="Tabletext-evidencematrix"/>
              <w:rPr>
                <w:rStyle w:val="Emphasis"/>
              </w:rPr>
            </w:pPr>
            <w:r w:rsidRPr="00C70209">
              <w:rPr>
                <w:rStyle w:val="Emphasis"/>
              </w:rPr>
              <w:t>No significant difference</w:t>
            </w:r>
          </w:p>
          <w:p w14:paraId="61C38414" w14:textId="2B4CF5FC" w:rsidR="00DF2BB6" w:rsidRPr="00C70209" w:rsidRDefault="001A475D" w:rsidP="003131E2">
            <w:pPr>
              <w:pStyle w:val="Tabletext-evidencematrix"/>
            </w:pPr>
            <w:r w:rsidRPr="001A475D">
              <w:rPr>
                <w:i/>
              </w:rPr>
              <w:t>P = </w:t>
            </w:r>
            <w:r w:rsidR="00DF2BB6" w:rsidRPr="00C70209">
              <w:t>0.04</w:t>
            </w:r>
            <w:r w:rsidR="00DF2BB6" w:rsidRPr="00C70209">
              <w:rPr>
                <w:vertAlign w:val="superscript"/>
              </w:rPr>
              <w:t>c</w:t>
            </w:r>
          </w:p>
          <w:p w14:paraId="24AEEC20" w14:textId="18FAC615" w:rsidR="00DF2BB6" w:rsidRPr="00C70209" w:rsidRDefault="001A475D" w:rsidP="003131E2">
            <w:pPr>
              <w:pStyle w:val="Tabletext-evidencematrix"/>
            </w:pPr>
            <w:r w:rsidRPr="001A475D">
              <w:rPr>
                <w:i/>
              </w:rPr>
              <w:t>P = </w:t>
            </w:r>
            <w:r w:rsidR="00DF2BB6" w:rsidRPr="00C70209">
              <w:t>0.068</w:t>
            </w:r>
            <w:r w:rsidR="00DF2BB6" w:rsidRPr="00C70209">
              <w:rPr>
                <w:vertAlign w:val="superscript"/>
              </w:rPr>
              <w:t>d</w:t>
            </w:r>
          </w:p>
        </w:tc>
      </w:tr>
      <w:tr w:rsidR="00DF2BB6" w:rsidRPr="00C70209" w14:paraId="2A175A1F" w14:textId="77777777" w:rsidTr="003131E2">
        <w:trPr>
          <w:cantSplit/>
        </w:trPr>
        <w:tc>
          <w:tcPr>
            <w:tcW w:w="388" w:type="pct"/>
            <w:vMerge/>
            <w:shd w:val="clear" w:color="auto" w:fill="auto"/>
          </w:tcPr>
          <w:p w14:paraId="1484C4D0" w14:textId="77777777" w:rsidR="00DF2BB6" w:rsidRPr="00C70209" w:rsidRDefault="00DF2BB6" w:rsidP="003131E2">
            <w:pPr>
              <w:pStyle w:val="Tabletext-evidencematrix"/>
              <w:rPr>
                <w:szCs w:val="16"/>
              </w:rPr>
            </w:pPr>
          </w:p>
        </w:tc>
        <w:tc>
          <w:tcPr>
            <w:tcW w:w="490" w:type="pct"/>
            <w:vMerge/>
            <w:shd w:val="clear" w:color="auto" w:fill="auto"/>
          </w:tcPr>
          <w:p w14:paraId="447F0913" w14:textId="77777777" w:rsidR="00DF2BB6" w:rsidRPr="00C70209" w:rsidRDefault="00DF2BB6" w:rsidP="003131E2">
            <w:pPr>
              <w:pStyle w:val="Tabletext-evidencematrix"/>
              <w:rPr>
                <w:szCs w:val="16"/>
              </w:rPr>
            </w:pPr>
          </w:p>
        </w:tc>
        <w:tc>
          <w:tcPr>
            <w:tcW w:w="490" w:type="pct"/>
            <w:vMerge/>
            <w:shd w:val="clear" w:color="auto" w:fill="auto"/>
          </w:tcPr>
          <w:p w14:paraId="588BE981" w14:textId="77777777" w:rsidR="00DF2BB6" w:rsidRPr="00C70209" w:rsidRDefault="00DF2BB6" w:rsidP="003131E2">
            <w:pPr>
              <w:pStyle w:val="Tabletext-evidencematrix"/>
              <w:rPr>
                <w:szCs w:val="16"/>
              </w:rPr>
            </w:pPr>
          </w:p>
        </w:tc>
        <w:tc>
          <w:tcPr>
            <w:tcW w:w="491" w:type="pct"/>
            <w:vMerge/>
            <w:shd w:val="clear" w:color="auto" w:fill="auto"/>
          </w:tcPr>
          <w:p w14:paraId="0A89DE45" w14:textId="77777777" w:rsidR="00DF2BB6" w:rsidRPr="00C70209" w:rsidRDefault="00DF2BB6" w:rsidP="003131E2">
            <w:pPr>
              <w:pStyle w:val="Tabletext-evidencematrix"/>
              <w:rPr>
                <w:szCs w:val="16"/>
              </w:rPr>
            </w:pPr>
          </w:p>
        </w:tc>
        <w:tc>
          <w:tcPr>
            <w:tcW w:w="490" w:type="pct"/>
            <w:vMerge/>
            <w:shd w:val="clear" w:color="auto" w:fill="auto"/>
          </w:tcPr>
          <w:p w14:paraId="6620BFD3" w14:textId="77777777" w:rsidR="00DF2BB6" w:rsidRPr="00C70209" w:rsidRDefault="00DF2BB6" w:rsidP="003131E2">
            <w:pPr>
              <w:pStyle w:val="Tabletext-evidencematrix"/>
            </w:pPr>
          </w:p>
        </w:tc>
        <w:tc>
          <w:tcPr>
            <w:tcW w:w="492" w:type="pct"/>
            <w:shd w:val="clear" w:color="auto" w:fill="auto"/>
          </w:tcPr>
          <w:p w14:paraId="116BFBCA" w14:textId="77777777" w:rsidR="00DF2BB6" w:rsidRPr="00C70209" w:rsidRDefault="00DF2BB6" w:rsidP="003131E2">
            <w:pPr>
              <w:pStyle w:val="Tabletext-evidencematrix"/>
            </w:pPr>
            <w:r w:rsidRPr="00C70209">
              <w:t>Number of infants transfused, day 14 to 68 (PP)</w:t>
            </w:r>
          </w:p>
        </w:tc>
        <w:tc>
          <w:tcPr>
            <w:tcW w:w="517" w:type="pct"/>
            <w:shd w:val="clear" w:color="auto" w:fill="auto"/>
          </w:tcPr>
          <w:p w14:paraId="76A72AB4" w14:textId="77777777" w:rsidR="00DF2BB6" w:rsidRPr="00C70209" w:rsidRDefault="00DF2BB6" w:rsidP="003131E2">
            <w:pPr>
              <w:pStyle w:val="Tabletext-evidencematrix"/>
            </w:pPr>
            <w:r w:rsidRPr="00C70209">
              <w:t>29/68 (42.6%)</w:t>
            </w:r>
          </w:p>
        </w:tc>
        <w:tc>
          <w:tcPr>
            <w:tcW w:w="517" w:type="pct"/>
            <w:shd w:val="clear" w:color="auto" w:fill="auto"/>
          </w:tcPr>
          <w:p w14:paraId="061E2FAF" w14:textId="77777777" w:rsidR="00DF2BB6" w:rsidRPr="00C70209" w:rsidRDefault="00DF2BB6" w:rsidP="003131E2">
            <w:pPr>
              <w:pStyle w:val="Tabletext-evidencematrix"/>
            </w:pPr>
            <w:r w:rsidRPr="00C70209">
              <w:t>44/65 (67.7%)</w:t>
            </w:r>
          </w:p>
        </w:tc>
        <w:tc>
          <w:tcPr>
            <w:tcW w:w="517" w:type="pct"/>
            <w:shd w:val="clear" w:color="auto" w:fill="FFFFFF" w:themeFill="background1"/>
          </w:tcPr>
          <w:p w14:paraId="4F17FC74" w14:textId="77777777" w:rsidR="00DF2BB6" w:rsidRPr="00C70209" w:rsidRDefault="00DF2BB6" w:rsidP="003131E2">
            <w:pPr>
              <w:pStyle w:val="Tabletext-evidencematrix"/>
            </w:pPr>
            <w:r w:rsidRPr="00C70209">
              <w:t>RR 0.63 [0.46, 0.87]</w:t>
            </w:r>
            <w:r w:rsidRPr="00C70209">
              <w:rPr>
                <w:vertAlign w:val="superscript"/>
              </w:rPr>
              <w:t>c</w:t>
            </w:r>
          </w:p>
        </w:tc>
        <w:tc>
          <w:tcPr>
            <w:tcW w:w="608" w:type="pct"/>
            <w:shd w:val="clear" w:color="auto" w:fill="D9D9D9" w:themeFill="background1" w:themeFillShade="D9"/>
          </w:tcPr>
          <w:p w14:paraId="663CCA9A" w14:textId="77777777" w:rsidR="00DF2BB6" w:rsidRPr="00C70209" w:rsidRDefault="00DF2BB6" w:rsidP="003131E2">
            <w:pPr>
              <w:pStyle w:val="Tabletext-evidencematrix"/>
              <w:rPr>
                <w:rStyle w:val="Emphasis"/>
              </w:rPr>
            </w:pPr>
            <w:r w:rsidRPr="00C70209">
              <w:rPr>
                <w:rStyle w:val="Emphasis"/>
              </w:rPr>
              <w:t>Borderline favours iron</w:t>
            </w:r>
          </w:p>
          <w:p w14:paraId="45355554" w14:textId="46C87536" w:rsidR="00DF2BB6" w:rsidRPr="00C70209" w:rsidRDefault="001A475D" w:rsidP="003131E2">
            <w:pPr>
              <w:pStyle w:val="Tabletext-evidencematrix"/>
            </w:pPr>
            <w:r w:rsidRPr="001A475D">
              <w:rPr>
                <w:i/>
              </w:rPr>
              <w:t>P = </w:t>
            </w:r>
            <w:r w:rsidR="00DF2BB6" w:rsidRPr="00C70209">
              <w:t>0.0052</w:t>
            </w:r>
          </w:p>
        </w:tc>
      </w:tr>
      <w:tr w:rsidR="00DF2BB6" w:rsidRPr="00C70209" w14:paraId="32A14ED4" w14:textId="77777777" w:rsidTr="003131E2">
        <w:trPr>
          <w:cantSplit/>
        </w:trPr>
        <w:tc>
          <w:tcPr>
            <w:tcW w:w="388" w:type="pct"/>
            <w:vMerge/>
            <w:shd w:val="clear" w:color="auto" w:fill="auto"/>
          </w:tcPr>
          <w:p w14:paraId="5CE93299" w14:textId="77777777" w:rsidR="00DF2BB6" w:rsidRPr="00C70209" w:rsidRDefault="00DF2BB6" w:rsidP="003131E2">
            <w:pPr>
              <w:pStyle w:val="Tabletext-evidencematrix"/>
              <w:rPr>
                <w:szCs w:val="16"/>
              </w:rPr>
            </w:pPr>
          </w:p>
        </w:tc>
        <w:tc>
          <w:tcPr>
            <w:tcW w:w="490" w:type="pct"/>
            <w:vMerge/>
            <w:shd w:val="clear" w:color="auto" w:fill="auto"/>
          </w:tcPr>
          <w:p w14:paraId="79470187" w14:textId="77777777" w:rsidR="00DF2BB6" w:rsidRPr="00C70209" w:rsidRDefault="00DF2BB6" w:rsidP="003131E2">
            <w:pPr>
              <w:pStyle w:val="Tabletext-evidencematrix"/>
              <w:rPr>
                <w:szCs w:val="16"/>
              </w:rPr>
            </w:pPr>
          </w:p>
        </w:tc>
        <w:tc>
          <w:tcPr>
            <w:tcW w:w="490" w:type="pct"/>
            <w:vMerge/>
            <w:shd w:val="clear" w:color="auto" w:fill="auto"/>
          </w:tcPr>
          <w:p w14:paraId="3412921A" w14:textId="77777777" w:rsidR="00DF2BB6" w:rsidRPr="00C70209" w:rsidRDefault="00DF2BB6" w:rsidP="003131E2">
            <w:pPr>
              <w:pStyle w:val="Tabletext-evidencematrix"/>
              <w:rPr>
                <w:szCs w:val="16"/>
              </w:rPr>
            </w:pPr>
          </w:p>
        </w:tc>
        <w:tc>
          <w:tcPr>
            <w:tcW w:w="491" w:type="pct"/>
            <w:vMerge/>
            <w:shd w:val="clear" w:color="auto" w:fill="auto"/>
          </w:tcPr>
          <w:p w14:paraId="477BC53D" w14:textId="77777777" w:rsidR="00DF2BB6" w:rsidRPr="00C70209" w:rsidRDefault="00DF2BB6" w:rsidP="003131E2">
            <w:pPr>
              <w:pStyle w:val="Tabletext-evidencematrix"/>
              <w:rPr>
                <w:szCs w:val="16"/>
              </w:rPr>
            </w:pPr>
          </w:p>
        </w:tc>
        <w:tc>
          <w:tcPr>
            <w:tcW w:w="490" w:type="pct"/>
            <w:vMerge/>
            <w:shd w:val="clear" w:color="auto" w:fill="auto"/>
          </w:tcPr>
          <w:p w14:paraId="724A8E2C" w14:textId="77777777" w:rsidR="00DF2BB6" w:rsidRPr="00C70209" w:rsidRDefault="00DF2BB6" w:rsidP="003131E2">
            <w:pPr>
              <w:pStyle w:val="Tabletext-evidencematrix"/>
            </w:pPr>
          </w:p>
        </w:tc>
        <w:tc>
          <w:tcPr>
            <w:tcW w:w="492" w:type="pct"/>
            <w:shd w:val="clear" w:color="auto" w:fill="auto"/>
          </w:tcPr>
          <w:p w14:paraId="313D2618" w14:textId="77777777" w:rsidR="00DF2BB6" w:rsidRPr="00C70209" w:rsidRDefault="00DF2BB6" w:rsidP="003131E2">
            <w:pPr>
              <w:pStyle w:val="Tabletext-evidencematrix"/>
            </w:pPr>
            <w:r w:rsidRPr="00C70209">
              <w:t>Volume transfused (mL/kg) days 14–68 (ITT)</w:t>
            </w:r>
          </w:p>
          <w:p w14:paraId="11EB4728" w14:textId="77777777" w:rsidR="00DF2BB6" w:rsidRPr="00C70209" w:rsidRDefault="00DF2BB6" w:rsidP="003131E2">
            <w:pPr>
              <w:pStyle w:val="Tabletext-subanalysis"/>
            </w:pPr>
            <w:r w:rsidRPr="00C70209">
              <w:t>*mean / median (min-max)</w:t>
            </w:r>
          </w:p>
        </w:tc>
        <w:tc>
          <w:tcPr>
            <w:tcW w:w="517" w:type="pct"/>
            <w:shd w:val="clear" w:color="auto" w:fill="auto"/>
          </w:tcPr>
          <w:p w14:paraId="0A15743E" w14:textId="77777777" w:rsidR="00DF2BB6" w:rsidRPr="00C70209" w:rsidRDefault="00DF2BB6" w:rsidP="003131E2">
            <w:pPr>
              <w:pStyle w:val="Tabletext-evidencematrix"/>
            </w:pPr>
            <w:r w:rsidRPr="00C70209">
              <w:t>15.4 ± NR</w:t>
            </w:r>
          </w:p>
          <w:p w14:paraId="74193687" w14:textId="77777777" w:rsidR="00DF2BB6" w:rsidRPr="00C70209" w:rsidRDefault="00DF2BB6" w:rsidP="003131E2">
            <w:pPr>
              <w:pStyle w:val="Tabletext-evidencematrix"/>
            </w:pPr>
            <w:r w:rsidRPr="00C70209">
              <w:t xml:space="preserve">0 (0–99) </w:t>
            </w:r>
            <w:r w:rsidRPr="00C70209">
              <w:tab/>
            </w:r>
          </w:p>
          <w:p w14:paraId="064DC83E" w14:textId="77777777" w:rsidR="00DF2BB6" w:rsidRPr="00C70209" w:rsidRDefault="00DF2BB6" w:rsidP="003131E2">
            <w:pPr>
              <w:pStyle w:val="Tabletext-evidencematrix"/>
            </w:pPr>
            <w:r w:rsidRPr="00C70209">
              <w:tab/>
            </w:r>
          </w:p>
          <w:p w14:paraId="710794EA" w14:textId="77777777" w:rsidR="00DF2BB6" w:rsidRPr="00C70209" w:rsidRDefault="00DF2BB6" w:rsidP="003131E2">
            <w:pPr>
              <w:pStyle w:val="Tabletext-evidencematrix"/>
            </w:pPr>
          </w:p>
        </w:tc>
        <w:tc>
          <w:tcPr>
            <w:tcW w:w="517" w:type="pct"/>
            <w:shd w:val="clear" w:color="auto" w:fill="auto"/>
          </w:tcPr>
          <w:p w14:paraId="4AE8BD28" w14:textId="77777777" w:rsidR="00DF2BB6" w:rsidRPr="00C70209" w:rsidRDefault="00DF2BB6" w:rsidP="003131E2">
            <w:pPr>
              <w:pStyle w:val="Tabletext-evidencematrix"/>
            </w:pPr>
            <w:r w:rsidRPr="00C70209">
              <w:t>25.7 ± NR</w:t>
            </w:r>
          </w:p>
          <w:p w14:paraId="5DAD93F3" w14:textId="77777777" w:rsidR="00DF2BB6" w:rsidRPr="00C70209" w:rsidRDefault="00DF2BB6" w:rsidP="003131E2">
            <w:pPr>
              <w:pStyle w:val="Tabletext-evidencematrix"/>
            </w:pPr>
            <w:r w:rsidRPr="00C70209">
              <w:t>21 (0–128)</w:t>
            </w:r>
          </w:p>
        </w:tc>
        <w:tc>
          <w:tcPr>
            <w:tcW w:w="517" w:type="pct"/>
            <w:shd w:val="clear" w:color="auto" w:fill="FFFFFF" w:themeFill="background1"/>
          </w:tcPr>
          <w:p w14:paraId="6711CB1C" w14:textId="77777777" w:rsidR="00DF2BB6" w:rsidRPr="00C70209" w:rsidRDefault="00DF2BB6" w:rsidP="003131E2">
            <w:pPr>
              <w:pStyle w:val="Tabletext-evidencematrix"/>
            </w:pPr>
            <w:r w:rsidRPr="00C70209">
              <w:t>MD 10.3 [NR]</w:t>
            </w:r>
          </w:p>
          <w:p w14:paraId="30A9D859" w14:textId="77777777" w:rsidR="00DF2BB6" w:rsidRPr="00C70209" w:rsidRDefault="00DF2BB6" w:rsidP="003131E2">
            <w:pPr>
              <w:pStyle w:val="Tabletext-evidencematrix"/>
            </w:pPr>
            <w:r w:rsidRPr="00C70209">
              <w:rPr>
                <w:szCs w:val="16"/>
              </w:rPr>
              <w:t xml:space="preserve">Difference between medians 21 </w:t>
            </w:r>
          </w:p>
        </w:tc>
        <w:tc>
          <w:tcPr>
            <w:tcW w:w="608" w:type="pct"/>
            <w:shd w:val="clear" w:color="auto" w:fill="D9D9D9" w:themeFill="background1" w:themeFillShade="D9"/>
          </w:tcPr>
          <w:p w14:paraId="7EDDACBD" w14:textId="77777777" w:rsidR="00DF2BB6" w:rsidRPr="00C70209" w:rsidRDefault="00DF2BB6" w:rsidP="003131E2">
            <w:pPr>
              <w:pStyle w:val="Tabletext-evidencematrix"/>
              <w:rPr>
                <w:rStyle w:val="Emphasis"/>
              </w:rPr>
            </w:pPr>
            <w:r w:rsidRPr="00C70209">
              <w:rPr>
                <w:rStyle w:val="Emphasis"/>
              </w:rPr>
              <w:t>Favours iron</w:t>
            </w:r>
          </w:p>
          <w:p w14:paraId="1938C9C5" w14:textId="6A2AE556" w:rsidR="00DF2BB6" w:rsidRPr="00C70209" w:rsidRDefault="001A475D" w:rsidP="003131E2">
            <w:pPr>
              <w:pStyle w:val="Tabletext-evidencematrix"/>
              <w:rPr>
                <w:rStyle w:val="Emphasis"/>
              </w:rPr>
            </w:pPr>
            <w:r w:rsidRPr="001A475D">
              <w:rPr>
                <w:i/>
              </w:rPr>
              <w:t>P = </w:t>
            </w:r>
            <w:r w:rsidR="00DF2BB6" w:rsidRPr="00C70209">
              <w:t>0.023</w:t>
            </w:r>
            <w:r w:rsidR="00DF2BB6" w:rsidRPr="00C70209">
              <w:rPr>
                <w:vertAlign w:val="superscript"/>
              </w:rPr>
              <w:t>e</w:t>
            </w:r>
          </w:p>
        </w:tc>
      </w:tr>
      <w:tr w:rsidR="00DF2BB6" w:rsidRPr="00C70209" w14:paraId="2DC4AF58" w14:textId="77777777" w:rsidTr="003131E2">
        <w:trPr>
          <w:cantSplit/>
        </w:trPr>
        <w:tc>
          <w:tcPr>
            <w:tcW w:w="388" w:type="pct"/>
            <w:vMerge/>
            <w:shd w:val="clear" w:color="auto" w:fill="auto"/>
          </w:tcPr>
          <w:p w14:paraId="7159E0B2" w14:textId="77777777" w:rsidR="00DF2BB6" w:rsidRPr="00C70209" w:rsidRDefault="00DF2BB6" w:rsidP="003131E2">
            <w:pPr>
              <w:pStyle w:val="Tabletext-evidencematrix"/>
              <w:rPr>
                <w:i/>
                <w:szCs w:val="16"/>
              </w:rPr>
            </w:pPr>
          </w:p>
        </w:tc>
        <w:tc>
          <w:tcPr>
            <w:tcW w:w="490" w:type="pct"/>
            <w:vMerge/>
            <w:shd w:val="clear" w:color="auto" w:fill="auto"/>
          </w:tcPr>
          <w:p w14:paraId="200E0A05" w14:textId="77777777" w:rsidR="00DF2BB6" w:rsidRPr="00C70209" w:rsidRDefault="00DF2BB6" w:rsidP="003131E2">
            <w:pPr>
              <w:pStyle w:val="Tabletext-evidencematrix"/>
              <w:rPr>
                <w:szCs w:val="16"/>
                <w:highlight w:val="yellow"/>
              </w:rPr>
            </w:pPr>
          </w:p>
        </w:tc>
        <w:tc>
          <w:tcPr>
            <w:tcW w:w="490" w:type="pct"/>
            <w:vMerge/>
            <w:shd w:val="clear" w:color="auto" w:fill="auto"/>
          </w:tcPr>
          <w:p w14:paraId="55A3374F" w14:textId="77777777" w:rsidR="00DF2BB6" w:rsidRPr="00C70209" w:rsidRDefault="00DF2BB6" w:rsidP="003131E2">
            <w:pPr>
              <w:pStyle w:val="Tabletext-evidencematrix"/>
              <w:rPr>
                <w:szCs w:val="16"/>
                <w:highlight w:val="yellow"/>
              </w:rPr>
            </w:pPr>
          </w:p>
        </w:tc>
        <w:tc>
          <w:tcPr>
            <w:tcW w:w="491" w:type="pct"/>
            <w:vMerge/>
            <w:shd w:val="clear" w:color="auto" w:fill="auto"/>
          </w:tcPr>
          <w:p w14:paraId="718DB534" w14:textId="77777777" w:rsidR="00DF2BB6" w:rsidRPr="00C70209" w:rsidRDefault="00DF2BB6" w:rsidP="003131E2">
            <w:pPr>
              <w:pStyle w:val="Tabletext-evidencematrix"/>
              <w:rPr>
                <w:szCs w:val="16"/>
                <w:highlight w:val="yellow"/>
              </w:rPr>
            </w:pPr>
          </w:p>
        </w:tc>
        <w:tc>
          <w:tcPr>
            <w:tcW w:w="490" w:type="pct"/>
            <w:vMerge/>
            <w:shd w:val="clear" w:color="auto" w:fill="auto"/>
          </w:tcPr>
          <w:p w14:paraId="646D6E1F" w14:textId="77777777" w:rsidR="00DF2BB6" w:rsidRPr="00C70209" w:rsidRDefault="00DF2BB6" w:rsidP="003131E2">
            <w:pPr>
              <w:pStyle w:val="Tabletext-evidencematrix"/>
              <w:rPr>
                <w:szCs w:val="16"/>
                <w:highlight w:val="yellow"/>
              </w:rPr>
            </w:pPr>
          </w:p>
        </w:tc>
        <w:tc>
          <w:tcPr>
            <w:tcW w:w="492" w:type="pct"/>
            <w:shd w:val="clear" w:color="auto" w:fill="auto"/>
          </w:tcPr>
          <w:p w14:paraId="55267A32" w14:textId="1EEA2E3D" w:rsidR="00DF2BB6" w:rsidRPr="00C70209" w:rsidRDefault="00DF2BB6" w:rsidP="003131E2">
            <w:pPr>
              <w:pStyle w:val="Tabletext-evidencematrix"/>
            </w:pPr>
            <w:r w:rsidRPr="00C70209">
              <w:t>Volume transfused (mL/kg) days 14–68 (PP)</w:t>
            </w:r>
          </w:p>
          <w:p w14:paraId="402AAF53" w14:textId="77777777" w:rsidR="00DF2BB6" w:rsidRPr="00C70209" w:rsidRDefault="00DF2BB6" w:rsidP="003131E2">
            <w:pPr>
              <w:pStyle w:val="Tabletext-subanalysis"/>
            </w:pPr>
            <w:r w:rsidRPr="00C70209">
              <w:t>*mean / median (min-max)</w:t>
            </w:r>
          </w:p>
        </w:tc>
        <w:tc>
          <w:tcPr>
            <w:tcW w:w="517" w:type="pct"/>
            <w:shd w:val="clear" w:color="auto" w:fill="auto"/>
          </w:tcPr>
          <w:p w14:paraId="4094D0DA" w14:textId="77777777" w:rsidR="00DF2BB6" w:rsidRPr="00C70209" w:rsidRDefault="00DF2BB6" w:rsidP="003131E2">
            <w:pPr>
              <w:pStyle w:val="Tabletext-evidencematrix"/>
            </w:pPr>
            <w:r w:rsidRPr="00C70209">
              <w:t>15.8 ± NR</w:t>
            </w:r>
          </w:p>
          <w:p w14:paraId="281D22E6" w14:textId="77777777" w:rsidR="00DF2BB6" w:rsidRPr="00C70209" w:rsidRDefault="00DF2BB6" w:rsidP="003131E2">
            <w:pPr>
              <w:pStyle w:val="Tabletext-evidencematrix"/>
            </w:pPr>
            <w:r w:rsidRPr="00C70209">
              <w:t>0 (0–78)</w:t>
            </w:r>
          </w:p>
        </w:tc>
        <w:tc>
          <w:tcPr>
            <w:tcW w:w="517" w:type="pct"/>
            <w:shd w:val="clear" w:color="auto" w:fill="auto"/>
          </w:tcPr>
          <w:p w14:paraId="00D09405" w14:textId="18FCA2EB" w:rsidR="00DF2BB6" w:rsidRPr="00C70209" w:rsidRDefault="00DF2BB6" w:rsidP="003131E2">
            <w:pPr>
              <w:pStyle w:val="Tabletext-evidencematrix"/>
            </w:pPr>
            <w:r w:rsidRPr="00C70209">
              <w:t>31.7 ± NR</w:t>
            </w:r>
          </w:p>
          <w:p w14:paraId="5CCB3BB6" w14:textId="77777777" w:rsidR="00DF2BB6" w:rsidRPr="00C70209" w:rsidRDefault="00DF2BB6" w:rsidP="003131E2">
            <w:pPr>
              <w:pStyle w:val="Tabletext-evidencematrix"/>
            </w:pPr>
            <w:r w:rsidRPr="00C70209">
              <w:t xml:space="preserve">27 (0–108) </w:t>
            </w:r>
            <w:r w:rsidRPr="00C70209">
              <w:tab/>
            </w:r>
          </w:p>
          <w:p w14:paraId="7BBEA249" w14:textId="77777777" w:rsidR="00DF2BB6" w:rsidRPr="00C70209" w:rsidRDefault="00DF2BB6" w:rsidP="003131E2">
            <w:pPr>
              <w:pStyle w:val="Tabletext-evidencematrix"/>
            </w:pPr>
            <w:r w:rsidRPr="00C70209">
              <w:tab/>
            </w:r>
          </w:p>
        </w:tc>
        <w:tc>
          <w:tcPr>
            <w:tcW w:w="517" w:type="pct"/>
            <w:shd w:val="clear" w:color="auto" w:fill="FFFFFF" w:themeFill="background1"/>
          </w:tcPr>
          <w:p w14:paraId="5B64C8C6" w14:textId="77777777" w:rsidR="00DF2BB6" w:rsidRPr="00C70209" w:rsidRDefault="00DF2BB6" w:rsidP="003131E2">
            <w:pPr>
              <w:pStyle w:val="Tabletext-evidencematrix"/>
            </w:pPr>
            <w:r w:rsidRPr="00C70209">
              <w:t>MD 15.9 [NR]</w:t>
            </w:r>
          </w:p>
          <w:p w14:paraId="44773051" w14:textId="77777777" w:rsidR="00DF2BB6" w:rsidRPr="00C70209" w:rsidRDefault="00DF2BB6" w:rsidP="003131E2">
            <w:pPr>
              <w:pStyle w:val="Tabletext-evidencematrix"/>
            </w:pPr>
            <w:r w:rsidRPr="00C70209">
              <w:rPr>
                <w:szCs w:val="16"/>
              </w:rPr>
              <w:t xml:space="preserve">Difference between medians 27 </w:t>
            </w:r>
          </w:p>
        </w:tc>
        <w:tc>
          <w:tcPr>
            <w:tcW w:w="608" w:type="pct"/>
            <w:shd w:val="clear" w:color="auto" w:fill="D9D9D9" w:themeFill="background1" w:themeFillShade="D9"/>
          </w:tcPr>
          <w:p w14:paraId="2B856BD8" w14:textId="77777777" w:rsidR="00DF2BB6" w:rsidRPr="00C70209" w:rsidRDefault="00DF2BB6" w:rsidP="003131E2">
            <w:pPr>
              <w:pStyle w:val="Tabletext-evidencematrix"/>
              <w:rPr>
                <w:rStyle w:val="Emphasis"/>
              </w:rPr>
            </w:pPr>
            <w:r w:rsidRPr="00C70209">
              <w:rPr>
                <w:rStyle w:val="Emphasis"/>
              </w:rPr>
              <w:t>Favours iron</w:t>
            </w:r>
          </w:p>
          <w:p w14:paraId="3886FDD5" w14:textId="2CB40E10" w:rsidR="00DF2BB6" w:rsidRPr="00C70209" w:rsidRDefault="001A475D" w:rsidP="003131E2">
            <w:pPr>
              <w:pStyle w:val="Tabletext-evidencematrix"/>
            </w:pPr>
            <w:r w:rsidRPr="001A475D">
              <w:rPr>
                <w:i/>
              </w:rPr>
              <w:t>P = </w:t>
            </w:r>
            <w:r w:rsidR="00DF2BB6" w:rsidRPr="00C70209">
              <w:t>0.0014</w:t>
            </w:r>
            <w:r w:rsidR="00DF2BB6" w:rsidRPr="00C70209">
              <w:rPr>
                <w:vertAlign w:val="superscript"/>
              </w:rPr>
              <w:t>e</w:t>
            </w:r>
          </w:p>
        </w:tc>
      </w:tr>
    </w:tbl>
    <w:p w14:paraId="6D878A13" w14:textId="666C814D" w:rsidR="00DF2BB6" w:rsidRPr="00C70209" w:rsidRDefault="00DF2BB6" w:rsidP="003131E2">
      <w:pPr>
        <w:pStyle w:val="TabFigNotes0noindent"/>
      </w:pPr>
      <w:r w:rsidRPr="00C70209">
        <w:t>CI, confidence interval; IQR, interquartile range; ITT, intent</w:t>
      </w:r>
      <w:r w:rsidR="00363BA0" w:rsidRPr="00C70209">
        <w:t>-</w:t>
      </w:r>
      <w:r w:rsidRPr="00C70209">
        <w:t>to</w:t>
      </w:r>
      <w:r w:rsidR="00363BA0" w:rsidRPr="00C70209">
        <w:t>-</w:t>
      </w:r>
      <w:r w:rsidRPr="00C70209">
        <w:t>treat; MD, mean difference; NR, not reported; PP, per protocol; RR, risk ratio; VLBW, very low birth weight</w:t>
      </w:r>
    </w:p>
    <w:p w14:paraId="03C8E33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CC115BC" w14:textId="2F02D329"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266BB0F4" w14:textId="77777777" w:rsidR="00DF2BB6" w:rsidRPr="00C70209" w:rsidRDefault="00DF2BB6" w:rsidP="003131E2">
      <w:pPr>
        <w:pStyle w:val="TabFigNotes0noindent"/>
      </w:pPr>
      <w:r w:rsidRPr="00C70209">
        <w:rPr>
          <w:b/>
        </w:rPr>
        <w:t>c.</w:t>
      </w:r>
      <w:r w:rsidRPr="00C70209">
        <w:t xml:space="preserve"> Calculated post-hoc using RevMan 5.1.2.</w:t>
      </w:r>
    </w:p>
    <w:p w14:paraId="0C704A73" w14:textId="28BC2FE3" w:rsidR="00DF2BB6" w:rsidRPr="00C70209" w:rsidRDefault="00DF2BB6" w:rsidP="003131E2">
      <w:pPr>
        <w:pStyle w:val="TabFigNotes0noindent"/>
      </w:pPr>
      <w:r w:rsidRPr="00C70209">
        <w:rPr>
          <w:b/>
        </w:rPr>
        <w:t>d.</w:t>
      </w:r>
      <w:r w:rsidRPr="00C70209">
        <w:t xml:space="preserve"> </w:t>
      </w:r>
      <w:r w:rsidR="001A475D" w:rsidRPr="001A475D">
        <w:rPr>
          <w:i/>
        </w:rPr>
        <w:t>P-</w:t>
      </w:r>
      <w:r w:rsidRPr="00C70209">
        <w:t>value as reported by study authors.</w:t>
      </w:r>
    </w:p>
    <w:p w14:paraId="4AE4CE08" w14:textId="6B75CFC8" w:rsidR="00DF2BB6" w:rsidRPr="00C70209" w:rsidRDefault="00DF2BB6" w:rsidP="003131E2">
      <w:pPr>
        <w:pStyle w:val="TabFigNotes0noindent"/>
      </w:pPr>
      <w:r w:rsidRPr="00C70209">
        <w:rPr>
          <w:b/>
        </w:rPr>
        <w:t>e.</w:t>
      </w:r>
      <w:r w:rsidRPr="00C70209">
        <w:t xml:space="preserve"> Not clear which value (mean / median) the </w:t>
      </w:r>
      <w:r w:rsidR="001A475D" w:rsidRPr="001A475D">
        <w:rPr>
          <w:i/>
        </w:rPr>
        <w:t>P-</w:t>
      </w:r>
      <w:r w:rsidRPr="00C70209">
        <w:t>value refers.</w:t>
      </w:r>
    </w:p>
    <w:p w14:paraId="46C0E1D9" w14:textId="77777777" w:rsidR="00DF2BB6" w:rsidRPr="00C70209" w:rsidRDefault="00DF2BB6" w:rsidP="003131E2">
      <w:pPr>
        <w:spacing w:after="200" w:line="276" w:lineRule="auto"/>
        <w:ind w:left="0"/>
        <w:sectPr w:rsidR="00DF2BB6" w:rsidRPr="00C70209" w:rsidSect="00130F03">
          <w:pgSz w:w="16839" w:h="11907" w:orient="landscape" w:code="9"/>
          <w:pgMar w:top="1440" w:right="1440" w:bottom="1440" w:left="1440" w:header="720" w:footer="720" w:gutter="0"/>
          <w:cols w:space="720"/>
          <w:docGrid w:linePitch="360"/>
        </w:sectPr>
      </w:pPr>
    </w:p>
    <w:p w14:paraId="70A50C9C" w14:textId="4BCF7291" w:rsidR="00DF2BB6" w:rsidRPr="00C70209" w:rsidRDefault="00DF2BB6" w:rsidP="003131E2">
      <w:pPr>
        <w:pStyle w:val="Heading6"/>
      </w:pPr>
      <w:r w:rsidRPr="00C70209">
        <w:t>ROP, BPD and NEC</w:t>
      </w:r>
    </w:p>
    <w:p w14:paraId="06E1A128" w14:textId="706B0255" w:rsidR="00DF2BB6" w:rsidRPr="00C70209" w:rsidRDefault="00DF2BB6" w:rsidP="003131E2">
      <w:pPr>
        <w:pStyle w:val="BodyText"/>
      </w:pPr>
      <w:r w:rsidRPr="00C70209">
        <w:t xml:space="preserve">Three RCTs were identified (Taylor 2013, Sankar 2009, Berseth 2004) in the systematic review and hand-searching process that reported the proportion of preterm infants with VLBW or ELBW who had ROP, BPD or NEC, and had received oral iron supplements compared with no additional iron supplements. A summary of the results from these studies is provided in </w:t>
      </w:r>
      <w:r w:rsidRPr="00C70209">
        <w:rPr>
          <w:b/>
          <w:highlight w:val="yellow"/>
        </w:rPr>
        <w:fldChar w:fldCharType="begin"/>
      </w:r>
      <w:r w:rsidRPr="00C70209">
        <w:rPr>
          <w:b/>
        </w:rPr>
        <w:instrText xml:space="preserve"> REF _Ref41151759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5</w:t>
      </w:r>
      <w:r w:rsidRPr="00C70209">
        <w:rPr>
          <w:b/>
          <w:highlight w:val="yellow"/>
        </w:rPr>
        <w:fldChar w:fldCharType="end"/>
      </w:r>
      <w:r w:rsidRPr="00C70209">
        <w:rPr>
          <w:b/>
        </w:rPr>
        <w:t xml:space="preserve"> </w:t>
      </w:r>
      <w:r w:rsidRPr="00C70209">
        <w:t xml:space="preserve">and </w:t>
      </w:r>
      <w:r w:rsidRPr="00C70209">
        <w:rPr>
          <w:b/>
          <w:highlight w:val="yellow"/>
        </w:rPr>
        <w:fldChar w:fldCharType="begin"/>
      </w:r>
      <w:r w:rsidRPr="00C70209">
        <w:rPr>
          <w:b/>
        </w:rPr>
        <w:instrText xml:space="preserve"> REF _Ref403479051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Figure 3.2.12</w:t>
      </w:r>
      <w:r w:rsidRPr="00C70209">
        <w:rPr>
          <w:b/>
          <w:highlight w:val="yellow"/>
        </w:rPr>
        <w:fldChar w:fldCharType="end"/>
      </w:r>
      <w:r w:rsidRPr="00C70209">
        <w:t>.</w:t>
      </w:r>
    </w:p>
    <w:p w14:paraId="18F01EFA" w14:textId="54457907" w:rsidR="00DF2BB6" w:rsidRPr="00C70209" w:rsidRDefault="00DF2BB6" w:rsidP="003131E2">
      <w:pPr>
        <w:pStyle w:val="BodyText"/>
      </w:pPr>
      <w:r w:rsidRPr="00C70209">
        <w:t>Sankar (2013) did not find any significant difference between treatment groups on the incidence of ROP (RR 0.73; 95% CI 0.13, 3.95) comparing oral iron administered from day 14 of life with no iron supplements.</w:t>
      </w:r>
    </w:p>
    <w:p w14:paraId="4EE10D13" w14:textId="77777777" w:rsidR="00DF2BB6" w:rsidRPr="00C70209" w:rsidRDefault="00DF2BB6" w:rsidP="003131E2">
      <w:pPr>
        <w:pStyle w:val="BodyText"/>
      </w:pPr>
      <w:r w:rsidRPr="00C70209">
        <w:t>For the incidence of BPD, both Taylor (2013) and Sankar (2009) reported no significant difference between treatment groups (RR 0.96; 95% CI 0.63, 1.46 and RR 1.10; 95% CI 0.07, 16.43, respectively). Berseth (2009) also reported that the percentage of patients that required supplemental oxygen did not significantly differ between treatment groups (no data provided).</w:t>
      </w:r>
    </w:p>
    <w:p w14:paraId="2ABF6AD8" w14:textId="0840EF04" w:rsidR="00DF2BB6" w:rsidRPr="00C70209" w:rsidRDefault="00DF2BB6" w:rsidP="003131E2">
      <w:pPr>
        <w:pStyle w:val="BodyText"/>
      </w:pPr>
      <w:r w:rsidRPr="00C70209">
        <w:t>Similarly, Taylor (2013), Sankar (2009), and Berseth (2004) each reported no significant difference between treatment groups for the incidence of NEC (≥ Bell’s stage 2) or NEC (suspected or surgical) in preterm infants with VLBW who had received oral iron supplements compared with no iron supplements.</w:t>
      </w:r>
    </w:p>
    <w:p w14:paraId="0C72AB40" w14:textId="77777777" w:rsidR="00DF2BB6" w:rsidRPr="00C70209" w:rsidRDefault="00DF2BB6" w:rsidP="003131E2"/>
    <w:p w14:paraId="2620745E" w14:textId="77777777" w:rsidR="00DF2BB6" w:rsidRPr="00C70209" w:rsidRDefault="00DF2BB6" w:rsidP="003131E2">
      <w:pPr>
        <w:sectPr w:rsidR="00DF2BB6" w:rsidRPr="00C70209" w:rsidSect="00130F03">
          <w:pgSz w:w="11907" w:h="16839" w:code="9"/>
          <w:pgMar w:top="1440" w:right="1440" w:bottom="1440" w:left="1440" w:header="720" w:footer="720" w:gutter="0"/>
          <w:cols w:space="720"/>
          <w:docGrid w:linePitch="360"/>
        </w:sectPr>
      </w:pPr>
    </w:p>
    <w:p w14:paraId="461D03E1" w14:textId="73338A84" w:rsidR="00DF2BB6" w:rsidRPr="00C70209" w:rsidRDefault="00DF2BB6" w:rsidP="003131E2">
      <w:pPr>
        <w:pStyle w:val="Caption"/>
      </w:pPr>
      <w:bookmarkStart w:id="442" w:name="_Ref411517594"/>
      <w:bookmarkStart w:id="443" w:name="_Toc423015364"/>
      <w:bookmarkStart w:id="444" w:name="_Toc42774711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5</w:t>
      </w:r>
      <w:r w:rsidR="00130F03" w:rsidRPr="00C70209">
        <w:fldChar w:fldCharType="end"/>
      </w:r>
      <w:bookmarkEnd w:id="442"/>
      <w:r w:rsidRPr="00C70209">
        <w:tab/>
        <w:t>Preterm infants: Results for oral and/or parenteral iron versus no iron – ROP, BPD and NEC</w:t>
      </w:r>
      <w:bookmarkEnd w:id="443"/>
      <w:bookmarkEnd w:id="44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5"/>
        <w:gridCol w:w="1387"/>
        <w:gridCol w:w="1386"/>
        <w:gridCol w:w="1392"/>
        <w:gridCol w:w="1386"/>
        <w:gridCol w:w="1386"/>
        <w:gridCol w:w="1460"/>
        <w:gridCol w:w="1511"/>
        <w:gridCol w:w="1457"/>
        <w:gridCol w:w="1715"/>
      </w:tblGrid>
      <w:tr w:rsidR="00DF2BB6" w:rsidRPr="00C70209" w14:paraId="2EBFA2B5" w14:textId="77777777" w:rsidTr="003131E2">
        <w:trPr>
          <w:cantSplit/>
          <w:tblHeader/>
        </w:trPr>
        <w:tc>
          <w:tcPr>
            <w:tcW w:w="386" w:type="pct"/>
            <w:vMerge w:val="restart"/>
            <w:tcBorders>
              <w:bottom w:val="single" w:sz="4" w:space="0" w:color="auto"/>
            </w:tcBorders>
          </w:tcPr>
          <w:p w14:paraId="622A9E63" w14:textId="77777777" w:rsidR="00DF2BB6" w:rsidRPr="00C70209" w:rsidRDefault="00DF2BB6" w:rsidP="003131E2">
            <w:pPr>
              <w:pStyle w:val="TableH2"/>
              <w:rPr>
                <w:rFonts w:eastAsia="Arial Unicode MS"/>
              </w:rPr>
            </w:pPr>
            <w:r w:rsidRPr="00C70209">
              <w:rPr>
                <w:rFonts w:eastAsia="Arial Unicode MS"/>
              </w:rPr>
              <w:t>Study</w:t>
            </w:r>
          </w:p>
          <w:p w14:paraId="180B1907"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7CCBEBF2" w14:textId="77777777" w:rsidR="00DF2BB6" w:rsidRPr="00C70209" w:rsidRDefault="00DF2BB6" w:rsidP="003131E2">
            <w:pPr>
              <w:pStyle w:val="TableH2"/>
              <w:rPr>
                <w:rFonts w:eastAsia="Arial Unicode MS"/>
              </w:rPr>
            </w:pPr>
            <w:r w:rsidRPr="00C70209">
              <w:rPr>
                <w:rFonts w:eastAsia="Arial Unicode MS"/>
                <w:i/>
              </w:rPr>
              <w:t>Quality</w:t>
            </w:r>
          </w:p>
        </w:tc>
        <w:tc>
          <w:tcPr>
            <w:tcW w:w="489" w:type="pct"/>
            <w:vMerge w:val="restart"/>
          </w:tcPr>
          <w:p w14:paraId="36278AEA"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89" w:type="pct"/>
            <w:vMerge w:val="restart"/>
          </w:tcPr>
          <w:p w14:paraId="26091158"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1" w:type="pct"/>
            <w:vMerge w:val="restart"/>
          </w:tcPr>
          <w:p w14:paraId="44EB2ABF" w14:textId="77777777" w:rsidR="00DF2BB6" w:rsidRPr="00C70209" w:rsidRDefault="00DF2BB6" w:rsidP="003131E2">
            <w:pPr>
              <w:pStyle w:val="TableH2"/>
              <w:rPr>
                <w:rFonts w:eastAsia="Arial Unicode MS"/>
              </w:rPr>
            </w:pPr>
            <w:r w:rsidRPr="00C70209">
              <w:rPr>
                <w:rFonts w:eastAsia="Arial Unicode MS"/>
              </w:rPr>
              <w:t>Setting</w:t>
            </w:r>
          </w:p>
          <w:p w14:paraId="0CD3A9B2" w14:textId="77777777" w:rsidR="00DF2BB6" w:rsidRPr="00C70209" w:rsidRDefault="00DF2BB6" w:rsidP="003131E2">
            <w:pPr>
              <w:pStyle w:val="TableH2"/>
              <w:rPr>
                <w:rFonts w:eastAsia="Arial Unicode MS"/>
              </w:rPr>
            </w:pPr>
            <w:r w:rsidRPr="00C70209">
              <w:rPr>
                <w:rFonts w:eastAsia="Arial Unicode MS"/>
              </w:rPr>
              <w:t>Location</w:t>
            </w:r>
          </w:p>
        </w:tc>
        <w:tc>
          <w:tcPr>
            <w:tcW w:w="489" w:type="pct"/>
            <w:vMerge w:val="restart"/>
          </w:tcPr>
          <w:p w14:paraId="2F21D001" w14:textId="1B55E031" w:rsidR="00DF2BB6" w:rsidRPr="00C70209" w:rsidRDefault="00DF2BB6" w:rsidP="003131E2">
            <w:pPr>
              <w:pStyle w:val="TableH2"/>
              <w:rPr>
                <w:rFonts w:eastAsia="Arial Unicode MS"/>
              </w:rPr>
            </w:pPr>
            <w:r w:rsidRPr="00C70209">
              <w:rPr>
                <w:rFonts w:eastAsia="Arial Unicode MS"/>
              </w:rPr>
              <w:t>Intervention versus comparator</w:t>
            </w:r>
          </w:p>
        </w:tc>
        <w:tc>
          <w:tcPr>
            <w:tcW w:w="489" w:type="pct"/>
            <w:vMerge w:val="restart"/>
            <w:tcBorders>
              <w:bottom w:val="single" w:sz="4" w:space="0" w:color="auto"/>
            </w:tcBorders>
          </w:tcPr>
          <w:p w14:paraId="3F359500" w14:textId="77777777" w:rsidR="00DF2BB6" w:rsidRPr="00C70209" w:rsidRDefault="00DF2BB6" w:rsidP="003131E2">
            <w:pPr>
              <w:pStyle w:val="TableH2"/>
              <w:rPr>
                <w:rFonts w:eastAsia="Arial Unicode MS"/>
              </w:rPr>
            </w:pPr>
            <w:r w:rsidRPr="00C70209">
              <w:rPr>
                <w:rFonts w:eastAsia="Arial Unicode MS"/>
              </w:rPr>
              <w:t>Outcome</w:t>
            </w:r>
          </w:p>
        </w:tc>
        <w:tc>
          <w:tcPr>
            <w:tcW w:w="2167" w:type="pct"/>
            <w:gridSpan w:val="4"/>
          </w:tcPr>
          <w:p w14:paraId="05A1E44A"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07BCFAB0" w14:textId="77777777" w:rsidTr="003131E2">
        <w:trPr>
          <w:cantSplit/>
          <w:tblHeader/>
        </w:trPr>
        <w:tc>
          <w:tcPr>
            <w:tcW w:w="386" w:type="pct"/>
            <w:vMerge/>
            <w:tcBorders>
              <w:bottom w:val="single" w:sz="4" w:space="0" w:color="auto"/>
            </w:tcBorders>
          </w:tcPr>
          <w:p w14:paraId="08D1B999" w14:textId="77777777" w:rsidR="00DF2BB6" w:rsidRPr="00C70209" w:rsidRDefault="00DF2BB6" w:rsidP="003131E2">
            <w:pPr>
              <w:pStyle w:val="TableH2"/>
              <w:rPr>
                <w:rFonts w:eastAsia="Arial Unicode MS"/>
              </w:rPr>
            </w:pPr>
          </w:p>
        </w:tc>
        <w:tc>
          <w:tcPr>
            <w:tcW w:w="489" w:type="pct"/>
            <w:vMerge/>
            <w:tcBorders>
              <w:bottom w:val="single" w:sz="4" w:space="0" w:color="auto"/>
            </w:tcBorders>
          </w:tcPr>
          <w:p w14:paraId="70C9CCC4" w14:textId="77777777" w:rsidR="00DF2BB6" w:rsidRPr="00C70209" w:rsidRDefault="00DF2BB6" w:rsidP="003131E2">
            <w:pPr>
              <w:pStyle w:val="TableH2"/>
              <w:rPr>
                <w:rFonts w:eastAsia="Arial Unicode MS"/>
              </w:rPr>
            </w:pPr>
          </w:p>
        </w:tc>
        <w:tc>
          <w:tcPr>
            <w:tcW w:w="489" w:type="pct"/>
            <w:vMerge/>
            <w:tcBorders>
              <w:bottom w:val="single" w:sz="4" w:space="0" w:color="auto"/>
            </w:tcBorders>
          </w:tcPr>
          <w:p w14:paraId="08C15F29" w14:textId="77777777" w:rsidR="00DF2BB6" w:rsidRPr="00C70209" w:rsidRDefault="00DF2BB6" w:rsidP="003131E2">
            <w:pPr>
              <w:pStyle w:val="TableH2"/>
              <w:rPr>
                <w:rFonts w:eastAsia="Arial Unicode MS"/>
              </w:rPr>
            </w:pPr>
          </w:p>
        </w:tc>
        <w:tc>
          <w:tcPr>
            <w:tcW w:w="491" w:type="pct"/>
            <w:vMerge/>
            <w:tcBorders>
              <w:bottom w:val="single" w:sz="4" w:space="0" w:color="auto"/>
            </w:tcBorders>
          </w:tcPr>
          <w:p w14:paraId="7D6C675B" w14:textId="77777777" w:rsidR="00DF2BB6" w:rsidRPr="00C70209" w:rsidRDefault="00DF2BB6" w:rsidP="003131E2">
            <w:pPr>
              <w:pStyle w:val="TableH2"/>
              <w:rPr>
                <w:rFonts w:eastAsia="Arial Unicode MS"/>
              </w:rPr>
            </w:pPr>
          </w:p>
        </w:tc>
        <w:tc>
          <w:tcPr>
            <w:tcW w:w="489" w:type="pct"/>
            <w:vMerge/>
            <w:tcBorders>
              <w:bottom w:val="single" w:sz="4" w:space="0" w:color="auto"/>
            </w:tcBorders>
          </w:tcPr>
          <w:p w14:paraId="42C6087E" w14:textId="77777777" w:rsidR="00DF2BB6" w:rsidRPr="00C70209" w:rsidRDefault="00DF2BB6" w:rsidP="003131E2">
            <w:pPr>
              <w:pStyle w:val="TableH2"/>
              <w:rPr>
                <w:rFonts w:eastAsia="Arial Unicode MS"/>
              </w:rPr>
            </w:pPr>
          </w:p>
        </w:tc>
        <w:tc>
          <w:tcPr>
            <w:tcW w:w="489" w:type="pct"/>
            <w:vMerge/>
            <w:tcBorders>
              <w:bottom w:val="single" w:sz="4" w:space="0" w:color="auto"/>
            </w:tcBorders>
          </w:tcPr>
          <w:p w14:paraId="42409C1F" w14:textId="77777777" w:rsidR="00DF2BB6" w:rsidRPr="00C70209" w:rsidRDefault="00DF2BB6" w:rsidP="003131E2">
            <w:pPr>
              <w:pStyle w:val="TableH2"/>
              <w:rPr>
                <w:rFonts w:eastAsia="Arial Unicode MS"/>
              </w:rPr>
            </w:pPr>
          </w:p>
        </w:tc>
        <w:tc>
          <w:tcPr>
            <w:tcW w:w="515" w:type="pct"/>
            <w:tcBorders>
              <w:bottom w:val="single" w:sz="4" w:space="0" w:color="auto"/>
            </w:tcBorders>
          </w:tcPr>
          <w:p w14:paraId="43B21CA4" w14:textId="77777777" w:rsidR="00DF2BB6" w:rsidRPr="00C70209" w:rsidRDefault="00DF2BB6" w:rsidP="003131E2">
            <w:pPr>
              <w:pStyle w:val="TableH2"/>
              <w:rPr>
                <w:rFonts w:eastAsia="Arial Unicode MS"/>
              </w:rPr>
            </w:pPr>
            <w:r w:rsidRPr="00C70209">
              <w:rPr>
                <w:rFonts w:eastAsia="Arial Unicode MS"/>
              </w:rPr>
              <w:t>Iron therapy</w:t>
            </w:r>
          </w:p>
          <w:p w14:paraId="23018F14" w14:textId="77777777" w:rsidR="00DF2BB6" w:rsidRPr="00C70209" w:rsidRDefault="00DF2BB6" w:rsidP="003131E2">
            <w:pPr>
              <w:pStyle w:val="TableH2"/>
              <w:rPr>
                <w:rFonts w:eastAsia="Arial Unicode MS"/>
              </w:rPr>
            </w:pPr>
            <w:r w:rsidRPr="00C70209">
              <w:rPr>
                <w:rFonts w:eastAsia="Arial Unicode MS"/>
              </w:rPr>
              <w:t>n/N (%)</w:t>
            </w:r>
          </w:p>
        </w:tc>
        <w:tc>
          <w:tcPr>
            <w:tcW w:w="533" w:type="pct"/>
            <w:tcBorders>
              <w:bottom w:val="single" w:sz="4" w:space="0" w:color="auto"/>
            </w:tcBorders>
          </w:tcPr>
          <w:p w14:paraId="0DDAC165" w14:textId="77777777" w:rsidR="00DF2BB6" w:rsidRPr="00C70209" w:rsidRDefault="00DF2BB6" w:rsidP="003131E2">
            <w:pPr>
              <w:pStyle w:val="TableH2"/>
              <w:rPr>
                <w:rFonts w:eastAsia="Arial Unicode MS"/>
              </w:rPr>
            </w:pPr>
            <w:r w:rsidRPr="00C70209">
              <w:rPr>
                <w:rFonts w:eastAsia="Arial Unicode MS"/>
              </w:rPr>
              <w:t>Placebo/no iron therapy</w:t>
            </w:r>
          </w:p>
          <w:p w14:paraId="1C39EBFA" w14:textId="77777777" w:rsidR="00DF2BB6" w:rsidRPr="00C70209" w:rsidRDefault="00DF2BB6" w:rsidP="003131E2">
            <w:pPr>
              <w:pStyle w:val="TableH2"/>
              <w:rPr>
                <w:rFonts w:eastAsia="Arial Unicode MS"/>
              </w:rPr>
            </w:pPr>
            <w:r w:rsidRPr="00C70209">
              <w:rPr>
                <w:rFonts w:eastAsia="Arial Unicode MS"/>
              </w:rPr>
              <w:t>n/N (%)</w:t>
            </w:r>
          </w:p>
        </w:tc>
        <w:tc>
          <w:tcPr>
            <w:tcW w:w="514" w:type="pct"/>
            <w:tcBorders>
              <w:bottom w:val="single" w:sz="4" w:space="0" w:color="auto"/>
            </w:tcBorders>
          </w:tcPr>
          <w:p w14:paraId="751E96B5" w14:textId="77777777" w:rsidR="00DF2BB6" w:rsidRPr="00C70209" w:rsidRDefault="00DF2BB6" w:rsidP="003131E2">
            <w:pPr>
              <w:pStyle w:val="TableH2"/>
              <w:rPr>
                <w:rFonts w:eastAsia="Arial Unicode MS"/>
              </w:rPr>
            </w:pPr>
            <w:r w:rsidRPr="00C70209">
              <w:rPr>
                <w:rFonts w:eastAsia="Arial Unicode MS"/>
              </w:rPr>
              <w:t>Risk estimate (95% CI)</w:t>
            </w:r>
          </w:p>
        </w:tc>
        <w:tc>
          <w:tcPr>
            <w:tcW w:w="605" w:type="pct"/>
            <w:tcBorders>
              <w:bottom w:val="single" w:sz="4" w:space="0" w:color="auto"/>
            </w:tcBorders>
          </w:tcPr>
          <w:p w14:paraId="31888322" w14:textId="77777777" w:rsidR="00DF2BB6" w:rsidRPr="00C70209" w:rsidRDefault="00DF2BB6" w:rsidP="003131E2">
            <w:pPr>
              <w:pStyle w:val="TableH3"/>
              <w:rPr>
                <w:rFonts w:eastAsia="Arial Unicode MS"/>
              </w:rPr>
            </w:pPr>
            <w:r w:rsidRPr="00C70209">
              <w:rPr>
                <w:rFonts w:eastAsia="Arial Unicode MS"/>
              </w:rPr>
              <w:t>Statistical significance</w:t>
            </w:r>
          </w:p>
          <w:p w14:paraId="5D1B800C" w14:textId="22D000FC"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030C3E41"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65FB7AAD" w14:textId="77777777" w:rsidTr="003131E2">
        <w:trPr>
          <w:cantSplit/>
        </w:trPr>
        <w:tc>
          <w:tcPr>
            <w:tcW w:w="5000" w:type="pct"/>
            <w:gridSpan w:val="10"/>
            <w:shd w:val="clear" w:color="auto" w:fill="000000" w:themeFill="text1"/>
          </w:tcPr>
          <w:p w14:paraId="77E9F8D2" w14:textId="77777777" w:rsidR="00DF2BB6" w:rsidRPr="00C70209" w:rsidRDefault="00DF2BB6" w:rsidP="003131E2">
            <w:pPr>
              <w:pStyle w:val="TableH4"/>
              <w:rPr>
                <w:rFonts w:eastAsia="Arial Unicode MS"/>
              </w:rPr>
            </w:pPr>
            <w:r w:rsidRPr="00C70209">
              <w:rPr>
                <w:rFonts w:eastAsia="Arial Unicode MS"/>
              </w:rPr>
              <w:t>Level II evidence</w:t>
            </w:r>
          </w:p>
        </w:tc>
      </w:tr>
      <w:tr w:rsidR="00DF2BB6" w:rsidRPr="00C70209" w14:paraId="26C683C7" w14:textId="77777777" w:rsidTr="003131E2">
        <w:trPr>
          <w:cantSplit/>
        </w:trPr>
        <w:tc>
          <w:tcPr>
            <w:tcW w:w="386" w:type="pct"/>
            <w:vMerge w:val="restart"/>
            <w:shd w:val="clear" w:color="auto" w:fill="auto"/>
          </w:tcPr>
          <w:p w14:paraId="7B9E2D37" w14:textId="6964E7AA" w:rsidR="00DF2BB6" w:rsidRPr="00C70209" w:rsidRDefault="00DF2BB6" w:rsidP="003131E2">
            <w:pPr>
              <w:pStyle w:val="Tabletext-evidencematrix"/>
            </w:pPr>
            <w:r w:rsidRPr="00C70209">
              <w:t>Taylor 2013</w:t>
            </w:r>
            <w:r w:rsidRPr="00C70209">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 </w:instrText>
            </w:r>
            <w:r w:rsidR="000E261C">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7</w:t>
            </w:r>
            <w:r w:rsidRPr="00C70209">
              <w:fldChar w:fldCharType="end"/>
            </w:r>
          </w:p>
          <w:p w14:paraId="7E39862C" w14:textId="77777777" w:rsidR="00DF2BB6" w:rsidRPr="00C70209" w:rsidRDefault="00DF2BB6" w:rsidP="003131E2">
            <w:pPr>
              <w:pStyle w:val="Tabletext-evidencematrix"/>
            </w:pPr>
            <w:r w:rsidRPr="00C70209">
              <w:t>Level II</w:t>
            </w:r>
          </w:p>
          <w:p w14:paraId="7FDD3519" w14:textId="77777777" w:rsidR="00DF2BB6" w:rsidRPr="00C70209" w:rsidRDefault="00DF2BB6" w:rsidP="003131E2">
            <w:pPr>
              <w:pStyle w:val="Tabletext-evidencematrix"/>
            </w:pPr>
            <w:r w:rsidRPr="00C70209">
              <w:rPr>
                <w:rStyle w:val="Emphasis"/>
              </w:rPr>
              <w:t>Good</w:t>
            </w:r>
          </w:p>
        </w:tc>
        <w:tc>
          <w:tcPr>
            <w:tcW w:w="489" w:type="pct"/>
            <w:vMerge w:val="restart"/>
            <w:shd w:val="clear" w:color="auto" w:fill="auto"/>
          </w:tcPr>
          <w:p w14:paraId="644B0EAB" w14:textId="77777777" w:rsidR="00DF2BB6" w:rsidRPr="00C70209" w:rsidRDefault="00DF2BB6" w:rsidP="003131E2">
            <w:pPr>
              <w:pStyle w:val="Tabletext-evidencematrix"/>
            </w:pPr>
            <w:r w:rsidRPr="00C70209">
              <w:t>N=150</w:t>
            </w:r>
          </w:p>
        </w:tc>
        <w:tc>
          <w:tcPr>
            <w:tcW w:w="489" w:type="pct"/>
            <w:vMerge w:val="restart"/>
            <w:shd w:val="clear" w:color="auto" w:fill="auto"/>
          </w:tcPr>
          <w:p w14:paraId="2E7EA970" w14:textId="77777777" w:rsidR="00DF2BB6" w:rsidRPr="00C70209" w:rsidRDefault="00DF2BB6" w:rsidP="003131E2">
            <w:pPr>
              <w:pStyle w:val="Tabletext-evidencematrix"/>
            </w:pPr>
            <w:r w:rsidRPr="00C70209">
              <w:rPr>
                <w:szCs w:val="16"/>
              </w:rPr>
              <w:t>Preterm infants with VLBW (&lt;1500 g) who reached 120 mL/kg/day of oral feeds before 32 weeks postmenstrual age</w:t>
            </w:r>
          </w:p>
        </w:tc>
        <w:tc>
          <w:tcPr>
            <w:tcW w:w="491" w:type="pct"/>
            <w:vMerge w:val="restart"/>
            <w:shd w:val="clear" w:color="auto" w:fill="auto"/>
          </w:tcPr>
          <w:p w14:paraId="4C36F611" w14:textId="77777777" w:rsidR="00DF2BB6" w:rsidRPr="00C70209" w:rsidRDefault="00DF2BB6" w:rsidP="003131E2">
            <w:pPr>
              <w:pStyle w:val="Tabletext-evidencematrix"/>
            </w:pPr>
            <w:r w:rsidRPr="00C70209">
              <w:t>Single hospital, USA</w:t>
            </w:r>
          </w:p>
        </w:tc>
        <w:tc>
          <w:tcPr>
            <w:tcW w:w="489" w:type="pct"/>
            <w:vMerge w:val="restart"/>
            <w:shd w:val="clear" w:color="auto" w:fill="auto"/>
          </w:tcPr>
          <w:p w14:paraId="738AD5D8" w14:textId="48868367" w:rsidR="00DF2BB6" w:rsidRPr="00C70209" w:rsidRDefault="00DF2BB6" w:rsidP="003131E2">
            <w:pPr>
              <w:pStyle w:val="Tabletext-evidencematrix"/>
              <w:rPr>
                <w:szCs w:val="16"/>
              </w:rPr>
            </w:pPr>
            <w:r w:rsidRPr="00C70209">
              <w:rPr>
                <w:szCs w:val="16"/>
              </w:rPr>
              <w:t>Oral iron supplement versus placebo</w:t>
            </w:r>
          </w:p>
          <w:p w14:paraId="303AC059" w14:textId="439B3760" w:rsidR="00DF2BB6" w:rsidRPr="00C70209" w:rsidRDefault="00DF2BB6" w:rsidP="003131E2">
            <w:pPr>
              <w:pStyle w:val="Tabletext-subanalysis"/>
            </w:pPr>
            <w:r w:rsidRPr="00C70209">
              <w:t>*All infants received iron</w:t>
            </w:r>
            <w:r w:rsidR="00363BA0" w:rsidRPr="00C70209">
              <w:t xml:space="preserve"> </w:t>
            </w:r>
            <w:r w:rsidRPr="00C70209">
              <w:t>fortified formula or iron</w:t>
            </w:r>
            <w:r w:rsidR="00363BA0" w:rsidRPr="00C70209">
              <w:t xml:space="preserve"> </w:t>
            </w:r>
            <w:r w:rsidRPr="00C70209">
              <w:t>fortified mothers milk</w:t>
            </w:r>
          </w:p>
        </w:tc>
        <w:tc>
          <w:tcPr>
            <w:tcW w:w="489" w:type="pct"/>
            <w:shd w:val="clear" w:color="auto" w:fill="auto"/>
          </w:tcPr>
          <w:p w14:paraId="58F1D9FE" w14:textId="77777777" w:rsidR="00DF2BB6" w:rsidRPr="00C70209" w:rsidRDefault="00DF2BB6" w:rsidP="003131E2">
            <w:pPr>
              <w:pStyle w:val="Tabletext-evidencematrix"/>
            </w:pPr>
            <w:r w:rsidRPr="00C70209">
              <w:t>BPD</w:t>
            </w:r>
          </w:p>
          <w:p w14:paraId="5144BFF0" w14:textId="77777777" w:rsidR="00DF2BB6" w:rsidRPr="00C70209" w:rsidRDefault="00DF2BB6" w:rsidP="003131E2">
            <w:pPr>
              <w:pStyle w:val="Tabletext-subanalysis"/>
            </w:pPr>
            <w:r w:rsidRPr="00C70209">
              <w:t>*oxygen dependence at 36 weeks postmenstrual age</w:t>
            </w:r>
          </w:p>
        </w:tc>
        <w:tc>
          <w:tcPr>
            <w:tcW w:w="515" w:type="pct"/>
            <w:shd w:val="clear" w:color="auto" w:fill="auto"/>
          </w:tcPr>
          <w:p w14:paraId="55842BC9" w14:textId="77777777" w:rsidR="00DF2BB6" w:rsidRPr="00C70209" w:rsidRDefault="00DF2BB6" w:rsidP="003131E2">
            <w:pPr>
              <w:pStyle w:val="Tabletext-evidencematrix"/>
            </w:pPr>
            <w:r w:rsidRPr="00C70209">
              <w:t>27/74 (36%)</w:t>
            </w:r>
          </w:p>
        </w:tc>
        <w:tc>
          <w:tcPr>
            <w:tcW w:w="533" w:type="pct"/>
            <w:shd w:val="clear" w:color="auto" w:fill="auto"/>
          </w:tcPr>
          <w:p w14:paraId="4A909071" w14:textId="77777777" w:rsidR="00DF2BB6" w:rsidRPr="00C70209" w:rsidRDefault="00DF2BB6" w:rsidP="003131E2">
            <w:pPr>
              <w:pStyle w:val="Tabletext-evidencematrix"/>
            </w:pPr>
            <w:r w:rsidRPr="00C70209">
              <w:t>27/71 (38%)</w:t>
            </w:r>
          </w:p>
        </w:tc>
        <w:tc>
          <w:tcPr>
            <w:tcW w:w="514" w:type="pct"/>
            <w:shd w:val="clear" w:color="auto" w:fill="auto"/>
          </w:tcPr>
          <w:p w14:paraId="27021166" w14:textId="77777777" w:rsidR="00DF2BB6" w:rsidRPr="00C70209" w:rsidRDefault="00DF2BB6" w:rsidP="003131E2">
            <w:pPr>
              <w:pStyle w:val="Tabletext-evidencematrix"/>
            </w:pPr>
            <w:r w:rsidRPr="00C70209">
              <w:t>RR 0.96 [0.63, 1.46]</w:t>
            </w:r>
          </w:p>
        </w:tc>
        <w:tc>
          <w:tcPr>
            <w:tcW w:w="605" w:type="pct"/>
            <w:shd w:val="clear" w:color="auto" w:fill="auto"/>
          </w:tcPr>
          <w:p w14:paraId="1562416F" w14:textId="77777777" w:rsidR="00DF2BB6" w:rsidRPr="00C70209" w:rsidRDefault="00DF2BB6" w:rsidP="003131E2">
            <w:pPr>
              <w:pStyle w:val="Tabletext-evidencematrix"/>
              <w:rPr>
                <w:i/>
              </w:rPr>
            </w:pPr>
            <w:r w:rsidRPr="00C70209">
              <w:rPr>
                <w:i/>
              </w:rPr>
              <w:t>No significant difference</w:t>
            </w:r>
          </w:p>
          <w:p w14:paraId="75750ED2" w14:textId="29A27D2A" w:rsidR="00DF2BB6" w:rsidRPr="00C70209" w:rsidRDefault="001A475D" w:rsidP="003131E2">
            <w:pPr>
              <w:pStyle w:val="Tabletext-evidencematrix"/>
            </w:pPr>
            <w:r w:rsidRPr="001A475D">
              <w:rPr>
                <w:i/>
              </w:rPr>
              <w:t>P = </w:t>
            </w:r>
            <w:r w:rsidR="00DF2BB6" w:rsidRPr="00C70209">
              <w:t>0.85</w:t>
            </w:r>
          </w:p>
        </w:tc>
      </w:tr>
      <w:tr w:rsidR="00DF2BB6" w:rsidRPr="00C70209" w14:paraId="77E0885E" w14:textId="77777777" w:rsidTr="003131E2">
        <w:trPr>
          <w:cantSplit/>
        </w:trPr>
        <w:tc>
          <w:tcPr>
            <w:tcW w:w="386" w:type="pct"/>
            <w:vMerge/>
            <w:shd w:val="clear" w:color="auto" w:fill="auto"/>
          </w:tcPr>
          <w:p w14:paraId="28BA3BF1" w14:textId="77777777" w:rsidR="00DF2BB6" w:rsidRPr="00C70209" w:rsidRDefault="00DF2BB6" w:rsidP="003131E2">
            <w:pPr>
              <w:pStyle w:val="Tabletext-evidencematrix"/>
            </w:pPr>
          </w:p>
        </w:tc>
        <w:tc>
          <w:tcPr>
            <w:tcW w:w="489" w:type="pct"/>
            <w:vMerge/>
            <w:shd w:val="clear" w:color="auto" w:fill="auto"/>
          </w:tcPr>
          <w:p w14:paraId="0B9A4D71" w14:textId="77777777" w:rsidR="00DF2BB6" w:rsidRPr="00C70209" w:rsidRDefault="00DF2BB6" w:rsidP="003131E2">
            <w:pPr>
              <w:pStyle w:val="Tabletext-evidencematrix"/>
            </w:pPr>
          </w:p>
        </w:tc>
        <w:tc>
          <w:tcPr>
            <w:tcW w:w="489" w:type="pct"/>
            <w:vMerge/>
            <w:shd w:val="clear" w:color="auto" w:fill="auto"/>
          </w:tcPr>
          <w:p w14:paraId="3999A711" w14:textId="77777777" w:rsidR="00DF2BB6" w:rsidRPr="00C70209" w:rsidRDefault="00DF2BB6" w:rsidP="003131E2">
            <w:pPr>
              <w:pStyle w:val="Tabletext-evidencematrix"/>
            </w:pPr>
          </w:p>
        </w:tc>
        <w:tc>
          <w:tcPr>
            <w:tcW w:w="491" w:type="pct"/>
            <w:vMerge/>
            <w:shd w:val="clear" w:color="auto" w:fill="auto"/>
          </w:tcPr>
          <w:p w14:paraId="56AB07CC" w14:textId="77777777" w:rsidR="00DF2BB6" w:rsidRPr="00C70209" w:rsidRDefault="00DF2BB6" w:rsidP="003131E2">
            <w:pPr>
              <w:pStyle w:val="Tabletext-evidencematrix"/>
            </w:pPr>
          </w:p>
        </w:tc>
        <w:tc>
          <w:tcPr>
            <w:tcW w:w="489" w:type="pct"/>
            <w:vMerge/>
            <w:shd w:val="clear" w:color="auto" w:fill="auto"/>
          </w:tcPr>
          <w:p w14:paraId="7A570807" w14:textId="77777777" w:rsidR="00DF2BB6" w:rsidRPr="00C70209" w:rsidRDefault="00DF2BB6" w:rsidP="003131E2">
            <w:pPr>
              <w:pStyle w:val="Tabletext-evidencematrix"/>
            </w:pPr>
          </w:p>
        </w:tc>
        <w:tc>
          <w:tcPr>
            <w:tcW w:w="489" w:type="pct"/>
            <w:shd w:val="clear" w:color="auto" w:fill="auto"/>
          </w:tcPr>
          <w:p w14:paraId="77DBFC76" w14:textId="77777777" w:rsidR="00DF2BB6" w:rsidRPr="00C70209" w:rsidRDefault="00DF2BB6" w:rsidP="003131E2">
            <w:pPr>
              <w:pStyle w:val="Tabletext-evidencematrix"/>
            </w:pPr>
            <w:r w:rsidRPr="00C70209">
              <w:t>Medical NEC</w:t>
            </w:r>
          </w:p>
          <w:p w14:paraId="4D7127E3" w14:textId="77777777" w:rsidR="00DF2BB6" w:rsidRPr="00C70209" w:rsidRDefault="00DF2BB6" w:rsidP="003131E2">
            <w:pPr>
              <w:pStyle w:val="Tabletext-subanalysis"/>
            </w:pPr>
            <w:r w:rsidRPr="00C70209">
              <w:t xml:space="preserve">*≥Bell’s stage II </w:t>
            </w:r>
          </w:p>
        </w:tc>
        <w:tc>
          <w:tcPr>
            <w:tcW w:w="515" w:type="pct"/>
            <w:shd w:val="clear" w:color="auto" w:fill="auto"/>
          </w:tcPr>
          <w:p w14:paraId="09141466" w14:textId="77777777" w:rsidR="00DF2BB6" w:rsidRPr="00C70209" w:rsidRDefault="00DF2BB6" w:rsidP="003131E2">
            <w:pPr>
              <w:pStyle w:val="Tabletext-evidencematrix"/>
            </w:pPr>
            <w:r w:rsidRPr="00C70209">
              <w:t>7/76 (9%)</w:t>
            </w:r>
          </w:p>
        </w:tc>
        <w:tc>
          <w:tcPr>
            <w:tcW w:w="533" w:type="pct"/>
            <w:shd w:val="clear" w:color="auto" w:fill="auto"/>
          </w:tcPr>
          <w:p w14:paraId="625F33DE" w14:textId="77777777" w:rsidR="00DF2BB6" w:rsidRPr="00C70209" w:rsidRDefault="00DF2BB6" w:rsidP="003131E2">
            <w:pPr>
              <w:pStyle w:val="Tabletext-evidencematrix"/>
            </w:pPr>
            <w:r w:rsidRPr="00C70209">
              <w:t>6/74 (8%)</w:t>
            </w:r>
          </w:p>
        </w:tc>
        <w:tc>
          <w:tcPr>
            <w:tcW w:w="514" w:type="pct"/>
            <w:shd w:val="clear" w:color="auto" w:fill="auto"/>
          </w:tcPr>
          <w:p w14:paraId="7955A8EE" w14:textId="77777777" w:rsidR="00DF2BB6" w:rsidRPr="00C70209" w:rsidRDefault="00DF2BB6" w:rsidP="003131E2">
            <w:pPr>
              <w:pStyle w:val="Tabletext-evidencematrix"/>
            </w:pPr>
            <w:r w:rsidRPr="00C70209">
              <w:t>RR 1.14 [0.40, 3.22]</w:t>
            </w:r>
          </w:p>
        </w:tc>
        <w:tc>
          <w:tcPr>
            <w:tcW w:w="605" w:type="pct"/>
            <w:shd w:val="clear" w:color="auto" w:fill="auto"/>
          </w:tcPr>
          <w:p w14:paraId="663EB822" w14:textId="77777777" w:rsidR="00DF2BB6" w:rsidRPr="00C70209" w:rsidRDefault="00DF2BB6" w:rsidP="003131E2">
            <w:pPr>
              <w:pStyle w:val="Tabletext-evidencematrix"/>
              <w:rPr>
                <w:i/>
              </w:rPr>
            </w:pPr>
            <w:r w:rsidRPr="00C70209">
              <w:rPr>
                <w:i/>
              </w:rPr>
              <w:t>No significant difference</w:t>
            </w:r>
          </w:p>
          <w:p w14:paraId="0F2ACBFE" w14:textId="30E797B2" w:rsidR="00DF2BB6" w:rsidRPr="00C70209" w:rsidRDefault="001A475D" w:rsidP="003131E2">
            <w:pPr>
              <w:pStyle w:val="Tabletext-evidencematrix"/>
            </w:pPr>
            <w:r w:rsidRPr="001A475D">
              <w:rPr>
                <w:i/>
              </w:rPr>
              <w:t>P = </w:t>
            </w:r>
            <w:r w:rsidR="00DF2BB6" w:rsidRPr="00C70209">
              <w:t>0.81</w:t>
            </w:r>
          </w:p>
        </w:tc>
      </w:tr>
      <w:tr w:rsidR="00DF2BB6" w:rsidRPr="00C70209" w14:paraId="07D31B7D" w14:textId="77777777" w:rsidTr="003131E2">
        <w:trPr>
          <w:cantSplit/>
        </w:trPr>
        <w:tc>
          <w:tcPr>
            <w:tcW w:w="386" w:type="pct"/>
            <w:vMerge/>
            <w:shd w:val="clear" w:color="auto" w:fill="auto"/>
          </w:tcPr>
          <w:p w14:paraId="7BDC67B8" w14:textId="77777777" w:rsidR="00DF2BB6" w:rsidRPr="00C70209" w:rsidRDefault="00DF2BB6" w:rsidP="003131E2">
            <w:pPr>
              <w:pStyle w:val="Tabletext-evidencematrix"/>
            </w:pPr>
          </w:p>
        </w:tc>
        <w:tc>
          <w:tcPr>
            <w:tcW w:w="489" w:type="pct"/>
            <w:vMerge/>
            <w:shd w:val="clear" w:color="auto" w:fill="auto"/>
          </w:tcPr>
          <w:p w14:paraId="5183FB7F" w14:textId="77777777" w:rsidR="00DF2BB6" w:rsidRPr="00C70209" w:rsidRDefault="00DF2BB6" w:rsidP="003131E2">
            <w:pPr>
              <w:pStyle w:val="Tabletext-evidencematrix"/>
            </w:pPr>
          </w:p>
        </w:tc>
        <w:tc>
          <w:tcPr>
            <w:tcW w:w="489" w:type="pct"/>
            <w:vMerge/>
            <w:shd w:val="clear" w:color="auto" w:fill="auto"/>
          </w:tcPr>
          <w:p w14:paraId="4F542881" w14:textId="77777777" w:rsidR="00DF2BB6" w:rsidRPr="00C70209" w:rsidRDefault="00DF2BB6" w:rsidP="003131E2">
            <w:pPr>
              <w:pStyle w:val="Tabletext-evidencematrix"/>
            </w:pPr>
          </w:p>
        </w:tc>
        <w:tc>
          <w:tcPr>
            <w:tcW w:w="491" w:type="pct"/>
            <w:vMerge/>
            <w:shd w:val="clear" w:color="auto" w:fill="auto"/>
          </w:tcPr>
          <w:p w14:paraId="6AA2AFE2" w14:textId="77777777" w:rsidR="00DF2BB6" w:rsidRPr="00C70209" w:rsidRDefault="00DF2BB6" w:rsidP="003131E2">
            <w:pPr>
              <w:pStyle w:val="Tabletext-evidencematrix"/>
            </w:pPr>
          </w:p>
        </w:tc>
        <w:tc>
          <w:tcPr>
            <w:tcW w:w="489" w:type="pct"/>
            <w:vMerge/>
            <w:shd w:val="clear" w:color="auto" w:fill="auto"/>
          </w:tcPr>
          <w:p w14:paraId="7E4254D4" w14:textId="77777777" w:rsidR="00DF2BB6" w:rsidRPr="00C70209" w:rsidRDefault="00DF2BB6" w:rsidP="003131E2">
            <w:pPr>
              <w:pStyle w:val="Tabletext-evidencematrix"/>
            </w:pPr>
          </w:p>
        </w:tc>
        <w:tc>
          <w:tcPr>
            <w:tcW w:w="489" w:type="pct"/>
            <w:shd w:val="clear" w:color="auto" w:fill="auto"/>
          </w:tcPr>
          <w:p w14:paraId="51BD4027" w14:textId="77777777" w:rsidR="00DF2BB6" w:rsidRPr="00C70209" w:rsidRDefault="00DF2BB6" w:rsidP="003131E2">
            <w:pPr>
              <w:pStyle w:val="Tabletext-evidencematrix"/>
            </w:pPr>
            <w:r w:rsidRPr="00C70209">
              <w:t>Surgical NEC</w:t>
            </w:r>
          </w:p>
          <w:p w14:paraId="6452EAD0" w14:textId="77777777" w:rsidR="00DF2BB6" w:rsidRPr="00C70209" w:rsidRDefault="00DF2BB6" w:rsidP="003131E2">
            <w:pPr>
              <w:pStyle w:val="Tabletext-subanalysis"/>
            </w:pPr>
            <w:r w:rsidRPr="00C70209">
              <w:t xml:space="preserve">*exploratory laparotomy or surgical drain for perforation </w:t>
            </w:r>
          </w:p>
        </w:tc>
        <w:tc>
          <w:tcPr>
            <w:tcW w:w="515" w:type="pct"/>
            <w:shd w:val="clear" w:color="auto" w:fill="auto"/>
          </w:tcPr>
          <w:p w14:paraId="5C0714D0" w14:textId="77777777" w:rsidR="00DF2BB6" w:rsidRPr="00C70209" w:rsidRDefault="00DF2BB6" w:rsidP="003131E2">
            <w:pPr>
              <w:pStyle w:val="Tabletext-evidencematrix"/>
            </w:pPr>
            <w:r w:rsidRPr="00C70209">
              <w:t>5/76 (7%)</w:t>
            </w:r>
          </w:p>
        </w:tc>
        <w:tc>
          <w:tcPr>
            <w:tcW w:w="533" w:type="pct"/>
            <w:shd w:val="clear" w:color="auto" w:fill="auto"/>
          </w:tcPr>
          <w:p w14:paraId="16B654F1" w14:textId="77777777" w:rsidR="00DF2BB6" w:rsidRPr="00C70209" w:rsidRDefault="00DF2BB6" w:rsidP="003131E2">
            <w:pPr>
              <w:pStyle w:val="Tabletext-evidencematrix"/>
            </w:pPr>
            <w:r w:rsidRPr="00C70209">
              <w:t>2/74 (3%)</w:t>
            </w:r>
          </w:p>
        </w:tc>
        <w:tc>
          <w:tcPr>
            <w:tcW w:w="514" w:type="pct"/>
            <w:shd w:val="clear" w:color="auto" w:fill="auto"/>
          </w:tcPr>
          <w:p w14:paraId="6BE5722C" w14:textId="77777777" w:rsidR="00DF2BB6" w:rsidRPr="00C70209" w:rsidRDefault="00DF2BB6" w:rsidP="003131E2">
            <w:pPr>
              <w:pStyle w:val="Tabletext-evidencematrix"/>
            </w:pPr>
            <w:r w:rsidRPr="00C70209">
              <w:t>RR 2.43 [0.49, 12.16]</w:t>
            </w:r>
          </w:p>
        </w:tc>
        <w:tc>
          <w:tcPr>
            <w:tcW w:w="605" w:type="pct"/>
            <w:shd w:val="clear" w:color="auto" w:fill="auto"/>
          </w:tcPr>
          <w:p w14:paraId="5C59ECE8" w14:textId="77777777" w:rsidR="00DF2BB6" w:rsidRPr="00C70209" w:rsidRDefault="00DF2BB6" w:rsidP="003131E2">
            <w:pPr>
              <w:pStyle w:val="Tabletext-evidencematrix"/>
              <w:rPr>
                <w:i/>
              </w:rPr>
            </w:pPr>
            <w:r w:rsidRPr="00C70209">
              <w:rPr>
                <w:i/>
              </w:rPr>
              <w:t>No significant difference</w:t>
            </w:r>
          </w:p>
          <w:p w14:paraId="00E261EB" w14:textId="60097F86" w:rsidR="00DF2BB6" w:rsidRPr="00C70209" w:rsidRDefault="001A475D" w:rsidP="003131E2">
            <w:pPr>
              <w:pStyle w:val="Tabletext-evidencematrix"/>
            </w:pPr>
            <w:r w:rsidRPr="001A475D">
              <w:rPr>
                <w:i/>
              </w:rPr>
              <w:t>P = </w:t>
            </w:r>
            <w:r w:rsidR="00DF2BB6" w:rsidRPr="00C70209">
              <w:t>0.26</w:t>
            </w:r>
          </w:p>
        </w:tc>
      </w:tr>
      <w:tr w:rsidR="00DF2BB6" w:rsidRPr="00C70209" w14:paraId="69A9C6CD" w14:textId="77777777" w:rsidTr="003131E2">
        <w:trPr>
          <w:cantSplit/>
        </w:trPr>
        <w:tc>
          <w:tcPr>
            <w:tcW w:w="386" w:type="pct"/>
            <w:vMerge w:val="restart"/>
            <w:shd w:val="clear" w:color="auto" w:fill="auto"/>
          </w:tcPr>
          <w:p w14:paraId="48D236D8" w14:textId="2EA803F1" w:rsidR="00DF2BB6" w:rsidRPr="00C70209" w:rsidRDefault="00DF2BB6" w:rsidP="003131E2">
            <w:pPr>
              <w:pStyle w:val="Tabletext-evidencematrix"/>
              <w:rPr>
                <w:szCs w:val="16"/>
              </w:rPr>
            </w:pPr>
            <w:r w:rsidRPr="00C70209">
              <w:rPr>
                <w:szCs w:val="16"/>
              </w:rPr>
              <w:t>Sankar 2009</w:t>
            </w:r>
            <w:r w:rsidRPr="00C70209">
              <w:rPr>
                <w:szCs w:val="16"/>
              </w:rPr>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rPr>
                <w:szCs w:val="16"/>
              </w:rPr>
              <w:instrText xml:space="preserve"> ADDIN EN.CITE </w:instrText>
            </w:r>
            <w:r w:rsidR="000E261C">
              <w:rPr>
                <w:szCs w:val="16"/>
              </w:rPr>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8</w:t>
            </w:r>
            <w:r w:rsidRPr="00C70209">
              <w:rPr>
                <w:szCs w:val="16"/>
              </w:rPr>
              <w:fldChar w:fldCharType="end"/>
            </w:r>
          </w:p>
          <w:p w14:paraId="438ED6CB" w14:textId="77777777" w:rsidR="00DF2BB6" w:rsidRPr="00C70209" w:rsidRDefault="00DF2BB6" w:rsidP="003131E2">
            <w:pPr>
              <w:pStyle w:val="Tabletext-evidencematrix"/>
              <w:rPr>
                <w:szCs w:val="16"/>
              </w:rPr>
            </w:pPr>
            <w:r w:rsidRPr="00C70209">
              <w:rPr>
                <w:szCs w:val="16"/>
              </w:rPr>
              <w:t>Level II</w:t>
            </w:r>
          </w:p>
          <w:p w14:paraId="59D3157E" w14:textId="77777777" w:rsidR="00DF2BB6" w:rsidRPr="00C70209" w:rsidRDefault="00DF2BB6" w:rsidP="003131E2">
            <w:pPr>
              <w:pStyle w:val="Tabletext-evidencematrix"/>
              <w:rPr>
                <w:rStyle w:val="Emphasis"/>
              </w:rPr>
            </w:pPr>
            <w:r w:rsidRPr="00C70209">
              <w:rPr>
                <w:rStyle w:val="Emphasis"/>
              </w:rPr>
              <w:t>Fair</w:t>
            </w:r>
          </w:p>
        </w:tc>
        <w:tc>
          <w:tcPr>
            <w:tcW w:w="489" w:type="pct"/>
            <w:vMerge w:val="restart"/>
            <w:shd w:val="clear" w:color="auto" w:fill="auto"/>
          </w:tcPr>
          <w:p w14:paraId="11EC6442" w14:textId="77777777" w:rsidR="00DF2BB6" w:rsidRPr="00C70209" w:rsidRDefault="00DF2BB6" w:rsidP="003131E2">
            <w:pPr>
              <w:pStyle w:val="Tabletext-evidencematrix"/>
              <w:rPr>
                <w:szCs w:val="16"/>
              </w:rPr>
            </w:pPr>
            <w:r w:rsidRPr="00C70209">
              <w:rPr>
                <w:szCs w:val="16"/>
              </w:rPr>
              <w:t>N=44</w:t>
            </w:r>
          </w:p>
        </w:tc>
        <w:tc>
          <w:tcPr>
            <w:tcW w:w="489" w:type="pct"/>
            <w:vMerge w:val="restart"/>
            <w:shd w:val="clear" w:color="auto" w:fill="auto"/>
          </w:tcPr>
          <w:p w14:paraId="34CEF784" w14:textId="77777777" w:rsidR="00DF2BB6" w:rsidRPr="00C70209" w:rsidRDefault="00DF2BB6" w:rsidP="003131E2">
            <w:pPr>
              <w:pStyle w:val="Tabletext-evidencematrix"/>
              <w:rPr>
                <w:szCs w:val="16"/>
              </w:rPr>
            </w:pPr>
            <w:r w:rsidRPr="00C70209">
              <w:rPr>
                <w:szCs w:val="16"/>
              </w:rPr>
              <w:t>Preterm infants with VLBW (&lt;1500 g)</w:t>
            </w:r>
            <w:r w:rsidRPr="00C70209">
              <w:t xml:space="preserve"> </w:t>
            </w:r>
            <w:r w:rsidRPr="00C70209">
              <w:rPr>
                <w:szCs w:val="16"/>
              </w:rPr>
              <w:t xml:space="preserve">who reached at least 100 mL/kg/day of oral feeds by day 14 </w:t>
            </w:r>
          </w:p>
        </w:tc>
        <w:tc>
          <w:tcPr>
            <w:tcW w:w="491" w:type="pct"/>
            <w:vMerge w:val="restart"/>
            <w:shd w:val="clear" w:color="auto" w:fill="auto"/>
          </w:tcPr>
          <w:p w14:paraId="02FA5DFF" w14:textId="77777777" w:rsidR="00DF2BB6" w:rsidRPr="00C70209" w:rsidRDefault="00DF2BB6" w:rsidP="003131E2">
            <w:pPr>
              <w:pStyle w:val="Tabletext-evidencematrix"/>
              <w:rPr>
                <w:szCs w:val="16"/>
              </w:rPr>
            </w:pPr>
            <w:r w:rsidRPr="00C70209">
              <w:rPr>
                <w:szCs w:val="16"/>
              </w:rPr>
              <w:t>Single tertiary care unit, India</w:t>
            </w:r>
          </w:p>
        </w:tc>
        <w:tc>
          <w:tcPr>
            <w:tcW w:w="489" w:type="pct"/>
            <w:vMerge w:val="restart"/>
            <w:shd w:val="clear" w:color="auto" w:fill="auto"/>
          </w:tcPr>
          <w:p w14:paraId="59F4A759" w14:textId="6B6BEAD2" w:rsidR="00DF2BB6" w:rsidRPr="00C70209" w:rsidRDefault="00DF2BB6" w:rsidP="003131E2">
            <w:pPr>
              <w:pStyle w:val="Tabletext-evidencematrix"/>
            </w:pPr>
            <w:r w:rsidRPr="00C70209">
              <w:t>Oral iron supplement versus no iron supplement (until 60 days)</w:t>
            </w:r>
          </w:p>
          <w:p w14:paraId="19C4E584" w14:textId="77777777" w:rsidR="00DF2BB6" w:rsidRPr="00C70209" w:rsidRDefault="00DF2BB6" w:rsidP="003131E2">
            <w:pPr>
              <w:pStyle w:val="Tabletext-subanalysis"/>
            </w:pPr>
            <w:r w:rsidRPr="00C70209">
              <w:t xml:space="preserve">*Intervention also contained folic acid and vitamin B12 </w:t>
            </w:r>
          </w:p>
        </w:tc>
        <w:tc>
          <w:tcPr>
            <w:tcW w:w="489" w:type="pct"/>
            <w:shd w:val="clear" w:color="auto" w:fill="auto"/>
          </w:tcPr>
          <w:p w14:paraId="31A5BDD0" w14:textId="77777777" w:rsidR="00DF2BB6" w:rsidRPr="00C70209" w:rsidRDefault="00DF2BB6" w:rsidP="003131E2">
            <w:pPr>
              <w:pStyle w:val="Tabletext-evidencematrix"/>
            </w:pPr>
            <w:r w:rsidRPr="00C70209">
              <w:t>ROP</w:t>
            </w:r>
          </w:p>
        </w:tc>
        <w:tc>
          <w:tcPr>
            <w:tcW w:w="515" w:type="pct"/>
            <w:shd w:val="clear" w:color="auto" w:fill="auto"/>
          </w:tcPr>
          <w:p w14:paraId="3E6FABA1" w14:textId="77777777" w:rsidR="00DF2BB6" w:rsidRPr="00C70209" w:rsidRDefault="00DF2BB6" w:rsidP="003131E2">
            <w:pPr>
              <w:pStyle w:val="Tabletext-evidencematrix"/>
            </w:pPr>
            <w:r w:rsidRPr="00C70209">
              <w:t>2/21 (9.5%)</w:t>
            </w:r>
          </w:p>
        </w:tc>
        <w:tc>
          <w:tcPr>
            <w:tcW w:w="533" w:type="pct"/>
            <w:shd w:val="clear" w:color="auto" w:fill="auto"/>
          </w:tcPr>
          <w:p w14:paraId="5D181BE0" w14:textId="77777777" w:rsidR="00DF2BB6" w:rsidRPr="00C70209" w:rsidRDefault="00DF2BB6" w:rsidP="003131E2">
            <w:pPr>
              <w:pStyle w:val="Tabletext-evidencematrix"/>
            </w:pPr>
            <w:r w:rsidRPr="00C70209">
              <w:t>3/23 (13.0%)</w:t>
            </w:r>
          </w:p>
        </w:tc>
        <w:tc>
          <w:tcPr>
            <w:tcW w:w="514" w:type="pct"/>
            <w:shd w:val="clear" w:color="auto" w:fill="auto"/>
          </w:tcPr>
          <w:p w14:paraId="00F238CB" w14:textId="77777777" w:rsidR="00DF2BB6" w:rsidRPr="00C70209" w:rsidRDefault="00DF2BB6" w:rsidP="003131E2">
            <w:pPr>
              <w:pStyle w:val="Tabletext-evidencematrix"/>
            </w:pPr>
            <w:r w:rsidRPr="00C70209">
              <w:t>RR 0.73 [0.13, 3.95]</w:t>
            </w:r>
            <w:r w:rsidRPr="00C70209">
              <w:rPr>
                <w:vertAlign w:val="superscript"/>
              </w:rPr>
              <w:t>c</w:t>
            </w:r>
          </w:p>
        </w:tc>
        <w:tc>
          <w:tcPr>
            <w:tcW w:w="605" w:type="pct"/>
            <w:shd w:val="clear" w:color="auto" w:fill="auto"/>
          </w:tcPr>
          <w:p w14:paraId="6779841B" w14:textId="77777777" w:rsidR="00DF2BB6" w:rsidRPr="00C70209" w:rsidRDefault="00DF2BB6" w:rsidP="003131E2">
            <w:pPr>
              <w:pStyle w:val="Tabletext-evidencematrix"/>
              <w:rPr>
                <w:rStyle w:val="Emphasis"/>
              </w:rPr>
            </w:pPr>
            <w:r w:rsidRPr="00C70209">
              <w:rPr>
                <w:rStyle w:val="Emphasis"/>
              </w:rPr>
              <w:t>No significant difference</w:t>
            </w:r>
          </w:p>
          <w:p w14:paraId="3BCE0123" w14:textId="086BA169" w:rsidR="00DF2BB6" w:rsidRPr="00C70209" w:rsidRDefault="001A475D" w:rsidP="003131E2">
            <w:pPr>
              <w:pStyle w:val="Tabletext-evidencematrix"/>
            </w:pPr>
            <w:r w:rsidRPr="001A475D">
              <w:rPr>
                <w:i/>
              </w:rPr>
              <w:t>P = </w:t>
            </w:r>
            <w:r w:rsidR="00DF2BB6" w:rsidRPr="00C70209">
              <w:t>0.72</w:t>
            </w:r>
            <w:r w:rsidR="00DF2BB6" w:rsidRPr="00C70209">
              <w:rPr>
                <w:vertAlign w:val="superscript"/>
              </w:rPr>
              <w:t>c</w:t>
            </w:r>
          </w:p>
          <w:p w14:paraId="690E6E49" w14:textId="5D180F87" w:rsidR="00DF2BB6" w:rsidRPr="00C70209" w:rsidRDefault="001A475D" w:rsidP="003131E2">
            <w:pPr>
              <w:pStyle w:val="Tabletext-evidencematrix"/>
            </w:pPr>
            <w:r w:rsidRPr="001A475D">
              <w:rPr>
                <w:i/>
              </w:rPr>
              <w:t>P = </w:t>
            </w:r>
            <w:r w:rsidR="00DF2BB6" w:rsidRPr="00C70209">
              <w:t>0.57</w:t>
            </w:r>
            <w:r w:rsidR="00DF2BB6" w:rsidRPr="00C70209">
              <w:rPr>
                <w:vertAlign w:val="superscript"/>
              </w:rPr>
              <w:t>d</w:t>
            </w:r>
          </w:p>
        </w:tc>
      </w:tr>
      <w:tr w:rsidR="00DF2BB6" w:rsidRPr="00C70209" w14:paraId="5DBC079D" w14:textId="77777777" w:rsidTr="003131E2">
        <w:trPr>
          <w:cantSplit/>
        </w:trPr>
        <w:tc>
          <w:tcPr>
            <w:tcW w:w="386" w:type="pct"/>
            <w:vMerge/>
            <w:shd w:val="clear" w:color="auto" w:fill="auto"/>
          </w:tcPr>
          <w:p w14:paraId="313C8FF9" w14:textId="77777777" w:rsidR="00DF2BB6" w:rsidRPr="00C70209" w:rsidRDefault="00DF2BB6" w:rsidP="003131E2">
            <w:pPr>
              <w:pStyle w:val="Tabletext-evidencematrix"/>
              <w:rPr>
                <w:szCs w:val="16"/>
              </w:rPr>
            </w:pPr>
          </w:p>
        </w:tc>
        <w:tc>
          <w:tcPr>
            <w:tcW w:w="489" w:type="pct"/>
            <w:vMerge/>
            <w:shd w:val="clear" w:color="auto" w:fill="auto"/>
          </w:tcPr>
          <w:p w14:paraId="7B6C13B4" w14:textId="77777777" w:rsidR="00DF2BB6" w:rsidRPr="00C70209" w:rsidRDefault="00DF2BB6" w:rsidP="003131E2">
            <w:pPr>
              <w:pStyle w:val="Tabletext-evidencematrix"/>
              <w:rPr>
                <w:szCs w:val="16"/>
              </w:rPr>
            </w:pPr>
          </w:p>
        </w:tc>
        <w:tc>
          <w:tcPr>
            <w:tcW w:w="489" w:type="pct"/>
            <w:vMerge/>
            <w:shd w:val="clear" w:color="auto" w:fill="auto"/>
          </w:tcPr>
          <w:p w14:paraId="7C3CCED5" w14:textId="77777777" w:rsidR="00DF2BB6" w:rsidRPr="00C70209" w:rsidRDefault="00DF2BB6" w:rsidP="003131E2">
            <w:pPr>
              <w:pStyle w:val="Tabletext-evidencematrix"/>
              <w:rPr>
                <w:szCs w:val="16"/>
              </w:rPr>
            </w:pPr>
          </w:p>
        </w:tc>
        <w:tc>
          <w:tcPr>
            <w:tcW w:w="491" w:type="pct"/>
            <w:vMerge/>
            <w:shd w:val="clear" w:color="auto" w:fill="auto"/>
          </w:tcPr>
          <w:p w14:paraId="43D7B7B1" w14:textId="77777777" w:rsidR="00DF2BB6" w:rsidRPr="00C70209" w:rsidRDefault="00DF2BB6" w:rsidP="003131E2">
            <w:pPr>
              <w:pStyle w:val="Tabletext-evidencematrix"/>
              <w:rPr>
                <w:szCs w:val="16"/>
              </w:rPr>
            </w:pPr>
          </w:p>
        </w:tc>
        <w:tc>
          <w:tcPr>
            <w:tcW w:w="489" w:type="pct"/>
            <w:vMerge/>
            <w:shd w:val="clear" w:color="auto" w:fill="auto"/>
          </w:tcPr>
          <w:p w14:paraId="45AED3F2" w14:textId="77777777" w:rsidR="00DF2BB6" w:rsidRPr="00C70209" w:rsidRDefault="00DF2BB6" w:rsidP="003131E2">
            <w:pPr>
              <w:pStyle w:val="Tabletext-evidencematrix"/>
            </w:pPr>
          </w:p>
        </w:tc>
        <w:tc>
          <w:tcPr>
            <w:tcW w:w="489" w:type="pct"/>
            <w:shd w:val="clear" w:color="auto" w:fill="auto"/>
          </w:tcPr>
          <w:p w14:paraId="5F05D22A" w14:textId="77777777" w:rsidR="00DF2BB6" w:rsidRPr="00C70209" w:rsidRDefault="00DF2BB6" w:rsidP="003131E2">
            <w:pPr>
              <w:pStyle w:val="Tabletext-evidencematrix"/>
            </w:pPr>
            <w:r w:rsidRPr="00C70209">
              <w:t>Chronic lung disease</w:t>
            </w:r>
          </w:p>
        </w:tc>
        <w:tc>
          <w:tcPr>
            <w:tcW w:w="515" w:type="pct"/>
            <w:shd w:val="clear" w:color="auto" w:fill="auto"/>
          </w:tcPr>
          <w:p w14:paraId="7D5C7AA2" w14:textId="77777777" w:rsidR="00DF2BB6" w:rsidRPr="00C70209" w:rsidRDefault="00DF2BB6" w:rsidP="003131E2">
            <w:pPr>
              <w:pStyle w:val="Tabletext-evidencematrix"/>
            </w:pPr>
            <w:r w:rsidRPr="00C70209">
              <w:t>1/21 (4.8%)</w:t>
            </w:r>
            <w:r w:rsidRPr="00C70209">
              <w:tab/>
            </w:r>
            <w:r w:rsidRPr="00C70209">
              <w:tab/>
            </w:r>
            <w:r w:rsidRPr="00C70209">
              <w:tab/>
            </w:r>
          </w:p>
          <w:p w14:paraId="5FD98FD6" w14:textId="77777777" w:rsidR="00DF2BB6" w:rsidRPr="00C70209" w:rsidRDefault="00DF2BB6" w:rsidP="003131E2">
            <w:pPr>
              <w:pStyle w:val="Tabletext-evidencematrix"/>
            </w:pPr>
          </w:p>
        </w:tc>
        <w:tc>
          <w:tcPr>
            <w:tcW w:w="533" w:type="pct"/>
            <w:shd w:val="clear" w:color="auto" w:fill="auto"/>
          </w:tcPr>
          <w:p w14:paraId="386FEFAA" w14:textId="77777777" w:rsidR="00DF2BB6" w:rsidRPr="00C70209" w:rsidRDefault="00DF2BB6" w:rsidP="003131E2">
            <w:pPr>
              <w:pStyle w:val="Tabletext-evidencematrix"/>
            </w:pPr>
            <w:r w:rsidRPr="00C70209">
              <w:t xml:space="preserve">1/23 (4.3%) </w:t>
            </w:r>
            <w:r w:rsidRPr="00C70209">
              <w:tab/>
            </w:r>
          </w:p>
        </w:tc>
        <w:tc>
          <w:tcPr>
            <w:tcW w:w="514" w:type="pct"/>
            <w:shd w:val="clear" w:color="auto" w:fill="auto"/>
          </w:tcPr>
          <w:p w14:paraId="394A2E51" w14:textId="77777777" w:rsidR="00DF2BB6" w:rsidRPr="00C70209" w:rsidRDefault="00DF2BB6" w:rsidP="003131E2">
            <w:pPr>
              <w:pStyle w:val="Tabletext-evidencematrix"/>
            </w:pPr>
            <w:r w:rsidRPr="00C70209">
              <w:t>RR 1.10 [0.07, 16.43]</w:t>
            </w:r>
            <w:r w:rsidRPr="00C70209">
              <w:rPr>
                <w:vertAlign w:val="superscript"/>
              </w:rPr>
              <w:t>c</w:t>
            </w:r>
          </w:p>
        </w:tc>
        <w:tc>
          <w:tcPr>
            <w:tcW w:w="605" w:type="pct"/>
            <w:shd w:val="clear" w:color="auto" w:fill="auto"/>
          </w:tcPr>
          <w:p w14:paraId="6DDF9FEE" w14:textId="77777777" w:rsidR="00DF2BB6" w:rsidRPr="00C70209" w:rsidRDefault="00DF2BB6" w:rsidP="003131E2">
            <w:pPr>
              <w:pStyle w:val="Tabletext-evidencematrix"/>
              <w:rPr>
                <w:rStyle w:val="Emphasis"/>
              </w:rPr>
            </w:pPr>
            <w:r w:rsidRPr="00C70209">
              <w:rPr>
                <w:rStyle w:val="Emphasis"/>
              </w:rPr>
              <w:t>No significant difference</w:t>
            </w:r>
          </w:p>
          <w:p w14:paraId="37076ABE" w14:textId="6F23EC9A" w:rsidR="00DF2BB6" w:rsidRPr="00C70209" w:rsidRDefault="001A475D" w:rsidP="003131E2">
            <w:pPr>
              <w:pStyle w:val="Tabletext-evidencematrix"/>
            </w:pPr>
            <w:r w:rsidRPr="001A475D">
              <w:rPr>
                <w:i/>
              </w:rPr>
              <w:t>P = </w:t>
            </w:r>
            <w:r w:rsidR="00DF2BB6" w:rsidRPr="00C70209">
              <w:t>0.95</w:t>
            </w:r>
            <w:r w:rsidR="00DF2BB6" w:rsidRPr="00C70209">
              <w:rPr>
                <w:vertAlign w:val="superscript"/>
              </w:rPr>
              <w:t>c</w:t>
            </w:r>
          </w:p>
          <w:p w14:paraId="3296C979" w14:textId="2C852B59" w:rsidR="00DF2BB6" w:rsidRPr="00C70209" w:rsidRDefault="001A475D" w:rsidP="003131E2">
            <w:pPr>
              <w:pStyle w:val="Tabletext-evidencematrix"/>
            </w:pPr>
            <w:r w:rsidRPr="001A475D">
              <w:rPr>
                <w:i/>
              </w:rPr>
              <w:t>P = </w:t>
            </w:r>
            <w:r w:rsidR="00DF2BB6" w:rsidRPr="00C70209">
              <w:t>0.88</w:t>
            </w:r>
            <w:r w:rsidR="00DF2BB6" w:rsidRPr="00C70209">
              <w:rPr>
                <w:vertAlign w:val="superscript"/>
              </w:rPr>
              <w:t>d</w:t>
            </w:r>
          </w:p>
        </w:tc>
      </w:tr>
      <w:tr w:rsidR="00DF2BB6" w:rsidRPr="00C70209" w14:paraId="58B72CD8" w14:textId="77777777" w:rsidTr="003131E2">
        <w:trPr>
          <w:cantSplit/>
        </w:trPr>
        <w:tc>
          <w:tcPr>
            <w:tcW w:w="386" w:type="pct"/>
            <w:vMerge/>
            <w:shd w:val="clear" w:color="auto" w:fill="auto"/>
          </w:tcPr>
          <w:p w14:paraId="117CF804" w14:textId="77777777" w:rsidR="00DF2BB6" w:rsidRPr="00C70209" w:rsidRDefault="00DF2BB6" w:rsidP="003131E2">
            <w:pPr>
              <w:pStyle w:val="Tabletext-evidencematrix"/>
              <w:rPr>
                <w:szCs w:val="16"/>
              </w:rPr>
            </w:pPr>
          </w:p>
        </w:tc>
        <w:tc>
          <w:tcPr>
            <w:tcW w:w="489" w:type="pct"/>
            <w:vMerge/>
            <w:shd w:val="clear" w:color="auto" w:fill="auto"/>
          </w:tcPr>
          <w:p w14:paraId="02436D1A" w14:textId="77777777" w:rsidR="00DF2BB6" w:rsidRPr="00C70209" w:rsidRDefault="00DF2BB6" w:rsidP="003131E2">
            <w:pPr>
              <w:pStyle w:val="Tabletext-evidencematrix"/>
              <w:rPr>
                <w:szCs w:val="16"/>
              </w:rPr>
            </w:pPr>
          </w:p>
        </w:tc>
        <w:tc>
          <w:tcPr>
            <w:tcW w:w="489" w:type="pct"/>
            <w:vMerge/>
            <w:shd w:val="clear" w:color="auto" w:fill="auto"/>
          </w:tcPr>
          <w:p w14:paraId="6FBD2209" w14:textId="77777777" w:rsidR="00DF2BB6" w:rsidRPr="00C70209" w:rsidRDefault="00DF2BB6" w:rsidP="003131E2">
            <w:pPr>
              <w:pStyle w:val="Tabletext-evidencematrix"/>
              <w:rPr>
                <w:szCs w:val="16"/>
              </w:rPr>
            </w:pPr>
          </w:p>
        </w:tc>
        <w:tc>
          <w:tcPr>
            <w:tcW w:w="491" w:type="pct"/>
            <w:vMerge/>
            <w:shd w:val="clear" w:color="auto" w:fill="auto"/>
          </w:tcPr>
          <w:p w14:paraId="45CF97D3" w14:textId="77777777" w:rsidR="00DF2BB6" w:rsidRPr="00C70209" w:rsidRDefault="00DF2BB6" w:rsidP="003131E2">
            <w:pPr>
              <w:pStyle w:val="Tabletext-evidencematrix"/>
              <w:rPr>
                <w:szCs w:val="16"/>
              </w:rPr>
            </w:pPr>
          </w:p>
        </w:tc>
        <w:tc>
          <w:tcPr>
            <w:tcW w:w="489" w:type="pct"/>
            <w:vMerge/>
            <w:shd w:val="clear" w:color="auto" w:fill="auto"/>
          </w:tcPr>
          <w:p w14:paraId="4800616E" w14:textId="77777777" w:rsidR="00DF2BB6" w:rsidRPr="00C70209" w:rsidRDefault="00DF2BB6" w:rsidP="003131E2">
            <w:pPr>
              <w:pStyle w:val="Tabletext-evidencematrix"/>
            </w:pPr>
          </w:p>
        </w:tc>
        <w:tc>
          <w:tcPr>
            <w:tcW w:w="489" w:type="pct"/>
            <w:shd w:val="clear" w:color="auto" w:fill="auto"/>
          </w:tcPr>
          <w:p w14:paraId="51A68264" w14:textId="77777777" w:rsidR="00DF2BB6" w:rsidRPr="00C70209" w:rsidRDefault="00DF2BB6" w:rsidP="003131E2">
            <w:pPr>
              <w:pStyle w:val="Tabletext-evidencematrix"/>
            </w:pPr>
            <w:r w:rsidRPr="00C70209">
              <w:t>NEC</w:t>
            </w:r>
          </w:p>
        </w:tc>
        <w:tc>
          <w:tcPr>
            <w:tcW w:w="515" w:type="pct"/>
            <w:shd w:val="clear" w:color="auto" w:fill="auto"/>
          </w:tcPr>
          <w:p w14:paraId="7BE51077" w14:textId="77777777" w:rsidR="00DF2BB6" w:rsidRPr="00C70209" w:rsidRDefault="00DF2BB6" w:rsidP="003131E2">
            <w:pPr>
              <w:pStyle w:val="Tabletext-evidencematrix"/>
            </w:pPr>
            <w:r w:rsidRPr="00C70209">
              <w:t>1/21 (4.8%)</w:t>
            </w:r>
          </w:p>
        </w:tc>
        <w:tc>
          <w:tcPr>
            <w:tcW w:w="533" w:type="pct"/>
            <w:shd w:val="clear" w:color="auto" w:fill="auto"/>
          </w:tcPr>
          <w:p w14:paraId="1DB592C7" w14:textId="77777777" w:rsidR="00DF2BB6" w:rsidRPr="00C70209" w:rsidRDefault="00DF2BB6" w:rsidP="003131E2">
            <w:pPr>
              <w:pStyle w:val="Tabletext-evidencematrix"/>
            </w:pPr>
            <w:r w:rsidRPr="00C70209">
              <w:t>0/21 (%)</w:t>
            </w:r>
          </w:p>
        </w:tc>
        <w:tc>
          <w:tcPr>
            <w:tcW w:w="514" w:type="pct"/>
            <w:shd w:val="clear" w:color="auto" w:fill="auto"/>
          </w:tcPr>
          <w:p w14:paraId="59CCA559" w14:textId="77777777" w:rsidR="00DF2BB6" w:rsidRPr="00C70209" w:rsidRDefault="00DF2BB6" w:rsidP="003131E2">
            <w:pPr>
              <w:pStyle w:val="Tabletext-evidencematrix"/>
            </w:pPr>
            <w:r w:rsidRPr="00C70209">
              <w:t>RR 3.00 [0.13, 69.70]</w:t>
            </w:r>
            <w:r w:rsidRPr="00C70209">
              <w:rPr>
                <w:vertAlign w:val="superscript"/>
              </w:rPr>
              <w:t>c</w:t>
            </w:r>
          </w:p>
        </w:tc>
        <w:tc>
          <w:tcPr>
            <w:tcW w:w="605" w:type="pct"/>
            <w:shd w:val="clear" w:color="auto" w:fill="auto"/>
          </w:tcPr>
          <w:p w14:paraId="1AF024FF" w14:textId="77777777" w:rsidR="00DF2BB6" w:rsidRPr="00C70209" w:rsidRDefault="00DF2BB6" w:rsidP="003131E2">
            <w:pPr>
              <w:pStyle w:val="Tabletext-evidencematrix"/>
              <w:rPr>
                <w:rStyle w:val="Emphasis"/>
              </w:rPr>
            </w:pPr>
            <w:r w:rsidRPr="00C70209">
              <w:rPr>
                <w:rStyle w:val="Emphasis"/>
              </w:rPr>
              <w:t>No significant difference</w:t>
            </w:r>
          </w:p>
          <w:p w14:paraId="09C80010" w14:textId="30A5C0ED" w:rsidR="00DF2BB6" w:rsidRPr="00C70209" w:rsidRDefault="001A475D" w:rsidP="003131E2">
            <w:pPr>
              <w:pStyle w:val="Tabletext-evidencematrix"/>
            </w:pPr>
            <w:r w:rsidRPr="001A475D">
              <w:rPr>
                <w:i/>
              </w:rPr>
              <w:t>P = </w:t>
            </w:r>
            <w:r w:rsidR="00DF2BB6" w:rsidRPr="00C70209">
              <w:t>0.49</w:t>
            </w:r>
          </w:p>
        </w:tc>
      </w:tr>
      <w:tr w:rsidR="00DF2BB6" w:rsidRPr="00C70209" w14:paraId="1E9E241D" w14:textId="77777777" w:rsidTr="003131E2">
        <w:trPr>
          <w:cantSplit/>
          <w:trHeight w:val="986"/>
        </w:trPr>
        <w:tc>
          <w:tcPr>
            <w:tcW w:w="386" w:type="pct"/>
            <w:vMerge w:val="restart"/>
            <w:shd w:val="clear" w:color="auto" w:fill="auto"/>
          </w:tcPr>
          <w:p w14:paraId="06403BCE" w14:textId="06F00A95" w:rsidR="00DF2BB6" w:rsidRPr="00C70209" w:rsidRDefault="00DF2BB6" w:rsidP="003131E2">
            <w:pPr>
              <w:pStyle w:val="Tabletext-evidencematrix"/>
              <w:rPr>
                <w:szCs w:val="16"/>
              </w:rPr>
            </w:pPr>
            <w:r w:rsidRPr="00C70209">
              <w:rPr>
                <w:szCs w:val="16"/>
              </w:rPr>
              <w:t>Berseth 2004</w:t>
            </w:r>
            <w:r w:rsidRPr="00C70209">
              <w:rPr>
                <w:szCs w:val="16"/>
              </w:rPr>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rPr>
                <w:szCs w:val="16"/>
              </w:rPr>
              <w:instrText xml:space="preserve"> ADDIN EN.CITE </w:instrText>
            </w:r>
            <w:r w:rsidR="000E261C">
              <w:rPr>
                <w:szCs w:val="16"/>
              </w:rPr>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9</w:t>
            </w:r>
            <w:r w:rsidRPr="00C70209">
              <w:rPr>
                <w:szCs w:val="16"/>
              </w:rPr>
              <w:fldChar w:fldCharType="end"/>
            </w:r>
          </w:p>
          <w:p w14:paraId="6942FF70" w14:textId="77777777" w:rsidR="00DF2BB6" w:rsidRPr="00C70209" w:rsidRDefault="00DF2BB6" w:rsidP="003131E2">
            <w:pPr>
              <w:pStyle w:val="Tabletext-evidencematrix"/>
              <w:rPr>
                <w:szCs w:val="16"/>
              </w:rPr>
            </w:pPr>
            <w:r w:rsidRPr="00C70209">
              <w:rPr>
                <w:szCs w:val="16"/>
              </w:rPr>
              <w:t>Level II</w:t>
            </w:r>
          </w:p>
          <w:p w14:paraId="4A4E4EF8" w14:textId="77777777" w:rsidR="00DF2BB6" w:rsidRPr="00C70209" w:rsidRDefault="00DF2BB6" w:rsidP="003131E2">
            <w:pPr>
              <w:pStyle w:val="Tabletext-evidencematrix"/>
              <w:rPr>
                <w:szCs w:val="16"/>
              </w:rPr>
            </w:pPr>
            <w:r w:rsidRPr="00C70209">
              <w:rPr>
                <w:i/>
                <w:szCs w:val="16"/>
              </w:rPr>
              <w:t>Poor</w:t>
            </w:r>
          </w:p>
        </w:tc>
        <w:tc>
          <w:tcPr>
            <w:tcW w:w="489" w:type="pct"/>
            <w:vMerge w:val="restart"/>
            <w:shd w:val="clear" w:color="auto" w:fill="auto"/>
          </w:tcPr>
          <w:p w14:paraId="39384D6C" w14:textId="77777777" w:rsidR="00DF2BB6" w:rsidRPr="00C70209" w:rsidRDefault="00DF2BB6" w:rsidP="003131E2">
            <w:pPr>
              <w:pStyle w:val="Tabletext-evidencematrix"/>
              <w:rPr>
                <w:szCs w:val="16"/>
                <w:highlight w:val="yellow"/>
              </w:rPr>
            </w:pPr>
            <w:r w:rsidRPr="00C70209">
              <w:rPr>
                <w:szCs w:val="16"/>
              </w:rPr>
              <w:t>N=181</w:t>
            </w:r>
          </w:p>
        </w:tc>
        <w:tc>
          <w:tcPr>
            <w:tcW w:w="489" w:type="pct"/>
            <w:vMerge w:val="restart"/>
            <w:shd w:val="clear" w:color="auto" w:fill="auto"/>
          </w:tcPr>
          <w:p w14:paraId="3FFEED18" w14:textId="77777777" w:rsidR="00DF2BB6" w:rsidRPr="00C70209" w:rsidRDefault="00DF2BB6" w:rsidP="003131E2">
            <w:pPr>
              <w:pStyle w:val="Tabletext-evidencematrix"/>
              <w:rPr>
                <w:szCs w:val="16"/>
                <w:highlight w:val="yellow"/>
              </w:rPr>
            </w:pPr>
            <w:r w:rsidRPr="00C70209">
              <w:rPr>
                <w:szCs w:val="16"/>
              </w:rPr>
              <w:t>Preterm infants with VLBW (≤1500 g)</w:t>
            </w:r>
            <w:r w:rsidRPr="00C70209">
              <w:t xml:space="preserve"> </w:t>
            </w:r>
            <w:r w:rsidRPr="00C70209">
              <w:rPr>
                <w:szCs w:val="16"/>
              </w:rPr>
              <w:t>who reached at least 100 mL/kg of oral feeds per day</w:t>
            </w:r>
          </w:p>
        </w:tc>
        <w:tc>
          <w:tcPr>
            <w:tcW w:w="491" w:type="pct"/>
            <w:vMerge w:val="restart"/>
            <w:shd w:val="clear" w:color="auto" w:fill="auto"/>
          </w:tcPr>
          <w:p w14:paraId="31DA88C9" w14:textId="77777777" w:rsidR="00DF2BB6" w:rsidRPr="00C70209" w:rsidRDefault="00DF2BB6" w:rsidP="003131E2">
            <w:pPr>
              <w:pStyle w:val="Tabletext-evidencematrix"/>
              <w:rPr>
                <w:szCs w:val="16"/>
                <w:highlight w:val="yellow"/>
              </w:rPr>
            </w:pPr>
            <w:r w:rsidRPr="00C70209">
              <w:rPr>
                <w:szCs w:val="16"/>
              </w:rPr>
              <w:t>Multicentre, Canada, USA</w:t>
            </w:r>
          </w:p>
        </w:tc>
        <w:tc>
          <w:tcPr>
            <w:tcW w:w="489" w:type="pct"/>
            <w:vMerge w:val="restart"/>
            <w:shd w:val="clear" w:color="auto" w:fill="auto"/>
          </w:tcPr>
          <w:p w14:paraId="27BE6368" w14:textId="261C636A" w:rsidR="00DF2BB6" w:rsidRPr="00C70209" w:rsidRDefault="00DF2BB6" w:rsidP="003131E2">
            <w:pPr>
              <w:pStyle w:val="Tabletext-evidencematrix"/>
              <w:rPr>
                <w:szCs w:val="16"/>
              </w:rPr>
            </w:pPr>
            <w:r w:rsidRPr="00C70209">
              <w:rPr>
                <w:szCs w:val="16"/>
              </w:rPr>
              <w:t>Oral iron supplement versus no iron</w:t>
            </w:r>
          </w:p>
          <w:p w14:paraId="4DF86532" w14:textId="77777777" w:rsidR="00DF2BB6" w:rsidRPr="00C70209" w:rsidRDefault="00DF2BB6" w:rsidP="003131E2">
            <w:pPr>
              <w:pStyle w:val="Tabletext-subanalysis"/>
              <w:rPr>
                <w:highlight w:val="yellow"/>
              </w:rPr>
            </w:pPr>
            <w:r w:rsidRPr="00C70209">
              <w:t>*Administered as supplement during feeding</w:t>
            </w:r>
          </w:p>
        </w:tc>
        <w:tc>
          <w:tcPr>
            <w:tcW w:w="489" w:type="pct"/>
            <w:shd w:val="clear" w:color="auto" w:fill="auto"/>
          </w:tcPr>
          <w:p w14:paraId="4D4F15E4" w14:textId="77777777" w:rsidR="00DF2BB6" w:rsidRPr="00C70209" w:rsidRDefault="00DF2BB6" w:rsidP="003131E2">
            <w:pPr>
              <w:pStyle w:val="Tabletext-evidencematrix"/>
            </w:pPr>
            <w:r w:rsidRPr="00C70209">
              <w:t>BPD</w:t>
            </w:r>
          </w:p>
        </w:tc>
        <w:tc>
          <w:tcPr>
            <w:tcW w:w="515" w:type="pct"/>
            <w:shd w:val="clear" w:color="auto" w:fill="auto"/>
          </w:tcPr>
          <w:p w14:paraId="6E07A6CA" w14:textId="77777777" w:rsidR="00DF2BB6" w:rsidRPr="00C70209" w:rsidRDefault="00DF2BB6" w:rsidP="003131E2">
            <w:pPr>
              <w:pStyle w:val="Tabletext-evidencematrix"/>
            </w:pPr>
            <w:r w:rsidRPr="00C70209">
              <w:t>NR</w:t>
            </w:r>
          </w:p>
        </w:tc>
        <w:tc>
          <w:tcPr>
            <w:tcW w:w="533" w:type="pct"/>
            <w:shd w:val="clear" w:color="auto" w:fill="auto"/>
          </w:tcPr>
          <w:p w14:paraId="369680DB" w14:textId="77777777" w:rsidR="00DF2BB6" w:rsidRPr="00C70209" w:rsidRDefault="00DF2BB6" w:rsidP="003131E2">
            <w:pPr>
              <w:pStyle w:val="Tabletext-evidencematrix"/>
            </w:pPr>
            <w:r w:rsidRPr="00C70209">
              <w:t>NR</w:t>
            </w:r>
          </w:p>
        </w:tc>
        <w:tc>
          <w:tcPr>
            <w:tcW w:w="514" w:type="pct"/>
            <w:shd w:val="clear" w:color="auto" w:fill="auto"/>
          </w:tcPr>
          <w:p w14:paraId="46DA1392" w14:textId="77777777" w:rsidR="00DF2BB6" w:rsidRPr="00C70209" w:rsidRDefault="00DF2BB6" w:rsidP="003131E2">
            <w:pPr>
              <w:pStyle w:val="Tabletext-evidencematrix"/>
            </w:pPr>
            <w:r w:rsidRPr="00C70209">
              <w:t>NR</w:t>
            </w:r>
          </w:p>
        </w:tc>
        <w:tc>
          <w:tcPr>
            <w:tcW w:w="605" w:type="pct"/>
            <w:shd w:val="clear" w:color="auto" w:fill="auto"/>
          </w:tcPr>
          <w:p w14:paraId="372DA2DA" w14:textId="77777777" w:rsidR="00DF2BB6" w:rsidRPr="00C70209" w:rsidRDefault="00DF2BB6" w:rsidP="003131E2">
            <w:pPr>
              <w:pStyle w:val="Tabletext-evidencematrix"/>
              <w:rPr>
                <w:rStyle w:val="Emphasis"/>
              </w:rPr>
            </w:pPr>
            <w:r w:rsidRPr="00C70209">
              <w:rPr>
                <w:rStyle w:val="Emphasis"/>
              </w:rPr>
              <w:t>No significant difference</w:t>
            </w:r>
          </w:p>
          <w:p w14:paraId="6CCD64BA" w14:textId="77C550C4" w:rsidR="00DF2BB6" w:rsidRPr="00C70209" w:rsidRDefault="001A475D" w:rsidP="003131E2">
            <w:pPr>
              <w:pStyle w:val="Tabletext-evidencematrix"/>
            </w:pPr>
            <w:r w:rsidRPr="001A475D">
              <w:rPr>
                <w:i/>
              </w:rPr>
              <w:t>P = </w:t>
            </w:r>
            <w:r w:rsidR="00DF2BB6" w:rsidRPr="00C70209">
              <w:t>NR</w:t>
            </w:r>
          </w:p>
        </w:tc>
      </w:tr>
      <w:tr w:rsidR="00DF2BB6" w:rsidRPr="00C70209" w14:paraId="312350F0" w14:textId="77777777" w:rsidTr="003131E2">
        <w:trPr>
          <w:cantSplit/>
          <w:trHeight w:val="986"/>
        </w:trPr>
        <w:tc>
          <w:tcPr>
            <w:tcW w:w="386" w:type="pct"/>
            <w:vMerge/>
            <w:shd w:val="clear" w:color="auto" w:fill="auto"/>
          </w:tcPr>
          <w:p w14:paraId="33DC3FC8" w14:textId="77777777" w:rsidR="00DF2BB6" w:rsidRPr="00C70209" w:rsidRDefault="00DF2BB6" w:rsidP="003131E2">
            <w:pPr>
              <w:pStyle w:val="Tabletext-evidencematrix"/>
              <w:rPr>
                <w:szCs w:val="16"/>
              </w:rPr>
            </w:pPr>
          </w:p>
        </w:tc>
        <w:tc>
          <w:tcPr>
            <w:tcW w:w="489" w:type="pct"/>
            <w:vMerge/>
            <w:shd w:val="clear" w:color="auto" w:fill="auto"/>
          </w:tcPr>
          <w:p w14:paraId="2387ADEE" w14:textId="77777777" w:rsidR="00DF2BB6" w:rsidRPr="00C70209" w:rsidRDefault="00DF2BB6" w:rsidP="003131E2">
            <w:pPr>
              <w:pStyle w:val="Tabletext-evidencematrix"/>
              <w:rPr>
                <w:szCs w:val="16"/>
              </w:rPr>
            </w:pPr>
          </w:p>
        </w:tc>
        <w:tc>
          <w:tcPr>
            <w:tcW w:w="489" w:type="pct"/>
            <w:vMerge/>
            <w:shd w:val="clear" w:color="auto" w:fill="auto"/>
          </w:tcPr>
          <w:p w14:paraId="272847DF" w14:textId="77777777" w:rsidR="00DF2BB6" w:rsidRPr="00C70209" w:rsidRDefault="00DF2BB6" w:rsidP="003131E2">
            <w:pPr>
              <w:pStyle w:val="Tabletext-evidencematrix"/>
              <w:rPr>
                <w:szCs w:val="16"/>
              </w:rPr>
            </w:pPr>
          </w:p>
        </w:tc>
        <w:tc>
          <w:tcPr>
            <w:tcW w:w="491" w:type="pct"/>
            <w:vMerge/>
            <w:shd w:val="clear" w:color="auto" w:fill="auto"/>
          </w:tcPr>
          <w:p w14:paraId="4F5A09A2" w14:textId="77777777" w:rsidR="00DF2BB6" w:rsidRPr="00C70209" w:rsidRDefault="00DF2BB6" w:rsidP="003131E2">
            <w:pPr>
              <w:pStyle w:val="Tabletext-evidencematrix"/>
              <w:rPr>
                <w:szCs w:val="16"/>
              </w:rPr>
            </w:pPr>
          </w:p>
        </w:tc>
        <w:tc>
          <w:tcPr>
            <w:tcW w:w="489" w:type="pct"/>
            <w:vMerge/>
            <w:shd w:val="clear" w:color="auto" w:fill="auto"/>
          </w:tcPr>
          <w:p w14:paraId="4C305A9A" w14:textId="77777777" w:rsidR="00DF2BB6" w:rsidRPr="00C70209" w:rsidRDefault="00DF2BB6" w:rsidP="003131E2">
            <w:pPr>
              <w:pStyle w:val="Tabletext-evidencematrix"/>
              <w:rPr>
                <w:szCs w:val="16"/>
              </w:rPr>
            </w:pPr>
          </w:p>
        </w:tc>
        <w:tc>
          <w:tcPr>
            <w:tcW w:w="489" w:type="pct"/>
            <w:shd w:val="clear" w:color="auto" w:fill="auto"/>
          </w:tcPr>
          <w:p w14:paraId="76109C1C" w14:textId="77777777" w:rsidR="00DF2BB6" w:rsidRPr="00C70209" w:rsidRDefault="00DF2BB6" w:rsidP="003131E2">
            <w:pPr>
              <w:pStyle w:val="Tabletext-evidencematrix"/>
            </w:pPr>
            <w:r w:rsidRPr="00C70209">
              <w:t>Confirmed NEC</w:t>
            </w:r>
          </w:p>
          <w:p w14:paraId="7641DA06" w14:textId="77777777" w:rsidR="00DF2BB6" w:rsidRPr="00C70209" w:rsidRDefault="00DF2BB6" w:rsidP="003131E2">
            <w:pPr>
              <w:pStyle w:val="Tabletext-subanalysis"/>
            </w:pPr>
            <w:r w:rsidRPr="00C70209">
              <w:t>*≥Bell’s stage II</w:t>
            </w:r>
          </w:p>
        </w:tc>
        <w:tc>
          <w:tcPr>
            <w:tcW w:w="515" w:type="pct"/>
            <w:shd w:val="clear" w:color="auto" w:fill="auto"/>
          </w:tcPr>
          <w:p w14:paraId="5756221F" w14:textId="77777777" w:rsidR="00DF2BB6" w:rsidRPr="00C70209" w:rsidRDefault="00DF2BB6" w:rsidP="003131E2">
            <w:pPr>
              <w:pStyle w:val="Tabletext-evidencematrix"/>
            </w:pPr>
            <w:r w:rsidRPr="00C70209">
              <w:t>1/96 (1.0%)</w:t>
            </w:r>
          </w:p>
        </w:tc>
        <w:tc>
          <w:tcPr>
            <w:tcW w:w="533" w:type="pct"/>
            <w:shd w:val="clear" w:color="auto" w:fill="auto"/>
          </w:tcPr>
          <w:p w14:paraId="1E67E88A" w14:textId="77777777" w:rsidR="00DF2BB6" w:rsidRPr="00C70209" w:rsidRDefault="00DF2BB6" w:rsidP="003131E2">
            <w:pPr>
              <w:pStyle w:val="Tabletext-evidencematrix"/>
            </w:pPr>
            <w:r w:rsidRPr="00C70209">
              <w:t xml:space="preserve">1/85 (1.2%) </w:t>
            </w:r>
          </w:p>
        </w:tc>
        <w:tc>
          <w:tcPr>
            <w:tcW w:w="514" w:type="pct"/>
            <w:shd w:val="clear" w:color="auto" w:fill="auto"/>
          </w:tcPr>
          <w:p w14:paraId="1350B17B" w14:textId="77777777" w:rsidR="00DF2BB6" w:rsidRPr="00C70209" w:rsidRDefault="00DF2BB6" w:rsidP="003131E2">
            <w:pPr>
              <w:pStyle w:val="Tabletext-evidencematrix"/>
            </w:pPr>
            <w:r w:rsidRPr="00C70209">
              <w:t>0.89 [0.06, 13.94]</w:t>
            </w:r>
            <w:r w:rsidRPr="00C70209">
              <w:rPr>
                <w:vertAlign w:val="superscript"/>
              </w:rPr>
              <w:t xml:space="preserve"> c</w:t>
            </w:r>
          </w:p>
        </w:tc>
        <w:tc>
          <w:tcPr>
            <w:tcW w:w="605" w:type="pct"/>
            <w:shd w:val="clear" w:color="auto" w:fill="auto"/>
          </w:tcPr>
          <w:p w14:paraId="19B569C4" w14:textId="77777777" w:rsidR="00DF2BB6" w:rsidRPr="00C70209" w:rsidRDefault="00DF2BB6" w:rsidP="003131E2">
            <w:pPr>
              <w:pStyle w:val="Tabletext-evidencematrix"/>
              <w:rPr>
                <w:rStyle w:val="Emphasis"/>
              </w:rPr>
            </w:pPr>
            <w:r w:rsidRPr="00C70209">
              <w:rPr>
                <w:rStyle w:val="Emphasis"/>
              </w:rPr>
              <w:t>No significant difference</w:t>
            </w:r>
          </w:p>
          <w:p w14:paraId="5FA752E0" w14:textId="27A570D4" w:rsidR="00DF2BB6" w:rsidRPr="00C70209" w:rsidRDefault="001A475D" w:rsidP="003131E2">
            <w:pPr>
              <w:pStyle w:val="Tabletext-evidencematrix"/>
            </w:pPr>
            <w:r w:rsidRPr="001A475D">
              <w:rPr>
                <w:i/>
              </w:rPr>
              <w:t>P = </w:t>
            </w:r>
            <w:r w:rsidR="00DF2BB6" w:rsidRPr="00C70209">
              <w:t>0.93</w:t>
            </w:r>
            <w:r w:rsidR="00DF2BB6" w:rsidRPr="00C70209">
              <w:rPr>
                <w:vertAlign w:val="superscript"/>
              </w:rPr>
              <w:t>c</w:t>
            </w:r>
          </w:p>
        </w:tc>
      </w:tr>
      <w:tr w:rsidR="00DF2BB6" w:rsidRPr="00C70209" w14:paraId="64C78702" w14:textId="77777777" w:rsidTr="003131E2">
        <w:trPr>
          <w:cantSplit/>
          <w:trHeight w:val="986"/>
        </w:trPr>
        <w:tc>
          <w:tcPr>
            <w:tcW w:w="386" w:type="pct"/>
            <w:vMerge/>
            <w:shd w:val="clear" w:color="auto" w:fill="auto"/>
          </w:tcPr>
          <w:p w14:paraId="32E4E0CE" w14:textId="77777777" w:rsidR="00DF2BB6" w:rsidRPr="00C70209" w:rsidRDefault="00DF2BB6" w:rsidP="003131E2">
            <w:pPr>
              <w:pStyle w:val="Tabletext-evidencematrix"/>
              <w:rPr>
                <w:szCs w:val="16"/>
              </w:rPr>
            </w:pPr>
          </w:p>
        </w:tc>
        <w:tc>
          <w:tcPr>
            <w:tcW w:w="489" w:type="pct"/>
            <w:vMerge/>
            <w:shd w:val="clear" w:color="auto" w:fill="auto"/>
          </w:tcPr>
          <w:p w14:paraId="1190FB9B" w14:textId="77777777" w:rsidR="00DF2BB6" w:rsidRPr="00C70209" w:rsidRDefault="00DF2BB6" w:rsidP="003131E2">
            <w:pPr>
              <w:pStyle w:val="Tabletext-evidencematrix"/>
              <w:rPr>
                <w:szCs w:val="16"/>
              </w:rPr>
            </w:pPr>
          </w:p>
        </w:tc>
        <w:tc>
          <w:tcPr>
            <w:tcW w:w="489" w:type="pct"/>
            <w:vMerge/>
            <w:shd w:val="clear" w:color="auto" w:fill="auto"/>
          </w:tcPr>
          <w:p w14:paraId="021128B4" w14:textId="77777777" w:rsidR="00DF2BB6" w:rsidRPr="00C70209" w:rsidRDefault="00DF2BB6" w:rsidP="003131E2">
            <w:pPr>
              <w:pStyle w:val="Tabletext-evidencematrix"/>
              <w:rPr>
                <w:szCs w:val="16"/>
              </w:rPr>
            </w:pPr>
          </w:p>
        </w:tc>
        <w:tc>
          <w:tcPr>
            <w:tcW w:w="491" w:type="pct"/>
            <w:vMerge/>
            <w:shd w:val="clear" w:color="auto" w:fill="auto"/>
          </w:tcPr>
          <w:p w14:paraId="67532820" w14:textId="77777777" w:rsidR="00DF2BB6" w:rsidRPr="00C70209" w:rsidRDefault="00DF2BB6" w:rsidP="003131E2">
            <w:pPr>
              <w:pStyle w:val="Tabletext-evidencematrix"/>
              <w:rPr>
                <w:szCs w:val="16"/>
              </w:rPr>
            </w:pPr>
          </w:p>
        </w:tc>
        <w:tc>
          <w:tcPr>
            <w:tcW w:w="489" w:type="pct"/>
            <w:vMerge/>
            <w:shd w:val="clear" w:color="auto" w:fill="auto"/>
          </w:tcPr>
          <w:p w14:paraId="7C37504E" w14:textId="77777777" w:rsidR="00DF2BB6" w:rsidRPr="00C70209" w:rsidRDefault="00DF2BB6" w:rsidP="003131E2">
            <w:pPr>
              <w:pStyle w:val="Tabletext-evidencematrix"/>
              <w:rPr>
                <w:szCs w:val="16"/>
              </w:rPr>
            </w:pPr>
          </w:p>
        </w:tc>
        <w:tc>
          <w:tcPr>
            <w:tcW w:w="489" w:type="pct"/>
            <w:shd w:val="clear" w:color="auto" w:fill="auto"/>
          </w:tcPr>
          <w:p w14:paraId="7110BAC4" w14:textId="77777777" w:rsidR="00DF2BB6" w:rsidRPr="00C70209" w:rsidRDefault="00DF2BB6" w:rsidP="003131E2">
            <w:pPr>
              <w:pStyle w:val="Tabletext-evidencematrix"/>
            </w:pPr>
            <w:r w:rsidRPr="00C70209">
              <w:t>Suspected NEC</w:t>
            </w:r>
          </w:p>
        </w:tc>
        <w:tc>
          <w:tcPr>
            <w:tcW w:w="515" w:type="pct"/>
            <w:shd w:val="clear" w:color="auto" w:fill="auto"/>
          </w:tcPr>
          <w:p w14:paraId="29D9E9EA" w14:textId="77777777" w:rsidR="00DF2BB6" w:rsidRPr="00C70209" w:rsidRDefault="00DF2BB6" w:rsidP="003131E2">
            <w:pPr>
              <w:pStyle w:val="Tabletext-evidencematrix"/>
            </w:pPr>
            <w:r w:rsidRPr="00C70209">
              <w:t>6/96 (6.3%)</w:t>
            </w:r>
          </w:p>
        </w:tc>
        <w:tc>
          <w:tcPr>
            <w:tcW w:w="533" w:type="pct"/>
            <w:shd w:val="clear" w:color="auto" w:fill="auto"/>
          </w:tcPr>
          <w:p w14:paraId="27EF8176" w14:textId="77777777" w:rsidR="00DF2BB6" w:rsidRPr="00C70209" w:rsidRDefault="00DF2BB6" w:rsidP="003131E2">
            <w:pPr>
              <w:pStyle w:val="Tabletext-evidencematrix"/>
            </w:pPr>
            <w:r w:rsidRPr="00C70209">
              <w:t>4/85 (4.7%)</w:t>
            </w:r>
          </w:p>
        </w:tc>
        <w:tc>
          <w:tcPr>
            <w:tcW w:w="514" w:type="pct"/>
            <w:shd w:val="clear" w:color="auto" w:fill="auto"/>
          </w:tcPr>
          <w:p w14:paraId="2A466256" w14:textId="77777777" w:rsidR="00DF2BB6" w:rsidRPr="00C70209" w:rsidRDefault="00DF2BB6" w:rsidP="003131E2">
            <w:pPr>
              <w:pStyle w:val="Tabletext-evidencematrix"/>
            </w:pPr>
            <w:r w:rsidRPr="00C70209">
              <w:t>1.33 [0.39, 4.55]</w:t>
            </w:r>
            <w:r w:rsidRPr="00C70209">
              <w:rPr>
                <w:vertAlign w:val="superscript"/>
              </w:rPr>
              <w:t xml:space="preserve"> c</w:t>
            </w:r>
          </w:p>
        </w:tc>
        <w:tc>
          <w:tcPr>
            <w:tcW w:w="605" w:type="pct"/>
            <w:shd w:val="clear" w:color="auto" w:fill="auto"/>
          </w:tcPr>
          <w:p w14:paraId="6937483E" w14:textId="77777777" w:rsidR="00DF2BB6" w:rsidRPr="00C70209" w:rsidRDefault="00DF2BB6" w:rsidP="003131E2">
            <w:pPr>
              <w:pStyle w:val="Tabletext-evidencematrix"/>
              <w:rPr>
                <w:rStyle w:val="Emphasis"/>
              </w:rPr>
            </w:pPr>
            <w:r w:rsidRPr="00C70209">
              <w:rPr>
                <w:rStyle w:val="Emphasis"/>
              </w:rPr>
              <w:t>No significant difference</w:t>
            </w:r>
          </w:p>
          <w:p w14:paraId="08DB6BE9" w14:textId="6BF6758D" w:rsidR="00DF2BB6" w:rsidRPr="00C70209" w:rsidRDefault="001A475D" w:rsidP="003131E2">
            <w:pPr>
              <w:pStyle w:val="Tabletext-evidencematrix"/>
            </w:pPr>
            <w:r w:rsidRPr="001A475D">
              <w:rPr>
                <w:i/>
              </w:rPr>
              <w:t>P = </w:t>
            </w:r>
            <w:r w:rsidR="00DF2BB6" w:rsidRPr="00C70209">
              <w:t>0.65</w:t>
            </w:r>
            <w:r w:rsidR="00DF2BB6" w:rsidRPr="00C70209">
              <w:rPr>
                <w:vertAlign w:val="superscript"/>
              </w:rPr>
              <w:t xml:space="preserve"> c</w:t>
            </w:r>
          </w:p>
        </w:tc>
      </w:tr>
    </w:tbl>
    <w:p w14:paraId="55934EDD" w14:textId="77777777" w:rsidR="00DF2BB6" w:rsidRPr="00C70209" w:rsidRDefault="00DF2BB6" w:rsidP="003131E2">
      <w:pPr>
        <w:pStyle w:val="TabFigNotes0noindent"/>
      </w:pPr>
      <w:r w:rsidRPr="00C70209">
        <w:t>BPD, bronchopulmonary dysplasia; CI, confidence interval; NEC, necrotising enterocolitis; NR, not reported; ROP, retinopathy of prematurity; RR, risk ratio; VLBW, very low birth weight</w:t>
      </w:r>
    </w:p>
    <w:p w14:paraId="0F4546C9"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FB93FF8" w14:textId="3E1E2E64"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0D7FAB7" w14:textId="77777777" w:rsidR="00DF2BB6" w:rsidRPr="00C70209" w:rsidRDefault="00DF2BB6" w:rsidP="003131E2">
      <w:pPr>
        <w:pStyle w:val="TabFigNotes0noindent"/>
      </w:pPr>
      <w:r w:rsidRPr="00C70209">
        <w:rPr>
          <w:b/>
        </w:rPr>
        <w:t>c.</w:t>
      </w:r>
      <w:r w:rsidRPr="00C70209">
        <w:t xml:space="preserve"> Calculated post-hoc using RevMan 5.1.2.</w:t>
      </w:r>
    </w:p>
    <w:p w14:paraId="68BA0E6D" w14:textId="61767AAA" w:rsidR="00DF2BB6" w:rsidRPr="00C70209" w:rsidRDefault="00DF2BB6" w:rsidP="003131E2">
      <w:pPr>
        <w:pStyle w:val="TabFigNotes0noindent"/>
      </w:pPr>
      <w:r w:rsidRPr="00C70209">
        <w:rPr>
          <w:b/>
        </w:rPr>
        <w:t>d.</w:t>
      </w:r>
      <w:r w:rsidRPr="00C70209">
        <w:t xml:space="preserve"> </w:t>
      </w:r>
      <w:r w:rsidR="001A475D" w:rsidRPr="001A475D">
        <w:rPr>
          <w:i/>
        </w:rPr>
        <w:t>P-</w:t>
      </w:r>
      <w:r w:rsidRPr="00C70209">
        <w:t>value as reported by study authors.</w:t>
      </w:r>
    </w:p>
    <w:p w14:paraId="44C86488" w14:textId="77777777" w:rsidR="00DF2BB6" w:rsidRPr="00C70209" w:rsidRDefault="00DF2BB6" w:rsidP="003131E2">
      <w:pPr>
        <w:sectPr w:rsidR="00DF2BB6" w:rsidRPr="00C70209" w:rsidSect="00130F03">
          <w:pgSz w:w="16839" w:h="11907" w:orient="landscape" w:code="9"/>
          <w:pgMar w:top="1440" w:right="1440" w:bottom="1440" w:left="1440" w:header="720" w:footer="720" w:gutter="0"/>
          <w:cols w:space="720"/>
          <w:docGrid w:linePitch="360"/>
        </w:sectPr>
      </w:pPr>
    </w:p>
    <w:p w14:paraId="56C595B0" w14:textId="77777777" w:rsidR="00DF2BB6" w:rsidRPr="00C70209" w:rsidRDefault="00DF2BB6" w:rsidP="003131E2"/>
    <w:p w14:paraId="750C6A6F" w14:textId="75ED3959" w:rsidR="00DF2BB6" w:rsidRPr="00C70209" w:rsidRDefault="00DF2BB6" w:rsidP="003131E2">
      <w:pPr>
        <w:pStyle w:val="Caption"/>
        <w:ind w:left="2070"/>
      </w:pPr>
      <w:bookmarkStart w:id="445" w:name="_Ref403479051"/>
      <w:bookmarkStart w:id="446" w:name="_Toc421795383"/>
      <w:bookmarkStart w:id="447" w:name="_Toc427747251"/>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2</w:t>
      </w:r>
      <w:r w:rsidRPr="00C70209">
        <w:fldChar w:fldCharType="end"/>
      </w:r>
      <w:bookmarkEnd w:id="445"/>
      <w:r w:rsidRPr="00C70209">
        <w:tab/>
        <w:t>Meta-analysis of iron versus no iron in preterm infants – ROP, BPD and NEC</w:t>
      </w:r>
      <w:bookmarkEnd w:id="446"/>
      <w:bookmarkEnd w:id="447"/>
    </w:p>
    <w:p w14:paraId="785C1AEF" w14:textId="77777777" w:rsidR="00DF2BB6" w:rsidRPr="00C70209" w:rsidRDefault="00DF2BB6" w:rsidP="003131E2">
      <w:pPr>
        <w:pStyle w:val="BodyText"/>
      </w:pPr>
      <w:r w:rsidRPr="00C70209">
        <w:rPr>
          <w:noProof/>
        </w:rPr>
        <w:drawing>
          <wp:inline distT="0" distB="0" distL="0" distR="0" wp14:anchorId="4C9C7E83" wp14:editId="2AAE3524">
            <wp:extent cx="4985143" cy="5142857"/>
            <wp:effectExtent l="19050" t="19050" r="2540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terms Iron vs no no iron number of ROP, BPD, NEC.emf"/>
                    <pic:cNvPicPr/>
                  </pic:nvPicPr>
                  <pic:blipFill>
                    <a:blip r:embed="rId48">
                      <a:extLst>
                        <a:ext uri="{28A0092B-C50C-407E-A947-70E740481C1C}">
                          <a14:useLocalDpi xmlns:a14="http://schemas.microsoft.com/office/drawing/2010/main" val="0"/>
                        </a:ext>
                      </a:extLst>
                    </a:blip>
                    <a:stretch>
                      <a:fillRect/>
                    </a:stretch>
                  </pic:blipFill>
                  <pic:spPr>
                    <a:xfrm>
                      <a:off x="0" y="0"/>
                      <a:ext cx="4985143" cy="5142857"/>
                    </a:xfrm>
                    <a:prstGeom prst="rect">
                      <a:avLst/>
                    </a:prstGeom>
                    <a:ln w="12696" cmpd="sng">
                      <a:solidFill>
                        <a:srgbClr val="000000"/>
                      </a:solidFill>
                      <a:prstDash val="solid"/>
                    </a:ln>
                  </pic:spPr>
                </pic:pic>
              </a:graphicData>
            </a:graphic>
          </wp:inline>
        </w:drawing>
      </w:r>
    </w:p>
    <w:p w14:paraId="00823159" w14:textId="77777777" w:rsidR="00DF2BB6" w:rsidRPr="00C70209" w:rsidRDefault="00DF2BB6" w:rsidP="003131E2">
      <w:pPr>
        <w:pStyle w:val="Footnote"/>
      </w:pPr>
    </w:p>
    <w:p w14:paraId="1DABD3D0" w14:textId="77777777" w:rsidR="00DF2BB6" w:rsidRPr="00C70209" w:rsidRDefault="00DF2BB6" w:rsidP="003131E2">
      <w:pPr>
        <w:spacing w:after="200"/>
        <w:rPr>
          <w:rFonts w:ascii="Tahoma" w:hAnsi="Tahoma"/>
          <w:b/>
          <w:bCs/>
          <w:iCs/>
          <w:color w:val="808080"/>
          <w:sz w:val="20"/>
        </w:rPr>
      </w:pPr>
      <w:r w:rsidRPr="00C70209">
        <w:br w:type="page"/>
      </w:r>
    </w:p>
    <w:p w14:paraId="63E99A0B" w14:textId="77777777" w:rsidR="00DF2BB6" w:rsidRPr="00C70209" w:rsidRDefault="00DF2BB6" w:rsidP="003131E2">
      <w:pPr>
        <w:pStyle w:val="Heading6"/>
      </w:pPr>
      <w:r w:rsidRPr="00C70209">
        <w:t>Mortality</w:t>
      </w:r>
    </w:p>
    <w:p w14:paraId="13C78847" w14:textId="74B629A3" w:rsidR="00DF2BB6" w:rsidRPr="00C70209" w:rsidRDefault="00DF2BB6" w:rsidP="003131E2">
      <w:pPr>
        <w:pStyle w:val="BodyText"/>
      </w:pPr>
      <w:r w:rsidRPr="00C70209">
        <w:t xml:space="preserve">Two RCTs were identified (Taylor 2013, Franz 2000) that reported all-cause mortality in preterm infants with VLBW or ELBW who had received oral iron supplements compared with no additional iron supplements. Neither study was sufficiently powered to detect differences in mortality. A summary of the results from these studies is provided in </w:t>
      </w:r>
      <w:r w:rsidRPr="00C70209">
        <w:rPr>
          <w:b/>
          <w:highlight w:val="yellow"/>
        </w:rPr>
        <w:fldChar w:fldCharType="begin"/>
      </w:r>
      <w:r w:rsidRPr="00C70209">
        <w:rPr>
          <w:b/>
        </w:rPr>
        <w:instrText xml:space="preserve"> REF _Ref411518631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6</w:t>
      </w:r>
      <w:r w:rsidRPr="00C70209">
        <w:rPr>
          <w:b/>
          <w:highlight w:val="yellow"/>
        </w:rPr>
        <w:fldChar w:fldCharType="end"/>
      </w:r>
      <w:r w:rsidRPr="00C70209">
        <w:t>.</w:t>
      </w:r>
    </w:p>
    <w:p w14:paraId="68C3D9B7" w14:textId="77777777" w:rsidR="00DF2BB6" w:rsidRPr="00C70209" w:rsidRDefault="00DF2BB6" w:rsidP="003131E2">
      <w:pPr>
        <w:pStyle w:val="BodyText"/>
      </w:pPr>
      <w:r w:rsidRPr="00C70209">
        <w:t>Taylor (2013) reported two deaths (one in each group) before 36 weeks postmenstrual age (RR 0.97; 95% CI 0.06, 15.28); both deaths were attributed to NEC.</w:t>
      </w:r>
    </w:p>
    <w:p w14:paraId="3C843E16" w14:textId="0B684263" w:rsidR="00DF2BB6" w:rsidRPr="00C70209" w:rsidRDefault="00DF2BB6" w:rsidP="003131E2">
      <w:pPr>
        <w:pStyle w:val="BodyText"/>
      </w:pPr>
      <w:r w:rsidRPr="00C70209">
        <w:t>Franz (2000) reported four deaths (two in each group) (RR 0.94; 95% CI 0.14, 6.57) but no further details were provided.</w:t>
      </w:r>
    </w:p>
    <w:p w14:paraId="384EAE74" w14:textId="77777777" w:rsidR="00DF2BB6" w:rsidRPr="00C70209" w:rsidRDefault="00DF2BB6" w:rsidP="003131E2">
      <w:pPr>
        <w:pStyle w:val="BodyText"/>
      </w:pPr>
    </w:p>
    <w:p w14:paraId="3D877786" w14:textId="77777777" w:rsidR="00DF2BB6" w:rsidRPr="00C70209" w:rsidRDefault="00DF2BB6" w:rsidP="003131E2">
      <w:pPr>
        <w:sectPr w:rsidR="00DF2BB6" w:rsidRPr="00C70209" w:rsidSect="00130F03">
          <w:pgSz w:w="11907" w:h="16839" w:code="9"/>
          <w:pgMar w:top="1440" w:right="1440" w:bottom="1440" w:left="1440" w:header="720" w:footer="720" w:gutter="0"/>
          <w:cols w:space="720"/>
          <w:docGrid w:linePitch="360"/>
        </w:sectPr>
      </w:pPr>
    </w:p>
    <w:p w14:paraId="1101324A" w14:textId="39C7804B" w:rsidR="00DF2BB6" w:rsidRPr="00C70209" w:rsidRDefault="00DF2BB6" w:rsidP="003131E2">
      <w:pPr>
        <w:pStyle w:val="Caption"/>
      </w:pPr>
      <w:bookmarkStart w:id="448" w:name="_Ref411518631"/>
      <w:bookmarkStart w:id="449" w:name="_Toc423015365"/>
      <w:bookmarkStart w:id="450" w:name="_Toc42774711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6</w:t>
      </w:r>
      <w:r w:rsidR="00130F03" w:rsidRPr="00C70209">
        <w:fldChar w:fldCharType="end"/>
      </w:r>
      <w:bookmarkEnd w:id="448"/>
      <w:r w:rsidRPr="00C70209">
        <w:tab/>
        <w:t>Preterm infants: Results for oral and/or parenteral iron versus no iron – Mortality</w:t>
      </w:r>
      <w:bookmarkEnd w:id="449"/>
      <w:bookmarkEnd w:id="45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92"/>
        <w:gridCol w:w="1392"/>
        <w:gridCol w:w="1395"/>
        <w:gridCol w:w="1392"/>
        <w:gridCol w:w="1395"/>
        <w:gridCol w:w="1466"/>
        <w:gridCol w:w="1466"/>
        <w:gridCol w:w="1466"/>
        <w:gridCol w:w="1712"/>
      </w:tblGrid>
      <w:tr w:rsidR="00DF2BB6" w:rsidRPr="00C70209" w14:paraId="3EFFDB32" w14:textId="77777777" w:rsidTr="003131E2">
        <w:trPr>
          <w:cantSplit/>
          <w:tblHeader/>
        </w:trPr>
        <w:tc>
          <w:tcPr>
            <w:tcW w:w="388" w:type="pct"/>
            <w:vMerge w:val="restart"/>
            <w:tcBorders>
              <w:bottom w:val="single" w:sz="4" w:space="0" w:color="auto"/>
            </w:tcBorders>
          </w:tcPr>
          <w:p w14:paraId="75F2F5DB" w14:textId="77777777" w:rsidR="00DF2BB6" w:rsidRPr="00C70209" w:rsidRDefault="00DF2BB6" w:rsidP="003131E2">
            <w:pPr>
              <w:pStyle w:val="TableH2"/>
              <w:rPr>
                <w:rFonts w:eastAsia="Arial Unicode MS"/>
              </w:rPr>
            </w:pPr>
            <w:r w:rsidRPr="00C70209">
              <w:rPr>
                <w:rFonts w:eastAsia="Arial Unicode MS"/>
              </w:rPr>
              <w:t>Study</w:t>
            </w:r>
          </w:p>
          <w:p w14:paraId="04CEBC83"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0A229B13" w14:textId="77777777" w:rsidR="00DF2BB6" w:rsidRPr="00C70209" w:rsidRDefault="00DF2BB6" w:rsidP="003131E2">
            <w:pPr>
              <w:pStyle w:val="TableH2"/>
              <w:rPr>
                <w:rFonts w:eastAsia="Arial Unicode MS"/>
              </w:rPr>
            </w:pPr>
            <w:r w:rsidRPr="00C70209">
              <w:rPr>
                <w:rFonts w:eastAsia="Arial Unicode MS"/>
                <w:i/>
              </w:rPr>
              <w:t>Quality</w:t>
            </w:r>
          </w:p>
        </w:tc>
        <w:tc>
          <w:tcPr>
            <w:tcW w:w="491" w:type="pct"/>
            <w:vMerge w:val="restart"/>
          </w:tcPr>
          <w:p w14:paraId="6CA3E531"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1" w:type="pct"/>
            <w:vMerge w:val="restart"/>
          </w:tcPr>
          <w:p w14:paraId="669C78F7"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2" w:type="pct"/>
            <w:vMerge w:val="restart"/>
          </w:tcPr>
          <w:p w14:paraId="1BD998CA" w14:textId="77777777" w:rsidR="00DF2BB6" w:rsidRPr="00C70209" w:rsidRDefault="00DF2BB6" w:rsidP="003131E2">
            <w:pPr>
              <w:pStyle w:val="TableH2"/>
              <w:rPr>
                <w:rFonts w:eastAsia="Arial Unicode MS"/>
              </w:rPr>
            </w:pPr>
            <w:r w:rsidRPr="00C70209">
              <w:rPr>
                <w:rFonts w:eastAsia="Arial Unicode MS"/>
              </w:rPr>
              <w:t>Setting</w:t>
            </w:r>
          </w:p>
          <w:p w14:paraId="05C736EE" w14:textId="77777777" w:rsidR="00DF2BB6" w:rsidRPr="00C70209" w:rsidRDefault="00DF2BB6" w:rsidP="003131E2">
            <w:pPr>
              <w:pStyle w:val="TableH2"/>
              <w:rPr>
                <w:rFonts w:eastAsia="Arial Unicode MS"/>
              </w:rPr>
            </w:pPr>
            <w:r w:rsidRPr="00C70209">
              <w:rPr>
                <w:rFonts w:eastAsia="Arial Unicode MS"/>
              </w:rPr>
              <w:t>Location</w:t>
            </w:r>
          </w:p>
        </w:tc>
        <w:tc>
          <w:tcPr>
            <w:tcW w:w="491" w:type="pct"/>
            <w:vMerge w:val="restart"/>
          </w:tcPr>
          <w:p w14:paraId="46930F1E" w14:textId="1B663432" w:rsidR="00DF2BB6" w:rsidRPr="00C70209" w:rsidRDefault="00DF2BB6" w:rsidP="003131E2">
            <w:pPr>
              <w:pStyle w:val="TableH2"/>
              <w:rPr>
                <w:rFonts w:eastAsia="Arial Unicode MS"/>
              </w:rPr>
            </w:pPr>
            <w:r w:rsidRPr="00C70209">
              <w:rPr>
                <w:rFonts w:eastAsia="Arial Unicode MS"/>
              </w:rPr>
              <w:t>Intervention versus comparator</w:t>
            </w:r>
          </w:p>
        </w:tc>
        <w:tc>
          <w:tcPr>
            <w:tcW w:w="492" w:type="pct"/>
            <w:vMerge w:val="restart"/>
            <w:tcBorders>
              <w:bottom w:val="single" w:sz="4" w:space="0" w:color="auto"/>
            </w:tcBorders>
          </w:tcPr>
          <w:p w14:paraId="12B7D6C1" w14:textId="77777777" w:rsidR="00DF2BB6" w:rsidRPr="00C70209" w:rsidRDefault="00DF2BB6" w:rsidP="003131E2">
            <w:pPr>
              <w:pStyle w:val="TableH2"/>
              <w:rPr>
                <w:rFonts w:eastAsia="Arial Unicode MS"/>
              </w:rPr>
            </w:pPr>
            <w:r w:rsidRPr="00C70209">
              <w:rPr>
                <w:rFonts w:eastAsia="Arial Unicode MS"/>
              </w:rPr>
              <w:t>Outcome</w:t>
            </w:r>
          </w:p>
        </w:tc>
        <w:tc>
          <w:tcPr>
            <w:tcW w:w="2155" w:type="pct"/>
            <w:gridSpan w:val="4"/>
          </w:tcPr>
          <w:p w14:paraId="31B67053"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7193FAE7" w14:textId="77777777" w:rsidTr="003131E2">
        <w:trPr>
          <w:cantSplit/>
          <w:tblHeader/>
        </w:trPr>
        <w:tc>
          <w:tcPr>
            <w:tcW w:w="388" w:type="pct"/>
            <w:vMerge/>
            <w:tcBorders>
              <w:bottom w:val="single" w:sz="4" w:space="0" w:color="auto"/>
            </w:tcBorders>
          </w:tcPr>
          <w:p w14:paraId="7888EC18" w14:textId="77777777" w:rsidR="00DF2BB6" w:rsidRPr="00C70209" w:rsidRDefault="00DF2BB6" w:rsidP="003131E2">
            <w:pPr>
              <w:pStyle w:val="TableH2"/>
              <w:rPr>
                <w:rFonts w:eastAsia="Arial Unicode MS"/>
              </w:rPr>
            </w:pPr>
          </w:p>
        </w:tc>
        <w:tc>
          <w:tcPr>
            <w:tcW w:w="491" w:type="pct"/>
            <w:vMerge/>
            <w:tcBorders>
              <w:bottom w:val="single" w:sz="4" w:space="0" w:color="auto"/>
            </w:tcBorders>
          </w:tcPr>
          <w:p w14:paraId="37D65A3E" w14:textId="77777777" w:rsidR="00DF2BB6" w:rsidRPr="00C70209" w:rsidRDefault="00DF2BB6" w:rsidP="003131E2">
            <w:pPr>
              <w:pStyle w:val="TableH2"/>
              <w:rPr>
                <w:rFonts w:eastAsia="Arial Unicode MS"/>
              </w:rPr>
            </w:pPr>
          </w:p>
        </w:tc>
        <w:tc>
          <w:tcPr>
            <w:tcW w:w="491" w:type="pct"/>
            <w:vMerge/>
            <w:tcBorders>
              <w:bottom w:val="single" w:sz="4" w:space="0" w:color="auto"/>
            </w:tcBorders>
          </w:tcPr>
          <w:p w14:paraId="3550CA60" w14:textId="77777777" w:rsidR="00DF2BB6" w:rsidRPr="00C70209" w:rsidRDefault="00DF2BB6" w:rsidP="003131E2">
            <w:pPr>
              <w:pStyle w:val="TableH2"/>
              <w:rPr>
                <w:rFonts w:eastAsia="Arial Unicode MS"/>
              </w:rPr>
            </w:pPr>
          </w:p>
        </w:tc>
        <w:tc>
          <w:tcPr>
            <w:tcW w:w="492" w:type="pct"/>
            <w:vMerge/>
            <w:tcBorders>
              <w:bottom w:val="single" w:sz="4" w:space="0" w:color="auto"/>
            </w:tcBorders>
          </w:tcPr>
          <w:p w14:paraId="77709425" w14:textId="77777777" w:rsidR="00DF2BB6" w:rsidRPr="00C70209" w:rsidRDefault="00DF2BB6" w:rsidP="003131E2">
            <w:pPr>
              <w:pStyle w:val="TableH2"/>
              <w:rPr>
                <w:rFonts w:eastAsia="Arial Unicode MS"/>
              </w:rPr>
            </w:pPr>
          </w:p>
        </w:tc>
        <w:tc>
          <w:tcPr>
            <w:tcW w:w="491" w:type="pct"/>
            <w:vMerge/>
            <w:tcBorders>
              <w:bottom w:val="single" w:sz="4" w:space="0" w:color="auto"/>
            </w:tcBorders>
          </w:tcPr>
          <w:p w14:paraId="34F05663" w14:textId="77777777" w:rsidR="00DF2BB6" w:rsidRPr="00C70209" w:rsidRDefault="00DF2BB6" w:rsidP="003131E2">
            <w:pPr>
              <w:pStyle w:val="TableH2"/>
              <w:rPr>
                <w:rFonts w:eastAsia="Arial Unicode MS"/>
              </w:rPr>
            </w:pPr>
          </w:p>
        </w:tc>
        <w:tc>
          <w:tcPr>
            <w:tcW w:w="492" w:type="pct"/>
            <w:vMerge/>
            <w:tcBorders>
              <w:bottom w:val="single" w:sz="4" w:space="0" w:color="auto"/>
            </w:tcBorders>
          </w:tcPr>
          <w:p w14:paraId="032EF30E" w14:textId="77777777" w:rsidR="00DF2BB6" w:rsidRPr="00C70209" w:rsidRDefault="00DF2BB6" w:rsidP="003131E2">
            <w:pPr>
              <w:pStyle w:val="TableH2"/>
              <w:rPr>
                <w:rFonts w:eastAsia="Arial Unicode MS"/>
              </w:rPr>
            </w:pPr>
          </w:p>
        </w:tc>
        <w:tc>
          <w:tcPr>
            <w:tcW w:w="517" w:type="pct"/>
            <w:tcBorders>
              <w:bottom w:val="single" w:sz="4" w:space="0" w:color="auto"/>
            </w:tcBorders>
          </w:tcPr>
          <w:p w14:paraId="3B2F0075" w14:textId="77777777" w:rsidR="00DF2BB6" w:rsidRPr="00C70209" w:rsidRDefault="00DF2BB6" w:rsidP="003131E2">
            <w:pPr>
              <w:pStyle w:val="TableH2"/>
              <w:rPr>
                <w:rFonts w:eastAsia="Arial Unicode MS"/>
              </w:rPr>
            </w:pPr>
            <w:r w:rsidRPr="00C70209">
              <w:rPr>
                <w:rFonts w:eastAsia="Arial Unicode MS"/>
              </w:rPr>
              <w:t>Iron therapy</w:t>
            </w:r>
          </w:p>
          <w:p w14:paraId="15314DF8" w14:textId="77777777" w:rsidR="00DF2BB6" w:rsidRPr="00C70209" w:rsidRDefault="00DF2BB6" w:rsidP="003131E2">
            <w:pPr>
              <w:pStyle w:val="TableH2"/>
              <w:rPr>
                <w:rFonts w:eastAsia="Arial Unicode MS"/>
              </w:rPr>
            </w:pPr>
            <w:r w:rsidRPr="00C70209">
              <w:rPr>
                <w:rFonts w:eastAsia="Arial Unicode MS"/>
              </w:rPr>
              <w:t>n/N (%)</w:t>
            </w:r>
          </w:p>
        </w:tc>
        <w:tc>
          <w:tcPr>
            <w:tcW w:w="517" w:type="pct"/>
            <w:tcBorders>
              <w:bottom w:val="single" w:sz="4" w:space="0" w:color="auto"/>
            </w:tcBorders>
          </w:tcPr>
          <w:p w14:paraId="1F88D5D3" w14:textId="77777777" w:rsidR="00DF2BB6" w:rsidRPr="00C70209" w:rsidRDefault="00DF2BB6" w:rsidP="003131E2">
            <w:pPr>
              <w:pStyle w:val="TableH2"/>
              <w:rPr>
                <w:rFonts w:eastAsia="Arial Unicode MS"/>
              </w:rPr>
            </w:pPr>
            <w:r w:rsidRPr="00C70209">
              <w:rPr>
                <w:rFonts w:eastAsia="Arial Unicode MS"/>
              </w:rPr>
              <w:t>Placebo/no iron therapy</w:t>
            </w:r>
          </w:p>
          <w:p w14:paraId="5F7FB201" w14:textId="77777777" w:rsidR="00DF2BB6" w:rsidRPr="00C70209" w:rsidRDefault="00DF2BB6" w:rsidP="003131E2">
            <w:pPr>
              <w:pStyle w:val="TableH2"/>
              <w:rPr>
                <w:rFonts w:eastAsia="Arial Unicode MS"/>
              </w:rPr>
            </w:pPr>
            <w:r w:rsidRPr="00C70209">
              <w:rPr>
                <w:rFonts w:eastAsia="Arial Unicode MS"/>
              </w:rPr>
              <w:t>n/N (%)</w:t>
            </w:r>
          </w:p>
        </w:tc>
        <w:tc>
          <w:tcPr>
            <w:tcW w:w="517" w:type="pct"/>
            <w:tcBorders>
              <w:bottom w:val="single" w:sz="4" w:space="0" w:color="auto"/>
            </w:tcBorders>
          </w:tcPr>
          <w:p w14:paraId="40DCAC9A" w14:textId="77777777" w:rsidR="00DF2BB6" w:rsidRPr="00C70209" w:rsidRDefault="00DF2BB6" w:rsidP="003131E2">
            <w:pPr>
              <w:pStyle w:val="TableH2"/>
              <w:rPr>
                <w:rFonts w:eastAsia="Arial Unicode MS"/>
              </w:rPr>
            </w:pPr>
            <w:r w:rsidRPr="00C70209">
              <w:rPr>
                <w:rFonts w:eastAsia="Arial Unicode MS"/>
              </w:rPr>
              <w:t>Risk estimate (95% CI)</w:t>
            </w:r>
          </w:p>
        </w:tc>
        <w:tc>
          <w:tcPr>
            <w:tcW w:w="604" w:type="pct"/>
            <w:tcBorders>
              <w:bottom w:val="single" w:sz="4" w:space="0" w:color="auto"/>
            </w:tcBorders>
          </w:tcPr>
          <w:p w14:paraId="6CD65A6C" w14:textId="77777777" w:rsidR="00DF2BB6" w:rsidRPr="00C70209" w:rsidRDefault="00DF2BB6" w:rsidP="003131E2">
            <w:pPr>
              <w:pStyle w:val="TableH3"/>
              <w:rPr>
                <w:rFonts w:eastAsia="Arial Unicode MS"/>
              </w:rPr>
            </w:pPr>
            <w:r w:rsidRPr="00C70209">
              <w:rPr>
                <w:rFonts w:eastAsia="Arial Unicode MS"/>
              </w:rPr>
              <w:t>Statistical significance</w:t>
            </w:r>
          </w:p>
          <w:p w14:paraId="7657D033" w14:textId="31A6D4A3"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21DB352E"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7CD8A65B" w14:textId="77777777" w:rsidTr="003131E2">
        <w:trPr>
          <w:cantSplit/>
          <w:trHeight w:val="269"/>
        </w:trPr>
        <w:tc>
          <w:tcPr>
            <w:tcW w:w="5000" w:type="pct"/>
            <w:gridSpan w:val="10"/>
            <w:shd w:val="clear" w:color="auto" w:fill="000000" w:themeFill="text1"/>
          </w:tcPr>
          <w:p w14:paraId="550D5DE9" w14:textId="77777777" w:rsidR="00DF2BB6" w:rsidRPr="00C70209" w:rsidRDefault="00DF2BB6" w:rsidP="003131E2">
            <w:pPr>
              <w:pStyle w:val="TableH4"/>
              <w:rPr>
                <w:rFonts w:eastAsia="Arial Unicode MS"/>
                <w:lang w:eastAsia="ja-JP"/>
              </w:rPr>
            </w:pPr>
            <w:r w:rsidRPr="00C70209">
              <w:rPr>
                <w:rFonts w:eastAsia="Arial Unicode MS"/>
                <w:lang w:eastAsia="ja-JP"/>
              </w:rPr>
              <w:t>Level II evidence</w:t>
            </w:r>
          </w:p>
        </w:tc>
      </w:tr>
      <w:tr w:rsidR="00DF2BB6" w:rsidRPr="00C70209" w14:paraId="55BD0829" w14:textId="77777777" w:rsidTr="003131E2">
        <w:trPr>
          <w:cantSplit/>
          <w:trHeight w:val="567"/>
        </w:trPr>
        <w:tc>
          <w:tcPr>
            <w:tcW w:w="388" w:type="pct"/>
            <w:shd w:val="clear" w:color="auto" w:fill="auto"/>
          </w:tcPr>
          <w:p w14:paraId="1E72F4C9" w14:textId="0721DF88" w:rsidR="00DF2BB6" w:rsidRPr="00C70209" w:rsidRDefault="00DF2BB6" w:rsidP="003131E2">
            <w:pPr>
              <w:pStyle w:val="Tabletext-evidencematrix"/>
            </w:pPr>
            <w:r w:rsidRPr="00C70209">
              <w:t>Taylor 2013</w:t>
            </w:r>
            <w:r w:rsidRPr="00C70209">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 </w:instrText>
            </w:r>
            <w:r w:rsidR="000E261C">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7</w:t>
            </w:r>
            <w:r w:rsidRPr="00C70209">
              <w:fldChar w:fldCharType="end"/>
            </w:r>
          </w:p>
          <w:p w14:paraId="3B258315" w14:textId="77777777" w:rsidR="00DF2BB6" w:rsidRPr="00C70209" w:rsidRDefault="00DF2BB6" w:rsidP="003131E2">
            <w:pPr>
              <w:pStyle w:val="Tabletext-evidencematrix"/>
            </w:pPr>
            <w:r w:rsidRPr="00C70209">
              <w:t>Level II</w:t>
            </w:r>
          </w:p>
          <w:p w14:paraId="2922A215" w14:textId="77777777" w:rsidR="00DF2BB6" w:rsidRPr="00C70209" w:rsidRDefault="00DF2BB6" w:rsidP="003131E2">
            <w:pPr>
              <w:pStyle w:val="Tabletext-evidencematrix"/>
            </w:pPr>
            <w:r w:rsidRPr="00C70209">
              <w:rPr>
                <w:i/>
              </w:rPr>
              <w:t>Good</w:t>
            </w:r>
          </w:p>
        </w:tc>
        <w:tc>
          <w:tcPr>
            <w:tcW w:w="491" w:type="pct"/>
            <w:shd w:val="clear" w:color="auto" w:fill="auto"/>
          </w:tcPr>
          <w:p w14:paraId="30B0D739" w14:textId="77777777" w:rsidR="00DF2BB6" w:rsidRPr="00C70209" w:rsidRDefault="00DF2BB6" w:rsidP="003131E2">
            <w:pPr>
              <w:pStyle w:val="Tabletext-evidencematrix"/>
            </w:pPr>
            <w:r w:rsidRPr="00C70209">
              <w:t>N=150</w:t>
            </w:r>
          </w:p>
        </w:tc>
        <w:tc>
          <w:tcPr>
            <w:tcW w:w="491" w:type="pct"/>
            <w:shd w:val="clear" w:color="auto" w:fill="auto"/>
          </w:tcPr>
          <w:p w14:paraId="0B3D6626" w14:textId="77777777" w:rsidR="00DF2BB6" w:rsidRPr="00C70209" w:rsidRDefault="00DF2BB6" w:rsidP="003131E2">
            <w:pPr>
              <w:pStyle w:val="Tabletext-evidencematrix"/>
            </w:pPr>
            <w:r w:rsidRPr="00C70209">
              <w:t>Preterm infants with VLBW (&lt;1500 g) who reached 120 mL/kg/day of oral feeds before 32 weeks postmenstrual age</w:t>
            </w:r>
          </w:p>
        </w:tc>
        <w:tc>
          <w:tcPr>
            <w:tcW w:w="492" w:type="pct"/>
            <w:shd w:val="clear" w:color="auto" w:fill="auto"/>
          </w:tcPr>
          <w:p w14:paraId="4D847B5F" w14:textId="77777777" w:rsidR="00DF2BB6" w:rsidRPr="00C70209" w:rsidRDefault="00DF2BB6" w:rsidP="003131E2">
            <w:pPr>
              <w:pStyle w:val="Tabletext-evidencematrix"/>
            </w:pPr>
            <w:r w:rsidRPr="00C70209">
              <w:t>Single hospital, USA</w:t>
            </w:r>
          </w:p>
        </w:tc>
        <w:tc>
          <w:tcPr>
            <w:tcW w:w="491" w:type="pct"/>
            <w:shd w:val="clear" w:color="auto" w:fill="auto"/>
          </w:tcPr>
          <w:p w14:paraId="6E7DD4DC" w14:textId="3AED1BB6" w:rsidR="00DF2BB6" w:rsidRPr="00C70209" w:rsidRDefault="00DF2BB6" w:rsidP="003131E2">
            <w:pPr>
              <w:pStyle w:val="Tabletext-evidencematrix"/>
              <w:rPr>
                <w:szCs w:val="16"/>
              </w:rPr>
            </w:pPr>
            <w:r w:rsidRPr="00C70209">
              <w:rPr>
                <w:szCs w:val="16"/>
              </w:rPr>
              <w:t>Oral iron supplement versus placebo</w:t>
            </w:r>
          </w:p>
          <w:p w14:paraId="6C5BE498" w14:textId="63775698" w:rsidR="00DF2BB6" w:rsidRPr="00C70209" w:rsidRDefault="00DF2BB6" w:rsidP="003131E2">
            <w:pPr>
              <w:pStyle w:val="Tabletext-subanalysis"/>
            </w:pPr>
            <w:r w:rsidRPr="00C70209">
              <w:t>*All infants received iron</w:t>
            </w:r>
            <w:r w:rsidR="00363BA0" w:rsidRPr="00C70209">
              <w:t xml:space="preserve"> </w:t>
            </w:r>
            <w:r w:rsidRPr="00C70209">
              <w:t>fortified formula or iron</w:t>
            </w:r>
            <w:r w:rsidR="00363BA0" w:rsidRPr="00C70209">
              <w:t xml:space="preserve"> </w:t>
            </w:r>
            <w:r w:rsidRPr="00C70209">
              <w:t>fortified mothers milk</w:t>
            </w:r>
          </w:p>
        </w:tc>
        <w:tc>
          <w:tcPr>
            <w:tcW w:w="492" w:type="pct"/>
            <w:shd w:val="clear" w:color="auto" w:fill="auto"/>
          </w:tcPr>
          <w:p w14:paraId="1C5D91FC" w14:textId="35919D28" w:rsidR="00DF2BB6" w:rsidRPr="00C70209" w:rsidRDefault="00DF2BB6" w:rsidP="003131E2">
            <w:pPr>
              <w:pStyle w:val="Tabletext-evidencematrix"/>
            </w:pPr>
            <w:r w:rsidRPr="00C70209">
              <w:t>Mortality (all-cause)</w:t>
            </w:r>
          </w:p>
          <w:p w14:paraId="4CB62047" w14:textId="77777777" w:rsidR="00DF2BB6" w:rsidRPr="00C70209" w:rsidRDefault="00DF2BB6" w:rsidP="003131E2">
            <w:pPr>
              <w:pStyle w:val="Tabletext-subanalysis"/>
            </w:pPr>
          </w:p>
          <w:p w14:paraId="02011252" w14:textId="77777777" w:rsidR="00DF2BB6" w:rsidRPr="00C70209" w:rsidRDefault="00DF2BB6" w:rsidP="003131E2">
            <w:pPr>
              <w:pStyle w:val="Tabletext-subanalysis"/>
            </w:pPr>
            <w:r w:rsidRPr="00C70209">
              <w:t>*both deaths attributed to NEC</w:t>
            </w:r>
          </w:p>
        </w:tc>
        <w:tc>
          <w:tcPr>
            <w:tcW w:w="517" w:type="pct"/>
            <w:shd w:val="clear" w:color="auto" w:fill="auto"/>
          </w:tcPr>
          <w:p w14:paraId="7E28950C" w14:textId="77777777" w:rsidR="00DF2BB6" w:rsidRPr="00C70209" w:rsidRDefault="00DF2BB6" w:rsidP="003131E2">
            <w:pPr>
              <w:pStyle w:val="Tabletext-evidencematrix"/>
            </w:pPr>
            <w:r w:rsidRPr="00C70209">
              <w:t>1/76 (1.3%)</w:t>
            </w:r>
          </w:p>
          <w:p w14:paraId="75EAF594" w14:textId="77777777" w:rsidR="00DF2BB6" w:rsidRPr="00C70209" w:rsidRDefault="00DF2BB6" w:rsidP="003131E2">
            <w:pPr>
              <w:pStyle w:val="Tabletext-evidencematrix"/>
            </w:pPr>
          </w:p>
        </w:tc>
        <w:tc>
          <w:tcPr>
            <w:tcW w:w="517" w:type="pct"/>
            <w:shd w:val="clear" w:color="auto" w:fill="auto"/>
          </w:tcPr>
          <w:p w14:paraId="51DC2839" w14:textId="77777777" w:rsidR="00DF2BB6" w:rsidRPr="00C70209" w:rsidRDefault="00DF2BB6" w:rsidP="003131E2">
            <w:pPr>
              <w:pStyle w:val="Tabletext-evidencematrix"/>
            </w:pPr>
            <w:r w:rsidRPr="00C70209">
              <w:t>1/74 (1.4%)</w:t>
            </w:r>
          </w:p>
        </w:tc>
        <w:tc>
          <w:tcPr>
            <w:tcW w:w="517" w:type="pct"/>
            <w:shd w:val="clear" w:color="auto" w:fill="auto"/>
          </w:tcPr>
          <w:p w14:paraId="05FFFD7C" w14:textId="77777777" w:rsidR="00DF2BB6" w:rsidRPr="00C70209" w:rsidRDefault="00DF2BB6" w:rsidP="003131E2">
            <w:pPr>
              <w:pStyle w:val="Tabletext-evidencematrix"/>
            </w:pPr>
            <w:r w:rsidRPr="00C70209">
              <w:t>RR 0.97 [0.06, 15.28]</w:t>
            </w:r>
            <w:r w:rsidRPr="00C70209">
              <w:rPr>
                <w:vertAlign w:val="superscript"/>
              </w:rPr>
              <w:t>c</w:t>
            </w:r>
          </w:p>
        </w:tc>
        <w:tc>
          <w:tcPr>
            <w:tcW w:w="604" w:type="pct"/>
            <w:shd w:val="clear" w:color="auto" w:fill="auto"/>
          </w:tcPr>
          <w:p w14:paraId="48AC2B4E" w14:textId="77777777" w:rsidR="00DF2BB6" w:rsidRPr="00C70209" w:rsidRDefault="00DF2BB6" w:rsidP="003131E2">
            <w:pPr>
              <w:pStyle w:val="Tabletext-evidencematrix"/>
              <w:rPr>
                <w:i/>
              </w:rPr>
            </w:pPr>
            <w:r w:rsidRPr="00C70209">
              <w:rPr>
                <w:i/>
              </w:rPr>
              <w:t>No significant difference</w:t>
            </w:r>
          </w:p>
          <w:p w14:paraId="10061E17" w14:textId="0880417A" w:rsidR="00DF2BB6" w:rsidRPr="00C70209" w:rsidRDefault="001A475D" w:rsidP="003131E2">
            <w:pPr>
              <w:pStyle w:val="Tabletext-evidencematrix"/>
            </w:pPr>
            <w:r w:rsidRPr="001A475D">
              <w:rPr>
                <w:i/>
              </w:rPr>
              <w:t>P = </w:t>
            </w:r>
            <w:r w:rsidR="00DF2BB6" w:rsidRPr="00C70209">
              <w:t>0.98</w:t>
            </w:r>
            <w:r w:rsidR="00DF2BB6" w:rsidRPr="00C70209">
              <w:rPr>
                <w:vertAlign w:val="superscript"/>
              </w:rPr>
              <w:t>c</w:t>
            </w:r>
          </w:p>
        </w:tc>
      </w:tr>
      <w:tr w:rsidR="00DF2BB6" w:rsidRPr="00C70209" w14:paraId="12F18E59" w14:textId="77777777" w:rsidTr="003131E2">
        <w:trPr>
          <w:cantSplit/>
          <w:trHeight w:val="567"/>
        </w:trPr>
        <w:tc>
          <w:tcPr>
            <w:tcW w:w="388" w:type="pct"/>
            <w:shd w:val="clear" w:color="auto" w:fill="auto"/>
          </w:tcPr>
          <w:p w14:paraId="4FEEE263" w14:textId="16FDF166" w:rsidR="00DF2BB6" w:rsidRPr="00C70209" w:rsidRDefault="00DF2BB6" w:rsidP="003131E2">
            <w:pPr>
              <w:pStyle w:val="Tabletext-evidencematrix"/>
              <w:rPr>
                <w:szCs w:val="16"/>
              </w:rPr>
            </w:pPr>
            <w:r w:rsidRPr="00C70209">
              <w:rPr>
                <w:szCs w:val="16"/>
              </w:rPr>
              <w:t>Franz 2000</w:t>
            </w:r>
            <w:r w:rsidRPr="00C70209">
              <w:rPr>
                <w:szCs w:val="16"/>
              </w:rPr>
              <w:fldChar w:fldCharType="begin"/>
            </w:r>
            <w:r w:rsidR="000E261C">
              <w:rPr>
                <w:szCs w:val="16"/>
              </w:rPr>
              <w:instrText xml:space="preserve"> ADDIN EN.CITE &lt;EndNote&gt;&lt;Cite&gt;&lt;Author&gt;Franz&lt;/Author&gt;&lt;Year&gt;2000&lt;/Year&gt;&lt;RecNum&gt;374&lt;/RecNum&gt;&lt;DisplayText&gt;&lt;style face="superscript"&gt;170&lt;/style&gt;&lt;/DisplayText&gt;&lt;record&gt;&lt;rec-number&gt;374&lt;/rec-number&gt;&lt;foreign-keys&gt;&lt;key app="EN" db-id="9edve2wadsavt5ewavaxtda4f2tavzvts9ee" timestamp="1427541108"&gt;374&lt;/key&gt;&lt;/foreign-keys&gt;&lt;ref-type name="Journal Article"&gt;17&lt;/ref-type&gt;&lt;contributors&gt;&lt;authors&gt;&lt;author&gt;Franz, A. R.&lt;/author&gt;&lt;author&gt;Mihatsch, W. A.&lt;/author&gt;&lt;author&gt;Sander, S.&lt;/author&gt;&lt;author&gt;Kron, M.&lt;/author&gt;&lt;author&gt;Pohlandt, F.&lt;/author&gt;&lt;/authors&gt;&lt;/contributors&gt;&lt;auth-address&gt;Department of Pediatrics, Division of Neonatology and Pediatric Critical Care, University of Ulm, Ulm, Germany. axel.franz@medizin.uni-ulm.de&lt;/auth-address&gt;&lt;titles&gt;&lt;title&gt;Prospective randomized trial of early versus late enteral iron supplementation in infants with a birth weight of less than 1301 grams&lt;/title&gt;&lt;secondary-title&gt;Pediatrics&lt;/secondary-title&gt;&lt;alt-title&gt;Pediatrics&lt;/alt-title&gt;&lt;/titles&gt;&lt;periodical&gt;&lt;full-title&gt;Pediatrics&lt;/full-title&gt;&lt;/periodical&gt;&lt;alt-periodical&gt;&lt;full-title&gt;Pediatrics&lt;/full-title&gt;&lt;/alt-periodical&gt;&lt;pages&gt;700–6&lt;/pages&gt;&lt;volume&gt;106&lt;/volume&gt;&lt;number&gt;4&lt;/number&gt;&lt;keywords&gt;&lt;keyword&gt;Drug Administration Schedule&lt;/keyword&gt;&lt;keyword&gt;Enteral Nutrition&lt;/keyword&gt;&lt;keyword&gt;Ferritins/blood&lt;/keyword&gt;&lt;keyword&gt;Humans&lt;/keyword&gt;&lt;keyword&gt;Infant&lt;/keyword&gt;&lt;keyword&gt;Infant, Low Birth Weight/*blood&lt;/keyword&gt;&lt;keyword&gt;Infant, Newborn&lt;/keyword&gt;&lt;keyword&gt;Iron/*administration &amp;amp; dosage/*deficiency&lt;/keyword&gt;&lt;keyword&gt;Nutritional Status&lt;/keyword&gt;&lt;keyword&gt;Prospective Studies&lt;/keyword&gt;&lt;/keywords&gt;&lt;dates&gt;&lt;year&gt;2000&lt;/year&gt;&lt;pub-dates&gt;&lt;date&gt;Oct&lt;/date&gt;&lt;/pub-dates&gt;&lt;/dates&gt;&lt;isbn&gt;1098-4275 (Electronic)&amp;#xD;0031-4005 (Linking)&lt;/isbn&gt;&lt;accession-num&gt;11015511&lt;/accession-num&gt;&lt;urls&gt;&lt;related-urls&gt;&lt;url&gt;http://www.ncbi.nlm.nih.gov/pubmed/11015511&lt;/url&gt;&lt;/related-urls&gt;&lt;/urls&gt;&lt;/record&gt;&lt;/Cite&gt;&lt;/EndNote&gt;</w:instrText>
            </w:r>
            <w:r w:rsidRPr="00C70209">
              <w:rPr>
                <w:szCs w:val="16"/>
              </w:rPr>
              <w:fldChar w:fldCharType="separate"/>
            </w:r>
            <w:r w:rsidR="000E261C" w:rsidRPr="000E261C">
              <w:rPr>
                <w:noProof/>
                <w:szCs w:val="16"/>
                <w:vertAlign w:val="superscript"/>
              </w:rPr>
              <w:t>170</w:t>
            </w:r>
            <w:r w:rsidRPr="00C70209">
              <w:rPr>
                <w:szCs w:val="16"/>
              </w:rPr>
              <w:fldChar w:fldCharType="end"/>
            </w:r>
          </w:p>
          <w:p w14:paraId="1A6FD379" w14:textId="77777777" w:rsidR="00DF2BB6" w:rsidRPr="00C70209" w:rsidRDefault="00DF2BB6" w:rsidP="003131E2">
            <w:pPr>
              <w:pStyle w:val="Tabletext-evidencematrix"/>
              <w:rPr>
                <w:szCs w:val="16"/>
              </w:rPr>
            </w:pPr>
            <w:r w:rsidRPr="00C70209">
              <w:rPr>
                <w:szCs w:val="16"/>
              </w:rPr>
              <w:t>Level II</w:t>
            </w:r>
          </w:p>
          <w:p w14:paraId="4F1084D3" w14:textId="77777777" w:rsidR="00DF2BB6" w:rsidRPr="00C70209" w:rsidRDefault="00DF2BB6" w:rsidP="003131E2">
            <w:pPr>
              <w:pStyle w:val="Tabletext-evidencematrix"/>
              <w:rPr>
                <w:szCs w:val="16"/>
              </w:rPr>
            </w:pPr>
            <w:r w:rsidRPr="00C70209">
              <w:rPr>
                <w:i/>
                <w:szCs w:val="16"/>
              </w:rPr>
              <w:t>Poor</w:t>
            </w:r>
          </w:p>
        </w:tc>
        <w:tc>
          <w:tcPr>
            <w:tcW w:w="491" w:type="pct"/>
            <w:shd w:val="clear" w:color="auto" w:fill="auto"/>
          </w:tcPr>
          <w:p w14:paraId="47C47183" w14:textId="77777777" w:rsidR="00DF2BB6" w:rsidRPr="00C70209" w:rsidRDefault="00DF2BB6" w:rsidP="003131E2">
            <w:pPr>
              <w:pStyle w:val="Tabletext-evidencematrix"/>
              <w:rPr>
                <w:szCs w:val="16"/>
                <w:highlight w:val="yellow"/>
              </w:rPr>
            </w:pPr>
            <w:r w:rsidRPr="00C70209">
              <w:rPr>
                <w:szCs w:val="16"/>
              </w:rPr>
              <w:t>N=204</w:t>
            </w:r>
          </w:p>
        </w:tc>
        <w:tc>
          <w:tcPr>
            <w:tcW w:w="491" w:type="pct"/>
            <w:shd w:val="clear" w:color="auto" w:fill="auto"/>
          </w:tcPr>
          <w:p w14:paraId="564386C8" w14:textId="77777777" w:rsidR="00DF2BB6" w:rsidRPr="00C70209" w:rsidRDefault="00DF2BB6" w:rsidP="003131E2">
            <w:pPr>
              <w:pStyle w:val="Tabletext-evidencematrix"/>
              <w:rPr>
                <w:szCs w:val="16"/>
                <w:highlight w:val="yellow"/>
              </w:rPr>
            </w:pPr>
            <w:r w:rsidRPr="00C70209">
              <w:rPr>
                <w:szCs w:val="16"/>
              </w:rPr>
              <w:t xml:space="preserve">Infants with VLBW (≤1300 g) who </w:t>
            </w:r>
            <w:r w:rsidRPr="00C70209">
              <w:t>tolerated</w:t>
            </w:r>
            <w:r w:rsidRPr="00C70209">
              <w:rPr>
                <w:szCs w:val="16"/>
              </w:rPr>
              <w:t xml:space="preserve"> at least</w:t>
            </w:r>
            <w:r w:rsidRPr="00C70209">
              <w:t xml:space="preserve"> 100 mL/kg of oral feeds per day</w:t>
            </w:r>
          </w:p>
        </w:tc>
        <w:tc>
          <w:tcPr>
            <w:tcW w:w="492" w:type="pct"/>
            <w:shd w:val="clear" w:color="auto" w:fill="auto"/>
          </w:tcPr>
          <w:p w14:paraId="7796787A" w14:textId="77777777" w:rsidR="00DF2BB6" w:rsidRPr="00C70209" w:rsidRDefault="00DF2BB6" w:rsidP="003131E2">
            <w:pPr>
              <w:pStyle w:val="Tabletext-evidencematrix"/>
              <w:rPr>
                <w:szCs w:val="16"/>
                <w:highlight w:val="yellow"/>
              </w:rPr>
            </w:pPr>
            <w:r w:rsidRPr="00C70209">
              <w:rPr>
                <w:szCs w:val="16"/>
              </w:rPr>
              <w:t>Single centre, Germany</w:t>
            </w:r>
          </w:p>
        </w:tc>
        <w:tc>
          <w:tcPr>
            <w:tcW w:w="491" w:type="pct"/>
            <w:shd w:val="clear" w:color="auto" w:fill="auto"/>
          </w:tcPr>
          <w:p w14:paraId="6298C7A5" w14:textId="2E46CE31" w:rsidR="00DF2BB6" w:rsidRPr="00C70209" w:rsidRDefault="00DF2BB6" w:rsidP="003131E2">
            <w:pPr>
              <w:pStyle w:val="Tabletext-evidencematrix"/>
              <w:rPr>
                <w:szCs w:val="16"/>
              </w:rPr>
            </w:pPr>
            <w:r w:rsidRPr="00C70209">
              <w:t>Oral iron supplement versus no iron supplement (until day 61)</w:t>
            </w:r>
          </w:p>
          <w:p w14:paraId="1A2FF15E" w14:textId="77777777" w:rsidR="00DF2BB6" w:rsidRPr="00C70209" w:rsidRDefault="00DF2BB6" w:rsidP="003131E2">
            <w:pPr>
              <w:pStyle w:val="Tabletext-subanalysis"/>
              <w:rPr>
                <w:highlight w:val="yellow"/>
              </w:rPr>
            </w:pPr>
            <w:r w:rsidRPr="00C70209">
              <w:t>*Administered as supplement during feeding</w:t>
            </w:r>
          </w:p>
        </w:tc>
        <w:tc>
          <w:tcPr>
            <w:tcW w:w="492" w:type="pct"/>
            <w:shd w:val="clear" w:color="auto" w:fill="auto"/>
          </w:tcPr>
          <w:p w14:paraId="3C4B5041" w14:textId="77777777" w:rsidR="00DF2BB6" w:rsidRPr="00C70209" w:rsidRDefault="00DF2BB6" w:rsidP="003131E2">
            <w:pPr>
              <w:pStyle w:val="Tabletext-evidencematrix"/>
            </w:pPr>
            <w:r w:rsidRPr="00C70209">
              <w:t>Mortality (all-cause)</w:t>
            </w:r>
          </w:p>
          <w:p w14:paraId="3052B4CA" w14:textId="77777777" w:rsidR="00DF2BB6" w:rsidRPr="00C70209" w:rsidRDefault="00DF2BB6" w:rsidP="003131E2">
            <w:pPr>
              <w:pStyle w:val="Tabletext-evidencematrix"/>
            </w:pPr>
          </w:p>
        </w:tc>
        <w:tc>
          <w:tcPr>
            <w:tcW w:w="517" w:type="pct"/>
            <w:shd w:val="clear" w:color="auto" w:fill="auto"/>
          </w:tcPr>
          <w:p w14:paraId="6FEE87CA" w14:textId="77777777" w:rsidR="00DF2BB6" w:rsidRPr="00C70209" w:rsidRDefault="00DF2BB6" w:rsidP="003131E2">
            <w:pPr>
              <w:pStyle w:val="Tabletext-evidencematrix"/>
            </w:pPr>
            <w:r w:rsidRPr="00C70209">
              <w:t>2/105 (1.9%)</w:t>
            </w:r>
          </w:p>
        </w:tc>
        <w:tc>
          <w:tcPr>
            <w:tcW w:w="517" w:type="pct"/>
            <w:shd w:val="clear" w:color="auto" w:fill="auto"/>
          </w:tcPr>
          <w:p w14:paraId="2CDC4B7E" w14:textId="77777777" w:rsidR="00DF2BB6" w:rsidRPr="00C70209" w:rsidRDefault="00DF2BB6" w:rsidP="003131E2">
            <w:pPr>
              <w:pStyle w:val="Tabletext-evidencematrix"/>
            </w:pPr>
            <w:r w:rsidRPr="00C70209">
              <w:t>2/99 (2.0%)</w:t>
            </w:r>
          </w:p>
        </w:tc>
        <w:tc>
          <w:tcPr>
            <w:tcW w:w="517" w:type="pct"/>
            <w:shd w:val="clear" w:color="auto" w:fill="auto"/>
          </w:tcPr>
          <w:p w14:paraId="1A48E509" w14:textId="77777777" w:rsidR="00DF2BB6" w:rsidRPr="00C70209" w:rsidRDefault="00DF2BB6" w:rsidP="003131E2">
            <w:pPr>
              <w:pStyle w:val="Tabletext-evidencematrix"/>
            </w:pPr>
            <w:r w:rsidRPr="00C70209">
              <w:t>RR 0.94 [0.14, 6.57]</w:t>
            </w:r>
          </w:p>
        </w:tc>
        <w:tc>
          <w:tcPr>
            <w:tcW w:w="604" w:type="pct"/>
            <w:shd w:val="clear" w:color="auto" w:fill="auto"/>
          </w:tcPr>
          <w:p w14:paraId="79874FF3" w14:textId="77777777" w:rsidR="00DF2BB6" w:rsidRPr="00C70209" w:rsidRDefault="00DF2BB6" w:rsidP="003131E2">
            <w:pPr>
              <w:pStyle w:val="Tabletext-evidencematrix"/>
              <w:rPr>
                <w:i/>
              </w:rPr>
            </w:pPr>
            <w:r w:rsidRPr="00C70209">
              <w:rPr>
                <w:i/>
              </w:rPr>
              <w:t>No significant difference</w:t>
            </w:r>
          </w:p>
          <w:p w14:paraId="57131AA2" w14:textId="68DA8D3D" w:rsidR="00DF2BB6" w:rsidRPr="00C70209" w:rsidRDefault="001A475D" w:rsidP="003131E2">
            <w:pPr>
              <w:pStyle w:val="Tabletext-evidencematrix"/>
              <w:rPr>
                <w:i/>
              </w:rPr>
            </w:pPr>
            <w:r w:rsidRPr="001A475D">
              <w:rPr>
                <w:i/>
              </w:rPr>
              <w:t>P = </w:t>
            </w:r>
            <w:r w:rsidR="00DF2BB6" w:rsidRPr="00C70209">
              <w:t>0.95</w:t>
            </w:r>
            <w:r w:rsidR="00DF2BB6" w:rsidRPr="00C70209">
              <w:rPr>
                <w:vertAlign w:val="superscript"/>
              </w:rPr>
              <w:t>c</w:t>
            </w:r>
          </w:p>
        </w:tc>
      </w:tr>
    </w:tbl>
    <w:p w14:paraId="57EEA979" w14:textId="77777777" w:rsidR="00DF2BB6" w:rsidRPr="00C70209" w:rsidRDefault="00DF2BB6" w:rsidP="003131E2">
      <w:pPr>
        <w:pStyle w:val="TabFigNotes0noindent"/>
      </w:pPr>
      <w:r w:rsidRPr="00C70209">
        <w:t>CI, confidence interval; NEC, necrotising enterocolitis; RR, risk ratio; VLBW, very low birth weight</w:t>
      </w:r>
    </w:p>
    <w:p w14:paraId="79E8692F"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418354B" w14:textId="6D60EC4A"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FC17CF4" w14:textId="77777777" w:rsidR="00DF2BB6" w:rsidRPr="00C70209" w:rsidRDefault="00DF2BB6" w:rsidP="003131E2">
      <w:pPr>
        <w:pStyle w:val="TabFigNotes0noindent"/>
      </w:pPr>
      <w:r w:rsidRPr="00C70209">
        <w:rPr>
          <w:b/>
        </w:rPr>
        <w:t>c.</w:t>
      </w:r>
      <w:r w:rsidRPr="00C70209">
        <w:t xml:space="preserve"> Calculated post-hoc using RevMan 5.1.2.</w:t>
      </w:r>
    </w:p>
    <w:p w14:paraId="0CE3560A" w14:textId="77777777" w:rsidR="00DF2BB6" w:rsidRPr="00C70209" w:rsidRDefault="00DF2BB6" w:rsidP="003131E2"/>
    <w:p w14:paraId="0868765B" w14:textId="77777777" w:rsidR="00DF2BB6" w:rsidRPr="00C70209" w:rsidRDefault="00DF2BB6" w:rsidP="003131E2">
      <w:pPr>
        <w:sectPr w:rsidR="00DF2BB6" w:rsidRPr="00C70209" w:rsidSect="00130F03">
          <w:pgSz w:w="16839" w:h="11907" w:orient="landscape" w:code="9"/>
          <w:pgMar w:top="1440" w:right="1440" w:bottom="1440" w:left="1440" w:header="720" w:footer="720" w:gutter="0"/>
          <w:cols w:space="720"/>
          <w:docGrid w:linePitch="360"/>
        </w:sectPr>
      </w:pPr>
    </w:p>
    <w:p w14:paraId="2A9147CB" w14:textId="3A55BF74" w:rsidR="00DF2BB6" w:rsidRPr="00C70209" w:rsidRDefault="00DF2BB6" w:rsidP="003131E2">
      <w:pPr>
        <w:pStyle w:val="Heading6"/>
      </w:pPr>
      <w:r w:rsidRPr="00C70209">
        <w:t>Secondary outcomes</w:t>
      </w:r>
      <w:r w:rsidRPr="00C70209">
        <w:rPr>
          <w:rStyle w:val="FootnoteReference"/>
        </w:rPr>
        <w:footnoteReference w:id="26"/>
      </w:r>
    </w:p>
    <w:p w14:paraId="227BFC35" w14:textId="77777777" w:rsidR="00DF2BB6" w:rsidRPr="00C70209" w:rsidRDefault="00DF2BB6" w:rsidP="003131E2">
      <w:pPr>
        <w:pStyle w:val="Heading7"/>
      </w:pPr>
      <w:r w:rsidRPr="00C70209">
        <w:t>Functional/performance status</w:t>
      </w:r>
    </w:p>
    <w:p w14:paraId="09873F58" w14:textId="069EA6A0" w:rsidR="00DF2BB6" w:rsidRPr="00C70209" w:rsidRDefault="00DF2BB6" w:rsidP="003131E2">
      <w:pPr>
        <w:pStyle w:val="BodyText"/>
      </w:pPr>
      <w:r w:rsidRPr="00C70209">
        <w:t>None of the RCTs included in our systematic review reported the effect of iron supplementation compared to no additional iron supplementation on functional and performance status in preterm infants with VLBW or ELBW. It was also noted that neurodevelopmental and growth measures were the primary outcomes of the systematic review by Mills (2012) (excluded here for no usable data) who reported no RCTs comparing iron supplementation with no additional iron supplementation reported the neurodevelopment outcomes of the participants (out of 21 identified trials).</w:t>
      </w:r>
    </w:p>
    <w:p w14:paraId="2495CE64" w14:textId="77777777" w:rsidR="00DF2BB6" w:rsidRPr="00C70209" w:rsidRDefault="00DF2BB6" w:rsidP="003131E2">
      <w:pPr>
        <w:pStyle w:val="Heading7"/>
      </w:pPr>
      <w:r w:rsidRPr="00C70209">
        <w:t>Laboratory measures</w:t>
      </w:r>
    </w:p>
    <w:p w14:paraId="221B8761" w14:textId="0F6B07AB" w:rsidR="00DF2BB6" w:rsidRPr="00C70209" w:rsidRDefault="00DF2BB6" w:rsidP="003131E2">
      <w:pPr>
        <w:pStyle w:val="BodyText"/>
      </w:pPr>
      <w:r w:rsidRPr="00C70209">
        <w:t xml:space="preserve">Four RCTs were identified (Taylor 2013, Sankar 2009, Berseth 2004, Franz 2000) that reported laboratory measures (Hb, Hct, ferritin) in preterm infants with VLBW or ELBW who had received oral iron supplements compared with no additional iron supplements. There was no significant difference reported between treatment groups for any laboratory measure. A summary of the results from these studies is provided in </w:t>
      </w:r>
      <w:r w:rsidRPr="00C70209">
        <w:rPr>
          <w:b/>
          <w:highlight w:val="yellow"/>
        </w:rPr>
        <w:fldChar w:fldCharType="begin"/>
      </w:r>
      <w:r w:rsidRPr="00C70209">
        <w:rPr>
          <w:b/>
        </w:rPr>
        <w:instrText xml:space="preserve"> REF _Ref41151877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17</w:t>
      </w:r>
      <w:r w:rsidRPr="00C70209">
        <w:rPr>
          <w:b/>
          <w:highlight w:val="yellow"/>
        </w:rPr>
        <w:fldChar w:fldCharType="end"/>
      </w:r>
      <w:r w:rsidRPr="00C70209">
        <w:t>.</w:t>
      </w:r>
    </w:p>
    <w:p w14:paraId="15255ECB" w14:textId="1811DFCC" w:rsidR="00DF2BB6" w:rsidRPr="00C70209" w:rsidRDefault="00DF2BB6" w:rsidP="003131E2">
      <w:pPr>
        <w:pStyle w:val="BodyText"/>
      </w:pPr>
      <w:r w:rsidRPr="00C70209">
        <w:t>Taylor (2013) reported no significant difference in the mean haematocrit at 36 weeks postmenstrual age (MD 0.9; 95% CI –0.5, 2.3) of infants administered iron compared with infants who had no additional iron supplement. Sankar (2009) reported no significant difference in the mean Hb (MD 0.60; 95% CI –0.55, 1.75), mean haematocrit at 60 days (MD 1.70; 95% CI –1.73, 5.13) or mean ferritin at 14 (MD –3.30; 95% CI –10.46, 3.86) or 60 days (MD 5.50; 95% CI –1.42, 12.42) in infants administered iron compared with infants who had no additional iron supplement.</w:t>
      </w:r>
    </w:p>
    <w:p w14:paraId="55B26152" w14:textId="77777777" w:rsidR="00DF2BB6" w:rsidRPr="00C70209" w:rsidRDefault="00DF2BB6" w:rsidP="003131E2">
      <w:pPr>
        <w:pStyle w:val="BodyText"/>
      </w:pPr>
      <w:r w:rsidRPr="00C70209">
        <w:t>Berseth (2004) reported no difference in haematocrit or ferritin levels at either day 14 or day 28 for infants who received additional iron supplements but only reported median values. Similarly, Franz (2000) reported no significant difference in mean /median haematocrit and ferritin levels at day 61 but did not provide complete data for further analysis (no SDs reported).</w:t>
      </w:r>
    </w:p>
    <w:p w14:paraId="374C5CE2" w14:textId="77777777" w:rsidR="00DF2BB6" w:rsidRPr="00C70209" w:rsidRDefault="00DF2BB6" w:rsidP="003131E2">
      <w:pPr>
        <w:pStyle w:val="BodyText"/>
      </w:pPr>
      <w:r w:rsidRPr="00C70209">
        <w:t>Haematological iron status was a primary outcome of the systematic review by Long (2012) and a secondary outcome of the review by Mills (2012). Both Long (2012) and Mills (2012) reported that iron supplementation appears to increase haematologic measures of iron status relative to control but the optimum timing and duration of treatment is unclear. The authors also noted that there was significant heterogeneity among the included studies.</w:t>
      </w:r>
    </w:p>
    <w:p w14:paraId="079418A1" w14:textId="77777777" w:rsidR="00DF2BB6" w:rsidRPr="00C70209" w:rsidRDefault="00DF2BB6" w:rsidP="003131E2">
      <w:pPr>
        <w:pStyle w:val="BodyText"/>
      </w:pPr>
    </w:p>
    <w:p w14:paraId="578199C0" w14:textId="77777777" w:rsidR="00DF2BB6" w:rsidRPr="00C70209" w:rsidRDefault="00DF2BB6" w:rsidP="003131E2">
      <w:pPr>
        <w:sectPr w:rsidR="00DF2BB6" w:rsidRPr="00C70209" w:rsidSect="00130F03">
          <w:pgSz w:w="11907" w:h="16839" w:code="9"/>
          <w:pgMar w:top="1440" w:right="1440" w:bottom="1440" w:left="1440" w:header="720" w:footer="720" w:gutter="0"/>
          <w:cols w:space="720"/>
          <w:docGrid w:linePitch="360"/>
        </w:sectPr>
      </w:pPr>
    </w:p>
    <w:p w14:paraId="21F43C9C" w14:textId="60981FC8" w:rsidR="00DF2BB6" w:rsidRPr="00C70209" w:rsidRDefault="00DF2BB6" w:rsidP="003131E2">
      <w:pPr>
        <w:pStyle w:val="Caption"/>
      </w:pPr>
      <w:bookmarkStart w:id="451" w:name="_Ref411518774"/>
      <w:bookmarkStart w:id="452" w:name="_Toc423015366"/>
      <w:bookmarkStart w:id="453" w:name="_Toc42774711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7</w:t>
      </w:r>
      <w:r w:rsidR="00130F03" w:rsidRPr="00C70209">
        <w:fldChar w:fldCharType="end"/>
      </w:r>
      <w:bookmarkEnd w:id="451"/>
      <w:r w:rsidRPr="00C70209">
        <w:tab/>
        <w:t>Preterm infants: Results for oral and/or parenteral iron versus no iron – Laboratory measures (Hb, Hct, ferritin) (secondary outcome)</w:t>
      </w:r>
      <w:bookmarkEnd w:id="452"/>
      <w:bookmarkEnd w:id="45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92"/>
        <w:gridCol w:w="1392"/>
        <w:gridCol w:w="1395"/>
        <w:gridCol w:w="1392"/>
        <w:gridCol w:w="1395"/>
        <w:gridCol w:w="1466"/>
        <w:gridCol w:w="1466"/>
        <w:gridCol w:w="1466"/>
        <w:gridCol w:w="1712"/>
      </w:tblGrid>
      <w:tr w:rsidR="00DF2BB6" w:rsidRPr="00C70209" w14:paraId="534A3F53" w14:textId="77777777" w:rsidTr="003131E2">
        <w:trPr>
          <w:cantSplit/>
          <w:tblHeader/>
        </w:trPr>
        <w:tc>
          <w:tcPr>
            <w:tcW w:w="388" w:type="pct"/>
            <w:vMerge w:val="restart"/>
            <w:tcBorders>
              <w:bottom w:val="single" w:sz="4" w:space="0" w:color="auto"/>
            </w:tcBorders>
          </w:tcPr>
          <w:p w14:paraId="31C5E8B1" w14:textId="77777777" w:rsidR="00DF2BB6" w:rsidRPr="00C70209" w:rsidRDefault="00DF2BB6" w:rsidP="003131E2">
            <w:pPr>
              <w:pStyle w:val="TableH2"/>
              <w:rPr>
                <w:rFonts w:eastAsia="Arial Unicode MS"/>
              </w:rPr>
            </w:pPr>
            <w:r w:rsidRPr="00C70209">
              <w:rPr>
                <w:rFonts w:eastAsia="Arial Unicode MS"/>
              </w:rPr>
              <w:t>Study</w:t>
            </w:r>
          </w:p>
          <w:p w14:paraId="107C94BD"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1662C040" w14:textId="77777777" w:rsidR="00DF2BB6" w:rsidRPr="00C70209" w:rsidRDefault="00DF2BB6" w:rsidP="003131E2">
            <w:pPr>
              <w:pStyle w:val="TableH2"/>
              <w:rPr>
                <w:rFonts w:eastAsia="Arial Unicode MS"/>
              </w:rPr>
            </w:pPr>
            <w:r w:rsidRPr="00C70209">
              <w:rPr>
                <w:rFonts w:eastAsia="Arial Unicode MS"/>
                <w:i/>
              </w:rPr>
              <w:t>Quality</w:t>
            </w:r>
          </w:p>
        </w:tc>
        <w:tc>
          <w:tcPr>
            <w:tcW w:w="491" w:type="pct"/>
            <w:vMerge w:val="restart"/>
          </w:tcPr>
          <w:p w14:paraId="65760375"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1" w:type="pct"/>
            <w:vMerge w:val="restart"/>
          </w:tcPr>
          <w:p w14:paraId="7B6F7FC9"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2" w:type="pct"/>
            <w:vMerge w:val="restart"/>
          </w:tcPr>
          <w:p w14:paraId="7F862B84" w14:textId="77777777" w:rsidR="00DF2BB6" w:rsidRPr="00C70209" w:rsidRDefault="00DF2BB6" w:rsidP="003131E2">
            <w:pPr>
              <w:pStyle w:val="TableH2"/>
              <w:rPr>
                <w:rFonts w:eastAsia="Arial Unicode MS"/>
              </w:rPr>
            </w:pPr>
            <w:r w:rsidRPr="00C70209">
              <w:rPr>
                <w:rFonts w:eastAsia="Arial Unicode MS"/>
              </w:rPr>
              <w:t>Setting</w:t>
            </w:r>
          </w:p>
          <w:p w14:paraId="59405D90" w14:textId="77777777" w:rsidR="00DF2BB6" w:rsidRPr="00C70209" w:rsidRDefault="00DF2BB6" w:rsidP="003131E2">
            <w:pPr>
              <w:pStyle w:val="TableH2"/>
              <w:rPr>
                <w:rFonts w:eastAsia="Arial Unicode MS"/>
              </w:rPr>
            </w:pPr>
            <w:r w:rsidRPr="00C70209">
              <w:rPr>
                <w:rFonts w:eastAsia="Arial Unicode MS"/>
              </w:rPr>
              <w:t>Location</w:t>
            </w:r>
          </w:p>
        </w:tc>
        <w:tc>
          <w:tcPr>
            <w:tcW w:w="491" w:type="pct"/>
            <w:vMerge w:val="restart"/>
          </w:tcPr>
          <w:p w14:paraId="15524BD6" w14:textId="4708283A" w:rsidR="00DF2BB6" w:rsidRPr="00C70209" w:rsidRDefault="00DF2BB6" w:rsidP="003131E2">
            <w:pPr>
              <w:pStyle w:val="TableH2"/>
              <w:rPr>
                <w:rFonts w:eastAsia="Arial Unicode MS"/>
              </w:rPr>
            </w:pPr>
            <w:r w:rsidRPr="00C70209">
              <w:rPr>
                <w:rFonts w:eastAsia="Arial Unicode MS"/>
              </w:rPr>
              <w:t>Intervention versus comparator</w:t>
            </w:r>
          </w:p>
        </w:tc>
        <w:tc>
          <w:tcPr>
            <w:tcW w:w="492" w:type="pct"/>
            <w:vMerge w:val="restart"/>
            <w:tcBorders>
              <w:bottom w:val="single" w:sz="4" w:space="0" w:color="auto"/>
            </w:tcBorders>
          </w:tcPr>
          <w:p w14:paraId="11340126" w14:textId="77777777" w:rsidR="00DF2BB6" w:rsidRPr="00C70209" w:rsidRDefault="00DF2BB6" w:rsidP="003131E2">
            <w:pPr>
              <w:pStyle w:val="TableH2"/>
              <w:rPr>
                <w:rFonts w:eastAsia="Arial Unicode MS"/>
              </w:rPr>
            </w:pPr>
            <w:r w:rsidRPr="00C70209">
              <w:rPr>
                <w:rFonts w:eastAsia="Arial Unicode MS"/>
              </w:rPr>
              <w:t>Outcome</w:t>
            </w:r>
          </w:p>
        </w:tc>
        <w:tc>
          <w:tcPr>
            <w:tcW w:w="2155" w:type="pct"/>
            <w:gridSpan w:val="4"/>
          </w:tcPr>
          <w:p w14:paraId="131CCF52"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3CDBB9CC" w14:textId="77777777" w:rsidTr="003131E2">
        <w:trPr>
          <w:cantSplit/>
          <w:tblHeader/>
        </w:trPr>
        <w:tc>
          <w:tcPr>
            <w:tcW w:w="388" w:type="pct"/>
            <w:vMerge/>
          </w:tcPr>
          <w:p w14:paraId="626C3861" w14:textId="77777777" w:rsidR="00DF2BB6" w:rsidRPr="00C70209" w:rsidRDefault="00DF2BB6" w:rsidP="003131E2">
            <w:pPr>
              <w:pStyle w:val="TableH2"/>
              <w:rPr>
                <w:rFonts w:eastAsia="Arial Unicode MS"/>
              </w:rPr>
            </w:pPr>
          </w:p>
        </w:tc>
        <w:tc>
          <w:tcPr>
            <w:tcW w:w="491" w:type="pct"/>
            <w:vMerge/>
          </w:tcPr>
          <w:p w14:paraId="6CBBCA49" w14:textId="77777777" w:rsidR="00DF2BB6" w:rsidRPr="00C70209" w:rsidRDefault="00DF2BB6" w:rsidP="003131E2">
            <w:pPr>
              <w:pStyle w:val="TableH2"/>
              <w:rPr>
                <w:rFonts w:eastAsia="Arial Unicode MS"/>
              </w:rPr>
            </w:pPr>
          </w:p>
        </w:tc>
        <w:tc>
          <w:tcPr>
            <w:tcW w:w="491" w:type="pct"/>
            <w:vMerge/>
          </w:tcPr>
          <w:p w14:paraId="7B4C45AE" w14:textId="77777777" w:rsidR="00DF2BB6" w:rsidRPr="00C70209" w:rsidRDefault="00DF2BB6" w:rsidP="003131E2">
            <w:pPr>
              <w:pStyle w:val="TableH2"/>
              <w:rPr>
                <w:rFonts w:eastAsia="Arial Unicode MS"/>
              </w:rPr>
            </w:pPr>
          </w:p>
        </w:tc>
        <w:tc>
          <w:tcPr>
            <w:tcW w:w="492" w:type="pct"/>
            <w:vMerge/>
          </w:tcPr>
          <w:p w14:paraId="381A2B75" w14:textId="77777777" w:rsidR="00DF2BB6" w:rsidRPr="00C70209" w:rsidRDefault="00DF2BB6" w:rsidP="003131E2">
            <w:pPr>
              <w:pStyle w:val="TableH2"/>
              <w:rPr>
                <w:rFonts w:eastAsia="Arial Unicode MS"/>
              </w:rPr>
            </w:pPr>
          </w:p>
        </w:tc>
        <w:tc>
          <w:tcPr>
            <w:tcW w:w="491" w:type="pct"/>
            <w:vMerge/>
          </w:tcPr>
          <w:p w14:paraId="5F01FC19" w14:textId="77777777" w:rsidR="00DF2BB6" w:rsidRPr="00C70209" w:rsidRDefault="00DF2BB6" w:rsidP="003131E2">
            <w:pPr>
              <w:pStyle w:val="TableH2"/>
              <w:rPr>
                <w:rFonts w:eastAsia="Arial Unicode MS"/>
              </w:rPr>
            </w:pPr>
          </w:p>
        </w:tc>
        <w:tc>
          <w:tcPr>
            <w:tcW w:w="492" w:type="pct"/>
            <w:vMerge/>
          </w:tcPr>
          <w:p w14:paraId="6A3127B1" w14:textId="77777777" w:rsidR="00DF2BB6" w:rsidRPr="00C70209" w:rsidRDefault="00DF2BB6" w:rsidP="003131E2">
            <w:pPr>
              <w:pStyle w:val="TableH2"/>
              <w:rPr>
                <w:rFonts w:eastAsia="Arial Unicode MS"/>
              </w:rPr>
            </w:pPr>
          </w:p>
        </w:tc>
        <w:tc>
          <w:tcPr>
            <w:tcW w:w="517" w:type="pct"/>
          </w:tcPr>
          <w:p w14:paraId="7ACC9E9E" w14:textId="00C36330" w:rsidR="00DF2BB6" w:rsidRPr="00C70209" w:rsidRDefault="00DF2BB6" w:rsidP="003131E2">
            <w:pPr>
              <w:pStyle w:val="TableH2"/>
              <w:rPr>
                <w:rFonts w:eastAsia="Arial Unicode MS"/>
              </w:rPr>
            </w:pPr>
            <w:r w:rsidRPr="00C70209">
              <w:rPr>
                <w:rFonts w:eastAsia="Arial Unicode MS"/>
              </w:rPr>
              <w:t>Iron</w:t>
            </w:r>
          </w:p>
          <w:p w14:paraId="16EE1421"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p w14:paraId="4686EBDD" w14:textId="77777777" w:rsidR="00DF2BB6" w:rsidRPr="00C70209" w:rsidRDefault="00DF2BB6" w:rsidP="003131E2">
            <w:pPr>
              <w:pStyle w:val="TableH2"/>
              <w:rPr>
                <w:rFonts w:eastAsia="Arial Unicode MS"/>
              </w:rPr>
            </w:pPr>
            <w:r w:rsidRPr="00C70209">
              <w:t>Median (IQR)</w:t>
            </w:r>
          </w:p>
        </w:tc>
        <w:tc>
          <w:tcPr>
            <w:tcW w:w="517" w:type="pct"/>
          </w:tcPr>
          <w:p w14:paraId="411347C4" w14:textId="62C0E640" w:rsidR="00DF2BB6" w:rsidRPr="00C70209" w:rsidRDefault="00DF2BB6" w:rsidP="003131E2">
            <w:pPr>
              <w:pStyle w:val="TableH2"/>
              <w:rPr>
                <w:rFonts w:eastAsia="Arial Unicode MS"/>
              </w:rPr>
            </w:pPr>
            <w:r w:rsidRPr="00C70209">
              <w:rPr>
                <w:rFonts w:eastAsia="Arial Unicode MS"/>
              </w:rPr>
              <w:t>Placebo/no iron</w:t>
            </w:r>
          </w:p>
          <w:p w14:paraId="1BB4F2D0" w14:textId="77777777" w:rsidR="00DF2BB6" w:rsidRPr="00C70209" w:rsidRDefault="00DF2BB6" w:rsidP="003131E2">
            <w:pPr>
              <w:pStyle w:val="TableH2"/>
              <w:rPr>
                <w:rFonts w:eastAsia="Arial Unicode MS"/>
              </w:rPr>
            </w:pPr>
            <w:r w:rsidRPr="00C70209">
              <w:rPr>
                <w:rFonts w:eastAsia="Arial Unicode MS"/>
              </w:rPr>
              <w:t>Mean ± SD</w:t>
            </w:r>
          </w:p>
          <w:p w14:paraId="07D3C96B" w14:textId="77777777" w:rsidR="00DF2BB6" w:rsidRPr="00C70209" w:rsidRDefault="00DF2BB6" w:rsidP="003131E2">
            <w:pPr>
              <w:pStyle w:val="TableH2"/>
              <w:rPr>
                <w:rFonts w:eastAsia="Arial Unicode MS"/>
              </w:rPr>
            </w:pPr>
            <w:r w:rsidRPr="00C70209">
              <w:t>Median (IQR)</w:t>
            </w:r>
          </w:p>
        </w:tc>
        <w:tc>
          <w:tcPr>
            <w:tcW w:w="517" w:type="pct"/>
          </w:tcPr>
          <w:p w14:paraId="62E2B5A8" w14:textId="77777777" w:rsidR="00DF2BB6" w:rsidRPr="00C70209" w:rsidRDefault="00DF2BB6" w:rsidP="003131E2">
            <w:pPr>
              <w:pStyle w:val="TableH2"/>
              <w:rPr>
                <w:rFonts w:eastAsia="Arial Unicode MS"/>
              </w:rPr>
            </w:pPr>
            <w:r w:rsidRPr="00C70209">
              <w:rPr>
                <w:rFonts w:eastAsia="Arial Unicode MS"/>
              </w:rPr>
              <w:t>Risk estimate (95% CI)</w:t>
            </w:r>
          </w:p>
        </w:tc>
        <w:tc>
          <w:tcPr>
            <w:tcW w:w="604" w:type="pct"/>
          </w:tcPr>
          <w:p w14:paraId="2E5FD92E" w14:textId="77777777" w:rsidR="00DF2BB6" w:rsidRPr="00C70209" w:rsidRDefault="00DF2BB6" w:rsidP="003131E2">
            <w:pPr>
              <w:pStyle w:val="TableH3"/>
              <w:rPr>
                <w:rFonts w:eastAsia="Arial Unicode MS"/>
              </w:rPr>
            </w:pPr>
            <w:r w:rsidRPr="00C70209">
              <w:rPr>
                <w:rFonts w:eastAsia="Arial Unicode MS"/>
              </w:rPr>
              <w:t>Statistical significance</w:t>
            </w:r>
          </w:p>
          <w:p w14:paraId="2E1B89D0" w14:textId="4F936D10"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7182AAB4"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6FAB01B6" w14:textId="77777777" w:rsidTr="003131E2">
        <w:trPr>
          <w:cantSplit/>
        </w:trPr>
        <w:tc>
          <w:tcPr>
            <w:tcW w:w="5000" w:type="pct"/>
            <w:gridSpan w:val="10"/>
            <w:shd w:val="clear" w:color="auto" w:fill="000000" w:themeFill="text1"/>
          </w:tcPr>
          <w:p w14:paraId="54738B12" w14:textId="77777777" w:rsidR="00DF2BB6" w:rsidRPr="00C70209" w:rsidRDefault="00DF2BB6" w:rsidP="003131E2">
            <w:pPr>
              <w:pStyle w:val="TableH4"/>
              <w:rPr>
                <w:rFonts w:eastAsia="Arial Unicode MS"/>
              </w:rPr>
            </w:pPr>
            <w:r w:rsidRPr="00C70209">
              <w:rPr>
                <w:rFonts w:eastAsia="Arial Unicode MS"/>
              </w:rPr>
              <w:t>Level II evidence</w:t>
            </w:r>
          </w:p>
        </w:tc>
      </w:tr>
      <w:tr w:rsidR="00DF2BB6" w:rsidRPr="00C70209" w14:paraId="63B739B6" w14:textId="77777777" w:rsidTr="003131E2">
        <w:trPr>
          <w:cantSplit/>
          <w:tblHeader/>
        </w:trPr>
        <w:tc>
          <w:tcPr>
            <w:tcW w:w="388" w:type="pct"/>
          </w:tcPr>
          <w:p w14:paraId="0E6D8A99" w14:textId="77799A6D" w:rsidR="00DF2BB6" w:rsidRPr="00C70209" w:rsidRDefault="00DF2BB6" w:rsidP="003131E2">
            <w:pPr>
              <w:pStyle w:val="Tabletext-evidencematrix"/>
            </w:pPr>
            <w:r w:rsidRPr="00C70209">
              <w:t>Taylor 2013</w:t>
            </w:r>
            <w:r w:rsidRPr="00C70209">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 </w:instrText>
            </w:r>
            <w:r w:rsidR="000E261C">
              <w:fldChar w:fldCharType="begin">
                <w:fldData xml:space="preserve">PEVuZE5vdGU+PENpdGU+PEF1dGhvcj5UYXlsb3I8L0F1dGhvcj48WWVhcj4yMDEzPC9ZZWFyPjxS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67</w:t>
            </w:r>
            <w:r w:rsidRPr="00C70209">
              <w:fldChar w:fldCharType="end"/>
            </w:r>
          </w:p>
          <w:p w14:paraId="1B6ABD37" w14:textId="77777777" w:rsidR="00DF2BB6" w:rsidRPr="00C70209" w:rsidRDefault="00DF2BB6" w:rsidP="003131E2">
            <w:pPr>
              <w:pStyle w:val="Tabletext-evidencematrix"/>
            </w:pPr>
            <w:r w:rsidRPr="00C70209">
              <w:t>Level II</w:t>
            </w:r>
          </w:p>
          <w:p w14:paraId="68E9B235" w14:textId="77777777" w:rsidR="00DF2BB6" w:rsidRPr="00C70209" w:rsidRDefault="00DF2BB6" w:rsidP="003131E2">
            <w:pPr>
              <w:pStyle w:val="Tabletext-evidencematrix"/>
            </w:pPr>
            <w:r w:rsidRPr="00C70209">
              <w:rPr>
                <w:i/>
              </w:rPr>
              <w:t>Good</w:t>
            </w:r>
          </w:p>
        </w:tc>
        <w:tc>
          <w:tcPr>
            <w:tcW w:w="491" w:type="pct"/>
          </w:tcPr>
          <w:p w14:paraId="6866832D" w14:textId="77777777" w:rsidR="00DF2BB6" w:rsidRPr="00C70209" w:rsidRDefault="00DF2BB6" w:rsidP="003131E2">
            <w:pPr>
              <w:pStyle w:val="Tabletext-evidencematrix"/>
            </w:pPr>
            <w:r w:rsidRPr="00C70209">
              <w:t>N=150</w:t>
            </w:r>
          </w:p>
        </w:tc>
        <w:tc>
          <w:tcPr>
            <w:tcW w:w="491" w:type="pct"/>
          </w:tcPr>
          <w:p w14:paraId="3FC35314" w14:textId="77777777" w:rsidR="00DF2BB6" w:rsidRPr="00C70209" w:rsidRDefault="00DF2BB6" w:rsidP="003131E2">
            <w:pPr>
              <w:pStyle w:val="Tabletext-evidencematrix"/>
            </w:pPr>
            <w:r w:rsidRPr="00C70209">
              <w:t>Preterm infants with VLBW (&lt;1500 g) who reached 120mL/kg/day of oral feeds before 32 weeks postmenstrual age</w:t>
            </w:r>
          </w:p>
        </w:tc>
        <w:tc>
          <w:tcPr>
            <w:tcW w:w="492" w:type="pct"/>
          </w:tcPr>
          <w:p w14:paraId="4356F82A" w14:textId="77777777" w:rsidR="00DF2BB6" w:rsidRPr="00C70209" w:rsidRDefault="00DF2BB6" w:rsidP="003131E2">
            <w:pPr>
              <w:pStyle w:val="Tabletext-evidencematrix"/>
            </w:pPr>
            <w:r w:rsidRPr="00C70209">
              <w:t>Single hospital, USA</w:t>
            </w:r>
          </w:p>
        </w:tc>
        <w:tc>
          <w:tcPr>
            <w:tcW w:w="491" w:type="pct"/>
          </w:tcPr>
          <w:p w14:paraId="7A7B2B30" w14:textId="1D4E1FD6" w:rsidR="00DF2BB6" w:rsidRPr="00C70209" w:rsidRDefault="00DF2BB6" w:rsidP="003131E2">
            <w:pPr>
              <w:pStyle w:val="Tabletext-evidencematrix"/>
            </w:pPr>
            <w:r w:rsidRPr="00C70209">
              <w:t>Oral iron versus no iron</w:t>
            </w:r>
          </w:p>
          <w:p w14:paraId="6234B8A9" w14:textId="70E59DBD" w:rsidR="00DF2BB6" w:rsidRPr="00C70209" w:rsidRDefault="00DF2BB6" w:rsidP="003131E2">
            <w:pPr>
              <w:pStyle w:val="Tabletext-subanalysis"/>
            </w:pPr>
            <w:r w:rsidRPr="00C70209">
              <w:t>*All infants received iron</w:t>
            </w:r>
            <w:r w:rsidR="00363BA0" w:rsidRPr="00C70209">
              <w:t xml:space="preserve"> </w:t>
            </w:r>
            <w:r w:rsidRPr="00C70209">
              <w:t>fortified formula or iron</w:t>
            </w:r>
            <w:r w:rsidR="00363BA0" w:rsidRPr="00C70209">
              <w:t xml:space="preserve"> </w:t>
            </w:r>
            <w:r w:rsidRPr="00C70209">
              <w:t>fortified mothers milk</w:t>
            </w:r>
          </w:p>
        </w:tc>
        <w:tc>
          <w:tcPr>
            <w:tcW w:w="492" w:type="pct"/>
          </w:tcPr>
          <w:p w14:paraId="1B9D1EB6" w14:textId="77777777" w:rsidR="00DF2BB6" w:rsidRPr="00C70209" w:rsidRDefault="00DF2BB6" w:rsidP="003131E2">
            <w:pPr>
              <w:pStyle w:val="Tabletext-evidencematrix"/>
            </w:pPr>
            <w:r w:rsidRPr="00C70209">
              <w:t>Hct (%) at 36 weeks postmenstrual age</w:t>
            </w:r>
          </w:p>
        </w:tc>
        <w:tc>
          <w:tcPr>
            <w:tcW w:w="517" w:type="pct"/>
          </w:tcPr>
          <w:p w14:paraId="75AFF47F" w14:textId="77777777" w:rsidR="00DF2BB6" w:rsidRPr="00C70209" w:rsidRDefault="00DF2BB6" w:rsidP="003131E2">
            <w:pPr>
              <w:pStyle w:val="Tabletext-evidencematrix"/>
            </w:pPr>
            <w:r w:rsidRPr="00C70209">
              <w:t xml:space="preserve">29.2 ± 4.0 (n=73) </w:t>
            </w:r>
          </w:p>
        </w:tc>
        <w:tc>
          <w:tcPr>
            <w:tcW w:w="517" w:type="pct"/>
          </w:tcPr>
          <w:p w14:paraId="7A4397CE" w14:textId="77777777" w:rsidR="00DF2BB6" w:rsidRPr="00C70209" w:rsidRDefault="00DF2BB6" w:rsidP="003131E2">
            <w:pPr>
              <w:pStyle w:val="Tabletext-evidencematrix"/>
            </w:pPr>
            <w:r w:rsidRPr="00C70209">
              <w:t>28.3 ± 4.5 (n=75)</w:t>
            </w:r>
          </w:p>
        </w:tc>
        <w:tc>
          <w:tcPr>
            <w:tcW w:w="517" w:type="pct"/>
          </w:tcPr>
          <w:p w14:paraId="0E23BACA" w14:textId="77777777" w:rsidR="00DF2BB6" w:rsidRPr="00C70209" w:rsidRDefault="00DF2BB6" w:rsidP="003131E2">
            <w:pPr>
              <w:pStyle w:val="Tabletext-evidencematrix"/>
            </w:pPr>
            <w:r w:rsidRPr="00C70209">
              <w:t>MD 0.9 (–0.5, 2.3)</w:t>
            </w:r>
          </w:p>
        </w:tc>
        <w:tc>
          <w:tcPr>
            <w:tcW w:w="604" w:type="pct"/>
          </w:tcPr>
          <w:p w14:paraId="0BC1A217" w14:textId="77777777" w:rsidR="00DF2BB6" w:rsidRPr="00C70209" w:rsidRDefault="00DF2BB6" w:rsidP="003131E2">
            <w:pPr>
              <w:pStyle w:val="Tabletext-evidencematrix"/>
              <w:rPr>
                <w:i/>
              </w:rPr>
            </w:pPr>
            <w:r w:rsidRPr="00C70209">
              <w:rPr>
                <w:i/>
              </w:rPr>
              <w:t>No significant difference</w:t>
            </w:r>
          </w:p>
          <w:p w14:paraId="1E740381" w14:textId="19414C37" w:rsidR="00DF2BB6" w:rsidRPr="00C70209" w:rsidRDefault="001A475D" w:rsidP="003131E2">
            <w:pPr>
              <w:pStyle w:val="Tabletext-evidencematrix"/>
            </w:pPr>
            <w:r w:rsidRPr="001A475D">
              <w:rPr>
                <w:i/>
              </w:rPr>
              <w:t>P = </w:t>
            </w:r>
            <w:r w:rsidR="00DF2BB6" w:rsidRPr="00C70209">
              <w:t>0.21</w:t>
            </w:r>
          </w:p>
        </w:tc>
      </w:tr>
      <w:tr w:rsidR="00DF2BB6" w:rsidRPr="00C70209" w14:paraId="53103761" w14:textId="77777777" w:rsidTr="003131E2">
        <w:trPr>
          <w:cantSplit/>
          <w:tblHeader/>
        </w:trPr>
        <w:tc>
          <w:tcPr>
            <w:tcW w:w="388" w:type="pct"/>
            <w:vMerge w:val="restart"/>
          </w:tcPr>
          <w:p w14:paraId="072DF0C2" w14:textId="556F84B7" w:rsidR="00DF2BB6" w:rsidRPr="00C70209" w:rsidRDefault="00DF2BB6" w:rsidP="003131E2">
            <w:pPr>
              <w:pStyle w:val="Tabletext-evidencematrix"/>
              <w:rPr>
                <w:szCs w:val="16"/>
              </w:rPr>
            </w:pPr>
            <w:r w:rsidRPr="00C70209">
              <w:rPr>
                <w:szCs w:val="16"/>
              </w:rPr>
              <w:t>Sankar 2009</w:t>
            </w:r>
            <w:r w:rsidRPr="00C70209">
              <w:rPr>
                <w:szCs w:val="16"/>
              </w:rPr>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rPr>
                <w:szCs w:val="16"/>
              </w:rPr>
              <w:instrText xml:space="preserve"> ADDIN EN.CITE </w:instrText>
            </w:r>
            <w:r w:rsidR="000E261C">
              <w:rPr>
                <w:szCs w:val="16"/>
              </w:rPr>
              <w:fldChar w:fldCharType="begin">
                <w:fldData xml:space="preserve">PEVuZE5vdGU+PENpdGU+PEF1dGhvcj5TYW5rYXI8L0F1dGhvcj48WWVhcj4yMDA5PC9ZZWFyPjxS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5NTPigJM5NTg8L3Bh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8</w:t>
            </w:r>
            <w:r w:rsidRPr="00C70209">
              <w:rPr>
                <w:szCs w:val="16"/>
              </w:rPr>
              <w:fldChar w:fldCharType="end"/>
            </w:r>
          </w:p>
          <w:p w14:paraId="0879FCB3" w14:textId="77777777" w:rsidR="00DF2BB6" w:rsidRPr="00C70209" w:rsidRDefault="00DF2BB6" w:rsidP="003131E2">
            <w:pPr>
              <w:pStyle w:val="Tabletext-evidencematrix"/>
              <w:rPr>
                <w:szCs w:val="16"/>
              </w:rPr>
            </w:pPr>
            <w:r w:rsidRPr="00C70209">
              <w:rPr>
                <w:szCs w:val="16"/>
              </w:rPr>
              <w:t>Level II</w:t>
            </w:r>
          </w:p>
          <w:p w14:paraId="4AE017AC" w14:textId="77777777" w:rsidR="00DF2BB6" w:rsidRPr="00C70209" w:rsidRDefault="00DF2BB6" w:rsidP="003131E2">
            <w:pPr>
              <w:pStyle w:val="Tabletext-evidencematrix"/>
              <w:rPr>
                <w:rStyle w:val="Emphasis"/>
              </w:rPr>
            </w:pPr>
            <w:r w:rsidRPr="00C70209">
              <w:rPr>
                <w:rStyle w:val="Emphasis"/>
              </w:rPr>
              <w:t>Fair</w:t>
            </w:r>
          </w:p>
        </w:tc>
        <w:tc>
          <w:tcPr>
            <w:tcW w:w="491" w:type="pct"/>
            <w:vMerge w:val="restart"/>
          </w:tcPr>
          <w:p w14:paraId="11F9079D" w14:textId="77777777" w:rsidR="00DF2BB6" w:rsidRPr="00C70209" w:rsidRDefault="00DF2BB6" w:rsidP="003131E2">
            <w:pPr>
              <w:pStyle w:val="Tabletext-evidencematrix"/>
              <w:rPr>
                <w:szCs w:val="16"/>
              </w:rPr>
            </w:pPr>
            <w:r w:rsidRPr="00C70209">
              <w:rPr>
                <w:szCs w:val="16"/>
              </w:rPr>
              <w:t>N=46</w:t>
            </w:r>
          </w:p>
        </w:tc>
        <w:tc>
          <w:tcPr>
            <w:tcW w:w="491" w:type="pct"/>
            <w:vMerge w:val="restart"/>
          </w:tcPr>
          <w:p w14:paraId="19A5DB9E" w14:textId="77777777" w:rsidR="00DF2BB6" w:rsidRPr="00C70209" w:rsidRDefault="00DF2BB6" w:rsidP="003131E2">
            <w:pPr>
              <w:pStyle w:val="Tabletext-evidencematrix"/>
              <w:rPr>
                <w:szCs w:val="16"/>
              </w:rPr>
            </w:pPr>
            <w:r w:rsidRPr="00C70209">
              <w:rPr>
                <w:szCs w:val="16"/>
              </w:rPr>
              <w:t>Preterm infants with VLBW (&lt;1500 g)</w:t>
            </w:r>
            <w:r w:rsidRPr="00C70209">
              <w:t xml:space="preserve"> </w:t>
            </w:r>
            <w:r w:rsidRPr="00C70209">
              <w:rPr>
                <w:szCs w:val="16"/>
              </w:rPr>
              <w:t xml:space="preserve">who reached at least 100 mL/kg/day of oral feeds by day 14 </w:t>
            </w:r>
          </w:p>
        </w:tc>
        <w:tc>
          <w:tcPr>
            <w:tcW w:w="492" w:type="pct"/>
            <w:vMerge w:val="restart"/>
          </w:tcPr>
          <w:p w14:paraId="0AE6FE1D" w14:textId="77777777" w:rsidR="00DF2BB6" w:rsidRPr="00C70209" w:rsidRDefault="00DF2BB6" w:rsidP="003131E2">
            <w:pPr>
              <w:pStyle w:val="Tabletext-evidencematrix"/>
              <w:rPr>
                <w:szCs w:val="16"/>
              </w:rPr>
            </w:pPr>
            <w:r w:rsidRPr="00C70209">
              <w:rPr>
                <w:szCs w:val="16"/>
              </w:rPr>
              <w:t>Single tertiary care unit, India</w:t>
            </w:r>
          </w:p>
        </w:tc>
        <w:tc>
          <w:tcPr>
            <w:tcW w:w="491" w:type="pct"/>
            <w:vMerge w:val="restart"/>
          </w:tcPr>
          <w:p w14:paraId="5AAF5D79" w14:textId="48909941" w:rsidR="00DF2BB6" w:rsidRPr="00C70209" w:rsidRDefault="00DF2BB6" w:rsidP="003131E2">
            <w:pPr>
              <w:pStyle w:val="Tabletext-evidencematrix"/>
            </w:pPr>
            <w:r w:rsidRPr="00C70209">
              <w:t>Oral iron versus control (no iron until 60 days)</w:t>
            </w:r>
          </w:p>
          <w:p w14:paraId="14A1DAFA" w14:textId="77777777" w:rsidR="00DF2BB6" w:rsidRPr="00C70209" w:rsidRDefault="00DF2BB6" w:rsidP="003131E2">
            <w:pPr>
              <w:pStyle w:val="Tabletext-subanalysis"/>
            </w:pPr>
            <w:r w:rsidRPr="00C70209">
              <w:t xml:space="preserve">*Intervention also contained folic acid and vitamin B12 </w:t>
            </w:r>
          </w:p>
        </w:tc>
        <w:tc>
          <w:tcPr>
            <w:tcW w:w="492" w:type="pct"/>
          </w:tcPr>
          <w:p w14:paraId="205A7181" w14:textId="77777777" w:rsidR="00DF2BB6" w:rsidRPr="00C70209" w:rsidRDefault="00DF2BB6" w:rsidP="003131E2">
            <w:pPr>
              <w:pStyle w:val="Tabletext-evidencematrix"/>
            </w:pPr>
            <w:r w:rsidRPr="00C70209">
              <w:t xml:space="preserve">Hb (g/dL) at 60 days </w:t>
            </w:r>
          </w:p>
        </w:tc>
        <w:tc>
          <w:tcPr>
            <w:tcW w:w="517" w:type="pct"/>
          </w:tcPr>
          <w:p w14:paraId="48C11CAF" w14:textId="77777777" w:rsidR="00DF2BB6" w:rsidRPr="00C70209" w:rsidRDefault="00DF2BB6" w:rsidP="003131E2">
            <w:pPr>
              <w:pStyle w:val="Tabletext-evidencematrix"/>
            </w:pPr>
            <w:r w:rsidRPr="00C70209">
              <w:t>10.8 ± 1.8</w:t>
            </w:r>
          </w:p>
        </w:tc>
        <w:tc>
          <w:tcPr>
            <w:tcW w:w="517" w:type="pct"/>
          </w:tcPr>
          <w:p w14:paraId="33762F9B" w14:textId="77777777" w:rsidR="00DF2BB6" w:rsidRPr="00C70209" w:rsidRDefault="00DF2BB6" w:rsidP="003131E2">
            <w:pPr>
              <w:pStyle w:val="Tabletext-evidencematrix"/>
            </w:pPr>
            <w:r w:rsidRPr="00C70209">
              <w:t xml:space="preserve"> 10.2 ± 2.1</w:t>
            </w:r>
          </w:p>
        </w:tc>
        <w:tc>
          <w:tcPr>
            <w:tcW w:w="517" w:type="pct"/>
          </w:tcPr>
          <w:p w14:paraId="580D1277" w14:textId="77777777" w:rsidR="00DF2BB6" w:rsidRPr="00C70209" w:rsidRDefault="00DF2BB6" w:rsidP="003131E2">
            <w:pPr>
              <w:pStyle w:val="Tabletext-evidencematrix"/>
            </w:pPr>
            <w:r w:rsidRPr="00C70209">
              <w:t>NR</w:t>
            </w:r>
          </w:p>
        </w:tc>
        <w:tc>
          <w:tcPr>
            <w:tcW w:w="604" w:type="pct"/>
          </w:tcPr>
          <w:p w14:paraId="088A522D" w14:textId="77777777" w:rsidR="00DF2BB6" w:rsidRPr="00C70209" w:rsidRDefault="00DF2BB6" w:rsidP="003131E2">
            <w:pPr>
              <w:pStyle w:val="Tabletext-evidencematrix"/>
              <w:rPr>
                <w:rStyle w:val="Emphasis"/>
              </w:rPr>
            </w:pPr>
            <w:r w:rsidRPr="00C70209">
              <w:rPr>
                <w:rStyle w:val="Emphasis"/>
              </w:rPr>
              <w:t>No significant difference</w:t>
            </w:r>
          </w:p>
          <w:p w14:paraId="3D7F2DE3" w14:textId="4B05F17F" w:rsidR="00DF2BB6" w:rsidRPr="00C70209" w:rsidRDefault="001A475D" w:rsidP="003131E2">
            <w:pPr>
              <w:pStyle w:val="Tabletext-evidencematrix"/>
            </w:pPr>
            <w:r w:rsidRPr="001A475D">
              <w:rPr>
                <w:i/>
              </w:rPr>
              <w:t>P = </w:t>
            </w:r>
            <w:r w:rsidR="00DF2BB6" w:rsidRPr="00C70209">
              <w:t>0.36</w:t>
            </w:r>
          </w:p>
        </w:tc>
      </w:tr>
      <w:tr w:rsidR="00DF2BB6" w:rsidRPr="00C70209" w14:paraId="059E932B" w14:textId="77777777" w:rsidTr="003131E2">
        <w:trPr>
          <w:cantSplit/>
          <w:tblHeader/>
        </w:trPr>
        <w:tc>
          <w:tcPr>
            <w:tcW w:w="388" w:type="pct"/>
            <w:vMerge/>
          </w:tcPr>
          <w:p w14:paraId="30295CE1" w14:textId="77777777" w:rsidR="00DF2BB6" w:rsidRPr="00C70209" w:rsidRDefault="00DF2BB6" w:rsidP="003131E2">
            <w:pPr>
              <w:pStyle w:val="Tabletext-evidencematrix"/>
              <w:rPr>
                <w:szCs w:val="16"/>
              </w:rPr>
            </w:pPr>
          </w:p>
        </w:tc>
        <w:tc>
          <w:tcPr>
            <w:tcW w:w="491" w:type="pct"/>
            <w:vMerge/>
          </w:tcPr>
          <w:p w14:paraId="3DDCF902" w14:textId="77777777" w:rsidR="00DF2BB6" w:rsidRPr="00C70209" w:rsidRDefault="00DF2BB6" w:rsidP="003131E2">
            <w:pPr>
              <w:pStyle w:val="Tabletext-evidencematrix"/>
              <w:rPr>
                <w:szCs w:val="16"/>
              </w:rPr>
            </w:pPr>
          </w:p>
        </w:tc>
        <w:tc>
          <w:tcPr>
            <w:tcW w:w="491" w:type="pct"/>
            <w:vMerge/>
          </w:tcPr>
          <w:p w14:paraId="61499053" w14:textId="77777777" w:rsidR="00DF2BB6" w:rsidRPr="00C70209" w:rsidRDefault="00DF2BB6" w:rsidP="003131E2">
            <w:pPr>
              <w:pStyle w:val="Tabletext-evidencematrix"/>
              <w:rPr>
                <w:szCs w:val="16"/>
              </w:rPr>
            </w:pPr>
          </w:p>
        </w:tc>
        <w:tc>
          <w:tcPr>
            <w:tcW w:w="492" w:type="pct"/>
            <w:vMerge/>
          </w:tcPr>
          <w:p w14:paraId="5E32AEBF" w14:textId="77777777" w:rsidR="00DF2BB6" w:rsidRPr="00C70209" w:rsidRDefault="00DF2BB6" w:rsidP="003131E2">
            <w:pPr>
              <w:pStyle w:val="Tabletext-evidencematrix"/>
              <w:rPr>
                <w:szCs w:val="16"/>
              </w:rPr>
            </w:pPr>
          </w:p>
        </w:tc>
        <w:tc>
          <w:tcPr>
            <w:tcW w:w="491" w:type="pct"/>
            <w:vMerge/>
          </w:tcPr>
          <w:p w14:paraId="5966B31F" w14:textId="77777777" w:rsidR="00DF2BB6" w:rsidRPr="00C70209" w:rsidRDefault="00DF2BB6" w:rsidP="003131E2">
            <w:pPr>
              <w:pStyle w:val="Tabletext-evidencematrix"/>
            </w:pPr>
          </w:p>
        </w:tc>
        <w:tc>
          <w:tcPr>
            <w:tcW w:w="492" w:type="pct"/>
          </w:tcPr>
          <w:p w14:paraId="53F28F04" w14:textId="77777777" w:rsidR="00DF2BB6" w:rsidRPr="00C70209" w:rsidRDefault="00DF2BB6" w:rsidP="003131E2">
            <w:pPr>
              <w:pStyle w:val="Tabletext-evidencematrix"/>
            </w:pPr>
            <w:r w:rsidRPr="00C70209">
              <w:t>Hct (%) at 60 days</w:t>
            </w:r>
          </w:p>
        </w:tc>
        <w:tc>
          <w:tcPr>
            <w:tcW w:w="517" w:type="pct"/>
          </w:tcPr>
          <w:p w14:paraId="1B6575BB" w14:textId="77777777" w:rsidR="00DF2BB6" w:rsidRPr="00C70209" w:rsidRDefault="00DF2BB6" w:rsidP="003131E2">
            <w:pPr>
              <w:pStyle w:val="Tabletext-evidencematrix"/>
            </w:pPr>
            <w:r w:rsidRPr="00C70209">
              <w:t>32.5 ± 5.3</w:t>
            </w:r>
          </w:p>
        </w:tc>
        <w:tc>
          <w:tcPr>
            <w:tcW w:w="517" w:type="pct"/>
          </w:tcPr>
          <w:p w14:paraId="1E624247" w14:textId="77777777" w:rsidR="00DF2BB6" w:rsidRPr="00C70209" w:rsidRDefault="00DF2BB6" w:rsidP="003131E2">
            <w:pPr>
              <w:pStyle w:val="Tabletext-evidencematrix"/>
            </w:pPr>
            <w:r w:rsidRPr="00C70209">
              <w:t>30.8 ± 6.3</w:t>
            </w:r>
          </w:p>
        </w:tc>
        <w:tc>
          <w:tcPr>
            <w:tcW w:w="517" w:type="pct"/>
          </w:tcPr>
          <w:p w14:paraId="3A95723D" w14:textId="77777777" w:rsidR="00DF2BB6" w:rsidRPr="00C70209" w:rsidRDefault="00DF2BB6" w:rsidP="003131E2">
            <w:pPr>
              <w:pStyle w:val="Tabletext-evidencematrix"/>
            </w:pPr>
            <w:r w:rsidRPr="00C70209">
              <w:t>NR</w:t>
            </w:r>
          </w:p>
        </w:tc>
        <w:tc>
          <w:tcPr>
            <w:tcW w:w="604" w:type="pct"/>
          </w:tcPr>
          <w:p w14:paraId="124C5CD7" w14:textId="77777777" w:rsidR="00DF2BB6" w:rsidRPr="00C70209" w:rsidRDefault="00DF2BB6" w:rsidP="003131E2">
            <w:pPr>
              <w:pStyle w:val="Tabletext-evidencematrix"/>
              <w:rPr>
                <w:rStyle w:val="Emphasis"/>
              </w:rPr>
            </w:pPr>
            <w:r w:rsidRPr="00C70209">
              <w:rPr>
                <w:rStyle w:val="Emphasis"/>
              </w:rPr>
              <w:t>No significant difference</w:t>
            </w:r>
          </w:p>
          <w:p w14:paraId="16924CF2" w14:textId="486E5964" w:rsidR="00DF2BB6" w:rsidRPr="00C70209" w:rsidRDefault="001A475D" w:rsidP="003131E2">
            <w:pPr>
              <w:pStyle w:val="Tabletext-evidencematrix"/>
            </w:pPr>
            <w:r w:rsidRPr="001A475D">
              <w:rPr>
                <w:i/>
              </w:rPr>
              <w:t>P = </w:t>
            </w:r>
            <w:r w:rsidR="00DF2BB6" w:rsidRPr="00C70209">
              <w:t>0.35</w:t>
            </w:r>
          </w:p>
        </w:tc>
      </w:tr>
      <w:tr w:rsidR="00DF2BB6" w:rsidRPr="00C70209" w14:paraId="17E9142F" w14:textId="77777777" w:rsidTr="003131E2">
        <w:trPr>
          <w:cantSplit/>
          <w:tblHeader/>
        </w:trPr>
        <w:tc>
          <w:tcPr>
            <w:tcW w:w="388" w:type="pct"/>
            <w:vMerge/>
          </w:tcPr>
          <w:p w14:paraId="2F809564" w14:textId="77777777" w:rsidR="00DF2BB6" w:rsidRPr="00C70209" w:rsidRDefault="00DF2BB6" w:rsidP="003131E2">
            <w:pPr>
              <w:pStyle w:val="Tabletext-evidencematrix"/>
              <w:rPr>
                <w:szCs w:val="16"/>
              </w:rPr>
            </w:pPr>
          </w:p>
        </w:tc>
        <w:tc>
          <w:tcPr>
            <w:tcW w:w="491" w:type="pct"/>
            <w:vMerge/>
          </w:tcPr>
          <w:p w14:paraId="72EFDCB7" w14:textId="77777777" w:rsidR="00DF2BB6" w:rsidRPr="00C70209" w:rsidRDefault="00DF2BB6" w:rsidP="003131E2">
            <w:pPr>
              <w:pStyle w:val="Tabletext-evidencematrix"/>
              <w:rPr>
                <w:szCs w:val="16"/>
              </w:rPr>
            </w:pPr>
          </w:p>
        </w:tc>
        <w:tc>
          <w:tcPr>
            <w:tcW w:w="491" w:type="pct"/>
            <w:vMerge/>
          </w:tcPr>
          <w:p w14:paraId="76F34BF1" w14:textId="77777777" w:rsidR="00DF2BB6" w:rsidRPr="00C70209" w:rsidRDefault="00DF2BB6" w:rsidP="003131E2">
            <w:pPr>
              <w:pStyle w:val="Tabletext-evidencematrix"/>
              <w:rPr>
                <w:szCs w:val="16"/>
              </w:rPr>
            </w:pPr>
          </w:p>
        </w:tc>
        <w:tc>
          <w:tcPr>
            <w:tcW w:w="492" w:type="pct"/>
            <w:vMerge/>
          </w:tcPr>
          <w:p w14:paraId="6EB5594E" w14:textId="77777777" w:rsidR="00DF2BB6" w:rsidRPr="00C70209" w:rsidRDefault="00DF2BB6" w:rsidP="003131E2">
            <w:pPr>
              <w:pStyle w:val="Tabletext-evidencematrix"/>
              <w:rPr>
                <w:szCs w:val="16"/>
              </w:rPr>
            </w:pPr>
          </w:p>
        </w:tc>
        <w:tc>
          <w:tcPr>
            <w:tcW w:w="491" w:type="pct"/>
            <w:vMerge/>
          </w:tcPr>
          <w:p w14:paraId="3E2FEFCF" w14:textId="77777777" w:rsidR="00DF2BB6" w:rsidRPr="00C70209" w:rsidRDefault="00DF2BB6" w:rsidP="003131E2">
            <w:pPr>
              <w:pStyle w:val="Tabletext-evidencematrix"/>
            </w:pPr>
          </w:p>
        </w:tc>
        <w:tc>
          <w:tcPr>
            <w:tcW w:w="492" w:type="pct"/>
          </w:tcPr>
          <w:p w14:paraId="500FB662" w14:textId="77777777" w:rsidR="00DF2BB6" w:rsidRPr="00C70209" w:rsidRDefault="00DF2BB6" w:rsidP="003131E2">
            <w:pPr>
              <w:pStyle w:val="Tabletext-evidencematrix"/>
            </w:pPr>
            <w:r w:rsidRPr="00C70209">
              <w:t>Serum ferritin at 14 days (µg/L)</w:t>
            </w:r>
          </w:p>
        </w:tc>
        <w:tc>
          <w:tcPr>
            <w:tcW w:w="517" w:type="pct"/>
          </w:tcPr>
          <w:p w14:paraId="05D4B3CF" w14:textId="77777777" w:rsidR="00DF2BB6" w:rsidRPr="00C70209" w:rsidRDefault="00DF2BB6" w:rsidP="003131E2">
            <w:pPr>
              <w:pStyle w:val="Tabletext-evidencematrix"/>
            </w:pPr>
            <w:r w:rsidRPr="00C70209">
              <w:t>55.7 ± 12.1</w:t>
            </w:r>
          </w:p>
        </w:tc>
        <w:tc>
          <w:tcPr>
            <w:tcW w:w="517" w:type="pct"/>
          </w:tcPr>
          <w:p w14:paraId="4C02B662" w14:textId="77777777" w:rsidR="00DF2BB6" w:rsidRPr="00C70209" w:rsidRDefault="00DF2BB6" w:rsidP="003131E2">
            <w:pPr>
              <w:pStyle w:val="Tabletext-evidencematrix"/>
            </w:pPr>
            <w:r w:rsidRPr="00C70209">
              <w:t>59.0 ± 12.1</w:t>
            </w:r>
          </w:p>
        </w:tc>
        <w:tc>
          <w:tcPr>
            <w:tcW w:w="517" w:type="pct"/>
          </w:tcPr>
          <w:p w14:paraId="1F1BB18F" w14:textId="77777777" w:rsidR="00DF2BB6" w:rsidRPr="00C70209" w:rsidRDefault="00DF2BB6" w:rsidP="003131E2">
            <w:pPr>
              <w:pStyle w:val="Tabletext-evidencematrix"/>
            </w:pPr>
            <w:r w:rsidRPr="00C70209">
              <w:t>NR</w:t>
            </w:r>
          </w:p>
        </w:tc>
        <w:tc>
          <w:tcPr>
            <w:tcW w:w="604" w:type="pct"/>
          </w:tcPr>
          <w:p w14:paraId="04777A45" w14:textId="77777777" w:rsidR="00DF2BB6" w:rsidRPr="00C70209" w:rsidRDefault="00DF2BB6" w:rsidP="003131E2">
            <w:pPr>
              <w:pStyle w:val="Tabletext-evidencematrix"/>
              <w:rPr>
                <w:rStyle w:val="Emphasis"/>
              </w:rPr>
            </w:pPr>
            <w:r w:rsidRPr="00C70209">
              <w:rPr>
                <w:rStyle w:val="Emphasis"/>
              </w:rPr>
              <w:t>No significant difference</w:t>
            </w:r>
          </w:p>
          <w:p w14:paraId="769A48D5" w14:textId="55358C4E" w:rsidR="00DF2BB6" w:rsidRPr="00C70209" w:rsidRDefault="001A475D" w:rsidP="003131E2">
            <w:pPr>
              <w:pStyle w:val="Tabletext-evidencematrix"/>
            </w:pPr>
            <w:r w:rsidRPr="001A475D">
              <w:rPr>
                <w:i/>
              </w:rPr>
              <w:t>P = </w:t>
            </w:r>
            <w:r w:rsidR="00DF2BB6" w:rsidRPr="00C70209">
              <w:t>0.37</w:t>
            </w:r>
          </w:p>
        </w:tc>
      </w:tr>
      <w:tr w:rsidR="00DF2BB6" w:rsidRPr="00C70209" w14:paraId="07181372" w14:textId="77777777" w:rsidTr="003131E2">
        <w:trPr>
          <w:cantSplit/>
          <w:tblHeader/>
        </w:trPr>
        <w:tc>
          <w:tcPr>
            <w:tcW w:w="388" w:type="pct"/>
            <w:vMerge/>
          </w:tcPr>
          <w:p w14:paraId="63B80BD7" w14:textId="77777777" w:rsidR="00DF2BB6" w:rsidRPr="00C70209" w:rsidRDefault="00DF2BB6" w:rsidP="003131E2">
            <w:pPr>
              <w:pStyle w:val="Tabletext-evidencematrix"/>
              <w:rPr>
                <w:szCs w:val="16"/>
              </w:rPr>
            </w:pPr>
          </w:p>
        </w:tc>
        <w:tc>
          <w:tcPr>
            <w:tcW w:w="491" w:type="pct"/>
            <w:vMerge/>
          </w:tcPr>
          <w:p w14:paraId="26AB1CDC" w14:textId="77777777" w:rsidR="00DF2BB6" w:rsidRPr="00C70209" w:rsidRDefault="00DF2BB6" w:rsidP="003131E2">
            <w:pPr>
              <w:pStyle w:val="Tabletext-evidencematrix"/>
              <w:rPr>
                <w:szCs w:val="16"/>
              </w:rPr>
            </w:pPr>
          </w:p>
        </w:tc>
        <w:tc>
          <w:tcPr>
            <w:tcW w:w="491" w:type="pct"/>
            <w:vMerge/>
          </w:tcPr>
          <w:p w14:paraId="0D7EF107" w14:textId="77777777" w:rsidR="00DF2BB6" w:rsidRPr="00C70209" w:rsidRDefault="00DF2BB6" w:rsidP="003131E2">
            <w:pPr>
              <w:pStyle w:val="Tabletext-evidencematrix"/>
              <w:rPr>
                <w:szCs w:val="16"/>
              </w:rPr>
            </w:pPr>
          </w:p>
        </w:tc>
        <w:tc>
          <w:tcPr>
            <w:tcW w:w="492" w:type="pct"/>
            <w:vMerge/>
          </w:tcPr>
          <w:p w14:paraId="59F1497F" w14:textId="77777777" w:rsidR="00DF2BB6" w:rsidRPr="00C70209" w:rsidRDefault="00DF2BB6" w:rsidP="003131E2">
            <w:pPr>
              <w:pStyle w:val="Tabletext-evidencematrix"/>
              <w:rPr>
                <w:szCs w:val="16"/>
              </w:rPr>
            </w:pPr>
          </w:p>
        </w:tc>
        <w:tc>
          <w:tcPr>
            <w:tcW w:w="491" w:type="pct"/>
            <w:vMerge/>
          </w:tcPr>
          <w:p w14:paraId="189D7092" w14:textId="77777777" w:rsidR="00DF2BB6" w:rsidRPr="00C70209" w:rsidRDefault="00DF2BB6" w:rsidP="003131E2">
            <w:pPr>
              <w:pStyle w:val="Tabletext-evidencematrix"/>
            </w:pPr>
          </w:p>
        </w:tc>
        <w:tc>
          <w:tcPr>
            <w:tcW w:w="492" w:type="pct"/>
          </w:tcPr>
          <w:p w14:paraId="6AF445F0" w14:textId="77777777" w:rsidR="00DF2BB6" w:rsidRPr="00C70209" w:rsidRDefault="00DF2BB6" w:rsidP="003131E2">
            <w:pPr>
              <w:pStyle w:val="Tabletext-evidencematrix"/>
            </w:pPr>
            <w:r w:rsidRPr="00C70209">
              <w:t>Serum ferritin at 60 days (µg/L)</w:t>
            </w:r>
          </w:p>
        </w:tc>
        <w:tc>
          <w:tcPr>
            <w:tcW w:w="517" w:type="pct"/>
          </w:tcPr>
          <w:p w14:paraId="382BEB2B" w14:textId="77777777" w:rsidR="00DF2BB6" w:rsidRPr="00C70209" w:rsidRDefault="00DF2BB6" w:rsidP="003131E2">
            <w:pPr>
              <w:pStyle w:val="Tabletext-evidencematrix"/>
            </w:pPr>
            <w:r w:rsidRPr="00C70209">
              <w:t>50.8 ± 11.5</w:t>
            </w:r>
          </w:p>
        </w:tc>
        <w:tc>
          <w:tcPr>
            <w:tcW w:w="517" w:type="pct"/>
          </w:tcPr>
          <w:p w14:paraId="07E9A884" w14:textId="77777777" w:rsidR="00DF2BB6" w:rsidRPr="00C70209" w:rsidRDefault="00DF2BB6" w:rsidP="003131E2">
            <w:pPr>
              <w:pStyle w:val="Tabletext-evidencematrix"/>
            </w:pPr>
            <w:r w:rsidRPr="00C70209">
              <w:t>45.3 ± 11.9</w:t>
            </w:r>
          </w:p>
        </w:tc>
        <w:tc>
          <w:tcPr>
            <w:tcW w:w="517" w:type="pct"/>
          </w:tcPr>
          <w:p w14:paraId="29F285E7" w14:textId="77777777" w:rsidR="00DF2BB6" w:rsidRPr="00C70209" w:rsidRDefault="00DF2BB6" w:rsidP="003131E2">
            <w:pPr>
              <w:pStyle w:val="Tabletext-evidencematrix"/>
            </w:pPr>
            <w:r w:rsidRPr="00C70209">
              <w:t>NR</w:t>
            </w:r>
          </w:p>
        </w:tc>
        <w:tc>
          <w:tcPr>
            <w:tcW w:w="604" w:type="pct"/>
          </w:tcPr>
          <w:p w14:paraId="5807C05D" w14:textId="77777777" w:rsidR="00DF2BB6" w:rsidRPr="00C70209" w:rsidRDefault="00DF2BB6" w:rsidP="003131E2">
            <w:pPr>
              <w:pStyle w:val="Tabletext-evidencematrix"/>
              <w:rPr>
                <w:rStyle w:val="Emphasis"/>
              </w:rPr>
            </w:pPr>
            <w:r w:rsidRPr="00C70209">
              <w:rPr>
                <w:rStyle w:val="Emphasis"/>
              </w:rPr>
              <w:t>No significant difference</w:t>
            </w:r>
          </w:p>
          <w:p w14:paraId="3C6B9AA2" w14:textId="7F0DEDE8" w:rsidR="00DF2BB6" w:rsidRPr="00C70209" w:rsidRDefault="001A475D" w:rsidP="003131E2">
            <w:pPr>
              <w:pStyle w:val="Tabletext-evidencematrix"/>
            </w:pPr>
            <w:r w:rsidRPr="001A475D">
              <w:rPr>
                <w:i/>
              </w:rPr>
              <w:t>P = </w:t>
            </w:r>
            <w:r w:rsidR="00DF2BB6" w:rsidRPr="00C70209">
              <w:t>0.12</w:t>
            </w:r>
          </w:p>
        </w:tc>
      </w:tr>
      <w:tr w:rsidR="00DF2BB6" w:rsidRPr="00C70209" w14:paraId="26A32567" w14:textId="77777777" w:rsidTr="003131E2">
        <w:trPr>
          <w:cantSplit/>
          <w:tblHeader/>
        </w:trPr>
        <w:tc>
          <w:tcPr>
            <w:tcW w:w="388" w:type="pct"/>
            <w:vMerge w:val="restart"/>
          </w:tcPr>
          <w:p w14:paraId="41AEA0AE" w14:textId="20C242EF" w:rsidR="00DF2BB6" w:rsidRPr="00C70209" w:rsidRDefault="00DF2BB6" w:rsidP="003131E2">
            <w:pPr>
              <w:pStyle w:val="Tabletext-evidencematrix"/>
              <w:rPr>
                <w:szCs w:val="16"/>
              </w:rPr>
            </w:pPr>
            <w:r w:rsidRPr="00C70209">
              <w:rPr>
                <w:szCs w:val="16"/>
              </w:rPr>
              <w:t>Berseth 2004</w:t>
            </w:r>
            <w:r w:rsidRPr="00C70209">
              <w:rPr>
                <w:szCs w:val="16"/>
              </w:rPr>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rPr>
                <w:szCs w:val="16"/>
              </w:rPr>
              <w:instrText xml:space="preserve"> ADDIN EN.CITE </w:instrText>
            </w:r>
            <w:r w:rsidR="000E261C">
              <w:rPr>
                <w:szCs w:val="16"/>
              </w:rPr>
              <w:fldChar w:fldCharType="begin">
                <w:fldData xml:space="preserve">PEVuZE5vdGU+PENpdGU+PEF1dGhvcj5CZXJzZXRoPC9BdXRob3I+PFllYXI+MjAwNDwvWWVhcj48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mU2OTni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169</w:t>
            </w:r>
            <w:r w:rsidRPr="00C70209">
              <w:rPr>
                <w:szCs w:val="16"/>
              </w:rPr>
              <w:fldChar w:fldCharType="end"/>
            </w:r>
          </w:p>
          <w:p w14:paraId="635709C0" w14:textId="77777777" w:rsidR="00DF2BB6" w:rsidRPr="00C70209" w:rsidRDefault="00DF2BB6" w:rsidP="003131E2">
            <w:pPr>
              <w:pStyle w:val="Tabletext-evidencematrix"/>
              <w:rPr>
                <w:szCs w:val="16"/>
              </w:rPr>
            </w:pPr>
            <w:r w:rsidRPr="00C70209">
              <w:rPr>
                <w:szCs w:val="16"/>
              </w:rPr>
              <w:t>Level II</w:t>
            </w:r>
          </w:p>
          <w:p w14:paraId="1D1E0316" w14:textId="77777777" w:rsidR="00DF2BB6" w:rsidRPr="00C70209" w:rsidRDefault="00DF2BB6" w:rsidP="003131E2">
            <w:pPr>
              <w:pStyle w:val="Tabletext-evidencematrix"/>
              <w:rPr>
                <w:szCs w:val="16"/>
              </w:rPr>
            </w:pPr>
            <w:r w:rsidRPr="00C70209">
              <w:rPr>
                <w:i/>
                <w:szCs w:val="16"/>
              </w:rPr>
              <w:t>Poor</w:t>
            </w:r>
          </w:p>
        </w:tc>
        <w:tc>
          <w:tcPr>
            <w:tcW w:w="491" w:type="pct"/>
            <w:vMerge w:val="restart"/>
          </w:tcPr>
          <w:p w14:paraId="236931E5" w14:textId="77777777" w:rsidR="00DF2BB6" w:rsidRPr="00C70209" w:rsidRDefault="00DF2BB6" w:rsidP="003131E2">
            <w:pPr>
              <w:pStyle w:val="Tabletext-evidencematrix"/>
              <w:rPr>
                <w:szCs w:val="16"/>
                <w:highlight w:val="yellow"/>
              </w:rPr>
            </w:pPr>
            <w:r w:rsidRPr="00C70209">
              <w:rPr>
                <w:szCs w:val="16"/>
              </w:rPr>
              <w:t>N=181</w:t>
            </w:r>
          </w:p>
        </w:tc>
        <w:tc>
          <w:tcPr>
            <w:tcW w:w="491" w:type="pct"/>
            <w:vMerge w:val="restart"/>
          </w:tcPr>
          <w:p w14:paraId="15ABDBEF" w14:textId="77777777" w:rsidR="00DF2BB6" w:rsidRPr="00C70209" w:rsidRDefault="00DF2BB6" w:rsidP="003131E2">
            <w:pPr>
              <w:pStyle w:val="Tabletext-evidencematrix"/>
              <w:rPr>
                <w:szCs w:val="16"/>
                <w:highlight w:val="yellow"/>
              </w:rPr>
            </w:pPr>
            <w:r w:rsidRPr="00C70209">
              <w:rPr>
                <w:szCs w:val="16"/>
              </w:rPr>
              <w:t>Preterm infants with VLBW (≤1500 g)</w:t>
            </w:r>
            <w:r w:rsidRPr="00C70209">
              <w:t xml:space="preserve"> </w:t>
            </w:r>
            <w:r w:rsidRPr="00C70209">
              <w:rPr>
                <w:szCs w:val="16"/>
              </w:rPr>
              <w:t>who reached at least 100 mL/kg/day of oral feeds</w:t>
            </w:r>
          </w:p>
        </w:tc>
        <w:tc>
          <w:tcPr>
            <w:tcW w:w="492" w:type="pct"/>
            <w:vMerge w:val="restart"/>
          </w:tcPr>
          <w:p w14:paraId="7D212D12" w14:textId="77777777" w:rsidR="00DF2BB6" w:rsidRPr="00C70209" w:rsidRDefault="00DF2BB6" w:rsidP="003131E2">
            <w:pPr>
              <w:pStyle w:val="Tabletext-evidencematrix"/>
              <w:rPr>
                <w:szCs w:val="16"/>
                <w:highlight w:val="yellow"/>
              </w:rPr>
            </w:pPr>
            <w:r w:rsidRPr="00C70209">
              <w:rPr>
                <w:szCs w:val="16"/>
              </w:rPr>
              <w:t>Multicentre, Canada, USA</w:t>
            </w:r>
          </w:p>
        </w:tc>
        <w:tc>
          <w:tcPr>
            <w:tcW w:w="491" w:type="pct"/>
            <w:vMerge w:val="restart"/>
          </w:tcPr>
          <w:p w14:paraId="7CCB1627" w14:textId="6E5431C5" w:rsidR="00DF2BB6" w:rsidRPr="00C70209" w:rsidRDefault="00DF2BB6" w:rsidP="003131E2">
            <w:pPr>
              <w:pStyle w:val="Tabletext-evidencematrix"/>
              <w:rPr>
                <w:szCs w:val="16"/>
              </w:rPr>
            </w:pPr>
            <w:r w:rsidRPr="00C70209">
              <w:rPr>
                <w:szCs w:val="16"/>
              </w:rPr>
              <w:t>Iron supplement versus no iron</w:t>
            </w:r>
          </w:p>
          <w:p w14:paraId="161DD7DF" w14:textId="77777777" w:rsidR="00DF2BB6" w:rsidRPr="00C70209" w:rsidRDefault="00DF2BB6" w:rsidP="003131E2">
            <w:pPr>
              <w:pStyle w:val="Tabletext-subanalysis"/>
              <w:rPr>
                <w:highlight w:val="yellow"/>
              </w:rPr>
            </w:pPr>
            <w:r w:rsidRPr="00C70209">
              <w:t>*Administered as supplement during feeding</w:t>
            </w:r>
          </w:p>
        </w:tc>
        <w:tc>
          <w:tcPr>
            <w:tcW w:w="492" w:type="pct"/>
          </w:tcPr>
          <w:p w14:paraId="11EF49AD" w14:textId="77777777" w:rsidR="00DF2BB6" w:rsidRPr="00C70209" w:rsidRDefault="00DF2BB6" w:rsidP="003131E2">
            <w:pPr>
              <w:pStyle w:val="Tabletext-evidencematrix"/>
            </w:pPr>
            <w:r w:rsidRPr="00C70209">
              <w:t>Hct (%) at day 14</w:t>
            </w:r>
          </w:p>
          <w:p w14:paraId="23EA2626" w14:textId="77777777" w:rsidR="00DF2BB6" w:rsidRPr="00C70209" w:rsidRDefault="00DF2BB6" w:rsidP="003131E2">
            <w:pPr>
              <w:pStyle w:val="Tabletext-evidencematrix"/>
            </w:pPr>
          </w:p>
        </w:tc>
        <w:tc>
          <w:tcPr>
            <w:tcW w:w="517" w:type="pct"/>
          </w:tcPr>
          <w:p w14:paraId="68C65166" w14:textId="592819FA" w:rsidR="00DF2BB6" w:rsidRPr="00C70209" w:rsidRDefault="00DF2BB6" w:rsidP="003131E2">
            <w:pPr>
              <w:pStyle w:val="Tabletext-evidencematrix"/>
            </w:pPr>
            <w:r w:rsidRPr="00C70209">
              <w:t>30.0 (26.2–34.0)</w:t>
            </w:r>
          </w:p>
          <w:p w14:paraId="1B2DAED7" w14:textId="77777777" w:rsidR="00DF2BB6" w:rsidRPr="00C70209" w:rsidRDefault="00DF2BB6" w:rsidP="003131E2">
            <w:pPr>
              <w:pStyle w:val="Tabletext-evidencematrix"/>
            </w:pPr>
            <w:r w:rsidRPr="00C70209">
              <w:t>(n=67)</w:t>
            </w:r>
          </w:p>
        </w:tc>
        <w:tc>
          <w:tcPr>
            <w:tcW w:w="517" w:type="pct"/>
          </w:tcPr>
          <w:p w14:paraId="42994074" w14:textId="72795F5D" w:rsidR="00DF2BB6" w:rsidRPr="00C70209" w:rsidRDefault="00DF2BB6" w:rsidP="003131E2">
            <w:pPr>
              <w:pStyle w:val="Tabletext-evidencematrix"/>
            </w:pPr>
            <w:r w:rsidRPr="00C70209">
              <w:t>29.4 (25.1–34.0)</w:t>
            </w:r>
          </w:p>
          <w:p w14:paraId="0C4A6D86" w14:textId="77777777" w:rsidR="00DF2BB6" w:rsidRPr="00C70209" w:rsidRDefault="00DF2BB6" w:rsidP="003131E2">
            <w:pPr>
              <w:pStyle w:val="Tabletext-evidencematrix"/>
            </w:pPr>
            <w:r w:rsidRPr="00C70209">
              <w:t>(n=55)</w:t>
            </w:r>
          </w:p>
        </w:tc>
        <w:tc>
          <w:tcPr>
            <w:tcW w:w="517" w:type="pct"/>
          </w:tcPr>
          <w:p w14:paraId="1E5856D1" w14:textId="77777777" w:rsidR="00DF2BB6" w:rsidRPr="00C70209" w:rsidRDefault="00DF2BB6" w:rsidP="003131E2">
            <w:pPr>
              <w:pStyle w:val="Tabletext-evidencematrix"/>
            </w:pPr>
            <w:r w:rsidRPr="00C70209">
              <w:t>NR</w:t>
            </w:r>
          </w:p>
        </w:tc>
        <w:tc>
          <w:tcPr>
            <w:tcW w:w="604" w:type="pct"/>
          </w:tcPr>
          <w:p w14:paraId="3E075F0D" w14:textId="354C60EE" w:rsidR="00DF2BB6" w:rsidRPr="00C70209" w:rsidRDefault="00DF2BB6" w:rsidP="003131E2">
            <w:pPr>
              <w:pStyle w:val="Tabletext-evidencematrix"/>
              <w:rPr>
                <w:rStyle w:val="Emphasis"/>
              </w:rPr>
            </w:pPr>
            <w:r w:rsidRPr="00C70209">
              <w:rPr>
                <w:rStyle w:val="Emphasis"/>
              </w:rPr>
              <w:t>No significant difference</w:t>
            </w:r>
          </w:p>
          <w:p w14:paraId="3BD6485F" w14:textId="6FA204E9" w:rsidR="00DF2BB6" w:rsidRPr="00C70209" w:rsidRDefault="001A475D" w:rsidP="003131E2">
            <w:pPr>
              <w:pStyle w:val="Tabletext-evidencematrix"/>
            </w:pPr>
            <w:r w:rsidRPr="001A475D">
              <w:rPr>
                <w:i/>
              </w:rPr>
              <w:t>P = </w:t>
            </w:r>
            <w:r w:rsidR="00DF2BB6" w:rsidRPr="00C70209">
              <w:t>NR</w:t>
            </w:r>
          </w:p>
        </w:tc>
      </w:tr>
      <w:tr w:rsidR="00DF2BB6" w:rsidRPr="00C70209" w14:paraId="3674CD89" w14:textId="77777777" w:rsidTr="003131E2">
        <w:trPr>
          <w:cantSplit/>
          <w:tblHeader/>
        </w:trPr>
        <w:tc>
          <w:tcPr>
            <w:tcW w:w="388" w:type="pct"/>
            <w:vMerge/>
          </w:tcPr>
          <w:p w14:paraId="5BDE9F6E" w14:textId="77777777" w:rsidR="00DF2BB6" w:rsidRPr="00C70209" w:rsidRDefault="00DF2BB6" w:rsidP="003131E2">
            <w:pPr>
              <w:pStyle w:val="Tabletext-evidencematrix"/>
              <w:rPr>
                <w:szCs w:val="16"/>
              </w:rPr>
            </w:pPr>
          </w:p>
        </w:tc>
        <w:tc>
          <w:tcPr>
            <w:tcW w:w="491" w:type="pct"/>
            <w:vMerge/>
          </w:tcPr>
          <w:p w14:paraId="069735F3" w14:textId="77777777" w:rsidR="00DF2BB6" w:rsidRPr="00C70209" w:rsidRDefault="00DF2BB6" w:rsidP="003131E2">
            <w:pPr>
              <w:pStyle w:val="Tabletext-evidencematrix"/>
              <w:rPr>
                <w:szCs w:val="16"/>
              </w:rPr>
            </w:pPr>
          </w:p>
        </w:tc>
        <w:tc>
          <w:tcPr>
            <w:tcW w:w="491" w:type="pct"/>
            <w:vMerge/>
          </w:tcPr>
          <w:p w14:paraId="71FD6FD6" w14:textId="77777777" w:rsidR="00DF2BB6" w:rsidRPr="00C70209" w:rsidRDefault="00DF2BB6" w:rsidP="003131E2">
            <w:pPr>
              <w:pStyle w:val="Tabletext-evidencematrix"/>
              <w:rPr>
                <w:szCs w:val="16"/>
              </w:rPr>
            </w:pPr>
          </w:p>
        </w:tc>
        <w:tc>
          <w:tcPr>
            <w:tcW w:w="492" w:type="pct"/>
            <w:vMerge/>
          </w:tcPr>
          <w:p w14:paraId="22B8464D" w14:textId="77777777" w:rsidR="00DF2BB6" w:rsidRPr="00C70209" w:rsidRDefault="00DF2BB6" w:rsidP="003131E2">
            <w:pPr>
              <w:pStyle w:val="Tabletext-evidencematrix"/>
              <w:rPr>
                <w:szCs w:val="16"/>
              </w:rPr>
            </w:pPr>
          </w:p>
        </w:tc>
        <w:tc>
          <w:tcPr>
            <w:tcW w:w="491" w:type="pct"/>
            <w:vMerge/>
          </w:tcPr>
          <w:p w14:paraId="126DBEA2" w14:textId="77777777" w:rsidR="00DF2BB6" w:rsidRPr="00C70209" w:rsidRDefault="00DF2BB6" w:rsidP="003131E2">
            <w:pPr>
              <w:pStyle w:val="Tabletext-evidencematrix"/>
              <w:rPr>
                <w:szCs w:val="16"/>
              </w:rPr>
            </w:pPr>
          </w:p>
        </w:tc>
        <w:tc>
          <w:tcPr>
            <w:tcW w:w="492" w:type="pct"/>
          </w:tcPr>
          <w:p w14:paraId="17370B58" w14:textId="77777777" w:rsidR="00DF2BB6" w:rsidRPr="00C70209" w:rsidRDefault="00DF2BB6" w:rsidP="003131E2">
            <w:pPr>
              <w:pStyle w:val="Tabletext-evidencematrix"/>
            </w:pPr>
            <w:r w:rsidRPr="00C70209">
              <w:t>Hct (%) at day 28</w:t>
            </w:r>
          </w:p>
        </w:tc>
        <w:tc>
          <w:tcPr>
            <w:tcW w:w="517" w:type="pct"/>
          </w:tcPr>
          <w:p w14:paraId="35BAF52D" w14:textId="77777777" w:rsidR="00DF2BB6" w:rsidRPr="00C70209" w:rsidRDefault="00DF2BB6" w:rsidP="003131E2">
            <w:pPr>
              <w:pStyle w:val="Tabletext-evidencematrix"/>
            </w:pPr>
            <w:r w:rsidRPr="00C70209">
              <w:t>27.0 (24.0–29.6)</w:t>
            </w:r>
          </w:p>
          <w:p w14:paraId="605CA0C1" w14:textId="77777777" w:rsidR="00DF2BB6" w:rsidRPr="00C70209" w:rsidRDefault="00DF2BB6" w:rsidP="003131E2">
            <w:pPr>
              <w:pStyle w:val="Tabletext-evidencematrix"/>
            </w:pPr>
            <w:r w:rsidRPr="00C70209">
              <w:t>(n=43)</w:t>
            </w:r>
          </w:p>
        </w:tc>
        <w:tc>
          <w:tcPr>
            <w:tcW w:w="517" w:type="pct"/>
          </w:tcPr>
          <w:p w14:paraId="5C8FEB0C" w14:textId="77777777" w:rsidR="00DF2BB6" w:rsidRPr="00C70209" w:rsidRDefault="00DF2BB6" w:rsidP="003131E2">
            <w:pPr>
              <w:pStyle w:val="Tabletext-evidencematrix"/>
            </w:pPr>
            <w:r w:rsidRPr="00C70209">
              <w:t>26.0 (24.0–31.0)</w:t>
            </w:r>
          </w:p>
          <w:p w14:paraId="18390A85" w14:textId="77777777" w:rsidR="00DF2BB6" w:rsidRPr="00C70209" w:rsidRDefault="00DF2BB6" w:rsidP="003131E2">
            <w:pPr>
              <w:pStyle w:val="Tabletext-evidencematrix"/>
            </w:pPr>
            <w:r w:rsidRPr="00C70209">
              <w:t>(n=32)</w:t>
            </w:r>
          </w:p>
        </w:tc>
        <w:tc>
          <w:tcPr>
            <w:tcW w:w="517" w:type="pct"/>
          </w:tcPr>
          <w:p w14:paraId="5F555E04" w14:textId="77777777" w:rsidR="00DF2BB6" w:rsidRPr="00C70209" w:rsidRDefault="00DF2BB6" w:rsidP="003131E2">
            <w:pPr>
              <w:pStyle w:val="Tabletext-evidencematrix"/>
            </w:pPr>
            <w:r w:rsidRPr="00C70209">
              <w:t>NR</w:t>
            </w:r>
          </w:p>
        </w:tc>
        <w:tc>
          <w:tcPr>
            <w:tcW w:w="604" w:type="pct"/>
          </w:tcPr>
          <w:p w14:paraId="6904A727" w14:textId="4E2F64C0" w:rsidR="00DF2BB6" w:rsidRPr="00C70209" w:rsidRDefault="00DF2BB6" w:rsidP="003131E2">
            <w:pPr>
              <w:pStyle w:val="Tabletext-evidencematrix"/>
              <w:rPr>
                <w:rStyle w:val="Emphasis"/>
              </w:rPr>
            </w:pPr>
            <w:r w:rsidRPr="00C70209">
              <w:rPr>
                <w:rStyle w:val="Emphasis"/>
              </w:rPr>
              <w:t>No significant difference</w:t>
            </w:r>
          </w:p>
          <w:p w14:paraId="728D6BFD" w14:textId="5327CE4B" w:rsidR="00DF2BB6" w:rsidRPr="00C70209" w:rsidRDefault="001A475D" w:rsidP="003131E2">
            <w:pPr>
              <w:pStyle w:val="Tabletext-evidencematrix"/>
            </w:pPr>
            <w:r w:rsidRPr="001A475D">
              <w:rPr>
                <w:i/>
              </w:rPr>
              <w:t>P = </w:t>
            </w:r>
            <w:r w:rsidR="00DF2BB6" w:rsidRPr="00C70209">
              <w:t>NR</w:t>
            </w:r>
          </w:p>
        </w:tc>
      </w:tr>
      <w:tr w:rsidR="00DF2BB6" w:rsidRPr="00C70209" w14:paraId="6FE76024" w14:textId="77777777" w:rsidTr="003131E2">
        <w:trPr>
          <w:cantSplit/>
          <w:tblHeader/>
        </w:trPr>
        <w:tc>
          <w:tcPr>
            <w:tcW w:w="388" w:type="pct"/>
            <w:vMerge/>
          </w:tcPr>
          <w:p w14:paraId="39FDC7BA" w14:textId="77777777" w:rsidR="00DF2BB6" w:rsidRPr="00C70209" w:rsidRDefault="00DF2BB6" w:rsidP="003131E2">
            <w:pPr>
              <w:pStyle w:val="Tabletext-evidencematrix"/>
              <w:rPr>
                <w:szCs w:val="16"/>
              </w:rPr>
            </w:pPr>
          </w:p>
        </w:tc>
        <w:tc>
          <w:tcPr>
            <w:tcW w:w="491" w:type="pct"/>
            <w:vMerge/>
          </w:tcPr>
          <w:p w14:paraId="57E404EF" w14:textId="77777777" w:rsidR="00DF2BB6" w:rsidRPr="00C70209" w:rsidRDefault="00DF2BB6" w:rsidP="003131E2">
            <w:pPr>
              <w:pStyle w:val="Tabletext-evidencematrix"/>
              <w:rPr>
                <w:szCs w:val="16"/>
              </w:rPr>
            </w:pPr>
          </w:p>
        </w:tc>
        <w:tc>
          <w:tcPr>
            <w:tcW w:w="491" w:type="pct"/>
            <w:vMerge/>
          </w:tcPr>
          <w:p w14:paraId="619E20E9" w14:textId="77777777" w:rsidR="00DF2BB6" w:rsidRPr="00C70209" w:rsidRDefault="00DF2BB6" w:rsidP="003131E2">
            <w:pPr>
              <w:pStyle w:val="Tabletext-evidencematrix"/>
              <w:rPr>
                <w:szCs w:val="16"/>
              </w:rPr>
            </w:pPr>
          </w:p>
        </w:tc>
        <w:tc>
          <w:tcPr>
            <w:tcW w:w="492" w:type="pct"/>
            <w:vMerge/>
          </w:tcPr>
          <w:p w14:paraId="0A616D8E" w14:textId="77777777" w:rsidR="00DF2BB6" w:rsidRPr="00C70209" w:rsidRDefault="00DF2BB6" w:rsidP="003131E2">
            <w:pPr>
              <w:pStyle w:val="Tabletext-evidencematrix"/>
              <w:rPr>
                <w:szCs w:val="16"/>
              </w:rPr>
            </w:pPr>
          </w:p>
        </w:tc>
        <w:tc>
          <w:tcPr>
            <w:tcW w:w="491" w:type="pct"/>
            <w:vMerge/>
          </w:tcPr>
          <w:p w14:paraId="56B48B12" w14:textId="77777777" w:rsidR="00DF2BB6" w:rsidRPr="00C70209" w:rsidRDefault="00DF2BB6" w:rsidP="003131E2">
            <w:pPr>
              <w:pStyle w:val="Tabletext-evidencematrix"/>
              <w:rPr>
                <w:szCs w:val="16"/>
              </w:rPr>
            </w:pPr>
          </w:p>
        </w:tc>
        <w:tc>
          <w:tcPr>
            <w:tcW w:w="492" w:type="pct"/>
          </w:tcPr>
          <w:p w14:paraId="67480B00" w14:textId="77777777" w:rsidR="00DF2BB6" w:rsidRPr="00C70209" w:rsidRDefault="00DF2BB6" w:rsidP="003131E2">
            <w:pPr>
              <w:pStyle w:val="Tabletext-evidencematrix"/>
            </w:pPr>
            <w:r w:rsidRPr="00C70209">
              <w:t>Ferritin (ng/mL) at day 14</w:t>
            </w:r>
          </w:p>
        </w:tc>
        <w:tc>
          <w:tcPr>
            <w:tcW w:w="517" w:type="pct"/>
          </w:tcPr>
          <w:p w14:paraId="51DAFA8E" w14:textId="77777777" w:rsidR="00DF2BB6" w:rsidRPr="00C70209" w:rsidRDefault="00DF2BB6" w:rsidP="003131E2">
            <w:pPr>
              <w:pStyle w:val="Tabletext-evidencematrix"/>
            </w:pPr>
            <w:r w:rsidRPr="00C70209">
              <w:t>100.0 (54–200)</w:t>
            </w:r>
          </w:p>
          <w:p w14:paraId="58CB0794" w14:textId="77777777" w:rsidR="00DF2BB6" w:rsidRPr="00C70209" w:rsidRDefault="00DF2BB6" w:rsidP="003131E2">
            <w:pPr>
              <w:pStyle w:val="Tabletext-evidencematrix"/>
            </w:pPr>
            <w:r w:rsidRPr="00C70209">
              <w:t>(n=66)</w:t>
            </w:r>
          </w:p>
        </w:tc>
        <w:tc>
          <w:tcPr>
            <w:tcW w:w="517" w:type="pct"/>
          </w:tcPr>
          <w:p w14:paraId="7FEEAB7A" w14:textId="77777777" w:rsidR="00DF2BB6" w:rsidRPr="00C70209" w:rsidRDefault="00DF2BB6" w:rsidP="003131E2">
            <w:pPr>
              <w:pStyle w:val="Tabletext-evidencematrix"/>
            </w:pPr>
            <w:r w:rsidRPr="00C70209">
              <w:t>120.0 (68–205)</w:t>
            </w:r>
          </w:p>
          <w:p w14:paraId="02356B0C" w14:textId="77777777" w:rsidR="00DF2BB6" w:rsidRPr="00C70209" w:rsidRDefault="00DF2BB6" w:rsidP="003131E2">
            <w:pPr>
              <w:pStyle w:val="Tabletext-evidencematrix"/>
            </w:pPr>
            <w:r w:rsidRPr="00C70209">
              <w:t>(n=53)</w:t>
            </w:r>
          </w:p>
        </w:tc>
        <w:tc>
          <w:tcPr>
            <w:tcW w:w="517" w:type="pct"/>
          </w:tcPr>
          <w:p w14:paraId="56586B6C" w14:textId="77777777" w:rsidR="00DF2BB6" w:rsidRPr="00C70209" w:rsidRDefault="00DF2BB6" w:rsidP="003131E2">
            <w:pPr>
              <w:pStyle w:val="Tabletext-evidencematrix"/>
            </w:pPr>
            <w:r w:rsidRPr="00C70209">
              <w:t>NR</w:t>
            </w:r>
          </w:p>
        </w:tc>
        <w:tc>
          <w:tcPr>
            <w:tcW w:w="604" w:type="pct"/>
          </w:tcPr>
          <w:p w14:paraId="191DF3B1" w14:textId="0B38EEDF" w:rsidR="00DF2BB6" w:rsidRPr="00C70209" w:rsidRDefault="00DF2BB6" w:rsidP="003131E2">
            <w:pPr>
              <w:pStyle w:val="Tabletext-evidencematrix"/>
              <w:rPr>
                <w:rStyle w:val="Emphasis"/>
              </w:rPr>
            </w:pPr>
            <w:r w:rsidRPr="00C70209">
              <w:rPr>
                <w:rStyle w:val="Emphasis"/>
              </w:rPr>
              <w:t>No significant difference</w:t>
            </w:r>
          </w:p>
          <w:p w14:paraId="2D1A9588" w14:textId="678DFFC5" w:rsidR="00DF2BB6" w:rsidRPr="00C70209" w:rsidRDefault="001A475D" w:rsidP="003131E2">
            <w:pPr>
              <w:pStyle w:val="Tabletext-evidencematrix"/>
            </w:pPr>
            <w:r w:rsidRPr="001A475D">
              <w:rPr>
                <w:i/>
              </w:rPr>
              <w:t>P = </w:t>
            </w:r>
            <w:r w:rsidR="00DF2BB6" w:rsidRPr="00C70209">
              <w:t>NR</w:t>
            </w:r>
          </w:p>
        </w:tc>
      </w:tr>
      <w:tr w:rsidR="00DF2BB6" w:rsidRPr="00C70209" w14:paraId="5EAF25B9" w14:textId="77777777" w:rsidTr="003131E2">
        <w:trPr>
          <w:cantSplit/>
          <w:tblHeader/>
        </w:trPr>
        <w:tc>
          <w:tcPr>
            <w:tcW w:w="388" w:type="pct"/>
            <w:vMerge/>
          </w:tcPr>
          <w:p w14:paraId="1A6027D6" w14:textId="77777777" w:rsidR="00DF2BB6" w:rsidRPr="00C70209" w:rsidRDefault="00DF2BB6" w:rsidP="003131E2">
            <w:pPr>
              <w:pStyle w:val="Tabletext-evidencematrix"/>
              <w:rPr>
                <w:szCs w:val="16"/>
              </w:rPr>
            </w:pPr>
          </w:p>
        </w:tc>
        <w:tc>
          <w:tcPr>
            <w:tcW w:w="491" w:type="pct"/>
            <w:vMerge/>
          </w:tcPr>
          <w:p w14:paraId="75E4FFCD" w14:textId="77777777" w:rsidR="00DF2BB6" w:rsidRPr="00C70209" w:rsidRDefault="00DF2BB6" w:rsidP="003131E2">
            <w:pPr>
              <w:pStyle w:val="Tabletext-evidencematrix"/>
              <w:rPr>
                <w:szCs w:val="16"/>
              </w:rPr>
            </w:pPr>
          </w:p>
        </w:tc>
        <w:tc>
          <w:tcPr>
            <w:tcW w:w="491" w:type="pct"/>
            <w:vMerge/>
          </w:tcPr>
          <w:p w14:paraId="6D364B1D" w14:textId="77777777" w:rsidR="00DF2BB6" w:rsidRPr="00C70209" w:rsidRDefault="00DF2BB6" w:rsidP="003131E2">
            <w:pPr>
              <w:pStyle w:val="Tabletext-evidencematrix"/>
              <w:rPr>
                <w:szCs w:val="16"/>
              </w:rPr>
            </w:pPr>
          </w:p>
        </w:tc>
        <w:tc>
          <w:tcPr>
            <w:tcW w:w="492" w:type="pct"/>
            <w:vMerge/>
          </w:tcPr>
          <w:p w14:paraId="56EC8A40" w14:textId="77777777" w:rsidR="00DF2BB6" w:rsidRPr="00C70209" w:rsidRDefault="00DF2BB6" w:rsidP="003131E2">
            <w:pPr>
              <w:pStyle w:val="Tabletext-evidencematrix"/>
              <w:rPr>
                <w:szCs w:val="16"/>
              </w:rPr>
            </w:pPr>
          </w:p>
        </w:tc>
        <w:tc>
          <w:tcPr>
            <w:tcW w:w="491" w:type="pct"/>
            <w:vMerge/>
          </w:tcPr>
          <w:p w14:paraId="4B8096AF" w14:textId="77777777" w:rsidR="00DF2BB6" w:rsidRPr="00C70209" w:rsidRDefault="00DF2BB6" w:rsidP="003131E2">
            <w:pPr>
              <w:pStyle w:val="Tabletext-evidencematrix"/>
              <w:rPr>
                <w:szCs w:val="16"/>
              </w:rPr>
            </w:pPr>
          </w:p>
        </w:tc>
        <w:tc>
          <w:tcPr>
            <w:tcW w:w="492" w:type="pct"/>
          </w:tcPr>
          <w:p w14:paraId="1F21A4D2" w14:textId="77777777" w:rsidR="00DF2BB6" w:rsidRPr="00C70209" w:rsidRDefault="00DF2BB6" w:rsidP="003131E2">
            <w:pPr>
              <w:pStyle w:val="Tabletext-evidencematrix"/>
            </w:pPr>
            <w:r w:rsidRPr="00C70209">
              <w:t>Ferritin (ng/mL) at day 28</w:t>
            </w:r>
          </w:p>
        </w:tc>
        <w:tc>
          <w:tcPr>
            <w:tcW w:w="517" w:type="pct"/>
          </w:tcPr>
          <w:p w14:paraId="68BCDFAF" w14:textId="77777777" w:rsidR="00DF2BB6" w:rsidRPr="00C70209" w:rsidRDefault="00DF2BB6" w:rsidP="003131E2">
            <w:pPr>
              <w:pStyle w:val="Tabletext-evidencematrix"/>
            </w:pPr>
            <w:r w:rsidRPr="00C70209">
              <w:t>77.0 (37–155)</w:t>
            </w:r>
          </w:p>
          <w:p w14:paraId="30DE1CC9" w14:textId="77777777" w:rsidR="00DF2BB6" w:rsidRPr="00C70209" w:rsidRDefault="00DF2BB6" w:rsidP="003131E2">
            <w:pPr>
              <w:pStyle w:val="Tabletext-evidencematrix"/>
            </w:pPr>
            <w:r w:rsidRPr="00C70209">
              <w:t>(n=22)</w:t>
            </w:r>
          </w:p>
        </w:tc>
        <w:tc>
          <w:tcPr>
            <w:tcW w:w="517" w:type="pct"/>
          </w:tcPr>
          <w:p w14:paraId="54030730" w14:textId="77777777" w:rsidR="00DF2BB6" w:rsidRPr="00C70209" w:rsidRDefault="00DF2BB6" w:rsidP="003131E2">
            <w:pPr>
              <w:pStyle w:val="Tabletext-evidencematrix"/>
            </w:pPr>
            <w:r w:rsidRPr="00C70209">
              <w:t>92.0 (33–110)</w:t>
            </w:r>
          </w:p>
          <w:p w14:paraId="133790CF" w14:textId="77777777" w:rsidR="00DF2BB6" w:rsidRPr="00C70209" w:rsidRDefault="00DF2BB6" w:rsidP="003131E2">
            <w:pPr>
              <w:pStyle w:val="Tabletext-evidencematrix"/>
            </w:pPr>
            <w:r w:rsidRPr="00C70209">
              <w:t>(n=19)</w:t>
            </w:r>
          </w:p>
        </w:tc>
        <w:tc>
          <w:tcPr>
            <w:tcW w:w="517" w:type="pct"/>
          </w:tcPr>
          <w:p w14:paraId="55BB1CE8" w14:textId="77777777" w:rsidR="00DF2BB6" w:rsidRPr="00C70209" w:rsidRDefault="00DF2BB6" w:rsidP="003131E2">
            <w:pPr>
              <w:pStyle w:val="Tabletext-evidencematrix"/>
            </w:pPr>
            <w:r w:rsidRPr="00C70209">
              <w:t>NR</w:t>
            </w:r>
          </w:p>
        </w:tc>
        <w:tc>
          <w:tcPr>
            <w:tcW w:w="604" w:type="pct"/>
          </w:tcPr>
          <w:p w14:paraId="0650C39B" w14:textId="2230A1AD" w:rsidR="00DF2BB6" w:rsidRPr="00C70209" w:rsidRDefault="00DF2BB6" w:rsidP="003131E2">
            <w:pPr>
              <w:pStyle w:val="Tabletext-evidencematrix"/>
              <w:rPr>
                <w:rStyle w:val="Emphasis"/>
              </w:rPr>
            </w:pPr>
            <w:r w:rsidRPr="00C70209">
              <w:rPr>
                <w:rStyle w:val="Emphasis"/>
              </w:rPr>
              <w:t>No significant difference</w:t>
            </w:r>
          </w:p>
          <w:p w14:paraId="636CC42F" w14:textId="2DF580EC" w:rsidR="00DF2BB6" w:rsidRPr="00C70209" w:rsidRDefault="001A475D" w:rsidP="003131E2">
            <w:pPr>
              <w:pStyle w:val="Tabletext-evidencematrix"/>
            </w:pPr>
            <w:r w:rsidRPr="001A475D">
              <w:rPr>
                <w:i/>
              </w:rPr>
              <w:t>P = </w:t>
            </w:r>
            <w:r w:rsidR="00DF2BB6" w:rsidRPr="00C70209">
              <w:t>NR</w:t>
            </w:r>
          </w:p>
        </w:tc>
      </w:tr>
      <w:tr w:rsidR="00DF2BB6" w:rsidRPr="00C70209" w14:paraId="6D0209B1" w14:textId="77777777" w:rsidTr="003131E2">
        <w:trPr>
          <w:cantSplit/>
        </w:trPr>
        <w:tc>
          <w:tcPr>
            <w:tcW w:w="388" w:type="pct"/>
            <w:vMerge w:val="restart"/>
          </w:tcPr>
          <w:p w14:paraId="00472492" w14:textId="27F83549" w:rsidR="00DF2BB6" w:rsidRPr="00C70209" w:rsidRDefault="00DF2BB6" w:rsidP="003131E2">
            <w:pPr>
              <w:pStyle w:val="Tabletext-evidencematrix"/>
              <w:rPr>
                <w:szCs w:val="16"/>
              </w:rPr>
            </w:pPr>
            <w:r w:rsidRPr="00C70209">
              <w:rPr>
                <w:szCs w:val="16"/>
              </w:rPr>
              <w:t>Franz 2000</w:t>
            </w:r>
            <w:r w:rsidRPr="00C70209">
              <w:rPr>
                <w:szCs w:val="16"/>
              </w:rPr>
              <w:fldChar w:fldCharType="begin"/>
            </w:r>
            <w:r w:rsidR="000E261C">
              <w:rPr>
                <w:szCs w:val="16"/>
              </w:rPr>
              <w:instrText xml:space="preserve"> ADDIN EN.CITE &lt;EndNote&gt;&lt;Cite&gt;&lt;Author&gt;Franz&lt;/Author&gt;&lt;Year&gt;2000&lt;/Year&gt;&lt;RecNum&gt;374&lt;/RecNum&gt;&lt;DisplayText&gt;&lt;style face="superscript"&gt;170&lt;/style&gt;&lt;/DisplayText&gt;&lt;record&gt;&lt;rec-number&gt;374&lt;/rec-number&gt;&lt;foreign-keys&gt;&lt;key app="EN" db-id="9edve2wadsavt5ewavaxtda4f2tavzvts9ee" timestamp="1427541108"&gt;374&lt;/key&gt;&lt;/foreign-keys&gt;&lt;ref-type name="Journal Article"&gt;17&lt;/ref-type&gt;&lt;contributors&gt;&lt;authors&gt;&lt;author&gt;Franz, A. R.&lt;/author&gt;&lt;author&gt;Mihatsch, W. A.&lt;/author&gt;&lt;author&gt;Sander, S.&lt;/author&gt;&lt;author&gt;Kron, M.&lt;/author&gt;&lt;author&gt;Pohlandt, F.&lt;/author&gt;&lt;/authors&gt;&lt;/contributors&gt;&lt;auth-address&gt;Department of Pediatrics, Division of Neonatology and Pediatric Critical Care, University of Ulm, Ulm, Germany. axel.franz@medizin.uni-ulm.de&lt;/auth-address&gt;&lt;titles&gt;&lt;title&gt;Prospective randomized trial of early versus late enteral iron supplementation in infants with a birth weight of less than 1301 grams&lt;/title&gt;&lt;secondary-title&gt;Pediatrics&lt;/secondary-title&gt;&lt;alt-title&gt;Pediatrics&lt;/alt-title&gt;&lt;/titles&gt;&lt;periodical&gt;&lt;full-title&gt;Pediatrics&lt;/full-title&gt;&lt;/periodical&gt;&lt;alt-periodical&gt;&lt;full-title&gt;Pediatrics&lt;/full-title&gt;&lt;/alt-periodical&gt;&lt;pages&gt;700–6&lt;/pages&gt;&lt;volume&gt;106&lt;/volume&gt;&lt;number&gt;4&lt;/number&gt;&lt;keywords&gt;&lt;keyword&gt;Drug Administration Schedule&lt;/keyword&gt;&lt;keyword&gt;Enteral Nutrition&lt;/keyword&gt;&lt;keyword&gt;Ferritins/blood&lt;/keyword&gt;&lt;keyword&gt;Humans&lt;/keyword&gt;&lt;keyword&gt;Infant&lt;/keyword&gt;&lt;keyword&gt;Infant, Low Birth Weight/*blood&lt;/keyword&gt;&lt;keyword&gt;Infant, Newborn&lt;/keyword&gt;&lt;keyword&gt;Iron/*administration &amp;amp; dosage/*deficiency&lt;/keyword&gt;&lt;keyword&gt;Nutritional Status&lt;/keyword&gt;&lt;keyword&gt;Prospective Studies&lt;/keyword&gt;&lt;/keywords&gt;&lt;dates&gt;&lt;year&gt;2000&lt;/year&gt;&lt;pub-dates&gt;&lt;date&gt;Oct&lt;/date&gt;&lt;/pub-dates&gt;&lt;/dates&gt;&lt;isbn&gt;1098-4275 (Electronic)&amp;#xD;0031-4005 (Linking)&lt;/isbn&gt;&lt;accession-num&gt;11015511&lt;/accession-num&gt;&lt;urls&gt;&lt;related-urls&gt;&lt;url&gt;http://www.ncbi.nlm.nih.gov/pubmed/11015511&lt;/url&gt;&lt;/related-urls&gt;&lt;/urls&gt;&lt;/record&gt;&lt;/Cite&gt;&lt;/EndNote&gt;</w:instrText>
            </w:r>
            <w:r w:rsidRPr="00C70209">
              <w:rPr>
                <w:szCs w:val="16"/>
              </w:rPr>
              <w:fldChar w:fldCharType="separate"/>
            </w:r>
            <w:r w:rsidR="000E261C" w:rsidRPr="000E261C">
              <w:rPr>
                <w:noProof/>
                <w:szCs w:val="16"/>
                <w:vertAlign w:val="superscript"/>
              </w:rPr>
              <w:t>170</w:t>
            </w:r>
            <w:r w:rsidRPr="00C70209">
              <w:rPr>
                <w:szCs w:val="16"/>
              </w:rPr>
              <w:fldChar w:fldCharType="end"/>
            </w:r>
          </w:p>
          <w:p w14:paraId="445299E7" w14:textId="77777777" w:rsidR="00DF2BB6" w:rsidRPr="00C70209" w:rsidRDefault="00DF2BB6" w:rsidP="003131E2">
            <w:pPr>
              <w:pStyle w:val="Tabletext-evidencematrix"/>
              <w:rPr>
                <w:szCs w:val="16"/>
              </w:rPr>
            </w:pPr>
            <w:r w:rsidRPr="00C70209">
              <w:rPr>
                <w:szCs w:val="16"/>
              </w:rPr>
              <w:t>Level II</w:t>
            </w:r>
          </w:p>
          <w:p w14:paraId="2FE71AD9" w14:textId="77777777" w:rsidR="00DF2BB6" w:rsidRPr="00C70209" w:rsidRDefault="00DF2BB6" w:rsidP="003131E2">
            <w:pPr>
              <w:pStyle w:val="Tabletext-evidencematrix"/>
              <w:rPr>
                <w:szCs w:val="16"/>
              </w:rPr>
            </w:pPr>
            <w:r w:rsidRPr="00C70209">
              <w:rPr>
                <w:i/>
                <w:szCs w:val="16"/>
              </w:rPr>
              <w:t>Poor</w:t>
            </w:r>
          </w:p>
        </w:tc>
        <w:tc>
          <w:tcPr>
            <w:tcW w:w="491" w:type="pct"/>
            <w:vMerge w:val="restart"/>
          </w:tcPr>
          <w:p w14:paraId="4FFDB639" w14:textId="77777777" w:rsidR="00DF2BB6" w:rsidRPr="00C70209" w:rsidRDefault="00DF2BB6" w:rsidP="003131E2">
            <w:pPr>
              <w:pStyle w:val="Tabletext-evidencematrix"/>
              <w:rPr>
                <w:szCs w:val="16"/>
                <w:highlight w:val="yellow"/>
              </w:rPr>
            </w:pPr>
            <w:r w:rsidRPr="00C70209">
              <w:rPr>
                <w:szCs w:val="16"/>
              </w:rPr>
              <w:t>N=135</w:t>
            </w:r>
          </w:p>
        </w:tc>
        <w:tc>
          <w:tcPr>
            <w:tcW w:w="491" w:type="pct"/>
            <w:vMerge w:val="restart"/>
          </w:tcPr>
          <w:p w14:paraId="534475CF" w14:textId="77777777" w:rsidR="00DF2BB6" w:rsidRPr="00C70209" w:rsidRDefault="00DF2BB6" w:rsidP="003131E2">
            <w:pPr>
              <w:pStyle w:val="Tabletext-evidencematrix"/>
              <w:rPr>
                <w:szCs w:val="16"/>
                <w:highlight w:val="yellow"/>
              </w:rPr>
            </w:pPr>
            <w:r w:rsidRPr="00C70209">
              <w:rPr>
                <w:szCs w:val="16"/>
              </w:rPr>
              <w:t xml:space="preserve">Infants with VLBW (≤1300 g) </w:t>
            </w:r>
          </w:p>
        </w:tc>
        <w:tc>
          <w:tcPr>
            <w:tcW w:w="492" w:type="pct"/>
            <w:vMerge w:val="restart"/>
          </w:tcPr>
          <w:p w14:paraId="04685C85" w14:textId="77777777" w:rsidR="00DF2BB6" w:rsidRPr="00C70209" w:rsidRDefault="00DF2BB6" w:rsidP="003131E2">
            <w:pPr>
              <w:pStyle w:val="Tabletext-evidencematrix"/>
              <w:rPr>
                <w:szCs w:val="16"/>
                <w:highlight w:val="yellow"/>
              </w:rPr>
            </w:pPr>
            <w:r w:rsidRPr="00C70209">
              <w:rPr>
                <w:szCs w:val="16"/>
              </w:rPr>
              <w:t>Single centre, Germany</w:t>
            </w:r>
          </w:p>
        </w:tc>
        <w:tc>
          <w:tcPr>
            <w:tcW w:w="491" w:type="pct"/>
            <w:vMerge w:val="restart"/>
          </w:tcPr>
          <w:p w14:paraId="32B21762" w14:textId="3EB73A52" w:rsidR="00DF2BB6" w:rsidRPr="00C70209" w:rsidRDefault="00DF2BB6" w:rsidP="003131E2">
            <w:pPr>
              <w:pStyle w:val="Tabletext-evidencematrix"/>
              <w:rPr>
                <w:szCs w:val="16"/>
              </w:rPr>
            </w:pPr>
            <w:r w:rsidRPr="00C70209">
              <w:t>Oral iron versus control (no iron until 61 days)</w:t>
            </w:r>
          </w:p>
          <w:p w14:paraId="7537E5DC" w14:textId="77777777" w:rsidR="00DF2BB6" w:rsidRPr="00C70209" w:rsidRDefault="00DF2BB6" w:rsidP="003131E2">
            <w:pPr>
              <w:pStyle w:val="Tabletext-subanalysis"/>
              <w:rPr>
                <w:highlight w:val="yellow"/>
              </w:rPr>
            </w:pPr>
            <w:r w:rsidRPr="00C70209">
              <w:t>*Administered as soon as 100mL/kg/day of oral feeds were tolerated</w:t>
            </w:r>
          </w:p>
        </w:tc>
        <w:tc>
          <w:tcPr>
            <w:tcW w:w="492" w:type="pct"/>
          </w:tcPr>
          <w:p w14:paraId="7C7A3243" w14:textId="77777777" w:rsidR="00DF2BB6" w:rsidRPr="00C70209" w:rsidRDefault="00DF2BB6" w:rsidP="003131E2">
            <w:pPr>
              <w:pStyle w:val="Tabletext-evidencematrix"/>
            </w:pPr>
            <w:r w:rsidRPr="00C70209">
              <w:t>Ferritin at day 61 (mean)</w:t>
            </w:r>
          </w:p>
        </w:tc>
        <w:tc>
          <w:tcPr>
            <w:tcW w:w="517" w:type="pct"/>
          </w:tcPr>
          <w:p w14:paraId="76E73297" w14:textId="77777777" w:rsidR="00DF2BB6" w:rsidRPr="00C70209" w:rsidRDefault="00DF2BB6" w:rsidP="003131E2">
            <w:pPr>
              <w:pStyle w:val="Tabletext-evidencematrix"/>
            </w:pPr>
            <w:r w:rsidRPr="00C70209">
              <w:t>87.8 ± NR (n=65)</w:t>
            </w:r>
          </w:p>
        </w:tc>
        <w:tc>
          <w:tcPr>
            <w:tcW w:w="517" w:type="pct"/>
          </w:tcPr>
          <w:p w14:paraId="1E8CCD9C" w14:textId="77777777" w:rsidR="00DF2BB6" w:rsidRPr="00C70209" w:rsidRDefault="00DF2BB6" w:rsidP="003131E2">
            <w:pPr>
              <w:pStyle w:val="Tabletext-evidencematrix"/>
            </w:pPr>
            <w:r w:rsidRPr="00C70209">
              <w:t>74.2 ± NR (n=60)</w:t>
            </w:r>
          </w:p>
        </w:tc>
        <w:tc>
          <w:tcPr>
            <w:tcW w:w="517" w:type="pct"/>
            <w:vMerge w:val="restart"/>
          </w:tcPr>
          <w:p w14:paraId="1AB88BCD" w14:textId="77777777" w:rsidR="00DF2BB6" w:rsidRPr="00C70209" w:rsidRDefault="00DF2BB6" w:rsidP="003131E2">
            <w:pPr>
              <w:pStyle w:val="Tabletext-evidencematrix"/>
            </w:pPr>
            <w:r w:rsidRPr="00C70209">
              <w:t>NR</w:t>
            </w:r>
          </w:p>
        </w:tc>
        <w:tc>
          <w:tcPr>
            <w:tcW w:w="604" w:type="pct"/>
            <w:vMerge w:val="restart"/>
          </w:tcPr>
          <w:p w14:paraId="34D7FECE" w14:textId="164538C7" w:rsidR="00DF2BB6" w:rsidRPr="00C70209" w:rsidRDefault="00DF2BB6" w:rsidP="003131E2">
            <w:pPr>
              <w:pStyle w:val="Tabletext-evidencematrix"/>
              <w:rPr>
                <w:i/>
              </w:rPr>
            </w:pPr>
            <w:r w:rsidRPr="00C70209">
              <w:rPr>
                <w:i/>
              </w:rPr>
              <w:t>No significant difference</w:t>
            </w:r>
          </w:p>
          <w:p w14:paraId="5D56FBAD" w14:textId="7588DCCF" w:rsidR="00DF2BB6" w:rsidRPr="00C70209" w:rsidRDefault="001A475D" w:rsidP="003131E2">
            <w:pPr>
              <w:pStyle w:val="Tabletext-evidencematrix"/>
            </w:pPr>
            <w:r w:rsidRPr="001A475D">
              <w:rPr>
                <w:i/>
              </w:rPr>
              <w:t>P = </w:t>
            </w:r>
            <w:r w:rsidR="00DF2BB6" w:rsidRPr="00C70209">
              <w:t>0.98</w:t>
            </w:r>
            <w:r w:rsidR="00DF2BB6" w:rsidRPr="00C70209">
              <w:rPr>
                <w:vertAlign w:val="superscript"/>
              </w:rPr>
              <w:t>c</w:t>
            </w:r>
          </w:p>
        </w:tc>
      </w:tr>
      <w:tr w:rsidR="00DF2BB6" w:rsidRPr="00C70209" w14:paraId="6EBB359B" w14:textId="77777777" w:rsidTr="003131E2">
        <w:trPr>
          <w:cantSplit/>
        </w:trPr>
        <w:tc>
          <w:tcPr>
            <w:tcW w:w="388" w:type="pct"/>
            <w:vMerge/>
          </w:tcPr>
          <w:p w14:paraId="023AB015" w14:textId="77777777" w:rsidR="00DF2BB6" w:rsidRPr="00C70209" w:rsidRDefault="00DF2BB6" w:rsidP="003131E2">
            <w:pPr>
              <w:pStyle w:val="Tabletext-evidencematrix"/>
              <w:rPr>
                <w:szCs w:val="16"/>
              </w:rPr>
            </w:pPr>
          </w:p>
        </w:tc>
        <w:tc>
          <w:tcPr>
            <w:tcW w:w="491" w:type="pct"/>
            <w:vMerge/>
          </w:tcPr>
          <w:p w14:paraId="2081D4F2" w14:textId="77777777" w:rsidR="00DF2BB6" w:rsidRPr="00C70209" w:rsidRDefault="00DF2BB6" w:rsidP="003131E2">
            <w:pPr>
              <w:pStyle w:val="Tabletext-evidencematrix"/>
              <w:rPr>
                <w:szCs w:val="16"/>
              </w:rPr>
            </w:pPr>
          </w:p>
        </w:tc>
        <w:tc>
          <w:tcPr>
            <w:tcW w:w="491" w:type="pct"/>
            <w:vMerge/>
          </w:tcPr>
          <w:p w14:paraId="2FD30E0D" w14:textId="77777777" w:rsidR="00DF2BB6" w:rsidRPr="00C70209" w:rsidRDefault="00DF2BB6" w:rsidP="003131E2">
            <w:pPr>
              <w:pStyle w:val="Tabletext-evidencematrix"/>
              <w:rPr>
                <w:szCs w:val="16"/>
              </w:rPr>
            </w:pPr>
          </w:p>
        </w:tc>
        <w:tc>
          <w:tcPr>
            <w:tcW w:w="492" w:type="pct"/>
            <w:vMerge/>
          </w:tcPr>
          <w:p w14:paraId="4ECED3CD" w14:textId="77777777" w:rsidR="00DF2BB6" w:rsidRPr="00C70209" w:rsidRDefault="00DF2BB6" w:rsidP="003131E2">
            <w:pPr>
              <w:pStyle w:val="Tabletext-evidencematrix"/>
              <w:rPr>
                <w:szCs w:val="16"/>
              </w:rPr>
            </w:pPr>
          </w:p>
        </w:tc>
        <w:tc>
          <w:tcPr>
            <w:tcW w:w="491" w:type="pct"/>
            <w:vMerge/>
          </w:tcPr>
          <w:p w14:paraId="6FA03975" w14:textId="77777777" w:rsidR="00DF2BB6" w:rsidRPr="00C70209" w:rsidRDefault="00DF2BB6" w:rsidP="003131E2">
            <w:pPr>
              <w:pStyle w:val="Tabletext-evidencematrix"/>
            </w:pPr>
          </w:p>
        </w:tc>
        <w:tc>
          <w:tcPr>
            <w:tcW w:w="492" w:type="pct"/>
          </w:tcPr>
          <w:p w14:paraId="70C94379" w14:textId="77777777" w:rsidR="00DF2BB6" w:rsidRPr="00C70209" w:rsidRDefault="00DF2BB6" w:rsidP="003131E2">
            <w:pPr>
              <w:pStyle w:val="Tabletext-evidencematrix"/>
            </w:pPr>
            <w:r w:rsidRPr="00C70209">
              <w:t>Ferritin at day 61 (median, min-max)</w:t>
            </w:r>
          </w:p>
        </w:tc>
        <w:tc>
          <w:tcPr>
            <w:tcW w:w="517" w:type="pct"/>
          </w:tcPr>
          <w:p w14:paraId="742E7077" w14:textId="77777777" w:rsidR="00DF2BB6" w:rsidRPr="00C70209" w:rsidRDefault="00DF2BB6" w:rsidP="003131E2">
            <w:pPr>
              <w:pStyle w:val="Tabletext-evidencematrix"/>
            </w:pPr>
            <w:r w:rsidRPr="00C70209">
              <w:t>45 (9–478)</w:t>
            </w:r>
          </w:p>
          <w:p w14:paraId="349D7AA5" w14:textId="77777777" w:rsidR="00DF2BB6" w:rsidRPr="00C70209" w:rsidRDefault="00DF2BB6" w:rsidP="003131E2">
            <w:pPr>
              <w:pStyle w:val="Tabletext-evidencematrix"/>
            </w:pPr>
          </w:p>
        </w:tc>
        <w:tc>
          <w:tcPr>
            <w:tcW w:w="517" w:type="pct"/>
          </w:tcPr>
          <w:p w14:paraId="1876D7B2" w14:textId="789FEDBA" w:rsidR="00DF2BB6" w:rsidRPr="00C70209" w:rsidRDefault="00DF2BB6" w:rsidP="003131E2">
            <w:pPr>
              <w:pStyle w:val="Tabletext-evidencematrix"/>
            </w:pPr>
            <w:r w:rsidRPr="00C70209">
              <w:t>51 (9–682)</w:t>
            </w:r>
          </w:p>
          <w:p w14:paraId="223D93A5" w14:textId="77777777" w:rsidR="00DF2BB6" w:rsidRPr="00C70209" w:rsidRDefault="00DF2BB6" w:rsidP="003131E2">
            <w:pPr>
              <w:pStyle w:val="Tabletext-evidencematrix"/>
            </w:pPr>
          </w:p>
        </w:tc>
        <w:tc>
          <w:tcPr>
            <w:tcW w:w="517" w:type="pct"/>
            <w:vMerge/>
          </w:tcPr>
          <w:p w14:paraId="2F55DB76" w14:textId="77777777" w:rsidR="00DF2BB6" w:rsidRPr="00C70209" w:rsidRDefault="00DF2BB6" w:rsidP="003131E2">
            <w:pPr>
              <w:pStyle w:val="Tabletext-evidencematrix"/>
            </w:pPr>
          </w:p>
        </w:tc>
        <w:tc>
          <w:tcPr>
            <w:tcW w:w="604" w:type="pct"/>
            <w:vMerge/>
          </w:tcPr>
          <w:p w14:paraId="0BD11264" w14:textId="77777777" w:rsidR="00DF2BB6" w:rsidRPr="00C70209" w:rsidRDefault="00DF2BB6" w:rsidP="003131E2">
            <w:pPr>
              <w:pStyle w:val="Tabletext-evidencematrix"/>
            </w:pPr>
          </w:p>
        </w:tc>
      </w:tr>
      <w:tr w:rsidR="00DF2BB6" w:rsidRPr="00C70209" w14:paraId="27E73440" w14:textId="77777777" w:rsidTr="003131E2">
        <w:trPr>
          <w:cantSplit/>
        </w:trPr>
        <w:tc>
          <w:tcPr>
            <w:tcW w:w="388" w:type="pct"/>
            <w:vMerge/>
          </w:tcPr>
          <w:p w14:paraId="1F046CC1" w14:textId="77777777" w:rsidR="00DF2BB6" w:rsidRPr="00C70209" w:rsidRDefault="00DF2BB6" w:rsidP="003131E2">
            <w:pPr>
              <w:pStyle w:val="Tabletext-evidencematrix"/>
              <w:rPr>
                <w:szCs w:val="16"/>
              </w:rPr>
            </w:pPr>
          </w:p>
        </w:tc>
        <w:tc>
          <w:tcPr>
            <w:tcW w:w="491" w:type="pct"/>
            <w:vMerge/>
          </w:tcPr>
          <w:p w14:paraId="07CCDBE4" w14:textId="77777777" w:rsidR="00DF2BB6" w:rsidRPr="00C70209" w:rsidRDefault="00DF2BB6" w:rsidP="003131E2">
            <w:pPr>
              <w:pStyle w:val="Tabletext-evidencematrix"/>
              <w:rPr>
                <w:szCs w:val="16"/>
              </w:rPr>
            </w:pPr>
          </w:p>
        </w:tc>
        <w:tc>
          <w:tcPr>
            <w:tcW w:w="491" w:type="pct"/>
            <w:vMerge/>
          </w:tcPr>
          <w:p w14:paraId="591C8102" w14:textId="77777777" w:rsidR="00DF2BB6" w:rsidRPr="00C70209" w:rsidRDefault="00DF2BB6" w:rsidP="003131E2">
            <w:pPr>
              <w:pStyle w:val="Tabletext-evidencematrix"/>
              <w:rPr>
                <w:szCs w:val="16"/>
              </w:rPr>
            </w:pPr>
          </w:p>
        </w:tc>
        <w:tc>
          <w:tcPr>
            <w:tcW w:w="492" w:type="pct"/>
            <w:vMerge/>
          </w:tcPr>
          <w:p w14:paraId="358E18FF" w14:textId="77777777" w:rsidR="00DF2BB6" w:rsidRPr="00C70209" w:rsidRDefault="00DF2BB6" w:rsidP="003131E2">
            <w:pPr>
              <w:pStyle w:val="Tabletext-evidencematrix"/>
              <w:rPr>
                <w:szCs w:val="16"/>
              </w:rPr>
            </w:pPr>
          </w:p>
        </w:tc>
        <w:tc>
          <w:tcPr>
            <w:tcW w:w="491" w:type="pct"/>
            <w:vMerge/>
          </w:tcPr>
          <w:p w14:paraId="2761BE5D" w14:textId="77777777" w:rsidR="00DF2BB6" w:rsidRPr="00C70209" w:rsidRDefault="00DF2BB6" w:rsidP="003131E2">
            <w:pPr>
              <w:pStyle w:val="Tabletext-evidencematrix"/>
            </w:pPr>
          </w:p>
        </w:tc>
        <w:tc>
          <w:tcPr>
            <w:tcW w:w="492" w:type="pct"/>
          </w:tcPr>
          <w:p w14:paraId="6BD0B373" w14:textId="77777777" w:rsidR="00DF2BB6" w:rsidRPr="00C70209" w:rsidRDefault="00DF2BB6" w:rsidP="003131E2">
            <w:pPr>
              <w:pStyle w:val="Tabletext-evidencematrix"/>
            </w:pPr>
            <w:r w:rsidRPr="00C70209">
              <w:t>Hct (L/L) at day 61 (mean)</w:t>
            </w:r>
          </w:p>
        </w:tc>
        <w:tc>
          <w:tcPr>
            <w:tcW w:w="517" w:type="pct"/>
          </w:tcPr>
          <w:p w14:paraId="40812F6C" w14:textId="77777777" w:rsidR="00DF2BB6" w:rsidRPr="00C70209" w:rsidRDefault="00DF2BB6" w:rsidP="003131E2">
            <w:pPr>
              <w:pStyle w:val="Tabletext-evidencematrix"/>
            </w:pPr>
            <w:r w:rsidRPr="00C70209">
              <w:t>0.291 ± NR (n=67)</w:t>
            </w:r>
          </w:p>
          <w:p w14:paraId="37052AC3" w14:textId="77777777" w:rsidR="00DF2BB6" w:rsidRPr="00C70209" w:rsidRDefault="00DF2BB6" w:rsidP="003131E2">
            <w:pPr>
              <w:pStyle w:val="Tabletext-evidencematrix"/>
            </w:pPr>
          </w:p>
        </w:tc>
        <w:tc>
          <w:tcPr>
            <w:tcW w:w="517" w:type="pct"/>
          </w:tcPr>
          <w:p w14:paraId="5C463D3A" w14:textId="77777777" w:rsidR="00DF2BB6" w:rsidRPr="00C70209" w:rsidRDefault="00DF2BB6" w:rsidP="003131E2">
            <w:pPr>
              <w:pStyle w:val="Tabletext-evidencematrix"/>
            </w:pPr>
            <w:r w:rsidRPr="00C70209">
              <w:t>0.295 ± NR (n=63)</w:t>
            </w:r>
          </w:p>
          <w:p w14:paraId="0DA7B15D" w14:textId="77777777" w:rsidR="00DF2BB6" w:rsidRPr="00C70209" w:rsidRDefault="00DF2BB6" w:rsidP="003131E2">
            <w:pPr>
              <w:pStyle w:val="Tabletext-evidencematrix"/>
            </w:pPr>
          </w:p>
        </w:tc>
        <w:tc>
          <w:tcPr>
            <w:tcW w:w="517" w:type="pct"/>
            <w:vMerge w:val="restart"/>
          </w:tcPr>
          <w:p w14:paraId="754C07B6" w14:textId="77777777" w:rsidR="00DF2BB6" w:rsidRPr="00C70209" w:rsidRDefault="00DF2BB6" w:rsidP="003131E2">
            <w:pPr>
              <w:pStyle w:val="Tabletext-evidencematrix"/>
            </w:pPr>
            <w:r w:rsidRPr="00C70209">
              <w:t>NR</w:t>
            </w:r>
          </w:p>
        </w:tc>
        <w:tc>
          <w:tcPr>
            <w:tcW w:w="604" w:type="pct"/>
            <w:vMerge w:val="restart"/>
          </w:tcPr>
          <w:p w14:paraId="00D0C389" w14:textId="77777777" w:rsidR="00DF2BB6" w:rsidRPr="00C70209" w:rsidRDefault="00DF2BB6" w:rsidP="003131E2">
            <w:pPr>
              <w:pStyle w:val="Tabletext-evidencematrix"/>
              <w:rPr>
                <w:rStyle w:val="Emphasis"/>
              </w:rPr>
            </w:pPr>
            <w:r w:rsidRPr="00C70209">
              <w:rPr>
                <w:rStyle w:val="Emphasis"/>
              </w:rPr>
              <w:t>No significant difference</w:t>
            </w:r>
          </w:p>
          <w:p w14:paraId="63EA2054" w14:textId="78B8F999" w:rsidR="00DF2BB6" w:rsidRPr="00C70209" w:rsidRDefault="001A475D" w:rsidP="003131E2">
            <w:pPr>
              <w:pStyle w:val="Tabletext-evidencematrix"/>
            </w:pPr>
            <w:r w:rsidRPr="001A475D">
              <w:rPr>
                <w:i/>
              </w:rPr>
              <w:t>P = </w:t>
            </w:r>
            <w:r w:rsidR="00DF2BB6" w:rsidRPr="00C70209">
              <w:t>0.77</w:t>
            </w:r>
            <w:r w:rsidR="00DF2BB6" w:rsidRPr="00C70209">
              <w:rPr>
                <w:vertAlign w:val="superscript"/>
              </w:rPr>
              <w:t>c</w:t>
            </w:r>
          </w:p>
        </w:tc>
      </w:tr>
      <w:tr w:rsidR="00DF2BB6" w:rsidRPr="00C70209" w14:paraId="30ADA683" w14:textId="77777777" w:rsidTr="003131E2">
        <w:trPr>
          <w:cantSplit/>
        </w:trPr>
        <w:tc>
          <w:tcPr>
            <w:tcW w:w="388" w:type="pct"/>
            <w:vMerge/>
          </w:tcPr>
          <w:p w14:paraId="6BCC323F" w14:textId="77777777" w:rsidR="00DF2BB6" w:rsidRPr="00C70209" w:rsidRDefault="00DF2BB6" w:rsidP="003131E2">
            <w:pPr>
              <w:pStyle w:val="Tabletext-evidencematrix"/>
              <w:rPr>
                <w:szCs w:val="16"/>
              </w:rPr>
            </w:pPr>
          </w:p>
        </w:tc>
        <w:tc>
          <w:tcPr>
            <w:tcW w:w="491" w:type="pct"/>
            <w:vMerge/>
          </w:tcPr>
          <w:p w14:paraId="13B0812B" w14:textId="77777777" w:rsidR="00DF2BB6" w:rsidRPr="00C70209" w:rsidRDefault="00DF2BB6" w:rsidP="003131E2">
            <w:pPr>
              <w:pStyle w:val="Tabletext-evidencematrix"/>
              <w:rPr>
                <w:szCs w:val="16"/>
              </w:rPr>
            </w:pPr>
          </w:p>
        </w:tc>
        <w:tc>
          <w:tcPr>
            <w:tcW w:w="491" w:type="pct"/>
            <w:vMerge/>
          </w:tcPr>
          <w:p w14:paraId="7557FFD9" w14:textId="77777777" w:rsidR="00DF2BB6" w:rsidRPr="00C70209" w:rsidRDefault="00DF2BB6" w:rsidP="003131E2">
            <w:pPr>
              <w:pStyle w:val="Tabletext-evidencematrix"/>
              <w:rPr>
                <w:szCs w:val="16"/>
              </w:rPr>
            </w:pPr>
          </w:p>
        </w:tc>
        <w:tc>
          <w:tcPr>
            <w:tcW w:w="492" w:type="pct"/>
            <w:vMerge/>
          </w:tcPr>
          <w:p w14:paraId="4BFF0EA2" w14:textId="77777777" w:rsidR="00DF2BB6" w:rsidRPr="00C70209" w:rsidRDefault="00DF2BB6" w:rsidP="003131E2">
            <w:pPr>
              <w:pStyle w:val="Tabletext-evidencematrix"/>
              <w:rPr>
                <w:szCs w:val="16"/>
              </w:rPr>
            </w:pPr>
          </w:p>
        </w:tc>
        <w:tc>
          <w:tcPr>
            <w:tcW w:w="491" w:type="pct"/>
            <w:vMerge/>
          </w:tcPr>
          <w:p w14:paraId="12E13EC9" w14:textId="77777777" w:rsidR="00DF2BB6" w:rsidRPr="00C70209" w:rsidRDefault="00DF2BB6" w:rsidP="003131E2">
            <w:pPr>
              <w:pStyle w:val="Tabletext-evidencematrix"/>
            </w:pPr>
          </w:p>
        </w:tc>
        <w:tc>
          <w:tcPr>
            <w:tcW w:w="492" w:type="pct"/>
          </w:tcPr>
          <w:p w14:paraId="66326801" w14:textId="77777777" w:rsidR="00DF2BB6" w:rsidRPr="00C70209" w:rsidRDefault="00DF2BB6" w:rsidP="003131E2">
            <w:pPr>
              <w:pStyle w:val="Tabletext-evidencematrix"/>
            </w:pPr>
            <w:r w:rsidRPr="00C70209">
              <w:t>Hct (L/L) at day 61 (median, min-max)</w:t>
            </w:r>
          </w:p>
        </w:tc>
        <w:tc>
          <w:tcPr>
            <w:tcW w:w="517" w:type="pct"/>
          </w:tcPr>
          <w:p w14:paraId="36CCD70A" w14:textId="77777777" w:rsidR="00DF2BB6" w:rsidRPr="00C70209" w:rsidRDefault="00DF2BB6" w:rsidP="003131E2">
            <w:pPr>
              <w:pStyle w:val="Tabletext-evidencematrix"/>
            </w:pPr>
            <w:r w:rsidRPr="00C70209">
              <w:t>0.28 (0.21–0.44)</w:t>
            </w:r>
          </w:p>
        </w:tc>
        <w:tc>
          <w:tcPr>
            <w:tcW w:w="517" w:type="pct"/>
          </w:tcPr>
          <w:p w14:paraId="6B626AF4" w14:textId="2A6FE4B2" w:rsidR="00DF2BB6" w:rsidRPr="00C70209" w:rsidRDefault="00DF2BB6" w:rsidP="003131E2">
            <w:pPr>
              <w:pStyle w:val="Tabletext-evidencematrix"/>
            </w:pPr>
            <w:r w:rsidRPr="00C70209">
              <w:t>0.28 (0.20–0.42)</w:t>
            </w:r>
          </w:p>
          <w:p w14:paraId="39AE080E" w14:textId="77777777" w:rsidR="00DF2BB6" w:rsidRPr="00C70209" w:rsidRDefault="00DF2BB6" w:rsidP="003131E2">
            <w:pPr>
              <w:pStyle w:val="Tabletext-evidencematrix"/>
            </w:pPr>
          </w:p>
        </w:tc>
        <w:tc>
          <w:tcPr>
            <w:tcW w:w="517" w:type="pct"/>
            <w:vMerge/>
          </w:tcPr>
          <w:p w14:paraId="6477CCD6" w14:textId="77777777" w:rsidR="00DF2BB6" w:rsidRPr="00C70209" w:rsidRDefault="00DF2BB6" w:rsidP="003131E2">
            <w:pPr>
              <w:pStyle w:val="Tabletext-evidencematrix"/>
            </w:pPr>
          </w:p>
        </w:tc>
        <w:tc>
          <w:tcPr>
            <w:tcW w:w="604" w:type="pct"/>
            <w:vMerge/>
          </w:tcPr>
          <w:p w14:paraId="62FA2015" w14:textId="77777777" w:rsidR="00DF2BB6" w:rsidRPr="00C70209" w:rsidRDefault="00DF2BB6" w:rsidP="003131E2">
            <w:pPr>
              <w:pStyle w:val="Tabletext-evidencematrix"/>
            </w:pPr>
          </w:p>
        </w:tc>
      </w:tr>
    </w:tbl>
    <w:p w14:paraId="10D9C41D" w14:textId="77777777" w:rsidR="00DF2BB6" w:rsidRPr="00C70209" w:rsidRDefault="00DF2BB6" w:rsidP="003131E2">
      <w:pPr>
        <w:pStyle w:val="TabFigNotes0noindent"/>
      </w:pPr>
      <w:r w:rsidRPr="00C70209">
        <w:t>CI, confidence interval; Hb, haemoglobin; Hct, haematocrit; IQR, interquartile range; MD, mean difference; NR, not reported; SD, standard deviation; VLBW, very low birth weight</w:t>
      </w:r>
    </w:p>
    <w:p w14:paraId="0D453BD1"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4148C01"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34BDC5B" w14:textId="5A121B84" w:rsidR="00DF2BB6" w:rsidRPr="00C70209" w:rsidRDefault="00DF2BB6" w:rsidP="003131E2">
      <w:pPr>
        <w:pStyle w:val="TabFigNotes0noindent"/>
      </w:pPr>
      <w:r w:rsidRPr="00C70209">
        <w:rPr>
          <w:b/>
        </w:rPr>
        <w:t>c.</w:t>
      </w:r>
      <w:r w:rsidRPr="00C70209">
        <w:t xml:space="preserve"> Not clear which value (mean / median) the </w:t>
      </w:r>
      <w:r w:rsidR="001A475D" w:rsidRPr="001A475D">
        <w:rPr>
          <w:i/>
        </w:rPr>
        <w:t>P-</w:t>
      </w:r>
      <w:r w:rsidRPr="00C70209">
        <w:t>value refers.</w:t>
      </w:r>
    </w:p>
    <w:p w14:paraId="6051484D" w14:textId="77777777" w:rsidR="00DF2BB6" w:rsidRPr="00C70209" w:rsidRDefault="00DF2BB6" w:rsidP="003131E2">
      <w:pPr>
        <w:sectPr w:rsidR="00DF2BB6" w:rsidRPr="00C70209" w:rsidSect="00130F03">
          <w:pgSz w:w="16839" w:h="11907" w:orient="landscape" w:code="9"/>
          <w:pgMar w:top="1440" w:right="1440" w:bottom="1440" w:left="1440" w:header="720" w:footer="720" w:gutter="0"/>
          <w:cols w:space="720"/>
          <w:docGrid w:linePitch="360"/>
        </w:sectPr>
      </w:pPr>
    </w:p>
    <w:p w14:paraId="294FA97C" w14:textId="77777777" w:rsidR="00DF2BB6" w:rsidRPr="00C70209" w:rsidRDefault="00DF2BB6" w:rsidP="003131E2">
      <w:pPr>
        <w:pStyle w:val="Heading3"/>
      </w:pPr>
      <w:bookmarkStart w:id="454" w:name="_Toc423015339"/>
      <w:bookmarkStart w:id="455" w:name="_Toc427746852"/>
      <w:r w:rsidRPr="00C70209">
        <w:t>Infants, children and adolescents at risk of anaemia</w:t>
      </w:r>
      <w:bookmarkEnd w:id="454"/>
      <w:bookmarkEnd w:id="455"/>
    </w:p>
    <w:p w14:paraId="7025C905" w14:textId="77777777" w:rsidR="00DF2BB6" w:rsidRPr="00C70209" w:rsidRDefault="00DF2BB6" w:rsidP="003131E2">
      <w:pPr>
        <w:pStyle w:val="Head4Num"/>
      </w:pPr>
      <w:r w:rsidRPr="00C70209">
        <w:t>ESAs (with or without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5113C474" w14:textId="77777777" w:rsidTr="003131E2">
        <w:trPr>
          <w:cantSplit/>
          <w:trHeight w:val="1851"/>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749DAFE3" w14:textId="77777777" w:rsidR="00DF2BB6" w:rsidRPr="00C70209" w:rsidRDefault="00DF2BB6" w:rsidP="003131E2">
            <w:pPr>
              <w:pStyle w:val="PP-heading"/>
            </w:pPr>
            <w:r w:rsidRPr="00C70209">
              <w:t>Evidence statements – infants, children and adolescents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0718708"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E562993"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A85ED47"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EECA6D2"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7C87A97" w14:textId="77777777" w:rsidR="00DF2BB6" w:rsidRPr="00C70209" w:rsidRDefault="00DF2BB6" w:rsidP="003131E2">
            <w:pPr>
              <w:ind w:left="113" w:right="113"/>
              <w:jc w:val="center"/>
              <w:rPr>
                <w:b/>
              </w:rPr>
            </w:pPr>
            <w:r w:rsidRPr="00C70209">
              <w:rPr>
                <w:b/>
              </w:rPr>
              <w:t>Applicability</w:t>
            </w:r>
          </w:p>
        </w:tc>
      </w:tr>
      <w:tr w:rsidR="00DF2BB6" w:rsidRPr="00C70209" w14:paraId="2F330CE3" w14:textId="77777777" w:rsidTr="003131E2">
        <w:trPr>
          <w:cantSplit/>
        </w:trPr>
        <w:tc>
          <w:tcPr>
            <w:tcW w:w="851" w:type="dxa"/>
          </w:tcPr>
          <w:p w14:paraId="7E64688F" w14:textId="77777777" w:rsidR="00DF2BB6" w:rsidRPr="00C70209" w:rsidRDefault="00DF2BB6" w:rsidP="00E9569B">
            <w:pPr>
              <w:pStyle w:val="Tabletext"/>
              <w:numPr>
                <w:ilvl w:val="0"/>
                <w:numId w:val="34"/>
              </w:numPr>
            </w:pPr>
          </w:p>
        </w:tc>
        <w:tc>
          <w:tcPr>
            <w:tcW w:w="3750" w:type="dxa"/>
          </w:tcPr>
          <w:p w14:paraId="6D0C2EA8" w14:textId="77777777" w:rsidR="00DF2BB6" w:rsidRPr="00C70209" w:rsidRDefault="00DF2BB6" w:rsidP="003131E2">
            <w:pPr>
              <w:pStyle w:val="ES-table"/>
            </w:pPr>
            <w:r w:rsidRPr="00C70209">
              <w:t>In infants and children at risk of anaemia, the effect of ESA therapy (with or without iron) on transfusion volume or incidence is unknown.</w:t>
            </w:r>
          </w:p>
        </w:tc>
        <w:tc>
          <w:tcPr>
            <w:tcW w:w="820" w:type="dxa"/>
          </w:tcPr>
          <w:p w14:paraId="0766D4DA" w14:textId="77777777" w:rsidR="00DF2BB6" w:rsidRPr="00C70209" w:rsidRDefault="00DF2BB6" w:rsidP="003131E2">
            <w:pPr>
              <w:pStyle w:val="T-ABCD"/>
            </w:pPr>
            <w:r w:rsidRPr="00C70209">
              <w:t>NA</w:t>
            </w:r>
          </w:p>
        </w:tc>
        <w:tc>
          <w:tcPr>
            <w:tcW w:w="821" w:type="dxa"/>
          </w:tcPr>
          <w:p w14:paraId="0F005F61" w14:textId="77777777" w:rsidR="00DF2BB6" w:rsidRPr="00C70209" w:rsidRDefault="00DF2BB6" w:rsidP="003131E2">
            <w:pPr>
              <w:pStyle w:val="T-ABCD"/>
            </w:pPr>
            <w:r w:rsidRPr="00C70209">
              <w:t>NA</w:t>
            </w:r>
          </w:p>
        </w:tc>
        <w:tc>
          <w:tcPr>
            <w:tcW w:w="821" w:type="dxa"/>
          </w:tcPr>
          <w:p w14:paraId="1C57B7D9" w14:textId="77777777" w:rsidR="00DF2BB6" w:rsidRPr="00C70209" w:rsidRDefault="00DF2BB6" w:rsidP="003131E2">
            <w:pPr>
              <w:pStyle w:val="T-ABCD"/>
            </w:pPr>
            <w:r w:rsidRPr="00C70209">
              <w:t>NA</w:t>
            </w:r>
          </w:p>
        </w:tc>
        <w:tc>
          <w:tcPr>
            <w:tcW w:w="821" w:type="dxa"/>
          </w:tcPr>
          <w:p w14:paraId="6C34CEBB" w14:textId="77777777" w:rsidR="00DF2BB6" w:rsidRPr="00C70209" w:rsidRDefault="00DF2BB6" w:rsidP="003131E2">
            <w:pPr>
              <w:pStyle w:val="T-ABCD"/>
            </w:pPr>
            <w:r w:rsidRPr="00C70209">
              <w:t>NA</w:t>
            </w:r>
          </w:p>
        </w:tc>
        <w:tc>
          <w:tcPr>
            <w:tcW w:w="821" w:type="dxa"/>
          </w:tcPr>
          <w:p w14:paraId="40EBC00A" w14:textId="77777777" w:rsidR="00DF2BB6" w:rsidRPr="00C70209" w:rsidRDefault="00DF2BB6" w:rsidP="003131E2">
            <w:pPr>
              <w:pStyle w:val="T-ABCD"/>
            </w:pPr>
            <w:r w:rsidRPr="00C70209">
              <w:t xml:space="preserve">NA </w:t>
            </w:r>
          </w:p>
        </w:tc>
      </w:tr>
      <w:tr w:rsidR="00DF2BB6" w:rsidRPr="00C70209" w14:paraId="3FC6137D" w14:textId="77777777" w:rsidTr="003131E2">
        <w:trPr>
          <w:cantSplit/>
        </w:trPr>
        <w:tc>
          <w:tcPr>
            <w:tcW w:w="851" w:type="dxa"/>
          </w:tcPr>
          <w:p w14:paraId="54821E5B" w14:textId="77777777" w:rsidR="00DF2BB6" w:rsidRPr="00C70209" w:rsidRDefault="00DF2BB6" w:rsidP="00E9569B">
            <w:pPr>
              <w:pStyle w:val="Tabletext"/>
              <w:numPr>
                <w:ilvl w:val="0"/>
                <w:numId w:val="34"/>
              </w:numPr>
            </w:pPr>
          </w:p>
        </w:tc>
        <w:tc>
          <w:tcPr>
            <w:tcW w:w="3750" w:type="dxa"/>
          </w:tcPr>
          <w:p w14:paraId="1ED36440" w14:textId="77777777" w:rsidR="00DF2BB6" w:rsidRPr="00C70209" w:rsidRDefault="00DF2BB6" w:rsidP="003131E2">
            <w:pPr>
              <w:pStyle w:val="ES-table"/>
            </w:pPr>
            <w:r w:rsidRPr="00C70209">
              <w:t>In infants and children at risk of anaemia, the effect of ESA therapy (with or without iron) on thromboembolic events is unknown.</w:t>
            </w:r>
          </w:p>
        </w:tc>
        <w:tc>
          <w:tcPr>
            <w:tcW w:w="820" w:type="dxa"/>
          </w:tcPr>
          <w:p w14:paraId="2EB9A0E6" w14:textId="77777777" w:rsidR="00DF2BB6" w:rsidRPr="00C70209" w:rsidRDefault="00DF2BB6" w:rsidP="003131E2">
            <w:pPr>
              <w:pStyle w:val="T-ABCD"/>
            </w:pPr>
            <w:r w:rsidRPr="00C70209">
              <w:t>NA</w:t>
            </w:r>
          </w:p>
        </w:tc>
        <w:tc>
          <w:tcPr>
            <w:tcW w:w="821" w:type="dxa"/>
          </w:tcPr>
          <w:p w14:paraId="225E737E" w14:textId="77777777" w:rsidR="00DF2BB6" w:rsidRPr="00C70209" w:rsidRDefault="00DF2BB6" w:rsidP="003131E2">
            <w:pPr>
              <w:pStyle w:val="T-ABCD"/>
            </w:pPr>
            <w:r w:rsidRPr="00C70209">
              <w:t>NA</w:t>
            </w:r>
          </w:p>
        </w:tc>
        <w:tc>
          <w:tcPr>
            <w:tcW w:w="821" w:type="dxa"/>
          </w:tcPr>
          <w:p w14:paraId="1C817DBF" w14:textId="77777777" w:rsidR="00DF2BB6" w:rsidRPr="00C70209" w:rsidRDefault="00DF2BB6" w:rsidP="003131E2">
            <w:pPr>
              <w:pStyle w:val="T-ABCD"/>
            </w:pPr>
            <w:r w:rsidRPr="00C70209">
              <w:t>NA</w:t>
            </w:r>
          </w:p>
        </w:tc>
        <w:tc>
          <w:tcPr>
            <w:tcW w:w="821" w:type="dxa"/>
          </w:tcPr>
          <w:p w14:paraId="2EC1BB1D" w14:textId="77777777" w:rsidR="00DF2BB6" w:rsidRPr="00C70209" w:rsidRDefault="00DF2BB6" w:rsidP="003131E2">
            <w:pPr>
              <w:pStyle w:val="T-ABCD"/>
            </w:pPr>
            <w:r w:rsidRPr="00C70209">
              <w:t>NA</w:t>
            </w:r>
          </w:p>
        </w:tc>
        <w:tc>
          <w:tcPr>
            <w:tcW w:w="821" w:type="dxa"/>
          </w:tcPr>
          <w:p w14:paraId="59342040" w14:textId="77777777" w:rsidR="00DF2BB6" w:rsidRPr="00C70209" w:rsidRDefault="00DF2BB6" w:rsidP="003131E2">
            <w:pPr>
              <w:pStyle w:val="T-ABCD"/>
            </w:pPr>
            <w:r w:rsidRPr="00C70209">
              <w:t xml:space="preserve">NA </w:t>
            </w:r>
          </w:p>
        </w:tc>
      </w:tr>
      <w:tr w:rsidR="00DF2BB6" w:rsidRPr="00C70209" w14:paraId="6DA2A56B" w14:textId="77777777" w:rsidTr="003131E2">
        <w:trPr>
          <w:cantSplit/>
        </w:trPr>
        <w:tc>
          <w:tcPr>
            <w:tcW w:w="851" w:type="dxa"/>
          </w:tcPr>
          <w:p w14:paraId="2CE66CE4" w14:textId="77777777" w:rsidR="00DF2BB6" w:rsidRPr="00C70209" w:rsidRDefault="00DF2BB6" w:rsidP="00E9569B">
            <w:pPr>
              <w:pStyle w:val="Tabletext"/>
              <w:numPr>
                <w:ilvl w:val="0"/>
                <w:numId w:val="34"/>
              </w:numPr>
            </w:pPr>
          </w:p>
        </w:tc>
        <w:tc>
          <w:tcPr>
            <w:tcW w:w="3750" w:type="dxa"/>
          </w:tcPr>
          <w:p w14:paraId="1EEC2F70" w14:textId="77777777" w:rsidR="00DF2BB6" w:rsidRPr="00C70209" w:rsidRDefault="00DF2BB6" w:rsidP="003131E2">
            <w:pPr>
              <w:pStyle w:val="ES-table"/>
            </w:pPr>
            <w:r w:rsidRPr="00C70209">
              <w:t>In infants and children at risk of anaemia, the effect of ESA therapy (with or without iron) on mortality is unknown.</w:t>
            </w:r>
          </w:p>
        </w:tc>
        <w:tc>
          <w:tcPr>
            <w:tcW w:w="820" w:type="dxa"/>
          </w:tcPr>
          <w:p w14:paraId="65E48F89" w14:textId="77777777" w:rsidR="00DF2BB6" w:rsidRPr="00C70209" w:rsidRDefault="00DF2BB6" w:rsidP="003131E2">
            <w:pPr>
              <w:pStyle w:val="T-ABCD"/>
            </w:pPr>
            <w:r w:rsidRPr="00C70209">
              <w:t>NA</w:t>
            </w:r>
          </w:p>
        </w:tc>
        <w:tc>
          <w:tcPr>
            <w:tcW w:w="821" w:type="dxa"/>
          </w:tcPr>
          <w:p w14:paraId="0C636F49" w14:textId="77777777" w:rsidR="00DF2BB6" w:rsidRPr="00C70209" w:rsidRDefault="00DF2BB6" w:rsidP="003131E2">
            <w:pPr>
              <w:pStyle w:val="T-ABCD"/>
            </w:pPr>
            <w:r w:rsidRPr="00C70209">
              <w:t>NA</w:t>
            </w:r>
          </w:p>
        </w:tc>
        <w:tc>
          <w:tcPr>
            <w:tcW w:w="821" w:type="dxa"/>
          </w:tcPr>
          <w:p w14:paraId="5DB1084D" w14:textId="77777777" w:rsidR="00DF2BB6" w:rsidRPr="00C70209" w:rsidRDefault="00DF2BB6" w:rsidP="003131E2">
            <w:pPr>
              <w:pStyle w:val="T-ABCD"/>
            </w:pPr>
            <w:r w:rsidRPr="00C70209">
              <w:t>NA</w:t>
            </w:r>
          </w:p>
        </w:tc>
        <w:tc>
          <w:tcPr>
            <w:tcW w:w="821" w:type="dxa"/>
          </w:tcPr>
          <w:p w14:paraId="6B98686F" w14:textId="77777777" w:rsidR="00DF2BB6" w:rsidRPr="00C70209" w:rsidRDefault="00DF2BB6" w:rsidP="003131E2">
            <w:pPr>
              <w:pStyle w:val="T-ABCD"/>
            </w:pPr>
            <w:r w:rsidRPr="00C70209">
              <w:t>NA</w:t>
            </w:r>
          </w:p>
        </w:tc>
        <w:tc>
          <w:tcPr>
            <w:tcW w:w="821" w:type="dxa"/>
          </w:tcPr>
          <w:p w14:paraId="50EB4AD5" w14:textId="77777777" w:rsidR="00DF2BB6" w:rsidRPr="00C70209" w:rsidRDefault="00DF2BB6" w:rsidP="003131E2">
            <w:pPr>
              <w:pStyle w:val="T-ABCD"/>
            </w:pPr>
            <w:r w:rsidRPr="00C70209">
              <w:t xml:space="preserve">NA </w:t>
            </w:r>
          </w:p>
        </w:tc>
      </w:tr>
      <w:tr w:rsidR="00DF2BB6" w:rsidRPr="00C70209" w14:paraId="31047A92" w14:textId="77777777" w:rsidTr="003131E2">
        <w:trPr>
          <w:cantSplit/>
        </w:trPr>
        <w:tc>
          <w:tcPr>
            <w:tcW w:w="8705" w:type="dxa"/>
            <w:gridSpan w:val="7"/>
          </w:tcPr>
          <w:p w14:paraId="13B0E41F" w14:textId="77777777" w:rsidR="00DF2BB6" w:rsidRPr="00C70209" w:rsidRDefault="00DF2BB6" w:rsidP="003131E2">
            <w:pPr>
              <w:pStyle w:val="ES-notes"/>
            </w:pPr>
            <w:r w:rsidRPr="00C70209">
              <w:t>ES, evidence statement; ESA, erythropoiesis stimulating agent</w:t>
            </w:r>
          </w:p>
          <w:p w14:paraId="042C429F"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13DEFE58" w14:textId="77777777" w:rsidR="00DF2BB6" w:rsidRPr="00C70209" w:rsidRDefault="00DF2BB6" w:rsidP="003131E2">
      <w:pPr>
        <w:pStyle w:val="BodyText"/>
      </w:pPr>
    </w:p>
    <w:p w14:paraId="6CD03E7F" w14:textId="77777777" w:rsidR="00DF2BB6" w:rsidRPr="00C70209" w:rsidRDefault="00DF2BB6" w:rsidP="003131E2">
      <w:pPr>
        <w:pStyle w:val="Heading5"/>
        <w:rPr>
          <w:lang w:val="en-AU"/>
        </w:rPr>
      </w:pPr>
      <w:r w:rsidRPr="00C70209">
        <w:rPr>
          <w:lang w:val="en-AU"/>
        </w:rPr>
        <w:t>Summary of evidence</w:t>
      </w:r>
    </w:p>
    <w:p w14:paraId="0BFA87C0" w14:textId="77777777" w:rsidR="00DF2BB6" w:rsidRPr="00C70209" w:rsidRDefault="00DF2BB6" w:rsidP="003131E2">
      <w:pPr>
        <w:pStyle w:val="BodyText"/>
      </w:pPr>
      <w:r w:rsidRPr="00C70209">
        <w:t>There were no studies identified in the systematic review and hand-searching process that assessed the safety and effectiveness of ESA treatment (with or without iron supplementation) in infants, children, or adolescents at risk of anaemia.</w:t>
      </w:r>
    </w:p>
    <w:p w14:paraId="25367CBC" w14:textId="5A6F1382" w:rsidR="00DF2BB6" w:rsidRPr="00C70209" w:rsidRDefault="00DF2BB6" w:rsidP="003131E2">
      <w:pPr>
        <w:pStyle w:val="Head4Num"/>
      </w:pPr>
      <w:bookmarkStart w:id="456" w:name="_Ref412670018"/>
      <w:r w:rsidRPr="00C70209">
        <w:t>Oral and/or parenteral iron</w:t>
      </w:r>
      <w:bookmarkEnd w:id="456"/>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0D8B3C29" w14:textId="77777777" w:rsidTr="003131E2">
        <w:trPr>
          <w:cantSplit/>
          <w:trHeight w:val="1865"/>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65C03AD" w14:textId="77777777" w:rsidR="00DF2BB6" w:rsidRPr="00C70209" w:rsidRDefault="00DF2BB6" w:rsidP="003131E2">
            <w:pPr>
              <w:pStyle w:val="PP-heading"/>
            </w:pPr>
            <w:r w:rsidRPr="00C70209">
              <w:t>Evidence statements – infants, children and adolescents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305D35A" w14:textId="77777777" w:rsidR="00DF2BB6" w:rsidRPr="00C70209" w:rsidRDefault="00DF2BB6" w:rsidP="003131E2">
            <w:pPr>
              <w:keepNext/>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189CC76" w14:textId="77777777" w:rsidR="00DF2BB6" w:rsidRPr="00C70209" w:rsidRDefault="00DF2BB6" w:rsidP="003131E2">
            <w:pPr>
              <w:keepNext/>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E757726" w14:textId="77777777" w:rsidR="00DF2BB6" w:rsidRPr="00C70209" w:rsidRDefault="00DF2BB6" w:rsidP="003131E2">
            <w:pPr>
              <w:keepNext/>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B68EB0F" w14:textId="77777777" w:rsidR="00DF2BB6" w:rsidRPr="00C70209" w:rsidRDefault="00DF2BB6" w:rsidP="003131E2">
            <w:pPr>
              <w:keepNext/>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30E7AD5" w14:textId="77777777" w:rsidR="00DF2BB6" w:rsidRPr="00C70209" w:rsidRDefault="00DF2BB6" w:rsidP="003131E2">
            <w:pPr>
              <w:keepNext/>
              <w:ind w:left="113" w:right="113"/>
              <w:jc w:val="center"/>
              <w:rPr>
                <w:b/>
              </w:rPr>
            </w:pPr>
            <w:r w:rsidRPr="00C70209">
              <w:rPr>
                <w:b/>
              </w:rPr>
              <w:t>Applicability</w:t>
            </w:r>
          </w:p>
        </w:tc>
      </w:tr>
      <w:tr w:rsidR="00DF2BB6" w:rsidRPr="00C70209" w14:paraId="1A1DE037" w14:textId="77777777" w:rsidTr="003131E2">
        <w:trPr>
          <w:cantSplit/>
        </w:trPr>
        <w:tc>
          <w:tcPr>
            <w:tcW w:w="851" w:type="dxa"/>
          </w:tcPr>
          <w:p w14:paraId="318FB142" w14:textId="77777777" w:rsidR="00DF2BB6" w:rsidRPr="00C70209" w:rsidRDefault="00DF2BB6" w:rsidP="00E9569B">
            <w:pPr>
              <w:pStyle w:val="Tabletext"/>
              <w:numPr>
                <w:ilvl w:val="0"/>
                <w:numId w:val="34"/>
              </w:numPr>
            </w:pPr>
          </w:p>
        </w:tc>
        <w:tc>
          <w:tcPr>
            <w:tcW w:w="3750" w:type="dxa"/>
          </w:tcPr>
          <w:p w14:paraId="70900BF0" w14:textId="77777777" w:rsidR="00DF2BB6" w:rsidRPr="00C70209" w:rsidRDefault="00DF2BB6" w:rsidP="003131E2">
            <w:pPr>
              <w:pStyle w:val="ES-table"/>
            </w:pPr>
            <w:r w:rsidRPr="00C70209">
              <w:t>In infants and children at risk of anaemia, the effect of iron therapy compared with no iron therapy on transfusion volume or incidence is unknown.</w:t>
            </w:r>
          </w:p>
        </w:tc>
        <w:tc>
          <w:tcPr>
            <w:tcW w:w="820" w:type="dxa"/>
          </w:tcPr>
          <w:p w14:paraId="6126E3A8" w14:textId="77777777" w:rsidR="00DF2BB6" w:rsidRPr="00C70209" w:rsidRDefault="00DF2BB6" w:rsidP="003131E2">
            <w:pPr>
              <w:pStyle w:val="T-ABCD"/>
            </w:pPr>
            <w:r w:rsidRPr="00C70209">
              <w:t>NA</w:t>
            </w:r>
          </w:p>
        </w:tc>
        <w:tc>
          <w:tcPr>
            <w:tcW w:w="821" w:type="dxa"/>
          </w:tcPr>
          <w:p w14:paraId="2BF88C68" w14:textId="77777777" w:rsidR="00DF2BB6" w:rsidRPr="00C70209" w:rsidRDefault="00DF2BB6" w:rsidP="003131E2">
            <w:pPr>
              <w:pStyle w:val="T-ABCD"/>
            </w:pPr>
            <w:r w:rsidRPr="00C70209">
              <w:t>NA</w:t>
            </w:r>
          </w:p>
        </w:tc>
        <w:tc>
          <w:tcPr>
            <w:tcW w:w="821" w:type="dxa"/>
          </w:tcPr>
          <w:p w14:paraId="792F4C97" w14:textId="77777777" w:rsidR="00DF2BB6" w:rsidRPr="00C70209" w:rsidRDefault="00DF2BB6" w:rsidP="003131E2">
            <w:pPr>
              <w:pStyle w:val="T-ABCD"/>
            </w:pPr>
            <w:r w:rsidRPr="00C70209">
              <w:t>NA</w:t>
            </w:r>
          </w:p>
        </w:tc>
        <w:tc>
          <w:tcPr>
            <w:tcW w:w="821" w:type="dxa"/>
          </w:tcPr>
          <w:p w14:paraId="269A42C1" w14:textId="77777777" w:rsidR="00DF2BB6" w:rsidRPr="00C70209" w:rsidRDefault="00DF2BB6" w:rsidP="003131E2">
            <w:pPr>
              <w:pStyle w:val="T-ABCD"/>
            </w:pPr>
            <w:r w:rsidRPr="00C70209">
              <w:t>NA</w:t>
            </w:r>
          </w:p>
        </w:tc>
        <w:tc>
          <w:tcPr>
            <w:tcW w:w="821" w:type="dxa"/>
          </w:tcPr>
          <w:p w14:paraId="06FFB05F" w14:textId="77777777" w:rsidR="00DF2BB6" w:rsidRPr="00C70209" w:rsidRDefault="00DF2BB6" w:rsidP="003131E2">
            <w:pPr>
              <w:pStyle w:val="T-ABCD"/>
            </w:pPr>
            <w:r w:rsidRPr="00C70209">
              <w:t xml:space="preserve">NA </w:t>
            </w:r>
          </w:p>
        </w:tc>
      </w:tr>
      <w:tr w:rsidR="00DF2BB6" w:rsidRPr="00C70209" w14:paraId="09E550A4" w14:textId="77777777" w:rsidTr="003131E2">
        <w:trPr>
          <w:cantSplit/>
        </w:trPr>
        <w:tc>
          <w:tcPr>
            <w:tcW w:w="851" w:type="dxa"/>
          </w:tcPr>
          <w:p w14:paraId="072F5E33" w14:textId="77777777" w:rsidR="00DF2BB6" w:rsidRPr="00C70209" w:rsidRDefault="00DF2BB6" w:rsidP="00E9569B">
            <w:pPr>
              <w:pStyle w:val="Tabletext"/>
              <w:numPr>
                <w:ilvl w:val="0"/>
                <w:numId w:val="34"/>
              </w:numPr>
            </w:pPr>
          </w:p>
        </w:tc>
        <w:tc>
          <w:tcPr>
            <w:tcW w:w="3750" w:type="dxa"/>
          </w:tcPr>
          <w:p w14:paraId="3F3D7131" w14:textId="77777777" w:rsidR="00DF2BB6" w:rsidRPr="00C70209" w:rsidRDefault="00DF2BB6" w:rsidP="003131E2">
            <w:pPr>
              <w:pStyle w:val="ES-table"/>
            </w:pPr>
            <w:r w:rsidRPr="00C70209">
              <w:t>In infants and children at risk of anaemia, oral iron supplementation has no effect on mortality.</w:t>
            </w:r>
          </w:p>
          <w:p w14:paraId="332C3427" w14:textId="77777777" w:rsidR="00DF2BB6" w:rsidRPr="00C70209" w:rsidRDefault="00DF2BB6" w:rsidP="003131E2">
            <w:pPr>
              <w:pStyle w:val="ES-notes"/>
            </w:pPr>
            <w:r w:rsidRPr="00C70209">
              <w:t>(See evidence matrix D2.K in Volume 2 of the technical report.)</w:t>
            </w:r>
          </w:p>
        </w:tc>
        <w:tc>
          <w:tcPr>
            <w:tcW w:w="820" w:type="dxa"/>
          </w:tcPr>
          <w:p w14:paraId="41D97D5B"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4FAAE6F2"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6A6AB86A" w14:textId="77777777" w:rsidR="00DF2BB6" w:rsidRPr="00C70209" w:rsidRDefault="00DF2BB6" w:rsidP="003131E2">
            <w:pPr>
              <w:pStyle w:val="T-ABCD"/>
            </w:pPr>
            <w:r w:rsidRPr="00C70209">
              <w:t>NA</w:t>
            </w:r>
          </w:p>
        </w:tc>
        <w:tc>
          <w:tcPr>
            <w:tcW w:w="821" w:type="dxa"/>
          </w:tcPr>
          <w:p w14:paraId="1B31A6EE" w14:textId="77777777" w:rsidR="00DF2BB6" w:rsidRPr="00C70209" w:rsidRDefault="00DF2BB6" w:rsidP="003131E2">
            <w:pPr>
              <w:pStyle w:val="T-ABCD"/>
            </w:pPr>
            <w:r w:rsidRPr="00C70209">
              <w:sym w:font="Symbol" w:char="F0D6"/>
            </w:r>
          </w:p>
        </w:tc>
        <w:tc>
          <w:tcPr>
            <w:tcW w:w="821" w:type="dxa"/>
          </w:tcPr>
          <w:p w14:paraId="5ADDCBEE" w14:textId="77777777" w:rsidR="00DF2BB6" w:rsidRPr="00C70209" w:rsidRDefault="00DF2BB6" w:rsidP="003131E2">
            <w:pPr>
              <w:pStyle w:val="T-ABCD"/>
            </w:pPr>
            <w:r w:rsidRPr="00C70209">
              <w:sym w:font="Symbol" w:char="F0D6"/>
            </w:r>
          </w:p>
        </w:tc>
      </w:tr>
      <w:tr w:rsidR="00DF2BB6" w:rsidRPr="00C70209" w14:paraId="03C27833" w14:textId="77777777" w:rsidTr="003131E2">
        <w:trPr>
          <w:cantSplit/>
        </w:trPr>
        <w:tc>
          <w:tcPr>
            <w:tcW w:w="8705" w:type="dxa"/>
            <w:gridSpan w:val="7"/>
          </w:tcPr>
          <w:p w14:paraId="3D535BA0" w14:textId="77777777" w:rsidR="00DF2BB6" w:rsidRPr="00C70209" w:rsidRDefault="00DF2BB6" w:rsidP="003131E2">
            <w:pPr>
              <w:pStyle w:val="ES-notes"/>
            </w:pPr>
            <w:r w:rsidRPr="00C70209">
              <w:t>ES, evidence statement</w:t>
            </w:r>
          </w:p>
          <w:p w14:paraId="41EEDDDE"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5689FB3E" w14:textId="77777777" w:rsidR="00DF2BB6" w:rsidRPr="00C70209" w:rsidRDefault="00DF2BB6" w:rsidP="003131E2">
      <w:pPr>
        <w:pStyle w:val="BodyText"/>
      </w:pPr>
    </w:p>
    <w:p w14:paraId="067854A4" w14:textId="77777777" w:rsidR="00DF2BB6" w:rsidRPr="00C70209"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2"/>
        <w:gridCol w:w="7315"/>
      </w:tblGrid>
      <w:tr w:rsidR="00DF2BB6" w:rsidRPr="00C70209" w14:paraId="15E9B20A" w14:textId="77777777" w:rsidTr="003131E2">
        <w:trPr>
          <w:cantSplit/>
          <w:tblHeader/>
        </w:trPr>
        <w:tc>
          <w:tcPr>
            <w:tcW w:w="8733" w:type="dxa"/>
            <w:gridSpan w:val="2"/>
            <w:tcBorders>
              <w:top w:val="single" w:sz="4" w:space="0" w:color="000000"/>
              <w:left w:val="single" w:sz="4" w:space="0" w:color="000000"/>
              <w:bottom w:val="single" w:sz="4" w:space="0" w:color="000000"/>
              <w:right w:val="single" w:sz="4" w:space="0" w:color="000000"/>
            </w:tcBorders>
            <w:shd w:val="clear" w:color="auto" w:fill="FFFF99"/>
          </w:tcPr>
          <w:p w14:paraId="5153C642" w14:textId="1EABEAB8" w:rsidR="00DF2BB6" w:rsidRPr="00C70209" w:rsidRDefault="00DF2BB6" w:rsidP="003131E2">
            <w:pPr>
              <w:pStyle w:val="PP-heading"/>
            </w:pPr>
            <w:r w:rsidRPr="00C70209">
              <w:t xml:space="preserve">Practice points – infants, children and adolescents </w:t>
            </w:r>
            <w:r w:rsidR="00D6379D">
              <w:t>(</w:t>
            </w:r>
            <w:r w:rsidR="00D6379D" w:rsidRPr="00D6379D">
              <w:t>oral and/or parenteral iron)</w:t>
            </w:r>
          </w:p>
        </w:tc>
      </w:tr>
      <w:tr w:rsidR="00DF2BB6" w:rsidRPr="00C70209" w14:paraId="4CF9DF83" w14:textId="77777777" w:rsidTr="003131E2">
        <w:trPr>
          <w:cantSplit/>
        </w:trPr>
        <w:tc>
          <w:tcPr>
            <w:tcW w:w="1135" w:type="dxa"/>
            <w:tcBorders>
              <w:right w:val="single" w:sz="4" w:space="0" w:color="auto"/>
            </w:tcBorders>
            <w:shd w:val="clear" w:color="auto" w:fill="auto"/>
          </w:tcPr>
          <w:p w14:paraId="415FD7DD" w14:textId="1ED07644" w:rsidR="00DF2BB6" w:rsidRPr="00C70209" w:rsidRDefault="001C55FB" w:rsidP="001C55FB">
            <w:pPr>
              <w:pStyle w:val="PT-bullets"/>
            </w:pPr>
            <w:r w:rsidRPr="00C70209">
              <w:t>PP14</w:t>
            </w:r>
          </w:p>
        </w:tc>
        <w:tc>
          <w:tcPr>
            <w:tcW w:w="7598" w:type="dxa"/>
            <w:tcBorders>
              <w:left w:val="single" w:sz="4" w:space="0" w:color="auto"/>
            </w:tcBorders>
            <w:shd w:val="clear" w:color="auto" w:fill="auto"/>
          </w:tcPr>
          <w:p w14:paraId="14E915E6" w14:textId="77777777" w:rsidR="00DF2BB6" w:rsidRPr="00C70209" w:rsidRDefault="00DF2BB6" w:rsidP="00130F03">
            <w:pPr>
              <w:pStyle w:val="PT-bullets"/>
            </w:pPr>
            <w:r w:rsidRPr="00C70209">
              <w:t>Infants and children should receive sufficient dietary iron to achieve the AI or RDI. If the AI or RDI cannot be met by dietary means, iron supplementation is advised.</w:t>
            </w:r>
          </w:p>
        </w:tc>
      </w:tr>
      <w:tr w:rsidR="00DF2BB6" w:rsidRPr="00C70209" w14:paraId="4FBFAC16" w14:textId="77777777" w:rsidTr="003131E2">
        <w:trPr>
          <w:cantSplit/>
        </w:trPr>
        <w:tc>
          <w:tcPr>
            <w:tcW w:w="1135" w:type="dxa"/>
            <w:tcBorders>
              <w:right w:val="single" w:sz="4" w:space="0" w:color="auto"/>
            </w:tcBorders>
            <w:shd w:val="clear" w:color="auto" w:fill="auto"/>
          </w:tcPr>
          <w:p w14:paraId="29007EF5" w14:textId="3E55D822" w:rsidR="00DF2BB6" w:rsidRPr="00C70209" w:rsidRDefault="001C55FB" w:rsidP="001C55FB">
            <w:pPr>
              <w:pStyle w:val="PT-bullets"/>
            </w:pPr>
            <w:r w:rsidRPr="00C70209">
              <w:t>PP15</w:t>
            </w:r>
          </w:p>
        </w:tc>
        <w:tc>
          <w:tcPr>
            <w:tcW w:w="7598" w:type="dxa"/>
            <w:tcBorders>
              <w:left w:val="single" w:sz="4" w:space="0" w:color="auto"/>
            </w:tcBorders>
            <w:shd w:val="clear" w:color="auto" w:fill="auto"/>
          </w:tcPr>
          <w:p w14:paraId="131332BB" w14:textId="77777777" w:rsidR="00DF2BB6" w:rsidRPr="00C70209" w:rsidRDefault="00DF2BB6" w:rsidP="00130F03">
            <w:pPr>
              <w:pStyle w:val="PT-bullets"/>
            </w:pPr>
            <w:r w:rsidRPr="00C70209">
              <w:t>Infants and children in populations at high risk</w:t>
            </w:r>
            <w:r w:rsidRPr="00C70209">
              <w:rPr>
                <w:vertAlign w:val="superscript"/>
              </w:rPr>
              <w:t>a</w:t>
            </w:r>
            <w:r w:rsidRPr="00C70209">
              <w:t xml:space="preserve"> of iron deficiency should be screened for this condition.</w:t>
            </w:r>
            <w:r w:rsidRPr="00C70209">
              <w:rPr>
                <w:vertAlign w:val="superscript"/>
              </w:rPr>
              <w:t>b</w:t>
            </w:r>
          </w:p>
          <w:p w14:paraId="628DEC79" w14:textId="3FEF93B1" w:rsidR="00DF2BB6" w:rsidRPr="00C70209" w:rsidRDefault="00DF2BB6" w:rsidP="003131E2">
            <w:pPr>
              <w:pStyle w:val="PP-note"/>
            </w:pPr>
            <w:r w:rsidRPr="00C70209">
              <w:rPr>
                <w:vertAlign w:val="superscript"/>
              </w:rPr>
              <w:t>a</w:t>
            </w:r>
            <w:r w:rsidRPr="00C70209">
              <w:t xml:space="preserve"> See Domellof </w:t>
            </w:r>
            <w:r w:rsidRPr="00C70209">
              <w:rPr>
                <w:i/>
              </w:rPr>
              <w:t>et al</w:t>
            </w:r>
            <w:r w:rsidRPr="00C70209">
              <w:t xml:space="preserve"> (2014)</w:t>
            </w:r>
            <w:r w:rsidRPr="00C70209">
              <w:fldChar w:fldCharType="begin">
                <w:fldData xml:space="preserve">PEVuZE5vdGU+PENpdGU+PEF1dGhvcj5Eb21lbGxvZjwvQXV0aG9yPjxZZWFyPjIwMTQ8L1llYXI+
PFJlY051bT4yMTwvUmVjTnVtPjxEaXNwbGF5VGV4dD48c3R5bGUgZmFjZT0ic3VwZXJzY3JpcHQi
Pjg1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A06EBF">
              <w:instrText xml:space="preserve"> ADDIN EN.CITE </w:instrText>
            </w:r>
            <w:r w:rsidR="00A06EBF">
              <w:fldChar w:fldCharType="begin">
                <w:fldData xml:space="preserve">PEVuZE5vdGU+PENpdGU+PEF1dGhvcj5Eb21lbGxvZjwvQXV0aG9yPjxZZWFyPjIwMTQ8L1llYXI+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cGFn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85</w:t>
            </w:r>
            <w:r w:rsidRPr="00C70209">
              <w:fldChar w:fldCharType="end"/>
            </w:r>
            <w:r w:rsidRPr="00C70209">
              <w:t xml:space="preserve"> and Pottie </w:t>
            </w:r>
            <w:r w:rsidRPr="00C70209">
              <w:rPr>
                <w:i/>
              </w:rPr>
              <w:t>et al</w:t>
            </w:r>
            <w:r w:rsidRPr="00C70209">
              <w:t xml:space="preserve"> (2011)</w:t>
            </w:r>
            <w:r w:rsidRPr="00C70209">
              <w:fldChar w:fldCharType="begin">
                <w:fldData xml:space="preserve">PEVuZE5vdGU+PENpdGU+PEF1dGhvcj5Qb3R0aWU8L0F1dGhvcj48WWVhcj4yMDExPC9ZZWFyPjxS
ZWNOdW0+MjAyPC9SZWNOdW0+PERpc3BsYXlUZXh0PjxzdHlsZSBmYWNlPSJzdXBlcnNjcmlwdCI+
ODY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A06EBF">
              <w:instrText xml:space="preserve"> ADDIN EN.CITE </w:instrText>
            </w:r>
            <w:r w:rsidR="00A06EBF">
              <w:fldChar w:fldCharType="begin">
                <w:fldData xml:space="preserve">PEVuZE5vdGU+PENpdGU+PEF1dGhvcj5Qb3R0aWU8L0F1dGhvcj48WWVhcj4yMDExPC9ZZWFyPjxS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</w:fldData>
              </w:fldChar>
            </w:r>
            <w:r w:rsidR="00A06EBF">
              <w:instrText xml:space="preserve"> ADDIN EN.CITE.DATA </w:instrText>
            </w:r>
            <w:r w:rsidR="00A06EBF">
              <w:fldChar w:fldCharType="end"/>
            </w:r>
            <w:r w:rsidRPr="00C70209">
              <w:fldChar w:fldCharType="separate"/>
            </w:r>
            <w:r w:rsidR="00A06EBF" w:rsidRPr="00A06EBF">
              <w:rPr>
                <w:noProof/>
                <w:vertAlign w:val="superscript"/>
              </w:rPr>
              <w:t>86</w:t>
            </w:r>
            <w:r w:rsidRPr="00C70209">
              <w:fldChar w:fldCharType="end"/>
            </w:r>
          </w:p>
          <w:p w14:paraId="79B5D52A" w14:textId="52A80A90" w:rsidR="00DF2BB6" w:rsidRPr="00D6379D" w:rsidRDefault="00DF2BB6" w:rsidP="00D6379D">
            <w:pPr>
              <w:pStyle w:val="PP-note"/>
              <w:rPr>
                <w:i/>
              </w:rPr>
            </w:pPr>
            <w:r w:rsidRPr="00C70209">
              <w:rPr>
                <w:vertAlign w:val="superscript"/>
              </w:rPr>
              <w:t>b</w:t>
            </w:r>
            <w:r w:rsidRPr="00C70209">
              <w:t xml:space="preserve"> See </w:t>
            </w:r>
            <w:r w:rsidR="00D6379D">
              <w:t xml:space="preserve">Section </w:t>
            </w:r>
            <w:r w:rsidR="001A475D">
              <w:t xml:space="preserve">3.6 and Section </w:t>
            </w:r>
            <w:r w:rsidR="00D6379D">
              <w:t xml:space="preserve">4.5 </w:t>
            </w:r>
            <w:r w:rsidR="00D6379D">
              <w:rPr>
                <w:i/>
              </w:rPr>
              <w:t>Patient Blood Management Guidelines: Module 6</w:t>
            </w:r>
          </w:p>
        </w:tc>
      </w:tr>
      <w:tr w:rsidR="00DF2BB6" w:rsidRPr="00C70209" w14:paraId="1CF90CAD" w14:textId="77777777" w:rsidTr="003131E2">
        <w:trPr>
          <w:cantSplit/>
        </w:trPr>
        <w:tc>
          <w:tcPr>
            <w:tcW w:w="1135" w:type="dxa"/>
            <w:tcBorders>
              <w:right w:val="single" w:sz="4" w:space="0" w:color="auto"/>
            </w:tcBorders>
            <w:shd w:val="clear" w:color="auto" w:fill="auto"/>
          </w:tcPr>
          <w:p w14:paraId="07399D57" w14:textId="7E516A7D" w:rsidR="00DF2BB6" w:rsidRPr="00C70209" w:rsidRDefault="001C55FB" w:rsidP="001C55FB">
            <w:pPr>
              <w:pStyle w:val="PT-bullets"/>
            </w:pPr>
            <w:r w:rsidRPr="00C70209">
              <w:t>PP16</w:t>
            </w:r>
          </w:p>
        </w:tc>
        <w:tc>
          <w:tcPr>
            <w:tcW w:w="7598" w:type="dxa"/>
            <w:tcBorders>
              <w:left w:val="single" w:sz="4" w:space="0" w:color="auto"/>
            </w:tcBorders>
            <w:shd w:val="clear" w:color="auto" w:fill="auto"/>
          </w:tcPr>
          <w:p w14:paraId="4855C1CF" w14:textId="77777777" w:rsidR="00DF2BB6" w:rsidRPr="00C70209" w:rsidRDefault="00DF2BB6" w:rsidP="00130F03">
            <w:pPr>
              <w:pStyle w:val="PT-bullets"/>
            </w:pPr>
            <w:r w:rsidRPr="00C70209">
              <w:t>Infants and children with iron deficiency should be treated with iron supplements and dietary modifications.</w:t>
            </w:r>
          </w:p>
        </w:tc>
      </w:tr>
      <w:tr w:rsidR="00DF2BB6" w:rsidRPr="00C70209" w14:paraId="45EBA674" w14:textId="77777777" w:rsidTr="003131E2">
        <w:trPr>
          <w:cantSplit/>
          <w:trHeight w:val="414"/>
        </w:trPr>
        <w:tc>
          <w:tcPr>
            <w:tcW w:w="8733" w:type="dxa"/>
            <w:gridSpan w:val="2"/>
            <w:shd w:val="clear" w:color="auto" w:fill="auto"/>
          </w:tcPr>
          <w:p w14:paraId="19680099" w14:textId="77777777" w:rsidR="00DF2BB6" w:rsidRPr="00C70209" w:rsidRDefault="00DF2BB6" w:rsidP="003131E2">
            <w:pPr>
              <w:pStyle w:val="ES-notes"/>
            </w:pPr>
            <w:r w:rsidRPr="00C70209">
              <w:t>AI, adequate intake; PP, practice point; RDI, recommended daily intake</w:t>
            </w:r>
          </w:p>
        </w:tc>
      </w:tr>
    </w:tbl>
    <w:p w14:paraId="7C5D84CE" w14:textId="77777777" w:rsidR="00DF2BB6" w:rsidRPr="00C70209" w:rsidRDefault="00DF2BB6" w:rsidP="003131E2">
      <w:pPr>
        <w:pStyle w:val="BodyText"/>
      </w:pPr>
    </w:p>
    <w:p w14:paraId="2ABCDCC8" w14:textId="77777777" w:rsidR="00DF2BB6" w:rsidRPr="00C70209" w:rsidRDefault="00DF2BB6" w:rsidP="003131E2">
      <w:pPr>
        <w:pStyle w:val="Heading5"/>
        <w:rPr>
          <w:lang w:val="en-AU"/>
        </w:rPr>
      </w:pPr>
      <w:r w:rsidRPr="00C70209">
        <w:rPr>
          <w:lang w:val="en-AU"/>
        </w:rPr>
        <w:t>Background</w:t>
      </w:r>
    </w:p>
    <w:p w14:paraId="2A6EA792" w14:textId="724C3B04" w:rsidR="00DF2BB6" w:rsidRPr="00C70209" w:rsidRDefault="00DF2BB6" w:rsidP="003131E2">
      <w:pPr>
        <w:pStyle w:val="BodyText"/>
      </w:pPr>
      <w:r w:rsidRPr="00C70209">
        <w:t>All infants, children and adolescents are at risk of developing anaemia, with the most common cause being iron deficiency. Inadequate iron intake can occur because of a lack of availability of iron-rich foods, poor diet choice (e.g. due to poverty, culture or lack of education), or inadequate gastrointestinal absorption. Iron supplementation is therefore often administered to infants and children to prevent or treat iron-deficiency anaemia and to provide additional longer term benefits of improved growth and development. The evidence base for these benefits is uncertain and concerns exist about the adverse effects of iron supplementation, which include gastrointestinal side effects and increased the risk of infection.</w:t>
      </w:r>
    </w:p>
    <w:p w14:paraId="721F4761" w14:textId="77777777" w:rsidR="00DF2BB6" w:rsidRPr="00C70209" w:rsidRDefault="00DF2BB6" w:rsidP="003131E2">
      <w:pPr>
        <w:pStyle w:val="Heading5"/>
        <w:rPr>
          <w:lang w:val="en-AU"/>
        </w:rPr>
      </w:pPr>
      <w:r w:rsidRPr="00C70209">
        <w:rPr>
          <w:lang w:val="en-AU"/>
        </w:rPr>
        <w:t>Summary of evidence</w:t>
      </w:r>
    </w:p>
    <w:p w14:paraId="35024F0C" w14:textId="77777777" w:rsidR="00DF2BB6" w:rsidRPr="00C70209" w:rsidRDefault="00DF2BB6" w:rsidP="003131E2">
      <w:pPr>
        <w:pStyle w:val="Heading6"/>
      </w:pPr>
      <w:r w:rsidRPr="00C70209">
        <w:t>Level I evidence</w:t>
      </w:r>
    </w:p>
    <w:p w14:paraId="349F4E1C" w14:textId="77777777" w:rsidR="00DF2BB6" w:rsidRPr="00C70209" w:rsidRDefault="00DF2BB6" w:rsidP="003131E2">
      <w:pPr>
        <w:pStyle w:val="BodyText"/>
      </w:pPr>
      <w:r w:rsidRPr="00C70209">
        <w:t xml:space="preserve">Two Level I studies (Pasricha 2013, Okebe 2011) identified from the systematic review and hand-searching process examined the use of oral iron in infants, children or adolescents at risk of developing anaemia (see </w:t>
      </w:r>
      <w:r w:rsidRPr="00C70209">
        <w:rPr>
          <w:b/>
        </w:rPr>
        <w:t>Appendix C, Volume 2</w:t>
      </w:r>
      <w:r w:rsidRPr="00C70209">
        <w:t xml:space="preserve">). The main characteristics of these reviews are summarised in </w:t>
      </w:r>
      <w:r w:rsidRPr="00C70209">
        <w:rPr>
          <w:b/>
        </w:rPr>
        <w:fldChar w:fldCharType="begin"/>
      </w:r>
      <w:r w:rsidRPr="00C70209">
        <w:rPr>
          <w:b/>
        </w:rPr>
        <w:instrText xml:space="preserve"> REF _Ref412647487 \h  \* MERGEFORMAT </w:instrText>
      </w:r>
      <w:r w:rsidRPr="00C70209">
        <w:rPr>
          <w:b/>
        </w:rPr>
      </w:r>
      <w:r w:rsidRPr="00C70209">
        <w:rPr>
          <w:b/>
        </w:rPr>
        <w:fldChar w:fldCharType="separate"/>
      </w:r>
      <w:r w:rsidR="000F7A9B" w:rsidRPr="000F7A9B">
        <w:rPr>
          <w:b/>
        </w:rPr>
        <w:t>Table 3.2.18</w:t>
      </w:r>
      <w:r w:rsidRPr="00C70209">
        <w:rPr>
          <w:b/>
        </w:rPr>
        <w:fldChar w:fldCharType="end"/>
      </w:r>
      <w:r w:rsidRPr="00C70209">
        <w:t>.</w:t>
      </w:r>
    </w:p>
    <w:p w14:paraId="5E845E56" w14:textId="7180EBA8" w:rsidR="00DF2BB6" w:rsidRPr="00C70209" w:rsidRDefault="00DF2BB6" w:rsidP="003131E2">
      <w:pPr>
        <w:pStyle w:val="BodyText"/>
      </w:pPr>
      <w:r w:rsidRPr="00C70209">
        <w:t xml:space="preserve">There were no Level I studies identified from the systematic review and hand-searching process that examined the use of parenteral iron or compared different modes of administration of iron in infants, children or adolescents at risk of developing anaemia (see </w:t>
      </w:r>
      <w:r w:rsidRPr="00C70209">
        <w:rPr>
          <w:b/>
        </w:rPr>
        <w:t>Appendix C, Volume 2</w:t>
      </w:r>
      <w:r w:rsidRPr="00C70209">
        <w:t>).</w:t>
      </w:r>
    </w:p>
    <w:p w14:paraId="1724051A" w14:textId="79DD78C0" w:rsidR="00DF2BB6" w:rsidRPr="00C70209" w:rsidRDefault="00DF2BB6" w:rsidP="003131E2">
      <w:pPr>
        <w:spacing w:after="200"/>
      </w:pPr>
      <w:r w:rsidRPr="00C70209">
        <w:t>The good-quality review by Pasricha (2013) assessed the safety and effectiveness of daily oral iron supplements compared to control in children aged 4–23 months on haematologic measures (Hb, ferritin, anaemia, iron status and iron</w:t>
      </w:r>
      <w:r w:rsidR="00363BA0" w:rsidRPr="00C70209">
        <w:t xml:space="preserve"> </w:t>
      </w:r>
      <w:r w:rsidRPr="00C70209">
        <w:t xml:space="preserve">deficiency anaemia), cognitive and psychomotor development, and physical growth. Of the 35 RCTs included in the review by Pasricha (2013), 33 trials involving 42 015 infants provided usable data (see </w:t>
      </w:r>
      <w:r w:rsidRPr="00C70209">
        <w:rPr>
          <w:b/>
        </w:rPr>
        <w:fldChar w:fldCharType="begin"/>
      </w:r>
      <w:r w:rsidRPr="00C70209">
        <w:rPr>
          <w:b/>
        </w:rPr>
        <w:instrText xml:space="preserve"> REF _Ref403574653 \h  \* MERGEFORMAT </w:instrText>
      </w:r>
      <w:r w:rsidRPr="00C70209">
        <w:rPr>
          <w:b/>
        </w:rPr>
      </w:r>
      <w:r w:rsidRPr="00C70209">
        <w:rPr>
          <w:b/>
        </w:rPr>
        <w:fldChar w:fldCharType="separate"/>
      </w:r>
      <w:r w:rsidR="000F7A9B" w:rsidRPr="000F7A9B">
        <w:rPr>
          <w:b/>
        </w:rPr>
        <w:t>Table 3.2.19</w:t>
      </w:r>
      <w:r w:rsidRPr="00C70209">
        <w:rPr>
          <w:b/>
        </w:rPr>
        <w:fldChar w:fldCharType="end"/>
      </w:r>
      <w:r w:rsidRPr="00C70209">
        <w:t>). These trials were conducted in a wide variety of countries and involved infants of variable socioeconomic or nutritional status. Iron was usually provided as ferrous salts and was compared with placebo or no iron in all but three RCTs (Sazawal 2006, Siegel 2005, Tielsch 2006), which all assessed iron in combination with folic acid. In some studies, infants also received multivitamins (three RCTs), vitamin A (three RCTs), vitamin C (three RCTs), zinc (five RCTs), or malaria prophylaxis (two RCTs). Only nine studies were assessed by Pasricha (2013) to be of overall low risk of bias.</w:t>
      </w:r>
    </w:p>
    <w:p w14:paraId="5BE47396" w14:textId="406E4D2B" w:rsidR="00DF2BB6" w:rsidRPr="00C70209" w:rsidRDefault="00DF2BB6" w:rsidP="003131E2">
      <w:pPr>
        <w:spacing w:after="200"/>
      </w:pPr>
      <w:r w:rsidRPr="00C70209">
        <w:t>There were 32 976 infants enrolled in one of two large cluster</w:t>
      </w:r>
      <w:r w:rsidR="000C2B85" w:rsidRPr="00C70209">
        <w:t xml:space="preserve"> </w:t>
      </w:r>
      <w:r w:rsidRPr="00C70209">
        <w:t>randomised trials (Sazawal 2006, Tielsch 2006) that reported the outcome of mortality; however, complete data from these two trials were not reported by Pasricha (2013). These Level II studies were therefore retrieved for further analysis. All other trials identified by Pasricha (2013) reported secondary outcomes only (functional and performance status, and laboratory measures).</w:t>
      </w:r>
    </w:p>
    <w:p w14:paraId="663323B9" w14:textId="77777777" w:rsidR="00DF2BB6" w:rsidRPr="00C70209" w:rsidRDefault="00DF2BB6" w:rsidP="003131E2">
      <w:pPr>
        <w:pStyle w:val="BodyText"/>
      </w:pPr>
      <w:r w:rsidRPr="00C70209">
        <w:t xml:space="preserve">The good-quality review by Okebe (2011) assessed the safety and efficacy of daily oral iron supplements (with and without folic acid) compared to control in children aged less than 18 years that were living in areas with malaria endemicity. Trials that were conducted in non-malaria areas or those that were conducted during periods of malaria inactivity were specifically excluded. The review was focused on the outcome of malaria, severe malaria and mortality, and included 71 RCTs involving 45 353 children. Death was not defined as an outcome in 70 of these trials, but was reported in 16 and obtained from 14 others by the systematic review authors. Four of the trials assessed iron use during an acute attack of malaria (van Hensbroek 1995, Nwanyanwu 1996, van den Hombergh 1996, Gara 2010) and are reported separately in this review (see </w:t>
      </w:r>
      <w:r w:rsidRPr="00C70209">
        <w:rPr>
          <w:b/>
        </w:rPr>
        <w:t xml:space="preserve">Section </w:t>
      </w:r>
      <w:r w:rsidRPr="00C70209">
        <w:rPr>
          <w:b/>
        </w:rPr>
        <w:fldChar w:fldCharType="begin"/>
      </w:r>
      <w:r w:rsidRPr="00C70209">
        <w:rPr>
          <w:b/>
        </w:rPr>
        <w:instrText xml:space="preserve"> REF _Ref412647692 \r \h  \* MERGEFORMAT </w:instrText>
      </w:r>
      <w:r w:rsidRPr="00C70209">
        <w:rPr>
          <w:b/>
        </w:rPr>
      </w:r>
      <w:r w:rsidRPr="00C70209">
        <w:rPr>
          <w:b/>
        </w:rPr>
        <w:fldChar w:fldCharType="separate"/>
      </w:r>
      <w:r w:rsidR="000F7A9B">
        <w:rPr>
          <w:b/>
        </w:rPr>
        <w:t>3.2.7</w:t>
      </w:r>
      <w:r w:rsidRPr="00C70209">
        <w:rPr>
          <w:b/>
        </w:rPr>
        <w:fldChar w:fldCharType="end"/>
      </w:r>
      <w:r w:rsidRPr="00C70209">
        <w:t>). All other trials assessed the use of iron or iron plus folic acid in otherwise healthy children. In some studies, infants in both groups also received micronutrients (13 RCTs), malaria prophylaxis (five RCTs), or antihelminths (18 RCTs).</w:t>
      </w:r>
    </w:p>
    <w:p w14:paraId="52EE4F11" w14:textId="77777777" w:rsidR="00DF2BB6" w:rsidRPr="00C70209" w:rsidRDefault="00DF2BB6" w:rsidP="003131E2">
      <w:pPr>
        <w:pStyle w:val="BodyText"/>
      </w:pPr>
      <w:r w:rsidRPr="00C70209">
        <w:t xml:space="preserve">The main characteristics of the RCTs included in the review are summarised in </w:t>
      </w:r>
      <w:r w:rsidRPr="00C70209">
        <w:rPr>
          <w:b/>
        </w:rPr>
        <w:fldChar w:fldCharType="begin"/>
      </w:r>
      <w:r w:rsidRPr="00C70209">
        <w:rPr>
          <w:b/>
        </w:rPr>
        <w:instrText xml:space="preserve"> REF _Ref403574653 \h  \* MERGEFORMAT </w:instrText>
      </w:r>
      <w:r w:rsidRPr="00C70209">
        <w:rPr>
          <w:b/>
        </w:rPr>
      </w:r>
      <w:r w:rsidRPr="00C70209">
        <w:rPr>
          <w:b/>
        </w:rPr>
        <w:fldChar w:fldCharType="separate"/>
      </w:r>
      <w:r w:rsidR="000F7A9B" w:rsidRPr="000F7A9B">
        <w:rPr>
          <w:b/>
        </w:rPr>
        <w:t>Table 3.2.19</w:t>
      </w:r>
      <w:r w:rsidRPr="00C70209">
        <w:rPr>
          <w:b/>
        </w:rPr>
        <w:fldChar w:fldCharType="end"/>
      </w:r>
      <w:r w:rsidRPr="00C70209">
        <w:t>.</w:t>
      </w:r>
    </w:p>
    <w:p w14:paraId="1B5C175E" w14:textId="6293485B" w:rsidR="00DF2BB6" w:rsidRPr="00C70209" w:rsidRDefault="00DF2BB6" w:rsidP="003131E2">
      <w:pPr>
        <w:pStyle w:val="BodyText"/>
      </w:pPr>
      <w:r w:rsidRPr="00C70209">
        <w:t>Fifteen trials involving 29 232 participants were cluster randomised, using households (5 trials) or schools/classes (10 trials) as the unit of randomisation. Nine of these cluster</w:t>
      </w:r>
      <w:r w:rsidR="000C2B85" w:rsidRPr="00C70209">
        <w:t xml:space="preserve"> </w:t>
      </w:r>
      <w:r w:rsidRPr="00C70209">
        <w:t>randomised trials did not adjust the main outcomes for clustering, rather reported results per individual. To account for this potential bias, Okebe (2011) adjusted the reported results using design effects or estimated intracluster correlation coefficients in their meta-analyses.</w:t>
      </w:r>
    </w:p>
    <w:p w14:paraId="36F942F9" w14:textId="77777777" w:rsidR="00DF2BB6" w:rsidRPr="00C70209" w:rsidRDefault="00DF2BB6" w:rsidP="003131E2">
      <w:pPr>
        <w:pStyle w:val="Heading6"/>
      </w:pPr>
      <w:r w:rsidRPr="00C70209">
        <w:t>Level II evidence</w:t>
      </w:r>
    </w:p>
    <w:p w14:paraId="138B0B6C" w14:textId="474BADD0" w:rsidR="00DF2BB6" w:rsidRPr="00C70209" w:rsidRDefault="00DF2BB6" w:rsidP="003131E2">
      <w:pPr>
        <w:pStyle w:val="BodyText"/>
      </w:pPr>
      <w:r w:rsidRPr="00C70209">
        <w:t xml:space="preserve">No additional Level II studies identified from the systematic review and hand-searching process examined the use of oral iron in infants aged 1 – 35 months or children aged less than 18 years at risk of developing anaemia (see </w:t>
      </w:r>
      <w:r w:rsidRPr="00C70209">
        <w:rPr>
          <w:b/>
        </w:rPr>
        <w:t>Appendix C, Volume 2</w:t>
      </w:r>
      <w:r w:rsidRPr="00C70209">
        <w:t>).</w:t>
      </w:r>
    </w:p>
    <w:p w14:paraId="5841F437" w14:textId="3D57EDD6" w:rsidR="00DF2BB6" w:rsidRPr="00C70209" w:rsidRDefault="00DF2BB6" w:rsidP="003131E2">
      <w:pPr>
        <w:pStyle w:val="BodyText"/>
      </w:pPr>
      <w:r w:rsidRPr="00C70209">
        <w:t xml:space="preserve">There were no Level II studies identified from the systematic review and hand-searching process that examined the use of parenteral iron or compared different modes of administration of iron in infants, children, or adolescents at risk of developing anaemia (see </w:t>
      </w:r>
      <w:r w:rsidRPr="00C70209">
        <w:rPr>
          <w:b/>
        </w:rPr>
        <w:t>Appendix C, Volume 2</w:t>
      </w:r>
      <w:r w:rsidRPr="00C70209">
        <w:t>).</w:t>
      </w:r>
      <w:bookmarkStart w:id="457" w:name="_Ref403571517"/>
    </w:p>
    <w:p w14:paraId="7542D4D8" w14:textId="77777777" w:rsidR="00DF2BB6" w:rsidRPr="00C70209" w:rsidRDefault="00DF2BB6" w:rsidP="003131E2">
      <w:pPr>
        <w:pStyle w:val="BodyText"/>
      </w:pPr>
    </w:p>
    <w:p w14:paraId="1FEC4DC5" w14:textId="07CFC1EA" w:rsidR="00DF2BB6" w:rsidRPr="00C70209" w:rsidRDefault="00DF2BB6" w:rsidP="003131E2">
      <w:pPr>
        <w:pStyle w:val="Caption"/>
        <w:ind w:left="2070"/>
      </w:pPr>
      <w:bookmarkStart w:id="458" w:name="_Ref412647487"/>
      <w:bookmarkStart w:id="459" w:name="_Toc423015367"/>
      <w:bookmarkStart w:id="460" w:name="_Toc42774711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8</w:t>
      </w:r>
      <w:r w:rsidR="00130F03" w:rsidRPr="00C70209">
        <w:fldChar w:fldCharType="end"/>
      </w:r>
      <w:bookmarkEnd w:id="457"/>
      <w:bookmarkEnd w:id="458"/>
      <w:r w:rsidRPr="00C70209">
        <w:tab/>
        <w:t>Characteristics and quality of Level I evidence – iron in paediatric patients at risk of anaemia</w:t>
      </w:r>
      <w:bookmarkEnd w:id="459"/>
      <w:bookmarkEnd w:id="460"/>
    </w:p>
    <w:tbl>
      <w:tblPr>
        <w:tblW w:w="4561"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1346"/>
        <w:gridCol w:w="1347"/>
        <w:gridCol w:w="1912"/>
        <w:gridCol w:w="1913"/>
        <w:gridCol w:w="1913"/>
      </w:tblGrid>
      <w:tr w:rsidR="00DF2BB6" w:rsidRPr="00C70209" w14:paraId="09838101" w14:textId="77777777" w:rsidTr="003131E2">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4770363D" w14:textId="77777777" w:rsidR="00DF2BB6" w:rsidRPr="00C70209" w:rsidRDefault="00DF2BB6" w:rsidP="003131E2">
            <w:pPr>
              <w:pStyle w:val="TableH2"/>
            </w:pPr>
            <w:r w:rsidRPr="00C70209">
              <w:rPr>
                <w:b w:val="0"/>
                <w:bCs/>
                <w:szCs w:val="18"/>
              </w:rPr>
              <w:t xml:space="preserve"> </w:t>
            </w: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36DD9A6D" w14:textId="77777777" w:rsidR="00DF2BB6" w:rsidRPr="00C70209" w:rsidRDefault="00DF2BB6" w:rsidP="003131E2">
            <w:pPr>
              <w:pStyle w:val="TableH2"/>
            </w:pPr>
            <w:r w:rsidRPr="00C70209">
              <w:t>Study type</w:t>
            </w:r>
          </w:p>
          <w:p w14:paraId="6E7A2063" w14:textId="77777777" w:rsidR="00DF2BB6" w:rsidRPr="00C70209" w:rsidRDefault="00DF2BB6" w:rsidP="003131E2">
            <w:pPr>
              <w:pStyle w:val="TableH3"/>
              <w:spacing w:line="276" w:lineRule="auto"/>
            </w:pPr>
            <w:r w:rsidRPr="00C70209">
              <w:t>Study quality</w:t>
            </w:r>
          </w:p>
        </w:tc>
        <w:tc>
          <w:tcPr>
            <w:tcW w:w="1912" w:type="dxa"/>
            <w:tcBorders>
              <w:top w:val="single" w:sz="4" w:space="0" w:color="auto"/>
              <w:left w:val="single" w:sz="4" w:space="0" w:color="auto"/>
              <w:bottom w:val="single" w:sz="4" w:space="0" w:color="auto"/>
              <w:right w:val="single" w:sz="4" w:space="0" w:color="auto"/>
            </w:tcBorders>
            <w:hideMark/>
          </w:tcPr>
          <w:p w14:paraId="5E39592B" w14:textId="77777777" w:rsidR="00DF2BB6" w:rsidRPr="00C70209" w:rsidRDefault="00DF2BB6" w:rsidP="003131E2">
            <w:pPr>
              <w:pStyle w:val="TableH2"/>
            </w:pPr>
            <w:r w:rsidRPr="00C70209">
              <w:t>Population</w:t>
            </w:r>
          </w:p>
          <w:p w14:paraId="591EB357" w14:textId="77777777" w:rsidR="00DF2BB6" w:rsidRPr="00C70209" w:rsidRDefault="00DF2BB6" w:rsidP="003131E2">
            <w:pPr>
              <w:pStyle w:val="TableH2"/>
            </w:pPr>
            <w:r w:rsidRPr="00C70209">
              <w:t>N</w:t>
            </w:r>
          </w:p>
        </w:tc>
        <w:tc>
          <w:tcPr>
            <w:tcW w:w="1913" w:type="dxa"/>
            <w:tcBorders>
              <w:top w:val="single" w:sz="4" w:space="0" w:color="auto"/>
              <w:left w:val="single" w:sz="4" w:space="0" w:color="auto"/>
              <w:bottom w:val="single" w:sz="4" w:space="0" w:color="auto"/>
              <w:right w:val="single" w:sz="4" w:space="0" w:color="auto"/>
            </w:tcBorders>
            <w:hideMark/>
          </w:tcPr>
          <w:p w14:paraId="09D2FFF4" w14:textId="77777777" w:rsidR="00DF2BB6" w:rsidRPr="00C70209" w:rsidRDefault="00DF2BB6" w:rsidP="003131E2">
            <w:pPr>
              <w:pStyle w:val="TableH2"/>
            </w:pPr>
            <w:r w:rsidRPr="00C70209">
              <w:t>Comparison</w:t>
            </w:r>
          </w:p>
        </w:tc>
        <w:tc>
          <w:tcPr>
            <w:tcW w:w="1913" w:type="dxa"/>
            <w:tcBorders>
              <w:top w:val="single" w:sz="4" w:space="0" w:color="auto"/>
              <w:left w:val="single" w:sz="4" w:space="0" w:color="auto"/>
              <w:bottom w:val="single" w:sz="4" w:space="0" w:color="auto"/>
              <w:right w:val="single" w:sz="4" w:space="0" w:color="auto"/>
            </w:tcBorders>
            <w:hideMark/>
          </w:tcPr>
          <w:p w14:paraId="7EB1E3F7" w14:textId="77777777" w:rsidR="00DF2BB6" w:rsidRPr="00C70209" w:rsidRDefault="00DF2BB6" w:rsidP="003131E2">
            <w:pPr>
              <w:pStyle w:val="TableH2"/>
            </w:pPr>
            <w:r w:rsidRPr="00C70209">
              <w:t>Outcomes</w:t>
            </w:r>
          </w:p>
        </w:tc>
      </w:tr>
      <w:tr w:rsidR="00DF2BB6" w:rsidRPr="00C70209" w14:paraId="00355FBF" w14:textId="77777777" w:rsidTr="003131E2">
        <w:trPr>
          <w:cantSplit/>
          <w:tblHeader/>
        </w:trPr>
        <w:tc>
          <w:tcPr>
            <w:tcW w:w="1346" w:type="dxa"/>
            <w:tcBorders>
              <w:top w:val="single" w:sz="4" w:space="0" w:color="auto"/>
              <w:left w:val="single" w:sz="4" w:space="0" w:color="auto"/>
              <w:bottom w:val="single" w:sz="4" w:space="0" w:color="auto"/>
              <w:right w:val="single" w:sz="4" w:space="0" w:color="auto"/>
            </w:tcBorders>
          </w:tcPr>
          <w:p w14:paraId="14F8CA06" w14:textId="09409700" w:rsidR="00DF2BB6" w:rsidRPr="00C70209" w:rsidRDefault="00DF2BB6" w:rsidP="000E261C">
            <w:pPr>
              <w:pStyle w:val="Tabletext"/>
            </w:pPr>
            <w:r w:rsidRPr="00C70209">
              <w:t>Pasricha (2013)</w:t>
            </w:r>
            <w:r w:rsidRPr="00C70209">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 </w:instrText>
            </w:r>
            <w:r w:rsidR="000E261C">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1</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276B06AC" w14:textId="77777777" w:rsidR="00DF2BB6" w:rsidRPr="00C70209" w:rsidRDefault="00DF2BB6" w:rsidP="003131E2">
            <w:pPr>
              <w:pStyle w:val="Tabletext"/>
            </w:pPr>
            <w:r w:rsidRPr="00C70209">
              <w:t>Level I</w:t>
            </w:r>
          </w:p>
          <w:p w14:paraId="4FEBBAB1" w14:textId="77777777" w:rsidR="00DF2BB6" w:rsidRPr="00C70209" w:rsidRDefault="00DF2BB6" w:rsidP="003131E2">
            <w:pPr>
              <w:pStyle w:val="Tabletext"/>
              <w:rPr>
                <w:i/>
              </w:rPr>
            </w:pPr>
            <w:r w:rsidRPr="00C70209">
              <w:rPr>
                <w:i/>
              </w:rPr>
              <w:t>Good</w:t>
            </w:r>
          </w:p>
        </w:tc>
        <w:tc>
          <w:tcPr>
            <w:tcW w:w="1912" w:type="dxa"/>
            <w:tcBorders>
              <w:top w:val="single" w:sz="4" w:space="0" w:color="auto"/>
              <w:left w:val="single" w:sz="4" w:space="0" w:color="auto"/>
              <w:bottom w:val="single" w:sz="4" w:space="0" w:color="auto"/>
              <w:right w:val="single" w:sz="4" w:space="0" w:color="auto"/>
            </w:tcBorders>
          </w:tcPr>
          <w:p w14:paraId="2165F9B6" w14:textId="77777777" w:rsidR="00DF2BB6" w:rsidRPr="00C70209" w:rsidRDefault="00DF2BB6" w:rsidP="003131E2">
            <w:pPr>
              <w:pStyle w:val="Tabletext"/>
            </w:pPr>
            <w:r w:rsidRPr="00C70209">
              <w:t>Children aged 4–23 months living in community or outpatient setting and otherwise well</w:t>
            </w:r>
          </w:p>
          <w:p w14:paraId="602973B0" w14:textId="77777777" w:rsidR="00DF2BB6" w:rsidRPr="00C70209" w:rsidRDefault="00DF2BB6" w:rsidP="003131E2">
            <w:pPr>
              <w:pStyle w:val="Tabletext"/>
            </w:pPr>
            <w:r w:rsidRPr="00C70209">
              <w:t>33 RCTs, N=42 015</w:t>
            </w:r>
          </w:p>
        </w:tc>
        <w:tc>
          <w:tcPr>
            <w:tcW w:w="1913" w:type="dxa"/>
            <w:tcBorders>
              <w:top w:val="single" w:sz="4" w:space="0" w:color="auto"/>
              <w:left w:val="single" w:sz="4" w:space="0" w:color="auto"/>
              <w:bottom w:val="single" w:sz="4" w:space="0" w:color="auto"/>
              <w:right w:val="single" w:sz="4" w:space="0" w:color="auto"/>
            </w:tcBorders>
          </w:tcPr>
          <w:p w14:paraId="31480619" w14:textId="484ED75E" w:rsidR="00DF2BB6" w:rsidRPr="00C70209" w:rsidRDefault="00DF2BB6" w:rsidP="003131E2">
            <w:pPr>
              <w:pStyle w:val="Tabletext"/>
            </w:pPr>
            <w:r w:rsidRPr="00C70209">
              <w:t>Oral iron versus no iron</w:t>
            </w:r>
          </w:p>
        </w:tc>
        <w:tc>
          <w:tcPr>
            <w:tcW w:w="1913" w:type="dxa"/>
            <w:tcBorders>
              <w:top w:val="single" w:sz="4" w:space="0" w:color="auto"/>
              <w:left w:val="single" w:sz="4" w:space="0" w:color="auto"/>
              <w:bottom w:val="single" w:sz="4" w:space="0" w:color="auto"/>
              <w:right w:val="single" w:sz="4" w:space="0" w:color="auto"/>
            </w:tcBorders>
          </w:tcPr>
          <w:p w14:paraId="331EBAC9" w14:textId="77777777" w:rsidR="00DF2BB6" w:rsidRPr="00C70209" w:rsidRDefault="00DF2BB6" w:rsidP="003131E2">
            <w:pPr>
              <w:pStyle w:val="Tabletext"/>
            </w:pPr>
            <w:r w:rsidRPr="00C70209">
              <w:t>Mortality</w:t>
            </w:r>
          </w:p>
          <w:p w14:paraId="3CF0725C" w14:textId="714C0C72" w:rsidR="00DF2BB6" w:rsidRPr="00C70209" w:rsidRDefault="00DF2BB6" w:rsidP="003131E2">
            <w:pPr>
              <w:pStyle w:val="Tabletext"/>
            </w:pPr>
            <w:r w:rsidRPr="00C70209">
              <w:t>Functional and performance status</w:t>
            </w:r>
          </w:p>
          <w:p w14:paraId="6F5FF5E1" w14:textId="77777777" w:rsidR="00DF2BB6" w:rsidRPr="00C70209" w:rsidRDefault="00DF2BB6" w:rsidP="003131E2">
            <w:pPr>
              <w:pStyle w:val="Tabletext"/>
            </w:pPr>
            <w:r w:rsidRPr="00C70209">
              <w:t>Laboratory measures (Hb, ferritin)</w:t>
            </w:r>
          </w:p>
          <w:p w14:paraId="4F68BD5C" w14:textId="77777777" w:rsidR="00DF2BB6" w:rsidRPr="00C70209" w:rsidRDefault="00DF2BB6" w:rsidP="003131E2">
            <w:pPr>
              <w:pStyle w:val="Tabletext"/>
            </w:pPr>
          </w:p>
        </w:tc>
      </w:tr>
      <w:tr w:rsidR="00DF2BB6" w:rsidRPr="00C70209" w14:paraId="2F3C2875" w14:textId="77777777" w:rsidTr="003131E2">
        <w:trPr>
          <w:cantSplit/>
          <w:tblHeader/>
        </w:trPr>
        <w:tc>
          <w:tcPr>
            <w:tcW w:w="1346" w:type="dxa"/>
            <w:tcBorders>
              <w:top w:val="single" w:sz="4" w:space="0" w:color="auto"/>
              <w:left w:val="single" w:sz="4" w:space="0" w:color="auto"/>
              <w:bottom w:val="single" w:sz="4" w:space="0" w:color="auto"/>
              <w:right w:val="single" w:sz="4" w:space="0" w:color="auto"/>
            </w:tcBorders>
          </w:tcPr>
          <w:p w14:paraId="1AA6D664" w14:textId="60B4BAB3" w:rsidR="00DF2BB6" w:rsidRPr="00C70209" w:rsidRDefault="00DF2BB6" w:rsidP="000E261C">
            <w:pPr>
              <w:pStyle w:val="Tabletext"/>
            </w:pPr>
            <w:r w:rsidRPr="00C70209">
              <w:t>Okebe (2011)</w:t>
            </w:r>
            <w:r w:rsidRPr="00C70209">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 </w:instrText>
            </w:r>
            <w:r w:rsidR="000E261C">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D7B700E" w14:textId="77777777" w:rsidR="00DF2BB6" w:rsidRPr="00C70209" w:rsidRDefault="00DF2BB6" w:rsidP="003131E2">
            <w:pPr>
              <w:pStyle w:val="Tabletext"/>
            </w:pPr>
            <w:r w:rsidRPr="00C70209">
              <w:t>Level I</w:t>
            </w:r>
          </w:p>
          <w:p w14:paraId="538693FF" w14:textId="77777777" w:rsidR="00DF2BB6" w:rsidRPr="00C70209" w:rsidRDefault="00DF2BB6" w:rsidP="003131E2">
            <w:pPr>
              <w:pStyle w:val="Tabletext"/>
              <w:rPr>
                <w:i/>
              </w:rPr>
            </w:pPr>
            <w:r w:rsidRPr="00C70209">
              <w:rPr>
                <w:i/>
              </w:rPr>
              <w:t>Good</w:t>
            </w:r>
          </w:p>
        </w:tc>
        <w:tc>
          <w:tcPr>
            <w:tcW w:w="1912" w:type="dxa"/>
            <w:tcBorders>
              <w:top w:val="single" w:sz="4" w:space="0" w:color="auto"/>
              <w:left w:val="single" w:sz="4" w:space="0" w:color="auto"/>
              <w:bottom w:val="single" w:sz="4" w:space="0" w:color="auto"/>
              <w:right w:val="single" w:sz="4" w:space="0" w:color="auto"/>
            </w:tcBorders>
          </w:tcPr>
          <w:p w14:paraId="6CE87189" w14:textId="77777777" w:rsidR="00DF2BB6" w:rsidRPr="00C70209" w:rsidRDefault="00DF2BB6" w:rsidP="003131E2">
            <w:pPr>
              <w:pStyle w:val="Tabletext"/>
            </w:pPr>
            <w:r w:rsidRPr="00C70209">
              <w:t>Children aged &lt;18 years living in areas with malaria endemicity</w:t>
            </w:r>
          </w:p>
          <w:p w14:paraId="2C588743" w14:textId="77777777" w:rsidR="00DF2BB6" w:rsidRPr="00C70209" w:rsidRDefault="00DF2BB6" w:rsidP="003131E2">
            <w:pPr>
              <w:pStyle w:val="Tabletext"/>
            </w:pPr>
            <w:r w:rsidRPr="00C70209">
              <w:t>71 RCTs, N=45 353</w:t>
            </w:r>
          </w:p>
        </w:tc>
        <w:tc>
          <w:tcPr>
            <w:tcW w:w="1913" w:type="dxa"/>
            <w:tcBorders>
              <w:top w:val="single" w:sz="4" w:space="0" w:color="auto"/>
              <w:left w:val="single" w:sz="4" w:space="0" w:color="auto"/>
              <w:bottom w:val="single" w:sz="4" w:space="0" w:color="auto"/>
              <w:right w:val="single" w:sz="4" w:space="0" w:color="auto"/>
            </w:tcBorders>
          </w:tcPr>
          <w:p w14:paraId="5B49DDCB" w14:textId="13A9152E" w:rsidR="00DF2BB6" w:rsidRPr="00C70209" w:rsidRDefault="00DF2BB6" w:rsidP="003131E2">
            <w:pPr>
              <w:pStyle w:val="Tabletext"/>
            </w:pPr>
            <w:r w:rsidRPr="00C70209">
              <w:t>Oral iron ± folic acid versus placebo or no iron ± folic acid</w:t>
            </w:r>
          </w:p>
        </w:tc>
        <w:tc>
          <w:tcPr>
            <w:tcW w:w="1913" w:type="dxa"/>
            <w:tcBorders>
              <w:top w:val="single" w:sz="4" w:space="0" w:color="auto"/>
              <w:left w:val="single" w:sz="4" w:space="0" w:color="auto"/>
              <w:bottom w:val="single" w:sz="4" w:space="0" w:color="auto"/>
              <w:right w:val="single" w:sz="4" w:space="0" w:color="auto"/>
            </w:tcBorders>
          </w:tcPr>
          <w:p w14:paraId="3BCEA763" w14:textId="77777777" w:rsidR="00DF2BB6" w:rsidRPr="00C70209" w:rsidRDefault="00DF2BB6" w:rsidP="003131E2">
            <w:pPr>
              <w:pStyle w:val="Tabletext"/>
            </w:pPr>
            <w:r w:rsidRPr="00C70209">
              <w:t>Mortality</w:t>
            </w:r>
          </w:p>
          <w:p w14:paraId="01F8575C" w14:textId="77777777" w:rsidR="00DF2BB6" w:rsidRPr="00C70209" w:rsidRDefault="00DF2BB6" w:rsidP="003131E2">
            <w:pPr>
              <w:pStyle w:val="Tabletext"/>
            </w:pPr>
            <w:r w:rsidRPr="00C70209">
              <w:t>Laboratory measures (Hb)</w:t>
            </w:r>
          </w:p>
        </w:tc>
      </w:tr>
    </w:tbl>
    <w:p w14:paraId="31E8E7A6" w14:textId="77777777" w:rsidR="00DF2BB6" w:rsidRPr="00C70209" w:rsidRDefault="00DF2BB6" w:rsidP="003131E2">
      <w:pPr>
        <w:pStyle w:val="TableFigNotes0"/>
      </w:pPr>
      <w:r w:rsidRPr="00C70209">
        <w:t>Hb, haemoglobin; RCT, randomised controlled trial</w:t>
      </w:r>
    </w:p>
    <w:p w14:paraId="4F0B9F4C" w14:textId="77777777" w:rsidR="00DF2BB6" w:rsidRPr="00C70209" w:rsidRDefault="00DF2BB6">
      <w:pPr>
        <w:spacing w:after="200"/>
        <w:rPr>
          <w:rStyle w:val="Emphasis"/>
          <w:i w:val="0"/>
        </w:rPr>
      </w:pPr>
      <w:r w:rsidRPr="00C70209">
        <w:rPr>
          <w:rStyle w:val="Emphasis"/>
          <w:i w:val="0"/>
        </w:rPr>
        <w:br w:type="page"/>
      </w:r>
    </w:p>
    <w:p w14:paraId="0BEB1834" w14:textId="0D866C3A" w:rsidR="00DF2BB6" w:rsidRPr="00C70209" w:rsidRDefault="00DF2BB6" w:rsidP="003131E2">
      <w:pPr>
        <w:pStyle w:val="Caption"/>
        <w:ind w:left="2070"/>
      </w:pPr>
      <w:bookmarkStart w:id="461" w:name="_Ref403574653"/>
      <w:bookmarkStart w:id="462" w:name="_Toc423015368"/>
      <w:bookmarkStart w:id="463" w:name="_Toc42774711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9</w:t>
      </w:r>
      <w:r w:rsidR="00130F03" w:rsidRPr="00C70209">
        <w:fldChar w:fldCharType="end"/>
      </w:r>
      <w:bookmarkEnd w:id="461"/>
      <w:r w:rsidRPr="00C70209">
        <w:tab/>
        <w:t>Characteristics and quality of Level II evidence – iron in paediatric patients at risk of anaemia</w:t>
      </w:r>
      <w:bookmarkEnd w:id="462"/>
      <w:bookmarkEnd w:id="463"/>
    </w:p>
    <w:tbl>
      <w:tblPr>
        <w:tblW w:w="4561"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1346"/>
        <w:gridCol w:w="1347"/>
        <w:gridCol w:w="1912"/>
        <w:gridCol w:w="1913"/>
        <w:gridCol w:w="1913"/>
      </w:tblGrid>
      <w:tr w:rsidR="00DF2BB6" w:rsidRPr="00C70209" w14:paraId="33AB9F18" w14:textId="77777777" w:rsidTr="003131E2">
        <w:trPr>
          <w:tblHeader/>
        </w:trPr>
        <w:tc>
          <w:tcPr>
            <w:tcW w:w="1346" w:type="dxa"/>
            <w:tcBorders>
              <w:top w:val="single" w:sz="4" w:space="0" w:color="auto"/>
              <w:left w:val="single" w:sz="4" w:space="0" w:color="auto"/>
              <w:bottom w:val="single" w:sz="4" w:space="0" w:color="auto"/>
              <w:right w:val="single" w:sz="4" w:space="0" w:color="auto"/>
            </w:tcBorders>
            <w:hideMark/>
          </w:tcPr>
          <w:p w14:paraId="550C4474" w14:textId="77777777" w:rsidR="00DF2BB6" w:rsidRPr="00C70209" w:rsidRDefault="00DF2BB6" w:rsidP="003131E2">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52AAED82" w14:textId="77777777" w:rsidR="00DF2BB6" w:rsidRPr="00C70209" w:rsidRDefault="00DF2BB6" w:rsidP="003131E2">
            <w:pPr>
              <w:pStyle w:val="TableH2"/>
            </w:pPr>
            <w:r w:rsidRPr="00C70209">
              <w:t>Study type</w:t>
            </w:r>
          </w:p>
          <w:p w14:paraId="02666621" w14:textId="77777777" w:rsidR="00DF2BB6" w:rsidRPr="00C70209" w:rsidRDefault="00DF2BB6" w:rsidP="003131E2">
            <w:pPr>
              <w:pStyle w:val="TableH3"/>
            </w:pPr>
            <w:r w:rsidRPr="00C70209">
              <w:t>Study quality</w:t>
            </w:r>
          </w:p>
        </w:tc>
        <w:tc>
          <w:tcPr>
            <w:tcW w:w="1912" w:type="dxa"/>
            <w:tcBorders>
              <w:top w:val="single" w:sz="4" w:space="0" w:color="auto"/>
              <w:left w:val="single" w:sz="4" w:space="0" w:color="auto"/>
              <w:bottom w:val="single" w:sz="4" w:space="0" w:color="auto"/>
              <w:right w:val="single" w:sz="4" w:space="0" w:color="auto"/>
            </w:tcBorders>
            <w:hideMark/>
          </w:tcPr>
          <w:p w14:paraId="2D68A18F" w14:textId="77777777" w:rsidR="00DF2BB6" w:rsidRPr="00C70209" w:rsidRDefault="00DF2BB6" w:rsidP="003131E2">
            <w:pPr>
              <w:pStyle w:val="TableH2"/>
            </w:pPr>
            <w:r w:rsidRPr="00C70209">
              <w:t>Population</w:t>
            </w:r>
          </w:p>
          <w:p w14:paraId="220AACD1" w14:textId="77777777" w:rsidR="00DF2BB6" w:rsidRPr="00C70209" w:rsidRDefault="00DF2BB6" w:rsidP="003131E2">
            <w:pPr>
              <w:pStyle w:val="TableH2"/>
            </w:pPr>
            <w:r w:rsidRPr="00C70209">
              <w:t>N</w:t>
            </w:r>
          </w:p>
        </w:tc>
        <w:tc>
          <w:tcPr>
            <w:tcW w:w="1913" w:type="dxa"/>
            <w:tcBorders>
              <w:top w:val="single" w:sz="4" w:space="0" w:color="auto"/>
              <w:left w:val="single" w:sz="4" w:space="0" w:color="auto"/>
              <w:bottom w:val="single" w:sz="4" w:space="0" w:color="auto"/>
              <w:right w:val="single" w:sz="4" w:space="0" w:color="auto"/>
            </w:tcBorders>
            <w:hideMark/>
          </w:tcPr>
          <w:p w14:paraId="0E948B72" w14:textId="77777777" w:rsidR="00DF2BB6" w:rsidRPr="00C70209" w:rsidRDefault="00DF2BB6" w:rsidP="003131E2">
            <w:pPr>
              <w:pStyle w:val="TableH2"/>
            </w:pPr>
            <w:r w:rsidRPr="00C70209">
              <w:t>Comparison</w:t>
            </w:r>
          </w:p>
        </w:tc>
        <w:tc>
          <w:tcPr>
            <w:tcW w:w="1913" w:type="dxa"/>
            <w:tcBorders>
              <w:top w:val="single" w:sz="4" w:space="0" w:color="auto"/>
              <w:left w:val="single" w:sz="4" w:space="0" w:color="auto"/>
              <w:bottom w:val="single" w:sz="4" w:space="0" w:color="auto"/>
              <w:right w:val="single" w:sz="4" w:space="0" w:color="auto"/>
            </w:tcBorders>
            <w:hideMark/>
          </w:tcPr>
          <w:p w14:paraId="73B64CC2" w14:textId="77777777" w:rsidR="00DF2BB6" w:rsidRPr="00C70209" w:rsidRDefault="00DF2BB6" w:rsidP="003131E2">
            <w:pPr>
              <w:pStyle w:val="TableH2"/>
            </w:pPr>
            <w:r w:rsidRPr="00C70209">
              <w:t>Outcomes</w:t>
            </w:r>
          </w:p>
        </w:tc>
      </w:tr>
      <w:tr w:rsidR="00DF2BB6" w:rsidRPr="00C70209" w14:paraId="4836001B" w14:textId="77777777" w:rsidTr="003131E2">
        <w:tc>
          <w:tcPr>
            <w:tcW w:w="8431" w:type="dxa"/>
            <w:gridSpan w:val="5"/>
          </w:tcPr>
          <w:p w14:paraId="5A0335DB" w14:textId="77777777" w:rsidR="00DF2BB6" w:rsidRPr="00C70209" w:rsidRDefault="00DF2BB6" w:rsidP="003131E2">
            <w:pPr>
              <w:pStyle w:val="TableH2"/>
            </w:pPr>
            <w:r w:rsidRPr="00C70209">
              <w:t>Studies identified and assessed by Pasricha (2013)</w:t>
            </w:r>
          </w:p>
        </w:tc>
      </w:tr>
      <w:tr w:rsidR="00DF2BB6" w:rsidRPr="00C70209" w14:paraId="618CBC55" w14:textId="77777777" w:rsidTr="003131E2">
        <w:tc>
          <w:tcPr>
            <w:tcW w:w="1346" w:type="dxa"/>
            <w:tcBorders>
              <w:top w:val="single" w:sz="4" w:space="0" w:color="auto"/>
              <w:left w:val="single" w:sz="4" w:space="0" w:color="auto"/>
              <w:bottom w:val="single" w:sz="4" w:space="0" w:color="auto"/>
              <w:right w:val="single" w:sz="4" w:space="0" w:color="auto"/>
            </w:tcBorders>
          </w:tcPr>
          <w:p w14:paraId="5AAED4B6" w14:textId="240C1BDB" w:rsidR="00DF2BB6" w:rsidRPr="00C70209" w:rsidRDefault="00DF2BB6" w:rsidP="000E261C">
            <w:pPr>
              <w:pStyle w:val="Tabletext"/>
            </w:pPr>
            <w:r w:rsidRPr="00C70209">
              <w:t>Akman (2004)</w:t>
            </w:r>
            <w:r w:rsidRPr="00C70209">
              <w:fldChar w:fldCharType="begin"/>
            </w:r>
            <w:r w:rsidR="000E261C">
              <w:instrText xml:space="preserve"> ADDIN EN.CITE &lt;EndNote&gt;&lt;Cite&gt;&lt;Author&gt;Akman&lt;/Author&gt;&lt;Year&gt;2004&lt;/Year&gt;&lt;RecNum&gt;245&lt;/RecNum&gt;&lt;DisplayText&gt;&lt;style face="superscript"&gt;173&lt;/style&gt;&lt;/DisplayText&gt;&lt;record&gt;&lt;rec-number&gt;245&lt;/rec-number&gt;&lt;foreign-keys&gt;&lt;key app="EN" db-id="9edve2wadsavt5ewavaxtda4f2tavzvts9ee" timestamp="1427477847"&gt;245&lt;/key&gt;&lt;/foreign-keys&gt;&lt;ref-type name="Journal Article"&gt;17&lt;/ref-type&gt;&lt;contributors&gt;&lt;authors&gt;&lt;author&gt;Akman, M&lt;/author&gt;&lt;author&gt;Cebeci, D&lt;/author&gt;&lt;author&gt;Okur, V&lt;/author&gt;&lt;author&gt;Angin, H&lt;/author&gt;&lt;author&gt;Abali, O&lt;/author&gt;&lt;author&gt;Akman, A. C.&lt;/author&gt;&lt;/authors&gt;&lt;/contributors&gt;&lt;titles&gt;&lt;title&gt;The effects of iron deficiency on infants developmental test performance&lt;/title&gt;&lt;secondary-title&gt;Acta Paediatrica&lt;/secondary-title&gt;&lt;/titles&gt;&lt;periodical&gt;&lt;full-title&gt;Acta Paediatr&lt;/full-title&gt;&lt;abbr-1&gt;Acta paediatrica&lt;/abbr-1&gt;&lt;/periodical&gt;&lt;pages&gt;1391–1396&lt;/pages&gt;&lt;volume&gt;93&lt;/volume&gt;&lt;number&gt;10&lt;/number&gt;&lt;dates&gt;&lt;year&gt;2004&lt;/year&gt;&lt;pub-dates&gt;&lt;date&gt;October&lt;/date&gt;&lt;/pub-dates&gt;&lt;/dates&gt;&lt;urls&gt;&lt;related-urls&gt;&lt;url&gt;http://www.ncbi.nlm.nih.gov/pubmed/15499963&lt;/url&gt;&lt;/related-urls&gt;&lt;/urls&gt;&lt;access-date&gt;16 April 2015&lt;/access-date&gt;&lt;/record&gt;&lt;/Cite&gt;&lt;/EndNote&gt;</w:instrText>
            </w:r>
            <w:r w:rsidRPr="00C70209">
              <w:fldChar w:fldCharType="separate"/>
            </w:r>
            <w:r w:rsidR="000E261C" w:rsidRPr="000E261C">
              <w:rPr>
                <w:noProof/>
                <w:vertAlign w:val="superscript"/>
              </w:rPr>
              <w:t>173</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0234035"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6362EEEB" w14:textId="77777777" w:rsidR="00DF2BB6" w:rsidRPr="00C70209" w:rsidRDefault="00DF2BB6" w:rsidP="003131E2">
            <w:pPr>
              <w:pStyle w:val="Tabletext"/>
            </w:pPr>
            <w:r w:rsidRPr="00C70209">
              <w:t>Infants and children aged 6–30 months</w:t>
            </w:r>
          </w:p>
          <w:p w14:paraId="65749A04" w14:textId="77777777" w:rsidR="00DF2BB6" w:rsidRPr="00C70209" w:rsidRDefault="00DF2BB6" w:rsidP="003131E2">
            <w:pPr>
              <w:pStyle w:val="Tabletext"/>
            </w:pPr>
            <w:r w:rsidRPr="00C70209">
              <w:t>N=40</w:t>
            </w:r>
          </w:p>
        </w:tc>
        <w:tc>
          <w:tcPr>
            <w:tcW w:w="1913" w:type="dxa"/>
            <w:tcBorders>
              <w:top w:val="single" w:sz="4" w:space="0" w:color="auto"/>
              <w:left w:val="single" w:sz="4" w:space="0" w:color="auto"/>
              <w:bottom w:val="single" w:sz="4" w:space="0" w:color="auto"/>
              <w:right w:val="single" w:sz="4" w:space="0" w:color="auto"/>
            </w:tcBorders>
          </w:tcPr>
          <w:p w14:paraId="45458237" w14:textId="7421B61D" w:rsidR="00DF2BB6" w:rsidRPr="00C70209" w:rsidRDefault="00DF2BB6" w:rsidP="003131E2">
            <w:pPr>
              <w:pStyle w:val="Tabletext"/>
            </w:pPr>
            <w:r w:rsidRPr="00C70209">
              <w:t>Oral iron (3 mg/kg, bid) versus placebo for 3 months</w:t>
            </w:r>
          </w:p>
        </w:tc>
        <w:tc>
          <w:tcPr>
            <w:tcW w:w="1913" w:type="dxa"/>
            <w:tcBorders>
              <w:top w:val="single" w:sz="4" w:space="0" w:color="auto"/>
              <w:left w:val="single" w:sz="4" w:space="0" w:color="auto"/>
              <w:bottom w:val="single" w:sz="4" w:space="0" w:color="auto"/>
              <w:right w:val="single" w:sz="4" w:space="0" w:color="auto"/>
            </w:tcBorders>
          </w:tcPr>
          <w:p w14:paraId="16A14E00" w14:textId="78F29574" w:rsidR="00DF2BB6" w:rsidRPr="00C70209" w:rsidRDefault="00DF2BB6" w:rsidP="003131E2">
            <w:pPr>
              <w:pStyle w:val="Tabletext"/>
            </w:pPr>
            <w:r w:rsidRPr="00C70209">
              <w:t>Functional and performance status</w:t>
            </w:r>
          </w:p>
          <w:p w14:paraId="453A1D8E" w14:textId="77777777" w:rsidR="00DF2BB6" w:rsidRPr="00C70209" w:rsidRDefault="00DF2BB6" w:rsidP="003131E2">
            <w:pPr>
              <w:pStyle w:val="Tabletext"/>
            </w:pPr>
            <w:r w:rsidRPr="00C70209">
              <w:t>Laboratory measures (Hb, ferritin)</w:t>
            </w:r>
          </w:p>
        </w:tc>
      </w:tr>
      <w:tr w:rsidR="00DF2BB6" w:rsidRPr="00C70209" w14:paraId="1D71A2E8" w14:textId="77777777" w:rsidTr="003131E2">
        <w:tc>
          <w:tcPr>
            <w:tcW w:w="1346" w:type="dxa"/>
            <w:tcBorders>
              <w:top w:val="single" w:sz="4" w:space="0" w:color="auto"/>
              <w:left w:val="single" w:sz="4" w:space="0" w:color="auto"/>
              <w:bottom w:val="single" w:sz="4" w:space="0" w:color="auto"/>
              <w:right w:val="single" w:sz="4" w:space="0" w:color="auto"/>
            </w:tcBorders>
          </w:tcPr>
          <w:p w14:paraId="6F21EA5C" w14:textId="0932BBFF" w:rsidR="00DF2BB6" w:rsidRPr="00C70209" w:rsidRDefault="00DF2BB6" w:rsidP="000E261C">
            <w:pPr>
              <w:pStyle w:val="Tabletext"/>
            </w:pPr>
            <w:r w:rsidRPr="00C70209">
              <w:t>Aukett (1986)</w:t>
            </w:r>
            <w:r w:rsidRPr="00C70209">
              <w:fldChar w:fldCharType="begin"/>
            </w:r>
            <w:r w:rsidR="000E261C">
              <w:instrText xml:space="preserve"> ADDIN EN.CITE &lt;EndNote&gt;&lt;Cite&gt;&lt;Author&gt;Aukett&lt;/Author&gt;&lt;Year&gt;1986&lt;/Year&gt;&lt;RecNum&gt;249&lt;/RecNum&gt;&lt;DisplayText&gt;&lt;style face="superscript"&gt;174&lt;/style&gt;&lt;/DisplayText&gt;&lt;record&gt;&lt;rec-number&gt;249&lt;/rec-number&gt;&lt;foreign-keys&gt;&lt;key app="EN" db-id="9edve2wadsavt5ewavaxtda4f2tavzvts9ee" timestamp="1427477847"&gt;249&lt;/key&gt;&lt;/foreign-keys&gt;&lt;ref-type name="Journal Article"&gt;17&lt;/ref-type&gt;&lt;contributors&gt;&lt;authors&gt;&lt;author&gt;Aukett, M.A&lt;/author&gt;&lt;author&gt;Parks, Y. A&lt;/author&gt;&lt;author&gt;Scott, P.H&lt;/author&gt;&lt;author&gt;Wharton, B.A&lt;/author&gt;&lt;/authors&gt;&lt;/contributors&gt;&lt;titles&gt;&lt;title&gt;Treatment with iron increases weight gain and psychomotor development&lt;/title&gt;&lt;secondary-title&gt;Archives of Disease in Childhood&lt;/secondary-title&gt;&lt;/titles&gt;&lt;periodical&gt;&lt;full-title&gt;Archives of Disease in Childhood&lt;/full-title&gt;&lt;/periodical&gt;&lt;pages&gt;849–857&lt;/pages&gt;&lt;volume&gt;61&lt;/volume&gt;&lt;number&gt;9&lt;/number&gt;&lt;dates&gt;&lt;year&gt;1986&lt;/year&gt;&lt;pub-dates&gt;&lt;date&gt;September&lt;/date&gt;&lt;/pub-dates&gt;&lt;/dates&gt;&lt;urls&gt;&lt;related-urls&gt;&lt;url&gt;http://www.ncbi.nlm.nih.gov/pmc/articles/PMC1778027/pdf/archdisch00706-0033.pdf&lt;/url&gt;&lt;/related-urls&gt;&lt;/urls&gt;&lt;access-date&gt;13 April 2015&lt;/access-date&gt;&lt;/record&gt;&lt;/Cite&gt;&lt;/EndNote&gt;</w:instrText>
            </w:r>
            <w:r w:rsidRPr="00C70209">
              <w:fldChar w:fldCharType="separate"/>
            </w:r>
            <w:r w:rsidR="000E261C" w:rsidRPr="000E261C">
              <w:rPr>
                <w:noProof/>
                <w:vertAlign w:val="superscript"/>
              </w:rPr>
              <w:t>174</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328B154"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B279831" w14:textId="77777777" w:rsidR="00DF2BB6" w:rsidRPr="00C70209" w:rsidRDefault="00DF2BB6" w:rsidP="003131E2">
            <w:pPr>
              <w:pStyle w:val="Tabletext"/>
            </w:pPr>
            <w:r w:rsidRPr="00C70209">
              <w:t>Infants aged 17–19 months</w:t>
            </w:r>
          </w:p>
          <w:p w14:paraId="49065DE1" w14:textId="77777777" w:rsidR="00DF2BB6" w:rsidRPr="00C70209" w:rsidRDefault="00DF2BB6" w:rsidP="003131E2">
            <w:pPr>
              <w:pStyle w:val="Tabletext"/>
            </w:pPr>
            <w:r w:rsidRPr="00C70209">
              <w:t>N=110</w:t>
            </w:r>
          </w:p>
        </w:tc>
        <w:tc>
          <w:tcPr>
            <w:tcW w:w="1913" w:type="dxa"/>
            <w:tcBorders>
              <w:top w:val="single" w:sz="4" w:space="0" w:color="auto"/>
              <w:left w:val="single" w:sz="4" w:space="0" w:color="auto"/>
              <w:bottom w:val="single" w:sz="4" w:space="0" w:color="auto"/>
              <w:right w:val="single" w:sz="4" w:space="0" w:color="auto"/>
            </w:tcBorders>
          </w:tcPr>
          <w:p w14:paraId="144C558F" w14:textId="4C547C6E" w:rsidR="00DF2BB6" w:rsidRPr="00C70209" w:rsidRDefault="00DF2BB6" w:rsidP="003131E2">
            <w:pPr>
              <w:pStyle w:val="Tabletext"/>
            </w:pPr>
            <w:r w:rsidRPr="00C70209">
              <w:t>Oral iron (24 mg/day) versus no iron for 2 months</w:t>
            </w:r>
          </w:p>
          <w:p w14:paraId="4F7B1A1A" w14:textId="77777777" w:rsidR="00DF2BB6" w:rsidRPr="00C70209" w:rsidRDefault="00DF2BB6" w:rsidP="003131E2">
            <w:pPr>
              <w:pStyle w:val="Tabletextnote"/>
            </w:pPr>
            <w:r w:rsidRPr="00C70209">
              <w:t>*All infants received vitamin C (10 mg/day)</w:t>
            </w:r>
          </w:p>
        </w:tc>
        <w:tc>
          <w:tcPr>
            <w:tcW w:w="1913" w:type="dxa"/>
            <w:tcBorders>
              <w:top w:val="single" w:sz="4" w:space="0" w:color="auto"/>
              <w:left w:val="single" w:sz="4" w:space="0" w:color="auto"/>
              <w:bottom w:val="single" w:sz="4" w:space="0" w:color="auto"/>
              <w:right w:val="single" w:sz="4" w:space="0" w:color="auto"/>
            </w:tcBorders>
          </w:tcPr>
          <w:p w14:paraId="40A53867" w14:textId="77777777" w:rsidR="00DF2BB6" w:rsidRPr="00C70209" w:rsidRDefault="00DF2BB6" w:rsidP="003131E2">
            <w:pPr>
              <w:pStyle w:val="Tabletext"/>
            </w:pPr>
            <w:r w:rsidRPr="00C70209">
              <w:t>Laboratory measures (Hb, ferritin)</w:t>
            </w:r>
          </w:p>
        </w:tc>
      </w:tr>
      <w:tr w:rsidR="00DF2BB6" w:rsidRPr="00C70209" w14:paraId="70408C4B" w14:textId="77777777" w:rsidTr="003131E2">
        <w:tc>
          <w:tcPr>
            <w:tcW w:w="1346" w:type="dxa"/>
            <w:tcBorders>
              <w:top w:val="single" w:sz="4" w:space="0" w:color="auto"/>
              <w:left w:val="single" w:sz="4" w:space="0" w:color="auto"/>
              <w:bottom w:val="single" w:sz="4" w:space="0" w:color="auto"/>
              <w:right w:val="single" w:sz="4" w:space="0" w:color="auto"/>
            </w:tcBorders>
          </w:tcPr>
          <w:p w14:paraId="2B836FCE" w14:textId="75CEDC76" w:rsidR="00DF2BB6" w:rsidRPr="00C70209" w:rsidRDefault="00DF2BB6" w:rsidP="000E261C">
            <w:pPr>
              <w:pStyle w:val="Tabletext"/>
            </w:pPr>
            <w:r w:rsidRPr="00C70209">
              <w:t>Berger (2000)</w:t>
            </w:r>
            <w:r w:rsidRPr="00C70209">
              <w:fldChar w:fldCharType="begin"/>
            </w:r>
            <w:r w:rsidR="000E261C">
              <w:instrText xml:space="preserve"> ADDIN EN.CITE &lt;EndNote&gt;&lt;Cite&gt;&lt;Author&gt;Berger&lt;/Author&gt;&lt;Year&gt;2000&lt;/Year&gt;&lt;RecNum&gt;253&lt;/RecNum&gt;&lt;DisplayText&gt;&lt;style face="superscript"&gt;175&lt;/style&gt;&lt;/DisplayText&gt;&lt;record&gt;&lt;rec-number&gt;253&lt;/rec-number&gt;&lt;foreign-keys&gt;&lt;key app="EN" db-id="9edve2wadsavt5ewavaxtda4f2tavzvts9ee" timestamp="1427477847"&gt;253&lt;/key&gt;&lt;/foreign-keys&gt;&lt;ref-type name="Journal Article"&gt;17&lt;/ref-type&gt;&lt;contributors&gt;&lt;authors&gt;&lt;author&gt;Berger, J&lt;/author&gt;&lt;author&gt;Dyck, J. L&lt;/author&gt;&lt;author&gt;Galan, P&lt;/author&gt;&lt;author&gt;Aplogan, A&lt;/author&gt;&lt;author&gt;Schneider, D&lt;/author&gt;&lt;author&gt;Traissac, P&lt;/author&gt;&lt;author&gt;Hercberg, S&lt;/author&gt;&lt;/authors&gt;&lt;/contributors&gt;&lt;titles&gt;&lt;title&gt;Effect of daily iron supplementation on iron status, cell-mediated immunity, and incidence of infections in 6.36 month old Togolese children&lt;/title&gt;&lt;secondary-title&gt;European Journal of Clinical Nutrition&lt;/secondary-title&gt;&lt;/titles&gt;&lt;periodical&gt;&lt;full-title&gt;Eur J Clin Nutr&lt;/full-title&gt;&lt;abbr-1&gt;European journal of clinical nutrition&lt;/abbr-1&gt;&lt;/periodical&gt;&lt;pages&gt;29–35&lt;/pages&gt;&lt;volume&gt;54&lt;/volume&gt;&lt;number&gt;1&lt;/number&gt;&lt;dates&gt;&lt;year&gt;2000&lt;/year&gt;&lt;pub-dates&gt;&lt;date&gt;January&lt;/date&gt;&lt;/pub-dates&gt;&lt;/dates&gt;&lt;urls&gt;&lt;related-urls&gt;&lt;url&gt;http://www.ncbi.nlm.nih.gov/pubmed/10694769&lt;/url&gt;&lt;/related-urls&gt;&lt;/urls&gt;&lt;access-date&gt;13 April 2015&lt;/access-date&gt;&lt;/record&gt;&lt;/Cite&gt;&lt;/EndNote&gt;</w:instrText>
            </w:r>
            <w:r w:rsidRPr="00C70209">
              <w:fldChar w:fldCharType="separate"/>
            </w:r>
            <w:r w:rsidR="000E261C" w:rsidRPr="000E261C">
              <w:rPr>
                <w:noProof/>
                <w:vertAlign w:val="superscript"/>
              </w:rPr>
              <w:t>175</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6C64FD49"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7955D659" w14:textId="77777777" w:rsidR="00DF2BB6" w:rsidRPr="00C70209" w:rsidRDefault="00DF2BB6" w:rsidP="003131E2">
            <w:pPr>
              <w:pStyle w:val="Tabletext"/>
            </w:pPr>
            <w:r w:rsidRPr="00C70209">
              <w:t>Infants aged 4–7 months</w:t>
            </w:r>
          </w:p>
          <w:p w14:paraId="6D0D05D9" w14:textId="77777777" w:rsidR="00DF2BB6" w:rsidRPr="00C70209" w:rsidRDefault="00DF2BB6" w:rsidP="003131E2">
            <w:pPr>
              <w:pStyle w:val="Tabletext"/>
            </w:pPr>
            <w:r w:rsidRPr="00C70209">
              <w:t>N=197</w:t>
            </w:r>
          </w:p>
        </w:tc>
        <w:tc>
          <w:tcPr>
            <w:tcW w:w="1913" w:type="dxa"/>
            <w:tcBorders>
              <w:top w:val="single" w:sz="4" w:space="0" w:color="auto"/>
              <w:left w:val="single" w:sz="4" w:space="0" w:color="auto"/>
              <w:bottom w:val="single" w:sz="4" w:space="0" w:color="auto"/>
              <w:right w:val="single" w:sz="4" w:space="0" w:color="auto"/>
            </w:tcBorders>
          </w:tcPr>
          <w:p w14:paraId="27A636DE" w14:textId="60367894" w:rsidR="00DF2BB6" w:rsidRPr="00C70209" w:rsidRDefault="00DF2BB6" w:rsidP="003131E2">
            <w:pPr>
              <w:pStyle w:val="Tabletext"/>
            </w:pPr>
            <w:r w:rsidRPr="00C70209">
              <w:t>Oral iron (2–3 mg/kg) versus placebo for 3 months</w:t>
            </w:r>
          </w:p>
        </w:tc>
        <w:tc>
          <w:tcPr>
            <w:tcW w:w="1913" w:type="dxa"/>
            <w:tcBorders>
              <w:top w:val="single" w:sz="4" w:space="0" w:color="auto"/>
              <w:left w:val="single" w:sz="4" w:space="0" w:color="auto"/>
              <w:bottom w:val="single" w:sz="4" w:space="0" w:color="auto"/>
              <w:right w:val="single" w:sz="4" w:space="0" w:color="auto"/>
            </w:tcBorders>
          </w:tcPr>
          <w:p w14:paraId="2E939ED1" w14:textId="77777777" w:rsidR="00DF2BB6" w:rsidRPr="00C70209" w:rsidRDefault="00DF2BB6" w:rsidP="003131E2">
            <w:pPr>
              <w:pStyle w:val="Tabletext"/>
            </w:pPr>
            <w:r w:rsidRPr="00C70209">
              <w:t>Laboratory measures (Hb, ferritin)</w:t>
            </w:r>
          </w:p>
        </w:tc>
      </w:tr>
      <w:tr w:rsidR="00DF2BB6" w:rsidRPr="00C70209" w14:paraId="3BC54C96" w14:textId="77777777" w:rsidTr="003131E2">
        <w:tc>
          <w:tcPr>
            <w:tcW w:w="1346" w:type="dxa"/>
            <w:tcBorders>
              <w:top w:val="single" w:sz="4" w:space="0" w:color="auto"/>
              <w:left w:val="single" w:sz="4" w:space="0" w:color="auto"/>
              <w:bottom w:val="single" w:sz="4" w:space="0" w:color="auto"/>
              <w:right w:val="single" w:sz="4" w:space="0" w:color="auto"/>
            </w:tcBorders>
          </w:tcPr>
          <w:p w14:paraId="77530750" w14:textId="3ECD9E1E" w:rsidR="00DF2BB6" w:rsidRPr="00C70209" w:rsidRDefault="00DF2BB6" w:rsidP="000E261C">
            <w:pPr>
              <w:pStyle w:val="Tabletext"/>
            </w:pPr>
            <w:r w:rsidRPr="00C70209">
              <w:t>Berger (2006)</w:t>
            </w:r>
            <w:r w:rsidRPr="00C70209">
              <w:fldChar w:fldCharType="begin"/>
            </w:r>
            <w:r w:rsidR="000E261C">
              <w:instrText xml:space="preserve"> ADDIN EN.CITE &lt;EndNote&gt;&lt;Cite&gt;&lt;Author&gt;Berger&lt;/Author&gt;&lt;Year&gt;2006&lt;/Year&gt;&lt;RecNum&gt;254&lt;/RecNum&gt;&lt;DisplayText&gt;&lt;style face="superscript"&gt;176&lt;/style&gt;&lt;/DisplayText&gt;&lt;record&gt;&lt;rec-number&gt;254&lt;/rec-number&gt;&lt;foreign-keys&gt;&lt;key app="EN" db-id="9edve2wadsavt5ewavaxtda4f2tavzvts9ee" timestamp="1427477847"&gt;254&lt;/key&gt;&lt;/foreign-keys&gt;&lt;ref-type name="Journal Article"&gt;17&lt;/ref-type&gt;&lt;contributors&gt;&lt;authors&gt;&lt;author&gt;Berger, J&lt;/author&gt;&lt;author&gt;Ninh, N. X&lt;/author&gt;&lt;author&gt;Khan, N. C&lt;/author&gt;&lt;author&gt;et al.,&lt;/author&gt;&lt;/authors&gt;&lt;/contributors&gt;&lt;titles&gt;&lt;title&gt;Efficacy of combined iron and zinc supplementation on micronutrient status and growth in Vietnamese infants&lt;/title&gt;&lt;secondary-title&gt;European Journal of Clinical Nutrition&lt;/secondary-title&gt;&lt;/titles&gt;&lt;periodical&gt;&lt;full-title&gt;Eur J Clin Nutr&lt;/full-title&gt;&lt;abbr-1&gt;European journal of clinical nutrition&lt;/abbr-1&gt;&lt;/periodical&gt;&lt;pages&gt;443–454&lt;/pages&gt;&lt;volume&gt;60&lt;/volume&gt;&lt;number&gt;4&lt;/number&gt;&lt;dates&gt;&lt;year&gt;2006&lt;/year&gt;&lt;pub-dates&gt;&lt;date&gt;April&lt;/date&gt;&lt;/pub-dates&gt;&lt;/dates&gt;&lt;urls&gt;&lt;related-urls&gt;&lt;url&gt;http://www.ncbi.nlm.nih.gov/pubmed/16306925&lt;/url&gt;&lt;/related-urls&gt;&lt;/urls&gt;&lt;access-date&gt;13 April 2015&lt;/access-date&gt;&lt;/record&gt;&lt;/Cite&gt;&lt;/EndNote&gt;</w:instrText>
            </w:r>
            <w:r w:rsidRPr="00C70209">
              <w:fldChar w:fldCharType="separate"/>
            </w:r>
            <w:r w:rsidR="000E261C" w:rsidRPr="000E261C">
              <w:rPr>
                <w:noProof/>
                <w:vertAlign w:val="superscript"/>
              </w:rPr>
              <w:t>176</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474C81D2"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5D1D3592" w14:textId="77777777" w:rsidR="00DF2BB6" w:rsidRPr="00C70209" w:rsidRDefault="00DF2BB6" w:rsidP="003131E2">
            <w:pPr>
              <w:pStyle w:val="Tabletext"/>
            </w:pPr>
            <w:r w:rsidRPr="00C70209">
              <w:t>Infants aged 4–7 months</w:t>
            </w:r>
          </w:p>
          <w:p w14:paraId="449D0B8A" w14:textId="77777777" w:rsidR="00DF2BB6" w:rsidRPr="00C70209" w:rsidRDefault="00DF2BB6" w:rsidP="003131E2">
            <w:pPr>
              <w:pStyle w:val="Tabletext"/>
            </w:pPr>
            <w:r w:rsidRPr="00C70209">
              <w:t>N=915</w:t>
            </w:r>
          </w:p>
        </w:tc>
        <w:tc>
          <w:tcPr>
            <w:tcW w:w="1913" w:type="dxa"/>
            <w:tcBorders>
              <w:top w:val="single" w:sz="4" w:space="0" w:color="auto"/>
              <w:left w:val="single" w:sz="4" w:space="0" w:color="auto"/>
              <w:bottom w:val="single" w:sz="4" w:space="0" w:color="auto"/>
              <w:right w:val="single" w:sz="4" w:space="0" w:color="auto"/>
            </w:tcBorders>
          </w:tcPr>
          <w:p w14:paraId="57D07D61" w14:textId="24BC9FD5" w:rsidR="00DF2BB6" w:rsidRPr="00C70209" w:rsidRDefault="00DF2BB6" w:rsidP="003131E2">
            <w:pPr>
              <w:pStyle w:val="Tabletext"/>
            </w:pPr>
            <w:r w:rsidRPr="00C70209">
              <w:t>Oral iron (10 mg) ± zinc (10 mg) versus no iron ± zinc for 6 months</w:t>
            </w:r>
          </w:p>
          <w:p w14:paraId="7466E0AE" w14:textId="77777777" w:rsidR="00DF2BB6" w:rsidRPr="00C70209" w:rsidRDefault="00DF2BB6" w:rsidP="003131E2">
            <w:pPr>
              <w:pStyle w:val="Tabletextnote"/>
            </w:pPr>
            <w:r w:rsidRPr="00C70209">
              <w:t>*All infants received vitamin A (100 000 IU)</w:t>
            </w:r>
          </w:p>
        </w:tc>
        <w:tc>
          <w:tcPr>
            <w:tcW w:w="1913" w:type="dxa"/>
            <w:tcBorders>
              <w:top w:val="single" w:sz="4" w:space="0" w:color="auto"/>
              <w:left w:val="single" w:sz="4" w:space="0" w:color="auto"/>
              <w:bottom w:val="single" w:sz="4" w:space="0" w:color="auto"/>
              <w:right w:val="single" w:sz="4" w:space="0" w:color="auto"/>
            </w:tcBorders>
          </w:tcPr>
          <w:p w14:paraId="29C66960" w14:textId="77777777" w:rsidR="00DF2BB6" w:rsidRPr="00C70209" w:rsidRDefault="00DF2BB6" w:rsidP="003131E2">
            <w:pPr>
              <w:pStyle w:val="Tabletext"/>
            </w:pPr>
            <w:r w:rsidRPr="00C70209">
              <w:t>Laboratory measures (Hb, ferritin)</w:t>
            </w:r>
          </w:p>
        </w:tc>
      </w:tr>
      <w:tr w:rsidR="00DF2BB6" w:rsidRPr="00C70209" w14:paraId="5B4DFAC7" w14:textId="77777777" w:rsidTr="003131E2">
        <w:tc>
          <w:tcPr>
            <w:tcW w:w="1346" w:type="dxa"/>
            <w:tcBorders>
              <w:top w:val="single" w:sz="4" w:space="0" w:color="auto"/>
              <w:left w:val="single" w:sz="4" w:space="0" w:color="auto"/>
              <w:bottom w:val="single" w:sz="4" w:space="0" w:color="auto"/>
              <w:right w:val="single" w:sz="4" w:space="0" w:color="auto"/>
            </w:tcBorders>
          </w:tcPr>
          <w:p w14:paraId="1B17DFA0" w14:textId="57B586ED" w:rsidR="00DF2BB6" w:rsidRPr="00C70209" w:rsidRDefault="00DF2BB6" w:rsidP="000E261C">
            <w:pPr>
              <w:pStyle w:val="Tabletext"/>
            </w:pPr>
            <w:r w:rsidRPr="00C70209">
              <w:t>Desai (2003)</w:t>
            </w:r>
            <w:r w:rsidRPr="00C70209">
              <w:fldChar w:fldCharType="begin"/>
            </w:r>
            <w:r w:rsidR="000E261C">
              <w:instrText xml:space="preserve"> ADDIN EN.CITE &lt;EndNote&gt;&lt;Cite&gt;&lt;Author&gt;Desai&lt;/Author&gt;&lt;Year&gt;2003&lt;/Year&gt;&lt;RecNum&gt;261&lt;/RecNum&gt;&lt;DisplayText&gt;&lt;style face="superscript"&gt;177&lt;/style&gt;&lt;/DisplayText&gt;&lt;record&gt;&lt;rec-number&gt;261&lt;/rec-number&gt;&lt;foreign-keys&gt;&lt;key app="EN" db-id="9edve2wadsavt5ewavaxtda4f2tavzvts9ee" timestamp="1427477847"&gt;261&lt;/key&gt;&lt;/foreign-keys&gt;&lt;ref-type name="Journal Article"&gt;17&lt;/ref-type&gt;&lt;contributors&gt;&lt;authors&gt;&lt;author&gt;Desai, M.R&lt;/author&gt;&lt;author&gt;Mei, J. V&lt;/author&gt;&lt;author&gt;Kariuki, S. K&lt;/author&gt;&lt;author&gt;Wannemuehler, Kathleen A&lt;/author&gt;&lt;author&gt;Phillips-Howard, Penelope A&lt;/author&gt;&lt;author&gt;Nahlen, Bernard L&lt;/author&gt;&lt;author&gt;Kager, Piet A&lt;/author&gt;&lt;author&gt;Vulule, John M&lt;/author&gt;&lt;author&gt;Kuile, Feiko O ter&lt;/author&gt;&lt;/authors&gt;&lt;/contributors&gt;&lt;titles&gt;&lt;title&gt;Randomized, controlled trial of daily iron supplementation and intermittent sulfadoxinepyrimethamine for the treatment of mild childhood anemia in western Kenya&lt;/title&gt;&lt;secondary-title&gt;Journal of Infectious Diseases&lt;/secondary-title&gt;&lt;/titles&gt;&lt;periodical&gt;&lt;full-title&gt;Journal of Infectious Diseases&lt;/full-title&gt;&lt;/periodical&gt;&lt;pages&gt;658–666&lt;/pages&gt;&lt;volume&gt;187&lt;/volume&gt;&lt;number&gt;4&lt;/number&gt;&lt;dates&gt;&lt;year&gt;2003&lt;/year&gt;&lt;/dates&gt;&lt;urls&gt;&lt;related-urls&gt;&lt;url&gt;http://jid.oxfordjournals.org/content/187/4/658.full&lt;/url&gt;&lt;/related-urls&gt;&lt;/urls&gt;&lt;access-date&gt;13 April 2015&lt;/access-date&gt;&lt;/record&gt;&lt;/Cite&gt;&lt;/EndNote&gt;</w:instrText>
            </w:r>
            <w:r w:rsidRPr="00C70209">
              <w:fldChar w:fldCharType="separate"/>
            </w:r>
            <w:r w:rsidR="000E261C" w:rsidRPr="000E261C">
              <w:rPr>
                <w:noProof/>
                <w:vertAlign w:val="superscript"/>
              </w:rPr>
              <w:t>177</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7DEABB63"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3123C2FF" w14:textId="77777777" w:rsidR="00DF2BB6" w:rsidRPr="00C70209" w:rsidRDefault="00DF2BB6" w:rsidP="003131E2">
            <w:pPr>
              <w:pStyle w:val="Tabletext"/>
            </w:pPr>
            <w:r w:rsidRPr="00C70209">
              <w:t>Infants and children aged 2–36 months</w:t>
            </w:r>
          </w:p>
          <w:p w14:paraId="43FC7831" w14:textId="77777777" w:rsidR="00DF2BB6" w:rsidRPr="00C70209" w:rsidRDefault="00DF2BB6" w:rsidP="003131E2">
            <w:pPr>
              <w:pStyle w:val="Tabletext"/>
            </w:pPr>
          </w:p>
          <w:p w14:paraId="479BDB8C" w14:textId="77777777" w:rsidR="00DF2BB6" w:rsidRPr="00C70209" w:rsidRDefault="00DF2BB6" w:rsidP="003131E2">
            <w:pPr>
              <w:pStyle w:val="Tabletext"/>
            </w:pPr>
            <w:r w:rsidRPr="00C70209">
              <w:t>N=546</w:t>
            </w:r>
          </w:p>
        </w:tc>
        <w:tc>
          <w:tcPr>
            <w:tcW w:w="1913" w:type="dxa"/>
            <w:tcBorders>
              <w:top w:val="single" w:sz="4" w:space="0" w:color="auto"/>
              <w:left w:val="single" w:sz="4" w:space="0" w:color="auto"/>
              <w:bottom w:val="single" w:sz="4" w:space="0" w:color="auto"/>
              <w:right w:val="single" w:sz="4" w:space="0" w:color="auto"/>
            </w:tcBorders>
          </w:tcPr>
          <w:p w14:paraId="41426B57" w14:textId="2BC9C67D" w:rsidR="00DF2BB6" w:rsidRPr="00C70209" w:rsidRDefault="00DF2BB6" w:rsidP="003131E2">
            <w:pPr>
              <w:pStyle w:val="Tabletext"/>
            </w:pPr>
            <w:r w:rsidRPr="00C70209">
              <w:t>Oral iron (3–6 mg/kg) versus placebo for 12 weeks</w:t>
            </w:r>
          </w:p>
          <w:p w14:paraId="2C1CCE82" w14:textId="77777777" w:rsidR="00DF2BB6" w:rsidRPr="00C70209" w:rsidRDefault="00DF2BB6" w:rsidP="003131E2">
            <w:pPr>
              <w:pStyle w:val="Tabletextnote"/>
            </w:pPr>
            <w:r w:rsidRPr="00C70209">
              <w:t>*All infants received intermittent malaria prophylaxis (sulphadoxine / pyrimethamine)</w:t>
            </w:r>
          </w:p>
        </w:tc>
        <w:tc>
          <w:tcPr>
            <w:tcW w:w="1913" w:type="dxa"/>
            <w:tcBorders>
              <w:top w:val="single" w:sz="4" w:space="0" w:color="auto"/>
              <w:left w:val="single" w:sz="4" w:space="0" w:color="auto"/>
              <w:bottom w:val="single" w:sz="4" w:space="0" w:color="auto"/>
              <w:right w:val="single" w:sz="4" w:space="0" w:color="auto"/>
            </w:tcBorders>
          </w:tcPr>
          <w:p w14:paraId="682B2C43" w14:textId="77777777" w:rsidR="00DF2BB6" w:rsidRPr="00C70209" w:rsidRDefault="00DF2BB6" w:rsidP="003131E2">
            <w:pPr>
              <w:pStyle w:val="Tabletext"/>
            </w:pPr>
            <w:r w:rsidRPr="00C70209">
              <w:t>Laboratory measures (Hb)</w:t>
            </w:r>
          </w:p>
        </w:tc>
      </w:tr>
      <w:tr w:rsidR="00DF2BB6" w:rsidRPr="00C70209" w14:paraId="47CB62AA" w14:textId="77777777" w:rsidTr="003131E2">
        <w:tc>
          <w:tcPr>
            <w:tcW w:w="1346" w:type="dxa"/>
            <w:tcBorders>
              <w:top w:val="single" w:sz="4" w:space="0" w:color="auto"/>
              <w:left w:val="single" w:sz="4" w:space="0" w:color="auto"/>
              <w:bottom w:val="single" w:sz="4" w:space="0" w:color="auto"/>
              <w:right w:val="single" w:sz="4" w:space="0" w:color="auto"/>
            </w:tcBorders>
          </w:tcPr>
          <w:p w14:paraId="599A8879" w14:textId="2AA4920A" w:rsidR="00DF2BB6" w:rsidRPr="00C70209" w:rsidRDefault="00DF2BB6" w:rsidP="000E261C">
            <w:pPr>
              <w:pStyle w:val="Tabletext"/>
            </w:pPr>
            <w:r w:rsidRPr="00C70209">
              <w:t xml:space="preserve">Dijkhuizen </w:t>
            </w:r>
            <w:r w:rsidR="00C70209">
              <w:t>(</w:t>
            </w:r>
            <w:r w:rsidRPr="00C70209">
              <w:t>2001</w:t>
            </w:r>
            <w:r w:rsidR="00C70209">
              <w:t>)</w:t>
            </w:r>
            <w:r w:rsidRPr="00C70209">
              <w:fldChar w:fldCharType="begin"/>
            </w:r>
            <w:r w:rsidR="000E261C">
              <w:instrText xml:space="preserve"> ADDIN EN.CITE &lt;EndNote&gt;&lt;Cite&gt;&lt;Author&gt;Dijkhuizen&lt;/Author&gt;&lt;Year&gt;2001&lt;/Year&gt;&lt;RecNum&gt;262&lt;/RecNum&gt;&lt;DisplayText&gt;&lt;style face="superscript"&gt;178&lt;/style&gt;&lt;/DisplayText&gt;&lt;record&gt;&lt;rec-number&gt;262&lt;/rec-number&gt;&lt;foreign-keys&gt;&lt;key app="EN" db-id="9edve2wadsavt5ewavaxtda4f2tavzvts9ee" timestamp="1427477847"&gt;262&lt;/key&gt;&lt;/foreign-keys&gt;&lt;ref-type name="Journal Article"&gt;17&lt;/ref-type&gt;&lt;contributors&gt;&lt;authors&gt;&lt;author&gt;Dijkhuizen, M.A&lt;/author&gt;&lt;author&gt;Wieringa, F. T&lt;/author&gt;&lt;author&gt;West, C. E&lt;/author&gt;&lt;author&gt;Martuti, S. Muhilal&lt;/author&gt;&lt;/authors&gt;&lt;/contributors&gt;&lt;titles&gt;&lt;title&gt;Effects of iron and zinc supplementation in Indonesian infants on micronutrient status and growth&lt;/title&gt;&lt;secondary-title&gt;Journal of Nutrition&lt;/secondary-title&gt;&lt;/titles&gt;&lt;periodical&gt;&lt;full-title&gt;Journal of Nutrition&lt;/full-title&gt;&lt;/periodical&gt;&lt;pages&gt;2860–2865&lt;/pages&gt;&lt;volume&gt;131&lt;/volume&gt;&lt;number&gt;11&lt;/number&gt;&lt;dates&gt;&lt;year&gt;2001&lt;/year&gt;&lt;pub-dates&gt;&lt;date&gt;November&lt;/date&gt;&lt;/pub-dates&gt;&lt;/dates&gt;&lt;urls&gt;&lt;related-urls&gt;&lt;url&gt;http://www.ncbi.nlm.nih.gov/pubmed/11694609&lt;/url&gt;&lt;/related-urls&gt;&lt;/urls&gt;&lt;access-date&gt;13 April 2015&lt;/access-date&gt;&lt;/record&gt;&lt;/Cite&gt;&lt;/EndNote&gt;</w:instrText>
            </w:r>
            <w:r w:rsidRPr="00C70209">
              <w:fldChar w:fldCharType="separate"/>
            </w:r>
            <w:r w:rsidR="000E261C" w:rsidRPr="000E261C">
              <w:rPr>
                <w:noProof/>
                <w:vertAlign w:val="superscript"/>
              </w:rPr>
              <w:t>178</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18725E2E"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7693C47A" w14:textId="77777777" w:rsidR="00DF2BB6" w:rsidRPr="00C70209" w:rsidRDefault="00DF2BB6" w:rsidP="003131E2">
            <w:pPr>
              <w:pStyle w:val="Tabletext"/>
            </w:pPr>
            <w:r w:rsidRPr="00C70209">
              <w:t>Infants aged 4 months</w:t>
            </w:r>
          </w:p>
          <w:p w14:paraId="1DE57E40" w14:textId="77777777" w:rsidR="00DF2BB6" w:rsidRPr="00C70209" w:rsidRDefault="00DF2BB6" w:rsidP="003131E2">
            <w:pPr>
              <w:pStyle w:val="Tabletext"/>
            </w:pPr>
            <w:r w:rsidRPr="00C70209">
              <w:t>N=478</w:t>
            </w:r>
          </w:p>
        </w:tc>
        <w:tc>
          <w:tcPr>
            <w:tcW w:w="1913" w:type="dxa"/>
            <w:tcBorders>
              <w:top w:val="single" w:sz="4" w:space="0" w:color="auto"/>
              <w:left w:val="single" w:sz="4" w:space="0" w:color="auto"/>
              <w:bottom w:val="single" w:sz="4" w:space="0" w:color="auto"/>
              <w:right w:val="single" w:sz="4" w:space="0" w:color="auto"/>
            </w:tcBorders>
          </w:tcPr>
          <w:p w14:paraId="08290F88" w14:textId="379B87AF" w:rsidR="00DF2BB6" w:rsidRPr="00C70209" w:rsidRDefault="00DF2BB6" w:rsidP="003131E2">
            <w:pPr>
              <w:pStyle w:val="Tabletext"/>
            </w:pPr>
            <w:r w:rsidRPr="00C70209">
              <w:t xml:space="preserve">Oral iron (10 mg) ± zinc (10 mg) versus zinc versus placebo for 6 months </w:t>
            </w:r>
          </w:p>
        </w:tc>
        <w:tc>
          <w:tcPr>
            <w:tcW w:w="1913" w:type="dxa"/>
            <w:tcBorders>
              <w:top w:val="single" w:sz="4" w:space="0" w:color="auto"/>
              <w:left w:val="single" w:sz="4" w:space="0" w:color="auto"/>
              <w:bottom w:val="single" w:sz="4" w:space="0" w:color="auto"/>
              <w:right w:val="single" w:sz="4" w:space="0" w:color="auto"/>
            </w:tcBorders>
          </w:tcPr>
          <w:p w14:paraId="2A458350" w14:textId="77777777" w:rsidR="00DF2BB6" w:rsidRPr="00C70209" w:rsidRDefault="00DF2BB6" w:rsidP="003131E2">
            <w:pPr>
              <w:pStyle w:val="Tabletext"/>
            </w:pPr>
            <w:r w:rsidRPr="00C70209">
              <w:t>Laboratory measures (Hb, ferritin)</w:t>
            </w:r>
          </w:p>
        </w:tc>
      </w:tr>
      <w:tr w:rsidR="00DF2BB6" w:rsidRPr="00C70209" w14:paraId="7BDB27E3" w14:textId="77777777" w:rsidTr="003131E2">
        <w:tc>
          <w:tcPr>
            <w:tcW w:w="1346" w:type="dxa"/>
            <w:tcBorders>
              <w:top w:val="single" w:sz="4" w:space="0" w:color="auto"/>
              <w:left w:val="single" w:sz="4" w:space="0" w:color="auto"/>
              <w:bottom w:val="single" w:sz="4" w:space="0" w:color="auto"/>
              <w:right w:val="single" w:sz="4" w:space="0" w:color="auto"/>
            </w:tcBorders>
          </w:tcPr>
          <w:p w14:paraId="6094DBFD" w14:textId="7138516F" w:rsidR="00DF2BB6" w:rsidRPr="00C70209" w:rsidRDefault="00DF2BB6" w:rsidP="000E261C">
            <w:pPr>
              <w:pStyle w:val="Tabletext"/>
            </w:pPr>
            <w:r w:rsidRPr="00C70209">
              <w:t xml:space="preserve">Domellof </w:t>
            </w:r>
            <w:r w:rsidR="00C70209">
              <w:t>(</w:t>
            </w:r>
            <w:r w:rsidRPr="00C70209">
              <w:t>2001</w:t>
            </w:r>
            <w:r w:rsidR="00C70209">
              <w:t>)</w:t>
            </w:r>
            <w:r w:rsidRPr="00C70209">
              <w:fldChar w:fldCharType="begin"/>
            </w:r>
            <w:r w:rsidR="000E261C">
              <w:instrText xml:space="preserve"> ADDIN EN.CITE &lt;EndNote&gt;&lt;Cite&gt;&lt;Author&gt;Domellof&lt;/Author&gt;&lt;Year&gt;2001&lt;/Year&gt;&lt;RecNum&gt;263&lt;/RecNum&gt;&lt;DisplayText&gt;&lt;style face="superscript"&gt;179&lt;/style&gt;&lt;/DisplayText&gt;&lt;record&gt;&lt;rec-number&gt;263&lt;/rec-number&gt;&lt;foreign-keys&gt;&lt;key app="EN" db-id="9edve2wadsavt5ewavaxtda4f2tavzvts9ee" timestamp="1427477847"&gt;263&lt;/key&gt;&lt;/foreign-keys&gt;&lt;ref-type name="Report"&gt;27&lt;/ref-type&gt;&lt;contributors&gt;&lt;authors&gt;&lt;author&gt;Domellof, M.&lt;/author&gt;&lt;/authors&gt;&lt;/contributors&gt;&lt;titles&gt;&lt;title&gt;Iron requirements of term, breast-fed infants: a study in Sweden and Honduras&lt;/title&gt;&lt;secondary-title&gt;Umeå University medical dissertations&lt;/secondary-title&gt;&lt;/titles&gt;&lt;pages&gt;55&lt;/pages&gt;&lt;dates&gt;&lt;year&gt;2001&lt;/year&gt;&lt;/dates&gt;&lt;pub-location&gt;Umeå, Sweden&lt;/pub-location&gt;&lt;publisher&gt;Umeå University&lt;/publisher&gt;&lt;urls&gt;&lt;related-urls&gt;&lt;url&gt;https://www.google.com.au/url?sa=t&amp;amp;rct=j&amp;amp;q=&amp;amp;esrc=s&amp;amp;source=web&amp;amp;cd=1&amp;amp;cad=rja&amp;amp;uact=8&amp;amp;ved=0CB4QFjAA&amp;amp;url=https%3A%2F%2Fwww.diva-portal.org%2Fsmash%2Fget%2Fdiva2%3A769097%2FFULLTEXT01.pdf&amp;amp;ei=JS0rVYLcIOfKmAWerYHIDw&amp;amp;usg=AFQjCNHYrw6FBMXgze9kgPqlZ7CDr9hzEg&amp;amp;sig2=A2bpruNRQUdI5bZYPerFCw&amp;amp;bvm=bv.90491159,d.dGY&lt;/url&gt;&lt;/related-urls&gt;&lt;/urls&gt;&lt;access-date&gt;13 April 2015&lt;/access-date&gt;&lt;/record&gt;&lt;/Cite&gt;&lt;/EndNote&gt;</w:instrText>
            </w:r>
            <w:r w:rsidRPr="00C70209">
              <w:fldChar w:fldCharType="separate"/>
            </w:r>
            <w:r w:rsidR="000E261C" w:rsidRPr="000E261C">
              <w:rPr>
                <w:noProof/>
                <w:vertAlign w:val="superscript"/>
              </w:rPr>
              <w:t>179</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49C856A5"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25B0DAB3" w14:textId="77777777" w:rsidR="00DF2BB6" w:rsidRPr="00C70209" w:rsidRDefault="00DF2BB6" w:rsidP="003131E2">
            <w:pPr>
              <w:pStyle w:val="Tabletext"/>
            </w:pPr>
            <w:r w:rsidRPr="00C70209">
              <w:t>Infants aged 4–9 months</w:t>
            </w:r>
          </w:p>
          <w:p w14:paraId="0CC2C7F1" w14:textId="77777777" w:rsidR="00DF2BB6" w:rsidRPr="00C70209" w:rsidRDefault="00DF2BB6" w:rsidP="003131E2">
            <w:pPr>
              <w:pStyle w:val="Tabletext"/>
            </w:pPr>
            <w:r w:rsidRPr="00C70209">
              <w:t>N=232</w:t>
            </w:r>
          </w:p>
        </w:tc>
        <w:tc>
          <w:tcPr>
            <w:tcW w:w="1913" w:type="dxa"/>
            <w:tcBorders>
              <w:top w:val="single" w:sz="4" w:space="0" w:color="auto"/>
              <w:left w:val="single" w:sz="4" w:space="0" w:color="auto"/>
              <w:bottom w:val="single" w:sz="4" w:space="0" w:color="auto"/>
              <w:right w:val="single" w:sz="4" w:space="0" w:color="auto"/>
            </w:tcBorders>
          </w:tcPr>
          <w:p w14:paraId="277D23E5" w14:textId="64B108AF" w:rsidR="00DF2BB6" w:rsidRPr="00C70209" w:rsidRDefault="00DF2BB6" w:rsidP="003131E2">
            <w:pPr>
              <w:pStyle w:val="Tabletext"/>
            </w:pPr>
            <w:r w:rsidRPr="00C70209">
              <w:t>Oral iron (1 mg/kg) versus placebo for 3 or 5 months</w:t>
            </w:r>
          </w:p>
        </w:tc>
        <w:tc>
          <w:tcPr>
            <w:tcW w:w="1913" w:type="dxa"/>
            <w:tcBorders>
              <w:top w:val="single" w:sz="4" w:space="0" w:color="auto"/>
              <w:left w:val="single" w:sz="4" w:space="0" w:color="auto"/>
              <w:bottom w:val="single" w:sz="4" w:space="0" w:color="auto"/>
              <w:right w:val="single" w:sz="4" w:space="0" w:color="auto"/>
            </w:tcBorders>
          </w:tcPr>
          <w:p w14:paraId="06D6DCA4" w14:textId="77777777" w:rsidR="00DF2BB6" w:rsidRPr="00C70209" w:rsidRDefault="00DF2BB6" w:rsidP="003131E2">
            <w:pPr>
              <w:pStyle w:val="Tabletext"/>
            </w:pPr>
            <w:r w:rsidRPr="00C70209">
              <w:t>Laboratory measures (Hb, ferritin)</w:t>
            </w:r>
          </w:p>
        </w:tc>
      </w:tr>
      <w:tr w:rsidR="00DF2BB6" w:rsidRPr="00C70209" w14:paraId="04F34CEC" w14:textId="77777777" w:rsidTr="003131E2">
        <w:tc>
          <w:tcPr>
            <w:tcW w:w="1346" w:type="dxa"/>
            <w:tcBorders>
              <w:top w:val="single" w:sz="4" w:space="0" w:color="auto"/>
              <w:left w:val="single" w:sz="4" w:space="0" w:color="auto"/>
              <w:bottom w:val="single" w:sz="4" w:space="0" w:color="auto"/>
              <w:right w:val="single" w:sz="4" w:space="0" w:color="auto"/>
            </w:tcBorders>
          </w:tcPr>
          <w:p w14:paraId="21962508" w14:textId="31423F78" w:rsidR="00DF2BB6" w:rsidRPr="00C70209" w:rsidRDefault="00DF2BB6" w:rsidP="000E261C">
            <w:pPr>
              <w:pStyle w:val="Tabletext"/>
            </w:pPr>
            <w:r w:rsidRPr="00C70209">
              <w:t xml:space="preserve">Dossa </w:t>
            </w:r>
            <w:r w:rsidR="00C70209">
              <w:t>(</w:t>
            </w:r>
            <w:r w:rsidRPr="00C70209">
              <w:t>2001</w:t>
            </w:r>
            <w:r w:rsidR="00C70209">
              <w:t>)</w:t>
            </w:r>
            <w:r w:rsidRPr="00C70209">
              <w:fldChar w:fldCharType="begin"/>
            </w:r>
            <w:r w:rsidR="000E261C">
              <w:instrText xml:space="preserve"> ADDIN EN.CITE &lt;EndNote&gt;&lt;Cite&gt;&lt;Author&gt;Dossa&lt;/Author&gt;&lt;Year&gt;2001&lt;/Year&gt;&lt;RecNum&gt;265&lt;/RecNum&gt;&lt;DisplayText&gt;&lt;style face="superscript"&gt;180&lt;/style&gt;&lt;/DisplayText&gt;&lt;record&gt;&lt;rec-number&gt;265&lt;/rec-number&gt;&lt;foreign-keys&gt;&lt;key app="EN" db-id="9edve2wadsavt5ewavaxtda4f2tavzvts9ee" timestamp="1427477847"&gt;265&lt;/key&gt;&lt;/foreign-keys&gt;&lt;ref-type name="Journal Article"&gt;17&lt;/ref-type&gt;&lt;contributors&gt;&lt;authors&gt;&lt;author&gt;Dossa, R.A&lt;/author&gt;&lt;author&gt;Ategbo, E. A&lt;/author&gt;&lt;author&gt;Van Raaij, J. M&lt;/author&gt;&lt;author&gt;De Graaf, C&lt;/author&gt;&lt;author&gt;Hautvast, J.G&lt;/author&gt;&lt;/authors&gt;&lt;/contributors&gt;&lt;titles&gt;&lt;title&gt;Multivitamin-multimineral and iron supplementation did not improve appetite of young stunted and anemic Beninese children&lt;/title&gt;&lt;secondary-title&gt;Journal of Nutrition&lt;/secondary-title&gt;&lt;/titles&gt;&lt;periodical&gt;&lt;full-title&gt;Journal of Nutrition&lt;/full-title&gt;&lt;/periodical&gt;&lt;pages&gt;2874–2879&lt;/pages&gt;&lt;volume&gt;131&lt;/volume&gt;&lt;number&gt;11&lt;/number&gt;&lt;dates&gt;&lt;year&gt;2001&lt;/year&gt;&lt;pub-dates&gt;&lt;date&gt;November&lt;/date&gt;&lt;/pub-dates&gt;&lt;/dates&gt;&lt;urls&gt;&lt;related-urls&gt;&lt;url&gt;http://www.ncbi.nlm.nih.gov/pubmed/11694611&lt;/url&gt;&lt;/related-urls&gt;&lt;/urls&gt;&lt;access-date&gt;13 April 2015&lt;/access-date&gt;&lt;/record&gt;&lt;/Cite&gt;&lt;/EndNote&gt;</w:instrText>
            </w:r>
            <w:r w:rsidRPr="00C70209">
              <w:fldChar w:fldCharType="separate"/>
            </w:r>
            <w:r w:rsidR="000E261C" w:rsidRPr="000E261C">
              <w:rPr>
                <w:noProof/>
                <w:vertAlign w:val="superscript"/>
              </w:rPr>
              <w:t>180</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1817573C"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527A5C88" w14:textId="77777777" w:rsidR="00DF2BB6" w:rsidRPr="00C70209" w:rsidRDefault="00DF2BB6" w:rsidP="003131E2">
            <w:pPr>
              <w:pStyle w:val="Tabletext"/>
            </w:pPr>
            <w:r w:rsidRPr="00C70209">
              <w:t>Infants and children aged 18–30 months</w:t>
            </w:r>
          </w:p>
          <w:p w14:paraId="3B3CAF0A" w14:textId="77777777" w:rsidR="00DF2BB6" w:rsidRPr="00C70209" w:rsidRDefault="00DF2BB6" w:rsidP="003131E2">
            <w:pPr>
              <w:pStyle w:val="Tabletext"/>
            </w:pPr>
            <w:r w:rsidRPr="00C70209">
              <w:t>N=154</w:t>
            </w:r>
          </w:p>
        </w:tc>
        <w:tc>
          <w:tcPr>
            <w:tcW w:w="1913" w:type="dxa"/>
            <w:tcBorders>
              <w:top w:val="single" w:sz="4" w:space="0" w:color="auto"/>
              <w:left w:val="single" w:sz="4" w:space="0" w:color="auto"/>
              <w:bottom w:val="single" w:sz="4" w:space="0" w:color="auto"/>
              <w:right w:val="single" w:sz="4" w:space="0" w:color="auto"/>
            </w:tcBorders>
          </w:tcPr>
          <w:p w14:paraId="2213E01C" w14:textId="7FABBBCE" w:rsidR="00DF2BB6" w:rsidRPr="00C70209" w:rsidRDefault="00DF2BB6" w:rsidP="003131E2">
            <w:pPr>
              <w:pStyle w:val="Tabletext"/>
            </w:pPr>
            <w:r w:rsidRPr="00C70209">
              <w:t>Oral iron (66 mg) ± multivitamins versus multivitamins versus placebo for 6 weeks</w:t>
            </w:r>
          </w:p>
        </w:tc>
        <w:tc>
          <w:tcPr>
            <w:tcW w:w="1913" w:type="dxa"/>
            <w:tcBorders>
              <w:top w:val="single" w:sz="4" w:space="0" w:color="auto"/>
              <w:left w:val="single" w:sz="4" w:space="0" w:color="auto"/>
              <w:bottom w:val="single" w:sz="4" w:space="0" w:color="auto"/>
              <w:right w:val="single" w:sz="4" w:space="0" w:color="auto"/>
            </w:tcBorders>
          </w:tcPr>
          <w:p w14:paraId="6F8964F7" w14:textId="77777777" w:rsidR="00DF2BB6" w:rsidRPr="00C70209" w:rsidRDefault="00DF2BB6" w:rsidP="003131E2">
            <w:pPr>
              <w:pStyle w:val="Tabletext"/>
            </w:pPr>
            <w:r w:rsidRPr="00C70209">
              <w:t>Laboratory measures (Hb)</w:t>
            </w:r>
          </w:p>
        </w:tc>
      </w:tr>
      <w:tr w:rsidR="00DF2BB6" w:rsidRPr="00C70209" w14:paraId="7E88D950" w14:textId="77777777" w:rsidTr="003131E2">
        <w:tc>
          <w:tcPr>
            <w:tcW w:w="1346" w:type="dxa"/>
            <w:tcBorders>
              <w:top w:val="single" w:sz="4" w:space="0" w:color="auto"/>
              <w:left w:val="single" w:sz="4" w:space="0" w:color="auto"/>
              <w:bottom w:val="single" w:sz="4" w:space="0" w:color="auto"/>
              <w:right w:val="single" w:sz="4" w:space="0" w:color="auto"/>
            </w:tcBorders>
          </w:tcPr>
          <w:p w14:paraId="04DAB083" w14:textId="2579B1DA" w:rsidR="00DF2BB6" w:rsidRPr="00C70209" w:rsidRDefault="00DF2BB6" w:rsidP="000E261C">
            <w:pPr>
              <w:pStyle w:val="Tabletext"/>
            </w:pPr>
            <w:r w:rsidRPr="00C70209">
              <w:t xml:space="preserve">Ermis </w:t>
            </w:r>
            <w:r w:rsidR="00C70209">
              <w:t>(</w:t>
            </w:r>
            <w:r w:rsidRPr="00C70209">
              <w:t>2002</w:t>
            </w:r>
            <w:r w:rsidR="00C70209">
              <w:t>)</w:t>
            </w:r>
            <w:r w:rsidRPr="00C70209">
              <w:fldChar w:fldCharType="begin"/>
            </w:r>
            <w:r w:rsidR="000E261C">
              <w:instrText xml:space="preserve"> ADDIN EN.CITE &lt;EndNote&gt;&lt;Cite&gt;&lt;Author&gt;Ermis&lt;/Author&gt;&lt;Year&gt;2002&lt;/Year&gt;&lt;RecNum&gt;267&lt;/RecNum&gt;&lt;DisplayText&gt;&lt;style face="superscript"&gt;181&lt;/style&gt;&lt;/DisplayText&gt;&lt;record&gt;&lt;rec-number&gt;267&lt;/rec-number&gt;&lt;foreign-keys&gt;&lt;key app="EN" db-id="9edve2wadsavt5ewavaxtda4f2tavzvts9ee" timestamp="1427477847"&gt;267&lt;/key&gt;&lt;/foreign-keys&gt;&lt;ref-type name="Journal Article"&gt;17&lt;/ref-type&gt;&lt;contributors&gt;&lt;authors&gt;&lt;author&gt;Ermis, B,&lt;/author&gt;&lt;author&gt;Demirel, F. &lt;/author&gt;&lt;author&gt;Demircan, N. &lt;/author&gt;&lt;author&gt;Gurel, A.&lt;/author&gt;&lt;/authors&gt;&lt;/contributors&gt;&lt;titles&gt;&lt;title&gt;Effects of three different iron supplementations in term healthy infants after 5 months of life&lt;/title&gt;&lt;secondary-title&gt;Journal of Tropical Pediatrics&lt;/secondary-title&gt;&lt;/titles&gt;&lt;periodical&gt;&lt;full-title&gt;Journal of Tropical Pediatrics&lt;/full-title&gt;&lt;/periodical&gt;&lt;pages&gt;280–284&lt;/pages&gt;&lt;volume&gt;48&lt;/volume&gt;&lt;number&gt;5&lt;/number&gt;&lt;dates&gt;&lt;year&gt;2002&lt;/year&gt;&lt;pub-dates&gt;&lt;date&gt;October&lt;/date&gt;&lt;/pub-dates&gt;&lt;/dates&gt;&lt;urls&gt;&lt;related-urls&gt;&lt;url&gt;http://www.ncbi.nlm.nih.gov/pubmed/12405170&lt;/url&gt;&lt;/related-urls&gt;&lt;/urls&gt;&lt;access-date&gt;13 April 2015&lt;/access-date&gt;&lt;/record&gt;&lt;/Cite&gt;&lt;/EndNote&gt;</w:instrText>
            </w:r>
            <w:r w:rsidRPr="00C70209">
              <w:fldChar w:fldCharType="separate"/>
            </w:r>
            <w:r w:rsidR="000E261C" w:rsidRPr="000E261C">
              <w:rPr>
                <w:noProof/>
                <w:vertAlign w:val="superscript"/>
              </w:rPr>
              <w:t>181</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4B23C99"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54CB9D76" w14:textId="77777777" w:rsidR="00DF2BB6" w:rsidRPr="00C70209" w:rsidRDefault="00DF2BB6" w:rsidP="003131E2">
            <w:pPr>
              <w:pStyle w:val="Tabletext"/>
            </w:pPr>
            <w:r w:rsidRPr="00C70209">
              <w:t>Infants aged 5 months</w:t>
            </w:r>
          </w:p>
          <w:p w14:paraId="22649694" w14:textId="77777777" w:rsidR="00DF2BB6" w:rsidRPr="00C70209" w:rsidRDefault="00DF2BB6" w:rsidP="003131E2">
            <w:pPr>
              <w:pStyle w:val="Tabletext"/>
            </w:pPr>
            <w:r w:rsidRPr="00C70209">
              <w:t>N=83</w:t>
            </w:r>
          </w:p>
        </w:tc>
        <w:tc>
          <w:tcPr>
            <w:tcW w:w="1913" w:type="dxa"/>
            <w:tcBorders>
              <w:top w:val="single" w:sz="4" w:space="0" w:color="auto"/>
              <w:left w:val="single" w:sz="4" w:space="0" w:color="auto"/>
              <w:bottom w:val="single" w:sz="4" w:space="0" w:color="auto"/>
              <w:right w:val="single" w:sz="4" w:space="0" w:color="auto"/>
            </w:tcBorders>
          </w:tcPr>
          <w:p w14:paraId="07F17606" w14:textId="0839B02D" w:rsidR="00DF2BB6" w:rsidRPr="00C70209" w:rsidRDefault="00DF2BB6" w:rsidP="003131E2">
            <w:pPr>
              <w:pStyle w:val="Tabletext"/>
            </w:pPr>
            <w:r w:rsidRPr="00C70209">
              <w:t>Oral iron (2 mg/kg) versus oral iron (1 mg/kg) versus placebo for 4 months</w:t>
            </w:r>
          </w:p>
        </w:tc>
        <w:tc>
          <w:tcPr>
            <w:tcW w:w="1913" w:type="dxa"/>
            <w:tcBorders>
              <w:top w:val="single" w:sz="4" w:space="0" w:color="auto"/>
              <w:left w:val="single" w:sz="4" w:space="0" w:color="auto"/>
              <w:bottom w:val="single" w:sz="4" w:space="0" w:color="auto"/>
              <w:right w:val="single" w:sz="4" w:space="0" w:color="auto"/>
            </w:tcBorders>
          </w:tcPr>
          <w:p w14:paraId="554977E1" w14:textId="77777777" w:rsidR="00DF2BB6" w:rsidRPr="00C70209" w:rsidRDefault="00DF2BB6" w:rsidP="003131E2">
            <w:pPr>
              <w:pStyle w:val="Tabletext"/>
            </w:pPr>
            <w:r w:rsidRPr="00C70209">
              <w:t>Laboratory measures (Hb, ferritin)</w:t>
            </w:r>
          </w:p>
        </w:tc>
      </w:tr>
      <w:tr w:rsidR="00DF2BB6" w:rsidRPr="00C70209" w14:paraId="3D9280C5" w14:textId="77777777" w:rsidTr="003131E2">
        <w:tc>
          <w:tcPr>
            <w:tcW w:w="1346" w:type="dxa"/>
            <w:tcBorders>
              <w:top w:val="single" w:sz="4" w:space="0" w:color="auto"/>
              <w:left w:val="single" w:sz="4" w:space="0" w:color="auto"/>
              <w:bottom w:val="single" w:sz="4" w:space="0" w:color="auto"/>
              <w:right w:val="single" w:sz="4" w:space="0" w:color="auto"/>
            </w:tcBorders>
          </w:tcPr>
          <w:p w14:paraId="6305C573" w14:textId="463D0038" w:rsidR="00DF2BB6" w:rsidRPr="00C70209" w:rsidRDefault="00DF2BB6" w:rsidP="000E261C">
            <w:pPr>
              <w:pStyle w:val="Tabletext"/>
            </w:pPr>
            <w:r w:rsidRPr="00C70209">
              <w:t xml:space="preserve">Fahmida </w:t>
            </w:r>
            <w:r w:rsidR="00C70209">
              <w:t>(</w:t>
            </w:r>
            <w:r w:rsidRPr="00C70209">
              <w:t>2007</w:t>
            </w:r>
            <w:r w:rsidR="00C70209">
              <w:t>)</w:t>
            </w:r>
            <w:r w:rsidRPr="00C70209">
              <w:fldChar w:fldCharType="begin"/>
            </w:r>
            <w:r w:rsidR="000E261C">
              <w:instrText xml:space="preserve"> ADDIN EN.CITE &lt;EndNote&gt;&lt;Cite&gt;&lt;Author&gt;Fahmida&lt;/Author&gt;&lt;Year&gt;2007&lt;/Year&gt;&lt;RecNum&gt;268&lt;/RecNum&gt;&lt;DisplayText&gt;&lt;style face="superscript"&gt;182&lt;/style&gt;&lt;/DisplayText&gt;&lt;record&gt;&lt;rec-number&gt;268&lt;/rec-number&gt;&lt;foreign-keys&gt;&lt;key app="EN" db-id="9edve2wadsavt5ewavaxtda4f2tavzvts9ee" timestamp="1427477847"&gt;268&lt;/key&gt;&lt;/foreign-keys&gt;&lt;ref-type name="Journal Article"&gt;17&lt;/ref-type&gt;&lt;contributors&gt;&lt;authors&gt;&lt;author&gt;Fahmida, U&lt;/author&gt;&lt;author&gt;Rumawas, J. S&lt;/author&gt;&lt;author&gt;Utomo, B&lt;/author&gt;&lt;author&gt;Patmonodewo, S&lt;/author&gt;&lt;author&gt;Schultink, W&lt;/author&gt;&lt;/authors&gt;&lt;/contributors&gt;&lt;titles&gt;&lt;title&gt;Zinc-iron, but not zinc-alone supplementation, increased linear growth of stunted infants with low haemoglobin&lt;/title&gt;&lt;secondary-title&gt;Asia Pacific Journal of Clinical Nutrition&lt;/secondary-title&gt;&lt;/titles&gt;&lt;periodical&gt;&lt;full-title&gt;Asia Pacific Journal of Clinical Nutrition&lt;/full-title&gt;&lt;/periodical&gt;&lt;pages&gt;301–309&lt;/pages&gt;&lt;volume&gt;16&lt;/volume&gt;&lt;number&gt;2&lt;/number&gt;&lt;dates&gt;&lt;year&gt;2007&lt;/year&gt;&lt;/dates&gt;&lt;urls&gt;&lt;related-urls&gt;&lt;url&gt;http://www.ncbi.nlm.nih.gov/pubmed/17468087&lt;/url&gt;&lt;/related-urls&gt;&lt;/urls&gt;&lt;access-date&gt;13 April 2015&lt;/access-date&gt;&lt;/record&gt;&lt;/Cite&gt;&lt;/EndNote&gt;</w:instrText>
            </w:r>
            <w:r w:rsidRPr="00C70209">
              <w:fldChar w:fldCharType="separate"/>
            </w:r>
            <w:r w:rsidR="000E261C" w:rsidRPr="000E261C">
              <w:rPr>
                <w:noProof/>
                <w:vertAlign w:val="superscript"/>
              </w:rPr>
              <w:t>18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6F74C27D"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6D561CF5" w14:textId="77777777" w:rsidR="00DF2BB6" w:rsidRPr="00C70209" w:rsidRDefault="00DF2BB6" w:rsidP="003131E2">
            <w:pPr>
              <w:pStyle w:val="Tabletext"/>
            </w:pPr>
            <w:r w:rsidRPr="00C70209">
              <w:t>Infants aged 3–6 months</w:t>
            </w:r>
          </w:p>
          <w:p w14:paraId="1BA1E468" w14:textId="77777777" w:rsidR="00DF2BB6" w:rsidRPr="00C70209" w:rsidRDefault="00DF2BB6" w:rsidP="003131E2">
            <w:pPr>
              <w:pStyle w:val="Tabletext"/>
            </w:pPr>
            <w:r w:rsidRPr="00C70209">
              <w:t>N=392</w:t>
            </w:r>
          </w:p>
        </w:tc>
        <w:tc>
          <w:tcPr>
            <w:tcW w:w="1913" w:type="dxa"/>
            <w:tcBorders>
              <w:top w:val="single" w:sz="4" w:space="0" w:color="auto"/>
              <w:left w:val="single" w:sz="4" w:space="0" w:color="auto"/>
              <w:bottom w:val="single" w:sz="4" w:space="0" w:color="auto"/>
              <w:right w:val="single" w:sz="4" w:space="0" w:color="auto"/>
            </w:tcBorders>
          </w:tcPr>
          <w:p w14:paraId="2CC437EF" w14:textId="2828741C" w:rsidR="00DF2BB6" w:rsidRPr="00C70209" w:rsidRDefault="00DF2BB6" w:rsidP="003131E2">
            <w:pPr>
              <w:pStyle w:val="Tabletext"/>
            </w:pPr>
            <w:r w:rsidRPr="00C70209">
              <w:t>Oral iron (10 mg) + zinc versus zinc alone for 6 months</w:t>
            </w:r>
          </w:p>
        </w:tc>
        <w:tc>
          <w:tcPr>
            <w:tcW w:w="1913" w:type="dxa"/>
            <w:tcBorders>
              <w:top w:val="single" w:sz="4" w:space="0" w:color="auto"/>
              <w:left w:val="single" w:sz="4" w:space="0" w:color="auto"/>
              <w:bottom w:val="single" w:sz="4" w:space="0" w:color="auto"/>
              <w:right w:val="single" w:sz="4" w:space="0" w:color="auto"/>
            </w:tcBorders>
          </w:tcPr>
          <w:p w14:paraId="7EA2909B" w14:textId="77777777" w:rsidR="00DF2BB6" w:rsidRPr="00C70209" w:rsidRDefault="00DF2BB6" w:rsidP="003131E2">
            <w:pPr>
              <w:pStyle w:val="Tabletext"/>
            </w:pPr>
            <w:r w:rsidRPr="00C70209">
              <w:t>Laboratory measures (Hb, ferritin)</w:t>
            </w:r>
          </w:p>
        </w:tc>
      </w:tr>
      <w:tr w:rsidR="00DF2BB6" w:rsidRPr="00C70209" w14:paraId="3C806404" w14:textId="77777777" w:rsidTr="003131E2">
        <w:tc>
          <w:tcPr>
            <w:tcW w:w="1346" w:type="dxa"/>
            <w:tcBorders>
              <w:top w:val="single" w:sz="4" w:space="0" w:color="auto"/>
              <w:left w:val="single" w:sz="4" w:space="0" w:color="auto"/>
              <w:bottom w:val="single" w:sz="4" w:space="0" w:color="auto"/>
              <w:right w:val="single" w:sz="4" w:space="0" w:color="auto"/>
            </w:tcBorders>
          </w:tcPr>
          <w:p w14:paraId="3862E626" w14:textId="56F9590F" w:rsidR="00DF2BB6" w:rsidRPr="00C70209" w:rsidRDefault="00DF2BB6" w:rsidP="000E261C">
            <w:pPr>
              <w:pStyle w:val="Tabletext"/>
            </w:pPr>
            <w:r w:rsidRPr="00C70209">
              <w:t xml:space="preserve">Fuerth </w:t>
            </w:r>
            <w:r w:rsidR="00C70209">
              <w:t>(</w:t>
            </w:r>
            <w:r w:rsidRPr="00C70209">
              <w:t>1972</w:t>
            </w:r>
            <w:r w:rsidR="00C70209">
              <w:t>)</w:t>
            </w:r>
            <w:r w:rsidRPr="00C70209">
              <w:fldChar w:fldCharType="begin"/>
            </w:r>
            <w:r w:rsidR="000E261C">
              <w:instrText xml:space="preserve"> ADDIN EN.CITE &lt;EndNote&gt;&lt;Cite&gt;&lt;Author&gt;Fuerth&lt;/Author&gt;&lt;Year&gt;1972&lt;/Year&gt;&lt;RecNum&gt;270&lt;/RecNum&gt;&lt;DisplayText&gt;&lt;style face="superscript"&gt;183&lt;/style&gt;&lt;/DisplayText&gt;&lt;record&gt;&lt;rec-number&gt;270&lt;/rec-number&gt;&lt;foreign-keys&gt;&lt;key app="EN" db-id="9edve2wadsavt5ewavaxtda4f2tavzvts9ee" timestamp="1427477847"&gt;270&lt;/key&gt;&lt;/foreign-keys&gt;&lt;ref-type name="Journal Article"&gt;17&lt;/ref-type&gt;&lt;contributors&gt;&lt;authors&gt;&lt;author&gt;Fuerth, J. H&lt;/author&gt;&lt;/authors&gt;&lt;/contributors&gt;&lt;titles&gt;&lt;title&gt;Iron supplementation of the diet in full-term infants: a controlled study&lt;/title&gt;&lt;secondary-title&gt;Journal of Pediatrics&lt;/secondary-title&gt;&lt;/titles&gt;&lt;periodical&gt;&lt;full-title&gt;Journal of Pediatrics&lt;/full-title&gt;&lt;/periodical&gt;&lt;pages&gt;974–979&lt;/pages&gt;&lt;volume&gt;80&lt;/volume&gt;&lt;number&gt;6&lt;/number&gt;&lt;dates&gt;&lt;year&gt;1972&lt;/year&gt;&lt;pub-dates&gt;&lt;date&gt;June&lt;/date&gt;&lt;/pub-dates&gt;&lt;/dates&gt;&lt;urls&gt;&lt;related-urls&gt;&lt;url&gt;http://www.ncbi.nlm.nih.gov/pubmed/5026038&lt;/url&gt;&lt;/related-urls&gt;&lt;/urls&gt;&lt;access-date&gt;13 April 2015&lt;/access-date&gt;&lt;/record&gt;&lt;/Cite&gt;&lt;/EndNote&gt;</w:instrText>
            </w:r>
            <w:r w:rsidRPr="00C70209">
              <w:fldChar w:fldCharType="separate"/>
            </w:r>
            <w:r w:rsidR="000E261C" w:rsidRPr="000E261C">
              <w:rPr>
                <w:noProof/>
                <w:vertAlign w:val="superscript"/>
              </w:rPr>
              <w:t>183</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45241ED0"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15BEF7B1" w14:textId="77777777" w:rsidR="00DF2BB6" w:rsidRPr="00C70209" w:rsidRDefault="00DF2BB6" w:rsidP="003131E2">
            <w:pPr>
              <w:pStyle w:val="Tabletext"/>
            </w:pPr>
            <w:r w:rsidRPr="00C70209">
              <w:t>Infants aged 1 month</w:t>
            </w:r>
          </w:p>
          <w:p w14:paraId="5A310AE1" w14:textId="77777777" w:rsidR="00DF2BB6" w:rsidRPr="00C70209" w:rsidRDefault="00DF2BB6" w:rsidP="003131E2">
            <w:pPr>
              <w:pStyle w:val="Tabletext"/>
            </w:pPr>
            <w:r w:rsidRPr="00C70209">
              <w:t>N=602</w:t>
            </w:r>
          </w:p>
        </w:tc>
        <w:tc>
          <w:tcPr>
            <w:tcW w:w="1913" w:type="dxa"/>
            <w:tcBorders>
              <w:top w:val="single" w:sz="4" w:space="0" w:color="auto"/>
              <w:left w:val="single" w:sz="4" w:space="0" w:color="auto"/>
              <w:bottom w:val="single" w:sz="4" w:space="0" w:color="auto"/>
              <w:right w:val="single" w:sz="4" w:space="0" w:color="auto"/>
            </w:tcBorders>
          </w:tcPr>
          <w:p w14:paraId="267B41D1" w14:textId="32FB0DC5" w:rsidR="00DF2BB6" w:rsidRPr="00C70209" w:rsidRDefault="00DF2BB6" w:rsidP="003131E2">
            <w:pPr>
              <w:pStyle w:val="Tabletext"/>
            </w:pPr>
            <w:r w:rsidRPr="00C70209">
              <w:t>Oral iron (30 mg) versus placebo for 11 months</w:t>
            </w:r>
          </w:p>
        </w:tc>
        <w:tc>
          <w:tcPr>
            <w:tcW w:w="1913" w:type="dxa"/>
            <w:tcBorders>
              <w:top w:val="single" w:sz="4" w:space="0" w:color="auto"/>
              <w:left w:val="single" w:sz="4" w:space="0" w:color="auto"/>
              <w:bottom w:val="single" w:sz="4" w:space="0" w:color="auto"/>
              <w:right w:val="single" w:sz="4" w:space="0" w:color="auto"/>
            </w:tcBorders>
          </w:tcPr>
          <w:p w14:paraId="6198ADDD" w14:textId="0D5C7FAD" w:rsidR="00DF2BB6" w:rsidRPr="00C70209" w:rsidRDefault="00DF2BB6" w:rsidP="003131E2">
            <w:pPr>
              <w:pStyle w:val="Tabletext"/>
            </w:pPr>
            <w:r w:rsidRPr="00C70209">
              <w:t>Laboratory measures (Hb, Hct)</w:t>
            </w:r>
          </w:p>
          <w:p w14:paraId="3952E74E" w14:textId="77777777" w:rsidR="00DF2BB6" w:rsidRPr="00C70209" w:rsidRDefault="00DF2BB6" w:rsidP="003131E2">
            <w:pPr>
              <w:pStyle w:val="Tabletext"/>
            </w:pPr>
            <w:r w:rsidRPr="00C70209">
              <w:t>(data not usable)</w:t>
            </w:r>
          </w:p>
        </w:tc>
      </w:tr>
      <w:tr w:rsidR="00DF2BB6" w:rsidRPr="00C70209" w14:paraId="423DDE06" w14:textId="77777777" w:rsidTr="003131E2">
        <w:tc>
          <w:tcPr>
            <w:tcW w:w="1346" w:type="dxa"/>
            <w:tcBorders>
              <w:top w:val="single" w:sz="4" w:space="0" w:color="auto"/>
              <w:left w:val="single" w:sz="4" w:space="0" w:color="auto"/>
              <w:bottom w:val="single" w:sz="4" w:space="0" w:color="auto"/>
              <w:right w:val="single" w:sz="4" w:space="0" w:color="auto"/>
            </w:tcBorders>
          </w:tcPr>
          <w:p w14:paraId="2489CEA3" w14:textId="55E07C80" w:rsidR="00DF2BB6" w:rsidRPr="00C70209" w:rsidRDefault="00DF2BB6" w:rsidP="000E261C">
            <w:pPr>
              <w:pStyle w:val="Tabletext"/>
            </w:pPr>
            <w:r w:rsidRPr="00C70209">
              <w:t xml:space="preserve">Geltman </w:t>
            </w:r>
            <w:r w:rsidR="00C70209">
              <w:t>(</w:t>
            </w:r>
            <w:r w:rsidRPr="00C70209">
              <w:t>2001</w:t>
            </w:r>
            <w:r w:rsidR="00C70209">
              <w:t>)</w:t>
            </w:r>
            <w:r w:rsidRPr="00C70209">
              <w:fldChar w:fldCharType="begin"/>
            </w:r>
            <w:r w:rsidR="000E261C">
              <w:instrText xml:space="preserve"> ADDIN EN.CITE &lt;EndNote&gt;&lt;Cite&gt;&lt;Author&gt;Geltman&lt;/Author&gt;&lt;Year&gt;2001&lt;/Year&gt;&lt;RecNum&gt;271&lt;/RecNum&gt;&lt;DisplayText&gt;&lt;style face="superscript"&gt;184&lt;/style&gt;&lt;/DisplayText&gt;&lt;record&gt;&lt;rec-number&gt;271&lt;/rec-number&gt;&lt;foreign-keys&gt;&lt;key app="EN" db-id="9edve2wadsavt5ewavaxtda4f2tavzvts9ee" timestamp="1427477847"&gt;271&lt;/key&gt;&lt;/foreign-keys&gt;&lt;ref-type name="Journal Article"&gt;17&lt;/ref-type&gt;&lt;contributors&gt;&lt;authors&gt;&lt;author&gt;Geltman, P.L&lt;/author&gt;&lt;author&gt;Meyers, A. F&lt;/author&gt;&lt;author&gt;Bauchner, H&lt;/author&gt;&lt;/authors&gt;&lt;/contributors&gt;&lt;titles&gt;&lt;title&gt;Daily multivitamins with iron to prevent anemia in infancy: a randomized clinical trial&lt;/title&gt;&lt;secondary-title&gt;Clinical Pediatrics (Philadelphia)&lt;/secondary-title&gt;&lt;/titles&gt;&lt;periodical&gt;&lt;full-title&gt;Clinical Pediatrics (Philadelphia)&lt;/full-title&gt;&lt;/periodical&gt;&lt;pages&gt;549–554&lt;/pages&gt;&lt;volume&gt;40&lt;/volume&gt;&lt;number&gt;10&lt;/number&gt;&lt;dates&gt;&lt;year&gt;2001&lt;/year&gt;&lt;pub-dates&gt;&lt;date&gt;October&lt;/date&gt;&lt;/pub-dates&gt;&lt;/dates&gt;&lt;urls&gt;&lt;related-urls&gt;&lt;url&gt;http://www.ncbi.nlm.nih.gov/pubmed/11681821&lt;/url&gt;&lt;/related-urls&gt;&lt;/urls&gt;&lt;access-date&gt;13 April 2015&lt;/access-date&gt;&lt;/record&gt;&lt;/Cite&gt;&lt;/EndNote&gt;</w:instrText>
            </w:r>
            <w:r w:rsidRPr="00C70209">
              <w:fldChar w:fldCharType="separate"/>
            </w:r>
            <w:r w:rsidR="000E261C" w:rsidRPr="000E261C">
              <w:rPr>
                <w:noProof/>
                <w:vertAlign w:val="superscript"/>
              </w:rPr>
              <w:t>184</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5C90D3E"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1D0DEF0C" w14:textId="77777777" w:rsidR="00DF2BB6" w:rsidRPr="00C70209" w:rsidRDefault="00DF2BB6" w:rsidP="003131E2">
            <w:pPr>
              <w:pStyle w:val="Tabletext"/>
            </w:pPr>
            <w:r w:rsidRPr="00C70209">
              <w:t>Infants aged 6 months</w:t>
            </w:r>
          </w:p>
          <w:p w14:paraId="3A986BF0" w14:textId="77777777" w:rsidR="00DF2BB6" w:rsidRPr="00C70209" w:rsidRDefault="00DF2BB6" w:rsidP="003131E2">
            <w:pPr>
              <w:pStyle w:val="Tabletext"/>
            </w:pPr>
            <w:r w:rsidRPr="00C70209">
              <w:t>N=310</w:t>
            </w:r>
          </w:p>
        </w:tc>
        <w:tc>
          <w:tcPr>
            <w:tcW w:w="1913" w:type="dxa"/>
            <w:tcBorders>
              <w:top w:val="single" w:sz="4" w:space="0" w:color="auto"/>
              <w:left w:val="single" w:sz="4" w:space="0" w:color="auto"/>
              <w:bottom w:val="single" w:sz="4" w:space="0" w:color="auto"/>
              <w:right w:val="single" w:sz="4" w:space="0" w:color="auto"/>
            </w:tcBorders>
          </w:tcPr>
          <w:p w14:paraId="0471A218" w14:textId="644C0FDD" w:rsidR="00DF2BB6" w:rsidRPr="00C70209" w:rsidRDefault="00DF2BB6" w:rsidP="003131E2">
            <w:pPr>
              <w:pStyle w:val="Tabletext"/>
            </w:pPr>
            <w:r w:rsidRPr="00C70209">
              <w:t>Oral iron (10 mg) versus no iron for 3 months</w:t>
            </w:r>
          </w:p>
          <w:p w14:paraId="16642646" w14:textId="77777777" w:rsidR="00DF2BB6" w:rsidRPr="00C70209" w:rsidRDefault="00DF2BB6" w:rsidP="003131E2">
            <w:pPr>
              <w:pStyle w:val="Tabletextnote"/>
            </w:pPr>
            <w:r w:rsidRPr="00C70209">
              <w:t>*All infants received multivitamins</w:t>
            </w:r>
          </w:p>
        </w:tc>
        <w:tc>
          <w:tcPr>
            <w:tcW w:w="1913" w:type="dxa"/>
            <w:tcBorders>
              <w:top w:val="single" w:sz="4" w:space="0" w:color="auto"/>
              <w:left w:val="single" w:sz="4" w:space="0" w:color="auto"/>
              <w:bottom w:val="single" w:sz="4" w:space="0" w:color="auto"/>
              <w:right w:val="single" w:sz="4" w:space="0" w:color="auto"/>
            </w:tcBorders>
          </w:tcPr>
          <w:p w14:paraId="1B1CFDB6" w14:textId="77777777" w:rsidR="00DF2BB6" w:rsidRPr="00C70209" w:rsidRDefault="00DF2BB6" w:rsidP="003131E2">
            <w:pPr>
              <w:pStyle w:val="Tabletext"/>
            </w:pPr>
            <w:r w:rsidRPr="00C70209">
              <w:t>Laboratory measures (anaemia, ID)</w:t>
            </w:r>
          </w:p>
        </w:tc>
      </w:tr>
      <w:tr w:rsidR="00DF2BB6" w:rsidRPr="00C70209" w14:paraId="2EDBC46D" w14:textId="77777777" w:rsidTr="003131E2">
        <w:tc>
          <w:tcPr>
            <w:tcW w:w="1346" w:type="dxa"/>
            <w:tcBorders>
              <w:top w:val="single" w:sz="4" w:space="0" w:color="auto"/>
              <w:left w:val="single" w:sz="4" w:space="0" w:color="auto"/>
              <w:bottom w:val="single" w:sz="4" w:space="0" w:color="auto"/>
              <w:right w:val="single" w:sz="4" w:space="0" w:color="auto"/>
            </w:tcBorders>
          </w:tcPr>
          <w:p w14:paraId="5A7B5AC7" w14:textId="6D07F6E5" w:rsidR="00DF2BB6" w:rsidRPr="00C70209" w:rsidRDefault="00DF2BB6" w:rsidP="000E261C">
            <w:pPr>
              <w:pStyle w:val="Tabletext"/>
            </w:pPr>
            <w:r w:rsidRPr="00C70209">
              <w:t>Geltman (2004)</w:t>
            </w:r>
            <w:r w:rsidRPr="00C70209">
              <w:fldChar w:fldCharType="begin"/>
            </w:r>
            <w:r w:rsidR="000E261C">
              <w:instrText xml:space="preserve"> ADDIN EN.CITE &lt;EndNote&gt;&lt;Cite&gt;&lt;Author&gt;Geltman&lt;/Author&gt;&lt;Year&gt;2004&lt;/Year&gt;&lt;RecNum&gt;272&lt;/RecNum&gt;&lt;DisplayText&gt;&lt;style face="superscript"&gt;185&lt;/style&gt;&lt;/DisplayText&gt;&lt;record&gt;&lt;rec-number&gt;272&lt;/rec-number&gt;&lt;foreign-keys&gt;&lt;key app="EN" db-id="9edve2wadsavt5ewavaxtda4f2tavzvts9ee" timestamp="1427477847"&gt;272&lt;/key&gt;&lt;/foreign-keys&gt;&lt;ref-type name="Journal Article"&gt;17&lt;/ref-type&gt;&lt;contributors&gt;&lt;authors&gt;&lt;author&gt;Geltman, P.L&lt;/author&gt;&lt;author&gt;Meyers, A. F&lt;/author&gt;&lt;author&gt;Mehta, S. D&lt;/author&gt;&lt;author&gt;Brugnara, C&lt;/author&gt;&lt;author&gt;Villon, I&lt;/author&gt;&lt;author&gt;Wu, Y. A&lt;/author&gt;&lt;author&gt;Bauchner, H&lt;/author&gt;&lt;/authors&gt;&lt;/contributors&gt;&lt;titles&gt;&lt;title&gt;Daily multivitamins with iron to prevent anemia in high-risk infants: A randomized clinical trial&lt;/title&gt;&lt;secondary-title&gt;Pediatrics&lt;/secondary-title&gt;&lt;/titles&gt;&lt;periodical&gt;&lt;full-title&gt;Pediatrics&lt;/full-title&gt;&lt;/periodical&gt;&lt;pages&gt;86–93&lt;/pages&gt;&lt;volume&gt;114&lt;/volume&gt;&lt;number&gt;1&lt;/number&gt;&lt;dates&gt;&lt;year&gt;2004&lt;/year&gt;&lt;pub-dates&gt;&lt;date&gt;July&lt;/date&gt;&lt;/pub-dates&gt;&lt;/dates&gt;&lt;urls&gt;&lt;related-urls&gt;&lt;url&gt;http://www.ncbi.nlm.nih.gov/pubmed/15231912&lt;/url&gt;&lt;/related-urls&gt;&lt;/urls&gt;&lt;access-date&gt;13 April 2015&lt;/access-date&gt;&lt;/record&gt;&lt;/Cite&gt;&lt;/EndNote&gt;</w:instrText>
            </w:r>
            <w:r w:rsidRPr="00C70209">
              <w:fldChar w:fldCharType="separate"/>
            </w:r>
            <w:r w:rsidR="000E261C" w:rsidRPr="000E261C">
              <w:rPr>
                <w:noProof/>
                <w:vertAlign w:val="superscript"/>
              </w:rPr>
              <w:t>185</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495672E3"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14824C34" w14:textId="77777777" w:rsidR="00DF2BB6" w:rsidRPr="00C70209" w:rsidRDefault="00DF2BB6" w:rsidP="003131E2">
            <w:pPr>
              <w:pStyle w:val="Tabletext"/>
            </w:pPr>
            <w:r w:rsidRPr="00C70209">
              <w:t>Infants aged 5–7 months</w:t>
            </w:r>
          </w:p>
          <w:p w14:paraId="65B22348" w14:textId="77777777" w:rsidR="00DF2BB6" w:rsidRPr="00C70209" w:rsidRDefault="00DF2BB6" w:rsidP="003131E2">
            <w:pPr>
              <w:pStyle w:val="Tabletext"/>
            </w:pPr>
            <w:r w:rsidRPr="00C70209">
              <w:t>N=376</w:t>
            </w:r>
          </w:p>
        </w:tc>
        <w:tc>
          <w:tcPr>
            <w:tcW w:w="1913" w:type="dxa"/>
            <w:tcBorders>
              <w:top w:val="single" w:sz="4" w:space="0" w:color="auto"/>
              <w:left w:val="single" w:sz="4" w:space="0" w:color="auto"/>
              <w:bottom w:val="single" w:sz="4" w:space="0" w:color="auto"/>
              <w:right w:val="single" w:sz="4" w:space="0" w:color="auto"/>
            </w:tcBorders>
          </w:tcPr>
          <w:p w14:paraId="7E006A6D" w14:textId="55096E32" w:rsidR="00DF2BB6" w:rsidRPr="00C70209" w:rsidRDefault="00DF2BB6" w:rsidP="003131E2">
            <w:pPr>
              <w:pStyle w:val="Tabletext"/>
            </w:pPr>
            <w:r w:rsidRPr="00C70209">
              <w:t>Oral iron (10 mg) versus no iron for 3 months</w:t>
            </w:r>
          </w:p>
          <w:p w14:paraId="70FFDFAA" w14:textId="77777777" w:rsidR="00DF2BB6" w:rsidRPr="00C70209" w:rsidRDefault="00DF2BB6" w:rsidP="003131E2">
            <w:pPr>
              <w:pStyle w:val="Tabletextnote"/>
            </w:pPr>
            <w:r w:rsidRPr="00C70209">
              <w:t>*All infants received multivitamins</w:t>
            </w:r>
          </w:p>
        </w:tc>
        <w:tc>
          <w:tcPr>
            <w:tcW w:w="1913" w:type="dxa"/>
            <w:tcBorders>
              <w:top w:val="single" w:sz="4" w:space="0" w:color="auto"/>
              <w:left w:val="single" w:sz="4" w:space="0" w:color="auto"/>
              <w:bottom w:val="single" w:sz="4" w:space="0" w:color="auto"/>
              <w:right w:val="single" w:sz="4" w:space="0" w:color="auto"/>
            </w:tcBorders>
          </w:tcPr>
          <w:p w14:paraId="23347791" w14:textId="77777777" w:rsidR="00DF2BB6" w:rsidRPr="00C70209" w:rsidRDefault="00DF2BB6" w:rsidP="003131E2">
            <w:pPr>
              <w:pStyle w:val="Tabletext"/>
            </w:pPr>
            <w:r w:rsidRPr="00C70209">
              <w:t>Laboratory measures (Hb, ferritin)</w:t>
            </w:r>
          </w:p>
        </w:tc>
      </w:tr>
      <w:tr w:rsidR="00DF2BB6" w:rsidRPr="00C70209" w14:paraId="688ECC5C" w14:textId="77777777" w:rsidTr="003131E2">
        <w:tc>
          <w:tcPr>
            <w:tcW w:w="1346" w:type="dxa"/>
            <w:tcBorders>
              <w:top w:val="single" w:sz="4" w:space="0" w:color="auto"/>
              <w:left w:val="single" w:sz="4" w:space="0" w:color="auto"/>
              <w:bottom w:val="single" w:sz="4" w:space="0" w:color="auto"/>
              <w:right w:val="single" w:sz="4" w:space="0" w:color="auto"/>
            </w:tcBorders>
          </w:tcPr>
          <w:p w14:paraId="400B5FC4" w14:textId="1E8A0BE4" w:rsidR="00DF2BB6" w:rsidRPr="00C70209" w:rsidRDefault="00DF2BB6" w:rsidP="000E261C">
            <w:pPr>
              <w:pStyle w:val="Tabletext"/>
            </w:pPr>
            <w:r w:rsidRPr="00C70209">
              <w:t xml:space="preserve">Idjradinata </w:t>
            </w:r>
            <w:r w:rsidR="00C70209">
              <w:t>(</w:t>
            </w:r>
            <w:r w:rsidRPr="00C70209">
              <w:t>1993</w:t>
            </w:r>
            <w:r w:rsidR="00C70209">
              <w:t>)</w:t>
            </w:r>
            <w:r w:rsidRPr="00C70209">
              <w:fldChar w:fldCharType="begin"/>
            </w:r>
            <w:r w:rsidR="000E261C">
              <w:instrText xml:space="preserve"> ADDIN EN.CITE &lt;EndNote&gt;&lt;Cite&gt;&lt;Author&gt;Idjradinata&lt;/Author&gt;&lt;Year&gt;1993&lt;/Year&gt;&lt;RecNum&gt;277&lt;/RecNum&gt;&lt;DisplayText&gt;&lt;style face="superscript"&gt;186&lt;/style&gt;&lt;/DisplayText&gt;&lt;record&gt;&lt;rec-number&gt;277&lt;/rec-number&gt;&lt;foreign-keys&gt;&lt;key app="EN" db-id="9edve2wadsavt5ewavaxtda4f2tavzvts9ee" timestamp="1427477847"&gt;277&lt;/key&gt;&lt;/foreign-keys&gt;&lt;ref-type name="Journal Article"&gt;17&lt;/ref-type&gt;&lt;contributors&gt;&lt;authors&gt;&lt;author&gt;Idjradinata, P&lt;/author&gt;&lt;author&gt;Pollitt, E&lt;/author&gt;&lt;/authors&gt;&lt;/contributors&gt;&lt;titles&gt;&lt;title&gt;Reversal of developmental delays in iron-deficient anaemic infants treated with iron&lt;/title&gt;&lt;secondary-title&gt;Lancet&lt;/secondary-title&gt;&lt;/titles&gt;&lt;periodical&gt;&lt;full-title&gt;Lancet&lt;/full-title&gt;&lt;/periodical&gt;&lt;pages&gt;1–4&lt;/pages&gt;&lt;volume&gt;341&lt;/volume&gt;&lt;number&gt;8836&lt;/number&gt;&lt;dates&gt;&lt;year&gt;1993&lt;/year&gt;&lt;pub-dates&gt;&lt;date&gt;January&lt;/date&gt;&lt;/pub-dates&gt;&lt;/dates&gt;&lt;urls&gt;&lt;related-urls&gt;&lt;url&gt;http://www.ncbi.nlm.nih.gov/pubmed/7678046&lt;/url&gt;&lt;/related-urls&gt;&lt;/urls&gt;&lt;access-date&gt;13 April 2015&lt;/access-date&gt;&lt;/record&gt;&lt;/Cite&gt;&lt;/EndNote&gt;</w:instrText>
            </w:r>
            <w:r w:rsidRPr="00C70209">
              <w:fldChar w:fldCharType="separate"/>
            </w:r>
            <w:r w:rsidR="000E261C" w:rsidRPr="000E261C">
              <w:rPr>
                <w:noProof/>
                <w:vertAlign w:val="superscript"/>
              </w:rPr>
              <w:t>186</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F65B7B3"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C450B2B" w14:textId="77777777" w:rsidR="00DF2BB6" w:rsidRPr="00C70209" w:rsidRDefault="00DF2BB6" w:rsidP="003131E2">
            <w:pPr>
              <w:pStyle w:val="Tabletext"/>
            </w:pPr>
            <w:r w:rsidRPr="00C70209">
              <w:t>Infants aged 12–18 months</w:t>
            </w:r>
          </w:p>
          <w:p w14:paraId="0FCA52DB" w14:textId="77777777" w:rsidR="00DF2BB6" w:rsidRPr="00C70209" w:rsidRDefault="00DF2BB6" w:rsidP="003131E2">
            <w:pPr>
              <w:pStyle w:val="Tabletext"/>
            </w:pPr>
            <w:r w:rsidRPr="00C70209">
              <w:t>N=129</w:t>
            </w:r>
          </w:p>
        </w:tc>
        <w:tc>
          <w:tcPr>
            <w:tcW w:w="1913" w:type="dxa"/>
            <w:tcBorders>
              <w:top w:val="single" w:sz="4" w:space="0" w:color="auto"/>
              <w:left w:val="single" w:sz="4" w:space="0" w:color="auto"/>
              <w:bottom w:val="single" w:sz="4" w:space="0" w:color="auto"/>
              <w:right w:val="single" w:sz="4" w:space="0" w:color="auto"/>
            </w:tcBorders>
          </w:tcPr>
          <w:p w14:paraId="5FD9540E" w14:textId="65D556FE" w:rsidR="00DF2BB6" w:rsidRPr="00C70209" w:rsidRDefault="00DF2BB6" w:rsidP="003131E2">
            <w:pPr>
              <w:pStyle w:val="Tabletext"/>
            </w:pPr>
            <w:r w:rsidRPr="00C70209">
              <w:t>Oral iron (4 mg/kg) versus placebo for 4 months</w:t>
            </w:r>
          </w:p>
        </w:tc>
        <w:tc>
          <w:tcPr>
            <w:tcW w:w="1913" w:type="dxa"/>
            <w:tcBorders>
              <w:top w:val="single" w:sz="4" w:space="0" w:color="auto"/>
              <w:left w:val="single" w:sz="4" w:space="0" w:color="auto"/>
              <w:bottom w:val="single" w:sz="4" w:space="0" w:color="auto"/>
              <w:right w:val="single" w:sz="4" w:space="0" w:color="auto"/>
            </w:tcBorders>
          </w:tcPr>
          <w:p w14:paraId="2F7A7547" w14:textId="309ABEFB" w:rsidR="00DF2BB6" w:rsidRPr="00C70209" w:rsidRDefault="00DF2BB6" w:rsidP="003131E2">
            <w:pPr>
              <w:pStyle w:val="Tabletext"/>
            </w:pPr>
            <w:r w:rsidRPr="00C70209">
              <w:t>Functional and performance status</w:t>
            </w:r>
          </w:p>
          <w:p w14:paraId="07F1F69E" w14:textId="77777777" w:rsidR="00DF2BB6" w:rsidRPr="00C70209" w:rsidRDefault="00DF2BB6" w:rsidP="003131E2">
            <w:pPr>
              <w:pStyle w:val="Tabletext"/>
            </w:pPr>
            <w:r w:rsidRPr="00C70209">
              <w:t>Laboratory measures (Hb, ferritin)</w:t>
            </w:r>
          </w:p>
        </w:tc>
      </w:tr>
      <w:tr w:rsidR="00DF2BB6" w:rsidRPr="00C70209" w14:paraId="11928BF2" w14:textId="77777777" w:rsidTr="003131E2">
        <w:tc>
          <w:tcPr>
            <w:tcW w:w="1346" w:type="dxa"/>
            <w:tcBorders>
              <w:top w:val="single" w:sz="4" w:space="0" w:color="auto"/>
              <w:left w:val="single" w:sz="4" w:space="0" w:color="auto"/>
              <w:bottom w:val="single" w:sz="4" w:space="0" w:color="auto"/>
              <w:right w:val="single" w:sz="4" w:space="0" w:color="auto"/>
            </w:tcBorders>
          </w:tcPr>
          <w:p w14:paraId="4942D1C5" w14:textId="425E0E14" w:rsidR="00DF2BB6" w:rsidRPr="00C70209" w:rsidRDefault="00DF2BB6" w:rsidP="000E261C">
            <w:pPr>
              <w:pStyle w:val="Tabletext"/>
            </w:pPr>
            <w:r w:rsidRPr="00C70209">
              <w:t xml:space="preserve">Irigoyen </w:t>
            </w:r>
            <w:r w:rsidR="00C70209">
              <w:t>(</w:t>
            </w:r>
            <w:r w:rsidRPr="00C70209">
              <w:t>1991</w:t>
            </w:r>
            <w:r w:rsidR="00C70209">
              <w:t>)</w:t>
            </w:r>
            <w:r w:rsidRPr="00C70209">
              <w:fldChar w:fldCharType="begin"/>
            </w:r>
            <w:r w:rsidR="000E261C">
              <w:instrText xml:space="preserve"> ADDIN EN.CITE &lt;EndNote&gt;&lt;Cite&gt;&lt;Author&gt;Irigoyen&lt;/Author&gt;&lt;Year&gt;1991&lt;/Year&gt;&lt;RecNum&gt;278&lt;/RecNum&gt;&lt;DisplayText&gt;&lt;style face="superscript"&gt;187&lt;/style&gt;&lt;/DisplayText&gt;&lt;record&gt;&lt;rec-number&gt;278&lt;/rec-number&gt;&lt;foreign-keys&gt;&lt;key app="EN" db-id="9edve2wadsavt5ewavaxtda4f2tavzvts9ee" timestamp="1427477847"&gt;278&lt;/key&gt;&lt;/foreign-keys&gt;&lt;ref-type name="Journal Article"&gt;17&lt;/ref-type&gt;&lt;contributors&gt;&lt;authors&gt;&lt;author&gt;Irigoyen, M&lt;/author&gt;&lt;author&gt;Davidson, L. L&lt;/author&gt;&lt;author&gt;Carriero, D&lt;/author&gt;&lt;author&gt;Seaman, C.&lt;/author&gt;&lt;/authors&gt;&lt;/contributors&gt;&lt;titles&gt;&lt;title&gt;Randomized, placebo-controlled trial of iron supplementation in infants with low hemoglobin levels fed iron-fortified formula&lt;/title&gt;&lt;secondary-title&gt;Pediatrics&lt;/secondary-title&gt;&lt;/titles&gt;&lt;periodical&gt;&lt;full-title&gt;Pediatrics&lt;/full-title&gt;&lt;/periodical&gt;&lt;pages&gt;320–326&lt;/pages&gt;&lt;volume&gt;88&lt;/volume&gt;&lt;number&gt;2&lt;/number&gt;&lt;dates&gt;&lt;year&gt;1991&lt;/year&gt;&lt;pub-dates&gt;&lt;date&gt;August&lt;/date&gt;&lt;/pub-dates&gt;&lt;/dates&gt;&lt;urls&gt;&lt;related-urls&gt;&lt;url&gt;http://www.ncbi.nlm.nih.gov/pubmed/1861932&lt;/url&gt;&lt;/related-urls&gt;&lt;/urls&gt;&lt;access-date&gt;13 April 2015&lt;/access-date&gt;&lt;/record&gt;&lt;/Cite&gt;&lt;/EndNote&gt;</w:instrText>
            </w:r>
            <w:r w:rsidRPr="00C70209">
              <w:fldChar w:fldCharType="separate"/>
            </w:r>
            <w:r w:rsidR="000E261C" w:rsidRPr="000E261C">
              <w:rPr>
                <w:noProof/>
                <w:vertAlign w:val="superscript"/>
              </w:rPr>
              <w:t>187</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23763F12"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0A5E5A7A" w14:textId="77777777" w:rsidR="00DF2BB6" w:rsidRPr="00C70209" w:rsidRDefault="00DF2BB6" w:rsidP="003131E2">
            <w:pPr>
              <w:pStyle w:val="Tabletext"/>
            </w:pPr>
            <w:r w:rsidRPr="00C70209">
              <w:t>Infants aged 6 months</w:t>
            </w:r>
          </w:p>
          <w:p w14:paraId="60C1B1FE" w14:textId="77777777" w:rsidR="00DF2BB6" w:rsidRPr="00C70209" w:rsidRDefault="00DF2BB6" w:rsidP="003131E2">
            <w:pPr>
              <w:pStyle w:val="Tabletext"/>
            </w:pPr>
            <w:r w:rsidRPr="00C70209">
              <w:t>N=334</w:t>
            </w:r>
          </w:p>
        </w:tc>
        <w:tc>
          <w:tcPr>
            <w:tcW w:w="1913" w:type="dxa"/>
            <w:tcBorders>
              <w:top w:val="single" w:sz="4" w:space="0" w:color="auto"/>
              <w:left w:val="single" w:sz="4" w:space="0" w:color="auto"/>
              <w:bottom w:val="single" w:sz="4" w:space="0" w:color="auto"/>
              <w:right w:val="single" w:sz="4" w:space="0" w:color="auto"/>
            </w:tcBorders>
          </w:tcPr>
          <w:p w14:paraId="01D6358B" w14:textId="44773E84" w:rsidR="00DF2BB6" w:rsidRPr="00C70209" w:rsidRDefault="00DF2BB6" w:rsidP="003131E2">
            <w:pPr>
              <w:pStyle w:val="Tabletext"/>
            </w:pPr>
            <w:r w:rsidRPr="00C70209">
              <w:t>Oral iron (3 or 6 mg/kg) versus placebo for 3 months</w:t>
            </w:r>
          </w:p>
        </w:tc>
        <w:tc>
          <w:tcPr>
            <w:tcW w:w="1913" w:type="dxa"/>
            <w:tcBorders>
              <w:top w:val="single" w:sz="4" w:space="0" w:color="auto"/>
              <w:left w:val="single" w:sz="4" w:space="0" w:color="auto"/>
              <w:bottom w:val="single" w:sz="4" w:space="0" w:color="auto"/>
              <w:right w:val="single" w:sz="4" w:space="0" w:color="auto"/>
            </w:tcBorders>
          </w:tcPr>
          <w:p w14:paraId="11D0C7ED" w14:textId="77777777" w:rsidR="00DF2BB6" w:rsidRPr="00C70209" w:rsidRDefault="00DF2BB6" w:rsidP="003131E2">
            <w:pPr>
              <w:pStyle w:val="Tabletext"/>
            </w:pPr>
            <w:r w:rsidRPr="00C70209">
              <w:t>No relevant outcomes for this review</w:t>
            </w:r>
          </w:p>
        </w:tc>
      </w:tr>
      <w:tr w:rsidR="00DF2BB6" w:rsidRPr="00C70209" w14:paraId="2D7B6DC5" w14:textId="77777777" w:rsidTr="003131E2">
        <w:tc>
          <w:tcPr>
            <w:tcW w:w="1346" w:type="dxa"/>
            <w:tcBorders>
              <w:top w:val="single" w:sz="4" w:space="0" w:color="auto"/>
              <w:left w:val="single" w:sz="4" w:space="0" w:color="auto"/>
              <w:bottom w:val="single" w:sz="4" w:space="0" w:color="auto"/>
              <w:right w:val="single" w:sz="4" w:space="0" w:color="auto"/>
            </w:tcBorders>
          </w:tcPr>
          <w:p w14:paraId="3E0F79E9" w14:textId="336EBAFA" w:rsidR="00DF2BB6" w:rsidRPr="00C70209" w:rsidRDefault="00DF2BB6" w:rsidP="000E261C">
            <w:pPr>
              <w:pStyle w:val="Tabletext"/>
            </w:pPr>
            <w:r w:rsidRPr="00C70209">
              <w:t xml:space="preserve">Lind </w:t>
            </w:r>
            <w:r w:rsidR="00C70209">
              <w:t>(</w:t>
            </w:r>
            <w:r w:rsidRPr="00C70209">
              <w:t>2003</w:t>
            </w:r>
            <w:r w:rsidR="00C70209">
              <w:t>)</w:t>
            </w:r>
            <w:r w:rsidRPr="00C70209">
              <w:fldChar w:fldCharType="begin"/>
            </w:r>
            <w:r w:rsidR="000E261C">
              <w:instrText xml:space="preserve"> ADDIN EN.CITE &lt;EndNote&gt;&lt;Cite&gt;&lt;Author&gt;Lind&lt;/Author&gt;&lt;Year&gt;2003&lt;/Year&gt;&lt;RecNum&gt;284&lt;/RecNum&gt;&lt;DisplayText&gt;&lt;style face="superscript"&gt;188&lt;/style&gt;&lt;/DisplayText&gt;&lt;record&gt;&lt;rec-number&gt;284&lt;/rec-number&gt;&lt;foreign-keys&gt;&lt;key app="EN" db-id="9edve2wadsavt5ewavaxtda4f2tavzvts9ee" timestamp="1427477847"&gt;284&lt;/key&gt;&lt;/foreign-keys&gt;&lt;ref-type name="Journal Article"&gt;17&lt;/ref-type&gt;&lt;contributors&gt;&lt;authors&gt;&lt;author&gt;Lind, T&lt;/author&gt;&lt;author&gt;Lonnerdal, B&lt;/author&gt;&lt;author&gt;Stenlund, H&lt;/author&gt;&lt;author&gt;Ismail, D&lt;/author&gt;&lt;author&gt;Seswandhana, R&lt;/author&gt;&lt;author&gt;Ekstrom, E. C&lt;/author&gt;&lt;author&gt;Persson, Lars-Åke&lt;/author&gt;&lt;/authors&gt;&lt;/contributors&gt;&lt;titles&gt;&lt;title&gt;A community-based randomized controlled trial of iron and zinc supplementation in Indonesian infants: interactions between iron and zinc&lt;/title&gt;&lt;secondary-title&gt;American Journal of Clinical Nutrition&lt;/secondary-title&gt;&lt;/titles&gt;&lt;periodical&gt;&lt;full-title&gt;American Journal of Clinical Nutrition&lt;/full-title&gt;&lt;/periodical&gt;&lt;pages&gt;883–890&lt;/pages&gt;&lt;volume&gt;77&lt;/volume&gt;&lt;number&gt;4&lt;/number&gt;&lt;dates&gt;&lt;year&gt;2003&lt;/year&gt;&lt;pub-dates&gt;&lt;date&gt;April&lt;/date&gt;&lt;/pub-dates&gt;&lt;/dates&gt;&lt;urls&gt;&lt;related-urls&gt;&lt;url&gt;http://ajcn.nutrition.org/content/77/4/883.abstract&lt;/url&gt;&lt;/related-urls&gt;&lt;/urls&gt;&lt;access-date&gt;13 April 2015&lt;/access-date&gt;&lt;/record&gt;&lt;/Cite&gt;&lt;/EndNote&gt;</w:instrText>
            </w:r>
            <w:r w:rsidRPr="00C70209">
              <w:fldChar w:fldCharType="separate"/>
            </w:r>
            <w:r w:rsidR="000E261C" w:rsidRPr="000E261C">
              <w:rPr>
                <w:noProof/>
                <w:vertAlign w:val="superscript"/>
              </w:rPr>
              <w:t>188</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72C4C5EB"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01E9C641" w14:textId="77777777" w:rsidR="00DF2BB6" w:rsidRPr="00C70209" w:rsidRDefault="00DF2BB6" w:rsidP="003131E2">
            <w:pPr>
              <w:pStyle w:val="Tabletext"/>
            </w:pPr>
            <w:r w:rsidRPr="00C70209">
              <w:t>Infants aged 6 months</w:t>
            </w:r>
          </w:p>
          <w:p w14:paraId="00676516" w14:textId="77777777" w:rsidR="00DF2BB6" w:rsidRPr="00C70209" w:rsidRDefault="00DF2BB6" w:rsidP="003131E2">
            <w:pPr>
              <w:pStyle w:val="Tabletext"/>
            </w:pPr>
            <w:r w:rsidRPr="00C70209">
              <w:t>N=680</w:t>
            </w:r>
          </w:p>
        </w:tc>
        <w:tc>
          <w:tcPr>
            <w:tcW w:w="1913" w:type="dxa"/>
            <w:tcBorders>
              <w:top w:val="single" w:sz="4" w:space="0" w:color="auto"/>
              <w:left w:val="single" w:sz="4" w:space="0" w:color="auto"/>
              <w:bottom w:val="single" w:sz="4" w:space="0" w:color="auto"/>
              <w:right w:val="single" w:sz="4" w:space="0" w:color="auto"/>
            </w:tcBorders>
          </w:tcPr>
          <w:p w14:paraId="199DBCB0" w14:textId="2DA62B8A" w:rsidR="00DF2BB6" w:rsidRPr="00C70209" w:rsidRDefault="00DF2BB6" w:rsidP="003131E2">
            <w:pPr>
              <w:pStyle w:val="Tabletext"/>
            </w:pPr>
            <w:r w:rsidRPr="00C70209">
              <w:t>Oral iron (10 mg) ± zinc (10 mg) versus no iron ± zinc for 6 months</w:t>
            </w:r>
          </w:p>
          <w:p w14:paraId="535C5F2F" w14:textId="77777777" w:rsidR="00DF2BB6" w:rsidRPr="00C70209" w:rsidRDefault="00DF2BB6" w:rsidP="003131E2">
            <w:pPr>
              <w:pStyle w:val="Tabletextnote"/>
            </w:pPr>
            <w:r w:rsidRPr="00C70209">
              <w:t xml:space="preserve">*All infants received vitamin C </w:t>
            </w:r>
          </w:p>
        </w:tc>
        <w:tc>
          <w:tcPr>
            <w:tcW w:w="1913" w:type="dxa"/>
            <w:tcBorders>
              <w:top w:val="single" w:sz="4" w:space="0" w:color="auto"/>
              <w:left w:val="single" w:sz="4" w:space="0" w:color="auto"/>
              <w:bottom w:val="single" w:sz="4" w:space="0" w:color="auto"/>
              <w:right w:val="single" w:sz="4" w:space="0" w:color="auto"/>
            </w:tcBorders>
          </w:tcPr>
          <w:p w14:paraId="19BC60F3" w14:textId="3B9D6053" w:rsidR="00DF2BB6" w:rsidRPr="00C70209" w:rsidRDefault="00DF2BB6" w:rsidP="003131E2">
            <w:pPr>
              <w:pStyle w:val="Tabletext"/>
            </w:pPr>
            <w:r w:rsidRPr="00C70209">
              <w:t>Functional and performance status (Bayley’s MDI, PDI)</w:t>
            </w:r>
          </w:p>
          <w:p w14:paraId="6ADFF9B4" w14:textId="77777777" w:rsidR="00DF2BB6" w:rsidRPr="00C70209" w:rsidRDefault="00DF2BB6" w:rsidP="003131E2">
            <w:pPr>
              <w:pStyle w:val="Tabletext"/>
            </w:pPr>
            <w:r w:rsidRPr="00C70209">
              <w:t>Laboratory measures (Hb, ferritin)</w:t>
            </w:r>
          </w:p>
        </w:tc>
      </w:tr>
      <w:tr w:rsidR="00DF2BB6" w:rsidRPr="00C70209" w14:paraId="2712CFAB" w14:textId="77777777" w:rsidTr="003131E2">
        <w:tc>
          <w:tcPr>
            <w:tcW w:w="1346" w:type="dxa"/>
            <w:tcBorders>
              <w:top w:val="single" w:sz="4" w:space="0" w:color="auto"/>
              <w:left w:val="single" w:sz="4" w:space="0" w:color="auto"/>
              <w:bottom w:val="single" w:sz="4" w:space="0" w:color="auto"/>
              <w:right w:val="single" w:sz="4" w:space="0" w:color="auto"/>
            </w:tcBorders>
          </w:tcPr>
          <w:p w14:paraId="732EF04F" w14:textId="3856563C" w:rsidR="00DF2BB6" w:rsidRPr="00C70209" w:rsidRDefault="00DF2BB6" w:rsidP="000E261C">
            <w:pPr>
              <w:pStyle w:val="Tabletext"/>
            </w:pPr>
            <w:r w:rsidRPr="00C70209">
              <w:t xml:space="preserve">Lozoff </w:t>
            </w:r>
            <w:r w:rsidR="00C70209">
              <w:t>(</w:t>
            </w:r>
            <w:r w:rsidRPr="00C70209">
              <w:t>1982</w:t>
            </w:r>
            <w:r w:rsidR="00C70209">
              <w:t>)</w:t>
            </w:r>
            <w:r w:rsidRPr="00C70209">
              <w:fldChar w:fldCharType="begin"/>
            </w:r>
            <w:r w:rsidR="000E261C">
              <w:instrText xml:space="preserve"> ADDIN EN.CITE &lt;EndNote&gt;&lt;Cite&gt;&lt;Author&gt;Lozoff&lt;/Author&gt;&lt;Year&gt;1982&lt;/Year&gt;&lt;RecNum&gt;285&lt;/RecNum&gt;&lt;DisplayText&gt;&lt;style face="superscript"&gt;189&lt;/style&gt;&lt;/DisplayText&gt;&lt;record&gt;&lt;rec-number&gt;285&lt;/rec-number&gt;&lt;foreign-keys&gt;&lt;key app="EN" db-id="9edve2wadsavt5ewavaxtda4f2tavzvts9ee" timestamp="1427477847"&gt;285&lt;/key&gt;&lt;/foreign-keys&gt;&lt;ref-type name="Journal Article"&gt;17&lt;/ref-type&gt;&lt;contributors&gt;&lt;authors&gt;&lt;author&gt;Lozoff, B&lt;/author&gt;&lt;author&gt;Brittenham, G. M&lt;/author&gt;&lt;author&gt;Viteri, F. E&lt;/author&gt;&lt;author&gt;Wolf, A. W&lt;/author&gt;&lt;author&gt;Urrutia, J. J&lt;/author&gt;&lt;/authors&gt;&lt;/contributors&gt;&lt;titles&gt;&lt;title&gt;The effects of short-term oral iron therapy on developmental deficits in iron-deficient anemic infants&lt;/title&gt;&lt;secondary-title&gt;Journal of Pediatrics&lt;/secondary-title&gt;&lt;/titles&gt;&lt;periodical&gt;&lt;full-title&gt;Journal of Pediatrics&lt;/full-title&gt;&lt;/periodical&gt;&lt;pages&gt;351–357&lt;/pages&gt;&lt;volume&gt;100&lt;/volume&gt;&lt;number&gt;3&lt;/number&gt;&lt;dates&gt;&lt;year&gt;1982&lt;/year&gt;&lt;pub-dates&gt;&lt;date&gt;March&lt;/date&gt;&lt;/pub-dates&gt;&lt;/dates&gt;&lt;urls&gt;&lt;related-urls&gt;&lt;url&gt;http://www.ncbi.nlm.nih.gov/pubmed/6174719&lt;/url&gt;&lt;/related-urls&gt;&lt;/urls&gt;&lt;access-date&gt;13 April 2015&lt;/access-date&gt;&lt;/record&gt;&lt;/Cite&gt;&lt;/EndNote&gt;</w:instrText>
            </w:r>
            <w:r w:rsidRPr="00C70209">
              <w:fldChar w:fldCharType="separate"/>
            </w:r>
            <w:r w:rsidR="000E261C" w:rsidRPr="000E261C">
              <w:rPr>
                <w:noProof/>
                <w:vertAlign w:val="superscript"/>
              </w:rPr>
              <w:t>189</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6AC60D6B"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AFDB27D" w14:textId="77777777" w:rsidR="00DF2BB6" w:rsidRPr="00C70209" w:rsidRDefault="00DF2BB6" w:rsidP="003131E2">
            <w:pPr>
              <w:pStyle w:val="Tabletext"/>
            </w:pPr>
            <w:r w:rsidRPr="00C70209">
              <w:t>Infants aged 6–24 months</w:t>
            </w:r>
          </w:p>
          <w:p w14:paraId="01B53F8E" w14:textId="77777777" w:rsidR="00DF2BB6" w:rsidRPr="00C70209" w:rsidRDefault="00DF2BB6" w:rsidP="003131E2">
            <w:pPr>
              <w:pStyle w:val="Tabletext"/>
            </w:pPr>
            <w:r w:rsidRPr="00C70209">
              <w:t>N=68</w:t>
            </w:r>
          </w:p>
        </w:tc>
        <w:tc>
          <w:tcPr>
            <w:tcW w:w="1913" w:type="dxa"/>
            <w:tcBorders>
              <w:top w:val="single" w:sz="4" w:space="0" w:color="auto"/>
              <w:left w:val="single" w:sz="4" w:space="0" w:color="auto"/>
              <w:bottom w:val="single" w:sz="4" w:space="0" w:color="auto"/>
              <w:right w:val="single" w:sz="4" w:space="0" w:color="auto"/>
            </w:tcBorders>
          </w:tcPr>
          <w:p w14:paraId="2153CB68" w14:textId="5AE121F3" w:rsidR="00DF2BB6" w:rsidRPr="00C70209" w:rsidRDefault="00DF2BB6" w:rsidP="003131E2">
            <w:pPr>
              <w:pStyle w:val="Tabletext"/>
            </w:pPr>
            <w:r w:rsidRPr="00C70209">
              <w:t>Oral iron (5 mg/kg) versus placebo for 1 week</w:t>
            </w:r>
          </w:p>
        </w:tc>
        <w:tc>
          <w:tcPr>
            <w:tcW w:w="1913" w:type="dxa"/>
            <w:tcBorders>
              <w:top w:val="single" w:sz="4" w:space="0" w:color="auto"/>
              <w:left w:val="single" w:sz="4" w:space="0" w:color="auto"/>
              <w:bottom w:val="single" w:sz="4" w:space="0" w:color="auto"/>
              <w:right w:val="single" w:sz="4" w:space="0" w:color="auto"/>
            </w:tcBorders>
          </w:tcPr>
          <w:p w14:paraId="26AF1DB1" w14:textId="77777777" w:rsidR="00DF2BB6" w:rsidRPr="00C70209" w:rsidRDefault="00DF2BB6" w:rsidP="003131E2">
            <w:pPr>
              <w:pStyle w:val="Tabletext"/>
            </w:pPr>
            <w:r w:rsidRPr="00C70209">
              <w:t xml:space="preserve">Functional and performance status </w:t>
            </w:r>
          </w:p>
        </w:tc>
      </w:tr>
      <w:tr w:rsidR="00DF2BB6" w:rsidRPr="00C70209" w14:paraId="60556495" w14:textId="77777777" w:rsidTr="003131E2">
        <w:tc>
          <w:tcPr>
            <w:tcW w:w="1346" w:type="dxa"/>
            <w:tcBorders>
              <w:top w:val="single" w:sz="4" w:space="0" w:color="auto"/>
              <w:left w:val="single" w:sz="4" w:space="0" w:color="auto"/>
              <w:bottom w:val="single" w:sz="4" w:space="0" w:color="auto"/>
              <w:right w:val="single" w:sz="4" w:space="0" w:color="auto"/>
            </w:tcBorders>
          </w:tcPr>
          <w:p w14:paraId="17B587B9" w14:textId="2BBA90B1" w:rsidR="00DF2BB6" w:rsidRPr="00C70209" w:rsidRDefault="00DF2BB6" w:rsidP="000E261C">
            <w:pPr>
              <w:pStyle w:val="Tabletext"/>
            </w:pPr>
            <w:r w:rsidRPr="00C70209">
              <w:t xml:space="preserve">Lozoff </w:t>
            </w:r>
            <w:r w:rsidR="00C70209">
              <w:t>(</w:t>
            </w:r>
            <w:r w:rsidRPr="00C70209">
              <w:t>1996</w:t>
            </w:r>
            <w:r w:rsidR="00C70209">
              <w:t>)</w:t>
            </w:r>
            <w:r w:rsidRPr="00C70209">
              <w:fldChar w:fldCharType="begin"/>
            </w:r>
            <w:r w:rsidR="000E261C">
              <w:instrText xml:space="preserve"> ADDIN EN.CITE &lt;EndNote&gt;&lt;Cite&gt;&lt;Author&gt;Lozoff&lt;/Author&gt;&lt;Year&gt;1996&lt;/Year&gt;&lt;RecNum&gt;286&lt;/RecNum&gt;&lt;DisplayText&gt;&lt;style face="superscript"&gt;190&lt;/style&gt;&lt;/DisplayText&gt;&lt;record&gt;&lt;rec-number&gt;286&lt;/rec-number&gt;&lt;foreign-keys&gt;&lt;key app="EN" db-id="9edve2wadsavt5ewavaxtda4f2tavzvts9ee" timestamp="1427477847"&gt;286&lt;/key&gt;&lt;/foreign-keys&gt;&lt;ref-type name="Journal Article"&gt;17&lt;/ref-type&gt;&lt;contributors&gt;&lt;authors&gt;&lt;author&gt;Lozoff, B&lt;/author&gt;&lt;author&gt;Wolf, A. W&lt;/author&gt;&lt;author&gt;Jimenez, E&lt;/author&gt;&lt;/authors&gt;&lt;/contributors&gt;&lt;titles&gt;&lt;title&gt;Iron-deficiency anemia and infant development: effects of extended oral iron therapy&lt;/title&gt;&lt;secondary-title&gt;Journal of Pediatrics&lt;/secondary-title&gt;&lt;/titles&gt;&lt;periodical&gt;&lt;full-title&gt;Journal of Pediatrics&lt;/full-title&gt;&lt;/periodical&gt;&lt;pages&gt;382–389&lt;/pages&gt;&lt;volume&gt;129&lt;/volume&gt;&lt;number&gt;3&lt;/number&gt;&lt;dates&gt;&lt;year&gt;1996&lt;/year&gt;&lt;pub-dates&gt;&lt;date&gt;September&lt;/date&gt;&lt;/pub-dates&gt;&lt;/dates&gt;&lt;urls&gt;&lt;related-urls&gt;&lt;url&gt;http://www.ncbi.nlm.nih.gov/pubmed/8804327&lt;/url&gt;&lt;/related-urls&gt;&lt;/urls&gt;&lt;access-date&gt;13 April 2015&lt;/access-date&gt;&lt;/record&gt;&lt;/Cite&gt;&lt;/EndNote&gt;</w:instrText>
            </w:r>
            <w:r w:rsidRPr="00C70209">
              <w:fldChar w:fldCharType="separate"/>
            </w:r>
            <w:r w:rsidR="000E261C" w:rsidRPr="000E261C">
              <w:rPr>
                <w:noProof/>
                <w:vertAlign w:val="superscript"/>
              </w:rPr>
              <w:t>190</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2A248B51"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5701645D" w14:textId="77777777" w:rsidR="00DF2BB6" w:rsidRPr="00C70209" w:rsidRDefault="00DF2BB6" w:rsidP="003131E2">
            <w:pPr>
              <w:pStyle w:val="Tabletext"/>
            </w:pPr>
            <w:r w:rsidRPr="00C70209">
              <w:t>Infants aged 12–13 months</w:t>
            </w:r>
          </w:p>
          <w:p w14:paraId="6B7417A1" w14:textId="77777777" w:rsidR="00DF2BB6" w:rsidRPr="00C70209" w:rsidRDefault="00DF2BB6" w:rsidP="003131E2">
            <w:pPr>
              <w:pStyle w:val="Tabletext"/>
            </w:pPr>
            <w:r w:rsidRPr="00C70209">
              <w:t>N=50</w:t>
            </w:r>
          </w:p>
        </w:tc>
        <w:tc>
          <w:tcPr>
            <w:tcW w:w="1913" w:type="dxa"/>
            <w:tcBorders>
              <w:top w:val="single" w:sz="4" w:space="0" w:color="auto"/>
              <w:left w:val="single" w:sz="4" w:space="0" w:color="auto"/>
              <w:bottom w:val="single" w:sz="4" w:space="0" w:color="auto"/>
              <w:right w:val="single" w:sz="4" w:space="0" w:color="auto"/>
            </w:tcBorders>
          </w:tcPr>
          <w:p w14:paraId="5FBB5F24" w14:textId="09E058CC" w:rsidR="00DF2BB6" w:rsidRPr="00C70209" w:rsidRDefault="00DF2BB6" w:rsidP="003131E2">
            <w:pPr>
              <w:pStyle w:val="Tabletext"/>
            </w:pPr>
            <w:r w:rsidRPr="00C70209">
              <w:t>Oral iron (6 mg/kg) versus placebo for 6 months</w:t>
            </w:r>
          </w:p>
        </w:tc>
        <w:tc>
          <w:tcPr>
            <w:tcW w:w="1913" w:type="dxa"/>
            <w:tcBorders>
              <w:top w:val="single" w:sz="4" w:space="0" w:color="auto"/>
              <w:left w:val="single" w:sz="4" w:space="0" w:color="auto"/>
              <w:bottom w:val="single" w:sz="4" w:space="0" w:color="auto"/>
              <w:right w:val="single" w:sz="4" w:space="0" w:color="auto"/>
            </w:tcBorders>
          </w:tcPr>
          <w:p w14:paraId="323DD866" w14:textId="1F853263" w:rsidR="00DF2BB6" w:rsidRPr="00C70209" w:rsidRDefault="00DF2BB6" w:rsidP="003131E2">
            <w:pPr>
              <w:pStyle w:val="Tabletext"/>
            </w:pPr>
            <w:r w:rsidRPr="00C70209">
              <w:t>Functional and performance status</w:t>
            </w:r>
          </w:p>
          <w:p w14:paraId="09A37F40" w14:textId="77777777" w:rsidR="00DF2BB6" w:rsidRPr="00C70209" w:rsidRDefault="00DF2BB6" w:rsidP="003131E2">
            <w:pPr>
              <w:pStyle w:val="Tabletext"/>
            </w:pPr>
            <w:r w:rsidRPr="00C70209">
              <w:t>(data not usable)</w:t>
            </w:r>
          </w:p>
        </w:tc>
      </w:tr>
      <w:tr w:rsidR="00DF2BB6" w:rsidRPr="00C70209" w14:paraId="05EED6F5" w14:textId="77777777" w:rsidTr="003131E2">
        <w:tc>
          <w:tcPr>
            <w:tcW w:w="1346" w:type="dxa"/>
            <w:tcBorders>
              <w:top w:val="single" w:sz="4" w:space="0" w:color="auto"/>
              <w:left w:val="single" w:sz="4" w:space="0" w:color="auto"/>
              <w:bottom w:val="single" w:sz="4" w:space="0" w:color="auto"/>
              <w:right w:val="single" w:sz="4" w:space="0" w:color="auto"/>
            </w:tcBorders>
          </w:tcPr>
          <w:p w14:paraId="47009A05" w14:textId="263133E4" w:rsidR="00DF2BB6" w:rsidRPr="00C70209" w:rsidRDefault="00DF2BB6" w:rsidP="000E261C">
            <w:pPr>
              <w:pStyle w:val="Tabletext"/>
            </w:pPr>
            <w:r w:rsidRPr="00C70209">
              <w:t xml:space="preserve">Majumdar </w:t>
            </w:r>
            <w:r w:rsidR="00C70209">
              <w:t>(</w:t>
            </w:r>
            <w:r w:rsidRPr="00C70209">
              <w:t>2003</w:t>
            </w:r>
            <w:r w:rsidR="00C70209">
              <w:t>)</w:t>
            </w:r>
            <w:r w:rsidRPr="00C70209">
              <w:fldChar w:fldCharType="begin"/>
            </w:r>
            <w:r w:rsidR="000E261C">
              <w:instrText xml:space="preserve"> ADDIN EN.CITE &lt;EndNote&gt;&lt;Cite&gt;&lt;Author&gt;Majumdar&lt;/Author&gt;&lt;Year&gt;2003&lt;/Year&gt;&lt;RecNum&gt;289&lt;/RecNum&gt;&lt;DisplayText&gt;&lt;style face="superscript"&gt;191&lt;/style&gt;&lt;/DisplayText&gt;&lt;record&gt;&lt;rec-number&gt;289&lt;/rec-number&gt;&lt;foreign-keys&gt;&lt;key app="EN" db-id="9edve2wadsavt5ewavaxtda4f2tavzvts9ee" timestamp="1427477847"&gt;289&lt;/key&gt;&lt;/foreign-keys&gt;&lt;ref-type name="Journal Article"&gt;17&lt;/ref-type&gt;&lt;contributors&gt;&lt;authors&gt;&lt;author&gt;Majumdar, I&lt;/author&gt;&lt;author&gt;Paul, P&lt;/author&gt;&lt;author&gt;Talib, V. H&lt;/author&gt;&lt;author&gt;Ranga, S&lt;/author&gt;&lt;/authors&gt;&lt;/contributors&gt;&lt;titles&gt;&lt;title&gt;The effect of iron therapy on the growth of iron-replete and iron-deplete children&lt;/title&gt;&lt;secondary-title&gt;Journal of Tropical Pediatrics&lt;/secondary-title&gt;&lt;/titles&gt;&lt;periodical&gt;&lt;full-title&gt;Journal of Tropical Pediatrics&lt;/full-title&gt;&lt;/periodical&gt;&lt;pages&gt;84–88&lt;/pages&gt;&lt;volume&gt;49&lt;/volume&gt;&lt;number&gt;2&lt;/number&gt;&lt;dates&gt;&lt;year&gt;2003&lt;/year&gt;&lt;pub-dates&gt;&lt;date&gt;April&lt;/date&gt;&lt;/pub-dates&gt;&lt;/dates&gt;&lt;urls&gt;&lt;related-urls&gt;&lt;url&gt;http://www.ncbi.nlm.nih.gov/pubmed/12729289&lt;/url&gt;&lt;/related-urls&gt;&lt;/urls&gt;&lt;access-date&gt;13 April 2015&lt;/access-date&gt;&lt;/record&gt;&lt;/Cite&gt;&lt;/EndNote&gt;</w:instrText>
            </w:r>
            <w:r w:rsidRPr="00C70209">
              <w:fldChar w:fldCharType="separate"/>
            </w:r>
            <w:r w:rsidR="000E261C" w:rsidRPr="000E261C">
              <w:rPr>
                <w:noProof/>
                <w:vertAlign w:val="superscript"/>
              </w:rPr>
              <w:t>191</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7D218F40"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0B817780" w14:textId="77777777" w:rsidR="00DF2BB6" w:rsidRPr="00C70209" w:rsidRDefault="00DF2BB6" w:rsidP="003131E2">
            <w:pPr>
              <w:pStyle w:val="Tabletext"/>
            </w:pPr>
            <w:r w:rsidRPr="00C70209">
              <w:t>Infants aged 6–24 months</w:t>
            </w:r>
          </w:p>
          <w:p w14:paraId="00D216B0" w14:textId="77777777" w:rsidR="00DF2BB6" w:rsidRPr="00C70209" w:rsidRDefault="00DF2BB6" w:rsidP="003131E2">
            <w:pPr>
              <w:pStyle w:val="Tabletext"/>
            </w:pPr>
            <w:r w:rsidRPr="00C70209">
              <w:t>N=126</w:t>
            </w:r>
          </w:p>
        </w:tc>
        <w:tc>
          <w:tcPr>
            <w:tcW w:w="1913" w:type="dxa"/>
            <w:tcBorders>
              <w:top w:val="single" w:sz="4" w:space="0" w:color="auto"/>
              <w:left w:val="single" w:sz="4" w:space="0" w:color="auto"/>
              <w:bottom w:val="single" w:sz="4" w:space="0" w:color="auto"/>
              <w:right w:val="single" w:sz="4" w:space="0" w:color="auto"/>
            </w:tcBorders>
          </w:tcPr>
          <w:p w14:paraId="16BCFF5C" w14:textId="7EBB44B3" w:rsidR="00DF2BB6" w:rsidRPr="00C70209" w:rsidRDefault="00DF2BB6" w:rsidP="003131E2">
            <w:pPr>
              <w:pStyle w:val="Tabletext"/>
            </w:pPr>
            <w:r w:rsidRPr="00C70209">
              <w:t>Oral iron (2 mg/kg) versus placebo for 4 months</w:t>
            </w:r>
          </w:p>
        </w:tc>
        <w:tc>
          <w:tcPr>
            <w:tcW w:w="1913" w:type="dxa"/>
            <w:tcBorders>
              <w:top w:val="single" w:sz="4" w:space="0" w:color="auto"/>
              <w:left w:val="single" w:sz="4" w:space="0" w:color="auto"/>
              <w:bottom w:val="single" w:sz="4" w:space="0" w:color="auto"/>
              <w:right w:val="single" w:sz="4" w:space="0" w:color="auto"/>
            </w:tcBorders>
          </w:tcPr>
          <w:p w14:paraId="6B9D2059" w14:textId="77777777" w:rsidR="00DF2BB6" w:rsidRPr="00C70209" w:rsidRDefault="00DF2BB6" w:rsidP="003131E2">
            <w:pPr>
              <w:pStyle w:val="Tabletext"/>
            </w:pPr>
            <w:r w:rsidRPr="00C70209">
              <w:t>Laboratory measures (Hb, ferritin)</w:t>
            </w:r>
          </w:p>
        </w:tc>
      </w:tr>
      <w:tr w:rsidR="00DF2BB6" w:rsidRPr="00C70209" w14:paraId="34A626D7" w14:textId="77777777" w:rsidTr="003131E2">
        <w:tc>
          <w:tcPr>
            <w:tcW w:w="1346" w:type="dxa"/>
            <w:tcBorders>
              <w:top w:val="single" w:sz="4" w:space="0" w:color="auto"/>
              <w:left w:val="single" w:sz="4" w:space="0" w:color="auto"/>
              <w:bottom w:val="single" w:sz="4" w:space="0" w:color="auto"/>
              <w:right w:val="single" w:sz="4" w:space="0" w:color="auto"/>
            </w:tcBorders>
          </w:tcPr>
          <w:p w14:paraId="36B91DFE" w14:textId="30E70669" w:rsidR="00DF2BB6" w:rsidRPr="00C70209" w:rsidRDefault="00DF2BB6" w:rsidP="000E261C">
            <w:pPr>
              <w:pStyle w:val="Tabletext"/>
            </w:pPr>
            <w:r w:rsidRPr="00C70209">
              <w:t xml:space="preserve">Massaga </w:t>
            </w:r>
            <w:r w:rsidR="00C70209">
              <w:t>(</w:t>
            </w:r>
            <w:r w:rsidRPr="00C70209">
              <w:t>2003</w:t>
            </w:r>
            <w:r w:rsidR="00C70209">
              <w:t>)</w:t>
            </w:r>
            <w:r w:rsidRPr="00C70209">
              <w:fldChar w:fldCharType="begin"/>
            </w:r>
            <w:r w:rsidR="000E261C">
              <w:instrText xml:space="preserve"> ADDIN EN.CITE &lt;EndNote&gt;&lt;Cite&gt;&lt;Author&gt;Massaga&lt;/Author&gt;&lt;Year&gt;2003&lt;/Year&gt;&lt;RecNum&gt;290&lt;/RecNum&gt;&lt;DisplayText&gt;&lt;style face="superscript"&gt;192&lt;/style&gt;&lt;/DisplayText&gt;&lt;record&gt;&lt;rec-number&gt;290&lt;/rec-number&gt;&lt;foreign-keys&gt;&lt;key app="EN" db-id="9edve2wadsavt5ewavaxtda4f2tavzvts9ee" timestamp="1427477847"&gt;290&lt;/key&gt;&lt;/foreign-keys&gt;&lt;ref-type name="Journal Article"&gt;17&lt;/ref-type&gt;&lt;contributors&gt;&lt;authors&gt;&lt;author&gt;Massaga, J.J&lt;/author&gt;&lt;author&gt;Kitua, A. Y&lt;/author&gt;&lt;author&gt;Lemnge, M. M&lt;/author&gt;&lt;author&gt;Akida, J. A&lt;/author&gt;&lt;author&gt;Malle, L. N&lt;/author&gt;&lt;author&gt;Ronn, A. M&lt;/author&gt;&lt;author&gt;Theander, T.G&lt;/author&gt;&lt;author&gt;Bygbjerg, I.C&lt;/author&gt;&lt;/authors&gt;&lt;/contributors&gt;&lt;titles&gt;&lt;title&gt;Effect of intermittent treatment with amodiaquine on anaemia and malarial fevers in infants in Tanzania: A randomised placebo-controlled trial&lt;/title&gt;&lt;secondary-title&gt;Lancet&lt;/secondary-title&gt;&lt;/titles&gt;&lt;periodical&gt;&lt;full-title&gt;Lancet&lt;/full-title&gt;&lt;/periodical&gt;&lt;pages&gt;1853–1860&lt;/pages&gt;&lt;volume&gt;361&lt;/volume&gt;&lt;number&gt;9372&lt;/number&gt;&lt;dates&gt;&lt;year&gt;2003&lt;/year&gt;&lt;pub-dates&gt;&lt;date&gt;May&lt;/date&gt;&lt;/pub-dates&gt;&lt;/dates&gt;&lt;urls&gt;&lt;related-urls&gt;&lt;url&gt;http://www.ncbi.nlm.nih.gov/pubmed/12788572&lt;/url&gt;&lt;/related-urls&gt;&lt;/urls&gt;&lt;access-date&gt;13 April 2015&lt;/access-date&gt;&lt;/record&gt;&lt;/Cite&gt;&lt;/EndNote&gt;</w:instrText>
            </w:r>
            <w:r w:rsidRPr="00C70209">
              <w:fldChar w:fldCharType="separate"/>
            </w:r>
            <w:r w:rsidR="000E261C" w:rsidRPr="000E261C">
              <w:rPr>
                <w:noProof/>
                <w:vertAlign w:val="superscript"/>
              </w:rPr>
              <w:t>19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76C05A75"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C5B3BC1" w14:textId="77777777" w:rsidR="00DF2BB6" w:rsidRPr="00C70209" w:rsidRDefault="00DF2BB6" w:rsidP="003131E2">
            <w:pPr>
              <w:pStyle w:val="Tabletext"/>
            </w:pPr>
            <w:r w:rsidRPr="00C70209">
              <w:t>Infants aged 3–4 months</w:t>
            </w:r>
          </w:p>
          <w:p w14:paraId="631041B0" w14:textId="77777777" w:rsidR="00DF2BB6" w:rsidRPr="00C70209" w:rsidRDefault="00DF2BB6" w:rsidP="003131E2">
            <w:pPr>
              <w:pStyle w:val="Tabletext"/>
            </w:pPr>
            <w:r w:rsidRPr="00C70209">
              <w:t>N=291</w:t>
            </w:r>
          </w:p>
        </w:tc>
        <w:tc>
          <w:tcPr>
            <w:tcW w:w="1913" w:type="dxa"/>
            <w:tcBorders>
              <w:top w:val="single" w:sz="4" w:space="0" w:color="auto"/>
              <w:left w:val="single" w:sz="4" w:space="0" w:color="auto"/>
              <w:bottom w:val="single" w:sz="4" w:space="0" w:color="auto"/>
              <w:right w:val="single" w:sz="4" w:space="0" w:color="auto"/>
            </w:tcBorders>
          </w:tcPr>
          <w:p w14:paraId="01B4F055" w14:textId="714788E0" w:rsidR="00DF2BB6" w:rsidRPr="00C70209" w:rsidRDefault="00DF2BB6" w:rsidP="003131E2">
            <w:pPr>
              <w:pStyle w:val="Tabletext"/>
            </w:pPr>
            <w:r w:rsidRPr="00C70209">
              <w:t>Oral iron (7.5 mg) ± amadioquine versus placebo ± amadioquine for 6 months</w:t>
            </w:r>
          </w:p>
        </w:tc>
        <w:tc>
          <w:tcPr>
            <w:tcW w:w="1913" w:type="dxa"/>
            <w:tcBorders>
              <w:top w:val="single" w:sz="4" w:space="0" w:color="auto"/>
              <w:left w:val="single" w:sz="4" w:space="0" w:color="auto"/>
              <w:bottom w:val="single" w:sz="4" w:space="0" w:color="auto"/>
              <w:right w:val="single" w:sz="4" w:space="0" w:color="auto"/>
            </w:tcBorders>
          </w:tcPr>
          <w:p w14:paraId="157495DE" w14:textId="77777777" w:rsidR="00DF2BB6" w:rsidRPr="00C70209" w:rsidRDefault="00DF2BB6" w:rsidP="003131E2">
            <w:pPr>
              <w:pStyle w:val="Tabletext"/>
            </w:pPr>
            <w:r w:rsidRPr="00C70209">
              <w:t>No relevant outcomes for this review</w:t>
            </w:r>
          </w:p>
        </w:tc>
      </w:tr>
      <w:tr w:rsidR="00DF2BB6" w:rsidRPr="00C70209" w14:paraId="4DAE9344" w14:textId="77777777" w:rsidTr="003131E2">
        <w:tc>
          <w:tcPr>
            <w:tcW w:w="1346" w:type="dxa"/>
            <w:tcBorders>
              <w:top w:val="single" w:sz="4" w:space="0" w:color="auto"/>
              <w:left w:val="single" w:sz="4" w:space="0" w:color="auto"/>
              <w:bottom w:val="single" w:sz="4" w:space="0" w:color="auto"/>
              <w:right w:val="single" w:sz="4" w:space="0" w:color="auto"/>
            </w:tcBorders>
          </w:tcPr>
          <w:p w14:paraId="652CD1A2" w14:textId="70CBBFC6" w:rsidR="00DF2BB6" w:rsidRPr="00C70209" w:rsidRDefault="00DF2BB6" w:rsidP="000E261C">
            <w:pPr>
              <w:pStyle w:val="Tabletext"/>
            </w:pPr>
            <w:r w:rsidRPr="00C70209">
              <w:t>Nagpal (2004)</w:t>
            </w:r>
            <w:r w:rsidRPr="00C70209">
              <w:fldChar w:fldCharType="begin"/>
            </w:r>
            <w:r w:rsidR="000E261C">
              <w:instrText xml:space="preserve"> ADDIN EN.CITE &lt;EndNote&gt;&lt;Cite&gt;&lt;Author&gt;Nagpal&lt;/Author&gt;&lt;Year&gt;2004&lt;/Year&gt;&lt;RecNum&gt;294&lt;/RecNum&gt;&lt;DisplayText&gt;&lt;style face="superscript"&gt;193&lt;/style&gt;&lt;/DisplayText&gt;&lt;record&gt;&lt;rec-number&gt;294&lt;/rec-number&gt;&lt;foreign-keys&gt;&lt;key app="EN" db-id="9edve2wadsavt5ewavaxtda4f2tavzvts9ee" timestamp="1427477847"&gt;294&lt;/key&gt;&lt;/foreign-keys&gt;&lt;ref-type name="Journal Article"&gt;17&lt;/ref-type&gt;&lt;contributors&gt;&lt;authors&gt;&lt;author&gt;Nagpal, J&lt;/author&gt;&lt;author&gt;Sachdev, H. P&lt;/author&gt;&lt;author&gt;Singh, T&lt;/author&gt;&lt;author&gt;Mallika, V&lt;/author&gt;&lt;/authors&gt;&lt;/contributors&gt;&lt;titles&gt;&lt;title&gt;A randomized placebo-controlled trial of iron supplementation in breastfed young infants initiated on complementary feeding: effect on haematological status&lt;/title&gt;&lt;secondary-title&gt;Journal of Health, Population and Nutrition&lt;/secondary-title&gt;&lt;/titles&gt;&lt;periodical&gt;&lt;full-title&gt;Journal of Health, Population and Nutrition&lt;/full-title&gt;&lt;/periodical&gt;&lt;pages&gt;203–211&lt;/pages&gt;&lt;volume&gt;22&lt;/volume&gt;&lt;number&gt;2&lt;/number&gt;&lt;dates&gt;&lt;year&gt;2004&lt;/year&gt;&lt;pub-dates&gt;&lt;date&gt;June&lt;/date&gt;&lt;/pub-dates&gt;&lt;/dates&gt;&lt;urls&gt;&lt;related-urls&gt;&lt;url&gt;http://www.ncbi.nlm.nih.gov/pubmed/15473523&lt;/url&gt;&lt;/related-urls&gt;&lt;/urls&gt;&lt;access-date&gt;13 April 2015&lt;/access-date&gt;&lt;/record&gt;&lt;/Cite&gt;&lt;/EndNote&gt;</w:instrText>
            </w:r>
            <w:r w:rsidRPr="00C70209">
              <w:fldChar w:fldCharType="separate"/>
            </w:r>
            <w:r w:rsidR="000E261C" w:rsidRPr="000E261C">
              <w:rPr>
                <w:noProof/>
                <w:vertAlign w:val="superscript"/>
              </w:rPr>
              <w:t>193</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373114B"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706B0AC3" w14:textId="77777777" w:rsidR="00DF2BB6" w:rsidRPr="00C70209" w:rsidRDefault="00DF2BB6" w:rsidP="003131E2">
            <w:pPr>
              <w:pStyle w:val="Tabletext"/>
            </w:pPr>
            <w:r w:rsidRPr="00C70209">
              <w:t>Infants aged 4–6 months</w:t>
            </w:r>
          </w:p>
          <w:p w14:paraId="5588D499" w14:textId="77777777" w:rsidR="00DF2BB6" w:rsidRPr="00C70209" w:rsidRDefault="00DF2BB6" w:rsidP="003131E2">
            <w:pPr>
              <w:pStyle w:val="Tabletext"/>
            </w:pPr>
            <w:r w:rsidRPr="00C70209">
              <w:t>N=100</w:t>
            </w:r>
          </w:p>
        </w:tc>
        <w:tc>
          <w:tcPr>
            <w:tcW w:w="1913" w:type="dxa"/>
            <w:tcBorders>
              <w:top w:val="single" w:sz="4" w:space="0" w:color="auto"/>
              <w:left w:val="single" w:sz="4" w:space="0" w:color="auto"/>
              <w:bottom w:val="single" w:sz="4" w:space="0" w:color="auto"/>
              <w:right w:val="single" w:sz="4" w:space="0" w:color="auto"/>
            </w:tcBorders>
          </w:tcPr>
          <w:p w14:paraId="7D50D1DD" w14:textId="605AF155" w:rsidR="00DF2BB6" w:rsidRPr="00C70209" w:rsidRDefault="00DF2BB6" w:rsidP="003131E2">
            <w:pPr>
              <w:pStyle w:val="Tabletext"/>
            </w:pPr>
            <w:r w:rsidRPr="00C70209">
              <w:t>Oral iron (2 mg/kg) versus placebo for 8 weeks</w:t>
            </w:r>
          </w:p>
        </w:tc>
        <w:tc>
          <w:tcPr>
            <w:tcW w:w="1913" w:type="dxa"/>
            <w:tcBorders>
              <w:top w:val="single" w:sz="4" w:space="0" w:color="auto"/>
              <w:left w:val="single" w:sz="4" w:space="0" w:color="auto"/>
              <w:bottom w:val="single" w:sz="4" w:space="0" w:color="auto"/>
              <w:right w:val="single" w:sz="4" w:space="0" w:color="auto"/>
            </w:tcBorders>
          </w:tcPr>
          <w:p w14:paraId="208FF4C9" w14:textId="77777777" w:rsidR="00DF2BB6" w:rsidRPr="00C70209" w:rsidRDefault="00DF2BB6" w:rsidP="003131E2">
            <w:pPr>
              <w:pStyle w:val="Tabletext"/>
            </w:pPr>
            <w:r w:rsidRPr="00C70209">
              <w:t>Laboratory measures (Hb, ferritin)</w:t>
            </w:r>
          </w:p>
        </w:tc>
      </w:tr>
      <w:tr w:rsidR="00DF2BB6" w:rsidRPr="00C70209" w14:paraId="3DD4794C" w14:textId="77777777" w:rsidTr="003131E2">
        <w:tc>
          <w:tcPr>
            <w:tcW w:w="1346" w:type="dxa"/>
            <w:tcBorders>
              <w:top w:val="single" w:sz="4" w:space="0" w:color="auto"/>
              <w:left w:val="single" w:sz="4" w:space="0" w:color="auto"/>
              <w:bottom w:val="single" w:sz="4" w:space="0" w:color="auto"/>
              <w:right w:val="single" w:sz="4" w:space="0" w:color="auto"/>
            </w:tcBorders>
          </w:tcPr>
          <w:p w14:paraId="3D548626" w14:textId="3D20EAA1" w:rsidR="00DF2BB6" w:rsidRPr="00C70209" w:rsidRDefault="00DF2BB6" w:rsidP="000E261C">
            <w:pPr>
              <w:pStyle w:val="Tabletext"/>
            </w:pPr>
            <w:r w:rsidRPr="00C70209">
              <w:t xml:space="preserve">Ninh </w:t>
            </w:r>
            <w:r w:rsidR="00C70209">
              <w:t>(</w:t>
            </w:r>
            <w:r w:rsidRPr="00C70209">
              <w:t>2002</w:t>
            </w:r>
            <w:r w:rsidR="00C70209">
              <w:t>)</w:t>
            </w:r>
            <w:r w:rsidRPr="00C70209">
              <w:fldChar w:fldCharType="begin"/>
            </w:r>
            <w:r w:rsidR="000E261C">
              <w:instrText xml:space="preserve"> ADDIN EN.CITE &lt;EndNote&gt;&lt;Cite&gt;&lt;Author&gt;Ninh&lt;/Author&gt;&lt;Year&gt;2002&lt;/Year&gt;&lt;RecNum&gt;295&lt;/RecNum&gt;&lt;DisplayText&gt;&lt;style face="superscript"&gt;194&lt;/style&gt;&lt;/DisplayText&gt;&lt;record&gt;&lt;rec-number&gt;295&lt;/rec-number&gt;&lt;foreign-keys&gt;&lt;key app="EN" db-id="9edve2wadsavt5ewavaxtda4f2tavzvts9ee" timestamp="1427477847"&gt;295&lt;/key&gt;&lt;/foreign-keys&gt;&lt;ref-type name="Journal Article"&gt;17&lt;/ref-type&gt;&lt;contributors&gt;&lt;authors&gt;&lt;author&gt;Ninh, N.X&lt;/author&gt;&lt;author&gt;Berger, J&lt;/author&gt;&lt;author&gt;Quyen, D. T&lt;/author&gt;&lt;author&gt;Khan, N. C&lt;/author&gt;&lt;author&gt;Traissac, P&lt;/author&gt;&lt;author&gt;Khoi, H. H&lt;/author&gt;&lt;/authors&gt;&lt;/contributors&gt;&lt;titles&gt;&lt;title&gt;Efficacy of daily and weekly iron supplementation for the control of iron deficiency anaemia in infants in rural Vietnam&lt;/title&gt;&lt;secondary-title&gt;Sante&lt;/secondary-title&gt;&lt;/titles&gt;&lt;periodical&gt;&lt;full-title&gt;Sante&lt;/full-title&gt;&lt;/periodical&gt;&lt;pages&gt;31–37&lt;/pages&gt;&lt;volume&gt;12&lt;/volume&gt;&lt;number&gt;1&lt;/number&gt;&lt;dates&gt;&lt;year&gt;2002&lt;/year&gt;&lt;pub-dates&gt;&lt;date&gt;January-March&lt;/date&gt;&lt;/pub-dates&gt;&lt;/dates&gt;&lt;urls&gt;&lt;related-urls&gt;&lt;url&gt;http://www.jle.com/fr/revues/san/e-docs/efficacite_de_la_supplementation_en_fer_quotidienne_et_hebdomadaire_pour_le_controle_de_l_anemie_chez_le_nourrisson_en_milieu_rural_au_vietnam_220030/article.phtml?tab=texte&lt;/url&gt;&lt;/related-urls&gt;&lt;/urls&gt;&lt;access-date&gt;13 April 2015&lt;/access-date&gt;&lt;/record&gt;&lt;/Cite&gt;&lt;/EndNote&gt;</w:instrText>
            </w:r>
            <w:r w:rsidRPr="00C70209">
              <w:fldChar w:fldCharType="separate"/>
            </w:r>
            <w:r w:rsidR="000E261C" w:rsidRPr="000E261C">
              <w:rPr>
                <w:noProof/>
                <w:vertAlign w:val="superscript"/>
              </w:rPr>
              <w:t>194</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6EAB2F9A"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384E11F2" w14:textId="77777777" w:rsidR="00DF2BB6" w:rsidRPr="00C70209" w:rsidRDefault="00DF2BB6" w:rsidP="003131E2">
            <w:pPr>
              <w:pStyle w:val="Tabletext"/>
            </w:pPr>
            <w:r w:rsidRPr="00C70209">
              <w:t>Infants aged 5–12 months</w:t>
            </w:r>
          </w:p>
          <w:p w14:paraId="26133314" w14:textId="77777777" w:rsidR="00DF2BB6" w:rsidRPr="00C70209" w:rsidRDefault="00DF2BB6" w:rsidP="003131E2">
            <w:pPr>
              <w:pStyle w:val="Tabletext"/>
            </w:pPr>
            <w:r w:rsidRPr="00C70209">
              <w:t>N=205</w:t>
            </w:r>
          </w:p>
        </w:tc>
        <w:tc>
          <w:tcPr>
            <w:tcW w:w="1913" w:type="dxa"/>
            <w:tcBorders>
              <w:top w:val="single" w:sz="4" w:space="0" w:color="auto"/>
              <w:left w:val="single" w:sz="4" w:space="0" w:color="auto"/>
              <w:bottom w:val="single" w:sz="4" w:space="0" w:color="auto"/>
              <w:right w:val="single" w:sz="4" w:space="0" w:color="auto"/>
            </w:tcBorders>
          </w:tcPr>
          <w:p w14:paraId="499B48A7" w14:textId="1BE942BE" w:rsidR="00DF2BB6" w:rsidRPr="00C70209" w:rsidRDefault="00DF2BB6" w:rsidP="003131E2">
            <w:pPr>
              <w:pStyle w:val="Tabletext"/>
            </w:pPr>
            <w:r w:rsidRPr="00C70209">
              <w:t>Oral iron (15mg) versus placebo for 3 months</w:t>
            </w:r>
          </w:p>
        </w:tc>
        <w:tc>
          <w:tcPr>
            <w:tcW w:w="1913" w:type="dxa"/>
            <w:tcBorders>
              <w:top w:val="single" w:sz="4" w:space="0" w:color="auto"/>
              <w:left w:val="single" w:sz="4" w:space="0" w:color="auto"/>
              <w:bottom w:val="single" w:sz="4" w:space="0" w:color="auto"/>
              <w:right w:val="single" w:sz="4" w:space="0" w:color="auto"/>
            </w:tcBorders>
          </w:tcPr>
          <w:p w14:paraId="653F05F5" w14:textId="77777777" w:rsidR="00DF2BB6" w:rsidRPr="00C70209" w:rsidRDefault="00DF2BB6" w:rsidP="003131E2">
            <w:pPr>
              <w:pStyle w:val="Tabletext"/>
            </w:pPr>
            <w:r w:rsidRPr="00C70209">
              <w:t>Laboratory measures (Hb, anaemia)</w:t>
            </w:r>
          </w:p>
        </w:tc>
      </w:tr>
      <w:tr w:rsidR="00DF2BB6" w:rsidRPr="00C70209" w14:paraId="40B84935" w14:textId="77777777" w:rsidTr="003131E2">
        <w:tc>
          <w:tcPr>
            <w:tcW w:w="1346" w:type="dxa"/>
            <w:tcBorders>
              <w:top w:val="single" w:sz="4" w:space="0" w:color="auto"/>
              <w:left w:val="single" w:sz="4" w:space="0" w:color="auto"/>
              <w:bottom w:val="single" w:sz="4" w:space="0" w:color="auto"/>
              <w:right w:val="single" w:sz="4" w:space="0" w:color="auto"/>
            </w:tcBorders>
          </w:tcPr>
          <w:p w14:paraId="1B3E24AA" w14:textId="29D0911E" w:rsidR="00DF2BB6" w:rsidRPr="00C70209" w:rsidRDefault="00DF2BB6" w:rsidP="001A475D">
            <w:pPr>
              <w:pStyle w:val="Tabletext"/>
            </w:pPr>
            <w:r w:rsidRPr="00C70209">
              <w:t>Northro</w:t>
            </w:r>
            <w:r w:rsidR="001A475D">
              <w:t>p</w:t>
            </w:r>
            <w:r w:rsidR="001A475D" w:rsidRPr="001A475D">
              <w:t>-</w:t>
            </w:r>
            <w:r w:rsidRPr="00C70209">
              <w:t xml:space="preserve">Clewes </w:t>
            </w:r>
            <w:r w:rsidR="00C70209">
              <w:t>(</w:t>
            </w:r>
            <w:r w:rsidRPr="00C70209">
              <w:t>1996</w:t>
            </w:r>
            <w:r w:rsidR="00C70209">
              <w:t>)</w:t>
            </w:r>
            <w:r w:rsidRPr="00C70209">
              <w:fldChar w:fldCharType="begin"/>
            </w:r>
            <w:r w:rsidR="000E261C">
              <w:instrText xml:space="preserve"> ADDIN EN.CITE &lt;EndNote&gt;&lt;Cite&gt;&lt;Author&gt;Northrop-Clewes&lt;/Author&gt;&lt;Year&gt;1996&lt;/Year&gt;&lt;RecNum&gt;296&lt;/RecNum&gt;&lt;DisplayText&gt;&lt;style face="superscript"&gt;195&lt;/style&gt;&lt;/DisplayText&gt;&lt;record&gt;&lt;rec-number&gt;296&lt;/rec-number&gt;&lt;foreign-keys&gt;&lt;key app="EN" db-id="9edve2wadsavt5ewavaxtda4f2tavzvts9ee" timestamp="1427477847"&gt;296&lt;/key&gt;&lt;/foreign-keys&gt;&lt;ref-type name="Journal Article"&gt;17&lt;/ref-type&gt;&lt;contributors&gt;&lt;authors&gt;&lt;author&gt;Northrop-Clewes, C.A&lt;/author&gt;&lt;author&gt;Paracha, P. I&lt;/author&gt;&lt;author&gt;McLoone, U. J&lt;/author&gt;&lt;author&gt;Thurnham, D. I&lt;/author&gt;&lt;/authors&gt;&lt;/contributors&gt;&lt;titles&gt;&lt;title&gt;Effect of improved vitamin A status on response to iron supplementation in Pakistani infants&lt;/title&gt;&lt;secondary-title&gt;The American Journal of Clinical Nutrition&lt;/secondary-title&gt;&lt;/titles&gt;&lt;periodical&gt;&lt;full-title&gt;Am J Clin Nutr&lt;/full-title&gt;&lt;abbr-1&gt;The American journal of clinical nutrition&lt;/abbr-1&gt;&lt;/periodical&gt;&lt;pages&gt;694–699&lt;/pages&gt;&lt;volume&gt;64&lt;/volume&gt;&lt;number&gt;5&lt;/number&gt;&lt;dates&gt;&lt;year&gt;1996&lt;/year&gt;&lt;/dates&gt;&lt;urls&gt;&lt;related-urls&gt;&lt;url&gt;http://ajcn.nutrition.org/content/64/5/694.long&lt;/url&gt;&lt;/related-urls&gt;&lt;/urls&gt;&lt;access-date&gt;13 April 2015&lt;/access-date&gt;&lt;/record&gt;&lt;/Cite&gt;&lt;/EndNote&gt;</w:instrText>
            </w:r>
            <w:r w:rsidRPr="00C70209">
              <w:fldChar w:fldCharType="separate"/>
            </w:r>
            <w:r w:rsidR="000E261C" w:rsidRPr="000E261C">
              <w:rPr>
                <w:noProof/>
                <w:vertAlign w:val="superscript"/>
              </w:rPr>
              <w:t>195</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3A114F3F"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519F449" w14:textId="77777777" w:rsidR="00DF2BB6" w:rsidRPr="00C70209" w:rsidRDefault="00DF2BB6" w:rsidP="003131E2">
            <w:pPr>
              <w:pStyle w:val="Tabletext"/>
            </w:pPr>
            <w:r w:rsidRPr="00C70209">
              <w:t>Infants and children aged &lt;2 years</w:t>
            </w:r>
          </w:p>
          <w:p w14:paraId="0FBD6A8A" w14:textId="77777777" w:rsidR="00DF2BB6" w:rsidRPr="00C70209" w:rsidRDefault="00DF2BB6" w:rsidP="003131E2">
            <w:pPr>
              <w:pStyle w:val="Tabletext"/>
            </w:pPr>
            <w:r w:rsidRPr="00C70209">
              <w:t>N=191</w:t>
            </w:r>
          </w:p>
        </w:tc>
        <w:tc>
          <w:tcPr>
            <w:tcW w:w="1913" w:type="dxa"/>
            <w:tcBorders>
              <w:top w:val="single" w:sz="4" w:space="0" w:color="auto"/>
              <w:left w:val="single" w:sz="4" w:space="0" w:color="auto"/>
              <w:bottom w:val="single" w:sz="4" w:space="0" w:color="auto"/>
              <w:right w:val="single" w:sz="4" w:space="0" w:color="auto"/>
            </w:tcBorders>
          </w:tcPr>
          <w:p w14:paraId="70ACF7B0" w14:textId="5EB225F9" w:rsidR="00DF2BB6" w:rsidRPr="00C70209" w:rsidRDefault="00DF2BB6" w:rsidP="003131E2">
            <w:pPr>
              <w:pStyle w:val="Tabletext"/>
            </w:pPr>
            <w:r w:rsidRPr="00C70209">
              <w:t>Oral iron (15mg) versus placebo for 3 months</w:t>
            </w:r>
          </w:p>
        </w:tc>
        <w:tc>
          <w:tcPr>
            <w:tcW w:w="1913" w:type="dxa"/>
            <w:tcBorders>
              <w:top w:val="single" w:sz="4" w:space="0" w:color="auto"/>
              <w:left w:val="single" w:sz="4" w:space="0" w:color="auto"/>
              <w:bottom w:val="single" w:sz="4" w:space="0" w:color="auto"/>
              <w:right w:val="single" w:sz="4" w:space="0" w:color="auto"/>
            </w:tcBorders>
          </w:tcPr>
          <w:p w14:paraId="36A706AF" w14:textId="77777777" w:rsidR="00DF2BB6" w:rsidRPr="00C70209" w:rsidRDefault="00DF2BB6" w:rsidP="003131E2">
            <w:pPr>
              <w:pStyle w:val="Tabletext"/>
            </w:pPr>
            <w:r w:rsidRPr="00C70209">
              <w:t>Laboratory measures (Hb, ferritin)</w:t>
            </w:r>
          </w:p>
        </w:tc>
      </w:tr>
      <w:tr w:rsidR="00DF2BB6" w:rsidRPr="00C70209" w14:paraId="393C5879" w14:textId="77777777" w:rsidTr="003131E2">
        <w:tc>
          <w:tcPr>
            <w:tcW w:w="1346" w:type="dxa"/>
            <w:tcBorders>
              <w:top w:val="single" w:sz="4" w:space="0" w:color="auto"/>
              <w:left w:val="single" w:sz="4" w:space="0" w:color="auto"/>
              <w:bottom w:val="single" w:sz="4" w:space="0" w:color="auto"/>
              <w:right w:val="single" w:sz="4" w:space="0" w:color="auto"/>
            </w:tcBorders>
          </w:tcPr>
          <w:p w14:paraId="78DD43BA" w14:textId="0D7E609D" w:rsidR="00DF2BB6" w:rsidRPr="00C70209" w:rsidRDefault="00DF2BB6" w:rsidP="000E261C">
            <w:pPr>
              <w:pStyle w:val="Tabletext"/>
            </w:pPr>
            <w:r w:rsidRPr="00C70209">
              <w:t xml:space="preserve">Reeves </w:t>
            </w:r>
            <w:r w:rsidR="00C70209">
              <w:t>(</w:t>
            </w:r>
            <w:r w:rsidRPr="00C70209">
              <w:t>1985</w:t>
            </w:r>
            <w:r w:rsidR="00C70209">
              <w:t>)</w:t>
            </w:r>
            <w:r w:rsidRPr="00C70209">
              <w:fldChar w:fldCharType="begin"/>
            </w:r>
            <w:r w:rsidR="000E261C">
              <w:instrText xml:space="preserve"> ADDIN EN.CITE &lt;EndNote&gt;&lt;Cite&gt;&lt;Author&gt;Reeves&lt;/Author&gt;&lt;Year&gt;1985&lt;/Year&gt;&lt;RecNum&gt;303&lt;/RecNum&gt;&lt;DisplayText&gt;&lt;style face="superscript"&gt;196&lt;/style&gt;&lt;/DisplayText&gt;&lt;record&gt;&lt;rec-number&gt;303&lt;/rec-number&gt;&lt;foreign-keys&gt;&lt;key app="EN" db-id="9edve2wadsavt5ewavaxtda4f2tavzvts9ee" timestamp="1427477847"&gt;303&lt;/key&gt;&lt;/foreign-keys&gt;&lt;ref-type name="Journal Article"&gt;17&lt;/ref-type&gt;&lt;contributors&gt;&lt;authors&gt;&lt;author&gt;Reeves, J.D&lt;/author&gt;&lt;author&gt;Yip, R&lt;/author&gt;&lt;/authors&gt;&lt;/contributors&gt;&lt;titles&gt;&lt;title&gt;Lack of adverse side effects of oral ferrous sulfate therapy in 1-year-old infants&lt;/title&gt;&lt;secondary-title&gt;Pediatrics&lt;/secondary-title&gt;&lt;/titles&gt;&lt;periodical&gt;&lt;full-title&gt;Pediatrics&lt;/full-title&gt;&lt;/periodical&gt;&lt;pages&gt;352–355&lt;/pages&gt;&lt;volume&gt;75&lt;/volume&gt;&lt;number&gt;2&lt;/number&gt;&lt;dates&gt;&lt;year&gt;1985&lt;/year&gt;&lt;pub-dates&gt;&lt;date&gt;February&lt;/date&gt;&lt;/pub-dates&gt;&lt;/dates&gt;&lt;urls&gt;&lt;related-urls&gt;&lt;url&gt;http://www.ncbi.nlm.nih.gov/pubmed/3969339&lt;/url&gt;&lt;/related-urls&gt;&lt;/urls&gt;&lt;access-date&gt;13 April 2015&lt;/access-date&gt;&lt;/record&gt;&lt;/Cite&gt;&lt;/EndNote&gt;</w:instrText>
            </w:r>
            <w:r w:rsidRPr="00C70209">
              <w:fldChar w:fldCharType="separate"/>
            </w:r>
            <w:r w:rsidR="000E261C" w:rsidRPr="000E261C">
              <w:rPr>
                <w:noProof/>
                <w:vertAlign w:val="superscript"/>
              </w:rPr>
              <w:t>196</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B7C2FBA"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63FE7D5" w14:textId="77777777" w:rsidR="00DF2BB6" w:rsidRPr="00C70209" w:rsidRDefault="00DF2BB6" w:rsidP="003131E2">
            <w:pPr>
              <w:pStyle w:val="Tabletext"/>
            </w:pPr>
            <w:r w:rsidRPr="00C70209">
              <w:t>Infants aged 11–14 months</w:t>
            </w:r>
          </w:p>
          <w:p w14:paraId="1CADBA7C" w14:textId="77777777" w:rsidR="00DF2BB6" w:rsidRPr="00C70209" w:rsidRDefault="00DF2BB6" w:rsidP="003131E2">
            <w:pPr>
              <w:pStyle w:val="Tabletext"/>
            </w:pPr>
            <w:r w:rsidRPr="00C70209">
              <w:t>N=278</w:t>
            </w:r>
          </w:p>
        </w:tc>
        <w:tc>
          <w:tcPr>
            <w:tcW w:w="1913" w:type="dxa"/>
            <w:tcBorders>
              <w:top w:val="single" w:sz="4" w:space="0" w:color="auto"/>
              <w:left w:val="single" w:sz="4" w:space="0" w:color="auto"/>
              <w:bottom w:val="single" w:sz="4" w:space="0" w:color="auto"/>
              <w:right w:val="single" w:sz="4" w:space="0" w:color="auto"/>
            </w:tcBorders>
          </w:tcPr>
          <w:p w14:paraId="4FD7F44C" w14:textId="7367AF13" w:rsidR="00DF2BB6" w:rsidRPr="00C70209" w:rsidRDefault="00DF2BB6" w:rsidP="003131E2">
            <w:pPr>
              <w:pStyle w:val="Tabletext"/>
            </w:pPr>
            <w:r w:rsidRPr="00C70209">
              <w:t>Oral iron (3 mg/kg) versus placebo for 3 months</w:t>
            </w:r>
          </w:p>
        </w:tc>
        <w:tc>
          <w:tcPr>
            <w:tcW w:w="1913" w:type="dxa"/>
            <w:tcBorders>
              <w:top w:val="single" w:sz="4" w:space="0" w:color="auto"/>
              <w:left w:val="single" w:sz="4" w:space="0" w:color="auto"/>
              <w:bottom w:val="single" w:sz="4" w:space="0" w:color="auto"/>
              <w:right w:val="single" w:sz="4" w:space="0" w:color="auto"/>
            </w:tcBorders>
          </w:tcPr>
          <w:p w14:paraId="2AC3EBDD" w14:textId="77777777" w:rsidR="00DF2BB6" w:rsidRPr="00C70209" w:rsidRDefault="00DF2BB6" w:rsidP="003131E2">
            <w:pPr>
              <w:pStyle w:val="Tabletext"/>
            </w:pPr>
            <w:r w:rsidRPr="00C70209">
              <w:t>No relevant data for this review</w:t>
            </w:r>
          </w:p>
        </w:tc>
      </w:tr>
      <w:tr w:rsidR="00DF2BB6" w:rsidRPr="00C70209" w14:paraId="560D02AF" w14:textId="77777777" w:rsidTr="003131E2">
        <w:tc>
          <w:tcPr>
            <w:tcW w:w="1346" w:type="dxa"/>
            <w:tcBorders>
              <w:top w:val="single" w:sz="4" w:space="0" w:color="auto"/>
              <w:left w:val="single" w:sz="4" w:space="0" w:color="auto"/>
              <w:bottom w:val="single" w:sz="4" w:space="0" w:color="auto"/>
              <w:right w:val="single" w:sz="4" w:space="0" w:color="auto"/>
            </w:tcBorders>
          </w:tcPr>
          <w:p w14:paraId="5B1AF5F8" w14:textId="0CA99730" w:rsidR="00DF2BB6" w:rsidRPr="00C70209" w:rsidRDefault="00DF2BB6" w:rsidP="000E261C">
            <w:pPr>
              <w:pStyle w:val="Tabletext"/>
            </w:pPr>
            <w:r w:rsidRPr="00C70209">
              <w:t xml:space="preserve">Sazawal </w:t>
            </w:r>
            <w:r w:rsidR="00C70209">
              <w:t>(</w:t>
            </w:r>
            <w:r w:rsidRPr="00C70209">
              <w:t>2006</w:t>
            </w:r>
            <w:r w:rsidR="00C70209">
              <w:t>)</w:t>
            </w:r>
            <w:r w:rsidRPr="00C70209">
              <w:rPr>
                <w:vertAlign w:val="superscript"/>
              </w:rPr>
              <w:t>b</w:t>
            </w:r>
            <w:r w:rsidRPr="00C70209">
              <w:fldChar w:fldCharType="begin">
                <w:fldData xml:space="preserve">PEVuZE5vdGU+PENpdGU+PEF1dGhvcj5TYXphd2FsPC9BdXRob3I+PFllYXI+MjAwNjwvWWVhcj48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</w:fldData>
              </w:fldChar>
            </w:r>
            <w:r w:rsidR="000E261C">
              <w:instrText xml:space="preserve"> ADDIN EN.CITE </w:instrText>
            </w:r>
            <w:r w:rsidR="000E261C">
              <w:fldChar w:fldCharType="begin">
                <w:fldData xml:space="preserve">PEVuZE5vdGU+PENpdGU+PEF1dGhvcj5TYXphd2FsPC9BdXRob3I+PFllYXI+MjAwNjwvWWVhcj48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97</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345B0708" w14:textId="53EAB876" w:rsidR="00DF2BB6" w:rsidRPr="00C70209" w:rsidRDefault="00DF2BB6" w:rsidP="003131E2">
            <w:pPr>
              <w:pStyle w:val="Tabletext"/>
            </w:pPr>
            <w:r w:rsidRPr="00C70209">
              <w:t>Level II</w:t>
            </w:r>
          </w:p>
          <w:p w14:paraId="232992E1" w14:textId="77777777" w:rsidR="00DF2BB6" w:rsidRPr="00C70209" w:rsidRDefault="00DF2BB6" w:rsidP="003131E2">
            <w:pPr>
              <w:pStyle w:val="Tabletext"/>
              <w:rPr>
                <w:i/>
              </w:rPr>
            </w:pPr>
            <w:r w:rsidRPr="00C70209">
              <w:rPr>
                <w:i/>
              </w:rPr>
              <w:t>Fair</w:t>
            </w:r>
          </w:p>
        </w:tc>
        <w:tc>
          <w:tcPr>
            <w:tcW w:w="1912" w:type="dxa"/>
            <w:tcBorders>
              <w:top w:val="single" w:sz="4" w:space="0" w:color="auto"/>
              <w:left w:val="single" w:sz="4" w:space="0" w:color="auto"/>
              <w:bottom w:val="single" w:sz="4" w:space="0" w:color="auto"/>
              <w:right w:val="single" w:sz="4" w:space="0" w:color="auto"/>
            </w:tcBorders>
          </w:tcPr>
          <w:p w14:paraId="0CF47478" w14:textId="77777777" w:rsidR="00DF2BB6" w:rsidRPr="00C70209" w:rsidRDefault="00DF2BB6" w:rsidP="003131E2">
            <w:pPr>
              <w:pStyle w:val="Tabletext"/>
            </w:pPr>
            <w:r w:rsidRPr="00C70209">
              <w:t>Infants and children aged 1–35 months</w:t>
            </w:r>
          </w:p>
          <w:p w14:paraId="1924D1F3" w14:textId="77777777" w:rsidR="00DF2BB6" w:rsidRPr="00C70209" w:rsidRDefault="00DF2BB6" w:rsidP="003131E2">
            <w:pPr>
              <w:pStyle w:val="Tabletext"/>
            </w:pPr>
            <w:r w:rsidRPr="00C70209">
              <w:t>N=15 956</w:t>
            </w:r>
          </w:p>
        </w:tc>
        <w:tc>
          <w:tcPr>
            <w:tcW w:w="1913" w:type="dxa"/>
            <w:tcBorders>
              <w:top w:val="single" w:sz="4" w:space="0" w:color="auto"/>
              <w:left w:val="single" w:sz="4" w:space="0" w:color="auto"/>
              <w:bottom w:val="single" w:sz="4" w:space="0" w:color="auto"/>
              <w:right w:val="single" w:sz="4" w:space="0" w:color="auto"/>
            </w:tcBorders>
          </w:tcPr>
          <w:p w14:paraId="34970D27" w14:textId="6BB46223" w:rsidR="00DF2BB6" w:rsidRPr="00C70209" w:rsidRDefault="00DF2BB6" w:rsidP="003131E2">
            <w:pPr>
              <w:pStyle w:val="Tabletext"/>
            </w:pPr>
            <w:r w:rsidRPr="00C70209">
              <w:t>Oral iron (12.5 mg) + folic acid (50 µg) versus placebo up to 14 months</w:t>
            </w:r>
          </w:p>
          <w:p w14:paraId="21E05BA6" w14:textId="77777777" w:rsidR="00DF2BB6" w:rsidRPr="00C70209" w:rsidRDefault="00DF2BB6" w:rsidP="003131E2">
            <w:pPr>
              <w:pStyle w:val="Tabletextnote"/>
            </w:pPr>
            <w:r w:rsidRPr="00C70209">
              <w:t>*Infants aged &lt;1 year old received half-tablet</w:t>
            </w:r>
          </w:p>
          <w:p w14:paraId="3728B7E9" w14:textId="77777777" w:rsidR="00DF2BB6" w:rsidRPr="00C70209" w:rsidRDefault="00DF2BB6" w:rsidP="003131E2">
            <w:pPr>
              <w:pStyle w:val="Tabletextnote"/>
            </w:pPr>
            <w:r w:rsidRPr="00C70209">
              <w:t xml:space="preserve">*All infants and children aged over 6 months received vitamin A </w:t>
            </w:r>
          </w:p>
        </w:tc>
        <w:tc>
          <w:tcPr>
            <w:tcW w:w="1913" w:type="dxa"/>
            <w:tcBorders>
              <w:top w:val="single" w:sz="4" w:space="0" w:color="auto"/>
              <w:left w:val="single" w:sz="4" w:space="0" w:color="auto"/>
              <w:bottom w:val="single" w:sz="4" w:space="0" w:color="auto"/>
              <w:right w:val="single" w:sz="4" w:space="0" w:color="auto"/>
            </w:tcBorders>
          </w:tcPr>
          <w:p w14:paraId="30243FDC" w14:textId="77777777" w:rsidR="00DF2BB6" w:rsidRPr="00C70209" w:rsidRDefault="00DF2BB6" w:rsidP="003131E2">
            <w:pPr>
              <w:pStyle w:val="Tabletext"/>
            </w:pPr>
            <w:r w:rsidRPr="00C70209">
              <w:t>Mortality</w:t>
            </w:r>
          </w:p>
          <w:p w14:paraId="79B2A912" w14:textId="77777777" w:rsidR="00DF2BB6" w:rsidRPr="00C70209" w:rsidRDefault="00DF2BB6" w:rsidP="003131E2">
            <w:pPr>
              <w:pStyle w:val="Tabletext"/>
            </w:pPr>
            <w:r w:rsidRPr="00C70209">
              <w:t>Laboratory measures (Hb)</w:t>
            </w:r>
          </w:p>
        </w:tc>
      </w:tr>
      <w:tr w:rsidR="00DF2BB6" w:rsidRPr="00C70209" w14:paraId="43DE2D01" w14:textId="77777777" w:rsidTr="003131E2">
        <w:tc>
          <w:tcPr>
            <w:tcW w:w="1346" w:type="dxa"/>
            <w:tcBorders>
              <w:top w:val="single" w:sz="4" w:space="0" w:color="auto"/>
              <w:left w:val="single" w:sz="4" w:space="0" w:color="auto"/>
              <w:bottom w:val="single" w:sz="4" w:space="0" w:color="auto"/>
              <w:right w:val="single" w:sz="4" w:space="0" w:color="auto"/>
            </w:tcBorders>
          </w:tcPr>
          <w:p w14:paraId="4C2CEA2F" w14:textId="6C8B668F" w:rsidR="00DF2BB6" w:rsidRPr="00C70209" w:rsidRDefault="00DF2BB6" w:rsidP="000E261C">
            <w:pPr>
              <w:pStyle w:val="Tabletext"/>
            </w:pPr>
            <w:r w:rsidRPr="00C70209">
              <w:t xml:space="preserve">Siegel </w:t>
            </w:r>
            <w:r w:rsidR="00C70209">
              <w:t>(</w:t>
            </w:r>
            <w:r w:rsidRPr="00C70209">
              <w:t>2005</w:t>
            </w:r>
            <w:r w:rsidR="00C70209">
              <w:t>)</w:t>
            </w:r>
            <w:r w:rsidRPr="00C70209">
              <w:fldChar w:fldCharType="begin"/>
            </w:r>
            <w:r w:rsidR="000E261C">
              <w:instrText xml:space="preserve"> ADDIN EN.CITE &lt;EndNote&gt;&lt;Cite&gt;&lt;Author&gt;Siegel&lt;/Author&gt;&lt;Year&gt;2005&lt;/Year&gt;&lt;RecNum&gt;312&lt;/RecNum&gt;&lt;DisplayText&gt;&lt;style face="superscript"&gt;198&lt;/style&gt;&lt;/DisplayText&gt;&lt;record&gt;&lt;rec-number&gt;312&lt;/rec-number&gt;&lt;foreign-keys&gt;&lt;key app="EN" db-id="9edve2wadsavt5ewavaxtda4f2tavzvts9ee" timestamp="1427477847"&gt;312&lt;/key&gt;&lt;/foreign-keys&gt;&lt;ref-type name="Generic"&gt;13&lt;/ref-type&gt;&lt;contributors&gt;&lt;authors&gt;&lt;author&gt;Siegel, E. H.&lt;/author&gt;&lt;/authors&gt;&lt;/contributors&gt;&lt;titles&gt;&lt;title&gt;Anemia, motor development, and cognition: A randomized trial of iron-folic acid and/or zinc supplementation in young Nepali children&lt;/title&gt;&lt;/titles&gt;&lt;reprint-edition&gt;NOT IN FILE&lt;/reprint-edition&gt;&lt;dates&gt;&lt;year&gt;2005&lt;/year&gt;&lt;/dates&gt;&lt;urls&gt;&lt;/urls&gt;&lt;/record&gt;&lt;/Cite&gt;&lt;/EndNote&gt;</w:instrText>
            </w:r>
            <w:r w:rsidRPr="00C70209">
              <w:fldChar w:fldCharType="separate"/>
            </w:r>
            <w:r w:rsidR="000E261C" w:rsidRPr="000E261C">
              <w:rPr>
                <w:noProof/>
                <w:vertAlign w:val="superscript"/>
              </w:rPr>
              <w:t>198</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7220FB84"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765DED1D" w14:textId="77777777" w:rsidR="00DF2BB6" w:rsidRPr="00C70209" w:rsidRDefault="00DF2BB6" w:rsidP="003131E2">
            <w:pPr>
              <w:pStyle w:val="Tabletext"/>
            </w:pPr>
            <w:r w:rsidRPr="00C70209">
              <w:t>Infants aged 4–12 months</w:t>
            </w:r>
          </w:p>
          <w:p w14:paraId="0C5E5C9C" w14:textId="77777777" w:rsidR="00DF2BB6" w:rsidRPr="00C70209" w:rsidRDefault="00DF2BB6" w:rsidP="003131E2">
            <w:pPr>
              <w:pStyle w:val="Tabletext"/>
            </w:pPr>
            <w:r w:rsidRPr="00C70209">
              <w:t>N=362</w:t>
            </w:r>
          </w:p>
        </w:tc>
        <w:tc>
          <w:tcPr>
            <w:tcW w:w="1913" w:type="dxa"/>
            <w:tcBorders>
              <w:top w:val="single" w:sz="4" w:space="0" w:color="auto"/>
              <w:left w:val="single" w:sz="4" w:space="0" w:color="auto"/>
              <w:bottom w:val="single" w:sz="4" w:space="0" w:color="auto"/>
              <w:right w:val="single" w:sz="4" w:space="0" w:color="auto"/>
            </w:tcBorders>
          </w:tcPr>
          <w:p w14:paraId="1B1395E1" w14:textId="7EDD59B0" w:rsidR="00DF2BB6" w:rsidRPr="00C70209" w:rsidRDefault="00DF2BB6" w:rsidP="003131E2">
            <w:pPr>
              <w:pStyle w:val="Tabletext"/>
            </w:pPr>
            <w:r w:rsidRPr="00C70209">
              <w:t>Oral iron (6.25 mg) + folic acid (25 µg) ± zinc versus zinc versus placebo up to 37 weeks</w:t>
            </w:r>
          </w:p>
        </w:tc>
        <w:tc>
          <w:tcPr>
            <w:tcW w:w="1913" w:type="dxa"/>
            <w:tcBorders>
              <w:top w:val="single" w:sz="4" w:space="0" w:color="auto"/>
              <w:left w:val="single" w:sz="4" w:space="0" w:color="auto"/>
              <w:bottom w:val="single" w:sz="4" w:space="0" w:color="auto"/>
              <w:right w:val="single" w:sz="4" w:space="0" w:color="auto"/>
            </w:tcBorders>
          </w:tcPr>
          <w:p w14:paraId="59699DF9" w14:textId="77777777" w:rsidR="00DF2BB6" w:rsidRPr="00C70209" w:rsidRDefault="00DF2BB6" w:rsidP="003131E2">
            <w:pPr>
              <w:pStyle w:val="Tabletext"/>
            </w:pPr>
            <w:r w:rsidRPr="00C70209">
              <w:t xml:space="preserve">Functional and performance status </w:t>
            </w:r>
          </w:p>
        </w:tc>
      </w:tr>
      <w:tr w:rsidR="00DF2BB6" w:rsidRPr="00C70209" w14:paraId="2DDFD8D8" w14:textId="77777777" w:rsidTr="003131E2">
        <w:tc>
          <w:tcPr>
            <w:tcW w:w="1346" w:type="dxa"/>
            <w:tcBorders>
              <w:top w:val="single" w:sz="4" w:space="0" w:color="auto"/>
              <w:left w:val="single" w:sz="4" w:space="0" w:color="auto"/>
              <w:bottom w:val="single" w:sz="4" w:space="0" w:color="auto"/>
              <w:right w:val="single" w:sz="4" w:space="0" w:color="auto"/>
            </w:tcBorders>
          </w:tcPr>
          <w:p w14:paraId="3D714725" w14:textId="1C00970C" w:rsidR="00DF2BB6" w:rsidRPr="00C70209" w:rsidRDefault="00DF2BB6" w:rsidP="000E261C">
            <w:pPr>
              <w:pStyle w:val="Tabletext"/>
            </w:pPr>
            <w:r w:rsidRPr="00C70209">
              <w:t>Thibault (1993)</w:t>
            </w:r>
            <w:r w:rsidRPr="00C70209">
              <w:fldChar w:fldCharType="begin"/>
            </w:r>
            <w:r w:rsidR="000E261C">
              <w:instrText xml:space="preserve"> ADDIN EN.CITE &lt;EndNote&gt;&lt;Cite&gt;&lt;Author&gt;Thibault&lt;/Author&gt;&lt;Year&gt;1993&lt;/Year&gt;&lt;RecNum&gt;459&lt;/RecNum&gt;&lt;DisplayText&gt;&lt;style face="superscript"&gt;199&lt;/style&gt;&lt;/DisplayText&gt;&lt;record&gt;&lt;rec-number&gt;459&lt;/rec-number&gt;&lt;foreign-keys&gt;&lt;key app="EN" db-id="9edve2wadsavt5ewavaxtda4f2tavzvts9ee" timestamp="1428888715"&gt;459&lt;/key&gt;&lt;/foreign-keys&gt;&lt;ref-type name="Journal Article"&gt;17&lt;/ref-type&gt;&lt;contributors&gt;&lt;authors&gt;&lt;author&gt;Thibault, H&lt;/author&gt;&lt;author&gt;Galan, P&lt;/author&gt;&lt;author&gt;Selz, F&lt;/author&gt;&lt;author&gt;Preziosi, P&lt;/author&gt;&lt;author&gt;Olivier, C&lt;/author&gt;&lt;author&gt;Badoual, J&lt;/author&gt;&lt;author&gt;Hercberg, S&lt;/author&gt;&lt;/authors&gt;&lt;/contributors&gt;&lt;titles&gt;&lt;title&gt;The immune response in iron-deficient young children: effect of iron supplementation on cell-mediated immunity&lt;/title&gt;&lt;secondary-title&gt;European journal of pediatrics&lt;/secondary-title&gt;&lt;/titles&gt;&lt;periodical&gt;&lt;full-title&gt;European Journal of Pediatrics&lt;/full-title&gt;&lt;abbr-1&gt;Eur. J. Pediatr.&lt;/abbr-1&gt;&lt;/periodical&gt;&lt;pages&gt;120–124&lt;/pages&gt;&lt;volume&gt;152&lt;/volume&gt;&lt;number&gt;2&lt;/number&gt;&lt;dates&gt;&lt;year&gt;1993&lt;/year&gt;&lt;/dates&gt;&lt;isbn&gt;0340-6199&lt;/isbn&gt;&lt;urls&gt;&lt;related-urls&gt;&lt;url&gt;http://link.springer.com/article/10.1007/BF02072487&lt;/url&gt;&lt;/related-urls&gt;&lt;/urls&gt;&lt;access-date&gt;13 April 2015&lt;/access-date&gt;&lt;/record&gt;&lt;/Cite&gt;&lt;/EndNote&gt;</w:instrText>
            </w:r>
            <w:r w:rsidRPr="00C70209">
              <w:fldChar w:fldCharType="separate"/>
            </w:r>
            <w:r w:rsidR="000E261C" w:rsidRPr="000E261C">
              <w:rPr>
                <w:noProof/>
                <w:vertAlign w:val="superscript"/>
              </w:rPr>
              <w:t>199</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3DC330BB"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04314B0E" w14:textId="77777777" w:rsidR="00DF2BB6" w:rsidRPr="00C70209" w:rsidRDefault="00DF2BB6" w:rsidP="003131E2">
            <w:pPr>
              <w:pStyle w:val="Tabletext"/>
            </w:pPr>
            <w:r w:rsidRPr="00C70209">
              <w:t>Infants and children aged 6–36 months</w:t>
            </w:r>
          </w:p>
          <w:p w14:paraId="721918BF" w14:textId="77777777" w:rsidR="00DF2BB6" w:rsidRPr="00C70209" w:rsidRDefault="00DF2BB6" w:rsidP="003131E2">
            <w:pPr>
              <w:pStyle w:val="Tabletext"/>
            </w:pPr>
            <w:r w:rsidRPr="00C70209">
              <w:t>N=75</w:t>
            </w:r>
          </w:p>
        </w:tc>
        <w:tc>
          <w:tcPr>
            <w:tcW w:w="1913" w:type="dxa"/>
            <w:tcBorders>
              <w:top w:val="single" w:sz="4" w:space="0" w:color="auto"/>
              <w:left w:val="single" w:sz="4" w:space="0" w:color="auto"/>
              <w:bottom w:val="single" w:sz="4" w:space="0" w:color="auto"/>
              <w:right w:val="single" w:sz="4" w:space="0" w:color="auto"/>
            </w:tcBorders>
          </w:tcPr>
          <w:p w14:paraId="47D74E39" w14:textId="0CC6A509" w:rsidR="00DF2BB6" w:rsidRPr="00C70209" w:rsidRDefault="00DF2BB6" w:rsidP="003131E2">
            <w:pPr>
              <w:pStyle w:val="Tabletext"/>
            </w:pPr>
            <w:r w:rsidRPr="00C70209">
              <w:t>Oral iron (30–45 mg, depending on weight) versus placebo for 2 months</w:t>
            </w:r>
          </w:p>
        </w:tc>
        <w:tc>
          <w:tcPr>
            <w:tcW w:w="1913" w:type="dxa"/>
            <w:tcBorders>
              <w:top w:val="single" w:sz="4" w:space="0" w:color="auto"/>
              <w:left w:val="single" w:sz="4" w:space="0" w:color="auto"/>
              <w:bottom w:val="single" w:sz="4" w:space="0" w:color="auto"/>
              <w:right w:val="single" w:sz="4" w:space="0" w:color="auto"/>
            </w:tcBorders>
          </w:tcPr>
          <w:p w14:paraId="29E0BDD8" w14:textId="77777777" w:rsidR="00DF2BB6" w:rsidRPr="00C70209" w:rsidRDefault="00DF2BB6" w:rsidP="003131E2">
            <w:pPr>
              <w:pStyle w:val="Tabletext"/>
            </w:pPr>
            <w:r w:rsidRPr="00C70209">
              <w:t>Laboratory measures (Hb, ferritin)</w:t>
            </w:r>
          </w:p>
        </w:tc>
      </w:tr>
      <w:tr w:rsidR="00DF2BB6" w:rsidRPr="00C70209" w14:paraId="34A24632" w14:textId="77777777" w:rsidTr="003131E2">
        <w:tc>
          <w:tcPr>
            <w:tcW w:w="1346" w:type="dxa"/>
            <w:tcBorders>
              <w:top w:val="single" w:sz="4" w:space="0" w:color="auto"/>
              <w:left w:val="single" w:sz="4" w:space="0" w:color="auto"/>
              <w:bottom w:val="single" w:sz="4" w:space="0" w:color="auto"/>
              <w:right w:val="single" w:sz="4" w:space="0" w:color="auto"/>
            </w:tcBorders>
          </w:tcPr>
          <w:p w14:paraId="7F8E93FB" w14:textId="34F4BDDB" w:rsidR="00DF2BB6" w:rsidRPr="00C70209" w:rsidRDefault="00DF2BB6" w:rsidP="000E261C">
            <w:pPr>
              <w:pStyle w:val="Tabletext"/>
            </w:pPr>
            <w:r w:rsidRPr="00C70209">
              <w:t xml:space="preserve">Tielsch </w:t>
            </w:r>
            <w:r w:rsidR="00C70209">
              <w:t>(</w:t>
            </w:r>
            <w:r w:rsidRPr="00C70209">
              <w:t>2006</w:t>
            </w:r>
            <w:r w:rsidR="00C70209">
              <w:t>)</w:t>
            </w:r>
            <w:r w:rsidRPr="00C70209">
              <w:rPr>
                <w:vertAlign w:val="superscript"/>
              </w:rPr>
              <w:t>c</w:t>
            </w:r>
            <w:r w:rsidRPr="00C70209">
              <w:fldChar w:fldCharType="begin">
                <w:fldData xml:space="preserve">PEVuZE5vdGU+PENpdGU+PEF1dGhvcj5UaWVsc2NoPC9BdXRob3I+PFllYXI+MjAwNjwvWWVhcj48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</w:fldData>
              </w:fldChar>
            </w:r>
            <w:r w:rsidR="000E261C">
              <w:instrText xml:space="preserve"> ADDIN EN.CITE </w:instrText>
            </w:r>
            <w:r w:rsidR="000E261C">
              <w:fldChar w:fldCharType="begin">
                <w:fldData xml:space="preserve">PEVuZE5vdGU+PENpdGU+PEF1dGhvcj5UaWVsc2NoPC9BdXRob3I+PFllYXI+MjAwNjwvWWVhcj48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00</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1BD00942" w14:textId="6EB35F0E" w:rsidR="00DF2BB6" w:rsidRPr="00C70209" w:rsidRDefault="00DF2BB6" w:rsidP="003131E2">
            <w:pPr>
              <w:pStyle w:val="Tabletext"/>
            </w:pPr>
            <w:r w:rsidRPr="00C70209">
              <w:t>Level II</w:t>
            </w:r>
          </w:p>
          <w:p w14:paraId="16FFF33C" w14:textId="77777777" w:rsidR="00DF2BB6" w:rsidRPr="00C70209" w:rsidRDefault="00DF2BB6" w:rsidP="003131E2">
            <w:pPr>
              <w:pStyle w:val="Tabletext"/>
              <w:rPr>
                <w:i/>
              </w:rPr>
            </w:pPr>
            <w:r w:rsidRPr="00C70209">
              <w:rPr>
                <w:i/>
              </w:rPr>
              <w:t>Good</w:t>
            </w:r>
          </w:p>
        </w:tc>
        <w:tc>
          <w:tcPr>
            <w:tcW w:w="1912" w:type="dxa"/>
            <w:tcBorders>
              <w:top w:val="single" w:sz="4" w:space="0" w:color="auto"/>
              <w:left w:val="single" w:sz="4" w:space="0" w:color="auto"/>
              <w:bottom w:val="single" w:sz="4" w:space="0" w:color="auto"/>
              <w:right w:val="single" w:sz="4" w:space="0" w:color="auto"/>
            </w:tcBorders>
          </w:tcPr>
          <w:p w14:paraId="7422F87F" w14:textId="77777777" w:rsidR="00DF2BB6" w:rsidRPr="00C70209" w:rsidRDefault="00DF2BB6" w:rsidP="003131E2">
            <w:pPr>
              <w:pStyle w:val="Tabletext"/>
            </w:pPr>
            <w:r w:rsidRPr="00C70209">
              <w:t>Infants and children aged 1–36 months</w:t>
            </w:r>
          </w:p>
          <w:p w14:paraId="7CA406B6" w14:textId="77777777" w:rsidR="00DF2BB6" w:rsidRPr="00C70209" w:rsidRDefault="00DF2BB6" w:rsidP="003131E2">
            <w:pPr>
              <w:pStyle w:val="Tabletext"/>
            </w:pPr>
            <w:r w:rsidRPr="00C70209">
              <w:t>N=17 020</w:t>
            </w:r>
          </w:p>
        </w:tc>
        <w:tc>
          <w:tcPr>
            <w:tcW w:w="1913" w:type="dxa"/>
            <w:tcBorders>
              <w:top w:val="single" w:sz="4" w:space="0" w:color="auto"/>
              <w:left w:val="single" w:sz="4" w:space="0" w:color="auto"/>
              <w:bottom w:val="single" w:sz="4" w:space="0" w:color="auto"/>
              <w:right w:val="single" w:sz="4" w:space="0" w:color="auto"/>
            </w:tcBorders>
          </w:tcPr>
          <w:p w14:paraId="3BA26795" w14:textId="21D6A254" w:rsidR="00DF2BB6" w:rsidRPr="00C70209" w:rsidRDefault="00DF2BB6" w:rsidP="003131E2">
            <w:pPr>
              <w:pStyle w:val="Tabletext"/>
            </w:pPr>
            <w:r w:rsidRPr="00C70209">
              <w:t>Oral iron (12.5 mg) + folic acid (50 </w:t>
            </w:r>
            <w:r w:rsidR="00C70209">
              <w:t>µ</w:t>
            </w:r>
            <w:r w:rsidRPr="00C70209">
              <w:t>g) versus placebo up to 18 months</w:t>
            </w:r>
          </w:p>
          <w:p w14:paraId="606C9585" w14:textId="77777777" w:rsidR="00DF2BB6" w:rsidRPr="00C70209" w:rsidRDefault="00DF2BB6" w:rsidP="003131E2">
            <w:pPr>
              <w:pStyle w:val="Tabletextnote"/>
            </w:pPr>
            <w:r w:rsidRPr="00C70209">
              <w:t>*Infants aged &lt;1 year old received half-tablet</w:t>
            </w:r>
          </w:p>
          <w:p w14:paraId="40B0F9B7" w14:textId="77777777" w:rsidR="00DF2BB6" w:rsidRPr="00C70209" w:rsidRDefault="00DF2BB6" w:rsidP="003131E2">
            <w:pPr>
              <w:pStyle w:val="Tabletextnote"/>
            </w:pPr>
            <w:r w:rsidRPr="00C70209">
              <w:t xml:space="preserve">*All infants and children aged over 6 months received vitamin A </w:t>
            </w:r>
          </w:p>
        </w:tc>
        <w:tc>
          <w:tcPr>
            <w:tcW w:w="1913" w:type="dxa"/>
            <w:tcBorders>
              <w:top w:val="single" w:sz="4" w:space="0" w:color="auto"/>
              <w:left w:val="single" w:sz="4" w:space="0" w:color="auto"/>
              <w:bottom w:val="single" w:sz="4" w:space="0" w:color="auto"/>
              <w:right w:val="single" w:sz="4" w:space="0" w:color="auto"/>
            </w:tcBorders>
          </w:tcPr>
          <w:p w14:paraId="6068B89F" w14:textId="72529445" w:rsidR="00DF2BB6" w:rsidRPr="00C70209" w:rsidRDefault="00DF2BB6" w:rsidP="003131E2">
            <w:pPr>
              <w:pStyle w:val="Tabletext"/>
            </w:pPr>
            <w:r w:rsidRPr="00C70209">
              <w:t>Mortality</w:t>
            </w:r>
          </w:p>
          <w:p w14:paraId="2C7F8F1E" w14:textId="77777777" w:rsidR="00DF2BB6" w:rsidRPr="00C70209" w:rsidRDefault="00DF2BB6" w:rsidP="003131E2">
            <w:pPr>
              <w:pStyle w:val="Tabletext"/>
            </w:pPr>
            <w:r w:rsidRPr="00C70209">
              <w:t>Laboratory measures (Hb, ferritin)</w:t>
            </w:r>
          </w:p>
        </w:tc>
      </w:tr>
      <w:tr w:rsidR="00DF2BB6" w:rsidRPr="00C70209" w14:paraId="1FDE247E" w14:textId="77777777" w:rsidTr="003131E2">
        <w:tc>
          <w:tcPr>
            <w:tcW w:w="1346" w:type="dxa"/>
            <w:tcBorders>
              <w:top w:val="single" w:sz="4" w:space="0" w:color="auto"/>
              <w:left w:val="single" w:sz="4" w:space="0" w:color="auto"/>
              <w:bottom w:val="single" w:sz="4" w:space="0" w:color="auto"/>
              <w:right w:val="single" w:sz="4" w:space="0" w:color="auto"/>
            </w:tcBorders>
          </w:tcPr>
          <w:p w14:paraId="506BACE7" w14:textId="7AB2D9ED" w:rsidR="00DF2BB6" w:rsidRPr="00C70209" w:rsidRDefault="00DF2BB6" w:rsidP="000E261C">
            <w:pPr>
              <w:pStyle w:val="Tabletext"/>
            </w:pPr>
            <w:r w:rsidRPr="00C70209">
              <w:t xml:space="preserve">Walter </w:t>
            </w:r>
            <w:r w:rsidR="00C70209">
              <w:t>(</w:t>
            </w:r>
            <w:r w:rsidRPr="00C70209">
              <w:t>1989</w:t>
            </w:r>
            <w:r w:rsidR="00C70209">
              <w:t>)</w:t>
            </w:r>
            <w:r w:rsidRPr="00C70209">
              <w:fldChar w:fldCharType="begin"/>
            </w:r>
            <w:r w:rsidR="000E261C">
              <w:instrText xml:space="preserve"> ADDIN EN.CITE &lt;EndNote&gt;&lt;Cite&gt;&lt;Author&gt;Walter&lt;/Author&gt;&lt;Year&gt;1989&lt;/Year&gt;&lt;RecNum&gt;317&lt;/RecNum&gt;&lt;DisplayText&gt;&lt;style face="superscript"&gt;201&lt;/style&gt;&lt;/DisplayText&gt;&lt;record&gt;&lt;rec-number&gt;317&lt;/rec-number&gt;&lt;foreign-keys&gt;&lt;key app="EN" db-id="9edve2wadsavt5ewavaxtda4f2tavzvts9ee" timestamp="1427477847"&gt;317&lt;/key&gt;&lt;/foreign-keys&gt;&lt;ref-type name="Journal Article"&gt;17&lt;/ref-type&gt;&lt;contributors&gt;&lt;authors&gt;&lt;author&gt;Walter, T&lt;/author&gt;&lt;author&gt;Oski, F&lt;/author&gt;&lt;author&gt;Pollitt, E&lt;/author&gt;&lt;/authors&gt;&lt;/contributors&gt;&lt;titles&gt;&lt;title&gt;Infancy: Mental and motor development&lt;/title&gt;&lt;secondary-title&gt;The American Journal of Clinical Nutrition&lt;/secondary-title&gt;&lt;/titles&gt;&lt;periodical&gt;&lt;full-title&gt;Am J Clin Nutr&lt;/full-title&gt;&lt;abbr-1&gt;The American journal of clinical nutrition&lt;/abbr-1&gt;&lt;/periodical&gt;&lt;pages&gt;655–666&lt;/pages&gt;&lt;volume&gt;50&lt;/volume&gt;&lt;number&gt;3 SUPPL&lt;/number&gt;&lt;dates&gt;&lt;year&gt;1989&lt;/year&gt;&lt;pub-dates&gt;&lt;date&gt;September&lt;/date&gt;&lt;/pub-dates&gt;&lt;/dates&gt;&lt;urls&gt;&lt;related-urls&gt;&lt;url&gt;http://www.ncbi.nlm.nih.gov/pubmed/2773843&lt;/url&gt;&lt;/related-urls&gt;&lt;/urls&gt;&lt;access-date&gt;13 April 2015&lt;/access-date&gt;&lt;/record&gt;&lt;/Cite&gt;&lt;/EndNote&gt;</w:instrText>
            </w:r>
            <w:r w:rsidRPr="00C70209">
              <w:fldChar w:fldCharType="separate"/>
            </w:r>
            <w:r w:rsidR="000E261C" w:rsidRPr="000E261C">
              <w:rPr>
                <w:noProof/>
                <w:vertAlign w:val="superscript"/>
              </w:rPr>
              <w:t>201</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4DD4F15C"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7D3C2F49" w14:textId="77777777" w:rsidR="00DF2BB6" w:rsidRPr="00C70209" w:rsidRDefault="00DF2BB6" w:rsidP="003131E2">
            <w:pPr>
              <w:pStyle w:val="Tabletext"/>
            </w:pPr>
            <w:r w:rsidRPr="00C70209">
              <w:t>Infants aged 12 months</w:t>
            </w:r>
          </w:p>
          <w:p w14:paraId="08EEEDB2" w14:textId="77777777" w:rsidR="00DF2BB6" w:rsidRPr="00C70209" w:rsidRDefault="00DF2BB6" w:rsidP="003131E2">
            <w:pPr>
              <w:pStyle w:val="Tabletext"/>
            </w:pPr>
            <w:r w:rsidRPr="00C70209">
              <w:t>N=196</w:t>
            </w:r>
          </w:p>
        </w:tc>
        <w:tc>
          <w:tcPr>
            <w:tcW w:w="1913" w:type="dxa"/>
            <w:tcBorders>
              <w:top w:val="single" w:sz="4" w:space="0" w:color="auto"/>
              <w:left w:val="single" w:sz="4" w:space="0" w:color="auto"/>
              <w:bottom w:val="single" w:sz="4" w:space="0" w:color="auto"/>
              <w:right w:val="single" w:sz="4" w:space="0" w:color="auto"/>
            </w:tcBorders>
          </w:tcPr>
          <w:p w14:paraId="512187FA" w14:textId="51BD0413" w:rsidR="00DF2BB6" w:rsidRPr="00C70209" w:rsidRDefault="00DF2BB6" w:rsidP="003131E2">
            <w:pPr>
              <w:pStyle w:val="Tabletext"/>
            </w:pPr>
            <w:r w:rsidRPr="00C70209">
              <w:t>Oral iron (15 mg, tid) versus placebo for 10 days</w:t>
            </w:r>
          </w:p>
        </w:tc>
        <w:tc>
          <w:tcPr>
            <w:tcW w:w="1913" w:type="dxa"/>
            <w:tcBorders>
              <w:top w:val="single" w:sz="4" w:space="0" w:color="auto"/>
              <w:left w:val="single" w:sz="4" w:space="0" w:color="auto"/>
              <w:bottom w:val="single" w:sz="4" w:space="0" w:color="auto"/>
              <w:right w:val="single" w:sz="4" w:space="0" w:color="auto"/>
            </w:tcBorders>
          </w:tcPr>
          <w:p w14:paraId="0E6A5226" w14:textId="77777777" w:rsidR="00DF2BB6" w:rsidRPr="00C70209" w:rsidRDefault="00DF2BB6" w:rsidP="003131E2">
            <w:pPr>
              <w:pStyle w:val="Tabletext"/>
            </w:pPr>
            <w:r w:rsidRPr="00C70209">
              <w:t xml:space="preserve">Functional and performance status </w:t>
            </w:r>
          </w:p>
        </w:tc>
      </w:tr>
      <w:tr w:rsidR="00DF2BB6" w:rsidRPr="00C70209" w14:paraId="6471FDD1" w14:textId="77777777" w:rsidTr="003131E2">
        <w:tc>
          <w:tcPr>
            <w:tcW w:w="1346" w:type="dxa"/>
            <w:tcBorders>
              <w:top w:val="single" w:sz="4" w:space="0" w:color="auto"/>
              <w:left w:val="single" w:sz="4" w:space="0" w:color="auto"/>
              <w:bottom w:val="single" w:sz="4" w:space="0" w:color="auto"/>
              <w:right w:val="single" w:sz="4" w:space="0" w:color="auto"/>
            </w:tcBorders>
          </w:tcPr>
          <w:p w14:paraId="282AC174" w14:textId="289A434C" w:rsidR="00DF2BB6" w:rsidRPr="00C70209" w:rsidRDefault="00DF2BB6" w:rsidP="000E261C">
            <w:pPr>
              <w:pStyle w:val="Tabletext"/>
            </w:pPr>
            <w:r w:rsidRPr="00C70209">
              <w:t xml:space="preserve">Wasantwisut </w:t>
            </w:r>
            <w:r w:rsidR="00C70209">
              <w:t>(</w:t>
            </w:r>
            <w:r w:rsidRPr="00C70209">
              <w:t>2006</w:t>
            </w:r>
            <w:r w:rsidR="00C70209">
              <w:t>)</w:t>
            </w:r>
            <w:r w:rsidRPr="00C70209">
              <w:fldChar w:fldCharType="begin"/>
            </w:r>
            <w:r w:rsidR="000E261C">
              <w:instrText xml:space="preserve"> ADDIN EN.CITE &lt;EndNote&gt;&lt;Cite&gt;&lt;Author&gt;Wasantwisut&lt;/Author&gt;&lt;Year&gt;2006&lt;/Year&gt;&lt;RecNum&gt;318&lt;/RecNum&gt;&lt;DisplayText&gt;&lt;style face="superscript"&gt;202&lt;/style&gt;&lt;/DisplayText&gt;&lt;record&gt;&lt;rec-number&gt;318&lt;/rec-number&gt;&lt;foreign-keys&gt;&lt;key app="EN" db-id="9edve2wadsavt5ewavaxtda4f2tavzvts9ee" timestamp="1427477847"&gt;318&lt;/key&gt;&lt;/foreign-keys&gt;&lt;ref-type name="Journal Article"&gt;17&lt;/ref-type&gt;&lt;contributors&gt;&lt;authors&gt;&lt;author&gt;Wasantwisut, E&lt;/author&gt;&lt;author&gt;Winichagoon, P&lt;/author&gt;&lt;author&gt;Chitchumroonchokchai, C&lt;/author&gt;&lt;author&gt;Yamborisut, U&lt;/author&gt;&lt;author&gt;Boonpraderm, A&lt;/author&gt;&lt;author&gt;Pongcharoen, T&lt;/author&gt;&lt;author&gt;Sranacharoenpong, K&lt;/author&gt;&lt;author&gt;Russameesopaphorn, W&lt;/author&gt;&lt;/authors&gt;&lt;/contributors&gt;&lt;titles&gt;&lt;title&gt;Iron and zinc supplementation improved iron and zinc status, but not physical growth, of apparently healthy, breast-fed infants in rural communities of northeast Thailand&lt;/title&gt;&lt;secondary-title&gt;Journal of Nutrition&lt;/secondary-title&gt;&lt;/titles&gt;&lt;periodical&gt;&lt;full-title&gt;Journal of Nutrition&lt;/full-title&gt;&lt;/periodical&gt;&lt;pages&gt;2405–2411&lt;/pages&gt;&lt;volume&gt;136&lt;/volume&gt;&lt;number&gt;9&lt;/number&gt;&lt;dates&gt;&lt;year&gt;2006&lt;/year&gt;&lt;pub-dates&gt;&lt;date&gt;September&lt;/date&gt;&lt;/pub-dates&gt;&lt;/dates&gt;&lt;urls&gt;&lt;related-urls&gt;&lt;url&gt;http://jn.nutrition.org/content/136/9/2405.long&lt;/url&gt;&lt;/related-urls&gt;&lt;/urls&gt;&lt;access-date&gt;13 April 2015&lt;/access-date&gt;&lt;/record&gt;&lt;/Cite&gt;&lt;/EndNote&gt;</w:instrText>
            </w:r>
            <w:r w:rsidRPr="00C70209">
              <w:fldChar w:fldCharType="separate"/>
            </w:r>
            <w:r w:rsidR="000E261C" w:rsidRPr="000E261C">
              <w:rPr>
                <w:noProof/>
                <w:vertAlign w:val="superscript"/>
              </w:rPr>
              <w:t>20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B4C4427"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07DF4AD0" w14:textId="77777777" w:rsidR="00DF2BB6" w:rsidRPr="00C70209" w:rsidRDefault="00DF2BB6" w:rsidP="003131E2">
            <w:pPr>
              <w:pStyle w:val="Tabletext"/>
            </w:pPr>
            <w:r w:rsidRPr="00C70209">
              <w:t>Infants aged 4–6 months</w:t>
            </w:r>
          </w:p>
          <w:p w14:paraId="1C45BB59" w14:textId="77777777" w:rsidR="00DF2BB6" w:rsidRPr="00C70209" w:rsidRDefault="00DF2BB6" w:rsidP="003131E2">
            <w:pPr>
              <w:pStyle w:val="Tabletext"/>
            </w:pPr>
            <w:r w:rsidRPr="00C70209">
              <w:t>N=674</w:t>
            </w:r>
          </w:p>
        </w:tc>
        <w:tc>
          <w:tcPr>
            <w:tcW w:w="1913" w:type="dxa"/>
            <w:tcBorders>
              <w:top w:val="single" w:sz="4" w:space="0" w:color="auto"/>
              <w:left w:val="single" w:sz="4" w:space="0" w:color="auto"/>
              <w:bottom w:val="single" w:sz="4" w:space="0" w:color="auto"/>
              <w:right w:val="single" w:sz="4" w:space="0" w:color="auto"/>
            </w:tcBorders>
          </w:tcPr>
          <w:p w14:paraId="3A30F822" w14:textId="5B521C40" w:rsidR="00DF2BB6" w:rsidRPr="00C70209" w:rsidRDefault="00DF2BB6" w:rsidP="003131E2">
            <w:pPr>
              <w:pStyle w:val="Tabletext"/>
            </w:pPr>
            <w:r w:rsidRPr="00C70209">
              <w:t>Oral iron (10 mg) ± zinc versus no iron ± zinc for 6 months</w:t>
            </w:r>
          </w:p>
          <w:p w14:paraId="03AC100A" w14:textId="77777777" w:rsidR="00DF2BB6" w:rsidRPr="00C70209" w:rsidRDefault="00DF2BB6" w:rsidP="003131E2">
            <w:pPr>
              <w:pStyle w:val="Tabletextnote"/>
            </w:pPr>
            <w:r w:rsidRPr="00C70209">
              <w:t>*All infants received vitamin C</w:t>
            </w:r>
          </w:p>
        </w:tc>
        <w:tc>
          <w:tcPr>
            <w:tcW w:w="1913" w:type="dxa"/>
            <w:tcBorders>
              <w:top w:val="single" w:sz="4" w:space="0" w:color="auto"/>
              <w:left w:val="single" w:sz="4" w:space="0" w:color="auto"/>
              <w:bottom w:val="single" w:sz="4" w:space="0" w:color="auto"/>
              <w:right w:val="single" w:sz="4" w:space="0" w:color="auto"/>
            </w:tcBorders>
          </w:tcPr>
          <w:p w14:paraId="7AF00162" w14:textId="77777777" w:rsidR="00DF2BB6" w:rsidRPr="00C70209" w:rsidRDefault="00DF2BB6" w:rsidP="003131E2">
            <w:pPr>
              <w:pStyle w:val="Tabletext"/>
            </w:pPr>
            <w:r w:rsidRPr="00C70209">
              <w:t>Laboratory measures (Hb, ferritin)</w:t>
            </w:r>
          </w:p>
        </w:tc>
      </w:tr>
      <w:tr w:rsidR="00DF2BB6" w:rsidRPr="00C70209" w14:paraId="051473D8" w14:textId="77777777" w:rsidTr="003131E2">
        <w:tc>
          <w:tcPr>
            <w:tcW w:w="1346" w:type="dxa"/>
            <w:tcBorders>
              <w:top w:val="single" w:sz="4" w:space="0" w:color="auto"/>
              <w:left w:val="single" w:sz="4" w:space="0" w:color="auto"/>
              <w:bottom w:val="single" w:sz="4" w:space="0" w:color="auto"/>
              <w:right w:val="single" w:sz="4" w:space="0" w:color="auto"/>
            </w:tcBorders>
          </w:tcPr>
          <w:p w14:paraId="04232674" w14:textId="1A583FEE" w:rsidR="00DF2BB6" w:rsidRPr="00C70209" w:rsidRDefault="00DF2BB6" w:rsidP="000E261C">
            <w:pPr>
              <w:pStyle w:val="Tabletext"/>
            </w:pPr>
            <w:r w:rsidRPr="00C70209">
              <w:t xml:space="preserve">Wieringa </w:t>
            </w:r>
            <w:r w:rsidR="00C70209">
              <w:t>(</w:t>
            </w:r>
            <w:r w:rsidRPr="00C70209">
              <w:t>2003</w:t>
            </w:r>
            <w:r w:rsidR="00C70209">
              <w:t>)</w:t>
            </w:r>
            <w:r w:rsidRPr="00C70209">
              <w:fldChar w:fldCharType="begin"/>
            </w:r>
            <w:r w:rsidR="000E261C">
              <w:instrText xml:space="preserve"> ADDIN EN.CITE &lt;EndNote&gt;&lt;Cite&gt;&lt;Author&gt;Wieringa&lt;/Author&gt;&lt;Year&gt;2003&lt;/Year&gt;&lt;RecNum&gt;321&lt;/RecNum&gt;&lt;DisplayText&gt;&lt;style face="superscript"&gt;203&lt;/style&gt;&lt;/DisplayText&gt;&lt;record&gt;&lt;rec-number&gt;321&lt;/rec-number&gt;&lt;foreign-keys&gt;&lt;key app="EN" db-id="9edve2wadsavt5ewavaxtda4f2tavzvts9ee" timestamp="1427477847"&gt;321&lt;/key&gt;&lt;/foreign-keys&gt;&lt;ref-type name="Journal Article"&gt;17&lt;/ref-type&gt;&lt;contributors&gt;&lt;authors&gt;&lt;author&gt;Wieringa, F.T&lt;/author&gt;&lt;author&gt;Dijkhuizen, M. A&lt;/author&gt;&lt;author&gt;West, C. E&lt;/author&gt;&lt;author&gt;Thurnham, D. I&lt;/author&gt;&lt;author&gt;Muhilal,&lt;/author&gt;&lt;author&gt;Van der Meer, J. W.&lt;/author&gt;&lt;/authors&gt;&lt;/contributors&gt;&lt;titles&gt;&lt;title&gt;Redistribution of vitamin A after iron supplementation in Indonesian infants&lt;/title&gt;&lt;secondary-title&gt;American Journal of Clinical Nutrition&lt;/secondary-title&gt;&lt;/titles&gt;&lt;periodical&gt;&lt;full-title&gt;American Journal of Clinical Nutrition&lt;/full-title&gt;&lt;/periodical&gt;&lt;pages&gt;651–657&lt;/pages&gt;&lt;volume&gt;77&lt;/volume&gt;&lt;number&gt;3&lt;/number&gt;&lt;dates&gt;&lt;year&gt;2003&lt;/year&gt;&lt;pub-dates&gt;&lt;date&gt;March&lt;/date&gt;&lt;/pub-dates&gt;&lt;/dates&gt;&lt;urls&gt;&lt;related-urls&gt;&lt;url&gt;http://ajcn.nutrition.org/content/77/3/651.long&lt;/url&gt;&lt;/related-urls&gt;&lt;/urls&gt;&lt;access-date&gt;13 April 2015&lt;/access-date&gt;&lt;/record&gt;&lt;/Cite&gt;&lt;/EndNote&gt;</w:instrText>
            </w:r>
            <w:r w:rsidRPr="00C70209">
              <w:fldChar w:fldCharType="separate"/>
            </w:r>
            <w:r w:rsidR="000E261C" w:rsidRPr="000E261C">
              <w:rPr>
                <w:noProof/>
                <w:vertAlign w:val="superscript"/>
              </w:rPr>
              <w:t>203</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386D65A"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76DA2CF5" w14:textId="77777777" w:rsidR="00DF2BB6" w:rsidRPr="00C70209" w:rsidRDefault="00DF2BB6" w:rsidP="003131E2">
            <w:pPr>
              <w:pStyle w:val="Tabletext"/>
            </w:pPr>
            <w:r w:rsidRPr="00C70209">
              <w:t>Infants aged 4 months</w:t>
            </w:r>
          </w:p>
          <w:p w14:paraId="2AFBB348" w14:textId="77777777" w:rsidR="00DF2BB6" w:rsidRPr="00C70209" w:rsidRDefault="00DF2BB6" w:rsidP="003131E2">
            <w:pPr>
              <w:pStyle w:val="Tabletext"/>
            </w:pPr>
            <w:r w:rsidRPr="00C70209">
              <w:t>N=258</w:t>
            </w:r>
          </w:p>
        </w:tc>
        <w:tc>
          <w:tcPr>
            <w:tcW w:w="1913" w:type="dxa"/>
            <w:tcBorders>
              <w:top w:val="single" w:sz="4" w:space="0" w:color="auto"/>
              <w:left w:val="single" w:sz="4" w:space="0" w:color="auto"/>
              <w:bottom w:val="single" w:sz="4" w:space="0" w:color="auto"/>
              <w:right w:val="single" w:sz="4" w:space="0" w:color="auto"/>
            </w:tcBorders>
          </w:tcPr>
          <w:p w14:paraId="1519A9CD" w14:textId="7F2F555B" w:rsidR="00DF2BB6" w:rsidRPr="00C70209" w:rsidRDefault="00DF2BB6" w:rsidP="003131E2">
            <w:pPr>
              <w:pStyle w:val="Tabletext"/>
            </w:pPr>
            <w:r w:rsidRPr="00C70209">
              <w:t>Oral iron (10 mg) ± zinc (10 mg) versus zinc versus placebo for 6 months</w:t>
            </w:r>
          </w:p>
        </w:tc>
        <w:tc>
          <w:tcPr>
            <w:tcW w:w="1913" w:type="dxa"/>
            <w:tcBorders>
              <w:top w:val="single" w:sz="4" w:space="0" w:color="auto"/>
              <w:left w:val="single" w:sz="4" w:space="0" w:color="auto"/>
              <w:bottom w:val="single" w:sz="4" w:space="0" w:color="auto"/>
              <w:right w:val="single" w:sz="4" w:space="0" w:color="auto"/>
            </w:tcBorders>
          </w:tcPr>
          <w:p w14:paraId="1493CC61" w14:textId="77777777" w:rsidR="00DF2BB6" w:rsidRPr="00C70209" w:rsidRDefault="00DF2BB6" w:rsidP="003131E2">
            <w:pPr>
              <w:pStyle w:val="Tabletext"/>
            </w:pPr>
            <w:r w:rsidRPr="00C70209">
              <w:t>Laboratory measures (Hb, ferritin)</w:t>
            </w:r>
          </w:p>
        </w:tc>
      </w:tr>
      <w:tr w:rsidR="00DF2BB6" w:rsidRPr="00C70209" w14:paraId="7559971F" w14:textId="77777777" w:rsidTr="003131E2">
        <w:tc>
          <w:tcPr>
            <w:tcW w:w="1346" w:type="dxa"/>
            <w:tcBorders>
              <w:top w:val="single" w:sz="4" w:space="0" w:color="auto"/>
              <w:left w:val="single" w:sz="4" w:space="0" w:color="auto"/>
              <w:bottom w:val="single" w:sz="4" w:space="0" w:color="auto"/>
              <w:right w:val="single" w:sz="4" w:space="0" w:color="auto"/>
            </w:tcBorders>
          </w:tcPr>
          <w:p w14:paraId="7CACC755" w14:textId="5B26372C" w:rsidR="00DF2BB6" w:rsidRPr="00C70209" w:rsidRDefault="00DF2BB6" w:rsidP="000E261C">
            <w:pPr>
              <w:pStyle w:val="Tabletext"/>
            </w:pPr>
            <w:r w:rsidRPr="00C70209">
              <w:t xml:space="preserve">Yalcin </w:t>
            </w:r>
            <w:r w:rsidR="00C70209">
              <w:t>(</w:t>
            </w:r>
            <w:r w:rsidRPr="00C70209">
              <w:t>2000</w:t>
            </w:r>
            <w:r w:rsidR="00C70209">
              <w:t>)</w:t>
            </w:r>
            <w:r w:rsidRPr="00C70209">
              <w:fldChar w:fldCharType="begin"/>
            </w:r>
            <w:r w:rsidR="000E261C">
              <w:instrText xml:space="preserve"> ADDIN EN.CITE &lt;EndNote&gt;&lt;Cite&gt;&lt;Author&gt;Yalcin&lt;/Author&gt;&lt;Year&gt;2000&lt;/Year&gt;&lt;RecNum&gt;322&lt;/RecNum&gt;&lt;DisplayText&gt;&lt;style face="superscript"&gt;204&lt;/style&gt;&lt;/DisplayText&gt;&lt;record&gt;&lt;rec-number&gt;322&lt;/rec-number&gt;&lt;foreign-keys&gt;&lt;key app="EN" db-id="9edve2wadsavt5ewavaxtda4f2tavzvts9ee" timestamp="1427477847"&gt;322&lt;/key&gt;&lt;/foreign-keys&gt;&lt;ref-type name="Journal Article"&gt;17&lt;/ref-type&gt;&lt;contributors&gt;&lt;authors&gt;&lt;author&gt;Yalcin, S.S&lt;/author&gt;&lt;author&gt;Yurdakok, K&lt;/author&gt;&lt;author&gt;Acikgoz, D&lt;/author&gt;&lt;author&gt;Ozmert, E.&lt;/author&gt;&lt;/authors&gt;&lt;/contributors&gt;&lt;titles&gt;&lt;title&gt;Short-term developmental outcome of iron prophylaxis in infants&lt;/title&gt;&lt;secondary-title&gt;International Journal of Pediatrics&lt;/secondary-title&gt;&lt;/titles&gt;&lt;periodical&gt;&lt;full-title&gt;International Journal of Pediatrics&lt;/full-title&gt;&lt;/periodical&gt;&lt;pages&gt;625–630&lt;/pages&gt;&lt;volume&gt;42&lt;/volume&gt;&lt;number&gt;6&lt;/number&gt;&lt;dates&gt;&lt;year&gt;2000&lt;/year&gt;&lt;pub-dates&gt;&lt;date&gt;December&lt;/date&gt;&lt;/pub-dates&gt;&lt;/dates&gt;&lt;urls&gt;&lt;related-urls&gt;&lt;url&gt;http://onlinelibrary.wiley.com/doi/10.1046/j.1442-200x.2000.01299.x/epdf&lt;/url&gt;&lt;/related-urls&gt;&lt;/urls&gt;&lt;access-date&gt;13 April 2015&lt;/access-date&gt;&lt;/record&gt;&lt;/Cite&gt;&lt;/EndNote&gt;</w:instrText>
            </w:r>
            <w:r w:rsidRPr="00C70209">
              <w:fldChar w:fldCharType="separate"/>
            </w:r>
            <w:r w:rsidR="000E261C" w:rsidRPr="000E261C">
              <w:rPr>
                <w:noProof/>
                <w:vertAlign w:val="superscript"/>
              </w:rPr>
              <w:t>204</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B680BFB"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31A058A7" w14:textId="77777777" w:rsidR="00DF2BB6" w:rsidRPr="00C70209" w:rsidRDefault="00DF2BB6" w:rsidP="003131E2">
            <w:pPr>
              <w:pStyle w:val="Tabletext"/>
            </w:pPr>
            <w:r w:rsidRPr="00C70209">
              <w:t>Infants aged 6 months</w:t>
            </w:r>
          </w:p>
          <w:p w14:paraId="6F75C88B" w14:textId="77777777" w:rsidR="00DF2BB6" w:rsidRPr="00C70209" w:rsidRDefault="00DF2BB6" w:rsidP="003131E2">
            <w:pPr>
              <w:pStyle w:val="Tabletext"/>
            </w:pPr>
            <w:r w:rsidRPr="00C70209">
              <w:t>N=24</w:t>
            </w:r>
          </w:p>
        </w:tc>
        <w:tc>
          <w:tcPr>
            <w:tcW w:w="1913" w:type="dxa"/>
            <w:tcBorders>
              <w:top w:val="single" w:sz="4" w:space="0" w:color="auto"/>
              <w:left w:val="single" w:sz="4" w:space="0" w:color="auto"/>
              <w:bottom w:val="single" w:sz="4" w:space="0" w:color="auto"/>
              <w:right w:val="single" w:sz="4" w:space="0" w:color="auto"/>
            </w:tcBorders>
          </w:tcPr>
          <w:p w14:paraId="149B8073" w14:textId="55EA90FF" w:rsidR="00DF2BB6" w:rsidRPr="00C70209" w:rsidRDefault="00DF2BB6" w:rsidP="003131E2">
            <w:pPr>
              <w:pStyle w:val="Tabletext"/>
            </w:pPr>
            <w:r w:rsidRPr="00C70209">
              <w:t>Oral iron (1 mg/kg) versus no iron for 3 months</w:t>
            </w:r>
          </w:p>
        </w:tc>
        <w:tc>
          <w:tcPr>
            <w:tcW w:w="1913" w:type="dxa"/>
            <w:tcBorders>
              <w:top w:val="single" w:sz="4" w:space="0" w:color="auto"/>
              <w:left w:val="single" w:sz="4" w:space="0" w:color="auto"/>
              <w:bottom w:val="single" w:sz="4" w:space="0" w:color="auto"/>
              <w:right w:val="single" w:sz="4" w:space="0" w:color="auto"/>
            </w:tcBorders>
          </w:tcPr>
          <w:p w14:paraId="2C9B6A4F" w14:textId="650F0264" w:rsidR="00DF2BB6" w:rsidRPr="00C70209" w:rsidRDefault="00DF2BB6" w:rsidP="003131E2">
            <w:pPr>
              <w:pStyle w:val="Tabletext"/>
            </w:pPr>
            <w:r w:rsidRPr="00C70209">
              <w:t>Functional and performance status</w:t>
            </w:r>
          </w:p>
          <w:p w14:paraId="614A2AD2" w14:textId="77777777" w:rsidR="00DF2BB6" w:rsidRPr="00C70209" w:rsidRDefault="00DF2BB6" w:rsidP="003131E2">
            <w:pPr>
              <w:pStyle w:val="Tabletext"/>
            </w:pPr>
            <w:r w:rsidRPr="00C70209">
              <w:t>Laboratory measures (Hb, ferritin, Hct)</w:t>
            </w:r>
          </w:p>
        </w:tc>
      </w:tr>
      <w:tr w:rsidR="00DF2BB6" w:rsidRPr="00C70209" w14:paraId="788E78DB" w14:textId="77777777" w:rsidTr="003131E2">
        <w:tc>
          <w:tcPr>
            <w:tcW w:w="1346" w:type="dxa"/>
            <w:tcBorders>
              <w:top w:val="single" w:sz="4" w:space="0" w:color="auto"/>
              <w:left w:val="single" w:sz="4" w:space="0" w:color="auto"/>
              <w:bottom w:val="single" w:sz="4" w:space="0" w:color="auto"/>
              <w:right w:val="single" w:sz="4" w:space="0" w:color="auto"/>
            </w:tcBorders>
          </w:tcPr>
          <w:p w14:paraId="0907827E" w14:textId="5581959F" w:rsidR="00DF2BB6" w:rsidRPr="00C70209" w:rsidRDefault="00DF2BB6" w:rsidP="000E261C">
            <w:pPr>
              <w:pStyle w:val="Tabletext"/>
            </w:pPr>
            <w:r w:rsidRPr="00C70209">
              <w:t>Yurdakok (2004)</w:t>
            </w:r>
            <w:r w:rsidRPr="00C70209">
              <w:fldChar w:fldCharType="begin"/>
            </w:r>
            <w:r w:rsidR="000E261C">
              <w:instrText xml:space="preserve"> ADDIN EN.CITE &lt;EndNote&gt;&lt;Cite&gt;&lt;Author&gt;Yurdakok&lt;/Author&gt;&lt;Year&gt;2004&lt;/Year&gt;&lt;RecNum&gt;327&lt;/RecNum&gt;&lt;DisplayText&gt;&lt;style face="superscript"&gt;205&lt;/style&gt;&lt;/DisplayText&gt;&lt;record&gt;&lt;rec-number&gt;327&lt;/rec-number&gt;&lt;foreign-keys&gt;&lt;key app="EN" db-id="9edve2wadsavt5ewavaxtda4f2tavzvts9ee" timestamp="1427477847"&gt;327&lt;/key&gt;&lt;/foreign-keys&gt;&lt;ref-type name="Journal Article"&gt;17&lt;/ref-type&gt;&lt;contributors&gt;&lt;authors&gt;&lt;author&gt;Yurdakok, K&lt;/author&gt;&lt;author&gt;Temiz, F&lt;/author&gt;&lt;author&gt;Yalcin, S. S&lt;/author&gt;&lt;author&gt;Gumruk. F.&lt;/author&gt;&lt;/authors&gt;&lt;/contributors&gt;&lt;titles&gt;&lt;title&gt;Efficacy of daily and weekly iron supplementation on iron status in exclusively breast-fed infants&lt;/title&gt;&lt;secondary-title&gt;Journal of Pediatric Hematology-Oncology&lt;/secondary-title&gt;&lt;/titles&gt;&lt;periodical&gt;&lt;full-title&gt;Journal of Pediatric Hematology-Oncology&lt;/full-title&gt;&lt;/periodical&gt;&lt;pages&gt;284–288&lt;/pages&gt;&lt;volume&gt;26&lt;/volume&gt;&lt;number&gt;5&lt;/number&gt;&lt;dates&gt;&lt;year&gt;2004&lt;/year&gt;&lt;pub-dates&gt;&lt;date&gt;May&lt;/date&gt;&lt;/pub-dates&gt;&lt;/dates&gt;&lt;urls&gt;&lt;related-urls&gt;&lt;url&gt;http://www.ncbi.nlm.nih.gov/pubmed/15111779&lt;/url&gt;&lt;/related-urls&gt;&lt;/urls&gt;&lt;access-date&gt;13 April 2015&lt;/access-date&gt;&lt;/record&gt;&lt;/Cite&gt;&lt;/EndNote&gt;</w:instrText>
            </w:r>
            <w:r w:rsidRPr="00C70209">
              <w:fldChar w:fldCharType="separate"/>
            </w:r>
            <w:r w:rsidR="000E261C" w:rsidRPr="000E261C">
              <w:rPr>
                <w:noProof/>
                <w:vertAlign w:val="superscript"/>
              </w:rPr>
              <w:t>205</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025C391"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43CC3019" w14:textId="77777777" w:rsidR="00DF2BB6" w:rsidRPr="00C70209" w:rsidRDefault="00DF2BB6" w:rsidP="003131E2">
            <w:pPr>
              <w:pStyle w:val="Tabletext"/>
            </w:pPr>
            <w:r w:rsidRPr="00C70209">
              <w:t>Infants aged 4 months</w:t>
            </w:r>
          </w:p>
          <w:p w14:paraId="0B5DFF2F" w14:textId="77777777" w:rsidR="00DF2BB6" w:rsidRPr="00C70209" w:rsidRDefault="00DF2BB6" w:rsidP="003131E2">
            <w:pPr>
              <w:pStyle w:val="Tabletext"/>
            </w:pPr>
            <w:r w:rsidRPr="00C70209">
              <w:t>N=52</w:t>
            </w:r>
          </w:p>
        </w:tc>
        <w:tc>
          <w:tcPr>
            <w:tcW w:w="1913" w:type="dxa"/>
            <w:tcBorders>
              <w:top w:val="single" w:sz="4" w:space="0" w:color="auto"/>
              <w:left w:val="single" w:sz="4" w:space="0" w:color="auto"/>
              <w:bottom w:val="single" w:sz="4" w:space="0" w:color="auto"/>
              <w:right w:val="single" w:sz="4" w:space="0" w:color="auto"/>
            </w:tcBorders>
          </w:tcPr>
          <w:p w14:paraId="3013769B" w14:textId="22C97A1A" w:rsidR="00DF2BB6" w:rsidRPr="00C70209" w:rsidRDefault="00DF2BB6" w:rsidP="003131E2">
            <w:pPr>
              <w:pStyle w:val="Tabletext"/>
            </w:pPr>
            <w:r w:rsidRPr="00C70209">
              <w:t>Oral iron (1 mg/kg) versus no iron for 3 months</w:t>
            </w:r>
          </w:p>
        </w:tc>
        <w:tc>
          <w:tcPr>
            <w:tcW w:w="1913" w:type="dxa"/>
            <w:tcBorders>
              <w:top w:val="single" w:sz="4" w:space="0" w:color="auto"/>
              <w:left w:val="single" w:sz="4" w:space="0" w:color="auto"/>
              <w:bottom w:val="single" w:sz="4" w:space="0" w:color="auto"/>
              <w:right w:val="single" w:sz="4" w:space="0" w:color="auto"/>
            </w:tcBorders>
          </w:tcPr>
          <w:p w14:paraId="75B9EB8D" w14:textId="77777777" w:rsidR="00DF2BB6" w:rsidRPr="00C70209" w:rsidRDefault="00DF2BB6" w:rsidP="003131E2">
            <w:pPr>
              <w:pStyle w:val="Tabletext"/>
            </w:pPr>
            <w:r w:rsidRPr="00C70209">
              <w:t>Laboratory measures (Hb, ferritin)</w:t>
            </w:r>
          </w:p>
        </w:tc>
      </w:tr>
      <w:tr w:rsidR="00DF2BB6" w:rsidRPr="00C70209" w14:paraId="0422E355" w14:textId="77777777" w:rsidTr="003131E2">
        <w:tc>
          <w:tcPr>
            <w:tcW w:w="1346" w:type="dxa"/>
            <w:tcBorders>
              <w:top w:val="single" w:sz="4" w:space="0" w:color="auto"/>
              <w:left w:val="single" w:sz="4" w:space="0" w:color="auto"/>
              <w:bottom w:val="single" w:sz="4" w:space="0" w:color="auto"/>
              <w:right w:val="single" w:sz="4" w:space="0" w:color="auto"/>
            </w:tcBorders>
          </w:tcPr>
          <w:p w14:paraId="0CBF547C" w14:textId="1A6A283A" w:rsidR="00DF2BB6" w:rsidRPr="00C70209" w:rsidRDefault="00DF2BB6" w:rsidP="000E261C">
            <w:pPr>
              <w:pStyle w:val="Tabletext"/>
            </w:pPr>
            <w:r w:rsidRPr="00C70209">
              <w:t xml:space="preserve">Ziegler </w:t>
            </w:r>
            <w:r w:rsidR="00C70209">
              <w:t>(</w:t>
            </w:r>
            <w:r w:rsidRPr="00C70209">
              <w:t>2009</w:t>
            </w:r>
            <w:r w:rsidR="00C70209">
              <w:t>)</w:t>
            </w:r>
            <w:r w:rsidRPr="00C70209">
              <w:fldChar w:fldCharType="begin"/>
            </w:r>
            <w:r w:rsidR="000E261C">
              <w:instrText xml:space="preserve"> ADDIN EN.CITE &lt;EndNote&gt;&lt;Cite&gt;&lt;Author&gt;Ziegler&lt;/Author&gt;&lt;Year&gt;2009&lt;/Year&gt;&lt;RecNum&gt;328&lt;/RecNum&gt;&lt;DisplayText&gt;&lt;style face="superscript"&gt;206&lt;/style&gt;&lt;/DisplayText&gt;&lt;record&gt;&lt;rec-number&gt;328&lt;/rec-number&gt;&lt;foreign-keys&gt;&lt;key app="EN" db-id="9edve2wadsavt5ewavaxtda4f2tavzvts9ee" timestamp="1427477847"&gt;328&lt;/key&gt;&lt;/foreign-keys&gt;&lt;ref-type name="Journal Article"&gt;17&lt;/ref-type&gt;&lt;contributors&gt;&lt;authors&gt;&lt;author&gt;Ziegler, E.E&lt;/author&gt;&lt;author&gt;Nelson, S. E&lt;/author&gt;&lt;author&gt;Jeter,` J. M.&lt;/author&gt;&lt;/authors&gt;&lt;/contributors&gt;&lt;titles&gt;&lt;title&gt;Iron status of breastfed infants is improved equally by medicinal iron and iron-fortified cereal&lt;/title&gt;&lt;secondary-title&gt;American Journal of Clinical Nutrition&lt;/secondary-title&gt;&lt;/titles&gt;&lt;periodical&gt;&lt;full-title&gt;American Journal of Clinical Nutrition&lt;/full-title&gt;&lt;/periodical&gt;&lt;pages&gt;76–87&lt;/pages&gt;&lt;volume&gt;90&lt;/volume&gt;&lt;num-vols&gt;1&lt;/num-vols&gt;&lt;dates&gt;&lt;year&gt;2009&lt;/year&gt;&lt;pub-dates&gt;&lt;date&gt;May&lt;/date&gt;&lt;/pub-dates&gt;&lt;/dates&gt;&lt;urls&gt;&lt;related-urls&gt;&lt;url&gt;http://ajcn.nutrition.org/content/90/1/76.full.pdf+html&lt;/url&gt;&lt;/related-urls&gt;&lt;/urls&gt;&lt;access-date&gt;13 April 2015&lt;/access-date&gt;&lt;/record&gt;&lt;/Cite&gt;&lt;/EndNote&gt;</w:instrText>
            </w:r>
            <w:r w:rsidRPr="00C70209">
              <w:fldChar w:fldCharType="separate"/>
            </w:r>
            <w:r w:rsidR="000E261C" w:rsidRPr="000E261C">
              <w:rPr>
                <w:noProof/>
                <w:vertAlign w:val="superscript"/>
              </w:rPr>
              <w:t>206</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2318D451"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0A95F4E8" w14:textId="77777777" w:rsidR="00DF2BB6" w:rsidRPr="00C70209" w:rsidRDefault="00DF2BB6" w:rsidP="003131E2">
            <w:pPr>
              <w:pStyle w:val="Tabletext"/>
            </w:pPr>
            <w:r w:rsidRPr="00C70209">
              <w:t>Infants aged 4 months</w:t>
            </w:r>
          </w:p>
          <w:p w14:paraId="35E114B7" w14:textId="77777777" w:rsidR="00DF2BB6" w:rsidRPr="00C70209" w:rsidRDefault="00DF2BB6" w:rsidP="003131E2">
            <w:pPr>
              <w:pStyle w:val="Tabletext"/>
            </w:pPr>
            <w:r w:rsidRPr="00C70209">
              <w:t>N=107</w:t>
            </w:r>
          </w:p>
        </w:tc>
        <w:tc>
          <w:tcPr>
            <w:tcW w:w="1913" w:type="dxa"/>
            <w:tcBorders>
              <w:top w:val="single" w:sz="4" w:space="0" w:color="auto"/>
              <w:left w:val="single" w:sz="4" w:space="0" w:color="auto"/>
              <w:bottom w:val="single" w:sz="4" w:space="0" w:color="auto"/>
              <w:right w:val="single" w:sz="4" w:space="0" w:color="auto"/>
            </w:tcBorders>
          </w:tcPr>
          <w:p w14:paraId="16E47F4F" w14:textId="265E0DC4" w:rsidR="00DF2BB6" w:rsidRPr="00C70209" w:rsidRDefault="00DF2BB6" w:rsidP="003131E2">
            <w:pPr>
              <w:pStyle w:val="Tabletext"/>
            </w:pPr>
            <w:r w:rsidRPr="00C70209">
              <w:t>Oral iron (7.5 mg) versus no iron for 5 months</w:t>
            </w:r>
          </w:p>
        </w:tc>
        <w:tc>
          <w:tcPr>
            <w:tcW w:w="1913" w:type="dxa"/>
            <w:tcBorders>
              <w:top w:val="single" w:sz="4" w:space="0" w:color="auto"/>
              <w:left w:val="single" w:sz="4" w:space="0" w:color="auto"/>
              <w:bottom w:val="single" w:sz="4" w:space="0" w:color="auto"/>
              <w:right w:val="single" w:sz="4" w:space="0" w:color="auto"/>
            </w:tcBorders>
          </w:tcPr>
          <w:p w14:paraId="56F4B079" w14:textId="77777777" w:rsidR="00DF2BB6" w:rsidRPr="00C70209" w:rsidRDefault="00DF2BB6" w:rsidP="003131E2">
            <w:pPr>
              <w:pStyle w:val="Tabletext"/>
            </w:pPr>
            <w:r w:rsidRPr="00C70209">
              <w:t>Laboratory measures (Hb, ferritin)</w:t>
            </w:r>
          </w:p>
        </w:tc>
      </w:tr>
      <w:tr w:rsidR="00DF2BB6" w:rsidRPr="00C70209" w14:paraId="67A624D4" w14:textId="77777777" w:rsidTr="003131E2">
        <w:tc>
          <w:tcPr>
            <w:tcW w:w="1346" w:type="dxa"/>
            <w:tcBorders>
              <w:top w:val="single" w:sz="4" w:space="0" w:color="auto"/>
              <w:left w:val="single" w:sz="4" w:space="0" w:color="auto"/>
              <w:bottom w:val="single" w:sz="4" w:space="0" w:color="auto"/>
              <w:right w:val="single" w:sz="4" w:space="0" w:color="auto"/>
            </w:tcBorders>
          </w:tcPr>
          <w:p w14:paraId="4977F165" w14:textId="0238D0C0" w:rsidR="00DF2BB6" w:rsidRPr="00C70209" w:rsidRDefault="00DF2BB6" w:rsidP="000E261C">
            <w:pPr>
              <w:pStyle w:val="Tabletext"/>
            </w:pPr>
            <w:r w:rsidRPr="00C70209">
              <w:t xml:space="preserve">Zlotkin </w:t>
            </w:r>
            <w:r w:rsidR="00C70209">
              <w:t>(</w:t>
            </w:r>
            <w:r w:rsidRPr="00C70209">
              <w:t>2003</w:t>
            </w:r>
            <w:r w:rsidR="00C70209">
              <w:t>)</w:t>
            </w:r>
            <w:r w:rsidRPr="00C70209">
              <w:fldChar w:fldCharType="begin"/>
            </w:r>
            <w:r w:rsidR="000E261C">
              <w:instrText xml:space="preserve"> ADDIN EN.CITE &lt;EndNote&gt;&lt;Cite&gt;&lt;Author&gt;Zlotkin&lt;/Author&gt;&lt;Year&gt;2003&lt;/Year&gt;&lt;RecNum&gt;329&lt;/RecNum&gt;&lt;DisplayText&gt;&lt;style face="superscript"&gt;207&lt;/style&gt;&lt;/DisplayText&gt;&lt;record&gt;&lt;rec-number&gt;329&lt;/rec-number&gt;&lt;foreign-keys&gt;&lt;key app="EN" db-id="9edve2wadsavt5ewavaxtda4f2tavzvts9ee" timestamp="1427477847"&gt;329&lt;/key&gt;&lt;/foreign-keys&gt;&lt;ref-type name="Journal Article"&gt;17&lt;/ref-type&gt;&lt;contributors&gt;&lt;authors&gt;&lt;author&gt;Zlotkin, S&lt;/author&gt;&lt;author&gt;Antwi, K. Y&lt;/author&gt;&lt;author&gt;Schauer, C&lt;/author&gt;&lt;author&gt;Yeung, G.&lt;/author&gt;&lt;/authors&gt;&lt;/contributors&gt;&lt;titles&gt;&lt;title&gt;Use of microencapsulated iron(II) fumarate sprinkles to prevent recurrence of anaemia in infants and young children at high risk&lt;/title&gt;&lt;secondary-title&gt;Bulletin World Health Organization&lt;/secondary-title&gt;&lt;/titles&gt;&lt;periodical&gt;&lt;full-title&gt;Bulletin World Health Organization&lt;/full-title&gt;&lt;/periodical&gt;&lt;pages&gt;108–115&lt;/pages&gt;&lt;volume&gt;81&lt;/volume&gt;&lt;number&gt;2&lt;/number&gt;&lt;dates&gt;&lt;year&gt;2003&lt;/year&gt;&lt;pub-dates&gt;&lt;date&gt;March&lt;/date&gt;&lt;/pub-dates&gt;&lt;/dates&gt;&lt;urls&gt;&lt;related-urls&gt;&lt;url&gt;http://www.scielosp.org/scielo.php?script=sci_arttext&amp;amp;pid=S0042-96862003000200007&amp;amp;lng=en&amp;amp;nrm=iso&amp;amp;tlng=en&lt;/url&gt;&lt;/related-urls&gt;&lt;/urls&gt;&lt;access-date&gt;13 April 2015&lt;/access-date&gt;&lt;/record&gt;&lt;/Cite&gt;&lt;/EndNote&gt;</w:instrText>
            </w:r>
            <w:r w:rsidRPr="00C70209">
              <w:fldChar w:fldCharType="separate"/>
            </w:r>
            <w:r w:rsidR="000E261C" w:rsidRPr="000E261C">
              <w:rPr>
                <w:noProof/>
                <w:vertAlign w:val="superscript"/>
              </w:rPr>
              <w:t>207</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19748E67" w14:textId="77777777" w:rsidR="00DF2BB6" w:rsidRPr="00C70209" w:rsidRDefault="00DF2BB6" w:rsidP="003131E2">
            <w:pPr>
              <w:pStyle w:val="Tabletext"/>
            </w:pPr>
            <w:r w:rsidRPr="00C70209">
              <w:t>Level II</w:t>
            </w:r>
          </w:p>
        </w:tc>
        <w:tc>
          <w:tcPr>
            <w:tcW w:w="1912" w:type="dxa"/>
            <w:tcBorders>
              <w:top w:val="single" w:sz="4" w:space="0" w:color="auto"/>
              <w:left w:val="single" w:sz="4" w:space="0" w:color="auto"/>
              <w:bottom w:val="single" w:sz="4" w:space="0" w:color="auto"/>
              <w:right w:val="single" w:sz="4" w:space="0" w:color="auto"/>
            </w:tcBorders>
          </w:tcPr>
          <w:p w14:paraId="2787CFAC" w14:textId="77777777" w:rsidR="00DF2BB6" w:rsidRPr="00C70209" w:rsidRDefault="00DF2BB6" w:rsidP="003131E2">
            <w:pPr>
              <w:pStyle w:val="Tabletext"/>
            </w:pPr>
            <w:r w:rsidRPr="00C70209">
              <w:t>Infants aged 8–20 months</w:t>
            </w:r>
          </w:p>
          <w:p w14:paraId="2036D38D" w14:textId="77777777" w:rsidR="00DF2BB6" w:rsidRPr="00C70209" w:rsidRDefault="00DF2BB6" w:rsidP="003131E2">
            <w:pPr>
              <w:pStyle w:val="Tabletext"/>
            </w:pPr>
            <w:r w:rsidRPr="00C70209">
              <w:t>N=230</w:t>
            </w:r>
          </w:p>
        </w:tc>
        <w:tc>
          <w:tcPr>
            <w:tcW w:w="1913" w:type="dxa"/>
            <w:tcBorders>
              <w:top w:val="single" w:sz="4" w:space="0" w:color="auto"/>
              <w:left w:val="single" w:sz="4" w:space="0" w:color="auto"/>
              <w:bottom w:val="single" w:sz="4" w:space="0" w:color="auto"/>
              <w:right w:val="single" w:sz="4" w:space="0" w:color="auto"/>
            </w:tcBorders>
          </w:tcPr>
          <w:p w14:paraId="725E886F" w14:textId="0142D546" w:rsidR="00DF2BB6" w:rsidRPr="00C70209" w:rsidRDefault="00DF2BB6" w:rsidP="003131E2">
            <w:pPr>
              <w:pStyle w:val="Tabletext"/>
            </w:pPr>
            <w:r w:rsidRPr="00C70209">
              <w:t>Oral iron (12.5 mg) versus placebo for 6 months</w:t>
            </w:r>
          </w:p>
        </w:tc>
        <w:tc>
          <w:tcPr>
            <w:tcW w:w="1913" w:type="dxa"/>
            <w:tcBorders>
              <w:top w:val="single" w:sz="4" w:space="0" w:color="auto"/>
              <w:left w:val="single" w:sz="4" w:space="0" w:color="auto"/>
              <w:bottom w:val="single" w:sz="4" w:space="0" w:color="auto"/>
              <w:right w:val="single" w:sz="4" w:space="0" w:color="auto"/>
            </w:tcBorders>
          </w:tcPr>
          <w:p w14:paraId="2FA4FDB7" w14:textId="77777777" w:rsidR="00DF2BB6" w:rsidRPr="00C70209" w:rsidRDefault="00DF2BB6" w:rsidP="003131E2">
            <w:pPr>
              <w:pStyle w:val="Tabletext"/>
            </w:pPr>
            <w:r w:rsidRPr="00C70209">
              <w:t>Laboratory measures (Hb)</w:t>
            </w:r>
          </w:p>
        </w:tc>
      </w:tr>
    </w:tbl>
    <w:p w14:paraId="6BDFC090" w14:textId="0BDBA2C1" w:rsidR="00DF2BB6" w:rsidRPr="00C70209" w:rsidRDefault="00DF2BB6" w:rsidP="003131E2">
      <w:pPr>
        <w:pStyle w:val="TableFigNotes0"/>
      </w:pPr>
      <w:r w:rsidRPr="00C70209">
        <w:t>bid, twice daily; tid, three times daily; Hb, haemoglobin; Hct, haematocrit; ID, iron deficiency; IU, international units; MDI, mental and development index; PDI, psychomotor developmental index</w:t>
      </w:r>
    </w:p>
    <w:p w14:paraId="01EB5591" w14:textId="77777777" w:rsidR="00DF2BB6" w:rsidRPr="00C70209" w:rsidRDefault="00DF2BB6" w:rsidP="003131E2">
      <w:pPr>
        <w:pStyle w:val="TableFigNotes0"/>
      </w:pPr>
      <w:r w:rsidRPr="00C70209">
        <w:rPr>
          <w:b/>
        </w:rPr>
        <w:t>a.</w:t>
      </w:r>
      <w:r w:rsidRPr="00C70209">
        <w:t xml:space="preserve"> Studies were conducted in a wide variety of countries, including Turkey x4, UK, Togo, Vietnam x2, Kenya, Indonesia x5, Sweden, Honduras, Benin, USA x6, Guatemala, Costa Rica, India x2, Tanzania x2, Pakistan, Nepal x2, France, Chile, Thailand, and Ghana</w:t>
      </w:r>
      <w:r w:rsidRPr="00C70209">
        <w:rPr>
          <w:b/>
        </w:rPr>
        <w:t>.</w:t>
      </w:r>
    </w:p>
    <w:p w14:paraId="3C3E5BE4" w14:textId="77777777" w:rsidR="00DF2BB6" w:rsidRPr="00C70209" w:rsidRDefault="00DF2BB6" w:rsidP="003131E2">
      <w:pPr>
        <w:pStyle w:val="TableFigNotes0"/>
      </w:pPr>
      <w:r w:rsidRPr="00C70209">
        <w:rPr>
          <w:b/>
        </w:rPr>
        <w:t>b.</w:t>
      </w:r>
      <w:r w:rsidRPr="00C70209">
        <w:t xml:space="preserve"> Sazawal (2006) was a three-arm trial comparing i) iron + folic acid ii) iron + folic acid + zinc iii) placebo. Only the iron + folic acid group results compared with placebo are reported here.</w:t>
      </w:r>
    </w:p>
    <w:p w14:paraId="3F5806DB" w14:textId="77777777" w:rsidR="00DF2BB6" w:rsidRPr="00C70209" w:rsidRDefault="00DF2BB6" w:rsidP="003131E2">
      <w:pPr>
        <w:pStyle w:val="TableFigNotes0"/>
      </w:pPr>
      <w:r w:rsidRPr="00C70209">
        <w:rPr>
          <w:b/>
        </w:rPr>
        <w:t>c.</w:t>
      </w:r>
      <w:r w:rsidRPr="00C70209">
        <w:t xml:space="preserve"> Tielsch (2006) was a three-arm trial comparing i) iron + folic acid ii) iron + folic acid + zinc iii) placebo. Only the iron + folic acid group results compared with placebo are reported here.</w:t>
      </w:r>
    </w:p>
    <w:p w14:paraId="2F0BE5E9" w14:textId="77777777" w:rsidR="00DF2BB6" w:rsidRPr="00C70209" w:rsidRDefault="00DF2BB6" w:rsidP="003131E2">
      <w:pPr>
        <w:spacing w:after="200"/>
        <w:rPr>
          <w:rFonts w:ascii="Tahoma" w:hAnsi="Tahoma"/>
          <w:b/>
          <w:bCs/>
          <w:iCs/>
          <w:color w:val="808080"/>
          <w:sz w:val="20"/>
        </w:rPr>
      </w:pPr>
      <w:r w:rsidRPr="00C70209">
        <w:br w:type="page"/>
      </w:r>
    </w:p>
    <w:p w14:paraId="767FFA20" w14:textId="77777777" w:rsidR="00DF2BB6" w:rsidRPr="00C70209" w:rsidRDefault="00DF2BB6" w:rsidP="003131E2">
      <w:pPr>
        <w:pStyle w:val="Heading5"/>
        <w:rPr>
          <w:lang w:val="en-AU"/>
        </w:rPr>
      </w:pPr>
      <w:r w:rsidRPr="00C70209">
        <w:rPr>
          <w:lang w:val="en-AU"/>
        </w:rPr>
        <w:t>Results</w:t>
      </w:r>
    </w:p>
    <w:p w14:paraId="26AB9FB4" w14:textId="03FF7339" w:rsidR="00DF2BB6" w:rsidRPr="00C70209" w:rsidRDefault="00DF2BB6" w:rsidP="003131E2">
      <w:pPr>
        <w:pStyle w:val="Heading6"/>
      </w:pPr>
      <w:r w:rsidRPr="00C70209">
        <w:t>Transfusion volume or incidence</w:t>
      </w:r>
    </w:p>
    <w:p w14:paraId="211A7C75" w14:textId="77777777" w:rsidR="00DF2BB6" w:rsidRPr="00C70209" w:rsidRDefault="00DF2BB6" w:rsidP="003131E2">
      <w:pPr>
        <w:pStyle w:val="BodyText"/>
      </w:pPr>
      <w:r w:rsidRPr="00C70209">
        <w:t>There were no studies identified in the systematic review and hand-searching process that assessed the safety and effectiveness of oral and/or parenteral iron in infants, children, or adolescents at risk of anaemia and reported the outcome of transfusion volume or incidence.</w:t>
      </w:r>
    </w:p>
    <w:p w14:paraId="10255399" w14:textId="77777777" w:rsidR="00DF2BB6" w:rsidRPr="00C70209" w:rsidRDefault="00DF2BB6" w:rsidP="003131E2">
      <w:pPr>
        <w:pStyle w:val="Heading6"/>
      </w:pPr>
      <w:r w:rsidRPr="00C70209">
        <w:t>Mortality</w:t>
      </w:r>
    </w:p>
    <w:p w14:paraId="0304C5D0" w14:textId="79F41284" w:rsidR="00DF2BB6" w:rsidRPr="00C70209" w:rsidRDefault="00DF2BB6" w:rsidP="003131E2">
      <w:r w:rsidRPr="00C70209">
        <w:t xml:space="preserve">Two Level I studies (Pasricha 2013, Okebe 2011) identified from the systematic review and hand-searching process reported mortality in infants, children or adolescents at risk of developing anaemia administered oral iron (with or without folic acid). These results are summarised in </w:t>
      </w:r>
      <w:r w:rsidRPr="00C70209">
        <w:rPr>
          <w:b/>
          <w:highlight w:val="yellow"/>
        </w:rPr>
        <w:fldChar w:fldCharType="begin"/>
      </w:r>
      <w:r w:rsidRPr="00C70209">
        <w:rPr>
          <w:b/>
          <w:highlight w:val="yellow"/>
        </w:rPr>
        <w:instrText xml:space="preserve"> REF _Ref411519715 \h  \* MERGEFORMAT </w:instrText>
      </w:r>
      <w:r w:rsidRPr="00C70209">
        <w:rPr>
          <w:b/>
          <w:highlight w:val="yellow"/>
        </w:rPr>
      </w:r>
      <w:r w:rsidRPr="00C70209">
        <w:rPr>
          <w:b/>
          <w:highlight w:val="yellow"/>
        </w:rPr>
        <w:fldChar w:fldCharType="separate"/>
      </w:r>
      <w:r w:rsidR="000F7A9B" w:rsidRPr="000F7A9B">
        <w:rPr>
          <w:b/>
        </w:rPr>
        <w:t>Table 3.2.20</w:t>
      </w:r>
      <w:r w:rsidRPr="00C70209">
        <w:rPr>
          <w:b/>
          <w:highlight w:val="yellow"/>
        </w:rPr>
        <w:fldChar w:fldCharType="end"/>
      </w:r>
      <w:r w:rsidRPr="00C70209">
        <w:t>.</w:t>
      </w:r>
    </w:p>
    <w:p w14:paraId="69257D00" w14:textId="77777777" w:rsidR="00DF2BB6" w:rsidRPr="00C70209" w:rsidRDefault="00DF2BB6" w:rsidP="003131E2">
      <w:pPr>
        <w:pStyle w:val="Heading7"/>
      </w:pPr>
      <w:r w:rsidRPr="00C70209">
        <w:t>Infants aged less than 2.5 years</w:t>
      </w:r>
    </w:p>
    <w:p w14:paraId="5E394AEF" w14:textId="0016C65A" w:rsidR="00DF2BB6" w:rsidRPr="00C70209" w:rsidRDefault="00DF2BB6" w:rsidP="003131E2">
      <w:pPr>
        <w:pStyle w:val="BodyText"/>
      </w:pPr>
      <w:r w:rsidRPr="00C70209">
        <w:t>The review by Pasricha (2013) assessed the safety and effectiveness of daily oral iron supplements in children aged 4–23 months, and identified two trials (Sazawal 2006, Tielsch 2006) that reported the outcome of mortality. A meta-analysis revealed a non</w:t>
      </w:r>
      <w:r w:rsidR="00E25AC5" w:rsidRPr="00C70209">
        <w:t>significant</w:t>
      </w:r>
      <w:r w:rsidRPr="00C70209">
        <w:t xml:space="preserve"> increased risk of mortality in children that received iron and folic acid compared with placebo (RR 1.10; 95% CI 0.91, 1.34). There was no significant heterogeneity for this outcome (I</w:t>
      </w:r>
      <w:r w:rsidRPr="00C70209">
        <w:rPr>
          <w:vertAlign w:val="superscript"/>
        </w:rPr>
        <w:t>2</w:t>
      </w:r>
      <w:r w:rsidRPr="00C70209">
        <w:t>=0%).</w:t>
      </w:r>
    </w:p>
    <w:p w14:paraId="56FC8CD0" w14:textId="77777777" w:rsidR="00DF2BB6" w:rsidRPr="00C70209" w:rsidRDefault="00DF2BB6" w:rsidP="003131E2">
      <w:pPr>
        <w:pStyle w:val="BodyText"/>
      </w:pPr>
      <w:r w:rsidRPr="00C70209">
        <w:t>All-cause mortality was a primary outcome of the RCTs by both Tielsch (2006) and Sazawal (2006); however, infants receiving iron and folic acid in both trials stopped receiving these supplements early on the recommendation of the data and safety monitoring board. This is because higher rates of severe adverse events (hospital admissions and death) were found in infants in the trial by Sazawal (2006). Tielsch (2006) also reported that there was no evidence of a beneficial effect in the infants receiving iron and folic acid, and the statistical power to detect a significant benefit between treatment groups was considered too small by the time recruitment and follow-up were to be completed.</w:t>
      </w:r>
    </w:p>
    <w:p w14:paraId="31B2E72C" w14:textId="2BC1F999" w:rsidR="00DF2BB6" w:rsidRPr="00C70209" w:rsidRDefault="00DF2BB6" w:rsidP="003131E2">
      <w:pPr>
        <w:pStyle w:val="BodyText"/>
      </w:pPr>
      <w:r w:rsidRPr="00C70209">
        <w:t>The RCT by Tielsch (2006) reported no difference in all-cause mortality in infants and children aged 1–36 months comparing iron and folic acid with placebo (HR 1.03; 95% CI 0.78, 1.37). There was also no evidence of between-group differences when analysed by gender or age, although the authors noted a non</w:t>
      </w:r>
      <w:r w:rsidR="00E25AC5" w:rsidRPr="00C70209">
        <w:t>significant</w:t>
      </w:r>
      <w:r w:rsidRPr="00C70209">
        <w:t xml:space="preserve"> decline in the hazard ratio with increasing age. Cause-specific analysis revealed a significant increase risk of mortality due to ‘other infections’ in infants receiving iron plus folic acid (HR 3.58; 95% CI 1.02, 13.52); non</w:t>
      </w:r>
      <w:r w:rsidR="00E25AC5" w:rsidRPr="00C70209">
        <w:t>significant</w:t>
      </w:r>
      <w:r w:rsidRPr="00C70209">
        <w:t xml:space="preserve"> increased risks for diarrhoea (HR 1.21; 95% CI 0.66, 2.11) and malnutrition (HR 1.10, 95% CI 0.46, 2.81); and non</w:t>
      </w:r>
      <w:r w:rsidR="00E25AC5" w:rsidRPr="00C70209">
        <w:t>significant</w:t>
      </w:r>
      <w:r w:rsidRPr="00C70209">
        <w:t xml:space="preserve"> lower risk for acute lower respiratory illness, dysentery, SIDS, injury or other causes.</w:t>
      </w:r>
    </w:p>
    <w:p w14:paraId="375B5422" w14:textId="79A9B28E" w:rsidR="00DF2BB6" w:rsidRPr="00C70209" w:rsidRDefault="00DF2BB6" w:rsidP="003131E2">
      <w:pPr>
        <w:pStyle w:val="BodyText"/>
      </w:pPr>
      <w:r w:rsidRPr="00C70209">
        <w:t>The RCT by Sazawal (2006) reported a non</w:t>
      </w:r>
      <w:r w:rsidR="00E25AC5" w:rsidRPr="00C70209">
        <w:t>significant</w:t>
      </w:r>
      <w:r w:rsidRPr="00C70209">
        <w:t xml:space="preserve"> increased risk of mortality over time in children that received iron and folic acid compared with placebo (RR 1.16; 95% CI 0.92, 1.47). The authors noted that there was an increased risk of mortality among infants admitted to hospital and administered iron and folic acid compared with placebo (RR 1.31; 95 % CI 0.79, 2.18, </w:t>
      </w:r>
      <w:r w:rsidR="001A475D" w:rsidRPr="001A475D">
        <w:rPr>
          <w:i/>
        </w:rPr>
        <w:t>P = </w:t>
      </w:r>
      <w:r w:rsidRPr="00C70209">
        <w:t xml:space="preserve">NR). This effect was significant in infants who died of cerebral malaria (RR 1.70; 95% CI 1.08, 2.68; </w:t>
      </w:r>
      <w:r w:rsidR="001A475D" w:rsidRPr="001A475D">
        <w:rPr>
          <w:i/>
        </w:rPr>
        <w:t>P = </w:t>
      </w:r>
      <w:r w:rsidRPr="00C70209">
        <w:t>0.02).</w:t>
      </w:r>
    </w:p>
    <w:p w14:paraId="45B76B53" w14:textId="2842F5FA" w:rsidR="00DF2BB6" w:rsidRPr="00C70209" w:rsidRDefault="00DF2BB6" w:rsidP="003131E2">
      <w:pPr>
        <w:pStyle w:val="BodyText"/>
      </w:pPr>
      <w:r w:rsidRPr="00C70209">
        <w:t xml:space="preserve">In contrast, Sazawal (2006) reported a reduced risk of mortality over time among infants enrolled in a substudy of the trial (RR 0.88; 95% CI 0.34, 2.28; </w:t>
      </w:r>
      <w:r w:rsidR="001A475D" w:rsidRPr="001A475D">
        <w:rPr>
          <w:i/>
        </w:rPr>
        <w:t>P = </w:t>
      </w:r>
      <w:r w:rsidRPr="00C70209">
        <w:t>NR). The objectives of the substudy were to assess the effects of the intervention in haematological and zinc status, infectious disease morbidity and malaria prevalence. Children in the substudy were older that those in the main study and more likely to sleep; those with severe anaemia (Hb &lt;7 g/dL) were excluded. Importantly, the substudy monitored the children and offered treatment for malaria at home throughout the trial period.</w:t>
      </w:r>
    </w:p>
    <w:p w14:paraId="289D3A3A" w14:textId="77777777" w:rsidR="00DF2BB6" w:rsidRPr="00C70209" w:rsidRDefault="00DF2BB6" w:rsidP="003131E2">
      <w:pPr>
        <w:pStyle w:val="Heading7"/>
      </w:pPr>
      <w:r w:rsidRPr="00C70209">
        <w:t>Children less than 18 years</w:t>
      </w:r>
    </w:p>
    <w:p w14:paraId="32CF8C34" w14:textId="3446F251" w:rsidR="00DF2BB6" w:rsidRPr="00C70209" w:rsidRDefault="00DF2BB6" w:rsidP="003131E2">
      <w:pPr>
        <w:spacing w:after="200"/>
      </w:pPr>
      <w:r w:rsidRPr="00C70209">
        <w:t>The review by Okebe (2011) identified 22 RCTs involving 8644 infants administered iron that reported mortality among infants or children aged less than 18 years living in areas with malaria. A meta-analysis found no significant increased risk of mortality among children administered iron compared with no iron or placebo (RD 0.00; 95% CI –0.00, 0.00). There was no significant heterogeneity for this outcome (I</w:t>
      </w:r>
      <w:r w:rsidRPr="00C70209">
        <w:rPr>
          <w:vertAlign w:val="superscript"/>
        </w:rPr>
        <w:t>2</w:t>
      </w:r>
      <w:r w:rsidRPr="00C70209">
        <w:t>=0%). Subgroup analyses according to malaria endemicity also found no difference between treatment groups.</w:t>
      </w:r>
    </w:p>
    <w:p w14:paraId="5F426528" w14:textId="20CAD19D" w:rsidR="00DF2BB6" w:rsidRPr="00C70209" w:rsidRDefault="00DF2BB6" w:rsidP="003131E2">
      <w:pPr>
        <w:pStyle w:val="BodyText"/>
      </w:pPr>
      <w:r w:rsidRPr="00C70209">
        <w:t>Four RCTs reported by Okebe (2011) reported mortality and compared iron plus folic acid with placebo or no iron in infants or children aged less than 18 years living in areas with malaria. A meta-analysis found no significant between-group differences for all-cause mortality (RD 1.19 per 1000 children; 95% CI –1.76, 5.59). This analysis included unpublished data from the independent substudy of infants enrolled in the RCT reported by Sazawal (2006).</w:t>
      </w:r>
    </w:p>
    <w:p w14:paraId="112F8733"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676276EF" w14:textId="23ACE080" w:rsidR="00DF2BB6" w:rsidRPr="00C70209" w:rsidRDefault="00DF2BB6" w:rsidP="003131E2">
      <w:pPr>
        <w:pStyle w:val="Caption"/>
      </w:pPr>
      <w:bookmarkStart w:id="464" w:name="_Ref411519715"/>
      <w:bookmarkStart w:id="465" w:name="_Toc423015369"/>
      <w:bookmarkStart w:id="466" w:name="_Toc42774711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0</w:t>
      </w:r>
      <w:r w:rsidR="00130F03" w:rsidRPr="00C70209">
        <w:fldChar w:fldCharType="end"/>
      </w:r>
      <w:bookmarkEnd w:id="464"/>
      <w:r w:rsidRPr="00C70209">
        <w:tab/>
        <w:t>Neonatal and paediatric patients at risk of anaemia: Results for oral and/or parenteral iron versus no iron – Mortality</w:t>
      </w:r>
      <w:bookmarkEnd w:id="465"/>
      <w:bookmarkEnd w:id="46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389"/>
        <w:gridCol w:w="1389"/>
        <w:gridCol w:w="1392"/>
        <w:gridCol w:w="1466"/>
        <w:gridCol w:w="1466"/>
        <w:gridCol w:w="1466"/>
        <w:gridCol w:w="1729"/>
      </w:tblGrid>
      <w:tr w:rsidR="00DF2BB6" w:rsidRPr="00C70209" w14:paraId="52C723E3" w14:textId="77777777" w:rsidTr="003131E2">
        <w:trPr>
          <w:cantSplit/>
          <w:tblHeader/>
        </w:trPr>
        <w:tc>
          <w:tcPr>
            <w:tcW w:w="388" w:type="pct"/>
            <w:vMerge w:val="restart"/>
            <w:tcBorders>
              <w:bottom w:val="single" w:sz="4" w:space="0" w:color="auto"/>
            </w:tcBorders>
          </w:tcPr>
          <w:p w14:paraId="47798CA2" w14:textId="77777777" w:rsidR="00DF2BB6" w:rsidRPr="00C70209" w:rsidRDefault="00DF2BB6" w:rsidP="003131E2">
            <w:pPr>
              <w:pStyle w:val="TableH2"/>
              <w:rPr>
                <w:rFonts w:eastAsia="Arial Unicode MS"/>
              </w:rPr>
            </w:pPr>
            <w:r w:rsidRPr="00C70209">
              <w:rPr>
                <w:rFonts w:eastAsia="Arial Unicode MS"/>
              </w:rPr>
              <w:t>Study</w:t>
            </w:r>
          </w:p>
          <w:p w14:paraId="1D150C94"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4B90488E" w14:textId="77777777" w:rsidR="00DF2BB6" w:rsidRPr="00C70209" w:rsidRDefault="00DF2BB6" w:rsidP="003131E2">
            <w:pPr>
              <w:pStyle w:val="TableH3"/>
              <w:rPr>
                <w:rFonts w:eastAsia="Arial Unicode MS"/>
              </w:rPr>
            </w:pPr>
            <w:r w:rsidRPr="00C70209">
              <w:rPr>
                <w:rFonts w:eastAsia="Arial Unicode MS"/>
              </w:rPr>
              <w:t>Quality</w:t>
            </w:r>
          </w:p>
        </w:tc>
        <w:tc>
          <w:tcPr>
            <w:tcW w:w="490" w:type="pct"/>
            <w:vMerge w:val="restart"/>
          </w:tcPr>
          <w:p w14:paraId="793C51AA"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0" w:type="pct"/>
            <w:vMerge w:val="restart"/>
          </w:tcPr>
          <w:p w14:paraId="1A15DE0C"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0" w:type="pct"/>
            <w:vMerge w:val="restart"/>
          </w:tcPr>
          <w:p w14:paraId="53F42C6E" w14:textId="77777777" w:rsidR="00DF2BB6" w:rsidRPr="00C70209" w:rsidRDefault="00DF2BB6" w:rsidP="003131E2">
            <w:pPr>
              <w:pStyle w:val="TableH2"/>
              <w:rPr>
                <w:rFonts w:eastAsia="Arial Unicode MS"/>
              </w:rPr>
            </w:pPr>
            <w:r w:rsidRPr="00C70209">
              <w:rPr>
                <w:rFonts w:eastAsia="Arial Unicode MS"/>
              </w:rPr>
              <w:t>Setting</w:t>
            </w:r>
          </w:p>
          <w:p w14:paraId="59594908" w14:textId="77777777" w:rsidR="00DF2BB6" w:rsidRPr="00C70209" w:rsidRDefault="00DF2BB6" w:rsidP="003131E2">
            <w:pPr>
              <w:pStyle w:val="TableH2"/>
              <w:rPr>
                <w:rFonts w:eastAsia="Arial Unicode MS"/>
              </w:rPr>
            </w:pPr>
            <w:r w:rsidRPr="00C70209">
              <w:rPr>
                <w:rFonts w:eastAsia="Arial Unicode MS"/>
              </w:rPr>
              <w:t>Location</w:t>
            </w:r>
          </w:p>
        </w:tc>
        <w:tc>
          <w:tcPr>
            <w:tcW w:w="490" w:type="pct"/>
            <w:vMerge w:val="restart"/>
          </w:tcPr>
          <w:p w14:paraId="5153A646" w14:textId="3A2D4B6B" w:rsidR="00DF2BB6" w:rsidRPr="00C70209" w:rsidRDefault="00DF2BB6" w:rsidP="003131E2">
            <w:pPr>
              <w:pStyle w:val="TableH2"/>
              <w:rPr>
                <w:rFonts w:eastAsia="Arial Unicode MS"/>
              </w:rPr>
            </w:pPr>
            <w:r w:rsidRPr="00C70209">
              <w:rPr>
                <w:rFonts w:eastAsia="Arial Unicode MS"/>
              </w:rPr>
              <w:t>Intervention versus comparator</w:t>
            </w:r>
          </w:p>
        </w:tc>
        <w:tc>
          <w:tcPr>
            <w:tcW w:w="491" w:type="pct"/>
            <w:vMerge w:val="restart"/>
          </w:tcPr>
          <w:p w14:paraId="111EBAA0" w14:textId="77777777" w:rsidR="00DF2BB6" w:rsidRPr="00C70209" w:rsidRDefault="00DF2BB6" w:rsidP="003131E2">
            <w:pPr>
              <w:pStyle w:val="TableH2"/>
              <w:rPr>
                <w:rFonts w:eastAsia="Arial Unicode MS"/>
              </w:rPr>
            </w:pPr>
            <w:r w:rsidRPr="00C70209">
              <w:rPr>
                <w:rFonts w:eastAsia="Arial Unicode MS"/>
              </w:rPr>
              <w:t>Outcome</w:t>
            </w:r>
          </w:p>
        </w:tc>
        <w:tc>
          <w:tcPr>
            <w:tcW w:w="2161" w:type="pct"/>
            <w:gridSpan w:val="4"/>
          </w:tcPr>
          <w:p w14:paraId="62EA54E1"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664ECF7B" w14:textId="77777777" w:rsidTr="003131E2">
        <w:trPr>
          <w:cantSplit/>
          <w:tblHeader/>
        </w:trPr>
        <w:tc>
          <w:tcPr>
            <w:tcW w:w="388" w:type="pct"/>
            <w:vMerge/>
            <w:tcBorders>
              <w:bottom w:val="nil"/>
            </w:tcBorders>
          </w:tcPr>
          <w:p w14:paraId="3CB8A7BD" w14:textId="77777777" w:rsidR="00DF2BB6" w:rsidRPr="00C70209" w:rsidRDefault="00DF2BB6" w:rsidP="003131E2">
            <w:pPr>
              <w:pStyle w:val="TableH2"/>
              <w:rPr>
                <w:rFonts w:eastAsia="Arial Unicode MS"/>
              </w:rPr>
            </w:pPr>
          </w:p>
        </w:tc>
        <w:tc>
          <w:tcPr>
            <w:tcW w:w="490" w:type="pct"/>
            <w:vMerge/>
            <w:tcBorders>
              <w:bottom w:val="nil"/>
            </w:tcBorders>
          </w:tcPr>
          <w:p w14:paraId="1307C332" w14:textId="77777777" w:rsidR="00DF2BB6" w:rsidRPr="00C70209" w:rsidRDefault="00DF2BB6" w:rsidP="003131E2">
            <w:pPr>
              <w:pStyle w:val="TableH2"/>
              <w:rPr>
                <w:rFonts w:eastAsia="Arial Unicode MS"/>
              </w:rPr>
            </w:pPr>
          </w:p>
        </w:tc>
        <w:tc>
          <w:tcPr>
            <w:tcW w:w="490" w:type="pct"/>
            <w:vMerge/>
            <w:tcBorders>
              <w:bottom w:val="nil"/>
            </w:tcBorders>
          </w:tcPr>
          <w:p w14:paraId="2BD81E39" w14:textId="77777777" w:rsidR="00DF2BB6" w:rsidRPr="00C70209" w:rsidRDefault="00DF2BB6" w:rsidP="003131E2">
            <w:pPr>
              <w:pStyle w:val="TableH2"/>
              <w:rPr>
                <w:rFonts w:eastAsia="Arial Unicode MS"/>
              </w:rPr>
            </w:pPr>
          </w:p>
        </w:tc>
        <w:tc>
          <w:tcPr>
            <w:tcW w:w="490" w:type="pct"/>
            <w:vMerge/>
            <w:tcBorders>
              <w:bottom w:val="nil"/>
            </w:tcBorders>
          </w:tcPr>
          <w:p w14:paraId="1D0C2802" w14:textId="77777777" w:rsidR="00DF2BB6" w:rsidRPr="00C70209" w:rsidRDefault="00DF2BB6" w:rsidP="003131E2">
            <w:pPr>
              <w:pStyle w:val="TableH2"/>
              <w:rPr>
                <w:rFonts w:eastAsia="Arial Unicode MS"/>
              </w:rPr>
            </w:pPr>
          </w:p>
        </w:tc>
        <w:tc>
          <w:tcPr>
            <w:tcW w:w="490" w:type="pct"/>
            <w:vMerge/>
            <w:tcBorders>
              <w:bottom w:val="nil"/>
            </w:tcBorders>
          </w:tcPr>
          <w:p w14:paraId="76678A26" w14:textId="77777777" w:rsidR="00DF2BB6" w:rsidRPr="00C70209" w:rsidRDefault="00DF2BB6" w:rsidP="003131E2">
            <w:pPr>
              <w:pStyle w:val="TableH2"/>
              <w:rPr>
                <w:rFonts w:eastAsia="Arial Unicode MS"/>
              </w:rPr>
            </w:pPr>
          </w:p>
        </w:tc>
        <w:tc>
          <w:tcPr>
            <w:tcW w:w="491" w:type="pct"/>
            <w:vMerge/>
            <w:tcBorders>
              <w:bottom w:val="nil"/>
            </w:tcBorders>
          </w:tcPr>
          <w:p w14:paraId="7D2BC132" w14:textId="77777777" w:rsidR="00DF2BB6" w:rsidRPr="00C70209" w:rsidRDefault="00DF2BB6" w:rsidP="003131E2">
            <w:pPr>
              <w:pStyle w:val="TableH2"/>
              <w:rPr>
                <w:rFonts w:eastAsia="Arial Unicode MS"/>
              </w:rPr>
            </w:pPr>
          </w:p>
        </w:tc>
        <w:tc>
          <w:tcPr>
            <w:tcW w:w="517" w:type="pct"/>
            <w:tcBorders>
              <w:bottom w:val="nil"/>
            </w:tcBorders>
          </w:tcPr>
          <w:p w14:paraId="129FA2DD" w14:textId="77777777" w:rsidR="00DF2BB6" w:rsidRPr="00C70209" w:rsidRDefault="00DF2BB6" w:rsidP="003131E2">
            <w:pPr>
              <w:pStyle w:val="TableH2"/>
              <w:rPr>
                <w:rFonts w:eastAsia="Arial Unicode MS"/>
              </w:rPr>
            </w:pPr>
            <w:r w:rsidRPr="00C70209">
              <w:rPr>
                <w:rFonts w:eastAsia="Arial Unicode MS"/>
              </w:rPr>
              <w:t>Iron therapy</w:t>
            </w:r>
          </w:p>
          <w:p w14:paraId="1137A9F7" w14:textId="77777777" w:rsidR="00DF2BB6" w:rsidRPr="00C70209" w:rsidRDefault="00DF2BB6" w:rsidP="003131E2">
            <w:pPr>
              <w:pStyle w:val="TableH2"/>
              <w:rPr>
                <w:rFonts w:eastAsia="Arial Unicode MS"/>
              </w:rPr>
            </w:pPr>
            <w:r w:rsidRPr="00C70209">
              <w:rPr>
                <w:rFonts w:eastAsia="Arial Unicode MS"/>
              </w:rPr>
              <w:t>n/N (%)</w:t>
            </w:r>
          </w:p>
          <w:p w14:paraId="1F802C9E" w14:textId="3F1919A3" w:rsidR="00DF2BB6" w:rsidRPr="00C70209" w:rsidRDefault="00DF2BB6" w:rsidP="003131E2">
            <w:pPr>
              <w:pStyle w:val="TableH2"/>
              <w:rPr>
                <w:rFonts w:eastAsia="Arial Unicode MS"/>
              </w:rPr>
            </w:pPr>
            <w:r w:rsidRPr="00C70209">
              <w:t>Rate per 1000 person</w:t>
            </w:r>
            <w:r w:rsidR="004B557C" w:rsidRPr="00C70209">
              <w:t>-</w:t>
            </w:r>
            <w:r w:rsidRPr="00C70209">
              <w:t>years</w:t>
            </w:r>
          </w:p>
        </w:tc>
        <w:tc>
          <w:tcPr>
            <w:tcW w:w="517" w:type="pct"/>
            <w:tcBorders>
              <w:bottom w:val="nil"/>
            </w:tcBorders>
          </w:tcPr>
          <w:p w14:paraId="133C729B" w14:textId="77777777" w:rsidR="00DF2BB6" w:rsidRPr="00C70209" w:rsidRDefault="00DF2BB6" w:rsidP="003131E2">
            <w:pPr>
              <w:pStyle w:val="TableH2"/>
              <w:rPr>
                <w:rFonts w:eastAsia="Arial Unicode MS"/>
              </w:rPr>
            </w:pPr>
            <w:r w:rsidRPr="00C70209">
              <w:rPr>
                <w:rFonts w:eastAsia="Arial Unicode MS"/>
              </w:rPr>
              <w:t>No iron therapy</w:t>
            </w:r>
          </w:p>
          <w:p w14:paraId="1105698C" w14:textId="77777777" w:rsidR="00DF2BB6" w:rsidRPr="00C70209" w:rsidRDefault="00DF2BB6" w:rsidP="003131E2">
            <w:pPr>
              <w:pStyle w:val="TableH2"/>
              <w:rPr>
                <w:rFonts w:eastAsia="Arial Unicode MS"/>
              </w:rPr>
            </w:pPr>
            <w:r w:rsidRPr="00C70209">
              <w:rPr>
                <w:rFonts w:eastAsia="Arial Unicode MS"/>
              </w:rPr>
              <w:t>n/N (%)</w:t>
            </w:r>
          </w:p>
          <w:p w14:paraId="17AECD0B" w14:textId="14D59628" w:rsidR="00DF2BB6" w:rsidRPr="00C70209" w:rsidRDefault="00DF2BB6" w:rsidP="003131E2">
            <w:pPr>
              <w:pStyle w:val="TableH2"/>
              <w:rPr>
                <w:rFonts w:eastAsia="Arial Unicode MS"/>
              </w:rPr>
            </w:pPr>
            <w:r w:rsidRPr="00C70209">
              <w:t>Rate per 1000 person</w:t>
            </w:r>
            <w:r w:rsidR="004B557C" w:rsidRPr="00C70209">
              <w:t>-</w:t>
            </w:r>
            <w:r w:rsidRPr="00C70209">
              <w:t>years</w:t>
            </w:r>
          </w:p>
        </w:tc>
        <w:tc>
          <w:tcPr>
            <w:tcW w:w="517" w:type="pct"/>
            <w:tcBorders>
              <w:bottom w:val="nil"/>
            </w:tcBorders>
          </w:tcPr>
          <w:p w14:paraId="27FCE6C7" w14:textId="77777777" w:rsidR="00DF2BB6" w:rsidRPr="00C70209" w:rsidRDefault="00DF2BB6" w:rsidP="003131E2">
            <w:pPr>
              <w:pStyle w:val="TableH2"/>
              <w:rPr>
                <w:rFonts w:eastAsia="Arial Unicode MS"/>
              </w:rPr>
            </w:pPr>
            <w:r w:rsidRPr="00C70209">
              <w:rPr>
                <w:rFonts w:eastAsia="Arial Unicode MS"/>
              </w:rPr>
              <w:t>Risk estimate (95% CI)</w:t>
            </w:r>
          </w:p>
        </w:tc>
        <w:tc>
          <w:tcPr>
            <w:tcW w:w="610" w:type="pct"/>
            <w:tcBorders>
              <w:bottom w:val="nil"/>
            </w:tcBorders>
          </w:tcPr>
          <w:p w14:paraId="2C2E3A95" w14:textId="77777777" w:rsidR="00DF2BB6" w:rsidRPr="00C70209" w:rsidRDefault="00DF2BB6" w:rsidP="003131E2">
            <w:pPr>
              <w:pStyle w:val="TableH3"/>
              <w:rPr>
                <w:rFonts w:eastAsia="Arial Unicode MS"/>
              </w:rPr>
            </w:pPr>
            <w:r w:rsidRPr="00C70209">
              <w:rPr>
                <w:rFonts w:eastAsia="Arial Unicode MS"/>
              </w:rPr>
              <w:t>Statistical significance</w:t>
            </w:r>
          </w:p>
          <w:p w14:paraId="048A3B40" w14:textId="7F003F8B"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460FC6EA"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E5A4FEC" w14:textId="77777777" w:rsidTr="003131E2">
        <w:trPr>
          <w:cantSplit/>
        </w:trPr>
        <w:tc>
          <w:tcPr>
            <w:tcW w:w="5000" w:type="pct"/>
            <w:gridSpan w:val="10"/>
            <w:tcBorders>
              <w:top w:val="single" w:sz="4" w:space="0" w:color="000000"/>
              <w:bottom w:val="single" w:sz="4" w:space="0" w:color="000000"/>
            </w:tcBorders>
            <w:shd w:val="clear" w:color="auto" w:fill="000000"/>
          </w:tcPr>
          <w:p w14:paraId="787A7EAB" w14:textId="77777777" w:rsidR="00DF2BB6" w:rsidRPr="00C70209" w:rsidRDefault="00DF2BB6" w:rsidP="003131E2">
            <w:pPr>
              <w:pStyle w:val="TableH4"/>
              <w:rPr>
                <w:rFonts w:eastAsia="Arial Unicode MS"/>
              </w:rPr>
            </w:pPr>
            <w:r w:rsidRPr="00C70209">
              <w:rPr>
                <w:rFonts w:eastAsia="Arial Unicode MS"/>
              </w:rPr>
              <w:t xml:space="preserve">Level I evidence </w:t>
            </w:r>
          </w:p>
        </w:tc>
      </w:tr>
      <w:tr w:rsidR="00DF2BB6" w:rsidRPr="00C70209" w14:paraId="03097DBD" w14:textId="77777777" w:rsidTr="003131E2">
        <w:trPr>
          <w:cantSplit/>
        </w:trPr>
        <w:tc>
          <w:tcPr>
            <w:tcW w:w="5000" w:type="pct"/>
            <w:gridSpan w:val="10"/>
            <w:tcBorders>
              <w:top w:val="single" w:sz="4" w:space="0" w:color="000000"/>
              <w:bottom w:val="single" w:sz="4" w:space="0" w:color="000000"/>
            </w:tcBorders>
            <w:shd w:val="clear" w:color="auto" w:fill="auto"/>
          </w:tcPr>
          <w:p w14:paraId="39B8D67E" w14:textId="77777777" w:rsidR="00DF2BB6" w:rsidRPr="00C70209" w:rsidRDefault="00DF2BB6" w:rsidP="003131E2">
            <w:pPr>
              <w:pStyle w:val="TableH5"/>
              <w:rPr>
                <w:rFonts w:eastAsia="Arial Unicode MS"/>
              </w:rPr>
            </w:pPr>
            <w:r w:rsidRPr="00C70209">
              <w:rPr>
                <w:rFonts w:eastAsia="Arial Unicode MS"/>
              </w:rPr>
              <w:t>Children &lt;2.5 years</w:t>
            </w:r>
          </w:p>
        </w:tc>
      </w:tr>
      <w:tr w:rsidR="00DF2BB6" w:rsidRPr="00C70209" w14:paraId="57D60A8F" w14:textId="77777777" w:rsidTr="003131E2">
        <w:trPr>
          <w:cantSplit/>
        </w:trPr>
        <w:tc>
          <w:tcPr>
            <w:tcW w:w="388" w:type="pct"/>
            <w:tcBorders>
              <w:bottom w:val="single" w:sz="4" w:space="0" w:color="000000"/>
            </w:tcBorders>
            <w:shd w:val="clear" w:color="auto" w:fill="auto"/>
          </w:tcPr>
          <w:p w14:paraId="1E296699" w14:textId="4A2013C0" w:rsidR="00DF2BB6" w:rsidRPr="00C70209" w:rsidRDefault="00DF2BB6" w:rsidP="003131E2">
            <w:pPr>
              <w:pStyle w:val="Tabletext-evidencematrix"/>
            </w:pPr>
            <w:r w:rsidRPr="00C70209">
              <w:t>Pasricha 2013</w:t>
            </w:r>
            <w:r w:rsidRPr="00C70209">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 </w:instrText>
            </w:r>
            <w:r w:rsidR="000E261C">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1</w:t>
            </w:r>
            <w:r w:rsidRPr="00C70209">
              <w:fldChar w:fldCharType="end"/>
            </w:r>
          </w:p>
          <w:p w14:paraId="3551B222" w14:textId="77777777" w:rsidR="00DF2BB6" w:rsidRPr="00C70209" w:rsidRDefault="00DF2BB6" w:rsidP="003131E2">
            <w:pPr>
              <w:pStyle w:val="Tabletext-evidencematrix"/>
            </w:pPr>
            <w:r w:rsidRPr="00C70209">
              <w:t>Level I</w:t>
            </w:r>
          </w:p>
          <w:p w14:paraId="1A2B95D3" w14:textId="77777777" w:rsidR="00DF2BB6" w:rsidRPr="00C70209" w:rsidRDefault="00DF2BB6" w:rsidP="003131E2">
            <w:pPr>
              <w:pStyle w:val="Tabletext-evidencematrix"/>
            </w:pPr>
            <w:r w:rsidRPr="00C70209">
              <w:rPr>
                <w:i/>
              </w:rPr>
              <w:t>Good</w:t>
            </w:r>
          </w:p>
        </w:tc>
        <w:tc>
          <w:tcPr>
            <w:tcW w:w="490" w:type="pct"/>
            <w:tcBorders>
              <w:bottom w:val="single" w:sz="4" w:space="0" w:color="000000"/>
            </w:tcBorders>
            <w:shd w:val="clear" w:color="auto" w:fill="auto"/>
          </w:tcPr>
          <w:p w14:paraId="151F8078" w14:textId="60F71F9F" w:rsidR="00DF2BB6" w:rsidRPr="00C70209" w:rsidRDefault="00DF2BB6" w:rsidP="003131E2">
            <w:pPr>
              <w:pStyle w:val="Tabletext-evidencematrix"/>
            </w:pPr>
            <w:r w:rsidRPr="00C70209">
              <w:t>2 trials</w:t>
            </w:r>
            <w:r w:rsidRPr="00C70209">
              <w:rPr>
                <w:vertAlign w:val="superscript"/>
              </w:rPr>
              <w:t>c</w:t>
            </w:r>
            <w:r w:rsidRPr="00C70209">
              <w:t xml:space="preserve"> (Sazawal 2006, Tielsch 2006)</w:t>
            </w:r>
            <w:r w:rsidR="00894C30">
              <w:fldChar w:fldCharType="begin">
                <w:fldData xml:space="preserve">PEVuZE5vdGU+PENpdGU+PEF1dGhvcj5UaWVsc2NoPC9BdXRob3I+PFllYXI+MjAwNjwvWWVhcj48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</w:fldData>
              </w:fldChar>
            </w:r>
            <w:r w:rsidR="000E261C">
              <w:instrText xml:space="preserve"> ADDIN EN.CITE </w:instrText>
            </w:r>
            <w:r w:rsidR="000E261C">
              <w:fldChar w:fldCharType="begin">
                <w:fldData xml:space="preserve">PEVuZE5vdGU+PENpdGU+PEF1dGhvcj5UaWVsc2NoPC9BdXRob3I+PFllYXI+MjAwNjwvWWVhcj48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</w:fldData>
              </w:fldChar>
            </w:r>
            <w:r w:rsidR="000E261C">
              <w:instrText xml:space="preserve"> ADDIN EN.CITE.DATA </w:instrText>
            </w:r>
            <w:r w:rsidR="000E261C">
              <w:fldChar w:fldCharType="end"/>
            </w:r>
            <w:r w:rsidR="00894C30">
              <w:fldChar w:fldCharType="separate"/>
            </w:r>
            <w:r w:rsidR="000E261C" w:rsidRPr="000E261C">
              <w:rPr>
                <w:noProof/>
                <w:vertAlign w:val="superscript"/>
              </w:rPr>
              <w:t>197; 200</w:t>
            </w:r>
            <w:r w:rsidR="00894C30">
              <w:fldChar w:fldCharType="end"/>
            </w:r>
          </w:p>
          <w:p w14:paraId="749033A3" w14:textId="77777777" w:rsidR="00DF2BB6" w:rsidRPr="00C70209" w:rsidRDefault="00DF2BB6" w:rsidP="003131E2">
            <w:pPr>
              <w:pStyle w:val="Tabletext-evidencematrix"/>
            </w:pPr>
            <w:r w:rsidRPr="00C70209">
              <w:t>N=32,976</w:t>
            </w:r>
          </w:p>
        </w:tc>
        <w:tc>
          <w:tcPr>
            <w:tcW w:w="490" w:type="pct"/>
            <w:tcBorders>
              <w:bottom w:val="single" w:sz="4" w:space="0" w:color="000000"/>
            </w:tcBorders>
            <w:shd w:val="clear" w:color="auto" w:fill="auto"/>
          </w:tcPr>
          <w:p w14:paraId="5B19EF52" w14:textId="77777777" w:rsidR="00DF2BB6" w:rsidRPr="00C70209" w:rsidRDefault="00DF2BB6" w:rsidP="003131E2">
            <w:pPr>
              <w:pStyle w:val="Tabletext-evidencematrix"/>
            </w:pPr>
            <w:r w:rsidRPr="00C70209">
              <w:t>Community or outpatient children aged 4–23 months</w:t>
            </w:r>
          </w:p>
        </w:tc>
        <w:tc>
          <w:tcPr>
            <w:tcW w:w="490" w:type="pct"/>
            <w:tcBorders>
              <w:bottom w:val="single" w:sz="4" w:space="0" w:color="000000"/>
            </w:tcBorders>
            <w:shd w:val="clear" w:color="auto" w:fill="auto"/>
          </w:tcPr>
          <w:p w14:paraId="0CFF076A" w14:textId="77777777" w:rsidR="00DF2BB6" w:rsidRPr="00C70209" w:rsidRDefault="00DF2BB6" w:rsidP="003131E2">
            <w:pPr>
              <w:pStyle w:val="Tabletext-evidencematrix"/>
            </w:pPr>
            <w:r w:rsidRPr="00C70209">
              <w:t>Tanzania, Nepal</w:t>
            </w:r>
          </w:p>
        </w:tc>
        <w:tc>
          <w:tcPr>
            <w:tcW w:w="490" w:type="pct"/>
            <w:shd w:val="clear" w:color="auto" w:fill="auto"/>
          </w:tcPr>
          <w:p w14:paraId="2ECC3331" w14:textId="76B31532" w:rsidR="00DF2BB6" w:rsidRPr="00C70209" w:rsidRDefault="00DF2BB6" w:rsidP="003131E2">
            <w:pPr>
              <w:pStyle w:val="Tabletext-evidencematrix"/>
            </w:pPr>
            <w:r w:rsidRPr="00C70209">
              <w:t xml:space="preserve">Oral iron plus folic acid versus placebo </w:t>
            </w:r>
          </w:p>
        </w:tc>
        <w:tc>
          <w:tcPr>
            <w:tcW w:w="491" w:type="pct"/>
            <w:shd w:val="clear" w:color="auto" w:fill="auto"/>
          </w:tcPr>
          <w:p w14:paraId="6AD4B5CA" w14:textId="77777777" w:rsidR="00DF2BB6" w:rsidRPr="00C70209" w:rsidRDefault="00DF2BB6" w:rsidP="003131E2">
            <w:pPr>
              <w:pStyle w:val="Tabletext-evidencematrix"/>
            </w:pPr>
            <w:r w:rsidRPr="00C70209">
              <w:t>Mortality</w:t>
            </w:r>
          </w:p>
        </w:tc>
        <w:tc>
          <w:tcPr>
            <w:tcW w:w="517" w:type="pct"/>
            <w:tcBorders>
              <w:bottom w:val="single" w:sz="4" w:space="0" w:color="000000"/>
            </w:tcBorders>
            <w:shd w:val="clear" w:color="auto" w:fill="auto"/>
          </w:tcPr>
          <w:p w14:paraId="7D4F0229"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auto"/>
          </w:tcPr>
          <w:p w14:paraId="5B12E1CB"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7E6D0F2B" w14:textId="77777777" w:rsidR="00DF2BB6" w:rsidRPr="00C70209" w:rsidRDefault="00DF2BB6" w:rsidP="003131E2">
            <w:pPr>
              <w:pStyle w:val="Tabletext-evidencematrix"/>
            </w:pPr>
            <w:r w:rsidRPr="00C70209">
              <w:t>RR 1.10 [0.91, 1.34]</w:t>
            </w:r>
          </w:p>
        </w:tc>
        <w:tc>
          <w:tcPr>
            <w:tcW w:w="610" w:type="pct"/>
            <w:tcBorders>
              <w:bottom w:val="single" w:sz="4" w:space="0" w:color="000000"/>
            </w:tcBorders>
            <w:shd w:val="clear" w:color="auto" w:fill="FFFFFF" w:themeFill="background1"/>
          </w:tcPr>
          <w:p w14:paraId="38EBF070" w14:textId="77777777" w:rsidR="00DF2BB6" w:rsidRPr="00C70209" w:rsidRDefault="00DF2BB6" w:rsidP="003131E2">
            <w:pPr>
              <w:pStyle w:val="Tabletext-evidencematrix"/>
              <w:rPr>
                <w:i/>
              </w:rPr>
            </w:pPr>
            <w:r w:rsidRPr="00C70209">
              <w:rPr>
                <w:i/>
              </w:rPr>
              <w:t>No significant difference</w:t>
            </w:r>
          </w:p>
          <w:p w14:paraId="4E73D06E" w14:textId="4ABAD253" w:rsidR="00DF2BB6" w:rsidRPr="00C70209" w:rsidRDefault="001A475D" w:rsidP="003131E2">
            <w:pPr>
              <w:pStyle w:val="Tabletext-evidencematrix"/>
            </w:pPr>
            <w:r w:rsidRPr="001A475D">
              <w:rPr>
                <w:i/>
              </w:rPr>
              <w:t>P = </w:t>
            </w:r>
            <w:r w:rsidR="00DF2BB6" w:rsidRPr="00C70209">
              <w:t>0.33</w:t>
            </w:r>
          </w:p>
          <w:p w14:paraId="4C0FDA56" w14:textId="77777777" w:rsidR="00DF2BB6" w:rsidRPr="00C70209" w:rsidRDefault="00DF2BB6" w:rsidP="003131E2">
            <w:pPr>
              <w:pStyle w:val="Tabletext-evidencematrix"/>
            </w:pPr>
            <w:r w:rsidRPr="00C70209">
              <w:t>No significant heterogeneity</w:t>
            </w:r>
          </w:p>
          <w:p w14:paraId="1737EEEF" w14:textId="5E7D81A2"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00C3AE9C" w14:textId="77777777" w:rsidTr="003131E2">
        <w:trPr>
          <w:cantSplit/>
        </w:trPr>
        <w:tc>
          <w:tcPr>
            <w:tcW w:w="5000" w:type="pct"/>
            <w:gridSpan w:val="10"/>
            <w:tcBorders>
              <w:bottom w:val="single" w:sz="4" w:space="0" w:color="000000"/>
            </w:tcBorders>
            <w:shd w:val="clear" w:color="auto" w:fill="auto"/>
          </w:tcPr>
          <w:p w14:paraId="495FF195" w14:textId="77777777" w:rsidR="00DF2BB6" w:rsidRPr="00C70209" w:rsidRDefault="00DF2BB6" w:rsidP="003131E2">
            <w:pPr>
              <w:pStyle w:val="TableH5"/>
            </w:pPr>
            <w:r w:rsidRPr="00C70209">
              <w:t>Children &lt;18 Years</w:t>
            </w:r>
          </w:p>
        </w:tc>
      </w:tr>
      <w:tr w:rsidR="00DF2BB6" w:rsidRPr="00C70209" w14:paraId="647EE8A3" w14:textId="77777777" w:rsidTr="003131E2">
        <w:trPr>
          <w:cantSplit/>
        </w:trPr>
        <w:tc>
          <w:tcPr>
            <w:tcW w:w="388" w:type="pct"/>
            <w:vMerge w:val="restart"/>
            <w:shd w:val="clear" w:color="auto" w:fill="auto"/>
          </w:tcPr>
          <w:p w14:paraId="6E0E431A" w14:textId="0D71A185" w:rsidR="00DF2BB6" w:rsidRPr="00C70209" w:rsidRDefault="00DF2BB6" w:rsidP="003131E2">
            <w:pPr>
              <w:pStyle w:val="Tabletext-evidencematrix"/>
            </w:pPr>
            <w:r w:rsidRPr="00C70209">
              <w:t>Okebe 2011</w:t>
            </w:r>
            <w:r w:rsidRPr="00C70209">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 </w:instrText>
            </w:r>
            <w:r w:rsidR="000E261C">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2</w:t>
            </w:r>
            <w:r w:rsidRPr="00C70209">
              <w:fldChar w:fldCharType="end"/>
            </w:r>
          </w:p>
          <w:p w14:paraId="343131A3" w14:textId="77777777" w:rsidR="00DF2BB6" w:rsidRPr="00C70209" w:rsidRDefault="00DF2BB6" w:rsidP="003131E2">
            <w:pPr>
              <w:pStyle w:val="Tabletext-evidencematrix"/>
            </w:pPr>
            <w:r w:rsidRPr="00C70209">
              <w:t>Level I</w:t>
            </w:r>
          </w:p>
          <w:p w14:paraId="5E49FC86" w14:textId="77777777" w:rsidR="00DF2BB6" w:rsidRPr="00C70209" w:rsidRDefault="00DF2BB6" w:rsidP="003131E2">
            <w:pPr>
              <w:pStyle w:val="Tabletext-evidencematrix"/>
            </w:pPr>
            <w:r w:rsidRPr="00C70209">
              <w:rPr>
                <w:i/>
              </w:rPr>
              <w:t>Good</w:t>
            </w:r>
          </w:p>
        </w:tc>
        <w:tc>
          <w:tcPr>
            <w:tcW w:w="490" w:type="pct"/>
            <w:vMerge w:val="restart"/>
            <w:shd w:val="clear" w:color="auto" w:fill="auto"/>
          </w:tcPr>
          <w:p w14:paraId="5769975D" w14:textId="0207655F" w:rsidR="00DF2BB6" w:rsidRPr="00C70209" w:rsidRDefault="00DF2BB6" w:rsidP="003131E2">
            <w:pPr>
              <w:pStyle w:val="Tabletext-evidencematrix"/>
            </w:pPr>
            <w:r w:rsidRPr="00C70209">
              <w:t xml:space="preserve">22 </w:t>
            </w:r>
            <w:r w:rsidRPr="0082609F">
              <w:t>trials (Aggarwal 2005, Baqui 2003, Fahmida 2007, Gebresellassie</w:t>
            </w:r>
            <w:r w:rsidRPr="00C70209">
              <w:t xml:space="preserve"> 1996, Lind 2004, </w:t>
            </w:r>
            <w:r w:rsidRPr="0082609F">
              <w:t>Nagpal 2004, Richard 2006, Roschnik 2004, Wasantwisut 2006, Ayoya 2009,</w:t>
            </w:r>
            <w:r w:rsidRPr="00C70209">
              <w:t xml:space="preserve"> Desai 2003, Dossa 2001a, </w:t>
            </w:r>
            <w:r w:rsidRPr="0082609F">
              <w:t>Dossa 2001b, Latham</w:t>
            </w:r>
            <w:r w:rsidRPr="00C70209">
              <w:t xml:space="preserve"> 1990</w:t>
            </w:r>
            <w:r w:rsidRPr="0082609F">
              <w:t>, Massaga 2003, Mebrahtu 2004, Mene</w:t>
            </w:r>
            <w:r w:rsidR="00E26999">
              <w:t>nd</w:t>
            </w:r>
            <w:r w:rsidRPr="0082609F">
              <w:t>ez 1997, Olsen 2006, Powers 1983, Smith 1989, Verhoef 2002, Zlotkin 2003)</w:t>
            </w:r>
            <w:r w:rsidR="000E261C">
              <w:fldChar w:fldCharType="begin">
                <w:fldData xml:space="preserve">PEVuZE5vdGU+PENpdGU+PEF1dGhvcj5BZ2dhcndhbDwvQXV0aG9yPjxZZWFyPjIwMDU8L1llYXI+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ODQ0LTg1MDwvcGFnZXM+PHZvbHVtZT4zNTA8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=
</w:fldData>
              </w:fldChar>
            </w:r>
            <w:r w:rsidR="000E261C">
              <w:instrText xml:space="preserve"> ADDIN EN.CITE </w:instrText>
            </w:r>
            <w:r w:rsidR="000E261C">
              <w:fldChar w:fldCharType="begin">
                <w:fldData xml:space="preserve">PEVuZE5vdGU+PENpdGU+PEF1dGhvcj5BZ2dhcndhbDwvQXV0aG9yPjxZZWFyPjIwMDU8L1llYXI+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=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77; 180; 182; 192-193; 202; 207-221</w:t>
            </w:r>
            <w:r w:rsidR="000E261C">
              <w:fldChar w:fldCharType="end"/>
            </w:r>
          </w:p>
          <w:p w14:paraId="08E0C034" w14:textId="77777777" w:rsidR="00DF2BB6" w:rsidRPr="00C70209" w:rsidRDefault="00DF2BB6" w:rsidP="003131E2">
            <w:pPr>
              <w:pStyle w:val="Tabletext-evidencematrix"/>
            </w:pPr>
            <w:r w:rsidRPr="00C70209">
              <w:t>N=8644</w:t>
            </w:r>
          </w:p>
        </w:tc>
        <w:tc>
          <w:tcPr>
            <w:tcW w:w="490" w:type="pct"/>
            <w:vMerge w:val="restart"/>
            <w:shd w:val="clear" w:color="auto" w:fill="auto"/>
          </w:tcPr>
          <w:p w14:paraId="313A3035" w14:textId="77777777" w:rsidR="00DF2BB6" w:rsidRPr="00C70209" w:rsidRDefault="00DF2BB6" w:rsidP="003131E2">
            <w:pPr>
              <w:pStyle w:val="Tabletext-evidencematrix"/>
            </w:pPr>
            <w:r w:rsidRPr="00C70209">
              <w:t xml:space="preserve">Children &lt;18 years living in malaria-endemic areas </w:t>
            </w:r>
          </w:p>
        </w:tc>
        <w:tc>
          <w:tcPr>
            <w:tcW w:w="490" w:type="pct"/>
            <w:vMerge w:val="restart"/>
            <w:shd w:val="clear" w:color="auto" w:fill="auto"/>
          </w:tcPr>
          <w:p w14:paraId="20582644" w14:textId="441FCADD" w:rsidR="00DF2BB6" w:rsidRPr="00C70209" w:rsidRDefault="00DF2BB6" w:rsidP="003131E2">
            <w:pPr>
              <w:pStyle w:val="Tabletext-evidencematrix"/>
            </w:pPr>
            <w:r w:rsidRPr="00C70209">
              <w:t>Various countries in Africa, South America, Asia and the Middle East with active malaria</w:t>
            </w:r>
          </w:p>
          <w:p w14:paraId="70C0BD57" w14:textId="77777777" w:rsidR="00DF2BB6" w:rsidRPr="00C70209" w:rsidRDefault="00DF2BB6" w:rsidP="003131E2">
            <w:pPr>
              <w:pStyle w:val="Tabletext-subanalysis"/>
            </w:pPr>
          </w:p>
        </w:tc>
        <w:tc>
          <w:tcPr>
            <w:tcW w:w="490" w:type="pct"/>
            <w:vMerge w:val="restart"/>
            <w:shd w:val="clear" w:color="auto" w:fill="auto"/>
          </w:tcPr>
          <w:p w14:paraId="2D2CAD1D" w14:textId="4F410A63" w:rsidR="00DF2BB6" w:rsidRPr="00C70209" w:rsidRDefault="00DF2BB6" w:rsidP="003131E2">
            <w:pPr>
              <w:pStyle w:val="Tabletext-evidencematrix"/>
            </w:pPr>
            <w:r w:rsidRPr="00C70209">
              <w:t>Oral iron versus placebo / no treatment</w:t>
            </w:r>
          </w:p>
        </w:tc>
        <w:tc>
          <w:tcPr>
            <w:tcW w:w="491" w:type="pct"/>
            <w:shd w:val="clear" w:color="auto" w:fill="auto"/>
          </w:tcPr>
          <w:p w14:paraId="25FA0AC7" w14:textId="77777777" w:rsidR="00DF2BB6" w:rsidRPr="00C70209" w:rsidRDefault="00DF2BB6" w:rsidP="003131E2">
            <w:pPr>
              <w:pStyle w:val="Tabletext-evidencematrix"/>
            </w:pPr>
            <w:r w:rsidRPr="00C70209">
              <w:t>Mortality (all-cause)</w:t>
            </w:r>
          </w:p>
        </w:tc>
        <w:tc>
          <w:tcPr>
            <w:tcW w:w="517" w:type="pct"/>
            <w:tcBorders>
              <w:bottom w:val="single" w:sz="4" w:space="0" w:color="000000"/>
            </w:tcBorders>
            <w:shd w:val="clear" w:color="auto" w:fill="auto"/>
          </w:tcPr>
          <w:p w14:paraId="047C3496" w14:textId="77777777" w:rsidR="00DF2BB6" w:rsidRPr="00C70209" w:rsidRDefault="00DF2BB6" w:rsidP="003131E2">
            <w:pPr>
              <w:pStyle w:val="Tabletext-evidencematrix"/>
            </w:pPr>
            <w:r w:rsidRPr="00C70209">
              <w:t>38/4294 (0.9%)</w:t>
            </w:r>
          </w:p>
        </w:tc>
        <w:tc>
          <w:tcPr>
            <w:tcW w:w="517" w:type="pct"/>
            <w:tcBorders>
              <w:bottom w:val="single" w:sz="4" w:space="0" w:color="000000"/>
            </w:tcBorders>
            <w:shd w:val="clear" w:color="auto" w:fill="auto"/>
          </w:tcPr>
          <w:p w14:paraId="2BFA0C20" w14:textId="77777777" w:rsidR="00DF2BB6" w:rsidRPr="00C70209" w:rsidRDefault="00DF2BB6" w:rsidP="003131E2">
            <w:pPr>
              <w:pStyle w:val="Tabletext-evidencematrix"/>
            </w:pPr>
            <w:r w:rsidRPr="00C70209">
              <w:t>36/4350 (0.8%)</w:t>
            </w:r>
          </w:p>
        </w:tc>
        <w:tc>
          <w:tcPr>
            <w:tcW w:w="517" w:type="pct"/>
            <w:tcBorders>
              <w:bottom w:val="single" w:sz="4" w:space="0" w:color="000000"/>
            </w:tcBorders>
            <w:shd w:val="clear" w:color="auto" w:fill="FFFFFF" w:themeFill="background1"/>
          </w:tcPr>
          <w:p w14:paraId="32AFF2DB" w14:textId="77777777" w:rsidR="00DF2BB6" w:rsidRPr="00C70209" w:rsidRDefault="00DF2BB6" w:rsidP="003131E2">
            <w:pPr>
              <w:pStyle w:val="Tabletext-evidencematrix"/>
            </w:pPr>
            <w:r w:rsidRPr="00C70209">
              <w:t>RD 0.00 [–0.00, 0.00]</w:t>
            </w:r>
          </w:p>
          <w:p w14:paraId="23047D1F" w14:textId="77777777" w:rsidR="00DF2BB6" w:rsidRPr="00C70209" w:rsidRDefault="00DF2BB6" w:rsidP="003131E2">
            <w:pPr>
              <w:pStyle w:val="Tabletext-subanalysis"/>
            </w:pPr>
            <w:r w:rsidRPr="00C70209">
              <w:t>Absolute RD per 1000 children NR</w:t>
            </w:r>
          </w:p>
        </w:tc>
        <w:tc>
          <w:tcPr>
            <w:tcW w:w="610" w:type="pct"/>
            <w:tcBorders>
              <w:bottom w:val="single" w:sz="4" w:space="0" w:color="000000"/>
            </w:tcBorders>
            <w:shd w:val="clear" w:color="auto" w:fill="FFFFFF" w:themeFill="background1"/>
          </w:tcPr>
          <w:p w14:paraId="7E40E5A0" w14:textId="77777777" w:rsidR="00DF2BB6" w:rsidRPr="00C70209" w:rsidRDefault="00DF2BB6" w:rsidP="003131E2">
            <w:pPr>
              <w:pStyle w:val="Tabletext-evidencematrix"/>
              <w:rPr>
                <w:i/>
              </w:rPr>
            </w:pPr>
            <w:r w:rsidRPr="00C70209">
              <w:rPr>
                <w:i/>
              </w:rPr>
              <w:t>No significant difference</w:t>
            </w:r>
          </w:p>
          <w:p w14:paraId="1AB62363" w14:textId="7D1C3B7E" w:rsidR="00DF2BB6" w:rsidRPr="00C70209" w:rsidRDefault="001A475D" w:rsidP="003131E2">
            <w:pPr>
              <w:pStyle w:val="Tabletext-evidencematrix"/>
            </w:pPr>
            <w:r w:rsidRPr="001A475D">
              <w:rPr>
                <w:i/>
              </w:rPr>
              <w:t>P = </w:t>
            </w:r>
            <w:r w:rsidR="00DF2BB6" w:rsidRPr="00C70209">
              <w:t>0.87</w:t>
            </w:r>
          </w:p>
          <w:p w14:paraId="587854F8" w14:textId="77777777" w:rsidR="00DF2BB6" w:rsidRPr="00C70209" w:rsidRDefault="00DF2BB6" w:rsidP="003131E2">
            <w:pPr>
              <w:pStyle w:val="Tabletext-evidencematrix"/>
            </w:pPr>
            <w:r w:rsidRPr="00C70209">
              <w:t>No significant heterogeneity</w:t>
            </w:r>
          </w:p>
          <w:p w14:paraId="1B609D4A" w14:textId="15B7981C"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01EEBA3E" w14:textId="77777777" w:rsidTr="003131E2">
        <w:trPr>
          <w:cantSplit/>
        </w:trPr>
        <w:tc>
          <w:tcPr>
            <w:tcW w:w="388" w:type="pct"/>
            <w:vMerge/>
            <w:shd w:val="clear" w:color="auto" w:fill="auto"/>
          </w:tcPr>
          <w:p w14:paraId="73AF9D5D" w14:textId="77777777" w:rsidR="00DF2BB6" w:rsidRPr="00C70209" w:rsidRDefault="00DF2BB6" w:rsidP="003131E2">
            <w:pPr>
              <w:pStyle w:val="Tabletext-evidencematrix"/>
            </w:pPr>
          </w:p>
        </w:tc>
        <w:tc>
          <w:tcPr>
            <w:tcW w:w="490" w:type="pct"/>
            <w:vMerge/>
            <w:shd w:val="clear" w:color="auto" w:fill="auto"/>
          </w:tcPr>
          <w:p w14:paraId="3334E50F" w14:textId="77777777" w:rsidR="00DF2BB6" w:rsidRPr="00C70209" w:rsidRDefault="00DF2BB6" w:rsidP="003131E2">
            <w:pPr>
              <w:pStyle w:val="Tabletext-evidencematrix"/>
            </w:pPr>
          </w:p>
        </w:tc>
        <w:tc>
          <w:tcPr>
            <w:tcW w:w="490" w:type="pct"/>
            <w:vMerge/>
            <w:shd w:val="clear" w:color="auto" w:fill="auto"/>
          </w:tcPr>
          <w:p w14:paraId="0F443610" w14:textId="77777777" w:rsidR="00DF2BB6" w:rsidRPr="00C70209" w:rsidRDefault="00DF2BB6" w:rsidP="003131E2">
            <w:pPr>
              <w:pStyle w:val="Tabletext-evidencematrix"/>
            </w:pPr>
          </w:p>
        </w:tc>
        <w:tc>
          <w:tcPr>
            <w:tcW w:w="490" w:type="pct"/>
            <w:vMerge/>
            <w:shd w:val="clear" w:color="auto" w:fill="auto"/>
          </w:tcPr>
          <w:p w14:paraId="46DAAD79" w14:textId="77777777" w:rsidR="00DF2BB6" w:rsidRPr="00C70209" w:rsidRDefault="00DF2BB6" w:rsidP="003131E2">
            <w:pPr>
              <w:pStyle w:val="Tabletext-evidencematrix"/>
            </w:pPr>
          </w:p>
        </w:tc>
        <w:tc>
          <w:tcPr>
            <w:tcW w:w="490" w:type="pct"/>
            <w:vMerge/>
            <w:shd w:val="clear" w:color="auto" w:fill="auto"/>
          </w:tcPr>
          <w:p w14:paraId="4E3DD47F" w14:textId="77777777" w:rsidR="00DF2BB6" w:rsidRPr="00C70209" w:rsidRDefault="00DF2BB6" w:rsidP="003131E2">
            <w:pPr>
              <w:pStyle w:val="Tabletext-evidencematrix"/>
            </w:pPr>
          </w:p>
        </w:tc>
        <w:tc>
          <w:tcPr>
            <w:tcW w:w="491" w:type="pct"/>
            <w:vMerge w:val="restart"/>
            <w:shd w:val="clear" w:color="auto" w:fill="auto"/>
            <w:vAlign w:val="bottom"/>
          </w:tcPr>
          <w:p w14:paraId="350DE84D" w14:textId="77777777" w:rsidR="00DF2BB6" w:rsidRPr="00C70209" w:rsidRDefault="00DF2BB6" w:rsidP="003131E2">
            <w:pPr>
              <w:pStyle w:val="Tabletext-subanalysis"/>
              <w:jc w:val="right"/>
            </w:pPr>
            <w:r w:rsidRPr="00C70209">
              <w:t>*13 trials conducted in hyper- or holo-endemic settings</w:t>
            </w:r>
          </w:p>
          <w:p w14:paraId="7195957B" w14:textId="77777777" w:rsidR="00DF2BB6" w:rsidRPr="00C70209" w:rsidRDefault="00DF2BB6" w:rsidP="003131E2">
            <w:pPr>
              <w:pStyle w:val="Tabletext-subanalysis"/>
              <w:jc w:val="right"/>
            </w:pPr>
            <w:r w:rsidRPr="00C70209">
              <w:t>N=4846</w:t>
            </w:r>
          </w:p>
        </w:tc>
        <w:tc>
          <w:tcPr>
            <w:tcW w:w="1551" w:type="pct"/>
            <w:gridSpan w:val="3"/>
            <w:tcBorders>
              <w:bottom w:val="single" w:sz="4" w:space="0" w:color="000000"/>
            </w:tcBorders>
            <w:shd w:val="clear" w:color="auto" w:fill="auto"/>
          </w:tcPr>
          <w:p w14:paraId="129482C7" w14:textId="77777777" w:rsidR="00DF2BB6" w:rsidRPr="00C70209" w:rsidRDefault="00DF2BB6" w:rsidP="003131E2">
            <w:pPr>
              <w:pStyle w:val="Tabletext-subanalysis"/>
              <w:rPr>
                <w:rStyle w:val="Emphasis"/>
              </w:rPr>
            </w:pPr>
            <w:r w:rsidRPr="00C70209">
              <w:rPr>
                <w:rStyle w:val="Emphasis"/>
              </w:rPr>
              <w:t>Subgroup analysis: malaria endemicity</w:t>
            </w:r>
          </w:p>
        </w:tc>
        <w:tc>
          <w:tcPr>
            <w:tcW w:w="610" w:type="pct"/>
            <w:tcBorders>
              <w:bottom w:val="single" w:sz="4" w:space="0" w:color="000000"/>
            </w:tcBorders>
            <w:shd w:val="clear" w:color="auto" w:fill="FFFFFF" w:themeFill="background1"/>
          </w:tcPr>
          <w:p w14:paraId="6669BFC4" w14:textId="77777777" w:rsidR="00DF2BB6" w:rsidRPr="00C70209" w:rsidRDefault="00DF2BB6" w:rsidP="003131E2">
            <w:pPr>
              <w:pStyle w:val="Tabletext-subanalysis"/>
              <w:rPr>
                <w:i/>
              </w:rPr>
            </w:pPr>
          </w:p>
        </w:tc>
      </w:tr>
      <w:tr w:rsidR="00DF2BB6" w:rsidRPr="00C70209" w14:paraId="7ACAAD9C" w14:textId="77777777" w:rsidTr="003131E2">
        <w:trPr>
          <w:cantSplit/>
        </w:trPr>
        <w:tc>
          <w:tcPr>
            <w:tcW w:w="388" w:type="pct"/>
            <w:vMerge/>
            <w:shd w:val="clear" w:color="auto" w:fill="auto"/>
          </w:tcPr>
          <w:p w14:paraId="3E6B8F8D" w14:textId="77777777" w:rsidR="00DF2BB6" w:rsidRPr="00C70209" w:rsidRDefault="00DF2BB6" w:rsidP="003131E2">
            <w:pPr>
              <w:pStyle w:val="Tabletext-evidencematrix"/>
            </w:pPr>
          </w:p>
        </w:tc>
        <w:tc>
          <w:tcPr>
            <w:tcW w:w="490" w:type="pct"/>
            <w:vMerge/>
            <w:shd w:val="clear" w:color="auto" w:fill="auto"/>
          </w:tcPr>
          <w:p w14:paraId="3F6EE273" w14:textId="77777777" w:rsidR="00DF2BB6" w:rsidRPr="00C70209" w:rsidRDefault="00DF2BB6" w:rsidP="003131E2">
            <w:pPr>
              <w:pStyle w:val="Tabletext-evidencematrix"/>
            </w:pPr>
          </w:p>
        </w:tc>
        <w:tc>
          <w:tcPr>
            <w:tcW w:w="490" w:type="pct"/>
            <w:vMerge/>
            <w:shd w:val="clear" w:color="auto" w:fill="auto"/>
          </w:tcPr>
          <w:p w14:paraId="1BF23889" w14:textId="77777777" w:rsidR="00DF2BB6" w:rsidRPr="00C70209" w:rsidRDefault="00DF2BB6" w:rsidP="003131E2">
            <w:pPr>
              <w:pStyle w:val="Tabletext-evidencematrix"/>
            </w:pPr>
          </w:p>
        </w:tc>
        <w:tc>
          <w:tcPr>
            <w:tcW w:w="490" w:type="pct"/>
            <w:vMerge/>
            <w:shd w:val="clear" w:color="auto" w:fill="auto"/>
          </w:tcPr>
          <w:p w14:paraId="366FA2AE" w14:textId="77777777" w:rsidR="00DF2BB6" w:rsidRPr="00C70209" w:rsidRDefault="00DF2BB6" w:rsidP="003131E2">
            <w:pPr>
              <w:pStyle w:val="Tabletext-evidencematrix"/>
            </w:pPr>
          </w:p>
        </w:tc>
        <w:tc>
          <w:tcPr>
            <w:tcW w:w="490" w:type="pct"/>
            <w:vMerge/>
            <w:shd w:val="clear" w:color="auto" w:fill="auto"/>
          </w:tcPr>
          <w:p w14:paraId="73C0CEEA" w14:textId="77777777" w:rsidR="00DF2BB6" w:rsidRPr="00C70209" w:rsidRDefault="00DF2BB6" w:rsidP="003131E2">
            <w:pPr>
              <w:pStyle w:val="Tabletext-evidencematrix"/>
            </w:pPr>
          </w:p>
        </w:tc>
        <w:tc>
          <w:tcPr>
            <w:tcW w:w="491" w:type="pct"/>
            <w:vMerge/>
            <w:shd w:val="clear" w:color="auto" w:fill="auto"/>
          </w:tcPr>
          <w:p w14:paraId="46CEE1D1"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09B9DDAE" w14:textId="77777777" w:rsidR="00DF2BB6" w:rsidRPr="00C70209" w:rsidRDefault="00DF2BB6" w:rsidP="003131E2">
            <w:pPr>
              <w:pStyle w:val="Tabletext-subanalysis"/>
            </w:pPr>
            <w:r w:rsidRPr="00C70209">
              <w:t>2/2377</w:t>
            </w:r>
          </w:p>
        </w:tc>
        <w:tc>
          <w:tcPr>
            <w:tcW w:w="517" w:type="pct"/>
            <w:tcBorders>
              <w:bottom w:val="single" w:sz="4" w:space="0" w:color="000000"/>
            </w:tcBorders>
            <w:shd w:val="clear" w:color="auto" w:fill="auto"/>
          </w:tcPr>
          <w:p w14:paraId="3A7A0C04" w14:textId="77777777" w:rsidR="00DF2BB6" w:rsidRPr="00C70209" w:rsidRDefault="00DF2BB6" w:rsidP="003131E2">
            <w:pPr>
              <w:pStyle w:val="Tabletext-subanalysis"/>
            </w:pPr>
            <w:r w:rsidRPr="00C70209">
              <w:t>5/2469</w:t>
            </w:r>
          </w:p>
        </w:tc>
        <w:tc>
          <w:tcPr>
            <w:tcW w:w="517" w:type="pct"/>
            <w:tcBorders>
              <w:bottom w:val="single" w:sz="4" w:space="0" w:color="000000"/>
            </w:tcBorders>
            <w:shd w:val="clear" w:color="auto" w:fill="FFFFFF" w:themeFill="background1"/>
          </w:tcPr>
          <w:p w14:paraId="772BCAF1" w14:textId="77777777" w:rsidR="00DF2BB6" w:rsidRPr="00C70209" w:rsidRDefault="00DF2BB6" w:rsidP="003131E2">
            <w:pPr>
              <w:pStyle w:val="Tabletext-subanalysis"/>
            </w:pPr>
            <w:r w:rsidRPr="00C70209">
              <w:t>RD –0.00 [–0.00, 0.00]</w:t>
            </w:r>
          </w:p>
          <w:p w14:paraId="6615896B" w14:textId="77777777" w:rsidR="00DF2BB6" w:rsidRPr="00C70209" w:rsidRDefault="00DF2BB6" w:rsidP="003131E2">
            <w:pPr>
              <w:pStyle w:val="Tabletext-subanalysis"/>
            </w:pPr>
            <w:r w:rsidRPr="00C70209">
              <w:t xml:space="preserve">Absolute RD per 1000 children 2.42 [–6.47, 11.34] </w:t>
            </w:r>
          </w:p>
        </w:tc>
        <w:tc>
          <w:tcPr>
            <w:tcW w:w="610" w:type="pct"/>
            <w:tcBorders>
              <w:bottom w:val="single" w:sz="4" w:space="0" w:color="000000"/>
            </w:tcBorders>
            <w:shd w:val="clear" w:color="auto" w:fill="FFFFFF" w:themeFill="background1"/>
          </w:tcPr>
          <w:p w14:paraId="6345B01A" w14:textId="77777777" w:rsidR="00DF2BB6" w:rsidRPr="00C70209" w:rsidRDefault="00DF2BB6" w:rsidP="003131E2">
            <w:pPr>
              <w:pStyle w:val="Tabletext-subanalysis"/>
              <w:rPr>
                <w:i/>
              </w:rPr>
            </w:pPr>
            <w:r w:rsidRPr="00C70209">
              <w:rPr>
                <w:i/>
              </w:rPr>
              <w:t>No significant difference</w:t>
            </w:r>
          </w:p>
          <w:p w14:paraId="0381B44F" w14:textId="47D824B9" w:rsidR="00DF2BB6" w:rsidRPr="00C70209" w:rsidRDefault="001A475D" w:rsidP="003131E2">
            <w:pPr>
              <w:pStyle w:val="Tabletext-subanalysis"/>
            </w:pPr>
            <w:r w:rsidRPr="001A475D">
              <w:rPr>
                <w:i/>
              </w:rPr>
              <w:t>P = </w:t>
            </w:r>
            <w:r w:rsidR="00DF2BB6" w:rsidRPr="00C70209">
              <w:t>0.44</w:t>
            </w:r>
          </w:p>
          <w:p w14:paraId="21EEEC87" w14:textId="77777777" w:rsidR="00DF2BB6" w:rsidRPr="00C70209" w:rsidRDefault="00DF2BB6" w:rsidP="003131E2">
            <w:pPr>
              <w:pStyle w:val="Tabletext-subanalysis"/>
            </w:pPr>
            <w:r w:rsidRPr="00C70209">
              <w:t>No significant heterogeneity</w:t>
            </w:r>
          </w:p>
          <w:p w14:paraId="65F4C8DD" w14:textId="72E47821"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19D4BB17" w14:textId="77777777" w:rsidTr="003131E2">
        <w:trPr>
          <w:cantSplit/>
        </w:trPr>
        <w:tc>
          <w:tcPr>
            <w:tcW w:w="388" w:type="pct"/>
            <w:vMerge/>
            <w:shd w:val="clear" w:color="auto" w:fill="auto"/>
          </w:tcPr>
          <w:p w14:paraId="4C732605" w14:textId="77777777" w:rsidR="00DF2BB6" w:rsidRPr="00C70209" w:rsidRDefault="00DF2BB6" w:rsidP="003131E2">
            <w:pPr>
              <w:pStyle w:val="Tabletext-evidencematrix"/>
            </w:pPr>
          </w:p>
        </w:tc>
        <w:tc>
          <w:tcPr>
            <w:tcW w:w="490" w:type="pct"/>
            <w:vMerge/>
            <w:tcBorders>
              <w:bottom w:val="single" w:sz="4" w:space="0" w:color="000000"/>
            </w:tcBorders>
            <w:shd w:val="clear" w:color="auto" w:fill="auto"/>
          </w:tcPr>
          <w:p w14:paraId="78865A77" w14:textId="77777777" w:rsidR="00DF2BB6" w:rsidRPr="00C70209" w:rsidRDefault="00DF2BB6" w:rsidP="003131E2">
            <w:pPr>
              <w:pStyle w:val="Tabletext-evidencematrix"/>
            </w:pPr>
          </w:p>
        </w:tc>
        <w:tc>
          <w:tcPr>
            <w:tcW w:w="490" w:type="pct"/>
            <w:vMerge/>
            <w:shd w:val="clear" w:color="auto" w:fill="auto"/>
          </w:tcPr>
          <w:p w14:paraId="55498077" w14:textId="77777777" w:rsidR="00DF2BB6" w:rsidRPr="00C70209" w:rsidRDefault="00DF2BB6" w:rsidP="003131E2">
            <w:pPr>
              <w:pStyle w:val="Tabletext-evidencematrix"/>
            </w:pPr>
          </w:p>
        </w:tc>
        <w:tc>
          <w:tcPr>
            <w:tcW w:w="490" w:type="pct"/>
            <w:vMerge/>
            <w:shd w:val="clear" w:color="auto" w:fill="auto"/>
          </w:tcPr>
          <w:p w14:paraId="7FD22B2B" w14:textId="77777777" w:rsidR="00DF2BB6" w:rsidRPr="00C70209" w:rsidRDefault="00DF2BB6" w:rsidP="003131E2">
            <w:pPr>
              <w:pStyle w:val="Tabletext-evidencematrix"/>
            </w:pPr>
          </w:p>
        </w:tc>
        <w:tc>
          <w:tcPr>
            <w:tcW w:w="490" w:type="pct"/>
            <w:vMerge/>
            <w:shd w:val="clear" w:color="auto" w:fill="auto"/>
          </w:tcPr>
          <w:p w14:paraId="3CCF1DF0" w14:textId="77777777" w:rsidR="00DF2BB6" w:rsidRPr="00C70209" w:rsidRDefault="00DF2BB6" w:rsidP="003131E2">
            <w:pPr>
              <w:pStyle w:val="Tabletext-evidencematrix"/>
            </w:pPr>
          </w:p>
        </w:tc>
        <w:tc>
          <w:tcPr>
            <w:tcW w:w="491" w:type="pct"/>
            <w:shd w:val="clear" w:color="auto" w:fill="auto"/>
          </w:tcPr>
          <w:p w14:paraId="70BC49D7" w14:textId="77777777" w:rsidR="00DF2BB6" w:rsidRPr="00C70209" w:rsidRDefault="00DF2BB6" w:rsidP="003131E2">
            <w:pPr>
              <w:pStyle w:val="Tabletext-subanalysis"/>
              <w:jc w:val="right"/>
            </w:pPr>
            <w:r w:rsidRPr="00C70209">
              <w:t>*9 trials conducted in hypo- or meso-endemic settings</w:t>
            </w:r>
          </w:p>
          <w:p w14:paraId="0269AC27" w14:textId="77777777" w:rsidR="00DF2BB6" w:rsidRPr="00C70209" w:rsidRDefault="00DF2BB6" w:rsidP="003131E2">
            <w:pPr>
              <w:pStyle w:val="Tabletext-subanalysis"/>
              <w:jc w:val="right"/>
            </w:pPr>
            <w:r w:rsidRPr="00C70209">
              <w:t>N=3798</w:t>
            </w:r>
          </w:p>
        </w:tc>
        <w:tc>
          <w:tcPr>
            <w:tcW w:w="517" w:type="pct"/>
            <w:tcBorders>
              <w:bottom w:val="single" w:sz="4" w:space="0" w:color="000000"/>
            </w:tcBorders>
            <w:shd w:val="clear" w:color="auto" w:fill="auto"/>
          </w:tcPr>
          <w:p w14:paraId="2AFE0F23" w14:textId="77777777" w:rsidR="00DF2BB6" w:rsidRPr="00C70209" w:rsidRDefault="00DF2BB6" w:rsidP="003131E2">
            <w:pPr>
              <w:pStyle w:val="Tabletext-subanalysis"/>
            </w:pPr>
            <w:r w:rsidRPr="00C70209">
              <w:t>36/1917</w:t>
            </w:r>
          </w:p>
        </w:tc>
        <w:tc>
          <w:tcPr>
            <w:tcW w:w="517" w:type="pct"/>
            <w:tcBorders>
              <w:bottom w:val="single" w:sz="4" w:space="0" w:color="000000"/>
            </w:tcBorders>
            <w:shd w:val="clear" w:color="auto" w:fill="auto"/>
          </w:tcPr>
          <w:p w14:paraId="6F9789AE" w14:textId="77777777" w:rsidR="00DF2BB6" w:rsidRPr="00C70209" w:rsidRDefault="00DF2BB6" w:rsidP="003131E2">
            <w:pPr>
              <w:pStyle w:val="Tabletext-subanalysis"/>
            </w:pPr>
            <w:r w:rsidRPr="00C70209">
              <w:t>31/1881</w:t>
            </w:r>
          </w:p>
        </w:tc>
        <w:tc>
          <w:tcPr>
            <w:tcW w:w="517" w:type="pct"/>
            <w:tcBorders>
              <w:bottom w:val="single" w:sz="4" w:space="0" w:color="000000"/>
            </w:tcBorders>
            <w:shd w:val="clear" w:color="auto" w:fill="FFFFFF" w:themeFill="background1"/>
          </w:tcPr>
          <w:p w14:paraId="2389D27F" w14:textId="77777777" w:rsidR="00DF2BB6" w:rsidRPr="00C70209" w:rsidRDefault="00DF2BB6" w:rsidP="003131E2">
            <w:pPr>
              <w:pStyle w:val="Tabletext-subanalysis"/>
            </w:pPr>
            <w:r w:rsidRPr="00C70209">
              <w:t>RD 0.00 [–0.01, 0.01]</w:t>
            </w:r>
          </w:p>
          <w:p w14:paraId="795D1665" w14:textId="77777777" w:rsidR="00DF2BB6" w:rsidRPr="00C70209" w:rsidRDefault="00DF2BB6" w:rsidP="003131E2">
            <w:pPr>
              <w:pStyle w:val="Tabletext-subanalysis"/>
            </w:pPr>
            <w:r w:rsidRPr="00C70209">
              <w:t xml:space="preserve">Absolute RD per 1000 children –1.24 [–4.37, 1.88] </w:t>
            </w:r>
          </w:p>
        </w:tc>
        <w:tc>
          <w:tcPr>
            <w:tcW w:w="610" w:type="pct"/>
            <w:tcBorders>
              <w:bottom w:val="single" w:sz="4" w:space="0" w:color="000000"/>
            </w:tcBorders>
            <w:shd w:val="clear" w:color="auto" w:fill="FFFFFF" w:themeFill="background1"/>
          </w:tcPr>
          <w:p w14:paraId="03310CBE" w14:textId="77777777" w:rsidR="00DF2BB6" w:rsidRPr="00C70209" w:rsidRDefault="00DF2BB6" w:rsidP="003131E2">
            <w:pPr>
              <w:pStyle w:val="Tabletext-subanalysis"/>
              <w:rPr>
                <w:i/>
              </w:rPr>
            </w:pPr>
            <w:r w:rsidRPr="00C70209">
              <w:rPr>
                <w:i/>
              </w:rPr>
              <w:t>No significant difference</w:t>
            </w:r>
          </w:p>
          <w:p w14:paraId="0BC285CE" w14:textId="57701750" w:rsidR="00DF2BB6" w:rsidRPr="00C70209" w:rsidRDefault="001A475D" w:rsidP="003131E2">
            <w:pPr>
              <w:pStyle w:val="Tabletext-subanalysis"/>
            </w:pPr>
            <w:r w:rsidRPr="001A475D">
              <w:rPr>
                <w:i/>
              </w:rPr>
              <w:t>P = </w:t>
            </w:r>
            <w:r w:rsidR="00DF2BB6" w:rsidRPr="00C70209">
              <w:t>0.59</w:t>
            </w:r>
          </w:p>
          <w:p w14:paraId="4093ECD5" w14:textId="77777777" w:rsidR="00DF2BB6" w:rsidRPr="00C70209" w:rsidRDefault="00DF2BB6" w:rsidP="003131E2">
            <w:pPr>
              <w:pStyle w:val="Tabletext-subanalysis"/>
            </w:pPr>
            <w:r w:rsidRPr="00C70209">
              <w:t>No significant heterogeneity</w:t>
            </w:r>
          </w:p>
          <w:p w14:paraId="05F16C4F" w14:textId="02576462"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7E4040FF" w14:textId="77777777" w:rsidTr="003131E2">
        <w:trPr>
          <w:cantSplit/>
        </w:trPr>
        <w:tc>
          <w:tcPr>
            <w:tcW w:w="388" w:type="pct"/>
            <w:vMerge/>
            <w:shd w:val="clear" w:color="auto" w:fill="auto"/>
          </w:tcPr>
          <w:p w14:paraId="111A112A" w14:textId="77777777" w:rsidR="00DF2BB6" w:rsidRPr="00C70209" w:rsidRDefault="00DF2BB6" w:rsidP="003131E2">
            <w:pPr>
              <w:pStyle w:val="Tabletext-evidencematrix"/>
            </w:pPr>
          </w:p>
        </w:tc>
        <w:tc>
          <w:tcPr>
            <w:tcW w:w="490" w:type="pct"/>
            <w:vMerge w:val="restart"/>
            <w:shd w:val="clear" w:color="auto" w:fill="auto"/>
          </w:tcPr>
          <w:p w14:paraId="30112764" w14:textId="72403BF8" w:rsidR="00DF2BB6" w:rsidRPr="00C70209" w:rsidRDefault="00DF2BB6" w:rsidP="003131E2">
            <w:pPr>
              <w:pStyle w:val="Tabletext-evidencematrix"/>
            </w:pPr>
            <w:r w:rsidRPr="00C70209">
              <w:t xml:space="preserve">4 trials </w:t>
            </w:r>
            <w:r w:rsidRPr="00004B5E">
              <w:t>(Shah 2002, Greisen 1986, Hall 2002, Sazawal 2006)</w:t>
            </w:r>
            <w:r w:rsidR="000E261C">
              <w:fldChar w:fldCharType="begin">
                <w:fldData xml:space="preserve">PEVuZE5vdGU+PENpdGU+PEF1dGhvcj5HcmVpc2VuPC9BdXRob3I+PFllYXI+MTk4NjwvWWVhcj48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</w:fldData>
              </w:fldChar>
            </w:r>
            <w:r w:rsidR="000E261C">
              <w:instrText xml:space="preserve"> ADDIN EN.CITE </w:instrText>
            </w:r>
            <w:r w:rsidR="000E261C">
              <w:fldChar w:fldCharType="begin">
                <w:fldData xml:space="preserve">PEVuZE5vdGU+PENpdGU+PEF1dGhvcj5HcmVpc2VuPC9BdXRob3I+PFllYXI+MTk4NjwvWWVhcj48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97; 222-224</w:t>
            </w:r>
            <w:r w:rsidR="000E261C">
              <w:fldChar w:fldCharType="end"/>
            </w:r>
          </w:p>
          <w:p w14:paraId="1D20E479" w14:textId="77777777" w:rsidR="00DF2BB6" w:rsidRPr="00C70209" w:rsidRDefault="00DF2BB6" w:rsidP="003131E2">
            <w:pPr>
              <w:pStyle w:val="Tabletext-evidencematrix"/>
            </w:pPr>
            <w:r w:rsidRPr="00C70209">
              <w:t>N=18,107</w:t>
            </w:r>
          </w:p>
        </w:tc>
        <w:tc>
          <w:tcPr>
            <w:tcW w:w="490" w:type="pct"/>
            <w:vMerge/>
            <w:shd w:val="clear" w:color="auto" w:fill="auto"/>
          </w:tcPr>
          <w:p w14:paraId="11E9B1D4" w14:textId="77777777" w:rsidR="00DF2BB6" w:rsidRPr="00C70209" w:rsidRDefault="00DF2BB6" w:rsidP="003131E2">
            <w:pPr>
              <w:pStyle w:val="Tabletext-evidencematrix"/>
            </w:pPr>
          </w:p>
        </w:tc>
        <w:tc>
          <w:tcPr>
            <w:tcW w:w="490" w:type="pct"/>
            <w:vMerge/>
            <w:shd w:val="clear" w:color="auto" w:fill="auto"/>
          </w:tcPr>
          <w:p w14:paraId="4D57CA83" w14:textId="77777777" w:rsidR="00DF2BB6" w:rsidRPr="00C70209" w:rsidRDefault="00DF2BB6" w:rsidP="003131E2">
            <w:pPr>
              <w:pStyle w:val="Tabletext-evidencematrix"/>
            </w:pPr>
          </w:p>
        </w:tc>
        <w:tc>
          <w:tcPr>
            <w:tcW w:w="490" w:type="pct"/>
            <w:vMerge w:val="restart"/>
            <w:shd w:val="clear" w:color="auto" w:fill="auto"/>
          </w:tcPr>
          <w:p w14:paraId="3C00DBC8" w14:textId="0D384F1C" w:rsidR="00DF2BB6" w:rsidRPr="00C70209" w:rsidRDefault="00DF2BB6" w:rsidP="003131E2">
            <w:pPr>
              <w:pStyle w:val="Tabletext-evidencematrix"/>
            </w:pPr>
            <w:r w:rsidRPr="00C70209">
              <w:t>Oral iron plus folic acid versus placebo / no treatment</w:t>
            </w:r>
          </w:p>
        </w:tc>
        <w:tc>
          <w:tcPr>
            <w:tcW w:w="491" w:type="pct"/>
            <w:shd w:val="clear" w:color="auto" w:fill="auto"/>
          </w:tcPr>
          <w:p w14:paraId="07FC597B" w14:textId="77777777" w:rsidR="00DF2BB6" w:rsidRPr="00C70209" w:rsidRDefault="00DF2BB6" w:rsidP="003131E2">
            <w:pPr>
              <w:pStyle w:val="Tabletext-evidencematrix"/>
            </w:pPr>
            <w:r w:rsidRPr="00C70209">
              <w:t>Mortality (all-cause)</w:t>
            </w:r>
          </w:p>
        </w:tc>
        <w:tc>
          <w:tcPr>
            <w:tcW w:w="517" w:type="pct"/>
            <w:tcBorders>
              <w:bottom w:val="single" w:sz="4" w:space="0" w:color="000000"/>
            </w:tcBorders>
            <w:shd w:val="clear" w:color="auto" w:fill="auto"/>
          </w:tcPr>
          <w:p w14:paraId="770184A5" w14:textId="77777777" w:rsidR="00DF2BB6" w:rsidRPr="00C70209" w:rsidRDefault="00DF2BB6" w:rsidP="003131E2">
            <w:pPr>
              <w:pStyle w:val="Tabletext-evidencematrix"/>
            </w:pPr>
            <w:r w:rsidRPr="00C70209">
              <w:t>153/9045 (1.69%)</w:t>
            </w:r>
          </w:p>
        </w:tc>
        <w:tc>
          <w:tcPr>
            <w:tcW w:w="517" w:type="pct"/>
            <w:tcBorders>
              <w:bottom w:val="single" w:sz="4" w:space="0" w:color="000000"/>
            </w:tcBorders>
            <w:shd w:val="clear" w:color="auto" w:fill="auto"/>
          </w:tcPr>
          <w:p w14:paraId="104A9A4A" w14:textId="77777777" w:rsidR="00DF2BB6" w:rsidRPr="00C70209" w:rsidRDefault="00DF2BB6" w:rsidP="003131E2">
            <w:pPr>
              <w:pStyle w:val="Tabletext-evidencematrix"/>
            </w:pPr>
            <w:r w:rsidRPr="00C70209">
              <w:t>137/9062 (1.51%)</w:t>
            </w:r>
          </w:p>
        </w:tc>
        <w:tc>
          <w:tcPr>
            <w:tcW w:w="517" w:type="pct"/>
            <w:tcBorders>
              <w:bottom w:val="single" w:sz="4" w:space="0" w:color="000000"/>
            </w:tcBorders>
            <w:shd w:val="clear" w:color="auto" w:fill="FFFFFF" w:themeFill="background1"/>
          </w:tcPr>
          <w:p w14:paraId="190DD58A" w14:textId="77777777" w:rsidR="00DF2BB6" w:rsidRPr="00C70209" w:rsidRDefault="00DF2BB6" w:rsidP="003131E2">
            <w:pPr>
              <w:pStyle w:val="Tabletext-evidencematrix"/>
            </w:pPr>
            <w:r w:rsidRPr="00C70209">
              <w:t>RD 0.00 [–0.00, 0.01]</w:t>
            </w:r>
          </w:p>
          <w:p w14:paraId="42C5BBA4" w14:textId="77777777" w:rsidR="00DF2BB6" w:rsidRPr="00C70209" w:rsidRDefault="00DF2BB6" w:rsidP="003131E2">
            <w:pPr>
              <w:pStyle w:val="Tabletext-subanalysis"/>
            </w:pPr>
            <w:r w:rsidRPr="00C70209">
              <w:t>Absolute RD per 1000 children 1.19 (–1.76, 5.59]</w:t>
            </w:r>
          </w:p>
        </w:tc>
        <w:tc>
          <w:tcPr>
            <w:tcW w:w="610" w:type="pct"/>
            <w:tcBorders>
              <w:bottom w:val="single" w:sz="4" w:space="0" w:color="000000"/>
            </w:tcBorders>
            <w:shd w:val="clear" w:color="auto" w:fill="FFFFFF" w:themeFill="background1"/>
          </w:tcPr>
          <w:p w14:paraId="36BC585F" w14:textId="77777777" w:rsidR="00DF2BB6" w:rsidRPr="00C70209" w:rsidRDefault="00DF2BB6" w:rsidP="003131E2">
            <w:pPr>
              <w:pStyle w:val="Tabletext-evidencematrix"/>
              <w:rPr>
                <w:i/>
              </w:rPr>
            </w:pPr>
            <w:r w:rsidRPr="00C70209">
              <w:rPr>
                <w:i/>
              </w:rPr>
              <w:t>No significant difference</w:t>
            </w:r>
          </w:p>
          <w:p w14:paraId="72970D86" w14:textId="3585CA9D" w:rsidR="00DF2BB6" w:rsidRPr="00C70209" w:rsidRDefault="001A475D" w:rsidP="003131E2">
            <w:pPr>
              <w:pStyle w:val="Tabletext-evidencematrix"/>
            </w:pPr>
            <w:r w:rsidRPr="001A475D">
              <w:rPr>
                <w:i/>
              </w:rPr>
              <w:t>P = </w:t>
            </w:r>
            <w:r w:rsidR="00DF2BB6" w:rsidRPr="00C70209">
              <w:t>0.31</w:t>
            </w:r>
          </w:p>
          <w:p w14:paraId="27EEC5CB" w14:textId="77777777" w:rsidR="00DF2BB6" w:rsidRPr="00C70209" w:rsidRDefault="00DF2BB6" w:rsidP="003131E2">
            <w:pPr>
              <w:pStyle w:val="Tabletext-evidencematrix"/>
            </w:pPr>
            <w:r w:rsidRPr="00C70209">
              <w:t>No significant heterogeneity</w:t>
            </w:r>
          </w:p>
          <w:p w14:paraId="0E26B6D2" w14:textId="7AF87984" w:rsidR="00DF2BB6" w:rsidRPr="00C70209" w:rsidRDefault="00DF2BB6" w:rsidP="003131E2">
            <w:pPr>
              <w:pStyle w:val="Tabletext-evidencematrix"/>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4E108602" w14:textId="77777777" w:rsidTr="003131E2">
        <w:trPr>
          <w:cantSplit/>
        </w:trPr>
        <w:tc>
          <w:tcPr>
            <w:tcW w:w="388" w:type="pct"/>
            <w:vMerge/>
            <w:shd w:val="clear" w:color="auto" w:fill="auto"/>
          </w:tcPr>
          <w:p w14:paraId="020A6503" w14:textId="77777777" w:rsidR="00DF2BB6" w:rsidRPr="00C70209" w:rsidRDefault="00DF2BB6" w:rsidP="003131E2">
            <w:pPr>
              <w:pStyle w:val="Tabletext-evidencematrix"/>
            </w:pPr>
          </w:p>
        </w:tc>
        <w:tc>
          <w:tcPr>
            <w:tcW w:w="490" w:type="pct"/>
            <w:vMerge/>
            <w:shd w:val="clear" w:color="auto" w:fill="auto"/>
          </w:tcPr>
          <w:p w14:paraId="63D1C6A1" w14:textId="77777777" w:rsidR="00DF2BB6" w:rsidRPr="00C70209" w:rsidRDefault="00DF2BB6" w:rsidP="003131E2">
            <w:pPr>
              <w:pStyle w:val="Tabletext-evidencematrix"/>
            </w:pPr>
          </w:p>
        </w:tc>
        <w:tc>
          <w:tcPr>
            <w:tcW w:w="490" w:type="pct"/>
            <w:vMerge/>
            <w:shd w:val="clear" w:color="auto" w:fill="auto"/>
          </w:tcPr>
          <w:p w14:paraId="01BE0495" w14:textId="77777777" w:rsidR="00DF2BB6" w:rsidRPr="00C70209" w:rsidRDefault="00DF2BB6" w:rsidP="003131E2">
            <w:pPr>
              <w:pStyle w:val="Tabletext-evidencematrix"/>
            </w:pPr>
          </w:p>
        </w:tc>
        <w:tc>
          <w:tcPr>
            <w:tcW w:w="490" w:type="pct"/>
            <w:vMerge/>
            <w:shd w:val="clear" w:color="auto" w:fill="auto"/>
          </w:tcPr>
          <w:p w14:paraId="71C2766F" w14:textId="77777777" w:rsidR="00DF2BB6" w:rsidRPr="00C70209" w:rsidRDefault="00DF2BB6" w:rsidP="003131E2">
            <w:pPr>
              <w:pStyle w:val="Tabletext-evidencematrix"/>
            </w:pPr>
          </w:p>
        </w:tc>
        <w:tc>
          <w:tcPr>
            <w:tcW w:w="490" w:type="pct"/>
            <w:vMerge/>
            <w:shd w:val="clear" w:color="auto" w:fill="auto"/>
          </w:tcPr>
          <w:p w14:paraId="4C4663E8" w14:textId="77777777" w:rsidR="00DF2BB6" w:rsidRPr="00C70209" w:rsidRDefault="00DF2BB6" w:rsidP="003131E2">
            <w:pPr>
              <w:pStyle w:val="Tabletext-evidencematrix"/>
            </w:pPr>
          </w:p>
        </w:tc>
        <w:tc>
          <w:tcPr>
            <w:tcW w:w="491" w:type="pct"/>
            <w:vMerge w:val="restart"/>
            <w:shd w:val="clear" w:color="auto" w:fill="auto"/>
            <w:vAlign w:val="bottom"/>
          </w:tcPr>
          <w:p w14:paraId="4373951F" w14:textId="77777777" w:rsidR="00DF2BB6" w:rsidRPr="00C70209" w:rsidRDefault="00DF2BB6" w:rsidP="003131E2">
            <w:pPr>
              <w:pStyle w:val="Tabletext-subanalysis"/>
              <w:jc w:val="right"/>
            </w:pPr>
            <w:r w:rsidRPr="00C70209">
              <w:t>*3 trials conducted in hyper- or holo-endemic settings</w:t>
            </w:r>
          </w:p>
          <w:p w14:paraId="442C97EF" w14:textId="77777777" w:rsidR="00DF2BB6" w:rsidRPr="00C70209" w:rsidRDefault="00DF2BB6" w:rsidP="003131E2">
            <w:pPr>
              <w:pStyle w:val="Tabletext-subanalysis"/>
              <w:jc w:val="right"/>
            </w:pPr>
            <w:r w:rsidRPr="00C70209">
              <w:t>N=17,898</w:t>
            </w:r>
          </w:p>
        </w:tc>
        <w:tc>
          <w:tcPr>
            <w:tcW w:w="1551" w:type="pct"/>
            <w:gridSpan w:val="3"/>
            <w:tcBorders>
              <w:bottom w:val="single" w:sz="4" w:space="0" w:color="000000"/>
            </w:tcBorders>
            <w:shd w:val="clear" w:color="auto" w:fill="auto"/>
          </w:tcPr>
          <w:p w14:paraId="7DCD8536" w14:textId="77777777" w:rsidR="00DF2BB6" w:rsidRPr="00C70209" w:rsidRDefault="00DF2BB6" w:rsidP="003131E2">
            <w:pPr>
              <w:pStyle w:val="Tabletext-subanalysis"/>
            </w:pPr>
            <w:r w:rsidRPr="00C70209">
              <w:rPr>
                <w:rStyle w:val="Emphasis"/>
              </w:rPr>
              <w:t>Subgroup analysis: malaria endemicity</w:t>
            </w:r>
          </w:p>
        </w:tc>
        <w:tc>
          <w:tcPr>
            <w:tcW w:w="610" w:type="pct"/>
            <w:tcBorders>
              <w:bottom w:val="single" w:sz="4" w:space="0" w:color="000000"/>
            </w:tcBorders>
            <w:shd w:val="clear" w:color="auto" w:fill="FFFFFF" w:themeFill="background1"/>
          </w:tcPr>
          <w:p w14:paraId="507C5D34" w14:textId="77777777" w:rsidR="00DF2BB6" w:rsidRPr="00C70209" w:rsidRDefault="00DF2BB6" w:rsidP="003131E2">
            <w:pPr>
              <w:pStyle w:val="Tabletext-evidencematrix"/>
              <w:rPr>
                <w:i/>
              </w:rPr>
            </w:pPr>
          </w:p>
        </w:tc>
      </w:tr>
      <w:tr w:rsidR="00DF2BB6" w:rsidRPr="00C70209" w14:paraId="1659E3E1" w14:textId="77777777" w:rsidTr="003131E2">
        <w:trPr>
          <w:cantSplit/>
        </w:trPr>
        <w:tc>
          <w:tcPr>
            <w:tcW w:w="388" w:type="pct"/>
            <w:vMerge/>
            <w:shd w:val="clear" w:color="auto" w:fill="auto"/>
          </w:tcPr>
          <w:p w14:paraId="6AF1C6B4" w14:textId="77777777" w:rsidR="00DF2BB6" w:rsidRPr="00C70209" w:rsidRDefault="00DF2BB6" w:rsidP="003131E2">
            <w:pPr>
              <w:pStyle w:val="Tabletext-evidencematrix"/>
            </w:pPr>
          </w:p>
        </w:tc>
        <w:tc>
          <w:tcPr>
            <w:tcW w:w="490" w:type="pct"/>
            <w:vMerge/>
            <w:shd w:val="clear" w:color="auto" w:fill="auto"/>
          </w:tcPr>
          <w:p w14:paraId="5860C846" w14:textId="77777777" w:rsidR="00DF2BB6" w:rsidRPr="00C70209" w:rsidRDefault="00DF2BB6" w:rsidP="003131E2">
            <w:pPr>
              <w:pStyle w:val="Tabletext-evidencematrix"/>
            </w:pPr>
          </w:p>
        </w:tc>
        <w:tc>
          <w:tcPr>
            <w:tcW w:w="490" w:type="pct"/>
            <w:vMerge/>
            <w:shd w:val="clear" w:color="auto" w:fill="auto"/>
          </w:tcPr>
          <w:p w14:paraId="13EFFA07" w14:textId="77777777" w:rsidR="00DF2BB6" w:rsidRPr="00C70209" w:rsidRDefault="00DF2BB6" w:rsidP="003131E2">
            <w:pPr>
              <w:pStyle w:val="Tabletext-evidencematrix"/>
            </w:pPr>
          </w:p>
        </w:tc>
        <w:tc>
          <w:tcPr>
            <w:tcW w:w="490" w:type="pct"/>
            <w:vMerge/>
            <w:shd w:val="clear" w:color="auto" w:fill="auto"/>
          </w:tcPr>
          <w:p w14:paraId="785794CA" w14:textId="77777777" w:rsidR="00DF2BB6" w:rsidRPr="00C70209" w:rsidRDefault="00DF2BB6" w:rsidP="003131E2">
            <w:pPr>
              <w:pStyle w:val="Tabletext-evidencematrix"/>
            </w:pPr>
          </w:p>
        </w:tc>
        <w:tc>
          <w:tcPr>
            <w:tcW w:w="490" w:type="pct"/>
            <w:vMerge/>
            <w:shd w:val="clear" w:color="auto" w:fill="auto"/>
          </w:tcPr>
          <w:p w14:paraId="52F3F6B4" w14:textId="77777777" w:rsidR="00DF2BB6" w:rsidRPr="00C70209" w:rsidRDefault="00DF2BB6" w:rsidP="003131E2">
            <w:pPr>
              <w:pStyle w:val="Tabletext-evidencematrix"/>
            </w:pPr>
          </w:p>
        </w:tc>
        <w:tc>
          <w:tcPr>
            <w:tcW w:w="491" w:type="pct"/>
            <w:vMerge/>
            <w:shd w:val="clear" w:color="auto" w:fill="auto"/>
            <w:vAlign w:val="bottom"/>
          </w:tcPr>
          <w:p w14:paraId="744C31D4"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2A207513" w14:textId="77777777" w:rsidR="00DF2BB6" w:rsidRPr="00C70209" w:rsidRDefault="00DF2BB6" w:rsidP="003131E2">
            <w:pPr>
              <w:pStyle w:val="Tabletext-evidencematrix"/>
            </w:pPr>
            <w:r w:rsidRPr="00C70209">
              <w:t>153/8908</w:t>
            </w:r>
          </w:p>
        </w:tc>
        <w:tc>
          <w:tcPr>
            <w:tcW w:w="517" w:type="pct"/>
            <w:tcBorders>
              <w:bottom w:val="single" w:sz="4" w:space="0" w:color="000000"/>
            </w:tcBorders>
            <w:shd w:val="clear" w:color="auto" w:fill="auto"/>
          </w:tcPr>
          <w:p w14:paraId="3A381279" w14:textId="77777777" w:rsidR="00DF2BB6" w:rsidRPr="00C70209" w:rsidRDefault="00DF2BB6" w:rsidP="003131E2">
            <w:pPr>
              <w:pStyle w:val="Tabletext-evidencematrix"/>
            </w:pPr>
            <w:r w:rsidRPr="00C70209">
              <w:t>137/8990</w:t>
            </w:r>
          </w:p>
        </w:tc>
        <w:tc>
          <w:tcPr>
            <w:tcW w:w="517" w:type="pct"/>
            <w:tcBorders>
              <w:bottom w:val="single" w:sz="4" w:space="0" w:color="000000"/>
            </w:tcBorders>
            <w:shd w:val="clear" w:color="auto" w:fill="FFFFFF" w:themeFill="background1"/>
          </w:tcPr>
          <w:p w14:paraId="14298B1E" w14:textId="77777777" w:rsidR="00DF2BB6" w:rsidRPr="00C70209" w:rsidRDefault="00DF2BB6" w:rsidP="003131E2">
            <w:pPr>
              <w:pStyle w:val="Tabletext-subanalysis"/>
            </w:pPr>
            <w:r w:rsidRPr="00C70209">
              <w:t>RD 0.00 [–0.00, 0.01]</w:t>
            </w:r>
          </w:p>
          <w:p w14:paraId="18CACB9A" w14:textId="77777777" w:rsidR="00DF2BB6" w:rsidRPr="00C70209" w:rsidRDefault="00DF2BB6" w:rsidP="003131E2">
            <w:pPr>
              <w:pStyle w:val="Tabletext-subanalysis"/>
            </w:pPr>
            <w:r w:rsidRPr="00C70209">
              <w:t>Absolute RD per 1000 children 1.93 (–1.78, 5.64]</w:t>
            </w:r>
          </w:p>
        </w:tc>
        <w:tc>
          <w:tcPr>
            <w:tcW w:w="610" w:type="pct"/>
            <w:tcBorders>
              <w:bottom w:val="single" w:sz="4" w:space="0" w:color="000000"/>
            </w:tcBorders>
            <w:shd w:val="clear" w:color="auto" w:fill="FFFFFF" w:themeFill="background1"/>
          </w:tcPr>
          <w:p w14:paraId="36F19449" w14:textId="77777777" w:rsidR="00DF2BB6" w:rsidRPr="00C70209" w:rsidRDefault="00DF2BB6" w:rsidP="003131E2">
            <w:pPr>
              <w:pStyle w:val="Tabletext-subanalysis"/>
              <w:rPr>
                <w:i/>
              </w:rPr>
            </w:pPr>
            <w:r w:rsidRPr="00C70209">
              <w:rPr>
                <w:i/>
              </w:rPr>
              <w:t>No significant difference</w:t>
            </w:r>
          </w:p>
          <w:p w14:paraId="6CD276FB" w14:textId="6026504C" w:rsidR="00DF2BB6" w:rsidRPr="00C70209" w:rsidRDefault="001A475D" w:rsidP="003131E2">
            <w:pPr>
              <w:pStyle w:val="Tabletext-subanalysis"/>
            </w:pPr>
            <w:r w:rsidRPr="001A475D">
              <w:rPr>
                <w:i/>
              </w:rPr>
              <w:t>P = </w:t>
            </w:r>
            <w:r w:rsidR="00DF2BB6" w:rsidRPr="00C70209">
              <w:t>0.31</w:t>
            </w:r>
          </w:p>
          <w:p w14:paraId="612B5971" w14:textId="77777777" w:rsidR="00DF2BB6" w:rsidRPr="00C70209" w:rsidRDefault="00DF2BB6" w:rsidP="003131E2">
            <w:pPr>
              <w:pStyle w:val="Tabletext-subanalysis"/>
            </w:pPr>
            <w:r w:rsidRPr="00C70209">
              <w:t>No significant heterogeneity</w:t>
            </w:r>
          </w:p>
          <w:p w14:paraId="5713315F" w14:textId="18540213" w:rsidR="00DF2BB6" w:rsidRPr="00C70209" w:rsidRDefault="00DF2BB6" w:rsidP="003131E2">
            <w:pPr>
              <w:pStyle w:val="Tabletext-evidencematrix"/>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5DA2581A" w14:textId="77777777" w:rsidTr="003131E2">
        <w:trPr>
          <w:cantSplit/>
        </w:trPr>
        <w:tc>
          <w:tcPr>
            <w:tcW w:w="388" w:type="pct"/>
            <w:vMerge/>
            <w:shd w:val="clear" w:color="auto" w:fill="auto"/>
          </w:tcPr>
          <w:p w14:paraId="1187E477" w14:textId="77777777" w:rsidR="00DF2BB6" w:rsidRPr="00C70209" w:rsidRDefault="00DF2BB6" w:rsidP="003131E2">
            <w:pPr>
              <w:pStyle w:val="Tabletext-evidencematrix"/>
            </w:pPr>
          </w:p>
        </w:tc>
        <w:tc>
          <w:tcPr>
            <w:tcW w:w="490" w:type="pct"/>
            <w:vMerge/>
            <w:tcBorders>
              <w:bottom w:val="single" w:sz="4" w:space="0" w:color="000000"/>
            </w:tcBorders>
            <w:shd w:val="clear" w:color="auto" w:fill="auto"/>
          </w:tcPr>
          <w:p w14:paraId="255465C6" w14:textId="77777777" w:rsidR="00DF2BB6" w:rsidRPr="00C70209" w:rsidRDefault="00DF2BB6" w:rsidP="003131E2">
            <w:pPr>
              <w:pStyle w:val="Tabletext-evidencematrix"/>
            </w:pPr>
          </w:p>
        </w:tc>
        <w:tc>
          <w:tcPr>
            <w:tcW w:w="490" w:type="pct"/>
            <w:vMerge/>
            <w:shd w:val="clear" w:color="auto" w:fill="auto"/>
          </w:tcPr>
          <w:p w14:paraId="31D12DC7" w14:textId="77777777" w:rsidR="00DF2BB6" w:rsidRPr="00C70209" w:rsidRDefault="00DF2BB6" w:rsidP="003131E2">
            <w:pPr>
              <w:pStyle w:val="Tabletext-evidencematrix"/>
            </w:pPr>
          </w:p>
        </w:tc>
        <w:tc>
          <w:tcPr>
            <w:tcW w:w="490" w:type="pct"/>
            <w:vMerge/>
            <w:shd w:val="clear" w:color="auto" w:fill="auto"/>
          </w:tcPr>
          <w:p w14:paraId="40D604C2" w14:textId="77777777" w:rsidR="00DF2BB6" w:rsidRPr="00C70209" w:rsidRDefault="00DF2BB6" w:rsidP="003131E2">
            <w:pPr>
              <w:pStyle w:val="Tabletext-evidencematrix"/>
            </w:pPr>
          </w:p>
        </w:tc>
        <w:tc>
          <w:tcPr>
            <w:tcW w:w="490" w:type="pct"/>
            <w:vMerge/>
            <w:shd w:val="clear" w:color="auto" w:fill="auto"/>
          </w:tcPr>
          <w:p w14:paraId="6D815BAB" w14:textId="77777777" w:rsidR="00DF2BB6" w:rsidRPr="00C70209" w:rsidRDefault="00DF2BB6" w:rsidP="003131E2">
            <w:pPr>
              <w:pStyle w:val="Tabletext-evidencematrix"/>
            </w:pPr>
          </w:p>
        </w:tc>
        <w:tc>
          <w:tcPr>
            <w:tcW w:w="491" w:type="pct"/>
            <w:shd w:val="clear" w:color="auto" w:fill="auto"/>
            <w:vAlign w:val="bottom"/>
          </w:tcPr>
          <w:p w14:paraId="16A69D1E" w14:textId="77777777" w:rsidR="00DF2BB6" w:rsidRPr="00C70209" w:rsidRDefault="00DF2BB6" w:rsidP="003131E2">
            <w:pPr>
              <w:pStyle w:val="Tabletext-subanalysis"/>
              <w:jc w:val="right"/>
            </w:pPr>
            <w:r w:rsidRPr="00C70209">
              <w:t>*1 trial conducted in hypo- or meso-endemic settings</w:t>
            </w:r>
          </w:p>
          <w:p w14:paraId="10E65441" w14:textId="77777777" w:rsidR="00DF2BB6" w:rsidRPr="00C70209" w:rsidRDefault="00DF2BB6" w:rsidP="003131E2">
            <w:pPr>
              <w:pStyle w:val="Tabletext-subanalysis"/>
              <w:jc w:val="right"/>
            </w:pPr>
            <w:r w:rsidRPr="00C70209">
              <w:t>N=209</w:t>
            </w:r>
          </w:p>
        </w:tc>
        <w:tc>
          <w:tcPr>
            <w:tcW w:w="517" w:type="pct"/>
            <w:tcBorders>
              <w:bottom w:val="single" w:sz="4" w:space="0" w:color="000000"/>
            </w:tcBorders>
            <w:shd w:val="clear" w:color="auto" w:fill="auto"/>
          </w:tcPr>
          <w:p w14:paraId="6F3AF89C" w14:textId="77777777" w:rsidR="00DF2BB6" w:rsidRPr="00C70209" w:rsidRDefault="00DF2BB6" w:rsidP="003131E2">
            <w:pPr>
              <w:pStyle w:val="Tabletext-evidencematrix"/>
            </w:pPr>
            <w:r w:rsidRPr="00C70209">
              <w:t>0/137</w:t>
            </w:r>
          </w:p>
        </w:tc>
        <w:tc>
          <w:tcPr>
            <w:tcW w:w="517" w:type="pct"/>
            <w:tcBorders>
              <w:bottom w:val="single" w:sz="4" w:space="0" w:color="000000"/>
            </w:tcBorders>
            <w:shd w:val="clear" w:color="auto" w:fill="auto"/>
          </w:tcPr>
          <w:p w14:paraId="44605EF3" w14:textId="77777777" w:rsidR="00DF2BB6" w:rsidRPr="00C70209" w:rsidRDefault="00DF2BB6" w:rsidP="003131E2">
            <w:pPr>
              <w:pStyle w:val="Tabletext-evidencematrix"/>
            </w:pPr>
            <w:r w:rsidRPr="00C70209">
              <w:t>0/72</w:t>
            </w:r>
          </w:p>
        </w:tc>
        <w:tc>
          <w:tcPr>
            <w:tcW w:w="517" w:type="pct"/>
            <w:tcBorders>
              <w:bottom w:val="single" w:sz="4" w:space="0" w:color="000000"/>
            </w:tcBorders>
            <w:shd w:val="clear" w:color="auto" w:fill="FFFFFF" w:themeFill="background1"/>
          </w:tcPr>
          <w:p w14:paraId="402767DE" w14:textId="77777777" w:rsidR="00DF2BB6" w:rsidRPr="00C70209" w:rsidRDefault="00DF2BB6" w:rsidP="003131E2">
            <w:pPr>
              <w:pStyle w:val="Tabletext-subanalysis"/>
            </w:pPr>
            <w:r w:rsidRPr="00C70209">
              <w:t>RD 0.00 [–0.02, 0.02]</w:t>
            </w:r>
          </w:p>
        </w:tc>
        <w:tc>
          <w:tcPr>
            <w:tcW w:w="610" w:type="pct"/>
            <w:tcBorders>
              <w:bottom w:val="single" w:sz="4" w:space="0" w:color="000000"/>
            </w:tcBorders>
            <w:shd w:val="clear" w:color="auto" w:fill="FFFFFF" w:themeFill="background1"/>
          </w:tcPr>
          <w:p w14:paraId="42C89673" w14:textId="77777777" w:rsidR="00DF2BB6" w:rsidRPr="00C70209" w:rsidRDefault="00DF2BB6" w:rsidP="003131E2">
            <w:pPr>
              <w:pStyle w:val="Tabletext-subanalysis"/>
              <w:rPr>
                <w:i/>
              </w:rPr>
            </w:pPr>
            <w:r w:rsidRPr="00C70209">
              <w:rPr>
                <w:i/>
              </w:rPr>
              <w:t>No significant difference</w:t>
            </w:r>
          </w:p>
          <w:p w14:paraId="24409BB6" w14:textId="06C81C4B" w:rsidR="00DF2BB6" w:rsidRPr="00C70209" w:rsidRDefault="001A475D" w:rsidP="003131E2">
            <w:pPr>
              <w:pStyle w:val="Tabletext-subanalysis"/>
            </w:pPr>
            <w:r w:rsidRPr="001A475D">
              <w:rPr>
                <w:i/>
              </w:rPr>
              <w:t>P = </w:t>
            </w:r>
            <w:r w:rsidR="00DF2BB6" w:rsidRPr="00C70209">
              <w:t>1.0</w:t>
            </w:r>
          </w:p>
        </w:tc>
      </w:tr>
      <w:tr w:rsidR="00DF2BB6" w:rsidRPr="00C70209" w14:paraId="762F6395" w14:textId="77777777" w:rsidTr="003131E2">
        <w:trPr>
          <w:cantSplit/>
        </w:trPr>
        <w:tc>
          <w:tcPr>
            <w:tcW w:w="5000" w:type="pct"/>
            <w:gridSpan w:val="10"/>
            <w:shd w:val="clear" w:color="auto" w:fill="000000" w:themeFill="text1"/>
          </w:tcPr>
          <w:p w14:paraId="381AC61F" w14:textId="77777777" w:rsidR="00DF2BB6" w:rsidRPr="00C70209" w:rsidRDefault="00DF2BB6" w:rsidP="003131E2">
            <w:pPr>
              <w:pStyle w:val="TableH4"/>
            </w:pPr>
            <w:r w:rsidRPr="00C70209">
              <w:t>Level II evidence</w:t>
            </w:r>
          </w:p>
        </w:tc>
      </w:tr>
      <w:tr w:rsidR="00DF2BB6" w:rsidRPr="00C70209" w14:paraId="5814E03F" w14:textId="77777777" w:rsidTr="003131E2">
        <w:trPr>
          <w:cantSplit/>
        </w:trPr>
        <w:tc>
          <w:tcPr>
            <w:tcW w:w="5000" w:type="pct"/>
            <w:gridSpan w:val="10"/>
            <w:tcBorders>
              <w:top w:val="single" w:sz="4" w:space="0" w:color="000000"/>
              <w:bottom w:val="single" w:sz="4" w:space="0" w:color="000000"/>
            </w:tcBorders>
            <w:shd w:val="clear" w:color="auto" w:fill="auto"/>
          </w:tcPr>
          <w:p w14:paraId="130C408B" w14:textId="77777777" w:rsidR="00DF2BB6" w:rsidRPr="00C70209" w:rsidRDefault="00DF2BB6" w:rsidP="003131E2">
            <w:pPr>
              <w:pStyle w:val="TableH5"/>
              <w:rPr>
                <w:rFonts w:eastAsia="Arial Unicode MS"/>
              </w:rPr>
            </w:pPr>
            <w:r w:rsidRPr="00C70209">
              <w:rPr>
                <w:rFonts w:eastAsia="Arial Unicode MS"/>
              </w:rPr>
              <w:t>Children &lt;2.5 years</w:t>
            </w:r>
          </w:p>
        </w:tc>
      </w:tr>
      <w:tr w:rsidR="00DF2BB6" w:rsidRPr="00C70209" w14:paraId="61A945BF" w14:textId="77777777" w:rsidTr="003131E2">
        <w:trPr>
          <w:cantSplit/>
        </w:trPr>
        <w:tc>
          <w:tcPr>
            <w:tcW w:w="388" w:type="pct"/>
            <w:vMerge w:val="restart"/>
            <w:shd w:val="clear" w:color="auto" w:fill="auto"/>
          </w:tcPr>
          <w:p w14:paraId="33EBC33A" w14:textId="187EC9F3" w:rsidR="00DF2BB6" w:rsidRPr="00C70209" w:rsidRDefault="00DF2BB6" w:rsidP="003131E2">
            <w:pPr>
              <w:pStyle w:val="Tabletext-evidencematrix"/>
            </w:pPr>
            <w:r w:rsidRPr="00C70209">
              <w:t>Tielsch 2006</w:t>
            </w:r>
            <w:r w:rsidRPr="00C70209">
              <w:rPr>
                <w:vertAlign w:val="superscript"/>
              </w:rPr>
              <w:t xml:space="preserve">d </w:t>
            </w:r>
            <w:r w:rsidRPr="00C70209">
              <w:fldChar w:fldCharType="begin">
                <w:fldData xml:space="preserve">PEVuZE5vdGU+PENpdGU+PEF1dGhvcj5UaWVsc2NoPC9BdXRob3I+PFllYXI+MjAwNjwvWWVhcj48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</w:fldData>
              </w:fldChar>
            </w:r>
            <w:r w:rsidR="000E261C">
              <w:instrText xml:space="preserve"> ADDIN EN.CITE </w:instrText>
            </w:r>
            <w:r w:rsidR="000E261C">
              <w:fldChar w:fldCharType="begin">
                <w:fldData xml:space="preserve">PEVuZE5vdGU+PENpdGU+PEF1dGhvcj5UaWVsc2NoPC9BdXRob3I+PFllYXI+MjAwNjwvWWVhcj48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00</w:t>
            </w:r>
            <w:r w:rsidRPr="00C70209">
              <w:fldChar w:fldCharType="end"/>
            </w:r>
          </w:p>
          <w:p w14:paraId="76AD68F3" w14:textId="77777777" w:rsidR="00DF2BB6" w:rsidRPr="00C70209" w:rsidRDefault="00DF2BB6" w:rsidP="003131E2">
            <w:pPr>
              <w:pStyle w:val="Tabletext-evidencematrix"/>
            </w:pPr>
            <w:r w:rsidRPr="00C70209">
              <w:t>Level II</w:t>
            </w:r>
          </w:p>
          <w:p w14:paraId="75A02D28" w14:textId="77777777" w:rsidR="00DF2BB6" w:rsidRPr="00C70209" w:rsidRDefault="00DF2BB6" w:rsidP="003131E2">
            <w:pPr>
              <w:pStyle w:val="Tabletext-evidencematrix"/>
              <w:rPr>
                <w:i/>
              </w:rPr>
            </w:pPr>
            <w:r w:rsidRPr="00C70209">
              <w:rPr>
                <w:i/>
              </w:rPr>
              <w:t>Good</w:t>
            </w:r>
          </w:p>
        </w:tc>
        <w:tc>
          <w:tcPr>
            <w:tcW w:w="490" w:type="pct"/>
            <w:vMerge w:val="restart"/>
            <w:shd w:val="clear" w:color="auto" w:fill="auto"/>
          </w:tcPr>
          <w:p w14:paraId="1CF1538A" w14:textId="77777777" w:rsidR="00DF2BB6" w:rsidRPr="00C70209" w:rsidRDefault="00DF2BB6" w:rsidP="003131E2">
            <w:pPr>
              <w:pStyle w:val="Tabletext-evidencematrix"/>
            </w:pPr>
            <w:r w:rsidRPr="00C70209">
              <w:t>N=16,811</w:t>
            </w:r>
          </w:p>
        </w:tc>
        <w:tc>
          <w:tcPr>
            <w:tcW w:w="490" w:type="pct"/>
            <w:vMerge w:val="restart"/>
            <w:shd w:val="clear" w:color="auto" w:fill="auto"/>
          </w:tcPr>
          <w:p w14:paraId="711EA049" w14:textId="77777777" w:rsidR="00DF2BB6" w:rsidRPr="00C70209" w:rsidRDefault="00DF2BB6" w:rsidP="003131E2">
            <w:pPr>
              <w:pStyle w:val="Tabletext-evidencematrix"/>
            </w:pPr>
            <w:r w:rsidRPr="00C70209">
              <w:t>Children aged 1–36 months</w:t>
            </w:r>
          </w:p>
        </w:tc>
        <w:tc>
          <w:tcPr>
            <w:tcW w:w="490" w:type="pct"/>
            <w:vMerge w:val="restart"/>
            <w:shd w:val="clear" w:color="auto" w:fill="auto"/>
          </w:tcPr>
          <w:p w14:paraId="3EF7F17A" w14:textId="77777777" w:rsidR="00DF2BB6" w:rsidRPr="00C70209" w:rsidRDefault="00DF2BB6" w:rsidP="003131E2">
            <w:pPr>
              <w:pStyle w:val="Tabletext-evidencematrix"/>
            </w:pPr>
            <w:r w:rsidRPr="00C70209">
              <w:t>Nepal</w:t>
            </w:r>
          </w:p>
          <w:p w14:paraId="48F7B0F5" w14:textId="77777777" w:rsidR="00DF2BB6" w:rsidRPr="00C70209" w:rsidRDefault="00DF2BB6" w:rsidP="003131E2">
            <w:pPr>
              <w:pStyle w:val="Tabletext-subanalysis"/>
            </w:pPr>
            <w:r w:rsidRPr="00C70209">
              <w:t>*cluster randomised</w:t>
            </w:r>
          </w:p>
        </w:tc>
        <w:tc>
          <w:tcPr>
            <w:tcW w:w="490" w:type="pct"/>
            <w:vMerge w:val="restart"/>
            <w:shd w:val="clear" w:color="auto" w:fill="auto"/>
          </w:tcPr>
          <w:p w14:paraId="614C8676" w14:textId="443FA22A" w:rsidR="00DF2BB6" w:rsidRPr="00C70209" w:rsidRDefault="00DF2BB6" w:rsidP="003131E2">
            <w:pPr>
              <w:pStyle w:val="Tabletext-evidencematrix"/>
            </w:pPr>
            <w:r w:rsidRPr="00C70209">
              <w:t>Oral iron plus folic acid versus placebo</w:t>
            </w:r>
          </w:p>
        </w:tc>
        <w:tc>
          <w:tcPr>
            <w:tcW w:w="491" w:type="pct"/>
            <w:vMerge w:val="restart"/>
            <w:shd w:val="clear" w:color="auto" w:fill="auto"/>
          </w:tcPr>
          <w:p w14:paraId="4FCF4671" w14:textId="77777777" w:rsidR="00DF2BB6" w:rsidRPr="00C70209" w:rsidRDefault="00DF2BB6" w:rsidP="003131E2">
            <w:pPr>
              <w:pStyle w:val="Tabletext-evidencematrix"/>
            </w:pPr>
            <w:r w:rsidRPr="00C70209">
              <w:t>Mortality (all-cause)</w:t>
            </w:r>
          </w:p>
        </w:tc>
        <w:tc>
          <w:tcPr>
            <w:tcW w:w="517" w:type="pct"/>
            <w:tcBorders>
              <w:bottom w:val="single" w:sz="4" w:space="0" w:color="000000"/>
            </w:tcBorders>
            <w:shd w:val="clear" w:color="auto" w:fill="auto"/>
          </w:tcPr>
          <w:p w14:paraId="5DCE3444" w14:textId="77777777" w:rsidR="00DF2BB6" w:rsidRPr="00C70209" w:rsidRDefault="00DF2BB6" w:rsidP="003131E2">
            <w:pPr>
              <w:pStyle w:val="Tabletext-evidencematrix"/>
            </w:pPr>
            <w:r w:rsidRPr="00C70209">
              <w:t>112/8128 (1.38%)</w:t>
            </w:r>
          </w:p>
          <w:p w14:paraId="4AB7FF07" w14:textId="77777777" w:rsidR="00DF2BB6" w:rsidRPr="00C70209" w:rsidRDefault="00DF2BB6" w:rsidP="003131E2">
            <w:pPr>
              <w:pStyle w:val="Tabletext-evidencematrix"/>
            </w:pPr>
            <w:r w:rsidRPr="00C70209">
              <w:t>12.16</w:t>
            </w:r>
          </w:p>
        </w:tc>
        <w:tc>
          <w:tcPr>
            <w:tcW w:w="517" w:type="pct"/>
            <w:tcBorders>
              <w:bottom w:val="single" w:sz="4" w:space="0" w:color="000000"/>
            </w:tcBorders>
            <w:shd w:val="clear" w:color="auto" w:fill="auto"/>
          </w:tcPr>
          <w:p w14:paraId="0FBF7FB8" w14:textId="77777777" w:rsidR="00DF2BB6" w:rsidRPr="00C70209" w:rsidRDefault="00DF2BB6" w:rsidP="003131E2">
            <w:pPr>
              <w:pStyle w:val="Tabletext-evidencematrix"/>
            </w:pPr>
            <w:r w:rsidRPr="00C70209">
              <w:t>115/8683 (1.32%)</w:t>
            </w:r>
          </w:p>
          <w:p w14:paraId="409376F5" w14:textId="77777777" w:rsidR="00DF2BB6" w:rsidRPr="00C70209" w:rsidRDefault="00DF2BB6" w:rsidP="003131E2">
            <w:pPr>
              <w:pStyle w:val="Tabletext-evidencematrix"/>
            </w:pPr>
            <w:r w:rsidRPr="00C70209">
              <w:t>11.74</w:t>
            </w:r>
          </w:p>
        </w:tc>
        <w:tc>
          <w:tcPr>
            <w:tcW w:w="517" w:type="pct"/>
            <w:tcBorders>
              <w:bottom w:val="single" w:sz="4" w:space="0" w:color="000000"/>
            </w:tcBorders>
            <w:shd w:val="clear" w:color="auto" w:fill="FFFFFF" w:themeFill="background1"/>
          </w:tcPr>
          <w:p w14:paraId="744768EC" w14:textId="77777777" w:rsidR="00DF2BB6" w:rsidRPr="00C70209" w:rsidRDefault="00DF2BB6" w:rsidP="003131E2">
            <w:pPr>
              <w:pStyle w:val="Tabletext-evidencematrix"/>
            </w:pPr>
            <w:r w:rsidRPr="00C70209">
              <w:t>HR 1.03 [0.78, 1.37]</w:t>
            </w:r>
          </w:p>
        </w:tc>
        <w:tc>
          <w:tcPr>
            <w:tcW w:w="610" w:type="pct"/>
            <w:vMerge w:val="restart"/>
            <w:shd w:val="clear" w:color="auto" w:fill="FFFFFF" w:themeFill="background1"/>
          </w:tcPr>
          <w:p w14:paraId="7291105B" w14:textId="77777777" w:rsidR="00DF2BB6" w:rsidRPr="00C70209" w:rsidRDefault="00DF2BB6" w:rsidP="003131E2">
            <w:pPr>
              <w:pStyle w:val="Tabletext-evidencematrix"/>
              <w:rPr>
                <w:i/>
              </w:rPr>
            </w:pPr>
            <w:r w:rsidRPr="00C70209">
              <w:rPr>
                <w:i/>
              </w:rPr>
              <w:t>No significant difference</w:t>
            </w:r>
          </w:p>
          <w:p w14:paraId="422D5F2E" w14:textId="5A28E604" w:rsidR="00DF2BB6" w:rsidRPr="00C70209" w:rsidRDefault="001A475D" w:rsidP="003131E2">
            <w:pPr>
              <w:pStyle w:val="Tabletext-evidencematrix"/>
            </w:pPr>
            <w:r w:rsidRPr="001A475D">
              <w:rPr>
                <w:i/>
              </w:rPr>
              <w:t>P &gt; </w:t>
            </w:r>
            <w:r w:rsidR="00DF2BB6" w:rsidRPr="00C70209">
              <w:t>0.10</w:t>
            </w:r>
          </w:p>
        </w:tc>
      </w:tr>
      <w:tr w:rsidR="00DF2BB6" w:rsidRPr="00C70209" w14:paraId="1492C926" w14:textId="77777777" w:rsidTr="003131E2">
        <w:trPr>
          <w:cantSplit/>
        </w:trPr>
        <w:tc>
          <w:tcPr>
            <w:tcW w:w="388" w:type="pct"/>
            <w:vMerge/>
            <w:shd w:val="clear" w:color="auto" w:fill="auto"/>
          </w:tcPr>
          <w:p w14:paraId="35E588A7" w14:textId="77777777" w:rsidR="00DF2BB6" w:rsidRPr="00C70209" w:rsidRDefault="00DF2BB6" w:rsidP="003131E2">
            <w:pPr>
              <w:pStyle w:val="Tabletext-evidencematrix"/>
              <w:rPr>
                <w:highlight w:val="yellow"/>
              </w:rPr>
            </w:pPr>
          </w:p>
        </w:tc>
        <w:tc>
          <w:tcPr>
            <w:tcW w:w="490" w:type="pct"/>
            <w:vMerge/>
            <w:shd w:val="clear" w:color="auto" w:fill="auto"/>
          </w:tcPr>
          <w:p w14:paraId="41B84775" w14:textId="77777777" w:rsidR="00DF2BB6" w:rsidRPr="00C70209" w:rsidRDefault="00DF2BB6" w:rsidP="003131E2">
            <w:pPr>
              <w:pStyle w:val="Tabletext-evidencematrix"/>
            </w:pPr>
          </w:p>
        </w:tc>
        <w:tc>
          <w:tcPr>
            <w:tcW w:w="490" w:type="pct"/>
            <w:vMerge/>
            <w:shd w:val="clear" w:color="auto" w:fill="auto"/>
          </w:tcPr>
          <w:p w14:paraId="559A36B5" w14:textId="77777777" w:rsidR="00DF2BB6" w:rsidRPr="00C70209" w:rsidRDefault="00DF2BB6" w:rsidP="003131E2">
            <w:pPr>
              <w:pStyle w:val="Tabletext-evidencematrix"/>
            </w:pPr>
          </w:p>
        </w:tc>
        <w:tc>
          <w:tcPr>
            <w:tcW w:w="490" w:type="pct"/>
            <w:vMerge/>
            <w:shd w:val="clear" w:color="auto" w:fill="auto"/>
          </w:tcPr>
          <w:p w14:paraId="1831AA7A" w14:textId="77777777" w:rsidR="00DF2BB6" w:rsidRPr="00C70209" w:rsidRDefault="00DF2BB6" w:rsidP="003131E2">
            <w:pPr>
              <w:pStyle w:val="Tabletext-evidencematrix"/>
            </w:pPr>
          </w:p>
        </w:tc>
        <w:tc>
          <w:tcPr>
            <w:tcW w:w="490" w:type="pct"/>
            <w:vMerge/>
            <w:shd w:val="clear" w:color="auto" w:fill="auto"/>
          </w:tcPr>
          <w:p w14:paraId="4465D34D" w14:textId="77777777" w:rsidR="00DF2BB6" w:rsidRPr="00C70209" w:rsidRDefault="00DF2BB6" w:rsidP="003131E2">
            <w:pPr>
              <w:pStyle w:val="Tabletext-evidencematrix"/>
            </w:pPr>
          </w:p>
        </w:tc>
        <w:tc>
          <w:tcPr>
            <w:tcW w:w="491" w:type="pct"/>
            <w:vMerge/>
            <w:tcBorders>
              <w:bottom w:val="single" w:sz="4" w:space="0" w:color="auto"/>
            </w:tcBorders>
            <w:shd w:val="clear" w:color="auto" w:fill="auto"/>
          </w:tcPr>
          <w:p w14:paraId="116807AB" w14:textId="77777777" w:rsidR="00DF2BB6" w:rsidRPr="00C70209" w:rsidRDefault="00DF2BB6" w:rsidP="003131E2">
            <w:pPr>
              <w:pStyle w:val="Tabletext-evidencematrix"/>
            </w:pPr>
          </w:p>
        </w:tc>
        <w:tc>
          <w:tcPr>
            <w:tcW w:w="1551" w:type="pct"/>
            <w:gridSpan w:val="3"/>
            <w:tcBorders>
              <w:bottom w:val="single" w:sz="4" w:space="0" w:color="000000"/>
            </w:tcBorders>
            <w:shd w:val="clear" w:color="auto" w:fill="auto"/>
          </w:tcPr>
          <w:p w14:paraId="5EFAE4AA" w14:textId="77777777" w:rsidR="00DF2BB6" w:rsidRPr="00C70209" w:rsidRDefault="00DF2BB6" w:rsidP="003131E2">
            <w:pPr>
              <w:pStyle w:val="Tabletext-subanalysis"/>
            </w:pPr>
            <w:r w:rsidRPr="00C70209">
              <w:t xml:space="preserve">Treatment groups were compared by baseline household, maternal, and child characteristics to assess imbalances after randomisation. To account for the clustered randomisation, estimates of standard error were adjusted using the generalised estimating equations approach. Mortality was assessed using two approaches: the first based on person-time and the second using survival analysis. Cox proportional hazard models were used to adjust for potential confounders. </w:t>
            </w:r>
          </w:p>
        </w:tc>
        <w:tc>
          <w:tcPr>
            <w:tcW w:w="610" w:type="pct"/>
            <w:vMerge/>
            <w:tcBorders>
              <w:bottom w:val="single" w:sz="4" w:space="0" w:color="000000"/>
            </w:tcBorders>
            <w:shd w:val="clear" w:color="auto" w:fill="FFFFFF" w:themeFill="background1"/>
          </w:tcPr>
          <w:p w14:paraId="5A233AC7" w14:textId="77777777" w:rsidR="00DF2BB6" w:rsidRPr="00C70209" w:rsidRDefault="00DF2BB6" w:rsidP="003131E2">
            <w:pPr>
              <w:pStyle w:val="Tabletext-evidencematrix"/>
              <w:rPr>
                <w:i/>
              </w:rPr>
            </w:pPr>
          </w:p>
        </w:tc>
      </w:tr>
      <w:tr w:rsidR="00DF2BB6" w:rsidRPr="00C70209" w14:paraId="48D8A51C" w14:textId="77777777" w:rsidTr="003131E2">
        <w:trPr>
          <w:cantSplit/>
        </w:trPr>
        <w:tc>
          <w:tcPr>
            <w:tcW w:w="388" w:type="pct"/>
            <w:vMerge/>
            <w:shd w:val="clear" w:color="auto" w:fill="auto"/>
          </w:tcPr>
          <w:p w14:paraId="5E3B7D03" w14:textId="77777777" w:rsidR="00DF2BB6" w:rsidRPr="00C70209" w:rsidRDefault="00DF2BB6" w:rsidP="003131E2">
            <w:pPr>
              <w:pStyle w:val="Tabletext-evidencematrix"/>
              <w:rPr>
                <w:highlight w:val="yellow"/>
              </w:rPr>
            </w:pPr>
          </w:p>
        </w:tc>
        <w:tc>
          <w:tcPr>
            <w:tcW w:w="490" w:type="pct"/>
            <w:vMerge/>
            <w:shd w:val="clear" w:color="auto" w:fill="auto"/>
          </w:tcPr>
          <w:p w14:paraId="2B37BD80" w14:textId="77777777" w:rsidR="00DF2BB6" w:rsidRPr="00C70209" w:rsidRDefault="00DF2BB6" w:rsidP="003131E2">
            <w:pPr>
              <w:pStyle w:val="Tabletext-evidencematrix"/>
            </w:pPr>
          </w:p>
        </w:tc>
        <w:tc>
          <w:tcPr>
            <w:tcW w:w="490" w:type="pct"/>
            <w:vMerge/>
            <w:shd w:val="clear" w:color="auto" w:fill="auto"/>
          </w:tcPr>
          <w:p w14:paraId="146D9013" w14:textId="77777777" w:rsidR="00DF2BB6" w:rsidRPr="00C70209" w:rsidRDefault="00DF2BB6" w:rsidP="003131E2">
            <w:pPr>
              <w:pStyle w:val="Tabletext-evidencematrix"/>
            </w:pPr>
          </w:p>
        </w:tc>
        <w:tc>
          <w:tcPr>
            <w:tcW w:w="490" w:type="pct"/>
            <w:vMerge/>
            <w:shd w:val="clear" w:color="auto" w:fill="auto"/>
          </w:tcPr>
          <w:p w14:paraId="4A3CE1B3" w14:textId="77777777" w:rsidR="00DF2BB6" w:rsidRPr="00C70209" w:rsidRDefault="00DF2BB6" w:rsidP="003131E2">
            <w:pPr>
              <w:pStyle w:val="Tabletext-evidencematrix"/>
            </w:pPr>
          </w:p>
        </w:tc>
        <w:tc>
          <w:tcPr>
            <w:tcW w:w="490" w:type="pct"/>
            <w:vMerge/>
            <w:shd w:val="clear" w:color="auto" w:fill="auto"/>
          </w:tcPr>
          <w:p w14:paraId="1CAB5DBB" w14:textId="77777777" w:rsidR="00DF2BB6" w:rsidRPr="00C70209" w:rsidRDefault="00DF2BB6" w:rsidP="003131E2">
            <w:pPr>
              <w:pStyle w:val="Tabletext-evidencematrix"/>
            </w:pPr>
          </w:p>
        </w:tc>
        <w:tc>
          <w:tcPr>
            <w:tcW w:w="491" w:type="pct"/>
            <w:tcBorders>
              <w:top w:val="single" w:sz="4" w:space="0" w:color="auto"/>
              <w:bottom w:val="nil"/>
            </w:tcBorders>
            <w:shd w:val="clear" w:color="auto" w:fill="auto"/>
            <w:vAlign w:val="center"/>
          </w:tcPr>
          <w:p w14:paraId="75379045" w14:textId="77777777" w:rsidR="00DF2BB6" w:rsidRPr="00C70209" w:rsidRDefault="00DF2BB6" w:rsidP="003131E2">
            <w:pPr>
              <w:pStyle w:val="Tabletext-subanalysis"/>
              <w:jc w:val="right"/>
            </w:pPr>
          </w:p>
        </w:tc>
        <w:tc>
          <w:tcPr>
            <w:tcW w:w="1551" w:type="pct"/>
            <w:gridSpan w:val="3"/>
            <w:tcBorders>
              <w:bottom w:val="single" w:sz="4" w:space="0" w:color="000000"/>
            </w:tcBorders>
            <w:shd w:val="clear" w:color="auto" w:fill="auto"/>
          </w:tcPr>
          <w:p w14:paraId="6FA68FE3" w14:textId="77777777" w:rsidR="00DF2BB6" w:rsidRPr="00C70209" w:rsidRDefault="00DF2BB6" w:rsidP="003131E2">
            <w:pPr>
              <w:pStyle w:val="Tabletext-subanalysis"/>
            </w:pPr>
            <w:r w:rsidRPr="00C70209">
              <w:rPr>
                <w:rStyle w:val="Emphasis"/>
              </w:rPr>
              <w:t>Subgroup analysis: gender</w:t>
            </w:r>
          </w:p>
        </w:tc>
        <w:tc>
          <w:tcPr>
            <w:tcW w:w="610" w:type="pct"/>
            <w:tcBorders>
              <w:bottom w:val="single" w:sz="4" w:space="0" w:color="000000"/>
            </w:tcBorders>
            <w:shd w:val="clear" w:color="auto" w:fill="auto"/>
          </w:tcPr>
          <w:p w14:paraId="63EAFC29" w14:textId="77777777" w:rsidR="00DF2BB6" w:rsidRPr="00C70209" w:rsidRDefault="00DF2BB6" w:rsidP="003131E2">
            <w:pPr>
              <w:pStyle w:val="Tabletext-evidencematrix"/>
              <w:rPr>
                <w:i/>
              </w:rPr>
            </w:pPr>
          </w:p>
        </w:tc>
      </w:tr>
      <w:tr w:rsidR="00DF2BB6" w:rsidRPr="00C70209" w14:paraId="6D19A5B4" w14:textId="77777777" w:rsidTr="003131E2">
        <w:trPr>
          <w:cantSplit/>
        </w:trPr>
        <w:tc>
          <w:tcPr>
            <w:tcW w:w="388" w:type="pct"/>
            <w:vMerge/>
            <w:shd w:val="clear" w:color="auto" w:fill="auto"/>
          </w:tcPr>
          <w:p w14:paraId="3A42F272" w14:textId="77777777" w:rsidR="00DF2BB6" w:rsidRPr="00C70209" w:rsidRDefault="00DF2BB6" w:rsidP="003131E2">
            <w:pPr>
              <w:pStyle w:val="Tabletext-evidencematrix"/>
              <w:rPr>
                <w:highlight w:val="yellow"/>
              </w:rPr>
            </w:pPr>
          </w:p>
        </w:tc>
        <w:tc>
          <w:tcPr>
            <w:tcW w:w="490" w:type="pct"/>
            <w:vMerge/>
            <w:shd w:val="clear" w:color="auto" w:fill="auto"/>
          </w:tcPr>
          <w:p w14:paraId="355BDFFF" w14:textId="77777777" w:rsidR="00DF2BB6" w:rsidRPr="00C70209" w:rsidRDefault="00DF2BB6" w:rsidP="003131E2">
            <w:pPr>
              <w:pStyle w:val="Tabletext-evidencematrix"/>
            </w:pPr>
          </w:p>
        </w:tc>
        <w:tc>
          <w:tcPr>
            <w:tcW w:w="490" w:type="pct"/>
            <w:vMerge/>
            <w:shd w:val="clear" w:color="auto" w:fill="auto"/>
          </w:tcPr>
          <w:p w14:paraId="20AD18A6" w14:textId="77777777" w:rsidR="00DF2BB6" w:rsidRPr="00C70209" w:rsidRDefault="00DF2BB6" w:rsidP="003131E2">
            <w:pPr>
              <w:pStyle w:val="Tabletext-evidencematrix"/>
            </w:pPr>
          </w:p>
        </w:tc>
        <w:tc>
          <w:tcPr>
            <w:tcW w:w="490" w:type="pct"/>
            <w:vMerge/>
            <w:shd w:val="clear" w:color="auto" w:fill="auto"/>
          </w:tcPr>
          <w:p w14:paraId="2B975812" w14:textId="77777777" w:rsidR="00DF2BB6" w:rsidRPr="00C70209" w:rsidRDefault="00DF2BB6" w:rsidP="003131E2">
            <w:pPr>
              <w:pStyle w:val="Tabletext-evidencematrix"/>
            </w:pPr>
          </w:p>
        </w:tc>
        <w:tc>
          <w:tcPr>
            <w:tcW w:w="490" w:type="pct"/>
            <w:vMerge/>
            <w:shd w:val="clear" w:color="auto" w:fill="auto"/>
          </w:tcPr>
          <w:p w14:paraId="681A741E" w14:textId="77777777" w:rsidR="00DF2BB6" w:rsidRPr="00C70209" w:rsidRDefault="00DF2BB6" w:rsidP="003131E2">
            <w:pPr>
              <w:pStyle w:val="Tabletext-evidencematrix"/>
            </w:pPr>
          </w:p>
        </w:tc>
        <w:tc>
          <w:tcPr>
            <w:tcW w:w="491" w:type="pct"/>
            <w:tcBorders>
              <w:top w:val="nil"/>
            </w:tcBorders>
            <w:shd w:val="clear" w:color="auto" w:fill="auto"/>
          </w:tcPr>
          <w:p w14:paraId="59E58AF9" w14:textId="77777777" w:rsidR="00DF2BB6" w:rsidRPr="00C70209" w:rsidRDefault="00DF2BB6" w:rsidP="003131E2">
            <w:pPr>
              <w:pStyle w:val="Tabletext-subanalysis"/>
              <w:jc w:val="right"/>
            </w:pPr>
            <w:r w:rsidRPr="00C70209">
              <w:t>Male</w:t>
            </w:r>
          </w:p>
        </w:tc>
        <w:tc>
          <w:tcPr>
            <w:tcW w:w="517" w:type="pct"/>
            <w:tcBorders>
              <w:bottom w:val="single" w:sz="4" w:space="0" w:color="000000"/>
            </w:tcBorders>
            <w:shd w:val="clear" w:color="auto" w:fill="auto"/>
          </w:tcPr>
          <w:p w14:paraId="561157C2" w14:textId="77777777" w:rsidR="00DF2BB6" w:rsidRPr="00C70209" w:rsidRDefault="00DF2BB6" w:rsidP="003131E2">
            <w:pPr>
              <w:pStyle w:val="Tabletext-subanalysis"/>
              <w:rPr>
                <w:rStyle w:val="Emphasis"/>
                <w:i w:val="0"/>
                <w:iCs w:val="0"/>
              </w:rPr>
            </w:pPr>
            <w:r w:rsidRPr="00C70209">
              <w:rPr>
                <w:rStyle w:val="Emphasis"/>
                <w:i w:val="0"/>
                <w:iCs w:val="0"/>
              </w:rPr>
              <w:t>41/4244</w:t>
            </w:r>
          </w:p>
          <w:p w14:paraId="72609D7E" w14:textId="77777777" w:rsidR="00DF2BB6" w:rsidRPr="00C70209" w:rsidRDefault="00DF2BB6" w:rsidP="003131E2">
            <w:pPr>
              <w:pStyle w:val="Tabletext-subanalysis"/>
              <w:rPr>
                <w:rStyle w:val="Emphasis"/>
                <w:i w:val="0"/>
                <w:iCs w:val="0"/>
              </w:rPr>
            </w:pPr>
            <w:r w:rsidRPr="00C70209">
              <w:rPr>
                <w:rStyle w:val="Emphasis"/>
                <w:i w:val="0"/>
                <w:iCs w:val="0"/>
              </w:rPr>
              <w:t>8.49</w:t>
            </w:r>
          </w:p>
        </w:tc>
        <w:tc>
          <w:tcPr>
            <w:tcW w:w="517" w:type="pct"/>
            <w:tcBorders>
              <w:bottom w:val="single" w:sz="4" w:space="0" w:color="000000"/>
            </w:tcBorders>
            <w:shd w:val="clear" w:color="auto" w:fill="auto"/>
          </w:tcPr>
          <w:p w14:paraId="7F86D9D0" w14:textId="77777777" w:rsidR="00DF2BB6" w:rsidRPr="00C70209" w:rsidRDefault="00DF2BB6" w:rsidP="003131E2">
            <w:pPr>
              <w:pStyle w:val="Tabletext-subanalysis"/>
              <w:rPr>
                <w:rStyle w:val="Emphasis"/>
                <w:i w:val="0"/>
                <w:iCs w:val="0"/>
              </w:rPr>
            </w:pPr>
            <w:r w:rsidRPr="00C70209">
              <w:rPr>
                <w:rStyle w:val="Emphasis"/>
                <w:i w:val="0"/>
                <w:iCs w:val="0"/>
              </w:rPr>
              <w:t>52/4239</w:t>
            </w:r>
          </w:p>
          <w:p w14:paraId="735F0841" w14:textId="77777777" w:rsidR="00DF2BB6" w:rsidRPr="00C70209" w:rsidRDefault="00DF2BB6" w:rsidP="003131E2">
            <w:pPr>
              <w:pStyle w:val="Tabletext-subanalysis"/>
              <w:rPr>
                <w:rStyle w:val="Emphasis"/>
                <w:i w:val="0"/>
                <w:iCs w:val="0"/>
              </w:rPr>
            </w:pPr>
            <w:r w:rsidRPr="00C70209">
              <w:rPr>
                <w:rStyle w:val="Emphasis"/>
                <w:i w:val="0"/>
                <w:iCs w:val="0"/>
              </w:rPr>
              <w:t>10.59</w:t>
            </w:r>
          </w:p>
        </w:tc>
        <w:tc>
          <w:tcPr>
            <w:tcW w:w="517" w:type="pct"/>
            <w:tcBorders>
              <w:bottom w:val="single" w:sz="4" w:space="0" w:color="000000"/>
            </w:tcBorders>
            <w:shd w:val="clear" w:color="auto" w:fill="auto"/>
          </w:tcPr>
          <w:p w14:paraId="1FCCA405" w14:textId="77777777" w:rsidR="00DF2BB6" w:rsidRPr="00C70209" w:rsidRDefault="00DF2BB6" w:rsidP="003131E2">
            <w:pPr>
              <w:pStyle w:val="Tabletext-subanalysis"/>
              <w:rPr>
                <w:rStyle w:val="Emphasis"/>
                <w:i w:val="0"/>
                <w:iCs w:val="0"/>
              </w:rPr>
            </w:pPr>
            <w:r w:rsidRPr="00C70209">
              <w:rPr>
                <w:rStyle w:val="Emphasis"/>
                <w:i w:val="0"/>
                <w:iCs w:val="0"/>
              </w:rPr>
              <w:t>HR 0.80 [0.52, 1.22]</w:t>
            </w:r>
          </w:p>
        </w:tc>
        <w:tc>
          <w:tcPr>
            <w:tcW w:w="610" w:type="pct"/>
            <w:tcBorders>
              <w:bottom w:val="single" w:sz="4" w:space="0" w:color="000000"/>
            </w:tcBorders>
            <w:shd w:val="clear" w:color="auto" w:fill="FFFFFF" w:themeFill="background1"/>
          </w:tcPr>
          <w:p w14:paraId="08BD17C8" w14:textId="77777777" w:rsidR="00DF2BB6" w:rsidRPr="00C70209" w:rsidRDefault="00DF2BB6" w:rsidP="003131E2">
            <w:pPr>
              <w:pStyle w:val="Tabletext-subanalysis"/>
            </w:pPr>
            <w:r w:rsidRPr="00C70209">
              <w:t>No significant difference</w:t>
            </w:r>
          </w:p>
          <w:p w14:paraId="5945FD77" w14:textId="03425412" w:rsidR="00DF2BB6" w:rsidRPr="00C70209" w:rsidRDefault="001A475D" w:rsidP="003131E2">
            <w:pPr>
              <w:pStyle w:val="Tabletext-subanalysis"/>
            </w:pPr>
            <w:r w:rsidRPr="001A475D">
              <w:rPr>
                <w:i/>
              </w:rPr>
              <w:t>P &gt; </w:t>
            </w:r>
            <w:r w:rsidR="00DF2BB6" w:rsidRPr="00C70209">
              <w:t>0.10</w:t>
            </w:r>
          </w:p>
        </w:tc>
      </w:tr>
      <w:tr w:rsidR="00DF2BB6" w:rsidRPr="00C70209" w14:paraId="6F77FC73" w14:textId="77777777" w:rsidTr="003131E2">
        <w:trPr>
          <w:cantSplit/>
        </w:trPr>
        <w:tc>
          <w:tcPr>
            <w:tcW w:w="388" w:type="pct"/>
            <w:vMerge/>
            <w:shd w:val="clear" w:color="auto" w:fill="auto"/>
          </w:tcPr>
          <w:p w14:paraId="0BF6E4AD" w14:textId="77777777" w:rsidR="00DF2BB6" w:rsidRPr="00C70209" w:rsidRDefault="00DF2BB6" w:rsidP="003131E2">
            <w:pPr>
              <w:pStyle w:val="Tabletext-evidencematrix"/>
              <w:rPr>
                <w:highlight w:val="yellow"/>
              </w:rPr>
            </w:pPr>
          </w:p>
        </w:tc>
        <w:tc>
          <w:tcPr>
            <w:tcW w:w="490" w:type="pct"/>
            <w:vMerge/>
            <w:shd w:val="clear" w:color="auto" w:fill="auto"/>
          </w:tcPr>
          <w:p w14:paraId="19AF851C" w14:textId="77777777" w:rsidR="00DF2BB6" w:rsidRPr="00C70209" w:rsidRDefault="00DF2BB6" w:rsidP="003131E2">
            <w:pPr>
              <w:pStyle w:val="Tabletext-evidencematrix"/>
            </w:pPr>
          </w:p>
        </w:tc>
        <w:tc>
          <w:tcPr>
            <w:tcW w:w="490" w:type="pct"/>
            <w:vMerge/>
            <w:shd w:val="clear" w:color="auto" w:fill="auto"/>
          </w:tcPr>
          <w:p w14:paraId="7D9248DA" w14:textId="77777777" w:rsidR="00DF2BB6" w:rsidRPr="00C70209" w:rsidRDefault="00DF2BB6" w:rsidP="003131E2">
            <w:pPr>
              <w:pStyle w:val="Tabletext-evidencematrix"/>
            </w:pPr>
          </w:p>
        </w:tc>
        <w:tc>
          <w:tcPr>
            <w:tcW w:w="490" w:type="pct"/>
            <w:vMerge/>
            <w:shd w:val="clear" w:color="auto" w:fill="auto"/>
          </w:tcPr>
          <w:p w14:paraId="7001D08C" w14:textId="77777777" w:rsidR="00DF2BB6" w:rsidRPr="00C70209" w:rsidRDefault="00DF2BB6" w:rsidP="003131E2">
            <w:pPr>
              <w:pStyle w:val="Tabletext-evidencematrix"/>
            </w:pPr>
          </w:p>
        </w:tc>
        <w:tc>
          <w:tcPr>
            <w:tcW w:w="490" w:type="pct"/>
            <w:vMerge/>
            <w:shd w:val="clear" w:color="auto" w:fill="auto"/>
          </w:tcPr>
          <w:p w14:paraId="10AA86B8" w14:textId="77777777" w:rsidR="00DF2BB6" w:rsidRPr="00C70209" w:rsidRDefault="00DF2BB6" w:rsidP="003131E2">
            <w:pPr>
              <w:pStyle w:val="Tabletext-evidencematrix"/>
            </w:pPr>
          </w:p>
        </w:tc>
        <w:tc>
          <w:tcPr>
            <w:tcW w:w="491" w:type="pct"/>
            <w:shd w:val="clear" w:color="auto" w:fill="auto"/>
          </w:tcPr>
          <w:p w14:paraId="78FEFE0F" w14:textId="77777777" w:rsidR="00DF2BB6" w:rsidRPr="00C70209" w:rsidRDefault="00DF2BB6" w:rsidP="003131E2">
            <w:pPr>
              <w:pStyle w:val="Tabletext-subanalysis"/>
              <w:jc w:val="right"/>
            </w:pPr>
            <w:r w:rsidRPr="00C70209">
              <w:t>Female</w:t>
            </w:r>
          </w:p>
        </w:tc>
        <w:tc>
          <w:tcPr>
            <w:tcW w:w="517" w:type="pct"/>
            <w:tcBorders>
              <w:bottom w:val="single" w:sz="4" w:space="0" w:color="000000"/>
            </w:tcBorders>
            <w:shd w:val="clear" w:color="auto" w:fill="auto"/>
          </w:tcPr>
          <w:p w14:paraId="69656EA5" w14:textId="77777777" w:rsidR="00DF2BB6" w:rsidRPr="00C70209" w:rsidRDefault="00DF2BB6" w:rsidP="003131E2">
            <w:pPr>
              <w:pStyle w:val="Tabletext-subanalysis"/>
            </w:pPr>
            <w:r w:rsidRPr="00C70209">
              <w:t>71/3884</w:t>
            </w:r>
          </w:p>
          <w:p w14:paraId="7352B10A" w14:textId="77777777" w:rsidR="00DF2BB6" w:rsidRPr="00C70209" w:rsidRDefault="00DF2BB6" w:rsidP="003131E2">
            <w:pPr>
              <w:pStyle w:val="Tabletext-subanalysis"/>
            </w:pPr>
            <w:r w:rsidRPr="00C70209">
              <w:t>16.20</w:t>
            </w:r>
          </w:p>
        </w:tc>
        <w:tc>
          <w:tcPr>
            <w:tcW w:w="517" w:type="pct"/>
            <w:tcBorders>
              <w:bottom w:val="single" w:sz="4" w:space="0" w:color="000000"/>
            </w:tcBorders>
            <w:shd w:val="clear" w:color="auto" w:fill="auto"/>
          </w:tcPr>
          <w:p w14:paraId="465ECB90" w14:textId="77777777" w:rsidR="00DF2BB6" w:rsidRPr="00C70209" w:rsidRDefault="00DF2BB6" w:rsidP="003131E2">
            <w:pPr>
              <w:pStyle w:val="Tabletext-subanalysis"/>
            </w:pPr>
            <w:r w:rsidRPr="00C70209">
              <w:t>63/4172</w:t>
            </w:r>
          </w:p>
          <w:p w14:paraId="3DB421C3" w14:textId="77777777" w:rsidR="00DF2BB6" w:rsidRPr="00C70209" w:rsidRDefault="00DF2BB6" w:rsidP="003131E2">
            <w:pPr>
              <w:pStyle w:val="Tabletext-subanalysis"/>
            </w:pPr>
            <w:r w:rsidRPr="00C70209">
              <w:t>12.88</w:t>
            </w:r>
          </w:p>
        </w:tc>
        <w:tc>
          <w:tcPr>
            <w:tcW w:w="517" w:type="pct"/>
            <w:tcBorders>
              <w:bottom w:val="single" w:sz="4" w:space="0" w:color="000000"/>
            </w:tcBorders>
            <w:shd w:val="clear" w:color="auto" w:fill="FFFFFF" w:themeFill="background1"/>
          </w:tcPr>
          <w:p w14:paraId="4280167F" w14:textId="77777777" w:rsidR="00DF2BB6" w:rsidRPr="00C70209" w:rsidRDefault="00DF2BB6" w:rsidP="003131E2">
            <w:pPr>
              <w:pStyle w:val="Tabletext-subanalysis"/>
            </w:pPr>
            <w:r w:rsidRPr="00C70209">
              <w:t>HR 1.25 [0.87, 1.79]</w:t>
            </w:r>
          </w:p>
        </w:tc>
        <w:tc>
          <w:tcPr>
            <w:tcW w:w="610" w:type="pct"/>
            <w:tcBorders>
              <w:bottom w:val="single" w:sz="4" w:space="0" w:color="000000"/>
            </w:tcBorders>
            <w:shd w:val="clear" w:color="auto" w:fill="FFFFFF" w:themeFill="background1"/>
          </w:tcPr>
          <w:p w14:paraId="46EBEC1D" w14:textId="77777777" w:rsidR="00DF2BB6" w:rsidRPr="00C70209" w:rsidRDefault="00DF2BB6" w:rsidP="003131E2">
            <w:pPr>
              <w:pStyle w:val="Tabletext-subanalysis"/>
            </w:pPr>
            <w:r w:rsidRPr="00C70209">
              <w:t>No significant difference</w:t>
            </w:r>
          </w:p>
          <w:p w14:paraId="63CDF68A" w14:textId="6A7CFD29" w:rsidR="00DF2BB6" w:rsidRPr="00C70209" w:rsidRDefault="001A475D" w:rsidP="003131E2">
            <w:pPr>
              <w:pStyle w:val="Tabletext-subanalysis"/>
            </w:pPr>
            <w:r w:rsidRPr="001A475D">
              <w:rPr>
                <w:i/>
              </w:rPr>
              <w:t>P &gt; </w:t>
            </w:r>
            <w:r w:rsidR="00DF2BB6" w:rsidRPr="00C70209">
              <w:t>0.10</w:t>
            </w:r>
          </w:p>
        </w:tc>
      </w:tr>
      <w:tr w:rsidR="00DF2BB6" w:rsidRPr="00C70209" w14:paraId="4E4B0ED6" w14:textId="77777777" w:rsidTr="003131E2">
        <w:trPr>
          <w:cantSplit/>
        </w:trPr>
        <w:tc>
          <w:tcPr>
            <w:tcW w:w="388" w:type="pct"/>
            <w:vMerge/>
            <w:shd w:val="clear" w:color="auto" w:fill="auto"/>
          </w:tcPr>
          <w:p w14:paraId="691CAC54" w14:textId="77777777" w:rsidR="00DF2BB6" w:rsidRPr="00C70209" w:rsidRDefault="00DF2BB6" w:rsidP="003131E2">
            <w:pPr>
              <w:pStyle w:val="Tabletext-evidencematrix"/>
              <w:rPr>
                <w:highlight w:val="yellow"/>
              </w:rPr>
            </w:pPr>
          </w:p>
        </w:tc>
        <w:tc>
          <w:tcPr>
            <w:tcW w:w="490" w:type="pct"/>
            <w:vMerge/>
            <w:shd w:val="clear" w:color="auto" w:fill="auto"/>
          </w:tcPr>
          <w:p w14:paraId="0C0C09BB" w14:textId="77777777" w:rsidR="00DF2BB6" w:rsidRPr="00C70209" w:rsidRDefault="00DF2BB6" w:rsidP="003131E2">
            <w:pPr>
              <w:pStyle w:val="Tabletext-evidencematrix"/>
            </w:pPr>
          </w:p>
        </w:tc>
        <w:tc>
          <w:tcPr>
            <w:tcW w:w="490" w:type="pct"/>
            <w:vMerge/>
            <w:shd w:val="clear" w:color="auto" w:fill="auto"/>
          </w:tcPr>
          <w:p w14:paraId="44DDFE09" w14:textId="77777777" w:rsidR="00DF2BB6" w:rsidRPr="00C70209" w:rsidRDefault="00DF2BB6" w:rsidP="003131E2">
            <w:pPr>
              <w:pStyle w:val="Tabletext-evidencematrix"/>
            </w:pPr>
          </w:p>
        </w:tc>
        <w:tc>
          <w:tcPr>
            <w:tcW w:w="490" w:type="pct"/>
            <w:vMerge/>
            <w:shd w:val="clear" w:color="auto" w:fill="auto"/>
          </w:tcPr>
          <w:p w14:paraId="13677477" w14:textId="77777777" w:rsidR="00DF2BB6" w:rsidRPr="00C70209" w:rsidRDefault="00DF2BB6" w:rsidP="003131E2">
            <w:pPr>
              <w:pStyle w:val="Tabletext-evidencematrix"/>
            </w:pPr>
          </w:p>
        </w:tc>
        <w:tc>
          <w:tcPr>
            <w:tcW w:w="490" w:type="pct"/>
            <w:vMerge/>
            <w:shd w:val="clear" w:color="auto" w:fill="auto"/>
          </w:tcPr>
          <w:p w14:paraId="02EBC0DE" w14:textId="77777777" w:rsidR="00DF2BB6" w:rsidRPr="00C70209" w:rsidRDefault="00DF2BB6" w:rsidP="003131E2">
            <w:pPr>
              <w:pStyle w:val="Tabletext-evidencematrix"/>
            </w:pPr>
          </w:p>
        </w:tc>
        <w:tc>
          <w:tcPr>
            <w:tcW w:w="491" w:type="pct"/>
            <w:vMerge w:val="restart"/>
            <w:shd w:val="clear" w:color="auto" w:fill="auto"/>
            <w:vAlign w:val="center"/>
          </w:tcPr>
          <w:p w14:paraId="2952AAA4" w14:textId="77777777" w:rsidR="00DF2BB6" w:rsidRPr="00C70209" w:rsidRDefault="00DF2BB6" w:rsidP="003131E2">
            <w:pPr>
              <w:pStyle w:val="Tabletext-subanalysis"/>
              <w:jc w:val="right"/>
            </w:pPr>
          </w:p>
          <w:p w14:paraId="63690C93" w14:textId="77777777" w:rsidR="00DF2BB6" w:rsidRPr="00C70209" w:rsidRDefault="00DF2BB6" w:rsidP="003131E2">
            <w:pPr>
              <w:pStyle w:val="Tabletext-subanalysis"/>
              <w:jc w:val="right"/>
            </w:pPr>
            <w:r w:rsidRPr="00C70209">
              <w:t>1–5 months</w:t>
            </w:r>
          </w:p>
        </w:tc>
        <w:tc>
          <w:tcPr>
            <w:tcW w:w="1551" w:type="pct"/>
            <w:gridSpan w:val="3"/>
            <w:tcBorders>
              <w:bottom w:val="single" w:sz="4" w:space="0" w:color="000000"/>
            </w:tcBorders>
            <w:shd w:val="clear" w:color="auto" w:fill="auto"/>
          </w:tcPr>
          <w:p w14:paraId="501460AF" w14:textId="77777777" w:rsidR="00DF2BB6" w:rsidRPr="00C70209" w:rsidRDefault="00DF2BB6" w:rsidP="003131E2">
            <w:pPr>
              <w:pStyle w:val="Tabletext-subanalysis"/>
            </w:pPr>
            <w:r w:rsidRPr="00C70209">
              <w:rPr>
                <w:rStyle w:val="Emphasis"/>
              </w:rPr>
              <w:t xml:space="preserve">Subgroup analysis: age </w:t>
            </w:r>
          </w:p>
        </w:tc>
        <w:tc>
          <w:tcPr>
            <w:tcW w:w="610" w:type="pct"/>
            <w:tcBorders>
              <w:bottom w:val="single" w:sz="4" w:space="0" w:color="000000"/>
            </w:tcBorders>
            <w:shd w:val="clear" w:color="auto" w:fill="auto"/>
          </w:tcPr>
          <w:p w14:paraId="38CDE806" w14:textId="77777777" w:rsidR="00DF2BB6" w:rsidRPr="00C70209" w:rsidRDefault="00DF2BB6" w:rsidP="003131E2">
            <w:pPr>
              <w:pStyle w:val="Tabletext-subanalysis"/>
            </w:pPr>
          </w:p>
        </w:tc>
      </w:tr>
      <w:tr w:rsidR="00DF2BB6" w:rsidRPr="00C70209" w14:paraId="272A125D" w14:textId="77777777" w:rsidTr="003131E2">
        <w:trPr>
          <w:cantSplit/>
        </w:trPr>
        <w:tc>
          <w:tcPr>
            <w:tcW w:w="388" w:type="pct"/>
            <w:vMerge/>
            <w:shd w:val="clear" w:color="auto" w:fill="auto"/>
          </w:tcPr>
          <w:p w14:paraId="30850DB9" w14:textId="77777777" w:rsidR="00DF2BB6" w:rsidRPr="00C70209" w:rsidRDefault="00DF2BB6" w:rsidP="003131E2">
            <w:pPr>
              <w:pStyle w:val="Tabletext-evidencematrix"/>
              <w:rPr>
                <w:highlight w:val="yellow"/>
              </w:rPr>
            </w:pPr>
          </w:p>
        </w:tc>
        <w:tc>
          <w:tcPr>
            <w:tcW w:w="490" w:type="pct"/>
            <w:vMerge/>
            <w:shd w:val="clear" w:color="auto" w:fill="auto"/>
          </w:tcPr>
          <w:p w14:paraId="7B6C2DD9" w14:textId="77777777" w:rsidR="00DF2BB6" w:rsidRPr="00C70209" w:rsidRDefault="00DF2BB6" w:rsidP="003131E2">
            <w:pPr>
              <w:pStyle w:val="Tabletext-evidencematrix"/>
            </w:pPr>
          </w:p>
        </w:tc>
        <w:tc>
          <w:tcPr>
            <w:tcW w:w="490" w:type="pct"/>
            <w:vMerge/>
            <w:shd w:val="clear" w:color="auto" w:fill="auto"/>
          </w:tcPr>
          <w:p w14:paraId="0027CE27" w14:textId="77777777" w:rsidR="00DF2BB6" w:rsidRPr="00C70209" w:rsidRDefault="00DF2BB6" w:rsidP="003131E2">
            <w:pPr>
              <w:pStyle w:val="Tabletext-evidencematrix"/>
            </w:pPr>
          </w:p>
        </w:tc>
        <w:tc>
          <w:tcPr>
            <w:tcW w:w="490" w:type="pct"/>
            <w:vMerge/>
            <w:shd w:val="clear" w:color="auto" w:fill="auto"/>
          </w:tcPr>
          <w:p w14:paraId="121C6C70" w14:textId="77777777" w:rsidR="00DF2BB6" w:rsidRPr="00C70209" w:rsidRDefault="00DF2BB6" w:rsidP="003131E2">
            <w:pPr>
              <w:pStyle w:val="Tabletext-evidencematrix"/>
            </w:pPr>
          </w:p>
        </w:tc>
        <w:tc>
          <w:tcPr>
            <w:tcW w:w="490" w:type="pct"/>
            <w:vMerge/>
            <w:shd w:val="clear" w:color="auto" w:fill="auto"/>
          </w:tcPr>
          <w:p w14:paraId="6778B5FD" w14:textId="77777777" w:rsidR="00DF2BB6" w:rsidRPr="00C70209" w:rsidRDefault="00DF2BB6" w:rsidP="003131E2">
            <w:pPr>
              <w:pStyle w:val="Tabletext-evidencematrix"/>
            </w:pPr>
          </w:p>
        </w:tc>
        <w:tc>
          <w:tcPr>
            <w:tcW w:w="491" w:type="pct"/>
            <w:vMerge/>
            <w:shd w:val="clear" w:color="auto" w:fill="auto"/>
          </w:tcPr>
          <w:p w14:paraId="1CEAA70D"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7117583D" w14:textId="77777777" w:rsidR="00DF2BB6" w:rsidRPr="00C70209" w:rsidRDefault="00DF2BB6" w:rsidP="003131E2">
            <w:pPr>
              <w:pStyle w:val="Tabletext-subanalysis"/>
              <w:rPr>
                <w:rStyle w:val="Emphasis"/>
                <w:i w:val="0"/>
                <w:iCs w:val="0"/>
              </w:rPr>
            </w:pPr>
            <w:r w:rsidRPr="00C70209">
              <w:rPr>
                <w:rStyle w:val="Emphasis"/>
                <w:i w:val="0"/>
                <w:iCs w:val="0"/>
              </w:rPr>
              <w:t>34/3814</w:t>
            </w:r>
          </w:p>
          <w:p w14:paraId="27A1170B" w14:textId="77777777" w:rsidR="00DF2BB6" w:rsidRPr="00C70209" w:rsidRDefault="00DF2BB6" w:rsidP="003131E2">
            <w:pPr>
              <w:pStyle w:val="Tabletext-subanalysis"/>
              <w:rPr>
                <w:rStyle w:val="Emphasis"/>
                <w:i w:val="0"/>
                <w:iCs w:val="0"/>
              </w:rPr>
            </w:pPr>
            <w:r w:rsidRPr="00C70209">
              <w:rPr>
                <w:rStyle w:val="Emphasis"/>
                <w:i w:val="0"/>
                <w:iCs w:val="0"/>
              </w:rPr>
              <w:t>28.07</w:t>
            </w:r>
          </w:p>
        </w:tc>
        <w:tc>
          <w:tcPr>
            <w:tcW w:w="517" w:type="pct"/>
            <w:tcBorders>
              <w:bottom w:val="single" w:sz="4" w:space="0" w:color="000000"/>
            </w:tcBorders>
            <w:shd w:val="clear" w:color="auto" w:fill="auto"/>
          </w:tcPr>
          <w:p w14:paraId="69FDD6A3" w14:textId="77777777" w:rsidR="00DF2BB6" w:rsidRPr="00C70209" w:rsidRDefault="00DF2BB6" w:rsidP="003131E2">
            <w:pPr>
              <w:pStyle w:val="Tabletext-subanalysis"/>
              <w:rPr>
                <w:rStyle w:val="Emphasis"/>
                <w:i w:val="0"/>
                <w:iCs w:val="0"/>
              </w:rPr>
            </w:pPr>
            <w:r w:rsidRPr="00C70209">
              <w:rPr>
                <w:rStyle w:val="Emphasis"/>
                <w:i w:val="0"/>
                <w:iCs w:val="0"/>
              </w:rPr>
              <w:t>28/3978</w:t>
            </w:r>
          </w:p>
          <w:p w14:paraId="4A201CA8" w14:textId="77777777" w:rsidR="00DF2BB6" w:rsidRPr="00C70209" w:rsidRDefault="00DF2BB6" w:rsidP="003131E2">
            <w:pPr>
              <w:pStyle w:val="Tabletext-subanalysis"/>
              <w:rPr>
                <w:rStyle w:val="Emphasis"/>
                <w:i w:val="0"/>
                <w:iCs w:val="0"/>
              </w:rPr>
            </w:pPr>
            <w:r w:rsidRPr="00C70209">
              <w:rPr>
                <w:rStyle w:val="Emphasis"/>
                <w:i w:val="0"/>
                <w:iCs w:val="0"/>
              </w:rPr>
              <w:t>21.83</w:t>
            </w:r>
          </w:p>
        </w:tc>
        <w:tc>
          <w:tcPr>
            <w:tcW w:w="517" w:type="pct"/>
            <w:tcBorders>
              <w:bottom w:val="single" w:sz="4" w:space="0" w:color="000000"/>
            </w:tcBorders>
            <w:shd w:val="clear" w:color="auto" w:fill="FFFFFF" w:themeFill="background1"/>
          </w:tcPr>
          <w:p w14:paraId="4CF83305" w14:textId="77777777" w:rsidR="00DF2BB6" w:rsidRPr="00C70209" w:rsidRDefault="00DF2BB6" w:rsidP="003131E2">
            <w:pPr>
              <w:pStyle w:val="Tabletext-subanalysis"/>
            </w:pPr>
            <w:r w:rsidRPr="00C70209">
              <w:t>HR 1.28 [0.79, 2.08]</w:t>
            </w:r>
          </w:p>
        </w:tc>
        <w:tc>
          <w:tcPr>
            <w:tcW w:w="610" w:type="pct"/>
            <w:tcBorders>
              <w:bottom w:val="single" w:sz="4" w:space="0" w:color="000000"/>
            </w:tcBorders>
            <w:shd w:val="clear" w:color="auto" w:fill="FFFFFF" w:themeFill="background1"/>
          </w:tcPr>
          <w:p w14:paraId="68CA266C" w14:textId="77777777" w:rsidR="00DF2BB6" w:rsidRPr="00C70209" w:rsidRDefault="00DF2BB6" w:rsidP="003131E2">
            <w:pPr>
              <w:pStyle w:val="Tabletext-subanalysis"/>
            </w:pPr>
            <w:r w:rsidRPr="00C70209">
              <w:t>No significant difference</w:t>
            </w:r>
          </w:p>
          <w:p w14:paraId="2E30F4BF" w14:textId="6DE78CD4" w:rsidR="00DF2BB6" w:rsidRPr="00C70209" w:rsidRDefault="001A475D" w:rsidP="003131E2">
            <w:pPr>
              <w:pStyle w:val="Tabletext-subanalysis"/>
            </w:pPr>
            <w:r w:rsidRPr="001A475D">
              <w:rPr>
                <w:i/>
              </w:rPr>
              <w:t>P &gt; </w:t>
            </w:r>
            <w:r w:rsidR="00DF2BB6" w:rsidRPr="00C70209">
              <w:t>0.10</w:t>
            </w:r>
          </w:p>
        </w:tc>
      </w:tr>
      <w:tr w:rsidR="00DF2BB6" w:rsidRPr="00C70209" w14:paraId="3A0C9DE0" w14:textId="77777777" w:rsidTr="003131E2">
        <w:trPr>
          <w:cantSplit/>
        </w:trPr>
        <w:tc>
          <w:tcPr>
            <w:tcW w:w="388" w:type="pct"/>
            <w:vMerge/>
            <w:shd w:val="clear" w:color="auto" w:fill="auto"/>
          </w:tcPr>
          <w:p w14:paraId="140F3E7F" w14:textId="77777777" w:rsidR="00DF2BB6" w:rsidRPr="00C70209" w:rsidRDefault="00DF2BB6" w:rsidP="003131E2">
            <w:pPr>
              <w:pStyle w:val="Tabletext-evidencematrix"/>
              <w:rPr>
                <w:highlight w:val="yellow"/>
              </w:rPr>
            </w:pPr>
          </w:p>
        </w:tc>
        <w:tc>
          <w:tcPr>
            <w:tcW w:w="490" w:type="pct"/>
            <w:vMerge/>
            <w:shd w:val="clear" w:color="auto" w:fill="auto"/>
          </w:tcPr>
          <w:p w14:paraId="27DD5745" w14:textId="77777777" w:rsidR="00DF2BB6" w:rsidRPr="00C70209" w:rsidRDefault="00DF2BB6" w:rsidP="003131E2">
            <w:pPr>
              <w:pStyle w:val="Tabletext-evidencematrix"/>
            </w:pPr>
          </w:p>
        </w:tc>
        <w:tc>
          <w:tcPr>
            <w:tcW w:w="490" w:type="pct"/>
            <w:vMerge/>
            <w:shd w:val="clear" w:color="auto" w:fill="auto"/>
          </w:tcPr>
          <w:p w14:paraId="7169B054" w14:textId="77777777" w:rsidR="00DF2BB6" w:rsidRPr="00C70209" w:rsidRDefault="00DF2BB6" w:rsidP="003131E2">
            <w:pPr>
              <w:pStyle w:val="Tabletext-evidencematrix"/>
            </w:pPr>
          </w:p>
        </w:tc>
        <w:tc>
          <w:tcPr>
            <w:tcW w:w="490" w:type="pct"/>
            <w:vMerge/>
            <w:shd w:val="clear" w:color="auto" w:fill="auto"/>
          </w:tcPr>
          <w:p w14:paraId="7E9E848B" w14:textId="77777777" w:rsidR="00DF2BB6" w:rsidRPr="00C70209" w:rsidRDefault="00DF2BB6" w:rsidP="003131E2">
            <w:pPr>
              <w:pStyle w:val="Tabletext-evidencematrix"/>
            </w:pPr>
          </w:p>
        </w:tc>
        <w:tc>
          <w:tcPr>
            <w:tcW w:w="490" w:type="pct"/>
            <w:vMerge/>
            <w:shd w:val="clear" w:color="auto" w:fill="auto"/>
          </w:tcPr>
          <w:p w14:paraId="224FB66B" w14:textId="77777777" w:rsidR="00DF2BB6" w:rsidRPr="00C70209" w:rsidRDefault="00DF2BB6" w:rsidP="003131E2">
            <w:pPr>
              <w:pStyle w:val="Tabletext-evidencematrix"/>
            </w:pPr>
          </w:p>
        </w:tc>
        <w:tc>
          <w:tcPr>
            <w:tcW w:w="491" w:type="pct"/>
            <w:shd w:val="clear" w:color="auto" w:fill="auto"/>
          </w:tcPr>
          <w:p w14:paraId="6715EC54" w14:textId="77777777" w:rsidR="00DF2BB6" w:rsidRPr="00C70209" w:rsidRDefault="00DF2BB6" w:rsidP="003131E2">
            <w:pPr>
              <w:pStyle w:val="Tabletext-subanalysis"/>
              <w:jc w:val="right"/>
            </w:pPr>
            <w:r w:rsidRPr="00C70209">
              <w:t>6–11 months</w:t>
            </w:r>
          </w:p>
        </w:tc>
        <w:tc>
          <w:tcPr>
            <w:tcW w:w="517" w:type="pct"/>
            <w:tcBorders>
              <w:bottom w:val="single" w:sz="4" w:space="0" w:color="000000"/>
            </w:tcBorders>
            <w:shd w:val="clear" w:color="auto" w:fill="auto"/>
          </w:tcPr>
          <w:p w14:paraId="4F183AF7" w14:textId="77777777" w:rsidR="00DF2BB6" w:rsidRPr="00C70209" w:rsidRDefault="00DF2BB6" w:rsidP="003131E2">
            <w:pPr>
              <w:pStyle w:val="Tabletext-subanalysis"/>
              <w:rPr>
                <w:rStyle w:val="Emphasis"/>
                <w:i w:val="0"/>
                <w:iCs w:val="0"/>
              </w:rPr>
            </w:pPr>
            <w:r w:rsidRPr="00C70209">
              <w:rPr>
                <w:rStyle w:val="Emphasis"/>
                <w:i w:val="0"/>
                <w:iCs w:val="0"/>
              </w:rPr>
              <w:t>24/966</w:t>
            </w:r>
          </w:p>
          <w:p w14:paraId="6F9AF782" w14:textId="77777777" w:rsidR="00DF2BB6" w:rsidRPr="00C70209" w:rsidRDefault="00DF2BB6" w:rsidP="003131E2">
            <w:pPr>
              <w:pStyle w:val="Tabletext-subanalysis"/>
              <w:rPr>
                <w:rStyle w:val="Emphasis"/>
                <w:i w:val="0"/>
                <w:iCs w:val="0"/>
              </w:rPr>
            </w:pPr>
            <w:r w:rsidRPr="00C70209">
              <w:rPr>
                <w:rStyle w:val="Emphasis"/>
                <w:i w:val="0"/>
                <w:iCs w:val="0"/>
              </w:rPr>
              <w:t>14.89</w:t>
            </w:r>
          </w:p>
        </w:tc>
        <w:tc>
          <w:tcPr>
            <w:tcW w:w="517" w:type="pct"/>
            <w:tcBorders>
              <w:bottom w:val="single" w:sz="4" w:space="0" w:color="000000"/>
            </w:tcBorders>
            <w:shd w:val="clear" w:color="auto" w:fill="auto"/>
          </w:tcPr>
          <w:p w14:paraId="27163801" w14:textId="77777777" w:rsidR="00DF2BB6" w:rsidRPr="00C70209" w:rsidRDefault="00DF2BB6" w:rsidP="003131E2">
            <w:pPr>
              <w:pStyle w:val="Tabletext-subanalysis"/>
              <w:rPr>
                <w:rStyle w:val="Emphasis"/>
                <w:i w:val="0"/>
                <w:iCs w:val="0"/>
              </w:rPr>
            </w:pPr>
            <w:r w:rsidRPr="00C70209">
              <w:rPr>
                <w:rStyle w:val="Emphasis"/>
                <w:i w:val="0"/>
                <w:iCs w:val="0"/>
              </w:rPr>
              <w:t>24/961</w:t>
            </w:r>
          </w:p>
          <w:p w14:paraId="1A6F48EB" w14:textId="77777777" w:rsidR="00DF2BB6" w:rsidRPr="00C70209" w:rsidRDefault="00DF2BB6" w:rsidP="003131E2">
            <w:pPr>
              <w:pStyle w:val="Tabletext-subanalysis"/>
              <w:rPr>
                <w:rStyle w:val="Emphasis"/>
                <w:i w:val="0"/>
                <w:iCs w:val="0"/>
              </w:rPr>
            </w:pPr>
            <w:r w:rsidRPr="00C70209">
              <w:rPr>
                <w:rStyle w:val="Emphasis"/>
                <w:i w:val="0"/>
                <w:iCs w:val="0"/>
              </w:rPr>
              <w:t>14.00</w:t>
            </w:r>
          </w:p>
        </w:tc>
        <w:tc>
          <w:tcPr>
            <w:tcW w:w="517" w:type="pct"/>
            <w:tcBorders>
              <w:bottom w:val="single" w:sz="4" w:space="0" w:color="000000"/>
            </w:tcBorders>
            <w:shd w:val="clear" w:color="auto" w:fill="FFFFFF" w:themeFill="background1"/>
          </w:tcPr>
          <w:p w14:paraId="3A4D2EF2" w14:textId="77777777" w:rsidR="00DF2BB6" w:rsidRPr="00C70209" w:rsidRDefault="00DF2BB6" w:rsidP="003131E2">
            <w:pPr>
              <w:pStyle w:val="Tabletext-subanalysis"/>
            </w:pPr>
            <w:r w:rsidRPr="00C70209">
              <w:t>HR 1.06 [0.59, 1.92]</w:t>
            </w:r>
          </w:p>
        </w:tc>
        <w:tc>
          <w:tcPr>
            <w:tcW w:w="610" w:type="pct"/>
            <w:tcBorders>
              <w:bottom w:val="single" w:sz="4" w:space="0" w:color="000000"/>
            </w:tcBorders>
            <w:shd w:val="clear" w:color="auto" w:fill="FFFFFF" w:themeFill="background1"/>
          </w:tcPr>
          <w:p w14:paraId="3E0ED002" w14:textId="77777777" w:rsidR="00DF2BB6" w:rsidRPr="00C70209" w:rsidRDefault="00DF2BB6" w:rsidP="003131E2">
            <w:pPr>
              <w:pStyle w:val="Tabletext-subanalysis"/>
            </w:pPr>
            <w:r w:rsidRPr="00C70209">
              <w:t>No significant difference</w:t>
            </w:r>
          </w:p>
          <w:p w14:paraId="594EAB40" w14:textId="50F6508F" w:rsidR="00DF2BB6" w:rsidRPr="00C70209" w:rsidRDefault="001A475D" w:rsidP="003131E2">
            <w:pPr>
              <w:pStyle w:val="Tabletext-subanalysis"/>
            </w:pPr>
            <w:r w:rsidRPr="001A475D">
              <w:rPr>
                <w:i/>
              </w:rPr>
              <w:t>P &gt; </w:t>
            </w:r>
            <w:r w:rsidR="00DF2BB6" w:rsidRPr="00C70209">
              <w:t>0.10</w:t>
            </w:r>
          </w:p>
        </w:tc>
      </w:tr>
      <w:tr w:rsidR="00DF2BB6" w:rsidRPr="00C70209" w14:paraId="47E3065A" w14:textId="77777777" w:rsidTr="003131E2">
        <w:trPr>
          <w:cantSplit/>
        </w:trPr>
        <w:tc>
          <w:tcPr>
            <w:tcW w:w="388" w:type="pct"/>
            <w:vMerge/>
            <w:shd w:val="clear" w:color="auto" w:fill="auto"/>
          </w:tcPr>
          <w:p w14:paraId="11117C3C" w14:textId="77777777" w:rsidR="00DF2BB6" w:rsidRPr="00C70209" w:rsidRDefault="00DF2BB6" w:rsidP="003131E2">
            <w:pPr>
              <w:pStyle w:val="Tabletext-evidencematrix"/>
              <w:rPr>
                <w:highlight w:val="yellow"/>
              </w:rPr>
            </w:pPr>
          </w:p>
        </w:tc>
        <w:tc>
          <w:tcPr>
            <w:tcW w:w="490" w:type="pct"/>
            <w:vMerge/>
            <w:shd w:val="clear" w:color="auto" w:fill="auto"/>
          </w:tcPr>
          <w:p w14:paraId="66D7C5D0" w14:textId="77777777" w:rsidR="00DF2BB6" w:rsidRPr="00C70209" w:rsidRDefault="00DF2BB6" w:rsidP="003131E2">
            <w:pPr>
              <w:pStyle w:val="Tabletext-evidencematrix"/>
            </w:pPr>
          </w:p>
        </w:tc>
        <w:tc>
          <w:tcPr>
            <w:tcW w:w="490" w:type="pct"/>
            <w:vMerge/>
            <w:shd w:val="clear" w:color="auto" w:fill="auto"/>
          </w:tcPr>
          <w:p w14:paraId="7ECCA95B" w14:textId="77777777" w:rsidR="00DF2BB6" w:rsidRPr="00C70209" w:rsidRDefault="00DF2BB6" w:rsidP="003131E2">
            <w:pPr>
              <w:pStyle w:val="Tabletext-evidencematrix"/>
            </w:pPr>
          </w:p>
        </w:tc>
        <w:tc>
          <w:tcPr>
            <w:tcW w:w="490" w:type="pct"/>
            <w:vMerge/>
            <w:shd w:val="clear" w:color="auto" w:fill="auto"/>
          </w:tcPr>
          <w:p w14:paraId="0C89FE60" w14:textId="77777777" w:rsidR="00DF2BB6" w:rsidRPr="00C70209" w:rsidRDefault="00DF2BB6" w:rsidP="003131E2">
            <w:pPr>
              <w:pStyle w:val="Tabletext-evidencematrix"/>
            </w:pPr>
          </w:p>
        </w:tc>
        <w:tc>
          <w:tcPr>
            <w:tcW w:w="490" w:type="pct"/>
            <w:vMerge/>
            <w:shd w:val="clear" w:color="auto" w:fill="auto"/>
          </w:tcPr>
          <w:p w14:paraId="24F05529" w14:textId="77777777" w:rsidR="00DF2BB6" w:rsidRPr="00C70209" w:rsidRDefault="00DF2BB6" w:rsidP="003131E2">
            <w:pPr>
              <w:pStyle w:val="Tabletext-evidencematrix"/>
            </w:pPr>
          </w:p>
        </w:tc>
        <w:tc>
          <w:tcPr>
            <w:tcW w:w="491" w:type="pct"/>
            <w:shd w:val="clear" w:color="auto" w:fill="auto"/>
          </w:tcPr>
          <w:p w14:paraId="32FFC6C9" w14:textId="77777777" w:rsidR="00DF2BB6" w:rsidRPr="00C70209" w:rsidRDefault="00DF2BB6" w:rsidP="003131E2">
            <w:pPr>
              <w:pStyle w:val="Tabletext-subanalysis"/>
              <w:jc w:val="right"/>
            </w:pPr>
            <w:r w:rsidRPr="00C70209">
              <w:t>12–23 months</w:t>
            </w:r>
          </w:p>
        </w:tc>
        <w:tc>
          <w:tcPr>
            <w:tcW w:w="517" w:type="pct"/>
            <w:tcBorders>
              <w:bottom w:val="single" w:sz="4" w:space="0" w:color="000000"/>
            </w:tcBorders>
            <w:shd w:val="clear" w:color="auto" w:fill="auto"/>
          </w:tcPr>
          <w:p w14:paraId="1979CC09" w14:textId="77777777" w:rsidR="00DF2BB6" w:rsidRPr="00C70209" w:rsidRDefault="00DF2BB6" w:rsidP="003131E2">
            <w:pPr>
              <w:pStyle w:val="Tabletext-subanalysis"/>
              <w:rPr>
                <w:rStyle w:val="Emphasis"/>
                <w:i w:val="0"/>
                <w:iCs w:val="0"/>
              </w:rPr>
            </w:pPr>
            <w:r w:rsidRPr="00C70209">
              <w:rPr>
                <w:rStyle w:val="Emphasis"/>
                <w:i w:val="0"/>
                <w:iCs w:val="0"/>
              </w:rPr>
              <w:t>34/1784</w:t>
            </w:r>
          </w:p>
          <w:p w14:paraId="709545E4" w14:textId="77777777" w:rsidR="00DF2BB6" w:rsidRPr="00C70209" w:rsidRDefault="00DF2BB6" w:rsidP="003131E2">
            <w:pPr>
              <w:pStyle w:val="Tabletext-subanalysis"/>
              <w:rPr>
                <w:rStyle w:val="Emphasis"/>
                <w:i w:val="0"/>
                <w:iCs w:val="0"/>
              </w:rPr>
            </w:pPr>
            <w:r w:rsidRPr="00C70209">
              <w:rPr>
                <w:rStyle w:val="Emphasis"/>
                <w:i w:val="0"/>
                <w:iCs w:val="0"/>
              </w:rPr>
              <w:t>10.47</w:t>
            </w:r>
          </w:p>
        </w:tc>
        <w:tc>
          <w:tcPr>
            <w:tcW w:w="517" w:type="pct"/>
            <w:tcBorders>
              <w:bottom w:val="single" w:sz="4" w:space="0" w:color="000000"/>
            </w:tcBorders>
            <w:shd w:val="clear" w:color="auto" w:fill="auto"/>
          </w:tcPr>
          <w:p w14:paraId="29A726C1" w14:textId="77777777" w:rsidR="00DF2BB6" w:rsidRPr="00C70209" w:rsidRDefault="00DF2BB6" w:rsidP="003131E2">
            <w:pPr>
              <w:pStyle w:val="Tabletext-subanalysis"/>
              <w:rPr>
                <w:rStyle w:val="Emphasis"/>
                <w:i w:val="0"/>
                <w:iCs w:val="0"/>
              </w:rPr>
            </w:pPr>
            <w:r w:rsidRPr="00C70209">
              <w:rPr>
                <w:rStyle w:val="Emphasis"/>
                <w:i w:val="0"/>
                <w:iCs w:val="0"/>
              </w:rPr>
              <w:t>37/1758</w:t>
            </w:r>
          </w:p>
          <w:p w14:paraId="0C867563" w14:textId="77777777" w:rsidR="00DF2BB6" w:rsidRPr="00C70209" w:rsidRDefault="00DF2BB6" w:rsidP="003131E2">
            <w:pPr>
              <w:pStyle w:val="Tabletext-subanalysis"/>
              <w:rPr>
                <w:rStyle w:val="Emphasis"/>
                <w:i w:val="0"/>
                <w:iCs w:val="0"/>
              </w:rPr>
            </w:pPr>
            <w:r w:rsidRPr="00C70209">
              <w:rPr>
                <w:rStyle w:val="Emphasis"/>
                <w:i w:val="0"/>
                <w:iCs w:val="0"/>
              </w:rPr>
              <w:t>10.79</w:t>
            </w:r>
          </w:p>
        </w:tc>
        <w:tc>
          <w:tcPr>
            <w:tcW w:w="517" w:type="pct"/>
            <w:tcBorders>
              <w:bottom w:val="single" w:sz="4" w:space="0" w:color="000000"/>
            </w:tcBorders>
            <w:shd w:val="clear" w:color="auto" w:fill="FFFFFF" w:themeFill="background1"/>
          </w:tcPr>
          <w:p w14:paraId="1D51FE14" w14:textId="77777777" w:rsidR="00DF2BB6" w:rsidRPr="00C70209" w:rsidRDefault="00DF2BB6" w:rsidP="003131E2">
            <w:pPr>
              <w:pStyle w:val="Tabletext-subanalysis"/>
            </w:pPr>
            <w:r w:rsidRPr="00C70209">
              <w:t>HR 0.97 [0.57, 1.64]</w:t>
            </w:r>
          </w:p>
        </w:tc>
        <w:tc>
          <w:tcPr>
            <w:tcW w:w="610" w:type="pct"/>
            <w:tcBorders>
              <w:bottom w:val="single" w:sz="4" w:space="0" w:color="000000"/>
            </w:tcBorders>
            <w:shd w:val="clear" w:color="auto" w:fill="FFFFFF" w:themeFill="background1"/>
          </w:tcPr>
          <w:p w14:paraId="6D8D180F" w14:textId="77777777" w:rsidR="00DF2BB6" w:rsidRPr="00C70209" w:rsidRDefault="00DF2BB6" w:rsidP="003131E2">
            <w:pPr>
              <w:pStyle w:val="Tabletext-subanalysis"/>
            </w:pPr>
            <w:r w:rsidRPr="00C70209">
              <w:t>No significant difference</w:t>
            </w:r>
          </w:p>
          <w:p w14:paraId="58E0ECA3" w14:textId="2750158C" w:rsidR="00DF2BB6" w:rsidRPr="00C70209" w:rsidRDefault="001A475D" w:rsidP="003131E2">
            <w:pPr>
              <w:pStyle w:val="Tabletext-subanalysis"/>
            </w:pPr>
            <w:r w:rsidRPr="001A475D">
              <w:rPr>
                <w:i/>
              </w:rPr>
              <w:t>P &gt; </w:t>
            </w:r>
            <w:r w:rsidR="00DF2BB6" w:rsidRPr="00C70209">
              <w:t>0.10</w:t>
            </w:r>
          </w:p>
        </w:tc>
      </w:tr>
      <w:tr w:rsidR="00DF2BB6" w:rsidRPr="00C70209" w14:paraId="4BA3B36A" w14:textId="77777777" w:rsidTr="003131E2">
        <w:trPr>
          <w:cantSplit/>
        </w:trPr>
        <w:tc>
          <w:tcPr>
            <w:tcW w:w="388" w:type="pct"/>
            <w:vMerge/>
            <w:shd w:val="clear" w:color="auto" w:fill="auto"/>
          </w:tcPr>
          <w:p w14:paraId="6B777C11" w14:textId="77777777" w:rsidR="00DF2BB6" w:rsidRPr="00C70209" w:rsidRDefault="00DF2BB6" w:rsidP="003131E2">
            <w:pPr>
              <w:pStyle w:val="Tabletext-evidencematrix"/>
              <w:rPr>
                <w:highlight w:val="yellow"/>
              </w:rPr>
            </w:pPr>
          </w:p>
        </w:tc>
        <w:tc>
          <w:tcPr>
            <w:tcW w:w="490" w:type="pct"/>
            <w:vMerge/>
            <w:shd w:val="clear" w:color="auto" w:fill="auto"/>
          </w:tcPr>
          <w:p w14:paraId="61DF7C0E" w14:textId="77777777" w:rsidR="00DF2BB6" w:rsidRPr="00C70209" w:rsidRDefault="00DF2BB6" w:rsidP="003131E2">
            <w:pPr>
              <w:pStyle w:val="Tabletext-evidencematrix"/>
            </w:pPr>
          </w:p>
        </w:tc>
        <w:tc>
          <w:tcPr>
            <w:tcW w:w="490" w:type="pct"/>
            <w:vMerge/>
            <w:shd w:val="clear" w:color="auto" w:fill="auto"/>
          </w:tcPr>
          <w:p w14:paraId="55A703DF" w14:textId="77777777" w:rsidR="00DF2BB6" w:rsidRPr="00C70209" w:rsidRDefault="00DF2BB6" w:rsidP="003131E2">
            <w:pPr>
              <w:pStyle w:val="Tabletext-evidencematrix"/>
            </w:pPr>
          </w:p>
        </w:tc>
        <w:tc>
          <w:tcPr>
            <w:tcW w:w="490" w:type="pct"/>
            <w:vMerge/>
            <w:shd w:val="clear" w:color="auto" w:fill="auto"/>
          </w:tcPr>
          <w:p w14:paraId="034C533D" w14:textId="77777777" w:rsidR="00DF2BB6" w:rsidRPr="00C70209" w:rsidRDefault="00DF2BB6" w:rsidP="003131E2">
            <w:pPr>
              <w:pStyle w:val="Tabletext-evidencematrix"/>
            </w:pPr>
          </w:p>
        </w:tc>
        <w:tc>
          <w:tcPr>
            <w:tcW w:w="490" w:type="pct"/>
            <w:vMerge/>
            <w:shd w:val="clear" w:color="auto" w:fill="auto"/>
          </w:tcPr>
          <w:p w14:paraId="2221FABE" w14:textId="77777777" w:rsidR="00DF2BB6" w:rsidRPr="00C70209" w:rsidRDefault="00DF2BB6" w:rsidP="003131E2">
            <w:pPr>
              <w:pStyle w:val="Tabletext-evidencematrix"/>
            </w:pPr>
          </w:p>
        </w:tc>
        <w:tc>
          <w:tcPr>
            <w:tcW w:w="491" w:type="pct"/>
            <w:shd w:val="clear" w:color="auto" w:fill="auto"/>
          </w:tcPr>
          <w:p w14:paraId="0C9D0B9E" w14:textId="77777777" w:rsidR="00DF2BB6" w:rsidRPr="00C70209" w:rsidRDefault="00DF2BB6" w:rsidP="003131E2">
            <w:pPr>
              <w:pStyle w:val="Tabletext-subanalysis"/>
              <w:jc w:val="right"/>
            </w:pPr>
            <w:r w:rsidRPr="00C70209">
              <w:t>24–36 months</w:t>
            </w:r>
          </w:p>
        </w:tc>
        <w:tc>
          <w:tcPr>
            <w:tcW w:w="517" w:type="pct"/>
            <w:tcBorders>
              <w:bottom w:val="single" w:sz="4" w:space="0" w:color="000000"/>
            </w:tcBorders>
            <w:shd w:val="clear" w:color="auto" w:fill="auto"/>
          </w:tcPr>
          <w:p w14:paraId="7FD3668A" w14:textId="77777777" w:rsidR="00DF2BB6" w:rsidRPr="00C70209" w:rsidRDefault="00DF2BB6" w:rsidP="003131E2">
            <w:pPr>
              <w:pStyle w:val="Tabletext-subanalysis"/>
            </w:pPr>
            <w:r w:rsidRPr="00C70209">
              <w:t>20/1564</w:t>
            </w:r>
          </w:p>
          <w:p w14:paraId="6C11BA89" w14:textId="77777777" w:rsidR="00DF2BB6" w:rsidRPr="00C70209" w:rsidRDefault="00DF2BB6" w:rsidP="003131E2">
            <w:pPr>
              <w:pStyle w:val="Tabletext-subanalysis"/>
            </w:pPr>
            <w:r w:rsidRPr="00C70209">
              <w:t>6.37</w:t>
            </w:r>
          </w:p>
        </w:tc>
        <w:tc>
          <w:tcPr>
            <w:tcW w:w="517" w:type="pct"/>
            <w:tcBorders>
              <w:bottom w:val="single" w:sz="4" w:space="0" w:color="000000"/>
            </w:tcBorders>
            <w:shd w:val="clear" w:color="auto" w:fill="auto"/>
          </w:tcPr>
          <w:p w14:paraId="7F2E0417" w14:textId="77777777" w:rsidR="00DF2BB6" w:rsidRPr="00C70209" w:rsidRDefault="00DF2BB6" w:rsidP="003131E2">
            <w:pPr>
              <w:pStyle w:val="Tabletext-subanalysis"/>
            </w:pPr>
            <w:r w:rsidRPr="00C70209">
              <w:t>26/1714</w:t>
            </w:r>
          </w:p>
          <w:p w14:paraId="235FDCF8" w14:textId="77777777" w:rsidR="00DF2BB6" w:rsidRPr="00C70209" w:rsidRDefault="00DF2BB6" w:rsidP="003131E2">
            <w:pPr>
              <w:pStyle w:val="Tabletext-subanalysis"/>
            </w:pPr>
            <w:r w:rsidRPr="00C70209">
              <w:t>7.72</w:t>
            </w:r>
          </w:p>
        </w:tc>
        <w:tc>
          <w:tcPr>
            <w:tcW w:w="517" w:type="pct"/>
            <w:tcBorders>
              <w:bottom w:val="single" w:sz="4" w:space="0" w:color="000000"/>
            </w:tcBorders>
            <w:shd w:val="clear" w:color="auto" w:fill="FFFFFF" w:themeFill="background1"/>
          </w:tcPr>
          <w:p w14:paraId="2FACDE40" w14:textId="77777777" w:rsidR="00DF2BB6" w:rsidRPr="00C70209" w:rsidRDefault="00DF2BB6" w:rsidP="003131E2">
            <w:pPr>
              <w:pStyle w:val="Tabletext-subanalysis"/>
            </w:pPr>
            <w:r w:rsidRPr="00C70209">
              <w:t>HR 0.82 [0.45, 1.51]</w:t>
            </w:r>
          </w:p>
        </w:tc>
        <w:tc>
          <w:tcPr>
            <w:tcW w:w="610" w:type="pct"/>
            <w:tcBorders>
              <w:bottom w:val="single" w:sz="4" w:space="0" w:color="000000"/>
            </w:tcBorders>
            <w:shd w:val="clear" w:color="auto" w:fill="FFFFFF" w:themeFill="background1"/>
          </w:tcPr>
          <w:p w14:paraId="15D71405" w14:textId="77777777" w:rsidR="00DF2BB6" w:rsidRPr="00C70209" w:rsidRDefault="00DF2BB6" w:rsidP="003131E2">
            <w:pPr>
              <w:pStyle w:val="Tabletext-subanalysis"/>
            </w:pPr>
            <w:r w:rsidRPr="00C70209">
              <w:t>No significant difference</w:t>
            </w:r>
          </w:p>
          <w:p w14:paraId="7727C454" w14:textId="23A74D13" w:rsidR="00DF2BB6" w:rsidRPr="00C70209" w:rsidRDefault="001A475D" w:rsidP="003131E2">
            <w:pPr>
              <w:pStyle w:val="Tabletext-subanalysis"/>
            </w:pPr>
            <w:r w:rsidRPr="001A475D">
              <w:rPr>
                <w:i/>
              </w:rPr>
              <w:t>P &gt; </w:t>
            </w:r>
            <w:r w:rsidR="00DF2BB6" w:rsidRPr="00C70209">
              <w:t>0.10</w:t>
            </w:r>
          </w:p>
        </w:tc>
      </w:tr>
      <w:tr w:rsidR="00DF2BB6" w:rsidRPr="00C70209" w14:paraId="055828AC" w14:textId="77777777" w:rsidTr="003131E2">
        <w:trPr>
          <w:cantSplit/>
        </w:trPr>
        <w:tc>
          <w:tcPr>
            <w:tcW w:w="388" w:type="pct"/>
            <w:vMerge/>
            <w:shd w:val="clear" w:color="auto" w:fill="auto"/>
          </w:tcPr>
          <w:p w14:paraId="6226CEBC" w14:textId="77777777" w:rsidR="00DF2BB6" w:rsidRPr="00C70209" w:rsidRDefault="00DF2BB6" w:rsidP="003131E2">
            <w:pPr>
              <w:pStyle w:val="Tabletext-evidencematrix"/>
              <w:rPr>
                <w:highlight w:val="yellow"/>
              </w:rPr>
            </w:pPr>
          </w:p>
        </w:tc>
        <w:tc>
          <w:tcPr>
            <w:tcW w:w="490" w:type="pct"/>
            <w:vMerge/>
            <w:shd w:val="clear" w:color="auto" w:fill="auto"/>
          </w:tcPr>
          <w:p w14:paraId="05D5EB5A" w14:textId="77777777" w:rsidR="00DF2BB6" w:rsidRPr="00C70209" w:rsidRDefault="00DF2BB6" w:rsidP="003131E2">
            <w:pPr>
              <w:pStyle w:val="Tabletext-evidencematrix"/>
            </w:pPr>
          </w:p>
        </w:tc>
        <w:tc>
          <w:tcPr>
            <w:tcW w:w="490" w:type="pct"/>
            <w:vMerge/>
            <w:shd w:val="clear" w:color="auto" w:fill="auto"/>
          </w:tcPr>
          <w:p w14:paraId="7AB28221" w14:textId="77777777" w:rsidR="00DF2BB6" w:rsidRPr="00C70209" w:rsidRDefault="00DF2BB6" w:rsidP="003131E2">
            <w:pPr>
              <w:pStyle w:val="Tabletext-evidencematrix"/>
            </w:pPr>
          </w:p>
        </w:tc>
        <w:tc>
          <w:tcPr>
            <w:tcW w:w="490" w:type="pct"/>
            <w:vMerge/>
            <w:shd w:val="clear" w:color="auto" w:fill="auto"/>
          </w:tcPr>
          <w:p w14:paraId="2D373329" w14:textId="77777777" w:rsidR="00DF2BB6" w:rsidRPr="00C70209" w:rsidRDefault="00DF2BB6" w:rsidP="003131E2">
            <w:pPr>
              <w:pStyle w:val="Tabletext-evidencematrix"/>
            </w:pPr>
          </w:p>
        </w:tc>
        <w:tc>
          <w:tcPr>
            <w:tcW w:w="490" w:type="pct"/>
            <w:vMerge/>
            <w:shd w:val="clear" w:color="auto" w:fill="auto"/>
          </w:tcPr>
          <w:p w14:paraId="39B27972" w14:textId="77777777" w:rsidR="00DF2BB6" w:rsidRPr="00C70209" w:rsidRDefault="00DF2BB6" w:rsidP="003131E2">
            <w:pPr>
              <w:pStyle w:val="Tabletext-evidencematrix"/>
            </w:pPr>
          </w:p>
        </w:tc>
        <w:tc>
          <w:tcPr>
            <w:tcW w:w="491" w:type="pct"/>
            <w:tcBorders>
              <w:bottom w:val="nil"/>
            </w:tcBorders>
            <w:shd w:val="clear" w:color="auto" w:fill="auto"/>
          </w:tcPr>
          <w:p w14:paraId="0EE9E42E" w14:textId="77777777" w:rsidR="00DF2BB6" w:rsidRPr="00C70209" w:rsidRDefault="00DF2BB6" w:rsidP="003131E2">
            <w:pPr>
              <w:pStyle w:val="Tabletext-evidencematrix"/>
            </w:pPr>
            <w:r w:rsidRPr="00C70209">
              <w:t>Mortality (cause-specific)</w:t>
            </w:r>
          </w:p>
        </w:tc>
        <w:tc>
          <w:tcPr>
            <w:tcW w:w="1551" w:type="pct"/>
            <w:gridSpan w:val="3"/>
            <w:tcBorders>
              <w:bottom w:val="single" w:sz="4" w:space="0" w:color="auto"/>
              <w:right w:val="nil"/>
            </w:tcBorders>
            <w:shd w:val="clear" w:color="auto" w:fill="auto"/>
          </w:tcPr>
          <w:p w14:paraId="3DE3836A" w14:textId="77777777" w:rsidR="00DF2BB6" w:rsidRPr="00C70209" w:rsidRDefault="00DF2BB6" w:rsidP="003131E2">
            <w:pPr>
              <w:pStyle w:val="Tabletext-subanalysis"/>
            </w:pPr>
          </w:p>
        </w:tc>
        <w:tc>
          <w:tcPr>
            <w:tcW w:w="610" w:type="pct"/>
            <w:tcBorders>
              <w:left w:val="nil"/>
              <w:bottom w:val="single" w:sz="4" w:space="0" w:color="auto"/>
            </w:tcBorders>
            <w:shd w:val="clear" w:color="auto" w:fill="FFFFFF" w:themeFill="background1"/>
          </w:tcPr>
          <w:p w14:paraId="5C355704" w14:textId="77777777" w:rsidR="00DF2BB6" w:rsidRPr="00C70209" w:rsidRDefault="00DF2BB6" w:rsidP="003131E2">
            <w:pPr>
              <w:pStyle w:val="Tabletext-evidencematrix"/>
              <w:rPr>
                <w:i/>
              </w:rPr>
            </w:pPr>
          </w:p>
        </w:tc>
      </w:tr>
      <w:tr w:rsidR="00DF2BB6" w:rsidRPr="00C70209" w14:paraId="6F436416" w14:textId="77777777" w:rsidTr="003131E2">
        <w:trPr>
          <w:cantSplit/>
        </w:trPr>
        <w:tc>
          <w:tcPr>
            <w:tcW w:w="388" w:type="pct"/>
            <w:vMerge/>
            <w:shd w:val="clear" w:color="auto" w:fill="auto"/>
          </w:tcPr>
          <w:p w14:paraId="221CF766" w14:textId="77777777" w:rsidR="00DF2BB6" w:rsidRPr="00C70209" w:rsidRDefault="00DF2BB6" w:rsidP="003131E2">
            <w:pPr>
              <w:pStyle w:val="Tabletext-evidencematrix"/>
              <w:rPr>
                <w:highlight w:val="yellow"/>
              </w:rPr>
            </w:pPr>
          </w:p>
        </w:tc>
        <w:tc>
          <w:tcPr>
            <w:tcW w:w="490" w:type="pct"/>
            <w:vMerge/>
            <w:shd w:val="clear" w:color="auto" w:fill="auto"/>
          </w:tcPr>
          <w:p w14:paraId="4C4BBE46" w14:textId="77777777" w:rsidR="00DF2BB6" w:rsidRPr="00C70209" w:rsidRDefault="00DF2BB6" w:rsidP="003131E2">
            <w:pPr>
              <w:pStyle w:val="Tabletext-evidencematrix"/>
            </w:pPr>
          </w:p>
        </w:tc>
        <w:tc>
          <w:tcPr>
            <w:tcW w:w="490" w:type="pct"/>
            <w:vMerge/>
            <w:shd w:val="clear" w:color="auto" w:fill="auto"/>
          </w:tcPr>
          <w:p w14:paraId="10CF6271" w14:textId="77777777" w:rsidR="00DF2BB6" w:rsidRPr="00C70209" w:rsidRDefault="00DF2BB6" w:rsidP="003131E2">
            <w:pPr>
              <w:pStyle w:val="Tabletext-evidencematrix"/>
            </w:pPr>
          </w:p>
        </w:tc>
        <w:tc>
          <w:tcPr>
            <w:tcW w:w="490" w:type="pct"/>
            <w:vMerge/>
            <w:shd w:val="clear" w:color="auto" w:fill="auto"/>
          </w:tcPr>
          <w:p w14:paraId="7F0048D0" w14:textId="77777777" w:rsidR="00DF2BB6" w:rsidRPr="00C70209" w:rsidRDefault="00DF2BB6" w:rsidP="003131E2">
            <w:pPr>
              <w:pStyle w:val="Tabletext-evidencematrix"/>
            </w:pPr>
          </w:p>
        </w:tc>
        <w:tc>
          <w:tcPr>
            <w:tcW w:w="490" w:type="pct"/>
            <w:vMerge/>
            <w:shd w:val="clear" w:color="auto" w:fill="auto"/>
          </w:tcPr>
          <w:p w14:paraId="48F64381" w14:textId="77777777" w:rsidR="00DF2BB6" w:rsidRPr="00C70209" w:rsidRDefault="00DF2BB6" w:rsidP="003131E2">
            <w:pPr>
              <w:pStyle w:val="Tabletext-evidencematrix"/>
            </w:pPr>
          </w:p>
        </w:tc>
        <w:tc>
          <w:tcPr>
            <w:tcW w:w="491" w:type="pct"/>
            <w:tcBorders>
              <w:top w:val="nil"/>
              <w:right w:val="single" w:sz="4" w:space="0" w:color="auto"/>
            </w:tcBorders>
            <w:shd w:val="clear" w:color="auto" w:fill="auto"/>
          </w:tcPr>
          <w:p w14:paraId="2A889417" w14:textId="77777777" w:rsidR="00DF2BB6" w:rsidRPr="00C70209" w:rsidRDefault="00DF2BB6" w:rsidP="003131E2">
            <w:pPr>
              <w:pStyle w:val="Tabletext-subanalysis"/>
              <w:jc w:val="right"/>
            </w:pPr>
            <w:r w:rsidRPr="00C70209">
              <w:t>Acute lower respiratory illness</w:t>
            </w:r>
          </w:p>
        </w:tc>
        <w:tc>
          <w:tcPr>
            <w:tcW w:w="517" w:type="pct"/>
            <w:tcBorders>
              <w:top w:val="single" w:sz="4" w:space="0" w:color="auto"/>
              <w:left w:val="single" w:sz="4" w:space="0" w:color="auto"/>
              <w:bottom w:val="single" w:sz="4" w:space="0" w:color="000000"/>
            </w:tcBorders>
            <w:shd w:val="clear" w:color="auto" w:fill="auto"/>
          </w:tcPr>
          <w:p w14:paraId="54A6033B" w14:textId="77777777" w:rsidR="00DF2BB6" w:rsidRPr="00C70209" w:rsidRDefault="00DF2BB6" w:rsidP="003131E2">
            <w:pPr>
              <w:pStyle w:val="Tabletext-subanalysis"/>
            </w:pPr>
            <w:r w:rsidRPr="00C70209">
              <w:t>24/8128</w:t>
            </w:r>
          </w:p>
          <w:p w14:paraId="7FD6D635" w14:textId="77777777" w:rsidR="00DF2BB6" w:rsidRPr="00C70209" w:rsidRDefault="00DF2BB6" w:rsidP="003131E2">
            <w:pPr>
              <w:pStyle w:val="Tabletext-subanalysis"/>
            </w:pPr>
            <w:r w:rsidRPr="00C70209">
              <w:t>2.61</w:t>
            </w:r>
          </w:p>
        </w:tc>
        <w:tc>
          <w:tcPr>
            <w:tcW w:w="517" w:type="pct"/>
            <w:tcBorders>
              <w:top w:val="single" w:sz="4" w:space="0" w:color="auto"/>
              <w:bottom w:val="single" w:sz="4" w:space="0" w:color="000000"/>
            </w:tcBorders>
            <w:shd w:val="clear" w:color="auto" w:fill="auto"/>
          </w:tcPr>
          <w:p w14:paraId="6FE49F0B" w14:textId="77777777" w:rsidR="00DF2BB6" w:rsidRPr="00C70209" w:rsidRDefault="00DF2BB6" w:rsidP="003131E2">
            <w:pPr>
              <w:pStyle w:val="Tabletext-subanalysis"/>
            </w:pPr>
            <w:r w:rsidRPr="00C70209">
              <w:t>29/8411</w:t>
            </w:r>
          </w:p>
          <w:p w14:paraId="30B66980" w14:textId="77777777" w:rsidR="00DF2BB6" w:rsidRPr="00C70209" w:rsidRDefault="00DF2BB6" w:rsidP="003131E2">
            <w:pPr>
              <w:pStyle w:val="Tabletext-subanalysis"/>
            </w:pPr>
            <w:r w:rsidRPr="00C70209">
              <w:t>2.97</w:t>
            </w:r>
          </w:p>
        </w:tc>
        <w:tc>
          <w:tcPr>
            <w:tcW w:w="517" w:type="pct"/>
            <w:tcBorders>
              <w:top w:val="single" w:sz="4" w:space="0" w:color="auto"/>
              <w:bottom w:val="single" w:sz="4" w:space="0" w:color="000000"/>
            </w:tcBorders>
            <w:shd w:val="clear" w:color="auto" w:fill="FFFFFF" w:themeFill="background1"/>
          </w:tcPr>
          <w:p w14:paraId="60FA1AC1" w14:textId="77777777" w:rsidR="00DF2BB6" w:rsidRPr="00C70209" w:rsidRDefault="00DF2BB6" w:rsidP="003131E2">
            <w:pPr>
              <w:pStyle w:val="Tabletext-subanalysis"/>
            </w:pPr>
            <w:r w:rsidRPr="00C70209">
              <w:t>HR 0.88 [0.50, 1.46]</w:t>
            </w:r>
          </w:p>
        </w:tc>
        <w:tc>
          <w:tcPr>
            <w:tcW w:w="610" w:type="pct"/>
            <w:tcBorders>
              <w:top w:val="single" w:sz="4" w:space="0" w:color="auto"/>
              <w:bottom w:val="single" w:sz="4" w:space="0" w:color="000000"/>
            </w:tcBorders>
            <w:shd w:val="clear" w:color="auto" w:fill="FFFFFF" w:themeFill="background1"/>
          </w:tcPr>
          <w:p w14:paraId="75E15459" w14:textId="77777777" w:rsidR="00DF2BB6" w:rsidRPr="00C70209" w:rsidRDefault="00DF2BB6" w:rsidP="003131E2">
            <w:pPr>
              <w:pStyle w:val="Tabletext-subanalysis"/>
              <w:rPr>
                <w:rStyle w:val="Emphasis"/>
              </w:rPr>
            </w:pPr>
            <w:r w:rsidRPr="00C70209">
              <w:rPr>
                <w:rStyle w:val="Emphasis"/>
              </w:rPr>
              <w:t>No significant difference</w:t>
            </w:r>
          </w:p>
          <w:p w14:paraId="606DCC4C" w14:textId="7416B8F2" w:rsidR="00DF2BB6" w:rsidRPr="00C70209" w:rsidRDefault="001A475D" w:rsidP="003131E2">
            <w:pPr>
              <w:pStyle w:val="Tabletext-subanalysis"/>
              <w:rPr>
                <w:i/>
              </w:rPr>
            </w:pPr>
            <w:r w:rsidRPr="001A475D">
              <w:rPr>
                <w:i/>
              </w:rPr>
              <w:t>P = </w:t>
            </w:r>
            <w:r w:rsidR="00DF2BB6" w:rsidRPr="00C70209">
              <w:t>NR</w:t>
            </w:r>
          </w:p>
        </w:tc>
      </w:tr>
      <w:tr w:rsidR="00DF2BB6" w:rsidRPr="00C70209" w14:paraId="4E511C8D" w14:textId="77777777" w:rsidTr="003131E2">
        <w:trPr>
          <w:cantSplit/>
        </w:trPr>
        <w:tc>
          <w:tcPr>
            <w:tcW w:w="388" w:type="pct"/>
            <w:vMerge/>
            <w:shd w:val="clear" w:color="auto" w:fill="auto"/>
          </w:tcPr>
          <w:p w14:paraId="07639017" w14:textId="77777777" w:rsidR="00DF2BB6" w:rsidRPr="00C70209" w:rsidRDefault="00DF2BB6" w:rsidP="003131E2">
            <w:pPr>
              <w:pStyle w:val="Tabletext-evidencematrix"/>
              <w:rPr>
                <w:highlight w:val="yellow"/>
              </w:rPr>
            </w:pPr>
          </w:p>
        </w:tc>
        <w:tc>
          <w:tcPr>
            <w:tcW w:w="490" w:type="pct"/>
            <w:vMerge/>
            <w:shd w:val="clear" w:color="auto" w:fill="auto"/>
          </w:tcPr>
          <w:p w14:paraId="119B6BA5" w14:textId="77777777" w:rsidR="00DF2BB6" w:rsidRPr="00C70209" w:rsidRDefault="00DF2BB6" w:rsidP="003131E2">
            <w:pPr>
              <w:pStyle w:val="Tabletext-evidencematrix"/>
            </w:pPr>
          </w:p>
        </w:tc>
        <w:tc>
          <w:tcPr>
            <w:tcW w:w="490" w:type="pct"/>
            <w:vMerge/>
            <w:shd w:val="clear" w:color="auto" w:fill="auto"/>
          </w:tcPr>
          <w:p w14:paraId="127D4FA4" w14:textId="77777777" w:rsidR="00DF2BB6" w:rsidRPr="00C70209" w:rsidRDefault="00DF2BB6" w:rsidP="003131E2">
            <w:pPr>
              <w:pStyle w:val="Tabletext-evidencematrix"/>
            </w:pPr>
          </w:p>
        </w:tc>
        <w:tc>
          <w:tcPr>
            <w:tcW w:w="490" w:type="pct"/>
            <w:vMerge/>
            <w:shd w:val="clear" w:color="auto" w:fill="auto"/>
          </w:tcPr>
          <w:p w14:paraId="6C6510FB" w14:textId="77777777" w:rsidR="00DF2BB6" w:rsidRPr="00C70209" w:rsidRDefault="00DF2BB6" w:rsidP="003131E2">
            <w:pPr>
              <w:pStyle w:val="Tabletext-evidencematrix"/>
            </w:pPr>
          </w:p>
        </w:tc>
        <w:tc>
          <w:tcPr>
            <w:tcW w:w="490" w:type="pct"/>
            <w:vMerge/>
            <w:shd w:val="clear" w:color="auto" w:fill="auto"/>
          </w:tcPr>
          <w:p w14:paraId="7C49552E" w14:textId="77777777" w:rsidR="00DF2BB6" w:rsidRPr="00C70209" w:rsidRDefault="00DF2BB6" w:rsidP="003131E2">
            <w:pPr>
              <w:pStyle w:val="Tabletext-evidencematrix"/>
            </w:pPr>
          </w:p>
        </w:tc>
        <w:tc>
          <w:tcPr>
            <w:tcW w:w="491" w:type="pct"/>
            <w:shd w:val="clear" w:color="auto" w:fill="auto"/>
          </w:tcPr>
          <w:p w14:paraId="2455CA69" w14:textId="77777777" w:rsidR="00DF2BB6" w:rsidRPr="00C70209" w:rsidRDefault="00DF2BB6" w:rsidP="003131E2">
            <w:pPr>
              <w:pStyle w:val="Tabletext-subanalysis"/>
              <w:jc w:val="right"/>
            </w:pPr>
            <w:r w:rsidRPr="00C70209">
              <w:t>Diarrhoea</w:t>
            </w:r>
          </w:p>
        </w:tc>
        <w:tc>
          <w:tcPr>
            <w:tcW w:w="517" w:type="pct"/>
            <w:tcBorders>
              <w:bottom w:val="single" w:sz="4" w:space="0" w:color="000000"/>
            </w:tcBorders>
            <w:shd w:val="clear" w:color="auto" w:fill="auto"/>
          </w:tcPr>
          <w:p w14:paraId="0A42EC00" w14:textId="77777777" w:rsidR="00DF2BB6" w:rsidRPr="00C70209" w:rsidRDefault="00DF2BB6" w:rsidP="003131E2">
            <w:pPr>
              <w:pStyle w:val="Tabletext-subanalysis"/>
            </w:pPr>
            <w:r w:rsidRPr="00C70209">
              <w:t>24/8128</w:t>
            </w:r>
          </w:p>
          <w:p w14:paraId="446464E9" w14:textId="77777777" w:rsidR="00DF2BB6" w:rsidRPr="00C70209" w:rsidRDefault="00DF2BB6" w:rsidP="003131E2">
            <w:pPr>
              <w:pStyle w:val="Tabletext-subanalysis"/>
            </w:pPr>
            <w:r w:rsidRPr="00C70209">
              <w:t>2.61</w:t>
            </w:r>
          </w:p>
        </w:tc>
        <w:tc>
          <w:tcPr>
            <w:tcW w:w="517" w:type="pct"/>
            <w:tcBorders>
              <w:bottom w:val="single" w:sz="4" w:space="0" w:color="000000"/>
            </w:tcBorders>
            <w:shd w:val="clear" w:color="auto" w:fill="auto"/>
          </w:tcPr>
          <w:p w14:paraId="5A801F3A" w14:textId="77777777" w:rsidR="00DF2BB6" w:rsidRPr="00C70209" w:rsidRDefault="00DF2BB6" w:rsidP="003131E2">
            <w:pPr>
              <w:pStyle w:val="Tabletext-subanalysis"/>
            </w:pPr>
            <w:r w:rsidRPr="00C70209">
              <w:t>21/8411</w:t>
            </w:r>
          </w:p>
          <w:p w14:paraId="003AD315" w14:textId="77777777" w:rsidR="00DF2BB6" w:rsidRPr="00C70209" w:rsidRDefault="00DF2BB6" w:rsidP="003131E2">
            <w:pPr>
              <w:pStyle w:val="Tabletext-subanalysis"/>
            </w:pPr>
            <w:r w:rsidRPr="00C70209">
              <w:t>2.15</w:t>
            </w:r>
          </w:p>
        </w:tc>
        <w:tc>
          <w:tcPr>
            <w:tcW w:w="517" w:type="pct"/>
            <w:tcBorders>
              <w:bottom w:val="single" w:sz="4" w:space="0" w:color="000000"/>
            </w:tcBorders>
            <w:shd w:val="clear" w:color="auto" w:fill="FFFFFF" w:themeFill="background1"/>
          </w:tcPr>
          <w:p w14:paraId="6BC08C64" w14:textId="77777777" w:rsidR="00DF2BB6" w:rsidRPr="00C70209" w:rsidRDefault="00DF2BB6" w:rsidP="003131E2">
            <w:pPr>
              <w:pStyle w:val="Tabletext-subanalysis"/>
            </w:pPr>
            <w:r w:rsidRPr="00C70209">
              <w:t>HR 1.21 [0.66, 2.11]</w:t>
            </w:r>
          </w:p>
        </w:tc>
        <w:tc>
          <w:tcPr>
            <w:tcW w:w="610" w:type="pct"/>
            <w:tcBorders>
              <w:bottom w:val="single" w:sz="4" w:space="0" w:color="000000"/>
            </w:tcBorders>
            <w:shd w:val="clear" w:color="auto" w:fill="FFFFFF" w:themeFill="background1"/>
          </w:tcPr>
          <w:p w14:paraId="54D6C846" w14:textId="77777777" w:rsidR="00DF2BB6" w:rsidRPr="00C70209" w:rsidRDefault="00DF2BB6" w:rsidP="003131E2">
            <w:pPr>
              <w:pStyle w:val="Tabletext-subanalysis"/>
              <w:rPr>
                <w:rStyle w:val="Emphasis"/>
              </w:rPr>
            </w:pPr>
            <w:r w:rsidRPr="00C70209">
              <w:rPr>
                <w:rStyle w:val="Emphasis"/>
              </w:rPr>
              <w:t>No significant difference</w:t>
            </w:r>
          </w:p>
          <w:p w14:paraId="4ECDF587" w14:textId="7E0E500A" w:rsidR="00DF2BB6" w:rsidRPr="00C70209" w:rsidRDefault="001A475D" w:rsidP="003131E2">
            <w:pPr>
              <w:pStyle w:val="Tabletext-subanalysis"/>
            </w:pPr>
            <w:r w:rsidRPr="001A475D">
              <w:rPr>
                <w:i/>
              </w:rPr>
              <w:t>P = </w:t>
            </w:r>
            <w:r w:rsidR="00DF2BB6" w:rsidRPr="00C70209">
              <w:t>NR</w:t>
            </w:r>
          </w:p>
        </w:tc>
      </w:tr>
      <w:tr w:rsidR="00DF2BB6" w:rsidRPr="00C70209" w14:paraId="6525F5CC" w14:textId="77777777" w:rsidTr="003131E2">
        <w:trPr>
          <w:cantSplit/>
        </w:trPr>
        <w:tc>
          <w:tcPr>
            <w:tcW w:w="388" w:type="pct"/>
            <w:vMerge/>
            <w:shd w:val="clear" w:color="auto" w:fill="auto"/>
          </w:tcPr>
          <w:p w14:paraId="18C12544" w14:textId="77777777" w:rsidR="00DF2BB6" w:rsidRPr="00C70209" w:rsidRDefault="00DF2BB6" w:rsidP="003131E2">
            <w:pPr>
              <w:pStyle w:val="Tabletext-evidencematrix"/>
              <w:rPr>
                <w:highlight w:val="yellow"/>
              </w:rPr>
            </w:pPr>
          </w:p>
        </w:tc>
        <w:tc>
          <w:tcPr>
            <w:tcW w:w="490" w:type="pct"/>
            <w:vMerge/>
            <w:shd w:val="clear" w:color="auto" w:fill="auto"/>
          </w:tcPr>
          <w:p w14:paraId="44BF6597" w14:textId="77777777" w:rsidR="00DF2BB6" w:rsidRPr="00C70209" w:rsidRDefault="00DF2BB6" w:rsidP="003131E2">
            <w:pPr>
              <w:pStyle w:val="Tabletext-evidencematrix"/>
            </w:pPr>
          </w:p>
        </w:tc>
        <w:tc>
          <w:tcPr>
            <w:tcW w:w="490" w:type="pct"/>
            <w:vMerge/>
            <w:shd w:val="clear" w:color="auto" w:fill="auto"/>
          </w:tcPr>
          <w:p w14:paraId="7DA91B0F" w14:textId="77777777" w:rsidR="00DF2BB6" w:rsidRPr="00C70209" w:rsidRDefault="00DF2BB6" w:rsidP="003131E2">
            <w:pPr>
              <w:pStyle w:val="Tabletext-evidencematrix"/>
            </w:pPr>
          </w:p>
        </w:tc>
        <w:tc>
          <w:tcPr>
            <w:tcW w:w="490" w:type="pct"/>
            <w:vMerge/>
            <w:shd w:val="clear" w:color="auto" w:fill="auto"/>
          </w:tcPr>
          <w:p w14:paraId="5B7FFA0B" w14:textId="77777777" w:rsidR="00DF2BB6" w:rsidRPr="00C70209" w:rsidRDefault="00DF2BB6" w:rsidP="003131E2">
            <w:pPr>
              <w:pStyle w:val="Tabletext-evidencematrix"/>
            </w:pPr>
          </w:p>
        </w:tc>
        <w:tc>
          <w:tcPr>
            <w:tcW w:w="490" w:type="pct"/>
            <w:vMerge/>
            <w:shd w:val="clear" w:color="auto" w:fill="auto"/>
          </w:tcPr>
          <w:p w14:paraId="57A871E7" w14:textId="77777777" w:rsidR="00DF2BB6" w:rsidRPr="00C70209" w:rsidRDefault="00DF2BB6" w:rsidP="003131E2">
            <w:pPr>
              <w:pStyle w:val="Tabletext-evidencematrix"/>
            </w:pPr>
          </w:p>
        </w:tc>
        <w:tc>
          <w:tcPr>
            <w:tcW w:w="491" w:type="pct"/>
            <w:shd w:val="clear" w:color="auto" w:fill="auto"/>
          </w:tcPr>
          <w:p w14:paraId="7426990F" w14:textId="77777777" w:rsidR="00DF2BB6" w:rsidRPr="00C70209" w:rsidRDefault="00DF2BB6" w:rsidP="003131E2">
            <w:pPr>
              <w:pStyle w:val="Tabletext-subanalysis"/>
              <w:jc w:val="right"/>
            </w:pPr>
            <w:r w:rsidRPr="00C70209">
              <w:t>Dysentery</w:t>
            </w:r>
          </w:p>
        </w:tc>
        <w:tc>
          <w:tcPr>
            <w:tcW w:w="517" w:type="pct"/>
            <w:tcBorders>
              <w:bottom w:val="single" w:sz="4" w:space="0" w:color="000000"/>
            </w:tcBorders>
            <w:shd w:val="clear" w:color="auto" w:fill="auto"/>
          </w:tcPr>
          <w:p w14:paraId="07CAD51B" w14:textId="77777777" w:rsidR="00DF2BB6" w:rsidRPr="00C70209" w:rsidRDefault="00DF2BB6" w:rsidP="003131E2">
            <w:pPr>
              <w:pStyle w:val="Tabletext-subanalysis"/>
            </w:pPr>
            <w:r w:rsidRPr="00C70209">
              <w:t>11/8128</w:t>
            </w:r>
          </w:p>
          <w:p w14:paraId="0B5E1BA4" w14:textId="77777777" w:rsidR="00DF2BB6" w:rsidRPr="00C70209" w:rsidRDefault="00DF2BB6" w:rsidP="003131E2">
            <w:pPr>
              <w:pStyle w:val="Tabletext-subanalysis"/>
            </w:pPr>
            <w:r w:rsidRPr="00C70209">
              <w:t>1.20</w:t>
            </w:r>
          </w:p>
        </w:tc>
        <w:tc>
          <w:tcPr>
            <w:tcW w:w="517" w:type="pct"/>
            <w:tcBorders>
              <w:bottom w:val="single" w:sz="4" w:space="0" w:color="000000"/>
            </w:tcBorders>
            <w:shd w:val="clear" w:color="auto" w:fill="auto"/>
          </w:tcPr>
          <w:p w14:paraId="34572A36" w14:textId="77777777" w:rsidR="00DF2BB6" w:rsidRPr="00C70209" w:rsidRDefault="00DF2BB6" w:rsidP="003131E2">
            <w:pPr>
              <w:pStyle w:val="Tabletext-subanalysis"/>
            </w:pPr>
            <w:r w:rsidRPr="00C70209">
              <w:t>12/8411</w:t>
            </w:r>
          </w:p>
          <w:p w14:paraId="0EFB25F9" w14:textId="77777777" w:rsidR="00DF2BB6" w:rsidRPr="00C70209" w:rsidRDefault="00DF2BB6" w:rsidP="003131E2">
            <w:pPr>
              <w:pStyle w:val="Tabletext-subanalysis"/>
            </w:pPr>
            <w:r w:rsidRPr="00C70209">
              <w:t>1.23</w:t>
            </w:r>
          </w:p>
        </w:tc>
        <w:tc>
          <w:tcPr>
            <w:tcW w:w="517" w:type="pct"/>
            <w:tcBorders>
              <w:bottom w:val="single" w:sz="4" w:space="0" w:color="000000"/>
            </w:tcBorders>
            <w:shd w:val="clear" w:color="auto" w:fill="FFFFFF" w:themeFill="background1"/>
          </w:tcPr>
          <w:p w14:paraId="53EC7874" w14:textId="77777777" w:rsidR="00DF2BB6" w:rsidRPr="00C70209" w:rsidRDefault="00DF2BB6" w:rsidP="003131E2">
            <w:pPr>
              <w:pStyle w:val="Tabletext-subanalysis"/>
            </w:pPr>
            <w:r w:rsidRPr="00C70209">
              <w:t>HR 0.98 [0.42, 2.14]</w:t>
            </w:r>
          </w:p>
        </w:tc>
        <w:tc>
          <w:tcPr>
            <w:tcW w:w="610" w:type="pct"/>
            <w:tcBorders>
              <w:bottom w:val="single" w:sz="4" w:space="0" w:color="000000"/>
            </w:tcBorders>
            <w:shd w:val="clear" w:color="auto" w:fill="FFFFFF" w:themeFill="background1"/>
          </w:tcPr>
          <w:p w14:paraId="31D5E06B" w14:textId="77777777" w:rsidR="00DF2BB6" w:rsidRPr="00C70209" w:rsidRDefault="00DF2BB6" w:rsidP="003131E2">
            <w:pPr>
              <w:pStyle w:val="Tabletext-subanalysis"/>
              <w:rPr>
                <w:rStyle w:val="Emphasis"/>
              </w:rPr>
            </w:pPr>
            <w:r w:rsidRPr="00C70209">
              <w:rPr>
                <w:rStyle w:val="Emphasis"/>
              </w:rPr>
              <w:t>No significant difference</w:t>
            </w:r>
          </w:p>
          <w:p w14:paraId="750F4062" w14:textId="5238A3A9" w:rsidR="00DF2BB6" w:rsidRPr="00C70209" w:rsidRDefault="001A475D" w:rsidP="003131E2">
            <w:pPr>
              <w:pStyle w:val="Tabletext-subanalysis"/>
            </w:pPr>
            <w:r w:rsidRPr="001A475D">
              <w:rPr>
                <w:i/>
              </w:rPr>
              <w:t>P = </w:t>
            </w:r>
            <w:r w:rsidR="00DF2BB6" w:rsidRPr="00C70209">
              <w:t>NR</w:t>
            </w:r>
          </w:p>
        </w:tc>
      </w:tr>
      <w:tr w:rsidR="00DF2BB6" w:rsidRPr="00C70209" w14:paraId="3F4CEAA8" w14:textId="77777777" w:rsidTr="003131E2">
        <w:trPr>
          <w:cantSplit/>
        </w:trPr>
        <w:tc>
          <w:tcPr>
            <w:tcW w:w="388" w:type="pct"/>
            <w:vMerge/>
            <w:shd w:val="clear" w:color="auto" w:fill="auto"/>
          </w:tcPr>
          <w:p w14:paraId="7C53793C" w14:textId="77777777" w:rsidR="00DF2BB6" w:rsidRPr="00C70209" w:rsidRDefault="00DF2BB6" w:rsidP="003131E2">
            <w:pPr>
              <w:pStyle w:val="Tabletext-evidencematrix"/>
              <w:rPr>
                <w:highlight w:val="yellow"/>
              </w:rPr>
            </w:pPr>
          </w:p>
        </w:tc>
        <w:tc>
          <w:tcPr>
            <w:tcW w:w="490" w:type="pct"/>
            <w:vMerge/>
            <w:shd w:val="clear" w:color="auto" w:fill="auto"/>
          </w:tcPr>
          <w:p w14:paraId="295EE2BE" w14:textId="77777777" w:rsidR="00DF2BB6" w:rsidRPr="00C70209" w:rsidRDefault="00DF2BB6" w:rsidP="003131E2">
            <w:pPr>
              <w:pStyle w:val="Tabletext-evidencematrix"/>
            </w:pPr>
          </w:p>
        </w:tc>
        <w:tc>
          <w:tcPr>
            <w:tcW w:w="490" w:type="pct"/>
            <w:vMerge/>
            <w:shd w:val="clear" w:color="auto" w:fill="auto"/>
          </w:tcPr>
          <w:p w14:paraId="382D54E3" w14:textId="77777777" w:rsidR="00DF2BB6" w:rsidRPr="00C70209" w:rsidRDefault="00DF2BB6" w:rsidP="003131E2">
            <w:pPr>
              <w:pStyle w:val="Tabletext-evidencematrix"/>
            </w:pPr>
          </w:p>
        </w:tc>
        <w:tc>
          <w:tcPr>
            <w:tcW w:w="490" w:type="pct"/>
            <w:vMerge/>
            <w:shd w:val="clear" w:color="auto" w:fill="auto"/>
          </w:tcPr>
          <w:p w14:paraId="3E1E5557" w14:textId="77777777" w:rsidR="00DF2BB6" w:rsidRPr="00C70209" w:rsidRDefault="00DF2BB6" w:rsidP="003131E2">
            <w:pPr>
              <w:pStyle w:val="Tabletext-evidencematrix"/>
            </w:pPr>
          </w:p>
        </w:tc>
        <w:tc>
          <w:tcPr>
            <w:tcW w:w="490" w:type="pct"/>
            <w:vMerge/>
            <w:shd w:val="clear" w:color="auto" w:fill="auto"/>
          </w:tcPr>
          <w:p w14:paraId="2CBCD262" w14:textId="77777777" w:rsidR="00DF2BB6" w:rsidRPr="00C70209" w:rsidRDefault="00DF2BB6" w:rsidP="003131E2">
            <w:pPr>
              <w:pStyle w:val="Tabletext-evidencematrix"/>
            </w:pPr>
          </w:p>
        </w:tc>
        <w:tc>
          <w:tcPr>
            <w:tcW w:w="491" w:type="pct"/>
            <w:shd w:val="clear" w:color="auto" w:fill="auto"/>
          </w:tcPr>
          <w:p w14:paraId="62DFC308" w14:textId="77777777" w:rsidR="00DF2BB6" w:rsidRPr="00C70209" w:rsidRDefault="00DF2BB6" w:rsidP="003131E2">
            <w:pPr>
              <w:pStyle w:val="Tabletext-subanalysis"/>
              <w:jc w:val="right"/>
            </w:pPr>
            <w:r w:rsidRPr="00C70209">
              <w:t>Malnutrition</w:t>
            </w:r>
          </w:p>
        </w:tc>
        <w:tc>
          <w:tcPr>
            <w:tcW w:w="517" w:type="pct"/>
            <w:tcBorders>
              <w:bottom w:val="single" w:sz="4" w:space="0" w:color="000000"/>
            </w:tcBorders>
            <w:shd w:val="clear" w:color="auto" w:fill="auto"/>
          </w:tcPr>
          <w:p w14:paraId="3D49E40C" w14:textId="77777777" w:rsidR="00DF2BB6" w:rsidRPr="00C70209" w:rsidRDefault="00DF2BB6" w:rsidP="003131E2">
            <w:pPr>
              <w:pStyle w:val="Tabletext-subanalysis"/>
            </w:pPr>
            <w:r w:rsidRPr="00C70209">
              <w:t>9/8128</w:t>
            </w:r>
          </w:p>
          <w:p w14:paraId="56BE678A" w14:textId="77777777" w:rsidR="00DF2BB6" w:rsidRPr="00C70209" w:rsidRDefault="00DF2BB6" w:rsidP="003131E2">
            <w:pPr>
              <w:pStyle w:val="Tabletext-subanalysis"/>
            </w:pPr>
            <w:r w:rsidRPr="00C70209">
              <w:t>0.98</w:t>
            </w:r>
          </w:p>
        </w:tc>
        <w:tc>
          <w:tcPr>
            <w:tcW w:w="517" w:type="pct"/>
            <w:tcBorders>
              <w:bottom w:val="single" w:sz="4" w:space="0" w:color="000000"/>
            </w:tcBorders>
            <w:shd w:val="clear" w:color="auto" w:fill="auto"/>
          </w:tcPr>
          <w:p w14:paraId="61970866" w14:textId="77777777" w:rsidR="00DF2BB6" w:rsidRPr="00C70209" w:rsidRDefault="00DF2BB6" w:rsidP="003131E2">
            <w:pPr>
              <w:pStyle w:val="Tabletext-subanalysis"/>
            </w:pPr>
            <w:r w:rsidRPr="00C70209">
              <w:t>9/8411</w:t>
            </w:r>
          </w:p>
          <w:p w14:paraId="7A2A2723" w14:textId="77777777" w:rsidR="00DF2BB6" w:rsidRPr="00C70209" w:rsidRDefault="00DF2BB6" w:rsidP="003131E2">
            <w:pPr>
              <w:pStyle w:val="Tabletext-subanalysis"/>
            </w:pPr>
            <w:r w:rsidRPr="00C70209">
              <w:t>0.92</w:t>
            </w:r>
          </w:p>
        </w:tc>
        <w:tc>
          <w:tcPr>
            <w:tcW w:w="517" w:type="pct"/>
            <w:tcBorders>
              <w:bottom w:val="single" w:sz="4" w:space="0" w:color="000000"/>
            </w:tcBorders>
            <w:shd w:val="clear" w:color="auto" w:fill="FFFFFF" w:themeFill="background1"/>
          </w:tcPr>
          <w:p w14:paraId="3E2C741C" w14:textId="77777777" w:rsidR="00DF2BB6" w:rsidRPr="00C70209" w:rsidRDefault="00DF2BB6" w:rsidP="003131E2">
            <w:pPr>
              <w:pStyle w:val="Tabletext-subanalysis"/>
            </w:pPr>
            <w:r w:rsidRPr="00C70209">
              <w:t>HR 1.10 [0.46, 2.81]</w:t>
            </w:r>
          </w:p>
        </w:tc>
        <w:tc>
          <w:tcPr>
            <w:tcW w:w="610" w:type="pct"/>
            <w:tcBorders>
              <w:bottom w:val="single" w:sz="4" w:space="0" w:color="000000"/>
            </w:tcBorders>
            <w:shd w:val="clear" w:color="auto" w:fill="FFFFFF" w:themeFill="background1"/>
          </w:tcPr>
          <w:p w14:paraId="4A6F1C87" w14:textId="77777777" w:rsidR="00DF2BB6" w:rsidRPr="00C70209" w:rsidRDefault="00DF2BB6" w:rsidP="003131E2">
            <w:pPr>
              <w:pStyle w:val="Tabletext-subanalysis"/>
              <w:rPr>
                <w:rStyle w:val="Emphasis"/>
              </w:rPr>
            </w:pPr>
            <w:r w:rsidRPr="00C70209">
              <w:rPr>
                <w:rStyle w:val="Emphasis"/>
              </w:rPr>
              <w:t>No significant difference</w:t>
            </w:r>
          </w:p>
          <w:p w14:paraId="23A65663" w14:textId="20CFA82F" w:rsidR="00DF2BB6" w:rsidRPr="00C70209" w:rsidRDefault="001A475D" w:rsidP="003131E2">
            <w:pPr>
              <w:pStyle w:val="Tabletext-subanalysis"/>
            </w:pPr>
            <w:r w:rsidRPr="001A475D">
              <w:rPr>
                <w:i/>
              </w:rPr>
              <w:t>P = </w:t>
            </w:r>
            <w:r w:rsidR="00DF2BB6" w:rsidRPr="00C70209">
              <w:t>NR</w:t>
            </w:r>
          </w:p>
        </w:tc>
      </w:tr>
      <w:tr w:rsidR="00DF2BB6" w:rsidRPr="00C70209" w14:paraId="1D5A4176" w14:textId="77777777" w:rsidTr="003131E2">
        <w:trPr>
          <w:cantSplit/>
        </w:trPr>
        <w:tc>
          <w:tcPr>
            <w:tcW w:w="388" w:type="pct"/>
            <w:vMerge/>
            <w:shd w:val="clear" w:color="auto" w:fill="auto"/>
          </w:tcPr>
          <w:p w14:paraId="04D30EF2" w14:textId="77777777" w:rsidR="00DF2BB6" w:rsidRPr="00C70209" w:rsidRDefault="00DF2BB6" w:rsidP="003131E2">
            <w:pPr>
              <w:pStyle w:val="Tabletext-evidencematrix"/>
              <w:rPr>
                <w:highlight w:val="yellow"/>
              </w:rPr>
            </w:pPr>
          </w:p>
        </w:tc>
        <w:tc>
          <w:tcPr>
            <w:tcW w:w="490" w:type="pct"/>
            <w:vMerge/>
            <w:shd w:val="clear" w:color="auto" w:fill="auto"/>
          </w:tcPr>
          <w:p w14:paraId="2FF0FA36" w14:textId="77777777" w:rsidR="00DF2BB6" w:rsidRPr="00C70209" w:rsidRDefault="00DF2BB6" w:rsidP="003131E2">
            <w:pPr>
              <w:pStyle w:val="Tabletext-evidencematrix"/>
            </w:pPr>
          </w:p>
        </w:tc>
        <w:tc>
          <w:tcPr>
            <w:tcW w:w="490" w:type="pct"/>
            <w:vMerge/>
            <w:shd w:val="clear" w:color="auto" w:fill="auto"/>
          </w:tcPr>
          <w:p w14:paraId="4ABBA81B" w14:textId="77777777" w:rsidR="00DF2BB6" w:rsidRPr="00C70209" w:rsidRDefault="00DF2BB6" w:rsidP="003131E2">
            <w:pPr>
              <w:pStyle w:val="Tabletext-evidencematrix"/>
            </w:pPr>
          </w:p>
        </w:tc>
        <w:tc>
          <w:tcPr>
            <w:tcW w:w="490" w:type="pct"/>
            <w:vMerge/>
            <w:shd w:val="clear" w:color="auto" w:fill="auto"/>
          </w:tcPr>
          <w:p w14:paraId="1C2D0062" w14:textId="77777777" w:rsidR="00DF2BB6" w:rsidRPr="00C70209" w:rsidRDefault="00DF2BB6" w:rsidP="003131E2">
            <w:pPr>
              <w:pStyle w:val="Tabletext-evidencematrix"/>
            </w:pPr>
          </w:p>
        </w:tc>
        <w:tc>
          <w:tcPr>
            <w:tcW w:w="490" w:type="pct"/>
            <w:vMerge/>
            <w:shd w:val="clear" w:color="auto" w:fill="auto"/>
          </w:tcPr>
          <w:p w14:paraId="05746AA6" w14:textId="77777777" w:rsidR="00DF2BB6" w:rsidRPr="00C70209" w:rsidRDefault="00DF2BB6" w:rsidP="003131E2">
            <w:pPr>
              <w:pStyle w:val="Tabletext-evidencematrix"/>
            </w:pPr>
          </w:p>
        </w:tc>
        <w:tc>
          <w:tcPr>
            <w:tcW w:w="491" w:type="pct"/>
            <w:shd w:val="clear" w:color="auto" w:fill="auto"/>
          </w:tcPr>
          <w:p w14:paraId="5E2C1AE0" w14:textId="77777777" w:rsidR="00DF2BB6" w:rsidRPr="00C70209" w:rsidRDefault="00DF2BB6" w:rsidP="003131E2">
            <w:pPr>
              <w:pStyle w:val="Tabletext-subanalysis"/>
              <w:jc w:val="right"/>
            </w:pPr>
            <w:r w:rsidRPr="00C70209">
              <w:t>SIDS</w:t>
            </w:r>
          </w:p>
        </w:tc>
        <w:tc>
          <w:tcPr>
            <w:tcW w:w="517" w:type="pct"/>
            <w:tcBorders>
              <w:bottom w:val="single" w:sz="4" w:space="0" w:color="000000"/>
            </w:tcBorders>
            <w:shd w:val="clear" w:color="auto" w:fill="auto"/>
          </w:tcPr>
          <w:p w14:paraId="5D0FE288" w14:textId="77777777" w:rsidR="00DF2BB6" w:rsidRPr="00C70209" w:rsidRDefault="00DF2BB6" w:rsidP="003131E2">
            <w:pPr>
              <w:pStyle w:val="Tabletext-subanalysis"/>
            </w:pPr>
            <w:r w:rsidRPr="00C70209">
              <w:t>7/8128</w:t>
            </w:r>
          </w:p>
          <w:p w14:paraId="45726F78" w14:textId="77777777" w:rsidR="00DF2BB6" w:rsidRPr="00C70209" w:rsidRDefault="00DF2BB6" w:rsidP="003131E2">
            <w:pPr>
              <w:pStyle w:val="Tabletext-subanalysis"/>
            </w:pPr>
            <w:r w:rsidRPr="00C70209">
              <w:t>0.76</w:t>
            </w:r>
          </w:p>
        </w:tc>
        <w:tc>
          <w:tcPr>
            <w:tcW w:w="517" w:type="pct"/>
            <w:tcBorders>
              <w:bottom w:val="single" w:sz="4" w:space="0" w:color="000000"/>
            </w:tcBorders>
            <w:shd w:val="clear" w:color="auto" w:fill="auto"/>
          </w:tcPr>
          <w:p w14:paraId="522B364B" w14:textId="77777777" w:rsidR="00DF2BB6" w:rsidRPr="00C70209" w:rsidRDefault="00DF2BB6" w:rsidP="003131E2">
            <w:pPr>
              <w:pStyle w:val="Tabletext-subanalysis"/>
            </w:pPr>
            <w:r w:rsidRPr="00C70209">
              <w:t>10/8411</w:t>
            </w:r>
          </w:p>
          <w:p w14:paraId="5ECEC412" w14:textId="77777777" w:rsidR="00DF2BB6" w:rsidRPr="00C70209" w:rsidRDefault="00DF2BB6" w:rsidP="003131E2">
            <w:pPr>
              <w:pStyle w:val="Tabletext-subanalysis"/>
            </w:pPr>
            <w:r w:rsidRPr="00C70209">
              <w:t>1.02</w:t>
            </w:r>
          </w:p>
        </w:tc>
        <w:tc>
          <w:tcPr>
            <w:tcW w:w="517" w:type="pct"/>
            <w:tcBorders>
              <w:bottom w:val="single" w:sz="4" w:space="0" w:color="000000"/>
            </w:tcBorders>
            <w:shd w:val="clear" w:color="auto" w:fill="FFFFFF" w:themeFill="background1"/>
          </w:tcPr>
          <w:p w14:paraId="3D44C4CD" w14:textId="77777777" w:rsidR="00DF2BB6" w:rsidRPr="00C70209" w:rsidRDefault="00DF2BB6" w:rsidP="003131E2">
            <w:pPr>
              <w:pStyle w:val="Tabletext-subanalysis"/>
            </w:pPr>
            <w:r w:rsidRPr="00C70209">
              <w:t>HR 0.75 [0.25, 1.69]</w:t>
            </w:r>
          </w:p>
        </w:tc>
        <w:tc>
          <w:tcPr>
            <w:tcW w:w="610" w:type="pct"/>
            <w:tcBorders>
              <w:bottom w:val="single" w:sz="4" w:space="0" w:color="000000"/>
            </w:tcBorders>
            <w:shd w:val="clear" w:color="auto" w:fill="FFFFFF" w:themeFill="background1"/>
          </w:tcPr>
          <w:p w14:paraId="123EB348" w14:textId="77777777" w:rsidR="00DF2BB6" w:rsidRPr="00C70209" w:rsidRDefault="00DF2BB6" w:rsidP="003131E2">
            <w:pPr>
              <w:pStyle w:val="Tabletext-subanalysis"/>
              <w:rPr>
                <w:rStyle w:val="Emphasis"/>
              </w:rPr>
            </w:pPr>
            <w:r w:rsidRPr="00C70209">
              <w:rPr>
                <w:rStyle w:val="Emphasis"/>
              </w:rPr>
              <w:t>No significant difference</w:t>
            </w:r>
          </w:p>
          <w:p w14:paraId="0A709D96" w14:textId="4B6F2B8E" w:rsidR="00DF2BB6" w:rsidRPr="00C70209" w:rsidRDefault="001A475D" w:rsidP="003131E2">
            <w:pPr>
              <w:pStyle w:val="Tabletext-subanalysis"/>
            </w:pPr>
            <w:r w:rsidRPr="001A475D">
              <w:rPr>
                <w:i/>
              </w:rPr>
              <w:t>P = </w:t>
            </w:r>
            <w:r w:rsidR="00DF2BB6" w:rsidRPr="00C70209">
              <w:t>NR</w:t>
            </w:r>
          </w:p>
        </w:tc>
      </w:tr>
      <w:tr w:rsidR="00DF2BB6" w:rsidRPr="00C70209" w14:paraId="7324370E" w14:textId="77777777" w:rsidTr="003131E2">
        <w:trPr>
          <w:cantSplit/>
        </w:trPr>
        <w:tc>
          <w:tcPr>
            <w:tcW w:w="388" w:type="pct"/>
            <w:vMerge/>
            <w:shd w:val="clear" w:color="auto" w:fill="auto"/>
          </w:tcPr>
          <w:p w14:paraId="2A8E07A9" w14:textId="77777777" w:rsidR="00DF2BB6" w:rsidRPr="00C70209" w:rsidRDefault="00DF2BB6" w:rsidP="003131E2">
            <w:pPr>
              <w:pStyle w:val="Tabletext-evidencematrix"/>
              <w:rPr>
                <w:highlight w:val="yellow"/>
              </w:rPr>
            </w:pPr>
          </w:p>
        </w:tc>
        <w:tc>
          <w:tcPr>
            <w:tcW w:w="490" w:type="pct"/>
            <w:vMerge/>
            <w:shd w:val="clear" w:color="auto" w:fill="auto"/>
          </w:tcPr>
          <w:p w14:paraId="25C8B64A" w14:textId="77777777" w:rsidR="00DF2BB6" w:rsidRPr="00C70209" w:rsidRDefault="00DF2BB6" w:rsidP="003131E2">
            <w:pPr>
              <w:pStyle w:val="Tabletext-evidencematrix"/>
            </w:pPr>
          </w:p>
        </w:tc>
        <w:tc>
          <w:tcPr>
            <w:tcW w:w="490" w:type="pct"/>
            <w:vMerge/>
            <w:shd w:val="clear" w:color="auto" w:fill="auto"/>
          </w:tcPr>
          <w:p w14:paraId="2005EAD5" w14:textId="77777777" w:rsidR="00DF2BB6" w:rsidRPr="00C70209" w:rsidRDefault="00DF2BB6" w:rsidP="003131E2">
            <w:pPr>
              <w:pStyle w:val="Tabletext-evidencematrix"/>
            </w:pPr>
          </w:p>
        </w:tc>
        <w:tc>
          <w:tcPr>
            <w:tcW w:w="490" w:type="pct"/>
            <w:vMerge/>
            <w:shd w:val="clear" w:color="auto" w:fill="auto"/>
          </w:tcPr>
          <w:p w14:paraId="1E0EBED4" w14:textId="77777777" w:rsidR="00DF2BB6" w:rsidRPr="00C70209" w:rsidRDefault="00DF2BB6" w:rsidP="003131E2">
            <w:pPr>
              <w:pStyle w:val="Tabletext-evidencematrix"/>
            </w:pPr>
          </w:p>
        </w:tc>
        <w:tc>
          <w:tcPr>
            <w:tcW w:w="490" w:type="pct"/>
            <w:vMerge/>
            <w:shd w:val="clear" w:color="auto" w:fill="auto"/>
          </w:tcPr>
          <w:p w14:paraId="36BB8F80" w14:textId="77777777" w:rsidR="00DF2BB6" w:rsidRPr="00C70209" w:rsidRDefault="00DF2BB6" w:rsidP="003131E2">
            <w:pPr>
              <w:pStyle w:val="Tabletext-evidencematrix"/>
            </w:pPr>
          </w:p>
        </w:tc>
        <w:tc>
          <w:tcPr>
            <w:tcW w:w="491" w:type="pct"/>
            <w:shd w:val="clear" w:color="auto" w:fill="auto"/>
          </w:tcPr>
          <w:p w14:paraId="547CFC16" w14:textId="77777777" w:rsidR="00DF2BB6" w:rsidRPr="00C70209" w:rsidRDefault="00DF2BB6" w:rsidP="003131E2">
            <w:pPr>
              <w:pStyle w:val="Tabletext-subanalysis"/>
              <w:jc w:val="right"/>
            </w:pPr>
            <w:r w:rsidRPr="00C70209">
              <w:t>Injuries</w:t>
            </w:r>
          </w:p>
        </w:tc>
        <w:tc>
          <w:tcPr>
            <w:tcW w:w="517" w:type="pct"/>
            <w:tcBorders>
              <w:bottom w:val="single" w:sz="4" w:space="0" w:color="000000"/>
            </w:tcBorders>
            <w:shd w:val="clear" w:color="auto" w:fill="auto"/>
          </w:tcPr>
          <w:p w14:paraId="59DFC8FC" w14:textId="77777777" w:rsidR="00DF2BB6" w:rsidRPr="00C70209" w:rsidRDefault="00DF2BB6" w:rsidP="003131E2">
            <w:pPr>
              <w:pStyle w:val="Tabletext-subanalysis"/>
            </w:pPr>
            <w:r w:rsidRPr="00C70209">
              <w:t>1/8128</w:t>
            </w:r>
          </w:p>
          <w:p w14:paraId="792E4216" w14:textId="77777777" w:rsidR="00DF2BB6" w:rsidRPr="00C70209" w:rsidRDefault="00DF2BB6" w:rsidP="003131E2">
            <w:pPr>
              <w:pStyle w:val="Tabletext-subanalysis"/>
            </w:pPr>
            <w:r w:rsidRPr="00C70209">
              <w:t>0.11</w:t>
            </w:r>
          </w:p>
        </w:tc>
        <w:tc>
          <w:tcPr>
            <w:tcW w:w="517" w:type="pct"/>
            <w:tcBorders>
              <w:bottom w:val="single" w:sz="4" w:space="0" w:color="000000"/>
            </w:tcBorders>
            <w:shd w:val="clear" w:color="auto" w:fill="auto"/>
          </w:tcPr>
          <w:p w14:paraId="7EAA3E53" w14:textId="77777777" w:rsidR="00DF2BB6" w:rsidRPr="00C70209" w:rsidRDefault="00DF2BB6" w:rsidP="003131E2">
            <w:pPr>
              <w:pStyle w:val="Tabletext-subanalysis"/>
            </w:pPr>
            <w:r w:rsidRPr="00C70209">
              <w:t>5/8411</w:t>
            </w:r>
          </w:p>
          <w:p w14:paraId="6425EB90" w14:textId="77777777" w:rsidR="00DF2BB6" w:rsidRPr="00C70209" w:rsidRDefault="00DF2BB6" w:rsidP="003131E2">
            <w:pPr>
              <w:pStyle w:val="Tabletext-subanalysis"/>
            </w:pPr>
            <w:r w:rsidRPr="00C70209">
              <w:t>0.51</w:t>
            </w:r>
          </w:p>
        </w:tc>
        <w:tc>
          <w:tcPr>
            <w:tcW w:w="517" w:type="pct"/>
            <w:tcBorders>
              <w:bottom w:val="single" w:sz="4" w:space="0" w:color="000000"/>
            </w:tcBorders>
            <w:shd w:val="clear" w:color="auto" w:fill="FFFFFF" w:themeFill="background1"/>
          </w:tcPr>
          <w:p w14:paraId="1DCAE56E" w14:textId="77777777" w:rsidR="00DF2BB6" w:rsidRPr="00C70209" w:rsidRDefault="00DF2BB6" w:rsidP="003131E2">
            <w:pPr>
              <w:pStyle w:val="Tabletext-subanalysis"/>
            </w:pPr>
            <w:r w:rsidRPr="00C70209">
              <w:t>HR 0.22 [0.02, 1.76]</w:t>
            </w:r>
          </w:p>
        </w:tc>
        <w:tc>
          <w:tcPr>
            <w:tcW w:w="610" w:type="pct"/>
            <w:tcBorders>
              <w:bottom w:val="single" w:sz="4" w:space="0" w:color="000000"/>
            </w:tcBorders>
            <w:shd w:val="clear" w:color="auto" w:fill="FFFFFF" w:themeFill="background1"/>
          </w:tcPr>
          <w:p w14:paraId="0BD078F1" w14:textId="77777777" w:rsidR="00DF2BB6" w:rsidRPr="00C70209" w:rsidRDefault="00DF2BB6" w:rsidP="003131E2">
            <w:pPr>
              <w:pStyle w:val="Tabletext-subanalysis"/>
              <w:rPr>
                <w:rStyle w:val="Emphasis"/>
              </w:rPr>
            </w:pPr>
            <w:r w:rsidRPr="00C70209">
              <w:rPr>
                <w:rStyle w:val="Emphasis"/>
              </w:rPr>
              <w:t>No significant difference</w:t>
            </w:r>
          </w:p>
          <w:p w14:paraId="57BC7012" w14:textId="6AF4F5CF" w:rsidR="00DF2BB6" w:rsidRPr="00C70209" w:rsidRDefault="001A475D" w:rsidP="003131E2">
            <w:pPr>
              <w:pStyle w:val="Tabletext-subanalysis"/>
            </w:pPr>
            <w:r w:rsidRPr="001A475D">
              <w:rPr>
                <w:i/>
              </w:rPr>
              <w:t>P = </w:t>
            </w:r>
            <w:r w:rsidR="00DF2BB6" w:rsidRPr="00C70209">
              <w:t>NR</w:t>
            </w:r>
          </w:p>
        </w:tc>
      </w:tr>
      <w:tr w:rsidR="00DF2BB6" w:rsidRPr="00C70209" w14:paraId="3A0360E0" w14:textId="77777777" w:rsidTr="003131E2">
        <w:trPr>
          <w:cantSplit/>
        </w:trPr>
        <w:tc>
          <w:tcPr>
            <w:tcW w:w="388" w:type="pct"/>
            <w:vMerge/>
            <w:shd w:val="clear" w:color="auto" w:fill="auto"/>
          </w:tcPr>
          <w:p w14:paraId="4F611017" w14:textId="77777777" w:rsidR="00DF2BB6" w:rsidRPr="00C70209" w:rsidRDefault="00DF2BB6" w:rsidP="003131E2">
            <w:pPr>
              <w:pStyle w:val="Tabletext-evidencematrix"/>
              <w:rPr>
                <w:highlight w:val="yellow"/>
              </w:rPr>
            </w:pPr>
          </w:p>
        </w:tc>
        <w:tc>
          <w:tcPr>
            <w:tcW w:w="490" w:type="pct"/>
            <w:vMerge/>
            <w:shd w:val="clear" w:color="auto" w:fill="auto"/>
          </w:tcPr>
          <w:p w14:paraId="59B333DF" w14:textId="77777777" w:rsidR="00DF2BB6" w:rsidRPr="00C70209" w:rsidRDefault="00DF2BB6" w:rsidP="003131E2">
            <w:pPr>
              <w:pStyle w:val="Tabletext-evidencematrix"/>
            </w:pPr>
          </w:p>
        </w:tc>
        <w:tc>
          <w:tcPr>
            <w:tcW w:w="490" w:type="pct"/>
            <w:vMerge/>
            <w:shd w:val="clear" w:color="auto" w:fill="auto"/>
          </w:tcPr>
          <w:p w14:paraId="4AD9D2F8" w14:textId="77777777" w:rsidR="00DF2BB6" w:rsidRPr="00C70209" w:rsidRDefault="00DF2BB6" w:rsidP="003131E2">
            <w:pPr>
              <w:pStyle w:val="Tabletext-evidencematrix"/>
            </w:pPr>
          </w:p>
        </w:tc>
        <w:tc>
          <w:tcPr>
            <w:tcW w:w="490" w:type="pct"/>
            <w:vMerge/>
            <w:shd w:val="clear" w:color="auto" w:fill="auto"/>
          </w:tcPr>
          <w:p w14:paraId="217F4F95" w14:textId="77777777" w:rsidR="00DF2BB6" w:rsidRPr="00C70209" w:rsidRDefault="00DF2BB6" w:rsidP="003131E2">
            <w:pPr>
              <w:pStyle w:val="Tabletext-evidencematrix"/>
            </w:pPr>
          </w:p>
        </w:tc>
        <w:tc>
          <w:tcPr>
            <w:tcW w:w="490" w:type="pct"/>
            <w:vMerge/>
            <w:shd w:val="clear" w:color="auto" w:fill="auto"/>
          </w:tcPr>
          <w:p w14:paraId="2C1CD8A7" w14:textId="77777777" w:rsidR="00DF2BB6" w:rsidRPr="00C70209" w:rsidRDefault="00DF2BB6" w:rsidP="003131E2">
            <w:pPr>
              <w:pStyle w:val="Tabletext-evidencematrix"/>
            </w:pPr>
          </w:p>
        </w:tc>
        <w:tc>
          <w:tcPr>
            <w:tcW w:w="491" w:type="pct"/>
            <w:shd w:val="clear" w:color="auto" w:fill="auto"/>
          </w:tcPr>
          <w:p w14:paraId="69B04A1E" w14:textId="77777777" w:rsidR="00DF2BB6" w:rsidRPr="00C70209" w:rsidRDefault="00DF2BB6" w:rsidP="003131E2">
            <w:pPr>
              <w:pStyle w:val="Tabletext-subanalysis"/>
              <w:jc w:val="right"/>
            </w:pPr>
            <w:r w:rsidRPr="00C70209">
              <w:t>Other infections</w:t>
            </w:r>
          </w:p>
          <w:p w14:paraId="2B185DBB" w14:textId="77777777" w:rsidR="00DF2BB6" w:rsidRPr="00C70209" w:rsidRDefault="00DF2BB6" w:rsidP="003131E2">
            <w:pPr>
              <w:pStyle w:val="Tabletext-subanalysis"/>
              <w:jc w:val="right"/>
            </w:pPr>
            <w:r w:rsidRPr="00C70209">
              <w:t>*sepsis, hepatitis, meningitis, GI infections</w:t>
            </w:r>
          </w:p>
        </w:tc>
        <w:tc>
          <w:tcPr>
            <w:tcW w:w="517" w:type="pct"/>
            <w:tcBorders>
              <w:bottom w:val="single" w:sz="4" w:space="0" w:color="000000"/>
            </w:tcBorders>
            <w:shd w:val="clear" w:color="auto" w:fill="auto"/>
          </w:tcPr>
          <w:p w14:paraId="60D099EF" w14:textId="77777777" w:rsidR="00DF2BB6" w:rsidRPr="00C70209" w:rsidRDefault="00DF2BB6" w:rsidP="003131E2">
            <w:pPr>
              <w:pStyle w:val="Tabletext-subanalysis"/>
            </w:pPr>
            <w:r w:rsidRPr="00C70209">
              <w:t>10/8128</w:t>
            </w:r>
          </w:p>
          <w:p w14:paraId="3DAE5F35" w14:textId="77777777" w:rsidR="00DF2BB6" w:rsidRPr="00C70209" w:rsidRDefault="00DF2BB6" w:rsidP="003131E2">
            <w:pPr>
              <w:pStyle w:val="Tabletext-subanalysis"/>
            </w:pPr>
            <w:r w:rsidRPr="00C70209">
              <w:t>1.11</w:t>
            </w:r>
          </w:p>
        </w:tc>
        <w:tc>
          <w:tcPr>
            <w:tcW w:w="517" w:type="pct"/>
            <w:tcBorders>
              <w:bottom w:val="single" w:sz="4" w:space="0" w:color="000000"/>
            </w:tcBorders>
            <w:shd w:val="clear" w:color="auto" w:fill="auto"/>
          </w:tcPr>
          <w:p w14:paraId="658757FB" w14:textId="77777777" w:rsidR="00DF2BB6" w:rsidRPr="00C70209" w:rsidRDefault="00DF2BB6" w:rsidP="003131E2">
            <w:pPr>
              <w:pStyle w:val="Tabletext-subanalysis"/>
            </w:pPr>
            <w:r w:rsidRPr="00C70209">
              <w:t>3/8411</w:t>
            </w:r>
          </w:p>
          <w:p w14:paraId="14472F53" w14:textId="77777777" w:rsidR="00DF2BB6" w:rsidRPr="00C70209" w:rsidRDefault="00DF2BB6" w:rsidP="003131E2">
            <w:pPr>
              <w:pStyle w:val="Tabletext-subanalysis"/>
            </w:pPr>
            <w:r w:rsidRPr="00C70209">
              <w:t>0.31</w:t>
            </w:r>
          </w:p>
        </w:tc>
        <w:tc>
          <w:tcPr>
            <w:tcW w:w="517" w:type="pct"/>
            <w:tcBorders>
              <w:bottom w:val="single" w:sz="4" w:space="0" w:color="000000"/>
            </w:tcBorders>
            <w:shd w:val="clear" w:color="auto" w:fill="FFFFFF" w:themeFill="background1"/>
          </w:tcPr>
          <w:p w14:paraId="09EF2F4A" w14:textId="77777777" w:rsidR="00DF2BB6" w:rsidRPr="00C70209" w:rsidRDefault="00DF2BB6" w:rsidP="003131E2">
            <w:pPr>
              <w:pStyle w:val="Tabletext-subanalysis"/>
            </w:pPr>
            <w:r w:rsidRPr="00C70209">
              <w:t>HR 3.58 [1.05, 13.52]</w:t>
            </w:r>
          </w:p>
        </w:tc>
        <w:tc>
          <w:tcPr>
            <w:tcW w:w="610" w:type="pct"/>
            <w:tcBorders>
              <w:bottom w:val="single" w:sz="4" w:space="0" w:color="000000"/>
            </w:tcBorders>
            <w:shd w:val="clear" w:color="auto" w:fill="D9D9D9" w:themeFill="background1" w:themeFillShade="D9"/>
          </w:tcPr>
          <w:p w14:paraId="37F5DCD6" w14:textId="77777777" w:rsidR="00DF2BB6" w:rsidRPr="00C70209" w:rsidRDefault="00DF2BB6" w:rsidP="003131E2">
            <w:pPr>
              <w:pStyle w:val="Tabletext-subanalysis"/>
              <w:rPr>
                <w:rStyle w:val="Emphasis"/>
              </w:rPr>
            </w:pPr>
            <w:r w:rsidRPr="00C70209">
              <w:rPr>
                <w:rStyle w:val="Emphasis"/>
              </w:rPr>
              <w:t>Favours placebo</w:t>
            </w:r>
          </w:p>
          <w:p w14:paraId="6E25C4FF" w14:textId="1E198808" w:rsidR="00DF2BB6" w:rsidRPr="00C70209" w:rsidRDefault="001A475D" w:rsidP="003131E2">
            <w:pPr>
              <w:pStyle w:val="Tabletext-subanalysis"/>
              <w:rPr>
                <w:i/>
              </w:rPr>
            </w:pPr>
            <w:r w:rsidRPr="001A475D">
              <w:rPr>
                <w:i/>
              </w:rPr>
              <w:t>P = </w:t>
            </w:r>
            <w:r w:rsidR="00DF2BB6" w:rsidRPr="00C70209">
              <w:t>NR</w:t>
            </w:r>
          </w:p>
        </w:tc>
      </w:tr>
      <w:tr w:rsidR="00DF2BB6" w:rsidRPr="00C70209" w14:paraId="304FBB0A" w14:textId="77777777" w:rsidTr="003131E2">
        <w:trPr>
          <w:cantSplit/>
        </w:trPr>
        <w:tc>
          <w:tcPr>
            <w:tcW w:w="388" w:type="pct"/>
            <w:vMerge/>
            <w:shd w:val="clear" w:color="auto" w:fill="auto"/>
          </w:tcPr>
          <w:p w14:paraId="2EA83D21" w14:textId="77777777" w:rsidR="00DF2BB6" w:rsidRPr="00C70209" w:rsidRDefault="00DF2BB6" w:rsidP="003131E2">
            <w:pPr>
              <w:pStyle w:val="Tabletext-evidencematrix"/>
              <w:rPr>
                <w:highlight w:val="yellow"/>
              </w:rPr>
            </w:pPr>
          </w:p>
        </w:tc>
        <w:tc>
          <w:tcPr>
            <w:tcW w:w="490" w:type="pct"/>
            <w:vMerge/>
            <w:shd w:val="clear" w:color="auto" w:fill="auto"/>
          </w:tcPr>
          <w:p w14:paraId="073DE6F8" w14:textId="77777777" w:rsidR="00DF2BB6" w:rsidRPr="00C70209" w:rsidRDefault="00DF2BB6" w:rsidP="003131E2">
            <w:pPr>
              <w:pStyle w:val="Tabletext-evidencematrix"/>
            </w:pPr>
          </w:p>
        </w:tc>
        <w:tc>
          <w:tcPr>
            <w:tcW w:w="490" w:type="pct"/>
            <w:vMerge/>
            <w:shd w:val="clear" w:color="auto" w:fill="auto"/>
          </w:tcPr>
          <w:p w14:paraId="6CD2729C" w14:textId="77777777" w:rsidR="00DF2BB6" w:rsidRPr="00C70209" w:rsidRDefault="00DF2BB6" w:rsidP="003131E2">
            <w:pPr>
              <w:pStyle w:val="Tabletext-evidencematrix"/>
            </w:pPr>
          </w:p>
        </w:tc>
        <w:tc>
          <w:tcPr>
            <w:tcW w:w="490" w:type="pct"/>
            <w:vMerge/>
            <w:shd w:val="clear" w:color="auto" w:fill="auto"/>
          </w:tcPr>
          <w:p w14:paraId="6083C58D" w14:textId="77777777" w:rsidR="00DF2BB6" w:rsidRPr="00C70209" w:rsidRDefault="00DF2BB6" w:rsidP="003131E2">
            <w:pPr>
              <w:pStyle w:val="Tabletext-evidencematrix"/>
            </w:pPr>
          </w:p>
        </w:tc>
        <w:tc>
          <w:tcPr>
            <w:tcW w:w="490" w:type="pct"/>
            <w:vMerge/>
            <w:shd w:val="clear" w:color="auto" w:fill="auto"/>
          </w:tcPr>
          <w:p w14:paraId="3A3EAE3B" w14:textId="77777777" w:rsidR="00DF2BB6" w:rsidRPr="00C70209" w:rsidRDefault="00DF2BB6" w:rsidP="003131E2">
            <w:pPr>
              <w:pStyle w:val="Tabletext-evidencematrix"/>
            </w:pPr>
          </w:p>
        </w:tc>
        <w:tc>
          <w:tcPr>
            <w:tcW w:w="491" w:type="pct"/>
            <w:shd w:val="clear" w:color="auto" w:fill="auto"/>
          </w:tcPr>
          <w:p w14:paraId="11AED884" w14:textId="77F45792" w:rsidR="00DF2BB6" w:rsidRPr="00C70209" w:rsidRDefault="00DF2BB6" w:rsidP="003131E2">
            <w:pPr>
              <w:pStyle w:val="Tabletext-subanalysis"/>
              <w:jc w:val="right"/>
            </w:pPr>
            <w:r w:rsidRPr="00C70209">
              <w:t>Other</w:t>
            </w:r>
          </w:p>
          <w:p w14:paraId="7BB4F393" w14:textId="627691A4" w:rsidR="00DF2BB6" w:rsidRPr="00C70209" w:rsidRDefault="00DF2BB6" w:rsidP="003131E2">
            <w:pPr>
              <w:pStyle w:val="Tabletext-subanalysis"/>
              <w:jc w:val="right"/>
            </w:pPr>
            <w:r w:rsidRPr="00C70209">
              <w:t xml:space="preserve">*premature birth, </w:t>
            </w:r>
            <w:r w:rsidR="00C70209">
              <w:t>congenital heart defects, rabie</w:t>
            </w:r>
            <w:r w:rsidRPr="00C70209">
              <w:t xml:space="preserve">s, </w:t>
            </w:r>
            <w:r w:rsidR="00F1702E" w:rsidRPr="00C70209">
              <w:t>retinoblastoma, other</w:t>
            </w:r>
            <w:r w:rsidRPr="00C70209">
              <w:t xml:space="preserve"> miscellaneous)</w:t>
            </w:r>
          </w:p>
        </w:tc>
        <w:tc>
          <w:tcPr>
            <w:tcW w:w="517" w:type="pct"/>
            <w:tcBorders>
              <w:bottom w:val="single" w:sz="4" w:space="0" w:color="000000"/>
            </w:tcBorders>
            <w:shd w:val="clear" w:color="auto" w:fill="auto"/>
          </w:tcPr>
          <w:p w14:paraId="67F1545F" w14:textId="77777777" w:rsidR="00DF2BB6" w:rsidRPr="00C70209" w:rsidRDefault="00DF2BB6" w:rsidP="003131E2">
            <w:pPr>
              <w:pStyle w:val="Tabletext-subanalysis"/>
            </w:pPr>
            <w:r w:rsidRPr="00C70209">
              <w:t>5/8128</w:t>
            </w:r>
          </w:p>
          <w:p w14:paraId="303EB806" w14:textId="77777777" w:rsidR="00DF2BB6" w:rsidRPr="00C70209" w:rsidRDefault="00DF2BB6" w:rsidP="003131E2">
            <w:pPr>
              <w:pStyle w:val="Tabletext-subanalysis"/>
            </w:pPr>
            <w:r w:rsidRPr="00C70209">
              <w:t>0.44</w:t>
            </w:r>
          </w:p>
        </w:tc>
        <w:tc>
          <w:tcPr>
            <w:tcW w:w="517" w:type="pct"/>
            <w:tcBorders>
              <w:bottom w:val="single" w:sz="4" w:space="0" w:color="000000"/>
            </w:tcBorders>
            <w:shd w:val="clear" w:color="auto" w:fill="auto"/>
          </w:tcPr>
          <w:p w14:paraId="71268D27" w14:textId="77777777" w:rsidR="00DF2BB6" w:rsidRPr="00C70209" w:rsidRDefault="00DF2BB6" w:rsidP="003131E2">
            <w:pPr>
              <w:pStyle w:val="Tabletext-subanalysis"/>
            </w:pPr>
            <w:r w:rsidRPr="00C70209">
              <w:t>0/8411</w:t>
            </w:r>
          </w:p>
        </w:tc>
        <w:tc>
          <w:tcPr>
            <w:tcW w:w="517" w:type="pct"/>
            <w:tcBorders>
              <w:bottom w:val="single" w:sz="4" w:space="0" w:color="000000"/>
            </w:tcBorders>
            <w:shd w:val="clear" w:color="auto" w:fill="FFFFFF" w:themeFill="background1"/>
          </w:tcPr>
          <w:p w14:paraId="6F01FC3D" w14:textId="77777777" w:rsidR="00DF2BB6" w:rsidRPr="00C70209" w:rsidRDefault="00DF2BB6" w:rsidP="003131E2">
            <w:pPr>
              <w:pStyle w:val="Tabletext-subanalysis"/>
            </w:pPr>
            <w:r w:rsidRPr="00C70209">
              <w:t>Not estimable</w:t>
            </w:r>
          </w:p>
        </w:tc>
        <w:tc>
          <w:tcPr>
            <w:tcW w:w="610" w:type="pct"/>
            <w:tcBorders>
              <w:bottom w:val="single" w:sz="4" w:space="0" w:color="000000"/>
            </w:tcBorders>
            <w:shd w:val="clear" w:color="auto" w:fill="FFFFFF" w:themeFill="background1"/>
          </w:tcPr>
          <w:p w14:paraId="3A369FBB" w14:textId="77777777" w:rsidR="00DF2BB6" w:rsidRPr="00C70209" w:rsidRDefault="00DF2BB6" w:rsidP="003131E2">
            <w:pPr>
              <w:pStyle w:val="Tabletext-subanalysis"/>
            </w:pPr>
            <w:r w:rsidRPr="00C70209">
              <w:t>No significant difference</w:t>
            </w:r>
          </w:p>
          <w:p w14:paraId="5C9A8E3E" w14:textId="777A00D3" w:rsidR="00DF2BB6" w:rsidRPr="00C70209" w:rsidRDefault="001A475D" w:rsidP="003131E2">
            <w:pPr>
              <w:pStyle w:val="Tabletext-subanalysis"/>
              <w:rPr>
                <w:i/>
              </w:rPr>
            </w:pPr>
            <w:r w:rsidRPr="001A475D">
              <w:rPr>
                <w:i/>
              </w:rPr>
              <w:t>P = </w:t>
            </w:r>
            <w:r w:rsidR="00DF2BB6" w:rsidRPr="00C70209">
              <w:t>NR</w:t>
            </w:r>
          </w:p>
        </w:tc>
      </w:tr>
      <w:tr w:rsidR="00DF2BB6" w:rsidRPr="00C70209" w14:paraId="6E12D029" w14:textId="77777777" w:rsidTr="003131E2">
        <w:trPr>
          <w:cantSplit/>
        </w:trPr>
        <w:tc>
          <w:tcPr>
            <w:tcW w:w="388" w:type="pct"/>
            <w:vMerge/>
            <w:shd w:val="clear" w:color="auto" w:fill="auto"/>
          </w:tcPr>
          <w:p w14:paraId="7DC7324A" w14:textId="77777777" w:rsidR="00DF2BB6" w:rsidRPr="00C70209" w:rsidRDefault="00DF2BB6" w:rsidP="003131E2">
            <w:pPr>
              <w:pStyle w:val="Tabletext-evidencematrix"/>
              <w:rPr>
                <w:highlight w:val="yellow"/>
              </w:rPr>
            </w:pPr>
          </w:p>
        </w:tc>
        <w:tc>
          <w:tcPr>
            <w:tcW w:w="490" w:type="pct"/>
            <w:vMerge/>
            <w:tcBorders>
              <w:bottom w:val="single" w:sz="4" w:space="0" w:color="000000"/>
            </w:tcBorders>
            <w:shd w:val="clear" w:color="auto" w:fill="auto"/>
          </w:tcPr>
          <w:p w14:paraId="5DE141E8" w14:textId="77777777" w:rsidR="00DF2BB6" w:rsidRPr="00C70209" w:rsidRDefault="00DF2BB6" w:rsidP="003131E2">
            <w:pPr>
              <w:pStyle w:val="Tabletext-evidencematrix"/>
            </w:pPr>
          </w:p>
        </w:tc>
        <w:tc>
          <w:tcPr>
            <w:tcW w:w="490" w:type="pct"/>
            <w:vMerge/>
            <w:shd w:val="clear" w:color="auto" w:fill="auto"/>
          </w:tcPr>
          <w:p w14:paraId="25AA5965" w14:textId="77777777" w:rsidR="00DF2BB6" w:rsidRPr="00C70209" w:rsidRDefault="00DF2BB6" w:rsidP="003131E2">
            <w:pPr>
              <w:pStyle w:val="Tabletext-evidencematrix"/>
            </w:pPr>
          </w:p>
        </w:tc>
        <w:tc>
          <w:tcPr>
            <w:tcW w:w="490" w:type="pct"/>
            <w:vMerge/>
            <w:shd w:val="clear" w:color="auto" w:fill="auto"/>
          </w:tcPr>
          <w:p w14:paraId="133431B0" w14:textId="77777777" w:rsidR="00DF2BB6" w:rsidRPr="00C70209" w:rsidRDefault="00DF2BB6" w:rsidP="003131E2">
            <w:pPr>
              <w:pStyle w:val="Tabletext-evidencematrix"/>
            </w:pPr>
          </w:p>
        </w:tc>
        <w:tc>
          <w:tcPr>
            <w:tcW w:w="490" w:type="pct"/>
            <w:vMerge/>
            <w:shd w:val="clear" w:color="auto" w:fill="auto"/>
          </w:tcPr>
          <w:p w14:paraId="5462F70A" w14:textId="77777777" w:rsidR="00DF2BB6" w:rsidRPr="00C70209" w:rsidRDefault="00DF2BB6" w:rsidP="003131E2">
            <w:pPr>
              <w:pStyle w:val="Tabletext-evidencematrix"/>
            </w:pPr>
          </w:p>
        </w:tc>
        <w:tc>
          <w:tcPr>
            <w:tcW w:w="491" w:type="pct"/>
            <w:shd w:val="clear" w:color="auto" w:fill="auto"/>
          </w:tcPr>
          <w:p w14:paraId="73AC2D1F" w14:textId="77777777" w:rsidR="00DF2BB6" w:rsidRPr="00C70209" w:rsidRDefault="00DF2BB6" w:rsidP="003131E2">
            <w:pPr>
              <w:pStyle w:val="Tabletext-subanalysis"/>
              <w:jc w:val="right"/>
            </w:pPr>
            <w:r w:rsidRPr="00C70209">
              <w:t>Uncertain/missing</w:t>
            </w:r>
          </w:p>
        </w:tc>
        <w:tc>
          <w:tcPr>
            <w:tcW w:w="517" w:type="pct"/>
            <w:tcBorders>
              <w:bottom w:val="single" w:sz="4" w:space="0" w:color="000000"/>
            </w:tcBorders>
            <w:shd w:val="clear" w:color="auto" w:fill="auto"/>
          </w:tcPr>
          <w:p w14:paraId="2F4BED15" w14:textId="77777777" w:rsidR="00DF2BB6" w:rsidRPr="00C70209" w:rsidRDefault="00DF2BB6" w:rsidP="003131E2">
            <w:pPr>
              <w:pStyle w:val="Tabletext-subanalysis"/>
            </w:pPr>
            <w:r w:rsidRPr="00C70209">
              <w:t>21/8128</w:t>
            </w:r>
          </w:p>
          <w:p w14:paraId="0ED30AFC" w14:textId="77777777" w:rsidR="00DF2BB6" w:rsidRPr="00C70209" w:rsidRDefault="00DF2BB6" w:rsidP="003131E2">
            <w:pPr>
              <w:pStyle w:val="Tabletext-subanalysis"/>
            </w:pPr>
            <w:r w:rsidRPr="00C70209">
              <w:t>2.28</w:t>
            </w:r>
          </w:p>
        </w:tc>
        <w:tc>
          <w:tcPr>
            <w:tcW w:w="517" w:type="pct"/>
            <w:tcBorders>
              <w:bottom w:val="single" w:sz="4" w:space="0" w:color="000000"/>
            </w:tcBorders>
            <w:shd w:val="clear" w:color="auto" w:fill="auto"/>
          </w:tcPr>
          <w:p w14:paraId="51591C8B" w14:textId="77777777" w:rsidR="00DF2BB6" w:rsidRPr="00C70209" w:rsidRDefault="00DF2BB6" w:rsidP="003131E2">
            <w:pPr>
              <w:pStyle w:val="Tabletext-subanalysis"/>
            </w:pPr>
            <w:r w:rsidRPr="00C70209">
              <w:t>26/8411</w:t>
            </w:r>
          </w:p>
          <w:p w14:paraId="62A8E6C5" w14:textId="77777777" w:rsidR="00DF2BB6" w:rsidRPr="00C70209" w:rsidRDefault="00DF2BB6" w:rsidP="003131E2">
            <w:pPr>
              <w:pStyle w:val="Tabletext-subanalysis"/>
            </w:pPr>
            <w:r w:rsidRPr="00C70209">
              <w:t>2.66</w:t>
            </w:r>
          </w:p>
        </w:tc>
        <w:tc>
          <w:tcPr>
            <w:tcW w:w="517" w:type="pct"/>
            <w:tcBorders>
              <w:bottom w:val="single" w:sz="4" w:space="0" w:color="000000"/>
            </w:tcBorders>
            <w:shd w:val="clear" w:color="auto" w:fill="FFFFFF" w:themeFill="background1"/>
          </w:tcPr>
          <w:p w14:paraId="04AA1173" w14:textId="77777777" w:rsidR="00DF2BB6" w:rsidRPr="00C70209" w:rsidRDefault="00DF2BB6" w:rsidP="003131E2">
            <w:pPr>
              <w:pStyle w:val="Tabletext-subanalysis"/>
            </w:pPr>
            <w:r w:rsidRPr="00C70209">
              <w:t>HR 0.86</w:t>
            </w:r>
          </w:p>
        </w:tc>
        <w:tc>
          <w:tcPr>
            <w:tcW w:w="610" w:type="pct"/>
            <w:tcBorders>
              <w:bottom w:val="single" w:sz="4" w:space="0" w:color="000000"/>
            </w:tcBorders>
            <w:shd w:val="clear" w:color="auto" w:fill="FFFFFF" w:themeFill="background1"/>
          </w:tcPr>
          <w:p w14:paraId="0B6C2240" w14:textId="77777777" w:rsidR="00DF2BB6" w:rsidRPr="00C70209" w:rsidRDefault="00DF2BB6" w:rsidP="003131E2">
            <w:pPr>
              <w:pStyle w:val="Tabletext-subanalysis"/>
            </w:pPr>
            <w:r w:rsidRPr="00C70209">
              <w:t>No significant difference</w:t>
            </w:r>
          </w:p>
          <w:p w14:paraId="4E6AB0F0" w14:textId="794538E0" w:rsidR="00DF2BB6" w:rsidRPr="00C70209" w:rsidRDefault="001A475D" w:rsidP="003131E2">
            <w:pPr>
              <w:pStyle w:val="Tabletext-subanalysis"/>
            </w:pPr>
            <w:r w:rsidRPr="001A475D">
              <w:rPr>
                <w:i/>
              </w:rPr>
              <w:t>P = </w:t>
            </w:r>
            <w:r w:rsidR="00DF2BB6" w:rsidRPr="00C70209">
              <w:t>NR</w:t>
            </w:r>
          </w:p>
        </w:tc>
      </w:tr>
      <w:tr w:rsidR="00DF2BB6" w:rsidRPr="00C70209" w14:paraId="1886E95A" w14:textId="77777777" w:rsidTr="003131E2">
        <w:trPr>
          <w:cantSplit/>
        </w:trPr>
        <w:tc>
          <w:tcPr>
            <w:tcW w:w="388" w:type="pct"/>
            <w:vMerge w:val="restart"/>
            <w:shd w:val="clear" w:color="auto" w:fill="auto"/>
          </w:tcPr>
          <w:p w14:paraId="62C8A117" w14:textId="4EEF05C1" w:rsidR="00DF2BB6" w:rsidRPr="00C70209" w:rsidRDefault="00DF2BB6" w:rsidP="003131E2">
            <w:pPr>
              <w:pStyle w:val="Tabletext-evidencematrix"/>
            </w:pPr>
            <w:r w:rsidRPr="00C70209">
              <w:t>Sazawal 2006</w:t>
            </w:r>
            <w:r w:rsidRPr="00C70209">
              <w:rPr>
                <w:vertAlign w:val="superscript"/>
              </w:rPr>
              <w:t xml:space="preserve">e </w:t>
            </w:r>
            <w:r w:rsidRPr="00C70209">
              <w:fldChar w:fldCharType="begin">
                <w:fldData xml:space="preserve">PEVuZE5vdGU+PENpdGU+PEF1dGhvcj5TYXphd2FsPC9BdXRob3I+PFllYXI+MjAwNjwvWWVhcj48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</w:fldData>
              </w:fldChar>
            </w:r>
            <w:r w:rsidR="000E261C">
              <w:instrText xml:space="preserve"> ADDIN EN.CITE </w:instrText>
            </w:r>
            <w:r w:rsidR="000E261C">
              <w:fldChar w:fldCharType="begin">
                <w:fldData xml:space="preserve">PEVuZE5vdGU+PENpdGU+PEF1dGhvcj5TYXphd2FsPC9BdXRob3I+PFllYXI+MjAwNjwvWWVhcj48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97</w:t>
            </w:r>
            <w:r w:rsidRPr="00C70209">
              <w:fldChar w:fldCharType="end"/>
            </w:r>
          </w:p>
          <w:p w14:paraId="45D8D449" w14:textId="77777777" w:rsidR="00DF2BB6" w:rsidRPr="00C70209" w:rsidRDefault="00DF2BB6" w:rsidP="003131E2">
            <w:pPr>
              <w:pStyle w:val="Tabletext-evidencematrix"/>
            </w:pPr>
            <w:r w:rsidRPr="00C70209">
              <w:t>Level II</w:t>
            </w:r>
          </w:p>
          <w:p w14:paraId="2A54C1B3" w14:textId="77777777" w:rsidR="00DF2BB6" w:rsidRPr="00C70209" w:rsidRDefault="00DF2BB6" w:rsidP="003131E2">
            <w:pPr>
              <w:pStyle w:val="Tabletext-evidencematrix"/>
              <w:rPr>
                <w:i/>
              </w:rPr>
            </w:pPr>
            <w:r w:rsidRPr="00C70209">
              <w:rPr>
                <w:i/>
              </w:rPr>
              <w:t>Fair</w:t>
            </w:r>
          </w:p>
        </w:tc>
        <w:tc>
          <w:tcPr>
            <w:tcW w:w="490" w:type="pct"/>
            <w:vMerge w:val="restart"/>
            <w:shd w:val="clear" w:color="auto" w:fill="auto"/>
          </w:tcPr>
          <w:p w14:paraId="1097A6F4" w14:textId="77777777" w:rsidR="00DF2BB6" w:rsidRPr="00C70209" w:rsidRDefault="00DF2BB6" w:rsidP="003131E2">
            <w:pPr>
              <w:pStyle w:val="Tabletext-evidencematrix"/>
            </w:pPr>
            <w:r w:rsidRPr="00C70209">
              <w:t>N=15,956</w:t>
            </w:r>
            <w:r w:rsidRPr="00C70209">
              <w:rPr>
                <w:vertAlign w:val="superscript"/>
              </w:rPr>
              <w:t xml:space="preserve"> </w:t>
            </w:r>
          </w:p>
        </w:tc>
        <w:tc>
          <w:tcPr>
            <w:tcW w:w="490" w:type="pct"/>
            <w:vMerge w:val="restart"/>
            <w:shd w:val="clear" w:color="auto" w:fill="auto"/>
          </w:tcPr>
          <w:p w14:paraId="24EC9797" w14:textId="77777777" w:rsidR="00DF2BB6" w:rsidRPr="00C70209" w:rsidRDefault="00DF2BB6" w:rsidP="003131E2">
            <w:pPr>
              <w:pStyle w:val="Tabletext-evidencematrix"/>
            </w:pPr>
            <w:r w:rsidRPr="00C70209">
              <w:t>Children aged 1–35 months without severe malnutrition</w:t>
            </w:r>
          </w:p>
        </w:tc>
        <w:tc>
          <w:tcPr>
            <w:tcW w:w="490" w:type="pct"/>
            <w:vMerge w:val="restart"/>
            <w:shd w:val="clear" w:color="auto" w:fill="auto"/>
          </w:tcPr>
          <w:p w14:paraId="23803122" w14:textId="77777777" w:rsidR="00DF2BB6" w:rsidRPr="00C70209" w:rsidRDefault="00DF2BB6" w:rsidP="003131E2">
            <w:pPr>
              <w:pStyle w:val="Tabletext-evidencematrix"/>
            </w:pPr>
            <w:r w:rsidRPr="00C70209">
              <w:t>Island of Pemba, Tanzania</w:t>
            </w:r>
          </w:p>
          <w:p w14:paraId="07E99E73" w14:textId="77777777" w:rsidR="00DF2BB6" w:rsidRPr="00C70209" w:rsidRDefault="00DF2BB6" w:rsidP="003131E2">
            <w:pPr>
              <w:pStyle w:val="Tabletext-subanalysis"/>
            </w:pPr>
            <w:r w:rsidRPr="00C70209">
              <w:t>*cluster randomised</w:t>
            </w:r>
          </w:p>
          <w:p w14:paraId="287064FD" w14:textId="77777777" w:rsidR="00DF2BB6" w:rsidRPr="00C70209" w:rsidRDefault="00DF2BB6" w:rsidP="003131E2">
            <w:pPr>
              <w:pStyle w:val="Tabletext-subanalysis"/>
            </w:pPr>
          </w:p>
        </w:tc>
        <w:tc>
          <w:tcPr>
            <w:tcW w:w="490" w:type="pct"/>
            <w:vMerge w:val="restart"/>
            <w:shd w:val="clear" w:color="auto" w:fill="auto"/>
          </w:tcPr>
          <w:p w14:paraId="7ADF1520" w14:textId="583CF98D" w:rsidR="00DF2BB6" w:rsidRPr="00C70209" w:rsidRDefault="00DF2BB6" w:rsidP="003131E2">
            <w:pPr>
              <w:pStyle w:val="Tabletext-evidencematrix"/>
            </w:pPr>
            <w:r w:rsidRPr="00C70209">
              <w:t>Oral iron plus folic acid versus placebo</w:t>
            </w:r>
            <w:r w:rsidRPr="00C70209">
              <w:rPr>
                <w:vertAlign w:val="superscript"/>
              </w:rPr>
              <w:t xml:space="preserve"> </w:t>
            </w:r>
          </w:p>
        </w:tc>
        <w:tc>
          <w:tcPr>
            <w:tcW w:w="491" w:type="pct"/>
            <w:shd w:val="clear" w:color="auto" w:fill="auto"/>
          </w:tcPr>
          <w:p w14:paraId="5B3A56F2" w14:textId="77777777" w:rsidR="00DF2BB6" w:rsidRPr="00C70209" w:rsidRDefault="00DF2BB6" w:rsidP="003131E2">
            <w:pPr>
              <w:pStyle w:val="Tabletext-evidencematrix"/>
            </w:pPr>
            <w:r w:rsidRPr="00C70209">
              <w:t>Mortality (all-cause)</w:t>
            </w:r>
          </w:p>
        </w:tc>
        <w:tc>
          <w:tcPr>
            <w:tcW w:w="517" w:type="pct"/>
            <w:shd w:val="clear" w:color="auto" w:fill="auto"/>
          </w:tcPr>
          <w:p w14:paraId="68267886" w14:textId="77777777" w:rsidR="00DF2BB6" w:rsidRPr="00C70209" w:rsidRDefault="00DF2BB6" w:rsidP="003131E2">
            <w:pPr>
              <w:pStyle w:val="Tabletext-evidencematrix"/>
            </w:pPr>
            <w:r w:rsidRPr="00C70209">
              <w:t>149/7950 (1.87%)</w:t>
            </w:r>
          </w:p>
        </w:tc>
        <w:tc>
          <w:tcPr>
            <w:tcW w:w="517" w:type="pct"/>
            <w:shd w:val="clear" w:color="auto" w:fill="auto"/>
          </w:tcPr>
          <w:p w14:paraId="26EA9B20" w14:textId="77777777" w:rsidR="00DF2BB6" w:rsidRPr="00C70209" w:rsidRDefault="00DF2BB6" w:rsidP="003131E2">
            <w:pPr>
              <w:pStyle w:val="Tabletext-evidencematrix"/>
            </w:pPr>
            <w:r w:rsidRPr="00C70209">
              <w:t>130/8006 (1.62%)</w:t>
            </w:r>
          </w:p>
          <w:p w14:paraId="114DEA6D" w14:textId="77777777" w:rsidR="00DF2BB6" w:rsidRPr="00C70209" w:rsidRDefault="00DF2BB6" w:rsidP="003131E2">
            <w:pPr>
              <w:pStyle w:val="Tabletext-evidencematrix"/>
            </w:pPr>
          </w:p>
        </w:tc>
        <w:tc>
          <w:tcPr>
            <w:tcW w:w="517" w:type="pct"/>
            <w:shd w:val="clear" w:color="auto" w:fill="FFFFFF" w:themeFill="background1"/>
          </w:tcPr>
          <w:p w14:paraId="75271C3B" w14:textId="77777777" w:rsidR="00DF2BB6" w:rsidRPr="00C70209" w:rsidRDefault="00DF2BB6" w:rsidP="003131E2">
            <w:pPr>
              <w:pStyle w:val="Tabletext-evidencematrix"/>
            </w:pPr>
            <w:r w:rsidRPr="00C70209">
              <w:t>RR 1.16 [0.92, 1.47]</w:t>
            </w:r>
          </w:p>
        </w:tc>
        <w:tc>
          <w:tcPr>
            <w:tcW w:w="610" w:type="pct"/>
            <w:shd w:val="clear" w:color="auto" w:fill="FFFFFF" w:themeFill="background1"/>
          </w:tcPr>
          <w:p w14:paraId="7872EBF5" w14:textId="77777777" w:rsidR="00DF2BB6" w:rsidRPr="00C70209" w:rsidRDefault="00DF2BB6" w:rsidP="003131E2">
            <w:pPr>
              <w:pStyle w:val="Tabletext-evidencematrix"/>
              <w:rPr>
                <w:rStyle w:val="Emphasis"/>
              </w:rPr>
            </w:pPr>
            <w:r w:rsidRPr="00C70209">
              <w:rPr>
                <w:rStyle w:val="Emphasis"/>
              </w:rPr>
              <w:t>No significant difference</w:t>
            </w:r>
          </w:p>
          <w:p w14:paraId="6BD2FED4" w14:textId="7E308557" w:rsidR="00DF2BB6" w:rsidRPr="00C70209" w:rsidRDefault="001A475D" w:rsidP="003131E2">
            <w:pPr>
              <w:pStyle w:val="Tabletext-evidencematrix"/>
            </w:pPr>
            <w:r w:rsidRPr="001A475D">
              <w:rPr>
                <w:rStyle w:val="Emphasis"/>
                <w:iCs w:val="0"/>
              </w:rPr>
              <w:t>P = </w:t>
            </w:r>
            <w:r w:rsidR="00DF2BB6" w:rsidRPr="00C70209">
              <w:rPr>
                <w:rStyle w:val="Emphasis"/>
                <w:i w:val="0"/>
                <w:iCs w:val="0"/>
              </w:rPr>
              <w:t>0.21</w:t>
            </w:r>
          </w:p>
        </w:tc>
      </w:tr>
      <w:tr w:rsidR="00DF2BB6" w:rsidRPr="00C70209" w14:paraId="1518B622" w14:textId="77777777" w:rsidTr="003131E2">
        <w:trPr>
          <w:cantSplit/>
        </w:trPr>
        <w:tc>
          <w:tcPr>
            <w:tcW w:w="388" w:type="pct"/>
            <w:vMerge/>
            <w:shd w:val="clear" w:color="auto" w:fill="auto"/>
          </w:tcPr>
          <w:p w14:paraId="0AB2EF8D" w14:textId="77777777" w:rsidR="00DF2BB6" w:rsidRPr="00C70209" w:rsidRDefault="00DF2BB6" w:rsidP="003131E2">
            <w:pPr>
              <w:pStyle w:val="Tabletext-evidencematrix"/>
            </w:pPr>
          </w:p>
        </w:tc>
        <w:tc>
          <w:tcPr>
            <w:tcW w:w="490" w:type="pct"/>
            <w:vMerge/>
            <w:shd w:val="clear" w:color="auto" w:fill="auto"/>
          </w:tcPr>
          <w:p w14:paraId="0D9C9D23" w14:textId="77777777" w:rsidR="00DF2BB6" w:rsidRPr="00C70209" w:rsidRDefault="00DF2BB6" w:rsidP="003131E2">
            <w:pPr>
              <w:pStyle w:val="Tabletext-evidencematrix"/>
            </w:pPr>
          </w:p>
        </w:tc>
        <w:tc>
          <w:tcPr>
            <w:tcW w:w="490" w:type="pct"/>
            <w:vMerge/>
            <w:shd w:val="clear" w:color="auto" w:fill="auto"/>
          </w:tcPr>
          <w:p w14:paraId="4C4501EF" w14:textId="77777777" w:rsidR="00DF2BB6" w:rsidRPr="00C70209" w:rsidRDefault="00DF2BB6" w:rsidP="003131E2">
            <w:pPr>
              <w:pStyle w:val="Tabletext-evidencematrix"/>
            </w:pPr>
          </w:p>
        </w:tc>
        <w:tc>
          <w:tcPr>
            <w:tcW w:w="490" w:type="pct"/>
            <w:vMerge/>
            <w:shd w:val="clear" w:color="auto" w:fill="auto"/>
          </w:tcPr>
          <w:p w14:paraId="0E680CD6" w14:textId="77777777" w:rsidR="00DF2BB6" w:rsidRPr="00C70209" w:rsidRDefault="00DF2BB6" w:rsidP="003131E2">
            <w:pPr>
              <w:pStyle w:val="Tabletext-evidencematrix"/>
            </w:pPr>
          </w:p>
        </w:tc>
        <w:tc>
          <w:tcPr>
            <w:tcW w:w="490" w:type="pct"/>
            <w:vMerge/>
            <w:shd w:val="clear" w:color="auto" w:fill="auto"/>
          </w:tcPr>
          <w:p w14:paraId="48C12D82" w14:textId="77777777" w:rsidR="00DF2BB6" w:rsidRPr="00C70209" w:rsidRDefault="00DF2BB6" w:rsidP="003131E2">
            <w:pPr>
              <w:pStyle w:val="Tabletext-evidencematrix"/>
            </w:pPr>
          </w:p>
        </w:tc>
        <w:tc>
          <w:tcPr>
            <w:tcW w:w="491" w:type="pct"/>
            <w:shd w:val="clear" w:color="auto" w:fill="auto"/>
          </w:tcPr>
          <w:p w14:paraId="35FB9DCF" w14:textId="77777777" w:rsidR="00DF2BB6" w:rsidRPr="00C70209" w:rsidRDefault="00DF2BB6" w:rsidP="003131E2">
            <w:pPr>
              <w:pStyle w:val="Tabletext-evidencematrix"/>
            </w:pPr>
            <w:r w:rsidRPr="00C70209">
              <w:t>Mortality in infants admitted to hospital</w:t>
            </w:r>
          </w:p>
        </w:tc>
        <w:tc>
          <w:tcPr>
            <w:tcW w:w="517" w:type="pct"/>
            <w:shd w:val="clear" w:color="auto" w:fill="auto"/>
          </w:tcPr>
          <w:p w14:paraId="10E1CFEA" w14:textId="77777777" w:rsidR="00DF2BB6" w:rsidRPr="00C70209" w:rsidRDefault="00DF2BB6" w:rsidP="003131E2">
            <w:pPr>
              <w:pStyle w:val="Tabletext-evidencematrix"/>
            </w:pPr>
            <w:r w:rsidRPr="00C70209">
              <w:t>NR (n=887)</w:t>
            </w:r>
          </w:p>
        </w:tc>
        <w:tc>
          <w:tcPr>
            <w:tcW w:w="517" w:type="pct"/>
            <w:shd w:val="clear" w:color="auto" w:fill="auto"/>
          </w:tcPr>
          <w:p w14:paraId="41F202F3" w14:textId="77777777" w:rsidR="00DF2BB6" w:rsidRPr="00C70209" w:rsidRDefault="00DF2BB6" w:rsidP="003131E2">
            <w:pPr>
              <w:pStyle w:val="Tabletext-evidencematrix"/>
            </w:pPr>
            <w:r w:rsidRPr="00C70209">
              <w:t>NR (n=835)</w:t>
            </w:r>
          </w:p>
        </w:tc>
        <w:tc>
          <w:tcPr>
            <w:tcW w:w="517" w:type="pct"/>
            <w:shd w:val="clear" w:color="auto" w:fill="FFFFFF" w:themeFill="background1"/>
          </w:tcPr>
          <w:p w14:paraId="7C67EDEE" w14:textId="77777777" w:rsidR="00DF2BB6" w:rsidRPr="00C70209" w:rsidRDefault="00DF2BB6" w:rsidP="003131E2">
            <w:pPr>
              <w:pStyle w:val="Tabletext-evidencematrix"/>
            </w:pPr>
            <w:r w:rsidRPr="00C70209">
              <w:t>RR 1.31 [0.79, 2.18]</w:t>
            </w:r>
          </w:p>
        </w:tc>
        <w:tc>
          <w:tcPr>
            <w:tcW w:w="610" w:type="pct"/>
            <w:shd w:val="clear" w:color="auto" w:fill="FFFFFF" w:themeFill="background1"/>
          </w:tcPr>
          <w:p w14:paraId="3A1FB281" w14:textId="77777777" w:rsidR="00DF2BB6" w:rsidRPr="00C70209" w:rsidRDefault="00DF2BB6" w:rsidP="003131E2">
            <w:pPr>
              <w:pStyle w:val="Tabletext-evidencematrix"/>
              <w:rPr>
                <w:rStyle w:val="Emphasis"/>
              </w:rPr>
            </w:pPr>
            <w:r w:rsidRPr="00C70209">
              <w:rPr>
                <w:rStyle w:val="Emphasis"/>
              </w:rPr>
              <w:t>Significance NR</w:t>
            </w:r>
          </w:p>
          <w:p w14:paraId="6D0FE031" w14:textId="70C51A04" w:rsidR="00DF2BB6" w:rsidRPr="00C70209" w:rsidRDefault="001A475D" w:rsidP="003131E2">
            <w:pPr>
              <w:pStyle w:val="Tabletext-evidencematrix"/>
              <w:rPr>
                <w:rStyle w:val="Emphasis"/>
                <w:i w:val="0"/>
              </w:rPr>
            </w:pPr>
            <w:r w:rsidRPr="001A475D">
              <w:rPr>
                <w:rStyle w:val="Emphasis"/>
              </w:rPr>
              <w:t>P = </w:t>
            </w:r>
            <w:r w:rsidR="00DF2BB6" w:rsidRPr="00C70209">
              <w:rPr>
                <w:rStyle w:val="Emphasis"/>
                <w:i w:val="0"/>
              </w:rPr>
              <w:t>NR</w:t>
            </w:r>
          </w:p>
        </w:tc>
      </w:tr>
      <w:tr w:rsidR="00DF2BB6" w:rsidRPr="00C70209" w14:paraId="611A11A8" w14:textId="77777777" w:rsidTr="003131E2">
        <w:trPr>
          <w:cantSplit/>
        </w:trPr>
        <w:tc>
          <w:tcPr>
            <w:tcW w:w="388" w:type="pct"/>
            <w:vMerge/>
            <w:shd w:val="clear" w:color="auto" w:fill="auto"/>
          </w:tcPr>
          <w:p w14:paraId="700FF36A" w14:textId="77777777" w:rsidR="00DF2BB6" w:rsidRPr="00C70209" w:rsidRDefault="00DF2BB6" w:rsidP="003131E2">
            <w:pPr>
              <w:pStyle w:val="Tabletext-evidencematrix"/>
            </w:pPr>
          </w:p>
        </w:tc>
        <w:tc>
          <w:tcPr>
            <w:tcW w:w="490" w:type="pct"/>
            <w:vMerge/>
            <w:shd w:val="clear" w:color="auto" w:fill="auto"/>
          </w:tcPr>
          <w:p w14:paraId="2EFA2B23" w14:textId="77777777" w:rsidR="00DF2BB6" w:rsidRPr="00C70209" w:rsidRDefault="00DF2BB6" w:rsidP="003131E2">
            <w:pPr>
              <w:pStyle w:val="Tabletext-evidencematrix"/>
            </w:pPr>
          </w:p>
        </w:tc>
        <w:tc>
          <w:tcPr>
            <w:tcW w:w="490" w:type="pct"/>
            <w:vMerge/>
            <w:shd w:val="clear" w:color="auto" w:fill="auto"/>
          </w:tcPr>
          <w:p w14:paraId="4E559A7B" w14:textId="77777777" w:rsidR="00DF2BB6" w:rsidRPr="00C70209" w:rsidRDefault="00DF2BB6" w:rsidP="003131E2">
            <w:pPr>
              <w:pStyle w:val="Tabletext-evidencematrix"/>
            </w:pPr>
          </w:p>
        </w:tc>
        <w:tc>
          <w:tcPr>
            <w:tcW w:w="490" w:type="pct"/>
            <w:vMerge/>
            <w:shd w:val="clear" w:color="auto" w:fill="auto"/>
          </w:tcPr>
          <w:p w14:paraId="45144670" w14:textId="77777777" w:rsidR="00DF2BB6" w:rsidRPr="00C70209" w:rsidRDefault="00DF2BB6" w:rsidP="003131E2">
            <w:pPr>
              <w:pStyle w:val="Tabletext-evidencematrix"/>
            </w:pPr>
          </w:p>
        </w:tc>
        <w:tc>
          <w:tcPr>
            <w:tcW w:w="490" w:type="pct"/>
            <w:vMerge/>
            <w:shd w:val="clear" w:color="auto" w:fill="auto"/>
          </w:tcPr>
          <w:p w14:paraId="35DF03CA" w14:textId="77777777" w:rsidR="00DF2BB6" w:rsidRPr="00C70209" w:rsidRDefault="00DF2BB6" w:rsidP="003131E2">
            <w:pPr>
              <w:pStyle w:val="Tabletext-evidencematrix"/>
            </w:pPr>
          </w:p>
        </w:tc>
        <w:tc>
          <w:tcPr>
            <w:tcW w:w="491" w:type="pct"/>
            <w:shd w:val="clear" w:color="auto" w:fill="auto"/>
          </w:tcPr>
          <w:p w14:paraId="47A132B3" w14:textId="73D076FE" w:rsidR="00DF2BB6" w:rsidRPr="00C70209" w:rsidRDefault="00DF2BB6" w:rsidP="003131E2">
            <w:pPr>
              <w:pStyle w:val="Tabletext-evidencematrix"/>
            </w:pPr>
            <w:r w:rsidRPr="00C70209">
              <w:t>Mortality (cause-specific)</w:t>
            </w:r>
          </w:p>
          <w:p w14:paraId="0E22E076" w14:textId="77777777" w:rsidR="00DF2BB6" w:rsidRPr="00C70209" w:rsidRDefault="00DF2BB6" w:rsidP="003131E2">
            <w:pPr>
              <w:pStyle w:val="Tabletext-subanalysis"/>
            </w:pPr>
            <w:r w:rsidRPr="00C70209">
              <w:t xml:space="preserve"> Cerebral malaria</w:t>
            </w:r>
          </w:p>
        </w:tc>
        <w:tc>
          <w:tcPr>
            <w:tcW w:w="517" w:type="pct"/>
            <w:shd w:val="clear" w:color="auto" w:fill="auto"/>
          </w:tcPr>
          <w:p w14:paraId="6B09C3C4" w14:textId="77777777" w:rsidR="00DF2BB6" w:rsidRPr="00C70209" w:rsidRDefault="00DF2BB6" w:rsidP="003131E2">
            <w:pPr>
              <w:pStyle w:val="Tabletext-evidencematrix"/>
            </w:pPr>
            <w:r w:rsidRPr="00C70209">
              <w:t>NR</w:t>
            </w:r>
          </w:p>
        </w:tc>
        <w:tc>
          <w:tcPr>
            <w:tcW w:w="517" w:type="pct"/>
            <w:shd w:val="clear" w:color="auto" w:fill="auto"/>
          </w:tcPr>
          <w:p w14:paraId="70A8192E" w14:textId="77777777" w:rsidR="00DF2BB6" w:rsidRPr="00C70209" w:rsidRDefault="00DF2BB6" w:rsidP="003131E2">
            <w:pPr>
              <w:pStyle w:val="Tabletext-evidencematrix"/>
            </w:pPr>
            <w:r w:rsidRPr="00C70209">
              <w:t>NR</w:t>
            </w:r>
          </w:p>
        </w:tc>
        <w:tc>
          <w:tcPr>
            <w:tcW w:w="517" w:type="pct"/>
            <w:shd w:val="clear" w:color="auto" w:fill="FFFFFF" w:themeFill="background1"/>
          </w:tcPr>
          <w:p w14:paraId="7BDAF7F6" w14:textId="77777777" w:rsidR="00DF2BB6" w:rsidRPr="00C70209" w:rsidRDefault="00DF2BB6" w:rsidP="003131E2">
            <w:pPr>
              <w:pStyle w:val="Tabletext-evidencematrix"/>
            </w:pPr>
            <w:r w:rsidRPr="00C70209">
              <w:t>RR 1.70 [1.08, 2.68]</w:t>
            </w:r>
          </w:p>
        </w:tc>
        <w:tc>
          <w:tcPr>
            <w:tcW w:w="610" w:type="pct"/>
            <w:shd w:val="clear" w:color="auto" w:fill="D9D9D9" w:themeFill="background1" w:themeFillShade="D9"/>
          </w:tcPr>
          <w:p w14:paraId="1A679B1F" w14:textId="77777777" w:rsidR="00DF2BB6" w:rsidRPr="00C70209" w:rsidRDefault="00DF2BB6" w:rsidP="003131E2">
            <w:pPr>
              <w:pStyle w:val="Tabletext-evidencematrix"/>
              <w:rPr>
                <w:rStyle w:val="Emphasis"/>
              </w:rPr>
            </w:pPr>
            <w:r w:rsidRPr="00C70209">
              <w:rPr>
                <w:rStyle w:val="Emphasis"/>
              </w:rPr>
              <w:t>Favours placebo</w:t>
            </w:r>
          </w:p>
          <w:p w14:paraId="13B6A664" w14:textId="6502C8C4" w:rsidR="00DF2BB6" w:rsidRPr="00C70209" w:rsidRDefault="001A475D" w:rsidP="003131E2">
            <w:pPr>
              <w:pStyle w:val="Tabletext-evidencematrix"/>
              <w:rPr>
                <w:rStyle w:val="Emphasis"/>
              </w:rPr>
            </w:pPr>
            <w:r w:rsidRPr="001A475D">
              <w:rPr>
                <w:rStyle w:val="Emphasis"/>
              </w:rPr>
              <w:t>P = </w:t>
            </w:r>
            <w:r w:rsidR="00DF2BB6" w:rsidRPr="00C70209">
              <w:rPr>
                <w:rStyle w:val="Emphasis"/>
                <w:i w:val="0"/>
              </w:rPr>
              <w:t>0.02</w:t>
            </w:r>
          </w:p>
        </w:tc>
      </w:tr>
      <w:tr w:rsidR="00DF2BB6" w:rsidRPr="00C70209" w14:paraId="50E17767" w14:textId="77777777" w:rsidTr="003131E2">
        <w:trPr>
          <w:cantSplit/>
        </w:trPr>
        <w:tc>
          <w:tcPr>
            <w:tcW w:w="388" w:type="pct"/>
            <w:vMerge/>
            <w:shd w:val="clear" w:color="auto" w:fill="auto"/>
          </w:tcPr>
          <w:p w14:paraId="4024573D" w14:textId="77777777" w:rsidR="00DF2BB6" w:rsidRPr="00C70209" w:rsidRDefault="00DF2BB6" w:rsidP="003131E2">
            <w:pPr>
              <w:pStyle w:val="Tabletext-evidencematrix"/>
            </w:pPr>
          </w:p>
        </w:tc>
        <w:tc>
          <w:tcPr>
            <w:tcW w:w="490" w:type="pct"/>
            <w:shd w:val="clear" w:color="auto" w:fill="auto"/>
          </w:tcPr>
          <w:p w14:paraId="4D3386A4" w14:textId="1F71F153" w:rsidR="00DF2BB6" w:rsidRPr="00C70209" w:rsidRDefault="00DF2BB6" w:rsidP="003131E2">
            <w:pPr>
              <w:pStyle w:val="Tabletext-evidencematrix"/>
            </w:pPr>
            <w:r w:rsidRPr="00C70209">
              <w:t>Substudy</w:t>
            </w:r>
          </w:p>
          <w:p w14:paraId="4CC1265B" w14:textId="77777777" w:rsidR="00DF2BB6" w:rsidRPr="00C70209" w:rsidRDefault="00DF2BB6" w:rsidP="003131E2">
            <w:pPr>
              <w:pStyle w:val="Tabletext-evidencematrix"/>
            </w:pPr>
            <w:r w:rsidRPr="00C70209">
              <w:t>N=2413</w:t>
            </w:r>
          </w:p>
        </w:tc>
        <w:tc>
          <w:tcPr>
            <w:tcW w:w="490" w:type="pct"/>
            <w:shd w:val="clear" w:color="auto" w:fill="auto"/>
          </w:tcPr>
          <w:p w14:paraId="28E956AA" w14:textId="77777777" w:rsidR="00DF2BB6" w:rsidRPr="00C70209" w:rsidRDefault="00DF2BB6" w:rsidP="003131E2">
            <w:pPr>
              <w:pStyle w:val="Tabletext-evidencematrix"/>
            </w:pPr>
            <w:r w:rsidRPr="00C70209">
              <w:t>Children aged 1–35 months without severe malnutrition and Hb ≥70 g/L</w:t>
            </w:r>
          </w:p>
        </w:tc>
        <w:tc>
          <w:tcPr>
            <w:tcW w:w="490" w:type="pct"/>
            <w:shd w:val="clear" w:color="auto" w:fill="auto"/>
          </w:tcPr>
          <w:p w14:paraId="1AAE76ED" w14:textId="77777777" w:rsidR="00DF2BB6" w:rsidRPr="00C70209" w:rsidRDefault="00DF2BB6" w:rsidP="003131E2">
            <w:pPr>
              <w:pStyle w:val="Tabletext-evidencematrix"/>
            </w:pPr>
            <w:r w:rsidRPr="00C70209">
              <w:t>Island of Pemba, Tanzania</w:t>
            </w:r>
          </w:p>
          <w:p w14:paraId="32151A4C" w14:textId="77777777" w:rsidR="00DF2BB6" w:rsidRPr="00C70209" w:rsidRDefault="00DF2BB6" w:rsidP="003131E2">
            <w:pPr>
              <w:pStyle w:val="Tabletext-subanalysis"/>
            </w:pPr>
            <w:r w:rsidRPr="00C70209">
              <w:t>*cluster randomised</w:t>
            </w:r>
          </w:p>
          <w:p w14:paraId="6E9E91ED" w14:textId="77777777" w:rsidR="00DF2BB6" w:rsidRPr="00C70209" w:rsidRDefault="00DF2BB6" w:rsidP="003131E2">
            <w:pPr>
              <w:pStyle w:val="Tabletext-evidencematrix"/>
            </w:pPr>
          </w:p>
        </w:tc>
        <w:tc>
          <w:tcPr>
            <w:tcW w:w="490" w:type="pct"/>
            <w:shd w:val="clear" w:color="auto" w:fill="auto"/>
          </w:tcPr>
          <w:p w14:paraId="54511367" w14:textId="363E7D53" w:rsidR="00DF2BB6" w:rsidRPr="00C70209" w:rsidRDefault="00DF2BB6" w:rsidP="003131E2">
            <w:pPr>
              <w:pStyle w:val="Tabletext-evidencematrix"/>
            </w:pPr>
            <w:r w:rsidRPr="00C70209">
              <w:t>Oral iron plus folic acid versus placebo</w:t>
            </w:r>
            <w:r w:rsidRPr="00C70209">
              <w:rPr>
                <w:vertAlign w:val="superscript"/>
              </w:rPr>
              <w:t xml:space="preserve"> </w:t>
            </w:r>
          </w:p>
        </w:tc>
        <w:tc>
          <w:tcPr>
            <w:tcW w:w="491" w:type="pct"/>
            <w:shd w:val="clear" w:color="auto" w:fill="auto"/>
          </w:tcPr>
          <w:p w14:paraId="45623C3F" w14:textId="77777777" w:rsidR="00DF2BB6" w:rsidRPr="00C70209" w:rsidRDefault="00DF2BB6" w:rsidP="003131E2">
            <w:pPr>
              <w:pStyle w:val="Tabletext-evidencematrix"/>
            </w:pPr>
            <w:r w:rsidRPr="00C70209">
              <w:t>Mortality (all-cause)</w:t>
            </w:r>
          </w:p>
        </w:tc>
        <w:tc>
          <w:tcPr>
            <w:tcW w:w="517" w:type="pct"/>
            <w:shd w:val="clear" w:color="auto" w:fill="auto"/>
          </w:tcPr>
          <w:p w14:paraId="64AE10F4" w14:textId="77777777" w:rsidR="00DF2BB6" w:rsidRPr="00C70209" w:rsidRDefault="00DF2BB6" w:rsidP="003131E2">
            <w:pPr>
              <w:pStyle w:val="Tabletext-evidencematrix"/>
            </w:pPr>
            <w:r w:rsidRPr="00C70209">
              <w:t>NR</w:t>
            </w:r>
          </w:p>
        </w:tc>
        <w:tc>
          <w:tcPr>
            <w:tcW w:w="517" w:type="pct"/>
            <w:shd w:val="clear" w:color="auto" w:fill="auto"/>
          </w:tcPr>
          <w:p w14:paraId="04CD5934" w14:textId="77777777" w:rsidR="00DF2BB6" w:rsidRPr="00C70209" w:rsidRDefault="00DF2BB6" w:rsidP="003131E2">
            <w:pPr>
              <w:pStyle w:val="Tabletext-evidencematrix"/>
            </w:pPr>
            <w:r w:rsidRPr="00C70209">
              <w:t>NR</w:t>
            </w:r>
          </w:p>
        </w:tc>
        <w:tc>
          <w:tcPr>
            <w:tcW w:w="517" w:type="pct"/>
            <w:shd w:val="clear" w:color="auto" w:fill="FFFFFF" w:themeFill="background1"/>
          </w:tcPr>
          <w:p w14:paraId="54E3DD55" w14:textId="77777777" w:rsidR="00DF2BB6" w:rsidRPr="00C70209" w:rsidRDefault="00DF2BB6" w:rsidP="003131E2">
            <w:pPr>
              <w:pStyle w:val="Tabletext-evidencematrix"/>
            </w:pPr>
            <w:r w:rsidRPr="00C70209">
              <w:t>RR 0.88 [0.34, 2.28]</w:t>
            </w:r>
          </w:p>
        </w:tc>
        <w:tc>
          <w:tcPr>
            <w:tcW w:w="610" w:type="pct"/>
            <w:shd w:val="clear" w:color="auto" w:fill="FFFFFF" w:themeFill="background1"/>
          </w:tcPr>
          <w:p w14:paraId="44AEDD9F" w14:textId="77777777" w:rsidR="00DF2BB6" w:rsidRPr="00C70209" w:rsidRDefault="00DF2BB6" w:rsidP="003131E2">
            <w:pPr>
              <w:pStyle w:val="Tabletext-evidencematrix"/>
              <w:rPr>
                <w:rStyle w:val="Emphasis"/>
              </w:rPr>
            </w:pPr>
            <w:r w:rsidRPr="00C70209">
              <w:rPr>
                <w:rStyle w:val="Emphasis"/>
              </w:rPr>
              <w:t>Significance NR</w:t>
            </w:r>
          </w:p>
          <w:p w14:paraId="0378EB24" w14:textId="5710625C" w:rsidR="00DF2BB6" w:rsidRPr="00C70209" w:rsidRDefault="001A475D" w:rsidP="003131E2">
            <w:pPr>
              <w:pStyle w:val="Tabletext-evidencematrix"/>
              <w:rPr>
                <w:rStyle w:val="Emphasis"/>
                <w:i w:val="0"/>
              </w:rPr>
            </w:pPr>
            <w:r w:rsidRPr="001A475D">
              <w:rPr>
                <w:rStyle w:val="Emphasis"/>
              </w:rPr>
              <w:t>P = </w:t>
            </w:r>
            <w:r w:rsidR="00DF2BB6" w:rsidRPr="00C70209">
              <w:rPr>
                <w:rStyle w:val="Emphasis"/>
                <w:i w:val="0"/>
              </w:rPr>
              <w:t>NR</w:t>
            </w:r>
          </w:p>
        </w:tc>
      </w:tr>
    </w:tbl>
    <w:p w14:paraId="74AE9483" w14:textId="7143CB26" w:rsidR="00DF2BB6" w:rsidRPr="00C70209" w:rsidRDefault="00DF2BB6" w:rsidP="003131E2">
      <w:pPr>
        <w:pStyle w:val="TabFigNotes0noindent"/>
      </w:pPr>
      <w:r w:rsidRPr="00C70209">
        <w:t>CI, confidence interval; GI, gastrointestinal; Hb, haemoglobin; HR, hazard ratio; NR, not reported; RD, risk difference; RR, risk ratio;</w:t>
      </w:r>
    </w:p>
    <w:p w14:paraId="68846D9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B6CE10B"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B023CC2" w14:textId="50D57461" w:rsidR="00DF2BB6" w:rsidRPr="00C70209" w:rsidRDefault="00DF2BB6" w:rsidP="003131E2">
      <w:pPr>
        <w:pStyle w:val="TabFigNotes0noindent"/>
      </w:pPr>
      <w:r w:rsidRPr="00C70209">
        <w:rPr>
          <w:b/>
        </w:rPr>
        <w:t>c.</w:t>
      </w:r>
      <w:r w:rsidRPr="00C70209">
        <w:t xml:space="preserve"> The RCTs by Sazawal et al (2006) and Tielsch et al (2006) were cluster randomised.</w:t>
      </w:r>
    </w:p>
    <w:p w14:paraId="7FE1CF8A" w14:textId="77777777" w:rsidR="00DF2BB6" w:rsidRPr="00C70209" w:rsidRDefault="00DF2BB6" w:rsidP="003131E2">
      <w:pPr>
        <w:pStyle w:val="TabFigNotes0noindent"/>
      </w:pPr>
      <w:r w:rsidRPr="00C70209">
        <w:rPr>
          <w:b/>
        </w:rPr>
        <w:t>d.</w:t>
      </w:r>
      <w:r w:rsidRPr="00C70209">
        <w:t xml:space="preserve"> Tielsch et al (2006) was a three-arm trial comparing i) iron + folic acid ii) iron + folic acid + zinc iii) placebo. All children received vitamin A. Only the iron + folic acid group results compared with placebo are reported her</w:t>
      </w:r>
      <w:r w:rsidRPr="00C70209">
        <w:rPr>
          <w:b/>
        </w:rPr>
        <w:t>e.</w:t>
      </w:r>
    </w:p>
    <w:p w14:paraId="14E3E502" w14:textId="27DE8595" w:rsidR="00DF2BB6" w:rsidRPr="00C70209" w:rsidRDefault="00DF2BB6" w:rsidP="003131E2">
      <w:pPr>
        <w:pStyle w:val="TabFigNotes0noindent"/>
      </w:pPr>
      <w:r w:rsidRPr="00C70209">
        <w:rPr>
          <w:b/>
        </w:rPr>
        <w:t>e.</w:t>
      </w:r>
      <w:r w:rsidRPr="00C70209">
        <w:t xml:space="preserve"> Sazawal et al (2006) was a four-arm trial comparing i) iron + folic acid ii) iron + folic acid + zinc iii) placebo iv) zin</w:t>
      </w:r>
      <w:r w:rsidRPr="00C70209">
        <w:rPr>
          <w:b/>
        </w:rPr>
        <w:t>c.</w:t>
      </w:r>
      <w:r w:rsidRPr="00C70209">
        <w:t xml:space="preserve"> All children received vitamin A. Only the iron + folic acid group results compared with placebo are reported here.</w:t>
      </w:r>
    </w:p>
    <w:p w14:paraId="05D54B95" w14:textId="77777777" w:rsidR="00DF2BB6" w:rsidRPr="00C70209" w:rsidRDefault="00DF2BB6" w:rsidP="003131E2">
      <w:pPr>
        <w:spacing w:after="0"/>
        <w:rPr>
          <w:rFonts w:ascii="Arial Narrow" w:hAnsi="Arial Narrow"/>
          <w:sz w:val="16"/>
          <w:szCs w:val="16"/>
        </w:rPr>
      </w:pPr>
    </w:p>
    <w:p w14:paraId="62C13C0A"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2A292C38" w14:textId="77777777" w:rsidR="00DF2BB6" w:rsidRPr="00C70209" w:rsidRDefault="00DF2BB6" w:rsidP="003131E2">
      <w:pPr>
        <w:pStyle w:val="Heading6"/>
      </w:pPr>
      <w:r w:rsidRPr="00C70209">
        <w:t>Secondary outcomes</w:t>
      </w:r>
      <w:r w:rsidRPr="00C70209">
        <w:rPr>
          <w:rStyle w:val="FootnoteReference"/>
        </w:rPr>
        <w:footnoteReference w:id="27"/>
      </w:r>
    </w:p>
    <w:p w14:paraId="089218FE" w14:textId="77777777" w:rsidR="00DF2BB6" w:rsidRPr="00C70209" w:rsidRDefault="00DF2BB6" w:rsidP="003131E2">
      <w:pPr>
        <w:pStyle w:val="Heading7"/>
      </w:pPr>
      <w:r w:rsidRPr="00C70209">
        <w:t>Functional and performance status</w:t>
      </w:r>
    </w:p>
    <w:p w14:paraId="67D58809" w14:textId="1EB75E87" w:rsidR="00DF2BB6" w:rsidRPr="00C70209" w:rsidRDefault="00DF2BB6" w:rsidP="003131E2">
      <w:pPr>
        <w:pStyle w:val="BodyText"/>
      </w:pPr>
      <w:r w:rsidRPr="00C70209">
        <w:t xml:space="preserve">One Level I study (Pasricha 2013) identified from the systematic review and hand-searching process reported functional and performance measures in infants, children or adolescents at risk of developing anaemia administered oral iron (with or without folic acid). These studies are summarised in </w:t>
      </w:r>
      <w:r w:rsidRPr="00C70209">
        <w:rPr>
          <w:b/>
          <w:highlight w:val="yellow"/>
        </w:rPr>
        <w:fldChar w:fldCharType="begin"/>
      </w:r>
      <w:r w:rsidRPr="00C70209">
        <w:rPr>
          <w:b/>
        </w:rPr>
        <w:instrText xml:space="preserve"> REF _Ref411520146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1</w:t>
      </w:r>
      <w:r w:rsidRPr="00C70209">
        <w:rPr>
          <w:b/>
          <w:highlight w:val="yellow"/>
        </w:rPr>
        <w:fldChar w:fldCharType="end"/>
      </w:r>
      <w:r w:rsidRPr="00C70209">
        <w:t>.</w:t>
      </w:r>
    </w:p>
    <w:p w14:paraId="05D0B137" w14:textId="7BB219C3" w:rsidR="00DF2BB6" w:rsidRPr="00C70209" w:rsidRDefault="00DF2BB6" w:rsidP="003131E2">
      <w:pPr>
        <w:pStyle w:val="BodyText"/>
      </w:pPr>
      <w:r w:rsidRPr="00C70209">
        <w:t xml:space="preserve">Pasricha (2013) identified 6 RCTs (Akman 2004, Idjradinata 1993, Walter 1989, Yalcin 2000, Lind 2003, Lozoff 1982) involving over 1000 infants or children aged less than 2.5 years that reported Bayley’s scores for mental and psychomotor development. The authors reported no significant difference between treatment groups assessed using the </w:t>
      </w:r>
      <w:r w:rsidR="00CC43D8" w:rsidRPr="00C70209">
        <w:t>MDI</w:t>
      </w:r>
      <w:r w:rsidRPr="00C70209">
        <w:t xml:space="preserve"> (MD 1.65; 95% CI –0.63, 3.94) or psychomotor development index (PDI) (MD 1.05; 95% CI –1.36, 3.46) comparing infants administered iron with placebo or infants who did not receive iron. There was substantial heterogeneity for these outcomes (I</w:t>
      </w:r>
      <w:r w:rsidRPr="00C70209">
        <w:rPr>
          <w:vertAlign w:val="superscript"/>
        </w:rPr>
        <w:t>2</w:t>
      </w:r>
      <w:r w:rsidRPr="00C70209">
        <w:t>=66% and 67%, respectively).</w:t>
      </w:r>
    </w:p>
    <w:p w14:paraId="322B4CB2" w14:textId="77777777" w:rsidR="00DF2BB6" w:rsidRPr="00C70209" w:rsidRDefault="00DF2BB6" w:rsidP="003131E2">
      <w:pPr>
        <w:pStyle w:val="BodyText"/>
      </w:pPr>
      <w:r w:rsidRPr="00C70209">
        <w:t>The authors conducted subgroup analyses on a variety of measures to explore the heterogeneity that included breastfeeding, baseline Hb, baseline iron status, dose and duration of treatment, inclusion of other supplements, and malaria endemicity. Two analyses for MDI approached statistical significance for subgroup differences with a significant effect favouring iron reported in infants who were iron deficient at enrolment (3 trials, MD 5.90; 95% CI 1.81, 10.00) and in infants administered 12.5–30 mg iron (1 trial, MD 6.26; 95% CI 1.54, 10.98). No subgroup differences approached statistical significance for the outcome of PDI.</w:t>
      </w:r>
    </w:p>
    <w:p w14:paraId="422A079B" w14:textId="77777777" w:rsidR="00DF2BB6" w:rsidRPr="00C70209" w:rsidRDefault="00DF2BB6" w:rsidP="003131E2">
      <w:pPr>
        <w:pStyle w:val="BodyText"/>
      </w:pPr>
    </w:p>
    <w:p w14:paraId="61728EF6"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02E3626A" w14:textId="30359016" w:rsidR="00DF2BB6" w:rsidRPr="00C70209" w:rsidRDefault="00DF2BB6" w:rsidP="003131E2">
      <w:pPr>
        <w:pStyle w:val="Caption"/>
      </w:pPr>
      <w:bookmarkStart w:id="467" w:name="_Ref411520146"/>
      <w:bookmarkStart w:id="468" w:name="_Toc423015370"/>
      <w:bookmarkStart w:id="469" w:name="_Toc42774711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1</w:t>
      </w:r>
      <w:r w:rsidR="00130F03" w:rsidRPr="00C70209">
        <w:fldChar w:fldCharType="end"/>
      </w:r>
      <w:bookmarkEnd w:id="467"/>
      <w:r w:rsidRPr="00C70209">
        <w:tab/>
        <w:t>Neonatal and paediatric patients at risk of anaemia: Results for oral and/or parenteral iron versus no iron – Functional/performance status (secondary outcome)</w:t>
      </w:r>
      <w:bookmarkEnd w:id="468"/>
      <w:bookmarkEnd w:id="46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1389"/>
        <w:gridCol w:w="1389"/>
        <w:gridCol w:w="1389"/>
        <w:gridCol w:w="1392"/>
        <w:gridCol w:w="1469"/>
        <w:gridCol w:w="1466"/>
        <w:gridCol w:w="1469"/>
        <w:gridCol w:w="1724"/>
      </w:tblGrid>
      <w:tr w:rsidR="00DF2BB6" w:rsidRPr="00C70209" w14:paraId="502EB46D" w14:textId="77777777" w:rsidTr="003131E2">
        <w:trPr>
          <w:cantSplit/>
          <w:tblHeader/>
        </w:trPr>
        <w:tc>
          <w:tcPr>
            <w:tcW w:w="388" w:type="pct"/>
            <w:vMerge w:val="restart"/>
            <w:tcBorders>
              <w:bottom w:val="single" w:sz="4" w:space="0" w:color="auto"/>
            </w:tcBorders>
          </w:tcPr>
          <w:p w14:paraId="68433753" w14:textId="77777777" w:rsidR="00DF2BB6" w:rsidRPr="00C70209" w:rsidRDefault="00DF2BB6" w:rsidP="003131E2">
            <w:pPr>
              <w:pStyle w:val="TableH2"/>
              <w:rPr>
                <w:rFonts w:eastAsia="Arial Unicode MS"/>
              </w:rPr>
            </w:pPr>
            <w:r w:rsidRPr="00C70209">
              <w:rPr>
                <w:rFonts w:eastAsia="Arial Unicode MS"/>
              </w:rPr>
              <w:t>Study</w:t>
            </w:r>
          </w:p>
          <w:p w14:paraId="75AE5B8B"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CFAE606" w14:textId="77777777" w:rsidR="00DF2BB6" w:rsidRPr="00C70209" w:rsidRDefault="00DF2BB6" w:rsidP="003131E2">
            <w:pPr>
              <w:pStyle w:val="TableH3"/>
              <w:rPr>
                <w:rFonts w:eastAsia="Arial Unicode MS"/>
              </w:rPr>
            </w:pPr>
            <w:r w:rsidRPr="00C70209">
              <w:rPr>
                <w:rFonts w:eastAsia="Arial Unicode MS"/>
              </w:rPr>
              <w:t>Quality</w:t>
            </w:r>
          </w:p>
        </w:tc>
        <w:tc>
          <w:tcPr>
            <w:tcW w:w="490" w:type="pct"/>
            <w:vMerge w:val="restart"/>
          </w:tcPr>
          <w:p w14:paraId="005737D8"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0" w:type="pct"/>
            <w:vMerge w:val="restart"/>
          </w:tcPr>
          <w:p w14:paraId="2D060DC5"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0" w:type="pct"/>
            <w:vMerge w:val="restart"/>
          </w:tcPr>
          <w:p w14:paraId="5C4B102A" w14:textId="77777777" w:rsidR="00DF2BB6" w:rsidRPr="00C70209" w:rsidRDefault="00DF2BB6" w:rsidP="003131E2">
            <w:pPr>
              <w:pStyle w:val="TableH2"/>
              <w:rPr>
                <w:rFonts w:eastAsia="Arial Unicode MS"/>
              </w:rPr>
            </w:pPr>
            <w:r w:rsidRPr="00C70209">
              <w:rPr>
                <w:rFonts w:eastAsia="Arial Unicode MS"/>
              </w:rPr>
              <w:t>Setting</w:t>
            </w:r>
          </w:p>
          <w:p w14:paraId="46B7FC11" w14:textId="77777777" w:rsidR="00DF2BB6" w:rsidRPr="00C70209" w:rsidRDefault="00DF2BB6" w:rsidP="003131E2">
            <w:pPr>
              <w:pStyle w:val="TableH2"/>
              <w:rPr>
                <w:rFonts w:eastAsia="Arial Unicode MS"/>
              </w:rPr>
            </w:pPr>
            <w:r w:rsidRPr="00C70209">
              <w:rPr>
                <w:rFonts w:eastAsia="Arial Unicode MS"/>
              </w:rPr>
              <w:t>Location</w:t>
            </w:r>
          </w:p>
        </w:tc>
        <w:tc>
          <w:tcPr>
            <w:tcW w:w="490" w:type="pct"/>
            <w:vMerge w:val="restart"/>
          </w:tcPr>
          <w:p w14:paraId="1B4DE5BB" w14:textId="11E55FCE" w:rsidR="00DF2BB6" w:rsidRPr="00C70209" w:rsidRDefault="00DF2BB6" w:rsidP="003131E2">
            <w:pPr>
              <w:pStyle w:val="TableH2"/>
              <w:rPr>
                <w:rFonts w:eastAsia="Arial Unicode MS"/>
              </w:rPr>
            </w:pPr>
            <w:r w:rsidRPr="00C70209">
              <w:rPr>
                <w:rFonts w:eastAsia="Arial Unicode MS"/>
              </w:rPr>
              <w:t>Intervention versus comparator</w:t>
            </w:r>
          </w:p>
        </w:tc>
        <w:tc>
          <w:tcPr>
            <w:tcW w:w="491" w:type="pct"/>
            <w:vMerge w:val="restart"/>
          </w:tcPr>
          <w:p w14:paraId="1672EA56" w14:textId="77777777" w:rsidR="00DF2BB6" w:rsidRPr="00C70209" w:rsidRDefault="00DF2BB6" w:rsidP="003131E2">
            <w:pPr>
              <w:pStyle w:val="TableH2"/>
              <w:rPr>
                <w:rFonts w:eastAsia="Arial Unicode MS"/>
              </w:rPr>
            </w:pPr>
            <w:r w:rsidRPr="00C70209">
              <w:rPr>
                <w:rFonts w:eastAsia="Arial Unicode MS"/>
              </w:rPr>
              <w:t>Outcome</w:t>
            </w:r>
          </w:p>
        </w:tc>
        <w:tc>
          <w:tcPr>
            <w:tcW w:w="2162" w:type="pct"/>
            <w:gridSpan w:val="4"/>
          </w:tcPr>
          <w:p w14:paraId="5194AFF2"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6A3D0EF2" w14:textId="77777777" w:rsidTr="003131E2">
        <w:trPr>
          <w:cantSplit/>
          <w:tblHeader/>
        </w:trPr>
        <w:tc>
          <w:tcPr>
            <w:tcW w:w="388" w:type="pct"/>
            <w:vMerge/>
            <w:tcBorders>
              <w:bottom w:val="single" w:sz="4" w:space="0" w:color="auto"/>
            </w:tcBorders>
          </w:tcPr>
          <w:p w14:paraId="2ACC8773" w14:textId="77777777" w:rsidR="00DF2BB6" w:rsidRPr="00C70209" w:rsidRDefault="00DF2BB6" w:rsidP="003131E2">
            <w:pPr>
              <w:pStyle w:val="TableH2"/>
              <w:rPr>
                <w:rFonts w:eastAsia="Arial Unicode MS"/>
              </w:rPr>
            </w:pPr>
          </w:p>
        </w:tc>
        <w:tc>
          <w:tcPr>
            <w:tcW w:w="490" w:type="pct"/>
            <w:vMerge/>
            <w:tcBorders>
              <w:bottom w:val="single" w:sz="4" w:space="0" w:color="auto"/>
            </w:tcBorders>
          </w:tcPr>
          <w:p w14:paraId="0375160E" w14:textId="77777777" w:rsidR="00DF2BB6" w:rsidRPr="00C70209" w:rsidRDefault="00DF2BB6" w:rsidP="003131E2">
            <w:pPr>
              <w:pStyle w:val="TableH2"/>
              <w:rPr>
                <w:rFonts w:eastAsia="Arial Unicode MS"/>
              </w:rPr>
            </w:pPr>
          </w:p>
        </w:tc>
        <w:tc>
          <w:tcPr>
            <w:tcW w:w="490" w:type="pct"/>
            <w:vMerge/>
            <w:tcBorders>
              <w:bottom w:val="single" w:sz="4" w:space="0" w:color="auto"/>
            </w:tcBorders>
          </w:tcPr>
          <w:p w14:paraId="3DDBD14E" w14:textId="77777777" w:rsidR="00DF2BB6" w:rsidRPr="00C70209" w:rsidRDefault="00DF2BB6" w:rsidP="003131E2">
            <w:pPr>
              <w:pStyle w:val="TableH2"/>
              <w:rPr>
                <w:rFonts w:eastAsia="Arial Unicode MS"/>
              </w:rPr>
            </w:pPr>
          </w:p>
        </w:tc>
        <w:tc>
          <w:tcPr>
            <w:tcW w:w="490" w:type="pct"/>
            <w:vMerge/>
            <w:tcBorders>
              <w:bottom w:val="single" w:sz="4" w:space="0" w:color="auto"/>
            </w:tcBorders>
          </w:tcPr>
          <w:p w14:paraId="34F97C59" w14:textId="77777777" w:rsidR="00DF2BB6" w:rsidRPr="00C70209" w:rsidRDefault="00DF2BB6" w:rsidP="003131E2">
            <w:pPr>
              <w:pStyle w:val="TableH2"/>
              <w:rPr>
                <w:rFonts w:eastAsia="Arial Unicode MS"/>
              </w:rPr>
            </w:pPr>
          </w:p>
        </w:tc>
        <w:tc>
          <w:tcPr>
            <w:tcW w:w="490" w:type="pct"/>
            <w:vMerge/>
            <w:tcBorders>
              <w:bottom w:val="single" w:sz="4" w:space="0" w:color="auto"/>
            </w:tcBorders>
          </w:tcPr>
          <w:p w14:paraId="62242218" w14:textId="77777777" w:rsidR="00DF2BB6" w:rsidRPr="00C70209" w:rsidRDefault="00DF2BB6" w:rsidP="003131E2">
            <w:pPr>
              <w:pStyle w:val="TableH2"/>
              <w:rPr>
                <w:rFonts w:eastAsia="Arial Unicode MS"/>
              </w:rPr>
            </w:pPr>
          </w:p>
        </w:tc>
        <w:tc>
          <w:tcPr>
            <w:tcW w:w="491" w:type="pct"/>
            <w:vMerge/>
            <w:tcBorders>
              <w:bottom w:val="single" w:sz="4" w:space="0" w:color="auto"/>
            </w:tcBorders>
          </w:tcPr>
          <w:p w14:paraId="1F3CE2AA" w14:textId="77777777" w:rsidR="00DF2BB6" w:rsidRPr="00C70209" w:rsidRDefault="00DF2BB6" w:rsidP="003131E2">
            <w:pPr>
              <w:pStyle w:val="TableH2"/>
              <w:rPr>
                <w:rFonts w:eastAsia="Arial Unicode MS"/>
              </w:rPr>
            </w:pPr>
          </w:p>
        </w:tc>
        <w:tc>
          <w:tcPr>
            <w:tcW w:w="518" w:type="pct"/>
            <w:tcBorders>
              <w:bottom w:val="single" w:sz="4" w:space="0" w:color="auto"/>
            </w:tcBorders>
          </w:tcPr>
          <w:p w14:paraId="7DD05577" w14:textId="7A933AEF" w:rsidR="00DF2BB6" w:rsidRPr="00C70209" w:rsidRDefault="00DF2BB6" w:rsidP="003131E2">
            <w:pPr>
              <w:pStyle w:val="TableH2"/>
              <w:rPr>
                <w:rFonts w:eastAsia="Arial Unicode MS"/>
              </w:rPr>
            </w:pPr>
            <w:r w:rsidRPr="00C70209">
              <w:rPr>
                <w:rFonts w:eastAsia="Arial Unicode MS"/>
              </w:rPr>
              <w:t>Iron</w:t>
            </w:r>
          </w:p>
          <w:p w14:paraId="3C6BC1E6" w14:textId="77777777" w:rsidR="00DF2BB6" w:rsidRPr="00C70209" w:rsidRDefault="00DF2BB6" w:rsidP="003131E2">
            <w:pPr>
              <w:pStyle w:val="TableH2"/>
              <w:rPr>
                <w:rFonts w:eastAsia="Arial Unicode MS"/>
              </w:rPr>
            </w:pPr>
            <w:r w:rsidRPr="00C70209">
              <w:t>Mean ± SD</w:t>
            </w:r>
          </w:p>
        </w:tc>
        <w:tc>
          <w:tcPr>
            <w:tcW w:w="517" w:type="pct"/>
            <w:tcBorders>
              <w:bottom w:val="single" w:sz="4" w:space="0" w:color="auto"/>
            </w:tcBorders>
          </w:tcPr>
          <w:p w14:paraId="0CFA5E36" w14:textId="7D48CEA5" w:rsidR="00DF2BB6" w:rsidRPr="00C70209" w:rsidRDefault="00DF2BB6" w:rsidP="003131E2">
            <w:pPr>
              <w:pStyle w:val="TableH2"/>
              <w:rPr>
                <w:rFonts w:eastAsia="Arial Unicode MS"/>
              </w:rPr>
            </w:pPr>
            <w:r w:rsidRPr="00C70209">
              <w:rPr>
                <w:rFonts w:eastAsia="Arial Unicode MS"/>
              </w:rPr>
              <w:t>No iron</w:t>
            </w:r>
          </w:p>
          <w:p w14:paraId="7BFD064B" w14:textId="77777777" w:rsidR="00DF2BB6" w:rsidRPr="00C70209" w:rsidRDefault="00DF2BB6" w:rsidP="003131E2">
            <w:pPr>
              <w:pStyle w:val="TableH2"/>
              <w:rPr>
                <w:rFonts w:eastAsia="Arial Unicode MS"/>
              </w:rPr>
            </w:pPr>
            <w:r w:rsidRPr="00C70209">
              <w:t>Mean ± SD</w:t>
            </w:r>
          </w:p>
        </w:tc>
        <w:tc>
          <w:tcPr>
            <w:tcW w:w="518" w:type="pct"/>
            <w:tcBorders>
              <w:bottom w:val="single" w:sz="4" w:space="0" w:color="auto"/>
            </w:tcBorders>
          </w:tcPr>
          <w:p w14:paraId="34E772CB" w14:textId="77777777" w:rsidR="00DF2BB6" w:rsidRPr="00C70209" w:rsidRDefault="00DF2BB6" w:rsidP="003131E2">
            <w:pPr>
              <w:pStyle w:val="TableH2"/>
              <w:rPr>
                <w:rFonts w:eastAsia="Arial Unicode MS"/>
              </w:rPr>
            </w:pPr>
            <w:r w:rsidRPr="00C70209">
              <w:rPr>
                <w:rFonts w:eastAsia="Arial Unicode MS"/>
              </w:rPr>
              <w:t>Risk estimate (95% CI)</w:t>
            </w:r>
          </w:p>
        </w:tc>
        <w:tc>
          <w:tcPr>
            <w:tcW w:w="608" w:type="pct"/>
            <w:tcBorders>
              <w:bottom w:val="single" w:sz="4" w:space="0" w:color="auto"/>
            </w:tcBorders>
          </w:tcPr>
          <w:p w14:paraId="2E2B9FDA" w14:textId="77777777" w:rsidR="00DF2BB6" w:rsidRPr="00C70209" w:rsidRDefault="00DF2BB6" w:rsidP="003131E2">
            <w:pPr>
              <w:pStyle w:val="TableH3"/>
              <w:rPr>
                <w:rFonts w:eastAsia="Arial Unicode MS"/>
              </w:rPr>
            </w:pPr>
            <w:r w:rsidRPr="00C70209">
              <w:rPr>
                <w:rFonts w:eastAsia="Arial Unicode MS"/>
              </w:rPr>
              <w:t>Statistical significance</w:t>
            </w:r>
          </w:p>
          <w:p w14:paraId="5AA03A52" w14:textId="62E31CAB"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4FEA4A9B"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3AD0C885" w14:textId="77777777" w:rsidTr="003131E2">
        <w:trPr>
          <w:cantSplit/>
        </w:trPr>
        <w:tc>
          <w:tcPr>
            <w:tcW w:w="5000" w:type="pct"/>
            <w:gridSpan w:val="10"/>
            <w:tcBorders>
              <w:top w:val="single" w:sz="4" w:space="0" w:color="000000"/>
              <w:bottom w:val="single" w:sz="4" w:space="0" w:color="000000"/>
            </w:tcBorders>
            <w:shd w:val="clear" w:color="auto" w:fill="000000"/>
          </w:tcPr>
          <w:p w14:paraId="437356AB" w14:textId="77777777" w:rsidR="00DF2BB6" w:rsidRPr="00C70209" w:rsidRDefault="00DF2BB6" w:rsidP="003131E2">
            <w:pPr>
              <w:pStyle w:val="TableH4"/>
            </w:pPr>
            <w:r w:rsidRPr="00C70209">
              <w:t xml:space="preserve">Level I evidence </w:t>
            </w:r>
          </w:p>
        </w:tc>
      </w:tr>
      <w:tr w:rsidR="00DF2BB6" w:rsidRPr="00C70209" w14:paraId="5CD904DB" w14:textId="77777777" w:rsidTr="003131E2">
        <w:trPr>
          <w:cantSplit/>
        </w:trPr>
        <w:tc>
          <w:tcPr>
            <w:tcW w:w="5000" w:type="pct"/>
            <w:gridSpan w:val="10"/>
            <w:tcBorders>
              <w:top w:val="single" w:sz="4" w:space="0" w:color="000000"/>
              <w:bottom w:val="single" w:sz="4" w:space="0" w:color="000000"/>
            </w:tcBorders>
            <w:shd w:val="clear" w:color="auto" w:fill="auto"/>
          </w:tcPr>
          <w:p w14:paraId="76A96D74" w14:textId="77777777" w:rsidR="00DF2BB6" w:rsidRPr="00C70209" w:rsidRDefault="00DF2BB6" w:rsidP="003131E2">
            <w:pPr>
              <w:pStyle w:val="TableH5"/>
              <w:rPr>
                <w:rFonts w:eastAsia="Arial Unicode MS"/>
              </w:rPr>
            </w:pPr>
            <w:r w:rsidRPr="00C70209">
              <w:rPr>
                <w:rFonts w:eastAsia="Arial Unicode MS"/>
              </w:rPr>
              <w:t>Children &lt;2.5 years</w:t>
            </w:r>
          </w:p>
        </w:tc>
      </w:tr>
      <w:tr w:rsidR="00DF2BB6" w:rsidRPr="00C70209" w14:paraId="5894B7F3" w14:textId="77777777" w:rsidTr="003131E2">
        <w:trPr>
          <w:cantSplit/>
        </w:trPr>
        <w:tc>
          <w:tcPr>
            <w:tcW w:w="388" w:type="pct"/>
            <w:vMerge w:val="restart"/>
            <w:shd w:val="clear" w:color="auto" w:fill="auto"/>
          </w:tcPr>
          <w:p w14:paraId="0C9C405F" w14:textId="4E040A15" w:rsidR="00DF2BB6" w:rsidRPr="00C70209" w:rsidRDefault="00DF2BB6" w:rsidP="003131E2">
            <w:pPr>
              <w:pStyle w:val="Tabletext-evidencematrix"/>
            </w:pPr>
            <w:r w:rsidRPr="00C70209">
              <w:t>Pasricha 2013</w:t>
            </w:r>
            <w:r w:rsidRPr="00C70209">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 </w:instrText>
            </w:r>
            <w:r w:rsidR="000E261C">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1</w:t>
            </w:r>
            <w:r w:rsidRPr="00C70209">
              <w:fldChar w:fldCharType="end"/>
            </w:r>
          </w:p>
          <w:p w14:paraId="615E24D2" w14:textId="77777777" w:rsidR="00DF2BB6" w:rsidRPr="00C70209" w:rsidRDefault="00DF2BB6" w:rsidP="003131E2">
            <w:pPr>
              <w:pStyle w:val="Tabletext-evidencematrix"/>
            </w:pPr>
            <w:r w:rsidRPr="00C70209">
              <w:t>Level I</w:t>
            </w:r>
          </w:p>
          <w:p w14:paraId="73B781D9" w14:textId="77777777" w:rsidR="00DF2BB6" w:rsidRPr="00C70209" w:rsidRDefault="00DF2BB6" w:rsidP="003131E2">
            <w:pPr>
              <w:pStyle w:val="Tabletext-evidencematrix"/>
            </w:pPr>
            <w:r w:rsidRPr="00C70209">
              <w:rPr>
                <w:i/>
              </w:rPr>
              <w:t>Good</w:t>
            </w:r>
          </w:p>
        </w:tc>
        <w:tc>
          <w:tcPr>
            <w:tcW w:w="490" w:type="pct"/>
            <w:vMerge w:val="restart"/>
            <w:shd w:val="clear" w:color="auto" w:fill="auto"/>
          </w:tcPr>
          <w:p w14:paraId="61FD61CF" w14:textId="24AD15A3" w:rsidR="00DF2BB6" w:rsidRPr="00C70209" w:rsidRDefault="00DF2BB6" w:rsidP="003131E2">
            <w:pPr>
              <w:pStyle w:val="Tabletext-evidencematrix"/>
            </w:pPr>
            <w:r w:rsidRPr="00C70209">
              <w:t>6 trials</w:t>
            </w:r>
            <w:r w:rsidRPr="00C70209">
              <w:rPr>
                <w:vertAlign w:val="superscript"/>
              </w:rPr>
              <w:t>c</w:t>
            </w:r>
            <w:r w:rsidRPr="00C70209">
              <w:t xml:space="preserve"> (Akman 2004</w:t>
            </w:r>
            <w:r w:rsidRPr="00A14ECB">
              <w:t>, Idjradinata 1993, Walter 1989, Yalcin 2000</w:t>
            </w:r>
            <w:r w:rsidRPr="00C70209">
              <w:t>, Lind 2003, Lozoff 1982)</w:t>
            </w:r>
            <w:r w:rsidR="000E261C">
              <w:fldChar w:fldCharType="begin">
                <w:fldData xml:space="preserve">PEVuZE5vdGU+PENpdGU+PEF1dGhvcj5Ba21hbjwvQXV0aG9yPjxZZWFyPjIwMDQ8L1llYXI+PFJl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</w:fldData>
              </w:fldChar>
            </w:r>
            <w:r w:rsidR="000E261C">
              <w:instrText xml:space="preserve"> ADDIN EN.CITE </w:instrText>
            </w:r>
            <w:r w:rsidR="000E261C">
              <w:fldChar w:fldCharType="begin">
                <w:fldData xml:space="preserve">PEVuZE5vdGU+PENpdGU+PEF1dGhvcj5Ba21hbjwvQXV0aG9yPjxZZWFyPjIwMDQ8L1llYXI+PFJl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73; 186; 188-189; 201; 204</w:t>
            </w:r>
            <w:r w:rsidR="000E261C">
              <w:fldChar w:fldCharType="end"/>
            </w:r>
          </w:p>
          <w:p w14:paraId="509E2554" w14:textId="77777777" w:rsidR="00DF2BB6" w:rsidRPr="00C70209" w:rsidRDefault="00DF2BB6" w:rsidP="003131E2">
            <w:pPr>
              <w:pStyle w:val="Tabletext-evidencematrix"/>
            </w:pPr>
            <w:r w:rsidRPr="00C70209">
              <w:t>N=1093</w:t>
            </w:r>
          </w:p>
        </w:tc>
        <w:tc>
          <w:tcPr>
            <w:tcW w:w="490" w:type="pct"/>
            <w:vMerge w:val="restart"/>
            <w:shd w:val="clear" w:color="auto" w:fill="auto"/>
          </w:tcPr>
          <w:p w14:paraId="5E0AED44" w14:textId="77777777" w:rsidR="00DF2BB6" w:rsidRPr="00C70209" w:rsidRDefault="00DF2BB6" w:rsidP="003131E2">
            <w:pPr>
              <w:pStyle w:val="Tabletext-evidencematrix"/>
            </w:pPr>
            <w:r w:rsidRPr="00C70209">
              <w:t>Community or outpatient children aged 4–23 months</w:t>
            </w:r>
          </w:p>
        </w:tc>
        <w:tc>
          <w:tcPr>
            <w:tcW w:w="490" w:type="pct"/>
            <w:vMerge w:val="restart"/>
            <w:shd w:val="clear" w:color="auto" w:fill="auto"/>
          </w:tcPr>
          <w:p w14:paraId="643D3D2A" w14:textId="77777777" w:rsidR="00DF2BB6" w:rsidRPr="00C70209" w:rsidRDefault="00DF2BB6" w:rsidP="003131E2">
            <w:pPr>
              <w:pStyle w:val="Tabletext-evidencematrix"/>
            </w:pPr>
            <w:r w:rsidRPr="00C70209">
              <w:t xml:space="preserve">Chile, Guatemala, Indonesia, Turkey </w:t>
            </w:r>
          </w:p>
        </w:tc>
        <w:tc>
          <w:tcPr>
            <w:tcW w:w="490" w:type="pct"/>
            <w:vMerge w:val="restart"/>
            <w:shd w:val="clear" w:color="auto" w:fill="auto"/>
          </w:tcPr>
          <w:p w14:paraId="1C6070F1" w14:textId="27992413" w:rsidR="00DF2BB6" w:rsidRPr="00C70209" w:rsidRDefault="00DF2BB6" w:rsidP="003131E2">
            <w:pPr>
              <w:pStyle w:val="Tabletext-evidencematrix"/>
            </w:pPr>
            <w:r w:rsidRPr="00C70209">
              <w:t>Daily oral iron supplementation versus no iron / placebo</w:t>
            </w:r>
          </w:p>
        </w:tc>
        <w:tc>
          <w:tcPr>
            <w:tcW w:w="491" w:type="pct"/>
            <w:shd w:val="clear" w:color="auto" w:fill="auto"/>
          </w:tcPr>
          <w:p w14:paraId="3AD98A9E" w14:textId="256802EB" w:rsidR="00DF2BB6" w:rsidRPr="00C70209" w:rsidRDefault="00DF2BB6" w:rsidP="003131E2">
            <w:pPr>
              <w:pStyle w:val="Tabletext-evidencematrix"/>
            </w:pPr>
            <w:r w:rsidRPr="00C70209">
              <w:t xml:space="preserve">Bayley’s </w:t>
            </w:r>
            <w:r w:rsidR="00840673" w:rsidRPr="00C70209">
              <w:t>mental development index</w:t>
            </w:r>
            <w:r w:rsidRPr="00C70209">
              <w:t xml:space="preserve"> score</w:t>
            </w:r>
          </w:p>
        </w:tc>
        <w:tc>
          <w:tcPr>
            <w:tcW w:w="518" w:type="pct"/>
            <w:tcBorders>
              <w:bottom w:val="single" w:sz="4" w:space="0" w:color="000000"/>
            </w:tcBorders>
            <w:shd w:val="clear" w:color="auto" w:fill="FFFFFF" w:themeFill="background1"/>
          </w:tcPr>
          <w:p w14:paraId="46A7AAA9"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294AF860" w14:textId="77777777" w:rsidR="00DF2BB6" w:rsidRPr="00C70209" w:rsidRDefault="00DF2BB6" w:rsidP="003131E2">
            <w:pPr>
              <w:pStyle w:val="Tabletext-evidencematrix"/>
            </w:pPr>
            <w:r w:rsidRPr="00C70209">
              <w:t>NR</w:t>
            </w:r>
          </w:p>
        </w:tc>
        <w:tc>
          <w:tcPr>
            <w:tcW w:w="518" w:type="pct"/>
            <w:tcBorders>
              <w:bottom w:val="single" w:sz="4" w:space="0" w:color="000000"/>
            </w:tcBorders>
            <w:shd w:val="clear" w:color="auto" w:fill="FFFFFF" w:themeFill="background1"/>
          </w:tcPr>
          <w:p w14:paraId="3C2752B1" w14:textId="77777777" w:rsidR="00DF2BB6" w:rsidRPr="00C70209" w:rsidRDefault="00DF2BB6" w:rsidP="003131E2">
            <w:pPr>
              <w:pStyle w:val="Tabletext-evidencematrix"/>
            </w:pPr>
            <w:r w:rsidRPr="00C70209">
              <w:t>MD 1.65 [–0.63, 3.94]</w:t>
            </w:r>
            <w:r w:rsidRPr="00C70209">
              <w:rPr>
                <w:vertAlign w:val="superscript"/>
              </w:rPr>
              <w:t>d</w:t>
            </w:r>
          </w:p>
        </w:tc>
        <w:tc>
          <w:tcPr>
            <w:tcW w:w="608" w:type="pct"/>
            <w:tcBorders>
              <w:bottom w:val="single" w:sz="4" w:space="0" w:color="000000"/>
            </w:tcBorders>
            <w:shd w:val="clear" w:color="auto" w:fill="FFFFFF" w:themeFill="background1"/>
          </w:tcPr>
          <w:p w14:paraId="4B9C25A5" w14:textId="77777777" w:rsidR="00DF2BB6" w:rsidRPr="00C70209" w:rsidRDefault="00DF2BB6" w:rsidP="003131E2">
            <w:pPr>
              <w:pStyle w:val="Tabletext-evidencematrix"/>
              <w:rPr>
                <w:i/>
              </w:rPr>
            </w:pPr>
            <w:r w:rsidRPr="00C70209">
              <w:rPr>
                <w:i/>
              </w:rPr>
              <w:t>No significant difference</w:t>
            </w:r>
          </w:p>
          <w:p w14:paraId="405D0083" w14:textId="7B5517B0" w:rsidR="00DF2BB6" w:rsidRPr="00C70209" w:rsidRDefault="001A475D" w:rsidP="003131E2">
            <w:pPr>
              <w:pStyle w:val="Tabletext-evidencematrix"/>
            </w:pPr>
            <w:r w:rsidRPr="001A475D">
              <w:rPr>
                <w:i/>
              </w:rPr>
              <w:t>P = </w:t>
            </w:r>
            <w:r w:rsidR="00DF2BB6" w:rsidRPr="00C70209">
              <w:t>0.16</w:t>
            </w:r>
          </w:p>
          <w:p w14:paraId="4AE965B3" w14:textId="77777777" w:rsidR="00DF2BB6" w:rsidRPr="00C70209" w:rsidRDefault="00DF2BB6" w:rsidP="003131E2">
            <w:pPr>
              <w:pStyle w:val="Tabletext-evidencematrix"/>
            </w:pPr>
            <w:r w:rsidRPr="00C70209">
              <w:t>Substantial heterogeneity</w:t>
            </w:r>
          </w:p>
          <w:p w14:paraId="76EF6222" w14:textId="5EB3497B"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66%</w:t>
            </w:r>
          </w:p>
        </w:tc>
      </w:tr>
      <w:tr w:rsidR="00DF2BB6" w:rsidRPr="00C70209" w14:paraId="317B0AA2" w14:textId="77777777" w:rsidTr="003131E2">
        <w:trPr>
          <w:cantSplit/>
        </w:trPr>
        <w:tc>
          <w:tcPr>
            <w:tcW w:w="388" w:type="pct"/>
            <w:vMerge/>
            <w:shd w:val="clear" w:color="auto" w:fill="auto"/>
          </w:tcPr>
          <w:p w14:paraId="5C61BA05" w14:textId="77777777" w:rsidR="00DF2BB6" w:rsidRPr="00C70209" w:rsidRDefault="00DF2BB6" w:rsidP="003131E2">
            <w:pPr>
              <w:pStyle w:val="Tabletext-evidencematrix"/>
            </w:pPr>
          </w:p>
        </w:tc>
        <w:tc>
          <w:tcPr>
            <w:tcW w:w="490" w:type="pct"/>
            <w:vMerge/>
            <w:shd w:val="clear" w:color="auto" w:fill="auto"/>
          </w:tcPr>
          <w:p w14:paraId="2C2A3C5E" w14:textId="77777777" w:rsidR="00DF2BB6" w:rsidRPr="00C70209" w:rsidRDefault="00DF2BB6" w:rsidP="003131E2">
            <w:pPr>
              <w:pStyle w:val="Tabletext-evidencematrix"/>
            </w:pPr>
          </w:p>
        </w:tc>
        <w:tc>
          <w:tcPr>
            <w:tcW w:w="490" w:type="pct"/>
            <w:vMerge/>
            <w:shd w:val="clear" w:color="auto" w:fill="auto"/>
          </w:tcPr>
          <w:p w14:paraId="6B5AA0DC" w14:textId="77777777" w:rsidR="00DF2BB6" w:rsidRPr="00C70209" w:rsidRDefault="00DF2BB6" w:rsidP="003131E2">
            <w:pPr>
              <w:pStyle w:val="Tabletext-evidencematrix"/>
            </w:pPr>
          </w:p>
        </w:tc>
        <w:tc>
          <w:tcPr>
            <w:tcW w:w="490" w:type="pct"/>
            <w:vMerge/>
            <w:shd w:val="clear" w:color="auto" w:fill="auto"/>
          </w:tcPr>
          <w:p w14:paraId="0EDA1967" w14:textId="77777777" w:rsidR="00DF2BB6" w:rsidRPr="00C70209" w:rsidRDefault="00DF2BB6" w:rsidP="003131E2">
            <w:pPr>
              <w:pStyle w:val="Tabletext-evidencematrix"/>
            </w:pPr>
          </w:p>
        </w:tc>
        <w:tc>
          <w:tcPr>
            <w:tcW w:w="490" w:type="pct"/>
            <w:vMerge/>
            <w:shd w:val="clear" w:color="auto" w:fill="auto"/>
          </w:tcPr>
          <w:p w14:paraId="600D3319" w14:textId="77777777" w:rsidR="00DF2BB6" w:rsidRPr="00C70209" w:rsidRDefault="00DF2BB6" w:rsidP="003131E2">
            <w:pPr>
              <w:pStyle w:val="Tabletext-evidencematrix"/>
            </w:pPr>
          </w:p>
        </w:tc>
        <w:tc>
          <w:tcPr>
            <w:tcW w:w="491" w:type="pct"/>
            <w:vMerge w:val="restart"/>
            <w:shd w:val="clear" w:color="auto" w:fill="auto"/>
            <w:vAlign w:val="bottom"/>
          </w:tcPr>
          <w:p w14:paraId="756E2623" w14:textId="6D2C7877" w:rsidR="00DF2BB6" w:rsidRPr="00C70209" w:rsidRDefault="00DF2BB6" w:rsidP="003131E2">
            <w:pPr>
              <w:pStyle w:val="Tabletext-subanalysis"/>
              <w:jc w:val="right"/>
            </w:pPr>
            <w:r w:rsidRPr="00C70209">
              <w:t>Iron deficient children</w:t>
            </w:r>
          </w:p>
          <w:p w14:paraId="1DBA07AD" w14:textId="77777777" w:rsidR="00DF2BB6" w:rsidRPr="00C70209" w:rsidRDefault="00DF2BB6" w:rsidP="003131E2">
            <w:pPr>
              <w:pStyle w:val="Tabletext-subanalysis"/>
              <w:jc w:val="right"/>
            </w:pPr>
            <w:r w:rsidRPr="00C70209">
              <w:t>3 trials (Akman 2004, Idradinata 1993, Walter 1989)</w:t>
            </w:r>
          </w:p>
          <w:p w14:paraId="04C52E2D" w14:textId="77777777" w:rsidR="00DF2BB6" w:rsidRPr="00C70209" w:rsidRDefault="00DF2BB6" w:rsidP="003131E2">
            <w:pPr>
              <w:pStyle w:val="Tabletext-subanalysis"/>
              <w:jc w:val="right"/>
            </w:pPr>
            <w:r w:rsidRPr="00C70209">
              <w:t>N=281</w:t>
            </w:r>
          </w:p>
        </w:tc>
        <w:tc>
          <w:tcPr>
            <w:tcW w:w="1553" w:type="pct"/>
            <w:gridSpan w:val="3"/>
            <w:tcBorders>
              <w:bottom w:val="single" w:sz="4" w:space="0" w:color="000000"/>
            </w:tcBorders>
            <w:shd w:val="clear" w:color="auto" w:fill="FFFFFF" w:themeFill="background1"/>
          </w:tcPr>
          <w:p w14:paraId="1B891BEA" w14:textId="5E16560E" w:rsidR="00DF2BB6" w:rsidRPr="00C70209" w:rsidRDefault="00DF2BB6" w:rsidP="003131E2">
            <w:pPr>
              <w:pStyle w:val="Tabletext-subanalysis"/>
            </w:pPr>
            <w:r w:rsidRPr="00C70209">
              <w:t>The authors conducted subgroup analyses on a variety of measures to explore the heterogeneity that included breastfeeding, baseline haemoglobin, baseline iron status, dose and duration of treatment, inclusion of other supplements, and malaria endemicity</w:t>
            </w:r>
            <w:r w:rsidRPr="00C70209">
              <w:rPr>
                <w:vertAlign w:val="superscript"/>
              </w:rPr>
              <w:t>e</w:t>
            </w:r>
            <w:r w:rsidRPr="00C70209">
              <w:t>.</w:t>
            </w:r>
          </w:p>
          <w:p w14:paraId="76008FE2" w14:textId="77777777" w:rsidR="00DF2BB6" w:rsidRPr="00C70209" w:rsidRDefault="00DF2BB6" w:rsidP="003131E2">
            <w:pPr>
              <w:pStyle w:val="Tabletext-subanalysis"/>
            </w:pPr>
            <w:r w:rsidRPr="00C70209">
              <w:t>Two analyses approached statistical significance for subgroup difference and are reported below.</w:t>
            </w:r>
          </w:p>
        </w:tc>
        <w:tc>
          <w:tcPr>
            <w:tcW w:w="608" w:type="pct"/>
            <w:tcBorders>
              <w:bottom w:val="single" w:sz="4" w:space="0" w:color="000000"/>
            </w:tcBorders>
            <w:shd w:val="clear" w:color="auto" w:fill="FFFFFF" w:themeFill="background1"/>
          </w:tcPr>
          <w:p w14:paraId="0E9CD3EE" w14:textId="77777777" w:rsidR="00DF2BB6" w:rsidRPr="00C70209" w:rsidRDefault="00DF2BB6" w:rsidP="003131E2">
            <w:pPr>
              <w:pStyle w:val="Tabletext-evidencematrix"/>
              <w:rPr>
                <w:i/>
              </w:rPr>
            </w:pPr>
          </w:p>
        </w:tc>
      </w:tr>
      <w:tr w:rsidR="00DF2BB6" w:rsidRPr="00C70209" w14:paraId="61AEF1FE" w14:textId="77777777" w:rsidTr="003131E2">
        <w:trPr>
          <w:cantSplit/>
        </w:trPr>
        <w:tc>
          <w:tcPr>
            <w:tcW w:w="388" w:type="pct"/>
            <w:vMerge/>
            <w:shd w:val="clear" w:color="auto" w:fill="auto"/>
          </w:tcPr>
          <w:p w14:paraId="5853B308" w14:textId="77777777" w:rsidR="00DF2BB6" w:rsidRPr="00C70209" w:rsidRDefault="00DF2BB6" w:rsidP="003131E2">
            <w:pPr>
              <w:pStyle w:val="Tabletext-evidencematrix"/>
            </w:pPr>
          </w:p>
        </w:tc>
        <w:tc>
          <w:tcPr>
            <w:tcW w:w="490" w:type="pct"/>
            <w:vMerge/>
            <w:shd w:val="clear" w:color="auto" w:fill="auto"/>
          </w:tcPr>
          <w:p w14:paraId="1E080D01" w14:textId="77777777" w:rsidR="00DF2BB6" w:rsidRPr="00C70209" w:rsidRDefault="00DF2BB6" w:rsidP="003131E2">
            <w:pPr>
              <w:pStyle w:val="Tabletext-evidencematrix"/>
            </w:pPr>
          </w:p>
        </w:tc>
        <w:tc>
          <w:tcPr>
            <w:tcW w:w="490" w:type="pct"/>
            <w:vMerge/>
            <w:shd w:val="clear" w:color="auto" w:fill="auto"/>
          </w:tcPr>
          <w:p w14:paraId="35E7A3B3" w14:textId="77777777" w:rsidR="00DF2BB6" w:rsidRPr="00C70209" w:rsidRDefault="00DF2BB6" w:rsidP="003131E2">
            <w:pPr>
              <w:pStyle w:val="Tabletext-evidencematrix"/>
            </w:pPr>
          </w:p>
        </w:tc>
        <w:tc>
          <w:tcPr>
            <w:tcW w:w="490" w:type="pct"/>
            <w:vMerge/>
            <w:shd w:val="clear" w:color="auto" w:fill="auto"/>
          </w:tcPr>
          <w:p w14:paraId="127FD6AF" w14:textId="77777777" w:rsidR="00DF2BB6" w:rsidRPr="00C70209" w:rsidRDefault="00DF2BB6" w:rsidP="003131E2">
            <w:pPr>
              <w:pStyle w:val="Tabletext-evidencematrix"/>
            </w:pPr>
          </w:p>
        </w:tc>
        <w:tc>
          <w:tcPr>
            <w:tcW w:w="490" w:type="pct"/>
            <w:vMerge/>
            <w:shd w:val="clear" w:color="auto" w:fill="auto"/>
          </w:tcPr>
          <w:p w14:paraId="4D5BA415" w14:textId="77777777" w:rsidR="00DF2BB6" w:rsidRPr="00C70209" w:rsidRDefault="00DF2BB6" w:rsidP="003131E2">
            <w:pPr>
              <w:pStyle w:val="Tabletext-evidencematrix"/>
            </w:pPr>
          </w:p>
        </w:tc>
        <w:tc>
          <w:tcPr>
            <w:tcW w:w="491" w:type="pct"/>
            <w:vMerge/>
            <w:shd w:val="clear" w:color="auto" w:fill="auto"/>
            <w:vAlign w:val="bottom"/>
          </w:tcPr>
          <w:p w14:paraId="4FB28F6C" w14:textId="77777777" w:rsidR="00DF2BB6" w:rsidRPr="00C70209" w:rsidRDefault="00DF2BB6" w:rsidP="003131E2">
            <w:pPr>
              <w:pStyle w:val="Tabletext-subanalysis"/>
              <w:jc w:val="right"/>
            </w:pPr>
          </w:p>
        </w:tc>
        <w:tc>
          <w:tcPr>
            <w:tcW w:w="1553" w:type="pct"/>
            <w:gridSpan w:val="3"/>
            <w:tcBorders>
              <w:bottom w:val="single" w:sz="4" w:space="0" w:color="000000"/>
            </w:tcBorders>
            <w:shd w:val="clear" w:color="auto" w:fill="FFFFFF" w:themeFill="background1"/>
          </w:tcPr>
          <w:p w14:paraId="1034FB41" w14:textId="77777777" w:rsidR="00DF2BB6" w:rsidRPr="00C70209" w:rsidRDefault="00DF2BB6" w:rsidP="003131E2">
            <w:pPr>
              <w:pStyle w:val="Tabletext-subanalysis"/>
              <w:rPr>
                <w:rStyle w:val="Emphasis"/>
              </w:rPr>
            </w:pPr>
            <w:r w:rsidRPr="00C70209">
              <w:rPr>
                <w:rStyle w:val="Emphasis"/>
              </w:rPr>
              <w:t>Subgroup analysis: baseline iron status</w:t>
            </w:r>
          </w:p>
        </w:tc>
        <w:tc>
          <w:tcPr>
            <w:tcW w:w="608" w:type="pct"/>
            <w:tcBorders>
              <w:bottom w:val="single" w:sz="4" w:space="0" w:color="000000"/>
            </w:tcBorders>
            <w:shd w:val="clear" w:color="auto" w:fill="FFFFFF" w:themeFill="background1"/>
          </w:tcPr>
          <w:p w14:paraId="5B9797FF" w14:textId="77777777" w:rsidR="00DF2BB6" w:rsidRPr="00C70209" w:rsidRDefault="00DF2BB6" w:rsidP="003131E2">
            <w:pPr>
              <w:pStyle w:val="Tabletext-evidencematrix"/>
              <w:rPr>
                <w:i/>
              </w:rPr>
            </w:pPr>
          </w:p>
        </w:tc>
      </w:tr>
      <w:tr w:rsidR="00DF2BB6" w:rsidRPr="00C70209" w14:paraId="3A488009" w14:textId="77777777" w:rsidTr="003131E2">
        <w:trPr>
          <w:cantSplit/>
        </w:trPr>
        <w:tc>
          <w:tcPr>
            <w:tcW w:w="388" w:type="pct"/>
            <w:vMerge/>
            <w:shd w:val="clear" w:color="auto" w:fill="auto"/>
          </w:tcPr>
          <w:p w14:paraId="0F868DBE" w14:textId="77777777" w:rsidR="00DF2BB6" w:rsidRPr="00C70209" w:rsidRDefault="00DF2BB6" w:rsidP="003131E2">
            <w:pPr>
              <w:pStyle w:val="Tabletext-evidencematrix"/>
            </w:pPr>
          </w:p>
        </w:tc>
        <w:tc>
          <w:tcPr>
            <w:tcW w:w="490" w:type="pct"/>
            <w:vMerge/>
            <w:shd w:val="clear" w:color="auto" w:fill="auto"/>
          </w:tcPr>
          <w:p w14:paraId="37F87E27" w14:textId="77777777" w:rsidR="00DF2BB6" w:rsidRPr="00C70209" w:rsidRDefault="00DF2BB6" w:rsidP="003131E2">
            <w:pPr>
              <w:pStyle w:val="Tabletext-evidencematrix"/>
            </w:pPr>
          </w:p>
        </w:tc>
        <w:tc>
          <w:tcPr>
            <w:tcW w:w="490" w:type="pct"/>
            <w:vMerge/>
            <w:shd w:val="clear" w:color="auto" w:fill="auto"/>
          </w:tcPr>
          <w:p w14:paraId="530C669F" w14:textId="77777777" w:rsidR="00DF2BB6" w:rsidRPr="00C70209" w:rsidRDefault="00DF2BB6" w:rsidP="003131E2">
            <w:pPr>
              <w:pStyle w:val="Tabletext-evidencematrix"/>
            </w:pPr>
          </w:p>
        </w:tc>
        <w:tc>
          <w:tcPr>
            <w:tcW w:w="490" w:type="pct"/>
            <w:vMerge/>
            <w:shd w:val="clear" w:color="auto" w:fill="auto"/>
          </w:tcPr>
          <w:p w14:paraId="1DC9D468" w14:textId="77777777" w:rsidR="00DF2BB6" w:rsidRPr="00C70209" w:rsidRDefault="00DF2BB6" w:rsidP="003131E2">
            <w:pPr>
              <w:pStyle w:val="Tabletext-evidencematrix"/>
            </w:pPr>
          </w:p>
        </w:tc>
        <w:tc>
          <w:tcPr>
            <w:tcW w:w="490" w:type="pct"/>
            <w:vMerge/>
            <w:shd w:val="clear" w:color="auto" w:fill="auto"/>
          </w:tcPr>
          <w:p w14:paraId="62E649CF" w14:textId="77777777" w:rsidR="00DF2BB6" w:rsidRPr="00C70209" w:rsidRDefault="00DF2BB6" w:rsidP="003131E2">
            <w:pPr>
              <w:pStyle w:val="Tabletext-evidencematrix"/>
            </w:pPr>
          </w:p>
        </w:tc>
        <w:tc>
          <w:tcPr>
            <w:tcW w:w="491" w:type="pct"/>
            <w:vMerge/>
            <w:shd w:val="clear" w:color="auto" w:fill="auto"/>
            <w:vAlign w:val="bottom"/>
          </w:tcPr>
          <w:p w14:paraId="37AA7499" w14:textId="77777777" w:rsidR="00DF2BB6" w:rsidRPr="00C70209" w:rsidRDefault="00DF2BB6" w:rsidP="003131E2">
            <w:pPr>
              <w:pStyle w:val="Tabletext-subanalysis"/>
              <w:jc w:val="right"/>
            </w:pPr>
          </w:p>
        </w:tc>
        <w:tc>
          <w:tcPr>
            <w:tcW w:w="518" w:type="pct"/>
            <w:tcBorders>
              <w:bottom w:val="single" w:sz="4" w:space="0" w:color="000000"/>
            </w:tcBorders>
            <w:shd w:val="clear" w:color="auto" w:fill="FFFFFF" w:themeFill="background1"/>
          </w:tcPr>
          <w:p w14:paraId="2147E8BA"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5EB7E48F" w14:textId="77777777" w:rsidR="00DF2BB6" w:rsidRPr="00C70209" w:rsidRDefault="00DF2BB6" w:rsidP="003131E2">
            <w:pPr>
              <w:pStyle w:val="Tabletext-subanalysis"/>
            </w:pPr>
            <w:r w:rsidRPr="00C70209">
              <w:t>NR</w:t>
            </w:r>
          </w:p>
        </w:tc>
        <w:tc>
          <w:tcPr>
            <w:tcW w:w="518" w:type="pct"/>
            <w:tcBorders>
              <w:bottom w:val="single" w:sz="4" w:space="0" w:color="000000"/>
            </w:tcBorders>
            <w:shd w:val="clear" w:color="auto" w:fill="FFFFFF" w:themeFill="background1"/>
          </w:tcPr>
          <w:p w14:paraId="4FC83C9B" w14:textId="77777777" w:rsidR="00DF2BB6" w:rsidRPr="00C70209" w:rsidRDefault="00DF2BB6" w:rsidP="003131E2">
            <w:pPr>
              <w:pStyle w:val="Tabletext-subanalysis"/>
            </w:pPr>
            <w:r w:rsidRPr="00C70209">
              <w:t>MD 5.90 [1.81, 10.00]</w:t>
            </w:r>
          </w:p>
        </w:tc>
        <w:tc>
          <w:tcPr>
            <w:tcW w:w="608" w:type="pct"/>
            <w:tcBorders>
              <w:bottom w:val="single" w:sz="4" w:space="0" w:color="000000"/>
            </w:tcBorders>
            <w:shd w:val="clear" w:color="auto" w:fill="D9D9D9" w:themeFill="background1" w:themeFillShade="D9"/>
          </w:tcPr>
          <w:p w14:paraId="4FC9ED69" w14:textId="19F0356C" w:rsidR="00DF2BB6" w:rsidRPr="00C70209" w:rsidRDefault="00DF2BB6" w:rsidP="003131E2">
            <w:pPr>
              <w:pStyle w:val="Tabletext-subanalysis"/>
              <w:rPr>
                <w:i/>
              </w:rPr>
            </w:pPr>
            <w:r w:rsidRPr="00C70209">
              <w:rPr>
                <w:i/>
              </w:rPr>
              <w:t>Favours iron</w:t>
            </w:r>
          </w:p>
          <w:p w14:paraId="10A5AC97" w14:textId="20FA0ACC" w:rsidR="00DF2BB6" w:rsidRPr="00C70209" w:rsidRDefault="001A475D" w:rsidP="003131E2">
            <w:pPr>
              <w:pStyle w:val="Tabletext-subanalysis"/>
            </w:pPr>
            <w:r w:rsidRPr="001A475D">
              <w:rPr>
                <w:i/>
              </w:rPr>
              <w:t>P = </w:t>
            </w:r>
            <w:r w:rsidR="00DF2BB6" w:rsidRPr="00C70209">
              <w:t>0.005</w:t>
            </w:r>
          </w:p>
          <w:p w14:paraId="3EDACF5C" w14:textId="77777777" w:rsidR="00DF2BB6" w:rsidRPr="00C70209" w:rsidRDefault="00DF2BB6" w:rsidP="003131E2">
            <w:pPr>
              <w:pStyle w:val="Tabletext-subanalysis"/>
            </w:pPr>
            <w:r w:rsidRPr="00C70209">
              <w:t>Moderate heterogeneity</w:t>
            </w:r>
          </w:p>
          <w:p w14:paraId="6B51C03B" w14:textId="4DED84C4"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34%</w:t>
            </w:r>
          </w:p>
        </w:tc>
      </w:tr>
      <w:tr w:rsidR="00DF2BB6" w:rsidRPr="00C70209" w14:paraId="4F9D78C7" w14:textId="77777777" w:rsidTr="003131E2">
        <w:trPr>
          <w:cantSplit/>
        </w:trPr>
        <w:tc>
          <w:tcPr>
            <w:tcW w:w="388" w:type="pct"/>
            <w:vMerge/>
            <w:shd w:val="clear" w:color="auto" w:fill="auto"/>
          </w:tcPr>
          <w:p w14:paraId="0A64A2A1" w14:textId="77777777" w:rsidR="00DF2BB6" w:rsidRPr="00C70209" w:rsidRDefault="00DF2BB6" w:rsidP="003131E2">
            <w:pPr>
              <w:pStyle w:val="Tabletext-evidencematrix"/>
            </w:pPr>
          </w:p>
        </w:tc>
        <w:tc>
          <w:tcPr>
            <w:tcW w:w="490" w:type="pct"/>
            <w:vMerge/>
            <w:shd w:val="clear" w:color="auto" w:fill="auto"/>
          </w:tcPr>
          <w:p w14:paraId="51BFA74B" w14:textId="77777777" w:rsidR="00DF2BB6" w:rsidRPr="00C70209" w:rsidRDefault="00DF2BB6" w:rsidP="003131E2">
            <w:pPr>
              <w:pStyle w:val="Tabletext-evidencematrix"/>
            </w:pPr>
          </w:p>
        </w:tc>
        <w:tc>
          <w:tcPr>
            <w:tcW w:w="490" w:type="pct"/>
            <w:vMerge/>
            <w:shd w:val="clear" w:color="auto" w:fill="auto"/>
          </w:tcPr>
          <w:p w14:paraId="4081D9EA" w14:textId="77777777" w:rsidR="00DF2BB6" w:rsidRPr="00C70209" w:rsidRDefault="00DF2BB6" w:rsidP="003131E2">
            <w:pPr>
              <w:pStyle w:val="Tabletext-evidencematrix"/>
            </w:pPr>
          </w:p>
        </w:tc>
        <w:tc>
          <w:tcPr>
            <w:tcW w:w="490" w:type="pct"/>
            <w:vMerge/>
            <w:shd w:val="clear" w:color="auto" w:fill="auto"/>
          </w:tcPr>
          <w:p w14:paraId="5091AE8A" w14:textId="77777777" w:rsidR="00DF2BB6" w:rsidRPr="00C70209" w:rsidRDefault="00DF2BB6" w:rsidP="003131E2">
            <w:pPr>
              <w:pStyle w:val="Tabletext-evidencematrix"/>
            </w:pPr>
          </w:p>
        </w:tc>
        <w:tc>
          <w:tcPr>
            <w:tcW w:w="490" w:type="pct"/>
            <w:vMerge/>
            <w:shd w:val="clear" w:color="auto" w:fill="auto"/>
          </w:tcPr>
          <w:p w14:paraId="7FE1B760" w14:textId="77777777" w:rsidR="00DF2BB6" w:rsidRPr="00C70209" w:rsidRDefault="00DF2BB6" w:rsidP="003131E2">
            <w:pPr>
              <w:pStyle w:val="Tabletext-evidencematrix"/>
            </w:pPr>
          </w:p>
        </w:tc>
        <w:tc>
          <w:tcPr>
            <w:tcW w:w="491" w:type="pct"/>
            <w:shd w:val="clear" w:color="auto" w:fill="auto"/>
          </w:tcPr>
          <w:p w14:paraId="1144D683" w14:textId="77777777" w:rsidR="00DF2BB6" w:rsidRPr="00C70209" w:rsidRDefault="00DF2BB6" w:rsidP="003131E2">
            <w:pPr>
              <w:pStyle w:val="Tabletext-subanalysis"/>
              <w:jc w:val="right"/>
            </w:pPr>
            <w:r w:rsidRPr="00C70209">
              <w:t>Iron replete children</w:t>
            </w:r>
          </w:p>
          <w:p w14:paraId="18E62427" w14:textId="77777777" w:rsidR="00DF2BB6" w:rsidRPr="00C70209" w:rsidRDefault="00DF2BB6" w:rsidP="003131E2">
            <w:pPr>
              <w:pStyle w:val="Tabletext-subanalysis"/>
              <w:jc w:val="right"/>
            </w:pPr>
            <w:r w:rsidRPr="00C70209">
              <w:t>2 trials (Idradinata 1993, Walter 1989, Yalcin 2000)</w:t>
            </w:r>
          </w:p>
          <w:p w14:paraId="5005A75C" w14:textId="77777777" w:rsidR="00DF2BB6" w:rsidRPr="00C70209" w:rsidRDefault="00DF2BB6" w:rsidP="003131E2">
            <w:pPr>
              <w:pStyle w:val="Tabletext-subanalysis"/>
              <w:jc w:val="right"/>
            </w:pPr>
            <w:r w:rsidRPr="00C70209">
              <w:t>N=90</w:t>
            </w:r>
          </w:p>
        </w:tc>
        <w:tc>
          <w:tcPr>
            <w:tcW w:w="518" w:type="pct"/>
            <w:tcBorders>
              <w:bottom w:val="single" w:sz="4" w:space="0" w:color="000000"/>
            </w:tcBorders>
            <w:shd w:val="clear" w:color="auto" w:fill="FFFFFF" w:themeFill="background1"/>
          </w:tcPr>
          <w:p w14:paraId="03F2614C"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048B512B" w14:textId="77777777" w:rsidR="00DF2BB6" w:rsidRPr="00C70209" w:rsidRDefault="00DF2BB6" w:rsidP="003131E2">
            <w:pPr>
              <w:pStyle w:val="Tabletext-subanalysis"/>
            </w:pPr>
            <w:r w:rsidRPr="00C70209">
              <w:t>NR</w:t>
            </w:r>
          </w:p>
        </w:tc>
        <w:tc>
          <w:tcPr>
            <w:tcW w:w="518" w:type="pct"/>
            <w:tcBorders>
              <w:bottom w:val="single" w:sz="4" w:space="0" w:color="000000"/>
            </w:tcBorders>
            <w:shd w:val="clear" w:color="auto" w:fill="FFFFFF" w:themeFill="background1"/>
          </w:tcPr>
          <w:p w14:paraId="6FB586B5" w14:textId="77777777" w:rsidR="00DF2BB6" w:rsidRPr="00C70209" w:rsidRDefault="00DF2BB6" w:rsidP="003131E2">
            <w:pPr>
              <w:pStyle w:val="Tabletext-subanalysis"/>
            </w:pPr>
            <w:r w:rsidRPr="00C70209">
              <w:t>MD 0.65 [–1.59, 2.88]</w:t>
            </w:r>
          </w:p>
        </w:tc>
        <w:tc>
          <w:tcPr>
            <w:tcW w:w="608" w:type="pct"/>
            <w:tcBorders>
              <w:bottom w:val="single" w:sz="4" w:space="0" w:color="000000"/>
            </w:tcBorders>
            <w:shd w:val="clear" w:color="auto" w:fill="FFFFFF" w:themeFill="background1"/>
          </w:tcPr>
          <w:p w14:paraId="21FDAE6A" w14:textId="77777777" w:rsidR="00DF2BB6" w:rsidRPr="00C70209" w:rsidRDefault="00DF2BB6" w:rsidP="003131E2">
            <w:pPr>
              <w:pStyle w:val="Tabletext-subanalysis"/>
              <w:rPr>
                <w:i/>
              </w:rPr>
            </w:pPr>
            <w:r w:rsidRPr="00C70209">
              <w:rPr>
                <w:i/>
              </w:rPr>
              <w:t>No significant difference</w:t>
            </w:r>
          </w:p>
          <w:p w14:paraId="1C18D846" w14:textId="5AD2CB65" w:rsidR="00DF2BB6" w:rsidRPr="00C70209" w:rsidRDefault="001A475D" w:rsidP="003131E2">
            <w:pPr>
              <w:pStyle w:val="Tabletext-subanalysis"/>
            </w:pPr>
            <w:r w:rsidRPr="001A475D">
              <w:rPr>
                <w:i/>
              </w:rPr>
              <w:t>P = </w:t>
            </w:r>
            <w:r w:rsidR="00DF2BB6" w:rsidRPr="00C70209">
              <w:t>0.57</w:t>
            </w:r>
          </w:p>
          <w:p w14:paraId="002DBF03" w14:textId="77777777" w:rsidR="00DF2BB6" w:rsidRPr="00C70209" w:rsidRDefault="00DF2BB6" w:rsidP="003131E2">
            <w:pPr>
              <w:pStyle w:val="Tabletext-subanalysis"/>
            </w:pPr>
            <w:r w:rsidRPr="00C70209">
              <w:t>No significant heterogeneity</w:t>
            </w:r>
          </w:p>
          <w:p w14:paraId="760597CD" w14:textId="45ABDB12"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DF2BB6" w:rsidRPr="00C70209" w14:paraId="31ED098A" w14:textId="77777777" w:rsidTr="003131E2">
        <w:trPr>
          <w:cantSplit/>
        </w:trPr>
        <w:tc>
          <w:tcPr>
            <w:tcW w:w="388" w:type="pct"/>
            <w:vMerge/>
            <w:shd w:val="clear" w:color="auto" w:fill="auto"/>
          </w:tcPr>
          <w:p w14:paraId="672F4255" w14:textId="77777777" w:rsidR="00DF2BB6" w:rsidRPr="00C70209" w:rsidRDefault="00DF2BB6" w:rsidP="003131E2">
            <w:pPr>
              <w:pStyle w:val="Tabletext-evidencematrix"/>
            </w:pPr>
          </w:p>
        </w:tc>
        <w:tc>
          <w:tcPr>
            <w:tcW w:w="490" w:type="pct"/>
            <w:vMerge/>
            <w:shd w:val="clear" w:color="auto" w:fill="auto"/>
          </w:tcPr>
          <w:p w14:paraId="1B10A121" w14:textId="77777777" w:rsidR="00DF2BB6" w:rsidRPr="00C70209" w:rsidRDefault="00DF2BB6" w:rsidP="003131E2">
            <w:pPr>
              <w:pStyle w:val="Tabletext-evidencematrix"/>
            </w:pPr>
          </w:p>
        </w:tc>
        <w:tc>
          <w:tcPr>
            <w:tcW w:w="490" w:type="pct"/>
            <w:vMerge/>
            <w:shd w:val="clear" w:color="auto" w:fill="auto"/>
          </w:tcPr>
          <w:p w14:paraId="68023831" w14:textId="77777777" w:rsidR="00DF2BB6" w:rsidRPr="00C70209" w:rsidRDefault="00DF2BB6" w:rsidP="003131E2">
            <w:pPr>
              <w:pStyle w:val="Tabletext-evidencematrix"/>
            </w:pPr>
          </w:p>
        </w:tc>
        <w:tc>
          <w:tcPr>
            <w:tcW w:w="490" w:type="pct"/>
            <w:vMerge/>
            <w:shd w:val="clear" w:color="auto" w:fill="auto"/>
          </w:tcPr>
          <w:p w14:paraId="38329B66" w14:textId="77777777" w:rsidR="00DF2BB6" w:rsidRPr="00C70209" w:rsidRDefault="00DF2BB6" w:rsidP="003131E2">
            <w:pPr>
              <w:pStyle w:val="Tabletext-evidencematrix"/>
            </w:pPr>
          </w:p>
        </w:tc>
        <w:tc>
          <w:tcPr>
            <w:tcW w:w="490" w:type="pct"/>
            <w:vMerge/>
            <w:shd w:val="clear" w:color="auto" w:fill="auto"/>
          </w:tcPr>
          <w:p w14:paraId="08806B9A" w14:textId="77777777" w:rsidR="00DF2BB6" w:rsidRPr="00C70209" w:rsidRDefault="00DF2BB6" w:rsidP="003131E2">
            <w:pPr>
              <w:pStyle w:val="Tabletext-evidencematrix"/>
            </w:pPr>
          </w:p>
        </w:tc>
        <w:tc>
          <w:tcPr>
            <w:tcW w:w="491" w:type="pct"/>
            <w:shd w:val="clear" w:color="auto" w:fill="auto"/>
          </w:tcPr>
          <w:p w14:paraId="41ACBABA" w14:textId="77777777" w:rsidR="00DF2BB6" w:rsidRPr="00C70209" w:rsidRDefault="00DF2BB6" w:rsidP="003131E2">
            <w:pPr>
              <w:pStyle w:val="Tabletext-subanalysis"/>
              <w:jc w:val="right"/>
            </w:pPr>
            <w:r w:rsidRPr="00C70209">
              <w:t>Mixed/ not reported</w:t>
            </w:r>
          </w:p>
          <w:p w14:paraId="1A844BDD" w14:textId="77777777" w:rsidR="00DF2BB6" w:rsidRPr="00C70209" w:rsidRDefault="00DF2BB6" w:rsidP="003131E2">
            <w:pPr>
              <w:pStyle w:val="Tabletext-subanalysis"/>
              <w:jc w:val="right"/>
            </w:pPr>
            <w:r w:rsidRPr="00C70209">
              <w:t>2 trials (Lind 2003, Lozoff 1982)</w:t>
            </w:r>
          </w:p>
          <w:p w14:paraId="605F0C0A" w14:textId="77777777" w:rsidR="00DF2BB6" w:rsidRPr="00C70209" w:rsidRDefault="00DF2BB6" w:rsidP="003131E2">
            <w:pPr>
              <w:pStyle w:val="Tabletext-subanalysis"/>
              <w:jc w:val="right"/>
            </w:pPr>
            <w:r w:rsidRPr="00C70209">
              <w:t xml:space="preserve">N=722 </w:t>
            </w:r>
          </w:p>
        </w:tc>
        <w:tc>
          <w:tcPr>
            <w:tcW w:w="518" w:type="pct"/>
            <w:shd w:val="clear" w:color="auto" w:fill="FFFFFF" w:themeFill="background1"/>
          </w:tcPr>
          <w:p w14:paraId="395DC2A9" w14:textId="77777777" w:rsidR="00DF2BB6" w:rsidRPr="00C70209" w:rsidRDefault="00DF2BB6" w:rsidP="003131E2">
            <w:pPr>
              <w:pStyle w:val="Tabletext-subanalysis"/>
            </w:pPr>
            <w:r w:rsidRPr="00C70209">
              <w:t>NR</w:t>
            </w:r>
          </w:p>
        </w:tc>
        <w:tc>
          <w:tcPr>
            <w:tcW w:w="517" w:type="pct"/>
            <w:shd w:val="clear" w:color="auto" w:fill="FFFFFF" w:themeFill="background1"/>
          </w:tcPr>
          <w:p w14:paraId="5D019DDE" w14:textId="77777777" w:rsidR="00DF2BB6" w:rsidRPr="00C70209" w:rsidRDefault="00DF2BB6" w:rsidP="003131E2">
            <w:pPr>
              <w:pStyle w:val="Tabletext-subanalysis"/>
            </w:pPr>
            <w:r w:rsidRPr="00C70209">
              <w:t>NR</w:t>
            </w:r>
          </w:p>
        </w:tc>
        <w:tc>
          <w:tcPr>
            <w:tcW w:w="518" w:type="pct"/>
            <w:shd w:val="clear" w:color="auto" w:fill="FFFFFF" w:themeFill="background1"/>
          </w:tcPr>
          <w:p w14:paraId="22122AA3" w14:textId="77777777" w:rsidR="00DF2BB6" w:rsidRPr="00C70209" w:rsidRDefault="00DF2BB6" w:rsidP="003131E2">
            <w:pPr>
              <w:pStyle w:val="Tabletext-subanalysis"/>
            </w:pPr>
            <w:r w:rsidRPr="00C70209">
              <w:t>MD –0.14 [–3.14, 2.85]</w:t>
            </w:r>
          </w:p>
        </w:tc>
        <w:tc>
          <w:tcPr>
            <w:tcW w:w="608" w:type="pct"/>
            <w:shd w:val="clear" w:color="auto" w:fill="FFFFFF" w:themeFill="background1"/>
          </w:tcPr>
          <w:p w14:paraId="2DFA72A7" w14:textId="77777777" w:rsidR="00DF2BB6" w:rsidRPr="00C70209" w:rsidRDefault="00DF2BB6" w:rsidP="003131E2">
            <w:pPr>
              <w:pStyle w:val="Tabletext-subanalysis"/>
              <w:rPr>
                <w:i/>
              </w:rPr>
            </w:pPr>
            <w:r w:rsidRPr="00C70209">
              <w:rPr>
                <w:i/>
              </w:rPr>
              <w:t>No significant difference</w:t>
            </w:r>
          </w:p>
          <w:p w14:paraId="7C0D366C" w14:textId="014D73FC" w:rsidR="00DF2BB6" w:rsidRPr="00C70209" w:rsidRDefault="001A475D" w:rsidP="003131E2">
            <w:pPr>
              <w:pStyle w:val="Tabletext-subanalysis"/>
            </w:pPr>
            <w:r w:rsidRPr="001A475D">
              <w:rPr>
                <w:i/>
              </w:rPr>
              <w:t>P = </w:t>
            </w:r>
            <w:r w:rsidR="00DF2BB6" w:rsidRPr="00C70209">
              <w:t>0.93</w:t>
            </w:r>
          </w:p>
          <w:p w14:paraId="21EDD18F" w14:textId="77777777" w:rsidR="00DF2BB6" w:rsidRPr="00C70209" w:rsidRDefault="00DF2BB6" w:rsidP="003131E2">
            <w:pPr>
              <w:pStyle w:val="Tabletext-subanalysis"/>
            </w:pPr>
            <w:r w:rsidRPr="00C70209">
              <w:t>Substantial heterogeneity</w:t>
            </w:r>
          </w:p>
          <w:p w14:paraId="3B8D2C66" w14:textId="386F06AE"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66%</w:t>
            </w:r>
          </w:p>
        </w:tc>
      </w:tr>
      <w:tr w:rsidR="00DF2BB6" w:rsidRPr="00C70209" w14:paraId="54AC3207" w14:textId="77777777" w:rsidTr="003131E2">
        <w:trPr>
          <w:cantSplit/>
        </w:trPr>
        <w:tc>
          <w:tcPr>
            <w:tcW w:w="388" w:type="pct"/>
            <w:vMerge/>
            <w:shd w:val="clear" w:color="auto" w:fill="auto"/>
          </w:tcPr>
          <w:p w14:paraId="6D93CDB8" w14:textId="77777777" w:rsidR="00DF2BB6" w:rsidRPr="00C70209" w:rsidRDefault="00DF2BB6" w:rsidP="003131E2">
            <w:pPr>
              <w:pStyle w:val="Tabletext-evidencematrix"/>
            </w:pPr>
          </w:p>
        </w:tc>
        <w:tc>
          <w:tcPr>
            <w:tcW w:w="490" w:type="pct"/>
            <w:vMerge/>
            <w:shd w:val="clear" w:color="auto" w:fill="auto"/>
          </w:tcPr>
          <w:p w14:paraId="5A47FCD6" w14:textId="77777777" w:rsidR="00DF2BB6" w:rsidRPr="00C70209" w:rsidRDefault="00DF2BB6" w:rsidP="003131E2">
            <w:pPr>
              <w:pStyle w:val="Tabletext-evidencematrix"/>
            </w:pPr>
          </w:p>
        </w:tc>
        <w:tc>
          <w:tcPr>
            <w:tcW w:w="490" w:type="pct"/>
            <w:vMerge/>
            <w:shd w:val="clear" w:color="auto" w:fill="auto"/>
          </w:tcPr>
          <w:p w14:paraId="16BB744A" w14:textId="77777777" w:rsidR="00DF2BB6" w:rsidRPr="00C70209" w:rsidRDefault="00DF2BB6" w:rsidP="003131E2">
            <w:pPr>
              <w:pStyle w:val="Tabletext-evidencematrix"/>
            </w:pPr>
          </w:p>
        </w:tc>
        <w:tc>
          <w:tcPr>
            <w:tcW w:w="490" w:type="pct"/>
            <w:vMerge/>
            <w:shd w:val="clear" w:color="auto" w:fill="auto"/>
          </w:tcPr>
          <w:p w14:paraId="3068E67E" w14:textId="77777777" w:rsidR="00DF2BB6" w:rsidRPr="00C70209" w:rsidRDefault="00DF2BB6" w:rsidP="003131E2">
            <w:pPr>
              <w:pStyle w:val="Tabletext-evidencematrix"/>
            </w:pPr>
          </w:p>
        </w:tc>
        <w:tc>
          <w:tcPr>
            <w:tcW w:w="490" w:type="pct"/>
            <w:vMerge/>
            <w:shd w:val="clear" w:color="auto" w:fill="auto"/>
          </w:tcPr>
          <w:p w14:paraId="435F3EAC" w14:textId="77777777" w:rsidR="00DF2BB6" w:rsidRPr="00C70209" w:rsidRDefault="00DF2BB6" w:rsidP="003131E2">
            <w:pPr>
              <w:pStyle w:val="Tabletext-evidencematrix"/>
            </w:pPr>
          </w:p>
        </w:tc>
        <w:tc>
          <w:tcPr>
            <w:tcW w:w="491" w:type="pct"/>
            <w:vMerge w:val="restart"/>
            <w:shd w:val="clear" w:color="auto" w:fill="auto"/>
            <w:vAlign w:val="bottom"/>
          </w:tcPr>
          <w:p w14:paraId="37F43097" w14:textId="2F3E3E03" w:rsidR="00DF2BB6" w:rsidRPr="00C70209" w:rsidRDefault="00DF2BB6" w:rsidP="003131E2">
            <w:pPr>
              <w:pStyle w:val="Tabletext-subanalysis"/>
              <w:jc w:val="right"/>
            </w:pPr>
            <w:r w:rsidRPr="00C70209">
              <w:t>≤12.5 mg</w:t>
            </w:r>
          </w:p>
          <w:p w14:paraId="2DF8DE1C" w14:textId="77777777" w:rsidR="00DF2BB6" w:rsidRPr="00C70209" w:rsidRDefault="00DF2BB6" w:rsidP="003131E2">
            <w:pPr>
              <w:pStyle w:val="Tabletext-subanalysis"/>
              <w:jc w:val="right"/>
            </w:pPr>
            <w:r w:rsidRPr="00C70209">
              <w:t>3 trials (NR)</w:t>
            </w:r>
          </w:p>
          <w:p w14:paraId="3F6D9610" w14:textId="77777777" w:rsidR="00DF2BB6" w:rsidRPr="00C70209" w:rsidRDefault="00DF2BB6" w:rsidP="003131E2">
            <w:pPr>
              <w:pStyle w:val="Tabletext-subanalysis"/>
              <w:jc w:val="right"/>
            </w:pPr>
            <w:r w:rsidRPr="00C70209">
              <w:t>N=790</w:t>
            </w:r>
          </w:p>
        </w:tc>
        <w:tc>
          <w:tcPr>
            <w:tcW w:w="1553" w:type="pct"/>
            <w:gridSpan w:val="3"/>
            <w:tcBorders>
              <w:bottom w:val="single" w:sz="4" w:space="0" w:color="000000"/>
            </w:tcBorders>
            <w:shd w:val="clear" w:color="auto" w:fill="FFFFFF" w:themeFill="background1"/>
          </w:tcPr>
          <w:p w14:paraId="6A22BEFF" w14:textId="77777777" w:rsidR="00DF2BB6" w:rsidRPr="00C70209" w:rsidRDefault="00DF2BB6" w:rsidP="003131E2">
            <w:pPr>
              <w:pStyle w:val="Tabletext-subanalysis"/>
              <w:rPr>
                <w:rStyle w:val="Emphasis"/>
              </w:rPr>
            </w:pPr>
            <w:r w:rsidRPr="00C70209">
              <w:rPr>
                <w:rStyle w:val="Emphasis"/>
              </w:rPr>
              <w:t>Subgroup analysis: dose</w:t>
            </w:r>
          </w:p>
        </w:tc>
        <w:tc>
          <w:tcPr>
            <w:tcW w:w="608" w:type="pct"/>
            <w:tcBorders>
              <w:bottom w:val="single" w:sz="4" w:space="0" w:color="000000"/>
            </w:tcBorders>
            <w:shd w:val="clear" w:color="auto" w:fill="FFFFFF" w:themeFill="background1"/>
          </w:tcPr>
          <w:p w14:paraId="52063F03" w14:textId="77777777" w:rsidR="00DF2BB6" w:rsidRPr="00C70209" w:rsidRDefault="00DF2BB6" w:rsidP="003131E2">
            <w:pPr>
              <w:pStyle w:val="Tabletext-subanalysis"/>
              <w:rPr>
                <w:i/>
              </w:rPr>
            </w:pPr>
          </w:p>
        </w:tc>
      </w:tr>
      <w:tr w:rsidR="00DF2BB6" w:rsidRPr="00C70209" w14:paraId="7D63B3C9" w14:textId="77777777" w:rsidTr="003131E2">
        <w:trPr>
          <w:cantSplit/>
        </w:trPr>
        <w:tc>
          <w:tcPr>
            <w:tcW w:w="388" w:type="pct"/>
            <w:vMerge/>
            <w:shd w:val="clear" w:color="auto" w:fill="auto"/>
          </w:tcPr>
          <w:p w14:paraId="6D080B82" w14:textId="77777777" w:rsidR="00DF2BB6" w:rsidRPr="00C70209" w:rsidRDefault="00DF2BB6" w:rsidP="003131E2">
            <w:pPr>
              <w:pStyle w:val="Tabletext-evidencematrix"/>
            </w:pPr>
          </w:p>
        </w:tc>
        <w:tc>
          <w:tcPr>
            <w:tcW w:w="490" w:type="pct"/>
            <w:vMerge/>
            <w:shd w:val="clear" w:color="auto" w:fill="auto"/>
          </w:tcPr>
          <w:p w14:paraId="68AE79AD" w14:textId="77777777" w:rsidR="00DF2BB6" w:rsidRPr="00C70209" w:rsidRDefault="00DF2BB6" w:rsidP="003131E2">
            <w:pPr>
              <w:pStyle w:val="Tabletext-evidencematrix"/>
            </w:pPr>
          </w:p>
        </w:tc>
        <w:tc>
          <w:tcPr>
            <w:tcW w:w="490" w:type="pct"/>
            <w:vMerge/>
            <w:shd w:val="clear" w:color="auto" w:fill="auto"/>
          </w:tcPr>
          <w:p w14:paraId="087EE101" w14:textId="77777777" w:rsidR="00DF2BB6" w:rsidRPr="00C70209" w:rsidRDefault="00DF2BB6" w:rsidP="003131E2">
            <w:pPr>
              <w:pStyle w:val="Tabletext-evidencematrix"/>
            </w:pPr>
          </w:p>
        </w:tc>
        <w:tc>
          <w:tcPr>
            <w:tcW w:w="490" w:type="pct"/>
            <w:vMerge/>
            <w:shd w:val="clear" w:color="auto" w:fill="auto"/>
          </w:tcPr>
          <w:p w14:paraId="068AA035" w14:textId="77777777" w:rsidR="00DF2BB6" w:rsidRPr="00C70209" w:rsidRDefault="00DF2BB6" w:rsidP="003131E2">
            <w:pPr>
              <w:pStyle w:val="Tabletext-evidencematrix"/>
            </w:pPr>
          </w:p>
        </w:tc>
        <w:tc>
          <w:tcPr>
            <w:tcW w:w="490" w:type="pct"/>
            <w:vMerge/>
            <w:shd w:val="clear" w:color="auto" w:fill="auto"/>
          </w:tcPr>
          <w:p w14:paraId="0F30D79D" w14:textId="77777777" w:rsidR="00DF2BB6" w:rsidRPr="00C70209" w:rsidRDefault="00DF2BB6" w:rsidP="003131E2">
            <w:pPr>
              <w:pStyle w:val="Tabletext-evidencematrix"/>
            </w:pPr>
          </w:p>
        </w:tc>
        <w:tc>
          <w:tcPr>
            <w:tcW w:w="491" w:type="pct"/>
            <w:vMerge/>
            <w:shd w:val="clear" w:color="auto" w:fill="auto"/>
            <w:vAlign w:val="bottom"/>
          </w:tcPr>
          <w:p w14:paraId="5FCC6B04" w14:textId="77777777" w:rsidR="00DF2BB6" w:rsidRPr="00C70209" w:rsidRDefault="00DF2BB6" w:rsidP="003131E2">
            <w:pPr>
              <w:pStyle w:val="Tabletext-subanalysis"/>
              <w:jc w:val="right"/>
            </w:pPr>
          </w:p>
        </w:tc>
        <w:tc>
          <w:tcPr>
            <w:tcW w:w="518" w:type="pct"/>
            <w:tcBorders>
              <w:bottom w:val="single" w:sz="4" w:space="0" w:color="000000"/>
            </w:tcBorders>
            <w:shd w:val="clear" w:color="auto" w:fill="FFFFFF" w:themeFill="background1"/>
          </w:tcPr>
          <w:p w14:paraId="40324F25"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65131E59" w14:textId="77777777" w:rsidR="00DF2BB6" w:rsidRPr="00C70209" w:rsidRDefault="00DF2BB6" w:rsidP="003131E2">
            <w:pPr>
              <w:pStyle w:val="Tabletext-subanalysis"/>
            </w:pPr>
            <w:r w:rsidRPr="00C70209">
              <w:t>NR</w:t>
            </w:r>
          </w:p>
        </w:tc>
        <w:tc>
          <w:tcPr>
            <w:tcW w:w="518" w:type="pct"/>
            <w:tcBorders>
              <w:bottom w:val="single" w:sz="4" w:space="0" w:color="000000"/>
            </w:tcBorders>
            <w:shd w:val="clear" w:color="auto" w:fill="FFFFFF" w:themeFill="background1"/>
          </w:tcPr>
          <w:p w14:paraId="2980295B" w14:textId="77777777" w:rsidR="00DF2BB6" w:rsidRPr="00C70209" w:rsidRDefault="00DF2BB6" w:rsidP="003131E2">
            <w:pPr>
              <w:pStyle w:val="Tabletext-subanalysis"/>
            </w:pPr>
            <w:r w:rsidRPr="00C70209">
              <w:t>MD 1.49 [–0.95, 3.94]</w:t>
            </w:r>
          </w:p>
        </w:tc>
        <w:tc>
          <w:tcPr>
            <w:tcW w:w="608" w:type="pct"/>
            <w:tcBorders>
              <w:bottom w:val="single" w:sz="4" w:space="0" w:color="000000"/>
            </w:tcBorders>
            <w:shd w:val="clear" w:color="auto" w:fill="FFFFFF" w:themeFill="background1"/>
          </w:tcPr>
          <w:p w14:paraId="34BF468D" w14:textId="77777777" w:rsidR="00DF2BB6" w:rsidRPr="00C70209" w:rsidRDefault="00DF2BB6" w:rsidP="003131E2">
            <w:pPr>
              <w:pStyle w:val="Tabletext-subanalysis"/>
              <w:rPr>
                <w:i/>
              </w:rPr>
            </w:pPr>
            <w:r w:rsidRPr="00C70209">
              <w:rPr>
                <w:i/>
              </w:rPr>
              <w:t>No significant difference</w:t>
            </w:r>
          </w:p>
          <w:p w14:paraId="2902556F" w14:textId="7C5E4B5B" w:rsidR="00DF2BB6" w:rsidRPr="00C70209" w:rsidRDefault="001A475D" w:rsidP="003131E2">
            <w:pPr>
              <w:pStyle w:val="Tabletext-subanalysis"/>
            </w:pPr>
            <w:r w:rsidRPr="001A475D">
              <w:rPr>
                <w:i/>
              </w:rPr>
              <w:t>P = </w:t>
            </w:r>
            <w:r w:rsidR="00DF2BB6" w:rsidRPr="00C70209">
              <w:t>0.23</w:t>
            </w:r>
          </w:p>
          <w:p w14:paraId="59943E5E" w14:textId="77777777" w:rsidR="00DF2BB6" w:rsidRPr="00C70209" w:rsidRDefault="00DF2BB6" w:rsidP="003131E2">
            <w:pPr>
              <w:pStyle w:val="Tabletext-subanalysis"/>
            </w:pPr>
            <w:r w:rsidRPr="00C70209">
              <w:t>Substantial heterogeneity</w:t>
            </w:r>
          </w:p>
          <w:p w14:paraId="27297B16" w14:textId="7BFB416E"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73%</w:t>
            </w:r>
          </w:p>
        </w:tc>
      </w:tr>
      <w:tr w:rsidR="00DF2BB6" w:rsidRPr="00C70209" w14:paraId="758177C5" w14:textId="77777777" w:rsidTr="003131E2">
        <w:trPr>
          <w:cantSplit/>
        </w:trPr>
        <w:tc>
          <w:tcPr>
            <w:tcW w:w="388" w:type="pct"/>
            <w:vMerge/>
            <w:shd w:val="clear" w:color="auto" w:fill="auto"/>
          </w:tcPr>
          <w:p w14:paraId="74F51A15" w14:textId="77777777" w:rsidR="00DF2BB6" w:rsidRPr="00C70209" w:rsidRDefault="00DF2BB6" w:rsidP="003131E2">
            <w:pPr>
              <w:pStyle w:val="Tabletext-evidencematrix"/>
            </w:pPr>
          </w:p>
        </w:tc>
        <w:tc>
          <w:tcPr>
            <w:tcW w:w="490" w:type="pct"/>
            <w:vMerge/>
            <w:shd w:val="clear" w:color="auto" w:fill="auto"/>
          </w:tcPr>
          <w:p w14:paraId="79F67F67" w14:textId="77777777" w:rsidR="00DF2BB6" w:rsidRPr="00C70209" w:rsidRDefault="00DF2BB6" w:rsidP="003131E2">
            <w:pPr>
              <w:pStyle w:val="Tabletext-evidencematrix"/>
            </w:pPr>
          </w:p>
        </w:tc>
        <w:tc>
          <w:tcPr>
            <w:tcW w:w="490" w:type="pct"/>
            <w:vMerge/>
            <w:shd w:val="clear" w:color="auto" w:fill="auto"/>
          </w:tcPr>
          <w:p w14:paraId="0082824A" w14:textId="77777777" w:rsidR="00DF2BB6" w:rsidRPr="00C70209" w:rsidRDefault="00DF2BB6" w:rsidP="003131E2">
            <w:pPr>
              <w:pStyle w:val="Tabletext-evidencematrix"/>
            </w:pPr>
          </w:p>
        </w:tc>
        <w:tc>
          <w:tcPr>
            <w:tcW w:w="490" w:type="pct"/>
            <w:vMerge/>
            <w:shd w:val="clear" w:color="auto" w:fill="auto"/>
          </w:tcPr>
          <w:p w14:paraId="29CD0BB4" w14:textId="77777777" w:rsidR="00DF2BB6" w:rsidRPr="00C70209" w:rsidRDefault="00DF2BB6" w:rsidP="003131E2">
            <w:pPr>
              <w:pStyle w:val="Tabletext-evidencematrix"/>
            </w:pPr>
          </w:p>
        </w:tc>
        <w:tc>
          <w:tcPr>
            <w:tcW w:w="490" w:type="pct"/>
            <w:vMerge/>
            <w:shd w:val="clear" w:color="auto" w:fill="auto"/>
          </w:tcPr>
          <w:p w14:paraId="3A46C26C" w14:textId="77777777" w:rsidR="00DF2BB6" w:rsidRPr="00C70209" w:rsidRDefault="00DF2BB6" w:rsidP="003131E2">
            <w:pPr>
              <w:pStyle w:val="Tabletext-evidencematrix"/>
            </w:pPr>
          </w:p>
        </w:tc>
        <w:tc>
          <w:tcPr>
            <w:tcW w:w="491" w:type="pct"/>
            <w:shd w:val="clear" w:color="auto" w:fill="auto"/>
          </w:tcPr>
          <w:p w14:paraId="479D79E5" w14:textId="77777777" w:rsidR="00DF2BB6" w:rsidRPr="00C70209" w:rsidRDefault="00DF2BB6" w:rsidP="003131E2">
            <w:pPr>
              <w:pStyle w:val="Tabletext-subanalysis"/>
              <w:jc w:val="right"/>
            </w:pPr>
            <w:r w:rsidRPr="00C70209">
              <w:t>12.6 to 30 mg</w:t>
            </w:r>
          </w:p>
          <w:p w14:paraId="7F5A2173" w14:textId="77777777" w:rsidR="00DF2BB6" w:rsidRPr="00C70209" w:rsidRDefault="00DF2BB6" w:rsidP="003131E2">
            <w:pPr>
              <w:pStyle w:val="Tabletext-subanalysis"/>
              <w:jc w:val="right"/>
            </w:pPr>
            <w:r w:rsidRPr="00C70209">
              <w:t>1 trial (Akman 2004)</w:t>
            </w:r>
          </w:p>
          <w:p w14:paraId="3FC2421F" w14:textId="77777777" w:rsidR="00DF2BB6" w:rsidRPr="00C70209" w:rsidRDefault="00DF2BB6" w:rsidP="003131E2">
            <w:pPr>
              <w:pStyle w:val="Tabletext-subanalysis"/>
              <w:jc w:val="right"/>
            </w:pPr>
            <w:r w:rsidRPr="00C70209">
              <w:t>N=40</w:t>
            </w:r>
          </w:p>
        </w:tc>
        <w:tc>
          <w:tcPr>
            <w:tcW w:w="518" w:type="pct"/>
            <w:tcBorders>
              <w:bottom w:val="single" w:sz="4" w:space="0" w:color="000000"/>
            </w:tcBorders>
            <w:shd w:val="clear" w:color="auto" w:fill="FFFFFF" w:themeFill="background1"/>
          </w:tcPr>
          <w:p w14:paraId="1A6F7728"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413AEF7B" w14:textId="77777777" w:rsidR="00DF2BB6" w:rsidRPr="00C70209" w:rsidRDefault="00DF2BB6" w:rsidP="003131E2">
            <w:pPr>
              <w:pStyle w:val="Tabletext-subanalysis"/>
            </w:pPr>
            <w:r w:rsidRPr="00C70209">
              <w:t>NR</w:t>
            </w:r>
          </w:p>
        </w:tc>
        <w:tc>
          <w:tcPr>
            <w:tcW w:w="518" w:type="pct"/>
            <w:tcBorders>
              <w:bottom w:val="single" w:sz="4" w:space="0" w:color="000000"/>
            </w:tcBorders>
            <w:shd w:val="clear" w:color="auto" w:fill="FFFFFF" w:themeFill="background1"/>
          </w:tcPr>
          <w:p w14:paraId="0D021322" w14:textId="77777777" w:rsidR="00DF2BB6" w:rsidRPr="00C70209" w:rsidRDefault="00DF2BB6" w:rsidP="003131E2">
            <w:pPr>
              <w:pStyle w:val="Tabletext-subanalysis"/>
            </w:pPr>
            <w:r w:rsidRPr="00C70209">
              <w:t>MD 6.26 [1.54, 10.98]</w:t>
            </w:r>
          </w:p>
        </w:tc>
        <w:tc>
          <w:tcPr>
            <w:tcW w:w="608" w:type="pct"/>
            <w:tcBorders>
              <w:bottom w:val="single" w:sz="4" w:space="0" w:color="000000"/>
            </w:tcBorders>
            <w:shd w:val="clear" w:color="auto" w:fill="D9D9D9" w:themeFill="background1" w:themeFillShade="D9"/>
          </w:tcPr>
          <w:p w14:paraId="23A4C3D7" w14:textId="77777777" w:rsidR="00DF2BB6" w:rsidRPr="00C70209" w:rsidRDefault="00DF2BB6" w:rsidP="003131E2">
            <w:pPr>
              <w:pStyle w:val="Tabletext-subanalysis"/>
              <w:rPr>
                <w:i/>
              </w:rPr>
            </w:pPr>
            <w:r w:rsidRPr="00C70209">
              <w:rPr>
                <w:i/>
              </w:rPr>
              <w:t>Favours iron</w:t>
            </w:r>
          </w:p>
          <w:p w14:paraId="02F9C356" w14:textId="1FF22AE7" w:rsidR="00DF2BB6" w:rsidRPr="00C70209" w:rsidRDefault="001A475D" w:rsidP="003131E2">
            <w:pPr>
              <w:pStyle w:val="Tabletext-subanalysis"/>
            </w:pPr>
            <w:r w:rsidRPr="001A475D">
              <w:rPr>
                <w:i/>
              </w:rPr>
              <w:t>P = </w:t>
            </w:r>
            <w:r w:rsidR="00DF2BB6" w:rsidRPr="00C70209">
              <w:t>0.009</w:t>
            </w:r>
          </w:p>
          <w:p w14:paraId="42C75E82" w14:textId="77777777" w:rsidR="00DF2BB6" w:rsidRPr="00C70209" w:rsidRDefault="00DF2BB6" w:rsidP="003131E2">
            <w:pPr>
              <w:pStyle w:val="Tabletext-subanalysis"/>
            </w:pPr>
            <w:r w:rsidRPr="00C70209">
              <w:t>Heterogeneity not applicable</w:t>
            </w:r>
          </w:p>
        </w:tc>
      </w:tr>
      <w:tr w:rsidR="00DF2BB6" w:rsidRPr="00C70209" w14:paraId="42CE69D7" w14:textId="77777777" w:rsidTr="003131E2">
        <w:trPr>
          <w:cantSplit/>
        </w:trPr>
        <w:tc>
          <w:tcPr>
            <w:tcW w:w="388" w:type="pct"/>
            <w:vMerge/>
            <w:shd w:val="clear" w:color="auto" w:fill="auto"/>
          </w:tcPr>
          <w:p w14:paraId="02DCA98C" w14:textId="77777777" w:rsidR="00DF2BB6" w:rsidRPr="00C70209" w:rsidRDefault="00DF2BB6" w:rsidP="003131E2">
            <w:pPr>
              <w:pStyle w:val="Tabletext-evidencematrix"/>
            </w:pPr>
          </w:p>
        </w:tc>
        <w:tc>
          <w:tcPr>
            <w:tcW w:w="490" w:type="pct"/>
            <w:vMerge/>
            <w:tcBorders>
              <w:bottom w:val="single" w:sz="4" w:space="0" w:color="000000"/>
            </w:tcBorders>
            <w:shd w:val="clear" w:color="auto" w:fill="auto"/>
          </w:tcPr>
          <w:p w14:paraId="6660FF67" w14:textId="77777777" w:rsidR="00DF2BB6" w:rsidRPr="00C70209" w:rsidRDefault="00DF2BB6" w:rsidP="003131E2">
            <w:pPr>
              <w:pStyle w:val="Tabletext-evidencematrix"/>
            </w:pPr>
          </w:p>
        </w:tc>
        <w:tc>
          <w:tcPr>
            <w:tcW w:w="490" w:type="pct"/>
            <w:vMerge/>
            <w:shd w:val="clear" w:color="auto" w:fill="auto"/>
          </w:tcPr>
          <w:p w14:paraId="3232FE51" w14:textId="77777777" w:rsidR="00DF2BB6" w:rsidRPr="00C70209" w:rsidRDefault="00DF2BB6" w:rsidP="003131E2">
            <w:pPr>
              <w:pStyle w:val="Tabletext-evidencematrix"/>
            </w:pPr>
          </w:p>
        </w:tc>
        <w:tc>
          <w:tcPr>
            <w:tcW w:w="490" w:type="pct"/>
            <w:vMerge/>
            <w:shd w:val="clear" w:color="auto" w:fill="auto"/>
          </w:tcPr>
          <w:p w14:paraId="6953497B" w14:textId="77777777" w:rsidR="00DF2BB6" w:rsidRPr="00C70209" w:rsidRDefault="00DF2BB6" w:rsidP="003131E2">
            <w:pPr>
              <w:pStyle w:val="Tabletext-evidencematrix"/>
            </w:pPr>
          </w:p>
        </w:tc>
        <w:tc>
          <w:tcPr>
            <w:tcW w:w="490" w:type="pct"/>
            <w:vMerge/>
            <w:shd w:val="clear" w:color="auto" w:fill="auto"/>
          </w:tcPr>
          <w:p w14:paraId="3B36EEA4" w14:textId="77777777" w:rsidR="00DF2BB6" w:rsidRPr="00C70209" w:rsidRDefault="00DF2BB6" w:rsidP="003131E2">
            <w:pPr>
              <w:pStyle w:val="Tabletext-evidencematrix"/>
            </w:pPr>
          </w:p>
        </w:tc>
        <w:tc>
          <w:tcPr>
            <w:tcW w:w="491" w:type="pct"/>
            <w:shd w:val="clear" w:color="auto" w:fill="auto"/>
          </w:tcPr>
          <w:p w14:paraId="456DE631" w14:textId="77777777" w:rsidR="00DF2BB6" w:rsidRPr="00C70209" w:rsidRDefault="00DF2BB6" w:rsidP="003131E2">
            <w:pPr>
              <w:pStyle w:val="Tabletext-subanalysis"/>
              <w:jc w:val="right"/>
            </w:pPr>
            <w:r w:rsidRPr="00C70209">
              <w:t>31 – 60mg</w:t>
            </w:r>
          </w:p>
          <w:p w14:paraId="2424ACC3" w14:textId="77777777" w:rsidR="00DF2BB6" w:rsidRPr="00C70209" w:rsidRDefault="00DF2BB6" w:rsidP="003131E2">
            <w:pPr>
              <w:pStyle w:val="Tabletext-subanalysis"/>
              <w:jc w:val="right"/>
            </w:pPr>
            <w:r w:rsidRPr="00C70209">
              <w:t>2 trials (NR)</w:t>
            </w:r>
          </w:p>
          <w:p w14:paraId="2E0468D7" w14:textId="77777777" w:rsidR="00DF2BB6" w:rsidRPr="00C70209" w:rsidRDefault="00DF2BB6" w:rsidP="003131E2">
            <w:pPr>
              <w:pStyle w:val="Tabletext-subanalysis"/>
              <w:jc w:val="right"/>
            </w:pPr>
            <w:r w:rsidRPr="00C70209">
              <w:t xml:space="preserve">N=63 </w:t>
            </w:r>
          </w:p>
        </w:tc>
        <w:tc>
          <w:tcPr>
            <w:tcW w:w="518" w:type="pct"/>
            <w:tcBorders>
              <w:bottom w:val="single" w:sz="4" w:space="0" w:color="000000"/>
            </w:tcBorders>
            <w:shd w:val="clear" w:color="auto" w:fill="FFFFFF" w:themeFill="background1"/>
          </w:tcPr>
          <w:p w14:paraId="7A36DC30"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25AA26B5" w14:textId="77777777" w:rsidR="00DF2BB6" w:rsidRPr="00C70209" w:rsidRDefault="00DF2BB6" w:rsidP="003131E2">
            <w:pPr>
              <w:pStyle w:val="Tabletext-subanalysis"/>
            </w:pPr>
            <w:r w:rsidRPr="00C70209">
              <w:t>NR</w:t>
            </w:r>
          </w:p>
        </w:tc>
        <w:tc>
          <w:tcPr>
            <w:tcW w:w="518" w:type="pct"/>
            <w:tcBorders>
              <w:bottom w:val="single" w:sz="4" w:space="0" w:color="000000"/>
            </w:tcBorders>
            <w:shd w:val="clear" w:color="auto" w:fill="FFFFFF" w:themeFill="background1"/>
          </w:tcPr>
          <w:p w14:paraId="0B9BBE9B" w14:textId="77777777" w:rsidR="00DF2BB6" w:rsidRPr="00C70209" w:rsidRDefault="00DF2BB6" w:rsidP="003131E2">
            <w:pPr>
              <w:pStyle w:val="Tabletext-subanalysis"/>
            </w:pPr>
            <w:r w:rsidRPr="00C70209">
              <w:t>MD –1.84 [–7.70, 4.01]</w:t>
            </w:r>
          </w:p>
        </w:tc>
        <w:tc>
          <w:tcPr>
            <w:tcW w:w="608" w:type="pct"/>
            <w:tcBorders>
              <w:bottom w:val="single" w:sz="4" w:space="0" w:color="000000"/>
            </w:tcBorders>
            <w:shd w:val="clear" w:color="auto" w:fill="auto"/>
          </w:tcPr>
          <w:p w14:paraId="70EBF368" w14:textId="77777777" w:rsidR="00DF2BB6" w:rsidRPr="00C70209" w:rsidRDefault="00DF2BB6" w:rsidP="003131E2">
            <w:pPr>
              <w:pStyle w:val="Tabletext-subanalysis"/>
              <w:rPr>
                <w:i/>
              </w:rPr>
            </w:pPr>
            <w:r w:rsidRPr="00C70209">
              <w:rPr>
                <w:i/>
              </w:rPr>
              <w:t>No significant difference</w:t>
            </w:r>
          </w:p>
          <w:p w14:paraId="26E5D857" w14:textId="36157440" w:rsidR="00DF2BB6" w:rsidRPr="00C70209" w:rsidRDefault="001A475D" w:rsidP="003131E2">
            <w:pPr>
              <w:pStyle w:val="Tabletext-subanalysis"/>
            </w:pPr>
            <w:r w:rsidRPr="001A475D">
              <w:rPr>
                <w:i/>
              </w:rPr>
              <w:t>P = </w:t>
            </w:r>
            <w:r w:rsidR="00DF2BB6" w:rsidRPr="00C70209">
              <w:t>0.54</w:t>
            </w:r>
          </w:p>
          <w:p w14:paraId="5AA9494F" w14:textId="77777777" w:rsidR="00DF2BB6" w:rsidRPr="00C70209" w:rsidRDefault="00DF2BB6" w:rsidP="003131E2">
            <w:pPr>
              <w:pStyle w:val="Tabletext-subanalysis"/>
            </w:pPr>
            <w:r w:rsidRPr="00C70209">
              <w:t>No significant heterogeneity</w:t>
            </w:r>
          </w:p>
          <w:p w14:paraId="2B6E5562" w14:textId="2CC762BF"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16%</w:t>
            </w:r>
          </w:p>
        </w:tc>
      </w:tr>
      <w:tr w:rsidR="00DF2BB6" w:rsidRPr="00C70209" w14:paraId="42499EA4" w14:textId="77777777" w:rsidTr="003131E2">
        <w:trPr>
          <w:cantSplit/>
        </w:trPr>
        <w:tc>
          <w:tcPr>
            <w:tcW w:w="388" w:type="pct"/>
            <w:vMerge/>
            <w:shd w:val="clear" w:color="auto" w:fill="auto"/>
          </w:tcPr>
          <w:p w14:paraId="03BF43C3" w14:textId="77777777" w:rsidR="00DF2BB6" w:rsidRPr="00C70209" w:rsidRDefault="00DF2BB6" w:rsidP="003131E2">
            <w:pPr>
              <w:pStyle w:val="Tabletext-evidencematrix"/>
            </w:pPr>
          </w:p>
        </w:tc>
        <w:tc>
          <w:tcPr>
            <w:tcW w:w="490" w:type="pct"/>
            <w:vMerge w:val="restart"/>
            <w:shd w:val="clear" w:color="auto" w:fill="auto"/>
          </w:tcPr>
          <w:p w14:paraId="5B973D78" w14:textId="0198EE92" w:rsidR="00DF2BB6" w:rsidRPr="00C70209" w:rsidRDefault="00DF2BB6" w:rsidP="003131E2">
            <w:pPr>
              <w:pStyle w:val="Tabletext-evidencematrix"/>
            </w:pPr>
            <w:r w:rsidRPr="00C70209">
              <w:t xml:space="preserve">6 </w:t>
            </w:r>
            <w:r w:rsidRPr="00A14ECB">
              <w:t>trials</w:t>
            </w:r>
            <w:r w:rsidRPr="00A14ECB">
              <w:rPr>
                <w:vertAlign w:val="superscript"/>
              </w:rPr>
              <w:t>c</w:t>
            </w:r>
            <w:r w:rsidRPr="00A14ECB">
              <w:t xml:space="preserve"> (Akman 2004, Idradinata 1993, Walter 1989, Yalcin 2000</w:t>
            </w:r>
            <w:r w:rsidRPr="00C70209">
              <w:t>, Lind 2003, Lozoff 1982)</w:t>
            </w:r>
            <w:r w:rsidR="000E261C">
              <w:fldChar w:fldCharType="begin">
                <w:fldData xml:space="preserve">PEVuZE5vdGU+PENpdGU+PEF1dGhvcj5Ba21hbjwvQXV0aG9yPjxZZWFyPjIwMDQ8L1llYXI+PFJl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</w:fldData>
              </w:fldChar>
            </w:r>
            <w:r w:rsidR="000E261C">
              <w:instrText xml:space="preserve"> ADDIN EN.CITE </w:instrText>
            </w:r>
            <w:r w:rsidR="000E261C">
              <w:fldChar w:fldCharType="begin">
                <w:fldData xml:space="preserve">PEVuZE5vdGU+PENpdGU+PEF1dGhvcj5Ba21hbjwvQXV0aG9yPjxZZWFyPjIwMDQ8L1llYXI+PFJl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73; 186; 188-189; 201; 204</w:t>
            </w:r>
            <w:r w:rsidR="000E261C">
              <w:fldChar w:fldCharType="end"/>
            </w:r>
          </w:p>
          <w:p w14:paraId="541E162F" w14:textId="77777777" w:rsidR="00DF2BB6" w:rsidRPr="00C70209" w:rsidRDefault="00DF2BB6" w:rsidP="003131E2">
            <w:pPr>
              <w:pStyle w:val="Tabletext-evidencematrix"/>
            </w:pPr>
            <w:r w:rsidRPr="00C70209">
              <w:t>N=1,086</w:t>
            </w:r>
          </w:p>
        </w:tc>
        <w:tc>
          <w:tcPr>
            <w:tcW w:w="490" w:type="pct"/>
            <w:vMerge/>
            <w:shd w:val="clear" w:color="auto" w:fill="auto"/>
          </w:tcPr>
          <w:p w14:paraId="2145F101" w14:textId="77777777" w:rsidR="00DF2BB6" w:rsidRPr="00C70209" w:rsidRDefault="00DF2BB6" w:rsidP="003131E2">
            <w:pPr>
              <w:pStyle w:val="Tabletext-evidencematrix"/>
            </w:pPr>
          </w:p>
        </w:tc>
        <w:tc>
          <w:tcPr>
            <w:tcW w:w="490" w:type="pct"/>
            <w:vMerge w:val="restart"/>
            <w:shd w:val="clear" w:color="auto" w:fill="auto"/>
          </w:tcPr>
          <w:p w14:paraId="133B645F" w14:textId="77777777" w:rsidR="00DF2BB6" w:rsidRPr="00C70209" w:rsidRDefault="00DF2BB6" w:rsidP="003131E2">
            <w:pPr>
              <w:pStyle w:val="Tabletext-evidencematrix"/>
            </w:pPr>
            <w:r w:rsidRPr="00C70209">
              <w:t xml:space="preserve">Chile, Guatemala, Indonesia, Turkey </w:t>
            </w:r>
          </w:p>
        </w:tc>
        <w:tc>
          <w:tcPr>
            <w:tcW w:w="490" w:type="pct"/>
            <w:vMerge/>
            <w:shd w:val="clear" w:color="auto" w:fill="auto"/>
          </w:tcPr>
          <w:p w14:paraId="68863C0B" w14:textId="77777777" w:rsidR="00DF2BB6" w:rsidRPr="00C70209" w:rsidRDefault="00DF2BB6" w:rsidP="003131E2">
            <w:pPr>
              <w:pStyle w:val="Tabletext-evidencematrix"/>
            </w:pPr>
          </w:p>
        </w:tc>
        <w:tc>
          <w:tcPr>
            <w:tcW w:w="491" w:type="pct"/>
            <w:vMerge w:val="restart"/>
            <w:shd w:val="clear" w:color="auto" w:fill="auto"/>
          </w:tcPr>
          <w:p w14:paraId="00BA604B" w14:textId="77777777" w:rsidR="00DF2BB6" w:rsidRPr="00C70209" w:rsidRDefault="00DF2BB6" w:rsidP="003131E2">
            <w:pPr>
              <w:pStyle w:val="Tabletext-subanalysis"/>
              <w:jc w:val="right"/>
            </w:pPr>
            <w:r w:rsidRPr="00C70209">
              <w:t>Bayley’s PDI score</w:t>
            </w:r>
          </w:p>
        </w:tc>
        <w:tc>
          <w:tcPr>
            <w:tcW w:w="518" w:type="pct"/>
            <w:tcBorders>
              <w:bottom w:val="single" w:sz="4" w:space="0" w:color="000000"/>
            </w:tcBorders>
            <w:shd w:val="clear" w:color="auto" w:fill="FFFFFF" w:themeFill="background1"/>
          </w:tcPr>
          <w:p w14:paraId="090CDF1D"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4DD8020D" w14:textId="77777777" w:rsidR="00DF2BB6" w:rsidRPr="00C70209" w:rsidRDefault="00DF2BB6" w:rsidP="003131E2">
            <w:pPr>
              <w:pStyle w:val="Tabletext-evidencematrix"/>
            </w:pPr>
            <w:r w:rsidRPr="00C70209">
              <w:t>NR</w:t>
            </w:r>
          </w:p>
        </w:tc>
        <w:tc>
          <w:tcPr>
            <w:tcW w:w="518" w:type="pct"/>
            <w:tcBorders>
              <w:bottom w:val="single" w:sz="4" w:space="0" w:color="000000"/>
            </w:tcBorders>
            <w:shd w:val="clear" w:color="auto" w:fill="FFFFFF" w:themeFill="background1"/>
          </w:tcPr>
          <w:p w14:paraId="72D379A2" w14:textId="77777777" w:rsidR="00DF2BB6" w:rsidRPr="00C70209" w:rsidRDefault="00DF2BB6" w:rsidP="003131E2">
            <w:pPr>
              <w:pStyle w:val="Tabletext-evidencematrix"/>
            </w:pPr>
            <w:r w:rsidRPr="00C70209">
              <w:t>MD 1.05 [–1.36, 3.46]</w:t>
            </w:r>
          </w:p>
        </w:tc>
        <w:tc>
          <w:tcPr>
            <w:tcW w:w="608" w:type="pct"/>
            <w:tcBorders>
              <w:bottom w:val="single" w:sz="4" w:space="0" w:color="000000"/>
            </w:tcBorders>
            <w:shd w:val="clear" w:color="auto" w:fill="FFFFFF" w:themeFill="background1"/>
          </w:tcPr>
          <w:p w14:paraId="35EE3A55" w14:textId="33512465" w:rsidR="00DF2BB6" w:rsidRPr="00C70209" w:rsidRDefault="00DF2BB6" w:rsidP="003131E2">
            <w:pPr>
              <w:pStyle w:val="Tabletext-evidencematrix"/>
              <w:rPr>
                <w:i/>
              </w:rPr>
            </w:pPr>
            <w:r w:rsidRPr="00C70209">
              <w:rPr>
                <w:i/>
              </w:rPr>
              <w:t>No significant difference</w:t>
            </w:r>
          </w:p>
          <w:p w14:paraId="0F4099BC" w14:textId="20EF3FBA" w:rsidR="00DF2BB6" w:rsidRPr="00C70209" w:rsidRDefault="001A475D" w:rsidP="003131E2">
            <w:pPr>
              <w:pStyle w:val="Tabletext-evidencematrix"/>
            </w:pPr>
            <w:r w:rsidRPr="001A475D">
              <w:rPr>
                <w:i/>
              </w:rPr>
              <w:t>P = </w:t>
            </w:r>
            <w:r w:rsidR="00DF2BB6" w:rsidRPr="00C70209">
              <w:t>0.39</w:t>
            </w:r>
          </w:p>
          <w:p w14:paraId="3C568662" w14:textId="77777777" w:rsidR="00DF2BB6" w:rsidRPr="00C70209" w:rsidRDefault="00DF2BB6" w:rsidP="003131E2">
            <w:pPr>
              <w:pStyle w:val="Tabletext-evidencematrix"/>
            </w:pPr>
            <w:r w:rsidRPr="00C70209">
              <w:t>Substantial heterogeneity</w:t>
            </w:r>
          </w:p>
          <w:p w14:paraId="5E6E2335" w14:textId="181CCB1C"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67%</w:t>
            </w:r>
          </w:p>
        </w:tc>
      </w:tr>
      <w:tr w:rsidR="00DF2BB6" w:rsidRPr="00C70209" w14:paraId="178A866E" w14:textId="77777777" w:rsidTr="003131E2">
        <w:trPr>
          <w:cantSplit/>
        </w:trPr>
        <w:tc>
          <w:tcPr>
            <w:tcW w:w="388" w:type="pct"/>
            <w:vMerge/>
            <w:shd w:val="clear" w:color="auto" w:fill="auto"/>
          </w:tcPr>
          <w:p w14:paraId="1D57D31F" w14:textId="77777777" w:rsidR="00DF2BB6" w:rsidRPr="00C70209" w:rsidRDefault="00DF2BB6" w:rsidP="003131E2">
            <w:pPr>
              <w:pStyle w:val="Tabletext-evidencematrix"/>
            </w:pPr>
          </w:p>
        </w:tc>
        <w:tc>
          <w:tcPr>
            <w:tcW w:w="490" w:type="pct"/>
            <w:vMerge/>
            <w:shd w:val="clear" w:color="auto" w:fill="auto"/>
          </w:tcPr>
          <w:p w14:paraId="4D4B020F" w14:textId="77777777" w:rsidR="00DF2BB6" w:rsidRPr="00C70209" w:rsidRDefault="00DF2BB6" w:rsidP="003131E2">
            <w:pPr>
              <w:pStyle w:val="Tabletext-evidencematrix"/>
            </w:pPr>
          </w:p>
        </w:tc>
        <w:tc>
          <w:tcPr>
            <w:tcW w:w="490" w:type="pct"/>
            <w:vMerge/>
            <w:shd w:val="clear" w:color="auto" w:fill="auto"/>
          </w:tcPr>
          <w:p w14:paraId="519AE352" w14:textId="77777777" w:rsidR="00DF2BB6" w:rsidRPr="00C70209" w:rsidRDefault="00DF2BB6" w:rsidP="003131E2">
            <w:pPr>
              <w:pStyle w:val="Tabletext-evidencematrix"/>
            </w:pPr>
          </w:p>
        </w:tc>
        <w:tc>
          <w:tcPr>
            <w:tcW w:w="490" w:type="pct"/>
            <w:vMerge/>
            <w:shd w:val="clear" w:color="auto" w:fill="auto"/>
          </w:tcPr>
          <w:p w14:paraId="3E0FB3E1" w14:textId="77777777" w:rsidR="00DF2BB6" w:rsidRPr="00C70209" w:rsidRDefault="00DF2BB6" w:rsidP="003131E2">
            <w:pPr>
              <w:pStyle w:val="Tabletext-evidencematrix"/>
            </w:pPr>
          </w:p>
        </w:tc>
        <w:tc>
          <w:tcPr>
            <w:tcW w:w="490" w:type="pct"/>
            <w:vMerge/>
            <w:shd w:val="clear" w:color="auto" w:fill="auto"/>
          </w:tcPr>
          <w:p w14:paraId="7B749893" w14:textId="77777777" w:rsidR="00DF2BB6" w:rsidRPr="00C70209" w:rsidRDefault="00DF2BB6" w:rsidP="003131E2">
            <w:pPr>
              <w:pStyle w:val="Tabletext-evidencematrix"/>
            </w:pPr>
          </w:p>
        </w:tc>
        <w:tc>
          <w:tcPr>
            <w:tcW w:w="491" w:type="pct"/>
            <w:vMerge/>
            <w:shd w:val="clear" w:color="auto" w:fill="auto"/>
          </w:tcPr>
          <w:p w14:paraId="430E3770" w14:textId="77777777" w:rsidR="00DF2BB6" w:rsidRPr="00C70209" w:rsidRDefault="00DF2BB6" w:rsidP="003131E2">
            <w:pPr>
              <w:pStyle w:val="Tabletext-evidencematrix"/>
            </w:pPr>
          </w:p>
        </w:tc>
        <w:tc>
          <w:tcPr>
            <w:tcW w:w="1553" w:type="pct"/>
            <w:gridSpan w:val="3"/>
            <w:shd w:val="clear" w:color="auto" w:fill="FFFFFF" w:themeFill="background1"/>
          </w:tcPr>
          <w:p w14:paraId="13719D3B" w14:textId="4AEE1554" w:rsidR="00DF2BB6" w:rsidRPr="00C70209" w:rsidRDefault="00DF2BB6" w:rsidP="003131E2">
            <w:pPr>
              <w:pStyle w:val="Tabletext-subanalysis"/>
            </w:pPr>
            <w:r w:rsidRPr="00C70209">
              <w:t>The authors conducted subgroup analyses on a variety of measures to explore the heterogeneity that included breastfeeding, baseline haemoglobin, baseline iron status, dose and duration of treatment, inclusion of other supplements, and malaria endemicity</w:t>
            </w:r>
            <w:r w:rsidRPr="00C70209">
              <w:rPr>
                <w:vertAlign w:val="superscript"/>
              </w:rPr>
              <w:t>e</w:t>
            </w:r>
            <w:r w:rsidRPr="00C70209">
              <w:t>.</w:t>
            </w:r>
          </w:p>
          <w:p w14:paraId="08A9963C" w14:textId="77777777" w:rsidR="00DF2BB6" w:rsidRPr="00C70209" w:rsidRDefault="00DF2BB6" w:rsidP="003131E2">
            <w:pPr>
              <w:pStyle w:val="Tabletext-subanalysis"/>
            </w:pPr>
            <w:r w:rsidRPr="00C70209">
              <w:t>No subgroup differences approached statistical significanc</w:t>
            </w:r>
            <w:r w:rsidRPr="00C70209">
              <w:rPr>
                <w:b/>
              </w:rPr>
              <w:t>e.</w:t>
            </w:r>
          </w:p>
        </w:tc>
        <w:tc>
          <w:tcPr>
            <w:tcW w:w="608" w:type="pct"/>
            <w:shd w:val="clear" w:color="auto" w:fill="FFFFFF" w:themeFill="background1"/>
          </w:tcPr>
          <w:p w14:paraId="6CF53F4E" w14:textId="77777777" w:rsidR="00DF2BB6" w:rsidRPr="00C70209" w:rsidRDefault="00DF2BB6" w:rsidP="003131E2">
            <w:pPr>
              <w:pStyle w:val="Tabletext-evidencematrix"/>
              <w:rPr>
                <w:i/>
              </w:rPr>
            </w:pPr>
          </w:p>
        </w:tc>
      </w:tr>
    </w:tbl>
    <w:p w14:paraId="3853DD70" w14:textId="77777777" w:rsidR="00DF2BB6" w:rsidRPr="00C70209" w:rsidRDefault="00DF2BB6" w:rsidP="003131E2">
      <w:pPr>
        <w:pStyle w:val="TabFigNotes0noindent"/>
      </w:pPr>
      <w:r w:rsidRPr="00C70209">
        <w:t>CI, confidence interval; MD, mean difference; NR, not reported; PDI, psychomotor developmental index; SD, standard deviation</w:t>
      </w:r>
    </w:p>
    <w:p w14:paraId="0462E35D"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0B919CF"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8200ECA" w14:textId="77777777" w:rsidR="00DF2BB6" w:rsidRPr="00C70209" w:rsidRDefault="00DF2BB6" w:rsidP="003131E2">
      <w:pPr>
        <w:pStyle w:val="TabFigNotes0noindent"/>
      </w:pPr>
      <w:r w:rsidRPr="00C70209">
        <w:rPr>
          <w:b/>
        </w:rPr>
        <w:t>c.</w:t>
      </w:r>
      <w:r w:rsidRPr="00C70209">
        <w:t xml:space="preserve"> Analysis includes one trial (Lind 2003) that included vitamin C ± zinc in the treatment and comparator arms.</w:t>
      </w:r>
    </w:p>
    <w:p w14:paraId="40E42723" w14:textId="0057D53D" w:rsidR="00DF2BB6" w:rsidRPr="00C70209" w:rsidRDefault="00DF2BB6" w:rsidP="003131E2">
      <w:pPr>
        <w:pStyle w:val="TabFigNotes0noindent"/>
      </w:pPr>
      <w:r w:rsidRPr="00C70209">
        <w:rPr>
          <w:b/>
        </w:rPr>
        <w:t>d.</w:t>
      </w:r>
      <w:r w:rsidRPr="00C70209">
        <w:t xml:space="preserve"> Reported in supplementary Figure 3 of appendix as MD 1.73 [–0.44, 3.90]; </w:t>
      </w:r>
      <w:r w:rsidR="001A475D" w:rsidRPr="001A475D">
        <w:rPr>
          <w:i/>
        </w:rPr>
        <w:t>P = </w:t>
      </w:r>
      <w:r w:rsidRPr="00C70209">
        <w:t>0.12; I</w:t>
      </w:r>
      <w:r w:rsidRPr="00C70209">
        <w:rPr>
          <w:vertAlign w:val="superscript"/>
        </w:rPr>
        <w:t>2</w:t>
      </w:r>
      <w:r w:rsidRPr="00C70209">
        <w:t>=60%</w:t>
      </w:r>
    </w:p>
    <w:p w14:paraId="0BBE35B2" w14:textId="7F78E0F3" w:rsidR="00DF2BB6" w:rsidRPr="00C70209" w:rsidRDefault="00DF2BB6" w:rsidP="003131E2">
      <w:pPr>
        <w:pStyle w:val="TabFigNotes0noindent"/>
      </w:pPr>
      <w:r w:rsidRPr="00C70209">
        <w:rPr>
          <w:b/>
        </w:rPr>
        <w:t>e.</w:t>
      </w:r>
      <w:r w:rsidRPr="00C70209">
        <w:t xml:space="preserve"> Refer to </w:t>
      </w:r>
      <w:r w:rsidRPr="00C70209">
        <w:rPr>
          <w:b/>
        </w:rPr>
        <w:t>Appendix F, Volume 2</w:t>
      </w:r>
      <w:r w:rsidRPr="00C70209">
        <w:t xml:space="preserve"> of the technical report.</w:t>
      </w:r>
    </w:p>
    <w:p w14:paraId="1B1EA830"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0226E799" w14:textId="5B5AD7AA" w:rsidR="00DF2BB6" w:rsidRPr="00C70209" w:rsidRDefault="00DF2BB6" w:rsidP="003131E2">
      <w:pPr>
        <w:pStyle w:val="Heading7"/>
      </w:pPr>
      <w:r w:rsidRPr="00C70209">
        <w:t>Laboratory measures</w:t>
      </w:r>
    </w:p>
    <w:p w14:paraId="298F87DD" w14:textId="47108BAB" w:rsidR="00DF2BB6" w:rsidRPr="00C70209" w:rsidRDefault="00DF2BB6" w:rsidP="003131E2">
      <w:r w:rsidRPr="00C70209">
        <w:t xml:space="preserve">Two Level I studies (Pasricha 2013, Okebe 2011) identified from the systematic review and hand-searching process reported laboratory measures (Hb, Hct, ferritin) in infants, children or adolescents at risk of developing anaemia, administered oral iron (with or without folic acid). A summary of the results from these studies is provided in </w:t>
      </w:r>
      <w:r w:rsidRPr="00C70209">
        <w:rPr>
          <w:b/>
          <w:highlight w:val="yellow"/>
        </w:rPr>
        <w:fldChar w:fldCharType="begin"/>
      </w:r>
      <w:r w:rsidRPr="00C70209">
        <w:rPr>
          <w:b/>
        </w:rPr>
        <w:instrText xml:space="preserve"> REF _Ref412722062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2</w:t>
      </w:r>
      <w:r w:rsidRPr="00C70209">
        <w:rPr>
          <w:b/>
          <w:highlight w:val="yellow"/>
        </w:rPr>
        <w:fldChar w:fldCharType="end"/>
      </w:r>
      <w:r w:rsidRPr="00C70209">
        <w:t>.</w:t>
      </w:r>
    </w:p>
    <w:p w14:paraId="025BF45F" w14:textId="77777777" w:rsidR="00DF2BB6" w:rsidRPr="00C70209" w:rsidRDefault="00DF2BB6" w:rsidP="003131E2">
      <w:pPr>
        <w:pStyle w:val="H7"/>
      </w:pPr>
      <w:r w:rsidRPr="00C70209">
        <w:t>Infants aged less than 2.5 years</w:t>
      </w:r>
    </w:p>
    <w:p w14:paraId="1CBA84C8" w14:textId="60CB0313" w:rsidR="00DF2BB6" w:rsidRPr="00C70209" w:rsidRDefault="00DF2BB6" w:rsidP="003131E2">
      <w:pPr>
        <w:pStyle w:val="BodyText"/>
      </w:pPr>
      <w:r w:rsidRPr="00C70209">
        <w:t>Pasricha (2013) identified 26 RCTs involving 5479 infants and children aged less than 2.5 years that reported Hb levels as an outcome. The authors reported a statistically significant increase in mean Hb levels in infants administered oral iron compared with placebo or no iron (MD 7.22; 95% CI 4.87, 9.57). There was substantial heterogeneity for this outcome (I</w:t>
      </w:r>
      <w:r w:rsidRPr="00C70209">
        <w:rPr>
          <w:vertAlign w:val="superscript"/>
        </w:rPr>
        <w:t>2</w:t>
      </w:r>
      <w:r w:rsidRPr="00C70209">
        <w:t>=94%).</w:t>
      </w:r>
    </w:p>
    <w:p w14:paraId="3A849CD7" w14:textId="77777777" w:rsidR="00DF2BB6" w:rsidRPr="00C70209" w:rsidRDefault="00DF2BB6" w:rsidP="003131E2">
      <w:pPr>
        <w:pStyle w:val="BodyText"/>
      </w:pPr>
      <w:r w:rsidRPr="00C70209">
        <w:t>The authors conducted subgroup analyses on a variety of measures to explore the heterogeneity that included breastfeeding, baseline Hb, baseline iron status, dose and duration of treatment, inclusion of other supplements and malaria endemicity. Two analyses approached statistical significance for subgroup differences (infants who were anaemic at baseline and iron dose).</w:t>
      </w:r>
    </w:p>
    <w:p w14:paraId="0C81A6B8" w14:textId="77777777" w:rsidR="00DF2BB6" w:rsidRPr="00C70209" w:rsidRDefault="00DF2BB6" w:rsidP="003131E2">
      <w:pPr>
        <w:pStyle w:val="BodyText"/>
      </w:pPr>
      <w:r w:rsidRPr="00C70209">
        <w:t>There were 24 RCTs involving 4526 infants and children aged less than 2.5 years identified by Pasricha (2013) that reported Hb levels as an outcome. The authors reported a statistically significant increase in mean ferritin levels in infants administered oral iron compared with placebo or no iron (MD 20.94; 95% CI 16.84, 25.04). There was substantial heterogeneity for this outcome (I</w:t>
      </w:r>
      <w:r w:rsidRPr="00C70209">
        <w:rPr>
          <w:vertAlign w:val="superscript"/>
        </w:rPr>
        <w:t>2</w:t>
      </w:r>
      <w:r w:rsidRPr="00C70209">
        <w:t>=98%).</w:t>
      </w:r>
    </w:p>
    <w:p w14:paraId="64E5A6AD" w14:textId="6741D594" w:rsidR="00DF2BB6" w:rsidRPr="00C70209" w:rsidRDefault="00DF2BB6" w:rsidP="003131E2">
      <w:pPr>
        <w:pStyle w:val="BodyText"/>
      </w:pPr>
      <w:r w:rsidRPr="00C70209">
        <w:t>The authors conducted subgroup analyses on a variety of measures to explore the heterogeneity that included breastfeeding, baseline Hb, baseline iron status, dose and duration of treatment, inclusion of other supplements and malaria endemicity. Three analyses approached statistical significance for subgroup differences: dose, duration and malaria endemicity.</w:t>
      </w:r>
    </w:p>
    <w:p w14:paraId="59381FC6" w14:textId="77777777" w:rsidR="00DF2BB6" w:rsidRPr="00C70209" w:rsidRDefault="00DF2BB6" w:rsidP="003131E2">
      <w:pPr>
        <w:pStyle w:val="H7"/>
      </w:pPr>
      <w:r w:rsidRPr="00C70209">
        <w:t>Children aged less than 18 years</w:t>
      </w:r>
    </w:p>
    <w:p w14:paraId="5927E278" w14:textId="77777777" w:rsidR="00DF2BB6" w:rsidRPr="00C70209" w:rsidRDefault="00DF2BB6" w:rsidP="003131E2">
      <w:pPr>
        <w:pStyle w:val="BodyText"/>
      </w:pPr>
      <w:r w:rsidRPr="00C70209">
        <w:t>Okebe (2011) identified 35 RCTs involving 8544 infants and children aged less than 18 years that reported mean Hb levels at the end of treatment, and 20 RCTs involving 4205 infants and children that reported the mean change from baseline. A significant effect favouring oral iron compared with placebo or no iron was reported for both outcomes (MD 0.87; 95% CI 0.64, 1.09 and MD 0.61; 95% CI 0.41, 0.80, respectively). There was substantial heterogeneity for these outcomes (I</w:t>
      </w:r>
      <w:r w:rsidRPr="00C70209">
        <w:rPr>
          <w:vertAlign w:val="superscript"/>
        </w:rPr>
        <w:t>2</w:t>
      </w:r>
      <w:r w:rsidRPr="00C70209">
        <w:t>=95% and 88%, respectively). Subgroup analyses according to anaemia status at baseline or malaria endemicity also showed a significant effect favouring iron.</w:t>
      </w:r>
    </w:p>
    <w:p w14:paraId="6A27F2E1" w14:textId="63AB7B43" w:rsidR="00DF2BB6" w:rsidRPr="00C70209" w:rsidRDefault="00DF2BB6" w:rsidP="003131E2">
      <w:pPr>
        <w:pStyle w:val="BodyText"/>
      </w:pPr>
      <w:r w:rsidRPr="00C70209">
        <w:t>Six RCTs involving 1140 infants and children aged less than 18 years identified by Okebe (2011) reported mean Hb levels at the end of treatment comparing oral iron and folic acid with placebo or no treatment. A significant effect favouring the intervention was reported (MD 1.03; 95% CI 0.56, 1.49). There was substantial heterogeneity for this outcome (I</w:t>
      </w:r>
      <w:r w:rsidRPr="00C70209">
        <w:rPr>
          <w:vertAlign w:val="superscript"/>
        </w:rPr>
        <w:t>2</w:t>
      </w:r>
      <w:r w:rsidRPr="00C70209">
        <w:t>=88%).</w:t>
      </w:r>
    </w:p>
    <w:p w14:paraId="199D810D"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4A6C84FF" w14:textId="44A1D526" w:rsidR="00DF2BB6" w:rsidRPr="00C70209" w:rsidRDefault="00DF2BB6" w:rsidP="003131E2">
      <w:pPr>
        <w:pStyle w:val="Caption"/>
      </w:pPr>
      <w:bookmarkStart w:id="470" w:name="_Ref412722062"/>
      <w:bookmarkStart w:id="471" w:name="_Toc423015371"/>
      <w:bookmarkStart w:id="472" w:name="_Toc42774711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2</w:t>
      </w:r>
      <w:r w:rsidR="00130F03" w:rsidRPr="00C70209">
        <w:fldChar w:fldCharType="end"/>
      </w:r>
      <w:bookmarkEnd w:id="470"/>
      <w:r w:rsidRPr="00C70209">
        <w:tab/>
        <w:t>Neonatal and paediatric patients at risk of anaemia: Results for oral and/or parenteral iron versus no iron – Laboratory measures (Hb, Hct, ferritin) (secondary outcome)</w:t>
      </w:r>
      <w:bookmarkEnd w:id="471"/>
      <w:bookmarkEnd w:id="47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89"/>
        <w:gridCol w:w="1389"/>
        <w:gridCol w:w="1389"/>
        <w:gridCol w:w="1389"/>
        <w:gridCol w:w="1395"/>
        <w:gridCol w:w="1466"/>
        <w:gridCol w:w="1466"/>
        <w:gridCol w:w="1466"/>
        <w:gridCol w:w="1727"/>
      </w:tblGrid>
      <w:tr w:rsidR="00DF2BB6" w:rsidRPr="00C70209" w14:paraId="5E54288E" w14:textId="77777777" w:rsidTr="003131E2">
        <w:trPr>
          <w:cantSplit/>
          <w:tblHeader/>
        </w:trPr>
        <w:tc>
          <w:tcPr>
            <w:tcW w:w="388" w:type="pct"/>
            <w:vMerge w:val="restart"/>
            <w:tcBorders>
              <w:bottom w:val="single" w:sz="4" w:space="0" w:color="auto"/>
            </w:tcBorders>
          </w:tcPr>
          <w:p w14:paraId="40370A18" w14:textId="77777777" w:rsidR="00DF2BB6" w:rsidRPr="00C70209" w:rsidRDefault="00DF2BB6" w:rsidP="003131E2">
            <w:pPr>
              <w:pStyle w:val="TableH2"/>
              <w:rPr>
                <w:rFonts w:eastAsia="Arial Unicode MS"/>
                <w:lang w:eastAsia="ja-JP"/>
              </w:rPr>
            </w:pPr>
            <w:r w:rsidRPr="00C70209">
              <w:rPr>
                <w:rFonts w:eastAsia="Arial Unicode MS"/>
                <w:lang w:eastAsia="ja-JP"/>
              </w:rPr>
              <w:t>Study</w:t>
            </w:r>
          </w:p>
          <w:p w14:paraId="1A8B244C" w14:textId="77777777" w:rsidR="00DF2BB6" w:rsidRPr="00C70209" w:rsidRDefault="00DF2BB6" w:rsidP="003131E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66FC2876" w14:textId="77777777" w:rsidR="00DF2BB6" w:rsidRPr="00C70209" w:rsidRDefault="00DF2BB6" w:rsidP="003131E2">
            <w:pPr>
              <w:pStyle w:val="TableH2"/>
              <w:rPr>
                <w:rFonts w:eastAsia="Arial Unicode MS"/>
                <w:lang w:eastAsia="ja-JP"/>
              </w:rPr>
            </w:pPr>
            <w:r w:rsidRPr="00C70209">
              <w:rPr>
                <w:rFonts w:eastAsia="Arial Unicode MS"/>
                <w:lang w:eastAsia="ja-JP"/>
              </w:rPr>
              <w:t>Quality</w:t>
            </w:r>
          </w:p>
        </w:tc>
        <w:tc>
          <w:tcPr>
            <w:tcW w:w="490" w:type="pct"/>
            <w:vMerge w:val="restart"/>
          </w:tcPr>
          <w:p w14:paraId="72A92130" w14:textId="77777777" w:rsidR="00DF2BB6" w:rsidRPr="00C70209" w:rsidRDefault="00DF2BB6" w:rsidP="003131E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5D6B24F9"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Patient population </w:t>
            </w:r>
          </w:p>
        </w:tc>
        <w:tc>
          <w:tcPr>
            <w:tcW w:w="490" w:type="pct"/>
            <w:vMerge w:val="restart"/>
          </w:tcPr>
          <w:p w14:paraId="72764C15" w14:textId="77777777" w:rsidR="00DF2BB6" w:rsidRPr="00C70209" w:rsidRDefault="00DF2BB6" w:rsidP="003131E2">
            <w:pPr>
              <w:pStyle w:val="TableH2"/>
              <w:rPr>
                <w:rFonts w:eastAsia="Arial Unicode MS"/>
                <w:lang w:eastAsia="ja-JP"/>
              </w:rPr>
            </w:pPr>
            <w:r w:rsidRPr="00C70209">
              <w:rPr>
                <w:rFonts w:eastAsia="Arial Unicode MS"/>
                <w:lang w:eastAsia="ja-JP"/>
              </w:rPr>
              <w:t>Setting</w:t>
            </w:r>
          </w:p>
          <w:p w14:paraId="3F51A37C" w14:textId="77777777" w:rsidR="00DF2BB6" w:rsidRPr="00C70209" w:rsidRDefault="00DF2BB6" w:rsidP="003131E2">
            <w:pPr>
              <w:pStyle w:val="TableH2"/>
              <w:rPr>
                <w:rFonts w:eastAsia="Arial Unicode MS"/>
                <w:lang w:eastAsia="ja-JP"/>
              </w:rPr>
            </w:pPr>
            <w:r w:rsidRPr="00C70209">
              <w:rPr>
                <w:rFonts w:eastAsia="Arial Unicode MS"/>
                <w:lang w:eastAsia="ja-JP"/>
              </w:rPr>
              <w:t>Location</w:t>
            </w:r>
          </w:p>
        </w:tc>
        <w:tc>
          <w:tcPr>
            <w:tcW w:w="490" w:type="pct"/>
            <w:vMerge w:val="restart"/>
          </w:tcPr>
          <w:p w14:paraId="39F9AE94" w14:textId="0F7ADE1C" w:rsidR="00DF2BB6" w:rsidRPr="00C70209" w:rsidRDefault="00DF2BB6" w:rsidP="003131E2">
            <w:pPr>
              <w:pStyle w:val="TableH2"/>
              <w:rPr>
                <w:rFonts w:eastAsia="Arial Unicode MS"/>
                <w:lang w:eastAsia="ja-JP"/>
              </w:rPr>
            </w:pPr>
            <w:r w:rsidRPr="00C70209">
              <w:rPr>
                <w:rFonts w:eastAsia="Arial Unicode MS"/>
                <w:lang w:eastAsia="ja-JP"/>
              </w:rPr>
              <w:t>Intervention versus comparator</w:t>
            </w:r>
          </w:p>
        </w:tc>
        <w:tc>
          <w:tcPr>
            <w:tcW w:w="492" w:type="pct"/>
            <w:vMerge w:val="restart"/>
          </w:tcPr>
          <w:p w14:paraId="3AAB3823" w14:textId="77777777" w:rsidR="00DF2BB6" w:rsidRPr="00C70209" w:rsidRDefault="00DF2BB6" w:rsidP="003131E2">
            <w:pPr>
              <w:pStyle w:val="TableH2"/>
              <w:rPr>
                <w:rFonts w:eastAsia="Arial Unicode MS"/>
                <w:lang w:eastAsia="ja-JP"/>
              </w:rPr>
            </w:pPr>
            <w:r w:rsidRPr="00C70209">
              <w:rPr>
                <w:rFonts w:eastAsia="Arial Unicode MS"/>
                <w:lang w:eastAsia="ja-JP"/>
              </w:rPr>
              <w:t>Outcome</w:t>
            </w:r>
          </w:p>
        </w:tc>
        <w:tc>
          <w:tcPr>
            <w:tcW w:w="2160" w:type="pct"/>
            <w:gridSpan w:val="4"/>
          </w:tcPr>
          <w:p w14:paraId="55955E6C" w14:textId="77777777" w:rsidR="00DF2BB6" w:rsidRPr="00C70209" w:rsidRDefault="00DF2BB6" w:rsidP="003131E2">
            <w:pPr>
              <w:pStyle w:val="TableH2"/>
              <w:rPr>
                <w:rFonts w:eastAsia="Arial Unicode MS"/>
                <w:i/>
                <w:lang w:eastAsia="ja-JP"/>
              </w:rPr>
            </w:pPr>
            <w:r w:rsidRPr="00C70209">
              <w:rPr>
                <w:rFonts w:eastAsia="Arial Unicode MS"/>
                <w:lang w:eastAsia="ja-JP"/>
              </w:rPr>
              <w:t>Results</w:t>
            </w:r>
          </w:p>
        </w:tc>
      </w:tr>
      <w:tr w:rsidR="00DF2BB6" w:rsidRPr="00C70209" w14:paraId="5599B541" w14:textId="77777777" w:rsidTr="003131E2">
        <w:trPr>
          <w:tblHeader/>
        </w:trPr>
        <w:tc>
          <w:tcPr>
            <w:tcW w:w="388" w:type="pct"/>
            <w:vMerge/>
            <w:tcBorders>
              <w:bottom w:val="single" w:sz="4" w:space="0" w:color="auto"/>
            </w:tcBorders>
          </w:tcPr>
          <w:p w14:paraId="5DA4A8D3"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10ED8D4F"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0452BD56"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7536311B" w14:textId="77777777" w:rsidR="00DF2BB6" w:rsidRPr="00C70209" w:rsidRDefault="00DF2BB6" w:rsidP="003131E2">
            <w:pPr>
              <w:pStyle w:val="TableH2"/>
              <w:rPr>
                <w:rFonts w:eastAsia="Arial Unicode MS"/>
                <w:lang w:eastAsia="ja-JP"/>
              </w:rPr>
            </w:pPr>
          </w:p>
        </w:tc>
        <w:tc>
          <w:tcPr>
            <w:tcW w:w="490" w:type="pct"/>
            <w:vMerge/>
            <w:tcBorders>
              <w:bottom w:val="single" w:sz="4" w:space="0" w:color="auto"/>
            </w:tcBorders>
          </w:tcPr>
          <w:p w14:paraId="3B06C0BC" w14:textId="77777777" w:rsidR="00DF2BB6" w:rsidRPr="00C70209" w:rsidRDefault="00DF2BB6" w:rsidP="003131E2">
            <w:pPr>
              <w:pStyle w:val="TableH2"/>
              <w:rPr>
                <w:rFonts w:eastAsia="Arial Unicode MS"/>
                <w:lang w:eastAsia="ja-JP"/>
              </w:rPr>
            </w:pPr>
          </w:p>
        </w:tc>
        <w:tc>
          <w:tcPr>
            <w:tcW w:w="492" w:type="pct"/>
            <w:vMerge/>
            <w:tcBorders>
              <w:bottom w:val="single" w:sz="4" w:space="0" w:color="auto"/>
            </w:tcBorders>
          </w:tcPr>
          <w:p w14:paraId="0D1CC3BE" w14:textId="77777777" w:rsidR="00DF2BB6" w:rsidRPr="00C70209" w:rsidRDefault="00DF2BB6" w:rsidP="003131E2">
            <w:pPr>
              <w:pStyle w:val="TableH2"/>
              <w:rPr>
                <w:rFonts w:eastAsia="Arial Unicode MS"/>
                <w:lang w:eastAsia="ja-JP"/>
              </w:rPr>
            </w:pPr>
          </w:p>
        </w:tc>
        <w:tc>
          <w:tcPr>
            <w:tcW w:w="517" w:type="pct"/>
            <w:tcBorders>
              <w:bottom w:val="single" w:sz="4" w:space="0" w:color="auto"/>
            </w:tcBorders>
          </w:tcPr>
          <w:p w14:paraId="238E0287" w14:textId="77777777" w:rsidR="00DF2BB6" w:rsidRPr="00C70209" w:rsidRDefault="00DF2BB6" w:rsidP="003131E2">
            <w:pPr>
              <w:pStyle w:val="TableH2"/>
              <w:rPr>
                <w:rFonts w:eastAsia="Arial Unicode MS"/>
                <w:lang w:eastAsia="ja-JP"/>
              </w:rPr>
            </w:pPr>
            <w:r w:rsidRPr="00C70209">
              <w:rPr>
                <w:rFonts w:eastAsia="Arial Unicode MS"/>
                <w:lang w:eastAsia="ja-JP"/>
              </w:rPr>
              <w:t>Iron</w:t>
            </w:r>
          </w:p>
          <w:p w14:paraId="1A03B8DB"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1BD76BCC" w14:textId="77777777" w:rsidR="00DF2BB6" w:rsidRPr="00C70209" w:rsidRDefault="00DF2BB6" w:rsidP="003131E2">
            <w:pPr>
              <w:pStyle w:val="TableH2"/>
              <w:rPr>
                <w:rFonts w:eastAsia="Arial Unicode MS"/>
                <w:lang w:eastAsia="ja-JP"/>
              </w:rPr>
            </w:pPr>
            <w:r w:rsidRPr="00C70209">
              <w:rPr>
                <w:rFonts w:eastAsia="Arial Unicode MS"/>
              </w:rPr>
              <w:t>Mean ± SD</w:t>
            </w:r>
          </w:p>
        </w:tc>
        <w:tc>
          <w:tcPr>
            <w:tcW w:w="517" w:type="pct"/>
            <w:tcBorders>
              <w:bottom w:val="single" w:sz="4" w:space="0" w:color="auto"/>
            </w:tcBorders>
          </w:tcPr>
          <w:p w14:paraId="324F3A77" w14:textId="77777777" w:rsidR="00DF2BB6" w:rsidRPr="00C70209" w:rsidRDefault="00DF2BB6" w:rsidP="003131E2">
            <w:pPr>
              <w:pStyle w:val="TableH2"/>
              <w:rPr>
                <w:rFonts w:eastAsia="Arial Unicode MS"/>
                <w:lang w:eastAsia="ja-JP"/>
              </w:rPr>
            </w:pPr>
            <w:r w:rsidRPr="00C70209">
              <w:rPr>
                <w:rFonts w:eastAsia="Arial Unicode MS"/>
                <w:lang w:eastAsia="ja-JP"/>
              </w:rPr>
              <w:t>No iron</w:t>
            </w:r>
          </w:p>
          <w:p w14:paraId="2482BA67"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4635CCB9" w14:textId="77777777" w:rsidR="00DF2BB6" w:rsidRPr="00C70209" w:rsidRDefault="00DF2BB6" w:rsidP="003131E2">
            <w:pPr>
              <w:pStyle w:val="TableH2"/>
              <w:rPr>
                <w:rFonts w:eastAsia="Arial Unicode MS"/>
                <w:lang w:eastAsia="ja-JP"/>
              </w:rPr>
            </w:pPr>
            <w:r w:rsidRPr="00C70209">
              <w:rPr>
                <w:rFonts w:eastAsia="Arial Unicode MS"/>
              </w:rPr>
              <w:t>Mean ± SD</w:t>
            </w:r>
          </w:p>
        </w:tc>
        <w:tc>
          <w:tcPr>
            <w:tcW w:w="517" w:type="pct"/>
            <w:tcBorders>
              <w:bottom w:val="single" w:sz="4" w:space="0" w:color="auto"/>
            </w:tcBorders>
          </w:tcPr>
          <w:p w14:paraId="18FB9DBE" w14:textId="77777777" w:rsidR="00DF2BB6" w:rsidRPr="00C70209" w:rsidRDefault="00DF2BB6" w:rsidP="003131E2">
            <w:pPr>
              <w:pStyle w:val="TableH2"/>
              <w:rPr>
                <w:rFonts w:eastAsia="Arial Unicode MS"/>
                <w:lang w:eastAsia="ja-JP"/>
              </w:rPr>
            </w:pPr>
            <w:r w:rsidRPr="00C70209">
              <w:rPr>
                <w:rFonts w:eastAsia="Arial Unicode MS"/>
                <w:lang w:eastAsia="ja-JP"/>
              </w:rPr>
              <w:t>Risk estimate (95% CI)</w:t>
            </w:r>
          </w:p>
        </w:tc>
        <w:tc>
          <w:tcPr>
            <w:tcW w:w="609" w:type="pct"/>
            <w:tcBorders>
              <w:bottom w:val="single" w:sz="4" w:space="0" w:color="auto"/>
            </w:tcBorders>
          </w:tcPr>
          <w:p w14:paraId="07DF2EE9" w14:textId="77777777" w:rsidR="00DF2BB6" w:rsidRPr="00C70209" w:rsidRDefault="00DF2BB6" w:rsidP="003131E2">
            <w:pPr>
              <w:pStyle w:val="TableH2"/>
              <w:rPr>
                <w:rFonts w:eastAsia="Arial Unicode MS"/>
                <w:i/>
                <w:lang w:eastAsia="ja-JP"/>
              </w:rPr>
            </w:pPr>
            <w:r w:rsidRPr="00C70209">
              <w:rPr>
                <w:rFonts w:eastAsia="Arial Unicode MS"/>
                <w:i/>
                <w:lang w:eastAsia="ja-JP"/>
              </w:rPr>
              <w:t>Statistical significance</w:t>
            </w:r>
          </w:p>
          <w:p w14:paraId="18174C8E" w14:textId="658598DA" w:rsidR="00DF2BB6" w:rsidRPr="00C70209" w:rsidRDefault="001A475D" w:rsidP="003131E2">
            <w:pPr>
              <w:pStyle w:val="TableH2"/>
              <w:rPr>
                <w:rFonts w:eastAsia="Arial Unicode MS"/>
                <w:lang w:eastAsia="ja-JP"/>
              </w:rPr>
            </w:pPr>
            <w:r w:rsidRPr="001A475D">
              <w:rPr>
                <w:rFonts w:eastAsia="Arial Unicode MS"/>
                <w:i/>
                <w:lang w:eastAsia="ja-JP"/>
              </w:rPr>
              <w:t>P-</w:t>
            </w:r>
            <w:r w:rsidR="00DF2BB6" w:rsidRPr="00C70209">
              <w:rPr>
                <w:rFonts w:eastAsia="Arial Unicode MS"/>
                <w:lang w:eastAsia="ja-JP"/>
              </w:rPr>
              <w:t>value</w:t>
            </w:r>
          </w:p>
          <w:p w14:paraId="50E0A7FF"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C237CBE" w14:textId="77777777" w:rsidTr="003131E2">
        <w:trPr>
          <w:cantSplit/>
        </w:trPr>
        <w:tc>
          <w:tcPr>
            <w:tcW w:w="5000" w:type="pct"/>
            <w:gridSpan w:val="10"/>
            <w:tcBorders>
              <w:top w:val="single" w:sz="4" w:space="0" w:color="000000"/>
              <w:bottom w:val="single" w:sz="4" w:space="0" w:color="000000"/>
            </w:tcBorders>
            <w:shd w:val="clear" w:color="auto" w:fill="000000"/>
          </w:tcPr>
          <w:p w14:paraId="04CB73BB" w14:textId="77777777" w:rsidR="00DF2BB6" w:rsidRPr="00C70209" w:rsidRDefault="00DF2BB6" w:rsidP="003131E2">
            <w:pPr>
              <w:pStyle w:val="TableH4"/>
              <w:rPr>
                <w:rFonts w:eastAsia="Arial Unicode MS"/>
              </w:rPr>
            </w:pPr>
            <w:r w:rsidRPr="00C70209">
              <w:rPr>
                <w:rFonts w:eastAsia="Arial Unicode MS"/>
              </w:rPr>
              <w:t xml:space="preserve">Level I evidence </w:t>
            </w:r>
          </w:p>
        </w:tc>
      </w:tr>
      <w:tr w:rsidR="00DF2BB6" w:rsidRPr="00C70209" w14:paraId="535E9FAC" w14:textId="77777777" w:rsidTr="003131E2">
        <w:trPr>
          <w:cantSplit/>
        </w:trPr>
        <w:tc>
          <w:tcPr>
            <w:tcW w:w="5000" w:type="pct"/>
            <w:gridSpan w:val="10"/>
            <w:tcBorders>
              <w:top w:val="single" w:sz="4" w:space="0" w:color="000000"/>
              <w:bottom w:val="single" w:sz="4" w:space="0" w:color="000000"/>
            </w:tcBorders>
            <w:shd w:val="clear" w:color="auto" w:fill="auto"/>
          </w:tcPr>
          <w:p w14:paraId="48753427" w14:textId="77777777" w:rsidR="00DF2BB6" w:rsidRPr="00C70209" w:rsidRDefault="00DF2BB6" w:rsidP="003131E2">
            <w:pPr>
              <w:pStyle w:val="TableH5"/>
              <w:rPr>
                <w:rFonts w:eastAsia="Arial Unicode MS"/>
              </w:rPr>
            </w:pPr>
            <w:r w:rsidRPr="00C70209">
              <w:rPr>
                <w:rFonts w:eastAsia="Arial Unicode MS"/>
              </w:rPr>
              <w:t>Children &lt;2.5 years</w:t>
            </w:r>
          </w:p>
        </w:tc>
      </w:tr>
      <w:tr w:rsidR="00DF2BB6" w:rsidRPr="00C70209" w14:paraId="48019FF7" w14:textId="77777777" w:rsidTr="003131E2">
        <w:trPr>
          <w:cantSplit/>
        </w:trPr>
        <w:tc>
          <w:tcPr>
            <w:tcW w:w="388" w:type="pct"/>
            <w:vMerge w:val="restart"/>
            <w:shd w:val="clear" w:color="auto" w:fill="auto"/>
          </w:tcPr>
          <w:p w14:paraId="70206BB6" w14:textId="4F71C322" w:rsidR="00DF2BB6" w:rsidRPr="00C70209" w:rsidRDefault="00DF2BB6" w:rsidP="003131E2">
            <w:pPr>
              <w:pStyle w:val="Tabletext-evidencematrix"/>
            </w:pPr>
            <w:r w:rsidRPr="00C70209">
              <w:t>Pasricha 2013</w:t>
            </w:r>
            <w:r w:rsidRPr="00C70209">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 </w:instrText>
            </w:r>
            <w:r w:rsidR="000E261C">
              <w:fldChar w:fldCharType="begin">
                <w:fldData xml:space="preserve">PEVuZE5vdGU+PENpdGU+PEF1dGhvcj5QYXNyaWNoYTwvQXV0aG9yPjxZZWFyPjIwMTM8L1llYXI+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1</w:t>
            </w:r>
            <w:r w:rsidRPr="00C70209">
              <w:fldChar w:fldCharType="end"/>
            </w:r>
          </w:p>
          <w:p w14:paraId="26D12A57" w14:textId="77777777" w:rsidR="00DF2BB6" w:rsidRPr="00C70209" w:rsidRDefault="00DF2BB6" w:rsidP="003131E2">
            <w:pPr>
              <w:pStyle w:val="Tabletext-evidencematrix"/>
            </w:pPr>
            <w:r w:rsidRPr="00C70209">
              <w:t>Level I</w:t>
            </w:r>
          </w:p>
          <w:p w14:paraId="415223F2" w14:textId="77777777" w:rsidR="00DF2BB6" w:rsidRPr="00C70209" w:rsidRDefault="00DF2BB6" w:rsidP="003131E2">
            <w:pPr>
              <w:pStyle w:val="Tabletext-evidencematrix"/>
            </w:pPr>
            <w:r w:rsidRPr="00C70209">
              <w:rPr>
                <w:i/>
              </w:rPr>
              <w:t>Good</w:t>
            </w:r>
          </w:p>
        </w:tc>
        <w:tc>
          <w:tcPr>
            <w:tcW w:w="490" w:type="pct"/>
            <w:vMerge w:val="restart"/>
            <w:shd w:val="clear" w:color="auto" w:fill="auto"/>
          </w:tcPr>
          <w:p w14:paraId="0739DAAD" w14:textId="37B4A8B9" w:rsidR="00DF2BB6" w:rsidRPr="00C70209" w:rsidRDefault="00DF2BB6" w:rsidP="003131E2">
            <w:pPr>
              <w:pStyle w:val="Tabletext-evidencematrix"/>
              <w:rPr>
                <w:szCs w:val="16"/>
              </w:rPr>
            </w:pPr>
            <w:r w:rsidRPr="00C70209">
              <w:rPr>
                <w:szCs w:val="16"/>
              </w:rPr>
              <w:t xml:space="preserve">26 trials (Akman 2004, Aukett 1986, Berger 2000, Berger 2006, Desai 2003, Dijkhuizen 2001, Domellof 2001, Dossa 2001, Ermis 2002, Fahmida 2007, </w:t>
            </w:r>
            <w:r w:rsidRPr="00F44761">
              <w:rPr>
                <w:szCs w:val="16"/>
              </w:rPr>
              <w:t>Fuerth 1972, Geltman 2004, Idjradinata 1993,</w:t>
            </w:r>
            <w:r w:rsidRPr="00C70209">
              <w:rPr>
                <w:szCs w:val="16"/>
              </w:rPr>
              <w:t xml:space="preserve"> Lind 2003, Majumdar 2003, Nagpal 2004, Ninh 2002, Northro</w:t>
            </w:r>
            <w:r w:rsidR="001A475D" w:rsidRPr="001A475D">
              <w:rPr>
                <w:szCs w:val="16"/>
              </w:rPr>
              <w:t>p</w:t>
            </w:r>
            <w:r w:rsidR="001A475D" w:rsidRPr="001A475D">
              <w:rPr>
                <w:i/>
                <w:szCs w:val="16"/>
              </w:rPr>
              <w:t>-</w:t>
            </w:r>
            <w:r w:rsidRPr="00C70209">
              <w:rPr>
                <w:szCs w:val="16"/>
              </w:rPr>
              <w:t>Clewes 1996, Sazawal 2006, Thibault 1993, Wasantwisut 2006 Wieringa 2003, Yalcin 2000, Yurdakok 2004, Ziegler 2009, Zlotkin 2003)</w:t>
            </w:r>
            <w:r w:rsidR="000E261C">
              <w:rPr>
                <w:szCs w:val="16"/>
              </w:rPr>
              <w:fldChar w:fldCharType="begin">
                <w:fldData xml:space="preserve">PEVuZE5vdGU+PENpdGU+PEF1dGhvcj5Ba21hbjwvQXV0aG9yPjxZZWFyPjIwMDQ8L1llYXI+PFJl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</w:fldData>
              </w:fldChar>
            </w:r>
            <w:r w:rsidR="000E261C">
              <w:rPr>
                <w:szCs w:val="16"/>
              </w:rPr>
              <w:instrText xml:space="preserve"> ADDIN EN.CITE </w:instrText>
            </w:r>
            <w:r w:rsidR="000E261C">
              <w:rPr>
                <w:szCs w:val="16"/>
              </w:rPr>
              <w:fldChar w:fldCharType="begin">
                <w:fldData xml:space="preserve">PEVuZE5vdGU+PENpdGU+PEF1dGhvcj5Ba21hbjwvQXV0aG9yPjxZZWFyPjIwMDQ8L1llYXI+PFJl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</w:fldData>
              </w:fldChar>
            </w:r>
            <w:r w:rsidR="000E261C">
              <w:rPr>
                <w:szCs w:val="16"/>
              </w:rPr>
              <w:instrText xml:space="preserve"> ADDIN EN.CITE.DATA </w:instrText>
            </w:r>
            <w:r w:rsidR="000E261C">
              <w:rPr>
                <w:szCs w:val="16"/>
              </w:rPr>
            </w:r>
            <w:r w:rsidR="000E261C">
              <w:rPr>
                <w:szCs w:val="16"/>
              </w:rPr>
              <w:fldChar w:fldCharType="end"/>
            </w:r>
            <w:r w:rsidR="000E261C">
              <w:rPr>
                <w:szCs w:val="16"/>
              </w:rPr>
            </w:r>
            <w:r w:rsidR="000E261C">
              <w:rPr>
                <w:szCs w:val="16"/>
              </w:rPr>
              <w:fldChar w:fldCharType="separate"/>
            </w:r>
            <w:r w:rsidR="000E261C" w:rsidRPr="000E261C">
              <w:rPr>
                <w:noProof/>
                <w:szCs w:val="16"/>
                <w:vertAlign w:val="superscript"/>
              </w:rPr>
              <w:t>173-176; 178-183; 185-186; 188; 191; 193; 195; 197; 199; 202-207</w:t>
            </w:r>
            <w:r w:rsidR="000E261C">
              <w:rPr>
                <w:szCs w:val="16"/>
              </w:rPr>
              <w:fldChar w:fldCharType="end"/>
            </w:r>
          </w:p>
          <w:p w14:paraId="5186D791" w14:textId="77777777" w:rsidR="00DF2BB6" w:rsidRPr="00C70209" w:rsidRDefault="00DF2BB6" w:rsidP="003131E2">
            <w:pPr>
              <w:pStyle w:val="Tabletext-evidencematrix"/>
            </w:pPr>
            <w:r w:rsidRPr="00C70209">
              <w:t>N=5479</w:t>
            </w:r>
          </w:p>
        </w:tc>
        <w:tc>
          <w:tcPr>
            <w:tcW w:w="490" w:type="pct"/>
            <w:vMerge w:val="restart"/>
            <w:shd w:val="clear" w:color="auto" w:fill="auto"/>
          </w:tcPr>
          <w:p w14:paraId="3D08C2C6" w14:textId="77777777" w:rsidR="00DF2BB6" w:rsidRPr="00C70209" w:rsidRDefault="00DF2BB6" w:rsidP="003131E2">
            <w:pPr>
              <w:pStyle w:val="Tabletext-evidencematrix"/>
            </w:pPr>
            <w:r w:rsidRPr="00C70209">
              <w:t>Community or outpatient children aged 4–23 months.</w:t>
            </w:r>
          </w:p>
        </w:tc>
        <w:tc>
          <w:tcPr>
            <w:tcW w:w="490" w:type="pct"/>
            <w:vMerge w:val="restart"/>
            <w:shd w:val="clear" w:color="auto" w:fill="auto"/>
          </w:tcPr>
          <w:p w14:paraId="1424EB64" w14:textId="77777777" w:rsidR="00DF2BB6" w:rsidRPr="00C70209" w:rsidRDefault="00DF2BB6" w:rsidP="003131E2">
            <w:pPr>
              <w:pStyle w:val="Tabletext-evidencematrix"/>
            </w:pPr>
            <w:r w:rsidRPr="00C70209">
              <w:t xml:space="preserve">Low and middle-income settings </w:t>
            </w:r>
          </w:p>
        </w:tc>
        <w:tc>
          <w:tcPr>
            <w:tcW w:w="490" w:type="pct"/>
            <w:vMerge w:val="restart"/>
            <w:shd w:val="clear" w:color="auto" w:fill="auto"/>
          </w:tcPr>
          <w:p w14:paraId="67671D6A" w14:textId="77A7A0B3" w:rsidR="00DF2BB6" w:rsidRPr="00C70209" w:rsidRDefault="00DF2BB6" w:rsidP="003131E2">
            <w:pPr>
              <w:pStyle w:val="Tabletext-evidencematrix"/>
            </w:pPr>
            <w:r w:rsidRPr="00C70209">
              <w:t>Daily oral iron supplementation versus no iron / placebo</w:t>
            </w:r>
          </w:p>
        </w:tc>
        <w:tc>
          <w:tcPr>
            <w:tcW w:w="492" w:type="pct"/>
            <w:vMerge w:val="restart"/>
            <w:shd w:val="clear" w:color="auto" w:fill="auto"/>
          </w:tcPr>
          <w:p w14:paraId="79E04D49" w14:textId="77777777" w:rsidR="00DF2BB6" w:rsidRPr="00C70209" w:rsidRDefault="00DF2BB6" w:rsidP="003131E2">
            <w:pPr>
              <w:pStyle w:val="Tabletext-evidencematrix"/>
            </w:pPr>
            <w:r w:rsidRPr="00C70209">
              <w:t>Hb (g/dL)</w:t>
            </w:r>
          </w:p>
        </w:tc>
        <w:tc>
          <w:tcPr>
            <w:tcW w:w="517" w:type="pct"/>
            <w:tcBorders>
              <w:bottom w:val="single" w:sz="4" w:space="0" w:color="000000"/>
            </w:tcBorders>
            <w:shd w:val="clear" w:color="auto" w:fill="auto"/>
          </w:tcPr>
          <w:p w14:paraId="2D01EB4C"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auto"/>
          </w:tcPr>
          <w:p w14:paraId="3DAC8D2A"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1FB053D5" w14:textId="77777777" w:rsidR="00DF2BB6" w:rsidRPr="00C70209" w:rsidRDefault="00DF2BB6" w:rsidP="003131E2">
            <w:pPr>
              <w:pStyle w:val="Tabletext-evidencematrix"/>
            </w:pPr>
            <w:r w:rsidRPr="00C70209">
              <w:t>MD 7.22 [4.87, 9.57]</w:t>
            </w:r>
          </w:p>
        </w:tc>
        <w:tc>
          <w:tcPr>
            <w:tcW w:w="609" w:type="pct"/>
            <w:vMerge w:val="restart"/>
            <w:shd w:val="clear" w:color="auto" w:fill="D9D9D9" w:themeFill="background1" w:themeFillShade="D9"/>
          </w:tcPr>
          <w:p w14:paraId="4A8CE879" w14:textId="77777777" w:rsidR="00DF2BB6" w:rsidRPr="00C70209" w:rsidRDefault="00DF2BB6" w:rsidP="003131E2">
            <w:pPr>
              <w:pStyle w:val="Tabletext-evidencematrix"/>
              <w:rPr>
                <w:i/>
              </w:rPr>
            </w:pPr>
            <w:r w:rsidRPr="00C70209">
              <w:rPr>
                <w:i/>
              </w:rPr>
              <w:t>Favours iron</w:t>
            </w:r>
          </w:p>
          <w:p w14:paraId="1ABF387C" w14:textId="3EE9A8D8" w:rsidR="00DF2BB6" w:rsidRPr="00C70209" w:rsidRDefault="001A475D" w:rsidP="003131E2">
            <w:pPr>
              <w:pStyle w:val="Tabletext-evidencematrix"/>
            </w:pPr>
            <w:r w:rsidRPr="001A475D">
              <w:rPr>
                <w:i/>
              </w:rPr>
              <w:t>P &lt; </w:t>
            </w:r>
            <w:r w:rsidR="00DF2BB6" w:rsidRPr="00C70209">
              <w:t>0.00001</w:t>
            </w:r>
          </w:p>
          <w:p w14:paraId="34E6AE4F" w14:textId="77777777" w:rsidR="00DF2BB6" w:rsidRPr="00C70209" w:rsidRDefault="00DF2BB6" w:rsidP="003131E2">
            <w:pPr>
              <w:pStyle w:val="Tabletext-evidencematrix"/>
            </w:pPr>
            <w:r w:rsidRPr="00C70209">
              <w:t>Substantial heterogeneity</w:t>
            </w:r>
          </w:p>
          <w:p w14:paraId="10B9EE8F" w14:textId="1BCC176C"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4%</w:t>
            </w:r>
          </w:p>
        </w:tc>
      </w:tr>
      <w:tr w:rsidR="00DF2BB6" w:rsidRPr="00C70209" w14:paraId="400357E0" w14:textId="77777777" w:rsidTr="003131E2">
        <w:trPr>
          <w:cantSplit/>
        </w:trPr>
        <w:tc>
          <w:tcPr>
            <w:tcW w:w="388" w:type="pct"/>
            <w:vMerge/>
            <w:shd w:val="clear" w:color="auto" w:fill="auto"/>
          </w:tcPr>
          <w:p w14:paraId="0162B388" w14:textId="77777777" w:rsidR="00DF2BB6" w:rsidRPr="00C70209" w:rsidRDefault="00DF2BB6" w:rsidP="003131E2">
            <w:pPr>
              <w:pStyle w:val="Tabletext-evidencematrix"/>
            </w:pPr>
          </w:p>
        </w:tc>
        <w:tc>
          <w:tcPr>
            <w:tcW w:w="490" w:type="pct"/>
            <w:vMerge/>
            <w:shd w:val="clear" w:color="auto" w:fill="auto"/>
          </w:tcPr>
          <w:p w14:paraId="428E11FE" w14:textId="77777777" w:rsidR="00DF2BB6" w:rsidRPr="00C70209" w:rsidRDefault="00DF2BB6" w:rsidP="003131E2">
            <w:pPr>
              <w:pStyle w:val="Tabletext-evidencematrix"/>
            </w:pPr>
          </w:p>
        </w:tc>
        <w:tc>
          <w:tcPr>
            <w:tcW w:w="490" w:type="pct"/>
            <w:vMerge/>
            <w:shd w:val="clear" w:color="auto" w:fill="auto"/>
          </w:tcPr>
          <w:p w14:paraId="5F550FD8" w14:textId="77777777" w:rsidR="00DF2BB6" w:rsidRPr="00C70209" w:rsidRDefault="00DF2BB6" w:rsidP="003131E2">
            <w:pPr>
              <w:pStyle w:val="Tabletext-evidencematrix"/>
            </w:pPr>
          </w:p>
        </w:tc>
        <w:tc>
          <w:tcPr>
            <w:tcW w:w="490" w:type="pct"/>
            <w:vMerge/>
            <w:shd w:val="clear" w:color="auto" w:fill="auto"/>
          </w:tcPr>
          <w:p w14:paraId="5D4DBD37" w14:textId="77777777" w:rsidR="00DF2BB6" w:rsidRPr="00C70209" w:rsidRDefault="00DF2BB6" w:rsidP="003131E2">
            <w:pPr>
              <w:pStyle w:val="Tabletext-evidencematrix"/>
            </w:pPr>
          </w:p>
        </w:tc>
        <w:tc>
          <w:tcPr>
            <w:tcW w:w="490" w:type="pct"/>
            <w:vMerge/>
            <w:shd w:val="clear" w:color="auto" w:fill="auto"/>
          </w:tcPr>
          <w:p w14:paraId="0A60C877" w14:textId="77777777" w:rsidR="00DF2BB6" w:rsidRPr="00C70209" w:rsidRDefault="00DF2BB6" w:rsidP="003131E2">
            <w:pPr>
              <w:pStyle w:val="Tabletext-evidencematrix"/>
            </w:pPr>
          </w:p>
        </w:tc>
        <w:tc>
          <w:tcPr>
            <w:tcW w:w="492" w:type="pct"/>
            <w:vMerge/>
            <w:shd w:val="clear" w:color="auto" w:fill="auto"/>
          </w:tcPr>
          <w:p w14:paraId="3DF73CC5" w14:textId="77777777" w:rsidR="00DF2BB6" w:rsidRPr="00C70209" w:rsidRDefault="00DF2BB6" w:rsidP="003131E2">
            <w:pPr>
              <w:pStyle w:val="Tabletext-evidencematrix"/>
            </w:pPr>
          </w:p>
        </w:tc>
        <w:tc>
          <w:tcPr>
            <w:tcW w:w="1551" w:type="pct"/>
            <w:gridSpan w:val="3"/>
            <w:tcBorders>
              <w:bottom w:val="single" w:sz="4" w:space="0" w:color="000000"/>
            </w:tcBorders>
            <w:shd w:val="clear" w:color="auto" w:fill="auto"/>
          </w:tcPr>
          <w:p w14:paraId="50E32C9B" w14:textId="44A493C7" w:rsidR="00DF2BB6" w:rsidRPr="00C70209" w:rsidRDefault="00DF2BB6" w:rsidP="003131E2">
            <w:pPr>
              <w:pStyle w:val="Tabletext-subanalysis"/>
            </w:pPr>
            <w:r w:rsidRPr="00C70209">
              <w:t>The authors conducted subgroup analyses on a variety of measures to explore the heterogeneity that included breastfeeding, baseline Hb, baseline iron status, dose and duration of treatment, inclusion of other supplements, and malaria endemicity</w:t>
            </w:r>
            <w:r w:rsidRPr="00C70209">
              <w:rPr>
                <w:b/>
                <w:vertAlign w:val="superscript"/>
              </w:rPr>
              <w:t>c.</w:t>
            </w:r>
          </w:p>
          <w:p w14:paraId="36330463" w14:textId="77777777" w:rsidR="00DF2BB6" w:rsidRPr="00C70209" w:rsidRDefault="00DF2BB6" w:rsidP="003131E2">
            <w:pPr>
              <w:pStyle w:val="Tabletext-subanalysis"/>
            </w:pPr>
            <w:r w:rsidRPr="00C70209">
              <w:t>Two analyses approached statistical significance for subgroup differences and are reported below.</w:t>
            </w:r>
          </w:p>
        </w:tc>
        <w:tc>
          <w:tcPr>
            <w:tcW w:w="609" w:type="pct"/>
            <w:vMerge/>
            <w:tcBorders>
              <w:bottom w:val="single" w:sz="4" w:space="0" w:color="000000"/>
            </w:tcBorders>
            <w:shd w:val="clear" w:color="auto" w:fill="auto"/>
          </w:tcPr>
          <w:p w14:paraId="5E3C07C7" w14:textId="77777777" w:rsidR="00DF2BB6" w:rsidRPr="00C70209" w:rsidRDefault="00DF2BB6" w:rsidP="003131E2">
            <w:pPr>
              <w:pStyle w:val="Tabletext-evidencematrix"/>
              <w:rPr>
                <w:i/>
              </w:rPr>
            </w:pPr>
          </w:p>
        </w:tc>
      </w:tr>
      <w:tr w:rsidR="00DF2BB6" w:rsidRPr="00C70209" w14:paraId="64863EA0" w14:textId="77777777" w:rsidTr="003131E2">
        <w:trPr>
          <w:cantSplit/>
        </w:trPr>
        <w:tc>
          <w:tcPr>
            <w:tcW w:w="388" w:type="pct"/>
            <w:vMerge/>
            <w:shd w:val="clear" w:color="auto" w:fill="auto"/>
          </w:tcPr>
          <w:p w14:paraId="5B4F0C82" w14:textId="77777777" w:rsidR="00DF2BB6" w:rsidRPr="00C70209" w:rsidRDefault="00DF2BB6" w:rsidP="003131E2">
            <w:pPr>
              <w:pStyle w:val="Tabletext-evidencematrix"/>
            </w:pPr>
          </w:p>
        </w:tc>
        <w:tc>
          <w:tcPr>
            <w:tcW w:w="490" w:type="pct"/>
            <w:vMerge/>
            <w:shd w:val="clear" w:color="auto" w:fill="auto"/>
          </w:tcPr>
          <w:p w14:paraId="029FB2CB" w14:textId="77777777" w:rsidR="00DF2BB6" w:rsidRPr="00C70209" w:rsidRDefault="00DF2BB6" w:rsidP="003131E2">
            <w:pPr>
              <w:pStyle w:val="Tabletext-evidencematrix"/>
            </w:pPr>
          </w:p>
        </w:tc>
        <w:tc>
          <w:tcPr>
            <w:tcW w:w="490" w:type="pct"/>
            <w:vMerge/>
            <w:shd w:val="clear" w:color="auto" w:fill="auto"/>
          </w:tcPr>
          <w:p w14:paraId="439AC7E0" w14:textId="77777777" w:rsidR="00DF2BB6" w:rsidRPr="00C70209" w:rsidRDefault="00DF2BB6" w:rsidP="003131E2">
            <w:pPr>
              <w:pStyle w:val="Tabletext-evidencematrix"/>
            </w:pPr>
          </w:p>
        </w:tc>
        <w:tc>
          <w:tcPr>
            <w:tcW w:w="490" w:type="pct"/>
            <w:vMerge/>
            <w:shd w:val="clear" w:color="auto" w:fill="auto"/>
          </w:tcPr>
          <w:p w14:paraId="23F2A3B6" w14:textId="77777777" w:rsidR="00DF2BB6" w:rsidRPr="00C70209" w:rsidRDefault="00DF2BB6" w:rsidP="003131E2">
            <w:pPr>
              <w:pStyle w:val="Tabletext-evidencematrix"/>
            </w:pPr>
          </w:p>
        </w:tc>
        <w:tc>
          <w:tcPr>
            <w:tcW w:w="490" w:type="pct"/>
            <w:vMerge/>
            <w:shd w:val="clear" w:color="auto" w:fill="auto"/>
          </w:tcPr>
          <w:p w14:paraId="2E7F449A" w14:textId="77777777" w:rsidR="00DF2BB6" w:rsidRPr="00C70209" w:rsidRDefault="00DF2BB6" w:rsidP="003131E2">
            <w:pPr>
              <w:pStyle w:val="Tabletext-evidencematrix"/>
            </w:pPr>
          </w:p>
        </w:tc>
        <w:tc>
          <w:tcPr>
            <w:tcW w:w="492" w:type="pct"/>
            <w:vMerge w:val="restart"/>
            <w:shd w:val="clear" w:color="auto" w:fill="auto"/>
            <w:vAlign w:val="center"/>
          </w:tcPr>
          <w:p w14:paraId="6377865C" w14:textId="77777777" w:rsidR="00DF2BB6" w:rsidRPr="00C70209" w:rsidRDefault="00DF2BB6" w:rsidP="003131E2">
            <w:pPr>
              <w:pStyle w:val="Tabletext-subanalysis"/>
              <w:jc w:val="right"/>
            </w:pPr>
            <w:r w:rsidRPr="00C70209">
              <w:t>Anaemic</w:t>
            </w:r>
          </w:p>
          <w:p w14:paraId="7B6A5D05" w14:textId="77777777" w:rsidR="00DF2BB6" w:rsidRPr="00C70209" w:rsidRDefault="00DF2BB6" w:rsidP="003131E2">
            <w:pPr>
              <w:pStyle w:val="Tabletext-subanalysis"/>
              <w:jc w:val="right"/>
            </w:pPr>
            <w:r w:rsidRPr="00C70209">
              <w:t>3 trials (NR)</w:t>
            </w:r>
          </w:p>
          <w:p w14:paraId="3A7F94B5" w14:textId="77777777" w:rsidR="00DF2BB6" w:rsidRPr="00C70209" w:rsidRDefault="00DF2BB6" w:rsidP="003131E2">
            <w:pPr>
              <w:pStyle w:val="Tabletext-subanalysis"/>
              <w:jc w:val="right"/>
            </w:pPr>
            <w:r w:rsidRPr="00C70209">
              <w:t>N=635</w:t>
            </w:r>
          </w:p>
        </w:tc>
        <w:tc>
          <w:tcPr>
            <w:tcW w:w="1551" w:type="pct"/>
            <w:gridSpan w:val="3"/>
            <w:tcBorders>
              <w:bottom w:val="single" w:sz="4" w:space="0" w:color="000000"/>
            </w:tcBorders>
            <w:shd w:val="clear" w:color="auto" w:fill="auto"/>
          </w:tcPr>
          <w:p w14:paraId="4B78C263" w14:textId="77777777" w:rsidR="00DF2BB6" w:rsidRPr="00C70209" w:rsidRDefault="00DF2BB6" w:rsidP="003131E2">
            <w:pPr>
              <w:pStyle w:val="Tabletext-subanalysis"/>
              <w:rPr>
                <w:rStyle w:val="Emphasis"/>
              </w:rPr>
            </w:pPr>
            <w:r w:rsidRPr="00C70209">
              <w:rPr>
                <w:rStyle w:val="Emphasis"/>
              </w:rPr>
              <w:t>Subgroup analysis: baseline Hb</w:t>
            </w:r>
          </w:p>
        </w:tc>
        <w:tc>
          <w:tcPr>
            <w:tcW w:w="609" w:type="pct"/>
            <w:vMerge w:val="restart"/>
            <w:shd w:val="clear" w:color="auto" w:fill="D9D9D9" w:themeFill="background1" w:themeFillShade="D9"/>
          </w:tcPr>
          <w:p w14:paraId="72C6399C" w14:textId="77777777" w:rsidR="00DF2BB6" w:rsidRPr="00C70209" w:rsidRDefault="00DF2BB6" w:rsidP="003131E2">
            <w:pPr>
              <w:pStyle w:val="Tabletext-subanalysis"/>
              <w:rPr>
                <w:rStyle w:val="Emphasis"/>
              </w:rPr>
            </w:pPr>
            <w:r w:rsidRPr="00C70209">
              <w:rPr>
                <w:rStyle w:val="Emphasis"/>
              </w:rPr>
              <w:t>Favours iron</w:t>
            </w:r>
          </w:p>
          <w:p w14:paraId="399D1A39" w14:textId="6CAF66C3" w:rsidR="00DF2BB6" w:rsidRPr="00C70209" w:rsidRDefault="001A475D" w:rsidP="003131E2">
            <w:pPr>
              <w:pStyle w:val="Tabletext-subanalysis"/>
            </w:pPr>
            <w:r w:rsidRPr="001A475D">
              <w:rPr>
                <w:i/>
              </w:rPr>
              <w:t>P &lt; </w:t>
            </w:r>
            <w:r w:rsidR="00DF2BB6" w:rsidRPr="00C70209">
              <w:t>0.0001</w:t>
            </w:r>
          </w:p>
          <w:p w14:paraId="5B03BC9F" w14:textId="77777777" w:rsidR="00DF2BB6" w:rsidRPr="00C70209" w:rsidRDefault="00DF2BB6" w:rsidP="003131E2">
            <w:pPr>
              <w:pStyle w:val="Tabletext-subanalysis"/>
            </w:pPr>
            <w:r w:rsidRPr="00C70209">
              <w:t>Substantial heterogeneity</w:t>
            </w:r>
          </w:p>
          <w:p w14:paraId="3967F747" w14:textId="693CEBD6"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94%</w:t>
            </w:r>
          </w:p>
        </w:tc>
      </w:tr>
      <w:tr w:rsidR="00DF2BB6" w:rsidRPr="00C70209" w14:paraId="0681124E" w14:textId="77777777" w:rsidTr="003131E2">
        <w:trPr>
          <w:cantSplit/>
        </w:trPr>
        <w:tc>
          <w:tcPr>
            <w:tcW w:w="388" w:type="pct"/>
            <w:vMerge/>
            <w:shd w:val="clear" w:color="auto" w:fill="auto"/>
          </w:tcPr>
          <w:p w14:paraId="0D1D662E" w14:textId="77777777" w:rsidR="00DF2BB6" w:rsidRPr="00C70209" w:rsidRDefault="00DF2BB6" w:rsidP="003131E2">
            <w:pPr>
              <w:pStyle w:val="Tabletext-evidencematrix"/>
            </w:pPr>
          </w:p>
        </w:tc>
        <w:tc>
          <w:tcPr>
            <w:tcW w:w="490" w:type="pct"/>
            <w:vMerge/>
            <w:shd w:val="clear" w:color="auto" w:fill="auto"/>
          </w:tcPr>
          <w:p w14:paraId="3BE5B553" w14:textId="77777777" w:rsidR="00DF2BB6" w:rsidRPr="00C70209" w:rsidRDefault="00DF2BB6" w:rsidP="003131E2">
            <w:pPr>
              <w:pStyle w:val="Tabletext-evidencematrix"/>
            </w:pPr>
          </w:p>
        </w:tc>
        <w:tc>
          <w:tcPr>
            <w:tcW w:w="490" w:type="pct"/>
            <w:vMerge/>
            <w:shd w:val="clear" w:color="auto" w:fill="auto"/>
          </w:tcPr>
          <w:p w14:paraId="7669F6FC" w14:textId="77777777" w:rsidR="00DF2BB6" w:rsidRPr="00C70209" w:rsidRDefault="00DF2BB6" w:rsidP="003131E2">
            <w:pPr>
              <w:pStyle w:val="Tabletext-evidencematrix"/>
            </w:pPr>
          </w:p>
        </w:tc>
        <w:tc>
          <w:tcPr>
            <w:tcW w:w="490" w:type="pct"/>
            <w:vMerge/>
            <w:shd w:val="clear" w:color="auto" w:fill="auto"/>
          </w:tcPr>
          <w:p w14:paraId="5A350679" w14:textId="77777777" w:rsidR="00DF2BB6" w:rsidRPr="00C70209" w:rsidRDefault="00DF2BB6" w:rsidP="003131E2">
            <w:pPr>
              <w:pStyle w:val="Tabletext-evidencematrix"/>
            </w:pPr>
          </w:p>
        </w:tc>
        <w:tc>
          <w:tcPr>
            <w:tcW w:w="490" w:type="pct"/>
            <w:vMerge/>
            <w:shd w:val="clear" w:color="auto" w:fill="auto"/>
          </w:tcPr>
          <w:p w14:paraId="3F464392" w14:textId="77777777" w:rsidR="00DF2BB6" w:rsidRPr="00C70209" w:rsidRDefault="00DF2BB6" w:rsidP="003131E2">
            <w:pPr>
              <w:pStyle w:val="Tabletext-evidencematrix"/>
            </w:pPr>
          </w:p>
        </w:tc>
        <w:tc>
          <w:tcPr>
            <w:tcW w:w="492" w:type="pct"/>
            <w:vMerge/>
            <w:shd w:val="clear" w:color="auto" w:fill="auto"/>
            <w:vAlign w:val="bottom"/>
          </w:tcPr>
          <w:p w14:paraId="059B1C4C"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2A99446F"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54E33256"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2B0EE92E" w14:textId="77777777" w:rsidR="00DF2BB6" w:rsidRPr="00C70209" w:rsidRDefault="00DF2BB6" w:rsidP="003131E2">
            <w:pPr>
              <w:pStyle w:val="Tabletext-subanalysis"/>
            </w:pPr>
            <w:r w:rsidRPr="00C70209">
              <w:t>MD 14.14 [7.36, 20.92]</w:t>
            </w:r>
          </w:p>
        </w:tc>
        <w:tc>
          <w:tcPr>
            <w:tcW w:w="609" w:type="pct"/>
            <w:vMerge/>
            <w:tcBorders>
              <w:bottom w:val="single" w:sz="4" w:space="0" w:color="000000"/>
            </w:tcBorders>
            <w:shd w:val="clear" w:color="auto" w:fill="D9D9D9" w:themeFill="background1" w:themeFillShade="D9"/>
          </w:tcPr>
          <w:p w14:paraId="76145EAD" w14:textId="77777777" w:rsidR="00DF2BB6" w:rsidRPr="00C70209" w:rsidRDefault="00DF2BB6" w:rsidP="003131E2">
            <w:pPr>
              <w:pStyle w:val="Tabletext-subanalysis"/>
            </w:pPr>
          </w:p>
        </w:tc>
      </w:tr>
      <w:tr w:rsidR="00DF2BB6" w:rsidRPr="00C70209" w14:paraId="33944D64" w14:textId="77777777" w:rsidTr="003131E2">
        <w:trPr>
          <w:cantSplit/>
        </w:trPr>
        <w:tc>
          <w:tcPr>
            <w:tcW w:w="388" w:type="pct"/>
            <w:vMerge/>
            <w:shd w:val="clear" w:color="auto" w:fill="auto"/>
          </w:tcPr>
          <w:p w14:paraId="20A7ECC4" w14:textId="77777777" w:rsidR="00DF2BB6" w:rsidRPr="00C70209" w:rsidRDefault="00DF2BB6" w:rsidP="003131E2">
            <w:pPr>
              <w:pStyle w:val="Tabletext-evidencematrix"/>
            </w:pPr>
          </w:p>
        </w:tc>
        <w:tc>
          <w:tcPr>
            <w:tcW w:w="490" w:type="pct"/>
            <w:vMerge/>
            <w:shd w:val="clear" w:color="auto" w:fill="auto"/>
          </w:tcPr>
          <w:p w14:paraId="6532D80B" w14:textId="77777777" w:rsidR="00DF2BB6" w:rsidRPr="00C70209" w:rsidRDefault="00DF2BB6" w:rsidP="003131E2">
            <w:pPr>
              <w:pStyle w:val="Tabletext-evidencematrix"/>
            </w:pPr>
          </w:p>
        </w:tc>
        <w:tc>
          <w:tcPr>
            <w:tcW w:w="490" w:type="pct"/>
            <w:vMerge/>
            <w:shd w:val="clear" w:color="auto" w:fill="auto"/>
          </w:tcPr>
          <w:p w14:paraId="6A970AB7" w14:textId="77777777" w:rsidR="00DF2BB6" w:rsidRPr="00C70209" w:rsidRDefault="00DF2BB6" w:rsidP="003131E2">
            <w:pPr>
              <w:pStyle w:val="Tabletext-evidencematrix"/>
            </w:pPr>
          </w:p>
        </w:tc>
        <w:tc>
          <w:tcPr>
            <w:tcW w:w="490" w:type="pct"/>
            <w:vMerge/>
            <w:shd w:val="clear" w:color="auto" w:fill="auto"/>
          </w:tcPr>
          <w:p w14:paraId="3F82FDD3" w14:textId="77777777" w:rsidR="00DF2BB6" w:rsidRPr="00C70209" w:rsidRDefault="00DF2BB6" w:rsidP="003131E2">
            <w:pPr>
              <w:pStyle w:val="Tabletext-evidencematrix"/>
            </w:pPr>
          </w:p>
        </w:tc>
        <w:tc>
          <w:tcPr>
            <w:tcW w:w="490" w:type="pct"/>
            <w:vMerge/>
            <w:shd w:val="clear" w:color="auto" w:fill="auto"/>
          </w:tcPr>
          <w:p w14:paraId="1F505E59" w14:textId="77777777" w:rsidR="00DF2BB6" w:rsidRPr="00C70209" w:rsidRDefault="00DF2BB6" w:rsidP="003131E2">
            <w:pPr>
              <w:pStyle w:val="Tabletext-evidencematrix"/>
            </w:pPr>
          </w:p>
        </w:tc>
        <w:tc>
          <w:tcPr>
            <w:tcW w:w="492" w:type="pct"/>
            <w:shd w:val="clear" w:color="auto" w:fill="auto"/>
          </w:tcPr>
          <w:p w14:paraId="694035E0" w14:textId="77777777" w:rsidR="00DF2BB6" w:rsidRPr="00C70209" w:rsidRDefault="00DF2BB6" w:rsidP="003131E2">
            <w:pPr>
              <w:pStyle w:val="Tabletext-subanalysis"/>
              <w:jc w:val="right"/>
            </w:pPr>
            <w:r w:rsidRPr="00C70209">
              <w:t>Non-anaemic</w:t>
            </w:r>
          </w:p>
          <w:p w14:paraId="5F5FBF65" w14:textId="77777777" w:rsidR="00DF2BB6" w:rsidRPr="00C70209" w:rsidRDefault="00DF2BB6" w:rsidP="003131E2">
            <w:pPr>
              <w:pStyle w:val="Tabletext-subanalysis"/>
              <w:jc w:val="right"/>
            </w:pPr>
            <w:r w:rsidRPr="00C70209">
              <w:t>4 trials (NR)</w:t>
            </w:r>
          </w:p>
          <w:p w14:paraId="773E6A8B" w14:textId="77777777" w:rsidR="00DF2BB6" w:rsidRPr="00C70209" w:rsidRDefault="00DF2BB6" w:rsidP="003131E2">
            <w:pPr>
              <w:pStyle w:val="Tabletext-subanalysis"/>
              <w:jc w:val="right"/>
            </w:pPr>
            <w:r w:rsidRPr="00C70209">
              <w:t>N=228</w:t>
            </w:r>
          </w:p>
        </w:tc>
        <w:tc>
          <w:tcPr>
            <w:tcW w:w="517" w:type="pct"/>
            <w:tcBorders>
              <w:bottom w:val="single" w:sz="4" w:space="0" w:color="000000"/>
            </w:tcBorders>
            <w:shd w:val="clear" w:color="auto" w:fill="auto"/>
          </w:tcPr>
          <w:p w14:paraId="308A4312"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433BC4A8"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66F446EF" w14:textId="77777777" w:rsidR="00DF2BB6" w:rsidRPr="00C70209" w:rsidRDefault="00DF2BB6" w:rsidP="003131E2">
            <w:pPr>
              <w:pStyle w:val="Tabletext-subanalysis"/>
            </w:pPr>
            <w:r w:rsidRPr="00C70209">
              <w:t>MD 11.64 [–5.00, 28.28]</w:t>
            </w:r>
          </w:p>
        </w:tc>
        <w:tc>
          <w:tcPr>
            <w:tcW w:w="609" w:type="pct"/>
            <w:tcBorders>
              <w:bottom w:val="single" w:sz="4" w:space="0" w:color="000000"/>
            </w:tcBorders>
            <w:shd w:val="clear" w:color="auto" w:fill="auto"/>
          </w:tcPr>
          <w:p w14:paraId="445219DD" w14:textId="77777777" w:rsidR="00DF2BB6" w:rsidRPr="00C70209" w:rsidRDefault="00DF2BB6" w:rsidP="003131E2">
            <w:pPr>
              <w:pStyle w:val="Tabletext-subanalysis"/>
              <w:rPr>
                <w:rStyle w:val="Emphasis"/>
              </w:rPr>
            </w:pPr>
            <w:r w:rsidRPr="00C70209">
              <w:rPr>
                <w:rStyle w:val="Emphasis"/>
              </w:rPr>
              <w:t>No significant difference</w:t>
            </w:r>
          </w:p>
          <w:p w14:paraId="1CB7015D" w14:textId="36D6E6AB" w:rsidR="00DF2BB6" w:rsidRPr="00C70209" w:rsidRDefault="001A475D" w:rsidP="003131E2">
            <w:pPr>
              <w:pStyle w:val="Tabletext-subanalysis"/>
            </w:pPr>
            <w:r w:rsidRPr="001A475D">
              <w:rPr>
                <w:i/>
              </w:rPr>
              <w:t>P = </w:t>
            </w:r>
            <w:r w:rsidR="00DF2BB6" w:rsidRPr="00C70209">
              <w:t>0.17</w:t>
            </w:r>
          </w:p>
          <w:p w14:paraId="33BC0A9A" w14:textId="77777777" w:rsidR="00DF2BB6" w:rsidRPr="00C70209" w:rsidRDefault="00DF2BB6" w:rsidP="003131E2">
            <w:pPr>
              <w:pStyle w:val="Tabletext-subanalysis"/>
            </w:pPr>
            <w:r w:rsidRPr="00C70209">
              <w:t>Substantial heterogeneity</w:t>
            </w:r>
          </w:p>
          <w:p w14:paraId="4FEF8A2A" w14:textId="18086101"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99%</w:t>
            </w:r>
          </w:p>
        </w:tc>
      </w:tr>
      <w:tr w:rsidR="00DF2BB6" w:rsidRPr="00C70209" w14:paraId="3B0A6A09" w14:textId="77777777" w:rsidTr="003131E2">
        <w:trPr>
          <w:cantSplit/>
        </w:trPr>
        <w:tc>
          <w:tcPr>
            <w:tcW w:w="388" w:type="pct"/>
            <w:vMerge/>
            <w:shd w:val="clear" w:color="auto" w:fill="auto"/>
          </w:tcPr>
          <w:p w14:paraId="5B69D0E4" w14:textId="77777777" w:rsidR="00DF2BB6" w:rsidRPr="00C70209" w:rsidRDefault="00DF2BB6" w:rsidP="003131E2">
            <w:pPr>
              <w:pStyle w:val="Tabletext-evidencematrix"/>
            </w:pPr>
          </w:p>
        </w:tc>
        <w:tc>
          <w:tcPr>
            <w:tcW w:w="490" w:type="pct"/>
            <w:vMerge/>
            <w:shd w:val="clear" w:color="auto" w:fill="auto"/>
          </w:tcPr>
          <w:p w14:paraId="057F9353" w14:textId="77777777" w:rsidR="00DF2BB6" w:rsidRPr="00C70209" w:rsidRDefault="00DF2BB6" w:rsidP="003131E2">
            <w:pPr>
              <w:pStyle w:val="Tabletext-evidencematrix"/>
            </w:pPr>
          </w:p>
        </w:tc>
        <w:tc>
          <w:tcPr>
            <w:tcW w:w="490" w:type="pct"/>
            <w:vMerge/>
            <w:shd w:val="clear" w:color="auto" w:fill="auto"/>
          </w:tcPr>
          <w:p w14:paraId="0A437820" w14:textId="77777777" w:rsidR="00DF2BB6" w:rsidRPr="00C70209" w:rsidRDefault="00DF2BB6" w:rsidP="003131E2">
            <w:pPr>
              <w:pStyle w:val="Tabletext-evidencematrix"/>
            </w:pPr>
          </w:p>
        </w:tc>
        <w:tc>
          <w:tcPr>
            <w:tcW w:w="490" w:type="pct"/>
            <w:vMerge/>
            <w:shd w:val="clear" w:color="auto" w:fill="auto"/>
          </w:tcPr>
          <w:p w14:paraId="5964141A" w14:textId="77777777" w:rsidR="00DF2BB6" w:rsidRPr="00C70209" w:rsidRDefault="00DF2BB6" w:rsidP="003131E2">
            <w:pPr>
              <w:pStyle w:val="Tabletext-evidencematrix"/>
            </w:pPr>
          </w:p>
        </w:tc>
        <w:tc>
          <w:tcPr>
            <w:tcW w:w="490" w:type="pct"/>
            <w:vMerge/>
            <w:shd w:val="clear" w:color="auto" w:fill="auto"/>
          </w:tcPr>
          <w:p w14:paraId="6F64174A" w14:textId="77777777" w:rsidR="00DF2BB6" w:rsidRPr="00C70209" w:rsidRDefault="00DF2BB6" w:rsidP="003131E2">
            <w:pPr>
              <w:pStyle w:val="Tabletext-evidencematrix"/>
            </w:pPr>
          </w:p>
        </w:tc>
        <w:tc>
          <w:tcPr>
            <w:tcW w:w="492" w:type="pct"/>
            <w:shd w:val="clear" w:color="auto" w:fill="auto"/>
          </w:tcPr>
          <w:p w14:paraId="6DDE56A9" w14:textId="77777777" w:rsidR="00DF2BB6" w:rsidRPr="00C70209" w:rsidRDefault="00DF2BB6" w:rsidP="003131E2">
            <w:pPr>
              <w:pStyle w:val="Tabletext-subanalysis"/>
              <w:jc w:val="right"/>
            </w:pPr>
            <w:r w:rsidRPr="00C70209">
              <w:t>Mixed / not reported</w:t>
            </w:r>
          </w:p>
          <w:p w14:paraId="05AF7713" w14:textId="78C61C58" w:rsidR="00DF2BB6" w:rsidRPr="00C70209" w:rsidRDefault="00DF2BB6" w:rsidP="003131E2">
            <w:pPr>
              <w:pStyle w:val="Tabletext-subanalysis"/>
              <w:jc w:val="right"/>
            </w:pPr>
            <w:r w:rsidRPr="00C70209">
              <w:t>20 trials</w:t>
            </w:r>
          </w:p>
          <w:p w14:paraId="3777DA1C" w14:textId="77777777" w:rsidR="00DF2BB6" w:rsidRPr="00C70209" w:rsidRDefault="00DF2BB6" w:rsidP="003131E2">
            <w:pPr>
              <w:pStyle w:val="Tabletext-subanalysis"/>
              <w:jc w:val="right"/>
            </w:pPr>
            <w:r w:rsidRPr="00C70209">
              <w:t>N=4616</w:t>
            </w:r>
          </w:p>
        </w:tc>
        <w:tc>
          <w:tcPr>
            <w:tcW w:w="517" w:type="pct"/>
            <w:tcBorders>
              <w:bottom w:val="single" w:sz="4" w:space="0" w:color="000000"/>
            </w:tcBorders>
            <w:shd w:val="clear" w:color="auto" w:fill="auto"/>
          </w:tcPr>
          <w:p w14:paraId="0BF74595"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28351DB4"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18C13B30" w14:textId="77777777" w:rsidR="00DF2BB6" w:rsidRPr="00C70209" w:rsidRDefault="00DF2BB6" w:rsidP="003131E2">
            <w:pPr>
              <w:pStyle w:val="Tabletext-subanalysis"/>
            </w:pPr>
            <w:r w:rsidRPr="00C70209">
              <w:t>MD 5.81 [3.96, 7.66]</w:t>
            </w:r>
          </w:p>
        </w:tc>
        <w:tc>
          <w:tcPr>
            <w:tcW w:w="609" w:type="pct"/>
            <w:tcBorders>
              <w:bottom w:val="single" w:sz="4" w:space="0" w:color="000000"/>
            </w:tcBorders>
            <w:shd w:val="clear" w:color="auto" w:fill="D9D9D9" w:themeFill="background1" w:themeFillShade="D9"/>
          </w:tcPr>
          <w:p w14:paraId="48086E23" w14:textId="77777777" w:rsidR="00DF2BB6" w:rsidRPr="00C70209" w:rsidRDefault="00DF2BB6" w:rsidP="003131E2">
            <w:pPr>
              <w:pStyle w:val="Tabletext-subanalysis"/>
              <w:rPr>
                <w:rStyle w:val="Emphasis"/>
              </w:rPr>
            </w:pPr>
            <w:r w:rsidRPr="00C70209">
              <w:rPr>
                <w:rStyle w:val="Emphasis"/>
              </w:rPr>
              <w:t>Favours iron</w:t>
            </w:r>
          </w:p>
          <w:p w14:paraId="06761C6B" w14:textId="2776957F" w:rsidR="00DF2BB6" w:rsidRPr="00C70209" w:rsidRDefault="001A475D" w:rsidP="003131E2">
            <w:pPr>
              <w:pStyle w:val="Tabletext-subanalysis"/>
            </w:pPr>
            <w:r w:rsidRPr="001A475D">
              <w:rPr>
                <w:i/>
              </w:rPr>
              <w:t>P &lt; </w:t>
            </w:r>
            <w:r w:rsidR="00DF2BB6" w:rsidRPr="00C70209">
              <w:t>0.00001</w:t>
            </w:r>
          </w:p>
          <w:p w14:paraId="7C2CF754" w14:textId="77777777" w:rsidR="00DF2BB6" w:rsidRPr="00C70209" w:rsidRDefault="00DF2BB6" w:rsidP="003131E2">
            <w:pPr>
              <w:pStyle w:val="Tabletext-subanalysis"/>
            </w:pPr>
            <w:r w:rsidRPr="00C70209">
              <w:t>Substantial heterogeneity</w:t>
            </w:r>
          </w:p>
          <w:p w14:paraId="64195623" w14:textId="48A01557"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8%</w:t>
            </w:r>
          </w:p>
        </w:tc>
      </w:tr>
      <w:tr w:rsidR="00DF2BB6" w:rsidRPr="00C70209" w14:paraId="260C00C1" w14:textId="77777777" w:rsidTr="003131E2">
        <w:trPr>
          <w:cantSplit/>
        </w:trPr>
        <w:tc>
          <w:tcPr>
            <w:tcW w:w="388" w:type="pct"/>
            <w:vMerge/>
            <w:shd w:val="clear" w:color="auto" w:fill="auto"/>
          </w:tcPr>
          <w:p w14:paraId="1992B5A3" w14:textId="77777777" w:rsidR="00DF2BB6" w:rsidRPr="00C70209" w:rsidRDefault="00DF2BB6" w:rsidP="003131E2">
            <w:pPr>
              <w:pStyle w:val="Tabletext-evidencematrix"/>
            </w:pPr>
          </w:p>
        </w:tc>
        <w:tc>
          <w:tcPr>
            <w:tcW w:w="490" w:type="pct"/>
            <w:vMerge/>
            <w:shd w:val="clear" w:color="auto" w:fill="auto"/>
          </w:tcPr>
          <w:p w14:paraId="2C4EE3F1" w14:textId="77777777" w:rsidR="00DF2BB6" w:rsidRPr="00C70209" w:rsidRDefault="00DF2BB6" w:rsidP="003131E2">
            <w:pPr>
              <w:pStyle w:val="Tabletext-evidencematrix"/>
            </w:pPr>
          </w:p>
        </w:tc>
        <w:tc>
          <w:tcPr>
            <w:tcW w:w="490" w:type="pct"/>
            <w:vMerge/>
            <w:shd w:val="clear" w:color="auto" w:fill="auto"/>
          </w:tcPr>
          <w:p w14:paraId="698B5117" w14:textId="77777777" w:rsidR="00DF2BB6" w:rsidRPr="00C70209" w:rsidRDefault="00DF2BB6" w:rsidP="003131E2">
            <w:pPr>
              <w:pStyle w:val="Tabletext-evidencematrix"/>
            </w:pPr>
          </w:p>
        </w:tc>
        <w:tc>
          <w:tcPr>
            <w:tcW w:w="490" w:type="pct"/>
            <w:vMerge/>
            <w:shd w:val="clear" w:color="auto" w:fill="auto"/>
          </w:tcPr>
          <w:p w14:paraId="20B2D692" w14:textId="77777777" w:rsidR="00DF2BB6" w:rsidRPr="00C70209" w:rsidRDefault="00DF2BB6" w:rsidP="003131E2">
            <w:pPr>
              <w:pStyle w:val="Tabletext-evidencematrix"/>
            </w:pPr>
          </w:p>
        </w:tc>
        <w:tc>
          <w:tcPr>
            <w:tcW w:w="490" w:type="pct"/>
            <w:vMerge/>
            <w:shd w:val="clear" w:color="auto" w:fill="auto"/>
          </w:tcPr>
          <w:p w14:paraId="07DE5225" w14:textId="77777777" w:rsidR="00DF2BB6" w:rsidRPr="00C70209" w:rsidRDefault="00DF2BB6" w:rsidP="003131E2">
            <w:pPr>
              <w:pStyle w:val="Tabletext-evidencematrix"/>
            </w:pPr>
          </w:p>
        </w:tc>
        <w:tc>
          <w:tcPr>
            <w:tcW w:w="492" w:type="pct"/>
            <w:vMerge w:val="restart"/>
            <w:shd w:val="clear" w:color="auto" w:fill="auto"/>
            <w:vAlign w:val="bottom"/>
          </w:tcPr>
          <w:p w14:paraId="77020445" w14:textId="633A611D" w:rsidR="00DF2BB6" w:rsidRPr="00C70209" w:rsidRDefault="00DF2BB6" w:rsidP="003131E2">
            <w:pPr>
              <w:pStyle w:val="Tabletext-subanalysis"/>
              <w:jc w:val="right"/>
            </w:pPr>
            <w:r w:rsidRPr="00C70209">
              <w:t>≤12.5 mg</w:t>
            </w:r>
          </w:p>
          <w:p w14:paraId="236AB910" w14:textId="77777777" w:rsidR="00DF2BB6" w:rsidRPr="00C70209" w:rsidRDefault="00DF2BB6" w:rsidP="003131E2">
            <w:pPr>
              <w:pStyle w:val="Tabletext-subanalysis"/>
              <w:jc w:val="right"/>
            </w:pPr>
            <w:r w:rsidRPr="00C70209">
              <w:t>16 trials (NR)</w:t>
            </w:r>
          </w:p>
          <w:p w14:paraId="504A672A" w14:textId="77777777" w:rsidR="00DF2BB6" w:rsidRPr="00C70209" w:rsidRDefault="00DF2BB6" w:rsidP="003131E2">
            <w:pPr>
              <w:pStyle w:val="Tabletext-subanalysis"/>
              <w:jc w:val="right"/>
            </w:pPr>
            <w:r w:rsidRPr="00C70209">
              <w:t>N=3889</w:t>
            </w:r>
          </w:p>
        </w:tc>
        <w:tc>
          <w:tcPr>
            <w:tcW w:w="1551" w:type="pct"/>
            <w:gridSpan w:val="3"/>
            <w:tcBorders>
              <w:bottom w:val="single" w:sz="4" w:space="0" w:color="000000"/>
            </w:tcBorders>
            <w:shd w:val="clear" w:color="auto" w:fill="auto"/>
          </w:tcPr>
          <w:p w14:paraId="5164939E" w14:textId="77777777" w:rsidR="00DF2BB6" w:rsidRPr="00C70209" w:rsidRDefault="00DF2BB6" w:rsidP="003131E2">
            <w:pPr>
              <w:pStyle w:val="Tabletext-subanalysis"/>
            </w:pPr>
            <w:r w:rsidRPr="00C70209">
              <w:rPr>
                <w:rStyle w:val="Emphasis"/>
              </w:rPr>
              <w:t>Subgroup analysis: dose</w:t>
            </w:r>
          </w:p>
        </w:tc>
        <w:tc>
          <w:tcPr>
            <w:tcW w:w="609" w:type="pct"/>
            <w:vMerge w:val="restart"/>
            <w:shd w:val="clear" w:color="auto" w:fill="D9D9D9" w:themeFill="background1" w:themeFillShade="D9"/>
          </w:tcPr>
          <w:p w14:paraId="1A7FFAAE" w14:textId="77777777" w:rsidR="00DF2BB6" w:rsidRPr="00C70209" w:rsidRDefault="00DF2BB6" w:rsidP="003131E2">
            <w:pPr>
              <w:pStyle w:val="Tabletext-subanalysis"/>
              <w:rPr>
                <w:rStyle w:val="Emphasis"/>
              </w:rPr>
            </w:pPr>
            <w:r w:rsidRPr="00C70209">
              <w:rPr>
                <w:rStyle w:val="Emphasis"/>
              </w:rPr>
              <w:t>Favours iron</w:t>
            </w:r>
          </w:p>
          <w:p w14:paraId="3AC0965D" w14:textId="5FB71720" w:rsidR="00DF2BB6" w:rsidRPr="00C70209" w:rsidRDefault="001A475D" w:rsidP="003131E2">
            <w:pPr>
              <w:pStyle w:val="Tabletext-subanalysis"/>
            </w:pPr>
            <w:r w:rsidRPr="001A475D">
              <w:rPr>
                <w:i/>
              </w:rPr>
              <w:t>P &lt; </w:t>
            </w:r>
            <w:r w:rsidR="00DF2BB6" w:rsidRPr="00C70209">
              <w:t>0.00001</w:t>
            </w:r>
          </w:p>
          <w:p w14:paraId="09554D9F" w14:textId="77777777" w:rsidR="00DF2BB6" w:rsidRPr="00C70209" w:rsidRDefault="00DF2BB6" w:rsidP="003131E2">
            <w:pPr>
              <w:pStyle w:val="Tabletext-subanalysis"/>
            </w:pPr>
            <w:r w:rsidRPr="00C70209">
              <w:t>Substantial heterogeneity</w:t>
            </w:r>
          </w:p>
          <w:p w14:paraId="288F8C74" w14:textId="2BF2D4E1" w:rsidR="00DF2BB6" w:rsidRPr="00C70209" w:rsidRDefault="00DF2BB6" w:rsidP="003131E2">
            <w:pPr>
              <w:pStyle w:val="Tabletext-subanalysis"/>
              <w:rPr>
                <w:rStyle w:val="Emphasis"/>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93%</w:t>
            </w:r>
          </w:p>
        </w:tc>
      </w:tr>
      <w:tr w:rsidR="00DF2BB6" w:rsidRPr="00C70209" w14:paraId="4C00AD2A" w14:textId="77777777" w:rsidTr="003131E2">
        <w:trPr>
          <w:cantSplit/>
        </w:trPr>
        <w:tc>
          <w:tcPr>
            <w:tcW w:w="388" w:type="pct"/>
            <w:vMerge/>
            <w:shd w:val="clear" w:color="auto" w:fill="auto"/>
          </w:tcPr>
          <w:p w14:paraId="3585B1F3" w14:textId="77777777" w:rsidR="00DF2BB6" w:rsidRPr="00C70209" w:rsidRDefault="00DF2BB6" w:rsidP="003131E2">
            <w:pPr>
              <w:pStyle w:val="Tabletext-evidencematrix"/>
            </w:pPr>
          </w:p>
        </w:tc>
        <w:tc>
          <w:tcPr>
            <w:tcW w:w="490" w:type="pct"/>
            <w:vMerge/>
            <w:shd w:val="clear" w:color="auto" w:fill="auto"/>
          </w:tcPr>
          <w:p w14:paraId="650875D7" w14:textId="77777777" w:rsidR="00DF2BB6" w:rsidRPr="00C70209" w:rsidRDefault="00DF2BB6" w:rsidP="003131E2">
            <w:pPr>
              <w:pStyle w:val="Tabletext-evidencematrix"/>
            </w:pPr>
          </w:p>
        </w:tc>
        <w:tc>
          <w:tcPr>
            <w:tcW w:w="490" w:type="pct"/>
            <w:vMerge/>
            <w:shd w:val="clear" w:color="auto" w:fill="auto"/>
          </w:tcPr>
          <w:p w14:paraId="109DACA6" w14:textId="77777777" w:rsidR="00DF2BB6" w:rsidRPr="00C70209" w:rsidRDefault="00DF2BB6" w:rsidP="003131E2">
            <w:pPr>
              <w:pStyle w:val="Tabletext-evidencematrix"/>
            </w:pPr>
          </w:p>
        </w:tc>
        <w:tc>
          <w:tcPr>
            <w:tcW w:w="490" w:type="pct"/>
            <w:vMerge/>
            <w:shd w:val="clear" w:color="auto" w:fill="auto"/>
          </w:tcPr>
          <w:p w14:paraId="0BF5133B" w14:textId="77777777" w:rsidR="00DF2BB6" w:rsidRPr="00C70209" w:rsidRDefault="00DF2BB6" w:rsidP="003131E2">
            <w:pPr>
              <w:pStyle w:val="Tabletext-evidencematrix"/>
            </w:pPr>
          </w:p>
        </w:tc>
        <w:tc>
          <w:tcPr>
            <w:tcW w:w="490" w:type="pct"/>
            <w:vMerge/>
            <w:shd w:val="clear" w:color="auto" w:fill="auto"/>
          </w:tcPr>
          <w:p w14:paraId="53EF7761" w14:textId="77777777" w:rsidR="00DF2BB6" w:rsidRPr="00C70209" w:rsidRDefault="00DF2BB6" w:rsidP="003131E2">
            <w:pPr>
              <w:pStyle w:val="Tabletext-evidencematrix"/>
            </w:pPr>
          </w:p>
        </w:tc>
        <w:tc>
          <w:tcPr>
            <w:tcW w:w="492" w:type="pct"/>
            <w:vMerge/>
            <w:shd w:val="clear" w:color="auto" w:fill="auto"/>
            <w:vAlign w:val="bottom"/>
          </w:tcPr>
          <w:p w14:paraId="24C39FE1"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7FD933D4"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4AA65BF4"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6B2276EE" w14:textId="77777777" w:rsidR="00DF2BB6" w:rsidRPr="00C70209" w:rsidRDefault="00DF2BB6" w:rsidP="003131E2">
            <w:pPr>
              <w:pStyle w:val="Tabletext-subanalysis"/>
            </w:pPr>
            <w:r w:rsidRPr="00C70209">
              <w:t>MD 5.72 [3.48, 7.96]</w:t>
            </w:r>
          </w:p>
        </w:tc>
        <w:tc>
          <w:tcPr>
            <w:tcW w:w="609" w:type="pct"/>
            <w:vMerge/>
            <w:tcBorders>
              <w:bottom w:val="single" w:sz="4" w:space="0" w:color="000000"/>
            </w:tcBorders>
            <w:shd w:val="clear" w:color="auto" w:fill="D9D9D9" w:themeFill="background1" w:themeFillShade="D9"/>
          </w:tcPr>
          <w:p w14:paraId="243979C1" w14:textId="77777777" w:rsidR="00DF2BB6" w:rsidRPr="00C70209" w:rsidRDefault="00DF2BB6" w:rsidP="003131E2">
            <w:pPr>
              <w:pStyle w:val="Tabletext-subanalysis"/>
            </w:pPr>
          </w:p>
        </w:tc>
      </w:tr>
      <w:tr w:rsidR="00DF2BB6" w:rsidRPr="00C70209" w14:paraId="34F323B5" w14:textId="77777777" w:rsidTr="003131E2">
        <w:trPr>
          <w:cantSplit/>
        </w:trPr>
        <w:tc>
          <w:tcPr>
            <w:tcW w:w="388" w:type="pct"/>
            <w:vMerge/>
            <w:shd w:val="clear" w:color="auto" w:fill="auto"/>
          </w:tcPr>
          <w:p w14:paraId="51000C1C" w14:textId="77777777" w:rsidR="00DF2BB6" w:rsidRPr="00C70209" w:rsidRDefault="00DF2BB6" w:rsidP="003131E2">
            <w:pPr>
              <w:pStyle w:val="Tabletext-evidencematrix"/>
            </w:pPr>
          </w:p>
        </w:tc>
        <w:tc>
          <w:tcPr>
            <w:tcW w:w="490" w:type="pct"/>
            <w:vMerge/>
            <w:shd w:val="clear" w:color="auto" w:fill="auto"/>
          </w:tcPr>
          <w:p w14:paraId="09DD5E93" w14:textId="77777777" w:rsidR="00DF2BB6" w:rsidRPr="00C70209" w:rsidRDefault="00DF2BB6" w:rsidP="003131E2">
            <w:pPr>
              <w:pStyle w:val="Tabletext-evidencematrix"/>
            </w:pPr>
          </w:p>
        </w:tc>
        <w:tc>
          <w:tcPr>
            <w:tcW w:w="490" w:type="pct"/>
            <w:vMerge/>
            <w:shd w:val="clear" w:color="auto" w:fill="auto"/>
          </w:tcPr>
          <w:p w14:paraId="0C81DD0F" w14:textId="77777777" w:rsidR="00DF2BB6" w:rsidRPr="00C70209" w:rsidRDefault="00DF2BB6" w:rsidP="003131E2">
            <w:pPr>
              <w:pStyle w:val="Tabletext-evidencematrix"/>
            </w:pPr>
          </w:p>
        </w:tc>
        <w:tc>
          <w:tcPr>
            <w:tcW w:w="490" w:type="pct"/>
            <w:vMerge/>
            <w:shd w:val="clear" w:color="auto" w:fill="auto"/>
          </w:tcPr>
          <w:p w14:paraId="6D0A5001" w14:textId="77777777" w:rsidR="00DF2BB6" w:rsidRPr="00C70209" w:rsidRDefault="00DF2BB6" w:rsidP="003131E2">
            <w:pPr>
              <w:pStyle w:val="Tabletext-evidencematrix"/>
            </w:pPr>
          </w:p>
        </w:tc>
        <w:tc>
          <w:tcPr>
            <w:tcW w:w="490" w:type="pct"/>
            <w:vMerge/>
            <w:shd w:val="clear" w:color="auto" w:fill="auto"/>
          </w:tcPr>
          <w:p w14:paraId="3FAC221C" w14:textId="77777777" w:rsidR="00DF2BB6" w:rsidRPr="00C70209" w:rsidRDefault="00DF2BB6" w:rsidP="003131E2">
            <w:pPr>
              <w:pStyle w:val="Tabletext-evidencematrix"/>
            </w:pPr>
          </w:p>
        </w:tc>
        <w:tc>
          <w:tcPr>
            <w:tcW w:w="492" w:type="pct"/>
            <w:shd w:val="clear" w:color="auto" w:fill="auto"/>
          </w:tcPr>
          <w:p w14:paraId="49A56DCE" w14:textId="77777777" w:rsidR="00DF2BB6" w:rsidRPr="00C70209" w:rsidRDefault="00DF2BB6" w:rsidP="003131E2">
            <w:pPr>
              <w:pStyle w:val="Tabletext-subanalysis"/>
              <w:jc w:val="right"/>
            </w:pPr>
            <w:r w:rsidRPr="00C70209">
              <w:t>12.6 to 30 mg</w:t>
            </w:r>
          </w:p>
          <w:p w14:paraId="6A72454F" w14:textId="77777777" w:rsidR="00DF2BB6" w:rsidRPr="00C70209" w:rsidRDefault="00DF2BB6" w:rsidP="003131E2">
            <w:pPr>
              <w:pStyle w:val="Tabletext-subanalysis"/>
              <w:jc w:val="right"/>
            </w:pPr>
            <w:r w:rsidRPr="00C70209">
              <w:t>6trials (NR)</w:t>
            </w:r>
          </w:p>
          <w:p w14:paraId="3CD9E0DC" w14:textId="77777777" w:rsidR="00DF2BB6" w:rsidRPr="00C70209" w:rsidRDefault="00DF2BB6" w:rsidP="003131E2">
            <w:pPr>
              <w:pStyle w:val="Tabletext-subanalysis"/>
              <w:jc w:val="right"/>
            </w:pPr>
            <w:r w:rsidRPr="00C70209">
              <w:t>N=796</w:t>
            </w:r>
          </w:p>
        </w:tc>
        <w:tc>
          <w:tcPr>
            <w:tcW w:w="517" w:type="pct"/>
            <w:tcBorders>
              <w:bottom w:val="single" w:sz="4" w:space="0" w:color="000000"/>
            </w:tcBorders>
            <w:shd w:val="clear" w:color="auto" w:fill="auto"/>
          </w:tcPr>
          <w:p w14:paraId="0D9426C0"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079F4A87"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04FAC80E" w14:textId="77777777" w:rsidR="00DF2BB6" w:rsidRPr="00C70209" w:rsidRDefault="00DF2BB6" w:rsidP="003131E2">
            <w:pPr>
              <w:pStyle w:val="Tabletext-subanalysis"/>
            </w:pPr>
            <w:r w:rsidRPr="00C70209">
              <w:t>MD 12.77 [3.30, 22.24]</w:t>
            </w:r>
          </w:p>
        </w:tc>
        <w:tc>
          <w:tcPr>
            <w:tcW w:w="609" w:type="pct"/>
            <w:tcBorders>
              <w:bottom w:val="single" w:sz="4" w:space="0" w:color="000000"/>
            </w:tcBorders>
            <w:shd w:val="clear" w:color="auto" w:fill="D9D9D9" w:themeFill="background1" w:themeFillShade="D9"/>
          </w:tcPr>
          <w:p w14:paraId="23D97E9B" w14:textId="77777777" w:rsidR="00DF2BB6" w:rsidRPr="00C70209" w:rsidRDefault="00DF2BB6" w:rsidP="003131E2">
            <w:pPr>
              <w:pStyle w:val="Tabletext-subanalysis"/>
              <w:rPr>
                <w:rStyle w:val="Emphasis"/>
              </w:rPr>
            </w:pPr>
            <w:r w:rsidRPr="00C70209">
              <w:rPr>
                <w:rStyle w:val="Emphasis"/>
              </w:rPr>
              <w:t>Favours iron</w:t>
            </w:r>
          </w:p>
          <w:p w14:paraId="69DAB8A7" w14:textId="7B9C5D36" w:rsidR="00DF2BB6" w:rsidRPr="00C70209" w:rsidRDefault="001A475D" w:rsidP="003131E2">
            <w:pPr>
              <w:pStyle w:val="Tabletext-subanalysis"/>
            </w:pPr>
            <w:r w:rsidRPr="001A475D">
              <w:rPr>
                <w:i/>
              </w:rPr>
              <w:t>P = </w:t>
            </w:r>
            <w:r w:rsidR="00DF2BB6" w:rsidRPr="00C70209">
              <w:t>0.008</w:t>
            </w:r>
          </w:p>
          <w:p w14:paraId="06EACF4A" w14:textId="77777777" w:rsidR="00DF2BB6" w:rsidRPr="00C70209" w:rsidRDefault="00DF2BB6" w:rsidP="003131E2">
            <w:pPr>
              <w:pStyle w:val="Tabletext-subanalysis"/>
            </w:pPr>
            <w:r w:rsidRPr="00C70209">
              <w:t>Substantial heterogeneity</w:t>
            </w:r>
          </w:p>
          <w:p w14:paraId="791EFD95" w14:textId="57C8EB8F"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98%</w:t>
            </w:r>
          </w:p>
        </w:tc>
      </w:tr>
      <w:tr w:rsidR="00DF2BB6" w:rsidRPr="00C70209" w14:paraId="2C422D52" w14:textId="77777777" w:rsidTr="003131E2">
        <w:trPr>
          <w:cantSplit/>
        </w:trPr>
        <w:tc>
          <w:tcPr>
            <w:tcW w:w="388" w:type="pct"/>
            <w:vMerge/>
            <w:shd w:val="clear" w:color="auto" w:fill="auto"/>
          </w:tcPr>
          <w:p w14:paraId="6EADA3DA" w14:textId="77777777" w:rsidR="00DF2BB6" w:rsidRPr="00C70209" w:rsidRDefault="00DF2BB6" w:rsidP="003131E2">
            <w:pPr>
              <w:pStyle w:val="Tabletext-evidencematrix"/>
            </w:pPr>
          </w:p>
        </w:tc>
        <w:tc>
          <w:tcPr>
            <w:tcW w:w="490" w:type="pct"/>
            <w:vMerge/>
            <w:shd w:val="clear" w:color="auto" w:fill="auto"/>
          </w:tcPr>
          <w:p w14:paraId="1673DEE1" w14:textId="77777777" w:rsidR="00DF2BB6" w:rsidRPr="00C70209" w:rsidRDefault="00DF2BB6" w:rsidP="003131E2">
            <w:pPr>
              <w:pStyle w:val="Tabletext-evidencematrix"/>
            </w:pPr>
          </w:p>
        </w:tc>
        <w:tc>
          <w:tcPr>
            <w:tcW w:w="490" w:type="pct"/>
            <w:vMerge/>
            <w:shd w:val="clear" w:color="auto" w:fill="auto"/>
          </w:tcPr>
          <w:p w14:paraId="763A1ACD" w14:textId="77777777" w:rsidR="00DF2BB6" w:rsidRPr="00C70209" w:rsidRDefault="00DF2BB6" w:rsidP="003131E2">
            <w:pPr>
              <w:pStyle w:val="Tabletext-evidencematrix"/>
            </w:pPr>
          </w:p>
        </w:tc>
        <w:tc>
          <w:tcPr>
            <w:tcW w:w="490" w:type="pct"/>
            <w:vMerge/>
            <w:shd w:val="clear" w:color="auto" w:fill="auto"/>
          </w:tcPr>
          <w:p w14:paraId="2E232C1A" w14:textId="77777777" w:rsidR="00DF2BB6" w:rsidRPr="00C70209" w:rsidRDefault="00DF2BB6" w:rsidP="003131E2">
            <w:pPr>
              <w:pStyle w:val="Tabletext-evidencematrix"/>
            </w:pPr>
          </w:p>
        </w:tc>
        <w:tc>
          <w:tcPr>
            <w:tcW w:w="490" w:type="pct"/>
            <w:vMerge/>
            <w:shd w:val="clear" w:color="auto" w:fill="auto"/>
          </w:tcPr>
          <w:p w14:paraId="165F9E37" w14:textId="77777777" w:rsidR="00DF2BB6" w:rsidRPr="00C70209" w:rsidRDefault="00DF2BB6" w:rsidP="003131E2">
            <w:pPr>
              <w:pStyle w:val="Tabletext-evidencematrix"/>
            </w:pPr>
          </w:p>
        </w:tc>
        <w:tc>
          <w:tcPr>
            <w:tcW w:w="492" w:type="pct"/>
            <w:shd w:val="clear" w:color="auto" w:fill="auto"/>
          </w:tcPr>
          <w:p w14:paraId="6D45635E" w14:textId="77777777" w:rsidR="00DF2BB6" w:rsidRPr="00C70209" w:rsidRDefault="00DF2BB6" w:rsidP="003131E2">
            <w:pPr>
              <w:pStyle w:val="Tabletext-subanalysis"/>
              <w:jc w:val="right"/>
            </w:pPr>
            <w:r w:rsidRPr="00C70209">
              <w:t>31–60 mg</w:t>
            </w:r>
          </w:p>
          <w:p w14:paraId="1A02009E" w14:textId="77777777" w:rsidR="00DF2BB6" w:rsidRPr="00C70209" w:rsidRDefault="00DF2BB6" w:rsidP="003131E2">
            <w:pPr>
              <w:pStyle w:val="Tabletext-subanalysis"/>
              <w:jc w:val="right"/>
            </w:pPr>
            <w:r w:rsidRPr="00C70209">
              <w:t>1 trial (NR)</w:t>
            </w:r>
          </w:p>
          <w:p w14:paraId="59DE5D6D" w14:textId="77777777" w:rsidR="00DF2BB6" w:rsidRPr="00C70209" w:rsidRDefault="00DF2BB6" w:rsidP="003131E2">
            <w:pPr>
              <w:pStyle w:val="Tabletext-subanalysis"/>
              <w:jc w:val="right"/>
            </w:pPr>
            <w:r w:rsidRPr="00C70209">
              <w:t xml:space="preserve">N=491 </w:t>
            </w:r>
          </w:p>
        </w:tc>
        <w:tc>
          <w:tcPr>
            <w:tcW w:w="517" w:type="pct"/>
            <w:tcBorders>
              <w:bottom w:val="single" w:sz="4" w:space="0" w:color="000000"/>
            </w:tcBorders>
            <w:shd w:val="clear" w:color="auto" w:fill="auto"/>
          </w:tcPr>
          <w:p w14:paraId="42B308FF"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696CF5C7"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141DB6A7" w14:textId="77777777" w:rsidR="00DF2BB6" w:rsidRPr="00C70209" w:rsidRDefault="00DF2BB6" w:rsidP="003131E2">
            <w:pPr>
              <w:pStyle w:val="Tabletext-subanalysis"/>
            </w:pPr>
            <w:r w:rsidRPr="00C70209">
              <w:t>MD 8.76 [6.81, 10.72]</w:t>
            </w:r>
          </w:p>
        </w:tc>
        <w:tc>
          <w:tcPr>
            <w:tcW w:w="609" w:type="pct"/>
            <w:tcBorders>
              <w:bottom w:val="single" w:sz="4" w:space="0" w:color="000000"/>
            </w:tcBorders>
            <w:shd w:val="clear" w:color="auto" w:fill="D9D9D9" w:themeFill="background1" w:themeFillShade="D9"/>
          </w:tcPr>
          <w:p w14:paraId="52F4D299" w14:textId="77777777" w:rsidR="00DF2BB6" w:rsidRPr="00C70209" w:rsidRDefault="00DF2BB6" w:rsidP="003131E2">
            <w:pPr>
              <w:pStyle w:val="Tabletext-subanalysis"/>
              <w:rPr>
                <w:rStyle w:val="Emphasis"/>
              </w:rPr>
            </w:pPr>
            <w:r w:rsidRPr="00C70209">
              <w:rPr>
                <w:rStyle w:val="Emphasis"/>
              </w:rPr>
              <w:t>Favours iron</w:t>
            </w:r>
          </w:p>
          <w:p w14:paraId="15401EB0" w14:textId="0ED517F6" w:rsidR="00DF2BB6" w:rsidRPr="00C70209" w:rsidRDefault="001A475D" w:rsidP="003131E2">
            <w:pPr>
              <w:pStyle w:val="Tabletext-subanalysis"/>
            </w:pPr>
            <w:r w:rsidRPr="001A475D">
              <w:rPr>
                <w:i/>
              </w:rPr>
              <w:t>P &lt; </w:t>
            </w:r>
            <w:r w:rsidR="00DF2BB6" w:rsidRPr="00C70209">
              <w:t>0.00001</w:t>
            </w:r>
          </w:p>
          <w:p w14:paraId="57E5F704" w14:textId="77777777" w:rsidR="00DF2BB6" w:rsidRPr="00C70209" w:rsidRDefault="00DF2BB6" w:rsidP="003131E2">
            <w:pPr>
              <w:pStyle w:val="Tabletext-subanalysis"/>
            </w:pPr>
            <w:r w:rsidRPr="00C70209">
              <w:t>Heterogeneity not applicable</w:t>
            </w:r>
          </w:p>
        </w:tc>
      </w:tr>
      <w:tr w:rsidR="00DF2BB6" w:rsidRPr="00C70209" w14:paraId="1E0F5F84" w14:textId="77777777" w:rsidTr="003131E2">
        <w:trPr>
          <w:cantSplit/>
        </w:trPr>
        <w:tc>
          <w:tcPr>
            <w:tcW w:w="388" w:type="pct"/>
            <w:vMerge/>
            <w:shd w:val="clear" w:color="auto" w:fill="auto"/>
          </w:tcPr>
          <w:p w14:paraId="01D1669A" w14:textId="77777777" w:rsidR="00DF2BB6" w:rsidRPr="00C70209" w:rsidRDefault="00DF2BB6" w:rsidP="003131E2">
            <w:pPr>
              <w:pStyle w:val="Tabletext-evidencematrix"/>
            </w:pPr>
          </w:p>
        </w:tc>
        <w:tc>
          <w:tcPr>
            <w:tcW w:w="490" w:type="pct"/>
            <w:vMerge/>
            <w:shd w:val="clear" w:color="auto" w:fill="auto"/>
          </w:tcPr>
          <w:p w14:paraId="5959E42E" w14:textId="77777777" w:rsidR="00DF2BB6" w:rsidRPr="00C70209" w:rsidRDefault="00DF2BB6" w:rsidP="003131E2">
            <w:pPr>
              <w:pStyle w:val="Tabletext-evidencematrix"/>
            </w:pPr>
          </w:p>
        </w:tc>
        <w:tc>
          <w:tcPr>
            <w:tcW w:w="490" w:type="pct"/>
            <w:vMerge/>
            <w:shd w:val="clear" w:color="auto" w:fill="auto"/>
          </w:tcPr>
          <w:p w14:paraId="6893A86E" w14:textId="77777777" w:rsidR="00DF2BB6" w:rsidRPr="00C70209" w:rsidRDefault="00DF2BB6" w:rsidP="003131E2">
            <w:pPr>
              <w:pStyle w:val="Tabletext-evidencematrix"/>
            </w:pPr>
          </w:p>
        </w:tc>
        <w:tc>
          <w:tcPr>
            <w:tcW w:w="490" w:type="pct"/>
            <w:vMerge/>
            <w:shd w:val="clear" w:color="auto" w:fill="auto"/>
          </w:tcPr>
          <w:p w14:paraId="03B16E23" w14:textId="77777777" w:rsidR="00DF2BB6" w:rsidRPr="00C70209" w:rsidRDefault="00DF2BB6" w:rsidP="003131E2">
            <w:pPr>
              <w:pStyle w:val="Tabletext-evidencematrix"/>
            </w:pPr>
          </w:p>
        </w:tc>
        <w:tc>
          <w:tcPr>
            <w:tcW w:w="490" w:type="pct"/>
            <w:vMerge/>
            <w:shd w:val="clear" w:color="auto" w:fill="auto"/>
          </w:tcPr>
          <w:p w14:paraId="48DAF6F4" w14:textId="77777777" w:rsidR="00DF2BB6" w:rsidRPr="00C70209" w:rsidRDefault="00DF2BB6" w:rsidP="003131E2">
            <w:pPr>
              <w:pStyle w:val="Tabletext-evidencematrix"/>
            </w:pPr>
          </w:p>
        </w:tc>
        <w:tc>
          <w:tcPr>
            <w:tcW w:w="492" w:type="pct"/>
            <w:shd w:val="clear" w:color="auto" w:fill="auto"/>
          </w:tcPr>
          <w:p w14:paraId="1340B800" w14:textId="77777777" w:rsidR="00DF2BB6" w:rsidRPr="00C70209" w:rsidRDefault="00DF2BB6" w:rsidP="003131E2">
            <w:pPr>
              <w:pStyle w:val="Tabletext-subanalysis"/>
              <w:jc w:val="right"/>
            </w:pPr>
            <w:r w:rsidRPr="00C70209">
              <w:t>&gt;61 mg</w:t>
            </w:r>
          </w:p>
          <w:p w14:paraId="34DF84CF" w14:textId="77777777" w:rsidR="00DF2BB6" w:rsidRPr="00C70209" w:rsidRDefault="00DF2BB6" w:rsidP="003131E2">
            <w:pPr>
              <w:pStyle w:val="Tabletext-subanalysis"/>
              <w:jc w:val="right"/>
            </w:pPr>
            <w:r w:rsidRPr="00C70209">
              <w:t>1 trial (NR)</w:t>
            </w:r>
          </w:p>
          <w:p w14:paraId="7DF6C480" w14:textId="77777777" w:rsidR="00DF2BB6" w:rsidRPr="00C70209" w:rsidRDefault="00DF2BB6" w:rsidP="003131E2">
            <w:pPr>
              <w:pStyle w:val="Tabletext-subanalysis"/>
              <w:jc w:val="right"/>
            </w:pPr>
            <w:r w:rsidRPr="00C70209">
              <w:t>N=150</w:t>
            </w:r>
          </w:p>
        </w:tc>
        <w:tc>
          <w:tcPr>
            <w:tcW w:w="517" w:type="pct"/>
            <w:tcBorders>
              <w:bottom w:val="single" w:sz="4" w:space="0" w:color="000000"/>
            </w:tcBorders>
            <w:shd w:val="clear" w:color="auto" w:fill="auto"/>
          </w:tcPr>
          <w:p w14:paraId="7EDD5164"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0B8862F1"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0A48638A" w14:textId="77777777" w:rsidR="00DF2BB6" w:rsidRPr="00C70209" w:rsidRDefault="00DF2BB6" w:rsidP="003131E2">
            <w:pPr>
              <w:pStyle w:val="Tabletext-subanalysis"/>
            </w:pPr>
            <w:r w:rsidRPr="00C70209">
              <w:t>MD 8.06 [3.79, 12.33]</w:t>
            </w:r>
          </w:p>
        </w:tc>
        <w:tc>
          <w:tcPr>
            <w:tcW w:w="609" w:type="pct"/>
            <w:tcBorders>
              <w:bottom w:val="single" w:sz="4" w:space="0" w:color="000000"/>
            </w:tcBorders>
            <w:shd w:val="clear" w:color="auto" w:fill="D9D9D9" w:themeFill="background1" w:themeFillShade="D9"/>
          </w:tcPr>
          <w:p w14:paraId="161F4A26" w14:textId="77777777" w:rsidR="00DF2BB6" w:rsidRPr="00C70209" w:rsidRDefault="00DF2BB6" w:rsidP="003131E2">
            <w:pPr>
              <w:pStyle w:val="Tabletext-subanalysis"/>
              <w:rPr>
                <w:rStyle w:val="Emphasis"/>
              </w:rPr>
            </w:pPr>
            <w:r w:rsidRPr="00C70209">
              <w:rPr>
                <w:rStyle w:val="Emphasis"/>
              </w:rPr>
              <w:t>Favours iron</w:t>
            </w:r>
          </w:p>
          <w:p w14:paraId="496C634E" w14:textId="75DE5C53" w:rsidR="00DF2BB6" w:rsidRPr="00C70209" w:rsidRDefault="001A475D" w:rsidP="003131E2">
            <w:pPr>
              <w:pStyle w:val="Tabletext-subanalysis"/>
            </w:pPr>
            <w:r w:rsidRPr="001A475D">
              <w:rPr>
                <w:i/>
              </w:rPr>
              <w:t>P = </w:t>
            </w:r>
            <w:r w:rsidR="00DF2BB6" w:rsidRPr="00C70209">
              <w:t>0.0002</w:t>
            </w:r>
          </w:p>
          <w:p w14:paraId="5E2A7675" w14:textId="77777777" w:rsidR="00DF2BB6" w:rsidRPr="00C70209" w:rsidRDefault="00DF2BB6" w:rsidP="003131E2">
            <w:pPr>
              <w:pStyle w:val="Tabletext-subanalysis"/>
              <w:rPr>
                <w:rStyle w:val="Emphasis"/>
              </w:rPr>
            </w:pPr>
            <w:r w:rsidRPr="00C70209">
              <w:t>Heterogeneity not applicable</w:t>
            </w:r>
          </w:p>
        </w:tc>
      </w:tr>
      <w:tr w:rsidR="00DF2BB6" w:rsidRPr="00C70209" w14:paraId="2812D2BE" w14:textId="77777777" w:rsidTr="003131E2">
        <w:trPr>
          <w:cantSplit/>
        </w:trPr>
        <w:tc>
          <w:tcPr>
            <w:tcW w:w="388" w:type="pct"/>
            <w:vMerge/>
            <w:shd w:val="clear" w:color="auto" w:fill="auto"/>
          </w:tcPr>
          <w:p w14:paraId="4ED00BD7" w14:textId="77777777" w:rsidR="00DF2BB6" w:rsidRPr="00C70209" w:rsidRDefault="00DF2BB6" w:rsidP="003131E2">
            <w:pPr>
              <w:pStyle w:val="Tabletext-evidencematrix"/>
            </w:pPr>
          </w:p>
        </w:tc>
        <w:tc>
          <w:tcPr>
            <w:tcW w:w="490" w:type="pct"/>
            <w:vMerge/>
            <w:tcBorders>
              <w:bottom w:val="single" w:sz="4" w:space="0" w:color="000000"/>
            </w:tcBorders>
            <w:shd w:val="clear" w:color="auto" w:fill="auto"/>
          </w:tcPr>
          <w:p w14:paraId="1E631C7C" w14:textId="77777777" w:rsidR="00DF2BB6" w:rsidRPr="00C70209" w:rsidRDefault="00DF2BB6" w:rsidP="003131E2">
            <w:pPr>
              <w:pStyle w:val="Tabletext-evidencematrix"/>
            </w:pPr>
          </w:p>
        </w:tc>
        <w:tc>
          <w:tcPr>
            <w:tcW w:w="490" w:type="pct"/>
            <w:vMerge/>
            <w:shd w:val="clear" w:color="auto" w:fill="auto"/>
          </w:tcPr>
          <w:p w14:paraId="5B4891AB" w14:textId="77777777" w:rsidR="00DF2BB6" w:rsidRPr="00C70209" w:rsidRDefault="00DF2BB6" w:rsidP="003131E2">
            <w:pPr>
              <w:pStyle w:val="Tabletext-evidencematrix"/>
            </w:pPr>
          </w:p>
        </w:tc>
        <w:tc>
          <w:tcPr>
            <w:tcW w:w="490" w:type="pct"/>
            <w:vMerge/>
            <w:shd w:val="clear" w:color="auto" w:fill="auto"/>
          </w:tcPr>
          <w:p w14:paraId="0A09380C" w14:textId="77777777" w:rsidR="00DF2BB6" w:rsidRPr="00C70209" w:rsidRDefault="00DF2BB6" w:rsidP="003131E2">
            <w:pPr>
              <w:pStyle w:val="Tabletext-evidencematrix"/>
            </w:pPr>
          </w:p>
        </w:tc>
        <w:tc>
          <w:tcPr>
            <w:tcW w:w="490" w:type="pct"/>
            <w:vMerge/>
            <w:shd w:val="clear" w:color="auto" w:fill="auto"/>
          </w:tcPr>
          <w:p w14:paraId="1EB7DF8E" w14:textId="77777777" w:rsidR="00DF2BB6" w:rsidRPr="00C70209" w:rsidRDefault="00DF2BB6" w:rsidP="003131E2">
            <w:pPr>
              <w:pStyle w:val="Tabletext-evidencematrix"/>
            </w:pPr>
          </w:p>
        </w:tc>
        <w:tc>
          <w:tcPr>
            <w:tcW w:w="492" w:type="pct"/>
            <w:shd w:val="clear" w:color="auto" w:fill="auto"/>
          </w:tcPr>
          <w:p w14:paraId="0F081119" w14:textId="77777777" w:rsidR="00DF2BB6" w:rsidRPr="00C70209" w:rsidRDefault="00DF2BB6" w:rsidP="003131E2">
            <w:pPr>
              <w:pStyle w:val="Tabletext-subanalysis"/>
              <w:jc w:val="right"/>
            </w:pPr>
            <w:r w:rsidRPr="00C70209">
              <w:t>Mixed dose / not specified</w:t>
            </w:r>
          </w:p>
          <w:p w14:paraId="43849CA3" w14:textId="51AC8D32" w:rsidR="00DF2BB6" w:rsidRPr="00C70209" w:rsidRDefault="00DF2BB6" w:rsidP="003131E2">
            <w:pPr>
              <w:pStyle w:val="Tabletext-subanalysis"/>
              <w:jc w:val="right"/>
            </w:pPr>
            <w:r w:rsidRPr="00C70209">
              <w:t>2 trials</w:t>
            </w:r>
          </w:p>
          <w:p w14:paraId="5179E7AA" w14:textId="77777777" w:rsidR="00DF2BB6" w:rsidRPr="00C70209" w:rsidRDefault="00DF2BB6" w:rsidP="003131E2">
            <w:pPr>
              <w:pStyle w:val="Tabletext-subanalysis"/>
              <w:jc w:val="right"/>
            </w:pPr>
            <w:r w:rsidRPr="00C70209">
              <w:t>N=153</w:t>
            </w:r>
          </w:p>
        </w:tc>
        <w:tc>
          <w:tcPr>
            <w:tcW w:w="517" w:type="pct"/>
            <w:tcBorders>
              <w:bottom w:val="single" w:sz="4" w:space="0" w:color="000000"/>
            </w:tcBorders>
            <w:shd w:val="clear" w:color="auto" w:fill="auto"/>
          </w:tcPr>
          <w:p w14:paraId="4CB9456A"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7AA8D97B"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3AAC4C0E" w14:textId="77777777" w:rsidR="00DF2BB6" w:rsidRPr="00C70209" w:rsidRDefault="00DF2BB6" w:rsidP="003131E2">
            <w:pPr>
              <w:pStyle w:val="Tabletext-subanalysis"/>
            </w:pPr>
            <w:r w:rsidRPr="00C70209">
              <w:t>MD 2.35 [–0.66, 5.36]</w:t>
            </w:r>
          </w:p>
        </w:tc>
        <w:tc>
          <w:tcPr>
            <w:tcW w:w="609" w:type="pct"/>
            <w:tcBorders>
              <w:bottom w:val="single" w:sz="4" w:space="0" w:color="000000"/>
            </w:tcBorders>
            <w:shd w:val="clear" w:color="auto" w:fill="FFFFFF" w:themeFill="background1"/>
          </w:tcPr>
          <w:p w14:paraId="7EEE7F09" w14:textId="77777777" w:rsidR="00DF2BB6" w:rsidRPr="00C70209" w:rsidRDefault="00DF2BB6" w:rsidP="003131E2">
            <w:pPr>
              <w:pStyle w:val="Tabletext-subanalysis"/>
              <w:rPr>
                <w:rStyle w:val="Emphasis"/>
              </w:rPr>
            </w:pPr>
            <w:r w:rsidRPr="00C70209">
              <w:rPr>
                <w:rStyle w:val="Emphasis"/>
              </w:rPr>
              <w:t>No significant difference</w:t>
            </w:r>
          </w:p>
          <w:p w14:paraId="1E8C8730" w14:textId="123B4F17" w:rsidR="00DF2BB6" w:rsidRPr="00C70209" w:rsidRDefault="001A475D" w:rsidP="003131E2">
            <w:pPr>
              <w:pStyle w:val="Tabletext-subanalysis"/>
            </w:pPr>
            <w:r w:rsidRPr="001A475D">
              <w:rPr>
                <w:i/>
              </w:rPr>
              <w:t>P = </w:t>
            </w:r>
            <w:r w:rsidR="00DF2BB6" w:rsidRPr="00C70209">
              <w:t>0.13</w:t>
            </w:r>
          </w:p>
          <w:p w14:paraId="102B0D4A" w14:textId="77777777" w:rsidR="00DF2BB6" w:rsidRPr="00C70209" w:rsidRDefault="00DF2BB6" w:rsidP="003131E2">
            <w:pPr>
              <w:pStyle w:val="Tabletext-subanalysis"/>
            </w:pPr>
            <w:r w:rsidRPr="00C70209">
              <w:t>Moderate heterogeneity</w:t>
            </w:r>
          </w:p>
          <w:p w14:paraId="5EA982FB" w14:textId="25B5D60E" w:rsidR="00DF2BB6" w:rsidRPr="00C70209" w:rsidRDefault="00DF2BB6" w:rsidP="003131E2">
            <w:pPr>
              <w:pStyle w:val="Tabletext-subanalysis"/>
              <w:rPr>
                <w:rStyle w:val="Emphasis"/>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48%</w:t>
            </w:r>
          </w:p>
        </w:tc>
      </w:tr>
      <w:tr w:rsidR="00DF2BB6" w:rsidRPr="00C70209" w14:paraId="24322B92" w14:textId="77777777" w:rsidTr="003131E2">
        <w:trPr>
          <w:cantSplit/>
        </w:trPr>
        <w:tc>
          <w:tcPr>
            <w:tcW w:w="388" w:type="pct"/>
            <w:vMerge/>
            <w:shd w:val="clear" w:color="auto" w:fill="auto"/>
          </w:tcPr>
          <w:p w14:paraId="752B8AA7" w14:textId="77777777" w:rsidR="00DF2BB6" w:rsidRPr="00C70209" w:rsidRDefault="00DF2BB6" w:rsidP="003131E2">
            <w:pPr>
              <w:pStyle w:val="Tabletext-evidencematrix"/>
            </w:pPr>
          </w:p>
        </w:tc>
        <w:tc>
          <w:tcPr>
            <w:tcW w:w="490" w:type="pct"/>
            <w:vMerge w:val="restart"/>
            <w:shd w:val="clear" w:color="auto" w:fill="auto"/>
          </w:tcPr>
          <w:p w14:paraId="22731B63" w14:textId="011169AF" w:rsidR="00DF2BB6" w:rsidRPr="00C70209" w:rsidRDefault="00DF2BB6" w:rsidP="003131E2">
            <w:pPr>
              <w:pStyle w:val="Tabletext-evidencematrix"/>
              <w:rPr>
                <w:szCs w:val="16"/>
              </w:rPr>
            </w:pPr>
            <w:r w:rsidRPr="00C70209">
              <w:rPr>
                <w:szCs w:val="16"/>
              </w:rPr>
              <w:t>24 trials</w:t>
            </w:r>
            <w:r w:rsidRPr="00C70209">
              <w:rPr>
                <w:szCs w:val="16"/>
                <w:vertAlign w:val="superscript"/>
              </w:rPr>
              <w:t>d</w:t>
            </w:r>
            <w:r w:rsidRPr="00C70209">
              <w:rPr>
                <w:szCs w:val="16"/>
              </w:rPr>
              <w:t xml:space="preserve"> (Akman 2004, Aukett 1986, Berger 2000, Berger 2006, Dijkhuizen 2001, Domellof 2001, Ermis 2002, Fahmida 2007, Geltman 2004, Idjradinata 1993, Lind 2003, Majumdar 2003, Nagpal 2004, Northro</w:t>
            </w:r>
            <w:r w:rsidR="001A475D" w:rsidRPr="001A475D">
              <w:rPr>
                <w:szCs w:val="16"/>
              </w:rPr>
              <w:t>p</w:t>
            </w:r>
            <w:r w:rsidR="001A475D" w:rsidRPr="001A475D">
              <w:rPr>
                <w:i/>
                <w:szCs w:val="16"/>
              </w:rPr>
              <w:t>-</w:t>
            </w:r>
            <w:r w:rsidRPr="00C70209">
              <w:rPr>
                <w:szCs w:val="16"/>
              </w:rPr>
              <w:t>Clewes 1996, Thibault 1993, Wasantwisut 2006, Wieringa 2003, Yalcin 2000, Yurdakok 2004, Ziegler 2009)</w:t>
            </w:r>
            <w:r w:rsidR="000E261C">
              <w:rPr>
                <w:szCs w:val="16"/>
              </w:rPr>
              <w:fldChar w:fldCharType="begin">
                <w:fldData xml:space="preserve">PEVuZE5vdGU+PENpdGU+PEF1dGhvcj5Ba21hbjwvQXV0aG9yPjxZZWFyPjIwMDQ8L1llYXI+PFJl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Y5NOKAkzY5OTwvcGFnZXM+PHZvbHVtZT42NDwvdm9sdW1lPjxudW1iZXI+NTwvbnVt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</w:fldData>
              </w:fldChar>
            </w:r>
            <w:r w:rsidR="000E261C">
              <w:rPr>
                <w:szCs w:val="16"/>
              </w:rPr>
              <w:instrText xml:space="preserve"> ADDIN EN.CITE </w:instrText>
            </w:r>
            <w:r w:rsidR="000E261C">
              <w:rPr>
                <w:szCs w:val="16"/>
              </w:rPr>
              <w:fldChar w:fldCharType="begin">
                <w:fldData xml:space="preserve">PEVuZE5vdGU+PENpdGU+PEF1dGhvcj5Ba21hbjwvQXV0aG9yPjxZZWFyPjIwMDQ8L1llYXI+PFJl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Y5NOKAkzY5OTwvcGFnZXM+PHZvbHVtZT42NDwvdm9sdW1lPjxudW1iZXI+NTwvbnVt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</w:fldData>
              </w:fldChar>
            </w:r>
            <w:r w:rsidR="000E261C">
              <w:rPr>
                <w:szCs w:val="16"/>
              </w:rPr>
              <w:instrText xml:space="preserve"> ADDIN EN.CITE.DATA </w:instrText>
            </w:r>
            <w:r w:rsidR="000E261C">
              <w:rPr>
                <w:szCs w:val="16"/>
              </w:rPr>
            </w:r>
            <w:r w:rsidR="000E261C">
              <w:rPr>
                <w:szCs w:val="16"/>
              </w:rPr>
              <w:fldChar w:fldCharType="end"/>
            </w:r>
            <w:r w:rsidR="000E261C">
              <w:rPr>
                <w:szCs w:val="16"/>
              </w:rPr>
            </w:r>
            <w:r w:rsidR="000E261C">
              <w:rPr>
                <w:szCs w:val="16"/>
              </w:rPr>
              <w:fldChar w:fldCharType="separate"/>
            </w:r>
            <w:r w:rsidR="000E261C" w:rsidRPr="000E261C">
              <w:rPr>
                <w:noProof/>
                <w:szCs w:val="16"/>
                <w:vertAlign w:val="superscript"/>
              </w:rPr>
              <w:t>173-176; 178-179; 181-182; 185-186; 188; 191; 193; 195; 199; 202-206</w:t>
            </w:r>
            <w:r w:rsidR="000E261C">
              <w:rPr>
                <w:szCs w:val="16"/>
              </w:rPr>
              <w:fldChar w:fldCharType="end"/>
            </w:r>
          </w:p>
          <w:p w14:paraId="34EE5C0A" w14:textId="77777777" w:rsidR="00DF2BB6" w:rsidRPr="00C70209" w:rsidRDefault="00DF2BB6" w:rsidP="003131E2">
            <w:pPr>
              <w:pStyle w:val="Tabletext-evidencematrix"/>
            </w:pPr>
            <w:r w:rsidRPr="00C70209">
              <w:t>N=4526</w:t>
            </w:r>
          </w:p>
        </w:tc>
        <w:tc>
          <w:tcPr>
            <w:tcW w:w="490" w:type="pct"/>
            <w:vMerge/>
            <w:shd w:val="clear" w:color="auto" w:fill="auto"/>
          </w:tcPr>
          <w:p w14:paraId="374DB284" w14:textId="77777777" w:rsidR="00DF2BB6" w:rsidRPr="00C70209" w:rsidRDefault="00DF2BB6" w:rsidP="003131E2">
            <w:pPr>
              <w:pStyle w:val="Tabletext-evidencematrix"/>
            </w:pPr>
          </w:p>
        </w:tc>
        <w:tc>
          <w:tcPr>
            <w:tcW w:w="490" w:type="pct"/>
            <w:vMerge w:val="restart"/>
            <w:shd w:val="clear" w:color="auto" w:fill="auto"/>
          </w:tcPr>
          <w:p w14:paraId="3AC64559" w14:textId="77777777" w:rsidR="00DF2BB6" w:rsidRPr="00C70209" w:rsidRDefault="00DF2BB6" w:rsidP="003131E2">
            <w:pPr>
              <w:pStyle w:val="Tabletext-evidencematrix"/>
            </w:pPr>
            <w:r w:rsidRPr="00C70209">
              <w:t>Low and middle-income settings</w:t>
            </w:r>
          </w:p>
        </w:tc>
        <w:tc>
          <w:tcPr>
            <w:tcW w:w="490" w:type="pct"/>
            <w:vMerge/>
            <w:shd w:val="clear" w:color="auto" w:fill="auto"/>
          </w:tcPr>
          <w:p w14:paraId="635F478A" w14:textId="77777777" w:rsidR="00DF2BB6" w:rsidRPr="00C70209" w:rsidRDefault="00DF2BB6" w:rsidP="003131E2">
            <w:pPr>
              <w:pStyle w:val="Tabletext-evidencematrix"/>
            </w:pPr>
          </w:p>
        </w:tc>
        <w:tc>
          <w:tcPr>
            <w:tcW w:w="492" w:type="pct"/>
            <w:shd w:val="clear" w:color="auto" w:fill="auto"/>
          </w:tcPr>
          <w:p w14:paraId="59485BAA" w14:textId="77777777" w:rsidR="00DF2BB6" w:rsidRPr="00C70209" w:rsidRDefault="00DF2BB6" w:rsidP="003131E2">
            <w:pPr>
              <w:pStyle w:val="Tabletext-evidencematrix"/>
            </w:pPr>
            <w:r w:rsidRPr="00C70209">
              <w:t>Ferritin (ng/mL)</w:t>
            </w:r>
          </w:p>
        </w:tc>
        <w:tc>
          <w:tcPr>
            <w:tcW w:w="517" w:type="pct"/>
            <w:tcBorders>
              <w:bottom w:val="single" w:sz="4" w:space="0" w:color="000000"/>
            </w:tcBorders>
            <w:shd w:val="clear" w:color="auto" w:fill="auto"/>
          </w:tcPr>
          <w:p w14:paraId="47F15D20"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auto"/>
          </w:tcPr>
          <w:p w14:paraId="118E82B3"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2338B9FD" w14:textId="77777777" w:rsidR="00DF2BB6" w:rsidRPr="00C70209" w:rsidRDefault="00DF2BB6" w:rsidP="003131E2">
            <w:pPr>
              <w:pStyle w:val="Tabletext-evidencematrix"/>
            </w:pPr>
            <w:r w:rsidRPr="00C70209">
              <w:t>MD 20.94 [16.84, 25.04]</w:t>
            </w:r>
          </w:p>
        </w:tc>
        <w:tc>
          <w:tcPr>
            <w:tcW w:w="609" w:type="pct"/>
            <w:tcBorders>
              <w:bottom w:val="nil"/>
            </w:tcBorders>
            <w:shd w:val="clear" w:color="auto" w:fill="D9D9D9" w:themeFill="background1" w:themeFillShade="D9"/>
          </w:tcPr>
          <w:p w14:paraId="5243D1C9" w14:textId="77777777" w:rsidR="00DF2BB6" w:rsidRPr="00C70209" w:rsidRDefault="00DF2BB6" w:rsidP="003131E2">
            <w:pPr>
              <w:pStyle w:val="Tabletext-evidencematrix"/>
              <w:rPr>
                <w:i/>
              </w:rPr>
            </w:pPr>
            <w:r w:rsidRPr="00C70209">
              <w:rPr>
                <w:i/>
              </w:rPr>
              <w:t>Favours iron</w:t>
            </w:r>
          </w:p>
          <w:p w14:paraId="0ED3F2AD" w14:textId="77CFEF87" w:rsidR="00DF2BB6" w:rsidRPr="00C70209" w:rsidRDefault="001A475D" w:rsidP="003131E2">
            <w:pPr>
              <w:pStyle w:val="Tabletext-evidencematrix"/>
            </w:pPr>
            <w:r w:rsidRPr="001A475D">
              <w:rPr>
                <w:i/>
              </w:rPr>
              <w:t>P &lt; </w:t>
            </w:r>
            <w:r w:rsidR="00DF2BB6" w:rsidRPr="00C70209">
              <w:t>0.0001</w:t>
            </w:r>
          </w:p>
          <w:p w14:paraId="7411847A" w14:textId="77777777" w:rsidR="00DF2BB6" w:rsidRPr="00C70209" w:rsidRDefault="00DF2BB6" w:rsidP="003131E2">
            <w:pPr>
              <w:pStyle w:val="Tabletext-evidencematrix"/>
            </w:pPr>
            <w:r w:rsidRPr="00C70209">
              <w:t>Substantial heterogeneity</w:t>
            </w:r>
          </w:p>
          <w:p w14:paraId="5F142DE9" w14:textId="2995A511"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8%</w:t>
            </w:r>
          </w:p>
        </w:tc>
      </w:tr>
      <w:tr w:rsidR="00DF2BB6" w:rsidRPr="00C70209" w14:paraId="36838ADB" w14:textId="77777777" w:rsidTr="003131E2">
        <w:trPr>
          <w:cantSplit/>
        </w:trPr>
        <w:tc>
          <w:tcPr>
            <w:tcW w:w="388" w:type="pct"/>
            <w:vMerge/>
            <w:shd w:val="clear" w:color="auto" w:fill="auto"/>
          </w:tcPr>
          <w:p w14:paraId="33BE5768" w14:textId="77777777" w:rsidR="00DF2BB6" w:rsidRPr="00C70209" w:rsidRDefault="00DF2BB6" w:rsidP="003131E2">
            <w:pPr>
              <w:pStyle w:val="Tabletext-evidencematrix"/>
            </w:pPr>
          </w:p>
        </w:tc>
        <w:tc>
          <w:tcPr>
            <w:tcW w:w="490" w:type="pct"/>
            <w:vMerge/>
            <w:shd w:val="clear" w:color="auto" w:fill="auto"/>
          </w:tcPr>
          <w:p w14:paraId="282C02AE" w14:textId="77777777" w:rsidR="00DF2BB6" w:rsidRPr="00C70209" w:rsidRDefault="00DF2BB6" w:rsidP="003131E2">
            <w:pPr>
              <w:pStyle w:val="Tabletext-evidencematrix"/>
            </w:pPr>
          </w:p>
        </w:tc>
        <w:tc>
          <w:tcPr>
            <w:tcW w:w="490" w:type="pct"/>
            <w:vMerge/>
            <w:shd w:val="clear" w:color="auto" w:fill="auto"/>
          </w:tcPr>
          <w:p w14:paraId="3B6F9525" w14:textId="77777777" w:rsidR="00DF2BB6" w:rsidRPr="00C70209" w:rsidRDefault="00DF2BB6" w:rsidP="003131E2">
            <w:pPr>
              <w:pStyle w:val="Tabletext-evidencematrix"/>
            </w:pPr>
          </w:p>
        </w:tc>
        <w:tc>
          <w:tcPr>
            <w:tcW w:w="490" w:type="pct"/>
            <w:vMerge/>
            <w:shd w:val="clear" w:color="auto" w:fill="auto"/>
          </w:tcPr>
          <w:p w14:paraId="42B96E4E" w14:textId="77777777" w:rsidR="00DF2BB6" w:rsidRPr="00C70209" w:rsidRDefault="00DF2BB6" w:rsidP="003131E2">
            <w:pPr>
              <w:pStyle w:val="Tabletext-evidencematrix"/>
            </w:pPr>
          </w:p>
        </w:tc>
        <w:tc>
          <w:tcPr>
            <w:tcW w:w="490" w:type="pct"/>
            <w:vMerge/>
            <w:shd w:val="clear" w:color="auto" w:fill="auto"/>
          </w:tcPr>
          <w:p w14:paraId="5EC97336" w14:textId="77777777" w:rsidR="00DF2BB6" w:rsidRPr="00C70209" w:rsidRDefault="00DF2BB6" w:rsidP="003131E2">
            <w:pPr>
              <w:pStyle w:val="Tabletext-evidencematrix"/>
            </w:pPr>
          </w:p>
        </w:tc>
        <w:tc>
          <w:tcPr>
            <w:tcW w:w="492" w:type="pct"/>
            <w:shd w:val="clear" w:color="auto" w:fill="auto"/>
          </w:tcPr>
          <w:p w14:paraId="7155C664" w14:textId="77777777" w:rsidR="00DF2BB6" w:rsidRPr="00C70209" w:rsidRDefault="00DF2BB6" w:rsidP="003131E2">
            <w:pPr>
              <w:pStyle w:val="Tabletext-evidencematrix"/>
            </w:pPr>
          </w:p>
        </w:tc>
        <w:tc>
          <w:tcPr>
            <w:tcW w:w="1551" w:type="pct"/>
            <w:gridSpan w:val="3"/>
            <w:tcBorders>
              <w:bottom w:val="single" w:sz="4" w:space="0" w:color="000000"/>
            </w:tcBorders>
            <w:shd w:val="clear" w:color="auto" w:fill="auto"/>
          </w:tcPr>
          <w:p w14:paraId="02A8DA20" w14:textId="63B19413" w:rsidR="00DF2BB6" w:rsidRPr="00C70209" w:rsidRDefault="00DF2BB6" w:rsidP="003131E2">
            <w:pPr>
              <w:pStyle w:val="Tabletext-subanalysis"/>
            </w:pPr>
            <w:r w:rsidRPr="00C70209">
              <w:t>The authors conducted subgroup analyses on a variety of measures to explore the heterogeneity that included breastfeeding, baseline Hb, baseline iron status, dose and duration of treatment, inclusion of other supplements, and malaria endemicity</w:t>
            </w:r>
            <w:r w:rsidRPr="00C70209">
              <w:rPr>
                <w:b/>
                <w:vertAlign w:val="superscript"/>
              </w:rPr>
              <w:t>c.</w:t>
            </w:r>
          </w:p>
          <w:p w14:paraId="22C4B167" w14:textId="10EA1A5D" w:rsidR="00DF2BB6" w:rsidRPr="00C70209" w:rsidRDefault="00DF2BB6" w:rsidP="0082594B">
            <w:pPr>
              <w:pStyle w:val="Tabletext-subanalysis"/>
            </w:pPr>
            <w:r w:rsidRPr="00C70209">
              <w:t xml:space="preserve">Three analyses approached statistical significance for subgroup differences (see </w:t>
            </w:r>
            <w:r w:rsidR="0082594B" w:rsidRPr="00C70209">
              <w:rPr>
                <w:b/>
              </w:rPr>
              <w:t xml:space="preserve">Appendix F, </w:t>
            </w:r>
            <w:r w:rsidRPr="00C70209">
              <w:rPr>
                <w:b/>
              </w:rPr>
              <w:t xml:space="preserve">Volume 2 </w:t>
            </w:r>
            <w:r w:rsidRPr="00C70209">
              <w:t xml:space="preserve">for details). </w:t>
            </w:r>
          </w:p>
        </w:tc>
        <w:tc>
          <w:tcPr>
            <w:tcW w:w="609" w:type="pct"/>
            <w:tcBorders>
              <w:top w:val="nil"/>
              <w:bottom w:val="single" w:sz="4" w:space="0" w:color="000000"/>
            </w:tcBorders>
            <w:shd w:val="clear" w:color="auto" w:fill="D9D9D9" w:themeFill="background1" w:themeFillShade="D9"/>
          </w:tcPr>
          <w:p w14:paraId="6ED6839A" w14:textId="77777777" w:rsidR="00DF2BB6" w:rsidRPr="00C70209" w:rsidRDefault="00DF2BB6" w:rsidP="003131E2">
            <w:pPr>
              <w:pStyle w:val="Tabletext-evidencematrix"/>
              <w:rPr>
                <w:i/>
              </w:rPr>
            </w:pPr>
          </w:p>
        </w:tc>
      </w:tr>
      <w:tr w:rsidR="00DF2BB6" w:rsidRPr="00C70209" w14:paraId="1F5EB4D6" w14:textId="77777777" w:rsidTr="003131E2">
        <w:trPr>
          <w:cantSplit/>
        </w:trPr>
        <w:tc>
          <w:tcPr>
            <w:tcW w:w="5000" w:type="pct"/>
            <w:gridSpan w:val="10"/>
            <w:tcBorders>
              <w:top w:val="single" w:sz="4" w:space="0" w:color="000000"/>
              <w:bottom w:val="single" w:sz="4" w:space="0" w:color="000000"/>
            </w:tcBorders>
            <w:shd w:val="clear" w:color="auto" w:fill="auto"/>
          </w:tcPr>
          <w:p w14:paraId="6F72BA37" w14:textId="77777777" w:rsidR="00DF2BB6" w:rsidRPr="00C70209" w:rsidRDefault="00DF2BB6" w:rsidP="003131E2">
            <w:pPr>
              <w:pStyle w:val="TableH5"/>
              <w:rPr>
                <w:rFonts w:eastAsia="Arial Unicode MS"/>
              </w:rPr>
            </w:pPr>
            <w:r w:rsidRPr="00C70209">
              <w:rPr>
                <w:rFonts w:eastAsia="Arial Unicode MS"/>
              </w:rPr>
              <w:t>Children &lt;18 years</w:t>
            </w:r>
          </w:p>
        </w:tc>
      </w:tr>
      <w:tr w:rsidR="00DF2BB6" w:rsidRPr="00C70209" w14:paraId="579B60B9" w14:textId="77777777" w:rsidTr="003131E2">
        <w:trPr>
          <w:cantSplit/>
        </w:trPr>
        <w:tc>
          <w:tcPr>
            <w:tcW w:w="388" w:type="pct"/>
            <w:vMerge w:val="restart"/>
            <w:shd w:val="clear" w:color="auto" w:fill="auto"/>
          </w:tcPr>
          <w:p w14:paraId="0F4C3C1A" w14:textId="5457A29F" w:rsidR="00DF2BB6" w:rsidRPr="00C70209" w:rsidRDefault="00DF2BB6" w:rsidP="003131E2">
            <w:pPr>
              <w:pStyle w:val="Tabletext-evidencematrix"/>
            </w:pPr>
            <w:r w:rsidRPr="00C70209">
              <w:t>Okebe 2011</w:t>
            </w:r>
            <w:r w:rsidRPr="00C70209">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 </w:instrText>
            </w:r>
            <w:r w:rsidR="000E261C">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2</w:t>
            </w:r>
            <w:r w:rsidRPr="00C70209">
              <w:fldChar w:fldCharType="end"/>
            </w:r>
          </w:p>
          <w:p w14:paraId="7AAA7A6C" w14:textId="77777777" w:rsidR="00DF2BB6" w:rsidRPr="00C70209" w:rsidRDefault="00DF2BB6" w:rsidP="003131E2">
            <w:pPr>
              <w:pStyle w:val="Tabletext-evidencematrix"/>
            </w:pPr>
            <w:r w:rsidRPr="00C70209">
              <w:t>Level I</w:t>
            </w:r>
          </w:p>
          <w:p w14:paraId="79277E49" w14:textId="77777777" w:rsidR="00DF2BB6" w:rsidRPr="00C70209" w:rsidRDefault="00DF2BB6" w:rsidP="003131E2">
            <w:pPr>
              <w:pStyle w:val="Tabletext-evidencematrix"/>
            </w:pPr>
            <w:r w:rsidRPr="00C70209">
              <w:rPr>
                <w:i/>
              </w:rPr>
              <w:t>Good</w:t>
            </w:r>
          </w:p>
        </w:tc>
        <w:tc>
          <w:tcPr>
            <w:tcW w:w="490" w:type="pct"/>
            <w:vMerge w:val="restart"/>
            <w:shd w:val="clear" w:color="auto" w:fill="auto"/>
          </w:tcPr>
          <w:p w14:paraId="7B24BCDD" w14:textId="3569C44A" w:rsidR="00DF2BB6" w:rsidRPr="00C70209" w:rsidRDefault="00DF2BB6" w:rsidP="003131E2">
            <w:pPr>
              <w:pStyle w:val="Tabletext-evidencematrix"/>
            </w:pPr>
            <w:r w:rsidRPr="00C70209">
              <w:t xml:space="preserve">35 trials </w:t>
            </w:r>
            <w:r w:rsidRPr="00360A3A">
              <w:t>(Adam 1997, Bhatia 1993, Chwang 1988, Dossa 2001a, Dossa 2001b, Fahmida 2007, Gebresellassie 1996, Idjradinata 1993, Mebrahtu 2004, Soemantri 1989, Soewondo 1989, Verhoef 2002, Aggarwal 2005, Aguayo 2000, Angeles 1993, Ayoya 2009, Baqui 2003, Berger 1997, Berger 2000, Berger 2006, Devaki 2007, Harvey 1989, Kapur 2003, Kashyap 1987, Lawless 1994, Lind 2004, Mejia 1988, Nagpal 2004, Olsen 2006, Palupi 1997, Richard 2006, Rosado 1997, Smuts 2005, Wasantwisut 2006, Zlotkin 2003)</w:t>
            </w:r>
            <w:r w:rsidR="000E261C">
              <w:fldChar w:fldCharType="begin">
                <w:fldData xml:space="preserve">MTQzOTg2MzcwNCI+MTIzMjwva2V5PjwvZm9yZWlnbi1rZXlzPjxyZWYtdHlwZSBuYW1lPSJKb3Vy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5MDgt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</w:fldData>
              </w:fldChar>
            </w:r>
            <w:r w:rsidR="000E261C">
              <w:instrText xml:space="preserve"> ADDIN EN.CITE </w:instrText>
            </w:r>
            <w:r w:rsidR="000E261C">
              <w:fldChar w:fldCharType="begin">
                <w:fldData xml:space="preserve">PEVuZE5vdGU+PENpdGU+PEF1dGhvcj5BZGFtPC9BdXRob3I+PFllYXI+MTk5NzwvWWVhcj48UmVj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==
</w:fldData>
              </w:fldChar>
            </w:r>
            <w:r w:rsidR="000E261C">
              <w:instrText xml:space="preserve"> ADDIN EN.CITE.DATA </w:instrText>
            </w:r>
            <w:r w:rsidR="000E261C">
              <w:fldChar w:fldCharType="end"/>
            </w:r>
            <w:r w:rsidR="000E261C">
              <w:fldChar w:fldCharType="begin">
                <w:fldData xml:space="preserve">MTQzOTg2MzcwNCI+MTIzMjwva2V5PjwvZm9yZWlnbi1rZXlzPjxyZWYtdHlwZSBuYW1lPSJKb3Vy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5MDgt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75-176; 180; 182; 186; 193; 202; 207-211; 213-214; 216; 218; 221; 225-242</w:t>
            </w:r>
            <w:r w:rsidR="000E261C">
              <w:fldChar w:fldCharType="end"/>
            </w:r>
          </w:p>
          <w:p w14:paraId="4B6E5E59" w14:textId="77777777" w:rsidR="00DF2BB6" w:rsidRPr="00C70209" w:rsidRDefault="00DF2BB6" w:rsidP="003131E2">
            <w:pPr>
              <w:pStyle w:val="Tabletext-evidencematrix"/>
              <w:rPr>
                <w:highlight w:val="green"/>
              </w:rPr>
            </w:pPr>
            <w:r w:rsidRPr="00C70209">
              <w:t>N=8544</w:t>
            </w:r>
          </w:p>
        </w:tc>
        <w:tc>
          <w:tcPr>
            <w:tcW w:w="490" w:type="pct"/>
            <w:vMerge w:val="restart"/>
            <w:shd w:val="clear" w:color="auto" w:fill="auto"/>
          </w:tcPr>
          <w:p w14:paraId="6426641B" w14:textId="77777777" w:rsidR="00DF2BB6" w:rsidRPr="00C70209" w:rsidRDefault="00DF2BB6" w:rsidP="003131E2">
            <w:pPr>
              <w:pStyle w:val="Tabletext-evidencematrix"/>
            </w:pPr>
            <w:r w:rsidRPr="00C70209">
              <w:t>Children &lt;18 years living in malaria-endemic areas</w:t>
            </w:r>
          </w:p>
        </w:tc>
        <w:tc>
          <w:tcPr>
            <w:tcW w:w="490" w:type="pct"/>
            <w:vMerge w:val="restart"/>
            <w:shd w:val="clear" w:color="auto" w:fill="auto"/>
          </w:tcPr>
          <w:p w14:paraId="2FDB4F9A" w14:textId="77777777" w:rsidR="00DF2BB6" w:rsidRPr="00C70209" w:rsidRDefault="00DF2BB6" w:rsidP="003131E2">
            <w:pPr>
              <w:pStyle w:val="Tabletext-evidencematrix"/>
            </w:pPr>
            <w:r w:rsidRPr="00C70209">
              <w:t>Various countries in Africa, South America, Asia and the Middle East</w:t>
            </w:r>
          </w:p>
        </w:tc>
        <w:tc>
          <w:tcPr>
            <w:tcW w:w="490" w:type="pct"/>
            <w:vMerge w:val="restart"/>
            <w:shd w:val="clear" w:color="auto" w:fill="auto"/>
          </w:tcPr>
          <w:p w14:paraId="0B89A116" w14:textId="74CCECA2" w:rsidR="00DF2BB6" w:rsidRPr="00C70209" w:rsidRDefault="00DF2BB6" w:rsidP="003131E2">
            <w:pPr>
              <w:pStyle w:val="Tabletext-evidencematrix"/>
            </w:pPr>
            <w:r w:rsidRPr="00C70209">
              <w:t>Oral iron versus placebo / no treatment</w:t>
            </w:r>
          </w:p>
        </w:tc>
        <w:tc>
          <w:tcPr>
            <w:tcW w:w="492" w:type="pct"/>
            <w:shd w:val="clear" w:color="auto" w:fill="auto"/>
          </w:tcPr>
          <w:p w14:paraId="39F5902D" w14:textId="77777777" w:rsidR="00DF2BB6" w:rsidRPr="00C70209" w:rsidRDefault="00DF2BB6" w:rsidP="003131E2">
            <w:pPr>
              <w:pStyle w:val="Tabletext-evidencematrix"/>
            </w:pPr>
            <w:r w:rsidRPr="00C70209">
              <w:t xml:space="preserve">Mean Hb (g/dL), end of treatment </w:t>
            </w:r>
          </w:p>
        </w:tc>
        <w:tc>
          <w:tcPr>
            <w:tcW w:w="517" w:type="pct"/>
            <w:tcBorders>
              <w:bottom w:val="single" w:sz="4" w:space="0" w:color="000000"/>
            </w:tcBorders>
            <w:shd w:val="clear" w:color="auto" w:fill="auto"/>
          </w:tcPr>
          <w:p w14:paraId="1CA8D741" w14:textId="77777777" w:rsidR="00DF2BB6" w:rsidRPr="00C70209" w:rsidRDefault="00DF2BB6" w:rsidP="003131E2">
            <w:pPr>
              <w:pStyle w:val="Tabletext-evidencematrix"/>
            </w:pPr>
            <w:r w:rsidRPr="00C70209">
              <w:t xml:space="preserve">NR </w:t>
            </w:r>
          </w:p>
        </w:tc>
        <w:tc>
          <w:tcPr>
            <w:tcW w:w="517" w:type="pct"/>
            <w:tcBorders>
              <w:bottom w:val="single" w:sz="4" w:space="0" w:color="000000"/>
            </w:tcBorders>
            <w:shd w:val="clear" w:color="auto" w:fill="auto"/>
          </w:tcPr>
          <w:p w14:paraId="1456A857" w14:textId="77777777" w:rsidR="00DF2BB6" w:rsidRPr="00C70209" w:rsidRDefault="00DF2BB6" w:rsidP="003131E2">
            <w:pPr>
              <w:pStyle w:val="Tabletext-evidencematrix"/>
            </w:pPr>
            <w:r w:rsidRPr="00C70209">
              <w:t xml:space="preserve">NR </w:t>
            </w:r>
          </w:p>
        </w:tc>
        <w:tc>
          <w:tcPr>
            <w:tcW w:w="517" w:type="pct"/>
            <w:tcBorders>
              <w:bottom w:val="single" w:sz="4" w:space="0" w:color="000000"/>
            </w:tcBorders>
            <w:shd w:val="clear" w:color="auto" w:fill="FFFFFF" w:themeFill="background1"/>
          </w:tcPr>
          <w:p w14:paraId="5B84CF45" w14:textId="77777777" w:rsidR="00DF2BB6" w:rsidRPr="00C70209" w:rsidRDefault="00DF2BB6" w:rsidP="003131E2">
            <w:pPr>
              <w:pStyle w:val="Tabletext-evidencematrix"/>
            </w:pPr>
            <w:r w:rsidRPr="00C70209">
              <w:t>MD 0.87 [0.64, 1.09]</w:t>
            </w:r>
          </w:p>
        </w:tc>
        <w:tc>
          <w:tcPr>
            <w:tcW w:w="609" w:type="pct"/>
            <w:shd w:val="clear" w:color="auto" w:fill="D9D9D9" w:themeFill="background1" w:themeFillShade="D9"/>
          </w:tcPr>
          <w:p w14:paraId="111076B7" w14:textId="2E8A7FBC" w:rsidR="00DF2BB6" w:rsidRPr="00C70209" w:rsidRDefault="00DF2BB6" w:rsidP="003131E2">
            <w:pPr>
              <w:pStyle w:val="Tabletext-evidencematrix"/>
              <w:rPr>
                <w:i/>
              </w:rPr>
            </w:pPr>
            <w:r w:rsidRPr="00C70209">
              <w:rPr>
                <w:i/>
              </w:rPr>
              <w:t>Favours iron</w:t>
            </w:r>
          </w:p>
          <w:p w14:paraId="3FA70C7E" w14:textId="47A9A636" w:rsidR="00DF2BB6" w:rsidRPr="00C70209" w:rsidRDefault="001A475D" w:rsidP="003131E2">
            <w:pPr>
              <w:pStyle w:val="Tabletext-evidencematrix"/>
            </w:pPr>
            <w:r w:rsidRPr="001A475D">
              <w:rPr>
                <w:i/>
              </w:rPr>
              <w:t>P &lt; </w:t>
            </w:r>
            <w:r w:rsidR="00DF2BB6" w:rsidRPr="00C70209">
              <w:t>0.00001</w:t>
            </w:r>
          </w:p>
          <w:p w14:paraId="06971897" w14:textId="77777777" w:rsidR="00DF2BB6" w:rsidRPr="00C70209" w:rsidRDefault="00DF2BB6" w:rsidP="003131E2">
            <w:pPr>
              <w:pStyle w:val="Tabletext-evidencematrix"/>
            </w:pPr>
            <w:r w:rsidRPr="00C70209">
              <w:t>Substantial heterogeneity</w:t>
            </w:r>
          </w:p>
          <w:p w14:paraId="6D971206" w14:textId="75020728"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5%</w:t>
            </w:r>
          </w:p>
        </w:tc>
      </w:tr>
      <w:tr w:rsidR="00DF2BB6" w:rsidRPr="00C70209" w14:paraId="2E52BB00" w14:textId="77777777" w:rsidTr="003131E2">
        <w:trPr>
          <w:cantSplit/>
        </w:trPr>
        <w:tc>
          <w:tcPr>
            <w:tcW w:w="388" w:type="pct"/>
            <w:vMerge/>
            <w:shd w:val="clear" w:color="auto" w:fill="auto"/>
          </w:tcPr>
          <w:p w14:paraId="7EDA6C73" w14:textId="77777777" w:rsidR="00DF2BB6" w:rsidRPr="00C70209" w:rsidRDefault="00DF2BB6" w:rsidP="003131E2">
            <w:pPr>
              <w:pStyle w:val="Tabletext-evidencematrix"/>
            </w:pPr>
          </w:p>
        </w:tc>
        <w:tc>
          <w:tcPr>
            <w:tcW w:w="490" w:type="pct"/>
            <w:vMerge/>
            <w:shd w:val="clear" w:color="auto" w:fill="auto"/>
          </w:tcPr>
          <w:p w14:paraId="1C7F706A" w14:textId="77777777" w:rsidR="00DF2BB6" w:rsidRPr="00C70209" w:rsidRDefault="00DF2BB6" w:rsidP="003131E2">
            <w:pPr>
              <w:pStyle w:val="Tabletext-evidencematrix"/>
            </w:pPr>
          </w:p>
        </w:tc>
        <w:tc>
          <w:tcPr>
            <w:tcW w:w="490" w:type="pct"/>
            <w:vMerge/>
            <w:shd w:val="clear" w:color="auto" w:fill="auto"/>
          </w:tcPr>
          <w:p w14:paraId="60085711" w14:textId="77777777" w:rsidR="00DF2BB6" w:rsidRPr="00C70209" w:rsidRDefault="00DF2BB6" w:rsidP="003131E2">
            <w:pPr>
              <w:pStyle w:val="Tabletext-evidencematrix"/>
            </w:pPr>
          </w:p>
        </w:tc>
        <w:tc>
          <w:tcPr>
            <w:tcW w:w="490" w:type="pct"/>
            <w:vMerge/>
            <w:shd w:val="clear" w:color="auto" w:fill="auto"/>
          </w:tcPr>
          <w:p w14:paraId="3B0108BC" w14:textId="77777777" w:rsidR="00DF2BB6" w:rsidRPr="00C70209" w:rsidRDefault="00DF2BB6" w:rsidP="003131E2">
            <w:pPr>
              <w:pStyle w:val="Tabletext-evidencematrix"/>
            </w:pPr>
          </w:p>
        </w:tc>
        <w:tc>
          <w:tcPr>
            <w:tcW w:w="490" w:type="pct"/>
            <w:vMerge/>
            <w:shd w:val="clear" w:color="auto" w:fill="auto"/>
          </w:tcPr>
          <w:p w14:paraId="31B8DACE" w14:textId="77777777" w:rsidR="00DF2BB6" w:rsidRPr="00C70209" w:rsidRDefault="00DF2BB6" w:rsidP="003131E2">
            <w:pPr>
              <w:pStyle w:val="Tabletext-evidencematrix"/>
            </w:pPr>
          </w:p>
        </w:tc>
        <w:tc>
          <w:tcPr>
            <w:tcW w:w="492" w:type="pct"/>
            <w:vMerge w:val="restart"/>
            <w:shd w:val="clear" w:color="auto" w:fill="auto"/>
            <w:vAlign w:val="center"/>
          </w:tcPr>
          <w:p w14:paraId="1BAEE7C1" w14:textId="77777777" w:rsidR="00DF2BB6" w:rsidRPr="00C70209" w:rsidRDefault="00DF2BB6" w:rsidP="003131E2">
            <w:pPr>
              <w:pStyle w:val="Tabletext-subanalysis"/>
              <w:jc w:val="right"/>
            </w:pPr>
            <w:r w:rsidRPr="00C70209">
              <w:t>Anaemic</w:t>
            </w:r>
          </w:p>
          <w:p w14:paraId="1FFDA591" w14:textId="1253192E" w:rsidR="00DF2BB6" w:rsidRPr="00C70209" w:rsidRDefault="00DF2BB6" w:rsidP="003131E2">
            <w:pPr>
              <w:pStyle w:val="Tabletext-subanalysis"/>
              <w:jc w:val="right"/>
            </w:pPr>
            <w:r w:rsidRPr="00C70209">
              <w:t>11 trials</w:t>
            </w:r>
          </w:p>
          <w:p w14:paraId="60C565F8" w14:textId="77777777" w:rsidR="00DF2BB6" w:rsidRPr="00C70209" w:rsidRDefault="00DF2BB6" w:rsidP="003131E2">
            <w:pPr>
              <w:pStyle w:val="Tabletext-subanalysis"/>
              <w:jc w:val="right"/>
            </w:pPr>
            <w:r w:rsidRPr="00C70209">
              <w:t>N=2692</w:t>
            </w:r>
          </w:p>
        </w:tc>
        <w:tc>
          <w:tcPr>
            <w:tcW w:w="1551" w:type="pct"/>
            <w:gridSpan w:val="3"/>
            <w:tcBorders>
              <w:bottom w:val="single" w:sz="4" w:space="0" w:color="000000"/>
            </w:tcBorders>
            <w:shd w:val="clear" w:color="auto" w:fill="auto"/>
          </w:tcPr>
          <w:p w14:paraId="0FE5C113" w14:textId="77777777" w:rsidR="00DF2BB6" w:rsidRPr="00C70209" w:rsidRDefault="00DF2BB6" w:rsidP="003131E2">
            <w:pPr>
              <w:pStyle w:val="Tabletext-subanalysis"/>
              <w:rPr>
                <w:rStyle w:val="Emphasis"/>
              </w:rPr>
            </w:pPr>
            <w:r w:rsidRPr="00C70209">
              <w:rPr>
                <w:rStyle w:val="Emphasis"/>
              </w:rPr>
              <w:t xml:space="preserve">Subgroup analysis: baseline anaemia </w:t>
            </w:r>
          </w:p>
        </w:tc>
        <w:tc>
          <w:tcPr>
            <w:tcW w:w="609" w:type="pct"/>
            <w:vMerge w:val="restart"/>
            <w:shd w:val="clear" w:color="auto" w:fill="D9D9D9" w:themeFill="background1" w:themeFillShade="D9"/>
          </w:tcPr>
          <w:p w14:paraId="7C2CB18B" w14:textId="18F9B0F0" w:rsidR="00DF2BB6" w:rsidRPr="00C70209" w:rsidRDefault="00DF2BB6" w:rsidP="003131E2">
            <w:pPr>
              <w:pStyle w:val="Tabletext-subanalysis"/>
              <w:rPr>
                <w:i/>
              </w:rPr>
            </w:pPr>
            <w:r w:rsidRPr="00C70209">
              <w:rPr>
                <w:i/>
              </w:rPr>
              <w:t>Favours iron</w:t>
            </w:r>
          </w:p>
          <w:p w14:paraId="59A411D0" w14:textId="6ABD031F" w:rsidR="00DF2BB6" w:rsidRPr="00C70209" w:rsidRDefault="001A475D" w:rsidP="003131E2">
            <w:pPr>
              <w:pStyle w:val="Tabletext-subanalysis"/>
            </w:pPr>
            <w:r w:rsidRPr="001A475D">
              <w:rPr>
                <w:i/>
              </w:rPr>
              <w:t>P &lt; </w:t>
            </w:r>
            <w:r w:rsidR="00DF2BB6" w:rsidRPr="00C70209">
              <w:t>0.00001</w:t>
            </w:r>
          </w:p>
          <w:p w14:paraId="064C3D32" w14:textId="77777777" w:rsidR="00DF2BB6" w:rsidRPr="00C70209" w:rsidRDefault="00DF2BB6" w:rsidP="003131E2">
            <w:pPr>
              <w:pStyle w:val="Tabletext-subanalysis"/>
            </w:pPr>
            <w:r w:rsidRPr="00C70209">
              <w:t>Substantial heterogeneity</w:t>
            </w:r>
          </w:p>
          <w:p w14:paraId="35D45878" w14:textId="58A58D21"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98%</w:t>
            </w:r>
          </w:p>
        </w:tc>
      </w:tr>
      <w:tr w:rsidR="00DF2BB6" w:rsidRPr="00C70209" w14:paraId="7E1F2D58" w14:textId="77777777" w:rsidTr="003131E2">
        <w:trPr>
          <w:cantSplit/>
        </w:trPr>
        <w:tc>
          <w:tcPr>
            <w:tcW w:w="388" w:type="pct"/>
            <w:vMerge/>
            <w:shd w:val="clear" w:color="auto" w:fill="auto"/>
          </w:tcPr>
          <w:p w14:paraId="36DCCCD0" w14:textId="77777777" w:rsidR="00DF2BB6" w:rsidRPr="00C70209" w:rsidRDefault="00DF2BB6" w:rsidP="003131E2">
            <w:pPr>
              <w:pStyle w:val="Tabletext-evidencematrix"/>
            </w:pPr>
          </w:p>
        </w:tc>
        <w:tc>
          <w:tcPr>
            <w:tcW w:w="490" w:type="pct"/>
            <w:vMerge/>
            <w:shd w:val="clear" w:color="auto" w:fill="auto"/>
          </w:tcPr>
          <w:p w14:paraId="4FAA0AEC" w14:textId="77777777" w:rsidR="00DF2BB6" w:rsidRPr="00C70209" w:rsidRDefault="00DF2BB6" w:rsidP="003131E2">
            <w:pPr>
              <w:pStyle w:val="Tabletext-evidencematrix"/>
            </w:pPr>
          </w:p>
        </w:tc>
        <w:tc>
          <w:tcPr>
            <w:tcW w:w="490" w:type="pct"/>
            <w:vMerge/>
            <w:shd w:val="clear" w:color="auto" w:fill="auto"/>
          </w:tcPr>
          <w:p w14:paraId="4971E4E3" w14:textId="77777777" w:rsidR="00DF2BB6" w:rsidRPr="00C70209" w:rsidRDefault="00DF2BB6" w:rsidP="003131E2">
            <w:pPr>
              <w:pStyle w:val="Tabletext-evidencematrix"/>
            </w:pPr>
          </w:p>
        </w:tc>
        <w:tc>
          <w:tcPr>
            <w:tcW w:w="490" w:type="pct"/>
            <w:vMerge/>
            <w:shd w:val="clear" w:color="auto" w:fill="auto"/>
          </w:tcPr>
          <w:p w14:paraId="3166BA8C" w14:textId="77777777" w:rsidR="00DF2BB6" w:rsidRPr="00C70209" w:rsidRDefault="00DF2BB6" w:rsidP="003131E2">
            <w:pPr>
              <w:pStyle w:val="Tabletext-evidencematrix"/>
            </w:pPr>
          </w:p>
        </w:tc>
        <w:tc>
          <w:tcPr>
            <w:tcW w:w="490" w:type="pct"/>
            <w:vMerge/>
            <w:shd w:val="clear" w:color="auto" w:fill="auto"/>
          </w:tcPr>
          <w:p w14:paraId="4D0F5DC8" w14:textId="77777777" w:rsidR="00DF2BB6" w:rsidRPr="00C70209" w:rsidRDefault="00DF2BB6" w:rsidP="003131E2">
            <w:pPr>
              <w:pStyle w:val="Tabletext-evidencematrix"/>
            </w:pPr>
          </w:p>
        </w:tc>
        <w:tc>
          <w:tcPr>
            <w:tcW w:w="492" w:type="pct"/>
            <w:vMerge/>
            <w:shd w:val="clear" w:color="auto" w:fill="auto"/>
          </w:tcPr>
          <w:p w14:paraId="618DA216"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11901D6E" w14:textId="77777777" w:rsidR="00DF2BB6" w:rsidRPr="00C70209" w:rsidRDefault="00DF2BB6" w:rsidP="003131E2">
            <w:pPr>
              <w:pStyle w:val="Tabletext-subanalysis"/>
            </w:pPr>
            <w:r w:rsidRPr="00C70209">
              <w:t xml:space="preserve">NR </w:t>
            </w:r>
          </w:p>
        </w:tc>
        <w:tc>
          <w:tcPr>
            <w:tcW w:w="517" w:type="pct"/>
            <w:tcBorders>
              <w:bottom w:val="single" w:sz="4" w:space="0" w:color="000000"/>
            </w:tcBorders>
            <w:shd w:val="clear" w:color="auto" w:fill="auto"/>
          </w:tcPr>
          <w:p w14:paraId="60C5CCF7"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1F550EED" w14:textId="77777777" w:rsidR="00DF2BB6" w:rsidRPr="00C70209" w:rsidRDefault="00DF2BB6" w:rsidP="003131E2">
            <w:pPr>
              <w:pStyle w:val="Tabletext-subanalysis"/>
            </w:pPr>
            <w:r w:rsidRPr="00C70209">
              <w:t>MD 1.59 [0.93, 2.26]</w:t>
            </w:r>
          </w:p>
        </w:tc>
        <w:tc>
          <w:tcPr>
            <w:tcW w:w="609" w:type="pct"/>
            <w:vMerge/>
            <w:shd w:val="clear" w:color="auto" w:fill="D9D9D9" w:themeFill="background1" w:themeFillShade="D9"/>
          </w:tcPr>
          <w:p w14:paraId="1D2A62DB" w14:textId="77777777" w:rsidR="00DF2BB6" w:rsidRPr="00C70209" w:rsidRDefault="00DF2BB6" w:rsidP="003131E2">
            <w:pPr>
              <w:pStyle w:val="Tabletext-subanalysis"/>
            </w:pPr>
          </w:p>
        </w:tc>
      </w:tr>
      <w:tr w:rsidR="00DF2BB6" w:rsidRPr="00C70209" w14:paraId="09E1A077" w14:textId="77777777" w:rsidTr="003131E2">
        <w:tc>
          <w:tcPr>
            <w:tcW w:w="388" w:type="pct"/>
            <w:vMerge/>
            <w:shd w:val="clear" w:color="auto" w:fill="auto"/>
          </w:tcPr>
          <w:p w14:paraId="0D1B753E" w14:textId="77777777" w:rsidR="00DF2BB6" w:rsidRPr="00C70209" w:rsidRDefault="00DF2BB6" w:rsidP="003131E2">
            <w:pPr>
              <w:pStyle w:val="Tabletext-evidencematrix"/>
            </w:pPr>
          </w:p>
        </w:tc>
        <w:tc>
          <w:tcPr>
            <w:tcW w:w="490" w:type="pct"/>
            <w:vMerge/>
            <w:shd w:val="clear" w:color="auto" w:fill="auto"/>
          </w:tcPr>
          <w:p w14:paraId="716D9121" w14:textId="77777777" w:rsidR="00DF2BB6" w:rsidRPr="00C70209" w:rsidRDefault="00DF2BB6" w:rsidP="003131E2">
            <w:pPr>
              <w:pStyle w:val="Tabletext-evidencematrix"/>
              <w:rPr>
                <w:highlight w:val="green"/>
              </w:rPr>
            </w:pPr>
          </w:p>
        </w:tc>
        <w:tc>
          <w:tcPr>
            <w:tcW w:w="490" w:type="pct"/>
            <w:vMerge/>
            <w:shd w:val="clear" w:color="auto" w:fill="auto"/>
          </w:tcPr>
          <w:p w14:paraId="13659561" w14:textId="77777777" w:rsidR="00DF2BB6" w:rsidRPr="00C70209" w:rsidRDefault="00DF2BB6" w:rsidP="003131E2">
            <w:pPr>
              <w:pStyle w:val="Tabletext-evidencematrix"/>
            </w:pPr>
          </w:p>
        </w:tc>
        <w:tc>
          <w:tcPr>
            <w:tcW w:w="490" w:type="pct"/>
            <w:vMerge/>
            <w:shd w:val="clear" w:color="auto" w:fill="auto"/>
          </w:tcPr>
          <w:p w14:paraId="3B205D6A" w14:textId="77777777" w:rsidR="00DF2BB6" w:rsidRPr="00C70209" w:rsidRDefault="00DF2BB6" w:rsidP="003131E2">
            <w:pPr>
              <w:pStyle w:val="Tabletext-evidencematrix"/>
            </w:pPr>
          </w:p>
        </w:tc>
        <w:tc>
          <w:tcPr>
            <w:tcW w:w="490" w:type="pct"/>
            <w:vMerge/>
            <w:shd w:val="clear" w:color="auto" w:fill="auto"/>
          </w:tcPr>
          <w:p w14:paraId="63AC87AB" w14:textId="77777777" w:rsidR="00DF2BB6" w:rsidRPr="00C70209" w:rsidRDefault="00DF2BB6" w:rsidP="003131E2">
            <w:pPr>
              <w:pStyle w:val="Tabletext-evidencematrix"/>
            </w:pPr>
          </w:p>
        </w:tc>
        <w:tc>
          <w:tcPr>
            <w:tcW w:w="492" w:type="pct"/>
            <w:shd w:val="clear" w:color="auto" w:fill="auto"/>
          </w:tcPr>
          <w:p w14:paraId="6CDD94FE" w14:textId="77777777" w:rsidR="00DF2BB6" w:rsidRPr="00C70209" w:rsidRDefault="00DF2BB6" w:rsidP="003131E2">
            <w:pPr>
              <w:pStyle w:val="Tabletext-subanalysis"/>
              <w:jc w:val="right"/>
            </w:pPr>
            <w:r w:rsidRPr="00C70209">
              <w:t>Non-anaemic</w:t>
            </w:r>
          </w:p>
          <w:p w14:paraId="0BA9C75E" w14:textId="77777777" w:rsidR="00DF2BB6" w:rsidRPr="00C70209" w:rsidRDefault="00DF2BB6" w:rsidP="003131E2">
            <w:pPr>
              <w:pStyle w:val="Tabletext-subanalysis"/>
              <w:jc w:val="right"/>
            </w:pPr>
            <w:r w:rsidRPr="00C70209">
              <w:t>29 trials</w:t>
            </w:r>
          </w:p>
          <w:p w14:paraId="0B5214A1" w14:textId="3E0595A5" w:rsidR="00DF2BB6" w:rsidRPr="00C70209" w:rsidRDefault="00DF2BB6" w:rsidP="003131E2">
            <w:pPr>
              <w:pStyle w:val="Tabletext-subanalysis"/>
              <w:jc w:val="right"/>
            </w:pPr>
          </w:p>
          <w:p w14:paraId="66EE0FCB" w14:textId="77777777" w:rsidR="00DF2BB6" w:rsidRPr="00C70209" w:rsidRDefault="00DF2BB6" w:rsidP="003131E2">
            <w:pPr>
              <w:pStyle w:val="Tabletext-subanalysis"/>
              <w:jc w:val="right"/>
            </w:pPr>
            <w:r w:rsidRPr="00C70209">
              <w:t>N=5852</w:t>
            </w:r>
          </w:p>
          <w:p w14:paraId="55E0DE7F"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2EC4A2BA"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48A38553"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443E8D21" w14:textId="77777777" w:rsidR="00DF2BB6" w:rsidRPr="00C70209" w:rsidRDefault="00DF2BB6" w:rsidP="003131E2">
            <w:pPr>
              <w:pStyle w:val="Tabletext-subanalysis"/>
            </w:pPr>
            <w:r w:rsidRPr="00C70209">
              <w:t>MD 0.64 [0.48, 0.80]</w:t>
            </w:r>
          </w:p>
        </w:tc>
        <w:tc>
          <w:tcPr>
            <w:tcW w:w="0" w:type="auto"/>
            <w:shd w:val="clear" w:color="auto" w:fill="D9D9D9" w:themeFill="background1" w:themeFillShade="D9"/>
          </w:tcPr>
          <w:p w14:paraId="2EB90BDF" w14:textId="77777777" w:rsidR="00DF2BB6" w:rsidRPr="00C70209" w:rsidRDefault="00DF2BB6" w:rsidP="003131E2">
            <w:pPr>
              <w:pStyle w:val="Tabletext-subanalysis"/>
              <w:rPr>
                <w:i/>
              </w:rPr>
            </w:pPr>
            <w:r w:rsidRPr="00C70209">
              <w:rPr>
                <w:i/>
              </w:rPr>
              <w:t>Favours iron</w:t>
            </w:r>
          </w:p>
          <w:p w14:paraId="0C093E89" w14:textId="253C778F" w:rsidR="00DF2BB6" w:rsidRPr="00C70209" w:rsidRDefault="001A475D" w:rsidP="003131E2">
            <w:pPr>
              <w:pStyle w:val="Tabletext-subanalysis"/>
            </w:pPr>
            <w:r w:rsidRPr="001A475D">
              <w:rPr>
                <w:i/>
              </w:rPr>
              <w:t>P &lt; </w:t>
            </w:r>
            <w:r w:rsidR="00DF2BB6" w:rsidRPr="00C70209">
              <w:t>0.00001</w:t>
            </w:r>
          </w:p>
          <w:p w14:paraId="59B0BD0C" w14:textId="77777777" w:rsidR="00DF2BB6" w:rsidRPr="00C70209" w:rsidRDefault="00DF2BB6" w:rsidP="003131E2">
            <w:pPr>
              <w:pStyle w:val="Tabletext-subanalysis"/>
            </w:pPr>
            <w:r w:rsidRPr="00C70209">
              <w:t>Substantial heterogeneity</w:t>
            </w:r>
          </w:p>
          <w:p w14:paraId="6C5166CC" w14:textId="1E01C659"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6%</w:t>
            </w:r>
          </w:p>
        </w:tc>
      </w:tr>
      <w:tr w:rsidR="00DF2BB6" w:rsidRPr="00C70209" w14:paraId="4FB717BE" w14:textId="77777777" w:rsidTr="003131E2">
        <w:trPr>
          <w:cantSplit/>
        </w:trPr>
        <w:tc>
          <w:tcPr>
            <w:tcW w:w="388" w:type="pct"/>
            <w:vMerge/>
            <w:shd w:val="clear" w:color="auto" w:fill="auto"/>
          </w:tcPr>
          <w:p w14:paraId="2FD5AE8D" w14:textId="77777777" w:rsidR="00DF2BB6" w:rsidRPr="00C70209" w:rsidRDefault="00DF2BB6" w:rsidP="003131E2">
            <w:pPr>
              <w:pStyle w:val="Tabletext-evidencematrix"/>
            </w:pPr>
          </w:p>
        </w:tc>
        <w:tc>
          <w:tcPr>
            <w:tcW w:w="490" w:type="pct"/>
            <w:vMerge/>
            <w:shd w:val="clear" w:color="auto" w:fill="auto"/>
          </w:tcPr>
          <w:p w14:paraId="33962F57" w14:textId="77777777" w:rsidR="00DF2BB6" w:rsidRPr="00C70209" w:rsidRDefault="00DF2BB6" w:rsidP="003131E2">
            <w:pPr>
              <w:pStyle w:val="Tabletext-evidencematrix"/>
              <w:rPr>
                <w:highlight w:val="green"/>
              </w:rPr>
            </w:pPr>
          </w:p>
        </w:tc>
        <w:tc>
          <w:tcPr>
            <w:tcW w:w="490" w:type="pct"/>
            <w:vMerge/>
            <w:shd w:val="clear" w:color="auto" w:fill="auto"/>
          </w:tcPr>
          <w:p w14:paraId="23A2E776" w14:textId="77777777" w:rsidR="00DF2BB6" w:rsidRPr="00C70209" w:rsidRDefault="00DF2BB6" w:rsidP="003131E2">
            <w:pPr>
              <w:pStyle w:val="Tabletext-evidencematrix"/>
            </w:pPr>
          </w:p>
        </w:tc>
        <w:tc>
          <w:tcPr>
            <w:tcW w:w="490" w:type="pct"/>
            <w:vMerge/>
            <w:shd w:val="clear" w:color="auto" w:fill="auto"/>
          </w:tcPr>
          <w:p w14:paraId="3B965EF4" w14:textId="77777777" w:rsidR="00DF2BB6" w:rsidRPr="00C70209" w:rsidRDefault="00DF2BB6" w:rsidP="003131E2">
            <w:pPr>
              <w:pStyle w:val="Tabletext-evidencematrix"/>
            </w:pPr>
          </w:p>
        </w:tc>
        <w:tc>
          <w:tcPr>
            <w:tcW w:w="490" w:type="pct"/>
            <w:vMerge/>
            <w:shd w:val="clear" w:color="auto" w:fill="auto"/>
          </w:tcPr>
          <w:p w14:paraId="12C57C41" w14:textId="77777777" w:rsidR="00DF2BB6" w:rsidRPr="00C70209" w:rsidRDefault="00DF2BB6" w:rsidP="003131E2">
            <w:pPr>
              <w:pStyle w:val="Tabletext-evidencematrix"/>
            </w:pPr>
          </w:p>
        </w:tc>
        <w:tc>
          <w:tcPr>
            <w:tcW w:w="492" w:type="pct"/>
            <w:vMerge w:val="restart"/>
            <w:shd w:val="clear" w:color="auto" w:fill="auto"/>
            <w:vAlign w:val="bottom"/>
          </w:tcPr>
          <w:p w14:paraId="3D3C7346" w14:textId="77777777" w:rsidR="00DF2BB6" w:rsidRPr="00C70209" w:rsidRDefault="00DF2BB6" w:rsidP="003131E2">
            <w:pPr>
              <w:pStyle w:val="Tabletext-subanalysis"/>
              <w:jc w:val="right"/>
            </w:pPr>
            <w:r w:rsidRPr="00C70209">
              <w:t>Hypo- or meso-endemic</w:t>
            </w:r>
          </w:p>
          <w:p w14:paraId="531F1DF8" w14:textId="774AA617" w:rsidR="00DF2BB6" w:rsidRPr="00C70209" w:rsidRDefault="00DF2BB6" w:rsidP="003131E2">
            <w:pPr>
              <w:pStyle w:val="Tabletext-subanalysis"/>
              <w:jc w:val="right"/>
            </w:pPr>
            <w:r w:rsidRPr="00C70209">
              <w:t>34 trials</w:t>
            </w:r>
          </w:p>
          <w:p w14:paraId="6BCD8F41" w14:textId="77777777" w:rsidR="00DF2BB6" w:rsidRPr="00C70209" w:rsidRDefault="00DF2BB6" w:rsidP="003131E2">
            <w:pPr>
              <w:pStyle w:val="Tabletext-subanalysis"/>
              <w:jc w:val="right"/>
            </w:pPr>
            <w:r w:rsidRPr="00C70209">
              <w:t>N=4335</w:t>
            </w:r>
          </w:p>
        </w:tc>
        <w:tc>
          <w:tcPr>
            <w:tcW w:w="1551" w:type="pct"/>
            <w:gridSpan w:val="3"/>
            <w:tcBorders>
              <w:bottom w:val="single" w:sz="4" w:space="0" w:color="000000"/>
            </w:tcBorders>
            <w:shd w:val="clear" w:color="auto" w:fill="auto"/>
          </w:tcPr>
          <w:p w14:paraId="47FD9A7D" w14:textId="77777777" w:rsidR="00DF2BB6" w:rsidRPr="00C70209" w:rsidRDefault="00DF2BB6" w:rsidP="003131E2">
            <w:pPr>
              <w:pStyle w:val="Tabletext-subanalysis"/>
            </w:pPr>
            <w:r w:rsidRPr="00C70209">
              <w:rPr>
                <w:rStyle w:val="Emphasis"/>
              </w:rPr>
              <w:t>Subgroup analysis: by location</w:t>
            </w:r>
          </w:p>
        </w:tc>
        <w:tc>
          <w:tcPr>
            <w:tcW w:w="609" w:type="pct"/>
            <w:vMerge w:val="restart"/>
            <w:shd w:val="clear" w:color="auto" w:fill="D9D9D9" w:themeFill="background1" w:themeFillShade="D9"/>
          </w:tcPr>
          <w:p w14:paraId="671C7A36" w14:textId="05D2C7AE" w:rsidR="00DF2BB6" w:rsidRPr="00C70209" w:rsidRDefault="00DF2BB6" w:rsidP="003131E2">
            <w:pPr>
              <w:pStyle w:val="Tabletext-subanalysis"/>
              <w:rPr>
                <w:i/>
              </w:rPr>
            </w:pPr>
            <w:r w:rsidRPr="00C70209">
              <w:rPr>
                <w:i/>
              </w:rPr>
              <w:t>Favours iron</w:t>
            </w:r>
          </w:p>
          <w:p w14:paraId="4A894A6D" w14:textId="35A89AA0" w:rsidR="00DF2BB6" w:rsidRPr="00C70209" w:rsidRDefault="001A475D" w:rsidP="003131E2">
            <w:pPr>
              <w:pStyle w:val="Tabletext-subanalysis"/>
            </w:pPr>
            <w:r w:rsidRPr="001A475D">
              <w:rPr>
                <w:i/>
              </w:rPr>
              <w:t>P &lt; </w:t>
            </w:r>
            <w:r w:rsidR="00DF2BB6" w:rsidRPr="00C70209">
              <w:t>0.00001</w:t>
            </w:r>
          </w:p>
          <w:p w14:paraId="0FF90527" w14:textId="77777777" w:rsidR="00DF2BB6" w:rsidRPr="00C70209" w:rsidRDefault="00DF2BB6" w:rsidP="003131E2">
            <w:pPr>
              <w:pStyle w:val="Tabletext-subanalysis"/>
            </w:pPr>
            <w:r w:rsidRPr="00C70209">
              <w:t>Substantial heterogeneity</w:t>
            </w:r>
          </w:p>
          <w:p w14:paraId="5F475C91" w14:textId="6E26FCB7"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96%</w:t>
            </w:r>
          </w:p>
        </w:tc>
      </w:tr>
      <w:tr w:rsidR="00DF2BB6" w:rsidRPr="00C70209" w14:paraId="0D1A2AF1" w14:textId="77777777" w:rsidTr="003131E2">
        <w:trPr>
          <w:cantSplit/>
        </w:trPr>
        <w:tc>
          <w:tcPr>
            <w:tcW w:w="388" w:type="pct"/>
            <w:vMerge/>
            <w:shd w:val="clear" w:color="auto" w:fill="auto"/>
          </w:tcPr>
          <w:p w14:paraId="3E16B189" w14:textId="77777777" w:rsidR="00DF2BB6" w:rsidRPr="00C70209" w:rsidRDefault="00DF2BB6" w:rsidP="003131E2">
            <w:pPr>
              <w:pStyle w:val="Tabletext-evidencematrix"/>
            </w:pPr>
          </w:p>
        </w:tc>
        <w:tc>
          <w:tcPr>
            <w:tcW w:w="490" w:type="pct"/>
            <w:vMerge/>
            <w:shd w:val="clear" w:color="auto" w:fill="auto"/>
          </w:tcPr>
          <w:p w14:paraId="07A5A2A0" w14:textId="77777777" w:rsidR="00DF2BB6" w:rsidRPr="00C70209" w:rsidRDefault="00DF2BB6" w:rsidP="003131E2">
            <w:pPr>
              <w:pStyle w:val="Tabletext-evidencematrix"/>
              <w:rPr>
                <w:highlight w:val="green"/>
              </w:rPr>
            </w:pPr>
          </w:p>
        </w:tc>
        <w:tc>
          <w:tcPr>
            <w:tcW w:w="490" w:type="pct"/>
            <w:vMerge/>
            <w:shd w:val="clear" w:color="auto" w:fill="auto"/>
          </w:tcPr>
          <w:p w14:paraId="785C7D08" w14:textId="77777777" w:rsidR="00DF2BB6" w:rsidRPr="00C70209" w:rsidRDefault="00DF2BB6" w:rsidP="003131E2">
            <w:pPr>
              <w:pStyle w:val="Tabletext-evidencematrix"/>
            </w:pPr>
          </w:p>
        </w:tc>
        <w:tc>
          <w:tcPr>
            <w:tcW w:w="490" w:type="pct"/>
            <w:vMerge/>
            <w:shd w:val="clear" w:color="auto" w:fill="auto"/>
          </w:tcPr>
          <w:p w14:paraId="0F35A2DB" w14:textId="77777777" w:rsidR="00DF2BB6" w:rsidRPr="00C70209" w:rsidRDefault="00DF2BB6" w:rsidP="003131E2">
            <w:pPr>
              <w:pStyle w:val="Tabletext-evidencematrix"/>
            </w:pPr>
          </w:p>
        </w:tc>
        <w:tc>
          <w:tcPr>
            <w:tcW w:w="490" w:type="pct"/>
            <w:vMerge/>
            <w:shd w:val="clear" w:color="auto" w:fill="auto"/>
          </w:tcPr>
          <w:p w14:paraId="17B56448" w14:textId="77777777" w:rsidR="00DF2BB6" w:rsidRPr="00C70209" w:rsidRDefault="00DF2BB6" w:rsidP="003131E2">
            <w:pPr>
              <w:pStyle w:val="Tabletext-evidencematrix"/>
            </w:pPr>
          </w:p>
        </w:tc>
        <w:tc>
          <w:tcPr>
            <w:tcW w:w="492" w:type="pct"/>
            <w:vMerge/>
            <w:shd w:val="clear" w:color="auto" w:fill="auto"/>
          </w:tcPr>
          <w:p w14:paraId="24D4E4E4"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165DC44A" w14:textId="77777777" w:rsidR="00DF2BB6" w:rsidRPr="00C70209" w:rsidRDefault="00DF2BB6" w:rsidP="003131E2">
            <w:pPr>
              <w:pStyle w:val="Tabletext-subanalysis"/>
            </w:pPr>
            <w:r w:rsidRPr="00C70209">
              <w:t xml:space="preserve">NR </w:t>
            </w:r>
          </w:p>
        </w:tc>
        <w:tc>
          <w:tcPr>
            <w:tcW w:w="517" w:type="pct"/>
            <w:tcBorders>
              <w:bottom w:val="single" w:sz="4" w:space="0" w:color="000000"/>
            </w:tcBorders>
            <w:shd w:val="clear" w:color="auto" w:fill="auto"/>
          </w:tcPr>
          <w:p w14:paraId="26400CF9"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023E67E1" w14:textId="77777777" w:rsidR="00DF2BB6" w:rsidRPr="00C70209" w:rsidRDefault="00DF2BB6" w:rsidP="003131E2">
            <w:pPr>
              <w:pStyle w:val="Tabletext-subanalysis"/>
            </w:pPr>
            <w:r w:rsidRPr="00C70209">
              <w:t>MD 0.85 [0.54, 1.16]</w:t>
            </w:r>
          </w:p>
        </w:tc>
        <w:tc>
          <w:tcPr>
            <w:tcW w:w="609" w:type="pct"/>
            <w:vMerge/>
            <w:shd w:val="clear" w:color="auto" w:fill="D9D9D9" w:themeFill="background1" w:themeFillShade="D9"/>
          </w:tcPr>
          <w:p w14:paraId="2F23D7CA" w14:textId="77777777" w:rsidR="00DF2BB6" w:rsidRPr="00C70209" w:rsidRDefault="00DF2BB6" w:rsidP="003131E2">
            <w:pPr>
              <w:pStyle w:val="Tabletext-subanalysis"/>
            </w:pPr>
          </w:p>
        </w:tc>
      </w:tr>
      <w:tr w:rsidR="00DF2BB6" w:rsidRPr="00C70209" w14:paraId="000DED44" w14:textId="77777777" w:rsidTr="003131E2">
        <w:trPr>
          <w:cantSplit/>
        </w:trPr>
        <w:tc>
          <w:tcPr>
            <w:tcW w:w="388" w:type="pct"/>
            <w:vMerge/>
            <w:shd w:val="clear" w:color="auto" w:fill="auto"/>
          </w:tcPr>
          <w:p w14:paraId="3FEE1FC4" w14:textId="77777777" w:rsidR="00DF2BB6" w:rsidRPr="00C70209" w:rsidRDefault="00DF2BB6" w:rsidP="003131E2">
            <w:pPr>
              <w:pStyle w:val="Tabletext-evidencematrix"/>
            </w:pPr>
          </w:p>
        </w:tc>
        <w:tc>
          <w:tcPr>
            <w:tcW w:w="490" w:type="pct"/>
            <w:vMerge/>
            <w:shd w:val="clear" w:color="auto" w:fill="auto"/>
          </w:tcPr>
          <w:p w14:paraId="2D456F3B" w14:textId="77777777" w:rsidR="00DF2BB6" w:rsidRPr="00C70209" w:rsidRDefault="00DF2BB6" w:rsidP="003131E2">
            <w:pPr>
              <w:pStyle w:val="Tabletext-evidencematrix"/>
              <w:rPr>
                <w:highlight w:val="green"/>
              </w:rPr>
            </w:pPr>
          </w:p>
        </w:tc>
        <w:tc>
          <w:tcPr>
            <w:tcW w:w="490" w:type="pct"/>
            <w:vMerge/>
            <w:shd w:val="clear" w:color="auto" w:fill="auto"/>
          </w:tcPr>
          <w:p w14:paraId="5BC8F9C8" w14:textId="77777777" w:rsidR="00DF2BB6" w:rsidRPr="00C70209" w:rsidRDefault="00DF2BB6" w:rsidP="003131E2">
            <w:pPr>
              <w:pStyle w:val="Tabletext-evidencematrix"/>
            </w:pPr>
          </w:p>
        </w:tc>
        <w:tc>
          <w:tcPr>
            <w:tcW w:w="490" w:type="pct"/>
            <w:vMerge/>
            <w:shd w:val="clear" w:color="auto" w:fill="auto"/>
          </w:tcPr>
          <w:p w14:paraId="48235535" w14:textId="77777777" w:rsidR="00DF2BB6" w:rsidRPr="00C70209" w:rsidRDefault="00DF2BB6" w:rsidP="003131E2">
            <w:pPr>
              <w:pStyle w:val="Tabletext-evidencematrix"/>
            </w:pPr>
          </w:p>
        </w:tc>
        <w:tc>
          <w:tcPr>
            <w:tcW w:w="490" w:type="pct"/>
            <w:vMerge/>
            <w:shd w:val="clear" w:color="auto" w:fill="auto"/>
          </w:tcPr>
          <w:p w14:paraId="0E88AD25" w14:textId="77777777" w:rsidR="00DF2BB6" w:rsidRPr="00C70209" w:rsidRDefault="00DF2BB6" w:rsidP="003131E2">
            <w:pPr>
              <w:pStyle w:val="Tabletext-evidencematrix"/>
            </w:pPr>
          </w:p>
        </w:tc>
        <w:tc>
          <w:tcPr>
            <w:tcW w:w="492" w:type="pct"/>
            <w:shd w:val="clear" w:color="auto" w:fill="auto"/>
          </w:tcPr>
          <w:p w14:paraId="2C672495" w14:textId="77777777" w:rsidR="00DF2BB6" w:rsidRPr="00C70209" w:rsidRDefault="00DF2BB6" w:rsidP="003131E2">
            <w:pPr>
              <w:pStyle w:val="Tabletext-subanalysis"/>
              <w:jc w:val="right"/>
            </w:pPr>
            <w:r w:rsidRPr="00C70209">
              <w:t>Hyper- or holo-endemic</w:t>
            </w:r>
          </w:p>
          <w:p w14:paraId="0BF32E31" w14:textId="02431357" w:rsidR="00DF2BB6" w:rsidRPr="00C70209" w:rsidRDefault="00DF2BB6" w:rsidP="003131E2">
            <w:pPr>
              <w:pStyle w:val="Tabletext-subanalysis"/>
              <w:jc w:val="right"/>
            </w:pPr>
            <w:r w:rsidRPr="00C70209">
              <w:t>17 trials</w:t>
            </w:r>
          </w:p>
          <w:p w14:paraId="0B3FBAE9" w14:textId="77777777" w:rsidR="00DF2BB6" w:rsidRPr="00C70209" w:rsidRDefault="00DF2BB6" w:rsidP="003131E2">
            <w:pPr>
              <w:pStyle w:val="Tabletext-subanalysis"/>
              <w:jc w:val="right"/>
            </w:pPr>
            <w:r w:rsidRPr="00C70209">
              <w:t>N=4209</w:t>
            </w:r>
          </w:p>
        </w:tc>
        <w:tc>
          <w:tcPr>
            <w:tcW w:w="517" w:type="pct"/>
            <w:tcBorders>
              <w:bottom w:val="single" w:sz="4" w:space="0" w:color="000000"/>
            </w:tcBorders>
            <w:shd w:val="clear" w:color="auto" w:fill="auto"/>
          </w:tcPr>
          <w:p w14:paraId="26F23D76"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362C8FEA"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6699D8C0" w14:textId="77777777" w:rsidR="00DF2BB6" w:rsidRPr="00C70209" w:rsidRDefault="00DF2BB6" w:rsidP="003131E2">
            <w:pPr>
              <w:pStyle w:val="Tabletext-subanalysis"/>
            </w:pPr>
            <w:r w:rsidRPr="00C70209">
              <w:t>MD 0.90 [ 0.59, 1.21]</w:t>
            </w:r>
          </w:p>
        </w:tc>
        <w:tc>
          <w:tcPr>
            <w:tcW w:w="609" w:type="pct"/>
            <w:shd w:val="clear" w:color="auto" w:fill="D9D9D9" w:themeFill="background1" w:themeFillShade="D9"/>
          </w:tcPr>
          <w:p w14:paraId="371D284D" w14:textId="77777777" w:rsidR="00DF2BB6" w:rsidRPr="00C70209" w:rsidRDefault="00DF2BB6" w:rsidP="003131E2">
            <w:pPr>
              <w:pStyle w:val="Tabletext-subanalysis"/>
              <w:rPr>
                <w:i/>
              </w:rPr>
            </w:pPr>
            <w:r w:rsidRPr="00C70209">
              <w:rPr>
                <w:i/>
              </w:rPr>
              <w:t>Favours iron</w:t>
            </w:r>
          </w:p>
          <w:p w14:paraId="749FD0AF" w14:textId="6F9B6A8A" w:rsidR="00DF2BB6" w:rsidRPr="00C70209" w:rsidRDefault="001A475D" w:rsidP="003131E2">
            <w:pPr>
              <w:pStyle w:val="Tabletext-subanalysis"/>
            </w:pPr>
            <w:r w:rsidRPr="001A475D">
              <w:rPr>
                <w:i/>
              </w:rPr>
              <w:t>P &lt; </w:t>
            </w:r>
            <w:r w:rsidR="00DF2BB6" w:rsidRPr="00C70209">
              <w:t>0.00001</w:t>
            </w:r>
          </w:p>
          <w:p w14:paraId="3215CB0D" w14:textId="77777777" w:rsidR="00DF2BB6" w:rsidRPr="00C70209" w:rsidRDefault="00DF2BB6" w:rsidP="003131E2">
            <w:pPr>
              <w:pStyle w:val="Tabletext-subanalysis"/>
            </w:pPr>
            <w:r w:rsidRPr="00C70209">
              <w:t>Substantial heterogeneity</w:t>
            </w:r>
          </w:p>
          <w:p w14:paraId="091B86C5" w14:textId="40978DFB"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6%</w:t>
            </w:r>
          </w:p>
        </w:tc>
      </w:tr>
      <w:tr w:rsidR="00DF2BB6" w:rsidRPr="00C70209" w14:paraId="45EFC543" w14:textId="77777777" w:rsidTr="003131E2">
        <w:trPr>
          <w:cantSplit/>
        </w:trPr>
        <w:tc>
          <w:tcPr>
            <w:tcW w:w="388" w:type="pct"/>
            <w:vMerge/>
            <w:shd w:val="clear" w:color="auto" w:fill="auto"/>
          </w:tcPr>
          <w:p w14:paraId="3153F7EF" w14:textId="77777777" w:rsidR="00DF2BB6" w:rsidRPr="00C70209" w:rsidRDefault="00DF2BB6" w:rsidP="003131E2">
            <w:pPr>
              <w:pStyle w:val="Tabletext-evidencematrix"/>
            </w:pPr>
          </w:p>
        </w:tc>
        <w:tc>
          <w:tcPr>
            <w:tcW w:w="490" w:type="pct"/>
            <w:vMerge w:val="restart"/>
            <w:shd w:val="clear" w:color="auto" w:fill="auto"/>
          </w:tcPr>
          <w:p w14:paraId="7D5B686F" w14:textId="3756F151" w:rsidR="00DF2BB6" w:rsidRPr="00C70209" w:rsidRDefault="00DF2BB6" w:rsidP="003131E2">
            <w:pPr>
              <w:pStyle w:val="Tabletext-evidencematrix"/>
            </w:pPr>
            <w:r w:rsidRPr="00C70209">
              <w:t xml:space="preserve">20 trials (Aggarwal 2005, Aguayo 2000, Angeles 1993, </w:t>
            </w:r>
            <w:r w:rsidRPr="00360A3A">
              <w:t xml:space="preserve">Charoenlarp 1973, de Silva 2003, Fahmida 2007, Kianfar </w:t>
            </w:r>
            <w:r w:rsidR="00360A3A" w:rsidRPr="00360A3A">
              <w:t>2000</w:t>
            </w:r>
            <w:r w:rsidRPr="00360A3A">
              <w:t>, Mejia 1988, Nagpal 2004, Olsen 2006, Palupi 1997, Smuts 2005, Berger 1997, Berger 2000, Berger 2006, Dossa 2001a, Lawless 1994, Mwanri 2000, Powers 1983,</w:t>
            </w:r>
            <w:r w:rsidRPr="00C70209">
              <w:t xml:space="preserve"> Zlotkin 2003)</w:t>
            </w:r>
            <w:r w:rsidR="000E261C">
              <w:fldChar w:fldCharType="begin">
                <w:fldData xml:space="preserve">PEVuZE5vdGU+PENpdGU+PEF1dGhvcj5BZ2dhcndhbDwvQXV0aG9yPjxZZWFyPjIwMDU8L1llYXI+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</w:fldData>
              </w:fldChar>
            </w:r>
            <w:r w:rsidR="000E261C">
              <w:instrText xml:space="preserve"> ADDIN EN.CITE </w:instrText>
            </w:r>
            <w:r w:rsidR="000E261C">
              <w:fldChar w:fldCharType="begin">
                <w:fldData xml:space="preserve">PEVuZE5vdGU+PENpdGU+PEF1dGhvcj5BZ2dhcndhbDwvQXV0aG9yPjxZZWFyPjIwMDU8L1llYXI+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</w:fldData>
              </w:fldChar>
            </w:r>
            <w:r w:rsidR="000E261C">
              <w:instrText xml:space="preserve"> ADDIN EN.CITE.DATA </w:instrText>
            </w:r>
            <w:r w:rsidR="000E261C">
              <w:fldChar w:fldCharType="end"/>
            </w:r>
            <w:r w:rsidR="000E261C">
              <w:fldChar w:fldCharType="separate"/>
            </w:r>
            <w:r w:rsidR="000E261C" w:rsidRPr="000E261C">
              <w:rPr>
                <w:noProof/>
                <w:vertAlign w:val="superscript"/>
              </w:rPr>
              <w:t>175-176; 182; 193; 207-208; 216-217; 226-228; 232; 236-238; 240; 243-246</w:t>
            </w:r>
            <w:r w:rsidR="000E261C">
              <w:fldChar w:fldCharType="end"/>
            </w:r>
          </w:p>
          <w:p w14:paraId="36C26548" w14:textId="77777777" w:rsidR="00DF2BB6" w:rsidRPr="00C70209" w:rsidRDefault="00DF2BB6" w:rsidP="003131E2">
            <w:pPr>
              <w:pStyle w:val="Tabletext-evidencematrix"/>
              <w:rPr>
                <w:highlight w:val="green"/>
              </w:rPr>
            </w:pPr>
            <w:r w:rsidRPr="00C70209">
              <w:t>N=4205</w:t>
            </w:r>
          </w:p>
        </w:tc>
        <w:tc>
          <w:tcPr>
            <w:tcW w:w="490" w:type="pct"/>
            <w:vMerge/>
            <w:shd w:val="clear" w:color="auto" w:fill="auto"/>
          </w:tcPr>
          <w:p w14:paraId="5AB457D7" w14:textId="77777777" w:rsidR="00DF2BB6" w:rsidRPr="00C70209" w:rsidRDefault="00DF2BB6" w:rsidP="003131E2">
            <w:pPr>
              <w:pStyle w:val="Tabletext-evidencematrix"/>
            </w:pPr>
          </w:p>
        </w:tc>
        <w:tc>
          <w:tcPr>
            <w:tcW w:w="490" w:type="pct"/>
            <w:vMerge/>
            <w:shd w:val="clear" w:color="auto" w:fill="auto"/>
          </w:tcPr>
          <w:p w14:paraId="539AC765" w14:textId="77777777" w:rsidR="00DF2BB6" w:rsidRPr="00C70209" w:rsidRDefault="00DF2BB6" w:rsidP="003131E2">
            <w:pPr>
              <w:pStyle w:val="Tabletext-evidencematrix"/>
            </w:pPr>
          </w:p>
        </w:tc>
        <w:tc>
          <w:tcPr>
            <w:tcW w:w="490" w:type="pct"/>
            <w:vMerge/>
            <w:shd w:val="clear" w:color="auto" w:fill="auto"/>
          </w:tcPr>
          <w:p w14:paraId="73E043EE" w14:textId="77777777" w:rsidR="00DF2BB6" w:rsidRPr="00C70209" w:rsidRDefault="00DF2BB6" w:rsidP="003131E2">
            <w:pPr>
              <w:pStyle w:val="Tabletext-evidencematrix"/>
            </w:pPr>
          </w:p>
        </w:tc>
        <w:tc>
          <w:tcPr>
            <w:tcW w:w="492" w:type="pct"/>
            <w:shd w:val="clear" w:color="auto" w:fill="auto"/>
          </w:tcPr>
          <w:p w14:paraId="7D9B0448" w14:textId="77777777" w:rsidR="00DF2BB6" w:rsidRPr="00C70209" w:rsidRDefault="00DF2BB6" w:rsidP="003131E2">
            <w:pPr>
              <w:pStyle w:val="Tabletext-evidencematrix"/>
            </w:pPr>
            <w:r w:rsidRPr="00C70209">
              <w:t>Hb, mean change from baseline, end of treatment</w:t>
            </w:r>
          </w:p>
        </w:tc>
        <w:tc>
          <w:tcPr>
            <w:tcW w:w="517" w:type="pct"/>
            <w:tcBorders>
              <w:bottom w:val="single" w:sz="4" w:space="0" w:color="000000"/>
            </w:tcBorders>
            <w:shd w:val="clear" w:color="auto" w:fill="auto"/>
          </w:tcPr>
          <w:p w14:paraId="3F00440E" w14:textId="77777777" w:rsidR="00DF2BB6" w:rsidRPr="00C70209" w:rsidRDefault="00DF2BB6" w:rsidP="003131E2">
            <w:pPr>
              <w:pStyle w:val="Tabletext-evidencematrix"/>
            </w:pPr>
            <w:r w:rsidRPr="00C70209">
              <w:t xml:space="preserve">NR </w:t>
            </w:r>
          </w:p>
        </w:tc>
        <w:tc>
          <w:tcPr>
            <w:tcW w:w="517" w:type="pct"/>
            <w:tcBorders>
              <w:bottom w:val="single" w:sz="4" w:space="0" w:color="000000"/>
            </w:tcBorders>
            <w:shd w:val="clear" w:color="auto" w:fill="auto"/>
          </w:tcPr>
          <w:p w14:paraId="083F9758"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0A9DBEAC" w14:textId="77777777" w:rsidR="00DF2BB6" w:rsidRPr="00C70209" w:rsidRDefault="00DF2BB6" w:rsidP="003131E2">
            <w:pPr>
              <w:pStyle w:val="Tabletext-evidencematrix"/>
            </w:pPr>
            <w:r w:rsidRPr="00C70209">
              <w:t>MD 0.61 [0.41, 0.80]</w:t>
            </w:r>
          </w:p>
        </w:tc>
        <w:tc>
          <w:tcPr>
            <w:tcW w:w="609" w:type="pct"/>
            <w:tcBorders>
              <w:bottom w:val="single" w:sz="4" w:space="0" w:color="000000"/>
            </w:tcBorders>
            <w:shd w:val="clear" w:color="auto" w:fill="D9D9D9" w:themeFill="background1" w:themeFillShade="D9"/>
          </w:tcPr>
          <w:p w14:paraId="60A88CB2" w14:textId="77777777" w:rsidR="00DF2BB6" w:rsidRPr="00C70209" w:rsidRDefault="00DF2BB6" w:rsidP="003131E2">
            <w:pPr>
              <w:pStyle w:val="Tabletext-evidencematrix"/>
              <w:rPr>
                <w:i/>
              </w:rPr>
            </w:pPr>
            <w:r w:rsidRPr="00C70209">
              <w:rPr>
                <w:i/>
              </w:rPr>
              <w:t>Favours iron</w:t>
            </w:r>
          </w:p>
          <w:p w14:paraId="3D2A7C0E" w14:textId="67250B02" w:rsidR="00DF2BB6" w:rsidRPr="00C70209" w:rsidRDefault="001A475D" w:rsidP="003131E2">
            <w:pPr>
              <w:pStyle w:val="Tabletext-evidencematrix"/>
            </w:pPr>
            <w:r w:rsidRPr="001A475D">
              <w:rPr>
                <w:i/>
              </w:rPr>
              <w:t>P &lt; </w:t>
            </w:r>
            <w:r w:rsidR="00DF2BB6" w:rsidRPr="00C70209">
              <w:t>0.00001</w:t>
            </w:r>
          </w:p>
          <w:p w14:paraId="21E5F470" w14:textId="77777777" w:rsidR="00DF2BB6" w:rsidRPr="00C70209" w:rsidRDefault="00DF2BB6" w:rsidP="003131E2">
            <w:pPr>
              <w:pStyle w:val="Tabletext-evidencematrix"/>
            </w:pPr>
            <w:r w:rsidRPr="00C70209">
              <w:t>Substantial heterogeneity</w:t>
            </w:r>
          </w:p>
          <w:p w14:paraId="0DDF2DE1" w14:textId="4696CE30"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88%</w:t>
            </w:r>
          </w:p>
        </w:tc>
      </w:tr>
      <w:tr w:rsidR="00DF2BB6" w:rsidRPr="00C70209" w14:paraId="07946E77" w14:textId="77777777" w:rsidTr="003131E2">
        <w:trPr>
          <w:cantSplit/>
        </w:trPr>
        <w:tc>
          <w:tcPr>
            <w:tcW w:w="388" w:type="pct"/>
            <w:vMerge/>
            <w:shd w:val="clear" w:color="auto" w:fill="auto"/>
          </w:tcPr>
          <w:p w14:paraId="1A6F81D8" w14:textId="77777777" w:rsidR="00DF2BB6" w:rsidRPr="00C70209" w:rsidRDefault="00DF2BB6" w:rsidP="003131E2">
            <w:pPr>
              <w:pStyle w:val="Tabletext-evidencematrix"/>
            </w:pPr>
          </w:p>
        </w:tc>
        <w:tc>
          <w:tcPr>
            <w:tcW w:w="490" w:type="pct"/>
            <w:vMerge/>
            <w:shd w:val="clear" w:color="auto" w:fill="auto"/>
          </w:tcPr>
          <w:p w14:paraId="42D50187" w14:textId="77777777" w:rsidR="00DF2BB6" w:rsidRPr="00C70209" w:rsidRDefault="00DF2BB6" w:rsidP="003131E2">
            <w:pPr>
              <w:pStyle w:val="Tabletext-evidencematrix"/>
            </w:pPr>
          </w:p>
        </w:tc>
        <w:tc>
          <w:tcPr>
            <w:tcW w:w="490" w:type="pct"/>
            <w:vMerge/>
            <w:shd w:val="clear" w:color="auto" w:fill="auto"/>
          </w:tcPr>
          <w:p w14:paraId="00A86B84" w14:textId="77777777" w:rsidR="00DF2BB6" w:rsidRPr="00C70209" w:rsidRDefault="00DF2BB6" w:rsidP="003131E2">
            <w:pPr>
              <w:pStyle w:val="Tabletext-evidencematrix"/>
            </w:pPr>
          </w:p>
        </w:tc>
        <w:tc>
          <w:tcPr>
            <w:tcW w:w="490" w:type="pct"/>
            <w:vMerge/>
            <w:shd w:val="clear" w:color="auto" w:fill="auto"/>
          </w:tcPr>
          <w:p w14:paraId="583167C4" w14:textId="77777777" w:rsidR="00DF2BB6" w:rsidRPr="00C70209" w:rsidRDefault="00DF2BB6" w:rsidP="003131E2">
            <w:pPr>
              <w:pStyle w:val="Tabletext-evidencematrix"/>
            </w:pPr>
          </w:p>
        </w:tc>
        <w:tc>
          <w:tcPr>
            <w:tcW w:w="490" w:type="pct"/>
            <w:vMerge/>
            <w:shd w:val="clear" w:color="auto" w:fill="auto"/>
          </w:tcPr>
          <w:p w14:paraId="7A66A89C" w14:textId="77777777" w:rsidR="00DF2BB6" w:rsidRPr="00C70209" w:rsidRDefault="00DF2BB6" w:rsidP="003131E2">
            <w:pPr>
              <w:pStyle w:val="Tabletext-evidencematrix"/>
            </w:pPr>
          </w:p>
        </w:tc>
        <w:tc>
          <w:tcPr>
            <w:tcW w:w="492" w:type="pct"/>
            <w:vMerge w:val="restart"/>
            <w:shd w:val="clear" w:color="auto" w:fill="auto"/>
            <w:vAlign w:val="center"/>
          </w:tcPr>
          <w:p w14:paraId="4F5F6F3E" w14:textId="77777777" w:rsidR="00DF2BB6" w:rsidRPr="00C70209" w:rsidRDefault="00DF2BB6" w:rsidP="003131E2">
            <w:pPr>
              <w:pStyle w:val="Tabletext-subanalysis"/>
              <w:jc w:val="right"/>
            </w:pPr>
          </w:p>
          <w:p w14:paraId="1B3B800F" w14:textId="77777777" w:rsidR="00DF2BB6" w:rsidRPr="00C70209" w:rsidRDefault="00DF2BB6" w:rsidP="003131E2">
            <w:pPr>
              <w:pStyle w:val="Tabletext-subanalysis"/>
              <w:jc w:val="right"/>
            </w:pPr>
            <w:r w:rsidRPr="00C70209">
              <w:t>Hypo- or meso-endemic</w:t>
            </w:r>
          </w:p>
          <w:p w14:paraId="54AC6D74" w14:textId="62499BC3" w:rsidR="00DF2BB6" w:rsidRPr="00C70209" w:rsidRDefault="00DF2BB6" w:rsidP="003131E2">
            <w:pPr>
              <w:pStyle w:val="Tabletext-subanalysis"/>
              <w:jc w:val="right"/>
            </w:pPr>
            <w:r w:rsidRPr="00C70209">
              <w:t>12 trials</w:t>
            </w:r>
          </w:p>
          <w:p w14:paraId="75EFE935" w14:textId="77777777" w:rsidR="00DF2BB6" w:rsidRPr="00C70209" w:rsidRDefault="00DF2BB6" w:rsidP="003131E2">
            <w:pPr>
              <w:pStyle w:val="Tabletext-subanalysis"/>
              <w:jc w:val="right"/>
            </w:pPr>
            <w:r w:rsidRPr="00C70209">
              <w:t>N=2595</w:t>
            </w:r>
          </w:p>
        </w:tc>
        <w:tc>
          <w:tcPr>
            <w:tcW w:w="1551" w:type="pct"/>
            <w:gridSpan w:val="3"/>
            <w:tcBorders>
              <w:bottom w:val="single" w:sz="4" w:space="0" w:color="000000"/>
            </w:tcBorders>
            <w:shd w:val="clear" w:color="auto" w:fill="auto"/>
          </w:tcPr>
          <w:p w14:paraId="0FD28FF1" w14:textId="77777777" w:rsidR="00DF2BB6" w:rsidRPr="00C70209" w:rsidRDefault="00DF2BB6" w:rsidP="003131E2">
            <w:pPr>
              <w:pStyle w:val="Tabletext-subanalysis"/>
            </w:pPr>
            <w:r w:rsidRPr="00C70209">
              <w:rPr>
                <w:rStyle w:val="Emphasis"/>
              </w:rPr>
              <w:t>Subgroup analysis: by location</w:t>
            </w:r>
          </w:p>
        </w:tc>
        <w:tc>
          <w:tcPr>
            <w:tcW w:w="609" w:type="pct"/>
            <w:vMerge w:val="restart"/>
            <w:shd w:val="clear" w:color="auto" w:fill="D9D9D9" w:themeFill="background1" w:themeFillShade="D9"/>
          </w:tcPr>
          <w:p w14:paraId="1BE8C36E" w14:textId="77777777" w:rsidR="00DF2BB6" w:rsidRPr="00C70209" w:rsidRDefault="00DF2BB6" w:rsidP="003131E2">
            <w:pPr>
              <w:pStyle w:val="Tabletext-subanalysis"/>
              <w:rPr>
                <w:i/>
              </w:rPr>
            </w:pPr>
            <w:r w:rsidRPr="00C70209">
              <w:rPr>
                <w:i/>
              </w:rPr>
              <w:t>Favours iron</w:t>
            </w:r>
          </w:p>
          <w:p w14:paraId="4B9E1340" w14:textId="7114AB8E" w:rsidR="00DF2BB6" w:rsidRPr="00C70209" w:rsidRDefault="001A475D" w:rsidP="003131E2">
            <w:pPr>
              <w:pStyle w:val="Tabletext-subanalysis"/>
            </w:pPr>
            <w:r w:rsidRPr="001A475D">
              <w:rPr>
                <w:i/>
              </w:rPr>
              <w:t>P &lt; </w:t>
            </w:r>
            <w:r w:rsidR="00DF2BB6" w:rsidRPr="00C70209">
              <w:t>0.00001</w:t>
            </w:r>
          </w:p>
          <w:p w14:paraId="0A555240" w14:textId="77777777" w:rsidR="00DF2BB6" w:rsidRPr="00C70209" w:rsidRDefault="00DF2BB6" w:rsidP="003131E2">
            <w:pPr>
              <w:pStyle w:val="Tabletext-subanalysis"/>
            </w:pPr>
            <w:r w:rsidRPr="00C70209">
              <w:t>Substantial heterogeneity</w:t>
            </w:r>
          </w:p>
          <w:p w14:paraId="0641061E" w14:textId="60F201C8"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78%</w:t>
            </w:r>
          </w:p>
        </w:tc>
      </w:tr>
      <w:tr w:rsidR="00DF2BB6" w:rsidRPr="00C70209" w14:paraId="38CB02C3" w14:textId="77777777" w:rsidTr="003131E2">
        <w:trPr>
          <w:cantSplit/>
        </w:trPr>
        <w:tc>
          <w:tcPr>
            <w:tcW w:w="388" w:type="pct"/>
            <w:vMerge/>
            <w:shd w:val="clear" w:color="auto" w:fill="auto"/>
          </w:tcPr>
          <w:p w14:paraId="645E7C3B" w14:textId="77777777" w:rsidR="00DF2BB6" w:rsidRPr="00C70209" w:rsidRDefault="00DF2BB6" w:rsidP="003131E2">
            <w:pPr>
              <w:pStyle w:val="Tabletext-evidencematrix"/>
            </w:pPr>
          </w:p>
        </w:tc>
        <w:tc>
          <w:tcPr>
            <w:tcW w:w="490" w:type="pct"/>
            <w:vMerge/>
            <w:shd w:val="clear" w:color="auto" w:fill="auto"/>
          </w:tcPr>
          <w:p w14:paraId="17D0DBB2" w14:textId="77777777" w:rsidR="00DF2BB6" w:rsidRPr="00C70209" w:rsidRDefault="00DF2BB6" w:rsidP="003131E2">
            <w:pPr>
              <w:pStyle w:val="Tabletext-evidencematrix"/>
            </w:pPr>
          </w:p>
        </w:tc>
        <w:tc>
          <w:tcPr>
            <w:tcW w:w="490" w:type="pct"/>
            <w:vMerge/>
            <w:shd w:val="clear" w:color="auto" w:fill="auto"/>
          </w:tcPr>
          <w:p w14:paraId="42890398" w14:textId="77777777" w:rsidR="00DF2BB6" w:rsidRPr="00C70209" w:rsidRDefault="00DF2BB6" w:rsidP="003131E2">
            <w:pPr>
              <w:pStyle w:val="Tabletext-evidencematrix"/>
            </w:pPr>
          </w:p>
        </w:tc>
        <w:tc>
          <w:tcPr>
            <w:tcW w:w="490" w:type="pct"/>
            <w:vMerge/>
            <w:shd w:val="clear" w:color="auto" w:fill="auto"/>
          </w:tcPr>
          <w:p w14:paraId="1D5BC672" w14:textId="77777777" w:rsidR="00DF2BB6" w:rsidRPr="00C70209" w:rsidRDefault="00DF2BB6" w:rsidP="003131E2">
            <w:pPr>
              <w:pStyle w:val="Tabletext-evidencematrix"/>
            </w:pPr>
          </w:p>
        </w:tc>
        <w:tc>
          <w:tcPr>
            <w:tcW w:w="490" w:type="pct"/>
            <w:vMerge/>
            <w:shd w:val="clear" w:color="auto" w:fill="auto"/>
          </w:tcPr>
          <w:p w14:paraId="64D8D04A" w14:textId="77777777" w:rsidR="00DF2BB6" w:rsidRPr="00C70209" w:rsidRDefault="00DF2BB6" w:rsidP="003131E2">
            <w:pPr>
              <w:pStyle w:val="Tabletext-evidencematrix"/>
            </w:pPr>
          </w:p>
        </w:tc>
        <w:tc>
          <w:tcPr>
            <w:tcW w:w="492" w:type="pct"/>
            <w:vMerge/>
            <w:shd w:val="clear" w:color="auto" w:fill="auto"/>
          </w:tcPr>
          <w:p w14:paraId="6CBB8EA8"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725CB2D2"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694522CA"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1C548D01" w14:textId="77777777" w:rsidR="00DF2BB6" w:rsidRPr="00C70209" w:rsidRDefault="00DF2BB6" w:rsidP="003131E2">
            <w:pPr>
              <w:pStyle w:val="Tabletext-subanalysis"/>
            </w:pPr>
            <w:r w:rsidRPr="00C70209">
              <w:t>MD 0.40 [0.22, 0.58]</w:t>
            </w:r>
          </w:p>
        </w:tc>
        <w:tc>
          <w:tcPr>
            <w:tcW w:w="609" w:type="pct"/>
            <w:vMerge/>
            <w:tcBorders>
              <w:bottom w:val="single" w:sz="4" w:space="0" w:color="000000"/>
            </w:tcBorders>
            <w:shd w:val="clear" w:color="auto" w:fill="D9D9D9" w:themeFill="background1" w:themeFillShade="D9"/>
          </w:tcPr>
          <w:p w14:paraId="72B22F3C" w14:textId="77777777" w:rsidR="00DF2BB6" w:rsidRPr="00C70209" w:rsidRDefault="00DF2BB6" w:rsidP="003131E2">
            <w:pPr>
              <w:pStyle w:val="Tabletext-subanalysis"/>
            </w:pPr>
          </w:p>
        </w:tc>
      </w:tr>
      <w:tr w:rsidR="00DF2BB6" w:rsidRPr="00C70209" w14:paraId="69423B72" w14:textId="77777777" w:rsidTr="003131E2">
        <w:trPr>
          <w:cantSplit/>
        </w:trPr>
        <w:tc>
          <w:tcPr>
            <w:tcW w:w="388" w:type="pct"/>
            <w:vMerge/>
            <w:shd w:val="clear" w:color="auto" w:fill="auto"/>
          </w:tcPr>
          <w:p w14:paraId="5F35D751" w14:textId="77777777" w:rsidR="00DF2BB6" w:rsidRPr="00C70209" w:rsidRDefault="00DF2BB6" w:rsidP="003131E2">
            <w:pPr>
              <w:pStyle w:val="Tabletext-evidencematrix"/>
            </w:pPr>
          </w:p>
        </w:tc>
        <w:tc>
          <w:tcPr>
            <w:tcW w:w="490" w:type="pct"/>
            <w:vMerge/>
            <w:shd w:val="clear" w:color="auto" w:fill="auto"/>
          </w:tcPr>
          <w:p w14:paraId="2F922E85" w14:textId="77777777" w:rsidR="00DF2BB6" w:rsidRPr="00C70209" w:rsidRDefault="00DF2BB6" w:rsidP="003131E2">
            <w:pPr>
              <w:pStyle w:val="Tabletext-evidencematrix"/>
            </w:pPr>
          </w:p>
        </w:tc>
        <w:tc>
          <w:tcPr>
            <w:tcW w:w="490" w:type="pct"/>
            <w:vMerge/>
            <w:shd w:val="clear" w:color="auto" w:fill="auto"/>
          </w:tcPr>
          <w:p w14:paraId="160F73F8" w14:textId="77777777" w:rsidR="00DF2BB6" w:rsidRPr="00C70209" w:rsidRDefault="00DF2BB6" w:rsidP="003131E2">
            <w:pPr>
              <w:pStyle w:val="Tabletext-evidencematrix"/>
            </w:pPr>
          </w:p>
        </w:tc>
        <w:tc>
          <w:tcPr>
            <w:tcW w:w="490" w:type="pct"/>
            <w:vMerge/>
            <w:shd w:val="clear" w:color="auto" w:fill="auto"/>
          </w:tcPr>
          <w:p w14:paraId="69E0A7CA" w14:textId="77777777" w:rsidR="00DF2BB6" w:rsidRPr="00C70209" w:rsidRDefault="00DF2BB6" w:rsidP="003131E2">
            <w:pPr>
              <w:pStyle w:val="Tabletext-evidencematrix"/>
            </w:pPr>
          </w:p>
        </w:tc>
        <w:tc>
          <w:tcPr>
            <w:tcW w:w="490" w:type="pct"/>
            <w:vMerge/>
            <w:shd w:val="clear" w:color="auto" w:fill="auto"/>
          </w:tcPr>
          <w:p w14:paraId="6A91E126" w14:textId="77777777" w:rsidR="00DF2BB6" w:rsidRPr="00C70209" w:rsidRDefault="00DF2BB6" w:rsidP="003131E2">
            <w:pPr>
              <w:pStyle w:val="Tabletext-evidencematrix"/>
            </w:pPr>
          </w:p>
        </w:tc>
        <w:tc>
          <w:tcPr>
            <w:tcW w:w="492" w:type="pct"/>
            <w:shd w:val="clear" w:color="auto" w:fill="auto"/>
          </w:tcPr>
          <w:p w14:paraId="797756CD" w14:textId="77777777" w:rsidR="00DF2BB6" w:rsidRPr="00C70209" w:rsidRDefault="00DF2BB6" w:rsidP="003131E2">
            <w:pPr>
              <w:pStyle w:val="Tabletext-subanalysis"/>
              <w:jc w:val="right"/>
            </w:pPr>
            <w:r w:rsidRPr="00C70209">
              <w:t>Hyper- or holo-endemic</w:t>
            </w:r>
          </w:p>
          <w:p w14:paraId="7249FB2B" w14:textId="77777777" w:rsidR="00DF2BB6" w:rsidRPr="00C70209" w:rsidRDefault="00DF2BB6" w:rsidP="003131E2">
            <w:pPr>
              <w:pStyle w:val="Tabletext-subanalysis"/>
              <w:jc w:val="right"/>
            </w:pPr>
            <w:r w:rsidRPr="00C70209">
              <w:t>8 trials</w:t>
            </w:r>
          </w:p>
          <w:p w14:paraId="1B3594D6" w14:textId="77777777" w:rsidR="00DF2BB6" w:rsidRPr="00C70209" w:rsidRDefault="00DF2BB6" w:rsidP="003131E2">
            <w:pPr>
              <w:pStyle w:val="Tabletext-subanalysis"/>
              <w:jc w:val="right"/>
            </w:pPr>
            <w:r w:rsidRPr="00C70209">
              <w:t>N=1610</w:t>
            </w:r>
          </w:p>
        </w:tc>
        <w:tc>
          <w:tcPr>
            <w:tcW w:w="517" w:type="pct"/>
            <w:tcBorders>
              <w:bottom w:val="single" w:sz="4" w:space="0" w:color="000000"/>
            </w:tcBorders>
            <w:shd w:val="clear" w:color="auto" w:fill="auto"/>
          </w:tcPr>
          <w:p w14:paraId="719BA517"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7B194AE7"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145B8152" w14:textId="77777777" w:rsidR="00DF2BB6" w:rsidRPr="00C70209" w:rsidRDefault="00DF2BB6" w:rsidP="003131E2">
            <w:pPr>
              <w:pStyle w:val="Tabletext-subanalysis"/>
            </w:pPr>
            <w:r w:rsidRPr="00C70209">
              <w:t>MD 0.91 [0.56, 1.26]</w:t>
            </w:r>
          </w:p>
        </w:tc>
        <w:tc>
          <w:tcPr>
            <w:tcW w:w="609" w:type="pct"/>
            <w:tcBorders>
              <w:bottom w:val="single" w:sz="4" w:space="0" w:color="000000"/>
            </w:tcBorders>
            <w:shd w:val="clear" w:color="auto" w:fill="D9D9D9" w:themeFill="background1" w:themeFillShade="D9"/>
          </w:tcPr>
          <w:p w14:paraId="157CF4F1" w14:textId="77777777" w:rsidR="00DF2BB6" w:rsidRPr="00C70209" w:rsidRDefault="00DF2BB6" w:rsidP="003131E2">
            <w:pPr>
              <w:pStyle w:val="Tabletext-subanalysis"/>
              <w:rPr>
                <w:i/>
              </w:rPr>
            </w:pPr>
            <w:r w:rsidRPr="00C70209">
              <w:rPr>
                <w:i/>
              </w:rPr>
              <w:t>Favours iron</w:t>
            </w:r>
          </w:p>
          <w:p w14:paraId="75CD8655" w14:textId="2B82DD80" w:rsidR="00DF2BB6" w:rsidRPr="00C70209" w:rsidRDefault="001A475D" w:rsidP="003131E2">
            <w:pPr>
              <w:pStyle w:val="Tabletext-subanalysis"/>
            </w:pPr>
            <w:r w:rsidRPr="001A475D">
              <w:rPr>
                <w:i/>
              </w:rPr>
              <w:t>P &lt; </w:t>
            </w:r>
            <w:r w:rsidR="00DF2BB6" w:rsidRPr="00C70209">
              <w:t>0.00001</w:t>
            </w:r>
          </w:p>
          <w:p w14:paraId="68A76157" w14:textId="77777777" w:rsidR="00DF2BB6" w:rsidRPr="00C70209" w:rsidRDefault="00DF2BB6" w:rsidP="003131E2">
            <w:pPr>
              <w:pStyle w:val="Tabletext-subanalysis"/>
            </w:pPr>
            <w:r w:rsidRPr="00C70209">
              <w:t>Substantial heterogeneity</w:t>
            </w:r>
          </w:p>
          <w:p w14:paraId="784E272F" w14:textId="5D5A8424"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87%</w:t>
            </w:r>
          </w:p>
        </w:tc>
      </w:tr>
      <w:tr w:rsidR="00DF2BB6" w:rsidRPr="00C70209" w14:paraId="54FE41A3" w14:textId="77777777" w:rsidTr="003131E2">
        <w:tc>
          <w:tcPr>
            <w:tcW w:w="388" w:type="pct"/>
            <w:vMerge/>
            <w:shd w:val="clear" w:color="auto" w:fill="auto"/>
          </w:tcPr>
          <w:p w14:paraId="2CEF6A8B" w14:textId="77777777" w:rsidR="00DF2BB6" w:rsidRPr="00C70209" w:rsidRDefault="00DF2BB6" w:rsidP="003131E2">
            <w:pPr>
              <w:pStyle w:val="Tabletext-evidencematrix"/>
            </w:pPr>
          </w:p>
        </w:tc>
        <w:tc>
          <w:tcPr>
            <w:tcW w:w="490" w:type="pct"/>
            <w:vMerge w:val="restart"/>
            <w:shd w:val="clear" w:color="auto" w:fill="auto"/>
          </w:tcPr>
          <w:p w14:paraId="77D72013" w14:textId="653A321A" w:rsidR="00DF2BB6" w:rsidRPr="00C70209" w:rsidRDefault="00DF2BB6" w:rsidP="003131E2">
            <w:pPr>
              <w:pStyle w:val="Tabletext-evidencematrix"/>
            </w:pPr>
            <w:r w:rsidRPr="00C70209">
              <w:t>6 trials</w:t>
            </w:r>
            <w:r w:rsidRPr="00C70209">
              <w:rPr>
                <w:vertAlign w:val="superscript"/>
              </w:rPr>
              <w:t xml:space="preserve"> </w:t>
            </w:r>
            <w:r w:rsidRPr="00A14ECB">
              <w:t>(Gopaldas 1983, Sarma 1977, Seshadri 1984a, Seshadri 1984b, Seshadri 1982b, Hettiarachchi 2008)</w:t>
            </w:r>
            <w:r w:rsidR="000E261C">
              <w:fldChar w:fldCharType="begin">
                <w:fldData xml:space="preserve">PEVuZE5vdGU+PENpdGU+PEF1dGhvcj5Hb3BhbGRhczwvQXV0aG9yPjxZZWFyPjE5ODM8L1llYXI+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</w:fldData>
              </w:fldChar>
            </w:r>
            <w:r w:rsidR="000E261C">
              <w:instrText xml:space="preserve"> ADDIN EN.CITE </w:instrText>
            </w:r>
            <w:r w:rsidR="000E261C">
              <w:fldChar w:fldCharType="begin">
                <w:fldData xml:space="preserve">PEVuZE5vdGU+PENpdGU+PEF1dGhvcj5Hb3BhbGRhczwvQXV0aG9yPjxZZWFyPjE5ODM8L1llYXI+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47-252</w:t>
            </w:r>
            <w:r w:rsidR="000E261C">
              <w:fldChar w:fldCharType="end"/>
            </w:r>
          </w:p>
          <w:p w14:paraId="12F660FB" w14:textId="77777777" w:rsidR="00DF2BB6" w:rsidRPr="00C70209" w:rsidRDefault="00DF2BB6" w:rsidP="003131E2">
            <w:pPr>
              <w:pStyle w:val="Tabletext-evidencematrix"/>
            </w:pPr>
            <w:r w:rsidRPr="00C70209">
              <w:t>N=1140</w:t>
            </w:r>
          </w:p>
        </w:tc>
        <w:tc>
          <w:tcPr>
            <w:tcW w:w="490" w:type="pct"/>
            <w:vMerge/>
            <w:shd w:val="clear" w:color="auto" w:fill="auto"/>
          </w:tcPr>
          <w:p w14:paraId="10F33C34" w14:textId="77777777" w:rsidR="00DF2BB6" w:rsidRPr="00C70209" w:rsidRDefault="00DF2BB6" w:rsidP="003131E2">
            <w:pPr>
              <w:pStyle w:val="Tabletext-evidencematrix"/>
            </w:pPr>
          </w:p>
        </w:tc>
        <w:tc>
          <w:tcPr>
            <w:tcW w:w="490" w:type="pct"/>
            <w:vMerge/>
            <w:shd w:val="clear" w:color="auto" w:fill="auto"/>
          </w:tcPr>
          <w:p w14:paraId="5E594126" w14:textId="77777777" w:rsidR="00DF2BB6" w:rsidRPr="00C70209" w:rsidRDefault="00DF2BB6" w:rsidP="003131E2">
            <w:pPr>
              <w:pStyle w:val="Tabletext-evidencematrix"/>
            </w:pPr>
          </w:p>
        </w:tc>
        <w:tc>
          <w:tcPr>
            <w:tcW w:w="490" w:type="pct"/>
            <w:vMerge w:val="restart"/>
            <w:shd w:val="clear" w:color="auto" w:fill="auto"/>
          </w:tcPr>
          <w:p w14:paraId="212539BB" w14:textId="749EFB8F" w:rsidR="00DF2BB6" w:rsidRPr="00C70209" w:rsidRDefault="00DF2BB6" w:rsidP="003131E2">
            <w:pPr>
              <w:pStyle w:val="Tabletext-evidencematrix"/>
            </w:pPr>
            <w:r w:rsidRPr="00C70209">
              <w:t>Oral iron plus folic acid versus placebo / no treatment</w:t>
            </w:r>
          </w:p>
        </w:tc>
        <w:tc>
          <w:tcPr>
            <w:tcW w:w="492" w:type="pct"/>
            <w:shd w:val="clear" w:color="auto" w:fill="auto"/>
          </w:tcPr>
          <w:p w14:paraId="2C247621" w14:textId="77777777" w:rsidR="00DF2BB6" w:rsidRPr="00C70209" w:rsidRDefault="00DF2BB6" w:rsidP="003131E2">
            <w:pPr>
              <w:pStyle w:val="Tabletext-evidencematrix"/>
            </w:pPr>
            <w:r w:rsidRPr="00C70209">
              <w:t>Mean Hb (g/dL), end of treatment</w:t>
            </w:r>
          </w:p>
        </w:tc>
        <w:tc>
          <w:tcPr>
            <w:tcW w:w="517" w:type="pct"/>
            <w:tcBorders>
              <w:bottom w:val="single" w:sz="4" w:space="0" w:color="000000"/>
            </w:tcBorders>
            <w:shd w:val="clear" w:color="auto" w:fill="auto"/>
          </w:tcPr>
          <w:p w14:paraId="0DD49680"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auto"/>
          </w:tcPr>
          <w:p w14:paraId="2F9E5D0E" w14:textId="77777777" w:rsidR="00DF2BB6" w:rsidRPr="00C70209" w:rsidRDefault="00DF2BB6" w:rsidP="003131E2">
            <w:pPr>
              <w:pStyle w:val="Tabletext-evidencematrix"/>
            </w:pPr>
            <w:r w:rsidRPr="00C70209">
              <w:t>NR</w:t>
            </w:r>
          </w:p>
        </w:tc>
        <w:tc>
          <w:tcPr>
            <w:tcW w:w="517" w:type="pct"/>
            <w:tcBorders>
              <w:bottom w:val="single" w:sz="4" w:space="0" w:color="000000"/>
            </w:tcBorders>
            <w:shd w:val="clear" w:color="auto" w:fill="FFFFFF" w:themeFill="background1"/>
          </w:tcPr>
          <w:p w14:paraId="6964B089" w14:textId="77777777" w:rsidR="00DF2BB6" w:rsidRPr="00C70209" w:rsidRDefault="00DF2BB6" w:rsidP="003131E2">
            <w:pPr>
              <w:pStyle w:val="Tabletext-evidencematrix"/>
            </w:pPr>
            <w:r w:rsidRPr="00C70209">
              <w:t>MD 1.03 [0.56, 1.49]</w:t>
            </w:r>
          </w:p>
        </w:tc>
        <w:tc>
          <w:tcPr>
            <w:tcW w:w="0" w:type="auto"/>
            <w:tcBorders>
              <w:bottom w:val="single" w:sz="4" w:space="0" w:color="000000"/>
            </w:tcBorders>
            <w:shd w:val="clear" w:color="auto" w:fill="D9D9D9" w:themeFill="background1" w:themeFillShade="D9"/>
          </w:tcPr>
          <w:p w14:paraId="56D5586D" w14:textId="77777777" w:rsidR="00DF2BB6" w:rsidRPr="00C70209" w:rsidRDefault="00DF2BB6" w:rsidP="003131E2">
            <w:pPr>
              <w:pStyle w:val="Tabletext-evidencematrix"/>
              <w:rPr>
                <w:i/>
              </w:rPr>
            </w:pPr>
            <w:r w:rsidRPr="00C70209">
              <w:rPr>
                <w:i/>
              </w:rPr>
              <w:t>Favours iron + folic acid</w:t>
            </w:r>
          </w:p>
          <w:p w14:paraId="51AE3393" w14:textId="5FEDBABD" w:rsidR="00DF2BB6" w:rsidRPr="00C70209" w:rsidRDefault="001A475D" w:rsidP="003131E2">
            <w:pPr>
              <w:pStyle w:val="Tabletext-evidencematrix"/>
            </w:pPr>
            <w:r w:rsidRPr="001A475D">
              <w:rPr>
                <w:i/>
              </w:rPr>
              <w:t>P = </w:t>
            </w:r>
            <w:r w:rsidR="00DF2BB6" w:rsidRPr="00C70209">
              <w:t>0.000018</w:t>
            </w:r>
          </w:p>
          <w:p w14:paraId="22FD7069" w14:textId="77777777" w:rsidR="00DF2BB6" w:rsidRPr="00C70209" w:rsidRDefault="00DF2BB6" w:rsidP="003131E2">
            <w:pPr>
              <w:pStyle w:val="Tabletext-evidencematrix"/>
            </w:pPr>
            <w:r w:rsidRPr="00C70209">
              <w:t>Substantial heterogeneity</w:t>
            </w:r>
          </w:p>
          <w:p w14:paraId="6FCE3619" w14:textId="46165EAA" w:rsidR="00DF2BB6" w:rsidRPr="00C70209" w:rsidRDefault="00DF2BB6" w:rsidP="003131E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88%</w:t>
            </w:r>
          </w:p>
        </w:tc>
      </w:tr>
      <w:tr w:rsidR="00DF2BB6" w:rsidRPr="00C70209" w14:paraId="447CCFDD" w14:textId="77777777" w:rsidTr="003131E2">
        <w:trPr>
          <w:cantSplit/>
        </w:trPr>
        <w:tc>
          <w:tcPr>
            <w:tcW w:w="388" w:type="pct"/>
            <w:vMerge/>
            <w:shd w:val="clear" w:color="auto" w:fill="auto"/>
          </w:tcPr>
          <w:p w14:paraId="3928DB10" w14:textId="77777777" w:rsidR="00DF2BB6" w:rsidRPr="00C70209" w:rsidRDefault="00DF2BB6" w:rsidP="003131E2">
            <w:pPr>
              <w:pStyle w:val="Tabletext-evidencematrix"/>
            </w:pPr>
          </w:p>
        </w:tc>
        <w:tc>
          <w:tcPr>
            <w:tcW w:w="490" w:type="pct"/>
            <w:vMerge/>
            <w:shd w:val="clear" w:color="auto" w:fill="auto"/>
          </w:tcPr>
          <w:p w14:paraId="6F68CE46" w14:textId="77777777" w:rsidR="00DF2BB6" w:rsidRPr="00C70209" w:rsidRDefault="00DF2BB6" w:rsidP="003131E2">
            <w:pPr>
              <w:pStyle w:val="Tabletext-evidencematrix"/>
            </w:pPr>
          </w:p>
        </w:tc>
        <w:tc>
          <w:tcPr>
            <w:tcW w:w="490" w:type="pct"/>
            <w:vMerge/>
            <w:shd w:val="clear" w:color="auto" w:fill="auto"/>
          </w:tcPr>
          <w:p w14:paraId="22BE4EFD" w14:textId="77777777" w:rsidR="00DF2BB6" w:rsidRPr="00C70209" w:rsidRDefault="00DF2BB6" w:rsidP="003131E2">
            <w:pPr>
              <w:pStyle w:val="Tabletext-evidencematrix"/>
            </w:pPr>
          </w:p>
        </w:tc>
        <w:tc>
          <w:tcPr>
            <w:tcW w:w="490" w:type="pct"/>
            <w:vMerge/>
            <w:shd w:val="clear" w:color="auto" w:fill="auto"/>
          </w:tcPr>
          <w:p w14:paraId="79E9079D" w14:textId="77777777" w:rsidR="00DF2BB6" w:rsidRPr="00C70209" w:rsidRDefault="00DF2BB6" w:rsidP="003131E2">
            <w:pPr>
              <w:pStyle w:val="Tabletext-evidencematrix"/>
            </w:pPr>
          </w:p>
        </w:tc>
        <w:tc>
          <w:tcPr>
            <w:tcW w:w="490" w:type="pct"/>
            <w:vMerge/>
            <w:shd w:val="clear" w:color="auto" w:fill="auto"/>
          </w:tcPr>
          <w:p w14:paraId="7BD60BB7" w14:textId="77777777" w:rsidR="00DF2BB6" w:rsidRPr="00C70209" w:rsidRDefault="00DF2BB6" w:rsidP="003131E2">
            <w:pPr>
              <w:pStyle w:val="Tabletext-evidencematrix"/>
            </w:pPr>
          </w:p>
        </w:tc>
        <w:tc>
          <w:tcPr>
            <w:tcW w:w="492" w:type="pct"/>
            <w:vMerge w:val="restart"/>
            <w:shd w:val="clear" w:color="auto" w:fill="auto"/>
            <w:vAlign w:val="bottom"/>
          </w:tcPr>
          <w:p w14:paraId="5D8C6B15" w14:textId="77777777" w:rsidR="00DF2BB6" w:rsidRPr="00C70209" w:rsidRDefault="00DF2BB6" w:rsidP="003131E2">
            <w:pPr>
              <w:pStyle w:val="Tabletext-subanalysis"/>
              <w:jc w:val="right"/>
            </w:pPr>
          </w:p>
          <w:p w14:paraId="6EF4EB5A" w14:textId="77777777" w:rsidR="00DF2BB6" w:rsidRPr="00C70209" w:rsidRDefault="00DF2BB6" w:rsidP="003131E2">
            <w:pPr>
              <w:pStyle w:val="Tabletext-subanalysis"/>
              <w:jc w:val="right"/>
            </w:pPr>
            <w:r w:rsidRPr="00C70209">
              <w:t>Anaemic</w:t>
            </w:r>
          </w:p>
          <w:p w14:paraId="44F5DD06" w14:textId="3CE979A9" w:rsidR="00DF2BB6" w:rsidRPr="00C70209" w:rsidRDefault="00DF2BB6" w:rsidP="003131E2">
            <w:pPr>
              <w:pStyle w:val="Tabletext-subanalysis"/>
              <w:jc w:val="right"/>
            </w:pPr>
            <w:r w:rsidRPr="00C70209">
              <w:t>4 trials (Gopaldas 1983, Sarma 1977, Seshadri 1982b, Seshadri 1984b)</w:t>
            </w:r>
          </w:p>
          <w:p w14:paraId="272CF670" w14:textId="77777777" w:rsidR="00DF2BB6" w:rsidRPr="00C70209" w:rsidRDefault="00DF2BB6" w:rsidP="003131E2">
            <w:pPr>
              <w:pStyle w:val="Tabletext-subanalysis"/>
              <w:jc w:val="right"/>
            </w:pPr>
            <w:r w:rsidRPr="00C70209">
              <w:t>N=273</w:t>
            </w:r>
          </w:p>
        </w:tc>
        <w:tc>
          <w:tcPr>
            <w:tcW w:w="1551" w:type="pct"/>
            <w:gridSpan w:val="3"/>
            <w:tcBorders>
              <w:bottom w:val="single" w:sz="4" w:space="0" w:color="000000"/>
            </w:tcBorders>
            <w:shd w:val="clear" w:color="auto" w:fill="auto"/>
          </w:tcPr>
          <w:p w14:paraId="02F6F691" w14:textId="77777777" w:rsidR="00DF2BB6" w:rsidRPr="00C70209" w:rsidRDefault="00DF2BB6" w:rsidP="003131E2">
            <w:pPr>
              <w:pStyle w:val="Tabletext-subanalysis"/>
            </w:pPr>
            <w:r w:rsidRPr="00C70209">
              <w:rPr>
                <w:rStyle w:val="Emphasis"/>
              </w:rPr>
              <w:t>Subgroup analysis: baseline anaemia</w:t>
            </w:r>
          </w:p>
        </w:tc>
        <w:tc>
          <w:tcPr>
            <w:tcW w:w="0" w:type="auto"/>
            <w:vMerge w:val="restart"/>
            <w:shd w:val="clear" w:color="auto" w:fill="D9D9D9" w:themeFill="background1" w:themeFillShade="D9"/>
          </w:tcPr>
          <w:p w14:paraId="575DBDEA" w14:textId="77777777" w:rsidR="00DF2BB6" w:rsidRPr="00C70209" w:rsidRDefault="00DF2BB6" w:rsidP="003131E2">
            <w:pPr>
              <w:pStyle w:val="Tabletext-subanalysis"/>
              <w:rPr>
                <w:i/>
              </w:rPr>
            </w:pPr>
            <w:r w:rsidRPr="00C70209">
              <w:rPr>
                <w:i/>
              </w:rPr>
              <w:t>Favours iron + folic acid</w:t>
            </w:r>
          </w:p>
          <w:p w14:paraId="424B9E6A" w14:textId="33B216D7" w:rsidR="00DF2BB6" w:rsidRPr="00C70209" w:rsidRDefault="001A475D" w:rsidP="003131E2">
            <w:pPr>
              <w:pStyle w:val="Tabletext-subanalysis"/>
            </w:pPr>
            <w:r w:rsidRPr="001A475D">
              <w:rPr>
                <w:i/>
              </w:rPr>
              <w:t>P = </w:t>
            </w:r>
            <w:r w:rsidR="00DF2BB6" w:rsidRPr="00C70209">
              <w:t>0.0074</w:t>
            </w:r>
          </w:p>
          <w:p w14:paraId="6A092245" w14:textId="63ED0F80" w:rsidR="00DF2BB6" w:rsidRPr="00C70209" w:rsidRDefault="00DF2BB6" w:rsidP="003131E2">
            <w:pPr>
              <w:pStyle w:val="Tabletext-subanalysis"/>
            </w:pPr>
            <w:r w:rsidRPr="00C70209">
              <w:t>Substantial heterogeneity</w:t>
            </w:r>
          </w:p>
          <w:p w14:paraId="7B74A221" w14:textId="5820942E" w:rsidR="00DF2BB6" w:rsidRPr="00C70209" w:rsidRDefault="00DF2BB6" w:rsidP="003131E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89%</w:t>
            </w:r>
          </w:p>
        </w:tc>
      </w:tr>
      <w:tr w:rsidR="00DF2BB6" w:rsidRPr="00C70209" w14:paraId="26301960" w14:textId="77777777" w:rsidTr="003131E2">
        <w:trPr>
          <w:cantSplit/>
        </w:trPr>
        <w:tc>
          <w:tcPr>
            <w:tcW w:w="388" w:type="pct"/>
            <w:vMerge/>
            <w:shd w:val="clear" w:color="auto" w:fill="auto"/>
          </w:tcPr>
          <w:p w14:paraId="033F1F24" w14:textId="77777777" w:rsidR="00DF2BB6" w:rsidRPr="00C70209" w:rsidRDefault="00DF2BB6" w:rsidP="003131E2">
            <w:pPr>
              <w:pStyle w:val="Tabletext-evidencematrix"/>
            </w:pPr>
          </w:p>
        </w:tc>
        <w:tc>
          <w:tcPr>
            <w:tcW w:w="490" w:type="pct"/>
            <w:vMerge/>
            <w:shd w:val="clear" w:color="auto" w:fill="auto"/>
          </w:tcPr>
          <w:p w14:paraId="279A50FE" w14:textId="77777777" w:rsidR="00DF2BB6" w:rsidRPr="00C70209" w:rsidRDefault="00DF2BB6" w:rsidP="003131E2">
            <w:pPr>
              <w:pStyle w:val="Tabletext-evidencematrix"/>
            </w:pPr>
          </w:p>
        </w:tc>
        <w:tc>
          <w:tcPr>
            <w:tcW w:w="490" w:type="pct"/>
            <w:vMerge/>
            <w:shd w:val="clear" w:color="auto" w:fill="auto"/>
          </w:tcPr>
          <w:p w14:paraId="6621DA7E" w14:textId="77777777" w:rsidR="00DF2BB6" w:rsidRPr="00C70209" w:rsidRDefault="00DF2BB6" w:rsidP="003131E2">
            <w:pPr>
              <w:pStyle w:val="Tabletext-evidencematrix"/>
            </w:pPr>
          </w:p>
        </w:tc>
        <w:tc>
          <w:tcPr>
            <w:tcW w:w="490" w:type="pct"/>
            <w:vMerge/>
            <w:shd w:val="clear" w:color="auto" w:fill="auto"/>
          </w:tcPr>
          <w:p w14:paraId="3BC809C9" w14:textId="77777777" w:rsidR="00DF2BB6" w:rsidRPr="00C70209" w:rsidRDefault="00DF2BB6" w:rsidP="003131E2">
            <w:pPr>
              <w:pStyle w:val="Tabletext-evidencematrix"/>
            </w:pPr>
          </w:p>
        </w:tc>
        <w:tc>
          <w:tcPr>
            <w:tcW w:w="490" w:type="pct"/>
            <w:vMerge/>
            <w:shd w:val="clear" w:color="auto" w:fill="auto"/>
          </w:tcPr>
          <w:p w14:paraId="042C4116" w14:textId="77777777" w:rsidR="00DF2BB6" w:rsidRPr="00C70209" w:rsidRDefault="00DF2BB6" w:rsidP="003131E2">
            <w:pPr>
              <w:pStyle w:val="Tabletext-evidencematrix"/>
            </w:pPr>
          </w:p>
        </w:tc>
        <w:tc>
          <w:tcPr>
            <w:tcW w:w="492" w:type="pct"/>
            <w:vMerge/>
            <w:shd w:val="clear" w:color="auto" w:fill="auto"/>
          </w:tcPr>
          <w:p w14:paraId="30C98D09" w14:textId="77777777" w:rsidR="00DF2BB6" w:rsidRPr="00C70209" w:rsidRDefault="00DF2BB6" w:rsidP="003131E2">
            <w:pPr>
              <w:pStyle w:val="Tabletext-subanalysis"/>
              <w:jc w:val="right"/>
            </w:pPr>
          </w:p>
        </w:tc>
        <w:tc>
          <w:tcPr>
            <w:tcW w:w="517" w:type="pct"/>
            <w:tcBorders>
              <w:bottom w:val="single" w:sz="4" w:space="0" w:color="000000"/>
            </w:tcBorders>
            <w:shd w:val="clear" w:color="auto" w:fill="auto"/>
          </w:tcPr>
          <w:p w14:paraId="3F3453E8"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auto"/>
          </w:tcPr>
          <w:p w14:paraId="5583C99D" w14:textId="77777777" w:rsidR="00DF2BB6" w:rsidRPr="00C70209" w:rsidRDefault="00DF2BB6" w:rsidP="003131E2">
            <w:pPr>
              <w:pStyle w:val="Tabletext-subanalysis"/>
            </w:pPr>
            <w:r w:rsidRPr="00C70209">
              <w:t>NR</w:t>
            </w:r>
          </w:p>
        </w:tc>
        <w:tc>
          <w:tcPr>
            <w:tcW w:w="517" w:type="pct"/>
            <w:tcBorders>
              <w:bottom w:val="single" w:sz="4" w:space="0" w:color="000000"/>
            </w:tcBorders>
            <w:shd w:val="clear" w:color="auto" w:fill="FFFFFF" w:themeFill="background1"/>
          </w:tcPr>
          <w:p w14:paraId="3BDA802D" w14:textId="77777777" w:rsidR="00DF2BB6" w:rsidRPr="00C70209" w:rsidRDefault="00DF2BB6" w:rsidP="003131E2">
            <w:pPr>
              <w:pStyle w:val="Tabletext-subanalysis"/>
            </w:pPr>
            <w:r w:rsidRPr="00C70209">
              <w:t>MD 1.10 [0.30, 1.91]</w:t>
            </w:r>
          </w:p>
        </w:tc>
        <w:tc>
          <w:tcPr>
            <w:tcW w:w="0" w:type="auto"/>
            <w:vMerge/>
            <w:shd w:val="clear" w:color="auto" w:fill="D9D9D9" w:themeFill="background1" w:themeFillShade="D9"/>
          </w:tcPr>
          <w:p w14:paraId="487406A7" w14:textId="77777777" w:rsidR="00DF2BB6" w:rsidRPr="00C70209" w:rsidRDefault="00DF2BB6" w:rsidP="003131E2">
            <w:pPr>
              <w:pStyle w:val="Tabletext-subanalysis"/>
            </w:pPr>
          </w:p>
        </w:tc>
      </w:tr>
      <w:tr w:rsidR="00DF2BB6" w:rsidRPr="00C70209" w14:paraId="746F2DCE" w14:textId="77777777" w:rsidTr="003131E2">
        <w:trPr>
          <w:cantSplit/>
        </w:trPr>
        <w:tc>
          <w:tcPr>
            <w:tcW w:w="388" w:type="pct"/>
            <w:vMerge/>
            <w:shd w:val="clear" w:color="auto" w:fill="auto"/>
          </w:tcPr>
          <w:p w14:paraId="1E4A3026" w14:textId="77777777" w:rsidR="00DF2BB6" w:rsidRPr="00C70209" w:rsidRDefault="00DF2BB6" w:rsidP="003131E2">
            <w:pPr>
              <w:pStyle w:val="Tabletext-evidencematrix"/>
            </w:pPr>
          </w:p>
        </w:tc>
        <w:tc>
          <w:tcPr>
            <w:tcW w:w="490" w:type="pct"/>
            <w:vMerge/>
            <w:shd w:val="clear" w:color="auto" w:fill="auto"/>
          </w:tcPr>
          <w:p w14:paraId="1F25E518" w14:textId="77777777" w:rsidR="00DF2BB6" w:rsidRPr="00C70209" w:rsidRDefault="00DF2BB6" w:rsidP="003131E2">
            <w:pPr>
              <w:pStyle w:val="Tabletext-evidencematrix"/>
            </w:pPr>
          </w:p>
        </w:tc>
        <w:tc>
          <w:tcPr>
            <w:tcW w:w="490" w:type="pct"/>
            <w:vMerge/>
            <w:shd w:val="clear" w:color="auto" w:fill="auto"/>
          </w:tcPr>
          <w:p w14:paraId="0BD2818B" w14:textId="77777777" w:rsidR="00DF2BB6" w:rsidRPr="00C70209" w:rsidRDefault="00DF2BB6" w:rsidP="003131E2">
            <w:pPr>
              <w:pStyle w:val="Tabletext-evidencematrix"/>
            </w:pPr>
          </w:p>
        </w:tc>
        <w:tc>
          <w:tcPr>
            <w:tcW w:w="490" w:type="pct"/>
            <w:vMerge/>
            <w:shd w:val="clear" w:color="auto" w:fill="auto"/>
          </w:tcPr>
          <w:p w14:paraId="25C07156" w14:textId="77777777" w:rsidR="00DF2BB6" w:rsidRPr="00C70209" w:rsidRDefault="00DF2BB6" w:rsidP="003131E2">
            <w:pPr>
              <w:pStyle w:val="Tabletext-evidencematrix"/>
            </w:pPr>
          </w:p>
        </w:tc>
        <w:tc>
          <w:tcPr>
            <w:tcW w:w="490" w:type="pct"/>
            <w:vMerge/>
            <w:shd w:val="clear" w:color="auto" w:fill="auto"/>
          </w:tcPr>
          <w:p w14:paraId="62C8C0CA" w14:textId="77777777" w:rsidR="00DF2BB6" w:rsidRPr="00C70209" w:rsidRDefault="00DF2BB6" w:rsidP="003131E2">
            <w:pPr>
              <w:pStyle w:val="Tabletext-evidencematrix"/>
            </w:pPr>
          </w:p>
        </w:tc>
        <w:tc>
          <w:tcPr>
            <w:tcW w:w="492" w:type="pct"/>
            <w:shd w:val="clear" w:color="auto" w:fill="auto"/>
          </w:tcPr>
          <w:p w14:paraId="4A98E956" w14:textId="77777777" w:rsidR="00DF2BB6" w:rsidRPr="00C70209" w:rsidRDefault="00DF2BB6" w:rsidP="003131E2">
            <w:pPr>
              <w:pStyle w:val="Tabletext-subanalysis"/>
              <w:jc w:val="right"/>
            </w:pPr>
            <w:r w:rsidRPr="00C70209">
              <w:t>Non-anaemic</w:t>
            </w:r>
          </w:p>
          <w:p w14:paraId="673C6DEB" w14:textId="187889CE" w:rsidR="00DF2BB6" w:rsidRPr="00C70209" w:rsidRDefault="00DF2BB6" w:rsidP="003131E2">
            <w:pPr>
              <w:pStyle w:val="Tabletext-subanalysis"/>
              <w:jc w:val="right"/>
            </w:pPr>
            <w:r w:rsidRPr="00C70209">
              <w:t>2 trials (Hettiarachchi 2008, Seshadri 1984a)</w:t>
            </w:r>
          </w:p>
          <w:p w14:paraId="1451BCDF" w14:textId="77777777" w:rsidR="00DF2BB6" w:rsidRPr="00C70209" w:rsidRDefault="00DF2BB6" w:rsidP="003131E2">
            <w:pPr>
              <w:pStyle w:val="Tabletext-subanalysis"/>
              <w:jc w:val="right"/>
            </w:pPr>
            <w:r w:rsidRPr="00C70209">
              <w:t>N=867</w:t>
            </w:r>
          </w:p>
        </w:tc>
        <w:tc>
          <w:tcPr>
            <w:tcW w:w="517" w:type="pct"/>
            <w:tcBorders>
              <w:bottom w:val="single" w:sz="4" w:space="0" w:color="000000"/>
            </w:tcBorders>
            <w:shd w:val="clear" w:color="auto" w:fill="auto"/>
          </w:tcPr>
          <w:p w14:paraId="1EC76B17" w14:textId="77777777" w:rsidR="00DF2BB6" w:rsidRPr="00C70209" w:rsidRDefault="00DF2BB6" w:rsidP="003131E2">
            <w:pPr>
              <w:pStyle w:val="Tabletext-subanalysis"/>
            </w:pPr>
            <w:r w:rsidRPr="00C70209">
              <w:t>NR (474)</w:t>
            </w:r>
          </w:p>
        </w:tc>
        <w:tc>
          <w:tcPr>
            <w:tcW w:w="517" w:type="pct"/>
            <w:tcBorders>
              <w:bottom w:val="single" w:sz="4" w:space="0" w:color="000000"/>
            </w:tcBorders>
            <w:shd w:val="clear" w:color="auto" w:fill="auto"/>
          </w:tcPr>
          <w:p w14:paraId="63640E0C" w14:textId="77777777" w:rsidR="00DF2BB6" w:rsidRPr="00C70209" w:rsidRDefault="00DF2BB6" w:rsidP="003131E2">
            <w:pPr>
              <w:pStyle w:val="Tabletext-subanalysis"/>
            </w:pPr>
            <w:r w:rsidRPr="00C70209">
              <w:t>NR (393)</w:t>
            </w:r>
          </w:p>
        </w:tc>
        <w:tc>
          <w:tcPr>
            <w:tcW w:w="517" w:type="pct"/>
            <w:tcBorders>
              <w:bottom w:val="single" w:sz="4" w:space="0" w:color="000000"/>
            </w:tcBorders>
            <w:shd w:val="clear" w:color="auto" w:fill="FFFFFF" w:themeFill="background1"/>
          </w:tcPr>
          <w:p w14:paraId="107BC126" w14:textId="77777777" w:rsidR="00DF2BB6" w:rsidRPr="00C70209" w:rsidRDefault="00DF2BB6" w:rsidP="003131E2">
            <w:pPr>
              <w:pStyle w:val="Tabletext-subanalysis"/>
            </w:pPr>
            <w:r w:rsidRPr="00C70209">
              <w:t>MD 0.95 [ 0.32, 1.59 ]</w:t>
            </w:r>
          </w:p>
        </w:tc>
        <w:tc>
          <w:tcPr>
            <w:tcW w:w="0" w:type="auto"/>
            <w:shd w:val="clear" w:color="auto" w:fill="D9D9D9" w:themeFill="background1" w:themeFillShade="D9"/>
          </w:tcPr>
          <w:p w14:paraId="76AD79A9" w14:textId="77777777" w:rsidR="00DF2BB6" w:rsidRPr="00C70209" w:rsidRDefault="00DF2BB6" w:rsidP="003131E2">
            <w:pPr>
              <w:pStyle w:val="Tabletext-subanalysis"/>
              <w:rPr>
                <w:i/>
              </w:rPr>
            </w:pPr>
            <w:r w:rsidRPr="00C70209">
              <w:rPr>
                <w:i/>
              </w:rPr>
              <w:t>Favours iron + folic acid</w:t>
            </w:r>
          </w:p>
          <w:p w14:paraId="782144B3" w14:textId="24449E51" w:rsidR="00DF2BB6" w:rsidRPr="00C70209" w:rsidRDefault="001A475D" w:rsidP="003131E2">
            <w:pPr>
              <w:pStyle w:val="Tabletext-subanalysis"/>
            </w:pPr>
            <w:r w:rsidRPr="001A475D">
              <w:rPr>
                <w:i/>
              </w:rPr>
              <w:t>P = </w:t>
            </w:r>
            <w:r w:rsidR="00DF2BB6" w:rsidRPr="00C70209">
              <w:t>0.0032</w:t>
            </w:r>
          </w:p>
          <w:p w14:paraId="2F556E0E" w14:textId="634B5151" w:rsidR="00DF2BB6" w:rsidRPr="00C70209" w:rsidRDefault="00DF2BB6" w:rsidP="003131E2">
            <w:pPr>
              <w:pStyle w:val="Tabletext-subanalysis"/>
            </w:pPr>
            <w:r w:rsidRPr="00C70209">
              <w:t>Substantial heterogeneity</w:t>
            </w:r>
          </w:p>
          <w:p w14:paraId="7B6BDFA1" w14:textId="0C59D5E1" w:rsidR="00DF2BB6" w:rsidRPr="00C70209" w:rsidRDefault="00DF2BB6" w:rsidP="003131E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90%</w:t>
            </w:r>
          </w:p>
        </w:tc>
      </w:tr>
    </w:tbl>
    <w:p w14:paraId="683D1DA9" w14:textId="77777777" w:rsidR="00DF2BB6" w:rsidRPr="00C70209" w:rsidRDefault="00DF2BB6" w:rsidP="003131E2">
      <w:pPr>
        <w:pStyle w:val="TabFigNotes0noindent"/>
      </w:pPr>
      <w:r w:rsidRPr="00C70209">
        <w:t>CI, confidence interval; Hb, haemoglobin; Hct, haematocrit; MD, mean difference; NR, not reported; SD, standard deviation</w:t>
      </w:r>
    </w:p>
    <w:p w14:paraId="0BA7D6E8"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0EC3515"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40BD4650" w14:textId="5B7B7414" w:rsidR="00DF2BB6" w:rsidRPr="00C70209" w:rsidRDefault="00DF2BB6" w:rsidP="003131E2">
      <w:pPr>
        <w:pStyle w:val="TabFigNotes0noindent"/>
      </w:pPr>
      <w:r w:rsidRPr="00C70209">
        <w:rPr>
          <w:b/>
        </w:rPr>
        <w:t>c.</w:t>
      </w:r>
      <w:r w:rsidRPr="00C70209">
        <w:t xml:space="preserve"> Refer to </w:t>
      </w:r>
      <w:r w:rsidRPr="00C70209">
        <w:rPr>
          <w:b/>
        </w:rPr>
        <w:t>Appendix F, Volume 2</w:t>
      </w:r>
      <w:r w:rsidRPr="00C70209">
        <w:t xml:space="preserve"> of the technical report.</w:t>
      </w:r>
    </w:p>
    <w:p w14:paraId="383F432E" w14:textId="69A8CF9B" w:rsidR="00DF2BB6" w:rsidRPr="00C70209" w:rsidRDefault="00DF2BB6" w:rsidP="003131E2">
      <w:pPr>
        <w:pStyle w:val="TabFigNotes0noindent"/>
        <w:sectPr w:rsidR="00DF2BB6" w:rsidRPr="00C70209" w:rsidSect="00130F03">
          <w:type w:val="continuous"/>
          <w:pgSz w:w="16839" w:h="11907" w:orient="landscape" w:code="9"/>
          <w:pgMar w:top="1440" w:right="1440" w:bottom="1440" w:left="1440" w:header="720" w:footer="720" w:gutter="0"/>
          <w:cols w:space="720"/>
          <w:docGrid w:linePitch="360"/>
        </w:sectPr>
      </w:pPr>
      <w:r w:rsidRPr="00C70209">
        <w:rPr>
          <w:b/>
        </w:rPr>
        <w:t>d.</w:t>
      </w:r>
      <w:r w:rsidRPr="00C70209">
        <w:t xml:space="preserve"> This data retrieved from corrected </w:t>
      </w:r>
      <w:r w:rsidR="00B05479" w:rsidRPr="00C70209">
        <w:t>s</w:t>
      </w:r>
      <w:r w:rsidRPr="00C70209">
        <w:t>upplementary appendix, published Feb</w:t>
      </w:r>
      <w:r w:rsidR="000F779F" w:rsidRPr="00C70209">
        <w:t> </w:t>
      </w:r>
      <w:r w:rsidRPr="00C70209">
        <w:t>7, 2014. Still, only 20 trials listed as reporting ferritin. The published article reported: 23 trials, MD 21.42 [17.25, 25.58].</w:t>
      </w:r>
    </w:p>
    <w:p w14:paraId="6E010690" w14:textId="12258EC5" w:rsidR="00DF2BB6" w:rsidRPr="00C70209" w:rsidRDefault="00DF2BB6" w:rsidP="003131E2">
      <w:pPr>
        <w:pStyle w:val="Heading3"/>
      </w:pPr>
      <w:bookmarkStart w:id="473" w:name="_Toc423015340"/>
      <w:bookmarkStart w:id="474" w:name="_Toc427746853"/>
      <w:r w:rsidRPr="00C70209">
        <w:t>Neonatal and paediatric patients with cancer</w:t>
      </w:r>
      <w:bookmarkEnd w:id="473"/>
      <w:bookmarkEnd w:id="474"/>
    </w:p>
    <w:p w14:paraId="3865ADC3" w14:textId="77777777" w:rsidR="00DF2BB6" w:rsidRPr="00C70209" w:rsidRDefault="00DF2BB6" w:rsidP="003131E2">
      <w:pPr>
        <w:pStyle w:val="Head4Num"/>
      </w:pPr>
      <w:r w:rsidRPr="00C70209">
        <w:t>ESAs (with or without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058342D9" w14:textId="77777777" w:rsidTr="003131E2">
        <w:trPr>
          <w:cantSplit/>
          <w:trHeight w:val="2078"/>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2FC7D799" w14:textId="77777777" w:rsidR="00DF2BB6" w:rsidRPr="00C70209" w:rsidRDefault="00DF2BB6" w:rsidP="003131E2">
            <w:pPr>
              <w:pStyle w:val="PP-heading"/>
            </w:pPr>
            <w:r w:rsidRPr="00C70209">
              <w:t>Evidence statements – cancer (ESA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0A6E68B"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DE733CB"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9BACFA8"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EBD42DD"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DBAE229" w14:textId="77777777" w:rsidR="00DF2BB6" w:rsidRPr="00C70209" w:rsidRDefault="00DF2BB6" w:rsidP="003131E2">
            <w:pPr>
              <w:ind w:left="113" w:right="113"/>
              <w:jc w:val="center"/>
              <w:rPr>
                <w:b/>
              </w:rPr>
            </w:pPr>
            <w:r w:rsidRPr="00C70209">
              <w:rPr>
                <w:b/>
              </w:rPr>
              <w:t>Applicability</w:t>
            </w:r>
          </w:p>
        </w:tc>
      </w:tr>
      <w:tr w:rsidR="00DF2BB6" w:rsidRPr="00C70209" w14:paraId="26B819F7" w14:textId="77777777" w:rsidTr="003131E2">
        <w:trPr>
          <w:cantSplit/>
        </w:trPr>
        <w:tc>
          <w:tcPr>
            <w:tcW w:w="851" w:type="dxa"/>
          </w:tcPr>
          <w:p w14:paraId="17A82D5E" w14:textId="77777777" w:rsidR="00DF2BB6" w:rsidRPr="00C70209" w:rsidRDefault="00DF2BB6" w:rsidP="00E9569B">
            <w:pPr>
              <w:pStyle w:val="Tabletext"/>
              <w:numPr>
                <w:ilvl w:val="0"/>
                <w:numId w:val="34"/>
              </w:numPr>
            </w:pPr>
          </w:p>
        </w:tc>
        <w:tc>
          <w:tcPr>
            <w:tcW w:w="3750" w:type="dxa"/>
          </w:tcPr>
          <w:p w14:paraId="29E11AE9" w14:textId="77777777" w:rsidR="00DF2BB6" w:rsidRPr="00C70209" w:rsidRDefault="00DF2BB6" w:rsidP="003131E2">
            <w:pPr>
              <w:pStyle w:val="ES-table"/>
            </w:pPr>
            <w:r w:rsidRPr="00C70209">
              <w:t xml:space="preserve">In neonatal patients receiving chemotherapy, the effect of ESA therapy (with or without iron) on transfusion incidence or volume is unknown. </w:t>
            </w:r>
          </w:p>
        </w:tc>
        <w:tc>
          <w:tcPr>
            <w:tcW w:w="820" w:type="dxa"/>
          </w:tcPr>
          <w:p w14:paraId="3BD2131E" w14:textId="77777777" w:rsidR="00DF2BB6" w:rsidRPr="00C70209" w:rsidRDefault="00DF2BB6" w:rsidP="003131E2">
            <w:pPr>
              <w:pStyle w:val="T-ABCD"/>
            </w:pPr>
            <w:r w:rsidRPr="00C70209">
              <w:t>NA</w:t>
            </w:r>
          </w:p>
        </w:tc>
        <w:tc>
          <w:tcPr>
            <w:tcW w:w="821" w:type="dxa"/>
          </w:tcPr>
          <w:p w14:paraId="053441C4" w14:textId="77777777" w:rsidR="00DF2BB6" w:rsidRPr="00C70209" w:rsidRDefault="00DF2BB6" w:rsidP="003131E2">
            <w:pPr>
              <w:pStyle w:val="T-ABCD"/>
            </w:pPr>
            <w:r w:rsidRPr="00C70209">
              <w:t>NA</w:t>
            </w:r>
          </w:p>
        </w:tc>
        <w:tc>
          <w:tcPr>
            <w:tcW w:w="821" w:type="dxa"/>
          </w:tcPr>
          <w:p w14:paraId="40CBA3D7" w14:textId="77777777" w:rsidR="00DF2BB6" w:rsidRPr="00C70209" w:rsidRDefault="00DF2BB6" w:rsidP="003131E2">
            <w:pPr>
              <w:pStyle w:val="T-ABCD"/>
            </w:pPr>
            <w:r w:rsidRPr="00C70209">
              <w:t>NA</w:t>
            </w:r>
          </w:p>
        </w:tc>
        <w:tc>
          <w:tcPr>
            <w:tcW w:w="821" w:type="dxa"/>
          </w:tcPr>
          <w:p w14:paraId="5F594C51" w14:textId="77777777" w:rsidR="00DF2BB6" w:rsidRPr="00C70209" w:rsidRDefault="00DF2BB6" w:rsidP="003131E2">
            <w:pPr>
              <w:pStyle w:val="T-ABCD"/>
            </w:pPr>
            <w:r w:rsidRPr="00C70209">
              <w:t>NA</w:t>
            </w:r>
          </w:p>
        </w:tc>
        <w:tc>
          <w:tcPr>
            <w:tcW w:w="821" w:type="dxa"/>
          </w:tcPr>
          <w:p w14:paraId="7FD197C3" w14:textId="77777777" w:rsidR="00DF2BB6" w:rsidRPr="00C70209" w:rsidRDefault="00DF2BB6" w:rsidP="003131E2">
            <w:pPr>
              <w:pStyle w:val="T-ABCD"/>
            </w:pPr>
            <w:r w:rsidRPr="00C70209">
              <w:t xml:space="preserve">NA </w:t>
            </w:r>
          </w:p>
        </w:tc>
      </w:tr>
      <w:tr w:rsidR="00DF2BB6" w:rsidRPr="00C70209" w14:paraId="74A35BB5" w14:textId="77777777" w:rsidTr="003131E2">
        <w:trPr>
          <w:cantSplit/>
        </w:trPr>
        <w:tc>
          <w:tcPr>
            <w:tcW w:w="851" w:type="dxa"/>
          </w:tcPr>
          <w:p w14:paraId="7FC8D199" w14:textId="77777777" w:rsidR="00DF2BB6" w:rsidRPr="00C70209" w:rsidRDefault="00DF2BB6" w:rsidP="00E9569B">
            <w:pPr>
              <w:pStyle w:val="Tabletext"/>
              <w:numPr>
                <w:ilvl w:val="0"/>
                <w:numId w:val="34"/>
              </w:numPr>
            </w:pPr>
          </w:p>
        </w:tc>
        <w:tc>
          <w:tcPr>
            <w:tcW w:w="3750" w:type="dxa"/>
          </w:tcPr>
          <w:p w14:paraId="561DD59D" w14:textId="77777777" w:rsidR="00DF2BB6" w:rsidRPr="00C70209" w:rsidRDefault="00DF2BB6" w:rsidP="003131E2">
            <w:pPr>
              <w:pStyle w:val="ES-table"/>
            </w:pPr>
            <w:r w:rsidRPr="00C70209">
              <w:t>In paediatric patients receiving chemotherapy, ESA therapy (with or without iron) may reduce transfusion incidence.</w:t>
            </w:r>
          </w:p>
          <w:p w14:paraId="5198CBC4" w14:textId="77777777" w:rsidR="00DF2BB6" w:rsidRPr="00C70209" w:rsidRDefault="00DF2BB6" w:rsidP="003131E2">
            <w:pPr>
              <w:pStyle w:val="ES-notes"/>
              <w:rPr>
                <w:szCs w:val="20"/>
              </w:rPr>
            </w:pPr>
            <w:r w:rsidRPr="00C70209">
              <w:t>(See evidence matrix D2.L in Volume 2 of the technical report.)</w:t>
            </w:r>
          </w:p>
        </w:tc>
        <w:tc>
          <w:tcPr>
            <w:tcW w:w="820" w:type="dxa"/>
          </w:tcPr>
          <w:p w14:paraId="6DCDEEF9" w14:textId="77777777" w:rsidR="00DF2BB6" w:rsidRPr="00C70209" w:rsidRDefault="00DF2BB6" w:rsidP="003131E2">
            <w:pPr>
              <w:pStyle w:val="T-ABCD"/>
            </w:pPr>
            <w:r w:rsidRPr="00C70209">
              <w:sym w:font="Symbol" w:char="F0D6"/>
            </w:r>
            <w:r w:rsidRPr="00C70209">
              <w:sym w:font="Symbol" w:char="F0D6"/>
            </w:r>
          </w:p>
        </w:tc>
        <w:tc>
          <w:tcPr>
            <w:tcW w:w="821" w:type="dxa"/>
          </w:tcPr>
          <w:p w14:paraId="1055BF52" w14:textId="77777777" w:rsidR="00DF2BB6" w:rsidRPr="00C70209" w:rsidRDefault="00DF2BB6" w:rsidP="003131E2">
            <w:pPr>
              <w:pStyle w:val="T-ABCD"/>
            </w:pPr>
            <w:r w:rsidRPr="00C70209">
              <w:sym w:font="Symbol" w:char="F0D6"/>
            </w:r>
            <w:r w:rsidRPr="00C70209">
              <w:sym w:font="Symbol" w:char="F0D6"/>
            </w:r>
          </w:p>
        </w:tc>
        <w:tc>
          <w:tcPr>
            <w:tcW w:w="821" w:type="dxa"/>
          </w:tcPr>
          <w:p w14:paraId="44995FD1" w14:textId="77777777" w:rsidR="00DF2BB6" w:rsidRPr="00C70209" w:rsidRDefault="00DF2BB6" w:rsidP="003131E2">
            <w:pPr>
              <w:pStyle w:val="T-ABCD"/>
            </w:pPr>
            <w:r w:rsidRPr="00C70209">
              <w:sym w:font="Symbol" w:char="F0D6"/>
            </w:r>
          </w:p>
        </w:tc>
        <w:tc>
          <w:tcPr>
            <w:tcW w:w="821" w:type="dxa"/>
          </w:tcPr>
          <w:p w14:paraId="4AFDA327" w14:textId="77777777" w:rsidR="00DF2BB6" w:rsidRPr="00C70209" w:rsidRDefault="00DF2BB6" w:rsidP="003131E2">
            <w:pPr>
              <w:pStyle w:val="T-ABCD"/>
            </w:pPr>
            <w:r w:rsidRPr="00C70209">
              <w:sym w:font="Symbol" w:char="F0D6"/>
            </w:r>
            <w:r w:rsidRPr="00C70209">
              <w:sym w:font="Symbol" w:char="F0D6"/>
            </w:r>
          </w:p>
        </w:tc>
        <w:tc>
          <w:tcPr>
            <w:tcW w:w="821" w:type="dxa"/>
          </w:tcPr>
          <w:p w14:paraId="7F68DAEB" w14:textId="77777777" w:rsidR="00DF2BB6" w:rsidRPr="00C70209" w:rsidRDefault="00DF2BB6" w:rsidP="003131E2">
            <w:pPr>
              <w:pStyle w:val="T-ABCD"/>
            </w:pPr>
            <w:r w:rsidRPr="00C70209">
              <w:sym w:font="Symbol" w:char="F0D6"/>
            </w:r>
          </w:p>
        </w:tc>
      </w:tr>
      <w:tr w:rsidR="00DF2BB6" w:rsidRPr="00C70209" w14:paraId="20010440" w14:textId="77777777" w:rsidTr="003131E2">
        <w:trPr>
          <w:cantSplit/>
        </w:trPr>
        <w:tc>
          <w:tcPr>
            <w:tcW w:w="851" w:type="dxa"/>
          </w:tcPr>
          <w:p w14:paraId="3A023626" w14:textId="77777777" w:rsidR="00DF2BB6" w:rsidRPr="00C70209" w:rsidRDefault="00DF2BB6" w:rsidP="00E9569B">
            <w:pPr>
              <w:pStyle w:val="Tabletext"/>
              <w:numPr>
                <w:ilvl w:val="0"/>
                <w:numId w:val="34"/>
              </w:numPr>
            </w:pPr>
          </w:p>
        </w:tc>
        <w:tc>
          <w:tcPr>
            <w:tcW w:w="3750" w:type="dxa"/>
          </w:tcPr>
          <w:p w14:paraId="01E43257" w14:textId="77777777" w:rsidR="00DF2BB6" w:rsidRPr="00C70209" w:rsidRDefault="00DF2BB6" w:rsidP="003131E2">
            <w:pPr>
              <w:pStyle w:val="ES-table"/>
            </w:pPr>
            <w:r w:rsidRPr="00C70209">
              <w:t>In paediatric patients receiving chemotherapy, the effect of ESA therapy (with or without iron) on transfusion volume is uncertain.</w:t>
            </w:r>
          </w:p>
          <w:p w14:paraId="2A6BE19D" w14:textId="77777777" w:rsidR="00DF2BB6" w:rsidRPr="00C70209" w:rsidRDefault="00DF2BB6" w:rsidP="003131E2">
            <w:pPr>
              <w:pStyle w:val="ES-notes"/>
            </w:pPr>
            <w:r w:rsidRPr="00C70209">
              <w:t>(See evidence matrix D2.M in Volume 2 of the technical report.)</w:t>
            </w:r>
          </w:p>
        </w:tc>
        <w:tc>
          <w:tcPr>
            <w:tcW w:w="820" w:type="dxa"/>
          </w:tcPr>
          <w:p w14:paraId="07BB0BBF" w14:textId="77777777" w:rsidR="00DF2BB6" w:rsidRPr="00C70209" w:rsidRDefault="00DF2BB6" w:rsidP="003131E2">
            <w:pPr>
              <w:pStyle w:val="T-ABCD"/>
            </w:pPr>
            <w:r w:rsidRPr="00C70209">
              <w:sym w:font="Symbol" w:char="F0D6"/>
            </w:r>
          </w:p>
        </w:tc>
        <w:tc>
          <w:tcPr>
            <w:tcW w:w="821" w:type="dxa"/>
          </w:tcPr>
          <w:p w14:paraId="2DBE6259" w14:textId="77777777" w:rsidR="00DF2BB6" w:rsidRPr="00C70209" w:rsidRDefault="00DF2BB6" w:rsidP="003131E2">
            <w:pPr>
              <w:pStyle w:val="T-ABCD"/>
            </w:pPr>
            <w:r w:rsidRPr="00C70209">
              <w:sym w:font="Symbol" w:char="F0D6"/>
            </w:r>
            <w:r w:rsidRPr="00C70209">
              <w:sym w:font="Symbol" w:char="F0D6"/>
            </w:r>
          </w:p>
        </w:tc>
        <w:tc>
          <w:tcPr>
            <w:tcW w:w="821" w:type="dxa"/>
          </w:tcPr>
          <w:p w14:paraId="7BCFC081" w14:textId="77777777" w:rsidR="00DF2BB6" w:rsidRPr="00C70209" w:rsidRDefault="00DF2BB6" w:rsidP="003131E2">
            <w:pPr>
              <w:pStyle w:val="T-ABCD"/>
            </w:pPr>
            <w:r w:rsidRPr="00C70209">
              <w:sym w:font="Symbol" w:char="F0D6"/>
            </w:r>
          </w:p>
        </w:tc>
        <w:tc>
          <w:tcPr>
            <w:tcW w:w="821" w:type="dxa"/>
          </w:tcPr>
          <w:p w14:paraId="6C18FC56" w14:textId="77777777" w:rsidR="00DF2BB6" w:rsidRPr="00C70209" w:rsidRDefault="00DF2BB6" w:rsidP="003131E2">
            <w:pPr>
              <w:pStyle w:val="T-ABCD"/>
            </w:pPr>
            <w:r w:rsidRPr="00C70209">
              <w:sym w:font="Symbol" w:char="F0D6"/>
            </w:r>
            <w:r w:rsidRPr="00C70209">
              <w:sym w:font="Symbol" w:char="F0D6"/>
            </w:r>
          </w:p>
        </w:tc>
        <w:tc>
          <w:tcPr>
            <w:tcW w:w="821" w:type="dxa"/>
          </w:tcPr>
          <w:p w14:paraId="1595699A" w14:textId="77777777" w:rsidR="00DF2BB6" w:rsidRPr="00C70209" w:rsidRDefault="00DF2BB6" w:rsidP="003131E2">
            <w:pPr>
              <w:pStyle w:val="T-ABCD"/>
            </w:pPr>
            <w:r w:rsidRPr="00C70209">
              <w:sym w:font="Symbol" w:char="F0D6"/>
            </w:r>
          </w:p>
        </w:tc>
      </w:tr>
      <w:tr w:rsidR="00DF2BB6" w:rsidRPr="00C70209" w14:paraId="5F0C080E" w14:textId="77777777" w:rsidTr="003131E2">
        <w:trPr>
          <w:cantSplit/>
        </w:trPr>
        <w:tc>
          <w:tcPr>
            <w:tcW w:w="851" w:type="dxa"/>
          </w:tcPr>
          <w:p w14:paraId="620CD3C7" w14:textId="77777777" w:rsidR="00DF2BB6" w:rsidRPr="00C70209" w:rsidRDefault="00DF2BB6" w:rsidP="00E9569B">
            <w:pPr>
              <w:pStyle w:val="Tabletext"/>
              <w:numPr>
                <w:ilvl w:val="0"/>
                <w:numId w:val="34"/>
              </w:numPr>
            </w:pPr>
          </w:p>
        </w:tc>
        <w:tc>
          <w:tcPr>
            <w:tcW w:w="3750" w:type="dxa"/>
          </w:tcPr>
          <w:p w14:paraId="212572E7" w14:textId="77777777" w:rsidR="00DF2BB6" w:rsidRPr="00C70209" w:rsidRDefault="00DF2BB6" w:rsidP="003131E2">
            <w:pPr>
              <w:pStyle w:val="ES-table"/>
            </w:pPr>
            <w:r w:rsidRPr="00C70209">
              <w:t>In neonatal patients receiving chemotherapy, the effect of ESA therapy (with or without iron) on thromboembolic events is unknown.</w:t>
            </w:r>
          </w:p>
        </w:tc>
        <w:tc>
          <w:tcPr>
            <w:tcW w:w="820" w:type="dxa"/>
          </w:tcPr>
          <w:p w14:paraId="34B5DA31" w14:textId="77777777" w:rsidR="00DF2BB6" w:rsidRPr="00C70209" w:rsidRDefault="00DF2BB6" w:rsidP="003131E2">
            <w:pPr>
              <w:pStyle w:val="T-ABCD"/>
            </w:pPr>
            <w:r w:rsidRPr="00C70209">
              <w:t>NA</w:t>
            </w:r>
          </w:p>
        </w:tc>
        <w:tc>
          <w:tcPr>
            <w:tcW w:w="821" w:type="dxa"/>
          </w:tcPr>
          <w:p w14:paraId="3F804E36" w14:textId="77777777" w:rsidR="00DF2BB6" w:rsidRPr="00C70209" w:rsidRDefault="00DF2BB6" w:rsidP="003131E2">
            <w:pPr>
              <w:pStyle w:val="T-ABCD"/>
            </w:pPr>
            <w:r w:rsidRPr="00C70209">
              <w:t>NA</w:t>
            </w:r>
          </w:p>
        </w:tc>
        <w:tc>
          <w:tcPr>
            <w:tcW w:w="821" w:type="dxa"/>
          </w:tcPr>
          <w:p w14:paraId="3845413D" w14:textId="77777777" w:rsidR="00DF2BB6" w:rsidRPr="00C70209" w:rsidRDefault="00DF2BB6" w:rsidP="003131E2">
            <w:pPr>
              <w:pStyle w:val="T-ABCD"/>
            </w:pPr>
            <w:r w:rsidRPr="00C70209">
              <w:t>NA</w:t>
            </w:r>
          </w:p>
        </w:tc>
        <w:tc>
          <w:tcPr>
            <w:tcW w:w="821" w:type="dxa"/>
          </w:tcPr>
          <w:p w14:paraId="53E48FE9" w14:textId="77777777" w:rsidR="00DF2BB6" w:rsidRPr="00C70209" w:rsidRDefault="00DF2BB6" w:rsidP="003131E2">
            <w:pPr>
              <w:pStyle w:val="T-ABCD"/>
            </w:pPr>
            <w:r w:rsidRPr="00C70209">
              <w:t>NA</w:t>
            </w:r>
          </w:p>
        </w:tc>
        <w:tc>
          <w:tcPr>
            <w:tcW w:w="821" w:type="dxa"/>
          </w:tcPr>
          <w:p w14:paraId="0271B3D1" w14:textId="77777777" w:rsidR="00DF2BB6" w:rsidRPr="00C70209" w:rsidRDefault="00DF2BB6" w:rsidP="003131E2">
            <w:pPr>
              <w:pStyle w:val="T-ABCD"/>
            </w:pPr>
            <w:r w:rsidRPr="00C70209">
              <w:t xml:space="preserve">NA </w:t>
            </w:r>
          </w:p>
        </w:tc>
      </w:tr>
      <w:tr w:rsidR="00DF2BB6" w:rsidRPr="00C70209" w14:paraId="6A75C5D5" w14:textId="77777777" w:rsidTr="003131E2">
        <w:trPr>
          <w:cantSplit/>
        </w:trPr>
        <w:tc>
          <w:tcPr>
            <w:tcW w:w="851" w:type="dxa"/>
          </w:tcPr>
          <w:p w14:paraId="6B9DE497" w14:textId="77777777" w:rsidR="00DF2BB6" w:rsidRPr="00C70209" w:rsidRDefault="00DF2BB6" w:rsidP="00E9569B">
            <w:pPr>
              <w:pStyle w:val="Tabletext"/>
              <w:numPr>
                <w:ilvl w:val="0"/>
                <w:numId w:val="34"/>
              </w:numPr>
            </w:pPr>
          </w:p>
        </w:tc>
        <w:tc>
          <w:tcPr>
            <w:tcW w:w="3750" w:type="dxa"/>
          </w:tcPr>
          <w:p w14:paraId="23576E17" w14:textId="77777777" w:rsidR="00DF2BB6" w:rsidRPr="00C70209" w:rsidRDefault="00DF2BB6" w:rsidP="003131E2">
            <w:pPr>
              <w:pStyle w:val="ES-table"/>
            </w:pPr>
            <w:r w:rsidRPr="00C70209">
              <w:t>In paediatric patients receiving chemotherapy, the effect of ESA therapy (with or without iron) on thromboembolic events is uncertain.</w:t>
            </w:r>
          </w:p>
          <w:p w14:paraId="6C273E4C" w14:textId="77777777" w:rsidR="00DF2BB6" w:rsidRPr="00C70209" w:rsidRDefault="00DF2BB6" w:rsidP="003131E2">
            <w:pPr>
              <w:pStyle w:val="ES-notes"/>
              <w:rPr>
                <w:szCs w:val="20"/>
              </w:rPr>
            </w:pPr>
            <w:r w:rsidRPr="00C70209">
              <w:t>(See evidence matrix D2.N in Volume 2 of the technical report.)</w:t>
            </w:r>
          </w:p>
        </w:tc>
        <w:tc>
          <w:tcPr>
            <w:tcW w:w="820" w:type="dxa"/>
          </w:tcPr>
          <w:p w14:paraId="388DD090" w14:textId="77777777" w:rsidR="00DF2BB6" w:rsidRPr="00C70209" w:rsidRDefault="00DF2BB6" w:rsidP="003131E2">
            <w:pPr>
              <w:pStyle w:val="T-ABCD"/>
            </w:pPr>
            <w:r w:rsidRPr="00C70209">
              <w:sym w:font="Symbol" w:char="F0D6"/>
            </w:r>
            <w:r w:rsidRPr="00C70209">
              <w:sym w:font="Symbol" w:char="F0D6"/>
            </w:r>
          </w:p>
        </w:tc>
        <w:tc>
          <w:tcPr>
            <w:tcW w:w="821" w:type="dxa"/>
          </w:tcPr>
          <w:p w14:paraId="3386EDF8" w14:textId="77777777" w:rsidR="00DF2BB6" w:rsidRPr="00C70209" w:rsidRDefault="00DF2BB6" w:rsidP="003131E2">
            <w:pPr>
              <w:pStyle w:val="T-ABCD"/>
            </w:pPr>
            <w:r w:rsidRPr="00C70209">
              <w:t>NA</w:t>
            </w:r>
          </w:p>
        </w:tc>
        <w:tc>
          <w:tcPr>
            <w:tcW w:w="821" w:type="dxa"/>
          </w:tcPr>
          <w:p w14:paraId="5A640BC6" w14:textId="77777777" w:rsidR="00DF2BB6" w:rsidRPr="00C70209" w:rsidRDefault="00DF2BB6" w:rsidP="003131E2">
            <w:pPr>
              <w:pStyle w:val="T-ABCD"/>
            </w:pPr>
            <w:r w:rsidRPr="00C70209">
              <w:t>NA</w:t>
            </w:r>
          </w:p>
        </w:tc>
        <w:tc>
          <w:tcPr>
            <w:tcW w:w="821" w:type="dxa"/>
          </w:tcPr>
          <w:p w14:paraId="4B248C1C" w14:textId="77777777" w:rsidR="00DF2BB6" w:rsidRPr="00C70209" w:rsidRDefault="00DF2BB6" w:rsidP="003131E2">
            <w:pPr>
              <w:pStyle w:val="T-ABCD"/>
            </w:pPr>
            <w:r w:rsidRPr="00C70209">
              <w:sym w:font="Symbol" w:char="F0D6"/>
            </w:r>
            <w:r w:rsidRPr="00C70209">
              <w:sym w:font="Symbol" w:char="F0D6"/>
            </w:r>
          </w:p>
        </w:tc>
        <w:tc>
          <w:tcPr>
            <w:tcW w:w="821" w:type="dxa"/>
          </w:tcPr>
          <w:p w14:paraId="541FFE90" w14:textId="77777777" w:rsidR="00DF2BB6" w:rsidRPr="00C70209" w:rsidRDefault="00DF2BB6" w:rsidP="003131E2">
            <w:pPr>
              <w:pStyle w:val="T-ABCD"/>
            </w:pPr>
            <w:r w:rsidRPr="00C70209">
              <w:sym w:font="Symbol" w:char="F0D6"/>
            </w:r>
          </w:p>
        </w:tc>
      </w:tr>
      <w:tr w:rsidR="00DF2BB6" w:rsidRPr="00C70209" w14:paraId="0247B11D" w14:textId="77777777" w:rsidTr="003131E2">
        <w:trPr>
          <w:cantSplit/>
        </w:trPr>
        <w:tc>
          <w:tcPr>
            <w:tcW w:w="851" w:type="dxa"/>
          </w:tcPr>
          <w:p w14:paraId="43336F52" w14:textId="77777777" w:rsidR="00DF2BB6" w:rsidRPr="00C70209" w:rsidRDefault="00DF2BB6" w:rsidP="00E9569B">
            <w:pPr>
              <w:pStyle w:val="Tabletext"/>
              <w:numPr>
                <w:ilvl w:val="0"/>
                <w:numId w:val="34"/>
              </w:numPr>
            </w:pPr>
          </w:p>
        </w:tc>
        <w:tc>
          <w:tcPr>
            <w:tcW w:w="3750" w:type="dxa"/>
          </w:tcPr>
          <w:p w14:paraId="274268B1" w14:textId="77777777" w:rsidR="00DF2BB6" w:rsidRPr="00C70209" w:rsidRDefault="00DF2BB6" w:rsidP="003131E2">
            <w:pPr>
              <w:pStyle w:val="ES-table"/>
            </w:pPr>
            <w:r w:rsidRPr="00C70209">
              <w:t>In neonatal patients receiving chemotherapy, the effect of ESA therapy (with or without iron) on mortality is unknown.</w:t>
            </w:r>
          </w:p>
        </w:tc>
        <w:tc>
          <w:tcPr>
            <w:tcW w:w="820" w:type="dxa"/>
          </w:tcPr>
          <w:p w14:paraId="39B72837" w14:textId="77777777" w:rsidR="00DF2BB6" w:rsidRPr="00C70209" w:rsidRDefault="00DF2BB6" w:rsidP="003131E2">
            <w:pPr>
              <w:pStyle w:val="T-ABCD"/>
            </w:pPr>
            <w:r w:rsidRPr="00C70209">
              <w:t>NA</w:t>
            </w:r>
          </w:p>
        </w:tc>
        <w:tc>
          <w:tcPr>
            <w:tcW w:w="821" w:type="dxa"/>
          </w:tcPr>
          <w:p w14:paraId="428E9E9F" w14:textId="77777777" w:rsidR="00DF2BB6" w:rsidRPr="00C70209" w:rsidRDefault="00DF2BB6" w:rsidP="003131E2">
            <w:pPr>
              <w:pStyle w:val="T-ABCD"/>
            </w:pPr>
            <w:r w:rsidRPr="00C70209">
              <w:t>NA</w:t>
            </w:r>
          </w:p>
        </w:tc>
        <w:tc>
          <w:tcPr>
            <w:tcW w:w="821" w:type="dxa"/>
          </w:tcPr>
          <w:p w14:paraId="74680F07" w14:textId="77777777" w:rsidR="00DF2BB6" w:rsidRPr="00C70209" w:rsidRDefault="00DF2BB6" w:rsidP="003131E2">
            <w:pPr>
              <w:pStyle w:val="T-ABCD"/>
            </w:pPr>
            <w:r w:rsidRPr="00C70209">
              <w:t>NA</w:t>
            </w:r>
          </w:p>
        </w:tc>
        <w:tc>
          <w:tcPr>
            <w:tcW w:w="821" w:type="dxa"/>
          </w:tcPr>
          <w:p w14:paraId="57157481" w14:textId="77777777" w:rsidR="00DF2BB6" w:rsidRPr="00C70209" w:rsidRDefault="00DF2BB6" w:rsidP="003131E2">
            <w:pPr>
              <w:pStyle w:val="T-ABCD"/>
            </w:pPr>
            <w:r w:rsidRPr="00C70209">
              <w:t>NA</w:t>
            </w:r>
          </w:p>
        </w:tc>
        <w:tc>
          <w:tcPr>
            <w:tcW w:w="821" w:type="dxa"/>
          </w:tcPr>
          <w:p w14:paraId="6D236788" w14:textId="77777777" w:rsidR="00DF2BB6" w:rsidRPr="00C70209" w:rsidRDefault="00DF2BB6" w:rsidP="003131E2">
            <w:pPr>
              <w:pStyle w:val="T-ABCD"/>
            </w:pPr>
            <w:r w:rsidRPr="00C70209">
              <w:t xml:space="preserve">NA </w:t>
            </w:r>
          </w:p>
        </w:tc>
      </w:tr>
      <w:tr w:rsidR="00DF2BB6" w:rsidRPr="00C70209" w14:paraId="1A2629CB" w14:textId="77777777" w:rsidTr="003131E2">
        <w:trPr>
          <w:cantSplit/>
        </w:trPr>
        <w:tc>
          <w:tcPr>
            <w:tcW w:w="851" w:type="dxa"/>
          </w:tcPr>
          <w:p w14:paraId="13625DCF" w14:textId="77777777" w:rsidR="00DF2BB6" w:rsidRPr="00C70209" w:rsidRDefault="00DF2BB6" w:rsidP="00E9569B">
            <w:pPr>
              <w:pStyle w:val="Tabletext"/>
              <w:numPr>
                <w:ilvl w:val="0"/>
                <w:numId w:val="34"/>
              </w:numPr>
            </w:pPr>
          </w:p>
        </w:tc>
        <w:tc>
          <w:tcPr>
            <w:tcW w:w="3750" w:type="dxa"/>
          </w:tcPr>
          <w:p w14:paraId="3FB5917D" w14:textId="77777777" w:rsidR="00DF2BB6" w:rsidRPr="00C70209" w:rsidRDefault="00DF2BB6" w:rsidP="003131E2">
            <w:pPr>
              <w:pStyle w:val="ES-table"/>
            </w:pPr>
            <w:r w:rsidRPr="00C70209">
              <w:t>In paediatric patients receiving chemotherapy, the effect of ESA therapy (with or without iron) on mortality is uncertain.</w:t>
            </w:r>
          </w:p>
          <w:p w14:paraId="339B373C" w14:textId="77777777" w:rsidR="00DF2BB6" w:rsidRPr="00C70209" w:rsidRDefault="00DF2BB6" w:rsidP="003131E2">
            <w:pPr>
              <w:pStyle w:val="ES-notes"/>
              <w:rPr>
                <w:szCs w:val="20"/>
              </w:rPr>
            </w:pPr>
            <w:r w:rsidRPr="00C70209">
              <w:t>(See evidence matrix D2.O in Volume 2 of the technical report.)</w:t>
            </w:r>
          </w:p>
        </w:tc>
        <w:tc>
          <w:tcPr>
            <w:tcW w:w="820" w:type="dxa"/>
          </w:tcPr>
          <w:p w14:paraId="64A2D5EE" w14:textId="77777777" w:rsidR="00DF2BB6" w:rsidRPr="00C70209" w:rsidRDefault="00DF2BB6" w:rsidP="003131E2">
            <w:pPr>
              <w:pStyle w:val="T-ABCD"/>
            </w:pPr>
            <w:r w:rsidRPr="00C70209">
              <w:sym w:font="Symbol" w:char="F0D6"/>
            </w:r>
            <w:r w:rsidRPr="00C70209">
              <w:sym w:font="Symbol" w:char="F0D6"/>
            </w:r>
          </w:p>
        </w:tc>
        <w:tc>
          <w:tcPr>
            <w:tcW w:w="821" w:type="dxa"/>
          </w:tcPr>
          <w:p w14:paraId="55F60332" w14:textId="77777777" w:rsidR="00DF2BB6" w:rsidRPr="00C70209" w:rsidRDefault="00DF2BB6" w:rsidP="003131E2">
            <w:pPr>
              <w:pStyle w:val="T-ABCD"/>
            </w:pPr>
            <w:r w:rsidRPr="00C70209">
              <w:sym w:font="Symbol" w:char="F0D6"/>
            </w:r>
            <w:r w:rsidRPr="00C70209">
              <w:sym w:font="Symbol" w:char="F0D6"/>
            </w:r>
          </w:p>
        </w:tc>
        <w:tc>
          <w:tcPr>
            <w:tcW w:w="821" w:type="dxa"/>
          </w:tcPr>
          <w:p w14:paraId="59E5790B" w14:textId="77777777" w:rsidR="00DF2BB6" w:rsidRPr="00C70209" w:rsidRDefault="00DF2BB6" w:rsidP="003131E2">
            <w:pPr>
              <w:pStyle w:val="T-ABCD"/>
            </w:pPr>
            <w:r w:rsidRPr="00C70209">
              <w:t>NA</w:t>
            </w:r>
          </w:p>
        </w:tc>
        <w:tc>
          <w:tcPr>
            <w:tcW w:w="821" w:type="dxa"/>
          </w:tcPr>
          <w:p w14:paraId="536179B4" w14:textId="77777777" w:rsidR="00DF2BB6" w:rsidRPr="00C70209" w:rsidRDefault="00DF2BB6" w:rsidP="003131E2">
            <w:pPr>
              <w:pStyle w:val="T-ABCD"/>
            </w:pPr>
            <w:r w:rsidRPr="00C70209">
              <w:sym w:font="Symbol" w:char="F0D6"/>
            </w:r>
            <w:r w:rsidRPr="00C70209">
              <w:sym w:font="Symbol" w:char="F0D6"/>
            </w:r>
          </w:p>
        </w:tc>
        <w:tc>
          <w:tcPr>
            <w:tcW w:w="821" w:type="dxa"/>
          </w:tcPr>
          <w:p w14:paraId="5D86DF02" w14:textId="77777777" w:rsidR="00DF2BB6" w:rsidRPr="00C70209" w:rsidRDefault="00DF2BB6" w:rsidP="003131E2">
            <w:pPr>
              <w:pStyle w:val="T-ABCD"/>
            </w:pPr>
            <w:r w:rsidRPr="00C70209">
              <w:sym w:font="Symbol" w:char="F0D6"/>
            </w:r>
          </w:p>
        </w:tc>
      </w:tr>
      <w:tr w:rsidR="00DF2BB6" w:rsidRPr="00C70209" w14:paraId="41CD440A" w14:textId="77777777" w:rsidTr="003131E2">
        <w:trPr>
          <w:cantSplit/>
        </w:trPr>
        <w:tc>
          <w:tcPr>
            <w:tcW w:w="8705" w:type="dxa"/>
            <w:gridSpan w:val="7"/>
          </w:tcPr>
          <w:p w14:paraId="451E10F6" w14:textId="77777777" w:rsidR="00DF2BB6" w:rsidRPr="00C70209" w:rsidRDefault="00DF2BB6" w:rsidP="003131E2">
            <w:pPr>
              <w:pStyle w:val="ES-notes"/>
            </w:pPr>
            <w:r w:rsidRPr="00C70209">
              <w:t>ES, evidence statement; ESA, erythropoiesis stimulating agent</w:t>
            </w:r>
          </w:p>
          <w:p w14:paraId="2D7D7A65"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AB81B2E" w14:textId="77777777" w:rsidR="00DF2BB6" w:rsidRPr="00C70209"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43"/>
        <w:gridCol w:w="7584"/>
      </w:tblGrid>
      <w:tr w:rsidR="00DF2BB6" w:rsidRPr="00C70209" w14:paraId="50E627F1" w14:textId="77777777" w:rsidTr="003131E2">
        <w:tc>
          <w:tcPr>
            <w:tcW w:w="8733" w:type="dxa"/>
            <w:gridSpan w:val="2"/>
            <w:tcBorders>
              <w:top w:val="single" w:sz="4" w:space="0" w:color="000000"/>
              <w:left w:val="single" w:sz="4" w:space="0" w:color="000000"/>
              <w:bottom w:val="single" w:sz="4" w:space="0" w:color="000000"/>
              <w:right w:val="single" w:sz="4" w:space="0" w:color="000000"/>
            </w:tcBorders>
            <w:shd w:val="clear" w:color="auto" w:fill="FFFF99"/>
          </w:tcPr>
          <w:p w14:paraId="03F7B4F7" w14:textId="32E7AE63" w:rsidR="00DF2BB6" w:rsidRPr="00C70209" w:rsidRDefault="00DF2BB6" w:rsidP="003131E2">
            <w:pPr>
              <w:pStyle w:val="PP-heading"/>
            </w:pPr>
            <w:r w:rsidRPr="00C70209">
              <w:t>Practice point – cancer</w:t>
            </w:r>
            <w:r w:rsidR="00D6379D">
              <w:t xml:space="preserve"> (</w:t>
            </w:r>
            <w:r w:rsidR="00D6379D" w:rsidRPr="00D6379D">
              <w:t>erythropoiesis stimulating agent</w:t>
            </w:r>
            <w:r w:rsidR="00D6379D">
              <w:t>s)</w:t>
            </w:r>
          </w:p>
        </w:tc>
      </w:tr>
      <w:tr w:rsidR="00DF2BB6" w:rsidRPr="00C70209" w14:paraId="454C7F2A" w14:textId="77777777" w:rsidTr="003131E2">
        <w:tc>
          <w:tcPr>
            <w:tcW w:w="852" w:type="dxa"/>
            <w:tcBorders>
              <w:right w:val="single" w:sz="4" w:space="0" w:color="auto"/>
            </w:tcBorders>
            <w:shd w:val="clear" w:color="auto" w:fill="auto"/>
          </w:tcPr>
          <w:p w14:paraId="28973BF1" w14:textId="45E2CBBF" w:rsidR="00DF2BB6" w:rsidRPr="00C70209" w:rsidRDefault="001C55FB" w:rsidP="001C55FB">
            <w:pPr>
              <w:pStyle w:val="PT-bullets"/>
            </w:pPr>
            <w:r w:rsidRPr="00C70209">
              <w:t>PP17</w:t>
            </w:r>
          </w:p>
        </w:tc>
        <w:tc>
          <w:tcPr>
            <w:tcW w:w="7881" w:type="dxa"/>
            <w:tcBorders>
              <w:left w:val="single" w:sz="4" w:space="0" w:color="auto"/>
            </w:tcBorders>
            <w:shd w:val="clear" w:color="auto" w:fill="auto"/>
          </w:tcPr>
          <w:p w14:paraId="4CE35BE6" w14:textId="2A21136F" w:rsidR="00DF2BB6" w:rsidRPr="00C70209" w:rsidRDefault="00DF2BB6" w:rsidP="00130F03">
            <w:pPr>
              <w:pStyle w:val="PT-bullets"/>
            </w:pPr>
            <w:r w:rsidRPr="00C70209">
              <w:t xml:space="preserve">In paediatric patients receiving chemotherapy, the </w:t>
            </w:r>
            <w:r w:rsidRPr="00C70209">
              <w:rPr>
                <w:i/>
              </w:rPr>
              <w:t>routine</w:t>
            </w:r>
            <w:r w:rsidRPr="00C70209">
              <w:t xml:space="preserve"> use of ESAs is not advised.</w:t>
            </w:r>
          </w:p>
          <w:p w14:paraId="49496E1B" w14:textId="51F35FF1" w:rsidR="00DF2BB6" w:rsidRPr="00C70209" w:rsidRDefault="00DF2BB6" w:rsidP="00130F03">
            <w:pPr>
              <w:pStyle w:val="PT-bullets"/>
            </w:pPr>
            <w:r w:rsidRPr="00C70209">
              <w:t>The use of ESAs may reduce transfusion incidence; however, the studies are underpowered to determine their effect on mortality and thromboembolic events, which are increased in the adult population.</w:t>
            </w:r>
            <w:r w:rsidRPr="00C70209">
              <w:rPr>
                <w:vertAlign w:val="superscript"/>
              </w:rPr>
              <w:t>a</w:t>
            </w:r>
          </w:p>
          <w:p w14:paraId="2111DCB3" w14:textId="51E9BA92" w:rsidR="00DF2BB6" w:rsidRPr="00C70209" w:rsidRDefault="00DF2BB6" w:rsidP="00A06EBF">
            <w:pPr>
              <w:pStyle w:val="PP-note"/>
            </w:pPr>
            <w:r w:rsidRPr="00C70209">
              <w:rPr>
                <w:vertAlign w:val="superscript"/>
              </w:rPr>
              <w:t>a</w:t>
            </w:r>
            <w:r w:rsidRPr="00C70209">
              <w:t xml:space="preserve"> </w:t>
            </w:r>
            <w:r w:rsidR="00D6379D">
              <w:t>See</w:t>
            </w:r>
            <w:r w:rsidRPr="00C70209">
              <w:t xml:space="preserve"> R2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tc>
      </w:tr>
      <w:tr w:rsidR="00DF2BB6" w:rsidRPr="00C70209" w14:paraId="6F1E98AE" w14:textId="77777777" w:rsidTr="003131E2">
        <w:trPr>
          <w:trHeight w:val="397"/>
        </w:trPr>
        <w:tc>
          <w:tcPr>
            <w:tcW w:w="8733" w:type="dxa"/>
            <w:gridSpan w:val="2"/>
            <w:shd w:val="clear" w:color="auto" w:fill="auto"/>
          </w:tcPr>
          <w:p w14:paraId="22B75AAE" w14:textId="77777777" w:rsidR="00DF2BB6" w:rsidRPr="00C70209" w:rsidRDefault="00DF2BB6" w:rsidP="003131E2">
            <w:pPr>
              <w:pStyle w:val="ES-notes"/>
            </w:pPr>
            <w:r w:rsidRPr="00C70209">
              <w:t>ESA, erythropoiesis stimulating agent; PP, practice point; R, recommendation</w:t>
            </w:r>
          </w:p>
        </w:tc>
      </w:tr>
    </w:tbl>
    <w:p w14:paraId="03D43264" w14:textId="77777777" w:rsidR="00DF2BB6" w:rsidRPr="00C70209" w:rsidRDefault="00DF2BB6" w:rsidP="003131E2">
      <w:pPr>
        <w:pStyle w:val="BodyText"/>
      </w:pPr>
    </w:p>
    <w:p w14:paraId="7E9DDE72" w14:textId="77777777" w:rsidR="00DF2BB6" w:rsidRPr="00C70209" w:rsidRDefault="00DF2BB6" w:rsidP="003131E2">
      <w:pPr>
        <w:pStyle w:val="Heading5"/>
        <w:rPr>
          <w:lang w:val="en-AU"/>
        </w:rPr>
      </w:pPr>
      <w:r w:rsidRPr="00C70209">
        <w:rPr>
          <w:lang w:val="en-AU"/>
        </w:rPr>
        <w:t>Background</w:t>
      </w:r>
    </w:p>
    <w:p w14:paraId="096BBD7E" w14:textId="00B4797F" w:rsidR="00DF2BB6" w:rsidRPr="00C70209" w:rsidRDefault="00DF2BB6" w:rsidP="003131E2">
      <w:pPr>
        <w:pStyle w:val="BodyText"/>
      </w:pPr>
      <w:r w:rsidRPr="00C70209">
        <w:t>People with cancer often have anaemia, which develops either as a result of their malignancy or chemotherapy. One option for treating this cancer- or chemotherapy-induced anaemia is RBC transfusions, which quickly help to correct the symptoms of anaemia, but can place patients at risk of infection, allergic reactions, iron overload and other adverse transfusion reactions. Another treatment option is ESAs, which act to increase the production of RBCs and help treat the symptoms of anaemia. There is consistent evidence that ESAs reduce the probability of having a RBC transfusion in adult cancer patients; however, ESAs are associated with an increased risk for thromboembolic events and reduced survival.</w:t>
      </w:r>
    </w:p>
    <w:p w14:paraId="05514AD7" w14:textId="77777777" w:rsidR="00DF2BB6" w:rsidRPr="00C70209" w:rsidRDefault="00DF2BB6" w:rsidP="003131E2">
      <w:pPr>
        <w:pStyle w:val="Heading5"/>
        <w:rPr>
          <w:lang w:val="en-AU"/>
        </w:rPr>
      </w:pPr>
      <w:r w:rsidRPr="00C70209">
        <w:rPr>
          <w:lang w:val="en-AU"/>
        </w:rPr>
        <w:t>Summary of evidence</w:t>
      </w:r>
    </w:p>
    <w:p w14:paraId="1AB0D933" w14:textId="77777777" w:rsidR="00DF2BB6" w:rsidRPr="00C70209" w:rsidRDefault="00DF2BB6" w:rsidP="003131E2">
      <w:pPr>
        <w:pStyle w:val="Heading6"/>
      </w:pPr>
      <w:r w:rsidRPr="00C70209">
        <w:t>Level I evidence</w:t>
      </w:r>
    </w:p>
    <w:p w14:paraId="0D892AC2" w14:textId="26A5A18E" w:rsidR="00DF2BB6" w:rsidRPr="00C70209" w:rsidRDefault="00DF2BB6" w:rsidP="003131E2">
      <w:pPr>
        <w:pStyle w:val="BodyText"/>
        <w:rPr>
          <w:lang w:eastAsia="en-GB"/>
        </w:rPr>
      </w:pPr>
      <w:r w:rsidRPr="00C70209">
        <w:t xml:space="preserve">There were no Level I studies identified in the systematic review and hand-searching process </w:t>
      </w:r>
      <w:r w:rsidRPr="00C70209">
        <w:rPr>
          <w:lang w:eastAsia="en-GB"/>
        </w:rPr>
        <w:t xml:space="preserve">that examined the </w:t>
      </w:r>
      <w:r w:rsidRPr="00C70209">
        <w:t>use of ESAs in neonatal patients with cancer</w:t>
      </w:r>
      <w:r w:rsidRPr="00C70209">
        <w:rPr>
          <w:lang w:eastAsia="en-GB"/>
        </w:rPr>
        <w:t>.</w:t>
      </w:r>
    </w:p>
    <w:p w14:paraId="623A14EA" w14:textId="77777777" w:rsidR="00DF2BB6" w:rsidRPr="00C70209" w:rsidRDefault="00DF2BB6" w:rsidP="003131E2">
      <w:pPr>
        <w:pStyle w:val="BodyText"/>
      </w:pPr>
      <w:r w:rsidRPr="00C70209">
        <w:t xml:space="preserve">Nine Level I studies identified from the systematic review and hand-searching process examined the use of ESAs in children with cancer (see </w:t>
      </w:r>
      <w:r w:rsidRPr="00C70209">
        <w:rPr>
          <w:b/>
        </w:rPr>
        <w:t>Appendix C, Volume 2</w:t>
      </w:r>
      <w:r w:rsidRPr="00C70209">
        <w:t xml:space="preserve">). From these nine Level I studies, five systematic reviews provided the most comprehensive data to form the basis of this review (Grant 2013, Tonia 2012, Mystakidou 2007, Ross 2006, Feusner 2002). The main characteristics of these reviews are summarised in </w:t>
      </w:r>
      <w:r w:rsidRPr="00C70209">
        <w:rPr>
          <w:b/>
        </w:rPr>
        <w:fldChar w:fldCharType="begin"/>
      </w:r>
      <w:r w:rsidRPr="00C70209">
        <w:rPr>
          <w:b/>
        </w:rPr>
        <w:instrText xml:space="preserve"> REF _Ref397685056 \h  \* MERGEFORMAT </w:instrText>
      </w:r>
      <w:r w:rsidRPr="00C70209">
        <w:rPr>
          <w:b/>
        </w:rPr>
      </w:r>
      <w:r w:rsidRPr="00C70209">
        <w:rPr>
          <w:b/>
        </w:rPr>
        <w:fldChar w:fldCharType="separate"/>
      </w:r>
      <w:r w:rsidR="000F7A9B" w:rsidRPr="000F7A9B">
        <w:rPr>
          <w:b/>
        </w:rPr>
        <w:t>Table 3.2.23</w:t>
      </w:r>
      <w:r w:rsidRPr="00C70209">
        <w:rPr>
          <w:b/>
        </w:rPr>
        <w:fldChar w:fldCharType="end"/>
      </w:r>
      <w:r w:rsidRPr="00C70209">
        <w:t>.</w:t>
      </w:r>
    </w:p>
    <w:p w14:paraId="694136F0" w14:textId="3B3382B4" w:rsidR="00DF2BB6" w:rsidRPr="00C70209" w:rsidRDefault="00DF2BB6" w:rsidP="003131E2">
      <w:pPr>
        <w:pStyle w:val="BodyText"/>
      </w:pPr>
      <w:r w:rsidRPr="00C70209">
        <w:t>The good-quality reviews by Grant (2013) and Tonia (2012) evaluated the use of erythropoietin or darbepoetin in cancer patients (adults and children) who had anaemia or where at risk for anaemia. The authors updated previous reviews and integrated the result of a separate meta-analysis conducted by the Cochrane Collaboration based on individual patient data with recently published trials. Grant (2013) identified a total of 59 RCTs involving 17,552 participants, three of which involved children &lt;18 years (Razzouk 2006, Wagner 2004, Porter 1996). Tonia (2012) identified 91 RCTs involving 20,102 participants; however, only one RCT in children &lt;18 years (Razzouk 2006) was included in their analysis.</w:t>
      </w:r>
    </w:p>
    <w:p w14:paraId="05E57E8A" w14:textId="59DD62EC" w:rsidR="00DF2BB6" w:rsidRPr="00C70209" w:rsidRDefault="00DF2BB6" w:rsidP="003131E2">
      <w:pPr>
        <w:pStyle w:val="BodyText"/>
      </w:pPr>
      <w:r w:rsidRPr="00C70209">
        <w:t>The fair</w:t>
      </w:r>
      <w:r w:rsidR="0023776E" w:rsidRPr="00C70209">
        <w:t>-</w:t>
      </w:r>
      <w:r w:rsidRPr="00C70209">
        <w:t>quality review by Ross (2006) examined the safety and efficacy of ESAs for the treatment of chemotherapy-induced anaemia in adults and children, and included data from three RCTs involving children &lt;18 years (Wagner 2004, Varan 1999, Porter 1996).</w:t>
      </w:r>
    </w:p>
    <w:p w14:paraId="50343672" w14:textId="422A089F" w:rsidR="00DF2BB6" w:rsidRPr="00C70209" w:rsidRDefault="00DF2BB6" w:rsidP="003131E2">
      <w:pPr>
        <w:pStyle w:val="BodyText"/>
      </w:pPr>
      <w:r w:rsidRPr="00C70209">
        <w:t>The poor</w:t>
      </w:r>
      <w:r w:rsidR="004B557C" w:rsidRPr="00C70209">
        <w:t>-</w:t>
      </w:r>
      <w:r w:rsidRPr="00C70209">
        <w:t>quality reviews by Mystakidou (2007) and Feusner and Hastings (2002) both specifically reviewed the evidence for the use of ESA in paediatric oncology patients and included data from both randomised and non-randomised trials. In addition to the trials identified in the more recent or higher quality reviews, Mystakidou (2007) identified one additional RCT (Csaki 1998), and Feusner and Hastings (2002) identified a further two RCTs (Bennetts 1995, Ragni 1998).</w:t>
      </w:r>
    </w:p>
    <w:p w14:paraId="7E1983BC" w14:textId="77777777" w:rsidR="00DF2BB6" w:rsidRPr="00C70209" w:rsidRDefault="00DF2BB6" w:rsidP="003131E2">
      <w:pPr>
        <w:pStyle w:val="BodyText"/>
      </w:pPr>
      <w:r w:rsidRPr="00C70209">
        <w:t>The RCTs by Porter (1996), Varan (1999), and Wagner (2004) were identified in the systematic review by Tonia (2012); however, they were considered too small for inclusion in their meta-analysis or did not provide usable data. Varan (1999) was excluded from the evidence evaluation report by Grant (2013) because communication with the trial authors suggested treatment allocation was not concealed.</w:t>
      </w:r>
      <w:r w:rsidRPr="00C70209">
        <w:rPr>
          <w:rStyle w:val="FootnoteReference"/>
        </w:rPr>
        <w:footnoteReference w:id="28"/>
      </w:r>
    </w:p>
    <w:p w14:paraId="33DFB8B6" w14:textId="61999A18" w:rsidR="00DF2BB6" w:rsidRPr="00C70209" w:rsidRDefault="00DF2BB6" w:rsidP="003131E2">
      <w:pPr>
        <w:pStyle w:val="BodyText"/>
      </w:pPr>
      <w:r w:rsidRPr="00C70209">
        <w:t>The RCT by Csaki (1998) was not identified in the larger systematic reviews; however, as it was a small, pilot study it is likely to have been too small for inclusion. The RCTs described by Bennetts (1995) and Ragni (1998) were published in abstract form only; therefore, the data from these should be interpreted with caution.</w:t>
      </w:r>
    </w:p>
    <w:p w14:paraId="28BDE9DF" w14:textId="5CB97EDB" w:rsidR="00DF2BB6" w:rsidRPr="00C70209" w:rsidRDefault="00DF2BB6" w:rsidP="003131E2">
      <w:pPr>
        <w:pStyle w:val="BodyText"/>
      </w:pPr>
      <w:r w:rsidRPr="00C70209">
        <w:t xml:space="preserve">The main characteristics of the six Level II studies (Razzouk 2006, Varan 1999, Csaki 1998, Ragni 1998, Porter 1996, Bennetts 1995) identified in the included Level I studies are presented in </w:t>
      </w:r>
      <w:r w:rsidRPr="00C70209">
        <w:rPr>
          <w:b/>
        </w:rPr>
        <w:fldChar w:fldCharType="begin"/>
      </w:r>
      <w:r w:rsidRPr="00C70209">
        <w:rPr>
          <w:b/>
        </w:rPr>
        <w:instrText xml:space="preserve"> REF _Ref397955035 \h  \* MERGEFORMAT </w:instrText>
      </w:r>
      <w:r w:rsidRPr="00C70209">
        <w:rPr>
          <w:b/>
        </w:rPr>
      </w:r>
      <w:r w:rsidRPr="00C70209">
        <w:rPr>
          <w:b/>
        </w:rPr>
        <w:fldChar w:fldCharType="separate"/>
      </w:r>
      <w:r w:rsidR="000F7A9B" w:rsidRPr="000F7A9B">
        <w:rPr>
          <w:b/>
        </w:rPr>
        <w:t>Table 3.2.24</w:t>
      </w:r>
      <w:r w:rsidRPr="00C70209">
        <w:rPr>
          <w:b/>
        </w:rPr>
        <w:fldChar w:fldCharType="end"/>
      </w:r>
      <w:r w:rsidRPr="00C70209">
        <w:t>. In each of the Level I studies, the results from the identified RCTs were presented individually for each study, with no post-hoc or pooled analyses provided (except when pooled with studies that included adults). Therefore, data from the published RCTs was sought if additional information about the study was deemed necessary (e.g. study design).</w:t>
      </w:r>
    </w:p>
    <w:p w14:paraId="18C1DBFE" w14:textId="77777777" w:rsidR="00DF2BB6" w:rsidRPr="00C70209" w:rsidRDefault="00DF2BB6" w:rsidP="003131E2">
      <w:pPr>
        <w:pStyle w:val="Heading6"/>
      </w:pPr>
      <w:r w:rsidRPr="00C70209">
        <w:t>Level II evidence</w:t>
      </w:r>
    </w:p>
    <w:p w14:paraId="602159CA" w14:textId="5344863A" w:rsidR="00DF2BB6" w:rsidRPr="00C70209" w:rsidRDefault="00DF2BB6" w:rsidP="003131E2">
      <w:pPr>
        <w:pStyle w:val="BodyText"/>
        <w:rPr>
          <w:lang w:eastAsia="en-GB"/>
        </w:rPr>
      </w:pPr>
      <w:r w:rsidRPr="00C70209">
        <w:t xml:space="preserve">There were no Level II studies identified in the systematic review and hand-searching process </w:t>
      </w:r>
      <w:r w:rsidRPr="00C70209">
        <w:rPr>
          <w:lang w:eastAsia="en-GB"/>
        </w:rPr>
        <w:t xml:space="preserve">that examined the </w:t>
      </w:r>
      <w:r w:rsidRPr="00C70209">
        <w:t>use of ESAs in neonatal patients with cancer</w:t>
      </w:r>
      <w:r w:rsidRPr="00C70209">
        <w:rPr>
          <w:lang w:eastAsia="en-GB"/>
        </w:rPr>
        <w:t>.</w:t>
      </w:r>
    </w:p>
    <w:p w14:paraId="7A7E9543" w14:textId="06DE43C7" w:rsidR="00DF2BB6" w:rsidRPr="00C70209" w:rsidRDefault="00DF2BB6" w:rsidP="003131E2">
      <w:pPr>
        <w:pStyle w:val="BodyText"/>
      </w:pPr>
      <w:r w:rsidRPr="00C70209">
        <w:t>No additional Level II studies examining the effectiveness of ESAs in children with cancer were identified in our literature search.</w:t>
      </w:r>
    </w:p>
    <w:p w14:paraId="65312758" w14:textId="77777777" w:rsidR="00DF2BB6" w:rsidRPr="00C70209" w:rsidRDefault="00DF2BB6">
      <w:pPr>
        <w:spacing w:after="200" w:line="276" w:lineRule="auto"/>
        <w:ind w:left="0"/>
      </w:pPr>
      <w:r w:rsidRPr="00C70209">
        <w:br w:type="page"/>
      </w:r>
    </w:p>
    <w:p w14:paraId="29BF4C7D" w14:textId="2C7BB686" w:rsidR="00DF2BB6" w:rsidRPr="00C70209" w:rsidRDefault="00DF2BB6" w:rsidP="003131E2">
      <w:pPr>
        <w:pStyle w:val="Caption"/>
        <w:ind w:left="2070"/>
      </w:pPr>
      <w:bookmarkStart w:id="475" w:name="_Ref397685056"/>
      <w:bookmarkStart w:id="476" w:name="_Toc423015372"/>
      <w:bookmarkStart w:id="477" w:name="_Toc42774712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3</w:t>
      </w:r>
      <w:r w:rsidR="00130F03" w:rsidRPr="00C70209">
        <w:fldChar w:fldCharType="end"/>
      </w:r>
      <w:bookmarkEnd w:id="475"/>
      <w:r w:rsidRPr="00C70209">
        <w:tab/>
        <w:t>Characteristics and quality of Level I evidence – ESAs in paediatric patients with cancer</w:t>
      </w:r>
      <w:bookmarkEnd w:id="476"/>
      <w:bookmarkEnd w:id="477"/>
    </w:p>
    <w:tbl>
      <w:tblPr>
        <w:tblW w:w="4561"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1046"/>
        <w:gridCol w:w="1364"/>
        <w:gridCol w:w="2007"/>
        <w:gridCol w:w="2007"/>
        <w:gridCol w:w="2007"/>
      </w:tblGrid>
      <w:tr w:rsidR="00DF2BB6" w:rsidRPr="00C70209" w14:paraId="037C4ABA" w14:textId="77777777" w:rsidTr="003131E2">
        <w:trPr>
          <w:cantSplit/>
          <w:tblHeader/>
        </w:trPr>
        <w:tc>
          <w:tcPr>
            <w:tcW w:w="104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AE61201" w14:textId="77777777" w:rsidR="00DF2BB6" w:rsidRPr="00C70209" w:rsidRDefault="00DF2BB6" w:rsidP="003131E2">
            <w:pPr>
              <w:pStyle w:val="TableH1"/>
              <w:rPr>
                <w:lang w:val="en-AU"/>
              </w:rPr>
            </w:pPr>
            <w:r w:rsidRPr="00C70209">
              <w:rPr>
                <w:lang w:val="en-AU"/>
              </w:rPr>
              <w:t>Study</w:t>
            </w:r>
          </w:p>
        </w:tc>
        <w:tc>
          <w:tcPr>
            <w:tcW w:w="1364" w:type="dxa"/>
            <w:tcBorders>
              <w:top w:val="single" w:sz="4" w:space="0" w:color="auto"/>
              <w:left w:val="single" w:sz="4" w:space="0" w:color="auto"/>
              <w:bottom w:val="single" w:sz="4" w:space="0" w:color="auto"/>
              <w:right w:val="single" w:sz="4" w:space="0" w:color="auto"/>
              <w:tl2br w:val="nil"/>
              <w:tr2bl w:val="nil"/>
            </w:tcBorders>
          </w:tcPr>
          <w:p w14:paraId="574D8BDA" w14:textId="77777777" w:rsidR="00DF2BB6" w:rsidRPr="00C70209" w:rsidRDefault="00DF2BB6" w:rsidP="003131E2">
            <w:pPr>
              <w:pStyle w:val="TableH1"/>
              <w:rPr>
                <w:lang w:val="en-AU"/>
              </w:rPr>
            </w:pPr>
            <w:r w:rsidRPr="00C70209">
              <w:rPr>
                <w:lang w:val="en-AU"/>
              </w:rPr>
              <w:t>Study type</w:t>
            </w:r>
          </w:p>
          <w:p w14:paraId="54FAFBB7" w14:textId="77777777" w:rsidR="00DF2BB6" w:rsidRPr="00C70209" w:rsidRDefault="00DF2BB6" w:rsidP="003131E2">
            <w:pPr>
              <w:pStyle w:val="TableH3"/>
            </w:pPr>
            <w:r w:rsidRPr="00C70209">
              <w:t>Study quality</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3B978D4C" w14:textId="77777777" w:rsidR="00DF2BB6" w:rsidRPr="00C70209" w:rsidRDefault="00DF2BB6" w:rsidP="003131E2">
            <w:pPr>
              <w:pStyle w:val="TableH1"/>
              <w:rPr>
                <w:lang w:val="en-AU"/>
              </w:rPr>
            </w:pPr>
            <w:r w:rsidRPr="00C70209">
              <w:rPr>
                <w:lang w:val="en-AU"/>
              </w:rPr>
              <w:t>Population</w:t>
            </w:r>
          </w:p>
          <w:p w14:paraId="40147314" w14:textId="77777777" w:rsidR="00DF2BB6" w:rsidRPr="00C70209" w:rsidRDefault="00DF2BB6" w:rsidP="003131E2">
            <w:pPr>
              <w:pStyle w:val="TableH1"/>
              <w:rPr>
                <w:lang w:val="en-AU"/>
              </w:rPr>
            </w:pPr>
            <w:r w:rsidRPr="00C70209">
              <w:rPr>
                <w:lang w:val="en-AU"/>
              </w:rPr>
              <w:t>N</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6B8F9144" w14:textId="77777777" w:rsidR="00DF2BB6" w:rsidRPr="00C70209" w:rsidRDefault="00DF2BB6" w:rsidP="003131E2">
            <w:pPr>
              <w:pStyle w:val="TableH1"/>
              <w:rPr>
                <w:lang w:val="en-AU"/>
              </w:rPr>
            </w:pPr>
            <w:r w:rsidRPr="00C70209">
              <w:rPr>
                <w:lang w:val="en-AU"/>
              </w:rPr>
              <w:t>Comparison</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7DC4D715" w14:textId="77777777" w:rsidR="00DF2BB6" w:rsidRPr="00C70209" w:rsidRDefault="00DF2BB6" w:rsidP="003131E2">
            <w:pPr>
              <w:pStyle w:val="TableH1"/>
              <w:rPr>
                <w:lang w:val="en-AU"/>
              </w:rPr>
            </w:pPr>
            <w:r w:rsidRPr="00C70209">
              <w:rPr>
                <w:lang w:val="en-AU"/>
              </w:rPr>
              <w:t>Outcomes</w:t>
            </w:r>
          </w:p>
        </w:tc>
      </w:tr>
      <w:tr w:rsidR="00DF2BB6" w:rsidRPr="00C70209" w14:paraId="4DB6A1D4" w14:textId="77777777" w:rsidTr="003131E2">
        <w:trPr>
          <w:cantSplit/>
        </w:trPr>
        <w:tc>
          <w:tcPr>
            <w:tcW w:w="1046" w:type="dxa"/>
            <w:tcBorders>
              <w:top w:val="single" w:sz="4" w:space="0" w:color="auto"/>
              <w:left w:val="single" w:sz="4" w:space="0" w:color="auto"/>
              <w:bottom w:val="single" w:sz="4" w:space="0" w:color="auto"/>
              <w:right w:val="single" w:sz="4" w:space="0" w:color="auto"/>
              <w:tl2br w:val="nil"/>
              <w:tr2bl w:val="nil"/>
            </w:tcBorders>
          </w:tcPr>
          <w:p w14:paraId="524B6C0E" w14:textId="6B85776F" w:rsidR="00DF2BB6" w:rsidRPr="00C70209" w:rsidRDefault="00DF2BB6" w:rsidP="000E261C">
            <w:pPr>
              <w:pStyle w:val="Tabletext"/>
            </w:pPr>
            <w:r w:rsidRPr="00C70209">
              <w:t>Grant (2013)</w:t>
            </w:r>
            <w:r w:rsidRPr="00C70209">
              <w:fldChar w:fldCharType="begin"/>
            </w:r>
            <w:r w:rsidR="000E261C">
              <w:instrText xml:space="preserve"> ADDIN EN.CITE &lt;EndNote&gt;&lt;Cite&gt;&lt;Author&gt;Grant&lt;/Author&gt;&lt;Year&gt;2013&lt;/Year&gt;&lt;RecNum&gt;100&lt;/RecNum&gt;&lt;DisplayText&gt;&lt;style face="superscript"&gt;253&lt;/style&gt;&lt;/DisplayText&gt;&lt;record&gt;&lt;rec-number&gt;100&lt;/rec-number&gt;&lt;foreign-keys&gt;&lt;key app="EN" db-id="9edve2wadsavt5ewavaxtda4f2tavzvts9ee" timestamp="1426550237"&gt;100&lt;/key&gt;&lt;/foreign-keys&gt;&lt;ref-type name="Book"&gt;6&lt;/ref-type&gt;&lt;contributors&gt;&lt;authors&gt;&lt;author&gt;Grant, M.D&lt;/author&gt;&lt;author&gt;Piper, M&lt;/author&gt;&lt;author&gt;Bohlius, J&lt;/author&gt;&lt;author&gt;Tonia, T&lt;/author&gt;&lt;author&gt;Robert, N&lt;/author&gt;&lt;author&gt;Vats, V&lt;/author&gt;&lt;author&gt;Bonnell, C&lt;/author&gt;&lt;author&gt;Ziegler, K.M&lt;/author&gt;&lt;author&gt;Aronson, N&lt;/author&gt;&lt;/authors&gt;&lt;/contributors&gt;&lt;titles&gt;&lt;title&gt;Epoetin and darbepoetin formanaging anemia in patients undergoing cancer treatment: comparative effectiveness update&lt;/title&gt;&lt;secondary-title&gt;Comparative Effectiveness Review No. 113&lt;/secondary-title&gt;&lt;/titles&gt;&lt;keywords&gt;&lt;keyword&gt;anemia&lt;/keyword&gt;&lt;keyword&gt;leukemia&lt;/keyword&gt;&lt;keyword&gt;myelodysplastic syndrome&lt;/keyword&gt;&lt;keyword&gt;review&lt;/keyword&gt;&lt;keyword&gt;systematic review&lt;/keyword&gt;&lt;/keywords&gt;&lt;dates&gt;&lt;year&gt;2013&lt;/year&gt;&lt;pub-dates&gt;&lt;date&gt;April&lt;/date&gt;&lt;/pub-dates&gt;&lt;/dates&gt;&lt;pub-location&gt;Rockville, MD&lt;/pub-location&gt;&lt;publisher&gt;Agency for Healthcare Research and Quality&lt;/publisher&gt;&lt;urls&gt;&lt;related-urls&gt;&lt;url&gt;http://effectivehealthcare.ahrq.gov/ehc/products/170/1480/cancer-anemia-treatment-report-130425.pdf&lt;/url&gt;&lt;/related-urls&gt;&lt;/urls&gt;&lt;access-date&gt;13 April 2015&lt;/access-date&gt;&lt;/record&gt;&lt;/Cite&gt;&lt;/EndNote&gt;</w:instrText>
            </w:r>
            <w:r w:rsidRPr="00C70209">
              <w:fldChar w:fldCharType="separate"/>
            </w:r>
            <w:r w:rsidR="000E261C" w:rsidRPr="000E261C">
              <w:rPr>
                <w:noProof/>
                <w:vertAlign w:val="superscript"/>
              </w:rPr>
              <w:t>253</w:t>
            </w:r>
            <w:r w:rsidRPr="00C70209">
              <w:fldChar w:fldCharType="end"/>
            </w:r>
          </w:p>
        </w:tc>
        <w:tc>
          <w:tcPr>
            <w:tcW w:w="1364" w:type="dxa"/>
            <w:tcBorders>
              <w:top w:val="single" w:sz="4" w:space="0" w:color="auto"/>
              <w:left w:val="single" w:sz="4" w:space="0" w:color="auto"/>
              <w:bottom w:val="single" w:sz="4" w:space="0" w:color="auto"/>
              <w:right w:val="single" w:sz="4" w:space="0" w:color="auto"/>
              <w:tl2br w:val="nil"/>
              <w:tr2bl w:val="nil"/>
            </w:tcBorders>
          </w:tcPr>
          <w:p w14:paraId="327D2E8D" w14:textId="77777777" w:rsidR="00DF2BB6" w:rsidRPr="00C70209" w:rsidRDefault="00DF2BB6" w:rsidP="003131E2">
            <w:pPr>
              <w:pStyle w:val="Tabletext"/>
            </w:pPr>
            <w:r w:rsidRPr="00C70209">
              <w:t>Level I</w:t>
            </w:r>
          </w:p>
          <w:p w14:paraId="076FAC6B" w14:textId="77777777" w:rsidR="00DF2BB6" w:rsidRPr="00C70209" w:rsidRDefault="00DF2BB6" w:rsidP="003131E2">
            <w:pPr>
              <w:pStyle w:val="Tabletext"/>
            </w:pPr>
            <w:r w:rsidRPr="00C70209">
              <w:rPr>
                <w:i/>
              </w:rPr>
              <w:t>Good</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62364C80" w14:textId="77777777" w:rsidR="00DF2BB6" w:rsidRPr="00C70209" w:rsidRDefault="00DF2BB6" w:rsidP="003131E2">
            <w:pPr>
              <w:pStyle w:val="Tabletext"/>
            </w:pPr>
            <w:r w:rsidRPr="00C70209">
              <w:t>Any patient diagnosed with malignant disease (all types/stages), regardless of previous therapy</w:t>
            </w:r>
          </w:p>
          <w:p w14:paraId="5821BD37" w14:textId="77777777" w:rsidR="00DF2BB6" w:rsidRPr="00C70209" w:rsidRDefault="00DF2BB6" w:rsidP="003131E2">
            <w:pPr>
              <w:pStyle w:val="Tabletext"/>
            </w:pPr>
          </w:p>
          <w:p w14:paraId="2164C458" w14:textId="77777777" w:rsidR="00DF2BB6" w:rsidRPr="00C70209" w:rsidRDefault="00DF2BB6" w:rsidP="003131E2">
            <w:pPr>
              <w:pStyle w:val="Tabletext"/>
            </w:pPr>
            <w:r w:rsidRPr="00C70209">
              <w:t>59 RCTs, N=17,552</w:t>
            </w:r>
          </w:p>
          <w:p w14:paraId="31CD23E2" w14:textId="77777777" w:rsidR="00DF2BB6" w:rsidRPr="00C70209" w:rsidRDefault="00DF2BB6" w:rsidP="003131E2">
            <w:pPr>
              <w:pStyle w:val="Tabletext"/>
              <w:rPr>
                <w:i/>
              </w:rPr>
            </w:pPr>
          </w:p>
          <w:p w14:paraId="25E66C9F" w14:textId="77777777" w:rsidR="00DF2BB6" w:rsidRPr="00C70209" w:rsidRDefault="00DF2BB6" w:rsidP="003131E2">
            <w:pPr>
              <w:pStyle w:val="Tabletext"/>
              <w:rPr>
                <w:i/>
              </w:rPr>
            </w:pPr>
            <w:r w:rsidRPr="00C70209">
              <w:rPr>
                <w:i/>
              </w:rPr>
              <w:t>Paediatric/neonatal</w:t>
            </w:r>
          </w:p>
          <w:p w14:paraId="13E1C93C" w14:textId="77777777" w:rsidR="00DF2BB6" w:rsidRPr="00C70209" w:rsidRDefault="00DF2BB6" w:rsidP="003131E2">
            <w:pPr>
              <w:pStyle w:val="Tabletext"/>
            </w:pPr>
            <w:r w:rsidRPr="00C70209">
              <w:t>3 RCTs, N=286</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57F1C27C" w14:textId="63DF0852" w:rsidR="00DF2BB6" w:rsidRPr="00C70209" w:rsidRDefault="00DF2BB6" w:rsidP="003131E2">
            <w:pPr>
              <w:pStyle w:val="Tabletext"/>
            </w:pPr>
            <w:r w:rsidRPr="00C70209">
              <w:t>rHuEPO or DAR (iv or sc) versus placebo or no treatment or any active head-to-head</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70BEF805" w14:textId="77777777" w:rsidR="00DF2BB6" w:rsidRPr="00C70209" w:rsidRDefault="00DF2BB6" w:rsidP="003131E2">
            <w:pPr>
              <w:pStyle w:val="Tabletext"/>
            </w:pPr>
            <w:r w:rsidRPr="00C70209">
              <w:t>Transfusion incidence</w:t>
            </w:r>
          </w:p>
          <w:p w14:paraId="693DC403" w14:textId="17DAE191" w:rsidR="00DF2BB6" w:rsidRPr="00C70209" w:rsidRDefault="00DF2BB6" w:rsidP="003131E2">
            <w:pPr>
              <w:pStyle w:val="Tabletext"/>
            </w:pPr>
            <w:r w:rsidRPr="00C70209">
              <w:t>Overall survival</w:t>
            </w:r>
          </w:p>
          <w:p w14:paraId="01958C06" w14:textId="77777777" w:rsidR="00DF2BB6" w:rsidRPr="00C70209" w:rsidRDefault="00DF2BB6" w:rsidP="003131E2">
            <w:pPr>
              <w:pStyle w:val="Tabletext"/>
            </w:pPr>
            <w:r w:rsidRPr="00C70209">
              <w:t>On-study mortality</w:t>
            </w:r>
          </w:p>
          <w:p w14:paraId="612968FE" w14:textId="77777777" w:rsidR="00DF2BB6" w:rsidRPr="00C70209" w:rsidRDefault="00DF2BB6" w:rsidP="003131E2">
            <w:pPr>
              <w:pStyle w:val="Tabletext"/>
            </w:pPr>
            <w:r w:rsidRPr="00C70209">
              <w:t>Thromboembolic events</w:t>
            </w:r>
          </w:p>
          <w:p w14:paraId="0CADB590" w14:textId="77777777" w:rsidR="00DF2BB6" w:rsidRPr="00C70209" w:rsidRDefault="00DF2BB6" w:rsidP="003131E2">
            <w:pPr>
              <w:pStyle w:val="Tabletext"/>
            </w:pPr>
            <w:r w:rsidRPr="00C70209">
              <w:t>Laboratory measures (haematological response, change in Hb values)</w:t>
            </w:r>
          </w:p>
          <w:p w14:paraId="7F1B19B8" w14:textId="77777777" w:rsidR="00DF2BB6" w:rsidRPr="00C70209" w:rsidRDefault="00DF2BB6" w:rsidP="003131E2">
            <w:pPr>
              <w:pStyle w:val="Tabletext"/>
            </w:pPr>
            <w:r w:rsidRPr="00C70209">
              <w:t>QoL</w:t>
            </w:r>
          </w:p>
        </w:tc>
      </w:tr>
      <w:tr w:rsidR="00DF2BB6" w:rsidRPr="00C70209" w14:paraId="05E5C7DC" w14:textId="77777777" w:rsidTr="003131E2">
        <w:trPr>
          <w:cantSplit/>
        </w:trPr>
        <w:tc>
          <w:tcPr>
            <w:tcW w:w="1046" w:type="dxa"/>
            <w:tcBorders>
              <w:top w:val="single" w:sz="4" w:space="0" w:color="auto"/>
              <w:left w:val="single" w:sz="4" w:space="0" w:color="auto"/>
              <w:bottom w:val="single" w:sz="4" w:space="0" w:color="auto"/>
              <w:right w:val="single" w:sz="4" w:space="0" w:color="auto"/>
              <w:tl2br w:val="nil"/>
              <w:tr2bl w:val="nil"/>
            </w:tcBorders>
          </w:tcPr>
          <w:p w14:paraId="726B10C3" w14:textId="51F0CA9D" w:rsidR="00DF2BB6" w:rsidRPr="00C70209" w:rsidRDefault="00DF2BB6" w:rsidP="000E261C">
            <w:pPr>
              <w:pStyle w:val="Tabletext"/>
            </w:pPr>
            <w:r w:rsidRPr="00C70209">
              <w:t>Tonia (2012)</w:t>
            </w:r>
            <w:r w:rsidRPr="00C70209">
              <w:fldChar w:fldCharType="begin"/>
            </w:r>
            <w:r w:rsidR="000E261C">
              <w:instrText xml:space="preserve"> ADDIN EN.CITE &lt;EndNote&gt;&lt;Cite&gt;&lt;Author&gt;Tonia&lt;/Author&gt;&lt;Year&gt;2012&lt;/Year&gt;&lt;RecNum&gt;124&lt;/RecNum&gt;&lt;DisplayText&gt;&lt;style face="superscript"&gt;254&lt;/style&gt;&lt;/DisplayText&gt;&lt;record&gt;&lt;rec-number&gt;124&lt;/rec-number&gt;&lt;foreign-keys&gt;&lt;key app="EN" db-id="9edve2wadsavt5ewavaxtda4f2tavzvts9ee" timestamp="1426550237"&gt;124&lt;/key&gt;&lt;/foreign-keys&gt;&lt;ref-type name="Journal Article"&gt;17&lt;/ref-type&gt;&lt;contributors&gt;&lt;authors&gt;&lt;author&gt;Tonia, Thomy&lt;/author&gt;&lt;author&gt;Mettler, Annette&lt;/author&gt;&lt;author&gt;Robert, NadŠge&lt;/author&gt;&lt;author&gt;Schwarzer, Guido&lt;/author&gt;&lt;author&gt;Seidenfeld, Jerome&lt;/author&gt;&lt;author&gt;Weingart, Olaf&lt;/author&gt;&lt;author&gt;Hyde, Chris&lt;/author&gt;&lt;author&gt;Engert, Andreas&lt;/author&gt;&lt;author&gt;Bohlius, Julia&lt;/author&gt;&lt;/authors&gt;&lt;/contributors&gt;&lt;titles&gt;&lt;title&gt;Erythropoietin or darbepoetin for patients with cancer&lt;/title&gt;&lt;secondary-title&gt;Cochrane Database of Systematic Reviews&lt;/secondary-title&gt;&lt;/titles&gt;&lt;periodical&gt;&lt;full-title&gt;Cochrane Database of Systematic Reviews&lt;/full-title&gt;&lt;abbr-1&gt;Cochrane Database Syst. Rev.&lt;/abbr-1&gt;&lt;/periodical&gt;&lt;number&gt;12&lt;/number&gt;&lt;keywords&gt;&lt;keyword&gt;blood&lt;/keyword&gt;&lt;keyword&gt;blood cell&lt;/keyword&gt;&lt;keyword&gt;cancer patient&lt;/keyword&gt;&lt;keyword&gt;cancer therapy&lt;/keyword&gt;&lt;keyword&gt;Cochrane Reviews&lt;/keyword&gt;&lt;keyword&gt;Cochrane12Mar14&lt;/keyword&gt;&lt;keyword&gt;confidence interval&lt;/keyword&gt;&lt;keyword&gt;death&lt;/keyword&gt;&lt;keyword&gt;Embase&lt;/keyword&gt;&lt;keyword&gt;erythropoiesis&lt;/keyword&gt;&lt;keyword&gt;erythropoietin&lt;/keyword&gt;&lt;keyword&gt;growth&lt;/keyword&gt;&lt;keyword&gt;human&lt;/keyword&gt;&lt;keyword&gt;hypertension&lt;/keyword&gt;&lt;keyword&gt;Medline&lt;/keyword&gt;&lt;keyword&gt;model&lt;/keyword&gt;&lt;keyword&gt;mortality&lt;/keyword&gt;&lt;keyword&gt;overall survival&lt;/keyword&gt;&lt;keyword&gt;quality of life&lt;/keyword&gt;&lt;keyword&gt;register&lt;/keyword&gt;&lt;keyword&gt;review&lt;/keyword&gt;&lt;keyword&gt;risk&lt;/keyword&gt;&lt;keyword&gt;survival&lt;/keyword&gt;&lt;keyword&gt;systematic review&lt;/keyword&gt;&lt;keyword&gt;transfusion&lt;/keyword&gt;&lt;/keywords&gt;&lt;dates&gt;&lt;year&gt;2012&lt;/year&gt;&lt;pub-dates&gt;&lt;date&gt;December&lt;/date&gt;&lt;/pub-dates&gt;&lt;/dates&gt;&lt;urls&gt;&lt;related-urls&gt;&lt;url&gt;http://onlinelibrary.wiley.com/doi/10.1002/14651858.CD003407.pub5/pdf&lt;/url&gt;&lt;/related-urls&gt;&lt;/urls&gt;&lt;access-date&gt;13 April 2015&lt;/access-date&gt;&lt;/record&gt;&lt;/Cite&gt;&lt;/EndNote&gt;</w:instrText>
            </w:r>
            <w:r w:rsidRPr="00C70209">
              <w:fldChar w:fldCharType="separate"/>
            </w:r>
            <w:r w:rsidR="000E261C" w:rsidRPr="000E261C">
              <w:rPr>
                <w:noProof/>
                <w:vertAlign w:val="superscript"/>
              </w:rPr>
              <w:t>254</w:t>
            </w:r>
            <w:r w:rsidRPr="00C70209">
              <w:fldChar w:fldCharType="end"/>
            </w:r>
          </w:p>
        </w:tc>
        <w:tc>
          <w:tcPr>
            <w:tcW w:w="1364" w:type="dxa"/>
            <w:tcBorders>
              <w:top w:val="single" w:sz="4" w:space="0" w:color="auto"/>
              <w:left w:val="single" w:sz="4" w:space="0" w:color="auto"/>
              <w:bottom w:val="single" w:sz="4" w:space="0" w:color="auto"/>
              <w:right w:val="single" w:sz="4" w:space="0" w:color="auto"/>
              <w:tl2br w:val="nil"/>
              <w:tr2bl w:val="nil"/>
            </w:tcBorders>
          </w:tcPr>
          <w:p w14:paraId="106F0560" w14:textId="77777777" w:rsidR="00DF2BB6" w:rsidRPr="00C70209" w:rsidRDefault="00DF2BB6" w:rsidP="003131E2">
            <w:pPr>
              <w:pStyle w:val="Tabletext"/>
            </w:pPr>
            <w:r w:rsidRPr="00C70209">
              <w:t>Level I</w:t>
            </w:r>
          </w:p>
          <w:p w14:paraId="0E2DE328" w14:textId="77777777" w:rsidR="00DF2BB6" w:rsidRPr="00C70209" w:rsidRDefault="00DF2BB6" w:rsidP="003131E2">
            <w:pPr>
              <w:pStyle w:val="Tabletext"/>
              <w:rPr>
                <w:i/>
              </w:rPr>
            </w:pPr>
            <w:r w:rsidRPr="00C70209">
              <w:rPr>
                <w:i/>
              </w:rPr>
              <w:t>Good</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1170409D" w14:textId="77777777" w:rsidR="00DF2BB6" w:rsidRPr="00C70209" w:rsidRDefault="00DF2BB6" w:rsidP="003131E2">
            <w:pPr>
              <w:pStyle w:val="Tabletext"/>
              <w:rPr>
                <w:vertAlign w:val="superscript"/>
              </w:rPr>
            </w:pPr>
            <w:r w:rsidRPr="00C70209">
              <w:t>Patients diagnosed with malignant disease (all types/stages</w:t>
            </w:r>
            <w:r w:rsidRPr="00C70209">
              <w:rPr>
                <w:vertAlign w:val="superscript"/>
              </w:rPr>
              <w:t>a</w:t>
            </w:r>
            <w:r w:rsidRPr="00C70209">
              <w:t>) with anaemia or at risk for anaemia, regardless of previous therapy</w:t>
            </w:r>
          </w:p>
          <w:p w14:paraId="1A6B7AAA" w14:textId="77777777" w:rsidR="00DF2BB6" w:rsidRPr="00C70209" w:rsidRDefault="00DF2BB6" w:rsidP="003131E2">
            <w:pPr>
              <w:pStyle w:val="Tabletext"/>
            </w:pPr>
          </w:p>
          <w:p w14:paraId="284D8501" w14:textId="77777777" w:rsidR="00DF2BB6" w:rsidRPr="00C70209" w:rsidRDefault="00DF2BB6" w:rsidP="003131E2">
            <w:pPr>
              <w:pStyle w:val="Tabletext"/>
            </w:pPr>
            <w:r w:rsidRPr="00C70209">
              <w:t>91 RCTs, N=20,102</w:t>
            </w:r>
          </w:p>
          <w:p w14:paraId="40F44883" w14:textId="77777777" w:rsidR="00DF2BB6" w:rsidRPr="00C70209" w:rsidRDefault="00DF2BB6" w:rsidP="003131E2">
            <w:pPr>
              <w:pStyle w:val="Tabletext"/>
              <w:rPr>
                <w:i/>
              </w:rPr>
            </w:pPr>
          </w:p>
          <w:p w14:paraId="768E9890" w14:textId="77777777" w:rsidR="00DF2BB6" w:rsidRPr="00C70209" w:rsidRDefault="00DF2BB6" w:rsidP="003131E2">
            <w:pPr>
              <w:pStyle w:val="Tabletext"/>
              <w:rPr>
                <w:i/>
              </w:rPr>
            </w:pPr>
            <w:r w:rsidRPr="00C70209">
              <w:rPr>
                <w:i/>
              </w:rPr>
              <w:t>Paediatric/neonatal</w:t>
            </w:r>
          </w:p>
          <w:p w14:paraId="577FB762" w14:textId="77777777" w:rsidR="00DF2BB6" w:rsidRPr="00C70209" w:rsidRDefault="00DF2BB6" w:rsidP="003131E2">
            <w:pPr>
              <w:pStyle w:val="Tabletext"/>
            </w:pPr>
            <w:r w:rsidRPr="00C70209">
              <w:t>1 RCT, N=224</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59AB1A2B" w14:textId="3B07BF71" w:rsidR="00DF2BB6" w:rsidRPr="00C70209" w:rsidRDefault="00DF2BB6" w:rsidP="003131E2">
            <w:pPr>
              <w:pStyle w:val="Tabletext"/>
            </w:pPr>
            <w:r w:rsidRPr="00C70209">
              <w:t>rHuEPO or DAR (iv or sc) versus placebo or no treatment</w:t>
            </w:r>
            <w:r w:rsidRPr="00C70209">
              <w:rPr>
                <w:vertAlign w:val="superscript"/>
              </w:rPr>
              <w:t>b</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1417CF39" w14:textId="430C3AF6" w:rsidR="00DF2BB6" w:rsidRPr="00C70209" w:rsidRDefault="00DF2BB6" w:rsidP="003131E2">
            <w:pPr>
              <w:pStyle w:val="Tabletext"/>
            </w:pPr>
            <w:r w:rsidRPr="00C70209">
              <w:t>Transfusion incidence and volume</w:t>
            </w:r>
          </w:p>
          <w:p w14:paraId="70756AE3" w14:textId="77777777" w:rsidR="00DF2BB6" w:rsidRPr="00C70209" w:rsidRDefault="00DF2BB6" w:rsidP="003131E2">
            <w:pPr>
              <w:pStyle w:val="Tabletext"/>
            </w:pPr>
            <w:r w:rsidRPr="00C70209">
              <w:t>Overall survival</w:t>
            </w:r>
          </w:p>
          <w:p w14:paraId="6392749C" w14:textId="77777777" w:rsidR="00DF2BB6" w:rsidRPr="00C70209" w:rsidRDefault="00DF2BB6" w:rsidP="003131E2">
            <w:pPr>
              <w:pStyle w:val="Tabletext"/>
            </w:pPr>
            <w:r w:rsidRPr="00C70209">
              <w:t>On-study mortality</w:t>
            </w:r>
          </w:p>
          <w:p w14:paraId="04905F1D" w14:textId="77777777" w:rsidR="00DF2BB6" w:rsidRPr="00C70209" w:rsidRDefault="00DF2BB6" w:rsidP="003131E2">
            <w:pPr>
              <w:pStyle w:val="Tabletext"/>
            </w:pPr>
            <w:r w:rsidRPr="00C70209">
              <w:t>Thromboembolic events</w:t>
            </w:r>
          </w:p>
          <w:p w14:paraId="319D983A" w14:textId="77777777" w:rsidR="00DF2BB6" w:rsidRPr="00C70209" w:rsidRDefault="00DF2BB6" w:rsidP="003131E2">
            <w:pPr>
              <w:pStyle w:val="Tabletext"/>
            </w:pPr>
            <w:r w:rsidRPr="00C70209">
              <w:t>Laboratory measures (haematological response, change in Hb values)</w:t>
            </w:r>
          </w:p>
        </w:tc>
      </w:tr>
      <w:tr w:rsidR="00DF2BB6" w:rsidRPr="00C70209" w14:paraId="7EB96E3B" w14:textId="77777777" w:rsidTr="003131E2">
        <w:trPr>
          <w:cantSplit/>
        </w:trPr>
        <w:tc>
          <w:tcPr>
            <w:tcW w:w="1046" w:type="dxa"/>
            <w:tcBorders>
              <w:top w:val="single" w:sz="4" w:space="0" w:color="auto"/>
              <w:left w:val="single" w:sz="4" w:space="0" w:color="auto"/>
              <w:bottom w:val="single" w:sz="4" w:space="0" w:color="auto"/>
              <w:right w:val="single" w:sz="4" w:space="0" w:color="auto"/>
              <w:tl2br w:val="nil"/>
              <w:tr2bl w:val="nil"/>
            </w:tcBorders>
          </w:tcPr>
          <w:p w14:paraId="5B30EDC8" w14:textId="168A88DA" w:rsidR="00DF2BB6" w:rsidRPr="00C70209" w:rsidRDefault="00DF2BB6" w:rsidP="000E261C">
            <w:pPr>
              <w:pStyle w:val="Tabletext"/>
            </w:pPr>
            <w:r w:rsidRPr="00C70209">
              <w:t>Mystakidou (2007)</w:t>
            </w:r>
            <w:r w:rsidRPr="00C70209">
              <w:fldChar w:fldCharType="begin">
                <w:fldData xml:space="preserve">PEVuZE5vdGU+PENpdGU+PEF1dGhvcj5NeXN0YWtpZG91PC9BdXRob3I+PFllYXI+MjAwNzwvWWVh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=
</w:fldData>
              </w:fldChar>
            </w:r>
            <w:r w:rsidR="000E261C">
              <w:instrText xml:space="preserve"> ADDIN EN.CITE </w:instrText>
            </w:r>
            <w:r w:rsidR="000E261C">
              <w:fldChar w:fldCharType="begin">
                <w:fldData xml:space="preserve">PEVuZE5vdGU+PENpdGU+PEF1dGhvcj5NeXN0YWtpZG91PC9BdXRob3I+PFllYXI+MjAwNzwvWWVh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55</w:t>
            </w:r>
            <w:r w:rsidRPr="00C70209">
              <w:fldChar w:fldCharType="end"/>
            </w:r>
          </w:p>
        </w:tc>
        <w:tc>
          <w:tcPr>
            <w:tcW w:w="1364" w:type="dxa"/>
            <w:tcBorders>
              <w:top w:val="single" w:sz="4" w:space="0" w:color="auto"/>
              <w:left w:val="single" w:sz="4" w:space="0" w:color="auto"/>
              <w:bottom w:val="single" w:sz="4" w:space="0" w:color="auto"/>
              <w:right w:val="single" w:sz="4" w:space="0" w:color="auto"/>
              <w:tl2br w:val="nil"/>
              <w:tr2bl w:val="nil"/>
            </w:tcBorders>
          </w:tcPr>
          <w:p w14:paraId="7F1EE798" w14:textId="77777777" w:rsidR="00DF2BB6" w:rsidRPr="00C70209" w:rsidRDefault="00DF2BB6" w:rsidP="003131E2">
            <w:pPr>
              <w:pStyle w:val="Tabletext"/>
            </w:pPr>
            <w:r w:rsidRPr="00C70209">
              <w:t>Level I</w:t>
            </w:r>
          </w:p>
          <w:p w14:paraId="5FA7BF88" w14:textId="77777777" w:rsidR="00DF2BB6" w:rsidRPr="00C70209" w:rsidRDefault="00DF2BB6" w:rsidP="003131E2">
            <w:pPr>
              <w:pStyle w:val="Tabletext"/>
            </w:pPr>
            <w:r w:rsidRPr="00C70209">
              <w:rPr>
                <w:i/>
              </w:rPr>
              <w:t>Poor</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416BB46D" w14:textId="473ECD8D" w:rsidR="00DF2BB6" w:rsidRPr="00C70209" w:rsidRDefault="00DF2BB6" w:rsidP="003131E2">
            <w:pPr>
              <w:pStyle w:val="Tabletext"/>
            </w:pPr>
            <w:r w:rsidRPr="00C70209">
              <w:t>Paediatric cancer patients</w:t>
            </w:r>
          </w:p>
          <w:p w14:paraId="5BF58247" w14:textId="77777777" w:rsidR="00DF2BB6" w:rsidRPr="00C70209" w:rsidRDefault="00DF2BB6" w:rsidP="003131E2">
            <w:pPr>
              <w:pStyle w:val="Tabletext"/>
            </w:pPr>
          </w:p>
          <w:p w14:paraId="7493BEF9" w14:textId="77777777" w:rsidR="00DF2BB6" w:rsidRPr="00C70209" w:rsidRDefault="00DF2BB6" w:rsidP="003131E2">
            <w:pPr>
              <w:pStyle w:val="Tabletext"/>
            </w:pPr>
            <w:r w:rsidRPr="00C70209">
              <w:t>5 RCTs, N=316</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631246D9" w14:textId="745B0964" w:rsidR="00DF2BB6" w:rsidRPr="00C70209" w:rsidRDefault="00DF2BB6" w:rsidP="003131E2">
            <w:pPr>
              <w:pStyle w:val="Tabletext"/>
            </w:pPr>
            <w:r w:rsidRPr="00C70209">
              <w:t>rHuEPO or DAR versus placebo or no treatment</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4F34DE5B" w14:textId="77777777" w:rsidR="00DF2BB6" w:rsidRPr="00C70209" w:rsidRDefault="00DF2BB6" w:rsidP="003131E2">
            <w:pPr>
              <w:pStyle w:val="Tabletext"/>
            </w:pPr>
            <w:r w:rsidRPr="00C70209">
              <w:t>Transfusion incidence</w:t>
            </w:r>
          </w:p>
          <w:p w14:paraId="3A4315A3" w14:textId="77777777" w:rsidR="00DF2BB6" w:rsidRPr="00C70209" w:rsidRDefault="00DF2BB6" w:rsidP="003131E2">
            <w:pPr>
              <w:pStyle w:val="Tabletext"/>
            </w:pPr>
            <w:r w:rsidRPr="00C70209">
              <w:t>Transfusion volume</w:t>
            </w:r>
          </w:p>
          <w:p w14:paraId="3AA1DA1E" w14:textId="77777777" w:rsidR="00DF2BB6" w:rsidRPr="00C70209" w:rsidRDefault="00DF2BB6" w:rsidP="003131E2">
            <w:pPr>
              <w:pStyle w:val="Tabletext"/>
            </w:pPr>
            <w:r w:rsidRPr="00C70209">
              <w:t>Laboratory measures (haematological response, change in Hb values)</w:t>
            </w:r>
          </w:p>
          <w:p w14:paraId="6E398ACF" w14:textId="77777777" w:rsidR="00DF2BB6" w:rsidRPr="00C70209" w:rsidRDefault="00DF2BB6" w:rsidP="003131E2">
            <w:pPr>
              <w:pStyle w:val="Tabletext"/>
            </w:pPr>
            <w:r w:rsidRPr="00C70209">
              <w:t>QoL</w:t>
            </w:r>
          </w:p>
          <w:p w14:paraId="308F2634" w14:textId="77777777" w:rsidR="00DF2BB6" w:rsidRPr="00C70209" w:rsidRDefault="00DF2BB6" w:rsidP="003131E2">
            <w:pPr>
              <w:pStyle w:val="Tabletext"/>
            </w:pPr>
            <w:r w:rsidRPr="00C70209">
              <w:t>Adverse events</w:t>
            </w:r>
          </w:p>
        </w:tc>
      </w:tr>
      <w:tr w:rsidR="00DF2BB6" w:rsidRPr="00C70209" w14:paraId="3B0D216F" w14:textId="77777777" w:rsidTr="003131E2">
        <w:trPr>
          <w:cantSplit/>
        </w:trPr>
        <w:tc>
          <w:tcPr>
            <w:tcW w:w="1046" w:type="dxa"/>
            <w:tcBorders>
              <w:top w:val="single" w:sz="4" w:space="0" w:color="auto"/>
              <w:left w:val="single" w:sz="4" w:space="0" w:color="auto"/>
              <w:bottom w:val="single" w:sz="4" w:space="0" w:color="auto"/>
              <w:right w:val="single" w:sz="4" w:space="0" w:color="auto"/>
              <w:tl2br w:val="nil"/>
              <w:tr2bl w:val="nil"/>
            </w:tcBorders>
          </w:tcPr>
          <w:p w14:paraId="2AC6C95E" w14:textId="06524425" w:rsidR="00DF2BB6" w:rsidRPr="00C70209" w:rsidRDefault="00DF2BB6" w:rsidP="000E261C">
            <w:pPr>
              <w:pStyle w:val="Tabletext"/>
            </w:pPr>
            <w:r w:rsidRPr="00C70209">
              <w:t>Ross (2006)</w:t>
            </w:r>
            <w:r w:rsidRPr="00C70209">
              <w:fldChar w:fldCharType="begin"/>
            </w:r>
            <w:r w:rsidR="000E261C">
              <w:instrText xml:space="preserve"> ADDIN EN.CITE &lt;EndNote&gt;&lt;Cite&gt;&lt;Author&gt;Ross&lt;/Author&gt;&lt;Year&gt;2006&lt;/Year&gt;&lt;RecNum&gt;118&lt;/RecNum&gt;&lt;DisplayText&gt;&lt;style face="superscript"&gt;256&lt;/style&gt;&lt;/DisplayText&gt;&lt;record&gt;&lt;rec-number&gt;118&lt;/rec-number&gt;&lt;foreign-keys&gt;&lt;key app="EN" db-id="9edve2wadsavt5ewavaxtda4f2tavzvts9ee" timestamp="1426550237"&gt;118&lt;/key&gt;&lt;/foreign-keys&gt;&lt;ref-type name="Journal Article"&gt;17&lt;/ref-type&gt;&lt;contributors&gt;&lt;authors&gt;&lt;author&gt;Ross, S. D.&lt;/author&gt;&lt;author&gt;Allen, I. E.&lt;/author&gt;&lt;author&gt;Henry, D. H.&lt;/author&gt;&lt;author&gt;Seaman, C.&lt;/author&gt;&lt;author&gt;Sercus, B.&lt;/author&gt;&lt;author&gt;Goodnough, L. T.&lt;/author&gt;&lt;/authors&gt;&lt;/contributors&gt;&lt;titles&gt;&lt;title&gt;Clinical benefits and risks associated with epoetin and darbepoetin in patients with chemotherapy-induced anemia: a systematic review of the literature (Structured abstract)&lt;/title&gt;&lt;secondary-title&gt;Clinical Therapeutics&lt;/secondary-title&gt;&lt;/titles&gt;&lt;periodical&gt;&lt;full-title&gt;Clinical Therapeutics&lt;/full-title&gt;&lt;/periodical&gt;&lt;pages&gt;801–831&lt;/pages&gt;&lt;volume&gt;28&lt;/volume&gt;&lt;reprint-edition&gt;NOT IN FILE&lt;/reprint-edition&gt;&lt;keywords&gt;&lt;keyword&gt;anemia&lt;/keyword&gt;&lt;keyword&gt;Cochrane12Mar14&lt;/keyword&gt;&lt;keyword&gt;literature&lt;/keyword&gt;&lt;keyword&gt;Other reviews&lt;/keyword&gt;&lt;keyword&gt;review&lt;/keyword&gt;&lt;keyword&gt;risk&lt;/keyword&gt;&lt;keyword&gt;systematic review&lt;/keyword&gt;&lt;/keywords&gt;&lt;dates&gt;&lt;year&gt;2006&lt;/year&gt;&lt;/dates&gt;&lt;urls&gt;&lt;related-urls&gt;&lt;url&gt;http://www.clinicaltherapeutics.com/article/S0149-2918(06)00139-1/abstract&lt;/url&gt;&lt;/related-urls&gt;&lt;/urls&gt;&lt;/record&gt;&lt;/Cite&gt;&lt;/EndNote&gt;</w:instrText>
            </w:r>
            <w:r w:rsidRPr="00C70209">
              <w:fldChar w:fldCharType="separate"/>
            </w:r>
            <w:r w:rsidR="000E261C" w:rsidRPr="000E261C">
              <w:rPr>
                <w:noProof/>
                <w:vertAlign w:val="superscript"/>
              </w:rPr>
              <w:t>256</w:t>
            </w:r>
            <w:r w:rsidRPr="00C70209">
              <w:fldChar w:fldCharType="end"/>
            </w:r>
          </w:p>
        </w:tc>
        <w:tc>
          <w:tcPr>
            <w:tcW w:w="1364" w:type="dxa"/>
            <w:tcBorders>
              <w:top w:val="single" w:sz="4" w:space="0" w:color="auto"/>
              <w:left w:val="single" w:sz="4" w:space="0" w:color="auto"/>
              <w:bottom w:val="single" w:sz="4" w:space="0" w:color="auto"/>
              <w:right w:val="single" w:sz="4" w:space="0" w:color="auto"/>
              <w:tl2br w:val="nil"/>
              <w:tr2bl w:val="nil"/>
            </w:tcBorders>
          </w:tcPr>
          <w:p w14:paraId="2727DF69" w14:textId="77777777" w:rsidR="00DF2BB6" w:rsidRPr="00C70209" w:rsidRDefault="00DF2BB6" w:rsidP="003131E2">
            <w:pPr>
              <w:pStyle w:val="Tabletext"/>
            </w:pPr>
            <w:r w:rsidRPr="00C70209">
              <w:t>Level I</w:t>
            </w:r>
          </w:p>
          <w:p w14:paraId="3FB284D4" w14:textId="77777777" w:rsidR="00DF2BB6" w:rsidRPr="00C70209" w:rsidRDefault="00DF2BB6" w:rsidP="003131E2">
            <w:pPr>
              <w:pStyle w:val="Tabletext"/>
              <w:rPr>
                <w:i/>
              </w:rPr>
            </w:pPr>
            <w:r w:rsidRPr="00C70209">
              <w:rPr>
                <w:i/>
              </w:rPr>
              <w:t>Fair</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3E9E9002" w14:textId="77777777" w:rsidR="00DF2BB6" w:rsidRPr="00C70209" w:rsidRDefault="00DF2BB6" w:rsidP="003131E2">
            <w:pPr>
              <w:pStyle w:val="Tabletext"/>
            </w:pPr>
            <w:r w:rsidRPr="00C70209">
              <w:t>Patients with chemotherapy-induced anaemia (baseline Hb &lt;11 g/dL)</w:t>
            </w:r>
          </w:p>
          <w:p w14:paraId="64077225" w14:textId="77777777" w:rsidR="00DF2BB6" w:rsidRPr="00C70209" w:rsidRDefault="00DF2BB6" w:rsidP="003131E2">
            <w:pPr>
              <w:pStyle w:val="Tabletext"/>
            </w:pPr>
          </w:p>
          <w:p w14:paraId="0CB2D1FB" w14:textId="77777777" w:rsidR="00DF2BB6" w:rsidRPr="00C70209" w:rsidRDefault="00DF2BB6" w:rsidP="003131E2">
            <w:pPr>
              <w:pStyle w:val="Tabletext"/>
            </w:pPr>
            <w:r w:rsidRPr="00C70209">
              <w:t>28 RCTs, N=8323</w:t>
            </w:r>
          </w:p>
          <w:p w14:paraId="432E4A2C" w14:textId="77777777" w:rsidR="00DF2BB6" w:rsidRPr="00C70209" w:rsidRDefault="00DF2BB6" w:rsidP="003131E2">
            <w:pPr>
              <w:pStyle w:val="Tabletext"/>
            </w:pPr>
            <w:r w:rsidRPr="00C70209">
              <w:t xml:space="preserve">6 non-RCTs, N=9771 </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61E05878" w14:textId="63881383" w:rsidR="00DF2BB6" w:rsidRPr="00C70209" w:rsidRDefault="00DF2BB6" w:rsidP="003131E2">
            <w:pPr>
              <w:pStyle w:val="Tabletext"/>
            </w:pPr>
            <w:r w:rsidRPr="00C70209">
              <w:t>rHuEPO or DAR versus placebo or no treatment</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76AECF4E" w14:textId="77777777" w:rsidR="00DF2BB6" w:rsidRPr="00C70209" w:rsidRDefault="00DF2BB6" w:rsidP="003131E2">
            <w:pPr>
              <w:pStyle w:val="Tabletext"/>
            </w:pPr>
            <w:r w:rsidRPr="00C70209">
              <w:t>Transfusions</w:t>
            </w:r>
          </w:p>
          <w:p w14:paraId="2B53C9C4" w14:textId="77777777" w:rsidR="00DF2BB6" w:rsidRPr="00C70209" w:rsidRDefault="00DF2BB6" w:rsidP="003131E2">
            <w:pPr>
              <w:pStyle w:val="Tabletext"/>
            </w:pPr>
            <w:r w:rsidRPr="00C70209">
              <w:t>QoL</w:t>
            </w:r>
          </w:p>
          <w:p w14:paraId="4870235E" w14:textId="77777777" w:rsidR="00DF2BB6" w:rsidRPr="00C70209" w:rsidRDefault="00DF2BB6" w:rsidP="003131E2">
            <w:pPr>
              <w:pStyle w:val="Tabletext"/>
            </w:pPr>
            <w:r w:rsidRPr="00C70209">
              <w:t>Venous thromboembolism</w:t>
            </w:r>
          </w:p>
          <w:p w14:paraId="1109ABB6" w14:textId="77777777" w:rsidR="00DF2BB6" w:rsidRPr="00C70209" w:rsidRDefault="00DF2BB6" w:rsidP="003131E2">
            <w:pPr>
              <w:pStyle w:val="Tabletext"/>
            </w:pPr>
            <w:r w:rsidRPr="00C70209">
              <w:t>Mortality (all-cause, treatment associated)</w:t>
            </w:r>
          </w:p>
        </w:tc>
      </w:tr>
      <w:tr w:rsidR="00DF2BB6" w:rsidRPr="00C70209" w14:paraId="4781E40F" w14:textId="77777777" w:rsidTr="003131E2">
        <w:trPr>
          <w:cantSplit/>
        </w:trPr>
        <w:tc>
          <w:tcPr>
            <w:tcW w:w="1046" w:type="dxa"/>
            <w:tcBorders>
              <w:top w:val="single" w:sz="4" w:space="0" w:color="auto"/>
              <w:left w:val="single" w:sz="4" w:space="0" w:color="auto"/>
              <w:bottom w:val="single" w:sz="4" w:space="0" w:color="auto"/>
              <w:right w:val="single" w:sz="4" w:space="0" w:color="auto"/>
              <w:tl2br w:val="nil"/>
              <w:tr2bl w:val="nil"/>
            </w:tcBorders>
          </w:tcPr>
          <w:p w14:paraId="01C881A2" w14:textId="5D2CA2EA" w:rsidR="00DF2BB6" w:rsidRPr="00C70209" w:rsidRDefault="00DF2BB6" w:rsidP="000E261C">
            <w:pPr>
              <w:pStyle w:val="Tabletext"/>
            </w:pPr>
            <w:r w:rsidRPr="00C70209">
              <w:t>Feusner (2002)</w:t>
            </w:r>
            <w:r w:rsidRPr="00C70209">
              <w:fldChar w:fldCharType="begin"/>
            </w:r>
            <w:r w:rsidR="000E261C">
              <w:instrText xml:space="preserve"> ADDIN EN.CITE &lt;EndNote&gt;&lt;Cite&gt;&lt;Author&gt;Feusner&lt;/Author&gt;&lt;Year&gt;2002&lt;/Year&gt;&lt;RecNum&gt;97&lt;/RecNum&gt;&lt;DisplayText&gt;&lt;style face="superscript"&gt;257&lt;/style&gt;&lt;/DisplayText&gt;&lt;record&gt;&lt;rec-number&gt;97&lt;/rec-number&gt;&lt;foreign-keys&gt;&lt;key app="EN" db-id="9edve2wadsavt5ewavaxtda4f2tavzvts9ee" timestamp="1426550237"&gt;97&lt;/key&gt;&lt;/foreign-keys&gt;&lt;ref-type name="Journal Article"&gt;17&lt;/ref-type&gt;&lt;contributors&gt;&lt;authors&gt;&lt;author&gt;Feusner, J.&lt;/author&gt;&lt;author&gt;Hastings, C.&lt;/author&gt;&lt;/authors&gt;&lt;/contributors&gt;&lt;titles&gt;&lt;title&gt;Recombinant human erythropoietin in pediatric oncology: a review (Structured abstract)&lt;/title&gt;&lt;secondary-title&gt;Medical and Pediatric Oncology&lt;/secondary-title&gt;&lt;/titles&gt;&lt;periodical&gt;&lt;full-title&gt;Medical and Pediatric Oncology&lt;/full-title&gt;&lt;/periodical&gt;&lt;pages&gt;463–468&lt;/pages&gt;&lt;volume&gt;39&lt;/volume&gt;&lt;reprint-edition&gt;NOT IN FILE&lt;/reprint-edition&gt;&lt;keywords&gt;&lt;keyword&gt;Cochrane12Mar14&lt;/keyword&gt;&lt;keyword&gt;erythropoietin&lt;/keyword&gt;&lt;keyword&gt;human&lt;/keyword&gt;&lt;keyword&gt;Other reviews&lt;/keyword&gt;&lt;keyword&gt;review&lt;/keyword&gt;&lt;/keywords&gt;&lt;dates&gt;&lt;year&gt;2002&lt;/year&gt;&lt;/dates&gt;&lt;urls&gt;&lt;related-urls&gt;&lt;url&gt;http://onlinelibrary.wiley.com/doi/10.1002/mpo.10187/abstract&lt;/url&gt;&lt;/related-urls&gt;&lt;/urls&gt;&lt;/record&gt;&lt;/Cite&gt;&lt;/EndNote&gt;</w:instrText>
            </w:r>
            <w:r w:rsidRPr="00C70209">
              <w:fldChar w:fldCharType="separate"/>
            </w:r>
            <w:r w:rsidR="000E261C" w:rsidRPr="000E261C">
              <w:rPr>
                <w:noProof/>
                <w:vertAlign w:val="superscript"/>
              </w:rPr>
              <w:t>257</w:t>
            </w:r>
            <w:r w:rsidRPr="00C70209">
              <w:fldChar w:fldCharType="end"/>
            </w:r>
          </w:p>
        </w:tc>
        <w:tc>
          <w:tcPr>
            <w:tcW w:w="1364" w:type="dxa"/>
            <w:tcBorders>
              <w:top w:val="single" w:sz="4" w:space="0" w:color="auto"/>
              <w:left w:val="single" w:sz="4" w:space="0" w:color="auto"/>
              <w:bottom w:val="single" w:sz="4" w:space="0" w:color="auto"/>
              <w:right w:val="single" w:sz="4" w:space="0" w:color="auto"/>
              <w:tl2br w:val="nil"/>
              <w:tr2bl w:val="nil"/>
            </w:tcBorders>
          </w:tcPr>
          <w:p w14:paraId="0421E352" w14:textId="77777777" w:rsidR="00DF2BB6" w:rsidRPr="00C70209" w:rsidRDefault="00DF2BB6" w:rsidP="003131E2">
            <w:pPr>
              <w:pStyle w:val="Tabletext"/>
            </w:pPr>
            <w:r w:rsidRPr="00C70209">
              <w:t>Level I</w:t>
            </w:r>
          </w:p>
          <w:p w14:paraId="231A6E80" w14:textId="77777777" w:rsidR="00DF2BB6" w:rsidRPr="00C70209" w:rsidRDefault="00DF2BB6" w:rsidP="003131E2">
            <w:pPr>
              <w:pStyle w:val="Tabletext"/>
              <w:rPr>
                <w:i/>
              </w:rPr>
            </w:pPr>
            <w:r w:rsidRPr="00C70209">
              <w:rPr>
                <w:i/>
              </w:rPr>
              <w:t>Poor</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480DE754" w14:textId="4F60806D" w:rsidR="00DF2BB6" w:rsidRPr="00C70209" w:rsidRDefault="00DF2BB6" w:rsidP="003131E2">
            <w:pPr>
              <w:pStyle w:val="Tabletext"/>
            </w:pPr>
            <w:r w:rsidRPr="00C70209">
              <w:t>Paediatric cancer patients</w:t>
            </w:r>
          </w:p>
          <w:p w14:paraId="58704D01" w14:textId="77777777" w:rsidR="00DF2BB6" w:rsidRPr="00C70209" w:rsidRDefault="00DF2BB6" w:rsidP="003131E2">
            <w:pPr>
              <w:pStyle w:val="Tabletext"/>
            </w:pPr>
          </w:p>
          <w:p w14:paraId="67470C75" w14:textId="77777777" w:rsidR="00DF2BB6" w:rsidRPr="00C70209" w:rsidRDefault="00DF2BB6" w:rsidP="003131E2">
            <w:pPr>
              <w:pStyle w:val="Tabletext"/>
            </w:pPr>
            <w:r w:rsidRPr="00C70209">
              <w:t>4 RCTs, N=68</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2BB5D054" w14:textId="169307E1" w:rsidR="00DF2BB6" w:rsidRPr="00C70209" w:rsidRDefault="00DF2BB6" w:rsidP="003131E2">
            <w:pPr>
              <w:pStyle w:val="Tabletext"/>
            </w:pPr>
            <w:r w:rsidRPr="00C70209">
              <w:t>rHuEPO versus placebo or no treatment</w:t>
            </w:r>
          </w:p>
        </w:tc>
        <w:tc>
          <w:tcPr>
            <w:tcW w:w="2007" w:type="dxa"/>
            <w:tcBorders>
              <w:top w:val="single" w:sz="4" w:space="0" w:color="auto"/>
              <w:left w:val="single" w:sz="4" w:space="0" w:color="auto"/>
              <w:bottom w:val="single" w:sz="4" w:space="0" w:color="auto"/>
              <w:right w:val="single" w:sz="4" w:space="0" w:color="auto"/>
              <w:tl2br w:val="nil"/>
              <w:tr2bl w:val="nil"/>
            </w:tcBorders>
          </w:tcPr>
          <w:p w14:paraId="7905E899" w14:textId="77777777" w:rsidR="00DF2BB6" w:rsidRPr="00C70209" w:rsidRDefault="00DF2BB6" w:rsidP="003131E2">
            <w:pPr>
              <w:pStyle w:val="Tabletext"/>
            </w:pPr>
            <w:r w:rsidRPr="00C70209">
              <w:t>Clinical efficacy</w:t>
            </w:r>
          </w:p>
          <w:p w14:paraId="72B93DB9" w14:textId="77777777" w:rsidR="00DF2BB6" w:rsidRPr="00C70209" w:rsidRDefault="00DF2BB6" w:rsidP="003131E2">
            <w:pPr>
              <w:pStyle w:val="Tabletext"/>
            </w:pPr>
            <w:r w:rsidRPr="00C70209">
              <w:t>Adverse events</w:t>
            </w:r>
          </w:p>
        </w:tc>
      </w:tr>
      <w:tr w:rsidR="00DF2BB6" w:rsidRPr="00C70209" w14:paraId="323537BE" w14:textId="77777777" w:rsidTr="003131E2">
        <w:trPr>
          <w:cantSplit/>
        </w:trPr>
        <w:tc>
          <w:tcPr>
            <w:tcW w:w="8431" w:type="dxa"/>
            <w:gridSpan w:val="5"/>
            <w:tcBorders>
              <w:top w:val="single" w:sz="4" w:space="0" w:color="auto"/>
              <w:left w:val="nil"/>
              <w:bottom w:val="nil"/>
              <w:right w:val="nil"/>
              <w:tl2br w:val="nil"/>
              <w:tr2bl w:val="nil"/>
            </w:tcBorders>
          </w:tcPr>
          <w:p w14:paraId="5D16E50B" w14:textId="21A1F76A" w:rsidR="00DF2BB6" w:rsidRPr="00C70209" w:rsidRDefault="00DF2BB6" w:rsidP="003131E2">
            <w:pPr>
              <w:pStyle w:val="Tablefignotesleft"/>
            </w:pPr>
            <w:r w:rsidRPr="00C70209">
              <w:t>DAR, darbepoetin; rHuEPO, erythropoietin; Hb, haemoglobin; iv, intravenous; QoL, health-related quality of life; RCT, randomised controlled trial; sc, subcutaneous</w:t>
            </w:r>
          </w:p>
          <w:p w14:paraId="525DCFC8" w14:textId="77777777" w:rsidR="00DF2BB6" w:rsidRPr="00C70209" w:rsidRDefault="00DF2BB6" w:rsidP="003131E2">
            <w:pPr>
              <w:pStyle w:val="Tablefignotesleft"/>
            </w:pPr>
            <w:r w:rsidRPr="00C70209">
              <w:rPr>
                <w:b/>
              </w:rPr>
              <w:t>a.</w:t>
            </w:r>
            <w:r w:rsidRPr="00C70209">
              <w:t xml:space="preserve"> Trials were excluded if more than 80% of participants were diagnosed with acute leukaemia.</w:t>
            </w:r>
          </w:p>
          <w:p w14:paraId="73F8FE00" w14:textId="77777777" w:rsidR="00DF2BB6" w:rsidRPr="00C70209" w:rsidRDefault="00DF2BB6" w:rsidP="003131E2">
            <w:pPr>
              <w:pStyle w:val="Tablefignotesleft"/>
            </w:pPr>
            <w:r w:rsidRPr="00C70209">
              <w:rPr>
                <w:b/>
              </w:rPr>
              <w:t>b.</w:t>
            </w:r>
            <w:r w:rsidRPr="00C70209">
              <w:t xml:space="preserve"> Concomitant supportive treatments (e.g. G-CSF) were allowed if given equally to both treatment arms; trials using iron supplementation in the experimental group but not the control arm were also allowed. </w:t>
            </w:r>
          </w:p>
        </w:tc>
      </w:tr>
    </w:tbl>
    <w:p w14:paraId="3EA843AC" w14:textId="77777777" w:rsidR="00DF2BB6" w:rsidRPr="00C70209" w:rsidRDefault="00DF2BB6" w:rsidP="003131E2"/>
    <w:p w14:paraId="5838FA8B" w14:textId="5D9D6B95" w:rsidR="00DF2BB6" w:rsidRPr="00C70209" w:rsidRDefault="00DF2BB6" w:rsidP="003131E2">
      <w:pPr>
        <w:pStyle w:val="Caption"/>
        <w:ind w:left="2070"/>
      </w:pPr>
      <w:r w:rsidRPr="00C70209">
        <w:br w:type="page"/>
      </w:r>
      <w:bookmarkStart w:id="478" w:name="_Ref397955035"/>
      <w:bookmarkStart w:id="479" w:name="_Toc423015373"/>
      <w:bookmarkStart w:id="480" w:name="_Toc42774712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4</w:t>
      </w:r>
      <w:r w:rsidR="00130F03" w:rsidRPr="00C70209">
        <w:fldChar w:fldCharType="end"/>
      </w:r>
      <w:bookmarkEnd w:id="478"/>
      <w:r w:rsidRPr="00C70209">
        <w:tab/>
        <w:t>Characteristics and quality of Level II evidence – ESAs in paediatric patients with cancer</w:t>
      </w:r>
      <w:bookmarkEnd w:id="479"/>
      <w:bookmarkEnd w:id="480"/>
    </w:p>
    <w:tbl>
      <w:tblPr>
        <w:tblW w:w="4608"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1106"/>
        <w:gridCol w:w="1411"/>
        <w:gridCol w:w="2131"/>
        <w:gridCol w:w="2104"/>
        <w:gridCol w:w="1766"/>
      </w:tblGrid>
      <w:tr w:rsidR="00DF2BB6" w:rsidRPr="00C70209" w14:paraId="1B01F0EF" w14:textId="77777777" w:rsidTr="003131E2">
        <w:trPr>
          <w:cantSplit/>
          <w:tblHeader/>
        </w:trPr>
        <w:tc>
          <w:tcPr>
            <w:tcW w:w="1132"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CF09744" w14:textId="77777777" w:rsidR="00DF2BB6" w:rsidRPr="00C70209" w:rsidRDefault="00DF2BB6" w:rsidP="003131E2">
            <w:pPr>
              <w:pStyle w:val="TableH2"/>
            </w:pPr>
            <w:r w:rsidRPr="00C70209">
              <w:t>Study</w:t>
            </w:r>
          </w:p>
        </w:tc>
        <w:tc>
          <w:tcPr>
            <w:tcW w:w="1465" w:type="dxa"/>
            <w:tcBorders>
              <w:top w:val="single" w:sz="4" w:space="0" w:color="auto"/>
              <w:left w:val="single" w:sz="4" w:space="0" w:color="auto"/>
              <w:bottom w:val="single" w:sz="4" w:space="0" w:color="auto"/>
              <w:right w:val="single" w:sz="4" w:space="0" w:color="auto"/>
              <w:tl2br w:val="nil"/>
              <w:tr2bl w:val="nil"/>
            </w:tcBorders>
          </w:tcPr>
          <w:p w14:paraId="54E7CD57" w14:textId="77777777" w:rsidR="00DF2BB6" w:rsidRPr="00C70209" w:rsidRDefault="00DF2BB6" w:rsidP="003131E2">
            <w:pPr>
              <w:pStyle w:val="TableH2"/>
            </w:pPr>
            <w:r w:rsidRPr="00C70209">
              <w:t>Study type</w:t>
            </w:r>
          </w:p>
          <w:p w14:paraId="5BBD60F0" w14:textId="77777777" w:rsidR="00DF2BB6" w:rsidRPr="00C70209" w:rsidRDefault="00DF2BB6" w:rsidP="003131E2">
            <w:pPr>
              <w:pStyle w:val="TableH3"/>
            </w:pPr>
            <w:r w:rsidRPr="00C70209">
              <w:t>Study quality</w:t>
            </w:r>
            <w:r w:rsidRPr="00C70209">
              <w:rPr>
                <w:vertAlign w:val="superscript"/>
              </w:rPr>
              <w:t>a</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0B3CCB54" w14:textId="77777777" w:rsidR="00DF2BB6" w:rsidRPr="00C70209" w:rsidRDefault="00DF2BB6" w:rsidP="003131E2">
            <w:pPr>
              <w:pStyle w:val="TableH2"/>
            </w:pPr>
            <w:r w:rsidRPr="00C70209">
              <w:t>Population</w:t>
            </w:r>
          </w:p>
          <w:p w14:paraId="36511DD3" w14:textId="77777777" w:rsidR="00DF2BB6" w:rsidRPr="00C70209" w:rsidRDefault="00DF2BB6" w:rsidP="003131E2">
            <w:pPr>
              <w:pStyle w:val="TableH2"/>
            </w:pPr>
            <w:r w:rsidRPr="00C70209">
              <w:t>N</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60F1E5FE" w14:textId="77777777" w:rsidR="00DF2BB6" w:rsidRPr="00C70209" w:rsidRDefault="00DF2BB6" w:rsidP="003131E2">
            <w:pPr>
              <w:pStyle w:val="TableH2"/>
            </w:pPr>
            <w:r w:rsidRPr="00C70209">
              <w:t>Comparison</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3B111FE9" w14:textId="77777777" w:rsidR="00DF2BB6" w:rsidRPr="00C70209" w:rsidRDefault="00DF2BB6" w:rsidP="003131E2">
            <w:pPr>
              <w:pStyle w:val="TableH2"/>
            </w:pPr>
            <w:r w:rsidRPr="00C70209">
              <w:t>Outcomes</w:t>
            </w:r>
          </w:p>
        </w:tc>
      </w:tr>
      <w:tr w:rsidR="00DF2BB6" w:rsidRPr="00C70209" w14:paraId="5B7EC92B"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3484B8A6" w14:textId="702556E6" w:rsidR="00DF2BB6" w:rsidRPr="00C70209" w:rsidRDefault="00DF2BB6" w:rsidP="000E261C">
            <w:pPr>
              <w:pStyle w:val="Tabletext"/>
            </w:pPr>
            <w:r w:rsidRPr="00C70209">
              <w:t>Razzouk (2006)</w:t>
            </w:r>
            <w:r w:rsidRPr="00C70209">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58</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62AC7824" w14:textId="77777777" w:rsidR="00DF2BB6" w:rsidRPr="00C70209" w:rsidRDefault="00DF2BB6" w:rsidP="003131E2">
            <w:pPr>
              <w:pStyle w:val="Tabletext"/>
            </w:pPr>
            <w:r w:rsidRPr="00C70209">
              <w:t>Level II</w:t>
            </w:r>
          </w:p>
          <w:p w14:paraId="0D89F3FE" w14:textId="77777777" w:rsidR="00DF2BB6" w:rsidRPr="00C70209" w:rsidRDefault="00DF2BB6" w:rsidP="003131E2">
            <w:pPr>
              <w:pStyle w:val="Tabletext"/>
              <w:rPr>
                <w:i/>
              </w:rPr>
            </w:pPr>
            <w:r w:rsidRPr="00C70209">
              <w:rPr>
                <w:i/>
              </w:rPr>
              <w:t>High</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006214DE" w14:textId="77777777" w:rsidR="00DF2BB6" w:rsidRPr="00C70209" w:rsidRDefault="00DF2BB6" w:rsidP="003131E2">
            <w:pPr>
              <w:pStyle w:val="Tabletext"/>
            </w:pPr>
            <w:r w:rsidRPr="00C70209">
              <w:t>Paediatric cancer patients with anaemia</w:t>
            </w:r>
            <w:r w:rsidRPr="00C70209">
              <w:rPr>
                <w:vertAlign w:val="superscript"/>
              </w:rPr>
              <w:t>b</w:t>
            </w:r>
            <w:r w:rsidRPr="00C70209">
              <w:t xml:space="preserve"> receiving myelosuppressive chemotherapy for non-myeloid malignancies</w:t>
            </w:r>
            <w:r w:rsidRPr="00C70209">
              <w:rPr>
                <w:vertAlign w:val="superscript"/>
              </w:rPr>
              <w:t>c</w:t>
            </w:r>
          </w:p>
          <w:p w14:paraId="4DC747F6" w14:textId="77777777" w:rsidR="00DF2BB6" w:rsidRPr="00C70209" w:rsidRDefault="00DF2BB6" w:rsidP="003131E2">
            <w:pPr>
              <w:pStyle w:val="Tabletext"/>
            </w:pPr>
          </w:p>
          <w:p w14:paraId="712094DD" w14:textId="77777777" w:rsidR="00DF2BB6" w:rsidRPr="00C70209" w:rsidRDefault="00DF2BB6" w:rsidP="003131E2">
            <w:pPr>
              <w:pStyle w:val="Tabletext"/>
            </w:pPr>
            <w:r w:rsidRPr="00C70209">
              <w:t>N=224</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09FBCB1D" w14:textId="442BA625" w:rsidR="00DF2BB6" w:rsidRPr="00C70209" w:rsidRDefault="00DF2BB6" w:rsidP="003131E2">
            <w:pPr>
              <w:pStyle w:val="Tabletext"/>
            </w:pPr>
            <w:r w:rsidRPr="00C70209">
              <w:t>rHuEPO (600 U/kg per week) for 16 weeks versus placebo</w:t>
            </w:r>
          </w:p>
          <w:p w14:paraId="1BABCF82" w14:textId="5991BD65" w:rsidR="00DF2BB6" w:rsidRPr="00C70209" w:rsidRDefault="00DF2BB6" w:rsidP="003131E2">
            <w:pPr>
              <w:pStyle w:val="Tabletextnote"/>
            </w:pPr>
            <w:r w:rsidRPr="00C70209">
              <w:t>*dose adjustments allowed and iron supplementation given as needed</w:t>
            </w:r>
            <w:r w:rsidRPr="00C70209">
              <w:rPr>
                <w:vertAlign w:val="superscript"/>
              </w:rPr>
              <w:t>d</w:t>
            </w:r>
          </w:p>
          <w:p w14:paraId="29447C01" w14:textId="77777777" w:rsidR="00DF2BB6" w:rsidRPr="00C70209" w:rsidRDefault="00DF2BB6" w:rsidP="003131E2">
            <w:pPr>
              <w:pStyle w:val="Tabletextnote"/>
            </w:pPr>
            <w:r w:rsidRPr="00C70209">
              <w:t>*Transfusion given if Hb fell below 7 g/dL</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4355FAAB" w14:textId="471BB15E" w:rsidR="00DF2BB6" w:rsidRPr="00C70209" w:rsidRDefault="00DF2BB6" w:rsidP="003131E2">
            <w:pPr>
              <w:pStyle w:val="Tabletext"/>
            </w:pPr>
            <w:r w:rsidRPr="00C70209">
              <w:t>Transfusion needs</w:t>
            </w:r>
          </w:p>
          <w:p w14:paraId="547E56D3" w14:textId="77777777" w:rsidR="00DF2BB6" w:rsidRPr="00C70209" w:rsidRDefault="00DF2BB6" w:rsidP="003131E2">
            <w:pPr>
              <w:pStyle w:val="Tabletext"/>
            </w:pPr>
            <w:r w:rsidRPr="00C70209">
              <w:t>Haematological response (Hct, Hb)</w:t>
            </w:r>
          </w:p>
          <w:p w14:paraId="0DD5BB4A" w14:textId="77777777" w:rsidR="00DF2BB6" w:rsidRPr="00C70209" w:rsidRDefault="00DF2BB6" w:rsidP="003131E2">
            <w:pPr>
              <w:pStyle w:val="Tabletext"/>
            </w:pPr>
            <w:r w:rsidRPr="00C70209">
              <w:t>QoL</w:t>
            </w:r>
          </w:p>
        </w:tc>
      </w:tr>
      <w:tr w:rsidR="00DF2BB6" w:rsidRPr="00C70209" w14:paraId="0FAE1CA8"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29F854CF" w14:textId="617F6102" w:rsidR="00DF2BB6" w:rsidRPr="00C70209" w:rsidRDefault="00DF2BB6" w:rsidP="000E261C">
            <w:pPr>
              <w:pStyle w:val="Tabletext"/>
            </w:pPr>
            <w:r w:rsidRPr="00C70209">
              <w:t>Wagner (2004)</w:t>
            </w:r>
            <w:r w:rsidRPr="00C70209">
              <w:fldChar w:fldCharType="begin"/>
            </w:r>
            <w:r w:rsidR="000E261C">
              <w:instrText xml:space="preserve"> ADDIN EN.CITE &lt;EndNote&gt;&lt;Cite&gt;&lt;Author&gt;Wagner&lt;/Author&gt;&lt;Year&gt;2004&lt;/Year&gt;&lt;RecNum&gt;460&lt;/RecNum&gt;&lt;DisplayText&gt;&lt;style face="superscript"&gt;259&lt;/style&gt;&lt;/DisplayText&gt;&lt;record&gt;&lt;rec-number&gt;460&lt;/rec-number&gt;&lt;foreign-keys&gt;&lt;key app="EN" db-id="9edve2wadsavt5ewavaxtda4f2tavzvts9ee" timestamp="1428888744"&gt;460&lt;/key&gt;&lt;/foreign-keys&gt;&lt;ref-type name="Journal Article"&gt;17&lt;/ref-type&gt;&lt;contributors&gt;&lt;authors&gt;&lt;author&gt;Wagner, Lars M&lt;/author&gt;&lt;author&gt;Billups, Catherine A&lt;/author&gt;&lt;author&gt;Furman, Wayne L&lt;/author&gt;&lt;author&gt;Rao, Bhaskar N&lt;/author&gt;&lt;author&gt;Santana, Victor M&lt;/author&gt;&lt;/authors&gt;&lt;/contributors&gt;&lt;titles&gt;&lt;title&gt;Combined use of erythropoietin and granulocyte colony-stimulating factor does not decrease blood transfusion requirements during induction therapy for high-risk neuroblastoma: a randomized controlled trial&lt;/title&gt;&lt;secondary-title&gt;Journal of clinical oncology&lt;/secondary-title&gt;&lt;/titles&gt;&lt;periodical&gt;&lt;full-title&gt;Journal of clinical oncology&lt;/full-title&gt;&lt;/periodical&gt;&lt;pages&gt;1886–1893&lt;/pages&gt;&lt;volume&gt;22&lt;/volume&gt;&lt;number&gt;10&lt;/number&gt;&lt;dates&gt;&lt;year&gt;2004&lt;/year&gt;&lt;/dates&gt;&lt;isbn&gt;0732-183X&lt;/isbn&gt;&lt;urls&gt;&lt;related-urls&gt;&lt;url&gt;http://jco.ascopubs.org/content/22/10/1886.short&lt;/url&gt;&lt;/related-urls&gt;&lt;/urls&gt;&lt;access-date&gt;13 April 2015&lt;/access-date&gt;&lt;/record&gt;&lt;/Cite&gt;&lt;/EndNote&gt;</w:instrText>
            </w:r>
            <w:r w:rsidRPr="00C70209">
              <w:fldChar w:fldCharType="separate"/>
            </w:r>
            <w:r w:rsidR="000E261C" w:rsidRPr="000E261C">
              <w:rPr>
                <w:noProof/>
                <w:vertAlign w:val="superscript"/>
              </w:rPr>
              <w:t>259</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36DA490A" w14:textId="77777777" w:rsidR="00DF2BB6" w:rsidRPr="00C70209" w:rsidRDefault="00DF2BB6" w:rsidP="003131E2">
            <w:pPr>
              <w:pStyle w:val="Tabletext"/>
            </w:pPr>
            <w:r w:rsidRPr="00C70209">
              <w:t>Level II</w:t>
            </w:r>
          </w:p>
          <w:p w14:paraId="6F30D52E" w14:textId="77777777" w:rsidR="00DF2BB6" w:rsidRPr="00C70209" w:rsidRDefault="00DF2BB6" w:rsidP="003131E2">
            <w:pPr>
              <w:pStyle w:val="Tabletext"/>
            </w:pPr>
            <w:r w:rsidRPr="00C70209">
              <w:rPr>
                <w:i/>
              </w:rPr>
              <w:t>Low</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3F6F29AA" w14:textId="0C704FA6" w:rsidR="00DF2BB6" w:rsidRPr="00C70209" w:rsidRDefault="00DF2BB6" w:rsidP="003131E2">
            <w:pPr>
              <w:pStyle w:val="Tabletext"/>
            </w:pPr>
            <w:r w:rsidRPr="00C70209">
              <w:t>Children with high</w:t>
            </w:r>
            <w:r w:rsidR="00363BA0" w:rsidRPr="00C70209">
              <w:t xml:space="preserve"> </w:t>
            </w:r>
            <w:r w:rsidRPr="00C70209">
              <w:t>risk neuroblastoma receiving intensive chemotherapy</w:t>
            </w:r>
          </w:p>
          <w:p w14:paraId="269E4496" w14:textId="77777777" w:rsidR="00DF2BB6" w:rsidRPr="00C70209" w:rsidRDefault="00DF2BB6" w:rsidP="003131E2">
            <w:pPr>
              <w:pStyle w:val="Tabletext"/>
            </w:pPr>
          </w:p>
          <w:p w14:paraId="20BA0290" w14:textId="77777777" w:rsidR="00DF2BB6" w:rsidRPr="00C70209" w:rsidRDefault="00DF2BB6" w:rsidP="003131E2">
            <w:pPr>
              <w:pStyle w:val="Tabletext"/>
            </w:pPr>
            <w:r w:rsidRPr="00C70209">
              <w:t>N=38</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1B012083" w14:textId="4BAC4761" w:rsidR="00DF2BB6" w:rsidRPr="00C70209" w:rsidRDefault="00DF2BB6" w:rsidP="003131E2">
            <w:pPr>
              <w:pStyle w:val="Tabletext"/>
            </w:pPr>
            <w:r w:rsidRPr="00C70209">
              <w:t>rHuEPO (200 U/kg) plus G-CSF versus G-CSF alone</w:t>
            </w:r>
          </w:p>
          <w:p w14:paraId="1548FF09" w14:textId="7C8FC616" w:rsidR="00DF2BB6" w:rsidRPr="00C70209" w:rsidRDefault="00DF2BB6" w:rsidP="003131E2">
            <w:pPr>
              <w:pStyle w:val="Tabletextnote"/>
            </w:pPr>
            <w:r w:rsidRPr="00C70209">
              <w:t>*rHuEPO administered daily if Hb &lt;10 g/dL or tiw if Hb &gt;10 g/dL</w:t>
            </w:r>
          </w:p>
          <w:p w14:paraId="2C6CADA6" w14:textId="77777777" w:rsidR="00DF2BB6" w:rsidRPr="00C70209" w:rsidRDefault="00DF2BB6" w:rsidP="003131E2">
            <w:pPr>
              <w:pStyle w:val="Tabletextnote"/>
            </w:pPr>
            <w:r w:rsidRPr="00C70209">
              <w:t>*Transfusion given if Hb fell below 8 g/dL</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604E87AE" w14:textId="77777777" w:rsidR="00DF2BB6" w:rsidRPr="00C70209" w:rsidRDefault="00DF2BB6" w:rsidP="003131E2">
            <w:pPr>
              <w:pStyle w:val="Tabletext"/>
            </w:pPr>
            <w:r w:rsidRPr="00C70209">
              <w:t>Transfusion incidence</w:t>
            </w:r>
          </w:p>
          <w:p w14:paraId="3FB7F7E7" w14:textId="77777777" w:rsidR="00DF2BB6" w:rsidRPr="00C70209" w:rsidRDefault="00DF2BB6" w:rsidP="003131E2">
            <w:pPr>
              <w:pStyle w:val="Tabletext"/>
            </w:pPr>
            <w:r w:rsidRPr="00C70209">
              <w:t>Tumour response</w:t>
            </w:r>
          </w:p>
        </w:tc>
      </w:tr>
      <w:tr w:rsidR="00DF2BB6" w:rsidRPr="00C70209" w14:paraId="61D1FACB"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258E144D" w14:textId="41B054A1" w:rsidR="00DF2BB6" w:rsidRPr="00C70209" w:rsidRDefault="00DF2BB6" w:rsidP="000E261C">
            <w:pPr>
              <w:pStyle w:val="Tabletext"/>
            </w:pPr>
            <w:r w:rsidRPr="00C70209">
              <w:t>Varan (1999)</w:t>
            </w:r>
            <w:r w:rsidRPr="00C70209">
              <w:fldChar w:fldCharType="begin"/>
            </w:r>
            <w:r w:rsidR="000E261C">
              <w:instrText xml:space="preserve"> ADDIN EN.CITE &lt;EndNote&gt;&lt;Cite&gt;&lt;Author&gt;Varan&lt;/Author&gt;&lt;Year&gt;1999&lt;/Year&gt;&lt;RecNum&gt;461&lt;/RecNum&gt;&lt;DisplayText&gt;&lt;style face="superscript"&gt;260&lt;/style&gt;&lt;/DisplayText&gt;&lt;record&gt;&lt;rec-number&gt;461&lt;/rec-number&gt;&lt;foreign-keys&gt;&lt;key app="EN" db-id="9edve2wadsavt5ewavaxtda4f2tavzvts9ee" timestamp="1428888770"&gt;461&lt;/key&gt;&lt;/foreign-keys&gt;&lt;ref-type name="Journal Article"&gt;17&lt;/ref-type&gt;&lt;contributors&gt;&lt;authors&gt;&lt;author&gt;Varan, Ali&lt;/author&gt;&lt;author&gt;Büyükpamukçu, Münevver&lt;/author&gt;&lt;author&gt;Kutluk, Tezer&lt;/author&gt;&lt;author&gt;Akyüz, Canan&lt;/author&gt;&lt;/authors&gt;&lt;/contributors&gt;&lt;titles&gt;&lt;title&gt;Recombinant human erythropoietin treatment for chemotherapy-related anemia in children&lt;/title&gt;&lt;secondary-title&gt;Pediatrics&lt;/secondary-title&gt;&lt;/titles&gt;&lt;periodical&gt;&lt;full-title&gt;Pediatrics&lt;/full-title&gt;&lt;/periodical&gt;&lt;pages&gt;e16–e16&lt;/pages&gt;&lt;volume&gt;103&lt;/volume&gt;&lt;number&gt;2&lt;/number&gt;&lt;dates&gt;&lt;year&gt;1999&lt;/year&gt;&lt;/dates&gt;&lt;isbn&gt;0031-4005&lt;/isbn&gt;&lt;urls&gt;&lt;related-urls&gt;&lt;url&gt;http://pediatrics.aappublications.org/content/103/2/e16.short&lt;/url&gt;&lt;/related-urls&gt;&lt;/urls&gt;&lt;access-date&gt;13 April 2015&lt;/access-date&gt;&lt;/record&gt;&lt;/Cite&gt;&lt;/EndNote&gt;</w:instrText>
            </w:r>
            <w:r w:rsidRPr="00C70209">
              <w:fldChar w:fldCharType="separate"/>
            </w:r>
            <w:r w:rsidR="000E261C" w:rsidRPr="000E261C">
              <w:rPr>
                <w:noProof/>
                <w:vertAlign w:val="superscript"/>
              </w:rPr>
              <w:t>260</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56AD9B73" w14:textId="77777777" w:rsidR="00DF2BB6" w:rsidRPr="00C70209" w:rsidRDefault="00DF2BB6" w:rsidP="003131E2">
            <w:pPr>
              <w:pStyle w:val="Tabletext"/>
            </w:pPr>
            <w:r w:rsidRPr="00C70209">
              <w:t>Level II</w:t>
            </w:r>
          </w:p>
          <w:p w14:paraId="5D315D92" w14:textId="77777777" w:rsidR="00DF2BB6" w:rsidRPr="00C70209" w:rsidRDefault="00DF2BB6" w:rsidP="003131E2">
            <w:pPr>
              <w:pStyle w:val="Tabletext"/>
              <w:rPr>
                <w:i/>
              </w:rPr>
            </w:pPr>
            <w:r w:rsidRPr="00C70209">
              <w:rPr>
                <w:i/>
              </w:rPr>
              <w:t>NR</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49DF9F3A" w14:textId="77777777" w:rsidR="00DF2BB6" w:rsidRPr="00C70209" w:rsidRDefault="00DF2BB6" w:rsidP="003131E2">
            <w:pPr>
              <w:pStyle w:val="Tabletext"/>
            </w:pPr>
            <w:r w:rsidRPr="00C70209">
              <w:t>Children receiving chemotherapy for solid tumours at risk for anaemia</w:t>
            </w:r>
          </w:p>
          <w:p w14:paraId="22EC5135" w14:textId="77777777" w:rsidR="00DF2BB6" w:rsidRPr="00C70209" w:rsidRDefault="00DF2BB6" w:rsidP="003131E2">
            <w:pPr>
              <w:pStyle w:val="Tabletext"/>
            </w:pPr>
          </w:p>
          <w:p w14:paraId="5EF42FA0" w14:textId="77777777" w:rsidR="00DF2BB6" w:rsidRPr="00C70209" w:rsidRDefault="00DF2BB6" w:rsidP="003131E2">
            <w:pPr>
              <w:pStyle w:val="Tabletext"/>
            </w:pPr>
            <w:r w:rsidRPr="00C70209">
              <w:t>N=34</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58D3F101" w14:textId="049261C9" w:rsidR="00DF2BB6" w:rsidRPr="00C70209" w:rsidRDefault="00DF2BB6" w:rsidP="003131E2">
            <w:pPr>
              <w:pStyle w:val="Tabletext"/>
            </w:pPr>
            <w:r w:rsidRPr="00C70209">
              <w:t>rHuEPO (150 U/kg, tiw) for 2 months versus control (not further described)</w:t>
            </w:r>
          </w:p>
          <w:p w14:paraId="55D19212" w14:textId="7EBDFD22" w:rsidR="00DF2BB6" w:rsidRPr="00C70209" w:rsidRDefault="00DF2BB6" w:rsidP="003131E2">
            <w:pPr>
              <w:pStyle w:val="Tabletextnote"/>
            </w:pPr>
            <w:r w:rsidRPr="00C70209">
              <w:t>*rHuEPO administered when Hb fell below 10 g/dL</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63DDAD28" w14:textId="77777777" w:rsidR="00DF2BB6" w:rsidRPr="00C70209" w:rsidRDefault="00DF2BB6" w:rsidP="003131E2">
            <w:pPr>
              <w:pStyle w:val="Tabletext"/>
            </w:pPr>
            <w:r w:rsidRPr="00C70209">
              <w:t>Transfusion needs</w:t>
            </w:r>
          </w:p>
          <w:p w14:paraId="4A48B198" w14:textId="77777777" w:rsidR="00DF2BB6" w:rsidRPr="00C70209" w:rsidRDefault="00DF2BB6" w:rsidP="003131E2">
            <w:pPr>
              <w:pStyle w:val="Tabletext"/>
            </w:pPr>
            <w:r w:rsidRPr="00C70209">
              <w:t>Haematological response</w:t>
            </w:r>
          </w:p>
        </w:tc>
      </w:tr>
      <w:tr w:rsidR="00DF2BB6" w:rsidRPr="00C70209" w14:paraId="03D342E6"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4F8F3123" w14:textId="4D5712C8" w:rsidR="00DF2BB6" w:rsidRPr="00C70209" w:rsidRDefault="00DF2BB6" w:rsidP="000E261C">
            <w:pPr>
              <w:pStyle w:val="Tabletext"/>
            </w:pPr>
            <w:r w:rsidRPr="00C70209">
              <w:t>Csaki (1998)</w:t>
            </w:r>
            <w:r w:rsidRPr="00C70209">
              <w:fldChar w:fldCharType="begin"/>
            </w:r>
            <w:r w:rsidR="000E261C">
              <w:instrText xml:space="preserve"> ADDIN EN.CITE &lt;EndNote&gt;&lt;Cite&gt;&lt;Author&gt;Csaki&lt;/Author&gt;&lt;Year&gt;1998&lt;/Year&gt;&lt;RecNum&gt;462&lt;/RecNum&gt;&lt;DisplayText&gt;&lt;style face="superscript"&gt;261&lt;/style&gt;&lt;/DisplayText&gt;&lt;record&gt;&lt;rec-number&gt;462&lt;/rec-number&gt;&lt;foreign-keys&gt;&lt;key app="EN" db-id="9edve2wadsavt5ewavaxtda4f2tavzvts9ee" timestamp="1428888797"&gt;462&lt;/key&gt;&lt;/foreign-keys&gt;&lt;ref-type name="Journal Article"&gt;17&lt;/ref-type&gt;&lt;contributors&gt;&lt;authors&gt;&lt;author&gt;Csaki, C&lt;/author&gt;&lt;author&gt;Ferencz, T&lt;/author&gt;&lt;author&gt;Schuler, D&lt;/author&gt;&lt;author&gt;Borsi, JD&lt;/author&gt;&lt;/authors&gt;&lt;/contributors&gt;&lt;titles&gt;&lt;title&gt;Recombinant human erythropoietin in the prevention of chemotherapy-induced anaemia in children with malignant solid tumours&lt;/title&gt;&lt;secondary-title&gt;European Journal of Cancer&lt;/secondary-title&gt;&lt;/titles&gt;&lt;periodical&gt;&lt;full-title&gt;European Journal of Cancer&lt;/full-title&gt;&lt;/periodical&gt;&lt;pages&gt;364–367&lt;/pages&gt;&lt;volume&gt;34&lt;/volume&gt;&lt;number&gt;3&lt;/number&gt;&lt;dates&gt;&lt;year&gt;1998&lt;/year&gt;&lt;/dates&gt;&lt;isbn&gt;0959-8049&lt;/isbn&gt;&lt;urls&gt;&lt;related-urls&gt;&lt;url&gt;http://www.sciencedirect.com/science/article/pii/S095980499710065X&lt;/url&gt;&lt;/related-urls&gt;&lt;/urls&gt;&lt;access-date&gt;13 April 2015&lt;/access-date&gt;&lt;/record&gt;&lt;/Cite&gt;&lt;/EndNote&gt;</w:instrText>
            </w:r>
            <w:r w:rsidRPr="00C70209">
              <w:fldChar w:fldCharType="separate"/>
            </w:r>
            <w:r w:rsidR="000E261C" w:rsidRPr="000E261C">
              <w:rPr>
                <w:noProof/>
                <w:vertAlign w:val="superscript"/>
              </w:rPr>
              <w:t>261</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435CDB10" w14:textId="77777777" w:rsidR="00DF2BB6" w:rsidRPr="00C70209" w:rsidRDefault="00DF2BB6" w:rsidP="003131E2">
            <w:pPr>
              <w:pStyle w:val="Tabletext"/>
            </w:pPr>
            <w:r w:rsidRPr="00C70209">
              <w:t>Level II</w:t>
            </w:r>
          </w:p>
          <w:p w14:paraId="5C4CDC5D" w14:textId="77777777" w:rsidR="00DF2BB6" w:rsidRPr="00C70209" w:rsidRDefault="00DF2BB6" w:rsidP="003131E2">
            <w:pPr>
              <w:pStyle w:val="Tabletext"/>
            </w:pPr>
            <w:r w:rsidRPr="00C70209">
              <w:t>*pilot study</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0BAEB6AD" w14:textId="77777777" w:rsidR="00DF2BB6" w:rsidRPr="00C70209" w:rsidRDefault="00DF2BB6" w:rsidP="003131E2">
            <w:pPr>
              <w:pStyle w:val="Tabletext"/>
            </w:pPr>
            <w:r w:rsidRPr="00C70209">
              <w:t>Children aged 4–8 years with solid tumours and Hb &lt;12g/dL</w:t>
            </w:r>
          </w:p>
          <w:p w14:paraId="48A2CAFC" w14:textId="77777777" w:rsidR="00DF2BB6" w:rsidRPr="00C70209" w:rsidRDefault="00DF2BB6" w:rsidP="003131E2">
            <w:pPr>
              <w:pStyle w:val="Tabletext"/>
            </w:pPr>
          </w:p>
          <w:p w14:paraId="285211F8" w14:textId="77777777" w:rsidR="00DF2BB6" w:rsidRPr="00C70209" w:rsidRDefault="00DF2BB6" w:rsidP="003131E2">
            <w:pPr>
              <w:pStyle w:val="Tabletext"/>
            </w:pPr>
            <w:r w:rsidRPr="00C70209">
              <w:t>N=20</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6F882A90" w14:textId="3F735ADE" w:rsidR="00DF2BB6" w:rsidRPr="00C70209" w:rsidRDefault="00DF2BB6" w:rsidP="003131E2">
            <w:pPr>
              <w:pStyle w:val="Tabletext"/>
            </w:pPr>
            <w:r w:rsidRPr="00C70209">
              <w:t>rHuEPO (150 U/kg, tiw) for 12 weeks or over three chemotherapy cycles versus no rHuEPO</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55D5BD7D" w14:textId="77777777" w:rsidR="00DF2BB6" w:rsidRPr="00C70209" w:rsidRDefault="00DF2BB6" w:rsidP="003131E2">
            <w:pPr>
              <w:pStyle w:val="Tabletext"/>
            </w:pPr>
            <w:r w:rsidRPr="00C70209">
              <w:t>Transfusion needs Haematological response (Hct, Hb)</w:t>
            </w:r>
          </w:p>
        </w:tc>
      </w:tr>
      <w:tr w:rsidR="00DF2BB6" w:rsidRPr="00C70209" w14:paraId="45353F67"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5ABA26E7" w14:textId="59EC432E" w:rsidR="00DF2BB6" w:rsidRPr="00C70209" w:rsidRDefault="00DF2BB6" w:rsidP="000E261C">
            <w:pPr>
              <w:pStyle w:val="Tabletext"/>
            </w:pPr>
            <w:r w:rsidRPr="00C70209">
              <w:t>Ragni (1998)</w:t>
            </w:r>
            <w:r w:rsidRPr="00C70209">
              <w:fldChar w:fldCharType="begin"/>
            </w:r>
            <w:r w:rsidR="000E261C">
              <w:instrText xml:space="preserve"> ADDIN EN.CITE &lt;EndNote&gt;&lt;Cite&gt;&lt;Author&gt;Ragni&lt;/Author&gt;&lt;Year&gt;1998&lt;/Year&gt;&lt;RecNum&gt;469&lt;/RecNum&gt;&lt;DisplayText&gt;&lt;style face="superscript"&gt;262&lt;/style&gt;&lt;/DisplayText&gt;&lt;record&gt;&lt;rec-number&gt;469&lt;/rec-number&gt;&lt;foreign-keys&gt;&lt;key app="EN" db-id="9edve2wadsavt5ewavaxtda4f2tavzvts9ee" timestamp="1429597008"&gt;469&lt;/key&gt;&lt;/foreign-keys&gt;&lt;ref-type name="Journal Article"&gt;17&lt;/ref-type&gt;&lt;contributors&gt;&lt;authors&gt;&lt;author&gt;Ragni, G.&lt;/author&gt;&lt;author&gt;Clerico, A.&lt;/author&gt;&lt;author&gt;Sordi, A,&lt;/author&gt;&lt;author&gt;et al.&lt;/author&gt;&lt;/authors&gt;&lt;/contributors&gt;&lt;titles&gt;&lt;title&gt;Recombinant human erythropoietin (rHuEPO) in children with cancer: A randomized study [abstract]&lt;/title&gt;&lt;secondary-title&gt;Med Pediatr Oncol&lt;/secondary-title&gt;&lt;/titles&gt;&lt;periodical&gt;&lt;full-title&gt;Med Pediatr Oncol&lt;/full-title&gt;&lt;/periodical&gt;&lt;pages&gt;274&lt;/pages&gt;&lt;volume&gt;31&lt;/volume&gt;&lt;dates&gt;&lt;year&gt;1998&lt;/year&gt;&lt;/dates&gt;&lt;urls&gt;&lt;/urls&gt;&lt;/record&gt;&lt;/Cite&gt;&lt;/EndNote&gt;</w:instrText>
            </w:r>
            <w:r w:rsidRPr="00C70209">
              <w:fldChar w:fldCharType="separate"/>
            </w:r>
            <w:r w:rsidR="000E261C" w:rsidRPr="000E261C">
              <w:rPr>
                <w:noProof/>
                <w:vertAlign w:val="superscript"/>
              </w:rPr>
              <w:t>262</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32735259" w14:textId="77777777" w:rsidR="00DF2BB6" w:rsidRPr="00C70209" w:rsidRDefault="00DF2BB6" w:rsidP="003131E2">
            <w:pPr>
              <w:pStyle w:val="Tabletext"/>
            </w:pPr>
            <w:r w:rsidRPr="00C70209">
              <w:t>Level II</w:t>
            </w:r>
          </w:p>
          <w:p w14:paraId="0D2ADF6D" w14:textId="77777777" w:rsidR="00DF2BB6" w:rsidRPr="00C70209" w:rsidRDefault="00DF2BB6" w:rsidP="003131E2">
            <w:pPr>
              <w:pStyle w:val="Tabletext"/>
            </w:pPr>
            <w:r w:rsidRPr="00C70209">
              <w:t>*Abstract only</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40CA09D3" w14:textId="77777777" w:rsidR="00DF2BB6" w:rsidRPr="00C70209" w:rsidRDefault="00DF2BB6" w:rsidP="003131E2">
            <w:pPr>
              <w:pStyle w:val="Tabletext"/>
            </w:pPr>
            <w:r w:rsidRPr="00C70209">
              <w:t>Children receiving chemotherapy for a variety of tumour types</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21E7CA75" w14:textId="75B9AD2C" w:rsidR="00DF2BB6" w:rsidRPr="00C70209" w:rsidRDefault="00DF2BB6" w:rsidP="003131E2">
            <w:pPr>
              <w:pStyle w:val="Tabletext"/>
            </w:pPr>
            <w:r w:rsidRPr="00C70209">
              <w:t>rHuEPO (150 U/kg, tiw) for 16 weeks versus placebo</w:t>
            </w:r>
          </w:p>
          <w:p w14:paraId="544EA612" w14:textId="77777777" w:rsidR="00DF2BB6" w:rsidRPr="00C70209" w:rsidRDefault="00DF2BB6" w:rsidP="003131E2">
            <w:pPr>
              <w:pStyle w:val="Tabletextnote"/>
            </w:pPr>
            <w:r w:rsidRPr="00C70209">
              <w:t>*Oral iron supplements given (details not provided)</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6845E9E3" w14:textId="77777777" w:rsidR="00DF2BB6" w:rsidRPr="00C70209" w:rsidRDefault="00DF2BB6" w:rsidP="003131E2">
            <w:pPr>
              <w:pStyle w:val="Tabletext"/>
            </w:pPr>
            <w:r w:rsidRPr="00C70209">
              <w:t>Transfusion needs</w:t>
            </w:r>
          </w:p>
          <w:p w14:paraId="5D2A9223" w14:textId="77777777" w:rsidR="00DF2BB6" w:rsidRPr="00C70209" w:rsidRDefault="00DF2BB6" w:rsidP="003131E2">
            <w:pPr>
              <w:pStyle w:val="Tabletext"/>
            </w:pPr>
            <w:r w:rsidRPr="00C70209">
              <w:t>Haematological response (Hct, Hb)</w:t>
            </w:r>
          </w:p>
        </w:tc>
      </w:tr>
      <w:tr w:rsidR="00DF2BB6" w:rsidRPr="00C70209" w14:paraId="29C41C72"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26CE2178" w14:textId="6AA6DFFD" w:rsidR="00DF2BB6" w:rsidRPr="00C70209" w:rsidRDefault="00DF2BB6" w:rsidP="000E261C">
            <w:pPr>
              <w:pStyle w:val="Tabletext"/>
            </w:pPr>
            <w:r w:rsidRPr="00C70209">
              <w:t>Porter (1996)</w:t>
            </w:r>
            <w:r w:rsidRPr="00C70209">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 </w:instrTex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3</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4CE6C445" w14:textId="77777777" w:rsidR="00DF2BB6" w:rsidRPr="00C70209" w:rsidRDefault="00DF2BB6" w:rsidP="003131E2">
            <w:pPr>
              <w:pStyle w:val="Tabletext"/>
            </w:pPr>
            <w:r w:rsidRPr="00C70209">
              <w:t>Level II</w:t>
            </w:r>
          </w:p>
          <w:p w14:paraId="4C047670" w14:textId="77777777" w:rsidR="00DF2BB6" w:rsidRPr="00C70209" w:rsidRDefault="00DF2BB6" w:rsidP="003131E2">
            <w:pPr>
              <w:pStyle w:val="Tabletext"/>
              <w:rPr>
                <w:i/>
              </w:rPr>
            </w:pPr>
            <w:r w:rsidRPr="00C70209">
              <w:rPr>
                <w:i/>
              </w:rPr>
              <w:t>Low</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62408BB0" w14:textId="77777777" w:rsidR="00DF2BB6" w:rsidRPr="00C70209" w:rsidRDefault="00DF2BB6" w:rsidP="003131E2">
            <w:pPr>
              <w:pStyle w:val="Tabletext"/>
            </w:pPr>
            <w:r w:rsidRPr="00C70209">
              <w:t>Children receiving chemotherapy for sarcoma</w:t>
            </w:r>
          </w:p>
          <w:p w14:paraId="613BD972" w14:textId="77777777" w:rsidR="00DF2BB6" w:rsidRPr="00C70209" w:rsidRDefault="00DF2BB6" w:rsidP="003131E2">
            <w:pPr>
              <w:pStyle w:val="Tabletext"/>
            </w:pPr>
          </w:p>
          <w:p w14:paraId="5011C394" w14:textId="77777777" w:rsidR="00DF2BB6" w:rsidRPr="00C70209" w:rsidRDefault="00DF2BB6" w:rsidP="003131E2">
            <w:pPr>
              <w:pStyle w:val="Tabletext"/>
            </w:pPr>
            <w:r w:rsidRPr="00C70209">
              <w:t>N=24</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5488E473" w14:textId="6EF97EFB" w:rsidR="00DF2BB6" w:rsidRPr="00C70209" w:rsidRDefault="00DF2BB6" w:rsidP="003131E2">
            <w:pPr>
              <w:pStyle w:val="Tabletext"/>
            </w:pPr>
            <w:r w:rsidRPr="00C70209">
              <w:t>rHuEPO (150 U/kg, tiw) for 16 weeks versus placebo</w:t>
            </w:r>
          </w:p>
          <w:p w14:paraId="22B0E7E5" w14:textId="77777777" w:rsidR="00DF2BB6" w:rsidRPr="00C70209" w:rsidRDefault="00DF2BB6" w:rsidP="003131E2">
            <w:pPr>
              <w:pStyle w:val="Tabletextnote"/>
            </w:pPr>
            <w:r w:rsidRPr="00C70209">
              <w:t>*Dose adjustments allowed every 4 weeks and iron supplements given to both groups</w:t>
            </w:r>
            <w:r w:rsidRPr="00C70209">
              <w:rPr>
                <w:vertAlign w:val="superscript"/>
              </w:rPr>
              <w:t>e</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77BD070B" w14:textId="3D45B7B1" w:rsidR="00DF2BB6" w:rsidRPr="00C70209" w:rsidRDefault="00DF2BB6" w:rsidP="003131E2">
            <w:pPr>
              <w:pStyle w:val="Tabletext"/>
            </w:pPr>
            <w:r w:rsidRPr="00C70209">
              <w:t>Tra</w:t>
            </w:r>
            <w:r w:rsidR="00227344" w:rsidRPr="00C70209">
              <w:t>nsfusion volume and incidence (</w:t>
            </w:r>
            <w:r w:rsidRPr="00C70209">
              <w:t>RBC, platelets)</w:t>
            </w:r>
          </w:p>
        </w:tc>
      </w:tr>
      <w:tr w:rsidR="00DF2BB6" w:rsidRPr="00C70209" w14:paraId="0F2265B8" w14:textId="77777777" w:rsidTr="003131E2">
        <w:trPr>
          <w:cantSplit/>
        </w:trPr>
        <w:tc>
          <w:tcPr>
            <w:tcW w:w="1132" w:type="dxa"/>
            <w:tcBorders>
              <w:top w:val="single" w:sz="4" w:space="0" w:color="auto"/>
              <w:left w:val="single" w:sz="4" w:space="0" w:color="auto"/>
              <w:bottom w:val="single" w:sz="4" w:space="0" w:color="auto"/>
              <w:right w:val="single" w:sz="4" w:space="0" w:color="auto"/>
              <w:tl2br w:val="nil"/>
              <w:tr2bl w:val="nil"/>
            </w:tcBorders>
          </w:tcPr>
          <w:p w14:paraId="6384072C" w14:textId="5C5C697B" w:rsidR="00DF2BB6" w:rsidRPr="00C70209" w:rsidRDefault="00DF2BB6" w:rsidP="000E261C">
            <w:pPr>
              <w:pStyle w:val="Tabletext"/>
            </w:pPr>
            <w:r w:rsidRPr="00C70209">
              <w:t>Bennetts (1995)</w:t>
            </w:r>
            <w:r w:rsidRPr="00C70209">
              <w:fldChar w:fldCharType="begin"/>
            </w:r>
            <w:r w:rsidR="000E261C">
              <w:instrText xml:space="preserve"> ADDIN EN.CITE &lt;EndNote&gt;&lt;Cite&gt;&lt;Author&gt;Bennetts&lt;/Author&gt;&lt;Year&gt;1995&lt;/Year&gt;&lt;RecNum&gt;470&lt;/RecNum&gt;&lt;DisplayText&gt;&lt;style face="superscript"&gt;264&lt;/style&gt;&lt;/DisplayText&gt;&lt;record&gt;&lt;rec-number&gt;470&lt;/rec-number&gt;&lt;foreign-keys&gt;&lt;key app="EN" db-id="9edve2wadsavt5ewavaxtda4f2tavzvts9ee" timestamp="1429597126"&gt;470&lt;/key&gt;&lt;/foreign-keys&gt;&lt;ref-type name="Journal Article"&gt;17&lt;/ref-type&gt;&lt;contributors&gt;&lt;authors&gt;&lt;author&gt;Bennetts, G.&lt;/author&gt;&lt;author&gt;Bertolone, S.&lt;/author&gt;&lt;author&gt;Bray, G.&lt;/author&gt;&lt;author&gt;et al.&lt;/author&gt;&lt;/authors&gt;&lt;/contributors&gt;&lt;titles&gt;&lt;title&gt;Erythropoietin reduces volume of red cell transfusions required in some subsets of children with acute lymphocytic leukemia [abstract]&lt;/title&gt;&lt;secondary-title&gt;Blood&lt;/secondary-title&gt;&lt;/titles&gt;&lt;periodical&gt;&lt;full-title&gt;Blood&lt;/full-title&gt;&lt;/periodical&gt;&lt;pages&gt;853&lt;/pages&gt;&lt;volume&gt;10&lt;/volume&gt;&lt;dates&gt;&lt;year&gt;1995&lt;/year&gt;&lt;/dates&gt;&lt;urls&gt;&lt;/urls&gt;&lt;/record&gt;&lt;/Cite&gt;&lt;/EndNote&gt;</w:instrText>
            </w:r>
            <w:r w:rsidRPr="00C70209">
              <w:fldChar w:fldCharType="separate"/>
            </w:r>
            <w:r w:rsidR="000E261C" w:rsidRPr="000E261C">
              <w:rPr>
                <w:noProof/>
                <w:vertAlign w:val="superscript"/>
              </w:rPr>
              <w:t>264</w:t>
            </w:r>
            <w:r w:rsidRPr="00C70209">
              <w:fldChar w:fldCharType="end"/>
            </w:r>
          </w:p>
        </w:tc>
        <w:tc>
          <w:tcPr>
            <w:tcW w:w="1465" w:type="dxa"/>
            <w:tcBorders>
              <w:top w:val="single" w:sz="4" w:space="0" w:color="auto"/>
              <w:left w:val="single" w:sz="4" w:space="0" w:color="auto"/>
              <w:bottom w:val="single" w:sz="4" w:space="0" w:color="auto"/>
              <w:right w:val="single" w:sz="4" w:space="0" w:color="auto"/>
              <w:tl2br w:val="nil"/>
              <w:tr2bl w:val="nil"/>
            </w:tcBorders>
          </w:tcPr>
          <w:p w14:paraId="5B1400F1" w14:textId="77777777" w:rsidR="00DF2BB6" w:rsidRPr="00C70209" w:rsidRDefault="00DF2BB6" w:rsidP="003131E2">
            <w:pPr>
              <w:pStyle w:val="Tabletext"/>
            </w:pPr>
            <w:r w:rsidRPr="00C70209">
              <w:t>Level II</w:t>
            </w:r>
          </w:p>
          <w:p w14:paraId="29751537" w14:textId="77777777" w:rsidR="00DF2BB6" w:rsidRPr="00C70209" w:rsidRDefault="00DF2BB6" w:rsidP="003131E2">
            <w:pPr>
              <w:pStyle w:val="Tabletext"/>
            </w:pPr>
            <w:r w:rsidRPr="00C70209">
              <w:t>*Abstract only</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0BBB9588" w14:textId="77777777" w:rsidR="00DF2BB6" w:rsidRPr="00C70209" w:rsidRDefault="00DF2BB6" w:rsidP="003131E2">
            <w:pPr>
              <w:pStyle w:val="Tabletext"/>
            </w:pPr>
            <w:r w:rsidRPr="00C70209">
              <w:t>Children newly diagnosed with ALL</w:t>
            </w:r>
          </w:p>
          <w:p w14:paraId="36643EE0" w14:textId="77777777" w:rsidR="00DF2BB6" w:rsidRPr="00C70209" w:rsidRDefault="00DF2BB6" w:rsidP="003131E2">
            <w:pPr>
              <w:pStyle w:val="Tabletext"/>
            </w:pPr>
          </w:p>
          <w:p w14:paraId="3ECCE141" w14:textId="77777777" w:rsidR="00DF2BB6" w:rsidRPr="00C70209" w:rsidRDefault="00DF2BB6" w:rsidP="003131E2">
            <w:pPr>
              <w:pStyle w:val="Tabletext"/>
            </w:pPr>
            <w:r w:rsidRPr="00C70209">
              <w:t>N=37</w:t>
            </w:r>
          </w:p>
        </w:tc>
        <w:tc>
          <w:tcPr>
            <w:tcW w:w="2196" w:type="dxa"/>
            <w:tcBorders>
              <w:top w:val="single" w:sz="4" w:space="0" w:color="auto"/>
              <w:left w:val="single" w:sz="4" w:space="0" w:color="auto"/>
              <w:bottom w:val="single" w:sz="4" w:space="0" w:color="auto"/>
              <w:right w:val="single" w:sz="4" w:space="0" w:color="auto"/>
              <w:tl2br w:val="nil"/>
              <w:tr2bl w:val="nil"/>
            </w:tcBorders>
          </w:tcPr>
          <w:p w14:paraId="54EA5833" w14:textId="1D88914A" w:rsidR="00DF2BB6" w:rsidRPr="00C70209" w:rsidRDefault="00DF2BB6" w:rsidP="003131E2">
            <w:pPr>
              <w:pStyle w:val="Tabletext"/>
            </w:pPr>
            <w:r w:rsidRPr="00C70209">
              <w:t>rHuEPO (150 U/kg, tiw) versus no rHuEPO over three courses of chemotherapy</w:t>
            </w:r>
          </w:p>
          <w:p w14:paraId="3D467159" w14:textId="77777777" w:rsidR="00DF2BB6" w:rsidRPr="00C70209" w:rsidRDefault="00DF2BB6" w:rsidP="003131E2">
            <w:pPr>
              <w:pStyle w:val="Tabletextnote"/>
            </w:pPr>
            <w:r w:rsidRPr="00C70209">
              <w:t>*Transfusion given if Hb fell below 7.5 g/dL</w:t>
            </w:r>
          </w:p>
        </w:tc>
        <w:tc>
          <w:tcPr>
            <w:tcW w:w="1811" w:type="dxa"/>
            <w:tcBorders>
              <w:top w:val="single" w:sz="4" w:space="0" w:color="auto"/>
              <w:left w:val="single" w:sz="4" w:space="0" w:color="auto"/>
              <w:bottom w:val="single" w:sz="4" w:space="0" w:color="auto"/>
              <w:right w:val="single" w:sz="4" w:space="0" w:color="auto"/>
              <w:tl2br w:val="nil"/>
              <w:tr2bl w:val="nil"/>
            </w:tcBorders>
          </w:tcPr>
          <w:p w14:paraId="52772E7C" w14:textId="6B94DB79" w:rsidR="00DF2BB6" w:rsidRPr="00C70209" w:rsidRDefault="00DF2BB6" w:rsidP="003131E2">
            <w:pPr>
              <w:pStyle w:val="Tabletext"/>
            </w:pPr>
            <w:r w:rsidRPr="00C70209">
              <w:t>Tra</w:t>
            </w:r>
            <w:r w:rsidR="00227344" w:rsidRPr="00C70209">
              <w:t>nsfusion volume and incidence (</w:t>
            </w:r>
            <w:r w:rsidRPr="00C70209">
              <w:t>RBC)</w:t>
            </w:r>
          </w:p>
          <w:p w14:paraId="413F2C01" w14:textId="77777777" w:rsidR="00DF2BB6" w:rsidRPr="00C70209" w:rsidRDefault="00DF2BB6" w:rsidP="003131E2">
            <w:pPr>
              <w:pStyle w:val="Tabletext"/>
            </w:pPr>
            <w:r w:rsidRPr="00C70209">
              <w:t>Safety</w:t>
            </w:r>
          </w:p>
          <w:p w14:paraId="2F87FDDA" w14:textId="77777777" w:rsidR="00DF2BB6" w:rsidRPr="00C70209" w:rsidRDefault="00DF2BB6" w:rsidP="003131E2">
            <w:pPr>
              <w:pStyle w:val="Tabletext"/>
            </w:pPr>
            <w:r w:rsidRPr="00C70209">
              <w:t>Iron deficiency</w:t>
            </w:r>
          </w:p>
        </w:tc>
      </w:tr>
    </w:tbl>
    <w:p w14:paraId="35A50F4C" w14:textId="0869B321" w:rsidR="00DF2BB6" w:rsidRPr="00C70209" w:rsidRDefault="00DF2BB6" w:rsidP="003131E2">
      <w:pPr>
        <w:pStyle w:val="TableFigNotes0"/>
      </w:pPr>
      <w:r w:rsidRPr="00C70209">
        <w:t xml:space="preserve">ALL, acute lymphocytic leukaemia; ESA, </w:t>
      </w:r>
      <w:r w:rsidR="00EA5C41" w:rsidRPr="00C70209">
        <w:t>erythropoiesis stimulating agent</w:t>
      </w:r>
      <w:r w:rsidRPr="00C70209">
        <w:t xml:space="preserve">; G-CSF, granulocyte colony-stimulating factor; Hb, haemoglobin; Hct, haematocrit; NR, not reported; QoL, health-related quality of life; rHuEPO, </w:t>
      </w:r>
      <w:r w:rsidR="00EA5C41" w:rsidRPr="00C70209">
        <w:t>recombinant human epoetin</w:t>
      </w:r>
      <w:r w:rsidRPr="00C70209">
        <w:t>; tiw, three times per week</w:t>
      </w:r>
    </w:p>
    <w:p w14:paraId="1848AD14" w14:textId="77777777" w:rsidR="00DF2BB6" w:rsidRPr="00C70209" w:rsidRDefault="00DF2BB6" w:rsidP="003131E2">
      <w:pPr>
        <w:pStyle w:val="TableFigNotes0"/>
      </w:pPr>
      <w:r w:rsidRPr="00C70209">
        <w:rPr>
          <w:b/>
        </w:rPr>
        <w:t>a.</w:t>
      </w:r>
      <w:r w:rsidRPr="00C70209">
        <w:t xml:space="preserve"> Assessed and reported by Grant (2013).</w:t>
      </w:r>
    </w:p>
    <w:p w14:paraId="3724A345" w14:textId="77777777" w:rsidR="00DF2BB6" w:rsidRPr="00C70209" w:rsidRDefault="00DF2BB6" w:rsidP="003131E2">
      <w:pPr>
        <w:pStyle w:val="TableFigNotes0"/>
      </w:pPr>
      <w:r w:rsidRPr="00C70209">
        <w:rPr>
          <w:b/>
        </w:rPr>
        <w:t>b.</w:t>
      </w:r>
      <w:r w:rsidRPr="00C70209">
        <w:t xml:space="preserve"> Hb ≤10.5 g/dL if aged 5–12 years, Hb ≤11 g/dL for girls aged more than 12 years, Hb ≤12 for boys aged more than 12 years.</w:t>
      </w:r>
    </w:p>
    <w:p w14:paraId="13986117" w14:textId="77777777" w:rsidR="00DF2BB6" w:rsidRPr="00C70209" w:rsidRDefault="00DF2BB6" w:rsidP="003131E2">
      <w:pPr>
        <w:pStyle w:val="TableFigNotes0"/>
      </w:pPr>
      <w:r w:rsidRPr="00C70209">
        <w:rPr>
          <w:b/>
        </w:rPr>
        <w:t>c.</w:t>
      </w:r>
      <w:r w:rsidRPr="00C70209">
        <w:t xml:space="preserve"> Solid tumours, Hodgkin’s disease, non-Hodgkin’s disease, ALL. Children with brain tumours were excluded.</w:t>
      </w:r>
    </w:p>
    <w:p w14:paraId="57D16CB8" w14:textId="77777777" w:rsidR="00DF2BB6" w:rsidRPr="00C70209" w:rsidRDefault="00DF2BB6" w:rsidP="003131E2">
      <w:pPr>
        <w:pStyle w:val="TableFigNotes0"/>
      </w:pPr>
      <w:r w:rsidRPr="00C70209">
        <w:rPr>
          <w:b/>
        </w:rPr>
        <w:t>d.</w:t>
      </w:r>
      <w:r w:rsidRPr="00C70209">
        <w:t xml:space="preserve"> Increased if Hb increase &lt;1 g/dL within 4 weeks, withheld if Hb &gt;15 g/dL; oral iron administered when transferrin saturation &lt;20 % or ferritin &lt;100 ng/mL.</w:t>
      </w:r>
    </w:p>
    <w:p w14:paraId="1844C5FC" w14:textId="2FD355A2" w:rsidR="00DF2BB6" w:rsidRPr="00C70209" w:rsidRDefault="00DF2BB6" w:rsidP="003131E2">
      <w:pPr>
        <w:pStyle w:val="TableFigNotes18"/>
      </w:pPr>
      <w:r w:rsidRPr="00C70209">
        <w:rPr>
          <w:b/>
        </w:rPr>
        <w:t>e.</w:t>
      </w:r>
      <w:r w:rsidRPr="00C70209">
        <w:t xml:space="preserve"> To maintain a target Hb of &gt;11.5 g/dL, rHuEPO increased by 50 U/kg/dose until transfusion independent or a maximum dose of 300 U/kg reached. Oral iron (6 mg/kg/day) discontinued if serum ferritin &gt;1000 ng/mL.</w:t>
      </w:r>
      <w:r w:rsidRPr="00C70209">
        <w:br w:type="page"/>
      </w:r>
    </w:p>
    <w:p w14:paraId="216C00AF" w14:textId="2B3B374C" w:rsidR="00DF2BB6" w:rsidRPr="00C70209" w:rsidRDefault="00DF2BB6" w:rsidP="003131E2">
      <w:pPr>
        <w:pStyle w:val="Heading5"/>
        <w:rPr>
          <w:lang w:val="en-AU"/>
        </w:rPr>
      </w:pPr>
      <w:r w:rsidRPr="00C70209">
        <w:rPr>
          <w:lang w:val="en-AU"/>
        </w:rPr>
        <w:t>Results</w:t>
      </w:r>
    </w:p>
    <w:p w14:paraId="4762EC86" w14:textId="77777777" w:rsidR="00DF2BB6" w:rsidRPr="00C70209" w:rsidRDefault="00DF2BB6" w:rsidP="003131E2">
      <w:pPr>
        <w:pStyle w:val="Heading6"/>
      </w:pPr>
      <w:r w:rsidRPr="00C70209">
        <w:t>Transfusion incidence and volume</w:t>
      </w:r>
    </w:p>
    <w:p w14:paraId="3918BE4D" w14:textId="77777777" w:rsidR="00DF2BB6" w:rsidRPr="00C70209" w:rsidRDefault="00DF2BB6" w:rsidP="003131E2">
      <w:pPr>
        <w:pStyle w:val="BodyText"/>
      </w:pPr>
      <w:r w:rsidRPr="00C70209">
        <w:t xml:space="preserve">Four RCTs (Razzouk 2006, Porter 1996, Csaki 1998, Varan 1999) identified by the systematic review and hand-searching process reported transfusion incidence in paediatric patients with cancer that were administered ESAs (with or without iron) compared with no ESAs or placebo. Two RCTs (Porter 1996, Bennetts 1995) were identified that reported transfusion volume. </w:t>
      </w:r>
      <w:r w:rsidRPr="00C70209">
        <w:rPr>
          <w:b/>
          <w:highlight w:val="yellow"/>
        </w:rPr>
        <w:fldChar w:fldCharType="begin"/>
      </w:r>
      <w:r w:rsidRPr="00C70209">
        <w:rPr>
          <w:b/>
        </w:rPr>
        <w:instrText xml:space="preserve"> REF _Ref412722109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5</w:t>
      </w:r>
      <w:r w:rsidRPr="00C70209">
        <w:rPr>
          <w:b/>
          <w:highlight w:val="yellow"/>
        </w:rPr>
        <w:fldChar w:fldCharType="end"/>
      </w:r>
      <w:r w:rsidRPr="00C70209">
        <w:t xml:space="preserve"> summarises the results from these studies.</w:t>
      </w:r>
    </w:p>
    <w:p w14:paraId="05495FDA" w14:textId="77777777" w:rsidR="00DF2BB6" w:rsidRPr="00C70209" w:rsidRDefault="00DF2BB6" w:rsidP="003131E2">
      <w:pPr>
        <w:pStyle w:val="Heading7"/>
      </w:pPr>
      <w:r w:rsidRPr="00C70209">
        <w:t>Number of infants transfused</w:t>
      </w:r>
    </w:p>
    <w:p w14:paraId="6AEED36F" w14:textId="19C51708" w:rsidR="00DF2BB6" w:rsidRPr="00C70209" w:rsidRDefault="00DF2BB6" w:rsidP="003131E2">
      <w:pPr>
        <w:pStyle w:val="BodyText"/>
      </w:pPr>
      <w:r w:rsidRPr="00C70209">
        <w:t>Two RCTs (Razzouk 2006, Varan 1999) reported a significant reduction in the number of infants that received a RBC transfusion favouring ESA therapy (RR 0.84; 95% CI 0.71, 0.99 and RR 0.13; 95% CI 0.02, 0.89, respectively). A subgroup analysis reported by Razzouk (2006) showed that the effect was non</w:t>
      </w:r>
      <w:r w:rsidR="00E25AC5" w:rsidRPr="00C70209">
        <w:t>significant</w:t>
      </w:r>
      <w:r w:rsidRPr="00C70209">
        <w:t xml:space="preserve"> in infants who had acute lymphocytic leukaemia (RR 1.03; 95% CI 0.73, 1.45).</w:t>
      </w:r>
    </w:p>
    <w:p w14:paraId="67322DBA" w14:textId="77777777" w:rsidR="00DF2BB6" w:rsidRPr="00C70209" w:rsidRDefault="00DF2BB6" w:rsidP="003131E2">
      <w:pPr>
        <w:pStyle w:val="BodyText"/>
      </w:pPr>
      <w:r w:rsidRPr="00C70209">
        <w:t>The RCTs by Porter (1996) and Csaki (1998) both reported no significant difference between treatment groups on the incidence of RBC transfusion (RR 0.90; 95% CI 0.69, 1.18 and RR 1.17; 95% CI 0.39, 3.51), but the studies were small (≤25 children enrolled in each trial) and likely to be underpowered to detect significance.</w:t>
      </w:r>
    </w:p>
    <w:p w14:paraId="0B1121B3" w14:textId="39115F21" w:rsidR="00DF2BB6" w:rsidRPr="00C70209" w:rsidRDefault="00DF2BB6" w:rsidP="003131E2">
      <w:pPr>
        <w:pStyle w:val="BodyText"/>
      </w:pPr>
      <w:r w:rsidRPr="00C70209">
        <w:t>Porter (1996) also reported significant reduction in the number of infants that received a platelet transfusion favouring ESA therapy (RR 0.33; 95% CI 0.13, 0.88).</w:t>
      </w:r>
    </w:p>
    <w:p w14:paraId="2B467D6F" w14:textId="6A7B4AEE" w:rsidR="00DF2BB6" w:rsidRPr="00C70209" w:rsidRDefault="00DF2BB6" w:rsidP="003131E2">
      <w:pPr>
        <w:pStyle w:val="BodyText"/>
      </w:pPr>
      <w:r w:rsidRPr="00C70209">
        <w:t xml:space="preserve">A meta-analysis was conducted to evaluate the effectiveness of ESA therapy compared with no ESA therapy on reducing the incidence of RBC transfusion in children receiving chemotherapy for cancer (see </w:t>
      </w:r>
      <w:r w:rsidRPr="00C70209">
        <w:rPr>
          <w:b/>
        </w:rPr>
        <w:fldChar w:fldCharType="begin"/>
      </w:r>
      <w:r w:rsidRPr="00C70209">
        <w:rPr>
          <w:b/>
        </w:rPr>
        <w:instrText xml:space="preserve"> REF _Ref403735656 \h  \* MERGEFORMAT </w:instrText>
      </w:r>
      <w:r w:rsidRPr="00C70209">
        <w:rPr>
          <w:b/>
        </w:rPr>
      </w:r>
      <w:r w:rsidRPr="00C70209">
        <w:rPr>
          <w:b/>
        </w:rPr>
        <w:fldChar w:fldCharType="separate"/>
      </w:r>
      <w:r w:rsidR="000F7A9B" w:rsidRPr="000F7A9B">
        <w:rPr>
          <w:b/>
        </w:rPr>
        <w:t>Figure 3.2.13</w:t>
      </w:r>
      <w:r w:rsidRPr="00C70209">
        <w:rPr>
          <w:b/>
        </w:rPr>
        <w:fldChar w:fldCharType="end"/>
      </w:r>
      <w:r w:rsidRPr="00C70209">
        <w:t>). The analysis showed that administration of ESAs reduced the incidence of transfusions (RR 0.86; 95% CI 0.69, 1.09) but the effect was non</w:t>
      </w:r>
      <w:r w:rsidR="00E25AC5" w:rsidRPr="00C70209">
        <w:t>significant</w:t>
      </w:r>
      <w:r w:rsidRPr="00C70209">
        <w:t>. There was moderate heterogeneity (I</w:t>
      </w:r>
      <w:r w:rsidRPr="00C70209">
        <w:rPr>
          <w:vertAlign w:val="superscript"/>
        </w:rPr>
        <w:t>2</w:t>
      </w:r>
      <w:r w:rsidRPr="00C70209">
        <w:t>=42%) for this outcome.</w:t>
      </w:r>
    </w:p>
    <w:p w14:paraId="4A46E803" w14:textId="77777777" w:rsidR="00DF2BB6" w:rsidRPr="00C70209" w:rsidRDefault="00DF2BB6" w:rsidP="003131E2">
      <w:pPr>
        <w:pStyle w:val="Heading7"/>
      </w:pPr>
      <w:r w:rsidRPr="00C70209">
        <w:t>Transfusion volume</w:t>
      </w:r>
    </w:p>
    <w:p w14:paraId="1D3F8905" w14:textId="6CE787C2" w:rsidR="00DF2BB6" w:rsidRPr="00C70209" w:rsidRDefault="00DF2BB6" w:rsidP="003131E2">
      <w:pPr>
        <w:pStyle w:val="BodyText"/>
      </w:pPr>
      <w:r w:rsidRPr="00C70209">
        <w:t xml:space="preserve">The RCT by Porter (1996) reported a significant reduction in the median number of units transfused (median difference 8.5, </w:t>
      </w:r>
      <w:r w:rsidR="001A475D" w:rsidRPr="001A475D">
        <w:rPr>
          <w:i/>
        </w:rPr>
        <w:t>P = </w:t>
      </w:r>
      <w:r w:rsidRPr="00C70209">
        <w:t xml:space="preserve">0.01) and in the median volume of RBCs transfused (median difference 57, </w:t>
      </w:r>
      <w:r w:rsidR="001A475D" w:rsidRPr="001A475D">
        <w:rPr>
          <w:i/>
        </w:rPr>
        <w:t>P = </w:t>
      </w:r>
      <w:r w:rsidRPr="00C70209">
        <w:t>0.02) (no SEs or SDs provided).</w:t>
      </w:r>
    </w:p>
    <w:p w14:paraId="297834B3" w14:textId="191C7E38" w:rsidR="00DF2BB6" w:rsidRPr="00C70209" w:rsidRDefault="00DF2BB6" w:rsidP="003131E2">
      <w:pPr>
        <w:pStyle w:val="BodyText"/>
      </w:pPr>
      <w:r w:rsidRPr="00C70209">
        <w:t xml:space="preserve">Bennetts (1995) was reported to show no significant difference between treatment groups in the total volume of RBCs transfused (MD –8.00; 95% CI –16.42, 0.42) or in the mean volume transfused per patient (MD –0.85, 95% CI –1.92, 0.22). The authors noted a significant effect favouring ESA therapy in a </w:t>
      </w:r>
      <w:r w:rsidR="00C56734" w:rsidRPr="00C70209">
        <w:t>sub</w:t>
      </w:r>
      <w:r w:rsidRPr="00C70209">
        <w:t>group of ‘low</w:t>
      </w:r>
      <w:r w:rsidR="00BB008C" w:rsidRPr="00C70209">
        <w:t>-</w:t>
      </w:r>
      <w:r w:rsidRPr="00C70209">
        <w:t>risk’ children with acute lymphocytic leukaemia. Bennetts (1995) was reported in abstract form only; therefore, these data should be interpreted with caution.</w:t>
      </w:r>
    </w:p>
    <w:p w14:paraId="038A6D21" w14:textId="77777777" w:rsidR="00DF2BB6" w:rsidRPr="00C70209" w:rsidRDefault="00DF2BB6" w:rsidP="003131E2">
      <w:pPr>
        <w:pStyle w:val="BodyText"/>
        <w:sectPr w:rsidR="00DF2BB6" w:rsidRPr="00C70209" w:rsidSect="00130F03">
          <w:type w:val="continuous"/>
          <w:pgSz w:w="11907" w:h="16839" w:code="9"/>
          <w:pgMar w:top="1440" w:right="1440" w:bottom="1440" w:left="1440" w:header="720" w:footer="720" w:gutter="0"/>
          <w:cols w:space="720"/>
          <w:docGrid w:linePitch="360"/>
        </w:sectPr>
      </w:pPr>
    </w:p>
    <w:p w14:paraId="70894402" w14:textId="77777777" w:rsidR="00DF2BB6" w:rsidRPr="00C70209" w:rsidRDefault="00DF2BB6" w:rsidP="003131E2">
      <w:pPr>
        <w:pStyle w:val="BodyText"/>
        <w:sectPr w:rsidR="00DF2BB6" w:rsidRPr="00C70209" w:rsidSect="00130F03">
          <w:type w:val="continuous"/>
          <w:pgSz w:w="11907" w:h="16839" w:code="9"/>
          <w:pgMar w:top="1440" w:right="1440" w:bottom="1440" w:left="1440" w:header="720" w:footer="720" w:gutter="0"/>
          <w:cols w:space="720"/>
          <w:docGrid w:linePitch="360"/>
        </w:sectPr>
      </w:pPr>
    </w:p>
    <w:p w14:paraId="5D02E355" w14:textId="7838134A" w:rsidR="00DF2BB6" w:rsidRPr="00C70209" w:rsidRDefault="00DF2BB6" w:rsidP="003131E2">
      <w:pPr>
        <w:pStyle w:val="Caption"/>
      </w:pPr>
      <w:bookmarkStart w:id="481" w:name="_Ref412648759"/>
      <w:bookmarkStart w:id="482" w:name="_Ref412722109"/>
      <w:bookmarkStart w:id="483" w:name="_Toc423015374"/>
      <w:bookmarkStart w:id="484" w:name="_Toc427747122"/>
      <w:r w:rsidRPr="00C70209">
        <w:t xml:space="preserve">Table </w:t>
      </w:r>
      <w:bookmarkEnd w:id="481"/>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5</w:t>
      </w:r>
      <w:r w:rsidR="00130F03" w:rsidRPr="00C70209">
        <w:fldChar w:fldCharType="end"/>
      </w:r>
      <w:bookmarkEnd w:id="482"/>
      <w:r w:rsidRPr="00C70209">
        <w:tab/>
        <w:t>Paediatric patients with cancer: Results for ESAs versus no ESAs (± iron) – Transfusion volume or incidence</w:t>
      </w:r>
      <w:bookmarkEnd w:id="483"/>
      <w:bookmarkEnd w:id="48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95"/>
        <w:gridCol w:w="1457"/>
        <w:gridCol w:w="1457"/>
        <w:gridCol w:w="1460"/>
        <w:gridCol w:w="1735"/>
      </w:tblGrid>
      <w:tr w:rsidR="00DF2BB6" w:rsidRPr="00C70209" w14:paraId="788E2A7A"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2D80F37"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45CC9AEE"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55607028"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FBB843F"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7CD5D4D"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6C81028D"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2C4BC22D"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1650200" w14:textId="1A48EE6D"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4B0AA90B"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55" w:type="pct"/>
            <w:gridSpan w:val="4"/>
            <w:tcBorders>
              <w:top w:val="single" w:sz="4" w:space="0" w:color="000000"/>
              <w:left w:val="single" w:sz="4" w:space="0" w:color="000000"/>
              <w:bottom w:val="single" w:sz="4" w:space="0" w:color="000000"/>
              <w:right w:val="single" w:sz="4" w:space="0" w:color="000000"/>
            </w:tcBorders>
            <w:hideMark/>
          </w:tcPr>
          <w:p w14:paraId="7303EC53"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1FB026DF"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00941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E3EF7E0"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0B80FF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0492F90"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B28BA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A564A2" w14:textId="77777777" w:rsidR="00DF2BB6" w:rsidRPr="00C70209" w:rsidRDefault="00DF2BB6" w:rsidP="003131E2">
            <w:pPr>
              <w:pStyle w:val="TableH2"/>
              <w:rPr>
                <w:rFonts w:eastAsia="Arial Unicode MS"/>
                <w:lang w:eastAsia="en-US"/>
              </w:rPr>
            </w:pPr>
          </w:p>
        </w:tc>
        <w:tc>
          <w:tcPr>
            <w:tcW w:w="514" w:type="pct"/>
            <w:tcBorders>
              <w:top w:val="single" w:sz="4" w:space="0" w:color="000000"/>
              <w:left w:val="single" w:sz="4" w:space="0" w:color="000000"/>
              <w:bottom w:val="single" w:sz="4" w:space="0" w:color="000000"/>
              <w:right w:val="single" w:sz="4" w:space="0" w:color="000000"/>
            </w:tcBorders>
            <w:hideMark/>
          </w:tcPr>
          <w:p w14:paraId="02126D34"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17F408E8"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08067BC9"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p w14:paraId="7BC78DC8" w14:textId="77777777" w:rsidR="00DF2BB6" w:rsidRPr="00C70209" w:rsidRDefault="00DF2BB6" w:rsidP="003131E2">
            <w:pPr>
              <w:pStyle w:val="TableH2"/>
              <w:rPr>
                <w:rFonts w:eastAsia="Arial Unicode MS"/>
                <w:lang w:eastAsia="en-US"/>
              </w:rPr>
            </w:pPr>
            <w:r w:rsidRPr="00C70209">
              <w:rPr>
                <w:lang w:eastAsia="en-US"/>
              </w:rPr>
              <w:t>Median (IQR)</w:t>
            </w:r>
          </w:p>
        </w:tc>
        <w:tc>
          <w:tcPr>
            <w:tcW w:w="514" w:type="pct"/>
            <w:tcBorders>
              <w:top w:val="single" w:sz="4" w:space="0" w:color="000000"/>
              <w:left w:val="single" w:sz="4" w:space="0" w:color="000000"/>
              <w:bottom w:val="single" w:sz="4" w:space="0" w:color="000000"/>
              <w:right w:val="single" w:sz="4" w:space="0" w:color="000000"/>
            </w:tcBorders>
            <w:hideMark/>
          </w:tcPr>
          <w:p w14:paraId="3197219A"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0DF0D2D0"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6AD41C13"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p w14:paraId="6645ECAD" w14:textId="77777777" w:rsidR="00DF2BB6" w:rsidRPr="00C70209" w:rsidRDefault="00DF2BB6" w:rsidP="003131E2">
            <w:pPr>
              <w:pStyle w:val="TableH2"/>
              <w:rPr>
                <w:rFonts w:eastAsia="Arial Unicode MS"/>
                <w:lang w:eastAsia="en-US"/>
              </w:rPr>
            </w:pPr>
            <w:r w:rsidRPr="00C70209">
              <w:rPr>
                <w:lang w:eastAsia="en-US"/>
              </w:rPr>
              <w:t>Median (IQR)</w:t>
            </w:r>
          </w:p>
        </w:tc>
        <w:tc>
          <w:tcPr>
            <w:tcW w:w="515" w:type="pct"/>
            <w:tcBorders>
              <w:top w:val="single" w:sz="4" w:space="0" w:color="000000"/>
              <w:left w:val="single" w:sz="4" w:space="0" w:color="000000"/>
              <w:bottom w:val="single" w:sz="4" w:space="0" w:color="000000"/>
              <w:right w:val="single" w:sz="4" w:space="0" w:color="000000"/>
            </w:tcBorders>
            <w:hideMark/>
          </w:tcPr>
          <w:p w14:paraId="239598B8"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12" w:type="pct"/>
            <w:tcBorders>
              <w:top w:val="single" w:sz="4" w:space="0" w:color="000000"/>
              <w:left w:val="single" w:sz="4" w:space="0" w:color="000000"/>
              <w:bottom w:val="single" w:sz="4" w:space="0" w:color="000000"/>
              <w:right w:val="single" w:sz="4" w:space="0" w:color="000000"/>
            </w:tcBorders>
            <w:hideMark/>
          </w:tcPr>
          <w:p w14:paraId="3D108597" w14:textId="77777777" w:rsidR="00DF2BB6" w:rsidRPr="00C70209" w:rsidRDefault="00DF2BB6" w:rsidP="003131E2">
            <w:pPr>
              <w:pStyle w:val="TableH2"/>
              <w:rPr>
                <w:rFonts w:eastAsia="Arial Unicode MS"/>
                <w:i/>
                <w:lang w:eastAsia="en-US"/>
              </w:rPr>
            </w:pPr>
            <w:r w:rsidRPr="00C70209">
              <w:rPr>
                <w:rFonts w:eastAsia="Arial Unicode MS"/>
                <w:i/>
                <w:lang w:eastAsia="en-US"/>
              </w:rPr>
              <w:t>Statistical significance</w:t>
            </w:r>
          </w:p>
          <w:p w14:paraId="3DE1B4EB" w14:textId="38BD6049"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16E664A7"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1EE078D9"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43D00870" w14:textId="77777777" w:rsidR="00DF2BB6" w:rsidRPr="00C70209" w:rsidRDefault="00DF2BB6" w:rsidP="003131E2">
            <w:pPr>
              <w:pStyle w:val="TableH4"/>
              <w:rPr>
                <w:rFonts w:eastAsia="Arial Unicode MS"/>
              </w:rPr>
            </w:pPr>
            <w:r w:rsidRPr="00C70209">
              <w:rPr>
                <w:rFonts w:eastAsia="Arial Unicode MS"/>
                <w:lang w:eastAsia="ja-JP"/>
              </w:rPr>
              <w:t xml:space="preserve">Level II </w:t>
            </w:r>
            <w:r w:rsidRPr="00C70209">
              <w:rPr>
                <w:rFonts w:eastAsia="Arial Unicode MS"/>
              </w:rPr>
              <w:t>evidence</w:t>
            </w:r>
            <w:r w:rsidRPr="00C70209">
              <w:rPr>
                <w:rFonts w:eastAsia="Arial Unicode MS"/>
                <w:lang w:eastAsia="ja-JP"/>
              </w:rPr>
              <w:t xml:space="preserve"> </w:t>
            </w:r>
          </w:p>
        </w:tc>
      </w:tr>
      <w:tr w:rsidR="00DF2BB6" w:rsidRPr="00C70209" w14:paraId="2F365DAD"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hideMark/>
          </w:tcPr>
          <w:p w14:paraId="2488CD3D" w14:textId="77777777" w:rsidR="00DF2BB6" w:rsidRPr="00C70209" w:rsidRDefault="00DF2BB6" w:rsidP="003131E2">
            <w:pPr>
              <w:pStyle w:val="TableH5"/>
              <w:rPr>
                <w:rFonts w:eastAsia="Arial Unicode MS"/>
                <w:b/>
                <w:lang w:eastAsia="ja-JP"/>
              </w:rPr>
            </w:pPr>
            <w:r w:rsidRPr="00C70209">
              <w:t>Transfusion</w:t>
            </w:r>
            <w:r w:rsidRPr="00C70209">
              <w:rPr>
                <w:lang w:eastAsia="ja-JP"/>
              </w:rPr>
              <w:t xml:space="preserve"> </w:t>
            </w:r>
            <w:r w:rsidRPr="00C70209">
              <w:t>incidence</w:t>
            </w:r>
          </w:p>
        </w:tc>
      </w:tr>
      <w:tr w:rsidR="00DF2BB6" w:rsidRPr="00C70209" w14:paraId="7CA3D488"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3B47862" w14:textId="61C91F92" w:rsidR="00DF2BB6" w:rsidRPr="00C70209" w:rsidRDefault="00DF2BB6" w:rsidP="003131E2">
            <w:pPr>
              <w:pStyle w:val="Tabletext-evidencematrix"/>
              <w:spacing w:line="276" w:lineRule="auto"/>
            </w:pPr>
            <w:r w:rsidRPr="00C70209">
              <w:t>Grant 2013</w:t>
            </w:r>
            <w:r w:rsidRPr="00C70209">
              <w:fldChar w:fldCharType="begin"/>
            </w:r>
            <w:r w:rsidR="000E261C">
              <w:instrText xml:space="preserve"> ADDIN EN.CITE &lt;EndNote&gt;&lt;Cite&gt;&lt;Author&gt;Grant&lt;/Author&gt;&lt;Year&gt;2013&lt;/Year&gt;&lt;RecNum&gt;100&lt;/RecNum&gt;&lt;DisplayText&gt;&lt;style face="superscript"&gt;253&lt;/style&gt;&lt;/DisplayText&gt;&lt;record&gt;&lt;rec-number&gt;100&lt;/rec-number&gt;&lt;foreign-keys&gt;&lt;key app="EN" db-id="9edve2wadsavt5ewavaxtda4f2tavzvts9ee" timestamp="1426550237"&gt;100&lt;/key&gt;&lt;/foreign-keys&gt;&lt;ref-type name="Book"&gt;6&lt;/ref-type&gt;&lt;contributors&gt;&lt;authors&gt;&lt;author&gt;Grant, M.D&lt;/author&gt;&lt;author&gt;Piper, M&lt;/author&gt;&lt;author&gt;Bohlius, J&lt;/author&gt;&lt;author&gt;Tonia, T&lt;/author&gt;&lt;author&gt;Robert, N&lt;/author&gt;&lt;author&gt;Vats, V&lt;/author&gt;&lt;author&gt;Bonnell, C&lt;/author&gt;&lt;author&gt;Ziegler, K.M&lt;/author&gt;&lt;author&gt;Aronson, N&lt;/author&gt;&lt;/authors&gt;&lt;/contributors&gt;&lt;titles&gt;&lt;title&gt;Epoetin and darbepoetin formanaging anemia in patients undergoing cancer treatment: comparative effectiveness update&lt;/title&gt;&lt;secondary-title&gt;Comparative Effectiveness Review No. 113&lt;/secondary-title&gt;&lt;/titles&gt;&lt;keywords&gt;&lt;keyword&gt;anemia&lt;/keyword&gt;&lt;keyword&gt;leukemia&lt;/keyword&gt;&lt;keyword&gt;myelodysplastic syndrome&lt;/keyword&gt;&lt;keyword&gt;review&lt;/keyword&gt;&lt;keyword&gt;systematic review&lt;/keyword&gt;&lt;/keywords&gt;&lt;dates&gt;&lt;year&gt;2013&lt;/year&gt;&lt;pub-dates&gt;&lt;date&gt;April&lt;/date&gt;&lt;/pub-dates&gt;&lt;/dates&gt;&lt;pub-location&gt;Rockville, MD&lt;/pub-location&gt;&lt;publisher&gt;Agency for Healthcare Research and Quality&lt;/publisher&gt;&lt;urls&gt;&lt;related-urls&gt;&lt;url&gt;http://effectivehealthcare.ahrq.gov/ehc/products/170/1480/cancer-anemia-treatment-report-130425.pdf&lt;/url&gt;&lt;/related-urls&gt;&lt;/urls&gt;&lt;access-date&gt;13 April 2015&lt;/access-date&gt;&lt;/record&gt;&lt;/Cite&gt;&lt;/EndNote&gt;</w:instrText>
            </w:r>
            <w:r w:rsidRPr="00C70209">
              <w:fldChar w:fldCharType="separate"/>
            </w:r>
            <w:r w:rsidR="000E261C" w:rsidRPr="000E261C">
              <w:rPr>
                <w:noProof/>
                <w:vertAlign w:val="superscript"/>
              </w:rPr>
              <w:t>253</w:t>
            </w:r>
            <w:r w:rsidRPr="00C70209">
              <w:fldChar w:fldCharType="end"/>
            </w:r>
          </w:p>
          <w:p w14:paraId="4D7B2CD4" w14:textId="77777777" w:rsidR="00DF2BB6" w:rsidRPr="00C70209" w:rsidRDefault="00DF2BB6" w:rsidP="003131E2">
            <w:pPr>
              <w:pStyle w:val="Tabletext-evidencematrix"/>
              <w:spacing w:line="276" w:lineRule="auto"/>
            </w:pPr>
            <w:r w:rsidRPr="00C70209">
              <w:t>Level I/II</w:t>
            </w:r>
          </w:p>
          <w:p w14:paraId="0973AA12" w14:textId="77777777" w:rsidR="00DF2BB6" w:rsidRPr="00C70209" w:rsidRDefault="00DF2BB6" w:rsidP="003131E2">
            <w:pPr>
              <w:pStyle w:val="Tabletext-evidencematrix"/>
              <w:spacing w:line="276" w:lineRule="auto"/>
              <w:rPr>
                <w:highlight w:val="yellow"/>
              </w:rPr>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5501AFA" w14:textId="7C7F0D76" w:rsidR="00DF2BB6" w:rsidRPr="00C70209" w:rsidRDefault="00DF2BB6" w:rsidP="003131E2">
            <w:pPr>
              <w:pStyle w:val="Tabletext-evidencematrix"/>
              <w:spacing w:line="276" w:lineRule="auto"/>
            </w:pPr>
            <w:r w:rsidRPr="00C70209">
              <w:t>1 RCT (Razzouk 2006)</w: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58</w:t>
            </w:r>
            <w:r w:rsidR="000E261C">
              <w:fldChar w:fldCharType="end"/>
            </w:r>
          </w:p>
          <w:p w14:paraId="5D27C9A0" w14:textId="77777777" w:rsidR="00DF2BB6" w:rsidRPr="00C70209" w:rsidRDefault="00DF2BB6" w:rsidP="003131E2">
            <w:pPr>
              <w:pStyle w:val="Tabletext-evidencematrix"/>
              <w:spacing w:line="276" w:lineRule="auto"/>
            </w:pPr>
            <w:r w:rsidRPr="00C70209">
              <w:t xml:space="preserve">N=222 </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A6EF30A" w14:textId="77777777" w:rsidR="00DF2BB6" w:rsidRPr="00C70209" w:rsidRDefault="00DF2BB6" w:rsidP="003131E2">
            <w:pPr>
              <w:pStyle w:val="Tabletext-evidencematrix"/>
              <w:spacing w:line="276" w:lineRule="auto"/>
            </w:pPr>
            <w:r w:rsidRPr="00C70209">
              <w:t>Any patient diagnosed with malignant disease (all types/stages), regardless of previous therapy</w:t>
            </w:r>
          </w:p>
          <w:p w14:paraId="6D6EA065" w14:textId="77777777" w:rsidR="00DF2BB6" w:rsidRPr="00C70209" w:rsidRDefault="00DF2BB6" w:rsidP="003131E2">
            <w:pPr>
              <w:pStyle w:val="Tabletext-subanalysis"/>
              <w:spacing w:line="276" w:lineRule="auto"/>
            </w:pPr>
            <w:r w:rsidRPr="00C70209">
              <w:t>*Anaemic children receiving myelosuppressive chemotherapy for non-myeloid malignanci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480C33C2" w14:textId="77777777" w:rsidR="00DF2BB6" w:rsidRPr="00C70209" w:rsidRDefault="00DF2BB6" w:rsidP="003131E2">
            <w:pPr>
              <w:pStyle w:val="Tabletext-evidencematrix"/>
              <w:spacing w:line="276" w:lineRule="auto"/>
            </w:pPr>
            <w:r w:rsidRPr="00C70209">
              <w:t>Multicentre, USA</w:t>
            </w:r>
            <w:r w:rsidRPr="00C70209">
              <w:rPr>
                <w:vertAlign w:val="superscript"/>
              </w:rPr>
              <w:t>c</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72A7711" w14:textId="55A7D6FF" w:rsidR="00DF2BB6" w:rsidRPr="00C70209" w:rsidRDefault="00DF2BB6" w:rsidP="003131E2">
            <w:pPr>
              <w:pStyle w:val="Tabletext-evidencematrix"/>
              <w:spacing w:line="276" w:lineRule="auto"/>
            </w:pPr>
            <w:r w:rsidRPr="00C70209">
              <w:t>rHuEPO versus placebo</w:t>
            </w:r>
          </w:p>
          <w:p w14:paraId="532675A1" w14:textId="77777777" w:rsidR="00DF2BB6" w:rsidRPr="00C70209" w:rsidRDefault="00DF2BB6" w:rsidP="003131E2">
            <w:pPr>
              <w:pStyle w:val="Tabletext-subanalysis"/>
              <w:spacing w:line="276" w:lineRule="auto"/>
            </w:pPr>
            <w:r w:rsidRPr="00C70209">
              <w:t>*Iron supplementation given as needed</w:t>
            </w:r>
          </w:p>
        </w:tc>
        <w:tc>
          <w:tcPr>
            <w:tcW w:w="492" w:type="pct"/>
            <w:tcBorders>
              <w:top w:val="single" w:sz="4" w:space="0" w:color="000000"/>
              <w:left w:val="single" w:sz="4" w:space="0" w:color="000000"/>
              <w:bottom w:val="single" w:sz="4" w:space="0" w:color="000000"/>
              <w:right w:val="single" w:sz="4" w:space="0" w:color="000000"/>
            </w:tcBorders>
            <w:hideMark/>
          </w:tcPr>
          <w:p w14:paraId="057B9302" w14:textId="77777777" w:rsidR="00DF2BB6" w:rsidRPr="00C70209" w:rsidRDefault="00DF2BB6" w:rsidP="003131E2">
            <w:pPr>
              <w:pStyle w:val="Tabletext-evidencematrix"/>
              <w:spacing w:line="276" w:lineRule="auto"/>
            </w:pPr>
            <w:r w:rsidRPr="00C70209">
              <w:t>Number of patients receiving RBC transfusions</w:t>
            </w:r>
          </w:p>
        </w:tc>
        <w:tc>
          <w:tcPr>
            <w:tcW w:w="514" w:type="pct"/>
            <w:tcBorders>
              <w:top w:val="single" w:sz="4" w:space="0" w:color="000000"/>
              <w:left w:val="single" w:sz="4" w:space="0" w:color="000000"/>
              <w:bottom w:val="single" w:sz="4" w:space="0" w:color="000000"/>
              <w:right w:val="single" w:sz="4" w:space="0" w:color="000000"/>
            </w:tcBorders>
            <w:hideMark/>
          </w:tcPr>
          <w:p w14:paraId="70C36E51" w14:textId="77777777" w:rsidR="00DF2BB6" w:rsidRPr="00C70209" w:rsidRDefault="00DF2BB6" w:rsidP="003131E2">
            <w:pPr>
              <w:pStyle w:val="Tabletext-evidencematrix"/>
              <w:spacing w:line="276" w:lineRule="auto"/>
            </w:pPr>
            <w:r w:rsidRPr="00C70209">
              <w:t>72/111 (64.86%)</w:t>
            </w:r>
          </w:p>
        </w:tc>
        <w:tc>
          <w:tcPr>
            <w:tcW w:w="514" w:type="pct"/>
            <w:tcBorders>
              <w:top w:val="single" w:sz="4" w:space="0" w:color="000000"/>
              <w:left w:val="single" w:sz="4" w:space="0" w:color="000000"/>
              <w:bottom w:val="single" w:sz="4" w:space="0" w:color="000000"/>
              <w:right w:val="single" w:sz="4" w:space="0" w:color="000000"/>
            </w:tcBorders>
            <w:hideMark/>
          </w:tcPr>
          <w:p w14:paraId="146C1B48" w14:textId="77777777" w:rsidR="00DF2BB6" w:rsidRPr="00C70209" w:rsidRDefault="00DF2BB6" w:rsidP="003131E2">
            <w:pPr>
              <w:pStyle w:val="Tabletext-evidencematrix"/>
              <w:spacing w:line="276" w:lineRule="auto"/>
            </w:pPr>
            <w:r w:rsidRPr="00C70209">
              <w:t>86/111 (77.48%)</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25F4465" w14:textId="77777777" w:rsidR="00DF2BB6" w:rsidRPr="00C70209" w:rsidRDefault="00DF2BB6" w:rsidP="003131E2">
            <w:pPr>
              <w:pStyle w:val="Tabletext-evidencematrix"/>
              <w:spacing w:line="276" w:lineRule="auto"/>
            </w:pPr>
            <w:r w:rsidRPr="00C70209">
              <w:t>RR 0.84 [0.71, 0.99]</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BCF82BF" w14:textId="22EFE7A7" w:rsidR="00DF2BB6" w:rsidRPr="00C70209" w:rsidRDefault="00DF2BB6" w:rsidP="003131E2">
            <w:pPr>
              <w:pStyle w:val="Tabletext-evidencematrix"/>
              <w:spacing w:line="276" w:lineRule="auto"/>
              <w:rPr>
                <w:i/>
              </w:rPr>
            </w:pPr>
            <w:r w:rsidRPr="00C70209">
              <w:rPr>
                <w:i/>
              </w:rPr>
              <w:t>Favours rHuEPO</w:t>
            </w:r>
          </w:p>
          <w:p w14:paraId="12D7D219" w14:textId="6172AF40" w:rsidR="00DF2BB6" w:rsidRPr="00C70209" w:rsidRDefault="001A475D" w:rsidP="003131E2">
            <w:pPr>
              <w:pStyle w:val="Tabletext-evidencematrix"/>
              <w:spacing w:line="276" w:lineRule="auto"/>
            </w:pPr>
            <w:r w:rsidRPr="001A475D">
              <w:rPr>
                <w:i/>
              </w:rPr>
              <w:t>P = </w:t>
            </w:r>
            <w:r w:rsidR="00DF2BB6" w:rsidRPr="00C70209">
              <w:t>0.04</w:t>
            </w:r>
            <w:r w:rsidR="00DF2BB6" w:rsidRPr="00C70209">
              <w:rPr>
                <w:vertAlign w:val="superscript"/>
              </w:rPr>
              <w:t>d</w:t>
            </w:r>
          </w:p>
        </w:tc>
      </w:tr>
      <w:tr w:rsidR="00DF2BB6" w:rsidRPr="00C70209" w14:paraId="4469122D"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1D623D" w14:textId="77777777" w:rsidR="00DF2BB6" w:rsidRPr="00C70209" w:rsidRDefault="00DF2BB6" w:rsidP="003131E2">
            <w:pPr>
              <w:spacing w:after="0"/>
              <w:ind w:left="0"/>
              <w:rPr>
                <w:rFonts w:ascii="Arial Narrow" w:eastAsia="Arial Unicode MS" w:hAnsi="Arial Narrow" w:cs="Arial"/>
                <w:bCs/>
                <w:color w:val="auto"/>
                <w:sz w:val="16"/>
                <w:szCs w:val="24"/>
                <w:highlight w:val="yellow"/>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4E895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DF6A304"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D8D24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E08CBEE"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2" w:type="pct"/>
            <w:tcBorders>
              <w:top w:val="single" w:sz="4" w:space="0" w:color="000000"/>
              <w:left w:val="single" w:sz="4" w:space="0" w:color="000000"/>
              <w:bottom w:val="nil"/>
              <w:right w:val="single" w:sz="4" w:space="0" w:color="000000"/>
            </w:tcBorders>
          </w:tcPr>
          <w:p w14:paraId="3284623F" w14:textId="77777777" w:rsidR="00DF2BB6" w:rsidRPr="00C70209" w:rsidRDefault="00DF2BB6" w:rsidP="003131E2">
            <w:pPr>
              <w:pStyle w:val="Tabletext-subanalysis"/>
              <w:spacing w:line="276" w:lineRule="auto"/>
              <w:jc w:val="right"/>
            </w:pPr>
          </w:p>
        </w:tc>
        <w:tc>
          <w:tcPr>
            <w:tcW w:w="2155" w:type="pct"/>
            <w:gridSpan w:val="4"/>
            <w:tcBorders>
              <w:top w:val="single" w:sz="4" w:space="0" w:color="000000"/>
              <w:left w:val="single" w:sz="4" w:space="0" w:color="000000"/>
              <w:bottom w:val="single" w:sz="4" w:space="0" w:color="000000"/>
              <w:right w:val="single" w:sz="4" w:space="0" w:color="000000"/>
            </w:tcBorders>
            <w:hideMark/>
          </w:tcPr>
          <w:p w14:paraId="1BB9DD3C" w14:textId="77777777" w:rsidR="00DF2BB6" w:rsidRPr="00C70209" w:rsidRDefault="00DF2BB6" w:rsidP="003131E2">
            <w:pPr>
              <w:pStyle w:val="Tabletext-subanalysis"/>
              <w:spacing w:line="276" w:lineRule="auto"/>
              <w:rPr>
                <w:rStyle w:val="Emphasis"/>
              </w:rPr>
            </w:pPr>
            <w:r w:rsidRPr="00C70209">
              <w:rPr>
                <w:rStyle w:val="Emphasis"/>
              </w:rPr>
              <w:t>Subgroup analysis: cancer type</w:t>
            </w:r>
          </w:p>
        </w:tc>
      </w:tr>
      <w:tr w:rsidR="00DF2BB6" w:rsidRPr="00C70209" w14:paraId="14E1BEAA"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EB17DA" w14:textId="77777777" w:rsidR="00DF2BB6" w:rsidRPr="00C70209" w:rsidRDefault="00DF2BB6" w:rsidP="003131E2">
            <w:pPr>
              <w:spacing w:after="0"/>
              <w:ind w:left="0"/>
              <w:rPr>
                <w:rFonts w:ascii="Arial Narrow" w:eastAsia="Arial Unicode MS" w:hAnsi="Arial Narrow" w:cs="Arial"/>
                <w:bCs/>
                <w:color w:val="auto"/>
                <w:sz w:val="16"/>
                <w:szCs w:val="24"/>
                <w:highlight w:val="yellow"/>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EFEAEF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8ABFA6"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E72A8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586EF6"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2" w:type="pct"/>
            <w:tcBorders>
              <w:top w:val="nil"/>
              <w:left w:val="single" w:sz="4" w:space="0" w:color="000000"/>
              <w:bottom w:val="nil"/>
              <w:right w:val="single" w:sz="4" w:space="0" w:color="000000"/>
            </w:tcBorders>
            <w:hideMark/>
          </w:tcPr>
          <w:p w14:paraId="52A5CA6D" w14:textId="77777777" w:rsidR="00DF2BB6" w:rsidRPr="00C70209" w:rsidRDefault="00DF2BB6" w:rsidP="003131E2">
            <w:pPr>
              <w:pStyle w:val="Tabletext-subanalysis"/>
              <w:spacing w:line="276" w:lineRule="auto"/>
              <w:jc w:val="right"/>
            </w:pPr>
            <w:r w:rsidRPr="00C70209">
              <w:t>Non-myeloid malignancies other than ALL</w:t>
            </w:r>
          </w:p>
        </w:tc>
        <w:tc>
          <w:tcPr>
            <w:tcW w:w="514" w:type="pct"/>
            <w:tcBorders>
              <w:top w:val="single" w:sz="4" w:space="0" w:color="000000"/>
              <w:left w:val="single" w:sz="4" w:space="0" w:color="000000"/>
              <w:bottom w:val="single" w:sz="4" w:space="0" w:color="000000"/>
              <w:right w:val="single" w:sz="4" w:space="0" w:color="000000"/>
            </w:tcBorders>
            <w:hideMark/>
          </w:tcPr>
          <w:p w14:paraId="3D53A97D" w14:textId="77777777" w:rsidR="00DF2BB6" w:rsidRPr="00C70209" w:rsidRDefault="00DF2BB6" w:rsidP="003131E2">
            <w:pPr>
              <w:pStyle w:val="Tabletext-subanalysis"/>
            </w:pPr>
            <w:r w:rsidRPr="00C70209">
              <w:rPr>
                <w:rStyle w:val="Emphasis"/>
                <w:i w:val="0"/>
                <w:iCs w:val="0"/>
              </w:rPr>
              <w:t>46/71 (64.79%)</w:t>
            </w:r>
          </w:p>
        </w:tc>
        <w:tc>
          <w:tcPr>
            <w:tcW w:w="514" w:type="pct"/>
            <w:tcBorders>
              <w:top w:val="single" w:sz="4" w:space="0" w:color="000000"/>
              <w:left w:val="single" w:sz="4" w:space="0" w:color="000000"/>
              <w:bottom w:val="single" w:sz="4" w:space="0" w:color="000000"/>
              <w:right w:val="single" w:sz="4" w:space="0" w:color="000000"/>
            </w:tcBorders>
            <w:hideMark/>
          </w:tcPr>
          <w:p w14:paraId="4D99FDD8" w14:textId="77777777" w:rsidR="00DF2BB6" w:rsidRPr="00C70209" w:rsidRDefault="00DF2BB6" w:rsidP="003131E2">
            <w:pPr>
              <w:pStyle w:val="Tabletext-subanalysis"/>
            </w:pPr>
            <w:r w:rsidRPr="00C70209">
              <w:rPr>
                <w:rStyle w:val="Emphasis"/>
                <w:i w:val="0"/>
                <w:iCs w:val="0"/>
              </w:rPr>
              <w:t>64/76 (84.2%)</w:t>
            </w:r>
          </w:p>
        </w:tc>
        <w:tc>
          <w:tcPr>
            <w:tcW w:w="515" w:type="pct"/>
            <w:tcBorders>
              <w:top w:val="single" w:sz="4" w:space="0" w:color="000000"/>
              <w:left w:val="single" w:sz="4" w:space="0" w:color="000000"/>
              <w:bottom w:val="single" w:sz="4" w:space="0" w:color="000000"/>
              <w:right w:val="single" w:sz="4" w:space="0" w:color="000000"/>
            </w:tcBorders>
            <w:hideMark/>
          </w:tcPr>
          <w:p w14:paraId="27AC34B7" w14:textId="77777777" w:rsidR="00DF2BB6" w:rsidRPr="00C70209" w:rsidRDefault="00DF2BB6" w:rsidP="003131E2">
            <w:pPr>
              <w:pStyle w:val="Tabletext-subanalysis"/>
            </w:pPr>
            <w:r w:rsidRPr="00C70209">
              <w:rPr>
                <w:rStyle w:val="Emphasis"/>
                <w:i w:val="0"/>
                <w:iCs w:val="0"/>
              </w:rPr>
              <w:t>RR 0.77 [0.63, 0.94]</w:t>
            </w:r>
            <w:r w:rsidRPr="00C70209">
              <w:t>d</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46F23E1" w14:textId="6896C489" w:rsidR="00DF2BB6" w:rsidRPr="00C70209" w:rsidRDefault="00DF2BB6" w:rsidP="003131E2">
            <w:pPr>
              <w:pStyle w:val="Tabletext-evidencematrix"/>
              <w:spacing w:line="276" w:lineRule="auto"/>
              <w:rPr>
                <w:i/>
              </w:rPr>
            </w:pPr>
            <w:r w:rsidRPr="00C70209">
              <w:rPr>
                <w:i/>
              </w:rPr>
              <w:t>Favours rHuEPO</w:t>
            </w:r>
          </w:p>
          <w:p w14:paraId="06C02896" w14:textId="07A307DE" w:rsidR="00DF2BB6" w:rsidRPr="00C70209" w:rsidRDefault="001A475D" w:rsidP="003131E2">
            <w:pPr>
              <w:pStyle w:val="Tabletext-subanalysis"/>
              <w:spacing w:line="276" w:lineRule="auto"/>
              <w:rPr>
                <w:rStyle w:val="Emphasis"/>
                <w:iCs w:val="0"/>
              </w:rPr>
            </w:pPr>
            <w:r w:rsidRPr="001A475D">
              <w:rPr>
                <w:i/>
              </w:rPr>
              <w:t>P = </w:t>
            </w:r>
            <w:r w:rsidR="00DF2BB6" w:rsidRPr="00C70209">
              <w:t>0.009</w:t>
            </w:r>
            <w:r w:rsidR="00DF2BB6" w:rsidRPr="00C70209">
              <w:rPr>
                <w:vertAlign w:val="superscript"/>
              </w:rPr>
              <w:t>d</w:t>
            </w:r>
          </w:p>
        </w:tc>
      </w:tr>
      <w:tr w:rsidR="00DF2BB6" w:rsidRPr="00C70209" w14:paraId="06674F61" w14:textId="77777777" w:rsidTr="003131E2">
        <w:trPr>
          <w:cantSplit/>
          <w:trHeight w:val="38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5C2DC4" w14:textId="77777777" w:rsidR="00DF2BB6" w:rsidRPr="00C70209" w:rsidRDefault="00DF2BB6" w:rsidP="003131E2">
            <w:pPr>
              <w:spacing w:after="0"/>
              <w:ind w:left="0"/>
              <w:rPr>
                <w:rFonts w:ascii="Arial Narrow" w:eastAsia="Arial Unicode MS" w:hAnsi="Arial Narrow" w:cs="Arial"/>
                <w:bCs/>
                <w:color w:val="auto"/>
                <w:sz w:val="16"/>
                <w:szCs w:val="24"/>
                <w:highlight w:val="yellow"/>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547FE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EBBE0F7"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B23CF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8D9DCBE"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2" w:type="pct"/>
            <w:tcBorders>
              <w:top w:val="nil"/>
              <w:left w:val="single" w:sz="4" w:space="0" w:color="000000"/>
              <w:bottom w:val="single" w:sz="4" w:space="0" w:color="000000"/>
              <w:right w:val="single" w:sz="4" w:space="0" w:color="000000"/>
            </w:tcBorders>
            <w:hideMark/>
          </w:tcPr>
          <w:p w14:paraId="08F65F89" w14:textId="77777777" w:rsidR="00DF2BB6" w:rsidRPr="00C70209" w:rsidRDefault="00DF2BB6" w:rsidP="003131E2">
            <w:pPr>
              <w:pStyle w:val="Tabletext-subanalysis"/>
              <w:spacing w:line="276" w:lineRule="auto"/>
              <w:jc w:val="right"/>
            </w:pPr>
            <w:r w:rsidRPr="00C70209">
              <w:t>ALL patients</w:t>
            </w:r>
          </w:p>
        </w:tc>
        <w:tc>
          <w:tcPr>
            <w:tcW w:w="514" w:type="pct"/>
            <w:tcBorders>
              <w:top w:val="single" w:sz="4" w:space="0" w:color="000000"/>
              <w:left w:val="single" w:sz="4" w:space="0" w:color="000000"/>
              <w:bottom w:val="single" w:sz="4" w:space="0" w:color="000000"/>
              <w:right w:val="single" w:sz="4" w:space="0" w:color="000000"/>
            </w:tcBorders>
            <w:hideMark/>
          </w:tcPr>
          <w:p w14:paraId="6EBBBD92" w14:textId="77777777" w:rsidR="00DF2BB6" w:rsidRPr="00C70209" w:rsidRDefault="00DF2BB6" w:rsidP="003131E2">
            <w:pPr>
              <w:pStyle w:val="Tabletext-subanalysis"/>
              <w:spacing w:line="276" w:lineRule="auto"/>
            </w:pPr>
            <w:r w:rsidRPr="00C70209">
              <w:t>26/40 (65.0%)</w:t>
            </w:r>
          </w:p>
        </w:tc>
        <w:tc>
          <w:tcPr>
            <w:tcW w:w="514" w:type="pct"/>
            <w:tcBorders>
              <w:top w:val="single" w:sz="4" w:space="0" w:color="000000"/>
              <w:left w:val="single" w:sz="4" w:space="0" w:color="000000"/>
              <w:bottom w:val="single" w:sz="4" w:space="0" w:color="000000"/>
              <w:right w:val="single" w:sz="4" w:space="0" w:color="000000"/>
            </w:tcBorders>
            <w:hideMark/>
          </w:tcPr>
          <w:p w14:paraId="336469B9" w14:textId="77777777" w:rsidR="00DF2BB6" w:rsidRPr="00C70209" w:rsidRDefault="00DF2BB6" w:rsidP="003131E2">
            <w:pPr>
              <w:pStyle w:val="Tabletext-subanalysis"/>
              <w:spacing w:line="276" w:lineRule="auto"/>
            </w:pPr>
            <w:r w:rsidRPr="00C70209">
              <w:t xml:space="preserve">22/35 (62.9%) </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E38B666" w14:textId="77777777" w:rsidR="00DF2BB6" w:rsidRPr="00C70209" w:rsidRDefault="00DF2BB6" w:rsidP="003131E2">
            <w:pPr>
              <w:pStyle w:val="Tabletext-subanalysis"/>
              <w:spacing w:line="276" w:lineRule="auto"/>
            </w:pPr>
            <w:r w:rsidRPr="00C70209">
              <w:t>RR 1.03 [0.73, 1.45]</w:t>
            </w:r>
            <w:r w:rsidRPr="00C70209">
              <w:rPr>
                <w:vertAlign w:val="superscript"/>
              </w:rPr>
              <w:t>d</w:t>
            </w:r>
          </w:p>
        </w:tc>
        <w:tc>
          <w:tcPr>
            <w:tcW w:w="612" w:type="pct"/>
            <w:tcBorders>
              <w:top w:val="single" w:sz="4" w:space="0" w:color="000000"/>
              <w:left w:val="single" w:sz="4" w:space="0" w:color="000000"/>
              <w:bottom w:val="single" w:sz="4" w:space="0" w:color="000000"/>
              <w:right w:val="single" w:sz="4" w:space="0" w:color="000000"/>
            </w:tcBorders>
            <w:hideMark/>
          </w:tcPr>
          <w:p w14:paraId="50BA38E0" w14:textId="77777777" w:rsidR="00DF2BB6" w:rsidRPr="00C70209" w:rsidRDefault="00DF2BB6" w:rsidP="003131E2">
            <w:pPr>
              <w:pStyle w:val="Tabletext-subanalysis"/>
              <w:spacing w:line="276" w:lineRule="auto"/>
            </w:pPr>
            <w:r w:rsidRPr="00C70209">
              <w:t>No significant difference</w:t>
            </w:r>
          </w:p>
          <w:p w14:paraId="1324D0B4" w14:textId="5F397165" w:rsidR="00DF2BB6" w:rsidRPr="00C70209" w:rsidRDefault="001A475D" w:rsidP="003131E2">
            <w:pPr>
              <w:pStyle w:val="Tabletext-subanalysis"/>
              <w:spacing w:line="276" w:lineRule="auto"/>
            </w:pPr>
            <w:r w:rsidRPr="001A475D">
              <w:rPr>
                <w:i/>
              </w:rPr>
              <w:t>P = </w:t>
            </w:r>
            <w:r w:rsidR="00DF2BB6" w:rsidRPr="00C70209">
              <w:t>0.85</w:t>
            </w:r>
            <w:r w:rsidR="00DF2BB6" w:rsidRPr="00C70209">
              <w:rPr>
                <w:vertAlign w:val="superscript"/>
              </w:rPr>
              <w:t>d</w:t>
            </w:r>
          </w:p>
        </w:tc>
      </w:tr>
      <w:tr w:rsidR="00DF2BB6" w:rsidRPr="00C70209" w14:paraId="687531C4"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5CE260" w14:textId="77777777" w:rsidR="00DF2BB6" w:rsidRPr="00C70209" w:rsidRDefault="00DF2BB6" w:rsidP="003131E2">
            <w:pPr>
              <w:spacing w:after="0"/>
              <w:ind w:left="0"/>
              <w:rPr>
                <w:rFonts w:ascii="Arial Narrow" w:eastAsia="Arial Unicode MS" w:hAnsi="Arial Narrow" w:cs="Arial"/>
                <w:bCs/>
                <w:color w:val="auto"/>
                <w:sz w:val="16"/>
                <w:szCs w:val="24"/>
                <w:highlight w:val="yellow"/>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3A65682C" w14:textId="769911B3" w:rsidR="00DF2BB6" w:rsidRPr="00C70209" w:rsidRDefault="00DF2BB6" w:rsidP="003131E2">
            <w:pPr>
              <w:pStyle w:val="Tabletext-evidencematrix"/>
              <w:spacing w:line="276" w:lineRule="auto"/>
            </w:pPr>
            <w:r w:rsidRPr="00C70209">
              <w:t>1 RCT (Porter 1996)</w: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 </w:instrTex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63</w:t>
            </w:r>
            <w:r w:rsidR="000E261C">
              <w:fldChar w:fldCharType="end"/>
            </w:r>
          </w:p>
          <w:p w14:paraId="5F5A3E05" w14:textId="77777777" w:rsidR="00DF2BB6" w:rsidRPr="00C70209" w:rsidRDefault="00DF2BB6" w:rsidP="003131E2">
            <w:pPr>
              <w:pStyle w:val="Tabletext-evidencematrix"/>
              <w:spacing w:line="276" w:lineRule="auto"/>
            </w:pPr>
            <w:r w:rsidRPr="00C70209">
              <w:t>N=20</w:t>
            </w:r>
          </w:p>
        </w:tc>
        <w:tc>
          <w:tcPr>
            <w:tcW w:w="491" w:type="pct"/>
            <w:tcBorders>
              <w:top w:val="single" w:sz="4" w:space="0" w:color="000000"/>
              <w:left w:val="single" w:sz="4" w:space="0" w:color="000000"/>
              <w:bottom w:val="single" w:sz="4" w:space="0" w:color="000000"/>
              <w:right w:val="single" w:sz="4" w:space="0" w:color="000000"/>
            </w:tcBorders>
            <w:hideMark/>
          </w:tcPr>
          <w:p w14:paraId="240A1E15" w14:textId="77777777" w:rsidR="00DF2BB6" w:rsidRPr="00C70209" w:rsidRDefault="00DF2BB6" w:rsidP="003131E2">
            <w:pPr>
              <w:pStyle w:val="Tabletext-subanalysis"/>
              <w:spacing w:line="276" w:lineRule="auto"/>
            </w:pPr>
            <w:r w:rsidRPr="00C70209">
              <w:t>*children receiving chemotherapy for sarcoma</w:t>
            </w:r>
          </w:p>
        </w:tc>
        <w:tc>
          <w:tcPr>
            <w:tcW w:w="492" w:type="pct"/>
            <w:tcBorders>
              <w:top w:val="single" w:sz="4" w:space="0" w:color="000000"/>
              <w:left w:val="single" w:sz="4" w:space="0" w:color="000000"/>
              <w:bottom w:val="single" w:sz="4" w:space="0" w:color="000000"/>
              <w:right w:val="single" w:sz="4" w:space="0" w:color="000000"/>
            </w:tcBorders>
            <w:hideMark/>
          </w:tcPr>
          <w:p w14:paraId="3330E46C" w14:textId="77777777" w:rsidR="00DF2BB6" w:rsidRPr="00C70209" w:rsidRDefault="00DF2BB6" w:rsidP="003131E2">
            <w:pPr>
              <w:pStyle w:val="Tabletext-evidencematrix"/>
              <w:spacing w:line="276" w:lineRule="auto"/>
            </w:pPr>
            <w:r w:rsidRPr="00C70209">
              <w:t>Single centre, USA</w:t>
            </w:r>
            <w:r w:rsidRPr="00C70209">
              <w:rPr>
                <w:vertAlign w:val="superscript"/>
              </w:rPr>
              <w:t>c</w:t>
            </w:r>
          </w:p>
        </w:tc>
        <w:tc>
          <w:tcPr>
            <w:tcW w:w="491" w:type="pct"/>
            <w:tcBorders>
              <w:top w:val="single" w:sz="4" w:space="0" w:color="000000"/>
              <w:left w:val="single" w:sz="4" w:space="0" w:color="000000"/>
              <w:bottom w:val="single" w:sz="4" w:space="0" w:color="000000"/>
              <w:right w:val="single" w:sz="4" w:space="0" w:color="000000"/>
            </w:tcBorders>
            <w:hideMark/>
          </w:tcPr>
          <w:p w14:paraId="75B7C013" w14:textId="7D671B32" w:rsidR="00DF2BB6" w:rsidRPr="00C70209" w:rsidRDefault="00DF2BB6" w:rsidP="003131E2">
            <w:pPr>
              <w:pStyle w:val="Tabletext-evidencematrix"/>
              <w:spacing w:line="276" w:lineRule="auto"/>
            </w:pPr>
            <w:r w:rsidRPr="00C70209">
              <w:t>rHuEPO versus placebo</w:t>
            </w:r>
          </w:p>
          <w:p w14:paraId="255085A0" w14:textId="77777777" w:rsidR="00DF2BB6" w:rsidRPr="00C70209" w:rsidRDefault="00DF2BB6" w:rsidP="003131E2">
            <w:pPr>
              <w:pStyle w:val="Tabletext-subanalysis"/>
              <w:spacing w:line="276" w:lineRule="auto"/>
            </w:pPr>
            <w:r w:rsidRPr="00C70209">
              <w:t>*All patients received oral iron supplementation</w:t>
            </w:r>
          </w:p>
        </w:tc>
        <w:tc>
          <w:tcPr>
            <w:tcW w:w="492" w:type="pct"/>
            <w:tcBorders>
              <w:top w:val="single" w:sz="4" w:space="0" w:color="000000"/>
              <w:left w:val="single" w:sz="4" w:space="0" w:color="000000"/>
              <w:bottom w:val="single" w:sz="4" w:space="0" w:color="000000"/>
              <w:right w:val="single" w:sz="4" w:space="0" w:color="000000"/>
            </w:tcBorders>
            <w:hideMark/>
          </w:tcPr>
          <w:p w14:paraId="1D23142F" w14:textId="0E0C3CF9" w:rsidR="00DF2BB6" w:rsidRPr="00C70209" w:rsidRDefault="00227344" w:rsidP="003131E2">
            <w:pPr>
              <w:pStyle w:val="Tabletext-evidencematrix"/>
              <w:spacing w:line="276" w:lineRule="auto"/>
            </w:pPr>
            <w:r w:rsidRPr="00C70209">
              <w:t xml:space="preserve">Number of patients receiving </w:t>
            </w:r>
            <w:r w:rsidR="00DF2BB6" w:rsidRPr="00C70209">
              <w:t>RBC transfusion</w:t>
            </w:r>
          </w:p>
        </w:tc>
        <w:tc>
          <w:tcPr>
            <w:tcW w:w="514" w:type="pct"/>
            <w:tcBorders>
              <w:top w:val="single" w:sz="4" w:space="0" w:color="000000"/>
              <w:left w:val="single" w:sz="4" w:space="0" w:color="000000"/>
              <w:bottom w:val="single" w:sz="4" w:space="0" w:color="000000"/>
              <w:right w:val="single" w:sz="4" w:space="0" w:color="000000"/>
            </w:tcBorders>
            <w:hideMark/>
          </w:tcPr>
          <w:p w14:paraId="65CA065F" w14:textId="77777777" w:rsidR="00DF2BB6" w:rsidRPr="00C70209" w:rsidRDefault="00DF2BB6" w:rsidP="003131E2">
            <w:pPr>
              <w:pStyle w:val="Tabletext-evidencematrix"/>
              <w:spacing w:line="276" w:lineRule="auto"/>
            </w:pPr>
            <w:r w:rsidRPr="00C70209">
              <w:t>9/10 (90.0%)</w:t>
            </w:r>
          </w:p>
        </w:tc>
        <w:tc>
          <w:tcPr>
            <w:tcW w:w="514" w:type="pct"/>
            <w:tcBorders>
              <w:top w:val="single" w:sz="4" w:space="0" w:color="000000"/>
              <w:left w:val="single" w:sz="4" w:space="0" w:color="000000"/>
              <w:bottom w:val="single" w:sz="4" w:space="0" w:color="000000"/>
              <w:right w:val="single" w:sz="4" w:space="0" w:color="000000"/>
            </w:tcBorders>
            <w:hideMark/>
          </w:tcPr>
          <w:p w14:paraId="1263464D" w14:textId="77777777" w:rsidR="00DF2BB6" w:rsidRPr="00C70209" w:rsidRDefault="00DF2BB6" w:rsidP="003131E2">
            <w:pPr>
              <w:pStyle w:val="Tabletext-evidencematrix"/>
              <w:spacing w:line="276" w:lineRule="auto"/>
            </w:pPr>
            <w:r w:rsidRPr="00C70209">
              <w:t>10/10 (100.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8CBF02" w14:textId="77777777" w:rsidR="00DF2BB6" w:rsidRPr="00C70209" w:rsidRDefault="00DF2BB6" w:rsidP="003131E2">
            <w:pPr>
              <w:pStyle w:val="Tabletext-evidencematrix"/>
              <w:spacing w:line="276" w:lineRule="auto"/>
            </w:pPr>
            <w:r w:rsidRPr="00C70209">
              <w:t>RR 0.90 [0.69, 1.18]</w:t>
            </w:r>
            <w:r w:rsidRPr="00C70209">
              <w:rPr>
                <w:vertAlign w:val="superscript"/>
              </w:rPr>
              <w:t>d</w:t>
            </w:r>
          </w:p>
        </w:tc>
        <w:tc>
          <w:tcPr>
            <w:tcW w:w="612" w:type="pct"/>
            <w:tcBorders>
              <w:top w:val="single" w:sz="4" w:space="0" w:color="000000"/>
              <w:left w:val="single" w:sz="4" w:space="0" w:color="000000"/>
              <w:bottom w:val="single" w:sz="4" w:space="0" w:color="000000"/>
              <w:right w:val="single" w:sz="4" w:space="0" w:color="000000"/>
            </w:tcBorders>
            <w:hideMark/>
          </w:tcPr>
          <w:p w14:paraId="03886AB3" w14:textId="77777777" w:rsidR="00DF2BB6" w:rsidRPr="00C70209" w:rsidRDefault="00DF2BB6" w:rsidP="003131E2">
            <w:pPr>
              <w:pStyle w:val="Tabletext-evidencematrix"/>
              <w:spacing w:line="276" w:lineRule="auto"/>
              <w:rPr>
                <w:rStyle w:val="Emphasis"/>
              </w:rPr>
            </w:pPr>
            <w:r w:rsidRPr="00C70209">
              <w:rPr>
                <w:rStyle w:val="Emphasis"/>
              </w:rPr>
              <w:t>No significant difference</w:t>
            </w:r>
          </w:p>
          <w:p w14:paraId="237206A2" w14:textId="18234D9B" w:rsidR="00DF2BB6" w:rsidRPr="00C70209" w:rsidRDefault="001A475D" w:rsidP="003131E2">
            <w:pPr>
              <w:pStyle w:val="Tabletext-evidencematrix"/>
              <w:spacing w:line="276" w:lineRule="auto"/>
            </w:pPr>
            <w:r w:rsidRPr="001A475D">
              <w:rPr>
                <w:i/>
              </w:rPr>
              <w:t>P = </w:t>
            </w:r>
            <w:r w:rsidR="00DF2BB6" w:rsidRPr="00C70209">
              <w:t>0.46</w:t>
            </w:r>
            <w:r w:rsidR="00DF2BB6" w:rsidRPr="00C70209">
              <w:rPr>
                <w:vertAlign w:val="superscript"/>
              </w:rPr>
              <w:t xml:space="preserve">d </w:t>
            </w:r>
          </w:p>
        </w:tc>
      </w:tr>
      <w:tr w:rsidR="00DF2BB6" w:rsidRPr="00C70209" w14:paraId="60E24D6B"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73031FE4" w14:textId="1D887D78" w:rsidR="00DF2BB6" w:rsidRPr="00C70209" w:rsidRDefault="00DF2BB6" w:rsidP="003131E2">
            <w:pPr>
              <w:pStyle w:val="Tabletext-evidencematrix"/>
              <w:spacing w:line="276" w:lineRule="auto"/>
            </w:pPr>
            <w:r w:rsidRPr="00C70209">
              <w:t>Mystakidou 2007</w:t>
            </w:r>
            <w:r w:rsidRPr="00C70209">
              <w:fldChar w:fldCharType="begin">
                <w:fldData xml:space="preserve">PEVuZE5vdGU+PENpdGU+PEF1dGhvcj5NeXN0YWtpZG91PC9BdXRob3I+PFllYXI+MjAwNzwvWWVh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=
</w:fldData>
              </w:fldChar>
            </w:r>
            <w:r w:rsidR="000E261C">
              <w:instrText xml:space="preserve"> ADDIN EN.CITE </w:instrText>
            </w:r>
            <w:r w:rsidR="000E261C">
              <w:fldChar w:fldCharType="begin">
                <w:fldData xml:space="preserve">PEVuZE5vdGU+PENpdGU+PEF1dGhvcj5NeXN0YWtpZG91PC9BdXRob3I+PFllYXI+MjAwNzwvWWVh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55</w:t>
            </w:r>
            <w:r w:rsidRPr="00C70209">
              <w:fldChar w:fldCharType="end"/>
            </w:r>
          </w:p>
          <w:p w14:paraId="59EB590D" w14:textId="77777777" w:rsidR="00DF2BB6" w:rsidRPr="00C70209" w:rsidRDefault="00DF2BB6" w:rsidP="003131E2">
            <w:pPr>
              <w:pStyle w:val="Tabletext-evidencematrix"/>
              <w:spacing w:line="276" w:lineRule="auto"/>
            </w:pPr>
            <w:r w:rsidRPr="00C70209">
              <w:t>Level I/II</w:t>
            </w:r>
          </w:p>
          <w:p w14:paraId="34C41EDE" w14:textId="77777777" w:rsidR="00DF2BB6" w:rsidRPr="00C70209" w:rsidRDefault="00DF2BB6" w:rsidP="003131E2">
            <w:pPr>
              <w:pStyle w:val="Tabletext-evidencematrix"/>
              <w:spacing w:line="276" w:lineRule="auto"/>
            </w:pPr>
            <w:r w:rsidRPr="00C70209">
              <w:rPr>
                <w:i/>
              </w:rPr>
              <w:t>Poor</w:t>
            </w:r>
          </w:p>
        </w:tc>
        <w:tc>
          <w:tcPr>
            <w:tcW w:w="491" w:type="pct"/>
            <w:tcBorders>
              <w:top w:val="single" w:sz="4" w:space="0" w:color="000000"/>
              <w:left w:val="single" w:sz="4" w:space="0" w:color="000000"/>
              <w:bottom w:val="single" w:sz="4" w:space="0" w:color="000000"/>
              <w:right w:val="single" w:sz="4" w:space="0" w:color="000000"/>
            </w:tcBorders>
            <w:hideMark/>
          </w:tcPr>
          <w:p w14:paraId="62E0E7A3" w14:textId="707E872E" w:rsidR="00DF2BB6" w:rsidRPr="00C70209" w:rsidRDefault="00DF2BB6" w:rsidP="003131E2">
            <w:pPr>
              <w:pStyle w:val="Tabletext-evidencematrix"/>
              <w:spacing w:line="276" w:lineRule="auto"/>
            </w:pPr>
            <w:r w:rsidRPr="00C70209">
              <w:t>1 RCT (Razzouk 2006)</w: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58</w:t>
            </w:r>
            <w:r w:rsidR="000E261C">
              <w:fldChar w:fldCharType="end"/>
            </w:r>
          </w:p>
          <w:p w14:paraId="692352DF" w14:textId="77777777" w:rsidR="00DF2BB6" w:rsidRPr="00C70209" w:rsidRDefault="00DF2BB6" w:rsidP="003131E2">
            <w:pPr>
              <w:pStyle w:val="Tabletext-evidencematrix"/>
              <w:tabs>
                <w:tab w:val="left" w:pos="1106"/>
              </w:tabs>
              <w:spacing w:line="276" w:lineRule="auto"/>
            </w:pPr>
            <w:r w:rsidRPr="00C70209">
              <w:t>N=222</w:t>
            </w:r>
            <w:r w:rsidRPr="00C70209">
              <w:tab/>
            </w:r>
          </w:p>
        </w:tc>
        <w:tc>
          <w:tcPr>
            <w:tcW w:w="491" w:type="pct"/>
            <w:tcBorders>
              <w:top w:val="single" w:sz="4" w:space="0" w:color="000000"/>
              <w:left w:val="single" w:sz="4" w:space="0" w:color="000000"/>
              <w:bottom w:val="single" w:sz="4" w:space="0" w:color="000000"/>
              <w:right w:val="single" w:sz="4" w:space="0" w:color="000000"/>
            </w:tcBorders>
            <w:hideMark/>
          </w:tcPr>
          <w:p w14:paraId="0B2F1C1E" w14:textId="778B3696" w:rsidR="00DF2BB6" w:rsidRPr="00C70209" w:rsidRDefault="00DF2BB6" w:rsidP="003131E2">
            <w:pPr>
              <w:pStyle w:val="Tabletext-evidencematrix"/>
              <w:spacing w:line="276" w:lineRule="auto"/>
            </w:pPr>
            <w:r w:rsidRPr="00C70209">
              <w:t>Children aged 0–18 years with cancer and receiving chemotherapy</w:t>
            </w:r>
          </w:p>
          <w:p w14:paraId="29565BFA" w14:textId="77777777" w:rsidR="00DF2BB6" w:rsidRPr="00C70209" w:rsidRDefault="00DF2BB6" w:rsidP="003131E2">
            <w:pPr>
              <w:pStyle w:val="Tabletext-subanalysis"/>
              <w:spacing w:line="276" w:lineRule="auto"/>
            </w:pPr>
            <w:r w:rsidRPr="00C70209">
              <w:t>*Anaemic children receiving myelosuppressive chemotherapy for non-myeloid malignancies</w:t>
            </w:r>
          </w:p>
        </w:tc>
        <w:tc>
          <w:tcPr>
            <w:tcW w:w="492" w:type="pct"/>
            <w:tcBorders>
              <w:top w:val="single" w:sz="4" w:space="0" w:color="000000"/>
              <w:left w:val="single" w:sz="4" w:space="0" w:color="000000"/>
              <w:bottom w:val="single" w:sz="4" w:space="0" w:color="000000"/>
              <w:right w:val="single" w:sz="4" w:space="0" w:color="000000"/>
            </w:tcBorders>
            <w:hideMark/>
          </w:tcPr>
          <w:p w14:paraId="71135EAF" w14:textId="77777777" w:rsidR="00DF2BB6" w:rsidRPr="00C70209" w:rsidRDefault="00DF2BB6" w:rsidP="003131E2">
            <w:pPr>
              <w:pStyle w:val="Tabletext-evidencematrix"/>
              <w:spacing w:line="276" w:lineRule="auto"/>
            </w:pPr>
            <w:r w:rsidRPr="00C70209">
              <w:t>Multicentre, USA</w:t>
            </w:r>
            <w:r w:rsidRPr="00C70209">
              <w:rPr>
                <w:vertAlign w:val="superscript"/>
              </w:rPr>
              <w:t>C</w:t>
            </w:r>
          </w:p>
        </w:tc>
        <w:tc>
          <w:tcPr>
            <w:tcW w:w="491" w:type="pct"/>
            <w:tcBorders>
              <w:top w:val="single" w:sz="4" w:space="0" w:color="000000"/>
              <w:left w:val="single" w:sz="4" w:space="0" w:color="000000"/>
              <w:bottom w:val="single" w:sz="4" w:space="0" w:color="000000"/>
              <w:right w:val="single" w:sz="4" w:space="0" w:color="000000"/>
            </w:tcBorders>
            <w:hideMark/>
          </w:tcPr>
          <w:p w14:paraId="0F2449C0" w14:textId="28238484" w:rsidR="00DF2BB6" w:rsidRPr="00C70209" w:rsidRDefault="00DF2BB6" w:rsidP="003131E2">
            <w:pPr>
              <w:pStyle w:val="Tabletext-evidencematrix"/>
              <w:spacing w:line="276" w:lineRule="auto"/>
            </w:pPr>
            <w:r w:rsidRPr="00C70209">
              <w:t>rHuEPO versus placebo</w:t>
            </w:r>
          </w:p>
          <w:p w14:paraId="7E2E0D0F" w14:textId="77777777" w:rsidR="00DF2BB6" w:rsidRPr="00C70209" w:rsidRDefault="00DF2BB6" w:rsidP="003131E2">
            <w:pPr>
              <w:pStyle w:val="Tabletext-subanalysis"/>
              <w:spacing w:line="276" w:lineRule="auto"/>
            </w:pPr>
            <w:r w:rsidRPr="00C70209">
              <w:t>*Iron supplementation given as needed</w:t>
            </w:r>
          </w:p>
        </w:tc>
        <w:tc>
          <w:tcPr>
            <w:tcW w:w="492" w:type="pct"/>
            <w:tcBorders>
              <w:top w:val="single" w:sz="4" w:space="0" w:color="000000"/>
              <w:left w:val="single" w:sz="4" w:space="0" w:color="000000"/>
              <w:bottom w:val="single" w:sz="4" w:space="0" w:color="000000"/>
              <w:right w:val="single" w:sz="4" w:space="0" w:color="000000"/>
            </w:tcBorders>
            <w:hideMark/>
          </w:tcPr>
          <w:p w14:paraId="47B7EF23" w14:textId="77777777" w:rsidR="00DF2BB6" w:rsidRPr="00C70209" w:rsidRDefault="00DF2BB6" w:rsidP="003131E2">
            <w:pPr>
              <w:pStyle w:val="Tabletext-evidencematrix"/>
              <w:spacing w:line="276" w:lineRule="auto"/>
            </w:pPr>
            <w:r w:rsidRPr="00C70209">
              <w:t>Transfusion independent</w:t>
            </w:r>
          </w:p>
        </w:tc>
        <w:tc>
          <w:tcPr>
            <w:tcW w:w="514" w:type="pct"/>
            <w:tcBorders>
              <w:top w:val="single" w:sz="4" w:space="0" w:color="000000"/>
              <w:left w:val="single" w:sz="4" w:space="0" w:color="000000"/>
              <w:bottom w:val="single" w:sz="4" w:space="0" w:color="000000"/>
              <w:right w:val="single" w:sz="4" w:space="0" w:color="000000"/>
            </w:tcBorders>
            <w:hideMark/>
          </w:tcPr>
          <w:p w14:paraId="765DE0C3" w14:textId="77777777" w:rsidR="00DF2BB6" w:rsidRPr="00C70209" w:rsidRDefault="00DF2BB6" w:rsidP="003131E2">
            <w:pPr>
              <w:pStyle w:val="Tabletext-evidencematrix"/>
              <w:spacing w:line="276" w:lineRule="auto"/>
            </w:pPr>
            <w:r w:rsidRPr="00C70209">
              <w:t xml:space="preserve">NR (38.7%) </w:t>
            </w:r>
          </w:p>
        </w:tc>
        <w:tc>
          <w:tcPr>
            <w:tcW w:w="514" w:type="pct"/>
            <w:tcBorders>
              <w:top w:val="single" w:sz="4" w:space="0" w:color="000000"/>
              <w:left w:val="single" w:sz="4" w:space="0" w:color="000000"/>
              <w:bottom w:val="single" w:sz="4" w:space="0" w:color="000000"/>
              <w:right w:val="single" w:sz="4" w:space="0" w:color="000000"/>
            </w:tcBorders>
            <w:hideMark/>
          </w:tcPr>
          <w:p w14:paraId="0A848AE2" w14:textId="77777777" w:rsidR="00DF2BB6" w:rsidRPr="00C70209" w:rsidRDefault="00DF2BB6" w:rsidP="003131E2">
            <w:pPr>
              <w:pStyle w:val="Tabletext-evidencematrix"/>
              <w:spacing w:line="276" w:lineRule="auto"/>
            </w:pPr>
            <w:r w:rsidRPr="00C70209">
              <w:t>NR (22.5%)</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9D0C543" w14:textId="77777777" w:rsidR="00DF2BB6" w:rsidRPr="00C70209" w:rsidRDefault="00DF2BB6" w:rsidP="003131E2">
            <w:pPr>
              <w:pStyle w:val="Tabletext-evidencematrix"/>
              <w:spacing w:line="276" w:lineRule="auto"/>
            </w:pPr>
            <w:r w:rsidRPr="00C70209">
              <w:t>NR</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92C67EA" w14:textId="759F860E" w:rsidR="00DF2BB6" w:rsidRPr="00C70209" w:rsidRDefault="00DF2BB6" w:rsidP="003131E2">
            <w:pPr>
              <w:pStyle w:val="Tabletext-evidencematrix"/>
              <w:spacing w:line="276" w:lineRule="auto"/>
              <w:rPr>
                <w:i/>
              </w:rPr>
            </w:pPr>
            <w:r w:rsidRPr="00C70209">
              <w:rPr>
                <w:i/>
              </w:rPr>
              <w:t>Favours rHuEPO</w:t>
            </w:r>
          </w:p>
          <w:p w14:paraId="379B6E46" w14:textId="449D0BAE" w:rsidR="00DF2BB6" w:rsidRPr="00C70209" w:rsidRDefault="001A475D" w:rsidP="003131E2">
            <w:pPr>
              <w:pStyle w:val="Tabletext-evidencematrix"/>
              <w:spacing w:line="276" w:lineRule="auto"/>
            </w:pPr>
            <w:r w:rsidRPr="001A475D">
              <w:rPr>
                <w:i/>
              </w:rPr>
              <w:t>P = </w:t>
            </w:r>
            <w:r w:rsidR="00DF2BB6" w:rsidRPr="00C70209">
              <w:t>0.01</w:t>
            </w:r>
          </w:p>
        </w:tc>
      </w:tr>
      <w:tr w:rsidR="00DF2BB6" w:rsidRPr="00C70209" w14:paraId="07823EB7"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C0E17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5696FCD4" w14:textId="2524DFFF" w:rsidR="00DF2BB6" w:rsidRPr="00C70209" w:rsidRDefault="00DF2BB6" w:rsidP="003131E2">
            <w:pPr>
              <w:pStyle w:val="Tabletext-evidencematrix"/>
              <w:spacing w:line="276" w:lineRule="auto"/>
            </w:pPr>
            <w:r w:rsidRPr="00C70209">
              <w:t>1 RCT (Csaki 1998)</w:t>
            </w:r>
            <w:r w:rsidR="000E261C">
              <w:fldChar w:fldCharType="begin"/>
            </w:r>
            <w:r w:rsidR="000E261C">
              <w:instrText xml:space="preserve"> ADDIN EN.CITE &lt;EndNote&gt;&lt;Cite&gt;&lt;Author&gt;Csaki&lt;/Author&gt;&lt;Year&gt;1998&lt;/Year&gt;&lt;RecNum&gt;462&lt;/RecNum&gt;&lt;DisplayText&gt;&lt;style face="superscript"&gt;261&lt;/style&gt;&lt;/DisplayText&gt;&lt;record&gt;&lt;rec-number&gt;462&lt;/rec-number&gt;&lt;foreign-keys&gt;&lt;key app="EN" db-id="9edve2wadsavt5ewavaxtda4f2tavzvts9ee" timestamp="1428888797"&gt;462&lt;/key&gt;&lt;/foreign-keys&gt;&lt;ref-type name="Journal Article"&gt;17&lt;/ref-type&gt;&lt;contributors&gt;&lt;authors&gt;&lt;author&gt;Csaki, C&lt;/author&gt;&lt;author&gt;Ferencz, T&lt;/author&gt;&lt;author&gt;Schuler, D&lt;/author&gt;&lt;author&gt;Borsi, JD&lt;/author&gt;&lt;/authors&gt;&lt;/contributors&gt;&lt;titles&gt;&lt;title&gt;Recombinant human erythropoietin in the prevention of chemotherapy-induced anaemia in children with malignant solid tumours&lt;/title&gt;&lt;secondary-title&gt;European Journal of Cancer&lt;/secondary-title&gt;&lt;/titles&gt;&lt;periodical&gt;&lt;full-title&gt;European Journal of Cancer&lt;/full-title&gt;&lt;/periodical&gt;&lt;pages&gt;364–367&lt;/pages&gt;&lt;volume&gt;34&lt;/volume&gt;&lt;number&gt;3&lt;/number&gt;&lt;dates&gt;&lt;year&gt;1998&lt;/year&gt;&lt;/dates&gt;&lt;isbn&gt;0959-8049&lt;/isbn&gt;&lt;urls&gt;&lt;related-urls&gt;&lt;url&gt;http://www.sciencedirect.com/science/article/pii/S095980499710065X&lt;/url&gt;&lt;/related-urls&gt;&lt;/urls&gt;&lt;access-date&gt;13 April 2015&lt;/access-date&gt;&lt;/record&gt;&lt;/Cite&gt;&lt;/EndNote&gt;</w:instrText>
            </w:r>
            <w:r w:rsidR="000E261C">
              <w:fldChar w:fldCharType="separate"/>
            </w:r>
            <w:r w:rsidR="000E261C" w:rsidRPr="000E261C">
              <w:rPr>
                <w:noProof/>
                <w:vertAlign w:val="superscript"/>
              </w:rPr>
              <w:t>261</w:t>
            </w:r>
            <w:r w:rsidR="000E261C">
              <w:fldChar w:fldCharType="end"/>
            </w:r>
          </w:p>
          <w:p w14:paraId="796E465A" w14:textId="77777777" w:rsidR="00DF2BB6" w:rsidRPr="00C70209" w:rsidRDefault="00DF2BB6" w:rsidP="003131E2">
            <w:pPr>
              <w:pStyle w:val="Tabletext-evidencematrix"/>
              <w:spacing w:line="276" w:lineRule="auto"/>
            </w:pPr>
            <w:r w:rsidRPr="00C70209">
              <w:t>N=15</w:t>
            </w:r>
          </w:p>
        </w:tc>
        <w:tc>
          <w:tcPr>
            <w:tcW w:w="491" w:type="pct"/>
            <w:tcBorders>
              <w:top w:val="single" w:sz="4" w:space="0" w:color="000000"/>
              <w:left w:val="single" w:sz="4" w:space="0" w:color="000000"/>
              <w:bottom w:val="single" w:sz="4" w:space="0" w:color="000000"/>
              <w:right w:val="single" w:sz="4" w:space="0" w:color="000000"/>
            </w:tcBorders>
            <w:hideMark/>
          </w:tcPr>
          <w:p w14:paraId="168DD5C5" w14:textId="77777777" w:rsidR="00DF2BB6" w:rsidRPr="00C70209" w:rsidRDefault="00DF2BB6" w:rsidP="003131E2">
            <w:pPr>
              <w:pStyle w:val="Tabletext-subanalysis"/>
              <w:spacing w:line="276" w:lineRule="auto"/>
            </w:pPr>
            <w:r w:rsidRPr="00C70209">
              <w:t>*children aged 4–8 years with solid tumours and Hb &lt;12g/dL</w:t>
            </w:r>
          </w:p>
        </w:tc>
        <w:tc>
          <w:tcPr>
            <w:tcW w:w="492" w:type="pct"/>
            <w:tcBorders>
              <w:top w:val="single" w:sz="4" w:space="0" w:color="000000"/>
              <w:left w:val="single" w:sz="4" w:space="0" w:color="000000"/>
              <w:bottom w:val="single" w:sz="4" w:space="0" w:color="000000"/>
              <w:right w:val="single" w:sz="4" w:space="0" w:color="000000"/>
            </w:tcBorders>
            <w:hideMark/>
          </w:tcPr>
          <w:p w14:paraId="5A4EAFC5" w14:textId="77777777" w:rsidR="00DF2BB6" w:rsidRPr="00C70209" w:rsidRDefault="00DF2BB6" w:rsidP="003131E2">
            <w:pPr>
              <w:pStyle w:val="Tabletext-evidencematrix"/>
              <w:spacing w:line="276" w:lineRule="auto"/>
            </w:pPr>
            <w:r w:rsidRPr="00C70209">
              <w:t>Single centre, Hungary</w:t>
            </w:r>
            <w:r w:rsidRPr="00C70209">
              <w:rPr>
                <w:vertAlign w:val="superscript"/>
              </w:rPr>
              <w:t>c</w:t>
            </w:r>
          </w:p>
        </w:tc>
        <w:tc>
          <w:tcPr>
            <w:tcW w:w="491" w:type="pct"/>
            <w:tcBorders>
              <w:top w:val="single" w:sz="4" w:space="0" w:color="000000"/>
              <w:left w:val="single" w:sz="4" w:space="0" w:color="000000"/>
              <w:bottom w:val="single" w:sz="4" w:space="0" w:color="000000"/>
              <w:right w:val="single" w:sz="4" w:space="0" w:color="000000"/>
            </w:tcBorders>
            <w:hideMark/>
          </w:tcPr>
          <w:p w14:paraId="17BA042B" w14:textId="456A2B39" w:rsidR="00DF2BB6" w:rsidRPr="00C70209" w:rsidRDefault="00DF2BB6" w:rsidP="003131E2">
            <w:pPr>
              <w:pStyle w:val="Tabletext-evidencematrix"/>
              <w:spacing w:line="276" w:lineRule="auto"/>
            </w:pPr>
            <w:r w:rsidRPr="00C70209">
              <w:t>rHuEPO versus control</w:t>
            </w:r>
          </w:p>
        </w:tc>
        <w:tc>
          <w:tcPr>
            <w:tcW w:w="492" w:type="pct"/>
            <w:tcBorders>
              <w:top w:val="single" w:sz="4" w:space="0" w:color="000000"/>
              <w:left w:val="single" w:sz="4" w:space="0" w:color="000000"/>
              <w:bottom w:val="single" w:sz="4" w:space="0" w:color="000000"/>
              <w:right w:val="single" w:sz="4" w:space="0" w:color="000000"/>
            </w:tcBorders>
            <w:hideMark/>
          </w:tcPr>
          <w:p w14:paraId="563E92CD" w14:textId="77777777" w:rsidR="00DF2BB6" w:rsidRPr="00C70209" w:rsidRDefault="00DF2BB6" w:rsidP="003131E2">
            <w:pPr>
              <w:pStyle w:val="Tabletext-evidencematrix"/>
              <w:spacing w:line="276" w:lineRule="auto"/>
            </w:pPr>
            <w:r w:rsidRPr="00C70209">
              <w:t>Number of patients requiring blood transfusions</w:t>
            </w:r>
          </w:p>
        </w:tc>
        <w:tc>
          <w:tcPr>
            <w:tcW w:w="514" w:type="pct"/>
            <w:tcBorders>
              <w:top w:val="single" w:sz="4" w:space="0" w:color="000000"/>
              <w:left w:val="single" w:sz="4" w:space="0" w:color="000000"/>
              <w:bottom w:val="single" w:sz="4" w:space="0" w:color="000000"/>
              <w:right w:val="single" w:sz="4" w:space="0" w:color="000000"/>
            </w:tcBorders>
            <w:hideMark/>
          </w:tcPr>
          <w:p w14:paraId="3992B09E" w14:textId="77777777" w:rsidR="00DF2BB6" w:rsidRPr="00C70209" w:rsidRDefault="00DF2BB6" w:rsidP="003131E2">
            <w:pPr>
              <w:pStyle w:val="Tabletext-evidencematrix"/>
              <w:spacing w:line="276" w:lineRule="auto"/>
            </w:pPr>
            <w:r w:rsidRPr="00C70209">
              <w:t>4/8 (50.0%)</w:t>
            </w:r>
          </w:p>
        </w:tc>
        <w:tc>
          <w:tcPr>
            <w:tcW w:w="514" w:type="pct"/>
            <w:tcBorders>
              <w:top w:val="single" w:sz="4" w:space="0" w:color="000000"/>
              <w:left w:val="single" w:sz="4" w:space="0" w:color="000000"/>
              <w:bottom w:val="single" w:sz="4" w:space="0" w:color="000000"/>
              <w:right w:val="single" w:sz="4" w:space="0" w:color="000000"/>
            </w:tcBorders>
            <w:hideMark/>
          </w:tcPr>
          <w:p w14:paraId="4B8E77B0" w14:textId="77777777" w:rsidR="00DF2BB6" w:rsidRPr="00C70209" w:rsidRDefault="00DF2BB6" w:rsidP="003131E2">
            <w:pPr>
              <w:pStyle w:val="Tabletext-evidencematrix"/>
              <w:spacing w:line="276" w:lineRule="auto"/>
            </w:pPr>
            <w:r w:rsidRPr="00C70209">
              <w:t>3/7 (42.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392700F" w14:textId="77777777" w:rsidR="00DF2BB6" w:rsidRPr="00C70209" w:rsidRDefault="00DF2BB6" w:rsidP="003131E2">
            <w:pPr>
              <w:pStyle w:val="Tabletext-evidencematrix"/>
              <w:spacing w:line="276" w:lineRule="auto"/>
            </w:pPr>
            <w:r w:rsidRPr="00C70209">
              <w:t>RR 1.17 [0.39, 3.51]</w:t>
            </w:r>
            <w:r w:rsidRPr="00C70209">
              <w:rPr>
                <w:vertAlign w:val="superscript"/>
              </w:rPr>
              <w:t>c</w:t>
            </w:r>
          </w:p>
        </w:tc>
        <w:tc>
          <w:tcPr>
            <w:tcW w:w="612"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3E1B01E" w14:textId="77777777" w:rsidR="00DF2BB6" w:rsidRPr="00C70209" w:rsidRDefault="00DF2BB6" w:rsidP="003131E2">
            <w:pPr>
              <w:pStyle w:val="Tabletext-evidencematrix"/>
              <w:spacing w:line="276" w:lineRule="auto"/>
              <w:rPr>
                <w:i/>
              </w:rPr>
            </w:pPr>
            <w:r w:rsidRPr="00C70209">
              <w:rPr>
                <w:i/>
              </w:rPr>
              <w:t>No significant difference</w:t>
            </w:r>
          </w:p>
          <w:p w14:paraId="542E1902" w14:textId="45EFD355" w:rsidR="00DF2BB6" w:rsidRPr="00C70209" w:rsidRDefault="001A475D" w:rsidP="003131E2">
            <w:pPr>
              <w:pStyle w:val="Tabletext-evidencematrix"/>
              <w:spacing w:line="276" w:lineRule="auto"/>
              <w:rPr>
                <w:vertAlign w:val="superscript"/>
              </w:rPr>
            </w:pPr>
            <w:r w:rsidRPr="001A475D">
              <w:rPr>
                <w:i/>
              </w:rPr>
              <w:t>P = </w:t>
            </w:r>
            <w:r w:rsidR="00DF2BB6" w:rsidRPr="00C70209">
              <w:t>0.78</w:t>
            </w:r>
            <w:r w:rsidR="00DF2BB6" w:rsidRPr="00C70209">
              <w:rPr>
                <w:vertAlign w:val="superscript"/>
              </w:rPr>
              <w:t>c</w:t>
            </w:r>
          </w:p>
        </w:tc>
      </w:tr>
      <w:tr w:rsidR="00DF2BB6" w:rsidRPr="00C70209" w14:paraId="729FA492"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AACB5E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3ECBBE21" w14:textId="6386D8E6" w:rsidR="00DF2BB6" w:rsidRPr="00C70209" w:rsidRDefault="00DF2BB6" w:rsidP="003131E2">
            <w:pPr>
              <w:pStyle w:val="Tabletext-evidencematrix"/>
              <w:spacing w:line="276" w:lineRule="auto"/>
            </w:pPr>
            <w:r w:rsidRPr="00C70209">
              <w:t>1 RCT (Varan 1999)</w:t>
            </w:r>
            <w:r w:rsidR="000E261C">
              <w:fldChar w:fldCharType="begin"/>
            </w:r>
            <w:r w:rsidR="000E261C">
              <w:instrText xml:space="preserve"> ADDIN EN.CITE &lt;EndNote&gt;&lt;Cite&gt;&lt;Author&gt;Varan&lt;/Author&gt;&lt;Year&gt;1999&lt;/Year&gt;&lt;RecNum&gt;461&lt;/RecNum&gt;&lt;DisplayText&gt;&lt;style face="superscript"&gt;260&lt;/style&gt;&lt;/DisplayText&gt;&lt;record&gt;&lt;rec-number&gt;461&lt;/rec-number&gt;&lt;foreign-keys&gt;&lt;key app="EN" db-id="9edve2wadsavt5ewavaxtda4f2tavzvts9ee" timestamp="1428888770"&gt;461&lt;/key&gt;&lt;/foreign-keys&gt;&lt;ref-type name="Journal Article"&gt;17&lt;/ref-type&gt;&lt;contributors&gt;&lt;authors&gt;&lt;author&gt;Varan, Ali&lt;/author&gt;&lt;author&gt;Büyükpamukçu, Münevver&lt;/author&gt;&lt;author&gt;Kutluk, Tezer&lt;/author&gt;&lt;author&gt;Akyüz, Canan&lt;/author&gt;&lt;/authors&gt;&lt;/contributors&gt;&lt;titles&gt;&lt;title&gt;Recombinant human erythropoietin treatment for chemotherapy-related anemia in children&lt;/title&gt;&lt;secondary-title&gt;Pediatrics&lt;/secondary-title&gt;&lt;/titles&gt;&lt;periodical&gt;&lt;full-title&gt;Pediatrics&lt;/full-title&gt;&lt;/periodical&gt;&lt;pages&gt;e16–e16&lt;/pages&gt;&lt;volume&gt;103&lt;/volume&gt;&lt;number&gt;2&lt;/number&gt;&lt;dates&gt;&lt;year&gt;1999&lt;/year&gt;&lt;/dates&gt;&lt;isbn&gt;0031-4005&lt;/isbn&gt;&lt;urls&gt;&lt;related-urls&gt;&lt;url&gt;http://pediatrics.aappublications.org/content/103/2/e16.short&lt;/url&gt;&lt;/related-urls&gt;&lt;/urls&gt;&lt;access-date&gt;13 April 2015&lt;/access-date&gt;&lt;/record&gt;&lt;/Cite&gt;&lt;/EndNote&gt;</w:instrText>
            </w:r>
            <w:r w:rsidR="000E261C">
              <w:fldChar w:fldCharType="separate"/>
            </w:r>
            <w:r w:rsidR="000E261C" w:rsidRPr="000E261C">
              <w:rPr>
                <w:noProof/>
                <w:vertAlign w:val="superscript"/>
              </w:rPr>
              <w:t>260</w:t>
            </w:r>
            <w:r w:rsidR="000E261C">
              <w:fldChar w:fldCharType="end"/>
            </w:r>
          </w:p>
          <w:p w14:paraId="2949D5F3" w14:textId="77777777" w:rsidR="00DF2BB6" w:rsidRPr="00C70209" w:rsidRDefault="00DF2BB6" w:rsidP="003131E2">
            <w:pPr>
              <w:pStyle w:val="Tabletext-evidencematrix"/>
              <w:spacing w:line="276" w:lineRule="auto"/>
            </w:pPr>
            <w:r w:rsidRPr="00C70209">
              <w:t>N=34</w:t>
            </w:r>
          </w:p>
        </w:tc>
        <w:tc>
          <w:tcPr>
            <w:tcW w:w="491" w:type="pct"/>
            <w:tcBorders>
              <w:top w:val="single" w:sz="4" w:space="0" w:color="000000"/>
              <w:left w:val="single" w:sz="4" w:space="0" w:color="000000"/>
              <w:bottom w:val="single" w:sz="4" w:space="0" w:color="000000"/>
              <w:right w:val="single" w:sz="4" w:space="0" w:color="000000"/>
            </w:tcBorders>
            <w:hideMark/>
          </w:tcPr>
          <w:p w14:paraId="10A19C94" w14:textId="77777777" w:rsidR="00DF2BB6" w:rsidRPr="00C70209" w:rsidRDefault="00DF2BB6" w:rsidP="003131E2">
            <w:pPr>
              <w:pStyle w:val="Tabletext-subanalysis"/>
              <w:spacing w:line="276" w:lineRule="auto"/>
            </w:pPr>
            <w:r w:rsidRPr="00C70209">
              <w:rPr>
                <w:rFonts w:eastAsia="Calibri" w:cs="Calibri"/>
                <w:sz w:val="18"/>
                <w:szCs w:val="16"/>
                <w:lang w:eastAsia="en-US"/>
              </w:rPr>
              <w:t>*c</w:t>
            </w:r>
            <w:r w:rsidRPr="00C70209">
              <w:t>hildren receiving chemotherapy for solid tumours at risk for anaemia</w:t>
            </w:r>
          </w:p>
        </w:tc>
        <w:tc>
          <w:tcPr>
            <w:tcW w:w="492" w:type="pct"/>
            <w:tcBorders>
              <w:top w:val="single" w:sz="4" w:space="0" w:color="000000"/>
              <w:left w:val="single" w:sz="4" w:space="0" w:color="000000"/>
              <w:bottom w:val="single" w:sz="4" w:space="0" w:color="000000"/>
              <w:right w:val="single" w:sz="4" w:space="0" w:color="000000"/>
            </w:tcBorders>
            <w:hideMark/>
          </w:tcPr>
          <w:p w14:paraId="23009051" w14:textId="77777777" w:rsidR="00DF2BB6" w:rsidRPr="00C70209" w:rsidRDefault="00DF2BB6" w:rsidP="003131E2">
            <w:pPr>
              <w:pStyle w:val="Tabletext-evidencematrix"/>
              <w:spacing w:line="276" w:lineRule="auto"/>
            </w:pPr>
            <w:r w:rsidRPr="00C70209">
              <w:t>Single centre, Turkey</w:t>
            </w:r>
            <w:r w:rsidRPr="00C70209">
              <w:rPr>
                <w:vertAlign w:val="superscript"/>
              </w:rPr>
              <w:t>c</w:t>
            </w:r>
          </w:p>
        </w:tc>
        <w:tc>
          <w:tcPr>
            <w:tcW w:w="491" w:type="pct"/>
            <w:tcBorders>
              <w:top w:val="single" w:sz="4" w:space="0" w:color="000000"/>
              <w:left w:val="single" w:sz="4" w:space="0" w:color="000000"/>
              <w:bottom w:val="single" w:sz="4" w:space="0" w:color="000000"/>
              <w:right w:val="single" w:sz="4" w:space="0" w:color="000000"/>
            </w:tcBorders>
            <w:hideMark/>
          </w:tcPr>
          <w:p w14:paraId="67AD2FE4" w14:textId="13D19AF1" w:rsidR="00DF2BB6" w:rsidRPr="00C70209" w:rsidRDefault="00DF2BB6" w:rsidP="003131E2">
            <w:pPr>
              <w:pStyle w:val="Tabletext-evidencematrix"/>
              <w:spacing w:line="276" w:lineRule="auto"/>
            </w:pPr>
            <w:r w:rsidRPr="00C70209">
              <w:t>rHuEPO versus placebo</w:t>
            </w:r>
          </w:p>
        </w:tc>
        <w:tc>
          <w:tcPr>
            <w:tcW w:w="492" w:type="pct"/>
            <w:tcBorders>
              <w:top w:val="single" w:sz="4" w:space="0" w:color="000000"/>
              <w:left w:val="single" w:sz="4" w:space="0" w:color="000000"/>
              <w:bottom w:val="single" w:sz="4" w:space="0" w:color="000000"/>
              <w:right w:val="single" w:sz="4" w:space="0" w:color="000000"/>
            </w:tcBorders>
            <w:hideMark/>
          </w:tcPr>
          <w:p w14:paraId="7A132E11" w14:textId="77777777" w:rsidR="00DF2BB6" w:rsidRPr="00C70209" w:rsidRDefault="00DF2BB6" w:rsidP="003131E2">
            <w:pPr>
              <w:pStyle w:val="Tabletext-evidencematrix"/>
              <w:spacing w:line="276" w:lineRule="auto"/>
            </w:pPr>
            <w:r w:rsidRPr="00C70209">
              <w:t>Number of patients requiring blood transfusions</w:t>
            </w:r>
          </w:p>
        </w:tc>
        <w:tc>
          <w:tcPr>
            <w:tcW w:w="514" w:type="pct"/>
            <w:tcBorders>
              <w:top w:val="single" w:sz="4" w:space="0" w:color="000000"/>
              <w:left w:val="single" w:sz="4" w:space="0" w:color="000000"/>
              <w:bottom w:val="single" w:sz="4" w:space="0" w:color="000000"/>
              <w:right w:val="single" w:sz="4" w:space="0" w:color="000000"/>
            </w:tcBorders>
            <w:hideMark/>
          </w:tcPr>
          <w:p w14:paraId="4CDB4620" w14:textId="77777777" w:rsidR="00DF2BB6" w:rsidRPr="00C70209" w:rsidRDefault="00DF2BB6" w:rsidP="003131E2">
            <w:pPr>
              <w:pStyle w:val="Tabletext-evidencematrix"/>
              <w:spacing w:line="276" w:lineRule="auto"/>
            </w:pPr>
            <w:r w:rsidRPr="00C70209">
              <w:t>1/17 (5.9%)</w:t>
            </w:r>
          </w:p>
        </w:tc>
        <w:tc>
          <w:tcPr>
            <w:tcW w:w="514" w:type="pct"/>
            <w:tcBorders>
              <w:top w:val="single" w:sz="4" w:space="0" w:color="000000"/>
              <w:left w:val="single" w:sz="4" w:space="0" w:color="000000"/>
              <w:bottom w:val="single" w:sz="4" w:space="0" w:color="000000"/>
              <w:right w:val="single" w:sz="4" w:space="0" w:color="000000"/>
            </w:tcBorders>
            <w:hideMark/>
          </w:tcPr>
          <w:p w14:paraId="131E0E86" w14:textId="77777777" w:rsidR="00DF2BB6" w:rsidRPr="00C70209" w:rsidRDefault="00DF2BB6" w:rsidP="003131E2">
            <w:pPr>
              <w:pStyle w:val="Tabletext-evidencematrix"/>
              <w:spacing w:line="276" w:lineRule="auto"/>
            </w:pPr>
            <w:r w:rsidRPr="00C70209">
              <w:t>8/17 (47.1%)</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31FD671" w14:textId="77777777" w:rsidR="00DF2BB6" w:rsidRPr="00C70209" w:rsidRDefault="00DF2BB6" w:rsidP="003131E2">
            <w:pPr>
              <w:pStyle w:val="Tabletext-evidencematrix"/>
              <w:spacing w:line="276" w:lineRule="auto"/>
            </w:pPr>
            <w:r w:rsidRPr="00C70209">
              <w:t>RR 0.13 [0.02, 0.89]</w:t>
            </w:r>
            <w:r w:rsidRPr="00C70209">
              <w:rPr>
                <w:vertAlign w:val="superscript"/>
              </w:rPr>
              <w:t>c</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7726385" w14:textId="6B31D395" w:rsidR="00DF2BB6" w:rsidRPr="00C70209" w:rsidRDefault="00DF2BB6" w:rsidP="003131E2">
            <w:pPr>
              <w:pStyle w:val="Tabletext-evidencematrix"/>
              <w:spacing w:line="276" w:lineRule="auto"/>
              <w:rPr>
                <w:i/>
              </w:rPr>
            </w:pPr>
            <w:r w:rsidRPr="00C70209">
              <w:rPr>
                <w:i/>
              </w:rPr>
              <w:t>Favours rHuEPO</w:t>
            </w:r>
          </w:p>
          <w:p w14:paraId="7A60E78A" w14:textId="2597A456" w:rsidR="00DF2BB6" w:rsidRPr="00C70209" w:rsidRDefault="001A475D" w:rsidP="003131E2">
            <w:pPr>
              <w:pStyle w:val="Tabletext-evidencematrix"/>
              <w:spacing w:line="276" w:lineRule="auto"/>
            </w:pPr>
            <w:r w:rsidRPr="001A475D">
              <w:rPr>
                <w:i/>
              </w:rPr>
              <w:t>P = </w:t>
            </w:r>
            <w:r w:rsidR="00DF2BB6" w:rsidRPr="00C70209">
              <w:t>0.008</w:t>
            </w:r>
          </w:p>
        </w:tc>
      </w:tr>
      <w:tr w:rsidR="00DF2BB6" w:rsidRPr="00C70209" w14:paraId="3AD45EE4" w14:textId="77777777" w:rsidTr="003131E2">
        <w:trPr>
          <w:cantSplit/>
        </w:trPr>
        <w:tc>
          <w:tcPr>
            <w:tcW w:w="388" w:type="pct"/>
            <w:tcBorders>
              <w:top w:val="single" w:sz="4" w:space="0" w:color="000000"/>
              <w:left w:val="single" w:sz="4" w:space="0" w:color="000000"/>
              <w:bottom w:val="single" w:sz="4" w:space="0" w:color="000000"/>
              <w:right w:val="single" w:sz="4" w:space="0" w:color="000000"/>
            </w:tcBorders>
            <w:hideMark/>
          </w:tcPr>
          <w:p w14:paraId="71797696" w14:textId="36D03B27" w:rsidR="00DF2BB6" w:rsidRPr="00C70209" w:rsidRDefault="00DF2BB6" w:rsidP="003131E2">
            <w:pPr>
              <w:pStyle w:val="Tabletext-evidencematrix"/>
              <w:spacing w:line="276" w:lineRule="auto"/>
              <w:rPr>
                <w:vertAlign w:val="superscript"/>
              </w:rPr>
            </w:pPr>
            <w:r w:rsidRPr="00C70209">
              <w:t>Porter 1996</w:t>
            </w:r>
            <w:r w:rsidRPr="00C70209">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 </w:instrTex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3</w:t>
            </w:r>
            <w:r w:rsidRPr="00C70209">
              <w:fldChar w:fldCharType="end"/>
            </w:r>
          </w:p>
          <w:p w14:paraId="5BC75AF1" w14:textId="77777777" w:rsidR="00DF2BB6" w:rsidRPr="00C70209" w:rsidRDefault="00DF2BB6" w:rsidP="003131E2">
            <w:pPr>
              <w:pStyle w:val="Tabletext-evidencematrix"/>
              <w:spacing w:line="276" w:lineRule="auto"/>
            </w:pPr>
            <w:r w:rsidRPr="00C70209">
              <w:t>Level II</w:t>
            </w:r>
          </w:p>
          <w:p w14:paraId="09F8B289" w14:textId="77777777" w:rsidR="00DF2BB6" w:rsidRPr="00C70209" w:rsidRDefault="00DF2BB6" w:rsidP="003131E2">
            <w:pPr>
              <w:pStyle w:val="Tabletext-evidencematrix"/>
              <w:spacing w:line="276" w:lineRule="auto"/>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24E5E339" w14:textId="77777777" w:rsidR="00DF2BB6" w:rsidRPr="00C70209" w:rsidRDefault="00DF2BB6" w:rsidP="003131E2">
            <w:pPr>
              <w:pStyle w:val="Tabletext-evidencematrix"/>
              <w:spacing w:line="276" w:lineRule="auto"/>
            </w:pPr>
            <w:r w:rsidRPr="00C70209">
              <w:t>N=20</w:t>
            </w:r>
          </w:p>
        </w:tc>
        <w:tc>
          <w:tcPr>
            <w:tcW w:w="491" w:type="pct"/>
            <w:tcBorders>
              <w:top w:val="single" w:sz="4" w:space="0" w:color="000000"/>
              <w:left w:val="single" w:sz="4" w:space="0" w:color="000000"/>
              <w:bottom w:val="single" w:sz="4" w:space="0" w:color="000000"/>
              <w:right w:val="single" w:sz="4" w:space="0" w:color="000000"/>
            </w:tcBorders>
            <w:hideMark/>
          </w:tcPr>
          <w:p w14:paraId="224AD70D" w14:textId="77777777" w:rsidR="00DF2BB6" w:rsidRPr="00C70209" w:rsidRDefault="00DF2BB6" w:rsidP="003131E2">
            <w:pPr>
              <w:pStyle w:val="Tabletext-evidencematrix"/>
              <w:spacing w:line="276" w:lineRule="auto"/>
            </w:pPr>
            <w:r w:rsidRPr="00C70209">
              <w:t xml:space="preserve">Paediatric patients aged 6 months to 18 years with malignant sarcomas </w:t>
            </w:r>
          </w:p>
        </w:tc>
        <w:tc>
          <w:tcPr>
            <w:tcW w:w="492" w:type="pct"/>
            <w:tcBorders>
              <w:top w:val="single" w:sz="4" w:space="0" w:color="000000"/>
              <w:left w:val="single" w:sz="4" w:space="0" w:color="000000"/>
              <w:bottom w:val="single" w:sz="4" w:space="0" w:color="000000"/>
              <w:right w:val="single" w:sz="4" w:space="0" w:color="000000"/>
            </w:tcBorders>
            <w:hideMark/>
          </w:tcPr>
          <w:p w14:paraId="2C28E34B" w14:textId="77777777" w:rsidR="00DF2BB6" w:rsidRPr="00C70209" w:rsidRDefault="00DF2BB6" w:rsidP="003131E2">
            <w:pPr>
              <w:pStyle w:val="Tabletext-evidencematrix"/>
              <w:spacing w:line="276" w:lineRule="auto"/>
            </w:pPr>
            <w:r w:rsidRPr="00C70209">
              <w:t>Single centre, USA</w:t>
            </w:r>
          </w:p>
        </w:tc>
        <w:tc>
          <w:tcPr>
            <w:tcW w:w="491" w:type="pct"/>
            <w:tcBorders>
              <w:top w:val="single" w:sz="4" w:space="0" w:color="000000"/>
              <w:left w:val="single" w:sz="4" w:space="0" w:color="000000"/>
              <w:bottom w:val="single" w:sz="4" w:space="0" w:color="000000"/>
              <w:right w:val="single" w:sz="4" w:space="0" w:color="000000"/>
            </w:tcBorders>
            <w:hideMark/>
          </w:tcPr>
          <w:p w14:paraId="37A4785B" w14:textId="32BA0836" w:rsidR="00DF2BB6" w:rsidRPr="00C70209" w:rsidRDefault="00DF2BB6" w:rsidP="003131E2">
            <w:pPr>
              <w:pStyle w:val="Tabletext-evidencematrix"/>
              <w:spacing w:line="276" w:lineRule="auto"/>
            </w:pPr>
            <w:r w:rsidRPr="00C70209">
              <w:t>rHuEPO versus placebo</w:t>
            </w:r>
          </w:p>
          <w:p w14:paraId="3BAA192B" w14:textId="77777777" w:rsidR="00DF2BB6" w:rsidRPr="00C70209" w:rsidRDefault="00DF2BB6" w:rsidP="003131E2">
            <w:pPr>
              <w:pStyle w:val="Tabletext-subanalysis"/>
            </w:pPr>
            <w:r w:rsidRPr="00C70209">
              <w:t>*All patients received oral iron supplementation</w:t>
            </w:r>
          </w:p>
        </w:tc>
        <w:tc>
          <w:tcPr>
            <w:tcW w:w="492" w:type="pct"/>
            <w:tcBorders>
              <w:top w:val="single" w:sz="4" w:space="0" w:color="000000"/>
              <w:left w:val="single" w:sz="4" w:space="0" w:color="000000"/>
              <w:bottom w:val="single" w:sz="4" w:space="0" w:color="000000"/>
              <w:right w:val="single" w:sz="4" w:space="0" w:color="000000"/>
            </w:tcBorders>
            <w:hideMark/>
          </w:tcPr>
          <w:p w14:paraId="079465DC" w14:textId="77777777" w:rsidR="00DF2BB6" w:rsidRPr="00C70209" w:rsidRDefault="00DF2BB6" w:rsidP="003131E2">
            <w:pPr>
              <w:pStyle w:val="Tabletext-evidencematrix"/>
              <w:spacing w:line="276" w:lineRule="auto"/>
            </w:pPr>
            <w:r w:rsidRPr="00C70209">
              <w:t>Number of patients receiving a platelet transfusion</w:t>
            </w:r>
          </w:p>
        </w:tc>
        <w:tc>
          <w:tcPr>
            <w:tcW w:w="514" w:type="pct"/>
            <w:tcBorders>
              <w:top w:val="single" w:sz="4" w:space="0" w:color="000000"/>
              <w:left w:val="single" w:sz="4" w:space="0" w:color="000000"/>
              <w:bottom w:val="single" w:sz="4" w:space="0" w:color="000000"/>
              <w:right w:val="single" w:sz="4" w:space="0" w:color="000000"/>
            </w:tcBorders>
            <w:hideMark/>
          </w:tcPr>
          <w:p w14:paraId="6314573A" w14:textId="77777777" w:rsidR="00DF2BB6" w:rsidRPr="00C70209" w:rsidRDefault="00DF2BB6" w:rsidP="003131E2">
            <w:pPr>
              <w:pStyle w:val="Tabletext-evidencematrix"/>
              <w:spacing w:line="276" w:lineRule="auto"/>
            </w:pPr>
            <w:r w:rsidRPr="00C70209">
              <w:t>3/10 (30%)</w:t>
            </w:r>
          </w:p>
        </w:tc>
        <w:tc>
          <w:tcPr>
            <w:tcW w:w="514" w:type="pct"/>
            <w:tcBorders>
              <w:top w:val="single" w:sz="4" w:space="0" w:color="000000"/>
              <w:left w:val="single" w:sz="4" w:space="0" w:color="000000"/>
              <w:bottom w:val="single" w:sz="4" w:space="0" w:color="000000"/>
              <w:right w:val="single" w:sz="4" w:space="0" w:color="000000"/>
            </w:tcBorders>
            <w:hideMark/>
          </w:tcPr>
          <w:p w14:paraId="1E632FA7" w14:textId="77777777" w:rsidR="00DF2BB6" w:rsidRPr="00C70209" w:rsidRDefault="00DF2BB6" w:rsidP="003131E2">
            <w:pPr>
              <w:pStyle w:val="Tabletext-evidencematrix"/>
              <w:spacing w:line="276" w:lineRule="auto"/>
            </w:pPr>
            <w:r w:rsidRPr="00C70209">
              <w:t>9/10 (9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E27DC81" w14:textId="77777777" w:rsidR="00DF2BB6" w:rsidRPr="00C70209" w:rsidRDefault="00DF2BB6" w:rsidP="003131E2">
            <w:pPr>
              <w:pStyle w:val="Tabletext-evidencematrix"/>
              <w:spacing w:line="276" w:lineRule="auto"/>
              <w:rPr>
                <w:szCs w:val="16"/>
              </w:rPr>
            </w:pPr>
            <w:r w:rsidRPr="00C70209">
              <w:rPr>
                <w:szCs w:val="16"/>
              </w:rPr>
              <w:t>RR 0.33 [0.13, 0.88]</w:t>
            </w:r>
            <w:r w:rsidRPr="00C70209">
              <w:rPr>
                <w:szCs w:val="16"/>
                <w:vertAlign w:val="superscript"/>
              </w:rPr>
              <w:t>d</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A431B9A" w14:textId="3A2C9F7F" w:rsidR="00DF2BB6" w:rsidRPr="00C70209" w:rsidRDefault="00DF2BB6" w:rsidP="003131E2">
            <w:pPr>
              <w:pStyle w:val="Tabletext-evidencematrix"/>
              <w:spacing w:line="276" w:lineRule="auto"/>
              <w:rPr>
                <w:i/>
                <w:szCs w:val="16"/>
              </w:rPr>
            </w:pPr>
            <w:r w:rsidRPr="00C70209">
              <w:rPr>
                <w:i/>
                <w:szCs w:val="16"/>
              </w:rPr>
              <w:t>Favours rHuEPO</w:t>
            </w:r>
          </w:p>
          <w:p w14:paraId="3B86BB83" w14:textId="15EF6E98" w:rsidR="00DF2BB6" w:rsidRPr="00C70209" w:rsidRDefault="001A475D" w:rsidP="003131E2">
            <w:pPr>
              <w:pStyle w:val="Tabletext-evidencematrix"/>
              <w:spacing w:line="276" w:lineRule="auto"/>
              <w:rPr>
                <w:szCs w:val="16"/>
                <w:vertAlign w:val="superscript"/>
              </w:rPr>
            </w:pPr>
            <w:r w:rsidRPr="001A475D">
              <w:rPr>
                <w:i/>
                <w:szCs w:val="16"/>
              </w:rPr>
              <w:t>P = </w:t>
            </w:r>
            <w:r w:rsidR="00DF2BB6" w:rsidRPr="00C70209">
              <w:rPr>
                <w:szCs w:val="16"/>
              </w:rPr>
              <w:t>0.03</w:t>
            </w:r>
            <w:r w:rsidR="00DF2BB6" w:rsidRPr="00C70209">
              <w:rPr>
                <w:szCs w:val="16"/>
                <w:vertAlign w:val="superscript"/>
              </w:rPr>
              <w:t>d</w:t>
            </w:r>
          </w:p>
        </w:tc>
      </w:tr>
      <w:tr w:rsidR="00DF2BB6" w:rsidRPr="00C70209" w14:paraId="10E5A015"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hideMark/>
          </w:tcPr>
          <w:p w14:paraId="0049238E" w14:textId="77777777" w:rsidR="00DF2BB6" w:rsidRPr="00C70209" w:rsidRDefault="00DF2BB6" w:rsidP="003131E2">
            <w:pPr>
              <w:pStyle w:val="TableH5"/>
              <w:rPr>
                <w:rFonts w:eastAsia="Arial Unicode MS"/>
                <w:b/>
                <w:lang w:eastAsia="en-US"/>
              </w:rPr>
            </w:pPr>
            <w:r w:rsidRPr="00C70209">
              <w:t>Transfusion</w:t>
            </w:r>
            <w:r w:rsidRPr="00C70209">
              <w:rPr>
                <w:lang w:eastAsia="en-US"/>
              </w:rPr>
              <w:t xml:space="preserve"> volume</w:t>
            </w:r>
          </w:p>
        </w:tc>
      </w:tr>
      <w:tr w:rsidR="00DF2BB6" w:rsidRPr="00C70209" w14:paraId="2D0C1557"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43B0086" w14:textId="3D7583C7" w:rsidR="00DF2BB6" w:rsidRPr="00C70209" w:rsidRDefault="00DF2BB6" w:rsidP="003131E2">
            <w:pPr>
              <w:pStyle w:val="Tabletext-evidencematrix"/>
              <w:spacing w:line="276" w:lineRule="auto"/>
            </w:pPr>
            <w:r w:rsidRPr="00C70209">
              <w:t>Feusner 2002</w:t>
            </w:r>
            <w:r w:rsidRPr="00C70209">
              <w:fldChar w:fldCharType="begin"/>
            </w:r>
            <w:r w:rsidR="000E261C">
              <w:instrText xml:space="preserve"> ADDIN EN.CITE &lt;EndNote&gt;&lt;Cite&gt;&lt;Author&gt;Feusner&lt;/Author&gt;&lt;Year&gt;2002&lt;/Year&gt;&lt;RecNum&gt;97&lt;/RecNum&gt;&lt;DisplayText&gt;&lt;style face="superscript"&gt;257&lt;/style&gt;&lt;/DisplayText&gt;&lt;record&gt;&lt;rec-number&gt;97&lt;/rec-number&gt;&lt;foreign-keys&gt;&lt;key app="EN" db-id="9edve2wadsavt5ewavaxtda4f2tavzvts9ee" timestamp="1426550237"&gt;97&lt;/key&gt;&lt;/foreign-keys&gt;&lt;ref-type name="Journal Article"&gt;17&lt;/ref-type&gt;&lt;contributors&gt;&lt;authors&gt;&lt;author&gt;Feusner, J.&lt;/author&gt;&lt;author&gt;Hastings, C.&lt;/author&gt;&lt;/authors&gt;&lt;/contributors&gt;&lt;titles&gt;&lt;title&gt;Recombinant human erythropoietin in pediatric oncology: a review (Structured abstract)&lt;/title&gt;&lt;secondary-title&gt;Medical and Pediatric Oncology&lt;/secondary-title&gt;&lt;/titles&gt;&lt;periodical&gt;&lt;full-title&gt;Medical and Pediatric Oncology&lt;/full-title&gt;&lt;/periodical&gt;&lt;pages&gt;463–468&lt;/pages&gt;&lt;volume&gt;39&lt;/volume&gt;&lt;reprint-edition&gt;NOT IN FILE&lt;/reprint-edition&gt;&lt;keywords&gt;&lt;keyword&gt;Cochrane12Mar14&lt;/keyword&gt;&lt;keyword&gt;erythropoietin&lt;/keyword&gt;&lt;keyword&gt;human&lt;/keyword&gt;&lt;keyword&gt;Other reviews&lt;/keyword&gt;&lt;keyword&gt;review&lt;/keyword&gt;&lt;/keywords&gt;&lt;dates&gt;&lt;year&gt;2002&lt;/year&gt;&lt;/dates&gt;&lt;urls&gt;&lt;related-urls&gt;&lt;url&gt;http://onlinelibrary.wiley.com/doi/10.1002/mpo.10187/abstract&lt;/url&gt;&lt;/related-urls&gt;&lt;/urls&gt;&lt;/record&gt;&lt;/Cite&gt;&lt;/EndNote&gt;</w:instrText>
            </w:r>
            <w:r w:rsidRPr="00C70209">
              <w:fldChar w:fldCharType="separate"/>
            </w:r>
            <w:r w:rsidR="000E261C" w:rsidRPr="000E261C">
              <w:rPr>
                <w:noProof/>
                <w:vertAlign w:val="superscript"/>
              </w:rPr>
              <w:t>257</w:t>
            </w:r>
            <w:r w:rsidRPr="00C70209">
              <w:fldChar w:fldCharType="end"/>
            </w:r>
          </w:p>
          <w:p w14:paraId="768FF40B" w14:textId="77777777" w:rsidR="00DF2BB6" w:rsidRPr="00C70209" w:rsidRDefault="00DF2BB6" w:rsidP="003131E2">
            <w:pPr>
              <w:pStyle w:val="Tabletext-evidencematrix"/>
              <w:spacing w:line="276" w:lineRule="auto"/>
            </w:pPr>
            <w:r w:rsidRPr="00C70209">
              <w:t>Level I/II</w:t>
            </w:r>
          </w:p>
          <w:p w14:paraId="0B923479" w14:textId="77777777" w:rsidR="00DF2BB6" w:rsidRPr="00C70209" w:rsidRDefault="00DF2BB6" w:rsidP="003131E2">
            <w:pPr>
              <w:pStyle w:val="Tabletext-evidencematrix"/>
              <w:spacing w:line="276" w:lineRule="auto"/>
            </w:pPr>
            <w:r w:rsidRPr="00C70209">
              <w:rPr>
                <w:i/>
              </w:rPr>
              <w:t>Poo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2F3BDC8" w14:textId="50F69607" w:rsidR="00DF2BB6" w:rsidRPr="00C70209" w:rsidRDefault="00DF2BB6" w:rsidP="003131E2">
            <w:pPr>
              <w:pStyle w:val="Tabletext-evidencematrix"/>
              <w:spacing w:line="276" w:lineRule="auto"/>
            </w:pPr>
            <w:r w:rsidRPr="00C70209">
              <w:t>1 RCT (Porter 1996)</w: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 </w:instrTex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63</w:t>
            </w:r>
            <w:r w:rsidR="000E261C">
              <w:fldChar w:fldCharType="end"/>
            </w:r>
          </w:p>
          <w:p w14:paraId="5BC4617E" w14:textId="77777777" w:rsidR="00DF2BB6" w:rsidRPr="00C70209" w:rsidRDefault="00DF2BB6" w:rsidP="003131E2">
            <w:pPr>
              <w:pStyle w:val="Tabletext-evidencematrix"/>
              <w:spacing w:line="276" w:lineRule="auto"/>
            </w:pPr>
            <w:r w:rsidRPr="00C70209">
              <w:t>N=20</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7DD15B1" w14:textId="25D9D2DD" w:rsidR="00DF2BB6" w:rsidRPr="00C70209" w:rsidRDefault="00DF2BB6" w:rsidP="003131E2">
            <w:pPr>
              <w:pStyle w:val="Tabletext-evidencematrix"/>
              <w:spacing w:line="276" w:lineRule="auto"/>
            </w:pPr>
            <w:r w:rsidRPr="00C70209">
              <w:t>Paediatric cancer patients</w:t>
            </w:r>
          </w:p>
          <w:p w14:paraId="1795D589" w14:textId="77777777" w:rsidR="00DF2BB6" w:rsidRPr="00C70209" w:rsidRDefault="00DF2BB6" w:rsidP="003131E2">
            <w:pPr>
              <w:pStyle w:val="Tabletext-subanalysis"/>
              <w:spacing w:line="276" w:lineRule="auto"/>
            </w:pPr>
            <w:r w:rsidRPr="00C70209">
              <w:t>*children receiving chemotherapy for sarcoma</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6A2D9F04" w14:textId="77777777" w:rsidR="00DF2BB6" w:rsidRPr="00C70209" w:rsidRDefault="00DF2BB6" w:rsidP="003131E2">
            <w:pPr>
              <w:pStyle w:val="Tabletext-evidencematrix"/>
              <w:spacing w:line="276" w:lineRule="auto"/>
            </w:pPr>
            <w:r w:rsidRPr="00C70209">
              <w:t>Single centre, USA</w:t>
            </w:r>
            <w:r w:rsidRPr="00C70209">
              <w:rPr>
                <w:vertAlign w:val="superscript"/>
              </w:rPr>
              <w:t>c</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33A49C5" w14:textId="6D4322E6" w:rsidR="00DF2BB6" w:rsidRPr="00C70209" w:rsidRDefault="00DF2BB6" w:rsidP="003131E2">
            <w:pPr>
              <w:pStyle w:val="Tabletext-evidencematrix"/>
              <w:spacing w:line="276" w:lineRule="auto"/>
            </w:pPr>
            <w:r w:rsidRPr="00C70209">
              <w:t>rHuEPO versus placebo</w:t>
            </w:r>
          </w:p>
          <w:p w14:paraId="1E2D0B4C" w14:textId="77777777" w:rsidR="00DF2BB6" w:rsidRPr="00C70209" w:rsidRDefault="00DF2BB6" w:rsidP="003131E2">
            <w:pPr>
              <w:pStyle w:val="Tabletext-subanalysis"/>
              <w:spacing w:line="276" w:lineRule="auto"/>
            </w:pPr>
            <w:r w:rsidRPr="00C70209">
              <w:t>*All patients received oral iron supplementation</w:t>
            </w:r>
          </w:p>
        </w:tc>
        <w:tc>
          <w:tcPr>
            <w:tcW w:w="492" w:type="pct"/>
            <w:tcBorders>
              <w:top w:val="single" w:sz="4" w:space="0" w:color="000000"/>
              <w:left w:val="single" w:sz="4" w:space="0" w:color="000000"/>
              <w:bottom w:val="single" w:sz="4" w:space="0" w:color="000000"/>
              <w:right w:val="single" w:sz="4" w:space="0" w:color="000000"/>
            </w:tcBorders>
            <w:hideMark/>
          </w:tcPr>
          <w:p w14:paraId="4117187C" w14:textId="3B5BE504" w:rsidR="00DF2BB6" w:rsidRPr="00C70209" w:rsidRDefault="00227344" w:rsidP="003131E2">
            <w:pPr>
              <w:pStyle w:val="Tabletext-evidencematrix"/>
              <w:spacing w:line="276" w:lineRule="auto"/>
            </w:pPr>
            <w:r w:rsidRPr="00C70209">
              <w:t xml:space="preserve">Median units </w:t>
            </w:r>
            <w:r w:rsidR="00DF2BB6" w:rsidRPr="00C70209">
              <w:t>RBC transfused</w:t>
            </w:r>
          </w:p>
        </w:tc>
        <w:tc>
          <w:tcPr>
            <w:tcW w:w="514" w:type="pct"/>
            <w:tcBorders>
              <w:top w:val="single" w:sz="4" w:space="0" w:color="000000"/>
              <w:left w:val="single" w:sz="4" w:space="0" w:color="000000"/>
              <w:bottom w:val="single" w:sz="4" w:space="0" w:color="000000"/>
              <w:right w:val="single" w:sz="4" w:space="0" w:color="000000"/>
            </w:tcBorders>
            <w:hideMark/>
          </w:tcPr>
          <w:p w14:paraId="2E131787" w14:textId="77777777" w:rsidR="00DF2BB6" w:rsidRPr="00C70209" w:rsidRDefault="00DF2BB6" w:rsidP="003131E2">
            <w:pPr>
              <w:pStyle w:val="Tabletext-evidencematrix"/>
              <w:spacing w:line="276" w:lineRule="auto"/>
            </w:pPr>
            <w:r w:rsidRPr="00C70209">
              <w:t>4.5 (0–9)</w:t>
            </w:r>
          </w:p>
        </w:tc>
        <w:tc>
          <w:tcPr>
            <w:tcW w:w="514" w:type="pct"/>
            <w:tcBorders>
              <w:top w:val="single" w:sz="4" w:space="0" w:color="000000"/>
              <w:left w:val="single" w:sz="4" w:space="0" w:color="000000"/>
              <w:bottom w:val="single" w:sz="4" w:space="0" w:color="000000"/>
              <w:right w:val="single" w:sz="4" w:space="0" w:color="000000"/>
            </w:tcBorders>
            <w:hideMark/>
          </w:tcPr>
          <w:p w14:paraId="2D7A5EA6" w14:textId="77777777" w:rsidR="00DF2BB6" w:rsidRPr="00C70209" w:rsidRDefault="00DF2BB6" w:rsidP="003131E2">
            <w:pPr>
              <w:pStyle w:val="Tabletext-evidencematrix"/>
              <w:spacing w:line="276" w:lineRule="auto"/>
            </w:pPr>
            <w:r w:rsidRPr="00C70209">
              <w:t>13.0 (2–22)</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8DE085" w14:textId="77777777" w:rsidR="00DF2BB6" w:rsidRPr="00C70209" w:rsidRDefault="00DF2BB6" w:rsidP="003131E2">
            <w:pPr>
              <w:pStyle w:val="Tabletext-evidencematrix"/>
              <w:spacing w:line="276" w:lineRule="auto"/>
            </w:pPr>
            <w:r w:rsidRPr="00C70209">
              <w:t>Difference in medians 8.5 [NR]</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FEB1C78" w14:textId="439ECDA3" w:rsidR="00DF2BB6" w:rsidRPr="00C70209" w:rsidRDefault="00DF2BB6" w:rsidP="003131E2">
            <w:pPr>
              <w:pStyle w:val="Tabletext-evidencematrix"/>
              <w:spacing w:line="276" w:lineRule="auto"/>
              <w:rPr>
                <w:i/>
              </w:rPr>
            </w:pPr>
            <w:r w:rsidRPr="00C70209">
              <w:rPr>
                <w:i/>
              </w:rPr>
              <w:t>Favours rHuEPO</w:t>
            </w:r>
          </w:p>
          <w:p w14:paraId="39AFEC61" w14:textId="4B03C6B5" w:rsidR="00DF2BB6" w:rsidRPr="00C70209" w:rsidRDefault="001A475D" w:rsidP="003131E2">
            <w:pPr>
              <w:pStyle w:val="Tabletext-evidencematrix"/>
              <w:spacing w:line="276" w:lineRule="auto"/>
            </w:pPr>
            <w:r w:rsidRPr="001A475D">
              <w:rPr>
                <w:i/>
              </w:rPr>
              <w:t>P = </w:t>
            </w:r>
            <w:r w:rsidR="00DF2BB6" w:rsidRPr="00C70209">
              <w:t>0.01</w:t>
            </w:r>
            <w:r w:rsidR="00DF2BB6" w:rsidRPr="00C70209">
              <w:rPr>
                <w:vertAlign w:val="superscript"/>
              </w:rPr>
              <w:t>e</w:t>
            </w:r>
          </w:p>
        </w:tc>
      </w:tr>
      <w:tr w:rsidR="00DF2BB6" w:rsidRPr="00C70209" w14:paraId="21E7578E"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9B64C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74F1C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06CBCA2"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8D5C0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81170AE"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2" w:type="pct"/>
            <w:tcBorders>
              <w:top w:val="single" w:sz="4" w:space="0" w:color="000000"/>
              <w:left w:val="single" w:sz="4" w:space="0" w:color="000000"/>
              <w:bottom w:val="single" w:sz="4" w:space="0" w:color="000000"/>
              <w:right w:val="single" w:sz="4" w:space="0" w:color="000000"/>
            </w:tcBorders>
            <w:hideMark/>
          </w:tcPr>
          <w:p w14:paraId="001CBD20" w14:textId="3B926AF0" w:rsidR="00DF2BB6" w:rsidRPr="00C70209" w:rsidRDefault="00227344" w:rsidP="003131E2">
            <w:pPr>
              <w:pStyle w:val="Tabletext-evidencematrix"/>
              <w:spacing w:line="276" w:lineRule="auto"/>
              <w:rPr>
                <w:szCs w:val="16"/>
              </w:rPr>
            </w:pPr>
            <w:r w:rsidRPr="00C70209">
              <w:rPr>
                <w:szCs w:val="16"/>
              </w:rPr>
              <w:t xml:space="preserve">Median volume of </w:t>
            </w:r>
            <w:r w:rsidR="00DF2BB6" w:rsidRPr="00C70209">
              <w:rPr>
                <w:szCs w:val="16"/>
              </w:rPr>
              <w:t>RBC transfused (mL/kg)</w:t>
            </w:r>
          </w:p>
        </w:tc>
        <w:tc>
          <w:tcPr>
            <w:tcW w:w="514" w:type="pct"/>
            <w:tcBorders>
              <w:top w:val="single" w:sz="4" w:space="0" w:color="000000"/>
              <w:left w:val="single" w:sz="4" w:space="0" w:color="000000"/>
              <w:bottom w:val="single" w:sz="4" w:space="0" w:color="000000"/>
              <w:right w:val="single" w:sz="4" w:space="0" w:color="000000"/>
            </w:tcBorders>
            <w:hideMark/>
          </w:tcPr>
          <w:p w14:paraId="6990160A" w14:textId="77777777" w:rsidR="00DF2BB6" w:rsidRPr="00C70209" w:rsidRDefault="00DF2BB6" w:rsidP="003131E2">
            <w:pPr>
              <w:pStyle w:val="Tabletext-evidencematrix"/>
              <w:spacing w:line="276" w:lineRule="auto"/>
              <w:rPr>
                <w:szCs w:val="16"/>
              </w:rPr>
            </w:pPr>
            <w:r w:rsidRPr="00C70209">
              <w:rPr>
                <w:szCs w:val="16"/>
              </w:rPr>
              <w:t>23 (0–118)</w:t>
            </w:r>
          </w:p>
        </w:tc>
        <w:tc>
          <w:tcPr>
            <w:tcW w:w="514" w:type="pct"/>
            <w:tcBorders>
              <w:top w:val="single" w:sz="4" w:space="0" w:color="000000"/>
              <w:left w:val="single" w:sz="4" w:space="0" w:color="000000"/>
              <w:bottom w:val="single" w:sz="4" w:space="0" w:color="000000"/>
              <w:right w:val="single" w:sz="4" w:space="0" w:color="000000"/>
            </w:tcBorders>
            <w:hideMark/>
          </w:tcPr>
          <w:p w14:paraId="57AA7E49" w14:textId="77777777" w:rsidR="00DF2BB6" w:rsidRPr="00C70209" w:rsidRDefault="00DF2BB6" w:rsidP="003131E2">
            <w:pPr>
              <w:pStyle w:val="Tabletext-evidencematrix"/>
              <w:spacing w:line="276" w:lineRule="auto"/>
              <w:rPr>
                <w:szCs w:val="16"/>
              </w:rPr>
            </w:pPr>
            <w:r w:rsidRPr="00C70209">
              <w:rPr>
                <w:szCs w:val="16"/>
              </w:rPr>
              <w:t>80 (18–226)</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BB9A06" w14:textId="77777777" w:rsidR="00DF2BB6" w:rsidRPr="00C70209" w:rsidRDefault="00DF2BB6" w:rsidP="003131E2">
            <w:pPr>
              <w:pStyle w:val="Tabletext-evidencematrix"/>
              <w:spacing w:line="276" w:lineRule="auto"/>
              <w:rPr>
                <w:szCs w:val="16"/>
              </w:rPr>
            </w:pPr>
            <w:r w:rsidRPr="00C70209">
              <w:t>Difference in medians 57 [</w:t>
            </w:r>
            <w:r w:rsidRPr="00C70209">
              <w:rPr>
                <w:szCs w:val="16"/>
              </w:rPr>
              <w:t>NR]</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210BA69" w14:textId="3E43B843" w:rsidR="00DF2BB6" w:rsidRPr="00C70209" w:rsidRDefault="00DF2BB6" w:rsidP="003131E2">
            <w:pPr>
              <w:pStyle w:val="Tabletext-evidencematrix"/>
              <w:spacing w:line="276" w:lineRule="auto"/>
              <w:rPr>
                <w:i/>
                <w:szCs w:val="16"/>
              </w:rPr>
            </w:pPr>
            <w:r w:rsidRPr="00C70209">
              <w:rPr>
                <w:i/>
                <w:szCs w:val="16"/>
              </w:rPr>
              <w:t>Favours rHuEPO</w:t>
            </w:r>
          </w:p>
          <w:p w14:paraId="46CC2D01" w14:textId="4EC0FB0A" w:rsidR="00DF2BB6" w:rsidRPr="00C70209" w:rsidRDefault="001A475D" w:rsidP="003131E2">
            <w:pPr>
              <w:pStyle w:val="Tabletext-evidencematrix"/>
              <w:spacing w:line="276" w:lineRule="auto"/>
              <w:rPr>
                <w:szCs w:val="16"/>
              </w:rPr>
            </w:pPr>
            <w:r w:rsidRPr="001A475D">
              <w:rPr>
                <w:i/>
                <w:szCs w:val="16"/>
              </w:rPr>
              <w:t>P = </w:t>
            </w:r>
            <w:r w:rsidR="00DF2BB6" w:rsidRPr="00C70209">
              <w:rPr>
                <w:szCs w:val="16"/>
              </w:rPr>
              <w:t>0.02</w:t>
            </w:r>
            <w:r w:rsidR="00DF2BB6" w:rsidRPr="00C70209">
              <w:rPr>
                <w:vertAlign w:val="superscript"/>
              </w:rPr>
              <w:t>e</w:t>
            </w:r>
          </w:p>
        </w:tc>
      </w:tr>
      <w:tr w:rsidR="00DF2BB6" w:rsidRPr="00C70209" w14:paraId="1A769A6F"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16B46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913E11B" w14:textId="2DCF7883" w:rsidR="00DF2BB6" w:rsidRPr="00C70209" w:rsidRDefault="00DF2BB6" w:rsidP="003131E2">
            <w:pPr>
              <w:pStyle w:val="Tabletext-evidencematrix"/>
              <w:spacing w:line="276" w:lineRule="auto"/>
            </w:pPr>
            <w:r w:rsidRPr="00C70209">
              <w:t>1 RCT (Bennetts 1995)</w:t>
            </w:r>
            <w:r w:rsidR="000E261C">
              <w:fldChar w:fldCharType="begin"/>
            </w:r>
            <w:r w:rsidR="000E261C">
              <w:instrText xml:space="preserve"> ADDIN EN.CITE &lt;EndNote&gt;&lt;Cite&gt;&lt;Author&gt;Bennetts&lt;/Author&gt;&lt;Year&gt;1995&lt;/Year&gt;&lt;RecNum&gt;470&lt;/RecNum&gt;&lt;DisplayText&gt;&lt;style face="superscript"&gt;264&lt;/style&gt;&lt;/DisplayText&gt;&lt;record&gt;&lt;rec-number&gt;470&lt;/rec-number&gt;&lt;foreign-keys&gt;&lt;key app="EN" db-id="9edve2wadsavt5ewavaxtda4f2tavzvts9ee" timestamp="1429597126"&gt;470&lt;/key&gt;&lt;/foreign-keys&gt;&lt;ref-type name="Journal Article"&gt;17&lt;/ref-type&gt;&lt;contributors&gt;&lt;authors&gt;&lt;author&gt;Bennetts, G.&lt;/author&gt;&lt;author&gt;Bertolone, S.&lt;/author&gt;&lt;author&gt;Bray, G.&lt;/author&gt;&lt;author&gt;et al.&lt;/author&gt;&lt;/authors&gt;&lt;/contributors&gt;&lt;titles&gt;&lt;title&gt;Erythropoietin reduces volume of red cell transfusions required in some subsets of children with acute lymphocytic leukemia [abstract]&lt;/title&gt;&lt;secondary-title&gt;Blood&lt;/secondary-title&gt;&lt;/titles&gt;&lt;periodical&gt;&lt;full-title&gt;Blood&lt;/full-title&gt;&lt;/periodical&gt;&lt;pages&gt;853&lt;/pages&gt;&lt;volume&gt;10&lt;/volume&gt;&lt;dates&gt;&lt;year&gt;1995&lt;/year&gt;&lt;/dates&gt;&lt;urls&gt;&lt;/urls&gt;&lt;/record&gt;&lt;/Cite&gt;&lt;/EndNote&gt;</w:instrText>
            </w:r>
            <w:r w:rsidR="000E261C">
              <w:fldChar w:fldCharType="separate"/>
            </w:r>
            <w:r w:rsidR="000E261C" w:rsidRPr="000E261C">
              <w:rPr>
                <w:noProof/>
                <w:vertAlign w:val="superscript"/>
              </w:rPr>
              <w:t>264</w:t>
            </w:r>
            <w:r w:rsidR="000E261C">
              <w:fldChar w:fldCharType="end"/>
            </w:r>
          </w:p>
          <w:p w14:paraId="6AAFB527" w14:textId="77777777" w:rsidR="00DF2BB6" w:rsidRPr="00C70209" w:rsidRDefault="00DF2BB6" w:rsidP="003131E2">
            <w:pPr>
              <w:pStyle w:val="Tabletext-evidencematrix"/>
              <w:spacing w:line="276" w:lineRule="auto"/>
            </w:pPr>
            <w:r w:rsidRPr="00C70209">
              <w:t>N=37</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1C58C08" w14:textId="307B3A8F" w:rsidR="00DF2BB6" w:rsidRPr="00C70209" w:rsidRDefault="00DF2BB6" w:rsidP="003131E2">
            <w:pPr>
              <w:pStyle w:val="Tabletext-evidencematrix"/>
              <w:spacing w:line="276" w:lineRule="auto"/>
            </w:pPr>
            <w:r w:rsidRPr="00C70209">
              <w:t>Paediatric cancer patients</w:t>
            </w:r>
          </w:p>
          <w:p w14:paraId="4299FA34" w14:textId="77777777" w:rsidR="00DF2BB6" w:rsidRPr="00C70209" w:rsidRDefault="00DF2BB6" w:rsidP="003131E2">
            <w:pPr>
              <w:pStyle w:val="Tabletext-subanalysis"/>
              <w:spacing w:line="276" w:lineRule="auto"/>
            </w:pPr>
            <w:r w:rsidRPr="00C70209">
              <w:t>*children newly diagnosed with ALL</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28207AED" w14:textId="77777777" w:rsidR="00DF2BB6" w:rsidRPr="00C70209" w:rsidRDefault="00DF2BB6" w:rsidP="003131E2">
            <w:pPr>
              <w:pStyle w:val="Tabletext-evidencematrix"/>
              <w:spacing w:line="276" w:lineRule="auto"/>
            </w:pPr>
            <w:r w:rsidRPr="00C70209">
              <w:t>N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118AE5E" w14:textId="01A7A93E" w:rsidR="00DF2BB6" w:rsidRPr="00C70209" w:rsidRDefault="00DF2BB6" w:rsidP="003131E2">
            <w:pPr>
              <w:pStyle w:val="Tabletext-evidencematrix"/>
              <w:spacing w:line="276" w:lineRule="auto"/>
            </w:pPr>
            <w:r w:rsidRPr="00C70209">
              <w:t xml:space="preserve">rHuEPO versus placebo </w:t>
            </w:r>
          </w:p>
        </w:tc>
        <w:tc>
          <w:tcPr>
            <w:tcW w:w="492" w:type="pct"/>
            <w:tcBorders>
              <w:top w:val="single" w:sz="4" w:space="0" w:color="000000"/>
              <w:left w:val="single" w:sz="4" w:space="0" w:color="000000"/>
              <w:bottom w:val="single" w:sz="4" w:space="0" w:color="000000"/>
              <w:right w:val="single" w:sz="4" w:space="0" w:color="000000"/>
            </w:tcBorders>
            <w:hideMark/>
          </w:tcPr>
          <w:p w14:paraId="2AE5FE94" w14:textId="2D019C7F" w:rsidR="00DF2BB6" w:rsidRPr="00C70209" w:rsidRDefault="00227344" w:rsidP="003131E2">
            <w:pPr>
              <w:pStyle w:val="Tabletext-evidencematrix"/>
              <w:spacing w:line="276" w:lineRule="auto"/>
            </w:pPr>
            <w:r w:rsidRPr="00C70209">
              <w:t xml:space="preserve">Total amount </w:t>
            </w:r>
            <w:r w:rsidR="00DF2BB6" w:rsidRPr="00C70209">
              <w:t>RBC transfused (cc/kg)</w:t>
            </w:r>
          </w:p>
        </w:tc>
        <w:tc>
          <w:tcPr>
            <w:tcW w:w="514" w:type="pct"/>
            <w:tcBorders>
              <w:top w:val="single" w:sz="4" w:space="0" w:color="000000"/>
              <w:left w:val="single" w:sz="4" w:space="0" w:color="000000"/>
              <w:bottom w:val="single" w:sz="4" w:space="0" w:color="000000"/>
              <w:right w:val="single" w:sz="4" w:space="0" w:color="000000"/>
            </w:tcBorders>
            <w:hideMark/>
          </w:tcPr>
          <w:p w14:paraId="5464309C" w14:textId="77777777" w:rsidR="00DF2BB6" w:rsidRPr="00C70209" w:rsidRDefault="00DF2BB6" w:rsidP="003131E2">
            <w:pPr>
              <w:pStyle w:val="Tabletext-evidencematrix"/>
              <w:spacing w:line="276" w:lineRule="auto"/>
            </w:pPr>
            <w:r w:rsidRPr="00C70209">
              <w:t>27 ± 18 (n=19)</w:t>
            </w:r>
          </w:p>
        </w:tc>
        <w:tc>
          <w:tcPr>
            <w:tcW w:w="514" w:type="pct"/>
            <w:tcBorders>
              <w:top w:val="single" w:sz="4" w:space="0" w:color="000000"/>
              <w:left w:val="single" w:sz="4" w:space="0" w:color="000000"/>
              <w:bottom w:val="single" w:sz="4" w:space="0" w:color="000000"/>
              <w:right w:val="single" w:sz="4" w:space="0" w:color="000000"/>
            </w:tcBorders>
            <w:hideMark/>
          </w:tcPr>
          <w:p w14:paraId="22A9A288" w14:textId="77777777" w:rsidR="00DF2BB6" w:rsidRPr="00C70209" w:rsidRDefault="00DF2BB6" w:rsidP="003131E2">
            <w:pPr>
              <w:pStyle w:val="Tabletext-evidencematrix"/>
              <w:spacing w:line="276" w:lineRule="auto"/>
            </w:pPr>
            <w:r w:rsidRPr="00C70209">
              <w:t>35 ± 5 (n=18)</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0CD1312" w14:textId="77777777" w:rsidR="00DF2BB6" w:rsidRPr="00C70209" w:rsidRDefault="00DF2BB6" w:rsidP="003131E2">
            <w:pPr>
              <w:pStyle w:val="Tabletext-evidencematrix"/>
              <w:spacing w:line="276" w:lineRule="auto"/>
            </w:pPr>
            <w:r w:rsidRPr="00C70209">
              <w:t>MD –8.00 [–16.42, 0.42]</w:t>
            </w:r>
            <w:r w:rsidRPr="00C70209">
              <w:rPr>
                <w:vertAlign w:val="superscript"/>
              </w:rPr>
              <w:t>d</w:t>
            </w:r>
          </w:p>
        </w:tc>
        <w:tc>
          <w:tcPr>
            <w:tcW w:w="612"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661874F" w14:textId="77777777" w:rsidR="00DF2BB6" w:rsidRPr="00C70209" w:rsidRDefault="00DF2BB6" w:rsidP="003131E2">
            <w:pPr>
              <w:pStyle w:val="Tabletext-evidencematrix"/>
              <w:spacing w:line="276" w:lineRule="auto"/>
              <w:rPr>
                <w:i/>
              </w:rPr>
            </w:pPr>
            <w:r w:rsidRPr="00C70209">
              <w:rPr>
                <w:i/>
              </w:rPr>
              <w:t>No significant difference</w:t>
            </w:r>
          </w:p>
          <w:p w14:paraId="5690BF82" w14:textId="25A14D25" w:rsidR="00DF2BB6" w:rsidRPr="00C70209" w:rsidRDefault="001A475D" w:rsidP="003131E2">
            <w:pPr>
              <w:pStyle w:val="Tabletext-evidencematrix"/>
              <w:spacing w:line="276" w:lineRule="auto"/>
            </w:pPr>
            <w:r w:rsidRPr="001A475D">
              <w:rPr>
                <w:i/>
              </w:rPr>
              <w:t>P = </w:t>
            </w:r>
            <w:r w:rsidR="00DF2BB6" w:rsidRPr="00C70209">
              <w:t>0.06</w:t>
            </w:r>
            <w:r w:rsidR="00DF2BB6" w:rsidRPr="00C70209">
              <w:rPr>
                <w:vertAlign w:val="superscript"/>
              </w:rPr>
              <w:t>d</w:t>
            </w:r>
          </w:p>
          <w:p w14:paraId="0A0FC7F4" w14:textId="400384AC" w:rsidR="00DF2BB6" w:rsidRPr="00C70209" w:rsidRDefault="001A475D" w:rsidP="003131E2">
            <w:pPr>
              <w:pStyle w:val="Tabletext-evidencematrix"/>
              <w:spacing w:line="276" w:lineRule="auto"/>
            </w:pPr>
            <w:r w:rsidRPr="001A475D">
              <w:rPr>
                <w:i/>
              </w:rPr>
              <w:t>P = </w:t>
            </w:r>
            <w:r w:rsidR="00DF2BB6" w:rsidRPr="00C70209">
              <w:t>0.11</w:t>
            </w:r>
            <w:r w:rsidR="00DF2BB6" w:rsidRPr="00C70209">
              <w:rPr>
                <w:vertAlign w:val="superscript"/>
              </w:rPr>
              <w:t>e</w:t>
            </w:r>
          </w:p>
        </w:tc>
      </w:tr>
      <w:tr w:rsidR="00DF2BB6" w:rsidRPr="00C70209" w14:paraId="7723E3CB"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0F500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7E86E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0AC5CE"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5340E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6EDF2A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2" w:type="pct"/>
            <w:vMerge w:val="restart"/>
            <w:tcBorders>
              <w:top w:val="single" w:sz="4" w:space="0" w:color="000000"/>
              <w:left w:val="single" w:sz="4" w:space="0" w:color="000000"/>
              <w:bottom w:val="single" w:sz="4" w:space="0" w:color="000000"/>
              <w:right w:val="single" w:sz="4" w:space="0" w:color="000000"/>
            </w:tcBorders>
            <w:vAlign w:val="bottom"/>
          </w:tcPr>
          <w:p w14:paraId="7182B97F" w14:textId="77777777" w:rsidR="00DF2BB6" w:rsidRPr="00C70209" w:rsidRDefault="00DF2BB6" w:rsidP="003131E2">
            <w:pPr>
              <w:pStyle w:val="Tabletext-subanalysis"/>
              <w:spacing w:line="276" w:lineRule="auto"/>
              <w:jc w:val="right"/>
            </w:pPr>
          </w:p>
          <w:p w14:paraId="3F132C41" w14:textId="77777777" w:rsidR="00DF2BB6" w:rsidRPr="00C70209" w:rsidRDefault="00DF2BB6" w:rsidP="003131E2">
            <w:pPr>
              <w:pStyle w:val="Tabletext-subanalysis"/>
              <w:spacing w:line="276" w:lineRule="auto"/>
              <w:jc w:val="right"/>
            </w:pPr>
            <w:r w:rsidRPr="00C70209">
              <w:t>low risk ALL patients (n=NR)</w:t>
            </w:r>
          </w:p>
        </w:tc>
        <w:tc>
          <w:tcPr>
            <w:tcW w:w="1543" w:type="pct"/>
            <w:gridSpan w:val="3"/>
            <w:tcBorders>
              <w:top w:val="single" w:sz="4" w:space="0" w:color="000000"/>
              <w:left w:val="single" w:sz="4" w:space="0" w:color="000000"/>
              <w:bottom w:val="single" w:sz="4" w:space="0" w:color="000000"/>
              <w:right w:val="single" w:sz="4" w:space="0" w:color="000000"/>
            </w:tcBorders>
            <w:hideMark/>
          </w:tcPr>
          <w:p w14:paraId="5D95A1D6" w14:textId="77777777" w:rsidR="00DF2BB6" w:rsidRPr="00C70209" w:rsidRDefault="00DF2BB6" w:rsidP="003131E2">
            <w:pPr>
              <w:pStyle w:val="Tabletext-subanalysis"/>
              <w:spacing w:line="276" w:lineRule="auto"/>
              <w:rPr>
                <w:i/>
              </w:rPr>
            </w:pPr>
            <w:r w:rsidRPr="00C70209">
              <w:rPr>
                <w:rStyle w:val="Emphasis"/>
              </w:rPr>
              <w:t>Subgroup</w:t>
            </w:r>
            <w:r w:rsidRPr="00C70209">
              <w:t xml:space="preserve"> </w:t>
            </w:r>
            <w:r w:rsidRPr="00C70209">
              <w:rPr>
                <w:rStyle w:val="Emphasis"/>
              </w:rPr>
              <w:t>analysis</w:t>
            </w:r>
          </w:p>
        </w:tc>
        <w:tc>
          <w:tcPr>
            <w:tcW w:w="612"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06E81FB" w14:textId="0282445D" w:rsidR="00DF2BB6" w:rsidRPr="00C70209" w:rsidRDefault="00DF2BB6" w:rsidP="003131E2">
            <w:pPr>
              <w:pStyle w:val="Tabletext-subanalysis"/>
              <w:spacing w:line="276" w:lineRule="auto"/>
            </w:pPr>
            <w:r w:rsidRPr="00C70209">
              <w:t>Favours rHuEPO</w:t>
            </w:r>
          </w:p>
          <w:p w14:paraId="3A7D61F6" w14:textId="0D1D6E8D" w:rsidR="00DF2BB6" w:rsidRPr="00C70209" w:rsidRDefault="001A475D" w:rsidP="003131E2">
            <w:pPr>
              <w:pStyle w:val="Tabletext-subanalysis"/>
              <w:spacing w:line="276" w:lineRule="auto"/>
              <w:rPr>
                <w:i/>
              </w:rPr>
            </w:pPr>
            <w:r w:rsidRPr="001A475D">
              <w:rPr>
                <w:i/>
              </w:rPr>
              <w:t>P = </w:t>
            </w:r>
            <w:r w:rsidR="00DF2BB6" w:rsidRPr="00C70209">
              <w:t>0.02</w:t>
            </w:r>
          </w:p>
        </w:tc>
      </w:tr>
      <w:tr w:rsidR="00DF2BB6" w:rsidRPr="00C70209" w14:paraId="40B43A01"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E6E34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2A8D58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213AC1A"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7BE2D0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D309C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C2A66F6"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514" w:type="pct"/>
            <w:tcBorders>
              <w:top w:val="single" w:sz="4" w:space="0" w:color="000000"/>
              <w:left w:val="single" w:sz="4" w:space="0" w:color="000000"/>
              <w:bottom w:val="single" w:sz="4" w:space="0" w:color="000000"/>
              <w:right w:val="single" w:sz="4" w:space="0" w:color="000000"/>
            </w:tcBorders>
            <w:hideMark/>
          </w:tcPr>
          <w:p w14:paraId="61BCE580" w14:textId="77777777" w:rsidR="00DF2BB6" w:rsidRPr="00C70209" w:rsidRDefault="00DF2BB6" w:rsidP="003131E2">
            <w:pPr>
              <w:pStyle w:val="Tabletext-subanalysis"/>
              <w:spacing w:line="276" w:lineRule="auto"/>
            </w:pPr>
            <w:r w:rsidRPr="00C70209">
              <w:t xml:space="preserve">16.8 ± 12.7 </w:t>
            </w:r>
          </w:p>
        </w:tc>
        <w:tc>
          <w:tcPr>
            <w:tcW w:w="514" w:type="pct"/>
            <w:tcBorders>
              <w:top w:val="single" w:sz="4" w:space="0" w:color="000000"/>
              <w:left w:val="single" w:sz="4" w:space="0" w:color="000000"/>
              <w:bottom w:val="single" w:sz="4" w:space="0" w:color="000000"/>
              <w:right w:val="single" w:sz="4" w:space="0" w:color="000000"/>
            </w:tcBorders>
            <w:hideMark/>
          </w:tcPr>
          <w:p w14:paraId="26BD3C30" w14:textId="77777777" w:rsidR="00DF2BB6" w:rsidRPr="00C70209" w:rsidRDefault="00DF2BB6" w:rsidP="003131E2">
            <w:pPr>
              <w:pStyle w:val="Tabletext-subanalysis"/>
              <w:spacing w:line="276" w:lineRule="auto"/>
            </w:pPr>
            <w:r w:rsidRPr="00C70209">
              <w:t xml:space="preserve">69.5 ± 36.1 </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4BACB5D" w14:textId="77777777" w:rsidR="00DF2BB6" w:rsidRPr="00C70209" w:rsidRDefault="00DF2BB6" w:rsidP="003131E2">
            <w:pPr>
              <w:pStyle w:val="Tabletext-subanalysis"/>
              <w:spacing w:line="276" w:lineRule="auto"/>
            </w:pPr>
            <w:r w:rsidRPr="00C70209">
              <w:t>NR</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D188507" w14:textId="77777777" w:rsidR="00DF2BB6" w:rsidRPr="00C70209" w:rsidRDefault="00DF2BB6" w:rsidP="003131E2">
            <w:pPr>
              <w:spacing w:after="0"/>
              <w:ind w:left="0"/>
              <w:rPr>
                <w:rFonts w:ascii="Arial Narrow" w:eastAsia="Arial Unicode MS" w:hAnsi="Arial Narrow" w:cs="Arial"/>
                <w:bCs/>
                <w:i/>
                <w:color w:val="auto"/>
                <w:sz w:val="14"/>
                <w:szCs w:val="14"/>
                <w:lang w:eastAsia="ja-JP"/>
              </w:rPr>
            </w:pPr>
          </w:p>
        </w:tc>
      </w:tr>
      <w:tr w:rsidR="00DF2BB6" w:rsidRPr="00C70209" w14:paraId="27933BB3"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2217B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FF5DCF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62BD79D"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AFB65B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979385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2" w:type="pct"/>
            <w:tcBorders>
              <w:top w:val="single" w:sz="4" w:space="0" w:color="000000"/>
              <w:left w:val="single" w:sz="4" w:space="0" w:color="000000"/>
              <w:bottom w:val="single" w:sz="4" w:space="0" w:color="000000"/>
              <w:right w:val="single" w:sz="4" w:space="0" w:color="000000"/>
            </w:tcBorders>
            <w:hideMark/>
          </w:tcPr>
          <w:p w14:paraId="0A72C01E" w14:textId="17B9EE3E" w:rsidR="00DF2BB6" w:rsidRPr="00C70209" w:rsidRDefault="00227344" w:rsidP="003131E2">
            <w:pPr>
              <w:pStyle w:val="Tabletext-evidencematrix"/>
              <w:spacing w:line="276" w:lineRule="auto"/>
            </w:pPr>
            <w:r w:rsidRPr="00C70209">
              <w:t xml:space="preserve">Mean amount </w:t>
            </w:r>
            <w:r w:rsidR="00DF2BB6" w:rsidRPr="00C70209">
              <w:t>RBC transfused per patient (cc/kg)</w:t>
            </w:r>
          </w:p>
        </w:tc>
        <w:tc>
          <w:tcPr>
            <w:tcW w:w="514" w:type="pct"/>
            <w:tcBorders>
              <w:top w:val="single" w:sz="4" w:space="0" w:color="000000"/>
              <w:left w:val="single" w:sz="4" w:space="0" w:color="000000"/>
              <w:bottom w:val="single" w:sz="4" w:space="0" w:color="000000"/>
              <w:right w:val="single" w:sz="4" w:space="0" w:color="000000"/>
            </w:tcBorders>
            <w:hideMark/>
          </w:tcPr>
          <w:p w14:paraId="6F40EAF4" w14:textId="77777777" w:rsidR="00DF2BB6" w:rsidRPr="00C70209" w:rsidRDefault="00DF2BB6" w:rsidP="003131E2">
            <w:pPr>
              <w:pStyle w:val="Tabletext-evidencematrix"/>
              <w:spacing w:line="276" w:lineRule="auto"/>
            </w:pPr>
            <w:r w:rsidRPr="00C70209">
              <w:t>2.21 ± 1.58</w:t>
            </w:r>
          </w:p>
        </w:tc>
        <w:tc>
          <w:tcPr>
            <w:tcW w:w="514" w:type="pct"/>
            <w:tcBorders>
              <w:top w:val="single" w:sz="4" w:space="0" w:color="000000"/>
              <w:left w:val="single" w:sz="4" w:space="0" w:color="000000"/>
              <w:bottom w:val="single" w:sz="4" w:space="0" w:color="000000"/>
              <w:right w:val="single" w:sz="4" w:space="0" w:color="000000"/>
            </w:tcBorders>
            <w:hideMark/>
          </w:tcPr>
          <w:p w14:paraId="28828B5A" w14:textId="77777777" w:rsidR="00DF2BB6" w:rsidRPr="00C70209" w:rsidRDefault="00DF2BB6" w:rsidP="003131E2">
            <w:pPr>
              <w:pStyle w:val="Tabletext-evidencematrix"/>
              <w:spacing w:line="276" w:lineRule="auto"/>
            </w:pPr>
            <w:r w:rsidRPr="00C70209">
              <w:t>3.06 ± 1.6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328C726" w14:textId="77777777" w:rsidR="00DF2BB6" w:rsidRPr="00C70209" w:rsidRDefault="00DF2BB6" w:rsidP="003131E2">
            <w:pPr>
              <w:pStyle w:val="Tabletext-evidencematrix"/>
              <w:spacing w:line="276" w:lineRule="auto"/>
            </w:pPr>
            <w:r w:rsidRPr="00C70209">
              <w:t>MD –0.85 [–1.92, 0.22]</w:t>
            </w:r>
            <w:r w:rsidRPr="00C70209">
              <w:rPr>
                <w:vertAlign w:val="superscript"/>
              </w:rPr>
              <w:t>d</w:t>
            </w:r>
          </w:p>
        </w:tc>
        <w:tc>
          <w:tcPr>
            <w:tcW w:w="612"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E6CD346" w14:textId="77777777" w:rsidR="00DF2BB6" w:rsidRPr="00C70209" w:rsidRDefault="00DF2BB6" w:rsidP="003131E2">
            <w:pPr>
              <w:pStyle w:val="Tabletext-evidencematrix"/>
              <w:spacing w:line="276" w:lineRule="auto"/>
              <w:rPr>
                <w:i/>
              </w:rPr>
            </w:pPr>
            <w:r w:rsidRPr="00C70209">
              <w:rPr>
                <w:i/>
              </w:rPr>
              <w:t>No significant difference</w:t>
            </w:r>
          </w:p>
          <w:p w14:paraId="6FF1EF6E" w14:textId="123B5DB9" w:rsidR="00DF2BB6" w:rsidRPr="00C70209" w:rsidRDefault="001A475D" w:rsidP="003131E2">
            <w:pPr>
              <w:pStyle w:val="Tabletext-evidencematrix"/>
              <w:spacing w:line="276" w:lineRule="auto"/>
            </w:pPr>
            <w:r w:rsidRPr="001A475D">
              <w:rPr>
                <w:i/>
              </w:rPr>
              <w:t>P = </w:t>
            </w:r>
            <w:r w:rsidR="00DF2BB6" w:rsidRPr="00C70209">
              <w:t>0.12</w:t>
            </w:r>
            <w:r w:rsidR="00DF2BB6" w:rsidRPr="00C70209">
              <w:rPr>
                <w:vertAlign w:val="superscript"/>
              </w:rPr>
              <w:t>d</w:t>
            </w:r>
          </w:p>
          <w:p w14:paraId="2F7B4859" w14:textId="00C44502" w:rsidR="00DF2BB6" w:rsidRPr="00C70209" w:rsidRDefault="001A475D" w:rsidP="003131E2">
            <w:pPr>
              <w:pStyle w:val="Tabletext-evidencematrix"/>
              <w:spacing w:line="276" w:lineRule="auto"/>
            </w:pPr>
            <w:r w:rsidRPr="001A475D">
              <w:rPr>
                <w:i/>
              </w:rPr>
              <w:t>P = </w:t>
            </w:r>
            <w:r w:rsidR="00DF2BB6" w:rsidRPr="00C70209">
              <w:t>0.39</w:t>
            </w:r>
            <w:r w:rsidR="00DF2BB6" w:rsidRPr="00C70209">
              <w:rPr>
                <w:vertAlign w:val="superscript"/>
              </w:rPr>
              <w:t>e</w:t>
            </w:r>
          </w:p>
        </w:tc>
      </w:tr>
      <w:tr w:rsidR="00DF2BB6" w:rsidRPr="00C70209" w14:paraId="5950CB6E" w14:textId="77777777" w:rsidTr="003131E2">
        <w:trPr>
          <w:cantSplit/>
        </w:trPr>
        <w:tc>
          <w:tcPr>
            <w:tcW w:w="388" w:type="pct"/>
            <w:tcBorders>
              <w:top w:val="single" w:sz="4" w:space="0" w:color="000000"/>
              <w:left w:val="single" w:sz="4" w:space="0" w:color="000000"/>
              <w:bottom w:val="single" w:sz="4" w:space="0" w:color="000000"/>
              <w:right w:val="single" w:sz="4" w:space="0" w:color="000000"/>
            </w:tcBorders>
            <w:hideMark/>
          </w:tcPr>
          <w:p w14:paraId="566612CD" w14:textId="7CE53BB6" w:rsidR="00DF2BB6" w:rsidRPr="00C70209" w:rsidRDefault="00DF2BB6" w:rsidP="003131E2">
            <w:pPr>
              <w:pStyle w:val="Tabletext-evidencematrix"/>
              <w:spacing w:line="276" w:lineRule="auto"/>
              <w:rPr>
                <w:vertAlign w:val="superscript"/>
              </w:rPr>
            </w:pPr>
            <w:r w:rsidRPr="00C70209">
              <w:t>Porter 1996</w:t>
            </w:r>
            <w:r w:rsidRPr="00C70209">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 </w:instrText>
            </w:r>
            <w:r w:rsidR="000E261C">
              <w:fldChar w:fldCharType="begin">
                <w:fldData xml:space="preserve">PEVuZE5vdGU+PENpdGU+PEF1dGhvcj5Qb3J0ZXI8L0F1dGhvcj48WWVhcj4xOTk2PC9ZZWFyPjxS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bigJM2MDwvcGFnZXM+PHZv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3</w:t>
            </w:r>
            <w:r w:rsidRPr="00C70209">
              <w:fldChar w:fldCharType="end"/>
            </w:r>
          </w:p>
          <w:p w14:paraId="24EC14F8" w14:textId="77777777" w:rsidR="00DF2BB6" w:rsidRPr="00C70209" w:rsidRDefault="00DF2BB6" w:rsidP="003131E2">
            <w:pPr>
              <w:pStyle w:val="Tabletext-evidencematrix"/>
              <w:spacing w:line="276" w:lineRule="auto"/>
            </w:pPr>
            <w:r w:rsidRPr="00C70209">
              <w:t>Level II</w:t>
            </w:r>
          </w:p>
          <w:p w14:paraId="0FED4769" w14:textId="77777777" w:rsidR="00DF2BB6" w:rsidRPr="00C70209" w:rsidRDefault="00DF2BB6" w:rsidP="003131E2">
            <w:pPr>
              <w:pStyle w:val="Tabletext-evidencematrix"/>
              <w:spacing w:line="276" w:lineRule="auto"/>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1CD94E67" w14:textId="77777777" w:rsidR="00DF2BB6" w:rsidRPr="00C70209" w:rsidRDefault="00DF2BB6" w:rsidP="003131E2">
            <w:pPr>
              <w:pStyle w:val="Tabletext-evidencematrix"/>
              <w:spacing w:line="276" w:lineRule="auto"/>
            </w:pPr>
            <w:r w:rsidRPr="00C70209">
              <w:t>N=20</w:t>
            </w:r>
          </w:p>
        </w:tc>
        <w:tc>
          <w:tcPr>
            <w:tcW w:w="491" w:type="pct"/>
            <w:tcBorders>
              <w:top w:val="single" w:sz="4" w:space="0" w:color="000000"/>
              <w:left w:val="single" w:sz="4" w:space="0" w:color="000000"/>
              <w:bottom w:val="single" w:sz="4" w:space="0" w:color="000000"/>
              <w:right w:val="single" w:sz="4" w:space="0" w:color="000000"/>
            </w:tcBorders>
            <w:hideMark/>
          </w:tcPr>
          <w:p w14:paraId="57A1954A" w14:textId="77777777" w:rsidR="00DF2BB6" w:rsidRPr="00C70209" w:rsidRDefault="00DF2BB6" w:rsidP="003131E2">
            <w:pPr>
              <w:pStyle w:val="Tabletext-evidencematrix"/>
              <w:spacing w:line="276" w:lineRule="auto"/>
            </w:pPr>
            <w:r w:rsidRPr="00C70209">
              <w:t>Paediatric patients aged 6 months to 18 years with malignant sarcomas</w:t>
            </w:r>
          </w:p>
        </w:tc>
        <w:tc>
          <w:tcPr>
            <w:tcW w:w="492" w:type="pct"/>
            <w:tcBorders>
              <w:top w:val="single" w:sz="4" w:space="0" w:color="000000"/>
              <w:left w:val="single" w:sz="4" w:space="0" w:color="000000"/>
              <w:bottom w:val="single" w:sz="4" w:space="0" w:color="000000"/>
              <w:right w:val="single" w:sz="4" w:space="0" w:color="000000"/>
            </w:tcBorders>
            <w:hideMark/>
          </w:tcPr>
          <w:p w14:paraId="6CE929D9" w14:textId="77777777" w:rsidR="00DF2BB6" w:rsidRPr="00C70209" w:rsidRDefault="00DF2BB6" w:rsidP="003131E2">
            <w:pPr>
              <w:pStyle w:val="Tabletext-evidencematrix"/>
              <w:spacing w:line="276" w:lineRule="auto"/>
            </w:pPr>
            <w:r w:rsidRPr="00C70209">
              <w:t>Single centre, USA</w:t>
            </w:r>
          </w:p>
        </w:tc>
        <w:tc>
          <w:tcPr>
            <w:tcW w:w="491" w:type="pct"/>
            <w:tcBorders>
              <w:top w:val="single" w:sz="4" w:space="0" w:color="000000"/>
              <w:left w:val="single" w:sz="4" w:space="0" w:color="000000"/>
              <w:bottom w:val="single" w:sz="4" w:space="0" w:color="000000"/>
              <w:right w:val="single" w:sz="4" w:space="0" w:color="000000"/>
            </w:tcBorders>
            <w:hideMark/>
          </w:tcPr>
          <w:p w14:paraId="47F74E3C" w14:textId="7117E732" w:rsidR="00DF2BB6" w:rsidRPr="00C70209" w:rsidRDefault="00DF2BB6" w:rsidP="003131E2">
            <w:pPr>
              <w:pStyle w:val="Tabletext-evidencematrix"/>
              <w:spacing w:line="276" w:lineRule="auto"/>
            </w:pPr>
            <w:r w:rsidRPr="00C70209">
              <w:t>rHuEPO + oral iron versus placebo + oral iron</w:t>
            </w:r>
          </w:p>
        </w:tc>
        <w:tc>
          <w:tcPr>
            <w:tcW w:w="492" w:type="pct"/>
            <w:tcBorders>
              <w:top w:val="single" w:sz="4" w:space="0" w:color="000000"/>
              <w:left w:val="single" w:sz="4" w:space="0" w:color="000000"/>
              <w:bottom w:val="single" w:sz="4" w:space="0" w:color="000000"/>
              <w:right w:val="single" w:sz="4" w:space="0" w:color="000000"/>
            </w:tcBorders>
            <w:hideMark/>
          </w:tcPr>
          <w:p w14:paraId="75813CEB" w14:textId="77777777" w:rsidR="00DF2BB6" w:rsidRPr="00C70209" w:rsidRDefault="00DF2BB6" w:rsidP="003131E2">
            <w:pPr>
              <w:pStyle w:val="Tabletext-evidencematrix"/>
              <w:spacing w:line="276" w:lineRule="auto"/>
            </w:pPr>
            <w:r w:rsidRPr="00C70209">
              <w:t xml:space="preserve">Median </w:t>
            </w:r>
            <w:r w:rsidRPr="00C70209">
              <w:rPr>
                <w:szCs w:val="16"/>
              </w:rPr>
              <w:t>number of platelet units transfused</w:t>
            </w:r>
          </w:p>
        </w:tc>
        <w:tc>
          <w:tcPr>
            <w:tcW w:w="514" w:type="pct"/>
            <w:tcBorders>
              <w:top w:val="single" w:sz="4" w:space="0" w:color="000000"/>
              <w:left w:val="single" w:sz="4" w:space="0" w:color="000000"/>
              <w:bottom w:val="single" w:sz="4" w:space="0" w:color="000000"/>
              <w:right w:val="single" w:sz="4" w:space="0" w:color="000000"/>
            </w:tcBorders>
            <w:hideMark/>
          </w:tcPr>
          <w:p w14:paraId="7A0AFD80" w14:textId="77777777" w:rsidR="00DF2BB6" w:rsidRPr="00C70209" w:rsidRDefault="00DF2BB6" w:rsidP="003131E2">
            <w:pPr>
              <w:pStyle w:val="Tabletext-evidencematrix"/>
              <w:spacing w:line="276" w:lineRule="auto"/>
            </w:pPr>
            <w:r w:rsidRPr="00C70209">
              <w:t>0 (0–3)</w:t>
            </w:r>
          </w:p>
        </w:tc>
        <w:tc>
          <w:tcPr>
            <w:tcW w:w="514" w:type="pct"/>
            <w:tcBorders>
              <w:top w:val="single" w:sz="4" w:space="0" w:color="000000"/>
              <w:left w:val="single" w:sz="4" w:space="0" w:color="000000"/>
              <w:bottom w:val="single" w:sz="4" w:space="0" w:color="000000"/>
              <w:right w:val="single" w:sz="4" w:space="0" w:color="000000"/>
            </w:tcBorders>
            <w:hideMark/>
          </w:tcPr>
          <w:p w14:paraId="12AC1AB4" w14:textId="77777777" w:rsidR="00DF2BB6" w:rsidRPr="00C70209" w:rsidRDefault="00DF2BB6" w:rsidP="003131E2">
            <w:pPr>
              <w:pStyle w:val="Tabletext-evidencematrix"/>
              <w:spacing w:line="276" w:lineRule="auto"/>
            </w:pPr>
            <w:r w:rsidRPr="00C70209">
              <w:t>4 (0–1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F8920F6" w14:textId="77777777" w:rsidR="00DF2BB6" w:rsidRPr="00C70209" w:rsidRDefault="00DF2BB6" w:rsidP="003131E2">
            <w:pPr>
              <w:pStyle w:val="Tabletext-evidencematrix"/>
              <w:spacing w:line="276" w:lineRule="auto"/>
            </w:pPr>
            <w:r w:rsidRPr="00C70209">
              <w:t>NR</w:t>
            </w:r>
          </w:p>
        </w:tc>
        <w:tc>
          <w:tcPr>
            <w:tcW w:w="612"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AC278B2" w14:textId="3D0D55BC" w:rsidR="00DF2BB6" w:rsidRPr="00C70209" w:rsidRDefault="00DF2BB6" w:rsidP="003131E2">
            <w:pPr>
              <w:pStyle w:val="Tabletext-evidencematrix"/>
              <w:spacing w:line="276" w:lineRule="auto"/>
              <w:rPr>
                <w:i/>
              </w:rPr>
            </w:pPr>
            <w:r w:rsidRPr="00C70209">
              <w:rPr>
                <w:i/>
              </w:rPr>
              <w:t>Favours rHuEPO + iron</w:t>
            </w:r>
          </w:p>
          <w:p w14:paraId="119D4445" w14:textId="58B08B5F" w:rsidR="00DF2BB6" w:rsidRPr="00C70209" w:rsidRDefault="001A475D" w:rsidP="003131E2">
            <w:pPr>
              <w:pStyle w:val="Tabletext-evidencematrix"/>
              <w:spacing w:line="276" w:lineRule="auto"/>
            </w:pPr>
            <w:r w:rsidRPr="001A475D">
              <w:rPr>
                <w:i/>
              </w:rPr>
              <w:t>P = </w:t>
            </w:r>
            <w:r w:rsidR="00DF2BB6" w:rsidRPr="00C70209">
              <w:t>0.005</w:t>
            </w:r>
          </w:p>
        </w:tc>
      </w:tr>
    </w:tbl>
    <w:p w14:paraId="0B9915ED" w14:textId="3ED6F22A" w:rsidR="00DF2BB6" w:rsidRPr="00C70209" w:rsidRDefault="00DF2BB6" w:rsidP="003131E2">
      <w:pPr>
        <w:pStyle w:val="TabFigNotes0noindent"/>
      </w:pPr>
      <w:r w:rsidRPr="00C70209">
        <w:t xml:space="preserve">ALL, acute lymphocytic leukaemia; CI, confidence interval; ESA, </w:t>
      </w:r>
      <w:r w:rsidR="00EA5C41" w:rsidRPr="00C70209">
        <w:t>erythropoiesis stimulating agent</w:t>
      </w:r>
      <w:r w:rsidRPr="00C70209">
        <w:t>; Hb, haemoglobin; IQR, interquartile range; MD, me</w:t>
      </w:r>
      <w:r w:rsidR="00227344" w:rsidRPr="00C70209">
        <w:t>an difference; NR, not reported</w:t>
      </w:r>
      <w:r w:rsidRPr="00C70209">
        <w:t xml:space="preserve">; RBC, red blood cells; rHuEPO, </w:t>
      </w:r>
      <w:r w:rsidR="00EA5C41" w:rsidRPr="00C70209">
        <w:t>recombinant human epoetin</w:t>
      </w:r>
      <w:r w:rsidRPr="00C70209">
        <w:t>; RR, risk ratio; SD, standard deviation</w:t>
      </w:r>
    </w:p>
    <w:p w14:paraId="0AEAEC3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1746F30" w14:textId="5A85510A"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ADA7EA6" w14:textId="77777777" w:rsidR="00DF2BB6" w:rsidRPr="00C70209" w:rsidRDefault="00DF2BB6" w:rsidP="003131E2">
      <w:pPr>
        <w:pStyle w:val="TabFigNotes0noindent"/>
      </w:pPr>
      <w:r w:rsidRPr="00C70209">
        <w:rPr>
          <w:b/>
        </w:rPr>
        <w:t>c.</w:t>
      </w:r>
      <w:r w:rsidRPr="00C70209">
        <w:t xml:space="preserve"> Not reported in systematic review; retrieved from Level II study.</w:t>
      </w:r>
    </w:p>
    <w:p w14:paraId="4B3963AC" w14:textId="77777777" w:rsidR="00DF2BB6" w:rsidRPr="00C70209" w:rsidRDefault="00DF2BB6" w:rsidP="003131E2">
      <w:pPr>
        <w:pStyle w:val="TabFigNotes0noindent"/>
      </w:pPr>
      <w:r w:rsidRPr="00C70209">
        <w:rPr>
          <w:b/>
        </w:rPr>
        <w:t>d.</w:t>
      </w:r>
      <w:r w:rsidRPr="00C70209">
        <w:t xml:space="preserve"> Calculated post-hoc using RevMan 5.1.2.</w:t>
      </w:r>
    </w:p>
    <w:p w14:paraId="73B18E41" w14:textId="784571D7" w:rsidR="00DF2BB6" w:rsidRPr="00C70209" w:rsidRDefault="00DF2BB6" w:rsidP="003131E2">
      <w:pPr>
        <w:pStyle w:val="TabFigNotes0noindent"/>
      </w:pPr>
      <w:r w:rsidRPr="00C70209">
        <w:rPr>
          <w:b/>
        </w:rPr>
        <w:t>e.</w:t>
      </w:r>
      <w:r w:rsidRPr="00C70209">
        <w:t xml:space="preserve"> </w:t>
      </w:r>
      <w:r w:rsidR="001A475D" w:rsidRPr="001A475D">
        <w:rPr>
          <w:i/>
        </w:rPr>
        <w:t>P-</w:t>
      </w:r>
      <w:r w:rsidRPr="00C70209">
        <w:t>value reported by trial authors.</w:t>
      </w:r>
    </w:p>
    <w:p w14:paraId="7DAB4C78"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2FA19759" w14:textId="7EBE4CDC" w:rsidR="00DF2BB6" w:rsidRPr="00C70209" w:rsidRDefault="00DF2BB6" w:rsidP="003131E2">
      <w:pPr>
        <w:pStyle w:val="Caption"/>
        <w:ind w:left="2070"/>
      </w:pPr>
      <w:bookmarkStart w:id="485" w:name="_Ref403735656"/>
      <w:bookmarkStart w:id="486" w:name="_Toc421795384"/>
      <w:bookmarkStart w:id="487" w:name="_Toc427747252"/>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3</w:t>
      </w:r>
      <w:r w:rsidRPr="00C70209">
        <w:fldChar w:fldCharType="end"/>
      </w:r>
      <w:bookmarkEnd w:id="485"/>
      <w:r w:rsidRPr="00C70209">
        <w:tab/>
        <w:t xml:space="preserve">Meta-analysis of ESAs versus no ESAs in paediatric patients receiving chemotherapy for cancer – </w:t>
      </w:r>
      <w:r w:rsidR="00D7682F" w:rsidRPr="00C70209">
        <w:t xml:space="preserve">number </w:t>
      </w:r>
      <w:r w:rsidRPr="00C70209">
        <w:t>of infants requiring RBC transfusions (by type of cancer)</w:t>
      </w:r>
      <w:bookmarkEnd w:id="486"/>
      <w:bookmarkEnd w:id="487"/>
    </w:p>
    <w:p w14:paraId="6537FFA1" w14:textId="77777777" w:rsidR="00DF2BB6" w:rsidRPr="00C70209" w:rsidRDefault="00DF2BB6" w:rsidP="003131E2">
      <w:pPr>
        <w:pStyle w:val="BodyText"/>
      </w:pPr>
    </w:p>
    <w:p w14:paraId="3056BC93" w14:textId="77777777" w:rsidR="00DF2BB6" w:rsidRPr="00C70209" w:rsidRDefault="00DF2BB6" w:rsidP="003131E2">
      <w:pPr>
        <w:pStyle w:val="BodyText"/>
      </w:pPr>
      <w:r w:rsidRPr="00C70209">
        <w:rPr>
          <w:noProof/>
        </w:rPr>
        <w:drawing>
          <wp:inline distT="0" distB="0" distL="0" distR="0" wp14:anchorId="78397FD7" wp14:editId="50EA4C2C">
            <wp:extent cx="4996800" cy="5551200"/>
            <wp:effectExtent l="19050" t="19050" r="13970" b="1143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with Cancer ESAs transfusion incidence by cancer type.emf"/>
                    <pic:cNvPicPr/>
                  </pic:nvPicPr>
                  <pic:blipFill>
                    <a:blip r:embed="rId49">
                      <a:extLst>
                        <a:ext uri="{28A0092B-C50C-407E-A947-70E740481C1C}">
                          <a14:useLocalDpi xmlns:a14="http://schemas.microsoft.com/office/drawing/2010/main" val="0"/>
                        </a:ext>
                      </a:extLst>
                    </a:blip>
                    <a:stretch>
                      <a:fillRect/>
                    </a:stretch>
                  </pic:blipFill>
                  <pic:spPr>
                    <a:xfrm>
                      <a:off x="0" y="0"/>
                      <a:ext cx="4996800" cy="5551200"/>
                    </a:xfrm>
                    <a:prstGeom prst="rect">
                      <a:avLst/>
                    </a:prstGeom>
                    <a:ln w="12696" cmpd="sng">
                      <a:solidFill>
                        <a:srgbClr val="000000"/>
                      </a:solidFill>
                      <a:prstDash val="solid"/>
                    </a:ln>
                  </pic:spPr>
                </pic:pic>
              </a:graphicData>
            </a:graphic>
          </wp:inline>
        </w:drawing>
      </w:r>
    </w:p>
    <w:p w14:paraId="0A8D1B43" w14:textId="77777777" w:rsidR="00DF2BB6" w:rsidRPr="00C70209" w:rsidRDefault="00DF2BB6" w:rsidP="003131E2">
      <w:pPr>
        <w:pStyle w:val="BodyText"/>
      </w:pPr>
    </w:p>
    <w:p w14:paraId="625B943B" w14:textId="77777777" w:rsidR="00DF2BB6" w:rsidRPr="00C70209" w:rsidRDefault="00DF2BB6" w:rsidP="003131E2">
      <w:pPr>
        <w:spacing w:after="200"/>
        <w:rPr>
          <w:i/>
        </w:rPr>
      </w:pPr>
      <w:r w:rsidRPr="00C70209">
        <w:br w:type="page"/>
      </w:r>
    </w:p>
    <w:p w14:paraId="6E5292CB" w14:textId="77777777" w:rsidR="00DF2BB6" w:rsidRPr="00C70209" w:rsidRDefault="00DF2BB6" w:rsidP="003131E2">
      <w:pPr>
        <w:pStyle w:val="Heading6"/>
      </w:pPr>
      <w:r w:rsidRPr="00C70209">
        <w:t>Thromboembolic events</w:t>
      </w:r>
    </w:p>
    <w:p w14:paraId="70D65D25" w14:textId="77777777" w:rsidR="00DF2BB6" w:rsidRPr="00C70209" w:rsidRDefault="00DF2BB6" w:rsidP="003131E2">
      <w:pPr>
        <w:pStyle w:val="BodyText"/>
      </w:pPr>
      <w:r w:rsidRPr="00C70209">
        <w:t xml:space="preserve">One RCT (Razzouk 2006) identified by the systematic review and hand-searching process that reported thromboembolic events in children with cancer that were administered ESAs (with or without iron). </w:t>
      </w:r>
      <w:r w:rsidRPr="00C70209">
        <w:rPr>
          <w:b/>
          <w:highlight w:val="yellow"/>
        </w:rPr>
        <w:fldChar w:fldCharType="begin"/>
      </w:r>
      <w:r w:rsidRPr="00C70209">
        <w:rPr>
          <w:b/>
        </w:rPr>
        <w:instrText xml:space="preserve"> REF _Ref412649635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6</w:t>
      </w:r>
      <w:r w:rsidRPr="00C70209">
        <w:rPr>
          <w:b/>
          <w:highlight w:val="yellow"/>
        </w:rPr>
        <w:fldChar w:fldCharType="end"/>
      </w:r>
      <w:r w:rsidRPr="00C70209">
        <w:t xml:space="preserve"> summarises the results from this study.</w:t>
      </w:r>
    </w:p>
    <w:p w14:paraId="6AC047C1" w14:textId="4888A7D2" w:rsidR="00DF2BB6" w:rsidRPr="00C70209" w:rsidRDefault="00DF2BB6" w:rsidP="003131E2">
      <w:pPr>
        <w:pStyle w:val="BodyText"/>
      </w:pPr>
      <w:r w:rsidRPr="00C70209">
        <w:t>Razzouk (2006) reported no significant difference between treatment groups comparing ESA therapy with placebo on the incidence of thromboembolism (RR 0.98; 95% CI 0.60, 1.60). A non</w:t>
      </w:r>
      <w:r w:rsidR="00E25AC5" w:rsidRPr="00C70209">
        <w:t>significant</w:t>
      </w:r>
      <w:r w:rsidRPr="00C70209">
        <w:t xml:space="preserve"> increased risk of ‘clinically relevant’ thromboembolic events was also observed (RR 2.95; 95% CI 0.61, 14.28) (see </w:t>
      </w:r>
      <w:r w:rsidRPr="00C70209">
        <w:rPr>
          <w:b/>
        </w:rPr>
        <w:fldChar w:fldCharType="begin"/>
      </w:r>
      <w:r w:rsidRPr="00C70209">
        <w:rPr>
          <w:b/>
        </w:rPr>
        <w:instrText xml:space="preserve"> REF _Ref403737979 \h  \* MERGEFORMAT </w:instrText>
      </w:r>
      <w:r w:rsidRPr="00C70209">
        <w:rPr>
          <w:b/>
        </w:rPr>
      </w:r>
      <w:r w:rsidRPr="00C70209">
        <w:rPr>
          <w:b/>
        </w:rPr>
        <w:fldChar w:fldCharType="separate"/>
      </w:r>
      <w:r w:rsidR="000F7A9B" w:rsidRPr="000F7A9B">
        <w:rPr>
          <w:b/>
        </w:rPr>
        <w:t>Figure 3.2.14</w:t>
      </w:r>
      <w:r w:rsidRPr="00C70209">
        <w:rPr>
          <w:b/>
        </w:rPr>
        <w:fldChar w:fldCharType="end"/>
      </w:r>
      <w:r w:rsidRPr="00C70209">
        <w:t>).</w:t>
      </w:r>
    </w:p>
    <w:p w14:paraId="6D8DA5EE" w14:textId="77777777" w:rsidR="00DF2BB6" w:rsidRPr="00C70209" w:rsidRDefault="00DF2BB6" w:rsidP="003131E2">
      <w:pPr>
        <w:pStyle w:val="BodyText"/>
      </w:pPr>
    </w:p>
    <w:p w14:paraId="6E238E19" w14:textId="578CDB26" w:rsidR="00DF2BB6" w:rsidRPr="00C70209" w:rsidRDefault="00DF2BB6" w:rsidP="003131E2">
      <w:pPr>
        <w:pStyle w:val="Caption"/>
        <w:ind w:left="2070"/>
      </w:pPr>
      <w:bookmarkStart w:id="488" w:name="_Ref403737979"/>
      <w:bookmarkStart w:id="489" w:name="_Toc421795385"/>
      <w:bookmarkStart w:id="490" w:name="_Toc427747253"/>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4</w:t>
      </w:r>
      <w:r w:rsidRPr="00C70209">
        <w:fldChar w:fldCharType="end"/>
      </w:r>
      <w:bookmarkEnd w:id="488"/>
      <w:r w:rsidRPr="00C70209">
        <w:tab/>
        <w:t xml:space="preserve">Analysis of ESAs versus no ESAs in paediatric patients receiving chemotherapy for cancer – </w:t>
      </w:r>
      <w:r w:rsidR="00D7682F" w:rsidRPr="00C70209">
        <w:t xml:space="preserve">thromboembolic </w:t>
      </w:r>
      <w:r w:rsidRPr="00C70209">
        <w:t>events</w:t>
      </w:r>
      <w:bookmarkEnd w:id="489"/>
      <w:bookmarkEnd w:id="490"/>
    </w:p>
    <w:p w14:paraId="650F51FC" w14:textId="77777777" w:rsidR="00DF2BB6" w:rsidRPr="00C70209" w:rsidRDefault="00DF2BB6" w:rsidP="003131E2">
      <w:pPr>
        <w:rPr>
          <w:lang w:eastAsia="ja-JP"/>
        </w:rPr>
      </w:pPr>
    </w:p>
    <w:p w14:paraId="17C928F6" w14:textId="77777777" w:rsidR="00DF2BB6" w:rsidRPr="00C70209" w:rsidRDefault="00DF2BB6" w:rsidP="003131E2">
      <w:pPr>
        <w:pStyle w:val="BodyText"/>
      </w:pPr>
      <w:r w:rsidRPr="00C70209">
        <w:rPr>
          <w:noProof/>
        </w:rPr>
        <w:drawing>
          <wp:inline distT="0" distB="0" distL="0" distR="0" wp14:anchorId="47791192" wp14:editId="0AA3E2DD">
            <wp:extent cx="4985143" cy="2773029"/>
            <wp:effectExtent l="19050" t="19050" r="25400" b="279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with Cancer ESAs thromboembolism.emf"/>
                    <pic:cNvPicPr/>
                  </pic:nvPicPr>
                  <pic:blipFill>
                    <a:blip r:embed="rId50">
                      <a:extLst>
                        <a:ext uri="{28A0092B-C50C-407E-A947-70E740481C1C}">
                          <a14:useLocalDpi xmlns:a14="http://schemas.microsoft.com/office/drawing/2010/main" val="0"/>
                        </a:ext>
                      </a:extLst>
                    </a:blip>
                    <a:stretch>
                      <a:fillRect/>
                    </a:stretch>
                  </pic:blipFill>
                  <pic:spPr>
                    <a:xfrm>
                      <a:off x="0" y="0"/>
                      <a:ext cx="4985143" cy="2773029"/>
                    </a:xfrm>
                    <a:prstGeom prst="rect">
                      <a:avLst/>
                    </a:prstGeom>
                    <a:ln w="12696" cmpd="sng">
                      <a:solidFill>
                        <a:srgbClr val="000000"/>
                      </a:solidFill>
                      <a:prstDash val="solid"/>
                    </a:ln>
                  </pic:spPr>
                </pic:pic>
              </a:graphicData>
            </a:graphic>
          </wp:inline>
        </w:drawing>
      </w:r>
    </w:p>
    <w:p w14:paraId="1B3514E0" w14:textId="77777777" w:rsidR="00DF2BB6" w:rsidRPr="00C70209" w:rsidRDefault="00DF2BB6" w:rsidP="003131E2">
      <w:pPr>
        <w:pStyle w:val="BodyText"/>
        <w:sectPr w:rsidR="00DF2BB6" w:rsidRPr="00C70209" w:rsidSect="00130F03">
          <w:type w:val="continuous"/>
          <w:pgSz w:w="11907" w:h="16839" w:code="9"/>
          <w:pgMar w:top="1440" w:right="1440" w:bottom="1440" w:left="1440" w:header="720" w:footer="720" w:gutter="0"/>
          <w:cols w:space="720"/>
          <w:docGrid w:linePitch="360"/>
        </w:sectPr>
      </w:pPr>
      <w:r w:rsidRPr="00C70209">
        <w:br w:type="page"/>
      </w:r>
    </w:p>
    <w:p w14:paraId="5E6E8EFE" w14:textId="51666224" w:rsidR="00DF2BB6" w:rsidRPr="00C70209" w:rsidRDefault="00DF2BB6" w:rsidP="003131E2">
      <w:pPr>
        <w:pStyle w:val="Caption"/>
      </w:pPr>
      <w:bookmarkStart w:id="491" w:name="_Ref412649635"/>
      <w:bookmarkStart w:id="492" w:name="_Toc423015375"/>
      <w:bookmarkStart w:id="493" w:name="_Toc42774712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6</w:t>
      </w:r>
      <w:r w:rsidR="00130F03" w:rsidRPr="00C70209">
        <w:fldChar w:fldCharType="end"/>
      </w:r>
      <w:bookmarkEnd w:id="491"/>
      <w:r w:rsidRPr="00C70209">
        <w:tab/>
        <w:t>Paediatric patients with cancer: Results for ESAs versus no ESAs (± iron) – Thromboembolic events</w:t>
      </w:r>
      <w:bookmarkEnd w:id="492"/>
      <w:bookmarkEnd w:id="49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92"/>
        <w:gridCol w:w="1392"/>
        <w:gridCol w:w="1395"/>
        <w:gridCol w:w="1392"/>
        <w:gridCol w:w="1395"/>
        <w:gridCol w:w="1460"/>
        <w:gridCol w:w="1460"/>
        <w:gridCol w:w="1463"/>
        <w:gridCol w:w="1727"/>
      </w:tblGrid>
      <w:tr w:rsidR="00DF2BB6" w:rsidRPr="00C70209" w14:paraId="3A34555B"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2709A43"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44DADD13"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1B5FE87D"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966BAEF"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51E2D28"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71B71233"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174210FC"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C926119" w14:textId="5FCFCF40"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76A3D5D8"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55" w:type="pct"/>
            <w:gridSpan w:val="4"/>
            <w:tcBorders>
              <w:top w:val="single" w:sz="4" w:space="0" w:color="000000"/>
              <w:left w:val="single" w:sz="4" w:space="0" w:color="000000"/>
              <w:bottom w:val="single" w:sz="4" w:space="0" w:color="000000"/>
              <w:right w:val="single" w:sz="4" w:space="0" w:color="000000"/>
            </w:tcBorders>
            <w:hideMark/>
          </w:tcPr>
          <w:p w14:paraId="064FB08A"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4110F497"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4BB58E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4D7AE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705DCA"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ECAC38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BB23BF"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D574835" w14:textId="77777777" w:rsidR="00DF2BB6" w:rsidRPr="00C70209" w:rsidRDefault="00DF2BB6" w:rsidP="003131E2">
            <w:pPr>
              <w:pStyle w:val="TableH2"/>
              <w:rPr>
                <w:rFonts w:eastAsia="Arial Unicode MS"/>
                <w:lang w:eastAsia="en-US"/>
              </w:rPr>
            </w:pPr>
          </w:p>
        </w:tc>
        <w:tc>
          <w:tcPr>
            <w:tcW w:w="515" w:type="pct"/>
            <w:tcBorders>
              <w:top w:val="single" w:sz="4" w:space="0" w:color="000000"/>
              <w:left w:val="single" w:sz="4" w:space="0" w:color="000000"/>
              <w:bottom w:val="single" w:sz="4" w:space="0" w:color="000000"/>
              <w:right w:val="single" w:sz="4" w:space="0" w:color="000000"/>
            </w:tcBorders>
            <w:hideMark/>
          </w:tcPr>
          <w:p w14:paraId="3879C95C"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332E996D"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5" w:type="pct"/>
            <w:tcBorders>
              <w:top w:val="single" w:sz="4" w:space="0" w:color="000000"/>
              <w:left w:val="single" w:sz="4" w:space="0" w:color="000000"/>
              <w:bottom w:val="single" w:sz="4" w:space="0" w:color="000000"/>
              <w:right w:val="single" w:sz="4" w:space="0" w:color="000000"/>
            </w:tcBorders>
            <w:hideMark/>
          </w:tcPr>
          <w:p w14:paraId="1DC0BD9F"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06373A22"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6" w:type="pct"/>
            <w:tcBorders>
              <w:top w:val="single" w:sz="4" w:space="0" w:color="000000"/>
              <w:left w:val="single" w:sz="4" w:space="0" w:color="000000"/>
              <w:bottom w:val="single" w:sz="4" w:space="0" w:color="000000"/>
              <w:right w:val="single" w:sz="4" w:space="0" w:color="000000"/>
            </w:tcBorders>
            <w:hideMark/>
          </w:tcPr>
          <w:p w14:paraId="0FBDD4C4"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9" w:type="pct"/>
            <w:tcBorders>
              <w:top w:val="single" w:sz="4" w:space="0" w:color="000000"/>
              <w:left w:val="single" w:sz="4" w:space="0" w:color="000000"/>
              <w:bottom w:val="single" w:sz="4" w:space="0" w:color="000000"/>
              <w:right w:val="single" w:sz="4" w:space="0" w:color="000000"/>
            </w:tcBorders>
            <w:hideMark/>
          </w:tcPr>
          <w:p w14:paraId="00980F57"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64912F8E" w14:textId="30BAB10A"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30DA4835"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64046887"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42842ECE"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w:t>
            </w:r>
            <w:r w:rsidRPr="00C70209">
              <w:rPr>
                <w:rFonts w:eastAsia="Arial Unicode MS"/>
              </w:rPr>
              <w:t>evidence</w:t>
            </w:r>
            <w:r w:rsidRPr="00C70209">
              <w:rPr>
                <w:rFonts w:eastAsia="Arial Unicode MS"/>
                <w:lang w:eastAsia="ja-JP"/>
              </w:rPr>
              <w:t xml:space="preserve"> </w:t>
            </w:r>
          </w:p>
        </w:tc>
      </w:tr>
      <w:tr w:rsidR="00DF2BB6" w:rsidRPr="00C70209" w14:paraId="7E05AF55" w14:textId="77777777" w:rsidTr="003131E2">
        <w:trPr>
          <w:cantSplit/>
          <w:trHeight w:val="567"/>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182AFF21" w14:textId="37A75905" w:rsidR="00DF2BB6" w:rsidRPr="00C70209" w:rsidRDefault="00DF2BB6" w:rsidP="003131E2">
            <w:pPr>
              <w:pStyle w:val="Tabletext-evidencematrix"/>
              <w:spacing w:line="276" w:lineRule="auto"/>
            </w:pPr>
            <w:r w:rsidRPr="00C70209">
              <w:t>Grant 2013</w:t>
            </w:r>
            <w:r w:rsidRPr="00C70209">
              <w:fldChar w:fldCharType="begin"/>
            </w:r>
            <w:r w:rsidR="000E261C">
              <w:instrText xml:space="preserve"> ADDIN EN.CITE &lt;EndNote&gt;&lt;Cite&gt;&lt;Author&gt;Grant&lt;/Author&gt;&lt;Year&gt;2013&lt;/Year&gt;&lt;RecNum&gt;100&lt;/RecNum&gt;&lt;DisplayText&gt;&lt;style face="superscript"&gt;253&lt;/style&gt;&lt;/DisplayText&gt;&lt;record&gt;&lt;rec-number&gt;100&lt;/rec-number&gt;&lt;foreign-keys&gt;&lt;key app="EN" db-id="9edve2wadsavt5ewavaxtda4f2tavzvts9ee" timestamp="1426550237"&gt;100&lt;/key&gt;&lt;/foreign-keys&gt;&lt;ref-type name="Book"&gt;6&lt;/ref-type&gt;&lt;contributors&gt;&lt;authors&gt;&lt;author&gt;Grant, M.D&lt;/author&gt;&lt;author&gt;Piper, M&lt;/author&gt;&lt;author&gt;Bohlius, J&lt;/author&gt;&lt;author&gt;Tonia, T&lt;/author&gt;&lt;author&gt;Robert, N&lt;/author&gt;&lt;author&gt;Vats, V&lt;/author&gt;&lt;author&gt;Bonnell, C&lt;/author&gt;&lt;author&gt;Ziegler, K.M&lt;/author&gt;&lt;author&gt;Aronson, N&lt;/author&gt;&lt;/authors&gt;&lt;/contributors&gt;&lt;titles&gt;&lt;title&gt;Epoetin and darbepoetin formanaging anemia in patients undergoing cancer treatment: comparative effectiveness update&lt;/title&gt;&lt;secondary-title&gt;Comparative Effectiveness Review No. 113&lt;/secondary-title&gt;&lt;/titles&gt;&lt;keywords&gt;&lt;keyword&gt;anemia&lt;/keyword&gt;&lt;keyword&gt;leukemia&lt;/keyword&gt;&lt;keyword&gt;myelodysplastic syndrome&lt;/keyword&gt;&lt;keyword&gt;review&lt;/keyword&gt;&lt;keyword&gt;systematic review&lt;/keyword&gt;&lt;/keywords&gt;&lt;dates&gt;&lt;year&gt;2013&lt;/year&gt;&lt;pub-dates&gt;&lt;date&gt;April&lt;/date&gt;&lt;/pub-dates&gt;&lt;/dates&gt;&lt;pub-location&gt;Rockville, MD&lt;/pub-location&gt;&lt;publisher&gt;Agency for Healthcare Research and Quality&lt;/publisher&gt;&lt;urls&gt;&lt;related-urls&gt;&lt;url&gt;http://effectivehealthcare.ahrq.gov/ehc/products/170/1480/cancer-anemia-treatment-report-130425.pdf&lt;/url&gt;&lt;/related-urls&gt;&lt;/urls&gt;&lt;access-date&gt;13 April 2015&lt;/access-date&gt;&lt;/record&gt;&lt;/Cite&gt;&lt;/EndNote&gt;</w:instrText>
            </w:r>
            <w:r w:rsidRPr="00C70209">
              <w:fldChar w:fldCharType="separate"/>
            </w:r>
            <w:r w:rsidR="000E261C" w:rsidRPr="000E261C">
              <w:rPr>
                <w:noProof/>
                <w:vertAlign w:val="superscript"/>
              </w:rPr>
              <w:t>253</w:t>
            </w:r>
            <w:r w:rsidRPr="00C70209">
              <w:fldChar w:fldCharType="end"/>
            </w:r>
          </w:p>
          <w:p w14:paraId="448A40AC" w14:textId="77777777" w:rsidR="00DF2BB6" w:rsidRPr="00C70209" w:rsidRDefault="00DF2BB6" w:rsidP="003131E2">
            <w:pPr>
              <w:pStyle w:val="Tabletext-evidencematrix"/>
              <w:spacing w:line="276" w:lineRule="auto"/>
            </w:pPr>
            <w:r w:rsidRPr="00C70209">
              <w:t>Level I/II</w:t>
            </w:r>
          </w:p>
          <w:p w14:paraId="06DFDC5B" w14:textId="77777777" w:rsidR="00DF2BB6" w:rsidRPr="00C70209" w:rsidRDefault="00DF2BB6" w:rsidP="003131E2">
            <w:pPr>
              <w:pStyle w:val="Tabletext-evidencematrix"/>
              <w:spacing w:line="276" w:lineRule="auto"/>
              <w:rPr>
                <w:i/>
              </w:rPr>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51548AD" w14:textId="4BA4ABCC" w:rsidR="00DF2BB6" w:rsidRPr="00C70209" w:rsidRDefault="00DF2BB6" w:rsidP="003131E2">
            <w:pPr>
              <w:pStyle w:val="Tabletext-evidencematrix"/>
              <w:spacing w:line="276" w:lineRule="auto"/>
            </w:pPr>
            <w:r w:rsidRPr="00C70209">
              <w:t>1 RCT (Razzouk 2006)</w: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58</w:t>
            </w:r>
            <w:r w:rsidR="000E261C">
              <w:fldChar w:fldCharType="end"/>
            </w:r>
          </w:p>
          <w:p w14:paraId="2C9208D7" w14:textId="77777777" w:rsidR="00DF2BB6" w:rsidRPr="00C70209" w:rsidRDefault="00DF2BB6" w:rsidP="003131E2">
            <w:pPr>
              <w:pStyle w:val="Tabletext-evidencematrix"/>
              <w:spacing w:line="276" w:lineRule="auto"/>
            </w:pPr>
            <w:r w:rsidRPr="00C70209">
              <w:t>N=222</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969DA79" w14:textId="77777777" w:rsidR="00DF2BB6" w:rsidRPr="00C70209" w:rsidRDefault="00DF2BB6" w:rsidP="003131E2">
            <w:pPr>
              <w:pStyle w:val="Tabletext-evidencematrix"/>
              <w:spacing w:line="276" w:lineRule="auto"/>
            </w:pPr>
            <w:r w:rsidRPr="00C70209">
              <w:t>Any patient diagnosed with malignant disease (all types/stages), regardless of previous therapy.</w:t>
            </w:r>
          </w:p>
          <w:p w14:paraId="6CEF40E6" w14:textId="77777777" w:rsidR="00DF2BB6" w:rsidRPr="00C70209" w:rsidRDefault="00DF2BB6" w:rsidP="003131E2">
            <w:pPr>
              <w:pStyle w:val="Tabletext-subanalysis"/>
              <w:spacing w:line="276" w:lineRule="auto"/>
            </w:pPr>
            <w:r w:rsidRPr="00C70209">
              <w:t>*Anaemic children receiving myelosuppressive chemotherapy for non-myeloid malignanci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3199BBF4" w14:textId="77777777" w:rsidR="00DF2BB6" w:rsidRPr="00C70209" w:rsidRDefault="00DF2BB6" w:rsidP="003131E2">
            <w:pPr>
              <w:pStyle w:val="Tabletext-evidencematrix"/>
              <w:spacing w:line="276" w:lineRule="auto"/>
            </w:pPr>
            <w:r w:rsidRPr="00C70209">
              <w:t>Multicentre, USA</w:t>
            </w:r>
            <w:r w:rsidRPr="00C70209">
              <w:rPr>
                <w:vertAlign w:val="superscript"/>
              </w:rPr>
              <w:t>c</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1CC57FA" w14:textId="6005007D" w:rsidR="00DF2BB6" w:rsidRPr="00C70209" w:rsidRDefault="00DF2BB6" w:rsidP="003131E2">
            <w:pPr>
              <w:pStyle w:val="Tabletext-evidencematrix"/>
              <w:spacing w:line="276" w:lineRule="auto"/>
            </w:pPr>
            <w:r w:rsidRPr="00C70209">
              <w:t>rHuEPO versus placebo</w:t>
            </w:r>
          </w:p>
          <w:p w14:paraId="475817F1" w14:textId="77777777" w:rsidR="00DF2BB6" w:rsidRPr="00C70209" w:rsidRDefault="00DF2BB6" w:rsidP="003131E2">
            <w:pPr>
              <w:pStyle w:val="Tabletext-subanalysis"/>
              <w:spacing w:line="276" w:lineRule="auto"/>
            </w:pPr>
            <w:r w:rsidRPr="00C70209">
              <w:t>*Iron supplementation given as needed</w:t>
            </w:r>
          </w:p>
        </w:tc>
        <w:tc>
          <w:tcPr>
            <w:tcW w:w="492" w:type="pct"/>
            <w:tcBorders>
              <w:top w:val="single" w:sz="4" w:space="0" w:color="000000"/>
              <w:left w:val="single" w:sz="4" w:space="0" w:color="000000"/>
              <w:bottom w:val="single" w:sz="4" w:space="0" w:color="000000"/>
              <w:right w:val="single" w:sz="4" w:space="0" w:color="000000"/>
            </w:tcBorders>
            <w:hideMark/>
          </w:tcPr>
          <w:p w14:paraId="199B57CA" w14:textId="77777777" w:rsidR="00DF2BB6" w:rsidRPr="00C70209" w:rsidRDefault="00DF2BB6" w:rsidP="003131E2">
            <w:pPr>
              <w:pStyle w:val="Tabletext-evidencematrix"/>
              <w:spacing w:line="276" w:lineRule="auto"/>
            </w:pPr>
            <w:r w:rsidRPr="00C70209">
              <w:t>Thromboembolism (any)</w:t>
            </w:r>
          </w:p>
        </w:tc>
        <w:tc>
          <w:tcPr>
            <w:tcW w:w="515" w:type="pct"/>
            <w:tcBorders>
              <w:top w:val="single" w:sz="4" w:space="0" w:color="000000"/>
              <w:left w:val="single" w:sz="4" w:space="0" w:color="000000"/>
              <w:bottom w:val="single" w:sz="4" w:space="0" w:color="000000"/>
              <w:right w:val="single" w:sz="4" w:space="0" w:color="000000"/>
            </w:tcBorders>
            <w:hideMark/>
          </w:tcPr>
          <w:p w14:paraId="77838EAF" w14:textId="77777777" w:rsidR="00DF2BB6" w:rsidRPr="00C70209" w:rsidRDefault="00DF2BB6" w:rsidP="003131E2">
            <w:pPr>
              <w:pStyle w:val="Tabletext-evidencematrix"/>
              <w:spacing w:line="276" w:lineRule="auto"/>
            </w:pPr>
            <w:r w:rsidRPr="00C70209">
              <w:t>25/112 (22.3%)</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D05D985" w14:textId="77777777" w:rsidR="00DF2BB6" w:rsidRPr="00C70209" w:rsidRDefault="00DF2BB6" w:rsidP="003131E2">
            <w:pPr>
              <w:pStyle w:val="Tabletext-evidencematrix"/>
              <w:spacing w:line="276" w:lineRule="auto"/>
            </w:pPr>
            <w:r w:rsidRPr="00C70209">
              <w:t xml:space="preserve">25/110 (22.7%) </w:t>
            </w:r>
          </w:p>
        </w:tc>
        <w:tc>
          <w:tcPr>
            <w:tcW w:w="516"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476863A" w14:textId="77777777" w:rsidR="00DF2BB6" w:rsidRPr="00C70209" w:rsidRDefault="00DF2BB6" w:rsidP="003131E2">
            <w:pPr>
              <w:pStyle w:val="Tabletext-evidencematrix"/>
              <w:spacing w:line="276" w:lineRule="auto"/>
            </w:pPr>
            <w:r w:rsidRPr="00C70209">
              <w:t>RR 0.98 [0.60, 1.60]</w:t>
            </w:r>
            <w:r w:rsidRPr="00C70209">
              <w:rPr>
                <w:vertAlign w:val="superscript"/>
              </w:rPr>
              <w:t>d</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0840C7" w14:textId="77777777" w:rsidR="00DF2BB6" w:rsidRPr="00C70209" w:rsidRDefault="00DF2BB6" w:rsidP="003131E2">
            <w:pPr>
              <w:pStyle w:val="Tabletext-evidencematrix"/>
              <w:spacing w:line="276" w:lineRule="auto"/>
              <w:rPr>
                <w:i/>
              </w:rPr>
            </w:pPr>
            <w:r w:rsidRPr="00C70209">
              <w:rPr>
                <w:i/>
              </w:rPr>
              <w:t>No significant difference</w:t>
            </w:r>
          </w:p>
          <w:p w14:paraId="51A9E6BD" w14:textId="2BFF0AF7" w:rsidR="00DF2BB6" w:rsidRPr="00C70209" w:rsidRDefault="001A475D" w:rsidP="003131E2">
            <w:pPr>
              <w:pStyle w:val="Tabletext-evidencematrix"/>
              <w:spacing w:line="276" w:lineRule="auto"/>
            </w:pPr>
            <w:r w:rsidRPr="001A475D">
              <w:rPr>
                <w:i/>
              </w:rPr>
              <w:t>P = </w:t>
            </w:r>
            <w:r w:rsidR="00DF2BB6" w:rsidRPr="00C70209">
              <w:t>0.94</w:t>
            </w:r>
            <w:r w:rsidR="00DF2BB6" w:rsidRPr="00C70209">
              <w:rPr>
                <w:vertAlign w:val="superscript"/>
              </w:rPr>
              <w:t xml:space="preserve"> d</w:t>
            </w:r>
          </w:p>
        </w:tc>
      </w:tr>
      <w:tr w:rsidR="00DF2BB6" w:rsidRPr="00C70209" w14:paraId="1FBDC386" w14:textId="77777777" w:rsidTr="003131E2">
        <w:trPr>
          <w:cantSplit/>
          <w:trHeight w:val="56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244571" w14:textId="77777777" w:rsidR="00DF2BB6" w:rsidRPr="00C70209" w:rsidRDefault="00DF2BB6" w:rsidP="003131E2">
            <w:pPr>
              <w:spacing w:after="0"/>
              <w:ind w:left="0"/>
              <w:rPr>
                <w:rFonts w:ascii="Arial Narrow" w:eastAsia="Arial Unicode MS" w:hAnsi="Arial Narrow" w:cs="Arial"/>
                <w:bCs/>
                <w:i/>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988D9B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21611C3"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3B4211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066FCA5"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2" w:type="pct"/>
            <w:tcBorders>
              <w:top w:val="single" w:sz="4" w:space="0" w:color="000000"/>
              <w:left w:val="single" w:sz="4" w:space="0" w:color="000000"/>
              <w:bottom w:val="single" w:sz="4" w:space="0" w:color="000000"/>
              <w:right w:val="single" w:sz="4" w:space="0" w:color="000000"/>
            </w:tcBorders>
            <w:hideMark/>
          </w:tcPr>
          <w:p w14:paraId="69F73F40" w14:textId="77777777" w:rsidR="00DF2BB6" w:rsidRPr="00C70209" w:rsidRDefault="00DF2BB6" w:rsidP="003131E2">
            <w:pPr>
              <w:pStyle w:val="Tabletext-evidencematrix"/>
              <w:spacing w:line="276" w:lineRule="auto"/>
            </w:pPr>
            <w:r w:rsidRPr="00C70209">
              <w:t>Thromboembolism (clinically relevant)</w:t>
            </w:r>
          </w:p>
        </w:tc>
        <w:tc>
          <w:tcPr>
            <w:tcW w:w="515" w:type="pct"/>
            <w:tcBorders>
              <w:top w:val="single" w:sz="4" w:space="0" w:color="000000"/>
              <w:left w:val="single" w:sz="4" w:space="0" w:color="000000"/>
              <w:bottom w:val="single" w:sz="4" w:space="0" w:color="000000"/>
              <w:right w:val="single" w:sz="4" w:space="0" w:color="000000"/>
            </w:tcBorders>
            <w:hideMark/>
          </w:tcPr>
          <w:p w14:paraId="4D425703" w14:textId="77777777" w:rsidR="00DF2BB6" w:rsidRPr="00C70209" w:rsidRDefault="00DF2BB6" w:rsidP="003131E2">
            <w:pPr>
              <w:pStyle w:val="Tabletext-evidencematrix"/>
              <w:spacing w:line="276" w:lineRule="auto"/>
            </w:pPr>
            <w:r w:rsidRPr="00C70209">
              <w:t>6/112 (5.4%)</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10E2FD" w14:textId="77777777" w:rsidR="00DF2BB6" w:rsidRPr="00C70209" w:rsidRDefault="00DF2BB6" w:rsidP="003131E2">
            <w:pPr>
              <w:pStyle w:val="Tabletext-evidencematrix"/>
              <w:spacing w:line="276" w:lineRule="auto"/>
            </w:pPr>
            <w:r w:rsidRPr="00C70209">
              <w:t>2/110 (1.8%)</w:t>
            </w:r>
          </w:p>
        </w:tc>
        <w:tc>
          <w:tcPr>
            <w:tcW w:w="516"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3E0AFAA" w14:textId="77777777" w:rsidR="00DF2BB6" w:rsidRPr="00C70209" w:rsidRDefault="00DF2BB6" w:rsidP="003131E2">
            <w:pPr>
              <w:pStyle w:val="Tabletext-evidencematrix"/>
              <w:spacing w:line="276" w:lineRule="auto"/>
            </w:pPr>
            <w:r w:rsidRPr="00C70209">
              <w:t>RR 2.95 [0.61, 14.28]</w:t>
            </w:r>
            <w:r w:rsidRPr="00C70209">
              <w:rPr>
                <w:vertAlign w:val="superscript"/>
              </w:rPr>
              <w:t>d</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DC00FF6" w14:textId="77777777" w:rsidR="00DF2BB6" w:rsidRPr="00C70209" w:rsidRDefault="00DF2BB6" w:rsidP="003131E2">
            <w:pPr>
              <w:pStyle w:val="Tabletext-evidencematrix"/>
              <w:spacing w:line="276" w:lineRule="auto"/>
              <w:rPr>
                <w:i/>
              </w:rPr>
            </w:pPr>
            <w:r w:rsidRPr="00C70209">
              <w:rPr>
                <w:i/>
              </w:rPr>
              <w:t>No significant difference</w:t>
            </w:r>
          </w:p>
          <w:p w14:paraId="1C3105F2" w14:textId="2BEBB587" w:rsidR="00DF2BB6" w:rsidRPr="00C70209" w:rsidRDefault="001A475D" w:rsidP="003131E2">
            <w:pPr>
              <w:pStyle w:val="Tabletext-evidencematrix"/>
              <w:spacing w:line="276" w:lineRule="auto"/>
            </w:pPr>
            <w:r w:rsidRPr="001A475D">
              <w:rPr>
                <w:i/>
              </w:rPr>
              <w:t>P = </w:t>
            </w:r>
            <w:r w:rsidR="00DF2BB6" w:rsidRPr="00C70209">
              <w:t>0.18</w:t>
            </w:r>
            <w:r w:rsidR="00DF2BB6" w:rsidRPr="00C70209">
              <w:rPr>
                <w:vertAlign w:val="superscript"/>
              </w:rPr>
              <w:t xml:space="preserve"> d</w:t>
            </w:r>
          </w:p>
        </w:tc>
      </w:tr>
    </w:tbl>
    <w:p w14:paraId="4E029E68" w14:textId="5C0299FF"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RCT, randomised controlled trial; rHuEPO, </w:t>
      </w:r>
      <w:r w:rsidR="00EA5C41" w:rsidRPr="00C70209">
        <w:t>recombinant human epoetin</w:t>
      </w:r>
      <w:r w:rsidRPr="00C70209">
        <w:t>; RR, risk ratio</w:t>
      </w:r>
    </w:p>
    <w:p w14:paraId="5583D47F"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D7BE860" w14:textId="031B4990"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58E755A" w14:textId="77777777" w:rsidR="00DF2BB6" w:rsidRPr="00C70209" w:rsidRDefault="00DF2BB6" w:rsidP="003131E2">
      <w:pPr>
        <w:pStyle w:val="TabFigNotes0noindent"/>
      </w:pPr>
      <w:r w:rsidRPr="00C70209">
        <w:rPr>
          <w:b/>
        </w:rPr>
        <w:t>c.</w:t>
      </w:r>
      <w:r w:rsidRPr="00C70209">
        <w:t xml:space="preserve"> Not reported in systematic review; retrieved from Level II study.</w:t>
      </w:r>
    </w:p>
    <w:p w14:paraId="5538ECAA" w14:textId="77777777" w:rsidR="00DF2BB6" w:rsidRPr="00C70209" w:rsidRDefault="00DF2BB6" w:rsidP="003131E2">
      <w:pPr>
        <w:pStyle w:val="TabFigNotes0noindent"/>
      </w:pPr>
      <w:r w:rsidRPr="00C70209">
        <w:rPr>
          <w:b/>
        </w:rPr>
        <w:t>d.</w:t>
      </w:r>
      <w:r w:rsidRPr="00C70209">
        <w:t xml:space="preserve"> Calculated post-hoc using RevMan 5.1.2.</w:t>
      </w:r>
    </w:p>
    <w:p w14:paraId="03DC0FFA" w14:textId="77777777" w:rsidR="00DF2BB6" w:rsidRPr="00C70209" w:rsidRDefault="00DF2BB6" w:rsidP="003131E2">
      <w:pPr>
        <w:pStyle w:val="TabFigNotes0noindent"/>
        <w:rPr>
          <w:vertAlign w:val="superscript"/>
        </w:rPr>
      </w:pPr>
    </w:p>
    <w:p w14:paraId="2C5D919C"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CA7D275" w14:textId="77777777" w:rsidR="00DF2BB6" w:rsidRPr="00C70209" w:rsidRDefault="00DF2BB6" w:rsidP="003131E2">
      <w:pPr>
        <w:pStyle w:val="Heading6"/>
      </w:pPr>
      <w:r w:rsidRPr="00C70209">
        <w:t>Mortality</w:t>
      </w:r>
    </w:p>
    <w:p w14:paraId="6D41A29A" w14:textId="77777777" w:rsidR="00DF2BB6" w:rsidRPr="00C70209" w:rsidRDefault="00DF2BB6" w:rsidP="003131E2">
      <w:pPr>
        <w:pStyle w:val="BodyText"/>
      </w:pPr>
      <w:r w:rsidRPr="00C70209">
        <w:t xml:space="preserve">Three RCTs (Razzouk 2006, Porter 1996, Varan 1999) identified by the systematic review and hand-searching process reported all-cause mortality in paediatric patients with cancer that were administered ESAs (with or without iron) compared with no ESAs or placebo. </w:t>
      </w:r>
      <w:r w:rsidRPr="00C70209">
        <w:rPr>
          <w:b/>
          <w:highlight w:val="yellow"/>
        </w:rPr>
        <w:fldChar w:fldCharType="begin"/>
      </w:r>
      <w:r w:rsidRPr="00C70209">
        <w:rPr>
          <w:b/>
        </w:rPr>
        <w:instrText xml:space="preserve"> REF _Ref412649891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7</w:t>
      </w:r>
      <w:r w:rsidRPr="00C70209">
        <w:rPr>
          <w:b/>
          <w:highlight w:val="yellow"/>
        </w:rPr>
        <w:fldChar w:fldCharType="end"/>
      </w:r>
      <w:r w:rsidRPr="00C70209">
        <w:t xml:space="preserve"> summarises the results from these studies.</w:t>
      </w:r>
    </w:p>
    <w:p w14:paraId="0A07CE75" w14:textId="48E1BF60" w:rsidR="00DF2BB6" w:rsidRPr="00C70209" w:rsidRDefault="00DF2BB6" w:rsidP="003131E2">
      <w:pPr>
        <w:pStyle w:val="BodyText"/>
      </w:pPr>
      <w:r w:rsidRPr="00C70209">
        <w:t>The RCTs by Razzouk (2006), Porter (1996) and Varan (1999) each reported no significant difference between treatment groups comparing ESAs with placebo or no ESAs for the outcome of all-cause mortality in infants and children receiving chemotherapy for cancer.</w:t>
      </w:r>
    </w:p>
    <w:p w14:paraId="6888102E" w14:textId="1777AA36" w:rsidR="00DF2BB6" w:rsidRPr="00C70209" w:rsidRDefault="00DF2BB6" w:rsidP="003131E2">
      <w:pPr>
        <w:pStyle w:val="BodyText"/>
      </w:pPr>
      <w:r w:rsidRPr="00C70209">
        <w:t xml:space="preserve">A meta-analysis was conducted to evaluate the effectiveness of ESA therapy compared with no ESA therapy on reducing the incidence of in-study mortality in children receiving chemotherapy for cancer (see </w:t>
      </w:r>
      <w:r w:rsidRPr="00C70209">
        <w:rPr>
          <w:b/>
        </w:rPr>
        <w:fldChar w:fldCharType="begin"/>
      </w:r>
      <w:r w:rsidRPr="00C70209">
        <w:rPr>
          <w:b/>
        </w:rPr>
        <w:instrText xml:space="preserve"> REF _Ref403738792 \h  \* MERGEFORMAT </w:instrText>
      </w:r>
      <w:r w:rsidRPr="00C70209">
        <w:rPr>
          <w:b/>
        </w:rPr>
      </w:r>
      <w:r w:rsidRPr="00C70209">
        <w:rPr>
          <w:b/>
        </w:rPr>
        <w:fldChar w:fldCharType="separate"/>
      </w:r>
      <w:r w:rsidR="000F7A9B" w:rsidRPr="000F7A9B">
        <w:rPr>
          <w:b/>
        </w:rPr>
        <w:t>Figure 3.2.15</w:t>
      </w:r>
      <w:r w:rsidRPr="00C70209">
        <w:rPr>
          <w:b/>
        </w:rPr>
        <w:fldChar w:fldCharType="end"/>
      </w:r>
      <w:r w:rsidRPr="00C70209">
        <w:t>). The analysis showed no significant difference between treatment groups on the incidence of in-study mortality (RR 1.02; 95% CI 0.21, 4.88). There was no significant heterogeneity for this outcome (I</w:t>
      </w:r>
      <w:r w:rsidRPr="00C70209">
        <w:rPr>
          <w:vertAlign w:val="superscript"/>
        </w:rPr>
        <w:t>2</w:t>
      </w:r>
      <w:r w:rsidRPr="00C70209">
        <w:t>=0%).</w:t>
      </w:r>
    </w:p>
    <w:p w14:paraId="46E19EF6" w14:textId="64C9860C" w:rsidR="00DF2BB6" w:rsidRPr="00C70209" w:rsidRDefault="00DF2BB6" w:rsidP="003131E2">
      <w:pPr>
        <w:pStyle w:val="BodyText"/>
      </w:pPr>
      <w:r w:rsidRPr="00C70209">
        <w:t>One RCT (Wagner 2004) was identified that reported the probability of 5 year progression-free survival in children with high</w:t>
      </w:r>
      <w:r w:rsidR="00363BA0" w:rsidRPr="00C70209">
        <w:t xml:space="preserve"> </w:t>
      </w:r>
      <w:r w:rsidRPr="00C70209">
        <w:t>risk neuroblastoma receiving intensive chemotherapy. Wagner (2004) reported that children administered ESAs with G-CSF compared with G-CSF alone had a significantly increased probability of progression-free survival (MD 13.90; 95% CI 7.34, 20.46).</w:t>
      </w:r>
    </w:p>
    <w:p w14:paraId="589C0C92" w14:textId="77777777" w:rsidR="00DF2BB6" w:rsidRPr="00C70209" w:rsidRDefault="00DF2BB6" w:rsidP="003131E2">
      <w:pPr>
        <w:pStyle w:val="BodyText"/>
      </w:pPr>
    </w:p>
    <w:p w14:paraId="759B28A2" w14:textId="58005345" w:rsidR="00DF2BB6" w:rsidRPr="00C70209" w:rsidRDefault="00DF2BB6" w:rsidP="003131E2">
      <w:pPr>
        <w:pStyle w:val="Caption"/>
        <w:ind w:left="2070"/>
      </w:pPr>
      <w:bookmarkStart w:id="494" w:name="_Ref403738792"/>
      <w:bookmarkStart w:id="495" w:name="_Toc421795386"/>
      <w:bookmarkStart w:id="496" w:name="_Toc427747254"/>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5</w:t>
      </w:r>
      <w:r w:rsidRPr="00C70209">
        <w:fldChar w:fldCharType="end"/>
      </w:r>
      <w:bookmarkEnd w:id="494"/>
      <w:r w:rsidRPr="00C70209">
        <w:tab/>
        <w:t xml:space="preserve">Meta-analysis of ESAs versus no ESAs in paediatric patients receiving chemotherapy for cancer – </w:t>
      </w:r>
      <w:r w:rsidR="00D7682F" w:rsidRPr="00C70209">
        <w:t>mortality</w:t>
      </w:r>
      <w:bookmarkEnd w:id="495"/>
      <w:bookmarkEnd w:id="496"/>
    </w:p>
    <w:p w14:paraId="5C72C8C2" w14:textId="77777777" w:rsidR="00DF2BB6" w:rsidRPr="00C70209" w:rsidRDefault="00DF2BB6" w:rsidP="003131E2">
      <w:pPr>
        <w:rPr>
          <w:lang w:eastAsia="ja-JP"/>
        </w:rPr>
      </w:pPr>
    </w:p>
    <w:p w14:paraId="3A8CA8B2" w14:textId="77777777" w:rsidR="00DF2BB6" w:rsidRPr="00C70209" w:rsidRDefault="00DF2BB6" w:rsidP="003131E2">
      <w:pPr>
        <w:pStyle w:val="BodyText"/>
      </w:pPr>
      <w:r w:rsidRPr="00C70209">
        <w:rPr>
          <w:noProof/>
        </w:rPr>
        <w:drawing>
          <wp:inline distT="0" distB="0" distL="0" distR="0" wp14:anchorId="4C42DD13" wp14:editId="3C2802DC">
            <wp:extent cx="4985143" cy="2114743"/>
            <wp:effectExtent l="19050" t="19050" r="2540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with Cancer ESAs mortality.emf"/>
                    <pic:cNvPicPr/>
                  </pic:nvPicPr>
                  <pic:blipFill>
                    <a:blip r:embed="rId51">
                      <a:extLst>
                        <a:ext uri="{28A0092B-C50C-407E-A947-70E740481C1C}">
                          <a14:useLocalDpi xmlns:a14="http://schemas.microsoft.com/office/drawing/2010/main" val="0"/>
                        </a:ext>
                      </a:extLst>
                    </a:blip>
                    <a:stretch>
                      <a:fillRect/>
                    </a:stretch>
                  </pic:blipFill>
                  <pic:spPr>
                    <a:xfrm>
                      <a:off x="0" y="0"/>
                      <a:ext cx="4985143" cy="2114743"/>
                    </a:xfrm>
                    <a:prstGeom prst="rect">
                      <a:avLst/>
                    </a:prstGeom>
                    <a:ln w="12696" cmpd="sng">
                      <a:solidFill>
                        <a:srgbClr val="000000"/>
                      </a:solidFill>
                      <a:prstDash val="solid"/>
                    </a:ln>
                  </pic:spPr>
                </pic:pic>
              </a:graphicData>
            </a:graphic>
          </wp:inline>
        </w:drawing>
      </w:r>
    </w:p>
    <w:p w14:paraId="413095EC"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7FF44FBA" w14:textId="26ABAC4D" w:rsidR="00DF2BB6" w:rsidRPr="00C70209" w:rsidRDefault="00DF2BB6" w:rsidP="003131E2">
      <w:pPr>
        <w:pStyle w:val="Caption"/>
      </w:pPr>
      <w:bookmarkStart w:id="497" w:name="_Ref412649891"/>
      <w:bookmarkStart w:id="498" w:name="_Toc423015376"/>
      <w:bookmarkStart w:id="499" w:name="_Toc42774712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7</w:t>
      </w:r>
      <w:r w:rsidR="00130F03" w:rsidRPr="00C70209">
        <w:fldChar w:fldCharType="end"/>
      </w:r>
      <w:bookmarkEnd w:id="497"/>
      <w:r w:rsidRPr="00C70209">
        <w:tab/>
        <w:t>Paediatric patients with cancer: Results for ESAs versus no ESAs (± iron) – Mortality</w:t>
      </w:r>
      <w:bookmarkEnd w:id="498"/>
      <w:bookmarkEnd w:id="49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89"/>
        <w:gridCol w:w="6"/>
        <w:gridCol w:w="1383"/>
        <w:gridCol w:w="9"/>
        <w:gridCol w:w="1378"/>
        <w:gridCol w:w="1471"/>
        <w:gridCol w:w="1466"/>
        <w:gridCol w:w="6"/>
        <w:gridCol w:w="1460"/>
        <w:gridCol w:w="11"/>
        <w:gridCol w:w="1712"/>
      </w:tblGrid>
      <w:tr w:rsidR="00DF2BB6" w:rsidRPr="00C70209" w14:paraId="181AE92F"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AA3A055"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524AD031"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1B21D68C"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C307E2A"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B651222"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gridSpan w:val="2"/>
            <w:vMerge w:val="restart"/>
            <w:tcBorders>
              <w:top w:val="single" w:sz="4" w:space="0" w:color="000000"/>
              <w:left w:val="single" w:sz="4" w:space="0" w:color="000000"/>
              <w:bottom w:val="single" w:sz="4" w:space="0" w:color="000000"/>
              <w:right w:val="single" w:sz="4" w:space="0" w:color="000000"/>
            </w:tcBorders>
            <w:hideMark/>
          </w:tcPr>
          <w:p w14:paraId="1F758C61"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7B97199C"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gridSpan w:val="2"/>
            <w:vMerge w:val="restart"/>
            <w:tcBorders>
              <w:top w:val="single" w:sz="4" w:space="0" w:color="000000"/>
              <w:left w:val="single" w:sz="4" w:space="0" w:color="000000"/>
              <w:bottom w:val="single" w:sz="4" w:space="0" w:color="000000"/>
              <w:right w:val="single" w:sz="4" w:space="0" w:color="000000"/>
            </w:tcBorders>
            <w:hideMark/>
          </w:tcPr>
          <w:p w14:paraId="6EBE7499" w14:textId="22FDBE19"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6" w:type="pct"/>
            <w:vMerge w:val="restart"/>
            <w:tcBorders>
              <w:top w:val="single" w:sz="4" w:space="0" w:color="000000"/>
              <w:left w:val="single" w:sz="4" w:space="0" w:color="000000"/>
              <w:bottom w:val="single" w:sz="4" w:space="0" w:color="000000"/>
              <w:right w:val="single" w:sz="4" w:space="0" w:color="000000"/>
            </w:tcBorders>
            <w:hideMark/>
          </w:tcPr>
          <w:p w14:paraId="1B8C0666"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1" w:type="pct"/>
            <w:gridSpan w:val="6"/>
            <w:tcBorders>
              <w:top w:val="single" w:sz="4" w:space="0" w:color="000000"/>
              <w:left w:val="single" w:sz="4" w:space="0" w:color="000000"/>
              <w:bottom w:val="single" w:sz="4" w:space="0" w:color="000000"/>
              <w:right w:val="single" w:sz="4" w:space="0" w:color="000000"/>
            </w:tcBorders>
            <w:hideMark/>
          </w:tcPr>
          <w:p w14:paraId="65DE316C"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02392294"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70679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24322EA"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9F25AD"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4875404E"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5530D4BD"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D5E3FC9"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33C1D5CA"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2E338312"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09381778" w14:textId="77777777" w:rsidR="00DF2BB6" w:rsidRPr="00C70209" w:rsidRDefault="00DF2BB6" w:rsidP="003131E2">
            <w:pPr>
              <w:pStyle w:val="TableH2"/>
              <w:rPr>
                <w:rFonts w:eastAsia="Arial Unicode MS"/>
                <w:lang w:eastAsia="en-US"/>
              </w:rPr>
            </w:pPr>
            <w:r w:rsidRPr="00C70209">
              <w:rPr>
                <w:rFonts w:eastAsia="Arial Unicode MS"/>
                <w:lang w:eastAsia="ja-JP"/>
              </w:rPr>
              <w:t>Mean ± SD</w:t>
            </w:r>
          </w:p>
        </w:tc>
        <w:tc>
          <w:tcPr>
            <w:tcW w:w="519" w:type="pct"/>
            <w:gridSpan w:val="2"/>
            <w:tcBorders>
              <w:top w:val="single" w:sz="4" w:space="0" w:color="000000"/>
              <w:left w:val="single" w:sz="4" w:space="0" w:color="000000"/>
              <w:bottom w:val="single" w:sz="4" w:space="0" w:color="000000"/>
              <w:right w:val="single" w:sz="4" w:space="0" w:color="000000"/>
            </w:tcBorders>
            <w:hideMark/>
          </w:tcPr>
          <w:p w14:paraId="47E90679"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51AA2C6B"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0876E442"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tc>
        <w:tc>
          <w:tcPr>
            <w:tcW w:w="519" w:type="pct"/>
            <w:gridSpan w:val="2"/>
            <w:tcBorders>
              <w:top w:val="single" w:sz="4" w:space="0" w:color="000000"/>
              <w:left w:val="single" w:sz="4" w:space="0" w:color="000000"/>
              <w:bottom w:val="single" w:sz="4" w:space="0" w:color="000000"/>
              <w:right w:val="single" w:sz="4" w:space="0" w:color="000000"/>
            </w:tcBorders>
            <w:hideMark/>
          </w:tcPr>
          <w:p w14:paraId="541F7438"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5" w:type="pct"/>
            <w:tcBorders>
              <w:top w:val="single" w:sz="4" w:space="0" w:color="000000"/>
              <w:left w:val="single" w:sz="4" w:space="0" w:color="000000"/>
              <w:bottom w:val="single" w:sz="4" w:space="0" w:color="000000"/>
              <w:right w:val="single" w:sz="4" w:space="0" w:color="000000"/>
            </w:tcBorders>
            <w:hideMark/>
          </w:tcPr>
          <w:p w14:paraId="55BA63AE"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6A8EF428" w14:textId="34C4F90A"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9399C98"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6DF298A5" w14:textId="77777777" w:rsidTr="003131E2">
        <w:trPr>
          <w:cantSplit/>
        </w:trPr>
        <w:tc>
          <w:tcPr>
            <w:tcW w:w="5000" w:type="pct"/>
            <w:gridSpan w:val="14"/>
            <w:tcBorders>
              <w:top w:val="single" w:sz="4" w:space="0" w:color="000000"/>
              <w:left w:val="single" w:sz="4" w:space="0" w:color="000000"/>
              <w:bottom w:val="single" w:sz="4" w:space="0" w:color="000000"/>
              <w:right w:val="single" w:sz="4" w:space="0" w:color="000000"/>
            </w:tcBorders>
            <w:shd w:val="clear" w:color="auto" w:fill="000000"/>
            <w:hideMark/>
          </w:tcPr>
          <w:p w14:paraId="64F03372" w14:textId="77777777" w:rsidR="00DF2BB6" w:rsidRPr="00C70209" w:rsidRDefault="00DF2BB6" w:rsidP="003131E2">
            <w:pPr>
              <w:pStyle w:val="TableH4"/>
              <w:spacing w:line="276" w:lineRule="auto"/>
              <w:rPr>
                <w:rFonts w:eastAsia="Arial Unicode MS"/>
                <w:lang w:eastAsia="ja-JP"/>
              </w:rPr>
            </w:pPr>
            <w:r w:rsidRPr="00C70209">
              <w:rPr>
                <w:rFonts w:eastAsia="Arial Unicode MS"/>
                <w:lang w:eastAsia="ja-JP"/>
              </w:rPr>
              <w:t xml:space="preserve">Level II evidence </w:t>
            </w:r>
          </w:p>
        </w:tc>
      </w:tr>
      <w:tr w:rsidR="00DF2BB6" w:rsidRPr="00C70209" w14:paraId="532D13FD"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0ED6E8EE" w14:textId="5A05585E" w:rsidR="00DF2BB6" w:rsidRPr="00C70209" w:rsidRDefault="00DF2BB6" w:rsidP="003131E2">
            <w:pPr>
              <w:pStyle w:val="Tabletext-evidencematrix"/>
              <w:spacing w:line="276" w:lineRule="auto"/>
            </w:pPr>
            <w:r w:rsidRPr="00C70209">
              <w:t>Grant 2013</w:t>
            </w:r>
            <w:r w:rsidRPr="00C70209">
              <w:fldChar w:fldCharType="begin"/>
            </w:r>
            <w:r w:rsidR="000E261C">
              <w:instrText xml:space="preserve"> ADDIN EN.CITE &lt;EndNote&gt;&lt;Cite&gt;&lt;Author&gt;Grant&lt;/Author&gt;&lt;Year&gt;2013&lt;/Year&gt;&lt;RecNum&gt;100&lt;/RecNum&gt;&lt;DisplayText&gt;&lt;style face="superscript"&gt;253&lt;/style&gt;&lt;/DisplayText&gt;&lt;record&gt;&lt;rec-number&gt;100&lt;/rec-number&gt;&lt;foreign-keys&gt;&lt;key app="EN" db-id="9edve2wadsavt5ewavaxtda4f2tavzvts9ee" timestamp="1426550237"&gt;100&lt;/key&gt;&lt;/foreign-keys&gt;&lt;ref-type name="Book"&gt;6&lt;/ref-type&gt;&lt;contributors&gt;&lt;authors&gt;&lt;author&gt;Grant, M.D&lt;/author&gt;&lt;author&gt;Piper, M&lt;/author&gt;&lt;author&gt;Bohlius, J&lt;/author&gt;&lt;author&gt;Tonia, T&lt;/author&gt;&lt;author&gt;Robert, N&lt;/author&gt;&lt;author&gt;Vats, V&lt;/author&gt;&lt;author&gt;Bonnell, C&lt;/author&gt;&lt;author&gt;Ziegler, K.M&lt;/author&gt;&lt;author&gt;Aronson, N&lt;/author&gt;&lt;/authors&gt;&lt;/contributors&gt;&lt;titles&gt;&lt;title&gt;Epoetin and darbepoetin formanaging anemia in patients undergoing cancer treatment: comparative effectiveness update&lt;/title&gt;&lt;secondary-title&gt;Comparative Effectiveness Review No. 113&lt;/secondary-title&gt;&lt;/titles&gt;&lt;keywords&gt;&lt;keyword&gt;anemia&lt;/keyword&gt;&lt;keyword&gt;leukemia&lt;/keyword&gt;&lt;keyword&gt;myelodysplastic syndrome&lt;/keyword&gt;&lt;keyword&gt;review&lt;/keyword&gt;&lt;keyword&gt;systematic review&lt;/keyword&gt;&lt;/keywords&gt;&lt;dates&gt;&lt;year&gt;2013&lt;/year&gt;&lt;pub-dates&gt;&lt;date&gt;April&lt;/date&gt;&lt;/pub-dates&gt;&lt;/dates&gt;&lt;pub-location&gt;Rockville, MD&lt;/pub-location&gt;&lt;publisher&gt;Agency for Healthcare Research and Quality&lt;/publisher&gt;&lt;urls&gt;&lt;related-urls&gt;&lt;url&gt;http://effectivehealthcare.ahrq.gov/ehc/products/170/1480/cancer-anemia-treatment-report-130425.pdf&lt;/url&gt;&lt;/related-urls&gt;&lt;/urls&gt;&lt;access-date&gt;13 April 2015&lt;/access-date&gt;&lt;/record&gt;&lt;/Cite&gt;&lt;/EndNote&gt;</w:instrText>
            </w:r>
            <w:r w:rsidRPr="00C70209">
              <w:fldChar w:fldCharType="separate"/>
            </w:r>
            <w:r w:rsidR="000E261C" w:rsidRPr="000E261C">
              <w:rPr>
                <w:noProof/>
                <w:vertAlign w:val="superscript"/>
              </w:rPr>
              <w:t>253</w:t>
            </w:r>
            <w:r w:rsidRPr="00C70209">
              <w:fldChar w:fldCharType="end"/>
            </w:r>
          </w:p>
          <w:p w14:paraId="65B2B705" w14:textId="77777777" w:rsidR="00DF2BB6" w:rsidRPr="00C70209" w:rsidRDefault="00DF2BB6" w:rsidP="003131E2">
            <w:pPr>
              <w:pStyle w:val="Tabletext-evidencematrix"/>
              <w:spacing w:line="276" w:lineRule="auto"/>
            </w:pPr>
            <w:r w:rsidRPr="00C70209">
              <w:t>Level I/II</w:t>
            </w:r>
          </w:p>
          <w:p w14:paraId="14241C60" w14:textId="77777777" w:rsidR="00DF2BB6" w:rsidRPr="00C70209" w:rsidRDefault="00DF2BB6" w:rsidP="003131E2">
            <w:pPr>
              <w:pStyle w:val="Tabletext-evidencematrix"/>
              <w:spacing w:line="276" w:lineRule="auto"/>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48615562" w14:textId="531AAB5F" w:rsidR="00DF2BB6" w:rsidRPr="00C70209" w:rsidRDefault="00DF2BB6" w:rsidP="003131E2">
            <w:pPr>
              <w:pStyle w:val="Tabletext-evidencematrix"/>
              <w:spacing w:line="276" w:lineRule="auto"/>
            </w:pPr>
            <w:r w:rsidRPr="00C70209">
              <w:t>1 RCT (Razzouk 2006)</w: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58</w:t>
            </w:r>
            <w:r w:rsidR="000E261C">
              <w:fldChar w:fldCharType="end"/>
            </w:r>
          </w:p>
          <w:p w14:paraId="59156784" w14:textId="77777777" w:rsidR="00DF2BB6" w:rsidRPr="00C70209" w:rsidRDefault="00DF2BB6" w:rsidP="003131E2">
            <w:pPr>
              <w:pStyle w:val="Tabletext-evidencematrix"/>
              <w:spacing w:line="276" w:lineRule="auto"/>
            </w:pPr>
            <w:r w:rsidRPr="00C70209">
              <w:t>N=222</w:t>
            </w:r>
          </w:p>
        </w:tc>
        <w:tc>
          <w:tcPr>
            <w:tcW w:w="491" w:type="pct"/>
            <w:tcBorders>
              <w:top w:val="single" w:sz="4" w:space="0" w:color="000000"/>
              <w:left w:val="single" w:sz="4" w:space="0" w:color="000000"/>
              <w:bottom w:val="single" w:sz="4" w:space="0" w:color="000000"/>
              <w:right w:val="single" w:sz="4" w:space="0" w:color="000000"/>
            </w:tcBorders>
            <w:hideMark/>
          </w:tcPr>
          <w:p w14:paraId="253127C5" w14:textId="77777777" w:rsidR="00DF2BB6" w:rsidRPr="00C70209" w:rsidRDefault="00DF2BB6" w:rsidP="003131E2">
            <w:pPr>
              <w:pStyle w:val="Tabletext-evidencematrix"/>
              <w:spacing w:line="276" w:lineRule="auto"/>
            </w:pPr>
            <w:r w:rsidRPr="00C70209">
              <w:t>Any patient diagnosed with malignant disease (all types/stages), regardless of previous therapy</w:t>
            </w:r>
          </w:p>
          <w:p w14:paraId="69CF6ADC" w14:textId="77777777" w:rsidR="00DF2BB6" w:rsidRPr="00C70209" w:rsidRDefault="00DF2BB6" w:rsidP="003131E2">
            <w:pPr>
              <w:pStyle w:val="Tabletext-subanalysis"/>
              <w:spacing w:line="276" w:lineRule="auto"/>
            </w:pPr>
            <w:r w:rsidRPr="00C70209">
              <w:t>*Anaemic children receiving myelosuppressive chemotherapy for non-myeloid malignancies</w:t>
            </w:r>
          </w:p>
        </w:tc>
        <w:tc>
          <w:tcPr>
            <w:tcW w:w="490" w:type="pct"/>
            <w:tcBorders>
              <w:top w:val="single" w:sz="4" w:space="0" w:color="000000"/>
              <w:left w:val="single" w:sz="4" w:space="0" w:color="000000"/>
              <w:bottom w:val="single" w:sz="4" w:space="0" w:color="000000"/>
              <w:right w:val="single" w:sz="4" w:space="0" w:color="000000"/>
            </w:tcBorders>
            <w:hideMark/>
          </w:tcPr>
          <w:p w14:paraId="55435FE6" w14:textId="77777777" w:rsidR="00DF2BB6" w:rsidRPr="00C70209" w:rsidRDefault="00DF2BB6" w:rsidP="003131E2">
            <w:pPr>
              <w:pStyle w:val="Tabletext-evidencematrix"/>
              <w:spacing w:line="276" w:lineRule="auto"/>
            </w:pPr>
            <w:r w:rsidRPr="00C70209">
              <w:t>Multicentre, USA</w:t>
            </w:r>
            <w:r w:rsidRPr="00C70209">
              <w:rPr>
                <w:vertAlign w:val="superscript"/>
              </w:rPr>
              <w:t>c</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14C2DC90" w14:textId="71CFB463" w:rsidR="00DF2BB6" w:rsidRPr="00C70209" w:rsidRDefault="00DF2BB6" w:rsidP="003131E2">
            <w:pPr>
              <w:pStyle w:val="Tabletext-evidencematrix"/>
              <w:spacing w:line="276" w:lineRule="auto"/>
            </w:pPr>
            <w:r w:rsidRPr="00C70209">
              <w:t>rHuEPO versus placebo</w:t>
            </w:r>
          </w:p>
          <w:p w14:paraId="12944A45" w14:textId="77777777" w:rsidR="00DF2BB6" w:rsidRPr="00C70209" w:rsidRDefault="00DF2BB6" w:rsidP="003131E2">
            <w:pPr>
              <w:pStyle w:val="Tabletext-subanalysis"/>
              <w:spacing w:line="276" w:lineRule="auto"/>
            </w:pPr>
            <w:r w:rsidRPr="00C70209">
              <w:t>*Iron supplementation given as needed</w:t>
            </w:r>
          </w:p>
        </w:tc>
        <w:tc>
          <w:tcPr>
            <w:tcW w:w="489" w:type="pct"/>
            <w:gridSpan w:val="2"/>
            <w:tcBorders>
              <w:top w:val="single" w:sz="4" w:space="0" w:color="000000"/>
              <w:left w:val="single" w:sz="4" w:space="0" w:color="000000"/>
              <w:bottom w:val="single" w:sz="4" w:space="0" w:color="000000"/>
              <w:right w:val="single" w:sz="4" w:space="0" w:color="000000"/>
            </w:tcBorders>
            <w:hideMark/>
          </w:tcPr>
          <w:p w14:paraId="5DF1F741" w14:textId="77777777" w:rsidR="00DF2BB6" w:rsidRPr="00C70209" w:rsidRDefault="00DF2BB6" w:rsidP="003131E2">
            <w:pPr>
              <w:pStyle w:val="Tabletext-evidencematrix"/>
              <w:spacing w:line="276" w:lineRule="auto"/>
            </w:pPr>
            <w:r w:rsidRPr="00C70209">
              <w:t>In-study mortality</w:t>
            </w:r>
          </w:p>
        </w:tc>
        <w:tc>
          <w:tcPr>
            <w:tcW w:w="517" w:type="pct"/>
            <w:tcBorders>
              <w:top w:val="single" w:sz="4" w:space="0" w:color="000000"/>
              <w:left w:val="single" w:sz="4" w:space="0" w:color="000000"/>
              <w:bottom w:val="single" w:sz="4" w:space="0" w:color="000000"/>
              <w:right w:val="single" w:sz="4" w:space="0" w:color="000000"/>
            </w:tcBorders>
            <w:hideMark/>
          </w:tcPr>
          <w:p w14:paraId="26A76FAD" w14:textId="77777777" w:rsidR="00DF2BB6" w:rsidRPr="00C70209" w:rsidRDefault="00DF2BB6" w:rsidP="003131E2">
            <w:pPr>
              <w:pStyle w:val="Tabletext-evidencematrix"/>
              <w:spacing w:line="276" w:lineRule="auto"/>
            </w:pPr>
            <w:r w:rsidRPr="00C70209">
              <w:t>2/112 (1.8%)</w:t>
            </w:r>
          </w:p>
        </w:tc>
        <w:tc>
          <w:tcPr>
            <w:tcW w:w="517" w:type="pct"/>
            <w:tcBorders>
              <w:top w:val="single" w:sz="4" w:space="0" w:color="000000"/>
              <w:left w:val="single" w:sz="4" w:space="0" w:color="000000"/>
              <w:bottom w:val="single" w:sz="4" w:space="0" w:color="000000"/>
              <w:right w:val="single" w:sz="4" w:space="0" w:color="000000"/>
            </w:tcBorders>
            <w:hideMark/>
          </w:tcPr>
          <w:p w14:paraId="00740B61" w14:textId="77777777" w:rsidR="00DF2BB6" w:rsidRPr="00C70209" w:rsidRDefault="00DF2BB6" w:rsidP="003131E2">
            <w:pPr>
              <w:pStyle w:val="Tabletext-evidencematrix"/>
              <w:spacing w:line="276" w:lineRule="auto"/>
            </w:pPr>
            <w:r w:rsidRPr="00C70209">
              <w:t>2/110 (1.8%)</w:t>
            </w:r>
          </w:p>
        </w:tc>
        <w:tc>
          <w:tcPr>
            <w:tcW w:w="517" w:type="pct"/>
            <w:gridSpan w:val="2"/>
            <w:tcBorders>
              <w:top w:val="single" w:sz="4" w:space="0" w:color="000000"/>
              <w:left w:val="single" w:sz="4" w:space="0" w:color="000000"/>
              <w:bottom w:val="single" w:sz="4" w:space="0" w:color="000000"/>
              <w:right w:val="single" w:sz="4" w:space="0" w:color="000000"/>
            </w:tcBorders>
            <w:hideMark/>
          </w:tcPr>
          <w:p w14:paraId="7EE53F4F" w14:textId="77777777" w:rsidR="00DF2BB6" w:rsidRPr="00C70209" w:rsidRDefault="00DF2BB6" w:rsidP="003131E2">
            <w:pPr>
              <w:pStyle w:val="Tabletext-evidencematrix"/>
              <w:spacing w:line="276" w:lineRule="auto"/>
            </w:pPr>
            <w:r w:rsidRPr="00C70209">
              <w:t>OR 0.98 [0.14, 7.10]</w:t>
            </w:r>
            <w:r w:rsidRPr="00C70209">
              <w:rPr>
                <w:vertAlign w:val="superscript"/>
              </w:rPr>
              <w:t>d</w:t>
            </w:r>
          </w:p>
        </w:tc>
        <w:tc>
          <w:tcPr>
            <w:tcW w:w="610"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BAA6F2" w14:textId="77777777" w:rsidR="00DF2BB6" w:rsidRPr="00C70209" w:rsidRDefault="00DF2BB6" w:rsidP="003131E2">
            <w:pPr>
              <w:pStyle w:val="Tabletext-evidencematrix"/>
              <w:spacing w:line="276" w:lineRule="auto"/>
              <w:rPr>
                <w:i/>
              </w:rPr>
            </w:pPr>
            <w:r w:rsidRPr="00C70209">
              <w:rPr>
                <w:i/>
              </w:rPr>
              <w:t>No significant difference</w:t>
            </w:r>
          </w:p>
          <w:p w14:paraId="02A370DA" w14:textId="677EB792" w:rsidR="00DF2BB6" w:rsidRPr="00C70209" w:rsidRDefault="001A475D" w:rsidP="003131E2">
            <w:pPr>
              <w:pStyle w:val="Tabletext-evidencematrix"/>
              <w:spacing w:line="276" w:lineRule="auto"/>
            </w:pPr>
            <w:r w:rsidRPr="001A475D">
              <w:rPr>
                <w:i/>
              </w:rPr>
              <w:t>P = </w:t>
            </w:r>
            <w:r w:rsidR="00DF2BB6" w:rsidRPr="00C70209">
              <w:t>0.99</w:t>
            </w:r>
            <w:r w:rsidR="00DF2BB6" w:rsidRPr="00C70209">
              <w:rPr>
                <w:vertAlign w:val="superscript"/>
              </w:rPr>
              <w:t>d</w:t>
            </w:r>
          </w:p>
        </w:tc>
      </w:tr>
      <w:tr w:rsidR="00DF2BB6" w:rsidRPr="00C70209" w14:paraId="68B0EA31"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64C4F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4BE58329" w14:textId="6113A0A2" w:rsidR="00DF2BB6" w:rsidRPr="00C70209" w:rsidRDefault="00DF2BB6" w:rsidP="003131E2">
            <w:pPr>
              <w:pStyle w:val="Tabletext-evidencematrix"/>
              <w:spacing w:line="276" w:lineRule="auto"/>
            </w:pPr>
            <w:r w:rsidRPr="00C70209">
              <w:t>1 RCT (Wagner 2004)</w:t>
            </w:r>
            <w:r w:rsidR="000E261C">
              <w:fldChar w:fldCharType="begin"/>
            </w:r>
            <w:r w:rsidR="000E261C">
              <w:instrText xml:space="preserve"> ADDIN EN.CITE &lt;EndNote&gt;&lt;Cite&gt;&lt;Author&gt;Wagner&lt;/Author&gt;&lt;Year&gt;2004&lt;/Year&gt;&lt;RecNum&gt;460&lt;/RecNum&gt;&lt;DisplayText&gt;&lt;style face="superscript"&gt;259&lt;/style&gt;&lt;/DisplayText&gt;&lt;record&gt;&lt;rec-number&gt;460&lt;/rec-number&gt;&lt;foreign-keys&gt;&lt;key app="EN" db-id="9edve2wadsavt5ewavaxtda4f2tavzvts9ee" timestamp="1428888744"&gt;460&lt;/key&gt;&lt;/foreign-keys&gt;&lt;ref-type name="Journal Article"&gt;17&lt;/ref-type&gt;&lt;contributors&gt;&lt;authors&gt;&lt;author&gt;Wagner, Lars M&lt;/author&gt;&lt;author&gt;Billups, Catherine A&lt;/author&gt;&lt;author&gt;Furman, Wayne L&lt;/author&gt;&lt;author&gt;Rao, Bhaskar N&lt;/author&gt;&lt;author&gt;Santana, Victor M&lt;/author&gt;&lt;/authors&gt;&lt;/contributors&gt;&lt;titles&gt;&lt;title&gt;Combined use of erythropoietin and granulocyte colony-stimulating factor does not decrease blood transfusion requirements during induction therapy for high-risk neuroblastoma: a randomized controlled trial&lt;/title&gt;&lt;secondary-title&gt;Journal of clinical oncology&lt;/secondary-title&gt;&lt;/titles&gt;&lt;periodical&gt;&lt;full-title&gt;Journal of clinical oncology&lt;/full-title&gt;&lt;/periodical&gt;&lt;pages&gt;1886–1893&lt;/pages&gt;&lt;volume&gt;22&lt;/volume&gt;&lt;number&gt;10&lt;/number&gt;&lt;dates&gt;&lt;year&gt;2004&lt;/year&gt;&lt;/dates&gt;&lt;isbn&gt;0732-183X&lt;/isbn&gt;&lt;urls&gt;&lt;related-urls&gt;&lt;url&gt;http://jco.ascopubs.org/content/22/10/1886.short&lt;/url&gt;&lt;/related-urls&gt;&lt;/urls&gt;&lt;access-date&gt;13 April 2015&lt;/access-date&gt;&lt;/record&gt;&lt;/Cite&gt;&lt;/EndNote&gt;</w:instrText>
            </w:r>
            <w:r w:rsidR="000E261C">
              <w:fldChar w:fldCharType="separate"/>
            </w:r>
            <w:r w:rsidR="000E261C" w:rsidRPr="000E261C">
              <w:rPr>
                <w:noProof/>
                <w:vertAlign w:val="superscript"/>
              </w:rPr>
              <w:t>259</w:t>
            </w:r>
            <w:r w:rsidR="000E261C">
              <w:fldChar w:fldCharType="end"/>
            </w:r>
          </w:p>
          <w:p w14:paraId="3EE59BA7" w14:textId="77777777" w:rsidR="00DF2BB6" w:rsidRPr="00C70209" w:rsidRDefault="00DF2BB6" w:rsidP="003131E2">
            <w:pPr>
              <w:pStyle w:val="Tabletext-evidencematrix"/>
              <w:spacing w:line="276" w:lineRule="auto"/>
            </w:pPr>
            <w:r w:rsidRPr="00C70209">
              <w:t>N=38</w:t>
            </w:r>
          </w:p>
        </w:tc>
        <w:tc>
          <w:tcPr>
            <w:tcW w:w="491" w:type="pct"/>
            <w:tcBorders>
              <w:top w:val="single" w:sz="4" w:space="0" w:color="000000"/>
              <w:left w:val="single" w:sz="4" w:space="0" w:color="000000"/>
              <w:bottom w:val="single" w:sz="4" w:space="0" w:color="000000"/>
              <w:right w:val="single" w:sz="4" w:space="0" w:color="000000"/>
            </w:tcBorders>
            <w:hideMark/>
          </w:tcPr>
          <w:p w14:paraId="099134C1" w14:textId="560D4EBB" w:rsidR="00DF2BB6" w:rsidRPr="00C70209" w:rsidRDefault="00DF2BB6" w:rsidP="003131E2">
            <w:pPr>
              <w:pStyle w:val="Tabletext-subanalysis"/>
              <w:spacing w:line="276" w:lineRule="auto"/>
            </w:pPr>
            <w:r w:rsidRPr="00C70209">
              <w:t>*children with high</w:t>
            </w:r>
            <w:r w:rsidR="00363BA0" w:rsidRPr="00C70209">
              <w:t xml:space="preserve"> </w:t>
            </w:r>
            <w:r w:rsidRPr="00C70209">
              <w:t>risk neuroblastoma receiving intensive chemotherapy</w:t>
            </w:r>
          </w:p>
        </w:tc>
        <w:tc>
          <w:tcPr>
            <w:tcW w:w="490" w:type="pct"/>
            <w:tcBorders>
              <w:top w:val="single" w:sz="4" w:space="0" w:color="000000"/>
              <w:left w:val="single" w:sz="4" w:space="0" w:color="000000"/>
              <w:bottom w:val="single" w:sz="4" w:space="0" w:color="000000"/>
              <w:right w:val="single" w:sz="4" w:space="0" w:color="000000"/>
            </w:tcBorders>
            <w:hideMark/>
          </w:tcPr>
          <w:p w14:paraId="22A196D9" w14:textId="77777777" w:rsidR="00DF2BB6" w:rsidRPr="00C70209" w:rsidRDefault="00DF2BB6" w:rsidP="003131E2">
            <w:pPr>
              <w:pStyle w:val="Tabletext-evidencematrix"/>
              <w:spacing w:line="276" w:lineRule="auto"/>
            </w:pPr>
            <w:r w:rsidRPr="00C70209">
              <w:t>NR</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2C24C84B" w14:textId="11ED0369" w:rsidR="00DF2BB6" w:rsidRPr="00C70209" w:rsidRDefault="00DF2BB6" w:rsidP="003131E2">
            <w:pPr>
              <w:pStyle w:val="Tabletext-evidencematrix"/>
              <w:spacing w:line="276" w:lineRule="auto"/>
            </w:pPr>
            <w:r w:rsidRPr="00C70209">
              <w:t xml:space="preserve">rHuEPO plus G-CSF versus G-CSF </w:t>
            </w:r>
          </w:p>
        </w:tc>
        <w:tc>
          <w:tcPr>
            <w:tcW w:w="489" w:type="pct"/>
            <w:gridSpan w:val="2"/>
            <w:tcBorders>
              <w:top w:val="single" w:sz="4" w:space="0" w:color="000000"/>
              <w:left w:val="single" w:sz="4" w:space="0" w:color="000000"/>
              <w:bottom w:val="single" w:sz="4" w:space="0" w:color="000000"/>
              <w:right w:val="single" w:sz="4" w:space="0" w:color="000000"/>
            </w:tcBorders>
            <w:hideMark/>
          </w:tcPr>
          <w:p w14:paraId="1A24A756" w14:textId="77777777" w:rsidR="00DF2BB6" w:rsidRPr="00C70209" w:rsidRDefault="00DF2BB6" w:rsidP="003131E2">
            <w:pPr>
              <w:pStyle w:val="Tabletext-evidencematrix"/>
              <w:spacing w:line="276" w:lineRule="auto"/>
            </w:pPr>
            <w:r w:rsidRPr="00C70209">
              <w:t>Probability of 5 year progression-free survival (%)</w:t>
            </w:r>
          </w:p>
        </w:tc>
        <w:tc>
          <w:tcPr>
            <w:tcW w:w="517" w:type="pct"/>
            <w:tcBorders>
              <w:top w:val="single" w:sz="4" w:space="0" w:color="000000"/>
              <w:left w:val="single" w:sz="4" w:space="0" w:color="000000"/>
              <w:bottom w:val="single" w:sz="4" w:space="0" w:color="000000"/>
              <w:right w:val="single" w:sz="4" w:space="0" w:color="000000"/>
            </w:tcBorders>
            <w:hideMark/>
          </w:tcPr>
          <w:p w14:paraId="0B3449AA" w14:textId="77777777" w:rsidR="00DF2BB6" w:rsidRPr="00C70209" w:rsidRDefault="00DF2BB6" w:rsidP="003131E2">
            <w:pPr>
              <w:pStyle w:val="Tabletext-evidencematrix"/>
              <w:spacing w:line="276" w:lineRule="auto"/>
            </w:pPr>
            <w:r w:rsidRPr="00C70209">
              <w:t>38.9 ± 11.5 (n=18)</w:t>
            </w:r>
          </w:p>
        </w:tc>
        <w:tc>
          <w:tcPr>
            <w:tcW w:w="517" w:type="pct"/>
            <w:tcBorders>
              <w:top w:val="single" w:sz="4" w:space="0" w:color="000000"/>
              <w:left w:val="single" w:sz="4" w:space="0" w:color="000000"/>
              <w:bottom w:val="single" w:sz="4" w:space="0" w:color="000000"/>
              <w:right w:val="single" w:sz="4" w:space="0" w:color="000000"/>
            </w:tcBorders>
            <w:hideMark/>
          </w:tcPr>
          <w:p w14:paraId="6FFAB3CE" w14:textId="77777777" w:rsidR="00DF2BB6" w:rsidRPr="00C70209" w:rsidRDefault="00DF2BB6" w:rsidP="003131E2">
            <w:pPr>
              <w:pStyle w:val="Tabletext-evidencematrix"/>
              <w:spacing w:line="276" w:lineRule="auto"/>
            </w:pPr>
            <w:r w:rsidRPr="00C70209">
              <w:t>25.0 ± 8.8 (n=20)</w:t>
            </w:r>
          </w:p>
        </w:tc>
        <w:tc>
          <w:tcPr>
            <w:tcW w:w="517" w:type="pct"/>
            <w:gridSpan w:val="2"/>
            <w:tcBorders>
              <w:top w:val="single" w:sz="4" w:space="0" w:color="000000"/>
              <w:left w:val="single" w:sz="4" w:space="0" w:color="000000"/>
              <w:bottom w:val="single" w:sz="4" w:space="0" w:color="000000"/>
              <w:right w:val="single" w:sz="4" w:space="0" w:color="000000"/>
            </w:tcBorders>
            <w:hideMark/>
          </w:tcPr>
          <w:p w14:paraId="7FD0D6C0" w14:textId="77777777" w:rsidR="00DF2BB6" w:rsidRPr="00C70209" w:rsidRDefault="00DF2BB6" w:rsidP="003131E2">
            <w:pPr>
              <w:pStyle w:val="Tabletext-evidencematrix"/>
              <w:spacing w:line="276" w:lineRule="auto"/>
            </w:pPr>
            <w:r w:rsidRPr="00C70209">
              <w:t>MD 13.90 [7.34, 20.46]</w:t>
            </w:r>
            <w:r w:rsidRPr="00C70209">
              <w:rPr>
                <w:vertAlign w:val="superscript"/>
              </w:rPr>
              <w:t>d</w:t>
            </w:r>
          </w:p>
        </w:tc>
        <w:tc>
          <w:tcPr>
            <w:tcW w:w="610" w:type="pct"/>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9CB79C4" w14:textId="4CA8966E" w:rsidR="00DF2BB6" w:rsidRPr="00C70209" w:rsidRDefault="00DF2BB6" w:rsidP="003131E2">
            <w:pPr>
              <w:pStyle w:val="Tabletext-evidencematrix"/>
              <w:spacing w:line="276" w:lineRule="auto"/>
              <w:rPr>
                <w:rStyle w:val="Emphasis"/>
                <w:i w:val="0"/>
              </w:rPr>
            </w:pPr>
            <w:r w:rsidRPr="00C70209">
              <w:rPr>
                <w:rStyle w:val="Emphasis"/>
              </w:rPr>
              <w:t>Favours rHuEPO plus G-CSF</w:t>
            </w:r>
          </w:p>
          <w:p w14:paraId="5E0B0AF9" w14:textId="5CC1D739" w:rsidR="00DF2BB6" w:rsidRPr="00C70209" w:rsidRDefault="001A475D" w:rsidP="003131E2">
            <w:pPr>
              <w:pStyle w:val="Tabletext-evidencematrix"/>
              <w:spacing w:line="276" w:lineRule="auto"/>
              <w:rPr>
                <w:rStyle w:val="Emphasis"/>
                <w:i w:val="0"/>
                <w:iCs w:val="0"/>
              </w:rPr>
            </w:pPr>
            <w:r w:rsidRPr="001A475D">
              <w:rPr>
                <w:rStyle w:val="Emphasis"/>
              </w:rPr>
              <w:t>P &lt; </w:t>
            </w:r>
            <w:r w:rsidR="00DF2BB6" w:rsidRPr="00C70209">
              <w:rPr>
                <w:rStyle w:val="Emphasis"/>
              </w:rPr>
              <w:t>0.0001</w:t>
            </w:r>
            <w:r w:rsidR="00DF2BB6" w:rsidRPr="00C70209">
              <w:rPr>
                <w:rStyle w:val="Emphasis"/>
                <w:vertAlign w:val="superscript"/>
              </w:rPr>
              <w:t>d</w:t>
            </w:r>
          </w:p>
        </w:tc>
      </w:tr>
      <w:tr w:rsidR="00DF2BB6" w:rsidRPr="00C70209" w14:paraId="785A1803"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66153DAE" w14:textId="2D83A020" w:rsidR="00DF2BB6" w:rsidRPr="00C70209" w:rsidRDefault="00DF2BB6" w:rsidP="003131E2">
            <w:pPr>
              <w:pStyle w:val="Tabletext-evidencematrix"/>
              <w:spacing w:line="276" w:lineRule="auto"/>
            </w:pPr>
            <w:r w:rsidRPr="00C70209">
              <w:t>Ross 2006</w:t>
            </w:r>
            <w:r w:rsidRPr="00C70209">
              <w:fldChar w:fldCharType="begin"/>
            </w:r>
            <w:r w:rsidR="000E261C">
              <w:instrText xml:space="preserve"> ADDIN EN.CITE &lt;EndNote&gt;&lt;Cite&gt;&lt;Author&gt;Ross&lt;/Author&gt;&lt;Year&gt;2006&lt;/Year&gt;&lt;RecNum&gt;118&lt;/RecNum&gt;&lt;DisplayText&gt;&lt;style face="superscript"&gt;256&lt;/style&gt;&lt;/DisplayText&gt;&lt;record&gt;&lt;rec-number&gt;118&lt;/rec-number&gt;&lt;foreign-keys&gt;&lt;key app="EN" db-id="9edve2wadsavt5ewavaxtda4f2tavzvts9ee" timestamp="1426550237"&gt;118&lt;/key&gt;&lt;/foreign-keys&gt;&lt;ref-type name="Journal Article"&gt;17&lt;/ref-type&gt;&lt;contributors&gt;&lt;authors&gt;&lt;author&gt;Ross, S. D.&lt;/author&gt;&lt;author&gt;Allen, I. E.&lt;/author&gt;&lt;author&gt;Henry, D. H.&lt;/author&gt;&lt;author&gt;Seaman, C.&lt;/author&gt;&lt;author&gt;Sercus, B.&lt;/author&gt;&lt;author&gt;Goodnough, L. T.&lt;/author&gt;&lt;/authors&gt;&lt;/contributors&gt;&lt;titles&gt;&lt;title&gt;Clinical benefits and risks associated with epoetin and darbepoetin in patients with chemotherapy-induced anemia: a systematic review of the literature (Structured abstract)&lt;/title&gt;&lt;secondary-title&gt;Clinical Therapeutics&lt;/secondary-title&gt;&lt;/titles&gt;&lt;periodical&gt;&lt;full-title&gt;Clinical Therapeutics&lt;/full-title&gt;&lt;/periodical&gt;&lt;pages&gt;801–831&lt;/pages&gt;&lt;volume&gt;28&lt;/volume&gt;&lt;reprint-edition&gt;NOT IN FILE&lt;/reprint-edition&gt;&lt;keywords&gt;&lt;keyword&gt;anemia&lt;/keyword&gt;&lt;keyword&gt;Cochrane12Mar14&lt;/keyword&gt;&lt;keyword&gt;literature&lt;/keyword&gt;&lt;keyword&gt;Other reviews&lt;/keyword&gt;&lt;keyword&gt;review&lt;/keyword&gt;&lt;keyword&gt;risk&lt;/keyword&gt;&lt;keyword&gt;systematic review&lt;/keyword&gt;&lt;/keywords&gt;&lt;dates&gt;&lt;year&gt;2006&lt;/year&gt;&lt;/dates&gt;&lt;urls&gt;&lt;related-urls&gt;&lt;url&gt;http://www.clinicaltherapeutics.com/article/S0149-2918(06)00139-1/abstract&lt;/url&gt;&lt;/related-urls&gt;&lt;/urls&gt;&lt;/record&gt;&lt;/Cite&gt;&lt;/EndNote&gt;</w:instrText>
            </w:r>
            <w:r w:rsidRPr="00C70209">
              <w:fldChar w:fldCharType="separate"/>
            </w:r>
            <w:r w:rsidR="000E261C" w:rsidRPr="000E261C">
              <w:rPr>
                <w:noProof/>
                <w:vertAlign w:val="superscript"/>
              </w:rPr>
              <w:t>256</w:t>
            </w:r>
            <w:r w:rsidRPr="00C70209">
              <w:fldChar w:fldCharType="end"/>
            </w:r>
          </w:p>
          <w:p w14:paraId="57EC1AEB" w14:textId="77777777" w:rsidR="00DF2BB6" w:rsidRPr="00C70209" w:rsidRDefault="00DF2BB6" w:rsidP="003131E2">
            <w:pPr>
              <w:pStyle w:val="Tabletext-evidencematrix"/>
              <w:spacing w:line="276" w:lineRule="auto"/>
            </w:pPr>
            <w:r w:rsidRPr="00C70209">
              <w:t>Level I/II</w:t>
            </w:r>
          </w:p>
          <w:p w14:paraId="17D199FE" w14:textId="77777777" w:rsidR="00DF2BB6" w:rsidRPr="00C70209" w:rsidRDefault="00DF2BB6" w:rsidP="003131E2">
            <w:pPr>
              <w:pStyle w:val="Tabletext-evidencematrix"/>
              <w:spacing w:line="276" w:lineRule="auto"/>
              <w:rPr>
                <w:i/>
              </w:rPr>
            </w:pPr>
            <w:r w:rsidRPr="00C70209">
              <w:rPr>
                <w:i/>
              </w:rPr>
              <w:t>Fair</w:t>
            </w:r>
          </w:p>
        </w:tc>
        <w:tc>
          <w:tcPr>
            <w:tcW w:w="491" w:type="pct"/>
            <w:tcBorders>
              <w:top w:val="single" w:sz="4" w:space="0" w:color="000000"/>
              <w:left w:val="single" w:sz="4" w:space="0" w:color="000000"/>
              <w:bottom w:val="single" w:sz="4" w:space="0" w:color="000000"/>
              <w:right w:val="single" w:sz="4" w:space="0" w:color="000000"/>
            </w:tcBorders>
            <w:hideMark/>
          </w:tcPr>
          <w:p w14:paraId="5F0D58F9" w14:textId="22286F8D" w:rsidR="00DF2BB6" w:rsidRPr="00C70209" w:rsidRDefault="00DF2BB6" w:rsidP="003131E2">
            <w:pPr>
              <w:pStyle w:val="Tabletext-evidencematrix"/>
              <w:spacing w:line="276" w:lineRule="auto"/>
            </w:pPr>
            <w:r w:rsidRPr="00C70209">
              <w:t>1 RCT (Porter 1996)</w:t>
            </w:r>
          </w:p>
          <w:p w14:paraId="1E1B2F09" w14:textId="77777777" w:rsidR="00DF2BB6" w:rsidRPr="00C70209" w:rsidRDefault="00DF2BB6" w:rsidP="003131E2">
            <w:pPr>
              <w:pStyle w:val="Tabletext-evidencematrix"/>
              <w:spacing w:line="276" w:lineRule="auto"/>
            </w:pPr>
            <w:r w:rsidRPr="00C70209">
              <w:t>N=21</w:t>
            </w:r>
          </w:p>
        </w:tc>
        <w:tc>
          <w:tcPr>
            <w:tcW w:w="491" w:type="pct"/>
            <w:tcBorders>
              <w:top w:val="single" w:sz="4" w:space="0" w:color="000000"/>
              <w:left w:val="single" w:sz="4" w:space="0" w:color="000000"/>
              <w:bottom w:val="single" w:sz="4" w:space="0" w:color="000000"/>
              <w:right w:val="single" w:sz="4" w:space="0" w:color="000000"/>
            </w:tcBorders>
            <w:hideMark/>
          </w:tcPr>
          <w:p w14:paraId="13E8394D" w14:textId="77777777" w:rsidR="00DF2BB6" w:rsidRPr="00C70209" w:rsidRDefault="00DF2BB6" w:rsidP="003131E2">
            <w:pPr>
              <w:pStyle w:val="Tabletext-evidencematrix"/>
              <w:spacing w:line="276" w:lineRule="auto"/>
            </w:pPr>
            <w:r w:rsidRPr="00C70209">
              <w:t>Patients with chemotherapy-induced anaemia (baseline Hb &lt;11 g/dL)</w:t>
            </w:r>
          </w:p>
          <w:p w14:paraId="4EEAE7F5" w14:textId="77777777" w:rsidR="00DF2BB6" w:rsidRPr="00C70209" w:rsidRDefault="00DF2BB6" w:rsidP="003131E2">
            <w:pPr>
              <w:pStyle w:val="Tabletext-subanalysis"/>
              <w:spacing w:line="276" w:lineRule="auto"/>
            </w:pPr>
            <w:r w:rsidRPr="00C70209">
              <w:t>*children receiving chemotherapy for sarcoma</w:t>
            </w:r>
          </w:p>
        </w:tc>
        <w:tc>
          <w:tcPr>
            <w:tcW w:w="490" w:type="pct"/>
            <w:tcBorders>
              <w:top w:val="single" w:sz="4" w:space="0" w:color="000000"/>
              <w:left w:val="single" w:sz="4" w:space="0" w:color="000000"/>
              <w:bottom w:val="single" w:sz="4" w:space="0" w:color="000000"/>
              <w:right w:val="single" w:sz="4" w:space="0" w:color="000000"/>
            </w:tcBorders>
            <w:hideMark/>
          </w:tcPr>
          <w:p w14:paraId="24D1898F" w14:textId="77777777" w:rsidR="00DF2BB6" w:rsidRPr="00C70209" w:rsidRDefault="00DF2BB6" w:rsidP="003131E2">
            <w:pPr>
              <w:pStyle w:val="Tabletext-evidencematrix"/>
              <w:spacing w:line="276" w:lineRule="auto"/>
            </w:pPr>
            <w:r w:rsidRPr="00C70209">
              <w:t>Single centre, USA</w:t>
            </w:r>
            <w:r w:rsidRPr="00C70209">
              <w:rPr>
                <w:vertAlign w:val="superscript"/>
              </w:rPr>
              <w:t>c</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1596E77A" w14:textId="044C2B00" w:rsidR="00DF2BB6" w:rsidRPr="00C70209" w:rsidRDefault="00DF2BB6" w:rsidP="003131E2">
            <w:pPr>
              <w:pStyle w:val="Tabletext-evidencematrix"/>
              <w:spacing w:line="276" w:lineRule="auto"/>
            </w:pPr>
            <w:r w:rsidRPr="00C70209">
              <w:t>rHuEPO versus placebo</w:t>
            </w:r>
          </w:p>
          <w:p w14:paraId="593AF375" w14:textId="77777777" w:rsidR="00DF2BB6" w:rsidRPr="00C70209" w:rsidRDefault="00DF2BB6" w:rsidP="003131E2">
            <w:pPr>
              <w:pStyle w:val="Tabletext-subanalysis"/>
              <w:spacing w:line="276" w:lineRule="auto"/>
            </w:pPr>
            <w:r w:rsidRPr="00C70209">
              <w:t>*All patients received oral iron supplementation</w:t>
            </w:r>
          </w:p>
        </w:tc>
        <w:tc>
          <w:tcPr>
            <w:tcW w:w="489" w:type="pct"/>
            <w:gridSpan w:val="2"/>
            <w:vMerge w:val="restart"/>
            <w:tcBorders>
              <w:top w:val="single" w:sz="4" w:space="0" w:color="000000"/>
              <w:left w:val="single" w:sz="4" w:space="0" w:color="000000"/>
              <w:bottom w:val="single" w:sz="4" w:space="0" w:color="000000"/>
              <w:right w:val="single" w:sz="4" w:space="0" w:color="000000"/>
            </w:tcBorders>
            <w:hideMark/>
          </w:tcPr>
          <w:p w14:paraId="459ABBED" w14:textId="77777777" w:rsidR="00DF2BB6" w:rsidRPr="00C70209" w:rsidRDefault="00DF2BB6" w:rsidP="003131E2">
            <w:pPr>
              <w:pStyle w:val="Tabletext-evidencematrix"/>
              <w:spacing w:line="276" w:lineRule="auto"/>
            </w:pPr>
            <w:r w:rsidRPr="00C70209">
              <w:t>In-study mortality (all-cause)</w:t>
            </w:r>
          </w:p>
        </w:tc>
        <w:tc>
          <w:tcPr>
            <w:tcW w:w="517" w:type="pct"/>
            <w:tcBorders>
              <w:top w:val="single" w:sz="4" w:space="0" w:color="000000"/>
              <w:left w:val="single" w:sz="4" w:space="0" w:color="000000"/>
              <w:bottom w:val="single" w:sz="4" w:space="0" w:color="000000"/>
              <w:right w:val="single" w:sz="4" w:space="0" w:color="000000"/>
            </w:tcBorders>
            <w:hideMark/>
          </w:tcPr>
          <w:p w14:paraId="5C284691" w14:textId="77777777" w:rsidR="00DF2BB6" w:rsidRPr="00C70209" w:rsidRDefault="00DF2BB6" w:rsidP="003131E2">
            <w:pPr>
              <w:pStyle w:val="Tabletext-evidencematrix"/>
              <w:spacing w:line="276" w:lineRule="auto"/>
            </w:pPr>
            <w:r w:rsidRPr="00C70209">
              <w:t>1/10 (10%)</w:t>
            </w:r>
          </w:p>
        </w:tc>
        <w:tc>
          <w:tcPr>
            <w:tcW w:w="517" w:type="pct"/>
            <w:tcBorders>
              <w:top w:val="single" w:sz="4" w:space="0" w:color="000000"/>
              <w:left w:val="single" w:sz="4" w:space="0" w:color="000000"/>
              <w:bottom w:val="single" w:sz="4" w:space="0" w:color="000000"/>
              <w:right w:val="single" w:sz="4" w:space="0" w:color="000000"/>
            </w:tcBorders>
            <w:hideMark/>
          </w:tcPr>
          <w:p w14:paraId="10280FDB" w14:textId="77777777" w:rsidR="00DF2BB6" w:rsidRPr="00C70209" w:rsidRDefault="00DF2BB6" w:rsidP="003131E2">
            <w:pPr>
              <w:pStyle w:val="Tabletext-evidencematrix"/>
              <w:spacing w:line="276" w:lineRule="auto"/>
            </w:pPr>
            <w:r w:rsidRPr="00C70209">
              <w:t>1/11 (9.1%)</w:t>
            </w:r>
          </w:p>
        </w:tc>
        <w:tc>
          <w:tcPr>
            <w:tcW w:w="517" w:type="pct"/>
            <w:gridSpan w:val="2"/>
            <w:tcBorders>
              <w:top w:val="single" w:sz="4" w:space="0" w:color="000000"/>
              <w:left w:val="single" w:sz="4" w:space="0" w:color="000000"/>
              <w:bottom w:val="single" w:sz="4" w:space="0" w:color="000000"/>
              <w:right w:val="single" w:sz="4" w:space="0" w:color="000000"/>
            </w:tcBorders>
            <w:hideMark/>
          </w:tcPr>
          <w:p w14:paraId="6BF4FC9A" w14:textId="77777777" w:rsidR="00DF2BB6" w:rsidRPr="00C70209" w:rsidRDefault="00DF2BB6" w:rsidP="003131E2">
            <w:pPr>
              <w:pStyle w:val="Tabletext-evidencematrix"/>
              <w:spacing w:line="276" w:lineRule="auto"/>
            </w:pPr>
            <w:r w:rsidRPr="00C70209">
              <w:t>OR 1.11 [0.06, 20.49]</w:t>
            </w:r>
          </w:p>
        </w:tc>
        <w:tc>
          <w:tcPr>
            <w:tcW w:w="610"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8B9B0E" w14:textId="77777777" w:rsidR="00DF2BB6" w:rsidRPr="00C70209" w:rsidRDefault="00DF2BB6" w:rsidP="003131E2">
            <w:pPr>
              <w:pStyle w:val="Tabletext-evidencematrix"/>
              <w:spacing w:line="276" w:lineRule="auto"/>
              <w:rPr>
                <w:i/>
              </w:rPr>
            </w:pPr>
            <w:r w:rsidRPr="00C70209">
              <w:rPr>
                <w:i/>
              </w:rPr>
              <w:t>No significant difference</w:t>
            </w:r>
          </w:p>
          <w:p w14:paraId="76C82C58" w14:textId="783CFC2E" w:rsidR="00DF2BB6" w:rsidRPr="00C70209" w:rsidRDefault="001A475D" w:rsidP="003131E2">
            <w:pPr>
              <w:pStyle w:val="Tabletext-evidencematrix"/>
              <w:spacing w:line="276" w:lineRule="auto"/>
            </w:pPr>
            <w:r w:rsidRPr="001A475D">
              <w:rPr>
                <w:i/>
              </w:rPr>
              <w:t>P = </w:t>
            </w:r>
            <w:r w:rsidR="00DF2BB6" w:rsidRPr="00C70209">
              <w:t>0.944</w:t>
            </w:r>
          </w:p>
        </w:tc>
      </w:tr>
      <w:tr w:rsidR="00DF2BB6" w:rsidRPr="00C70209" w14:paraId="4A5FF206"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582899" w14:textId="77777777" w:rsidR="00DF2BB6" w:rsidRPr="00C70209" w:rsidRDefault="00DF2BB6" w:rsidP="003131E2">
            <w:pPr>
              <w:spacing w:after="0"/>
              <w:ind w:left="0"/>
              <w:rPr>
                <w:rFonts w:ascii="Arial Narrow" w:eastAsia="Arial Unicode MS" w:hAnsi="Arial Narrow" w:cs="Arial"/>
                <w:bCs/>
                <w:i/>
                <w:color w:val="auto"/>
                <w:sz w:val="16"/>
                <w:szCs w:val="24"/>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581A32A6" w14:textId="01182B49" w:rsidR="00DF2BB6" w:rsidRPr="00C70209" w:rsidRDefault="00DF2BB6" w:rsidP="003131E2">
            <w:pPr>
              <w:pStyle w:val="Tabletext-evidencematrix"/>
              <w:spacing w:line="276" w:lineRule="auto"/>
            </w:pPr>
            <w:r w:rsidRPr="00C70209">
              <w:t>1 RCT (Varan 1999)</w:t>
            </w:r>
            <w:r w:rsidR="000E261C">
              <w:fldChar w:fldCharType="begin"/>
            </w:r>
            <w:r w:rsidR="000E261C">
              <w:instrText xml:space="preserve"> ADDIN EN.CITE &lt;EndNote&gt;&lt;Cite&gt;&lt;Author&gt;Varan&lt;/Author&gt;&lt;Year&gt;1999&lt;/Year&gt;&lt;RecNum&gt;461&lt;/RecNum&gt;&lt;DisplayText&gt;&lt;style face="superscript"&gt;260&lt;/style&gt;&lt;/DisplayText&gt;&lt;record&gt;&lt;rec-number&gt;461&lt;/rec-number&gt;&lt;foreign-keys&gt;&lt;key app="EN" db-id="9edve2wadsavt5ewavaxtda4f2tavzvts9ee" timestamp="1428888770"&gt;461&lt;/key&gt;&lt;/foreign-keys&gt;&lt;ref-type name="Journal Article"&gt;17&lt;/ref-type&gt;&lt;contributors&gt;&lt;authors&gt;&lt;author&gt;Varan, Ali&lt;/author&gt;&lt;author&gt;Büyükpamukçu, Münevver&lt;/author&gt;&lt;author&gt;Kutluk, Tezer&lt;/author&gt;&lt;author&gt;Akyüz, Canan&lt;/author&gt;&lt;/authors&gt;&lt;/contributors&gt;&lt;titles&gt;&lt;title&gt;Recombinant human erythropoietin treatment for chemotherapy-related anemia in children&lt;/title&gt;&lt;secondary-title&gt;Pediatrics&lt;/secondary-title&gt;&lt;/titles&gt;&lt;periodical&gt;&lt;full-title&gt;Pediatrics&lt;/full-title&gt;&lt;/periodical&gt;&lt;pages&gt;e16–e16&lt;/pages&gt;&lt;volume&gt;103&lt;/volume&gt;&lt;number&gt;2&lt;/number&gt;&lt;dates&gt;&lt;year&gt;1999&lt;/year&gt;&lt;/dates&gt;&lt;isbn&gt;0031-4005&lt;/isbn&gt;&lt;urls&gt;&lt;related-urls&gt;&lt;url&gt;http://pediatrics.aappublications.org/content/103/2/e16.short&lt;/url&gt;&lt;/related-urls&gt;&lt;/urls&gt;&lt;access-date&gt;13 April 2015&lt;/access-date&gt;&lt;/record&gt;&lt;/Cite&gt;&lt;/EndNote&gt;</w:instrText>
            </w:r>
            <w:r w:rsidR="000E261C">
              <w:fldChar w:fldCharType="separate"/>
            </w:r>
            <w:r w:rsidR="000E261C" w:rsidRPr="000E261C">
              <w:rPr>
                <w:noProof/>
                <w:vertAlign w:val="superscript"/>
              </w:rPr>
              <w:t>260</w:t>
            </w:r>
            <w:r w:rsidR="000E261C">
              <w:fldChar w:fldCharType="end"/>
            </w:r>
          </w:p>
          <w:p w14:paraId="0015E592" w14:textId="77777777" w:rsidR="00DF2BB6" w:rsidRPr="00C70209" w:rsidRDefault="00DF2BB6" w:rsidP="003131E2">
            <w:pPr>
              <w:pStyle w:val="Tabletext-evidencematrix"/>
              <w:spacing w:line="276" w:lineRule="auto"/>
            </w:pPr>
            <w:r w:rsidRPr="00C70209">
              <w:t>N=34</w:t>
            </w:r>
          </w:p>
        </w:tc>
        <w:tc>
          <w:tcPr>
            <w:tcW w:w="491" w:type="pct"/>
            <w:tcBorders>
              <w:top w:val="single" w:sz="4" w:space="0" w:color="000000"/>
              <w:left w:val="single" w:sz="4" w:space="0" w:color="000000"/>
              <w:bottom w:val="single" w:sz="4" w:space="0" w:color="000000"/>
              <w:right w:val="single" w:sz="4" w:space="0" w:color="000000"/>
            </w:tcBorders>
            <w:hideMark/>
          </w:tcPr>
          <w:p w14:paraId="6314CEA7" w14:textId="77777777" w:rsidR="00DF2BB6" w:rsidRPr="00C70209" w:rsidRDefault="00DF2BB6" w:rsidP="003131E2">
            <w:pPr>
              <w:pStyle w:val="Tabletext-subanalysis"/>
              <w:spacing w:line="276" w:lineRule="auto"/>
            </w:pPr>
            <w:r w:rsidRPr="00C70209">
              <w:rPr>
                <w:rFonts w:eastAsia="Calibri" w:cs="Calibri"/>
                <w:sz w:val="18"/>
                <w:szCs w:val="16"/>
                <w:lang w:eastAsia="en-US"/>
              </w:rPr>
              <w:t>*</w:t>
            </w:r>
            <w:r w:rsidRPr="00C70209">
              <w:t>children receiving chemotherapy for solid tumours at risk for anaemia</w:t>
            </w:r>
          </w:p>
        </w:tc>
        <w:tc>
          <w:tcPr>
            <w:tcW w:w="490" w:type="pct"/>
            <w:tcBorders>
              <w:top w:val="single" w:sz="4" w:space="0" w:color="000000"/>
              <w:left w:val="single" w:sz="4" w:space="0" w:color="000000"/>
              <w:bottom w:val="single" w:sz="4" w:space="0" w:color="000000"/>
              <w:right w:val="single" w:sz="4" w:space="0" w:color="000000"/>
            </w:tcBorders>
            <w:hideMark/>
          </w:tcPr>
          <w:p w14:paraId="3048DADA" w14:textId="77777777" w:rsidR="00DF2BB6" w:rsidRPr="00C70209" w:rsidRDefault="00DF2BB6" w:rsidP="003131E2">
            <w:pPr>
              <w:pStyle w:val="Tabletext-evidencematrix"/>
              <w:spacing w:line="276" w:lineRule="auto"/>
            </w:pPr>
            <w:r w:rsidRPr="00C70209">
              <w:t>Single centre, Turkey</w:t>
            </w:r>
            <w:r w:rsidRPr="00C70209">
              <w:rPr>
                <w:vertAlign w:val="superscript"/>
              </w:rPr>
              <w:t>c</w:t>
            </w:r>
          </w:p>
        </w:tc>
        <w:tc>
          <w:tcPr>
            <w:tcW w:w="490" w:type="pct"/>
            <w:gridSpan w:val="2"/>
            <w:tcBorders>
              <w:top w:val="single" w:sz="4" w:space="0" w:color="000000"/>
              <w:left w:val="single" w:sz="4" w:space="0" w:color="000000"/>
              <w:bottom w:val="single" w:sz="4" w:space="0" w:color="000000"/>
              <w:right w:val="single" w:sz="4" w:space="0" w:color="000000"/>
            </w:tcBorders>
          </w:tcPr>
          <w:p w14:paraId="760099CF" w14:textId="0605B25E" w:rsidR="00DF2BB6" w:rsidRPr="00C70209" w:rsidRDefault="00DF2BB6" w:rsidP="003131E2">
            <w:pPr>
              <w:pStyle w:val="Tabletext-evidencematrix"/>
              <w:spacing w:line="276" w:lineRule="auto"/>
            </w:pPr>
            <w:r w:rsidRPr="00C70209">
              <w:t xml:space="preserve">rHuEPO versus control </w:t>
            </w: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1019986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517" w:type="pct"/>
            <w:tcBorders>
              <w:top w:val="single" w:sz="4" w:space="0" w:color="000000"/>
              <w:left w:val="single" w:sz="4" w:space="0" w:color="000000"/>
              <w:bottom w:val="single" w:sz="4" w:space="0" w:color="000000"/>
              <w:right w:val="single" w:sz="4" w:space="0" w:color="000000"/>
            </w:tcBorders>
            <w:hideMark/>
          </w:tcPr>
          <w:p w14:paraId="40F79695" w14:textId="77777777" w:rsidR="00DF2BB6" w:rsidRPr="00C70209" w:rsidRDefault="00DF2BB6" w:rsidP="003131E2">
            <w:pPr>
              <w:pStyle w:val="Tabletext-evidencematrix"/>
              <w:spacing w:line="276" w:lineRule="auto"/>
            </w:pPr>
            <w:r w:rsidRPr="00C70209">
              <w:t>0/17 (0%)</w:t>
            </w:r>
          </w:p>
        </w:tc>
        <w:tc>
          <w:tcPr>
            <w:tcW w:w="517" w:type="pct"/>
            <w:tcBorders>
              <w:top w:val="single" w:sz="4" w:space="0" w:color="000000"/>
              <w:left w:val="single" w:sz="4" w:space="0" w:color="000000"/>
              <w:bottom w:val="single" w:sz="4" w:space="0" w:color="000000"/>
              <w:right w:val="single" w:sz="4" w:space="0" w:color="000000"/>
            </w:tcBorders>
            <w:hideMark/>
          </w:tcPr>
          <w:p w14:paraId="7558A7B2" w14:textId="77777777" w:rsidR="00DF2BB6" w:rsidRPr="00C70209" w:rsidRDefault="00DF2BB6" w:rsidP="003131E2">
            <w:pPr>
              <w:pStyle w:val="Tabletext-evidencematrix"/>
              <w:spacing w:line="276" w:lineRule="auto"/>
            </w:pPr>
            <w:r w:rsidRPr="00C70209">
              <w:t>0/17 (0%)</w:t>
            </w:r>
          </w:p>
        </w:tc>
        <w:tc>
          <w:tcPr>
            <w:tcW w:w="517" w:type="pct"/>
            <w:gridSpan w:val="2"/>
            <w:tcBorders>
              <w:top w:val="single" w:sz="4" w:space="0" w:color="000000"/>
              <w:left w:val="single" w:sz="4" w:space="0" w:color="000000"/>
              <w:bottom w:val="single" w:sz="4" w:space="0" w:color="000000"/>
              <w:right w:val="single" w:sz="4" w:space="0" w:color="000000"/>
            </w:tcBorders>
            <w:hideMark/>
          </w:tcPr>
          <w:p w14:paraId="65264223" w14:textId="77777777" w:rsidR="00DF2BB6" w:rsidRPr="00C70209" w:rsidRDefault="00DF2BB6" w:rsidP="003131E2">
            <w:pPr>
              <w:pStyle w:val="Tabletext-evidencematrix"/>
              <w:spacing w:line="276" w:lineRule="auto"/>
            </w:pPr>
            <w:r w:rsidRPr="00C70209">
              <w:t>OR 1.00 [0.01, 84.36]</w:t>
            </w:r>
          </w:p>
        </w:tc>
        <w:tc>
          <w:tcPr>
            <w:tcW w:w="610"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7C416E7" w14:textId="77777777" w:rsidR="00DF2BB6" w:rsidRPr="00C70209" w:rsidRDefault="00DF2BB6" w:rsidP="003131E2">
            <w:pPr>
              <w:pStyle w:val="Tabletext-evidencematrix"/>
              <w:spacing w:line="276" w:lineRule="auto"/>
              <w:rPr>
                <w:i/>
              </w:rPr>
            </w:pPr>
            <w:r w:rsidRPr="00C70209">
              <w:rPr>
                <w:i/>
              </w:rPr>
              <w:t>No significant difference</w:t>
            </w:r>
          </w:p>
          <w:p w14:paraId="08AF5BC3" w14:textId="582C9E4D" w:rsidR="00DF2BB6" w:rsidRPr="00C70209" w:rsidRDefault="001A475D" w:rsidP="003131E2">
            <w:pPr>
              <w:pStyle w:val="Tabletext-evidencematrix"/>
              <w:spacing w:line="276" w:lineRule="auto"/>
            </w:pPr>
            <w:r w:rsidRPr="001A475D">
              <w:rPr>
                <w:i/>
              </w:rPr>
              <w:t>P = </w:t>
            </w:r>
            <w:r w:rsidR="00DF2BB6" w:rsidRPr="00C70209">
              <w:t>1.000</w:t>
            </w:r>
          </w:p>
        </w:tc>
      </w:tr>
    </w:tbl>
    <w:p w14:paraId="5DD4B422" w14:textId="63B72C36"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G-CSF, granulocyte colony-stimulating factors; Hb, haemoglobin; MD, mean difference; NR, not reported; OR, odds ratio; RCT, randomised controlled trial; rHuEPO, </w:t>
      </w:r>
      <w:r w:rsidR="00EA5C41" w:rsidRPr="00C70209">
        <w:t>recombinant human epoetin</w:t>
      </w:r>
      <w:r w:rsidRPr="00C70209">
        <w:t>; SD, standard deviation</w:t>
      </w:r>
    </w:p>
    <w:p w14:paraId="440F6208"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D30930B" w14:textId="791A4A01"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B85C112" w14:textId="77777777" w:rsidR="00DF2BB6" w:rsidRPr="00C70209" w:rsidRDefault="00DF2BB6" w:rsidP="003131E2">
      <w:pPr>
        <w:pStyle w:val="TabFigNotes0noindent"/>
      </w:pPr>
      <w:r w:rsidRPr="00C70209">
        <w:rPr>
          <w:b/>
        </w:rPr>
        <w:t>c.</w:t>
      </w:r>
      <w:r w:rsidRPr="00C70209">
        <w:t xml:space="preserve"> Not reported in systematic review; retrieved from Level II study.</w:t>
      </w:r>
    </w:p>
    <w:p w14:paraId="054CB299" w14:textId="77777777" w:rsidR="00DF2BB6" w:rsidRPr="00C70209" w:rsidRDefault="00DF2BB6" w:rsidP="003131E2">
      <w:pPr>
        <w:pStyle w:val="TabFigNotes0noindent"/>
      </w:pPr>
      <w:r w:rsidRPr="00C70209">
        <w:rPr>
          <w:b/>
        </w:rPr>
        <w:t>d.</w:t>
      </w:r>
      <w:r w:rsidRPr="00C70209">
        <w:t xml:space="preserve"> Calculated post-hoc using RevMan 5.1.2.</w:t>
      </w:r>
    </w:p>
    <w:p w14:paraId="6A6C5027"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584BC753" w14:textId="0096129C" w:rsidR="00DF2BB6" w:rsidRPr="00C70209" w:rsidRDefault="00DF2BB6" w:rsidP="003131E2">
      <w:pPr>
        <w:pStyle w:val="Heading6"/>
      </w:pPr>
      <w:r w:rsidRPr="00C70209">
        <w:t>Secondary outcomes</w:t>
      </w:r>
      <w:r w:rsidRPr="00C70209">
        <w:rPr>
          <w:rStyle w:val="FootnoteReference"/>
        </w:rPr>
        <w:footnoteReference w:id="29"/>
      </w:r>
    </w:p>
    <w:p w14:paraId="6E2AAF37" w14:textId="77777777" w:rsidR="00DF2BB6" w:rsidRPr="00C70209" w:rsidRDefault="00DF2BB6" w:rsidP="003131E2">
      <w:pPr>
        <w:pStyle w:val="Heading7"/>
      </w:pPr>
      <w:r w:rsidRPr="00C70209">
        <w:t>Functional and performance status</w:t>
      </w:r>
    </w:p>
    <w:p w14:paraId="7690B8AE" w14:textId="1854A318" w:rsidR="00DF2BB6" w:rsidRPr="00C70209" w:rsidRDefault="00DF2BB6" w:rsidP="003131E2">
      <w:r w:rsidRPr="00C70209">
        <w:t>None of the RCTs included in our systematic review reported the effect of ESAs compared to placebo or no ESAs (with or without iron) on functional and performance status in infants, children or adolescents with cancer.</w:t>
      </w:r>
    </w:p>
    <w:p w14:paraId="2909D40A" w14:textId="77777777" w:rsidR="00DF2BB6" w:rsidRPr="00C70209" w:rsidRDefault="00DF2BB6" w:rsidP="003131E2">
      <w:pPr>
        <w:pStyle w:val="Heading7"/>
      </w:pPr>
      <w:r w:rsidRPr="00C70209">
        <w:t>Laboratory measures</w:t>
      </w:r>
    </w:p>
    <w:p w14:paraId="79183B9A" w14:textId="77777777" w:rsidR="00DF2BB6" w:rsidRPr="00C70209" w:rsidRDefault="00DF2BB6" w:rsidP="003131E2">
      <w:pPr>
        <w:pStyle w:val="BodyText"/>
      </w:pPr>
      <w:r w:rsidRPr="00C70209">
        <w:t xml:space="preserve">Five RCTs (Razzouk 2006, Varan 1999, Csaki 1998, Ragni 1998, Bennetts 1995) identified by the systematic review and hand-searching process reported laboratory measures in paediatric patients with cancer, and examined the effectiveness of ESA therapy (with or without iron) compared to placebo or no ESAs. </w:t>
      </w:r>
      <w:r w:rsidRPr="00C70209">
        <w:rPr>
          <w:b/>
          <w:highlight w:val="yellow"/>
        </w:rPr>
        <w:fldChar w:fldCharType="begin"/>
      </w:r>
      <w:r w:rsidRPr="00C70209">
        <w:rPr>
          <w:b/>
        </w:rPr>
        <w:instrText xml:space="preserve"> REF _Ref412650283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8</w:t>
      </w:r>
      <w:r w:rsidRPr="00C70209">
        <w:rPr>
          <w:b/>
          <w:highlight w:val="yellow"/>
        </w:rPr>
        <w:fldChar w:fldCharType="end"/>
      </w:r>
      <w:r w:rsidRPr="00C70209">
        <w:rPr>
          <w:b/>
        </w:rPr>
        <w:t xml:space="preserve"> </w:t>
      </w:r>
      <w:r w:rsidRPr="00C70209">
        <w:t>summarises the results from these studies.</w:t>
      </w:r>
    </w:p>
    <w:p w14:paraId="31B37716" w14:textId="77777777" w:rsidR="00DF2BB6" w:rsidRPr="00C70209" w:rsidRDefault="00DF2BB6" w:rsidP="003131E2">
      <w:pPr>
        <w:pStyle w:val="BodyText"/>
      </w:pPr>
      <w:r w:rsidRPr="00C70209">
        <w:t>Razzouk (2006) reported a significant effect favouring ESA therapy for an overall haematological response (increase in Hb levels of ≥2 g/dL or a ≥6 % point increase in Hct) in children administered ESAs compared to placebo (RR 1.62; 95% CI 1.20, 2.18), but the effect was not significant for mean change in Hb from baseline (MD 0.30; 95% CI –0.27, 0.87).</w:t>
      </w:r>
    </w:p>
    <w:p w14:paraId="4CEC4F73" w14:textId="77777777" w:rsidR="00DF2BB6" w:rsidRPr="00C70209" w:rsidRDefault="00DF2BB6" w:rsidP="003131E2">
      <w:pPr>
        <w:pStyle w:val="BodyText"/>
      </w:pPr>
      <w:r w:rsidRPr="00C70209">
        <w:t>The RCTs by Varan (1999), Csaki (1998) and Ragni (1998) were reported to show a significant increase in mean Hb post-treatment (g/dL) in children administered ESAs compared to placebo but data were incomplete so no further analysis was possible (no SDs provided). Csaki (1998) was also reported to show a significant increase in haematocrit (%) favouring ESA therapy compared with placebo.</w:t>
      </w:r>
    </w:p>
    <w:p w14:paraId="20B0BB0E" w14:textId="77777777" w:rsidR="00DF2BB6" w:rsidRPr="00C70209" w:rsidRDefault="00DF2BB6" w:rsidP="003131E2">
      <w:pPr>
        <w:pStyle w:val="BodyText"/>
      </w:pPr>
      <w:r w:rsidRPr="00C70209">
        <w:t>The RCT by Bennetts (1995) reported no difference in the number of children with iron deficiency comparing ESA therapy with placebo (RR 1.58; 95% CI 0.44, 5.67).</w:t>
      </w:r>
    </w:p>
    <w:p w14:paraId="3704DE7B" w14:textId="77777777" w:rsidR="00DF2BB6" w:rsidRPr="00C70209" w:rsidRDefault="00DF2BB6" w:rsidP="003131E2">
      <w:pPr>
        <w:pStyle w:val="BodyText"/>
      </w:pPr>
    </w:p>
    <w:p w14:paraId="50D7D8B8"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03A1E1FD" w14:textId="49B9D039" w:rsidR="00DF2BB6" w:rsidRPr="00C70209" w:rsidRDefault="00DF2BB6" w:rsidP="003131E2">
      <w:pPr>
        <w:pStyle w:val="Caption"/>
      </w:pPr>
      <w:bookmarkStart w:id="500" w:name="_Ref412650283"/>
      <w:bookmarkStart w:id="501" w:name="_Toc423015377"/>
      <w:bookmarkStart w:id="502" w:name="_Toc42774712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8</w:t>
      </w:r>
      <w:r w:rsidR="00130F03" w:rsidRPr="00C70209">
        <w:fldChar w:fldCharType="end"/>
      </w:r>
      <w:bookmarkEnd w:id="500"/>
      <w:r w:rsidRPr="00C70209">
        <w:tab/>
        <w:t>Paediatric patients with cancer: Results for ESAs versus no ESAs (± iron) – Laboratory measures (Hb, Hct, ferritin) (secondary outcome)</w:t>
      </w:r>
      <w:bookmarkEnd w:id="501"/>
      <w:bookmarkEnd w:id="50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91"/>
        <w:gridCol w:w="1392"/>
        <w:gridCol w:w="1395"/>
        <w:gridCol w:w="1389"/>
        <w:gridCol w:w="6"/>
        <w:gridCol w:w="1386"/>
        <w:gridCol w:w="1471"/>
        <w:gridCol w:w="1471"/>
        <w:gridCol w:w="1471"/>
        <w:gridCol w:w="1704"/>
      </w:tblGrid>
      <w:tr w:rsidR="00DF2BB6" w:rsidRPr="00C70209" w14:paraId="30716405"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746763E6"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3D706936"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1C8123CC"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1470128"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C043047"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07BCD7FB"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72B676E5"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gridSpan w:val="2"/>
            <w:vMerge w:val="restart"/>
            <w:tcBorders>
              <w:top w:val="single" w:sz="4" w:space="0" w:color="000000"/>
              <w:left w:val="single" w:sz="4" w:space="0" w:color="000000"/>
              <w:bottom w:val="single" w:sz="4" w:space="0" w:color="000000"/>
              <w:right w:val="single" w:sz="4" w:space="0" w:color="000000"/>
            </w:tcBorders>
            <w:hideMark/>
          </w:tcPr>
          <w:p w14:paraId="5CFC30AB" w14:textId="7875FDC2"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51E3E52A"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2EDB5C51"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0EFF1FE4"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916F06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01272EB"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CF7BBB"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CAB763"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03EA0D96"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17E4F2"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40B6ED42"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44B8D28B"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017208F9"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tc>
        <w:tc>
          <w:tcPr>
            <w:tcW w:w="519" w:type="pct"/>
            <w:tcBorders>
              <w:top w:val="single" w:sz="4" w:space="0" w:color="000000"/>
              <w:left w:val="single" w:sz="4" w:space="0" w:color="000000"/>
              <w:bottom w:val="single" w:sz="4" w:space="0" w:color="000000"/>
              <w:right w:val="single" w:sz="4" w:space="0" w:color="000000"/>
            </w:tcBorders>
            <w:hideMark/>
          </w:tcPr>
          <w:p w14:paraId="0ECEF035"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33E1DA20"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7A79DDCB"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tc>
        <w:tc>
          <w:tcPr>
            <w:tcW w:w="519" w:type="pct"/>
            <w:tcBorders>
              <w:top w:val="single" w:sz="4" w:space="0" w:color="000000"/>
              <w:left w:val="single" w:sz="4" w:space="0" w:color="000000"/>
              <w:bottom w:val="single" w:sz="4" w:space="0" w:color="000000"/>
              <w:right w:val="single" w:sz="4" w:space="0" w:color="000000"/>
            </w:tcBorders>
            <w:hideMark/>
          </w:tcPr>
          <w:p w14:paraId="303EA6FA"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6E98882E"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6CAD31DD" w14:textId="2EC34F44"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4B5ECD84"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321195D4" w14:textId="77777777" w:rsidTr="003131E2">
        <w:trPr>
          <w:cantSplit/>
        </w:trPr>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hideMark/>
          </w:tcPr>
          <w:p w14:paraId="6C77269F" w14:textId="77777777" w:rsidR="00DF2BB6" w:rsidRPr="00C70209" w:rsidRDefault="00DF2BB6" w:rsidP="003131E2">
            <w:pPr>
              <w:pStyle w:val="TableH4"/>
              <w:spacing w:line="276" w:lineRule="auto"/>
              <w:rPr>
                <w:rFonts w:eastAsia="Arial Unicode MS"/>
                <w:lang w:eastAsia="ja-JP"/>
              </w:rPr>
            </w:pPr>
            <w:r w:rsidRPr="00C70209">
              <w:rPr>
                <w:rFonts w:eastAsia="Arial Unicode MS"/>
                <w:lang w:eastAsia="ja-JP"/>
              </w:rPr>
              <w:t xml:space="preserve">Level II evidence </w:t>
            </w:r>
          </w:p>
        </w:tc>
      </w:tr>
      <w:tr w:rsidR="00DF2BB6" w:rsidRPr="00C70209" w14:paraId="050D6B40"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67ADA76D" w14:textId="138AFAF3" w:rsidR="00DF2BB6" w:rsidRPr="00C70209" w:rsidRDefault="00DF2BB6" w:rsidP="003131E2">
            <w:pPr>
              <w:pStyle w:val="Tabletext-evidencematrix"/>
              <w:spacing w:line="276" w:lineRule="auto"/>
            </w:pPr>
            <w:r w:rsidRPr="00C70209">
              <w:t>Tonia 2012</w:t>
            </w:r>
            <w:r w:rsidRPr="00C70209">
              <w:fldChar w:fldCharType="begin"/>
            </w:r>
            <w:r w:rsidR="000E261C">
              <w:instrText xml:space="preserve"> ADDIN EN.CITE &lt;EndNote&gt;&lt;Cite&gt;&lt;Author&gt;Tonia&lt;/Author&gt;&lt;Year&gt;2012&lt;/Year&gt;&lt;RecNum&gt;124&lt;/RecNum&gt;&lt;DisplayText&gt;&lt;style face="superscript"&gt;254&lt;/style&gt;&lt;/DisplayText&gt;&lt;record&gt;&lt;rec-number&gt;124&lt;/rec-number&gt;&lt;foreign-keys&gt;&lt;key app="EN" db-id="9edve2wadsavt5ewavaxtda4f2tavzvts9ee" timestamp="1426550237"&gt;124&lt;/key&gt;&lt;/foreign-keys&gt;&lt;ref-type name="Journal Article"&gt;17&lt;/ref-type&gt;&lt;contributors&gt;&lt;authors&gt;&lt;author&gt;Tonia, Thomy&lt;/author&gt;&lt;author&gt;Mettler, Annette&lt;/author&gt;&lt;author&gt;Robert, NadŠge&lt;/author&gt;&lt;author&gt;Schwarzer, Guido&lt;/author&gt;&lt;author&gt;Seidenfeld, Jerome&lt;/author&gt;&lt;author&gt;Weingart, Olaf&lt;/author&gt;&lt;author&gt;Hyde, Chris&lt;/author&gt;&lt;author&gt;Engert, Andreas&lt;/author&gt;&lt;author&gt;Bohlius, Julia&lt;/author&gt;&lt;/authors&gt;&lt;/contributors&gt;&lt;titles&gt;&lt;title&gt;Erythropoietin or darbepoetin for patients with cancer&lt;/title&gt;&lt;secondary-title&gt;Cochrane Database of Systematic Reviews&lt;/secondary-title&gt;&lt;/titles&gt;&lt;periodical&gt;&lt;full-title&gt;Cochrane Database of Systematic Reviews&lt;/full-title&gt;&lt;abbr-1&gt;Cochrane Database Syst. Rev.&lt;/abbr-1&gt;&lt;/periodical&gt;&lt;number&gt;12&lt;/number&gt;&lt;keywords&gt;&lt;keyword&gt;blood&lt;/keyword&gt;&lt;keyword&gt;blood cell&lt;/keyword&gt;&lt;keyword&gt;cancer patient&lt;/keyword&gt;&lt;keyword&gt;cancer therapy&lt;/keyword&gt;&lt;keyword&gt;Cochrane Reviews&lt;/keyword&gt;&lt;keyword&gt;Cochrane12Mar14&lt;/keyword&gt;&lt;keyword&gt;confidence interval&lt;/keyword&gt;&lt;keyword&gt;death&lt;/keyword&gt;&lt;keyword&gt;Embase&lt;/keyword&gt;&lt;keyword&gt;erythropoiesis&lt;/keyword&gt;&lt;keyword&gt;erythropoietin&lt;/keyword&gt;&lt;keyword&gt;growth&lt;/keyword&gt;&lt;keyword&gt;human&lt;/keyword&gt;&lt;keyword&gt;hypertension&lt;/keyword&gt;&lt;keyword&gt;Medline&lt;/keyword&gt;&lt;keyword&gt;model&lt;/keyword&gt;&lt;keyword&gt;mortality&lt;/keyword&gt;&lt;keyword&gt;overall survival&lt;/keyword&gt;&lt;keyword&gt;quality of life&lt;/keyword&gt;&lt;keyword&gt;register&lt;/keyword&gt;&lt;keyword&gt;review&lt;/keyword&gt;&lt;keyword&gt;risk&lt;/keyword&gt;&lt;keyword&gt;survival&lt;/keyword&gt;&lt;keyword&gt;systematic review&lt;/keyword&gt;&lt;keyword&gt;transfusion&lt;/keyword&gt;&lt;/keywords&gt;&lt;dates&gt;&lt;year&gt;2012&lt;/year&gt;&lt;pub-dates&gt;&lt;date&gt;December&lt;/date&gt;&lt;/pub-dates&gt;&lt;/dates&gt;&lt;urls&gt;&lt;related-urls&gt;&lt;url&gt;http://onlinelibrary.wiley.com/doi/10.1002/14651858.CD003407.pub5/pdf&lt;/url&gt;&lt;/related-urls&gt;&lt;/urls&gt;&lt;access-date&gt;13 April 2015&lt;/access-date&gt;&lt;/record&gt;&lt;/Cite&gt;&lt;/EndNote&gt;</w:instrText>
            </w:r>
            <w:r w:rsidRPr="00C70209">
              <w:fldChar w:fldCharType="separate"/>
            </w:r>
            <w:r w:rsidR="000E261C" w:rsidRPr="000E261C">
              <w:rPr>
                <w:noProof/>
                <w:vertAlign w:val="superscript"/>
              </w:rPr>
              <w:t>254</w:t>
            </w:r>
            <w:r w:rsidRPr="00C70209">
              <w:fldChar w:fldCharType="end"/>
            </w:r>
          </w:p>
          <w:p w14:paraId="0BFCF065" w14:textId="77777777" w:rsidR="00DF2BB6" w:rsidRPr="00C70209" w:rsidRDefault="00DF2BB6" w:rsidP="003131E2">
            <w:pPr>
              <w:pStyle w:val="Tabletext-evidencematrix"/>
              <w:spacing w:line="276" w:lineRule="auto"/>
            </w:pPr>
            <w:r w:rsidRPr="00C70209">
              <w:t>Level I/II</w:t>
            </w:r>
          </w:p>
          <w:p w14:paraId="019F0679" w14:textId="77777777" w:rsidR="00DF2BB6" w:rsidRPr="00C70209" w:rsidRDefault="00DF2BB6" w:rsidP="003131E2">
            <w:pPr>
              <w:pStyle w:val="Tabletext-evidencematrix"/>
              <w:spacing w:line="276" w:lineRule="auto"/>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CC7F0C6" w14:textId="63027D96" w:rsidR="00DF2BB6" w:rsidRPr="00C70209" w:rsidRDefault="00DF2BB6" w:rsidP="003131E2">
            <w:pPr>
              <w:pStyle w:val="Tabletext-evidencematrix"/>
              <w:spacing w:line="276" w:lineRule="auto"/>
            </w:pPr>
            <w:r w:rsidRPr="00C70209">
              <w:t>1 RCT (Razzouk 2006)</w: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58</w:t>
            </w:r>
            <w:r w:rsidR="000E261C">
              <w:fldChar w:fldCharType="end"/>
            </w:r>
          </w:p>
          <w:p w14:paraId="2D6CCB33" w14:textId="77777777" w:rsidR="00DF2BB6" w:rsidRPr="00C70209" w:rsidRDefault="00DF2BB6" w:rsidP="003131E2">
            <w:pPr>
              <w:pStyle w:val="Tabletext-evidencematrix"/>
              <w:spacing w:line="276" w:lineRule="auto"/>
            </w:pPr>
            <w:r w:rsidRPr="00C70209">
              <w:t>N=222</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1BC3EB7" w14:textId="77777777" w:rsidR="00DF2BB6" w:rsidRPr="00C70209" w:rsidRDefault="00DF2BB6" w:rsidP="003131E2">
            <w:pPr>
              <w:pStyle w:val="Tabletext-evidencematrix"/>
              <w:spacing w:line="276" w:lineRule="auto"/>
            </w:pPr>
            <w:r w:rsidRPr="00C70209">
              <w:t>Patients diagnosed with malignant disease (all types/stages) with anaemia or at risk of anaemia</w:t>
            </w:r>
          </w:p>
          <w:p w14:paraId="6DBECE7D" w14:textId="77777777" w:rsidR="00DF2BB6" w:rsidRPr="00C70209" w:rsidRDefault="00DF2BB6" w:rsidP="003131E2">
            <w:pPr>
              <w:pStyle w:val="Tabletext-subanalysis"/>
              <w:spacing w:line="276" w:lineRule="auto"/>
            </w:pPr>
            <w:r w:rsidRPr="00C70209">
              <w:t>*Anaemic children receiving myelosuppressive chemotherapy for non-myeloid malignancies</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4C0493B6" w14:textId="77777777" w:rsidR="00DF2BB6" w:rsidRPr="00C70209" w:rsidRDefault="00DF2BB6" w:rsidP="003131E2">
            <w:pPr>
              <w:pStyle w:val="Tabletext-evidencematrix"/>
              <w:spacing w:line="276" w:lineRule="auto"/>
            </w:pPr>
            <w:r w:rsidRPr="00C70209">
              <w:t>Multicentre, USA</w:t>
            </w:r>
            <w:r w:rsidRPr="00C70209">
              <w:rPr>
                <w:vertAlign w:val="superscript"/>
              </w:rPr>
              <w:t>c</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66A38229" w14:textId="2C45CB6C" w:rsidR="00DF2BB6" w:rsidRPr="00C70209" w:rsidRDefault="00DF2BB6" w:rsidP="003131E2">
            <w:pPr>
              <w:pStyle w:val="Tabletext-evidencematrix"/>
              <w:spacing w:line="276" w:lineRule="auto"/>
            </w:pPr>
            <w:r w:rsidRPr="00C70209">
              <w:t>rHuEPO versus placebo</w:t>
            </w:r>
          </w:p>
          <w:p w14:paraId="29C53EF4" w14:textId="77777777" w:rsidR="00DF2BB6" w:rsidRPr="00C70209" w:rsidRDefault="00DF2BB6" w:rsidP="003131E2">
            <w:pPr>
              <w:pStyle w:val="Tabletext-subanalysis"/>
              <w:spacing w:line="276" w:lineRule="auto"/>
            </w:pPr>
            <w:r w:rsidRPr="00C70209">
              <w:t>*Iron supplementation given as needed</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0F0CEB3D" w14:textId="13881F00" w:rsidR="00DF2BB6" w:rsidRPr="00C70209" w:rsidRDefault="00DF2BB6" w:rsidP="003131E2">
            <w:pPr>
              <w:pStyle w:val="Tabletext-evidencematrix"/>
              <w:spacing w:line="276" w:lineRule="auto"/>
            </w:pPr>
            <w:r w:rsidRPr="00C70209">
              <w:t>Haematologic response</w:t>
            </w:r>
          </w:p>
          <w:p w14:paraId="7DA93968" w14:textId="77777777" w:rsidR="00DF2BB6" w:rsidRPr="00C70209" w:rsidRDefault="00DF2BB6" w:rsidP="003131E2">
            <w:pPr>
              <w:pStyle w:val="Tabletext-subanalysis"/>
              <w:spacing w:line="276" w:lineRule="auto"/>
            </w:pPr>
            <w:r w:rsidRPr="00C70209">
              <w:t>*Increase in Hb of ≥2 g/dL or ≥6 % point increase in Hct</w:t>
            </w:r>
          </w:p>
        </w:tc>
        <w:tc>
          <w:tcPr>
            <w:tcW w:w="51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00C381A" w14:textId="77777777" w:rsidR="00DF2BB6" w:rsidRPr="00C70209" w:rsidRDefault="00DF2BB6" w:rsidP="003131E2">
            <w:pPr>
              <w:pStyle w:val="Tabletext-evidencematrix"/>
              <w:spacing w:line="276" w:lineRule="auto"/>
            </w:pPr>
            <w:r w:rsidRPr="00C70209">
              <w:t>63/111 (56.8%)</w:t>
            </w:r>
          </w:p>
        </w:tc>
        <w:tc>
          <w:tcPr>
            <w:tcW w:w="51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FD117E2" w14:textId="77777777" w:rsidR="00DF2BB6" w:rsidRPr="00C70209" w:rsidRDefault="00DF2BB6" w:rsidP="003131E2">
            <w:pPr>
              <w:pStyle w:val="Tabletext-evidencematrix"/>
              <w:spacing w:line="276" w:lineRule="auto"/>
            </w:pPr>
            <w:r w:rsidRPr="00C70209">
              <w:t>39/111 (35.1%)</w:t>
            </w:r>
          </w:p>
        </w:tc>
        <w:tc>
          <w:tcPr>
            <w:tcW w:w="51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38E1C29" w14:textId="77777777" w:rsidR="00DF2BB6" w:rsidRPr="00C70209" w:rsidRDefault="00DF2BB6" w:rsidP="003131E2">
            <w:pPr>
              <w:pStyle w:val="Tabletext-evidencematrix"/>
              <w:spacing w:line="276" w:lineRule="auto"/>
            </w:pPr>
            <w:r w:rsidRPr="00C70209">
              <w:t>RR 1.62 [1.20, 2.18]</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DDB0951" w14:textId="6819EBE0" w:rsidR="00DF2BB6" w:rsidRPr="00C70209" w:rsidRDefault="00DF2BB6" w:rsidP="003131E2">
            <w:pPr>
              <w:pStyle w:val="Tabletext-evidencematrix"/>
              <w:spacing w:line="276" w:lineRule="auto"/>
              <w:rPr>
                <w:i/>
              </w:rPr>
            </w:pPr>
            <w:r w:rsidRPr="00C70209">
              <w:rPr>
                <w:i/>
              </w:rPr>
              <w:t>Favours rHuEPO</w:t>
            </w:r>
          </w:p>
          <w:p w14:paraId="770139A5" w14:textId="211FCE73" w:rsidR="00DF2BB6" w:rsidRPr="00C70209" w:rsidRDefault="001A475D" w:rsidP="003131E2">
            <w:pPr>
              <w:pStyle w:val="Tabletext-evidencematrix"/>
              <w:spacing w:line="276" w:lineRule="auto"/>
            </w:pPr>
            <w:r w:rsidRPr="001A475D">
              <w:rPr>
                <w:i/>
              </w:rPr>
              <w:t>P = </w:t>
            </w:r>
            <w:r w:rsidR="00DF2BB6" w:rsidRPr="00C70209">
              <w:t>0.0018</w:t>
            </w:r>
          </w:p>
        </w:tc>
      </w:tr>
      <w:tr w:rsidR="00DF2BB6" w:rsidRPr="00C70209" w14:paraId="417F439A"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D836E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BF7F7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8A6ED3"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1CA3FB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6FBFA26"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0BB83809" w14:textId="77777777" w:rsidR="00DF2BB6" w:rsidRPr="00C70209" w:rsidRDefault="00DF2BB6" w:rsidP="003131E2">
            <w:pPr>
              <w:pStyle w:val="Tabletext-evidencematrix"/>
              <w:spacing w:line="276" w:lineRule="auto"/>
            </w:pPr>
            <w:r w:rsidRPr="00C70209">
              <w:t>Mean change in Hb level</w:t>
            </w:r>
          </w:p>
        </w:tc>
        <w:tc>
          <w:tcPr>
            <w:tcW w:w="51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54A5589" w14:textId="77777777" w:rsidR="00DF2BB6" w:rsidRPr="00C70209" w:rsidRDefault="00DF2BB6" w:rsidP="003131E2">
            <w:pPr>
              <w:pStyle w:val="Tabletext-evidencematrix"/>
              <w:spacing w:line="276" w:lineRule="auto"/>
            </w:pPr>
            <w:r w:rsidRPr="00C70209">
              <w:t>1.3 ± 2.38</w:t>
            </w:r>
          </w:p>
        </w:tc>
        <w:tc>
          <w:tcPr>
            <w:tcW w:w="51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FC03F4F" w14:textId="77777777" w:rsidR="00DF2BB6" w:rsidRPr="00C70209" w:rsidRDefault="00DF2BB6" w:rsidP="003131E2">
            <w:pPr>
              <w:pStyle w:val="Tabletext-evidencematrix"/>
              <w:spacing w:line="276" w:lineRule="auto"/>
            </w:pPr>
            <w:r w:rsidRPr="00C70209">
              <w:t>1 ± 1.9</w:t>
            </w:r>
          </w:p>
        </w:tc>
        <w:tc>
          <w:tcPr>
            <w:tcW w:w="51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D49B20A" w14:textId="77777777" w:rsidR="00DF2BB6" w:rsidRPr="00C70209" w:rsidRDefault="00DF2BB6" w:rsidP="003131E2">
            <w:pPr>
              <w:pStyle w:val="Tabletext-evidencematrix"/>
              <w:spacing w:line="276" w:lineRule="auto"/>
            </w:pPr>
            <w:r w:rsidRPr="00C70209">
              <w:t>MD 0.30 [–0.27, 0.87]</w:t>
            </w:r>
          </w:p>
        </w:tc>
        <w:tc>
          <w:tcPr>
            <w:tcW w:w="6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F3FD251" w14:textId="77777777" w:rsidR="00DF2BB6" w:rsidRPr="00C70209" w:rsidRDefault="00DF2BB6" w:rsidP="003131E2">
            <w:pPr>
              <w:pStyle w:val="Tabletext-evidencematrix"/>
              <w:spacing w:line="276" w:lineRule="auto"/>
              <w:rPr>
                <w:i/>
              </w:rPr>
            </w:pPr>
            <w:r w:rsidRPr="00C70209">
              <w:rPr>
                <w:i/>
              </w:rPr>
              <w:t>No significant difference</w:t>
            </w:r>
          </w:p>
          <w:p w14:paraId="2E745F78" w14:textId="18AC9BB0" w:rsidR="00DF2BB6" w:rsidRPr="00C70209" w:rsidRDefault="001A475D" w:rsidP="003131E2">
            <w:pPr>
              <w:pStyle w:val="Tabletext-evidencematrix"/>
              <w:spacing w:line="276" w:lineRule="auto"/>
            </w:pPr>
            <w:r w:rsidRPr="001A475D">
              <w:rPr>
                <w:i/>
              </w:rPr>
              <w:t>P = </w:t>
            </w:r>
            <w:r w:rsidR="00DF2BB6" w:rsidRPr="00C70209">
              <w:t>0.30</w:t>
            </w:r>
          </w:p>
        </w:tc>
      </w:tr>
      <w:tr w:rsidR="00DF2BB6" w:rsidRPr="00C70209" w14:paraId="25480AFE"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tcPr>
          <w:p w14:paraId="4A514FF3" w14:textId="7E5CA439" w:rsidR="00DF2BB6" w:rsidRPr="00C70209" w:rsidRDefault="00DF2BB6" w:rsidP="003131E2">
            <w:pPr>
              <w:pStyle w:val="Tabletext-evidencematrix"/>
              <w:spacing w:line="276" w:lineRule="auto"/>
            </w:pPr>
            <w:r w:rsidRPr="00C70209">
              <w:t>Mystakidou 2007</w:t>
            </w:r>
            <w:r w:rsidRPr="00C70209">
              <w:fldChar w:fldCharType="begin">
                <w:fldData xml:space="preserve">PEVuZE5vdGU+PENpdGU+PEF1dGhvcj5NeXN0YWtpZG91PC9BdXRob3I+PFllYXI+MjAwNzwvWWVh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=
</w:fldData>
              </w:fldChar>
            </w:r>
            <w:r w:rsidR="000E261C">
              <w:instrText xml:space="preserve"> ADDIN EN.CITE </w:instrText>
            </w:r>
            <w:r w:rsidR="000E261C">
              <w:fldChar w:fldCharType="begin">
                <w:fldData xml:space="preserve">PEVuZE5vdGU+PENpdGU+PEF1dGhvcj5NeXN0YWtpZG91PC9BdXRob3I+PFllYXI+MjAwNzwvWWVh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55</w:t>
            </w:r>
            <w:r w:rsidRPr="00C70209">
              <w:fldChar w:fldCharType="end"/>
            </w:r>
          </w:p>
          <w:p w14:paraId="2C74F16C" w14:textId="77777777" w:rsidR="00DF2BB6" w:rsidRPr="00C70209" w:rsidRDefault="00DF2BB6" w:rsidP="003131E2">
            <w:pPr>
              <w:pStyle w:val="Tabletext-evidencematrix"/>
              <w:spacing w:line="276" w:lineRule="auto"/>
            </w:pPr>
            <w:r w:rsidRPr="00C70209">
              <w:t>Level I/II</w:t>
            </w:r>
          </w:p>
          <w:p w14:paraId="1D5E9567" w14:textId="77777777" w:rsidR="00DF2BB6" w:rsidRPr="00C70209" w:rsidRDefault="00DF2BB6" w:rsidP="003131E2">
            <w:pPr>
              <w:pStyle w:val="Tabletext-evidencematrix"/>
              <w:spacing w:line="276" w:lineRule="auto"/>
            </w:pPr>
            <w:r w:rsidRPr="00C70209">
              <w:rPr>
                <w:i/>
              </w:rPr>
              <w:t>Poor</w:t>
            </w:r>
          </w:p>
          <w:p w14:paraId="509649BD" w14:textId="77777777" w:rsidR="00DF2BB6" w:rsidRPr="00C70209" w:rsidRDefault="00DF2BB6" w:rsidP="003131E2">
            <w:pPr>
              <w:pStyle w:val="Tabletext-evidencematrix"/>
              <w:spacing w:line="276" w:lineRule="auto"/>
            </w:pP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097AFC7" w14:textId="2B52CAD1" w:rsidR="00DF2BB6" w:rsidRPr="00C70209" w:rsidRDefault="00DF2BB6" w:rsidP="003131E2">
            <w:pPr>
              <w:pStyle w:val="Tabletext-evidencematrix"/>
              <w:spacing w:line="276" w:lineRule="auto"/>
            </w:pPr>
            <w:r w:rsidRPr="00C70209">
              <w:t>1 RCT (Razzouk 2006)</w: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 </w:instrText>
            </w:r>
            <w:r w:rsidR="000E261C">
              <w:fldChar w:fldCharType="begin">
                <w:fldData xml:space="preserve">PEVuZE5vdGU+PENpdGU+PEF1dGhvcj5SYXp6b3VrPC9BdXRob3I+PFllYXI+MjAwNjwvWWVhcj48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ODPigJM5PC9wYWdlcz48dm9sdW1lPjI0PC92b2x1bWU+PG51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58</w:t>
            </w:r>
            <w:r w:rsidR="000E261C">
              <w:fldChar w:fldCharType="end"/>
            </w:r>
          </w:p>
          <w:p w14:paraId="463F3025" w14:textId="77777777" w:rsidR="00DF2BB6" w:rsidRPr="00C70209" w:rsidRDefault="00DF2BB6" w:rsidP="003131E2">
            <w:pPr>
              <w:pStyle w:val="Tabletext-evidencematrix"/>
              <w:spacing w:line="276" w:lineRule="auto"/>
            </w:pPr>
            <w:r w:rsidRPr="00C70209">
              <w:t>N=222</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126E6E5" w14:textId="77777777" w:rsidR="00DF2BB6" w:rsidRPr="00C70209" w:rsidRDefault="00DF2BB6" w:rsidP="003131E2">
            <w:pPr>
              <w:pStyle w:val="Tabletext-evidencematrix"/>
              <w:spacing w:line="276" w:lineRule="auto"/>
            </w:pPr>
            <w:r w:rsidRPr="00C70209">
              <w:t>Children aged 0–18 years with cancer and receiving chemotherapy</w:t>
            </w:r>
          </w:p>
          <w:p w14:paraId="4C747E70" w14:textId="77777777" w:rsidR="00DF2BB6" w:rsidRPr="00C70209" w:rsidRDefault="00DF2BB6" w:rsidP="003131E2">
            <w:pPr>
              <w:pStyle w:val="Tabletext-subanalysis"/>
              <w:spacing w:line="276" w:lineRule="auto"/>
            </w:pPr>
            <w:r w:rsidRPr="00C70209">
              <w:t>*Anaemic children receiving myelosuppressive chemotherapy for non-myeloid malignancies</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2C235EB7" w14:textId="77777777" w:rsidR="00DF2BB6" w:rsidRPr="00C70209" w:rsidRDefault="00DF2BB6" w:rsidP="003131E2">
            <w:pPr>
              <w:pStyle w:val="Tabletext-evidencematrix"/>
              <w:spacing w:line="276" w:lineRule="auto"/>
            </w:pPr>
            <w:r w:rsidRPr="00C70209">
              <w:t>Multicentre, USA</w:t>
            </w:r>
            <w:r w:rsidRPr="00C70209">
              <w:rPr>
                <w:vertAlign w:val="superscript"/>
              </w:rPr>
              <w:t>c</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63F5511E" w14:textId="11BCA050" w:rsidR="00DF2BB6" w:rsidRPr="00C70209" w:rsidRDefault="00DF2BB6" w:rsidP="003131E2">
            <w:pPr>
              <w:pStyle w:val="Tabletext-evidencematrix"/>
              <w:spacing w:line="276" w:lineRule="auto"/>
            </w:pPr>
            <w:r w:rsidRPr="00C70209">
              <w:t>rHuEPO versus placebo</w:t>
            </w:r>
          </w:p>
          <w:p w14:paraId="5535E668" w14:textId="77777777" w:rsidR="00DF2BB6" w:rsidRPr="00C70209" w:rsidRDefault="00DF2BB6" w:rsidP="003131E2">
            <w:pPr>
              <w:pStyle w:val="Tabletext-subanalysis"/>
              <w:spacing w:line="276" w:lineRule="auto"/>
            </w:pPr>
            <w:r w:rsidRPr="00C70209">
              <w:t>*Iron supplementation given as needed</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0FD4FCF3" w14:textId="77777777" w:rsidR="00DF2BB6" w:rsidRPr="00C70209" w:rsidRDefault="00DF2BB6" w:rsidP="003131E2">
            <w:pPr>
              <w:pStyle w:val="Tabletext-evidencematrix"/>
              <w:spacing w:line="276" w:lineRule="auto"/>
            </w:pPr>
            <w:r w:rsidRPr="00C70209">
              <w:t>Mean Hb post-treatment (g/dL)</w:t>
            </w:r>
          </w:p>
        </w:tc>
        <w:tc>
          <w:tcPr>
            <w:tcW w:w="519" w:type="pct"/>
            <w:tcBorders>
              <w:top w:val="single" w:sz="4" w:space="0" w:color="000000"/>
              <w:left w:val="single" w:sz="4" w:space="0" w:color="000000"/>
              <w:bottom w:val="single" w:sz="4" w:space="0" w:color="000000"/>
              <w:right w:val="single" w:sz="4" w:space="0" w:color="000000"/>
            </w:tcBorders>
            <w:hideMark/>
          </w:tcPr>
          <w:p w14:paraId="78F8AF98" w14:textId="77777777" w:rsidR="00DF2BB6" w:rsidRPr="00C70209" w:rsidRDefault="00DF2BB6" w:rsidP="003131E2">
            <w:pPr>
              <w:pStyle w:val="Tabletext-evidencematrix"/>
              <w:spacing w:line="276" w:lineRule="auto"/>
            </w:pPr>
            <w:r w:rsidRPr="00C70209">
              <w:t>11.2 ± NR</w:t>
            </w:r>
          </w:p>
        </w:tc>
        <w:tc>
          <w:tcPr>
            <w:tcW w:w="519" w:type="pct"/>
            <w:tcBorders>
              <w:top w:val="single" w:sz="4" w:space="0" w:color="000000"/>
              <w:left w:val="single" w:sz="4" w:space="0" w:color="000000"/>
              <w:bottom w:val="single" w:sz="4" w:space="0" w:color="000000"/>
              <w:right w:val="single" w:sz="4" w:space="0" w:color="000000"/>
            </w:tcBorders>
            <w:hideMark/>
          </w:tcPr>
          <w:p w14:paraId="777558B2" w14:textId="77777777" w:rsidR="00DF2BB6" w:rsidRPr="00C70209" w:rsidRDefault="00DF2BB6" w:rsidP="003131E2">
            <w:pPr>
              <w:pStyle w:val="Tabletext-evidencematrix"/>
              <w:spacing w:line="276" w:lineRule="auto"/>
            </w:pPr>
            <w:r w:rsidRPr="00C70209">
              <w:t>10.5 ± NR</w:t>
            </w:r>
          </w:p>
        </w:tc>
        <w:tc>
          <w:tcPr>
            <w:tcW w:w="519" w:type="pct"/>
            <w:tcBorders>
              <w:top w:val="single" w:sz="4" w:space="0" w:color="000000"/>
              <w:left w:val="single" w:sz="4" w:space="0" w:color="000000"/>
              <w:bottom w:val="single" w:sz="4" w:space="0" w:color="000000"/>
              <w:right w:val="single" w:sz="4" w:space="0" w:color="000000"/>
            </w:tcBorders>
            <w:hideMark/>
          </w:tcPr>
          <w:p w14:paraId="6BD895E1" w14:textId="77777777" w:rsidR="00DF2BB6" w:rsidRPr="00C70209" w:rsidRDefault="00DF2BB6" w:rsidP="003131E2">
            <w:pPr>
              <w:pStyle w:val="Tabletext-evidencematrix"/>
              <w:spacing w:line="276" w:lineRule="auto"/>
            </w:pPr>
            <w:r w:rsidRPr="00C70209">
              <w:t>MD –0.7 [NR]</w:t>
            </w:r>
          </w:p>
        </w:tc>
        <w:tc>
          <w:tcPr>
            <w:tcW w:w="603" w:type="pct"/>
            <w:tcBorders>
              <w:top w:val="single" w:sz="4" w:space="0" w:color="000000"/>
              <w:left w:val="single" w:sz="4" w:space="0" w:color="000000"/>
              <w:bottom w:val="single" w:sz="4" w:space="0" w:color="000000"/>
              <w:right w:val="single" w:sz="4" w:space="0" w:color="000000"/>
            </w:tcBorders>
            <w:hideMark/>
          </w:tcPr>
          <w:p w14:paraId="6EFAC442" w14:textId="3B768741" w:rsidR="00DF2BB6" w:rsidRPr="00C70209" w:rsidRDefault="001A475D" w:rsidP="003131E2">
            <w:pPr>
              <w:pStyle w:val="Tabletext-evidencematrix"/>
              <w:spacing w:line="276" w:lineRule="auto"/>
            </w:pPr>
            <w:r w:rsidRPr="001A475D">
              <w:rPr>
                <w:i/>
              </w:rPr>
              <w:t>P = </w:t>
            </w:r>
            <w:r w:rsidR="00DF2BB6" w:rsidRPr="00C70209">
              <w:t>NR</w:t>
            </w:r>
          </w:p>
        </w:tc>
      </w:tr>
      <w:tr w:rsidR="00DF2BB6" w:rsidRPr="00C70209" w14:paraId="5CB1607F"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DA853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535921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332EAB4"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362CD9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75D74C"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33D1565A" w14:textId="77777777" w:rsidR="00DF2BB6" w:rsidRPr="00C70209" w:rsidRDefault="00DF2BB6" w:rsidP="003131E2">
            <w:pPr>
              <w:pStyle w:val="Tabletext-evidencematrix"/>
              <w:spacing w:line="276" w:lineRule="auto"/>
            </w:pPr>
            <w:r w:rsidRPr="00C70209">
              <w:t>Hb increase of at least 2 g/dL</w:t>
            </w:r>
          </w:p>
        </w:tc>
        <w:tc>
          <w:tcPr>
            <w:tcW w:w="519" w:type="pct"/>
            <w:tcBorders>
              <w:top w:val="single" w:sz="4" w:space="0" w:color="000000"/>
              <w:left w:val="single" w:sz="4" w:space="0" w:color="000000"/>
              <w:bottom w:val="single" w:sz="4" w:space="0" w:color="000000"/>
              <w:right w:val="single" w:sz="4" w:space="0" w:color="000000"/>
            </w:tcBorders>
            <w:hideMark/>
          </w:tcPr>
          <w:p w14:paraId="00EA8913" w14:textId="77777777" w:rsidR="00DF2BB6" w:rsidRPr="00C70209" w:rsidRDefault="00DF2BB6" w:rsidP="003131E2">
            <w:pPr>
              <w:pStyle w:val="Tabletext-evidencematrix"/>
              <w:spacing w:line="276" w:lineRule="auto"/>
            </w:pPr>
            <w:r w:rsidRPr="00C70209">
              <w:t>NR (56%)</w:t>
            </w:r>
          </w:p>
        </w:tc>
        <w:tc>
          <w:tcPr>
            <w:tcW w:w="519" w:type="pct"/>
            <w:tcBorders>
              <w:top w:val="single" w:sz="4" w:space="0" w:color="000000"/>
              <w:left w:val="single" w:sz="4" w:space="0" w:color="000000"/>
              <w:bottom w:val="single" w:sz="4" w:space="0" w:color="000000"/>
              <w:right w:val="single" w:sz="4" w:space="0" w:color="000000"/>
            </w:tcBorders>
            <w:hideMark/>
          </w:tcPr>
          <w:p w14:paraId="4099513B" w14:textId="77777777" w:rsidR="00DF2BB6" w:rsidRPr="00C70209" w:rsidRDefault="00DF2BB6" w:rsidP="003131E2">
            <w:pPr>
              <w:pStyle w:val="Tabletext-evidencematrix"/>
              <w:spacing w:line="276" w:lineRule="auto"/>
            </w:pPr>
            <w:r w:rsidRPr="00C70209">
              <w:t>NR (35%)</w:t>
            </w:r>
          </w:p>
        </w:tc>
        <w:tc>
          <w:tcPr>
            <w:tcW w:w="519" w:type="pct"/>
            <w:tcBorders>
              <w:top w:val="single" w:sz="4" w:space="0" w:color="000000"/>
              <w:left w:val="single" w:sz="4" w:space="0" w:color="000000"/>
              <w:bottom w:val="single" w:sz="4" w:space="0" w:color="000000"/>
              <w:right w:val="single" w:sz="4" w:space="0" w:color="000000"/>
            </w:tcBorders>
            <w:hideMark/>
          </w:tcPr>
          <w:p w14:paraId="54CE082B" w14:textId="77777777" w:rsidR="00DF2BB6" w:rsidRPr="00C70209" w:rsidRDefault="00DF2BB6" w:rsidP="003131E2">
            <w:pPr>
              <w:pStyle w:val="Tabletext-evidencematrix"/>
              <w:spacing w:line="276" w:lineRule="auto"/>
            </w:pPr>
            <w:r w:rsidRPr="00C70209">
              <w:t>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F1C46B7" w14:textId="0C5ED44A" w:rsidR="00DF2BB6" w:rsidRPr="00C70209" w:rsidRDefault="00DF2BB6" w:rsidP="003131E2">
            <w:pPr>
              <w:pStyle w:val="Tabletext-evidencematrix"/>
              <w:spacing w:line="276" w:lineRule="auto"/>
              <w:rPr>
                <w:i/>
              </w:rPr>
            </w:pPr>
            <w:r w:rsidRPr="00C70209">
              <w:rPr>
                <w:i/>
              </w:rPr>
              <w:t>Favours rHuEPO</w:t>
            </w:r>
          </w:p>
          <w:p w14:paraId="7AD1C64D" w14:textId="357B44B4" w:rsidR="00DF2BB6" w:rsidRPr="00C70209" w:rsidRDefault="001A475D" w:rsidP="003131E2">
            <w:pPr>
              <w:pStyle w:val="Tabletext-evidencematrix"/>
              <w:spacing w:line="276" w:lineRule="auto"/>
            </w:pPr>
            <w:r w:rsidRPr="001A475D">
              <w:rPr>
                <w:i/>
              </w:rPr>
              <w:t>P = </w:t>
            </w:r>
            <w:r w:rsidR="00DF2BB6" w:rsidRPr="00C70209">
              <w:t>0.002</w:t>
            </w:r>
          </w:p>
        </w:tc>
      </w:tr>
      <w:tr w:rsidR="00DF2BB6" w:rsidRPr="00C70209" w14:paraId="7C87B1C0"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CFD0F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E904BA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0B2264B"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73FE0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E58399"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0" w:type="pct"/>
            <w:gridSpan w:val="2"/>
            <w:vMerge w:val="restart"/>
            <w:tcBorders>
              <w:top w:val="single" w:sz="4" w:space="0" w:color="000000"/>
              <w:left w:val="single" w:sz="4" w:space="0" w:color="000000"/>
              <w:bottom w:val="single" w:sz="4" w:space="0" w:color="000000"/>
              <w:right w:val="single" w:sz="4" w:space="0" w:color="000000"/>
            </w:tcBorders>
            <w:vAlign w:val="bottom"/>
          </w:tcPr>
          <w:p w14:paraId="10F666BE" w14:textId="77777777" w:rsidR="00DF2BB6" w:rsidRPr="00C70209" w:rsidRDefault="00DF2BB6" w:rsidP="003131E2">
            <w:pPr>
              <w:pStyle w:val="Tabletext-subanalysis"/>
              <w:spacing w:line="276" w:lineRule="auto"/>
              <w:jc w:val="right"/>
            </w:pPr>
          </w:p>
          <w:p w14:paraId="57D0388D" w14:textId="77777777" w:rsidR="00DF2BB6" w:rsidRPr="00C70209" w:rsidRDefault="00DF2BB6" w:rsidP="003131E2">
            <w:pPr>
              <w:pStyle w:val="Tabletext-subanalysis"/>
              <w:spacing w:line="276" w:lineRule="auto"/>
              <w:jc w:val="right"/>
            </w:pPr>
            <w:r w:rsidRPr="00C70209">
              <w:t>children aged 5–7 years</w:t>
            </w:r>
          </w:p>
        </w:tc>
        <w:tc>
          <w:tcPr>
            <w:tcW w:w="1557" w:type="pct"/>
            <w:gridSpan w:val="3"/>
            <w:tcBorders>
              <w:top w:val="single" w:sz="4" w:space="0" w:color="000000"/>
              <w:left w:val="single" w:sz="4" w:space="0" w:color="000000"/>
              <w:bottom w:val="single" w:sz="4" w:space="0" w:color="000000"/>
              <w:right w:val="single" w:sz="4" w:space="0" w:color="000000"/>
            </w:tcBorders>
            <w:hideMark/>
          </w:tcPr>
          <w:p w14:paraId="6A165588" w14:textId="77777777" w:rsidR="00DF2BB6" w:rsidRPr="00C70209" w:rsidRDefault="00DF2BB6" w:rsidP="003131E2">
            <w:pPr>
              <w:pStyle w:val="Tabletext-subanalysis"/>
              <w:spacing w:line="276" w:lineRule="auto"/>
              <w:rPr>
                <w:rStyle w:val="Emphasis"/>
              </w:rPr>
            </w:pPr>
            <w:r w:rsidRPr="00C70209">
              <w:rPr>
                <w:rStyle w:val="Emphasis"/>
              </w:rPr>
              <w:t>Subgroup analysis: age</w:t>
            </w:r>
          </w:p>
        </w:tc>
        <w:tc>
          <w:tcPr>
            <w:tcW w:w="603"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hideMark/>
          </w:tcPr>
          <w:p w14:paraId="75DC3A37" w14:textId="2D02E058" w:rsidR="00DF2BB6" w:rsidRPr="00C70209" w:rsidRDefault="00DF2BB6" w:rsidP="003131E2">
            <w:pPr>
              <w:pStyle w:val="Tabletext-subanalysis"/>
              <w:spacing w:line="276" w:lineRule="auto"/>
            </w:pPr>
            <w:r w:rsidRPr="00C70209">
              <w:t>Favours rHuEPO</w:t>
            </w:r>
          </w:p>
          <w:p w14:paraId="1CB23AD5" w14:textId="1CDE93FB" w:rsidR="00DF2BB6" w:rsidRPr="00C70209" w:rsidRDefault="001A475D" w:rsidP="003131E2">
            <w:pPr>
              <w:pStyle w:val="Tabletext-subanalysis"/>
              <w:spacing w:line="276" w:lineRule="auto"/>
            </w:pPr>
            <w:r w:rsidRPr="001A475D">
              <w:rPr>
                <w:i/>
              </w:rPr>
              <w:t>P = </w:t>
            </w:r>
            <w:r w:rsidR="00DF2BB6" w:rsidRPr="00C70209">
              <w:t>NR</w:t>
            </w:r>
          </w:p>
        </w:tc>
      </w:tr>
      <w:tr w:rsidR="00DF2BB6" w:rsidRPr="00C70209" w14:paraId="0E52719C"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BB11A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A20EA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194A20"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03D9A9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65FB112"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5018FE2B"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519" w:type="pct"/>
            <w:tcBorders>
              <w:top w:val="single" w:sz="4" w:space="0" w:color="000000"/>
              <w:left w:val="single" w:sz="4" w:space="0" w:color="000000"/>
              <w:bottom w:val="single" w:sz="4" w:space="0" w:color="000000"/>
              <w:right w:val="single" w:sz="4" w:space="0" w:color="000000"/>
            </w:tcBorders>
            <w:hideMark/>
          </w:tcPr>
          <w:p w14:paraId="69DB908F" w14:textId="77777777" w:rsidR="00DF2BB6" w:rsidRPr="00C70209" w:rsidRDefault="00DF2BB6" w:rsidP="003131E2">
            <w:pPr>
              <w:pStyle w:val="Tabletext-subanalysis"/>
              <w:spacing w:line="276" w:lineRule="auto"/>
            </w:pPr>
            <w:r w:rsidRPr="00C70209">
              <w:t>NR (92%)</w:t>
            </w:r>
          </w:p>
        </w:tc>
        <w:tc>
          <w:tcPr>
            <w:tcW w:w="519" w:type="pct"/>
            <w:tcBorders>
              <w:top w:val="single" w:sz="4" w:space="0" w:color="000000"/>
              <w:left w:val="single" w:sz="4" w:space="0" w:color="000000"/>
              <w:bottom w:val="single" w:sz="4" w:space="0" w:color="000000"/>
              <w:right w:val="single" w:sz="4" w:space="0" w:color="000000"/>
            </w:tcBorders>
            <w:hideMark/>
          </w:tcPr>
          <w:p w14:paraId="2745AF18" w14:textId="77777777" w:rsidR="00DF2BB6" w:rsidRPr="00C70209" w:rsidRDefault="00DF2BB6" w:rsidP="003131E2">
            <w:pPr>
              <w:pStyle w:val="Tabletext-subanalysis"/>
              <w:spacing w:line="276" w:lineRule="auto"/>
            </w:pPr>
            <w:r w:rsidRPr="00C70209">
              <w:t>NR (41%)</w:t>
            </w:r>
          </w:p>
        </w:tc>
        <w:tc>
          <w:tcPr>
            <w:tcW w:w="519" w:type="pct"/>
            <w:tcBorders>
              <w:top w:val="single" w:sz="4" w:space="0" w:color="000000"/>
              <w:left w:val="single" w:sz="4" w:space="0" w:color="000000"/>
              <w:bottom w:val="single" w:sz="4" w:space="0" w:color="000000"/>
              <w:right w:val="single" w:sz="4" w:space="0" w:color="000000"/>
            </w:tcBorders>
            <w:hideMark/>
          </w:tcPr>
          <w:p w14:paraId="375AE9D6" w14:textId="77777777" w:rsidR="00DF2BB6" w:rsidRPr="00C70209" w:rsidRDefault="00DF2BB6" w:rsidP="003131E2">
            <w:pPr>
              <w:pStyle w:val="Tabletext-subanalysis"/>
              <w:spacing w:line="276" w:lineRule="auto"/>
            </w:pPr>
            <w:r w:rsidRPr="00C70209">
              <w:t>NR</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C98079"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r>
      <w:tr w:rsidR="00DF2BB6" w:rsidRPr="00C70209" w14:paraId="7A90DE45"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DD245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3DC91AEA" w14:textId="0E9DFE5A" w:rsidR="00DF2BB6" w:rsidRPr="00C70209" w:rsidRDefault="00DF2BB6" w:rsidP="003131E2">
            <w:pPr>
              <w:pStyle w:val="Tabletext-evidencematrix"/>
              <w:spacing w:line="276" w:lineRule="auto"/>
            </w:pPr>
            <w:r w:rsidRPr="00C70209">
              <w:t>1 RCT (Varan 1999)</w:t>
            </w:r>
            <w:r w:rsidR="000E261C">
              <w:fldChar w:fldCharType="begin"/>
            </w:r>
            <w:r w:rsidR="000E261C">
              <w:instrText xml:space="preserve"> ADDIN EN.CITE &lt;EndNote&gt;&lt;Cite&gt;&lt;Author&gt;Varan&lt;/Author&gt;&lt;Year&gt;1999&lt;/Year&gt;&lt;RecNum&gt;461&lt;/RecNum&gt;&lt;DisplayText&gt;&lt;style face="superscript"&gt;260&lt;/style&gt;&lt;/DisplayText&gt;&lt;record&gt;&lt;rec-number&gt;461&lt;/rec-number&gt;&lt;foreign-keys&gt;&lt;key app="EN" db-id="9edve2wadsavt5ewavaxtda4f2tavzvts9ee" timestamp="1428888770"&gt;461&lt;/key&gt;&lt;/foreign-keys&gt;&lt;ref-type name="Journal Article"&gt;17&lt;/ref-type&gt;&lt;contributors&gt;&lt;authors&gt;&lt;author&gt;Varan, Ali&lt;/author&gt;&lt;author&gt;Büyükpamukçu, Münevver&lt;/author&gt;&lt;author&gt;Kutluk, Tezer&lt;/author&gt;&lt;author&gt;Akyüz, Canan&lt;/author&gt;&lt;/authors&gt;&lt;/contributors&gt;&lt;titles&gt;&lt;title&gt;Recombinant human erythropoietin treatment for chemotherapy-related anemia in children&lt;/title&gt;&lt;secondary-title&gt;Pediatrics&lt;/secondary-title&gt;&lt;/titles&gt;&lt;periodical&gt;&lt;full-title&gt;Pediatrics&lt;/full-title&gt;&lt;/periodical&gt;&lt;pages&gt;e16–e16&lt;/pages&gt;&lt;volume&gt;103&lt;/volume&gt;&lt;number&gt;2&lt;/number&gt;&lt;dates&gt;&lt;year&gt;1999&lt;/year&gt;&lt;/dates&gt;&lt;isbn&gt;0031-4005&lt;/isbn&gt;&lt;urls&gt;&lt;related-urls&gt;&lt;url&gt;http://pediatrics.aappublications.org/content/103/2/e16.short&lt;/url&gt;&lt;/related-urls&gt;&lt;/urls&gt;&lt;access-date&gt;13 April 2015&lt;/access-date&gt;&lt;/record&gt;&lt;/Cite&gt;&lt;/EndNote&gt;</w:instrText>
            </w:r>
            <w:r w:rsidR="000E261C">
              <w:fldChar w:fldCharType="separate"/>
            </w:r>
            <w:r w:rsidR="000E261C" w:rsidRPr="000E261C">
              <w:rPr>
                <w:noProof/>
                <w:vertAlign w:val="superscript"/>
              </w:rPr>
              <w:t>260</w:t>
            </w:r>
            <w:r w:rsidR="000E261C">
              <w:fldChar w:fldCharType="end"/>
            </w:r>
          </w:p>
          <w:p w14:paraId="671A6B02" w14:textId="77777777" w:rsidR="00DF2BB6" w:rsidRPr="00C70209" w:rsidRDefault="00DF2BB6" w:rsidP="003131E2">
            <w:pPr>
              <w:pStyle w:val="Tabletext-evidencematrix"/>
              <w:spacing w:line="276" w:lineRule="auto"/>
            </w:pPr>
            <w:r w:rsidRPr="00C70209">
              <w:t>N=34</w:t>
            </w:r>
          </w:p>
        </w:tc>
        <w:tc>
          <w:tcPr>
            <w:tcW w:w="491" w:type="pct"/>
            <w:tcBorders>
              <w:top w:val="single" w:sz="4" w:space="0" w:color="000000"/>
              <w:left w:val="single" w:sz="4" w:space="0" w:color="000000"/>
              <w:bottom w:val="single" w:sz="4" w:space="0" w:color="000000"/>
              <w:right w:val="single" w:sz="4" w:space="0" w:color="000000"/>
            </w:tcBorders>
            <w:hideMark/>
          </w:tcPr>
          <w:p w14:paraId="7B880A0F" w14:textId="77777777" w:rsidR="00DF2BB6" w:rsidRPr="00C70209" w:rsidRDefault="00DF2BB6" w:rsidP="003131E2">
            <w:pPr>
              <w:pStyle w:val="Tabletext-subanalysis"/>
              <w:spacing w:line="276" w:lineRule="auto"/>
            </w:pPr>
            <w:r w:rsidRPr="00C70209">
              <w:rPr>
                <w:rFonts w:eastAsia="Calibri" w:cs="Calibri"/>
                <w:sz w:val="18"/>
                <w:szCs w:val="16"/>
                <w:lang w:eastAsia="en-US"/>
              </w:rPr>
              <w:t>*c</w:t>
            </w:r>
            <w:r w:rsidRPr="00C70209">
              <w:t>hildren receiving chemotherapy for solid tumours at risk for anaemia</w:t>
            </w:r>
          </w:p>
        </w:tc>
        <w:tc>
          <w:tcPr>
            <w:tcW w:w="490" w:type="pct"/>
            <w:tcBorders>
              <w:top w:val="single" w:sz="4" w:space="0" w:color="000000"/>
              <w:left w:val="single" w:sz="4" w:space="0" w:color="000000"/>
              <w:bottom w:val="single" w:sz="4" w:space="0" w:color="000000"/>
              <w:right w:val="single" w:sz="4" w:space="0" w:color="000000"/>
            </w:tcBorders>
            <w:hideMark/>
          </w:tcPr>
          <w:p w14:paraId="2CF6D597" w14:textId="77777777" w:rsidR="00DF2BB6" w:rsidRPr="00C70209" w:rsidRDefault="00DF2BB6" w:rsidP="003131E2">
            <w:pPr>
              <w:pStyle w:val="Tabletext-evidencematrix"/>
              <w:spacing w:line="276" w:lineRule="auto"/>
            </w:pPr>
            <w:r w:rsidRPr="00C70209">
              <w:t>Single centre, Turkey</w:t>
            </w:r>
            <w:r w:rsidRPr="00C70209">
              <w:rPr>
                <w:vertAlign w:val="superscript"/>
              </w:rPr>
              <w:t>c</w:t>
            </w:r>
          </w:p>
        </w:tc>
        <w:tc>
          <w:tcPr>
            <w:tcW w:w="490" w:type="pct"/>
            <w:tcBorders>
              <w:top w:val="single" w:sz="4" w:space="0" w:color="000000"/>
              <w:left w:val="single" w:sz="4" w:space="0" w:color="000000"/>
              <w:bottom w:val="single" w:sz="4" w:space="0" w:color="000000"/>
              <w:right w:val="single" w:sz="4" w:space="0" w:color="000000"/>
            </w:tcBorders>
          </w:tcPr>
          <w:p w14:paraId="146CCA50" w14:textId="13BC1579" w:rsidR="00DF2BB6" w:rsidRPr="00C70209" w:rsidRDefault="00DF2BB6" w:rsidP="003131E2">
            <w:pPr>
              <w:pStyle w:val="Tabletext-evidencematrix"/>
              <w:spacing w:line="276" w:lineRule="auto"/>
            </w:pPr>
            <w:r w:rsidRPr="00C70209">
              <w:t>rHuEPO v control</w:t>
            </w:r>
          </w:p>
          <w:p w14:paraId="2C9A2B57" w14:textId="77777777" w:rsidR="00DF2BB6" w:rsidRPr="00C70209" w:rsidRDefault="00DF2BB6" w:rsidP="003131E2">
            <w:pPr>
              <w:pStyle w:val="Tabletext-evidencematrix"/>
              <w:spacing w:line="276" w:lineRule="auto"/>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317D7F00" w14:textId="77777777" w:rsidR="00DF2BB6" w:rsidRPr="00C70209" w:rsidRDefault="00DF2BB6" w:rsidP="003131E2">
            <w:pPr>
              <w:pStyle w:val="Tabletext-evidencematrix"/>
              <w:spacing w:line="276" w:lineRule="auto"/>
            </w:pPr>
            <w:r w:rsidRPr="00C70209">
              <w:t>Mean Hb post-treatment (g/dL)</w:t>
            </w:r>
          </w:p>
        </w:tc>
        <w:tc>
          <w:tcPr>
            <w:tcW w:w="519" w:type="pct"/>
            <w:tcBorders>
              <w:top w:val="single" w:sz="4" w:space="0" w:color="000000"/>
              <w:left w:val="single" w:sz="4" w:space="0" w:color="000000"/>
              <w:bottom w:val="single" w:sz="4" w:space="0" w:color="000000"/>
              <w:right w:val="single" w:sz="4" w:space="0" w:color="000000"/>
            </w:tcBorders>
            <w:hideMark/>
          </w:tcPr>
          <w:p w14:paraId="367DE709" w14:textId="77777777" w:rsidR="00DF2BB6" w:rsidRPr="00C70209" w:rsidRDefault="00DF2BB6" w:rsidP="003131E2">
            <w:pPr>
              <w:pStyle w:val="Tabletext-evidencematrix"/>
              <w:spacing w:line="276" w:lineRule="auto"/>
            </w:pPr>
            <w:r w:rsidRPr="00C70209">
              <w:t>10.21 ± NR</w:t>
            </w:r>
          </w:p>
        </w:tc>
        <w:tc>
          <w:tcPr>
            <w:tcW w:w="519" w:type="pct"/>
            <w:tcBorders>
              <w:top w:val="single" w:sz="4" w:space="0" w:color="000000"/>
              <w:left w:val="single" w:sz="4" w:space="0" w:color="000000"/>
              <w:bottom w:val="single" w:sz="4" w:space="0" w:color="000000"/>
              <w:right w:val="single" w:sz="4" w:space="0" w:color="000000"/>
            </w:tcBorders>
            <w:hideMark/>
          </w:tcPr>
          <w:p w14:paraId="17151B6A" w14:textId="77777777" w:rsidR="00DF2BB6" w:rsidRPr="00C70209" w:rsidRDefault="00DF2BB6" w:rsidP="003131E2">
            <w:pPr>
              <w:pStyle w:val="Tabletext-evidencematrix"/>
              <w:spacing w:line="276" w:lineRule="auto"/>
            </w:pPr>
            <w:r w:rsidRPr="00C70209">
              <w:t>8.41 ± NR</w:t>
            </w:r>
          </w:p>
        </w:tc>
        <w:tc>
          <w:tcPr>
            <w:tcW w:w="519" w:type="pct"/>
            <w:tcBorders>
              <w:top w:val="single" w:sz="4" w:space="0" w:color="000000"/>
              <w:left w:val="single" w:sz="4" w:space="0" w:color="000000"/>
              <w:bottom w:val="single" w:sz="4" w:space="0" w:color="000000"/>
              <w:right w:val="single" w:sz="4" w:space="0" w:color="000000"/>
            </w:tcBorders>
            <w:hideMark/>
          </w:tcPr>
          <w:p w14:paraId="1FC96E80" w14:textId="77777777" w:rsidR="00DF2BB6" w:rsidRPr="00C70209" w:rsidRDefault="00DF2BB6" w:rsidP="003131E2">
            <w:pPr>
              <w:pStyle w:val="Tabletext-evidencematrix"/>
              <w:spacing w:line="276" w:lineRule="auto"/>
            </w:pPr>
            <w:r w:rsidRPr="00C70209">
              <w:t>MD –1.8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DA0F8CC" w14:textId="6409C4DE" w:rsidR="00DF2BB6" w:rsidRPr="00C70209" w:rsidRDefault="00DF2BB6" w:rsidP="003131E2">
            <w:pPr>
              <w:pStyle w:val="Tabletext-evidencematrix"/>
              <w:spacing w:line="276" w:lineRule="auto"/>
              <w:rPr>
                <w:i/>
              </w:rPr>
            </w:pPr>
            <w:r w:rsidRPr="00C70209">
              <w:rPr>
                <w:i/>
              </w:rPr>
              <w:t>Favours rHuEPO</w:t>
            </w:r>
          </w:p>
          <w:p w14:paraId="73756AD8" w14:textId="1DE647F5" w:rsidR="00DF2BB6" w:rsidRPr="00C70209" w:rsidRDefault="001A475D" w:rsidP="003131E2">
            <w:pPr>
              <w:pStyle w:val="Tabletext-evidencematrix"/>
              <w:spacing w:line="276" w:lineRule="auto"/>
            </w:pPr>
            <w:r w:rsidRPr="001A475D">
              <w:rPr>
                <w:i/>
              </w:rPr>
              <w:t>P = </w:t>
            </w:r>
            <w:r w:rsidR="00DF2BB6" w:rsidRPr="00C70209">
              <w:t>NR</w:t>
            </w:r>
          </w:p>
        </w:tc>
      </w:tr>
      <w:tr w:rsidR="00DF2BB6" w:rsidRPr="00C70209" w14:paraId="3084D0E8"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ABFC5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AFD935E" w14:textId="78A95203" w:rsidR="00DF2BB6" w:rsidRPr="00C70209" w:rsidRDefault="00DF2BB6" w:rsidP="003131E2">
            <w:pPr>
              <w:pStyle w:val="Tabletext-evidencematrix"/>
              <w:spacing w:line="276" w:lineRule="auto"/>
            </w:pPr>
            <w:r w:rsidRPr="00C70209">
              <w:t>1 RCT (Csaki 1998)</w:t>
            </w:r>
            <w:r w:rsidR="000E261C">
              <w:fldChar w:fldCharType="begin"/>
            </w:r>
            <w:r w:rsidR="000E261C">
              <w:instrText xml:space="preserve"> ADDIN EN.CITE &lt;EndNote&gt;&lt;Cite&gt;&lt;Author&gt;Csaki&lt;/Author&gt;&lt;Year&gt;1998&lt;/Year&gt;&lt;RecNum&gt;462&lt;/RecNum&gt;&lt;DisplayText&gt;&lt;style face="superscript"&gt;261&lt;/style&gt;&lt;/DisplayText&gt;&lt;record&gt;&lt;rec-number&gt;462&lt;/rec-number&gt;&lt;foreign-keys&gt;&lt;key app="EN" db-id="9edve2wadsavt5ewavaxtda4f2tavzvts9ee" timestamp="1428888797"&gt;462&lt;/key&gt;&lt;/foreign-keys&gt;&lt;ref-type name="Journal Article"&gt;17&lt;/ref-type&gt;&lt;contributors&gt;&lt;authors&gt;&lt;author&gt;Csaki, C&lt;/author&gt;&lt;author&gt;Ferencz, T&lt;/author&gt;&lt;author&gt;Schuler, D&lt;/author&gt;&lt;author&gt;Borsi, JD&lt;/author&gt;&lt;/authors&gt;&lt;/contributors&gt;&lt;titles&gt;&lt;title&gt;Recombinant human erythropoietin in the prevention of chemotherapy-induced anaemia in children with malignant solid tumours&lt;/title&gt;&lt;secondary-title&gt;European Journal of Cancer&lt;/secondary-title&gt;&lt;/titles&gt;&lt;periodical&gt;&lt;full-title&gt;European Journal of Cancer&lt;/full-title&gt;&lt;/periodical&gt;&lt;pages&gt;364–367&lt;/pages&gt;&lt;volume&gt;34&lt;/volume&gt;&lt;number&gt;3&lt;/number&gt;&lt;dates&gt;&lt;year&gt;1998&lt;/year&gt;&lt;/dates&gt;&lt;isbn&gt;0959-8049&lt;/isbn&gt;&lt;urls&gt;&lt;related-urls&gt;&lt;url&gt;http://www.sciencedirect.com/science/article/pii/S095980499710065X&lt;/url&gt;&lt;/related-urls&gt;&lt;/urls&gt;&lt;access-date&gt;13 April 2015&lt;/access-date&gt;&lt;/record&gt;&lt;/Cite&gt;&lt;/EndNote&gt;</w:instrText>
            </w:r>
            <w:r w:rsidR="000E261C">
              <w:fldChar w:fldCharType="separate"/>
            </w:r>
            <w:r w:rsidR="000E261C" w:rsidRPr="000E261C">
              <w:rPr>
                <w:noProof/>
                <w:vertAlign w:val="superscript"/>
              </w:rPr>
              <w:t>261</w:t>
            </w:r>
            <w:r w:rsidR="000E261C">
              <w:fldChar w:fldCharType="end"/>
            </w:r>
          </w:p>
          <w:p w14:paraId="2D0B423C" w14:textId="77777777" w:rsidR="00DF2BB6" w:rsidRPr="00C70209" w:rsidRDefault="00DF2BB6" w:rsidP="003131E2">
            <w:pPr>
              <w:pStyle w:val="Tabletext-evidencematrix"/>
              <w:spacing w:line="276" w:lineRule="auto"/>
            </w:pPr>
            <w:r w:rsidRPr="00C70209">
              <w:t>N=15</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3F8BD68" w14:textId="77777777" w:rsidR="00DF2BB6" w:rsidRPr="00C70209" w:rsidRDefault="00DF2BB6" w:rsidP="003131E2">
            <w:pPr>
              <w:pStyle w:val="Tabletext-subanalysis"/>
              <w:spacing w:line="276" w:lineRule="auto"/>
            </w:pPr>
            <w:r w:rsidRPr="00C70209">
              <w:t>*children aged 4–8 years with solid tumours and Hb &lt;12 g/dL</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18870ECF" w14:textId="77777777" w:rsidR="00DF2BB6" w:rsidRPr="00C70209" w:rsidRDefault="00DF2BB6" w:rsidP="003131E2">
            <w:pPr>
              <w:pStyle w:val="Tabletext-evidencematrix"/>
              <w:spacing w:line="276" w:lineRule="auto"/>
            </w:pPr>
            <w:r w:rsidRPr="00C70209">
              <w:t>Single centre, Hungary</w:t>
            </w:r>
            <w:r w:rsidRPr="00C70209">
              <w:rPr>
                <w:vertAlign w:val="superscript"/>
              </w:rPr>
              <w:t>c</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104FCE61" w14:textId="16E749BA" w:rsidR="00DF2BB6" w:rsidRPr="00C70209" w:rsidRDefault="00DF2BB6" w:rsidP="003131E2">
            <w:pPr>
              <w:pStyle w:val="Tabletext-evidencematrix"/>
              <w:spacing w:line="276" w:lineRule="auto"/>
            </w:pPr>
            <w:r w:rsidRPr="00C70209">
              <w:t>rHuEPO versus no rHuEPO</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60AD1509" w14:textId="77777777" w:rsidR="00DF2BB6" w:rsidRPr="00C70209" w:rsidRDefault="00DF2BB6" w:rsidP="003131E2">
            <w:pPr>
              <w:pStyle w:val="Tabletext-evidencematrix"/>
              <w:spacing w:line="276" w:lineRule="auto"/>
            </w:pPr>
            <w:r w:rsidRPr="00C70209">
              <w:t>Mean Hb at week 8 (g/dL)</w:t>
            </w:r>
          </w:p>
        </w:tc>
        <w:tc>
          <w:tcPr>
            <w:tcW w:w="519" w:type="pct"/>
            <w:tcBorders>
              <w:top w:val="single" w:sz="4" w:space="0" w:color="000000"/>
              <w:left w:val="single" w:sz="4" w:space="0" w:color="000000"/>
              <w:bottom w:val="single" w:sz="4" w:space="0" w:color="000000"/>
              <w:right w:val="single" w:sz="4" w:space="0" w:color="000000"/>
            </w:tcBorders>
            <w:hideMark/>
          </w:tcPr>
          <w:p w14:paraId="6B0CE424" w14:textId="77777777" w:rsidR="00DF2BB6" w:rsidRPr="00C70209" w:rsidRDefault="00DF2BB6" w:rsidP="003131E2">
            <w:pPr>
              <w:pStyle w:val="Tabletext-evidencematrix"/>
              <w:spacing w:line="276" w:lineRule="auto"/>
            </w:pPr>
            <w:r w:rsidRPr="00C70209">
              <w:t>13.11 ± NR</w:t>
            </w:r>
          </w:p>
        </w:tc>
        <w:tc>
          <w:tcPr>
            <w:tcW w:w="519" w:type="pct"/>
            <w:tcBorders>
              <w:top w:val="single" w:sz="4" w:space="0" w:color="000000"/>
              <w:left w:val="single" w:sz="4" w:space="0" w:color="000000"/>
              <w:bottom w:val="single" w:sz="4" w:space="0" w:color="000000"/>
              <w:right w:val="single" w:sz="4" w:space="0" w:color="000000"/>
            </w:tcBorders>
            <w:hideMark/>
          </w:tcPr>
          <w:p w14:paraId="68992C2A" w14:textId="77777777" w:rsidR="00DF2BB6" w:rsidRPr="00C70209" w:rsidRDefault="00DF2BB6" w:rsidP="003131E2">
            <w:pPr>
              <w:pStyle w:val="Tabletext-evidencematrix"/>
              <w:spacing w:line="276" w:lineRule="auto"/>
            </w:pPr>
            <w:r w:rsidRPr="00C70209">
              <w:t>11.06 ± NR</w:t>
            </w:r>
          </w:p>
        </w:tc>
        <w:tc>
          <w:tcPr>
            <w:tcW w:w="519" w:type="pct"/>
            <w:tcBorders>
              <w:top w:val="single" w:sz="4" w:space="0" w:color="000000"/>
              <w:left w:val="single" w:sz="4" w:space="0" w:color="000000"/>
              <w:bottom w:val="single" w:sz="4" w:space="0" w:color="000000"/>
              <w:right w:val="single" w:sz="4" w:space="0" w:color="000000"/>
            </w:tcBorders>
            <w:hideMark/>
          </w:tcPr>
          <w:p w14:paraId="57404776" w14:textId="77777777" w:rsidR="00DF2BB6" w:rsidRPr="00C70209" w:rsidRDefault="00DF2BB6" w:rsidP="003131E2">
            <w:pPr>
              <w:pStyle w:val="Tabletext-evidencematrix"/>
              <w:spacing w:line="276" w:lineRule="auto"/>
            </w:pPr>
            <w:r w:rsidRPr="00C70209">
              <w:t>MD –2.05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8024B8A" w14:textId="318B9C80" w:rsidR="00DF2BB6" w:rsidRPr="00C70209" w:rsidRDefault="00DF2BB6" w:rsidP="003131E2">
            <w:pPr>
              <w:pStyle w:val="Tabletext-evidencematrix"/>
              <w:spacing w:line="276" w:lineRule="auto"/>
              <w:rPr>
                <w:i/>
              </w:rPr>
            </w:pPr>
            <w:r w:rsidRPr="00C70209">
              <w:rPr>
                <w:i/>
              </w:rPr>
              <w:t>Favours rHuEPO</w:t>
            </w:r>
          </w:p>
          <w:p w14:paraId="6B18C685" w14:textId="4A23BD88" w:rsidR="00DF2BB6" w:rsidRPr="00C70209" w:rsidRDefault="001A475D" w:rsidP="003131E2">
            <w:pPr>
              <w:pStyle w:val="Tabletext-evidencematrix"/>
              <w:spacing w:line="276" w:lineRule="auto"/>
            </w:pPr>
            <w:r w:rsidRPr="001A475D">
              <w:rPr>
                <w:i/>
              </w:rPr>
              <w:t>P = </w:t>
            </w:r>
            <w:r w:rsidR="00DF2BB6" w:rsidRPr="00C70209">
              <w:t>NR</w:t>
            </w:r>
          </w:p>
        </w:tc>
      </w:tr>
      <w:tr w:rsidR="00DF2BB6" w:rsidRPr="00C70209" w14:paraId="716C8C3B"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4F200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08CC53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377E2EC"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94933D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56196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6A19E9C5" w14:textId="77777777" w:rsidR="00DF2BB6" w:rsidRPr="00C70209" w:rsidRDefault="00DF2BB6" w:rsidP="003131E2">
            <w:pPr>
              <w:pStyle w:val="Tabletext-evidencematrix"/>
              <w:spacing w:line="276" w:lineRule="auto"/>
            </w:pPr>
            <w:r w:rsidRPr="00C70209">
              <w:t>Hct at week 8 (%)</w:t>
            </w:r>
          </w:p>
        </w:tc>
        <w:tc>
          <w:tcPr>
            <w:tcW w:w="519" w:type="pct"/>
            <w:tcBorders>
              <w:top w:val="single" w:sz="4" w:space="0" w:color="000000"/>
              <w:left w:val="single" w:sz="4" w:space="0" w:color="000000"/>
              <w:bottom w:val="single" w:sz="4" w:space="0" w:color="000000"/>
              <w:right w:val="single" w:sz="4" w:space="0" w:color="000000"/>
            </w:tcBorders>
            <w:hideMark/>
          </w:tcPr>
          <w:p w14:paraId="7F2A2AD7" w14:textId="77777777" w:rsidR="00DF2BB6" w:rsidRPr="00C70209" w:rsidRDefault="00DF2BB6" w:rsidP="003131E2">
            <w:pPr>
              <w:pStyle w:val="Tabletext-evidencematrix"/>
              <w:spacing w:line="276" w:lineRule="auto"/>
            </w:pPr>
            <w:r w:rsidRPr="00C70209">
              <w:t>39.3 ± NR</w:t>
            </w:r>
          </w:p>
        </w:tc>
        <w:tc>
          <w:tcPr>
            <w:tcW w:w="519" w:type="pct"/>
            <w:tcBorders>
              <w:top w:val="single" w:sz="4" w:space="0" w:color="000000"/>
              <w:left w:val="single" w:sz="4" w:space="0" w:color="000000"/>
              <w:bottom w:val="single" w:sz="4" w:space="0" w:color="000000"/>
              <w:right w:val="single" w:sz="4" w:space="0" w:color="000000"/>
            </w:tcBorders>
            <w:hideMark/>
          </w:tcPr>
          <w:p w14:paraId="0FBA791D" w14:textId="77777777" w:rsidR="00DF2BB6" w:rsidRPr="00C70209" w:rsidRDefault="00DF2BB6" w:rsidP="003131E2">
            <w:pPr>
              <w:pStyle w:val="Tabletext-evidencematrix"/>
              <w:spacing w:line="276" w:lineRule="auto"/>
            </w:pPr>
            <w:r w:rsidRPr="00C70209">
              <w:t>33.2 ± NR</w:t>
            </w:r>
          </w:p>
        </w:tc>
        <w:tc>
          <w:tcPr>
            <w:tcW w:w="519" w:type="pct"/>
            <w:tcBorders>
              <w:top w:val="single" w:sz="4" w:space="0" w:color="000000"/>
              <w:left w:val="single" w:sz="4" w:space="0" w:color="000000"/>
              <w:bottom w:val="single" w:sz="4" w:space="0" w:color="000000"/>
              <w:right w:val="single" w:sz="4" w:space="0" w:color="000000"/>
            </w:tcBorders>
            <w:hideMark/>
          </w:tcPr>
          <w:p w14:paraId="7FC4FC83" w14:textId="77777777" w:rsidR="00DF2BB6" w:rsidRPr="00C70209" w:rsidRDefault="00DF2BB6" w:rsidP="003131E2">
            <w:pPr>
              <w:pStyle w:val="Tabletext-evidencematrix"/>
              <w:spacing w:line="276" w:lineRule="auto"/>
            </w:pPr>
            <w:r w:rsidRPr="00C70209">
              <w:t>MD –6.0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3182985" w14:textId="53FF9BC3" w:rsidR="00DF2BB6" w:rsidRPr="00C70209" w:rsidRDefault="00DF2BB6" w:rsidP="003131E2">
            <w:pPr>
              <w:pStyle w:val="Tabletext-evidencematrix"/>
              <w:spacing w:line="276" w:lineRule="auto"/>
              <w:rPr>
                <w:i/>
              </w:rPr>
            </w:pPr>
            <w:r w:rsidRPr="00C70209">
              <w:rPr>
                <w:i/>
              </w:rPr>
              <w:t>Favours rHuEPO</w:t>
            </w:r>
          </w:p>
          <w:p w14:paraId="10FDBDF1" w14:textId="01D9272C" w:rsidR="00DF2BB6" w:rsidRPr="00C70209" w:rsidRDefault="001A475D" w:rsidP="003131E2">
            <w:pPr>
              <w:pStyle w:val="Tabletext-evidencematrix"/>
              <w:spacing w:line="276" w:lineRule="auto"/>
            </w:pPr>
            <w:r w:rsidRPr="001A475D">
              <w:rPr>
                <w:i/>
              </w:rPr>
              <w:t>P = </w:t>
            </w:r>
            <w:r w:rsidR="00DF2BB6" w:rsidRPr="00C70209">
              <w:t>NR</w:t>
            </w:r>
          </w:p>
        </w:tc>
      </w:tr>
      <w:tr w:rsidR="00DF2BB6" w:rsidRPr="00C70209" w14:paraId="7B24C50B"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6C4CB0C9" w14:textId="669C0253" w:rsidR="00DF2BB6" w:rsidRPr="00C70209" w:rsidRDefault="00DF2BB6" w:rsidP="003131E2">
            <w:pPr>
              <w:pStyle w:val="Tabletext-evidencematrix"/>
              <w:spacing w:line="276" w:lineRule="auto"/>
            </w:pPr>
            <w:r w:rsidRPr="00C70209">
              <w:t>Feusner 2002</w:t>
            </w:r>
            <w:r w:rsidRPr="00C70209">
              <w:fldChar w:fldCharType="begin"/>
            </w:r>
            <w:r w:rsidR="000E261C">
              <w:instrText xml:space="preserve"> ADDIN EN.CITE &lt;EndNote&gt;&lt;Cite&gt;&lt;Author&gt;Feusner&lt;/Author&gt;&lt;Year&gt;2002&lt;/Year&gt;&lt;RecNum&gt;97&lt;/RecNum&gt;&lt;DisplayText&gt;&lt;style face="superscript"&gt;257&lt;/style&gt;&lt;/DisplayText&gt;&lt;record&gt;&lt;rec-number&gt;97&lt;/rec-number&gt;&lt;foreign-keys&gt;&lt;key app="EN" db-id="9edve2wadsavt5ewavaxtda4f2tavzvts9ee" timestamp="1426550237"&gt;97&lt;/key&gt;&lt;/foreign-keys&gt;&lt;ref-type name="Journal Article"&gt;17&lt;/ref-type&gt;&lt;contributors&gt;&lt;authors&gt;&lt;author&gt;Feusner, J.&lt;/author&gt;&lt;author&gt;Hastings, C.&lt;/author&gt;&lt;/authors&gt;&lt;/contributors&gt;&lt;titles&gt;&lt;title&gt;Recombinant human erythropoietin in pediatric oncology: a review (Structured abstract)&lt;/title&gt;&lt;secondary-title&gt;Medical and Pediatric Oncology&lt;/secondary-title&gt;&lt;/titles&gt;&lt;periodical&gt;&lt;full-title&gt;Medical and Pediatric Oncology&lt;/full-title&gt;&lt;/periodical&gt;&lt;pages&gt;463–468&lt;/pages&gt;&lt;volume&gt;39&lt;/volume&gt;&lt;reprint-edition&gt;NOT IN FILE&lt;/reprint-edition&gt;&lt;keywords&gt;&lt;keyword&gt;Cochrane12Mar14&lt;/keyword&gt;&lt;keyword&gt;erythropoietin&lt;/keyword&gt;&lt;keyword&gt;human&lt;/keyword&gt;&lt;keyword&gt;Other reviews&lt;/keyword&gt;&lt;keyword&gt;review&lt;/keyword&gt;&lt;/keywords&gt;&lt;dates&gt;&lt;year&gt;2002&lt;/year&gt;&lt;/dates&gt;&lt;urls&gt;&lt;related-urls&gt;&lt;url&gt;http://onlinelibrary.wiley.com/doi/10.1002/mpo.10187/abstract&lt;/url&gt;&lt;/related-urls&gt;&lt;/urls&gt;&lt;/record&gt;&lt;/Cite&gt;&lt;/EndNote&gt;</w:instrText>
            </w:r>
            <w:r w:rsidRPr="00C70209">
              <w:fldChar w:fldCharType="separate"/>
            </w:r>
            <w:r w:rsidR="000E261C" w:rsidRPr="000E261C">
              <w:rPr>
                <w:noProof/>
                <w:vertAlign w:val="superscript"/>
              </w:rPr>
              <w:t>257</w:t>
            </w:r>
            <w:r w:rsidRPr="00C70209">
              <w:fldChar w:fldCharType="end"/>
            </w:r>
          </w:p>
          <w:p w14:paraId="55270AE0" w14:textId="77777777" w:rsidR="00DF2BB6" w:rsidRPr="00C70209" w:rsidRDefault="00DF2BB6" w:rsidP="003131E2">
            <w:pPr>
              <w:pStyle w:val="Tabletext-evidencematrix"/>
              <w:spacing w:line="276" w:lineRule="auto"/>
            </w:pPr>
            <w:r w:rsidRPr="00C70209">
              <w:t>Level I/II</w:t>
            </w:r>
          </w:p>
          <w:p w14:paraId="55D916F4" w14:textId="77777777" w:rsidR="00DF2BB6" w:rsidRPr="00C70209" w:rsidRDefault="00DF2BB6" w:rsidP="003131E2">
            <w:pPr>
              <w:pStyle w:val="Tabletext-evidencematrix"/>
              <w:spacing w:line="276" w:lineRule="auto"/>
            </w:pPr>
            <w:r w:rsidRPr="00C70209">
              <w:rPr>
                <w:i/>
              </w:rPr>
              <w:t>Poo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45277D8" w14:textId="6D0561B6" w:rsidR="00DF2BB6" w:rsidRPr="00C70209" w:rsidRDefault="00DF2BB6" w:rsidP="003131E2">
            <w:pPr>
              <w:pStyle w:val="Tabletext-evidencematrix"/>
              <w:spacing w:line="276" w:lineRule="auto"/>
            </w:pPr>
            <w:r w:rsidRPr="00C70209">
              <w:t>1 RCT (Ragni 1998)</w:t>
            </w:r>
            <w:r w:rsidR="000E261C">
              <w:fldChar w:fldCharType="begin"/>
            </w:r>
            <w:r w:rsidR="000E261C">
              <w:instrText xml:space="preserve"> ADDIN EN.CITE &lt;EndNote&gt;&lt;Cite&gt;&lt;Author&gt;Ragni&lt;/Author&gt;&lt;Year&gt;1998&lt;/Year&gt;&lt;RecNum&gt;469&lt;/RecNum&gt;&lt;DisplayText&gt;&lt;style face="superscript"&gt;262&lt;/style&gt;&lt;/DisplayText&gt;&lt;record&gt;&lt;rec-number&gt;469&lt;/rec-number&gt;&lt;foreign-keys&gt;&lt;key app="EN" db-id="9edve2wadsavt5ewavaxtda4f2tavzvts9ee" timestamp="1429597008"&gt;469&lt;/key&gt;&lt;/foreign-keys&gt;&lt;ref-type name="Journal Article"&gt;17&lt;/ref-type&gt;&lt;contributors&gt;&lt;authors&gt;&lt;author&gt;Ragni, G.&lt;/author&gt;&lt;author&gt;Clerico, A.&lt;/author&gt;&lt;author&gt;Sordi, A,&lt;/author&gt;&lt;author&gt;et al.&lt;/author&gt;&lt;/authors&gt;&lt;/contributors&gt;&lt;titles&gt;&lt;title&gt;Recombinant human erythropoietin (rHuEPO) in children with cancer: A randomized study [abstract]&lt;/title&gt;&lt;secondary-title&gt;Med Pediatr Oncol&lt;/secondary-title&gt;&lt;/titles&gt;&lt;periodical&gt;&lt;full-title&gt;Med Pediatr Oncol&lt;/full-title&gt;&lt;/periodical&gt;&lt;pages&gt;274&lt;/pages&gt;&lt;volume&gt;31&lt;/volume&gt;&lt;dates&gt;&lt;year&gt;1998&lt;/year&gt;&lt;/dates&gt;&lt;urls&gt;&lt;/urls&gt;&lt;/record&gt;&lt;/Cite&gt;&lt;/EndNote&gt;</w:instrText>
            </w:r>
            <w:r w:rsidR="000E261C">
              <w:fldChar w:fldCharType="separate"/>
            </w:r>
            <w:r w:rsidR="000E261C" w:rsidRPr="000E261C">
              <w:rPr>
                <w:noProof/>
                <w:vertAlign w:val="superscript"/>
              </w:rPr>
              <w:t>262</w:t>
            </w:r>
            <w:r w:rsidR="000E261C">
              <w:fldChar w:fldCharType="end"/>
            </w:r>
          </w:p>
          <w:p w14:paraId="6ACC4DD7" w14:textId="77777777" w:rsidR="00DF2BB6" w:rsidRPr="00C70209" w:rsidRDefault="00DF2BB6" w:rsidP="003131E2">
            <w:pPr>
              <w:pStyle w:val="Tabletext-evidencematrix"/>
              <w:spacing w:line="276" w:lineRule="auto"/>
            </w:pPr>
            <w:r w:rsidRPr="00C70209">
              <w:t>N=82*</w:t>
            </w:r>
          </w:p>
          <w:p w14:paraId="3AD33009" w14:textId="77777777" w:rsidR="00DF2BB6" w:rsidRPr="00C70209" w:rsidRDefault="00DF2BB6" w:rsidP="003131E2">
            <w:pPr>
              <w:pStyle w:val="Tabletext-subanalysis"/>
              <w:spacing w:line="276" w:lineRule="auto"/>
            </w:pPr>
            <w:r w:rsidRPr="00C70209">
              <w:t>*number of chemotherapy courses</w:t>
            </w:r>
          </w:p>
        </w:tc>
        <w:tc>
          <w:tcPr>
            <w:tcW w:w="491" w:type="pct"/>
            <w:vMerge w:val="restart"/>
            <w:tcBorders>
              <w:top w:val="single" w:sz="4" w:space="0" w:color="000000"/>
              <w:left w:val="single" w:sz="4" w:space="0" w:color="000000"/>
              <w:bottom w:val="single" w:sz="4" w:space="0" w:color="000000"/>
              <w:right w:val="single" w:sz="4" w:space="0" w:color="000000"/>
            </w:tcBorders>
          </w:tcPr>
          <w:p w14:paraId="52E697B8" w14:textId="319073A9" w:rsidR="00DF2BB6" w:rsidRPr="00C70209" w:rsidRDefault="00DF2BB6" w:rsidP="003131E2">
            <w:pPr>
              <w:pStyle w:val="Tabletext-evidencematrix"/>
              <w:spacing w:line="276" w:lineRule="auto"/>
            </w:pPr>
            <w:r w:rsidRPr="00C70209">
              <w:t>Paediatric cancer patients</w:t>
            </w:r>
          </w:p>
          <w:p w14:paraId="73574E80" w14:textId="77777777" w:rsidR="00DF2BB6" w:rsidRPr="00C70209" w:rsidRDefault="00DF2BB6" w:rsidP="003131E2">
            <w:pPr>
              <w:pStyle w:val="Tabletext-subanalysis"/>
              <w:spacing w:line="276" w:lineRule="auto"/>
            </w:pPr>
            <w:r w:rsidRPr="00C70209">
              <w:t>*children receiving chemotherapy for a variety of tumour types</w:t>
            </w:r>
          </w:p>
          <w:p w14:paraId="776B6A79" w14:textId="77777777" w:rsidR="00DF2BB6" w:rsidRPr="00C70209" w:rsidRDefault="00DF2BB6" w:rsidP="003131E2">
            <w:pPr>
              <w:pStyle w:val="Tabletext-evidencematrix"/>
              <w:spacing w:line="276" w:lineRule="auto"/>
            </w:pP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6EE0AC66" w14:textId="77777777" w:rsidR="00DF2BB6" w:rsidRPr="00C70209" w:rsidRDefault="00DF2BB6" w:rsidP="003131E2">
            <w:pPr>
              <w:pStyle w:val="Tabletext-evidencematrix"/>
              <w:spacing w:line="276" w:lineRule="auto"/>
            </w:pPr>
            <w:r w:rsidRPr="00C70209">
              <w:t>NR</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3C42BC6A" w14:textId="076EB40C" w:rsidR="00DF2BB6" w:rsidRPr="00C70209" w:rsidRDefault="00DF2BB6" w:rsidP="003131E2">
            <w:pPr>
              <w:pStyle w:val="Tabletext-evidencematrix"/>
              <w:spacing w:line="276" w:lineRule="auto"/>
            </w:pPr>
            <w:r w:rsidRPr="00C70209">
              <w:t>rHuEPO versus placebo</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674315FB" w14:textId="77777777" w:rsidR="00DF2BB6" w:rsidRPr="00C70209" w:rsidRDefault="00DF2BB6" w:rsidP="003131E2">
            <w:pPr>
              <w:pStyle w:val="Tabletext-evidencematrix"/>
              <w:spacing w:line="276" w:lineRule="auto"/>
            </w:pPr>
            <w:r w:rsidRPr="00C70209">
              <w:t>Mean nadir Hb (g/dL)</w:t>
            </w:r>
          </w:p>
        </w:tc>
        <w:tc>
          <w:tcPr>
            <w:tcW w:w="519" w:type="pct"/>
            <w:tcBorders>
              <w:top w:val="single" w:sz="4" w:space="0" w:color="000000"/>
              <w:left w:val="single" w:sz="4" w:space="0" w:color="000000"/>
              <w:bottom w:val="single" w:sz="4" w:space="0" w:color="000000"/>
              <w:right w:val="single" w:sz="4" w:space="0" w:color="000000"/>
            </w:tcBorders>
            <w:hideMark/>
          </w:tcPr>
          <w:p w14:paraId="13AF3878" w14:textId="77777777" w:rsidR="00DF2BB6" w:rsidRPr="00C70209" w:rsidRDefault="00DF2BB6" w:rsidP="003131E2">
            <w:pPr>
              <w:pStyle w:val="Tabletext-evidencematrix"/>
              <w:spacing w:line="276" w:lineRule="auto"/>
            </w:pPr>
            <w:r w:rsidRPr="00C70209">
              <w:t>10.36 (range 7.7–13.8)</w:t>
            </w:r>
          </w:p>
        </w:tc>
        <w:tc>
          <w:tcPr>
            <w:tcW w:w="519" w:type="pct"/>
            <w:tcBorders>
              <w:top w:val="single" w:sz="4" w:space="0" w:color="000000"/>
              <w:left w:val="single" w:sz="4" w:space="0" w:color="000000"/>
              <w:bottom w:val="single" w:sz="4" w:space="0" w:color="000000"/>
              <w:right w:val="single" w:sz="4" w:space="0" w:color="000000"/>
            </w:tcBorders>
            <w:hideMark/>
          </w:tcPr>
          <w:p w14:paraId="441617DA" w14:textId="77777777" w:rsidR="00DF2BB6" w:rsidRPr="00C70209" w:rsidRDefault="00DF2BB6" w:rsidP="003131E2">
            <w:pPr>
              <w:pStyle w:val="Tabletext-evidencematrix"/>
              <w:spacing w:line="276" w:lineRule="auto"/>
            </w:pPr>
            <w:r w:rsidRPr="00C70209">
              <w:t>8.7 (range 5.5–13.5)</w:t>
            </w:r>
          </w:p>
        </w:tc>
        <w:tc>
          <w:tcPr>
            <w:tcW w:w="519" w:type="pct"/>
            <w:tcBorders>
              <w:top w:val="single" w:sz="4" w:space="0" w:color="000000"/>
              <w:left w:val="single" w:sz="4" w:space="0" w:color="000000"/>
              <w:bottom w:val="single" w:sz="4" w:space="0" w:color="000000"/>
              <w:right w:val="single" w:sz="4" w:space="0" w:color="000000"/>
            </w:tcBorders>
            <w:hideMark/>
          </w:tcPr>
          <w:p w14:paraId="1E9DF23F" w14:textId="77777777" w:rsidR="00DF2BB6" w:rsidRPr="00C70209" w:rsidRDefault="00DF2BB6" w:rsidP="003131E2">
            <w:pPr>
              <w:pStyle w:val="Tabletext-evidencematrix"/>
              <w:spacing w:line="276" w:lineRule="auto"/>
            </w:pPr>
            <w:r w:rsidRPr="00C70209">
              <w:t>MD –1.66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C630B84" w14:textId="3CFDF6CB" w:rsidR="00DF2BB6" w:rsidRPr="00C70209" w:rsidRDefault="00DF2BB6" w:rsidP="003131E2">
            <w:pPr>
              <w:pStyle w:val="Tabletext-evidencematrix"/>
              <w:spacing w:line="276" w:lineRule="auto"/>
              <w:rPr>
                <w:i/>
              </w:rPr>
            </w:pPr>
            <w:r w:rsidRPr="00C70209">
              <w:rPr>
                <w:i/>
              </w:rPr>
              <w:t>Favours rHuEPO</w:t>
            </w:r>
          </w:p>
          <w:p w14:paraId="6EBD9C5E" w14:textId="779210B1" w:rsidR="00DF2BB6" w:rsidRPr="00C70209" w:rsidRDefault="001A475D" w:rsidP="003131E2">
            <w:pPr>
              <w:pStyle w:val="Tabletext-evidencematrix"/>
              <w:spacing w:line="276" w:lineRule="auto"/>
            </w:pPr>
            <w:r w:rsidRPr="001A475D">
              <w:rPr>
                <w:i/>
              </w:rPr>
              <w:t>P &lt; </w:t>
            </w:r>
            <w:r w:rsidR="00DF2BB6" w:rsidRPr="00C70209">
              <w:t>0.05</w:t>
            </w:r>
          </w:p>
        </w:tc>
      </w:tr>
      <w:tr w:rsidR="00DF2BB6" w:rsidRPr="00C70209" w14:paraId="093AE8A1"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A843C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3D5B8B"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EDE86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FA33B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9E4A4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3B9416A7" w14:textId="77777777" w:rsidR="00DF2BB6" w:rsidRPr="00C70209" w:rsidRDefault="00DF2BB6" w:rsidP="003131E2">
            <w:pPr>
              <w:pStyle w:val="Tabletext-evidencematrix"/>
              <w:spacing w:line="276" w:lineRule="auto"/>
            </w:pPr>
            <w:r w:rsidRPr="00C70209">
              <w:t>Number of chemotherapy courses where Hb decreased to &lt;9 g/dL</w:t>
            </w:r>
          </w:p>
        </w:tc>
        <w:tc>
          <w:tcPr>
            <w:tcW w:w="519" w:type="pct"/>
            <w:tcBorders>
              <w:top w:val="single" w:sz="4" w:space="0" w:color="000000"/>
              <w:left w:val="single" w:sz="4" w:space="0" w:color="000000"/>
              <w:bottom w:val="single" w:sz="4" w:space="0" w:color="000000"/>
              <w:right w:val="single" w:sz="4" w:space="0" w:color="000000"/>
            </w:tcBorders>
            <w:hideMark/>
          </w:tcPr>
          <w:p w14:paraId="3B35D97D" w14:textId="77777777" w:rsidR="00DF2BB6" w:rsidRPr="00C70209" w:rsidRDefault="00DF2BB6" w:rsidP="003131E2">
            <w:pPr>
              <w:pStyle w:val="Tabletext-evidencematrix"/>
              <w:spacing w:line="276" w:lineRule="auto"/>
            </w:pPr>
            <w:r w:rsidRPr="00C70209">
              <w:t>4/22 (18.2%)</w:t>
            </w:r>
          </w:p>
        </w:tc>
        <w:tc>
          <w:tcPr>
            <w:tcW w:w="519" w:type="pct"/>
            <w:tcBorders>
              <w:top w:val="single" w:sz="4" w:space="0" w:color="000000"/>
              <w:left w:val="single" w:sz="4" w:space="0" w:color="000000"/>
              <w:bottom w:val="single" w:sz="4" w:space="0" w:color="000000"/>
              <w:right w:val="single" w:sz="4" w:space="0" w:color="000000"/>
            </w:tcBorders>
            <w:hideMark/>
          </w:tcPr>
          <w:p w14:paraId="1BE55B91" w14:textId="77777777" w:rsidR="00DF2BB6" w:rsidRPr="00C70209" w:rsidRDefault="00DF2BB6" w:rsidP="003131E2">
            <w:pPr>
              <w:pStyle w:val="Tabletext-evidencematrix"/>
              <w:spacing w:line="276" w:lineRule="auto"/>
            </w:pPr>
            <w:r w:rsidRPr="00C70209">
              <w:t>36/60 (60%)</w:t>
            </w:r>
          </w:p>
        </w:tc>
        <w:tc>
          <w:tcPr>
            <w:tcW w:w="519" w:type="pct"/>
            <w:tcBorders>
              <w:top w:val="single" w:sz="4" w:space="0" w:color="000000"/>
              <w:left w:val="single" w:sz="4" w:space="0" w:color="000000"/>
              <w:bottom w:val="single" w:sz="4" w:space="0" w:color="000000"/>
              <w:right w:val="single" w:sz="4" w:space="0" w:color="000000"/>
            </w:tcBorders>
            <w:hideMark/>
          </w:tcPr>
          <w:p w14:paraId="48F68445" w14:textId="77777777" w:rsidR="00DF2BB6" w:rsidRPr="00C70209" w:rsidRDefault="00DF2BB6" w:rsidP="003131E2">
            <w:pPr>
              <w:pStyle w:val="Tabletext-evidencematrix"/>
              <w:spacing w:line="276" w:lineRule="auto"/>
              <w:rPr>
                <w:vertAlign w:val="superscript"/>
              </w:rPr>
            </w:pPr>
            <w:r w:rsidRPr="00C70209">
              <w:t>RR 0.30 [0.12, 0.75]</w:t>
            </w:r>
            <w:r w:rsidRPr="00C70209">
              <w:rPr>
                <w:vertAlign w:val="superscript"/>
              </w:rPr>
              <w:t>d</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43D268E" w14:textId="75F199B1" w:rsidR="00DF2BB6" w:rsidRPr="00C70209" w:rsidRDefault="00DF2BB6" w:rsidP="003131E2">
            <w:pPr>
              <w:pStyle w:val="Tabletext-evidencematrix"/>
              <w:spacing w:line="276" w:lineRule="auto"/>
              <w:rPr>
                <w:i/>
              </w:rPr>
            </w:pPr>
            <w:r w:rsidRPr="00C70209">
              <w:rPr>
                <w:i/>
              </w:rPr>
              <w:t>Favours rHuEPO</w:t>
            </w:r>
          </w:p>
          <w:p w14:paraId="28FCE71C" w14:textId="2DBB30F7" w:rsidR="00DF2BB6" w:rsidRPr="00C70209" w:rsidRDefault="001A475D" w:rsidP="003131E2">
            <w:pPr>
              <w:pStyle w:val="Tabletext-evidencematrix"/>
              <w:spacing w:line="276" w:lineRule="auto"/>
              <w:rPr>
                <w:vertAlign w:val="superscript"/>
              </w:rPr>
            </w:pPr>
            <w:r w:rsidRPr="001A475D">
              <w:rPr>
                <w:i/>
              </w:rPr>
              <w:t>P = </w:t>
            </w:r>
            <w:r w:rsidR="00DF2BB6" w:rsidRPr="00C70209">
              <w:t>0.01</w:t>
            </w:r>
            <w:r w:rsidR="00DF2BB6" w:rsidRPr="00C70209">
              <w:rPr>
                <w:vertAlign w:val="superscript"/>
              </w:rPr>
              <w:t>d</w:t>
            </w:r>
          </w:p>
        </w:tc>
      </w:tr>
      <w:tr w:rsidR="00DF2BB6" w:rsidRPr="00C70209" w14:paraId="4017DCA1"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FB189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EB4A39"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8B3FB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418A64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0B0A8C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644679E2" w14:textId="77777777" w:rsidR="00DF2BB6" w:rsidRPr="00C70209" w:rsidRDefault="00DF2BB6" w:rsidP="003131E2">
            <w:pPr>
              <w:pStyle w:val="Tabletext-evidencematrix"/>
              <w:spacing w:line="276" w:lineRule="auto"/>
            </w:pPr>
            <w:r w:rsidRPr="00C70209">
              <w:t>Mean time (days) to Hb recovery</w:t>
            </w:r>
          </w:p>
        </w:tc>
        <w:tc>
          <w:tcPr>
            <w:tcW w:w="519" w:type="pct"/>
            <w:tcBorders>
              <w:top w:val="single" w:sz="4" w:space="0" w:color="000000"/>
              <w:left w:val="single" w:sz="4" w:space="0" w:color="000000"/>
              <w:bottom w:val="single" w:sz="4" w:space="0" w:color="000000"/>
              <w:right w:val="single" w:sz="4" w:space="0" w:color="000000"/>
            </w:tcBorders>
            <w:hideMark/>
          </w:tcPr>
          <w:p w14:paraId="7EBEAC6A" w14:textId="77777777" w:rsidR="00DF2BB6" w:rsidRPr="00C70209" w:rsidRDefault="00DF2BB6" w:rsidP="003131E2">
            <w:pPr>
              <w:pStyle w:val="Tabletext-evidencematrix"/>
              <w:spacing w:line="276" w:lineRule="auto"/>
            </w:pPr>
            <w:r w:rsidRPr="00C70209">
              <w:t>3.5 (3–5)</w:t>
            </w:r>
          </w:p>
        </w:tc>
        <w:tc>
          <w:tcPr>
            <w:tcW w:w="519" w:type="pct"/>
            <w:tcBorders>
              <w:top w:val="single" w:sz="4" w:space="0" w:color="000000"/>
              <w:left w:val="single" w:sz="4" w:space="0" w:color="000000"/>
              <w:bottom w:val="single" w:sz="4" w:space="0" w:color="000000"/>
              <w:right w:val="single" w:sz="4" w:space="0" w:color="000000"/>
            </w:tcBorders>
            <w:hideMark/>
          </w:tcPr>
          <w:p w14:paraId="73E94C20" w14:textId="77777777" w:rsidR="00DF2BB6" w:rsidRPr="00C70209" w:rsidRDefault="00DF2BB6" w:rsidP="003131E2">
            <w:pPr>
              <w:pStyle w:val="Tabletext-evidencematrix"/>
              <w:spacing w:line="276" w:lineRule="auto"/>
            </w:pPr>
            <w:r w:rsidRPr="00C70209">
              <w:t>7.3 (3–23)</w:t>
            </w:r>
          </w:p>
        </w:tc>
        <w:tc>
          <w:tcPr>
            <w:tcW w:w="519" w:type="pct"/>
            <w:tcBorders>
              <w:top w:val="single" w:sz="4" w:space="0" w:color="000000"/>
              <w:left w:val="single" w:sz="4" w:space="0" w:color="000000"/>
              <w:bottom w:val="single" w:sz="4" w:space="0" w:color="000000"/>
              <w:right w:val="single" w:sz="4" w:space="0" w:color="000000"/>
            </w:tcBorders>
            <w:hideMark/>
          </w:tcPr>
          <w:p w14:paraId="581A5DF0" w14:textId="77777777" w:rsidR="00DF2BB6" w:rsidRPr="00C70209" w:rsidRDefault="00DF2BB6" w:rsidP="003131E2">
            <w:pPr>
              <w:pStyle w:val="Tabletext-evidencematrix"/>
              <w:spacing w:line="276" w:lineRule="auto"/>
            </w:pPr>
            <w:r w:rsidRPr="00C70209">
              <w:t>NR</w:t>
            </w:r>
          </w:p>
        </w:tc>
        <w:tc>
          <w:tcPr>
            <w:tcW w:w="6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69292D6" w14:textId="497CEB7C" w:rsidR="00DF2BB6" w:rsidRPr="00C70209" w:rsidRDefault="001A475D" w:rsidP="003131E2">
            <w:pPr>
              <w:pStyle w:val="Tabletext-evidencematrix"/>
              <w:spacing w:line="276" w:lineRule="auto"/>
            </w:pPr>
            <w:r w:rsidRPr="001A475D">
              <w:rPr>
                <w:i/>
              </w:rPr>
              <w:t>P = </w:t>
            </w:r>
            <w:r w:rsidR="00DF2BB6" w:rsidRPr="00C70209">
              <w:t>NR</w:t>
            </w:r>
          </w:p>
        </w:tc>
      </w:tr>
      <w:tr w:rsidR="00DF2BB6" w:rsidRPr="00C70209" w14:paraId="3EBF5835"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77F1D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1" w:type="pct"/>
            <w:tcBorders>
              <w:top w:val="single" w:sz="4" w:space="0" w:color="000000"/>
              <w:left w:val="single" w:sz="4" w:space="0" w:color="000000"/>
              <w:bottom w:val="single" w:sz="4" w:space="0" w:color="000000"/>
              <w:right w:val="single" w:sz="4" w:space="0" w:color="000000"/>
            </w:tcBorders>
            <w:hideMark/>
          </w:tcPr>
          <w:p w14:paraId="0A86A246" w14:textId="2476DF09" w:rsidR="00DF2BB6" w:rsidRPr="00C70209" w:rsidRDefault="00DF2BB6" w:rsidP="003131E2">
            <w:pPr>
              <w:pStyle w:val="Tabletext-evidencematrix"/>
              <w:spacing w:line="276" w:lineRule="auto"/>
            </w:pPr>
            <w:r w:rsidRPr="00C70209">
              <w:t>1 RCT (Bennetts 1995)</w:t>
            </w:r>
            <w:r w:rsidR="000E261C">
              <w:fldChar w:fldCharType="begin"/>
            </w:r>
            <w:r w:rsidR="000E261C">
              <w:instrText xml:space="preserve"> ADDIN EN.CITE &lt;EndNote&gt;&lt;Cite&gt;&lt;Author&gt;Bennetts&lt;/Author&gt;&lt;Year&gt;1995&lt;/Year&gt;&lt;RecNum&gt;470&lt;/RecNum&gt;&lt;DisplayText&gt;&lt;style face="superscript"&gt;264&lt;/style&gt;&lt;/DisplayText&gt;&lt;record&gt;&lt;rec-number&gt;470&lt;/rec-number&gt;&lt;foreign-keys&gt;&lt;key app="EN" db-id="9edve2wadsavt5ewavaxtda4f2tavzvts9ee" timestamp="1429597126"&gt;470&lt;/key&gt;&lt;/foreign-keys&gt;&lt;ref-type name="Journal Article"&gt;17&lt;/ref-type&gt;&lt;contributors&gt;&lt;authors&gt;&lt;author&gt;Bennetts, G.&lt;/author&gt;&lt;author&gt;Bertolone, S.&lt;/author&gt;&lt;author&gt;Bray, G.&lt;/author&gt;&lt;author&gt;et al.&lt;/author&gt;&lt;/authors&gt;&lt;/contributors&gt;&lt;titles&gt;&lt;title&gt;Erythropoietin reduces volume of red cell transfusions required in some subsets of children with acute lymphocytic leukemia [abstract]&lt;/title&gt;&lt;secondary-title&gt;Blood&lt;/secondary-title&gt;&lt;/titles&gt;&lt;periodical&gt;&lt;full-title&gt;Blood&lt;/full-title&gt;&lt;/periodical&gt;&lt;pages&gt;853&lt;/pages&gt;&lt;volume&gt;10&lt;/volume&gt;&lt;dates&gt;&lt;year&gt;1995&lt;/year&gt;&lt;/dates&gt;&lt;urls&gt;&lt;/urls&gt;&lt;/record&gt;&lt;/Cite&gt;&lt;/EndNote&gt;</w:instrText>
            </w:r>
            <w:r w:rsidR="000E261C">
              <w:fldChar w:fldCharType="separate"/>
            </w:r>
            <w:r w:rsidR="000E261C" w:rsidRPr="000E261C">
              <w:rPr>
                <w:noProof/>
                <w:vertAlign w:val="superscript"/>
              </w:rPr>
              <w:t>264</w:t>
            </w:r>
            <w:r w:rsidR="000E261C">
              <w:fldChar w:fldCharType="end"/>
            </w:r>
          </w:p>
          <w:p w14:paraId="6A0C1BFD" w14:textId="77777777" w:rsidR="00DF2BB6" w:rsidRPr="00C70209" w:rsidRDefault="00DF2BB6" w:rsidP="003131E2">
            <w:pPr>
              <w:pStyle w:val="Tabletext-evidencematrix"/>
              <w:spacing w:line="276" w:lineRule="auto"/>
            </w:pPr>
            <w:r w:rsidRPr="00C70209">
              <w:t>N=37</w:t>
            </w:r>
          </w:p>
        </w:tc>
        <w:tc>
          <w:tcPr>
            <w:tcW w:w="491" w:type="pct"/>
            <w:tcBorders>
              <w:top w:val="single" w:sz="4" w:space="0" w:color="000000"/>
              <w:left w:val="single" w:sz="4" w:space="0" w:color="000000"/>
              <w:bottom w:val="single" w:sz="4" w:space="0" w:color="000000"/>
              <w:right w:val="single" w:sz="4" w:space="0" w:color="000000"/>
            </w:tcBorders>
            <w:hideMark/>
          </w:tcPr>
          <w:p w14:paraId="6D9A9A77" w14:textId="77777777" w:rsidR="00DF2BB6" w:rsidRPr="00C70209" w:rsidRDefault="00DF2BB6" w:rsidP="003131E2">
            <w:pPr>
              <w:pStyle w:val="Tabletext-subanalysis"/>
              <w:spacing w:line="276" w:lineRule="auto"/>
            </w:pPr>
            <w:r w:rsidRPr="00C70209">
              <w:t>*children newly diagnosed with ALL</w:t>
            </w:r>
          </w:p>
        </w:tc>
        <w:tc>
          <w:tcPr>
            <w:tcW w:w="490" w:type="pct"/>
            <w:tcBorders>
              <w:top w:val="single" w:sz="4" w:space="0" w:color="000000"/>
              <w:left w:val="single" w:sz="4" w:space="0" w:color="000000"/>
              <w:bottom w:val="single" w:sz="4" w:space="0" w:color="000000"/>
              <w:right w:val="single" w:sz="4" w:space="0" w:color="000000"/>
            </w:tcBorders>
          </w:tcPr>
          <w:p w14:paraId="5F24B41A" w14:textId="77777777" w:rsidR="00DF2BB6" w:rsidRPr="00C70209" w:rsidRDefault="00DF2BB6" w:rsidP="003131E2">
            <w:pPr>
              <w:pStyle w:val="Tabletext-evidencematrix"/>
              <w:spacing w:line="276" w:lineRule="auto"/>
            </w:pPr>
            <w:r w:rsidRPr="00C70209">
              <w:t>NR</w:t>
            </w:r>
          </w:p>
        </w:tc>
        <w:tc>
          <w:tcPr>
            <w:tcW w:w="490" w:type="pct"/>
            <w:tcBorders>
              <w:top w:val="single" w:sz="4" w:space="0" w:color="000000"/>
              <w:left w:val="single" w:sz="4" w:space="0" w:color="000000"/>
              <w:bottom w:val="single" w:sz="4" w:space="0" w:color="000000"/>
              <w:right w:val="single" w:sz="4" w:space="0" w:color="000000"/>
            </w:tcBorders>
          </w:tcPr>
          <w:p w14:paraId="1E1E2071" w14:textId="77777777" w:rsidR="00DF2BB6" w:rsidRPr="00C70209" w:rsidRDefault="00DF2BB6" w:rsidP="003131E2">
            <w:pPr>
              <w:pStyle w:val="Tabletext-evidencematrix"/>
              <w:spacing w:line="276" w:lineRule="auto"/>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04CF3E1C" w14:textId="77777777" w:rsidR="00DF2BB6" w:rsidRPr="00C70209" w:rsidRDefault="00DF2BB6" w:rsidP="003131E2">
            <w:pPr>
              <w:pStyle w:val="Tabletext-evidencematrix"/>
              <w:spacing w:line="276" w:lineRule="auto"/>
            </w:pPr>
            <w:r w:rsidRPr="00C70209">
              <w:t>Number of patients with iron deficiency</w:t>
            </w:r>
          </w:p>
        </w:tc>
        <w:tc>
          <w:tcPr>
            <w:tcW w:w="519" w:type="pct"/>
            <w:tcBorders>
              <w:top w:val="single" w:sz="4" w:space="0" w:color="000000"/>
              <w:left w:val="single" w:sz="4" w:space="0" w:color="000000"/>
              <w:bottom w:val="single" w:sz="4" w:space="0" w:color="000000"/>
              <w:right w:val="single" w:sz="4" w:space="0" w:color="000000"/>
            </w:tcBorders>
            <w:hideMark/>
          </w:tcPr>
          <w:p w14:paraId="1D8E6E59" w14:textId="77777777" w:rsidR="00DF2BB6" w:rsidRPr="00C70209" w:rsidRDefault="00DF2BB6" w:rsidP="003131E2">
            <w:pPr>
              <w:pStyle w:val="Tabletext-evidencematrix"/>
              <w:spacing w:line="276" w:lineRule="auto"/>
            </w:pPr>
            <w:r w:rsidRPr="00C70209">
              <w:t>5/19 (26.3%)</w:t>
            </w:r>
          </w:p>
        </w:tc>
        <w:tc>
          <w:tcPr>
            <w:tcW w:w="519" w:type="pct"/>
            <w:tcBorders>
              <w:top w:val="single" w:sz="4" w:space="0" w:color="000000"/>
              <w:left w:val="single" w:sz="4" w:space="0" w:color="000000"/>
              <w:bottom w:val="single" w:sz="4" w:space="0" w:color="000000"/>
              <w:right w:val="single" w:sz="4" w:space="0" w:color="000000"/>
            </w:tcBorders>
            <w:hideMark/>
          </w:tcPr>
          <w:p w14:paraId="7C2C0C51" w14:textId="77777777" w:rsidR="00DF2BB6" w:rsidRPr="00C70209" w:rsidRDefault="00DF2BB6" w:rsidP="003131E2">
            <w:pPr>
              <w:pStyle w:val="Tabletext-evidencematrix"/>
              <w:spacing w:line="276" w:lineRule="auto"/>
            </w:pPr>
            <w:r w:rsidRPr="00C70209">
              <w:t>3/18 (16.7%)</w:t>
            </w:r>
          </w:p>
        </w:tc>
        <w:tc>
          <w:tcPr>
            <w:tcW w:w="519" w:type="pct"/>
            <w:tcBorders>
              <w:top w:val="single" w:sz="4" w:space="0" w:color="000000"/>
              <w:left w:val="single" w:sz="4" w:space="0" w:color="000000"/>
              <w:bottom w:val="single" w:sz="4" w:space="0" w:color="000000"/>
              <w:right w:val="single" w:sz="4" w:space="0" w:color="000000"/>
            </w:tcBorders>
            <w:hideMark/>
          </w:tcPr>
          <w:p w14:paraId="40E18446" w14:textId="77777777" w:rsidR="00DF2BB6" w:rsidRPr="00C70209" w:rsidRDefault="00DF2BB6" w:rsidP="003131E2">
            <w:pPr>
              <w:pStyle w:val="Tabletext-evidencematrix"/>
              <w:spacing w:line="276" w:lineRule="auto"/>
            </w:pPr>
            <w:r w:rsidRPr="00C70209">
              <w:t>RR 1.58 [0.44, 5.67]</w:t>
            </w:r>
            <w:r w:rsidRPr="00C70209">
              <w:rPr>
                <w:vertAlign w:val="superscript"/>
              </w:rPr>
              <w:t>d</w:t>
            </w:r>
          </w:p>
        </w:tc>
        <w:tc>
          <w:tcPr>
            <w:tcW w:w="6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69C4D38" w14:textId="77777777" w:rsidR="00DF2BB6" w:rsidRPr="00C70209" w:rsidRDefault="00DF2BB6" w:rsidP="003131E2">
            <w:pPr>
              <w:pStyle w:val="Tabletext-evidencematrix"/>
              <w:spacing w:line="276" w:lineRule="auto"/>
              <w:rPr>
                <w:i/>
              </w:rPr>
            </w:pPr>
            <w:r w:rsidRPr="00C70209">
              <w:rPr>
                <w:i/>
              </w:rPr>
              <w:t>No significant difference</w:t>
            </w:r>
          </w:p>
          <w:p w14:paraId="554B2460" w14:textId="644FFA44" w:rsidR="00DF2BB6" w:rsidRPr="00C70209" w:rsidRDefault="001A475D" w:rsidP="003131E2">
            <w:pPr>
              <w:pStyle w:val="Tabletext-evidencematrix"/>
              <w:spacing w:line="276" w:lineRule="auto"/>
            </w:pPr>
            <w:r w:rsidRPr="001A475D">
              <w:rPr>
                <w:i/>
              </w:rPr>
              <w:t>P = </w:t>
            </w:r>
            <w:r w:rsidR="00DF2BB6" w:rsidRPr="00C70209">
              <w:t>0.48</w:t>
            </w:r>
            <w:r w:rsidR="00DF2BB6" w:rsidRPr="00C70209">
              <w:rPr>
                <w:vertAlign w:val="superscript"/>
              </w:rPr>
              <w:t>d</w:t>
            </w:r>
          </w:p>
        </w:tc>
      </w:tr>
    </w:tbl>
    <w:p w14:paraId="4DA7C138" w14:textId="6A3A573D" w:rsidR="00DF2BB6" w:rsidRPr="00C70209" w:rsidRDefault="00DF2BB6" w:rsidP="003131E2">
      <w:pPr>
        <w:pStyle w:val="TabFigNotes0noindent"/>
      </w:pPr>
      <w:r w:rsidRPr="00C70209">
        <w:t xml:space="preserve">ALL, acute lymphocytic leukaemia; CI, confidence interval; ESA, </w:t>
      </w:r>
      <w:r w:rsidR="00EA5C41" w:rsidRPr="00C70209">
        <w:t>erythropoiesis stimulating agent</w:t>
      </w:r>
      <w:r w:rsidRPr="00C70209">
        <w:t xml:space="preserve">; Hb, haemoglobin; Hct, haematocrit; MD, mean difference; NR, not reported; RCT, randomised controlled trial; rHuEPO, </w:t>
      </w:r>
      <w:r w:rsidR="00EA5C41" w:rsidRPr="00C70209">
        <w:t>recombinant human epoetin</w:t>
      </w:r>
      <w:r w:rsidRPr="00C70209">
        <w:t>; RR, risk ratio; SD, standard deviation</w:t>
      </w:r>
    </w:p>
    <w:p w14:paraId="37AC64A0"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B9D1B73" w14:textId="7F552F11"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532F601" w14:textId="77777777" w:rsidR="00DF2BB6" w:rsidRPr="00C70209" w:rsidRDefault="00DF2BB6" w:rsidP="003131E2">
      <w:pPr>
        <w:pStyle w:val="TabFigNotes0noindent"/>
      </w:pPr>
      <w:r w:rsidRPr="00C70209">
        <w:rPr>
          <w:b/>
        </w:rPr>
        <w:t>c.</w:t>
      </w:r>
      <w:r w:rsidRPr="00C70209">
        <w:t xml:space="preserve"> Not reported in systematic review; retrieved from Level II study.</w:t>
      </w:r>
    </w:p>
    <w:p w14:paraId="0F143525" w14:textId="77777777" w:rsidR="00DF2BB6" w:rsidRPr="00C70209" w:rsidRDefault="00DF2BB6" w:rsidP="003131E2">
      <w:pPr>
        <w:pStyle w:val="TabFigNotes0noindent"/>
      </w:pPr>
      <w:r w:rsidRPr="00C70209">
        <w:rPr>
          <w:b/>
        </w:rPr>
        <w:t>d.</w:t>
      </w:r>
      <w:r w:rsidRPr="00C70209">
        <w:t xml:space="preserve"> Calculated post-hoc using RevMan 5.1.2.</w:t>
      </w:r>
    </w:p>
    <w:p w14:paraId="15478970"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74703B9E" w14:textId="77777777" w:rsidR="00DF2BB6" w:rsidRPr="00C70209" w:rsidRDefault="00DF2BB6" w:rsidP="003131E2">
      <w:pPr>
        <w:pStyle w:val="Heading7"/>
      </w:pPr>
      <w:r w:rsidRPr="00C70209">
        <w:t>Tumour progression or recurrence</w:t>
      </w:r>
    </w:p>
    <w:p w14:paraId="10AC0381" w14:textId="77777777" w:rsidR="00DF2BB6" w:rsidRPr="00C70209" w:rsidRDefault="00DF2BB6" w:rsidP="003131E2">
      <w:pPr>
        <w:pStyle w:val="BodyText"/>
      </w:pPr>
      <w:r w:rsidRPr="00C70209">
        <w:t xml:space="preserve">One RCT (Wagner 2004) was identified by the systematic review and hand-searching process that reported the outcome of tumour progression or recurrence in paediatric patients with cancer. Wagner (2004) was reported by Grant (2013) to show no significant difference between treatment groups on tumour response (complete or partial) comparing ESA plus G-CSF to G-CSF alone (RR 1.06; 95%CI 0.68, 1.66). </w:t>
      </w:r>
      <w:r w:rsidRPr="00C70209">
        <w:rPr>
          <w:b/>
          <w:highlight w:val="yellow"/>
        </w:rPr>
        <w:fldChar w:fldCharType="begin"/>
      </w:r>
      <w:r w:rsidRPr="00C70209">
        <w:rPr>
          <w:b/>
        </w:rPr>
        <w:instrText xml:space="preserve"> REF _Ref41265037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29</w:t>
      </w:r>
      <w:r w:rsidRPr="00C70209">
        <w:rPr>
          <w:b/>
          <w:highlight w:val="yellow"/>
        </w:rPr>
        <w:fldChar w:fldCharType="end"/>
      </w:r>
      <w:r w:rsidRPr="00C70209">
        <w:t xml:space="preserve"> summarises the results from this study.</w:t>
      </w:r>
    </w:p>
    <w:p w14:paraId="320F1CF1"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08D6226B" w14:textId="14FB42C5" w:rsidR="00DF2BB6" w:rsidRPr="00C70209" w:rsidRDefault="00DF2BB6" w:rsidP="003131E2">
      <w:pPr>
        <w:pStyle w:val="Caption"/>
      </w:pPr>
      <w:bookmarkStart w:id="503" w:name="_Ref412650374"/>
      <w:bookmarkStart w:id="504" w:name="_Toc423015378"/>
      <w:bookmarkStart w:id="505" w:name="_Toc42774712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9</w:t>
      </w:r>
      <w:r w:rsidR="00130F03" w:rsidRPr="00C70209">
        <w:fldChar w:fldCharType="end"/>
      </w:r>
      <w:bookmarkEnd w:id="503"/>
      <w:r w:rsidRPr="00C70209">
        <w:tab/>
        <w:t>Paediatric patients with cancer: Results for ESAs versus no ESAs – Tumour progression or recurrence (secondary outcome)</w:t>
      </w:r>
      <w:bookmarkEnd w:id="504"/>
      <w:bookmarkEnd w:id="50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7B493BFC"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19F326AF"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201FC9D0"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7E8DF9EA"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7B97F8B"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25EC2F4"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5869BABE"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6B2DFC63"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E385B59" w14:textId="063D2975"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33154910"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52A0BB96"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03A173F5"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8F323A"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86A25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0E4064"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C907E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4219DD"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E71C69"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1E39BBFE"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27EDBC91"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9" w:type="pct"/>
            <w:tcBorders>
              <w:top w:val="single" w:sz="4" w:space="0" w:color="000000"/>
              <w:left w:val="single" w:sz="4" w:space="0" w:color="000000"/>
              <w:bottom w:val="single" w:sz="4" w:space="0" w:color="000000"/>
              <w:right w:val="single" w:sz="4" w:space="0" w:color="000000"/>
            </w:tcBorders>
            <w:hideMark/>
          </w:tcPr>
          <w:p w14:paraId="6667D07A"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37B5D54D"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9" w:type="pct"/>
            <w:tcBorders>
              <w:top w:val="single" w:sz="4" w:space="0" w:color="000000"/>
              <w:left w:val="single" w:sz="4" w:space="0" w:color="000000"/>
              <w:bottom w:val="single" w:sz="4" w:space="0" w:color="000000"/>
              <w:right w:val="single" w:sz="4" w:space="0" w:color="000000"/>
            </w:tcBorders>
            <w:hideMark/>
          </w:tcPr>
          <w:p w14:paraId="55C4C3E9"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789CB2C8"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2E83AD80" w14:textId="3355A0F6"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CA3D14F"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2A568EE9"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63EA3094" w14:textId="77777777" w:rsidR="00DF2BB6" w:rsidRPr="00C70209" w:rsidRDefault="00DF2BB6" w:rsidP="003131E2">
            <w:pPr>
              <w:pStyle w:val="TableH4"/>
              <w:rPr>
                <w:rFonts w:eastAsia="Arial Unicode MS"/>
              </w:rPr>
            </w:pPr>
            <w:r w:rsidRPr="00C70209">
              <w:rPr>
                <w:rFonts w:eastAsia="Arial Unicode MS"/>
              </w:rPr>
              <w:t>Level</w:t>
            </w:r>
            <w:r w:rsidRPr="00C70209">
              <w:rPr>
                <w:rFonts w:eastAsia="Arial Unicode MS"/>
                <w:lang w:eastAsia="ja-JP"/>
              </w:rPr>
              <w:t xml:space="preserve"> II </w:t>
            </w:r>
            <w:r w:rsidRPr="00C70209">
              <w:rPr>
                <w:rFonts w:eastAsia="Arial Unicode MS"/>
              </w:rPr>
              <w:t>evidence</w:t>
            </w:r>
            <w:r w:rsidRPr="00C70209">
              <w:rPr>
                <w:rFonts w:eastAsia="Arial Unicode MS"/>
                <w:lang w:eastAsia="ja-JP"/>
              </w:rPr>
              <w:t xml:space="preserve"> </w:t>
            </w:r>
          </w:p>
        </w:tc>
      </w:tr>
      <w:tr w:rsidR="00DF2BB6" w:rsidRPr="00C70209" w14:paraId="1AF1E14D" w14:textId="77777777" w:rsidTr="003131E2">
        <w:trPr>
          <w:cantSplit/>
          <w:tblHeader/>
        </w:trPr>
        <w:tc>
          <w:tcPr>
            <w:tcW w:w="388" w:type="pct"/>
            <w:tcBorders>
              <w:top w:val="single" w:sz="4" w:space="0" w:color="000000"/>
              <w:left w:val="single" w:sz="4" w:space="0" w:color="000000"/>
              <w:bottom w:val="single" w:sz="4" w:space="0" w:color="000000"/>
              <w:right w:val="single" w:sz="4" w:space="0" w:color="000000"/>
            </w:tcBorders>
            <w:hideMark/>
          </w:tcPr>
          <w:p w14:paraId="55B53EC2" w14:textId="26080DA0" w:rsidR="00DF2BB6" w:rsidRPr="00C70209" w:rsidRDefault="00DF2BB6">
            <w:pPr>
              <w:pStyle w:val="Tabletext-evidencematrix"/>
              <w:spacing w:line="276" w:lineRule="auto"/>
            </w:pPr>
            <w:r w:rsidRPr="00C70209">
              <w:t>Grant 2013</w:t>
            </w:r>
            <w:r w:rsidRPr="00C70209">
              <w:fldChar w:fldCharType="begin"/>
            </w:r>
            <w:r w:rsidR="000E261C">
              <w:instrText xml:space="preserve"> ADDIN EN.CITE &lt;EndNote&gt;&lt;Cite&gt;&lt;Author&gt;Grant&lt;/Author&gt;&lt;Year&gt;2013&lt;/Year&gt;&lt;RecNum&gt;100&lt;/RecNum&gt;&lt;DisplayText&gt;&lt;style face="superscript"&gt;253&lt;/style&gt;&lt;/DisplayText&gt;&lt;record&gt;&lt;rec-number&gt;100&lt;/rec-number&gt;&lt;foreign-keys&gt;&lt;key app="EN" db-id="9edve2wadsavt5ewavaxtda4f2tavzvts9ee" timestamp="1426550237"&gt;100&lt;/key&gt;&lt;/foreign-keys&gt;&lt;ref-type name="Book"&gt;6&lt;/ref-type&gt;&lt;contributors&gt;&lt;authors&gt;&lt;author&gt;Grant, M.D&lt;/author&gt;&lt;author&gt;Piper, M&lt;/author&gt;&lt;author&gt;Bohlius, J&lt;/author&gt;&lt;author&gt;Tonia, T&lt;/author&gt;&lt;author&gt;Robert, N&lt;/author&gt;&lt;author&gt;Vats, V&lt;/author&gt;&lt;author&gt;Bonnell, C&lt;/author&gt;&lt;author&gt;Ziegler, K.M&lt;/author&gt;&lt;author&gt;Aronson, N&lt;/author&gt;&lt;/authors&gt;&lt;/contributors&gt;&lt;titles&gt;&lt;title&gt;Epoetin and darbepoetin formanaging anemia in patients undergoing cancer treatment: comparative effectiveness update&lt;/title&gt;&lt;secondary-title&gt;Comparative Effectiveness Review No. 113&lt;/secondary-title&gt;&lt;/titles&gt;&lt;keywords&gt;&lt;keyword&gt;anemia&lt;/keyword&gt;&lt;keyword&gt;leukemia&lt;/keyword&gt;&lt;keyword&gt;myelodysplastic syndrome&lt;/keyword&gt;&lt;keyword&gt;review&lt;/keyword&gt;&lt;keyword&gt;systematic review&lt;/keyword&gt;&lt;/keywords&gt;&lt;dates&gt;&lt;year&gt;2013&lt;/year&gt;&lt;pub-dates&gt;&lt;date&gt;April&lt;/date&gt;&lt;/pub-dates&gt;&lt;/dates&gt;&lt;pub-location&gt;Rockville, MD&lt;/pub-location&gt;&lt;publisher&gt;Agency for Healthcare Research and Quality&lt;/publisher&gt;&lt;urls&gt;&lt;related-urls&gt;&lt;url&gt;http://effectivehealthcare.ahrq.gov/ehc/products/170/1480/cancer-anemia-treatment-report-130425.pdf&lt;/url&gt;&lt;/related-urls&gt;&lt;/urls&gt;&lt;access-date&gt;13 April 2015&lt;/access-date&gt;&lt;/record&gt;&lt;/Cite&gt;&lt;/EndNote&gt;</w:instrText>
            </w:r>
            <w:r w:rsidRPr="00C70209">
              <w:fldChar w:fldCharType="separate"/>
            </w:r>
            <w:r w:rsidR="000E261C" w:rsidRPr="000E261C">
              <w:rPr>
                <w:noProof/>
                <w:vertAlign w:val="superscript"/>
              </w:rPr>
              <w:t>253</w:t>
            </w:r>
            <w:r w:rsidRPr="00C70209">
              <w:fldChar w:fldCharType="end"/>
            </w:r>
          </w:p>
          <w:p w14:paraId="25358892" w14:textId="77777777" w:rsidR="00DF2BB6" w:rsidRPr="00C70209" w:rsidRDefault="00DF2BB6">
            <w:pPr>
              <w:pStyle w:val="Tabletext-evidencematrix"/>
              <w:spacing w:line="276" w:lineRule="auto"/>
            </w:pPr>
            <w:r w:rsidRPr="00C70209">
              <w:t>Level I/II</w:t>
            </w:r>
          </w:p>
          <w:p w14:paraId="11C518B1" w14:textId="77777777" w:rsidR="00DF2BB6" w:rsidRPr="00C70209" w:rsidRDefault="00DF2BB6">
            <w:pPr>
              <w:pStyle w:val="Tabletext-evidencematrix"/>
              <w:spacing w:line="276" w:lineRule="auto"/>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5150F4FF" w14:textId="11D58C19" w:rsidR="00DF2BB6" w:rsidRPr="00C70209" w:rsidRDefault="00DF2BB6">
            <w:pPr>
              <w:pStyle w:val="Tabletext-evidencematrix"/>
              <w:spacing w:line="276" w:lineRule="auto"/>
            </w:pPr>
            <w:r w:rsidRPr="00C70209">
              <w:t>1 RCT (Wagner 2004)</w:t>
            </w:r>
            <w:r w:rsidR="000E261C">
              <w:fldChar w:fldCharType="begin"/>
            </w:r>
            <w:r w:rsidR="000E261C">
              <w:instrText xml:space="preserve"> ADDIN EN.CITE &lt;EndNote&gt;&lt;Cite&gt;&lt;Author&gt;Wagner&lt;/Author&gt;&lt;Year&gt;2004&lt;/Year&gt;&lt;RecNum&gt;460&lt;/RecNum&gt;&lt;DisplayText&gt;&lt;style face="superscript"&gt;259&lt;/style&gt;&lt;/DisplayText&gt;&lt;record&gt;&lt;rec-number&gt;460&lt;/rec-number&gt;&lt;foreign-keys&gt;&lt;key app="EN" db-id="9edve2wadsavt5ewavaxtda4f2tavzvts9ee" timestamp="1428888744"&gt;460&lt;/key&gt;&lt;/foreign-keys&gt;&lt;ref-type name="Journal Article"&gt;17&lt;/ref-type&gt;&lt;contributors&gt;&lt;authors&gt;&lt;author&gt;Wagner, Lars M&lt;/author&gt;&lt;author&gt;Billups, Catherine A&lt;/author&gt;&lt;author&gt;Furman, Wayne L&lt;/author&gt;&lt;author&gt;Rao, Bhaskar N&lt;/author&gt;&lt;author&gt;Santana, Victor M&lt;/author&gt;&lt;/authors&gt;&lt;/contributors&gt;&lt;titles&gt;&lt;title&gt;Combined use of erythropoietin and granulocyte colony-stimulating factor does not decrease blood transfusion requirements during induction therapy for high-risk neuroblastoma: a randomized controlled trial&lt;/title&gt;&lt;secondary-title&gt;Journal of clinical oncology&lt;/secondary-title&gt;&lt;/titles&gt;&lt;periodical&gt;&lt;full-title&gt;Journal of clinical oncology&lt;/full-title&gt;&lt;/periodical&gt;&lt;pages&gt;1886–1893&lt;/pages&gt;&lt;volume&gt;22&lt;/volume&gt;&lt;number&gt;10&lt;/number&gt;&lt;dates&gt;&lt;year&gt;2004&lt;/year&gt;&lt;/dates&gt;&lt;isbn&gt;0732-183X&lt;/isbn&gt;&lt;urls&gt;&lt;related-urls&gt;&lt;url&gt;http://jco.ascopubs.org/content/22/10/1886.short&lt;/url&gt;&lt;/related-urls&gt;&lt;/urls&gt;&lt;access-date&gt;13 April 2015&lt;/access-date&gt;&lt;/record&gt;&lt;/Cite&gt;&lt;/EndNote&gt;</w:instrText>
            </w:r>
            <w:r w:rsidR="000E261C">
              <w:fldChar w:fldCharType="separate"/>
            </w:r>
            <w:r w:rsidR="000E261C" w:rsidRPr="000E261C">
              <w:rPr>
                <w:noProof/>
                <w:vertAlign w:val="superscript"/>
              </w:rPr>
              <w:t>259</w:t>
            </w:r>
            <w:r w:rsidR="000E261C">
              <w:fldChar w:fldCharType="end"/>
            </w:r>
          </w:p>
          <w:p w14:paraId="29D3CB68" w14:textId="77777777" w:rsidR="00DF2BB6" w:rsidRPr="00C70209" w:rsidRDefault="00DF2BB6">
            <w:pPr>
              <w:pStyle w:val="Tabletext-evidencematrix"/>
              <w:spacing w:line="276" w:lineRule="auto"/>
            </w:pPr>
            <w:r w:rsidRPr="00C70209">
              <w:t>N=35</w:t>
            </w:r>
          </w:p>
        </w:tc>
        <w:tc>
          <w:tcPr>
            <w:tcW w:w="491" w:type="pct"/>
            <w:tcBorders>
              <w:top w:val="single" w:sz="4" w:space="0" w:color="000000"/>
              <w:left w:val="single" w:sz="4" w:space="0" w:color="000000"/>
              <w:bottom w:val="single" w:sz="4" w:space="0" w:color="000000"/>
              <w:right w:val="single" w:sz="4" w:space="0" w:color="000000"/>
            </w:tcBorders>
          </w:tcPr>
          <w:p w14:paraId="3D2F166B" w14:textId="77777777" w:rsidR="00DF2BB6" w:rsidRPr="00C70209" w:rsidRDefault="00DF2BB6">
            <w:pPr>
              <w:pStyle w:val="Tabletext-evidencematrix"/>
              <w:spacing w:line="276" w:lineRule="auto"/>
            </w:pPr>
            <w:r w:rsidRPr="00C70209">
              <w:t>Any patient diagnosed with malignant disease (all types/stages), regardless of previous therapy</w:t>
            </w:r>
          </w:p>
          <w:p w14:paraId="527BE534" w14:textId="77777777" w:rsidR="00DF2BB6" w:rsidRPr="00C70209" w:rsidRDefault="00DF2BB6">
            <w:pPr>
              <w:pStyle w:val="Tabletext-subanalysis"/>
              <w:spacing w:line="276" w:lineRule="auto"/>
            </w:pPr>
          </w:p>
        </w:tc>
        <w:tc>
          <w:tcPr>
            <w:tcW w:w="492" w:type="pct"/>
            <w:tcBorders>
              <w:top w:val="single" w:sz="4" w:space="0" w:color="000000"/>
              <w:left w:val="single" w:sz="4" w:space="0" w:color="000000"/>
              <w:bottom w:val="single" w:sz="4" w:space="0" w:color="000000"/>
              <w:right w:val="single" w:sz="4" w:space="0" w:color="000000"/>
            </w:tcBorders>
            <w:hideMark/>
          </w:tcPr>
          <w:p w14:paraId="7614F007" w14:textId="77777777" w:rsidR="00DF2BB6" w:rsidRPr="00C70209" w:rsidRDefault="00DF2BB6">
            <w:pPr>
              <w:pStyle w:val="Tabletext-evidencematrix"/>
              <w:spacing w:line="276" w:lineRule="auto"/>
            </w:pPr>
            <w:r w:rsidRPr="00C70209">
              <w:t>NR</w:t>
            </w:r>
          </w:p>
        </w:tc>
        <w:tc>
          <w:tcPr>
            <w:tcW w:w="491" w:type="pct"/>
            <w:tcBorders>
              <w:top w:val="single" w:sz="4" w:space="0" w:color="000000"/>
              <w:left w:val="single" w:sz="4" w:space="0" w:color="000000"/>
              <w:bottom w:val="single" w:sz="4" w:space="0" w:color="000000"/>
              <w:right w:val="single" w:sz="4" w:space="0" w:color="000000"/>
            </w:tcBorders>
            <w:hideMark/>
          </w:tcPr>
          <w:p w14:paraId="1C492B37" w14:textId="1390CD82" w:rsidR="00DF2BB6" w:rsidRPr="00C70209" w:rsidRDefault="00DF2BB6">
            <w:pPr>
              <w:pStyle w:val="Tabletext-evidencematrix"/>
              <w:spacing w:line="276" w:lineRule="auto"/>
            </w:pPr>
            <w:r w:rsidRPr="00C70209">
              <w:t>rHuEPO plus G-CSF versus G-CSF</w:t>
            </w:r>
          </w:p>
        </w:tc>
        <w:tc>
          <w:tcPr>
            <w:tcW w:w="487" w:type="pct"/>
            <w:tcBorders>
              <w:top w:val="single" w:sz="4" w:space="0" w:color="000000"/>
              <w:left w:val="single" w:sz="4" w:space="0" w:color="000000"/>
              <w:bottom w:val="single" w:sz="4" w:space="0" w:color="000000"/>
              <w:right w:val="single" w:sz="4" w:space="0" w:color="000000"/>
            </w:tcBorders>
            <w:hideMark/>
          </w:tcPr>
          <w:p w14:paraId="3E0B9B65" w14:textId="77777777" w:rsidR="00DF2BB6" w:rsidRPr="00C70209" w:rsidRDefault="00DF2BB6">
            <w:pPr>
              <w:pStyle w:val="Tabletext-evidencematrix"/>
              <w:spacing w:line="276" w:lineRule="auto"/>
            </w:pPr>
            <w:r w:rsidRPr="00C70209">
              <w:t>Tumour response (complete + partial response)</w:t>
            </w:r>
          </w:p>
        </w:tc>
        <w:tc>
          <w:tcPr>
            <w:tcW w:w="519" w:type="pct"/>
            <w:tcBorders>
              <w:top w:val="single" w:sz="4" w:space="0" w:color="000000"/>
              <w:left w:val="single" w:sz="4" w:space="0" w:color="000000"/>
              <w:bottom w:val="single" w:sz="4" w:space="0" w:color="000000"/>
              <w:right w:val="single" w:sz="4" w:space="0" w:color="000000"/>
            </w:tcBorders>
            <w:hideMark/>
          </w:tcPr>
          <w:p w14:paraId="5E55574B" w14:textId="77777777" w:rsidR="00DF2BB6" w:rsidRPr="00C70209" w:rsidRDefault="00DF2BB6">
            <w:pPr>
              <w:pStyle w:val="Tabletext-evidencematrix"/>
              <w:spacing w:line="276" w:lineRule="auto"/>
            </w:pPr>
            <w:r w:rsidRPr="00C70209">
              <w:t>12/17 (70.6%)</w:t>
            </w:r>
          </w:p>
        </w:tc>
        <w:tc>
          <w:tcPr>
            <w:tcW w:w="519" w:type="pct"/>
            <w:tcBorders>
              <w:top w:val="single" w:sz="4" w:space="0" w:color="000000"/>
              <w:left w:val="single" w:sz="4" w:space="0" w:color="000000"/>
              <w:bottom w:val="single" w:sz="4" w:space="0" w:color="000000"/>
              <w:right w:val="single" w:sz="4" w:space="0" w:color="000000"/>
            </w:tcBorders>
            <w:hideMark/>
          </w:tcPr>
          <w:p w14:paraId="0B02BDC7" w14:textId="77777777" w:rsidR="00DF2BB6" w:rsidRPr="00C70209" w:rsidRDefault="00DF2BB6">
            <w:pPr>
              <w:pStyle w:val="Tabletext-evidencematrix"/>
              <w:spacing w:line="276" w:lineRule="auto"/>
            </w:pPr>
            <w:r w:rsidRPr="00C70209">
              <w:t>12/18 (66.7%)</w:t>
            </w:r>
          </w:p>
        </w:tc>
        <w:tc>
          <w:tcPr>
            <w:tcW w:w="519" w:type="pct"/>
            <w:tcBorders>
              <w:top w:val="single" w:sz="4" w:space="0" w:color="000000"/>
              <w:left w:val="single" w:sz="4" w:space="0" w:color="000000"/>
              <w:bottom w:val="single" w:sz="4" w:space="0" w:color="000000"/>
              <w:right w:val="single" w:sz="4" w:space="0" w:color="000000"/>
            </w:tcBorders>
            <w:hideMark/>
          </w:tcPr>
          <w:p w14:paraId="0337337E" w14:textId="77777777" w:rsidR="00DF2BB6" w:rsidRPr="00C70209" w:rsidRDefault="00DF2BB6">
            <w:pPr>
              <w:pStyle w:val="Tabletext-evidencematrix"/>
              <w:spacing w:line="276" w:lineRule="auto"/>
            </w:pPr>
            <w:r w:rsidRPr="00C70209">
              <w:t>RR 1.06 [0.68, 1.66]</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77BF2516" w14:textId="77777777" w:rsidR="00DF2BB6" w:rsidRPr="00C70209" w:rsidRDefault="00DF2BB6">
            <w:pPr>
              <w:pStyle w:val="Tabletext-evidencematrix"/>
              <w:spacing w:line="276" w:lineRule="auto"/>
              <w:rPr>
                <w:i/>
              </w:rPr>
            </w:pPr>
            <w:r w:rsidRPr="00C70209">
              <w:rPr>
                <w:i/>
              </w:rPr>
              <w:t>No significant difference</w:t>
            </w:r>
          </w:p>
          <w:p w14:paraId="7AFEC5A9" w14:textId="37A934FF" w:rsidR="00DF2BB6" w:rsidRPr="00C70209" w:rsidRDefault="001A475D">
            <w:pPr>
              <w:pStyle w:val="Tabletext-evidencematrix"/>
              <w:spacing w:line="276" w:lineRule="auto"/>
            </w:pPr>
            <w:r w:rsidRPr="001A475D">
              <w:rPr>
                <w:i/>
              </w:rPr>
              <w:t>P = </w:t>
            </w:r>
            <w:r w:rsidR="00DF2BB6" w:rsidRPr="00C70209">
              <w:t>0.80</w:t>
            </w:r>
            <w:r w:rsidR="00DF2BB6" w:rsidRPr="00C70209">
              <w:rPr>
                <w:vertAlign w:val="superscript"/>
              </w:rPr>
              <w:t>c</w:t>
            </w:r>
          </w:p>
        </w:tc>
      </w:tr>
    </w:tbl>
    <w:p w14:paraId="4C5D1905" w14:textId="1D4AF2AF"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G-CSF, granulocyte colony-stimulating factor; NR, not reported; RCT, randomised controlled trial; rHuEPO, </w:t>
      </w:r>
      <w:r w:rsidR="00EA5C41" w:rsidRPr="00C70209">
        <w:t>recombinant human epoetin</w:t>
      </w:r>
      <w:r w:rsidRPr="00C70209">
        <w:t>; RR, risk ratio</w:t>
      </w:r>
    </w:p>
    <w:p w14:paraId="2A95AAB0"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AC1DB8F" w14:textId="2F0C87BE"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A10CA94" w14:textId="3EE5E940" w:rsidR="00DF2BB6" w:rsidRPr="00C70209" w:rsidRDefault="00DF2BB6" w:rsidP="003131E2">
      <w:pPr>
        <w:pStyle w:val="TabFigNotes0noindent"/>
      </w:pPr>
      <w:r w:rsidRPr="00C70209">
        <w:rPr>
          <w:b/>
        </w:rPr>
        <w:t>c.</w:t>
      </w:r>
      <w:r w:rsidRPr="00C70209">
        <w:t xml:space="preserve"> Calculated post-hoc using RevMan 5.1.2. Reported by Grant (2013) as RR 0.94 [0.60, 1.48]; </w:t>
      </w:r>
      <w:r w:rsidR="001A475D" w:rsidRPr="001A475D">
        <w:rPr>
          <w:i/>
        </w:rPr>
        <w:t>P-</w:t>
      </w:r>
      <w:r w:rsidRPr="00C70209">
        <w:t>value NR.</w:t>
      </w:r>
    </w:p>
    <w:p w14:paraId="41384A23" w14:textId="77777777" w:rsidR="00DF2BB6" w:rsidRPr="00C70209" w:rsidRDefault="00DF2BB6" w:rsidP="003131E2">
      <w:pPr>
        <w:pStyle w:val="TabFigNotes0noindent"/>
        <w:rPr>
          <w:b/>
          <w:bCs/>
          <w:szCs w:val="21"/>
          <w:lang w:eastAsia="en-GB"/>
        </w:rPr>
      </w:pPr>
    </w:p>
    <w:p w14:paraId="2780E74D" w14:textId="77777777" w:rsidR="00DF2BB6" w:rsidRPr="00C70209" w:rsidRDefault="00DF2BB6" w:rsidP="003131E2">
      <w:pPr>
        <w:pStyle w:val="BodyText"/>
      </w:pPr>
    </w:p>
    <w:p w14:paraId="17362C7F"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455CE78" w14:textId="0EC0521B" w:rsidR="00DF2BB6" w:rsidRPr="00C70209" w:rsidRDefault="00DF2BB6" w:rsidP="003131E2">
      <w:pPr>
        <w:pStyle w:val="Head4Num"/>
      </w:pPr>
      <w:r w:rsidRPr="00C70209">
        <w:t>Oral and/or parenteral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59CEB5D4"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ADE8C43" w14:textId="77777777" w:rsidR="00DF2BB6" w:rsidRPr="00C70209" w:rsidRDefault="00DF2BB6" w:rsidP="003131E2">
            <w:pPr>
              <w:pStyle w:val="PP-heading"/>
            </w:pPr>
            <w:r w:rsidRPr="00C70209">
              <w:t>Evidence statements – cancer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6B7C8CD"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39F0782"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6EFF86C"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F19F3D2"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1AB75AF" w14:textId="77777777" w:rsidR="00DF2BB6" w:rsidRPr="00C70209" w:rsidRDefault="00DF2BB6" w:rsidP="003131E2">
            <w:pPr>
              <w:ind w:left="113" w:right="113"/>
              <w:jc w:val="center"/>
              <w:rPr>
                <w:b/>
              </w:rPr>
            </w:pPr>
            <w:r w:rsidRPr="00C70209">
              <w:rPr>
                <w:b/>
              </w:rPr>
              <w:t>Applicability</w:t>
            </w:r>
          </w:p>
        </w:tc>
      </w:tr>
      <w:tr w:rsidR="00DF2BB6" w:rsidRPr="00C70209" w14:paraId="688A323F" w14:textId="77777777" w:rsidTr="003131E2">
        <w:trPr>
          <w:cantSplit/>
        </w:trPr>
        <w:tc>
          <w:tcPr>
            <w:tcW w:w="851" w:type="dxa"/>
          </w:tcPr>
          <w:p w14:paraId="6A227E93" w14:textId="77777777" w:rsidR="00DF2BB6" w:rsidRPr="00C70209" w:rsidRDefault="00DF2BB6" w:rsidP="00E9569B">
            <w:pPr>
              <w:pStyle w:val="Tabletext"/>
              <w:numPr>
                <w:ilvl w:val="0"/>
                <w:numId w:val="34"/>
              </w:numPr>
            </w:pPr>
          </w:p>
        </w:tc>
        <w:tc>
          <w:tcPr>
            <w:tcW w:w="3750" w:type="dxa"/>
          </w:tcPr>
          <w:p w14:paraId="485EB135" w14:textId="77777777" w:rsidR="00DF2BB6" w:rsidRPr="00C70209" w:rsidRDefault="00DF2BB6" w:rsidP="003131E2">
            <w:pPr>
              <w:pStyle w:val="ES-table"/>
              <w:rPr>
                <w:szCs w:val="20"/>
              </w:rPr>
            </w:pPr>
            <w:r w:rsidRPr="00C70209">
              <w:t>In neonatal and paediatric patients receiving chemotherapy, the effect of iron compared with no iron on transfusion incidence or volume is unknown.</w:t>
            </w:r>
          </w:p>
        </w:tc>
        <w:tc>
          <w:tcPr>
            <w:tcW w:w="820" w:type="dxa"/>
          </w:tcPr>
          <w:p w14:paraId="73C115FE" w14:textId="77777777" w:rsidR="00DF2BB6" w:rsidRPr="00C70209" w:rsidRDefault="00DF2BB6" w:rsidP="003131E2">
            <w:pPr>
              <w:pStyle w:val="T-ABCD"/>
            </w:pPr>
            <w:r w:rsidRPr="00C70209">
              <w:t>NA</w:t>
            </w:r>
          </w:p>
        </w:tc>
        <w:tc>
          <w:tcPr>
            <w:tcW w:w="821" w:type="dxa"/>
          </w:tcPr>
          <w:p w14:paraId="5175A603" w14:textId="77777777" w:rsidR="00DF2BB6" w:rsidRPr="00C70209" w:rsidRDefault="00DF2BB6" w:rsidP="003131E2">
            <w:pPr>
              <w:pStyle w:val="T-ABCD"/>
            </w:pPr>
            <w:r w:rsidRPr="00C70209">
              <w:t>NA</w:t>
            </w:r>
          </w:p>
        </w:tc>
        <w:tc>
          <w:tcPr>
            <w:tcW w:w="821" w:type="dxa"/>
          </w:tcPr>
          <w:p w14:paraId="296E9AEE" w14:textId="77777777" w:rsidR="00DF2BB6" w:rsidRPr="00C70209" w:rsidRDefault="00DF2BB6" w:rsidP="003131E2">
            <w:pPr>
              <w:pStyle w:val="T-ABCD"/>
            </w:pPr>
            <w:r w:rsidRPr="00C70209">
              <w:t>NA</w:t>
            </w:r>
          </w:p>
        </w:tc>
        <w:tc>
          <w:tcPr>
            <w:tcW w:w="821" w:type="dxa"/>
          </w:tcPr>
          <w:p w14:paraId="133A6E23" w14:textId="77777777" w:rsidR="00DF2BB6" w:rsidRPr="00C70209" w:rsidRDefault="00DF2BB6" w:rsidP="003131E2">
            <w:pPr>
              <w:pStyle w:val="T-ABCD"/>
            </w:pPr>
            <w:r w:rsidRPr="00C70209">
              <w:t>NA</w:t>
            </w:r>
          </w:p>
        </w:tc>
        <w:tc>
          <w:tcPr>
            <w:tcW w:w="821" w:type="dxa"/>
          </w:tcPr>
          <w:p w14:paraId="439FE7BE" w14:textId="77777777" w:rsidR="00DF2BB6" w:rsidRPr="00C70209" w:rsidRDefault="00DF2BB6" w:rsidP="003131E2">
            <w:pPr>
              <w:pStyle w:val="T-ABCD"/>
            </w:pPr>
            <w:r w:rsidRPr="00C70209">
              <w:t xml:space="preserve">NA </w:t>
            </w:r>
          </w:p>
        </w:tc>
      </w:tr>
      <w:tr w:rsidR="00DF2BB6" w:rsidRPr="00C70209" w14:paraId="440D4B96" w14:textId="77777777" w:rsidTr="003131E2">
        <w:trPr>
          <w:cantSplit/>
        </w:trPr>
        <w:tc>
          <w:tcPr>
            <w:tcW w:w="851" w:type="dxa"/>
          </w:tcPr>
          <w:p w14:paraId="18B68D01" w14:textId="77777777" w:rsidR="00DF2BB6" w:rsidRPr="00C70209" w:rsidRDefault="00DF2BB6" w:rsidP="00E9569B">
            <w:pPr>
              <w:pStyle w:val="Tabletext"/>
              <w:numPr>
                <w:ilvl w:val="0"/>
                <w:numId w:val="34"/>
              </w:numPr>
            </w:pPr>
          </w:p>
        </w:tc>
        <w:tc>
          <w:tcPr>
            <w:tcW w:w="3750" w:type="dxa"/>
          </w:tcPr>
          <w:p w14:paraId="2E4C2B58" w14:textId="77777777" w:rsidR="00DF2BB6" w:rsidRPr="00C70209" w:rsidRDefault="00DF2BB6" w:rsidP="003131E2">
            <w:pPr>
              <w:pStyle w:val="ES-table"/>
            </w:pPr>
            <w:r w:rsidRPr="00C70209">
              <w:t>In neonatal and paediatric patients receiving chemotherapy, the effect of iron compared with no iron on mortality is unknown.</w:t>
            </w:r>
          </w:p>
        </w:tc>
        <w:tc>
          <w:tcPr>
            <w:tcW w:w="820" w:type="dxa"/>
          </w:tcPr>
          <w:p w14:paraId="3B27897D" w14:textId="77777777" w:rsidR="00DF2BB6" w:rsidRPr="00C70209" w:rsidRDefault="00DF2BB6" w:rsidP="003131E2">
            <w:pPr>
              <w:pStyle w:val="T-ABCD"/>
            </w:pPr>
            <w:r w:rsidRPr="00C70209">
              <w:t>NA</w:t>
            </w:r>
          </w:p>
        </w:tc>
        <w:tc>
          <w:tcPr>
            <w:tcW w:w="821" w:type="dxa"/>
          </w:tcPr>
          <w:p w14:paraId="76D254ED" w14:textId="77777777" w:rsidR="00DF2BB6" w:rsidRPr="00C70209" w:rsidRDefault="00DF2BB6" w:rsidP="003131E2">
            <w:pPr>
              <w:pStyle w:val="T-ABCD"/>
            </w:pPr>
            <w:r w:rsidRPr="00C70209">
              <w:t>NA</w:t>
            </w:r>
          </w:p>
        </w:tc>
        <w:tc>
          <w:tcPr>
            <w:tcW w:w="821" w:type="dxa"/>
          </w:tcPr>
          <w:p w14:paraId="7E11041A" w14:textId="77777777" w:rsidR="00DF2BB6" w:rsidRPr="00C70209" w:rsidRDefault="00DF2BB6" w:rsidP="003131E2">
            <w:pPr>
              <w:pStyle w:val="T-ABCD"/>
            </w:pPr>
            <w:r w:rsidRPr="00C70209">
              <w:t>NA</w:t>
            </w:r>
          </w:p>
        </w:tc>
        <w:tc>
          <w:tcPr>
            <w:tcW w:w="821" w:type="dxa"/>
          </w:tcPr>
          <w:p w14:paraId="6DD74AF6" w14:textId="77777777" w:rsidR="00DF2BB6" w:rsidRPr="00C70209" w:rsidRDefault="00DF2BB6" w:rsidP="003131E2">
            <w:pPr>
              <w:pStyle w:val="T-ABCD"/>
            </w:pPr>
            <w:r w:rsidRPr="00C70209">
              <w:t>NA</w:t>
            </w:r>
          </w:p>
        </w:tc>
        <w:tc>
          <w:tcPr>
            <w:tcW w:w="821" w:type="dxa"/>
          </w:tcPr>
          <w:p w14:paraId="7763A065" w14:textId="77777777" w:rsidR="00DF2BB6" w:rsidRPr="00C70209" w:rsidRDefault="00DF2BB6" w:rsidP="003131E2">
            <w:pPr>
              <w:pStyle w:val="T-ABCD"/>
            </w:pPr>
            <w:r w:rsidRPr="00C70209">
              <w:t xml:space="preserve">NA </w:t>
            </w:r>
          </w:p>
        </w:tc>
      </w:tr>
      <w:tr w:rsidR="00DF2BB6" w:rsidRPr="00C70209" w14:paraId="524C337C" w14:textId="77777777" w:rsidTr="003131E2">
        <w:trPr>
          <w:cantSplit/>
        </w:trPr>
        <w:tc>
          <w:tcPr>
            <w:tcW w:w="8705" w:type="dxa"/>
            <w:gridSpan w:val="7"/>
          </w:tcPr>
          <w:p w14:paraId="4D198DF0" w14:textId="77777777" w:rsidR="00DF2BB6" w:rsidRPr="00C70209" w:rsidRDefault="00DF2BB6" w:rsidP="003131E2">
            <w:pPr>
              <w:pStyle w:val="ES-notes"/>
            </w:pPr>
            <w:r w:rsidRPr="00C70209">
              <w:t>ES, evidence statement</w:t>
            </w:r>
          </w:p>
          <w:p w14:paraId="6866FEDC"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505FF5A9" w14:textId="77777777" w:rsidR="00DF2BB6" w:rsidRPr="00C70209" w:rsidRDefault="00DF2BB6" w:rsidP="003131E2">
      <w:pPr>
        <w:pStyle w:val="BodyText"/>
      </w:pPr>
    </w:p>
    <w:p w14:paraId="0C603787" w14:textId="77777777" w:rsidR="00DF2BB6" w:rsidRPr="00C70209" w:rsidRDefault="00DF2BB6" w:rsidP="003131E2">
      <w:pPr>
        <w:pStyle w:val="Heading5"/>
        <w:rPr>
          <w:lang w:val="en-AU"/>
        </w:rPr>
      </w:pPr>
      <w:r w:rsidRPr="00C70209">
        <w:rPr>
          <w:lang w:val="en-AU"/>
        </w:rPr>
        <w:t>Summary of evidence</w:t>
      </w:r>
    </w:p>
    <w:p w14:paraId="623EF56E" w14:textId="764B9851" w:rsidR="00DF2BB6" w:rsidRPr="00C70209" w:rsidRDefault="00DF2BB6" w:rsidP="003131E2">
      <w:pPr>
        <w:pStyle w:val="BodyText"/>
      </w:pPr>
      <w:r w:rsidRPr="00C70209">
        <w:t>There were no studies identified in the systematic review and hand-searching process that assessed the safety and effectiveness of oral and/or parenteral iron compared with no iron or placebo in neonatal and/or paediatric patients with cancer.</w:t>
      </w:r>
    </w:p>
    <w:p w14:paraId="245A706D" w14:textId="77777777" w:rsidR="00DF2BB6" w:rsidRPr="00C70209" w:rsidRDefault="00DF2BB6">
      <w:pPr>
        <w:spacing w:after="200" w:line="276" w:lineRule="auto"/>
        <w:ind w:left="0"/>
        <w:rPr>
          <w:rFonts w:ascii="Arial" w:hAnsi="Arial" w:cs="Arial"/>
          <w:b/>
          <w:bCs/>
          <w:szCs w:val="26"/>
        </w:rPr>
      </w:pPr>
      <w:r w:rsidRPr="00C70209">
        <w:br w:type="page"/>
      </w:r>
    </w:p>
    <w:p w14:paraId="3C97DBEA" w14:textId="4D1F400E" w:rsidR="00DF2BB6" w:rsidRPr="00C70209" w:rsidRDefault="00DF2BB6" w:rsidP="003131E2">
      <w:pPr>
        <w:pStyle w:val="Heading3"/>
      </w:pPr>
      <w:bookmarkStart w:id="506" w:name="_Toc423015341"/>
      <w:bookmarkStart w:id="507" w:name="_Toc427746854"/>
      <w:r w:rsidRPr="00C70209">
        <w:t>Neonatal and paediatric patients with kidney disease</w:t>
      </w:r>
      <w:bookmarkEnd w:id="506"/>
      <w:bookmarkEnd w:id="507"/>
    </w:p>
    <w:p w14:paraId="28DC8370" w14:textId="77777777" w:rsidR="00DF2BB6" w:rsidRPr="00C70209" w:rsidRDefault="00DF2BB6" w:rsidP="003131E2">
      <w:pPr>
        <w:pStyle w:val="Head4Num"/>
      </w:pPr>
      <w:r w:rsidRPr="00C70209">
        <w:t>ESAs (with or without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72F6A4D3"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2EAB3AF4" w14:textId="77777777" w:rsidR="00DF2BB6" w:rsidRPr="00C70209" w:rsidRDefault="00DF2BB6" w:rsidP="003131E2">
            <w:pPr>
              <w:pStyle w:val="PP-heading"/>
            </w:pPr>
            <w:r w:rsidRPr="00C70209">
              <w:t>Evidence statements – kidney disease (ESA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A015F41"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1B03ECB"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165C718"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89392ED"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0785236" w14:textId="77777777" w:rsidR="00DF2BB6" w:rsidRPr="00C70209" w:rsidRDefault="00DF2BB6" w:rsidP="003131E2">
            <w:pPr>
              <w:ind w:left="113" w:right="113"/>
              <w:jc w:val="center"/>
              <w:rPr>
                <w:b/>
              </w:rPr>
            </w:pPr>
            <w:r w:rsidRPr="00C70209">
              <w:rPr>
                <w:b/>
              </w:rPr>
              <w:t>Applicability</w:t>
            </w:r>
          </w:p>
        </w:tc>
      </w:tr>
      <w:tr w:rsidR="00DF2BB6" w:rsidRPr="00C70209" w14:paraId="51762D60" w14:textId="77777777" w:rsidTr="003131E2">
        <w:trPr>
          <w:cantSplit/>
        </w:trPr>
        <w:tc>
          <w:tcPr>
            <w:tcW w:w="851" w:type="dxa"/>
          </w:tcPr>
          <w:p w14:paraId="7B1E303B" w14:textId="77777777" w:rsidR="00DF2BB6" w:rsidRPr="00C70209" w:rsidRDefault="00DF2BB6" w:rsidP="00E9569B">
            <w:pPr>
              <w:pStyle w:val="Tabletext"/>
              <w:numPr>
                <w:ilvl w:val="0"/>
                <w:numId w:val="34"/>
              </w:numPr>
            </w:pPr>
          </w:p>
        </w:tc>
        <w:tc>
          <w:tcPr>
            <w:tcW w:w="3750" w:type="dxa"/>
          </w:tcPr>
          <w:p w14:paraId="502D31C2" w14:textId="77777777" w:rsidR="00DF2BB6" w:rsidRPr="00C70209" w:rsidRDefault="00DF2BB6" w:rsidP="003131E2">
            <w:pPr>
              <w:pStyle w:val="ES-table"/>
              <w:rPr>
                <w:szCs w:val="20"/>
              </w:rPr>
            </w:pPr>
            <w:r w:rsidRPr="00C70209">
              <w:t>In neonatal patients with kidney disease, the effect of ESA therapy (with or without iron) on transfusion incidence or volume is unknown.</w:t>
            </w:r>
          </w:p>
        </w:tc>
        <w:tc>
          <w:tcPr>
            <w:tcW w:w="820" w:type="dxa"/>
          </w:tcPr>
          <w:p w14:paraId="70DAAFB9" w14:textId="77777777" w:rsidR="00DF2BB6" w:rsidRPr="00C70209" w:rsidRDefault="00DF2BB6" w:rsidP="003131E2">
            <w:pPr>
              <w:pStyle w:val="T-ABCD"/>
            </w:pPr>
            <w:r w:rsidRPr="00C70209">
              <w:t>NA</w:t>
            </w:r>
          </w:p>
        </w:tc>
        <w:tc>
          <w:tcPr>
            <w:tcW w:w="821" w:type="dxa"/>
          </w:tcPr>
          <w:p w14:paraId="10943AA8" w14:textId="77777777" w:rsidR="00DF2BB6" w:rsidRPr="00C70209" w:rsidRDefault="00DF2BB6" w:rsidP="003131E2">
            <w:pPr>
              <w:pStyle w:val="T-ABCD"/>
            </w:pPr>
            <w:r w:rsidRPr="00C70209">
              <w:t>NA</w:t>
            </w:r>
          </w:p>
        </w:tc>
        <w:tc>
          <w:tcPr>
            <w:tcW w:w="821" w:type="dxa"/>
          </w:tcPr>
          <w:p w14:paraId="219AE89E" w14:textId="77777777" w:rsidR="00DF2BB6" w:rsidRPr="00C70209" w:rsidRDefault="00DF2BB6" w:rsidP="003131E2">
            <w:pPr>
              <w:pStyle w:val="T-ABCD"/>
            </w:pPr>
            <w:r w:rsidRPr="00C70209">
              <w:t>NA</w:t>
            </w:r>
          </w:p>
        </w:tc>
        <w:tc>
          <w:tcPr>
            <w:tcW w:w="821" w:type="dxa"/>
          </w:tcPr>
          <w:p w14:paraId="4EDAC7F8" w14:textId="77777777" w:rsidR="00DF2BB6" w:rsidRPr="00C70209" w:rsidRDefault="00DF2BB6" w:rsidP="003131E2">
            <w:pPr>
              <w:pStyle w:val="T-ABCD"/>
            </w:pPr>
            <w:r w:rsidRPr="00C70209">
              <w:t>NA</w:t>
            </w:r>
          </w:p>
        </w:tc>
        <w:tc>
          <w:tcPr>
            <w:tcW w:w="821" w:type="dxa"/>
          </w:tcPr>
          <w:p w14:paraId="3A365561" w14:textId="77777777" w:rsidR="00DF2BB6" w:rsidRPr="00C70209" w:rsidRDefault="00DF2BB6" w:rsidP="003131E2">
            <w:pPr>
              <w:pStyle w:val="T-ABCD"/>
            </w:pPr>
            <w:r w:rsidRPr="00C70209">
              <w:t xml:space="preserve">NA </w:t>
            </w:r>
          </w:p>
        </w:tc>
      </w:tr>
      <w:tr w:rsidR="00DF2BB6" w:rsidRPr="00C70209" w14:paraId="33DC7843" w14:textId="77777777" w:rsidTr="003131E2">
        <w:trPr>
          <w:cantSplit/>
        </w:trPr>
        <w:tc>
          <w:tcPr>
            <w:tcW w:w="851" w:type="dxa"/>
          </w:tcPr>
          <w:p w14:paraId="3DB78C20" w14:textId="77777777" w:rsidR="00DF2BB6" w:rsidRPr="00C70209" w:rsidRDefault="00DF2BB6" w:rsidP="00E9569B">
            <w:pPr>
              <w:pStyle w:val="Tabletext"/>
              <w:numPr>
                <w:ilvl w:val="0"/>
                <w:numId w:val="34"/>
              </w:numPr>
            </w:pPr>
          </w:p>
        </w:tc>
        <w:tc>
          <w:tcPr>
            <w:tcW w:w="3750" w:type="dxa"/>
          </w:tcPr>
          <w:p w14:paraId="45876FB5" w14:textId="4329D82B" w:rsidR="00DF2BB6" w:rsidRPr="00C70209" w:rsidRDefault="00DF2BB6" w:rsidP="003131E2">
            <w:pPr>
              <w:pStyle w:val="ES-table"/>
            </w:pPr>
            <w:r w:rsidRPr="00C70209">
              <w:t xml:space="preserve">In paediatric patients with </w:t>
            </w:r>
            <w:r w:rsidR="00840673" w:rsidRPr="00C70209">
              <w:t>CKD</w:t>
            </w:r>
            <w:r w:rsidRPr="00C70209">
              <w:t>, the effect of ESA therapy (with or without iron) on transfusion incidence or volume is unknown.</w:t>
            </w:r>
          </w:p>
        </w:tc>
        <w:tc>
          <w:tcPr>
            <w:tcW w:w="820" w:type="dxa"/>
          </w:tcPr>
          <w:p w14:paraId="77D5428D" w14:textId="77777777" w:rsidR="00DF2BB6" w:rsidRPr="00C70209" w:rsidRDefault="00DF2BB6" w:rsidP="003131E2">
            <w:pPr>
              <w:pStyle w:val="T-ABCD"/>
            </w:pPr>
            <w:r w:rsidRPr="00C70209">
              <w:t>NA</w:t>
            </w:r>
          </w:p>
        </w:tc>
        <w:tc>
          <w:tcPr>
            <w:tcW w:w="821" w:type="dxa"/>
          </w:tcPr>
          <w:p w14:paraId="4B670638" w14:textId="77777777" w:rsidR="00DF2BB6" w:rsidRPr="00C70209" w:rsidRDefault="00DF2BB6" w:rsidP="003131E2">
            <w:pPr>
              <w:pStyle w:val="T-ABCD"/>
            </w:pPr>
            <w:r w:rsidRPr="00C70209">
              <w:t>NA</w:t>
            </w:r>
          </w:p>
        </w:tc>
        <w:tc>
          <w:tcPr>
            <w:tcW w:w="821" w:type="dxa"/>
          </w:tcPr>
          <w:p w14:paraId="4A667ADE" w14:textId="77777777" w:rsidR="00DF2BB6" w:rsidRPr="00C70209" w:rsidRDefault="00DF2BB6" w:rsidP="003131E2">
            <w:pPr>
              <w:pStyle w:val="T-ABCD"/>
            </w:pPr>
            <w:r w:rsidRPr="00C70209">
              <w:t>NA</w:t>
            </w:r>
          </w:p>
        </w:tc>
        <w:tc>
          <w:tcPr>
            <w:tcW w:w="821" w:type="dxa"/>
          </w:tcPr>
          <w:p w14:paraId="58847F66" w14:textId="77777777" w:rsidR="00DF2BB6" w:rsidRPr="00C70209" w:rsidRDefault="00DF2BB6" w:rsidP="003131E2">
            <w:pPr>
              <w:pStyle w:val="T-ABCD"/>
            </w:pPr>
            <w:r w:rsidRPr="00C70209">
              <w:t>NA</w:t>
            </w:r>
          </w:p>
        </w:tc>
        <w:tc>
          <w:tcPr>
            <w:tcW w:w="821" w:type="dxa"/>
          </w:tcPr>
          <w:p w14:paraId="6E184358" w14:textId="77777777" w:rsidR="00DF2BB6" w:rsidRPr="00C70209" w:rsidRDefault="00DF2BB6" w:rsidP="003131E2">
            <w:pPr>
              <w:pStyle w:val="T-ABCD"/>
            </w:pPr>
            <w:r w:rsidRPr="00C70209">
              <w:t xml:space="preserve">NA </w:t>
            </w:r>
          </w:p>
        </w:tc>
      </w:tr>
      <w:tr w:rsidR="00DF2BB6" w:rsidRPr="00C70209" w14:paraId="0D16828F" w14:textId="77777777" w:rsidTr="003131E2">
        <w:trPr>
          <w:cantSplit/>
        </w:trPr>
        <w:tc>
          <w:tcPr>
            <w:tcW w:w="851" w:type="dxa"/>
          </w:tcPr>
          <w:p w14:paraId="2BFE6E65" w14:textId="77777777" w:rsidR="00DF2BB6" w:rsidRPr="00C70209" w:rsidRDefault="00DF2BB6" w:rsidP="00E9569B">
            <w:pPr>
              <w:pStyle w:val="Tabletext"/>
              <w:numPr>
                <w:ilvl w:val="0"/>
                <w:numId w:val="34"/>
              </w:numPr>
            </w:pPr>
          </w:p>
        </w:tc>
        <w:tc>
          <w:tcPr>
            <w:tcW w:w="3750" w:type="dxa"/>
          </w:tcPr>
          <w:p w14:paraId="5ADDDA2D" w14:textId="77777777" w:rsidR="00DF2BB6" w:rsidRPr="00C70209" w:rsidRDefault="00DF2BB6" w:rsidP="003131E2">
            <w:pPr>
              <w:pStyle w:val="Tabletext"/>
            </w:pPr>
            <w:r w:rsidRPr="00C70209">
              <w:t>In paediatric patients with haemolytic uremic syndrome, the effect of ESA therapy on transfusion incidence is uncertain.</w:t>
            </w:r>
          </w:p>
          <w:p w14:paraId="0C07E71D" w14:textId="77777777" w:rsidR="00DF2BB6" w:rsidRPr="00C70209" w:rsidRDefault="00DF2BB6" w:rsidP="003131E2">
            <w:pPr>
              <w:pStyle w:val="ES-notes"/>
            </w:pPr>
            <w:r w:rsidRPr="00C70209">
              <w:t>(See evidence matrix D2.P in Volume 2 of the technical report.)</w:t>
            </w:r>
          </w:p>
        </w:tc>
        <w:tc>
          <w:tcPr>
            <w:tcW w:w="820" w:type="dxa"/>
          </w:tcPr>
          <w:p w14:paraId="2639F331" w14:textId="77777777" w:rsidR="00DF2BB6" w:rsidRPr="00C70209" w:rsidRDefault="00DF2BB6" w:rsidP="003131E2">
            <w:pPr>
              <w:pStyle w:val="T-ABCD"/>
            </w:pPr>
            <w:r w:rsidRPr="00C70209">
              <w:t>X</w:t>
            </w:r>
          </w:p>
        </w:tc>
        <w:tc>
          <w:tcPr>
            <w:tcW w:w="821" w:type="dxa"/>
          </w:tcPr>
          <w:p w14:paraId="1833665C" w14:textId="77777777" w:rsidR="00DF2BB6" w:rsidRPr="00C70209" w:rsidRDefault="00DF2BB6" w:rsidP="003131E2">
            <w:pPr>
              <w:pStyle w:val="T-ABCD"/>
            </w:pPr>
            <w:r w:rsidRPr="00C70209">
              <w:t>NA</w:t>
            </w:r>
          </w:p>
        </w:tc>
        <w:tc>
          <w:tcPr>
            <w:tcW w:w="821" w:type="dxa"/>
          </w:tcPr>
          <w:p w14:paraId="06EA9CCF" w14:textId="77777777" w:rsidR="00DF2BB6" w:rsidRPr="00C70209" w:rsidRDefault="00DF2BB6" w:rsidP="003131E2">
            <w:pPr>
              <w:pStyle w:val="T-ABCD"/>
            </w:pPr>
            <w:r w:rsidRPr="00C70209">
              <w:t>NA</w:t>
            </w:r>
          </w:p>
        </w:tc>
        <w:tc>
          <w:tcPr>
            <w:tcW w:w="821" w:type="dxa"/>
          </w:tcPr>
          <w:p w14:paraId="718E6C51" w14:textId="77777777" w:rsidR="00DF2BB6" w:rsidRPr="00C70209" w:rsidRDefault="00DF2BB6" w:rsidP="003131E2">
            <w:pPr>
              <w:pStyle w:val="T-ABCD"/>
            </w:pPr>
            <w:r w:rsidRPr="00C70209">
              <w:sym w:font="Symbol" w:char="F0D6"/>
            </w:r>
            <w:r w:rsidRPr="00C70209">
              <w:sym w:font="Symbol" w:char="F0D6"/>
            </w:r>
          </w:p>
        </w:tc>
        <w:tc>
          <w:tcPr>
            <w:tcW w:w="821" w:type="dxa"/>
          </w:tcPr>
          <w:p w14:paraId="7FDE4553" w14:textId="77777777" w:rsidR="00DF2BB6" w:rsidRPr="00C70209" w:rsidRDefault="00DF2BB6" w:rsidP="003131E2">
            <w:pPr>
              <w:pStyle w:val="T-ABCD"/>
            </w:pPr>
            <w:r w:rsidRPr="00C70209">
              <w:sym w:font="Symbol" w:char="F0D6"/>
            </w:r>
            <w:r w:rsidRPr="00C70209">
              <w:sym w:font="Symbol" w:char="F0D6"/>
            </w:r>
          </w:p>
        </w:tc>
      </w:tr>
      <w:tr w:rsidR="00DF2BB6" w:rsidRPr="00C70209" w14:paraId="74D7F06A" w14:textId="77777777" w:rsidTr="003131E2">
        <w:trPr>
          <w:cantSplit/>
        </w:trPr>
        <w:tc>
          <w:tcPr>
            <w:tcW w:w="851" w:type="dxa"/>
          </w:tcPr>
          <w:p w14:paraId="339B4FBD" w14:textId="77777777" w:rsidR="00DF2BB6" w:rsidRPr="00C70209" w:rsidRDefault="00DF2BB6" w:rsidP="00E9569B">
            <w:pPr>
              <w:pStyle w:val="Tabletext"/>
              <w:numPr>
                <w:ilvl w:val="0"/>
                <w:numId w:val="34"/>
              </w:numPr>
            </w:pPr>
          </w:p>
        </w:tc>
        <w:tc>
          <w:tcPr>
            <w:tcW w:w="3750" w:type="dxa"/>
          </w:tcPr>
          <w:p w14:paraId="684ECA71" w14:textId="77777777" w:rsidR="00DF2BB6" w:rsidRPr="00C70209" w:rsidRDefault="00DF2BB6" w:rsidP="003131E2">
            <w:pPr>
              <w:pStyle w:val="Tabletext"/>
            </w:pPr>
            <w:r w:rsidRPr="00C70209">
              <w:t>In paediatric patients with haemolytic uremic syndrome, the effect of ESA therapy on transfusion volume is unknown.</w:t>
            </w:r>
          </w:p>
        </w:tc>
        <w:tc>
          <w:tcPr>
            <w:tcW w:w="820" w:type="dxa"/>
          </w:tcPr>
          <w:p w14:paraId="31B94783" w14:textId="77777777" w:rsidR="00DF2BB6" w:rsidRPr="00C70209" w:rsidRDefault="00DF2BB6" w:rsidP="003131E2">
            <w:pPr>
              <w:pStyle w:val="T-ABCD"/>
            </w:pPr>
            <w:r w:rsidRPr="00C70209">
              <w:t>NA</w:t>
            </w:r>
          </w:p>
        </w:tc>
        <w:tc>
          <w:tcPr>
            <w:tcW w:w="821" w:type="dxa"/>
          </w:tcPr>
          <w:p w14:paraId="2BF94D19" w14:textId="77777777" w:rsidR="00DF2BB6" w:rsidRPr="00C70209" w:rsidRDefault="00DF2BB6" w:rsidP="003131E2">
            <w:pPr>
              <w:pStyle w:val="T-ABCD"/>
            </w:pPr>
            <w:r w:rsidRPr="00C70209">
              <w:t>NA</w:t>
            </w:r>
          </w:p>
        </w:tc>
        <w:tc>
          <w:tcPr>
            <w:tcW w:w="821" w:type="dxa"/>
          </w:tcPr>
          <w:p w14:paraId="160F9020" w14:textId="77777777" w:rsidR="00DF2BB6" w:rsidRPr="00C70209" w:rsidRDefault="00DF2BB6" w:rsidP="003131E2">
            <w:pPr>
              <w:pStyle w:val="T-ABCD"/>
            </w:pPr>
            <w:r w:rsidRPr="00C70209">
              <w:t>NA</w:t>
            </w:r>
          </w:p>
        </w:tc>
        <w:tc>
          <w:tcPr>
            <w:tcW w:w="821" w:type="dxa"/>
          </w:tcPr>
          <w:p w14:paraId="6E18DF82" w14:textId="77777777" w:rsidR="00DF2BB6" w:rsidRPr="00C70209" w:rsidRDefault="00DF2BB6" w:rsidP="003131E2">
            <w:pPr>
              <w:pStyle w:val="T-ABCD"/>
            </w:pPr>
            <w:r w:rsidRPr="00C70209">
              <w:t>NA</w:t>
            </w:r>
          </w:p>
        </w:tc>
        <w:tc>
          <w:tcPr>
            <w:tcW w:w="821" w:type="dxa"/>
          </w:tcPr>
          <w:p w14:paraId="4B436DCB" w14:textId="77777777" w:rsidR="00DF2BB6" w:rsidRPr="00C70209" w:rsidRDefault="00DF2BB6" w:rsidP="003131E2">
            <w:pPr>
              <w:pStyle w:val="T-ABCD"/>
            </w:pPr>
            <w:r w:rsidRPr="00C70209">
              <w:t xml:space="preserve">NA </w:t>
            </w:r>
          </w:p>
        </w:tc>
      </w:tr>
      <w:tr w:rsidR="00DF2BB6" w:rsidRPr="00C70209" w14:paraId="4D61A362" w14:textId="77777777" w:rsidTr="003131E2">
        <w:trPr>
          <w:cantSplit/>
        </w:trPr>
        <w:tc>
          <w:tcPr>
            <w:tcW w:w="851" w:type="dxa"/>
          </w:tcPr>
          <w:p w14:paraId="1B2F1363" w14:textId="77777777" w:rsidR="00DF2BB6" w:rsidRPr="00C70209" w:rsidRDefault="00DF2BB6" w:rsidP="00E9569B">
            <w:pPr>
              <w:pStyle w:val="Tabletext"/>
              <w:numPr>
                <w:ilvl w:val="0"/>
                <w:numId w:val="34"/>
              </w:numPr>
            </w:pPr>
          </w:p>
        </w:tc>
        <w:tc>
          <w:tcPr>
            <w:tcW w:w="3750" w:type="dxa"/>
          </w:tcPr>
          <w:p w14:paraId="7807809F" w14:textId="77777777" w:rsidR="00DF2BB6" w:rsidRPr="00C70209" w:rsidRDefault="00DF2BB6" w:rsidP="003131E2">
            <w:pPr>
              <w:pStyle w:val="Tabletext"/>
            </w:pPr>
            <w:r w:rsidRPr="00C70209">
              <w:t>In neonatal and paediatric patients with kidney disease, the effect of ESA therapy (with or without iron) on thromboembolic events is unknown.</w:t>
            </w:r>
          </w:p>
        </w:tc>
        <w:tc>
          <w:tcPr>
            <w:tcW w:w="820" w:type="dxa"/>
          </w:tcPr>
          <w:p w14:paraId="52DE54CA" w14:textId="77777777" w:rsidR="00DF2BB6" w:rsidRPr="00C70209" w:rsidRDefault="00DF2BB6" w:rsidP="003131E2">
            <w:pPr>
              <w:pStyle w:val="T-ABCD"/>
            </w:pPr>
            <w:r w:rsidRPr="00C70209">
              <w:t>NA</w:t>
            </w:r>
          </w:p>
        </w:tc>
        <w:tc>
          <w:tcPr>
            <w:tcW w:w="821" w:type="dxa"/>
          </w:tcPr>
          <w:p w14:paraId="36679B21" w14:textId="77777777" w:rsidR="00DF2BB6" w:rsidRPr="00C70209" w:rsidRDefault="00DF2BB6" w:rsidP="003131E2">
            <w:pPr>
              <w:pStyle w:val="T-ABCD"/>
            </w:pPr>
            <w:r w:rsidRPr="00C70209">
              <w:t>NA</w:t>
            </w:r>
          </w:p>
        </w:tc>
        <w:tc>
          <w:tcPr>
            <w:tcW w:w="821" w:type="dxa"/>
          </w:tcPr>
          <w:p w14:paraId="3FB72159" w14:textId="77777777" w:rsidR="00DF2BB6" w:rsidRPr="00C70209" w:rsidRDefault="00DF2BB6" w:rsidP="003131E2">
            <w:pPr>
              <w:pStyle w:val="T-ABCD"/>
            </w:pPr>
            <w:r w:rsidRPr="00C70209">
              <w:t>NA</w:t>
            </w:r>
          </w:p>
        </w:tc>
        <w:tc>
          <w:tcPr>
            <w:tcW w:w="821" w:type="dxa"/>
          </w:tcPr>
          <w:p w14:paraId="6F871D6F" w14:textId="77777777" w:rsidR="00DF2BB6" w:rsidRPr="00C70209" w:rsidRDefault="00DF2BB6" w:rsidP="003131E2">
            <w:pPr>
              <w:pStyle w:val="T-ABCD"/>
            </w:pPr>
            <w:r w:rsidRPr="00C70209">
              <w:t>NA</w:t>
            </w:r>
          </w:p>
        </w:tc>
        <w:tc>
          <w:tcPr>
            <w:tcW w:w="821" w:type="dxa"/>
          </w:tcPr>
          <w:p w14:paraId="2D811DD1" w14:textId="77777777" w:rsidR="00DF2BB6" w:rsidRPr="00C70209" w:rsidRDefault="00DF2BB6" w:rsidP="003131E2">
            <w:pPr>
              <w:pStyle w:val="T-ABCD"/>
            </w:pPr>
            <w:r w:rsidRPr="00C70209">
              <w:t xml:space="preserve">NA </w:t>
            </w:r>
          </w:p>
        </w:tc>
      </w:tr>
      <w:tr w:rsidR="00DF2BB6" w:rsidRPr="00C70209" w14:paraId="6583665F" w14:textId="77777777" w:rsidTr="003131E2">
        <w:trPr>
          <w:cantSplit/>
        </w:trPr>
        <w:tc>
          <w:tcPr>
            <w:tcW w:w="851" w:type="dxa"/>
          </w:tcPr>
          <w:p w14:paraId="35C5B2E1" w14:textId="77777777" w:rsidR="00DF2BB6" w:rsidRPr="00C70209" w:rsidRDefault="00DF2BB6" w:rsidP="00E9569B">
            <w:pPr>
              <w:pStyle w:val="Tabletext"/>
              <w:numPr>
                <w:ilvl w:val="0"/>
                <w:numId w:val="34"/>
              </w:numPr>
            </w:pPr>
          </w:p>
        </w:tc>
        <w:tc>
          <w:tcPr>
            <w:tcW w:w="3750" w:type="dxa"/>
          </w:tcPr>
          <w:p w14:paraId="7C6C3821" w14:textId="77777777" w:rsidR="00DF2BB6" w:rsidRPr="00C70209" w:rsidRDefault="00DF2BB6" w:rsidP="003131E2">
            <w:pPr>
              <w:pStyle w:val="Tabletext"/>
            </w:pPr>
            <w:r w:rsidRPr="00C70209">
              <w:t>In neonatal and paediatric patients with kidney disease, the effect of ESA therapy (with or without iron) on mortality is unknown.</w:t>
            </w:r>
          </w:p>
        </w:tc>
        <w:tc>
          <w:tcPr>
            <w:tcW w:w="820" w:type="dxa"/>
          </w:tcPr>
          <w:p w14:paraId="5EB23463" w14:textId="77777777" w:rsidR="00DF2BB6" w:rsidRPr="00C70209" w:rsidRDefault="00DF2BB6" w:rsidP="003131E2">
            <w:pPr>
              <w:pStyle w:val="T-ABCD"/>
            </w:pPr>
            <w:r w:rsidRPr="00C70209">
              <w:t>NA</w:t>
            </w:r>
          </w:p>
        </w:tc>
        <w:tc>
          <w:tcPr>
            <w:tcW w:w="821" w:type="dxa"/>
          </w:tcPr>
          <w:p w14:paraId="7590911A" w14:textId="77777777" w:rsidR="00DF2BB6" w:rsidRPr="00C70209" w:rsidRDefault="00DF2BB6" w:rsidP="003131E2">
            <w:pPr>
              <w:pStyle w:val="T-ABCD"/>
            </w:pPr>
            <w:r w:rsidRPr="00C70209">
              <w:t>NA</w:t>
            </w:r>
          </w:p>
        </w:tc>
        <w:tc>
          <w:tcPr>
            <w:tcW w:w="821" w:type="dxa"/>
          </w:tcPr>
          <w:p w14:paraId="461B9C2A" w14:textId="77777777" w:rsidR="00DF2BB6" w:rsidRPr="00C70209" w:rsidRDefault="00DF2BB6" w:rsidP="003131E2">
            <w:pPr>
              <w:pStyle w:val="T-ABCD"/>
            </w:pPr>
            <w:r w:rsidRPr="00C70209">
              <w:t>NA</w:t>
            </w:r>
          </w:p>
        </w:tc>
        <w:tc>
          <w:tcPr>
            <w:tcW w:w="821" w:type="dxa"/>
          </w:tcPr>
          <w:p w14:paraId="2C42CBB4" w14:textId="77777777" w:rsidR="00DF2BB6" w:rsidRPr="00C70209" w:rsidRDefault="00DF2BB6" w:rsidP="003131E2">
            <w:pPr>
              <w:pStyle w:val="T-ABCD"/>
            </w:pPr>
            <w:r w:rsidRPr="00C70209">
              <w:t>NA</w:t>
            </w:r>
          </w:p>
        </w:tc>
        <w:tc>
          <w:tcPr>
            <w:tcW w:w="821" w:type="dxa"/>
          </w:tcPr>
          <w:p w14:paraId="198D8711" w14:textId="77777777" w:rsidR="00DF2BB6" w:rsidRPr="00C70209" w:rsidRDefault="00DF2BB6" w:rsidP="003131E2">
            <w:pPr>
              <w:pStyle w:val="T-ABCD"/>
            </w:pPr>
            <w:r w:rsidRPr="00C70209">
              <w:t xml:space="preserve">NA </w:t>
            </w:r>
          </w:p>
        </w:tc>
      </w:tr>
      <w:tr w:rsidR="00DF2BB6" w:rsidRPr="00C70209" w14:paraId="040113F7" w14:textId="77777777" w:rsidTr="003131E2">
        <w:trPr>
          <w:cantSplit/>
        </w:trPr>
        <w:tc>
          <w:tcPr>
            <w:tcW w:w="8705" w:type="dxa"/>
            <w:gridSpan w:val="7"/>
          </w:tcPr>
          <w:p w14:paraId="7CFB4A7C" w14:textId="3756CB54" w:rsidR="00DF2BB6" w:rsidRPr="00C70209" w:rsidRDefault="00840673" w:rsidP="003131E2">
            <w:pPr>
              <w:pStyle w:val="ES-notes"/>
            </w:pPr>
            <w:r w:rsidRPr="00C70209">
              <w:t xml:space="preserve">CKD, chronic kidney disease; </w:t>
            </w:r>
            <w:r w:rsidR="00DF2BB6" w:rsidRPr="00C70209">
              <w:t>ES, evidence statement; ESA, erythropoiesis stimulating agent</w:t>
            </w:r>
          </w:p>
          <w:p w14:paraId="4F65808A"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38679870" w14:textId="77777777" w:rsidR="00DF2BB6" w:rsidRPr="00C70209"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292"/>
      </w:tblGrid>
      <w:tr w:rsidR="00DF2BB6" w:rsidRPr="00C70209" w14:paraId="065A0BE9" w14:textId="77777777" w:rsidTr="003131E2">
        <w:trPr>
          <w:cantSplit/>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FFFFCC"/>
          </w:tcPr>
          <w:p w14:paraId="794FD2E1" w14:textId="297F49DB" w:rsidR="00DF2BB6" w:rsidRPr="00C70209" w:rsidRDefault="00DF2BB6" w:rsidP="003131E2">
            <w:pPr>
              <w:pStyle w:val="PP-heading"/>
            </w:pPr>
            <w:r w:rsidRPr="00C70209">
              <w:t>Practice points – chronic kidney disease</w:t>
            </w:r>
            <w:r w:rsidR="00D6379D">
              <w:t xml:space="preserve"> (</w:t>
            </w:r>
            <w:r w:rsidR="00D6379D" w:rsidRPr="00D6379D">
              <w:t>erythropoiesis stimulating agents</w:t>
            </w:r>
            <w:r w:rsidR="00D6379D">
              <w:t>)</w:t>
            </w:r>
          </w:p>
        </w:tc>
      </w:tr>
      <w:tr w:rsidR="00DF2BB6" w:rsidRPr="00C70209" w14:paraId="6C2DDD52" w14:textId="77777777" w:rsidTr="0091073B">
        <w:trPr>
          <w:cantSplit/>
          <w:tblHeader/>
        </w:trPr>
        <w:tc>
          <w:tcPr>
            <w:tcW w:w="1135" w:type="dxa"/>
            <w:tcBorders>
              <w:right w:val="single" w:sz="4" w:space="0" w:color="auto"/>
            </w:tcBorders>
            <w:shd w:val="clear" w:color="auto" w:fill="auto"/>
          </w:tcPr>
          <w:p w14:paraId="47879B06" w14:textId="42E930D4" w:rsidR="00DF2BB6" w:rsidRPr="00C70209" w:rsidRDefault="001C55FB" w:rsidP="001C55FB">
            <w:pPr>
              <w:pStyle w:val="PT-bullets"/>
            </w:pPr>
            <w:r w:rsidRPr="00C70209">
              <w:t>PP18</w:t>
            </w:r>
          </w:p>
        </w:tc>
        <w:tc>
          <w:tcPr>
            <w:tcW w:w="7292" w:type="dxa"/>
            <w:tcBorders>
              <w:left w:val="single" w:sz="4" w:space="0" w:color="auto"/>
            </w:tcBorders>
            <w:shd w:val="clear" w:color="auto" w:fill="auto"/>
          </w:tcPr>
          <w:p w14:paraId="3853038E" w14:textId="77777777" w:rsidR="00DF2BB6" w:rsidRPr="00C70209" w:rsidRDefault="00DF2BB6" w:rsidP="00130F03">
            <w:pPr>
              <w:pStyle w:val="PT-bullets"/>
            </w:pPr>
            <w:r w:rsidRPr="00C70209">
              <w:t>In paediatric patients with CKD, ESA therapy to achieve a low to intermediate Hb target may be used to avoid RBC transfusion, after consideration of risks and benefits for the individual patient.</w:t>
            </w:r>
            <w:r w:rsidRPr="00C70209">
              <w:rPr>
                <w:vertAlign w:val="superscript"/>
              </w:rPr>
              <w:t>a, b, c</w:t>
            </w:r>
          </w:p>
          <w:p w14:paraId="63BC3846" w14:textId="00C36067" w:rsidR="00DF2BB6" w:rsidRPr="00C70209" w:rsidRDefault="00DF2BB6" w:rsidP="003131E2">
            <w:pPr>
              <w:pStyle w:val="PP-note"/>
            </w:pPr>
            <w:r w:rsidRPr="00C70209">
              <w:rPr>
                <w:vertAlign w:val="superscript"/>
              </w:rPr>
              <w:t>a</w:t>
            </w:r>
            <w:r w:rsidRPr="00C70209">
              <w:t xml:space="preserve"> </w:t>
            </w:r>
            <w:r w:rsidR="00D6379D">
              <w:t>See</w:t>
            </w:r>
            <w:r w:rsidRPr="00C70209">
              <w:t xml:space="preserve"> R4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p w14:paraId="46C7BF87" w14:textId="60F37F68" w:rsidR="00DF2BB6" w:rsidRPr="00C70209" w:rsidRDefault="00DF2BB6" w:rsidP="003131E2">
            <w:pPr>
              <w:pStyle w:val="PP-note"/>
            </w:pPr>
            <w:r w:rsidRPr="00C70209">
              <w:rPr>
                <w:vertAlign w:val="superscript"/>
              </w:rPr>
              <w:t>b</w:t>
            </w:r>
            <w:r w:rsidRPr="00C70209">
              <w:t xml:space="preserve"> The KDIGO guidelines</w:t>
            </w:r>
            <w:r w:rsidRPr="00C70209">
              <w:fldChar w:fldCharType="begin"/>
            </w:r>
            <w:r w:rsidR="00A06EBF">
              <w:instrText xml:space="preserve"> ADDIN EN.CITE &lt;EndNote&gt;&lt;Cite&gt;&lt;Author&gt;Group&lt;/Author&gt;&lt;Year&gt;2012&lt;/Year&gt;&lt;RecNum&gt;231&lt;/RecNum&gt;&lt;DisplayText&gt;&lt;style face="superscript"&gt;82&lt;/style&gt;&lt;/DisplayText&gt;&lt;record&gt;&lt;rec-number&gt;231&lt;/rec-number&gt;&lt;foreign-keys&gt;&lt;key app="EN" db-id="9edve2wadsavt5ewavaxtda4f2tavzvts9ee" timestamp="1426725877"&gt;231&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lt;/secondary-title&gt;&lt;/titles&gt;&lt;periodical&gt;&lt;full-title&gt;Kidney Int&lt;/full-title&gt;&lt;abbr-1&gt;Kidney international&lt;/abbr-1&gt;&lt;/periodical&gt;&lt;pages&gt;279–335&lt;/pages&gt;&lt;volume&gt;2&lt;/volume&gt;&lt;number&gt;4&lt;/number&gt;&lt;dates&gt;&lt;year&gt;2012&lt;/year&gt;&lt;pub-dates&gt;&lt;date&gt;August&lt;/date&gt;&lt;/pub-dates&gt;&lt;/dates&gt;&lt;urls&gt;&lt;related-urls&gt;&lt;url&gt;http://kdigo.org/home/guidelines/anemia-in-ckd/&lt;/url&gt;&lt;/related-urls&gt;&lt;/urls&gt;&lt;access-date&gt;19 March 2015&lt;/access-date&gt;&lt;/record&gt;&lt;/Cite&gt;&lt;/EndNote&gt;</w:instrText>
            </w:r>
            <w:r w:rsidRPr="00C70209">
              <w:fldChar w:fldCharType="separate"/>
            </w:r>
            <w:r w:rsidR="00A06EBF" w:rsidRPr="00A06EBF">
              <w:rPr>
                <w:noProof/>
                <w:vertAlign w:val="superscript"/>
              </w:rPr>
              <w:t>82</w:t>
            </w:r>
            <w:r w:rsidRPr="00C70209">
              <w:fldChar w:fldCharType="end"/>
            </w:r>
            <w:r w:rsidRPr="00C70209">
              <w:t xml:space="preserve"> recommend a Hb target of 110–120 g/L for paediatric patients and state that individualisation of ESA therapy is reasonable because some patients may have improvements in quality of life at higher Hb concentration</w:t>
            </w:r>
          </w:p>
          <w:p w14:paraId="780B7FAC" w14:textId="2EB826A4" w:rsidR="00DF2BB6" w:rsidRPr="00C70209" w:rsidRDefault="00DF2BB6" w:rsidP="00A06EBF">
            <w:pPr>
              <w:pStyle w:val="PP-note"/>
            </w:pPr>
            <w:r w:rsidRPr="00C70209">
              <w:rPr>
                <w:vertAlign w:val="superscript"/>
              </w:rPr>
              <w:t>c</w:t>
            </w:r>
            <w:r w:rsidRPr="00C70209">
              <w:t xml:space="preserve"> The NICE guidelines</w:t>
            </w:r>
            <w:r w:rsidRPr="00C70209">
              <w:fldChar w:fldCharType="begin"/>
            </w:r>
            <w:r w:rsidR="00A06EBF">
              <w:instrText xml:space="preserve"> ADDIN EN.CITE &lt;EndNote&gt;&lt;Cite&gt;&lt;Year&gt;2011&lt;/Year&gt;&lt;RecNum&gt;230&lt;/RecNum&gt;&lt;DisplayText&gt;&lt;style face="superscript"&gt;83&lt;/style&gt;&lt;/DisplayText&gt;&lt;record&gt;&lt;rec-number&gt;230&lt;/rec-number&gt;&lt;foreign-keys&gt;&lt;key app="EN" db-id="9edve2wadsavt5ewavaxtda4f2tavzvts9ee" timestamp="1426725550"&gt;230&lt;/key&gt;&lt;/foreign-keys&gt;&lt;ref-type name="Report"&gt;27&lt;/ref-type&gt;&lt;contributors&gt;&lt;/contributors&gt;&lt;titles&gt;&lt;title&gt;Anaemia management in people with chronic kidney disease&lt;/title&gt;&lt;/titles&gt;&lt;dates&gt;&lt;year&gt;2011&lt;/year&gt;&lt;/dates&gt;&lt;pub-location&gt;UK&lt;/pub-location&gt;&lt;publisher&gt;National Institute for Health and Care Excellence (NICE)&lt;/publisher&gt;&lt;urls&gt;&lt;related-urls&gt;&lt;url&gt;http://www.nice.org.uk/guidance/cg114&lt;/url&gt;&lt;/related-urls&gt;&lt;/urls&gt;&lt;access-date&gt;19 March 2015&lt;/access-date&gt;&lt;/record&gt;&lt;/Cite&gt;&lt;/EndNote&gt;</w:instrText>
            </w:r>
            <w:r w:rsidRPr="00C70209">
              <w:fldChar w:fldCharType="separate"/>
            </w:r>
            <w:r w:rsidR="00A06EBF" w:rsidRPr="00A06EBF">
              <w:rPr>
                <w:noProof/>
                <w:vertAlign w:val="superscript"/>
              </w:rPr>
              <w:t>83</w:t>
            </w:r>
            <w:r w:rsidRPr="00C70209">
              <w:fldChar w:fldCharType="end"/>
            </w:r>
            <w:r w:rsidRPr="00C70209">
              <w:t xml:space="preserve"> recommend a Hb target of 100–120 g/L for children aged 2 years and older, and 95–115 g/L for children younger than 2 years of age (reflecting the lower normal range in that age group).</w:t>
            </w:r>
          </w:p>
        </w:tc>
      </w:tr>
      <w:tr w:rsidR="00DF2BB6" w:rsidRPr="00C70209" w14:paraId="280A21CD" w14:textId="77777777" w:rsidTr="0091073B">
        <w:trPr>
          <w:cantSplit/>
          <w:tblHeader/>
        </w:trPr>
        <w:tc>
          <w:tcPr>
            <w:tcW w:w="1135" w:type="dxa"/>
            <w:tcBorders>
              <w:right w:val="single" w:sz="4" w:space="0" w:color="auto"/>
            </w:tcBorders>
            <w:shd w:val="clear" w:color="auto" w:fill="auto"/>
          </w:tcPr>
          <w:p w14:paraId="36908C19" w14:textId="07030365" w:rsidR="00DF2BB6" w:rsidRPr="00C70209" w:rsidRDefault="001C55FB" w:rsidP="001C55FB">
            <w:pPr>
              <w:pStyle w:val="PT-bullets"/>
            </w:pPr>
            <w:r w:rsidRPr="00C70209">
              <w:t>PP19</w:t>
            </w:r>
          </w:p>
        </w:tc>
        <w:tc>
          <w:tcPr>
            <w:tcW w:w="7292" w:type="dxa"/>
            <w:tcBorders>
              <w:left w:val="single" w:sz="4" w:space="0" w:color="auto"/>
            </w:tcBorders>
            <w:shd w:val="clear" w:color="auto" w:fill="auto"/>
          </w:tcPr>
          <w:p w14:paraId="625B77EB" w14:textId="77777777" w:rsidR="00DF2BB6" w:rsidRPr="00C70209" w:rsidRDefault="00DF2BB6" w:rsidP="00130F03">
            <w:pPr>
              <w:pStyle w:val="PT-bullets"/>
            </w:pPr>
            <w:r w:rsidRPr="00C70209">
              <w:t>In adult patients with CKD, ESA therapy to achieve a Hb target of &gt;130 g/L is not recommended because of increased morbidity; therefore, it is sensible to apply this limit to paediatric patients.</w:t>
            </w:r>
            <w:r w:rsidRPr="00C70209">
              <w:rPr>
                <w:vertAlign w:val="superscript"/>
              </w:rPr>
              <w:t>a</w:t>
            </w:r>
          </w:p>
          <w:p w14:paraId="6A144E3B" w14:textId="00E77CC2" w:rsidR="00DF2BB6" w:rsidRPr="00C70209" w:rsidRDefault="00DF2BB6" w:rsidP="00A06EBF">
            <w:pPr>
              <w:pStyle w:val="PP-note"/>
            </w:pPr>
            <w:r w:rsidRPr="00C70209">
              <w:rPr>
                <w:vertAlign w:val="superscript"/>
              </w:rPr>
              <w:t xml:space="preserve">a </w:t>
            </w:r>
            <w:r w:rsidR="00D6379D">
              <w:t>See</w:t>
            </w:r>
            <w:r w:rsidRPr="00C70209">
              <w:t xml:space="preserve"> R6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tc>
      </w:tr>
      <w:tr w:rsidR="00DF2BB6" w:rsidRPr="00C70209" w14:paraId="1F9B399F" w14:textId="77777777" w:rsidTr="0091073B">
        <w:trPr>
          <w:cantSplit/>
          <w:tblHeader/>
        </w:trPr>
        <w:tc>
          <w:tcPr>
            <w:tcW w:w="1135" w:type="dxa"/>
            <w:tcBorders>
              <w:right w:val="single" w:sz="4" w:space="0" w:color="auto"/>
            </w:tcBorders>
            <w:shd w:val="clear" w:color="auto" w:fill="auto"/>
          </w:tcPr>
          <w:p w14:paraId="27BF6C52" w14:textId="19A5ED05" w:rsidR="00DF2BB6" w:rsidRPr="00C70209" w:rsidRDefault="001C55FB" w:rsidP="001C55FB">
            <w:pPr>
              <w:pStyle w:val="PT-bullets"/>
            </w:pPr>
            <w:r w:rsidRPr="00C70209">
              <w:t>PP20</w:t>
            </w:r>
          </w:p>
        </w:tc>
        <w:tc>
          <w:tcPr>
            <w:tcW w:w="7292" w:type="dxa"/>
            <w:tcBorders>
              <w:left w:val="single" w:sz="4" w:space="0" w:color="auto"/>
            </w:tcBorders>
            <w:shd w:val="clear" w:color="auto" w:fill="auto"/>
          </w:tcPr>
          <w:p w14:paraId="75AB5E20" w14:textId="77777777" w:rsidR="00DF2BB6" w:rsidRPr="00C70209" w:rsidRDefault="00DF2BB6" w:rsidP="00130F03">
            <w:pPr>
              <w:pStyle w:val="PT-bullets"/>
            </w:pPr>
            <w:r w:rsidRPr="00C70209">
              <w:t>ESA use is less effective in patients with CKD who have absolute or functional iron deficiency.</w:t>
            </w:r>
            <w:r w:rsidRPr="00C70209">
              <w:rPr>
                <w:vertAlign w:val="superscript"/>
              </w:rPr>
              <w:t>a</w:t>
            </w:r>
          </w:p>
          <w:p w14:paraId="4A46F7BF" w14:textId="50127BA1" w:rsidR="00DF2BB6" w:rsidRPr="00C70209" w:rsidRDefault="00DF2BB6" w:rsidP="00A06EBF">
            <w:pPr>
              <w:pStyle w:val="PP-note"/>
            </w:pPr>
            <w:r w:rsidRPr="00C70209">
              <w:rPr>
                <w:vertAlign w:val="superscript"/>
              </w:rPr>
              <w:t xml:space="preserve">a </w:t>
            </w:r>
            <w:r w:rsidR="00D6379D">
              <w:t>See</w:t>
            </w:r>
            <w:r w:rsidRPr="00C70209">
              <w:t xml:space="preserve"> PP13 in </w:t>
            </w:r>
            <w:r w:rsidRPr="00C70209">
              <w:rPr>
                <w:i/>
              </w:rPr>
              <w:t>Patient Blood Management Guidelines: Module 3 – Medical</w:t>
            </w:r>
            <w:r w:rsidRPr="00C70209">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Pr="00C70209">
              <w:fldChar w:fldCharType="separate"/>
            </w:r>
            <w:r w:rsidR="00A06EBF" w:rsidRPr="00A06EBF">
              <w:rPr>
                <w:noProof/>
                <w:vertAlign w:val="superscript"/>
              </w:rPr>
              <w:t>14</w:t>
            </w:r>
            <w:r w:rsidRPr="00C70209">
              <w:fldChar w:fldCharType="end"/>
            </w:r>
          </w:p>
        </w:tc>
      </w:tr>
      <w:tr w:rsidR="00DF2BB6" w:rsidRPr="00C70209" w14:paraId="66471F55" w14:textId="77777777" w:rsidTr="0091073B">
        <w:trPr>
          <w:cantSplit/>
          <w:tblHeader/>
        </w:trPr>
        <w:tc>
          <w:tcPr>
            <w:tcW w:w="1135" w:type="dxa"/>
            <w:tcBorders>
              <w:right w:val="single" w:sz="4" w:space="0" w:color="auto"/>
            </w:tcBorders>
            <w:shd w:val="clear" w:color="auto" w:fill="auto"/>
          </w:tcPr>
          <w:p w14:paraId="20FE5D6F" w14:textId="0D829C8E" w:rsidR="00DF2BB6" w:rsidRPr="00C70209" w:rsidRDefault="001C55FB" w:rsidP="001C55FB">
            <w:pPr>
              <w:pStyle w:val="PT-bullets"/>
            </w:pPr>
            <w:r w:rsidRPr="00C70209">
              <w:t>PP21</w:t>
            </w:r>
          </w:p>
        </w:tc>
        <w:tc>
          <w:tcPr>
            <w:tcW w:w="7292" w:type="dxa"/>
            <w:tcBorders>
              <w:left w:val="single" w:sz="4" w:space="0" w:color="auto"/>
            </w:tcBorders>
            <w:shd w:val="clear" w:color="auto" w:fill="auto"/>
          </w:tcPr>
          <w:p w14:paraId="5953288A" w14:textId="596883F0" w:rsidR="00DF2BB6" w:rsidRPr="00C70209" w:rsidRDefault="00DF2BB6" w:rsidP="00130F03">
            <w:pPr>
              <w:pStyle w:val="PT-bullets"/>
            </w:pPr>
            <w:r w:rsidRPr="00C70209">
              <w:t xml:space="preserve">Where ESAs are indicated for the treatment or prevention of anaemia in </w:t>
            </w:r>
            <w:r w:rsidR="0091073B">
              <w:t xml:space="preserve">neonatal and </w:t>
            </w:r>
            <w:r w:rsidRPr="00C70209">
              <w:t>paediatric patients, they should be combined with iron therapy.</w:t>
            </w:r>
          </w:p>
        </w:tc>
      </w:tr>
      <w:tr w:rsidR="00DF2BB6" w:rsidRPr="00C70209" w14:paraId="3094B7F7" w14:textId="77777777" w:rsidTr="0091073B">
        <w:trPr>
          <w:cantSplit/>
          <w:tblHeader/>
        </w:trPr>
        <w:tc>
          <w:tcPr>
            <w:tcW w:w="8427" w:type="dxa"/>
            <w:gridSpan w:val="2"/>
            <w:shd w:val="clear" w:color="auto" w:fill="auto"/>
          </w:tcPr>
          <w:p w14:paraId="5189DA9E" w14:textId="3EB3FC9E" w:rsidR="00DF2BB6" w:rsidRPr="00C70209" w:rsidRDefault="00DF2BB6" w:rsidP="003131E2">
            <w:pPr>
              <w:pStyle w:val="ES-notes"/>
            </w:pPr>
            <w:r w:rsidRPr="00C70209">
              <w:t>CKD, chronic kidney disease; ESA, erythropoiesis stimulating agent; Hb, haemoglobin; KDIGO, Kidney Disease: Improving Global Outcomes; NICE, National Institute for Health and Care Excellence; PP, practice point</w:t>
            </w:r>
            <w:r w:rsidR="00D6379D">
              <w:t>; R, recommendation; RBC, red blood cell</w:t>
            </w:r>
          </w:p>
        </w:tc>
      </w:tr>
    </w:tbl>
    <w:p w14:paraId="54624D08" w14:textId="77777777" w:rsidR="00DF2BB6" w:rsidRPr="00C70209" w:rsidRDefault="00DF2BB6" w:rsidP="003131E2">
      <w:pPr>
        <w:pStyle w:val="BodyText"/>
      </w:pPr>
    </w:p>
    <w:p w14:paraId="5A31FEA0" w14:textId="77777777" w:rsidR="00DF2BB6" w:rsidRPr="00C70209" w:rsidRDefault="00DF2BB6" w:rsidP="003131E2">
      <w:pPr>
        <w:pStyle w:val="Heading5"/>
        <w:rPr>
          <w:lang w:val="en-AU"/>
        </w:rPr>
      </w:pPr>
      <w:r w:rsidRPr="00C70209">
        <w:rPr>
          <w:lang w:val="en-AU"/>
        </w:rPr>
        <w:t>Background</w:t>
      </w:r>
    </w:p>
    <w:p w14:paraId="4B022E58" w14:textId="77777777" w:rsidR="00DF2BB6" w:rsidRPr="00C70209" w:rsidRDefault="00DF2BB6" w:rsidP="003131E2">
      <w:pPr>
        <w:pStyle w:val="BodyText"/>
      </w:pPr>
      <w:r w:rsidRPr="00C70209">
        <w:t>People with kidney disease often have anaemia, primarily due to an inability of the kidneys to stimulate the production of erythropoietin. Iron deficiency through blood loss, nutritional deficits or other causes may also contribute to this anaemia. As kidney function declines, the severity of anaemia increases. Left untreated, anaemia in people with CKD can cause substantial morbidity because it exacerbates symptoms of tiredness, shortness of breath and lethargy, and increases the risk of heart complications. In adult patients with CKD, ESAs have been used to correct anaemia and reduce the need for blood transfusions; however, there is little evidence relating to the management of CKD in children.</w:t>
      </w:r>
    </w:p>
    <w:p w14:paraId="2DB8C73A" w14:textId="77777777" w:rsidR="00DF2BB6" w:rsidRPr="00C70209" w:rsidRDefault="00DF2BB6" w:rsidP="003131E2">
      <w:pPr>
        <w:pStyle w:val="Heading5"/>
        <w:rPr>
          <w:lang w:val="en-AU"/>
        </w:rPr>
      </w:pPr>
      <w:r w:rsidRPr="00C70209">
        <w:rPr>
          <w:lang w:val="en-AU"/>
        </w:rPr>
        <w:t>Summary of evidence</w:t>
      </w:r>
    </w:p>
    <w:p w14:paraId="24BFCD12" w14:textId="77777777" w:rsidR="00DF2BB6" w:rsidRPr="00C70209" w:rsidRDefault="00DF2BB6" w:rsidP="003131E2">
      <w:pPr>
        <w:pStyle w:val="Heading6"/>
      </w:pPr>
      <w:r w:rsidRPr="00C70209">
        <w:t>Level I evidence</w:t>
      </w:r>
    </w:p>
    <w:p w14:paraId="6D2AEC93" w14:textId="2B50EFDC" w:rsidR="00DF2BB6" w:rsidRPr="00C70209" w:rsidRDefault="00DF2BB6" w:rsidP="003131E2">
      <w:pPr>
        <w:pStyle w:val="BodyText"/>
      </w:pPr>
      <w:r w:rsidRPr="00C70209">
        <w:t xml:space="preserve">Three Level I studies (Cody 2005, </w:t>
      </w:r>
      <w:r w:rsidRPr="00C70209">
        <w:rPr>
          <w:szCs w:val="18"/>
        </w:rPr>
        <w:t xml:space="preserve">KDIGO 2012, </w:t>
      </w:r>
      <w:r w:rsidRPr="00C70209">
        <w:t xml:space="preserve">NICE 2011) identified from the systematic review and hand-searching process examined the use of ESAs in children with CKD but provided no usable data for inclusion in this review (see </w:t>
      </w:r>
      <w:r w:rsidRPr="00C70209">
        <w:rPr>
          <w:b/>
        </w:rPr>
        <w:t>Appendix C, Volume 2</w:t>
      </w:r>
      <w:r w:rsidRPr="00C70209">
        <w:t>).</w:t>
      </w:r>
    </w:p>
    <w:p w14:paraId="22C2B6B8" w14:textId="6F8CD508" w:rsidR="00DF2BB6" w:rsidRPr="00C70209" w:rsidRDefault="00DF2BB6" w:rsidP="003131E2">
      <w:pPr>
        <w:pStyle w:val="BodyText"/>
      </w:pPr>
      <w:r w:rsidRPr="00C70209">
        <w:t>The good-quality review by Cody (2005) searched for RCTs or quasi-RCTs comparing rHuEPO with either placebo or no rHuEPO in patients (adults or children) with anaemia due to CKD; however, no studies in children were included in their analysis. The authors identified two RCTs in children awaiting assessment, but neither RCT met the criteria for inclusion in our review. Jabs (1994) reported results of a Phase III study published in abstract form only, and Brandt (1999) assessed dosing requirements for ESAs (no placebo arm).</w:t>
      </w:r>
    </w:p>
    <w:p w14:paraId="22E8794D" w14:textId="5B0E8584" w:rsidR="00DF2BB6" w:rsidRPr="00C70209" w:rsidRDefault="00DF2BB6" w:rsidP="003131E2">
      <w:pPr>
        <w:pStyle w:val="BodyText"/>
        <w:rPr>
          <w:szCs w:val="18"/>
        </w:rPr>
      </w:pPr>
      <w:r w:rsidRPr="00C70209">
        <w:rPr>
          <w:szCs w:val="18"/>
        </w:rPr>
        <w:t xml:space="preserve">Clinical practice guidelines published by the Kidney Disease Improving Global Outcomes (KDIGO) (KDIGO 2012) and </w:t>
      </w:r>
      <w:r w:rsidRPr="00C70209">
        <w:t>NICE (2011) assessing anaemia management in CKD noted that there is little evidence relating to the management of CKD in children. The guidelines stated that more data are needed on suitable ESA treatment regimens and the optimal iron levels to guide monitoring and treatment adjustments so as to avoid adverse outcomes.</w:t>
      </w:r>
    </w:p>
    <w:p w14:paraId="4B824B40" w14:textId="77777777" w:rsidR="00DF2BB6" w:rsidRPr="00C70209" w:rsidRDefault="00DF2BB6" w:rsidP="003131E2">
      <w:pPr>
        <w:pStyle w:val="Heading6"/>
      </w:pPr>
      <w:r w:rsidRPr="00C70209">
        <w:t>Level II evidence</w:t>
      </w:r>
    </w:p>
    <w:p w14:paraId="608DACA4" w14:textId="1A6C79F1" w:rsidR="00DF2BB6" w:rsidRPr="00C70209" w:rsidRDefault="00DF2BB6" w:rsidP="003131E2">
      <w:pPr>
        <w:pStyle w:val="BodyText"/>
      </w:pPr>
      <w:r w:rsidRPr="00C70209">
        <w:t xml:space="preserve">One Level II study (Pape 2009) identified from the systematic review and hand-searching process examined the use of ESAs in children with acute kidney disease (see </w:t>
      </w:r>
      <w:r w:rsidRPr="00C70209">
        <w:rPr>
          <w:b/>
        </w:rPr>
        <w:t>Appendix C, Volume 2</w:t>
      </w:r>
      <w:r w:rsidRPr="00C70209">
        <w:t>). The RCT by Pape (2009) was a single</w:t>
      </w:r>
      <w:r w:rsidR="00BB008C" w:rsidRPr="00C70209">
        <w:t xml:space="preserve"> </w:t>
      </w:r>
      <w:r w:rsidRPr="00C70209">
        <w:t>centre pilot study conducted in Germany and examined the safety and effectiveness of rHuEPO in reducing the need for RBC transfusion in children with acute renal failure due to haemolytic uremic syndrome. The main characteristics of this RCT are summarised in</w:t>
      </w:r>
      <w:r w:rsidRPr="00C70209">
        <w:rPr>
          <w:b/>
        </w:rPr>
        <w:t xml:space="preserve"> </w:t>
      </w:r>
      <w:r w:rsidRPr="00C70209">
        <w:rPr>
          <w:b/>
        </w:rPr>
        <w:fldChar w:fldCharType="begin"/>
      </w:r>
      <w:r w:rsidRPr="00C70209">
        <w:rPr>
          <w:b/>
        </w:rPr>
        <w:instrText xml:space="preserve"> REF _Ref403766579 \h  \* MERGEFORMAT </w:instrText>
      </w:r>
      <w:r w:rsidRPr="00C70209">
        <w:rPr>
          <w:b/>
        </w:rPr>
      </w:r>
      <w:r w:rsidRPr="00C70209">
        <w:rPr>
          <w:b/>
        </w:rPr>
        <w:fldChar w:fldCharType="separate"/>
      </w:r>
      <w:r w:rsidR="000F7A9B" w:rsidRPr="000F7A9B">
        <w:rPr>
          <w:b/>
        </w:rPr>
        <w:t>Table 3.2.30</w:t>
      </w:r>
      <w:r w:rsidRPr="00C70209">
        <w:rPr>
          <w:b/>
        </w:rPr>
        <w:fldChar w:fldCharType="end"/>
      </w:r>
      <w:r w:rsidRPr="00C70209">
        <w:t>.</w:t>
      </w:r>
    </w:p>
    <w:p w14:paraId="3624F9FA" w14:textId="57250B71" w:rsidR="00DF2BB6" w:rsidRPr="00C70209" w:rsidRDefault="00DF2BB6" w:rsidP="003131E2">
      <w:pPr>
        <w:pStyle w:val="Caption"/>
        <w:ind w:left="2070"/>
      </w:pPr>
      <w:bookmarkStart w:id="508" w:name="_Ref403766579"/>
      <w:bookmarkStart w:id="509" w:name="_Ref403766576"/>
      <w:bookmarkStart w:id="510" w:name="_Toc423015379"/>
      <w:bookmarkStart w:id="511" w:name="_Toc42774712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0</w:t>
      </w:r>
      <w:r w:rsidR="00130F03" w:rsidRPr="00C70209">
        <w:fldChar w:fldCharType="end"/>
      </w:r>
      <w:bookmarkEnd w:id="508"/>
      <w:r w:rsidRPr="00C70209">
        <w:tab/>
        <w:t>Characteristics and quality of Level II evidence – ESAs in paediatric patients with kidney disease</w:t>
      </w:r>
      <w:bookmarkEnd w:id="509"/>
      <w:bookmarkEnd w:id="510"/>
      <w:bookmarkEnd w:id="511"/>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1370"/>
        <w:gridCol w:w="1897"/>
        <w:gridCol w:w="1904"/>
        <w:gridCol w:w="1893"/>
      </w:tblGrid>
      <w:tr w:rsidR="00DF2BB6" w:rsidRPr="00C70209" w14:paraId="439EF9C7"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396C2F6" w14:textId="77777777" w:rsidR="00DF2BB6" w:rsidRPr="00C70209" w:rsidRDefault="00DF2BB6" w:rsidP="003131E2">
            <w:pPr>
              <w:pStyle w:val="TableH2"/>
            </w:pPr>
            <w:r w:rsidRPr="00C70209">
              <w:t>Study</w:t>
            </w:r>
          </w:p>
        </w:tc>
        <w:tc>
          <w:tcPr>
            <w:tcW w:w="1418" w:type="dxa"/>
            <w:tcBorders>
              <w:top w:val="single" w:sz="4" w:space="0" w:color="auto"/>
              <w:left w:val="single" w:sz="4" w:space="0" w:color="auto"/>
              <w:bottom w:val="single" w:sz="4" w:space="0" w:color="auto"/>
              <w:right w:val="single" w:sz="4" w:space="0" w:color="auto"/>
              <w:tl2br w:val="nil"/>
              <w:tr2bl w:val="nil"/>
            </w:tcBorders>
          </w:tcPr>
          <w:p w14:paraId="09C23ABA" w14:textId="77777777" w:rsidR="00DF2BB6" w:rsidRPr="00C70209" w:rsidRDefault="00DF2BB6" w:rsidP="003131E2">
            <w:pPr>
              <w:pStyle w:val="TableH2"/>
            </w:pPr>
            <w:r w:rsidRPr="00C70209">
              <w:t>Study type</w:t>
            </w:r>
          </w:p>
          <w:p w14:paraId="7B539F80" w14:textId="77777777" w:rsidR="00DF2BB6" w:rsidRPr="00C70209" w:rsidRDefault="00DF2BB6" w:rsidP="003131E2">
            <w:pPr>
              <w:pStyle w:val="TableH2"/>
              <w:rPr>
                <w:i/>
              </w:rPr>
            </w:pPr>
            <w:r w:rsidRPr="00C70209">
              <w:rPr>
                <w:i/>
              </w:rPr>
              <w:t>Study quality</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521AD89A" w14:textId="77777777" w:rsidR="00DF2BB6" w:rsidRPr="00C70209" w:rsidRDefault="00DF2BB6" w:rsidP="003131E2">
            <w:pPr>
              <w:pStyle w:val="TableH2"/>
            </w:pPr>
            <w:r w:rsidRPr="00C70209">
              <w:t>Population</w:t>
            </w:r>
          </w:p>
          <w:p w14:paraId="6AF46362" w14:textId="77777777" w:rsidR="00DF2BB6" w:rsidRPr="00C70209" w:rsidRDefault="00DF2BB6" w:rsidP="003131E2">
            <w:pPr>
              <w:pStyle w:val="TableH2"/>
            </w:pPr>
            <w:r w:rsidRPr="00C70209">
              <w:t>N</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3C95A5D5" w14:textId="77777777" w:rsidR="00DF2BB6" w:rsidRPr="00C70209" w:rsidRDefault="00DF2BB6" w:rsidP="003131E2">
            <w:pPr>
              <w:pStyle w:val="TableH2"/>
            </w:pPr>
            <w:r w:rsidRPr="00C70209">
              <w:t>Comparison</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5407A057" w14:textId="77777777" w:rsidR="00DF2BB6" w:rsidRPr="00C70209" w:rsidRDefault="00DF2BB6" w:rsidP="003131E2">
            <w:pPr>
              <w:pStyle w:val="TableH2"/>
            </w:pPr>
            <w:r w:rsidRPr="00C70209">
              <w:t>Outcomes</w:t>
            </w:r>
          </w:p>
        </w:tc>
      </w:tr>
      <w:tr w:rsidR="00DF2BB6" w:rsidRPr="00C70209" w14:paraId="281E6EE7"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4E12EC5" w14:textId="2179C841" w:rsidR="00DF2BB6" w:rsidRPr="00C70209" w:rsidRDefault="00DF2BB6" w:rsidP="000E261C">
            <w:pPr>
              <w:pStyle w:val="Tabletext"/>
            </w:pPr>
            <w:r w:rsidRPr="00C70209">
              <w:t>Pape 2009</w:t>
            </w:r>
            <w:r w:rsidRPr="00C70209">
              <w:fldChar w:fldCharType="begin">
                <w:fldData xml:space="preserve">PEVuZE5vdGU+PENpdGU+PEF1dGhvcj5QYXBlPC9BdXRob3I+PFllYXI+MjAwOTwvWWVhcj48UmVj
TnVtPjExNjwvUmVjTnVtPjxEaXNwbGF5VGV4dD48c3R5bGUgZmFjZT0ic3VwZXJzY3JpcHQiPjI2
NT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0E261C">
              <w:instrText xml:space="preserve"> ADDIN EN.CITE </w:instrText>
            </w:r>
            <w:r w:rsidR="000E261C">
              <w:fldChar w:fldCharType="begin">
                <w:fldData xml:space="preserve">PEVuZE5vdGU+PENpdGU+PEF1dGhvcj5QYXBlPC9BdXRob3I+PFllYXI+MjAwOTwvWWVhcj48UmVj
TnVtPjExNjwvUmVjTnVtPjxEaXNwbGF5VGV4dD48c3R5bGUgZmFjZT0ic3VwZXJzY3JpcHQiPjI2
NT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5</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0DCC0F7D" w14:textId="77777777" w:rsidR="00DF2BB6" w:rsidRPr="00C70209" w:rsidRDefault="00DF2BB6" w:rsidP="003131E2">
            <w:pPr>
              <w:pStyle w:val="Tabletext"/>
            </w:pPr>
            <w:r w:rsidRPr="00C70209">
              <w:t>Level II</w:t>
            </w:r>
          </w:p>
          <w:p w14:paraId="687AF2AB" w14:textId="77777777" w:rsidR="00DF2BB6" w:rsidRPr="00C70209" w:rsidRDefault="00DF2BB6" w:rsidP="003131E2">
            <w:pPr>
              <w:pStyle w:val="Tabletext"/>
              <w:rPr>
                <w:i/>
              </w:rPr>
            </w:pPr>
            <w:r w:rsidRPr="00C70209">
              <w:rPr>
                <w:i/>
              </w:rPr>
              <w:t>Poor</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4FBC762B" w14:textId="77777777" w:rsidR="00DF2BB6" w:rsidRPr="00C70209" w:rsidRDefault="00DF2BB6" w:rsidP="003131E2">
            <w:pPr>
              <w:pStyle w:val="Tabletext"/>
            </w:pPr>
            <w:r w:rsidRPr="00C70209">
              <w:t>Children aged 1–6 years with EHEC-positive HUS or likely EHEC infection and bloody diarrhoea</w:t>
            </w:r>
          </w:p>
          <w:p w14:paraId="0C0E269E" w14:textId="77777777" w:rsidR="00DF2BB6" w:rsidRPr="00C70209" w:rsidRDefault="00DF2BB6" w:rsidP="003131E2">
            <w:pPr>
              <w:pStyle w:val="Tabletext"/>
            </w:pPr>
          </w:p>
          <w:p w14:paraId="15EC2A75" w14:textId="77777777" w:rsidR="00DF2BB6" w:rsidRPr="00C70209" w:rsidRDefault="00DF2BB6" w:rsidP="003131E2">
            <w:pPr>
              <w:pStyle w:val="Tabletext"/>
            </w:pPr>
            <w:r w:rsidRPr="00C70209">
              <w:t>N=10</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202580AE" w14:textId="1BF70005" w:rsidR="00DF2BB6" w:rsidRPr="00C70209" w:rsidRDefault="00DF2BB6" w:rsidP="003131E2">
            <w:pPr>
              <w:pStyle w:val="Tabletext"/>
            </w:pPr>
            <w:r w:rsidRPr="00C70209">
              <w:t>rHuEPO (33 IU/dose/kg, tiw) for 4 weeks versus conservative therapy without rHuEPO</w:t>
            </w:r>
          </w:p>
          <w:p w14:paraId="59C65333" w14:textId="6DC88BCB" w:rsidR="00DF2BB6" w:rsidRPr="00C70209" w:rsidRDefault="00DF2BB6" w:rsidP="003131E2">
            <w:pPr>
              <w:pStyle w:val="Tabletext-evidencematrix"/>
            </w:pPr>
            <w:r w:rsidRPr="00C70209">
              <w:t>*early administration of rHuEPO within 3 hours of hospital admission</w:t>
            </w:r>
          </w:p>
          <w:p w14:paraId="2872AA04" w14:textId="77777777" w:rsidR="00DF2BB6" w:rsidRPr="00C70209" w:rsidRDefault="00DF2BB6" w:rsidP="003131E2">
            <w:pPr>
              <w:pStyle w:val="Tabletext-evidencematrix"/>
            </w:pPr>
            <w:r w:rsidRPr="00C70209">
              <w:t>*RBC transfusions given when Hb fell below 5 mg/dL</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51F110CD" w14:textId="77777777" w:rsidR="00DF2BB6" w:rsidRPr="00C70209" w:rsidRDefault="00DF2BB6" w:rsidP="003131E2">
            <w:pPr>
              <w:pStyle w:val="Tabletext"/>
            </w:pPr>
            <w:r w:rsidRPr="00C70209">
              <w:t>Transfusion incidence</w:t>
            </w:r>
          </w:p>
        </w:tc>
      </w:tr>
    </w:tbl>
    <w:p w14:paraId="32915302" w14:textId="26832A1D" w:rsidR="00DF2BB6" w:rsidRPr="00C70209" w:rsidRDefault="00DF2BB6" w:rsidP="003131E2">
      <w:pPr>
        <w:pStyle w:val="TableFigNotes18"/>
        <w:rPr>
          <w:rStyle w:val="Emphasis"/>
          <w:i w:val="0"/>
        </w:rPr>
      </w:pPr>
      <w:r w:rsidRPr="00C70209">
        <w:t xml:space="preserve">EHEC, enterohaemorrhagic </w:t>
      </w:r>
      <w:r w:rsidRPr="00C70209">
        <w:rPr>
          <w:rStyle w:val="Emphasis"/>
        </w:rPr>
        <w:t>Escherichia coli</w:t>
      </w:r>
      <w:r w:rsidRPr="00C70209">
        <w:rPr>
          <w:rStyle w:val="Emphasis"/>
          <w:i w:val="0"/>
        </w:rPr>
        <w:t xml:space="preserve">; </w:t>
      </w:r>
      <w:r w:rsidRPr="00C70209">
        <w:t xml:space="preserve">ESA, </w:t>
      </w:r>
      <w:r w:rsidR="00EA5C41" w:rsidRPr="00C70209">
        <w:t>erythropoiesis stimulating agent</w:t>
      </w:r>
      <w:r w:rsidRPr="00C70209">
        <w:t>; Hb, haemoglobin;</w:t>
      </w:r>
      <w:r w:rsidRPr="00C70209">
        <w:rPr>
          <w:rStyle w:val="Emphasis"/>
          <w:i w:val="0"/>
        </w:rPr>
        <w:t xml:space="preserve"> HUS, haemolytic uremic syndrome; IU, international units; </w:t>
      </w:r>
      <w:r w:rsidRPr="00C70209">
        <w:t xml:space="preserve">RBC, red blood cells; rHuEPO, </w:t>
      </w:r>
      <w:r w:rsidR="00EA5C41" w:rsidRPr="00C70209">
        <w:t>recombinant human epoetin</w:t>
      </w:r>
      <w:r w:rsidRPr="00C70209">
        <w:t xml:space="preserve">; </w:t>
      </w:r>
      <w:r w:rsidRPr="00C70209">
        <w:rPr>
          <w:rStyle w:val="Emphasis"/>
          <w:i w:val="0"/>
        </w:rPr>
        <w:t>tiw, three times per week</w:t>
      </w:r>
    </w:p>
    <w:p w14:paraId="0C2A4B52" w14:textId="77777777" w:rsidR="00DF2BB6" w:rsidRPr="00C70209" w:rsidRDefault="00DF2BB6">
      <w:pPr>
        <w:spacing w:after="200" w:line="276" w:lineRule="auto"/>
        <w:ind w:left="0"/>
        <w:rPr>
          <w:rFonts w:ascii="Arial" w:hAnsi="Arial"/>
          <w:b/>
          <w:bCs/>
          <w:iCs/>
          <w:sz w:val="20"/>
          <w:szCs w:val="26"/>
          <w:lang w:eastAsia="en-GB"/>
        </w:rPr>
      </w:pPr>
      <w:r w:rsidRPr="00C70209">
        <w:br w:type="page"/>
      </w:r>
    </w:p>
    <w:p w14:paraId="4D98493A" w14:textId="4334DCDF" w:rsidR="00DF2BB6" w:rsidRPr="00C70209" w:rsidRDefault="00DF2BB6" w:rsidP="003131E2">
      <w:pPr>
        <w:pStyle w:val="Heading5"/>
        <w:rPr>
          <w:lang w:val="en-AU"/>
        </w:rPr>
      </w:pPr>
      <w:r w:rsidRPr="00C70209">
        <w:rPr>
          <w:lang w:val="en-AU"/>
        </w:rPr>
        <w:t>Results</w:t>
      </w:r>
    </w:p>
    <w:p w14:paraId="663E1800" w14:textId="77777777" w:rsidR="00DF2BB6" w:rsidRPr="00C70209" w:rsidRDefault="00DF2BB6" w:rsidP="003131E2">
      <w:pPr>
        <w:pStyle w:val="Heading6"/>
      </w:pPr>
      <w:r w:rsidRPr="00C70209">
        <w:t>Transfusion incidence and volume</w:t>
      </w:r>
    </w:p>
    <w:p w14:paraId="772BA159" w14:textId="77777777" w:rsidR="00DF2BB6" w:rsidRPr="00C70209" w:rsidRDefault="00DF2BB6" w:rsidP="003131E2">
      <w:pPr>
        <w:pStyle w:val="BodyText"/>
      </w:pPr>
      <w:r w:rsidRPr="00C70209">
        <w:t xml:space="preserve">One RCT (Pape 2009) identified by the systematic review and hand-searching process reported transfusion incidence in paediatric patients with haemolytic uremic syndrome (HUS) that were administered ESAs. </w:t>
      </w:r>
      <w:r w:rsidRPr="00C70209">
        <w:rPr>
          <w:b/>
          <w:highlight w:val="yellow"/>
        </w:rPr>
        <w:fldChar w:fldCharType="begin"/>
      </w:r>
      <w:r w:rsidRPr="00C70209">
        <w:rPr>
          <w:b/>
        </w:rPr>
        <w:instrText xml:space="preserve"> REF _Ref412650981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31</w:t>
      </w:r>
      <w:r w:rsidRPr="00C70209">
        <w:rPr>
          <w:b/>
          <w:highlight w:val="yellow"/>
        </w:rPr>
        <w:fldChar w:fldCharType="end"/>
      </w:r>
      <w:r w:rsidRPr="00C70209">
        <w:t xml:space="preserve"> summarises the results from these studies.</w:t>
      </w:r>
    </w:p>
    <w:p w14:paraId="5FD9BC01" w14:textId="7D523217" w:rsidR="00DF2BB6" w:rsidRPr="00C70209" w:rsidRDefault="00DF2BB6" w:rsidP="003131E2">
      <w:pPr>
        <w:pStyle w:val="BodyText"/>
      </w:pPr>
      <w:r w:rsidRPr="00C70209">
        <w:t>The RCT by Pape (2009) reported a non</w:t>
      </w:r>
      <w:r w:rsidR="00E25AC5" w:rsidRPr="00C70209">
        <w:t>significant</w:t>
      </w:r>
      <w:r w:rsidRPr="00C70209">
        <w:t xml:space="preserve"> reduction in the number of infants that received one or more RBC transfusions comparing rHuEPO with no rHuEPO (RR 0.25; 95% CI 0.04, 1.52) and a significant reduction in the mean number of transfusions (MD 1.2; </w:t>
      </w:r>
      <w:r w:rsidR="001A475D" w:rsidRPr="001A475D">
        <w:rPr>
          <w:i/>
        </w:rPr>
        <w:t>P = </w:t>
      </w:r>
      <w:r w:rsidRPr="00C70209">
        <w:t>0.04) but data were incomplete (no SDs provided). The study was small and underpowered.</w:t>
      </w:r>
    </w:p>
    <w:p w14:paraId="3F0E6920" w14:textId="77777777" w:rsidR="00DF2BB6" w:rsidRPr="00C70209" w:rsidRDefault="00DF2BB6" w:rsidP="003131E2">
      <w:pPr>
        <w:pStyle w:val="BodyText"/>
      </w:pPr>
    </w:p>
    <w:p w14:paraId="26E3C6A5"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0B486F80" w14:textId="1A7F8C0D" w:rsidR="00DF2BB6" w:rsidRPr="00C70209" w:rsidRDefault="00DF2BB6" w:rsidP="003131E2">
      <w:pPr>
        <w:pStyle w:val="Caption"/>
      </w:pPr>
      <w:bookmarkStart w:id="512" w:name="_Ref412650981"/>
      <w:bookmarkStart w:id="513" w:name="_Toc423015380"/>
      <w:bookmarkStart w:id="514" w:name="_Toc42774712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1</w:t>
      </w:r>
      <w:r w:rsidR="00130F03" w:rsidRPr="00C70209">
        <w:fldChar w:fldCharType="end"/>
      </w:r>
      <w:bookmarkEnd w:id="512"/>
      <w:r w:rsidRPr="00C70209">
        <w:tab/>
        <w:t>Paediatric patients with kidney disease: Results for ESAs versus no ESAs – Transfusion volume or incidence</w:t>
      </w:r>
      <w:bookmarkEnd w:id="513"/>
      <w:bookmarkEnd w:id="51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09FB0062"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74EA46E1"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5AAE2D95"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6717931B"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E7354D1"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9899FE0"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2FC75F4B"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0E9F9119"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A8E1F30" w14:textId="2A2C8473"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594F2344"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4C08D5B3"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2A7E52A2"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D4A669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A4EE1DC"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3B8C84"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8A646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3A324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A6F754"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616B13D3" w14:textId="5E0A234A" w:rsidR="00DF2BB6" w:rsidRPr="00C70209" w:rsidRDefault="00DF2BB6" w:rsidP="003131E2">
            <w:pPr>
              <w:pStyle w:val="TableH2"/>
              <w:rPr>
                <w:rFonts w:eastAsia="Arial Unicode MS"/>
                <w:lang w:eastAsia="en-US"/>
              </w:rPr>
            </w:pPr>
            <w:r w:rsidRPr="00C70209">
              <w:rPr>
                <w:rFonts w:eastAsia="Arial Unicode MS"/>
                <w:lang w:eastAsia="en-US"/>
              </w:rPr>
              <w:t>ESAs</w:t>
            </w:r>
          </w:p>
          <w:p w14:paraId="63E47C56"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4F82E4A7"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p w14:paraId="6B8ACCB5"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46DC2720" w14:textId="45F8A446" w:rsidR="00DF2BB6" w:rsidRPr="00C70209" w:rsidRDefault="00DF2BB6" w:rsidP="003131E2">
            <w:pPr>
              <w:pStyle w:val="TableH2"/>
              <w:rPr>
                <w:rFonts w:eastAsia="Arial Unicode MS"/>
                <w:lang w:eastAsia="en-US"/>
              </w:rPr>
            </w:pPr>
            <w:r w:rsidRPr="00C70209">
              <w:rPr>
                <w:rFonts w:eastAsia="Arial Unicode MS"/>
                <w:lang w:eastAsia="en-US"/>
              </w:rPr>
              <w:t>No ESAs</w:t>
            </w:r>
          </w:p>
          <w:p w14:paraId="06D5DBB5"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555A6381"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p w14:paraId="07A820E9"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58034457"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10619234"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0A328B24" w14:textId="3D63C394"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5010AB09"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48729618"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4B34ECF0" w14:textId="77777777" w:rsidR="00DF2BB6" w:rsidRPr="00C70209" w:rsidRDefault="00DF2BB6" w:rsidP="003131E2">
            <w:pPr>
              <w:pStyle w:val="TableH4"/>
              <w:spacing w:line="276" w:lineRule="auto"/>
              <w:rPr>
                <w:lang w:eastAsia="en-US"/>
              </w:rPr>
            </w:pPr>
            <w:r w:rsidRPr="00C70209">
              <w:rPr>
                <w:lang w:eastAsia="en-US"/>
              </w:rPr>
              <w:t>Level II evidence</w:t>
            </w:r>
          </w:p>
        </w:tc>
      </w:tr>
      <w:tr w:rsidR="00DF2BB6" w:rsidRPr="00C70209" w14:paraId="44647F24"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hideMark/>
          </w:tcPr>
          <w:p w14:paraId="6EF4E790" w14:textId="77777777" w:rsidR="00DF2BB6" w:rsidRPr="00C70209" w:rsidRDefault="00DF2BB6" w:rsidP="003131E2">
            <w:pPr>
              <w:pStyle w:val="TableH5"/>
              <w:spacing w:line="276" w:lineRule="auto"/>
              <w:rPr>
                <w:lang w:eastAsia="en-US"/>
              </w:rPr>
            </w:pPr>
            <w:r w:rsidRPr="00C70209">
              <w:rPr>
                <w:lang w:eastAsia="en-US"/>
              </w:rPr>
              <w:t>Haemolytic uremic syndrome</w:t>
            </w:r>
          </w:p>
        </w:tc>
      </w:tr>
      <w:tr w:rsidR="00DF2BB6" w:rsidRPr="00C70209" w14:paraId="2254A955"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E6E5D6B" w14:textId="0F782454" w:rsidR="00DF2BB6" w:rsidRPr="00C70209" w:rsidRDefault="00DF2BB6" w:rsidP="003131E2">
            <w:pPr>
              <w:pStyle w:val="Tabletext-evidencematrix"/>
              <w:spacing w:line="276" w:lineRule="auto"/>
            </w:pPr>
            <w:r w:rsidRPr="00C70209">
              <w:t>Pape 2009</w:t>
            </w:r>
            <w:r w:rsidRPr="00C70209">
              <w:fldChar w:fldCharType="begin">
                <w:fldData xml:space="preserve">PEVuZE5vdGU+PENpdGU+PEF1dGhvcj5QYXBlPC9BdXRob3I+PFllYXI+MjAwOTwvWWVhcj48UmVj
TnVtPjExNjwvUmVjTnVtPjxEaXNwbGF5VGV4dD48c3R5bGUgZmFjZT0ic3VwZXJzY3JpcHQiPjI2
NT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0E261C">
              <w:instrText xml:space="preserve"> ADDIN EN.CITE </w:instrText>
            </w:r>
            <w:r w:rsidR="000E261C">
              <w:fldChar w:fldCharType="begin">
                <w:fldData xml:space="preserve">PEVuZE5vdGU+PENpdGU+PEF1dGhvcj5QYXBlPC9BdXRob3I+PFllYXI+MjAwOTwvWWVhcj48UmVj
TnVtPjExNjwvUmVjTnVtPjxEaXNwbGF5VGV4dD48c3R5bGUgZmFjZT0ic3VwZXJzY3JpcHQiPjI2
NT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5</w:t>
            </w:r>
            <w:r w:rsidRPr="00C70209">
              <w:fldChar w:fldCharType="end"/>
            </w:r>
          </w:p>
          <w:p w14:paraId="4B02CDCD" w14:textId="77777777" w:rsidR="00DF2BB6" w:rsidRPr="00C70209" w:rsidRDefault="00DF2BB6" w:rsidP="003131E2">
            <w:pPr>
              <w:pStyle w:val="Tabletext-evidencematrix"/>
              <w:spacing w:line="276" w:lineRule="auto"/>
            </w:pPr>
            <w:r w:rsidRPr="00C70209">
              <w:t>Level II</w:t>
            </w:r>
          </w:p>
          <w:p w14:paraId="459E1BF2" w14:textId="77777777" w:rsidR="00DF2BB6" w:rsidRPr="00C70209" w:rsidRDefault="00DF2BB6" w:rsidP="003131E2">
            <w:pPr>
              <w:pStyle w:val="Tabletext-evidencematrix"/>
              <w:spacing w:line="276" w:lineRule="auto"/>
            </w:pPr>
            <w:r w:rsidRPr="00C70209">
              <w:rPr>
                <w:i/>
              </w:rPr>
              <w:t>Poo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DA2F106" w14:textId="77777777" w:rsidR="00DF2BB6" w:rsidRPr="00C70209" w:rsidRDefault="00DF2BB6" w:rsidP="003131E2">
            <w:pPr>
              <w:pStyle w:val="Tabletext-evidencematrix"/>
              <w:spacing w:line="276" w:lineRule="auto"/>
            </w:pPr>
            <w:r w:rsidRPr="00C70209">
              <w:t>N=10</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F05526A" w14:textId="77777777" w:rsidR="00DF2BB6" w:rsidRPr="00C70209" w:rsidRDefault="00DF2BB6" w:rsidP="003131E2">
            <w:pPr>
              <w:pStyle w:val="Tabletext-evidencematrix"/>
              <w:spacing w:line="276" w:lineRule="auto"/>
            </w:pPr>
            <w:r w:rsidRPr="00C70209">
              <w:t>Children aged 1–6 years with EHEC-positive HUS or likely EHEC infection and bloody diarrhoea</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1A37812E" w14:textId="77777777" w:rsidR="00DF2BB6" w:rsidRPr="00C70209" w:rsidRDefault="00DF2BB6" w:rsidP="003131E2">
            <w:pPr>
              <w:pStyle w:val="Tabletext-evidencematrix"/>
              <w:spacing w:line="276" w:lineRule="auto"/>
            </w:pPr>
            <w:r w:rsidRPr="00C70209">
              <w:t>Single centre, German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E637EED" w14:textId="6EC2FBD3" w:rsidR="00DF2BB6" w:rsidRPr="00C70209" w:rsidRDefault="00DF2BB6" w:rsidP="003131E2">
            <w:pPr>
              <w:pStyle w:val="Tabletext-evidencematrix"/>
              <w:spacing w:line="276" w:lineRule="auto"/>
            </w:pPr>
            <w:r w:rsidRPr="00C70209">
              <w:t>rHuEPO versus standard therapy without rHuEPO</w:t>
            </w:r>
          </w:p>
          <w:p w14:paraId="2A09334C" w14:textId="65C65C67" w:rsidR="00DF2BB6" w:rsidRPr="00C70209" w:rsidRDefault="00DF2BB6" w:rsidP="003131E2">
            <w:pPr>
              <w:pStyle w:val="Tabletext-subanalysis"/>
              <w:spacing w:line="276" w:lineRule="auto"/>
            </w:pPr>
            <w:r w:rsidRPr="00C70209">
              <w:t>*early administration of rHuEPO within 3 hours of hospital admission</w:t>
            </w:r>
          </w:p>
        </w:tc>
        <w:tc>
          <w:tcPr>
            <w:tcW w:w="487" w:type="pct"/>
            <w:tcBorders>
              <w:top w:val="single" w:sz="4" w:space="0" w:color="000000"/>
              <w:left w:val="single" w:sz="4" w:space="0" w:color="000000"/>
              <w:bottom w:val="single" w:sz="4" w:space="0" w:color="000000"/>
              <w:right w:val="single" w:sz="4" w:space="0" w:color="000000"/>
            </w:tcBorders>
            <w:hideMark/>
          </w:tcPr>
          <w:p w14:paraId="3E01C559" w14:textId="77777777" w:rsidR="00DF2BB6" w:rsidRPr="00C70209" w:rsidRDefault="00DF2BB6" w:rsidP="003131E2">
            <w:pPr>
              <w:pStyle w:val="Tabletext-evidencematrix"/>
              <w:spacing w:line="276" w:lineRule="auto"/>
            </w:pPr>
            <w:r w:rsidRPr="00C70209">
              <w:t>Number of children who received 1 or more RBC transfusions</w:t>
            </w:r>
          </w:p>
        </w:tc>
        <w:tc>
          <w:tcPr>
            <w:tcW w:w="519" w:type="pct"/>
            <w:tcBorders>
              <w:top w:val="single" w:sz="4" w:space="0" w:color="000000"/>
              <w:left w:val="single" w:sz="4" w:space="0" w:color="000000"/>
              <w:bottom w:val="single" w:sz="4" w:space="0" w:color="000000"/>
              <w:right w:val="single" w:sz="4" w:space="0" w:color="000000"/>
            </w:tcBorders>
            <w:hideMark/>
          </w:tcPr>
          <w:p w14:paraId="64FCBFE5" w14:textId="77777777" w:rsidR="00DF2BB6" w:rsidRPr="00C70209" w:rsidRDefault="00DF2BB6" w:rsidP="003131E2">
            <w:pPr>
              <w:pStyle w:val="Tabletext-evidencematrix"/>
              <w:spacing w:line="276" w:lineRule="auto"/>
            </w:pPr>
            <w:r w:rsidRPr="00C70209">
              <w:t>1/5 (20%)</w:t>
            </w:r>
          </w:p>
        </w:tc>
        <w:tc>
          <w:tcPr>
            <w:tcW w:w="519" w:type="pct"/>
            <w:tcBorders>
              <w:top w:val="single" w:sz="4" w:space="0" w:color="000000"/>
              <w:left w:val="single" w:sz="4" w:space="0" w:color="000000"/>
              <w:bottom w:val="single" w:sz="4" w:space="0" w:color="000000"/>
              <w:right w:val="single" w:sz="4" w:space="0" w:color="000000"/>
            </w:tcBorders>
            <w:hideMark/>
          </w:tcPr>
          <w:p w14:paraId="4F5AA8DB" w14:textId="77777777" w:rsidR="00DF2BB6" w:rsidRPr="00C70209" w:rsidRDefault="00DF2BB6" w:rsidP="003131E2">
            <w:pPr>
              <w:pStyle w:val="Tabletext-evidencematrix"/>
              <w:spacing w:line="276" w:lineRule="auto"/>
            </w:pPr>
            <w:r w:rsidRPr="00C70209">
              <w:t>4/5 (80%)</w:t>
            </w:r>
          </w:p>
        </w:tc>
        <w:tc>
          <w:tcPr>
            <w:tcW w:w="519" w:type="pct"/>
            <w:tcBorders>
              <w:top w:val="single" w:sz="4" w:space="0" w:color="000000"/>
              <w:left w:val="single" w:sz="4" w:space="0" w:color="000000"/>
              <w:bottom w:val="single" w:sz="4" w:space="0" w:color="000000"/>
              <w:right w:val="single" w:sz="4" w:space="0" w:color="000000"/>
            </w:tcBorders>
            <w:hideMark/>
          </w:tcPr>
          <w:p w14:paraId="640CAC47" w14:textId="77777777" w:rsidR="00DF2BB6" w:rsidRPr="00C70209" w:rsidRDefault="00DF2BB6" w:rsidP="003131E2">
            <w:pPr>
              <w:pStyle w:val="Tabletext-evidencematrix"/>
              <w:spacing w:line="276" w:lineRule="auto"/>
            </w:pPr>
            <w:r w:rsidRPr="00C70209">
              <w:t>RR 0.25 [0.04, 1.52]</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553A0E03" w14:textId="77777777" w:rsidR="00DF2BB6" w:rsidRPr="00C70209" w:rsidRDefault="00DF2BB6" w:rsidP="003131E2">
            <w:pPr>
              <w:pStyle w:val="Tabletext-evidencematrix"/>
              <w:spacing w:line="276" w:lineRule="auto"/>
              <w:rPr>
                <w:i/>
              </w:rPr>
            </w:pPr>
            <w:r w:rsidRPr="00C70209">
              <w:rPr>
                <w:i/>
              </w:rPr>
              <w:t>No significant difference</w:t>
            </w:r>
          </w:p>
          <w:p w14:paraId="2F386A59" w14:textId="441624B6" w:rsidR="00DF2BB6" w:rsidRPr="00C70209" w:rsidRDefault="001A475D" w:rsidP="003131E2">
            <w:pPr>
              <w:pStyle w:val="Tabletext-evidencematrix"/>
              <w:spacing w:line="276" w:lineRule="auto"/>
              <w:rPr>
                <w:vertAlign w:val="superscript"/>
              </w:rPr>
            </w:pPr>
            <w:r w:rsidRPr="001A475D">
              <w:rPr>
                <w:i/>
              </w:rPr>
              <w:t>P = </w:t>
            </w:r>
            <w:r w:rsidR="00DF2BB6" w:rsidRPr="00C70209">
              <w:t>0.13</w:t>
            </w:r>
            <w:r w:rsidR="00DF2BB6" w:rsidRPr="00C70209">
              <w:rPr>
                <w:vertAlign w:val="superscript"/>
              </w:rPr>
              <w:t>c</w:t>
            </w:r>
          </w:p>
        </w:tc>
      </w:tr>
      <w:tr w:rsidR="00DF2BB6" w:rsidRPr="00C70209" w14:paraId="6CB778EE"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F0E2E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83E1E5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21E1E8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86331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F6260C8"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3C279C51" w14:textId="77777777" w:rsidR="00DF2BB6" w:rsidRPr="00C70209" w:rsidRDefault="00DF2BB6" w:rsidP="003131E2">
            <w:pPr>
              <w:pStyle w:val="Tabletext-evidencematrix"/>
              <w:spacing w:line="276" w:lineRule="auto"/>
            </w:pPr>
            <w:r w:rsidRPr="00C70209">
              <w:t>Mean number of RBC transfusions per child</w:t>
            </w:r>
          </w:p>
        </w:tc>
        <w:tc>
          <w:tcPr>
            <w:tcW w:w="519" w:type="pct"/>
            <w:tcBorders>
              <w:top w:val="single" w:sz="4" w:space="0" w:color="000000"/>
              <w:left w:val="single" w:sz="4" w:space="0" w:color="000000"/>
              <w:bottom w:val="single" w:sz="4" w:space="0" w:color="000000"/>
              <w:right w:val="single" w:sz="4" w:space="0" w:color="000000"/>
            </w:tcBorders>
            <w:hideMark/>
          </w:tcPr>
          <w:p w14:paraId="56A4AA17" w14:textId="77777777" w:rsidR="00DF2BB6" w:rsidRPr="00C70209" w:rsidRDefault="00DF2BB6" w:rsidP="003131E2">
            <w:pPr>
              <w:pStyle w:val="Tabletext-evidencematrix"/>
              <w:spacing w:line="276" w:lineRule="auto"/>
            </w:pPr>
            <w:r w:rsidRPr="00C70209">
              <w:t>0.2 ± NR</w:t>
            </w:r>
          </w:p>
        </w:tc>
        <w:tc>
          <w:tcPr>
            <w:tcW w:w="519" w:type="pct"/>
            <w:tcBorders>
              <w:top w:val="single" w:sz="4" w:space="0" w:color="000000"/>
              <w:left w:val="single" w:sz="4" w:space="0" w:color="000000"/>
              <w:bottom w:val="single" w:sz="4" w:space="0" w:color="000000"/>
              <w:right w:val="single" w:sz="4" w:space="0" w:color="000000"/>
            </w:tcBorders>
            <w:hideMark/>
          </w:tcPr>
          <w:p w14:paraId="061E05F5" w14:textId="77777777" w:rsidR="00DF2BB6" w:rsidRPr="00C70209" w:rsidRDefault="00DF2BB6" w:rsidP="003131E2">
            <w:pPr>
              <w:pStyle w:val="Tabletext-evidencematrix"/>
              <w:spacing w:line="276" w:lineRule="auto"/>
            </w:pPr>
            <w:r w:rsidRPr="00C70209">
              <w:t xml:space="preserve">1.4 ± NR </w:t>
            </w:r>
          </w:p>
        </w:tc>
        <w:tc>
          <w:tcPr>
            <w:tcW w:w="519" w:type="pct"/>
            <w:tcBorders>
              <w:top w:val="single" w:sz="4" w:space="0" w:color="000000"/>
              <w:left w:val="single" w:sz="4" w:space="0" w:color="000000"/>
              <w:bottom w:val="single" w:sz="4" w:space="0" w:color="000000"/>
              <w:right w:val="single" w:sz="4" w:space="0" w:color="000000"/>
            </w:tcBorders>
            <w:hideMark/>
          </w:tcPr>
          <w:p w14:paraId="48D73410" w14:textId="77777777" w:rsidR="00DF2BB6" w:rsidRPr="00C70209" w:rsidRDefault="00DF2BB6" w:rsidP="003131E2">
            <w:pPr>
              <w:pStyle w:val="Tabletext-evidencematrix"/>
              <w:spacing w:line="276" w:lineRule="auto"/>
            </w:pPr>
            <w:r w:rsidRPr="00C70209">
              <w:t>MD 1.2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2F51C2A" w14:textId="05D3C96B" w:rsidR="00DF2BB6" w:rsidRPr="00C70209" w:rsidRDefault="00DF2BB6" w:rsidP="003131E2">
            <w:pPr>
              <w:pStyle w:val="Tabletext-evidencematrix"/>
              <w:spacing w:line="276" w:lineRule="auto"/>
              <w:rPr>
                <w:i/>
              </w:rPr>
            </w:pPr>
            <w:r w:rsidRPr="00C70209">
              <w:rPr>
                <w:i/>
              </w:rPr>
              <w:t>Favours early rHuEPO</w:t>
            </w:r>
          </w:p>
          <w:p w14:paraId="10461C47" w14:textId="1974573C" w:rsidR="00DF2BB6" w:rsidRPr="00C70209" w:rsidRDefault="001A475D" w:rsidP="003131E2">
            <w:pPr>
              <w:pStyle w:val="Tabletext-evidencematrix"/>
              <w:spacing w:line="276" w:lineRule="auto"/>
            </w:pPr>
            <w:r w:rsidRPr="001A475D">
              <w:rPr>
                <w:i/>
              </w:rPr>
              <w:t>P = </w:t>
            </w:r>
            <w:r w:rsidR="00DF2BB6" w:rsidRPr="00C70209">
              <w:t>0.04</w:t>
            </w:r>
          </w:p>
        </w:tc>
      </w:tr>
    </w:tbl>
    <w:p w14:paraId="55A72896" w14:textId="6537AA64" w:rsidR="00DF2BB6" w:rsidRPr="00C70209" w:rsidRDefault="00DF2BB6" w:rsidP="003131E2">
      <w:pPr>
        <w:pStyle w:val="TabFigNotes0noindent"/>
      </w:pPr>
      <w:r w:rsidRPr="00C70209">
        <w:t xml:space="preserve">CI, confidence interval; EHEC, enterohaemorrhagic </w:t>
      </w:r>
      <w:r w:rsidRPr="00C70209">
        <w:rPr>
          <w:i/>
        </w:rPr>
        <w:t>Escherichia coli</w:t>
      </w:r>
      <w:r w:rsidRPr="00C70209">
        <w:t xml:space="preserve">; ESA, </w:t>
      </w:r>
      <w:r w:rsidR="00EA5C41" w:rsidRPr="00C70209">
        <w:t>erythropoiesis stimulating agent</w:t>
      </w:r>
      <w:r w:rsidRPr="00C70209">
        <w:t xml:space="preserve">; HUS, haemolytic uremic syndrome; MD, mean difference; NR, not reported; RBC, red blood cells; rHuEPO, </w:t>
      </w:r>
      <w:r w:rsidR="00EA5C41" w:rsidRPr="00C70209">
        <w:t>recombinant human epoetin</w:t>
      </w:r>
      <w:r w:rsidRPr="00C70209">
        <w:t>; RR, risk ratio; SD, standard deviation</w:t>
      </w:r>
    </w:p>
    <w:p w14:paraId="08CCF284"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9805445" w14:textId="4943CB28"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B2DBC40" w14:textId="48D5A0F6" w:rsidR="00DF2BB6" w:rsidRPr="00C70209" w:rsidRDefault="00DF2BB6" w:rsidP="003131E2">
      <w:pPr>
        <w:pStyle w:val="TabFigNotes0noindent"/>
      </w:pPr>
      <w:r w:rsidRPr="00C70209">
        <w:rPr>
          <w:b/>
        </w:rPr>
        <w:t>c.</w:t>
      </w:r>
      <w:r w:rsidRPr="00C70209">
        <w:t xml:space="preserve"> Calculated post-hoc using RevMan 5.1.2.</w:t>
      </w:r>
    </w:p>
    <w:p w14:paraId="749BAD47" w14:textId="77777777" w:rsidR="00DF2BB6" w:rsidRPr="00C70209" w:rsidRDefault="00DF2BB6" w:rsidP="003131E2">
      <w:pPr>
        <w:spacing w:after="200"/>
        <w:sectPr w:rsidR="00DF2BB6" w:rsidRPr="00C70209" w:rsidSect="00130F03">
          <w:pgSz w:w="16839" w:h="11907" w:orient="landscape" w:code="9"/>
          <w:pgMar w:top="1440" w:right="1440" w:bottom="1440" w:left="1440" w:header="720" w:footer="720" w:gutter="0"/>
          <w:cols w:space="720"/>
          <w:docGrid w:linePitch="360"/>
        </w:sectPr>
      </w:pPr>
    </w:p>
    <w:p w14:paraId="13536851" w14:textId="77777777" w:rsidR="00DF2BB6" w:rsidRPr="00C70209" w:rsidRDefault="00DF2BB6" w:rsidP="003131E2">
      <w:pPr>
        <w:pStyle w:val="Heading6"/>
      </w:pPr>
      <w:r w:rsidRPr="00C70209">
        <w:t>Thromboembolic events</w:t>
      </w:r>
    </w:p>
    <w:p w14:paraId="01D5B815" w14:textId="468CD8A1" w:rsidR="00DF2BB6" w:rsidRPr="00C70209" w:rsidRDefault="00DF2BB6" w:rsidP="003131E2">
      <w:pPr>
        <w:pStyle w:val="BodyText"/>
      </w:pPr>
      <w:r w:rsidRPr="00C70209">
        <w:t>There were no studies identified in the systematic review and hand-searching process that reported on the outcome of thromboembolic events when assessing the safety and effectiveness of ESAs compared to no ESAs in paediatric patients with kidney disease.</w:t>
      </w:r>
    </w:p>
    <w:p w14:paraId="7F03AA22" w14:textId="77777777" w:rsidR="00DF2BB6" w:rsidRPr="00C70209" w:rsidRDefault="00DF2BB6" w:rsidP="003131E2">
      <w:pPr>
        <w:pStyle w:val="Heading6"/>
      </w:pPr>
      <w:r w:rsidRPr="00C70209">
        <w:t>Mortality</w:t>
      </w:r>
    </w:p>
    <w:p w14:paraId="4AA2D682" w14:textId="77777777" w:rsidR="00DF2BB6" w:rsidRPr="00C70209" w:rsidRDefault="00DF2BB6" w:rsidP="003131E2">
      <w:pPr>
        <w:pStyle w:val="BodyText"/>
      </w:pPr>
      <w:r w:rsidRPr="00C70209">
        <w:t>There were no studies identified in the systematic review and hand-searching process that reported on the outcome of mortality when assessing the safety and effectiveness of ESAs compared to no ESAs in paediatric patients with kidney disease.</w:t>
      </w:r>
    </w:p>
    <w:p w14:paraId="640C293E" w14:textId="245F7B78" w:rsidR="00DF2BB6" w:rsidRPr="00C70209" w:rsidRDefault="00DF2BB6" w:rsidP="003131E2">
      <w:pPr>
        <w:pStyle w:val="Heading6"/>
      </w:pPr>
      <w:r w:rsidRPr="00C70209">
        <w:t>Secondary outcomes</w:t>
      </w:r>
      <w:r w:rsidRPr="00C70209">
        <w:rPr>
          <w:rStyle w:val="FootnoteReference"/>
        </w:rPr>
        <w:footnoteReference w:id="30"/>
      </w:r>
    </w:p>
    <w:p w14:paraId="41971E91" w14:textId="77777777" w:rsidR="00DF2BB6" w:rsidRPr="00C70209" w:rsidRDefault="00DF2BB6" w:rsidP="003131E2">
      <w:pPr>
        <w:pStyle w:val="Heading7"/>
      </w:pPr>
      <w:r w:rsidRPr="00C70209">
        <w:t>Functional and performance status</w:t>
      </w:r>
    </w:p>
    <w:p w14:paraId="5D7C81DB" w14:textId="7E108268" w:rsidR="00DF2BB6" w:rsidRPr="00C70209" w:rsidRDefault="00DF2BB6" w:rsidP="003131E2">
      <w:r w:rsidRPr="00C70209">
        <w:t>None of the RCTs included in our systematic review reported the effect of ESAs compared to placebo or no ESAs (with or without iron) on functional and performance status in paediatric patients with kidney disease.</w:t>
      </w:r>
    </w:p>
    <w:p w14:paraId="0C8E9EF4" w14:textId="77777777" w:rsidR="00DF2BB6" w:rsidRPr="00C70209" w:rsidRDefault="00DF2BB6" w:rsidP="003131E2">
      <w:pPr>
        <w:pStyle w:val="Heading7"/>
      </w:pPr>
      <w:r w:rsidRPr="00C70209">
        <w:t>Laboratory measures</w:t>
      </w:r>
    </w:p>
    <w:p w14:paraId="5674BBCC" w14:textId="005B25D8" w:rsidR="00DF2BB6" w:rsidRPr="00C70209" w:rsidRDefault="00DF2BB6" w:rsidP="003131E2">
      <w:pPr>
        <w:pStyle w:val="BodyText"/>
      </w:pPr>
      <w:r w:rsidRPr="00C70209">
        <w:t xml:space="preserve">The RCT by Pape (2009) reported no significant difference on the level of Hb at discharge in children aged 1–6 years with HUS administered rHuEPO compared to no rHuEPO (MD –0.8), but data were incomplete (no SDs provided). </w:t>
      </w:r>
      <w:r w:rsidRPr="00C70209">
        <w:rPr>
          <w:b/>
        </w:rPr>
        <w:fldChar w:fldCharType="begin"/>
      </w:r>
      <w:r w:rsidRPr="00C70209">
        <w:rPr>
          <w:b/>
        </w:rPr>
        <w:instrText xml:space="preserve"> REF _Ref412651149 \h  \* MERGEFORMAT </w:instrText>
      </w:r>
      <w:r w:rsidRPr="00C70209">
        <w:rPr>
          <w:b/>
        </w:rPr>
      </w:r>
      <w:r w:rsidRPr="00C70209">
        <w:rPr>
          <w:b/>
        </w:rPr>
        <w:fldChar w:fldCharType="separate"/>
      </w:r>
      <w:r w:rsidR="000F7A9B" w:rsidRPr="000F7A9B">
        <w:rPr>
          <w:b/>
        </w:rPr>
        <w:t>Table 3.2.32</w:t>
      </w:r>
      <w:r w:rsidRPr="00C70209">
        <w:rPr>
          <w:b/>
        </w:rPr>
        <w:fldChar w:fldCharType="end"/>
      </w:r>
      <w:r w:rsidRPr="00C70209">
        <w:rPr>
          <w:b/>
        </w:rPr>
        <w:t xml:space="preserve"> </w:t>
      </w:r>
      <w:r w:rsidRPr="00C70209">
        <w:t>summarises the results from this study.</w:t>
      </w:r>
    </w:p>
    <w:p w14:paraId="5755740C"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0451E2A1" w14:textId="58DD453D" w:rsidR="00DF2BB6" w:rsidRPr="00C70209" w:rsidRDefault="00DF2BB6" w:rsidP="003131E2">
      <w:pPr>
        <w:pStyle w:val="Caption"/>
      </w:pPr>
      <w:bookmarkStart w:id="515" w:name="_Ref412651149"/>
      <w:bookmarkStart w:id="516" w:name="_Toc423015381"/>
      <w:bookmarkStart w:id="517" w:name="_Toc42774712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2</w:t>
      </w:r>
      <w:r w:rsidR="00130F03" w:rsidRPr="00C70209">
        <w:fldChar w:fldCharType="end"/>
      </w:r>
      <w:bookmarkEnd w:id="515"/>
      <w:r w:rsidRPr="00C70209">
        <w:tab/>
        <w:t>Paediatric patients with kidney disease: Results for ESAs versus no ESAs – Laboratory measures (Hb, Hct, ferritin) (secondary outcome)</w:t>
      </w:r>
      <w:bookmarkEnd w:id="516"/>
      <w:bookmarkEnd w:id="51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3C30F261"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46FEE0A"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650BCE45"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 xml:space="preserve">Level </w:t>
            </w:r>
            <w:r w:rsidRPr="00C70209">
              <w:rPr>
                <w:rFonts w:eastAsia="Arial Unicode MS"/>
              </w:rPr>
              <w:t>of</w:t>
            </w:r>
            <w:r w:rsidRPr="00C70209">
              <w:rPr>
                <w:rFonts w:eastAsia="Arial Unicode MS"/>
                <w:lang w:eastAsia="en-US"/>
              </w:rPr>
              <w:t xml:space="preserve"> evidence</w:t>
            </w:r>
            <w:r w:rsidRPr="00C70209">
              <w:rPr>
                <w:rFonts w:eastAsia="Arial Unicode MS"/>
                <w:vertAlign w:val="superscript"/>
                <w:lang w:eastAsia="en-US"/>
              </w:rPr>
              <w:t>a</w:t>
            </w:r>
          </w:p>
          <w:p w14:paraId="10F528B4"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82729A1"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of trials / sample size </w:t>
            </w:r>
            <w:r w:rsidRPr="00C70209">
              <w:rPr>
                <w:rFonts w:eastAsia="Arial Unicode MS"/>
              </w:rPr>
              <w:t>included</w:t>
            </w:r>
            <w:r w:rsidRPr="00C70209">
              <w:rPr>
                <w:rFonts w:eastAsia="Arial Unicode MS"/>
                <w:lang w:eastAsia="en-US"/>
              </w:rPr>
              <w:t xml:space="preserve">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174CDB9"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7904E993"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4C81B586"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71DA422" w14:textId="3BB62C86" w:rsidR="00DF2BB6" w:rsidRPr="00C70209" w:rsidRDefault="00DF2BB6" w:rsidP="003131E2">
            <w:pPr>
              <w:pStyle w:val="TableH2"/>
              <w:rPr>
                <w:rFonts w:eastAsia="Arial Unicode MS"/>
              </w:rPr>
            </w:pPr>
            <w:r w:rsidRPr="00C70209">
              <w:rPr>
                <w:rFonts w:eastAsia="Arial Unicode M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372E66A6"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0A24ADEC"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422AC733"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CCF3D3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56B655A"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1C24C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BAF21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CE5CDAC"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10023F"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1C32FEA9" w14:textId="5A67CB7D" w:rsidR="00DF2BB6" w:rsidRPr="00C70209" w:rsidRDefault="00DF2BB6" w:rsidP="003131E2">
            <w:pPr>
              <w:pStyle w:val="TableH2"/>
              <w:rPr>
                <w:rFonts w:eastAsia="Arial Unicode MS"/>
                <w:lang w:eastAsia="en-US"/>
              </w:rPr>
            </w:pPr>
            <w:r w:rsidRPr="00C70209">
              <w:rPr>
                <w:rFonts w:eastAsia="Arial Unicode MS"/>
                <w:lang w:eastAsia="en-US"/>
              </w:rPr>
              <w:t>ESAs</w:t>
            </w:r>
          </w:p>
          <w:p w14:paraId="6B604FB7"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p w14:paraId="68DF13C4"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510642CF" w14:textId="5AF6500D" w:rsidR="00DF2BB6" w:rsidRPr="00C70209" w:rsidRDefault="00DF2BB6" w:rsidP="003131E2">
            <w:pPr>
              <w:pStyle w:val="TableH2"/>
              <w:rPr>
                <w:rFonts w:eastAsia="Arial Unicode MS"/>
                <w:lang w:eastAsia="en-US"/>
              </w:rPr>
            </w:pPr>
            <w:r w:rsidRPr="00C70209">
              <w:rPr>
                <w:rFonts w:eastAsia="Arial Unicode MS"/>
                <w:lang w:eastAsia="en-US"/>
              </w:rPr>
              <w:t>No ESAs</w:t>
            </w:r>
          </w:p>
          <w:p w14:paraId="783DDBA8"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p w14:paraId="7820C1C6"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1BB6D1FA"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4FA21FD6"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19AC418A" w14:textId="02CADF9F"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05B1B16"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7EB93015"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7E28CFCF" w14:textId="77777777" w:rsidR="00DF2BB6" w:rsidRPr="00C70209" w:rsidRDefault="00DF2BB6" w:rsidP="003131E2">
            <w:pPr>
              <w:pStyle w:val="TableH4"/>
            </w:pPr>
            <w:r w:rsidRPr="00C70209">
              <w:rPr>
                <w:lang w:eastAsia="en-US"/>
              </w:rPr>
              <w:t>Level II evidence</w:t>
            </w:r>
          </w:p>
        </w:tc>
      </w:tr>
      <w:tr w:rsidR="00DF2BB6" w:rsidRPr="00C70209" w14:paraId="5B36F6F4"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hideMark/>
          </w:tcPr>
          <w:p w14:paraId="21768772" w14:textId="77777777" w:rsidR="00DF2BB6" w:rsidRPr="00C70209" w:rsidRDefault="00DF2BB6" w:rsidP="003131E2">
            <w:pPr>
              <w:pStyle w:val="TableH5"/>
              <w:rPr>
                <w:lang w:eastAsia="en-US"/>
              </w:rPr>
            </w:pPr>
            <w:r w:rsidRPr="00C70209">
              <w:rPr>
                <w:lang w:eastAsia="en-US"/>
              </w:rPr>
              <w:t>Haemolytic uremic syndrome</w:t>
            </w:r>
          </w:p>
        </w:tc>
      </w:tr>
      <w:tr w:rsidR="00DF2BB6" w:rsidRPr="00C70209" w14:paraId="2111156A" w14:textId="77777777" w:rsidTr="003131E2">
        <w:trPr>
          <w:cantSplit/>
          <w:tblHeader/>
        </w:trPr>
        <w:tc>
          <w:tcPr>
            <w:tcW w:w="388" w:type="pct"/>
            <w:tcBorders>
              <w:top w:val="single" w:sz="4" w:space="0" w:color="000000"/>
              <w:left w:val="single" w:sz="4" w:space="0" w:color="000000"/>
              <w:bottom w:val="single" w:sz="4" w:space="0" w:color="000000"/>
              <w:right w:val="single" w:sz="4" w:space="0" w:color="000000"/>
            </w:tcBorders>
            <w:hideMark/>
          </w:tcPr>
          <w:p w14:paraId="66ACE6F9" w14:textId="3C13E07D" w:rsidR="00DF2BB6" w:rsidRPr="00C70209" w:rsidRDefault="00DF2BB6">
            <w:pPr>
              <w:pStyle w:val="Tabletext-evidencematrix"/>
              <w:spacing w:line="276" w:lineRule="auto"/>
            </w:pPr>
            <w:r w:rsidRPr="00C70209">
              <w:t>Pape 2009</w:t>
            </w:r>
            <w:r w:rsidRPr="00C70209">
              <w:fldChar w:fldCharType="begin">
                <w:fldData xml:space="preserve">PEVuZE5vdGU+PENpdGU+PEF1dGhvcj5QYXBlPC9BdXRob3I+PFllYXI+MjAwOTwvWWVhcj48UmVj
TnVtPjExNjwvUmVjTnVtPjxEaXNwbGF5VGV4dD48c3R5bGUgZmFjZT0ic3VwZXJzY3JpcHQiPjI2
NT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0E261C">
              <w:instrText xml:space="preserve"> ADDIN EN.CITE </w:instrText>
            </w:r>
            <w:r w:rsidR="000E261C">
              <w:fldChar w:fldCharType="begin">
                <w:fldData xml:space="preserve">PEVuZE5vdGU+PENpdGU+PEF1dGhvcj5QYXBlPC9BdXRob3I+PFllYXI+MjAwOTwvWWVhcj48UmVj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5</w:t>
            </w:r>
            <w:r w:rsidRPr="00C70209">
              <w:fldChar w:fldCharType="end"/>
            </w:r>
          </w:p>
          <w:p w14:paraId="1225D3B9" w14:textId="77777777" w:rsidR="00DF2BB6" w:rsidRPr="00C70209" w:rsidRDefault="00DF2BB6">
            <w:pPr>
              <w:pStyle w:val="Tabletext-evidencematrix"/>
              <w:spacing w:line="276" w:lineRule="auto"/>
            </w:pPr>
            <w:r w:rsidRPr="00C70209">
              <w:t>Level II</w:t>
            </w:r>
          </w:p>
          <w:p w14:paraId="50381DF3" w14:textId="77777777" w:rsidR="00DF2BB6" w:rsidRPr="00C70209" w:rsidRDefault="00DF2BB6">
            <w:pPr>
              <w:pStyle w:val="Tabletext-evidencematrix"/>
              <w:spacing w:line="276" w:lineRule="auto"/>
            </w:pPr>
            <w:r w:rsidRPr="00C70209">
              <w:rPr>
                <w:i/>
              </w:rPr>
              <w:t>Poor</w:t>
            </w:r>
          </w:p>
        </w:tc>
        <w:tc>
          <w:tcPr>
            <w:tcW w:w="491" w:type="pct"/>
            <w:tcBorders>
              <w:top w:val="single" w:sz="4" w:space="0" w:color="000000"/>
              <w:left w:val="single" w:sz="4" w:space="0" w:color="000000"/>
              <w:bottom w:val="single" w:sz="4" w:space="0" w:color="000000"/>
              <w:right w:val="single" w:sz="4" w:space="0" w:color="000000"/>
            </w:tcBorders>
            <w:hideMark/>
          </w:tcPr>
          <w:p w14:paraId="13E1C088" w14:textId="77777777" w:rsidR="00DF2BB6" w:rsidRPr="00C70209" w:rsidRDefault="00DF2BB6" w:rsidP="003131E2">
            <w:pPr>
              <w:pStyle w:val="Tabletext-evidencematrix"/>
            </w:pPr>
            <w:r w:rsidRPr="00C70209">
              <w:t>N=10</w:t>
            </w:r>
          </w:p>
        </w:tc>
        <w:tc>
          <w:tcPr>
            <w:tcW w:w="491" w:type="pct"/>
            <w:tcBorders>
              <w:top w:val="single" w:sz="4" w:space="0" w:color="000000"/>
              <w:left w:val="single" w:sz="4" w:space="0" w:color="000000"/>
              <w:bottom w:val="single" w:sz="4" w:space="0" w:color="000000"/>
              <w:right w:val="single" w:sz="4" w:space="0" w:color="000000"/>
            </w:tcBorders>
            <w:hideMark/>
          </w:tcPr>
          <w:p w14:paraId="56A3DF4C" w14:textId="77777777" w:rsidR="00DF2BB6" w:rsidRPr="00C70209" w:rsidRDefault="00DF2BB6" w:rsidP="003131E2">
            <w:pPr>
              <w:pStyle w:val="Tabletext-evidencematrix"/>
            </w:pPr>
            <w:r w:rsidRPr="00C70209">
              <w:t>Children aged 1–6 years with EHEC-positive HUS, or likely EHEC infection and bloody diarrhoea</w:t>
            </w:r>
          </w:p>
        </w:tc>
        <w:tc>
          <w:tcPr>
            <w:tcW w:w="492" w:type="pct"/>
            <w:tcBorders>
              <w:top w:val="single" w:sz="4" w:space="0" w:color="000000"/>
              <w:left w:val="single" w:sz="4" w:space="0" w:color="000000"/>
              <w:bottom w:val="single" w:sz="4" w:space="0" w:color="000000"/>
              <w:right w:val="single" w:sz="4" w:space="0" w:color="000000"/>
            </w:tcBorders>
            <w:hideMark/>
          </w:tcPr>
          <w:p w14:paraId="67BA41CC" w14:textId="77777777" w:rsidR="00DF2BB6" w:rsidRPr="00C70209" w:rsidRDefault="00DF2BB6" w:rsidP="003131E2">
            <w:pPr>
              <w:pStyle w:val="Tabletext-evidencematrix"/>
            </w:pPr>
            <w:r w:rsidRPr="00C70209">
              <w:t>Single centre, Germany</w:t>
            </w:r>
          </w:p>
        </w:tc>
        <w:tc>
          <w:tcPr>
            <w:tcW w:w="491" w:type="pct"/>
            <w:tcBorders>
              <w:top w:val="single" w:sz="4" w:space="0" w:color="000000"/>
              <w:left w:val="single" w:sz="4" w:space="0" w:color="000000"/>
              <w:bottom w:val="single" w:sz="4" w:space="0" w:color="000000"/>
              <w:right w:val="single" w:sz="4" w:space="0" w:color="000000"/>
            </w:tcBorders>
            <w:hideMark/>
          </w:tcPr>
          <w:p w14:paraId="6F7B0B1E" w14:textId="3669F42A" w:rsidR="00DF2BB6" w:rsidRPr="00C70209" w:rsidRDefault="00DF2BB6" w:rsidP="003131E2">
            <w:pPr>
              <w:pStyle w:val="Tabletext-evidencematrix"/>
            </w:pPr>
            <w:r w:rsidRPr="00C70209">
              <w:t>rHuEPO versus standard therapy without rHuEPO</w:t>
            </w:r>
          </w:p>
          <w:p w14:paraId="5E668032" w14:textId="338B0515" w:rsidR="00DF2BB6" w:rsidRPr="00C70209" w:rsidRDefault="00DF2BB6">
            <w:pPr>
              <w:pStyle w:val="Tabletext-subanalysis"/>
              <w:spacing w:line="276" w:lineRule="auto"/>
            </w:pPr>
            <w:r w:rsidRPr="00C70209">
              <w:t>*early admission of rHuEPO within 3 hours of hospital admission</w:t>
            </w:r>
          </w:p>
        </w:tc>
        <w:tc>
          <w:tcPr>
            <w:tcW w:w="487" w:type="pct"/>
            <w:tcBorders>
              <w:top w:val="single" w:sz="4" w:space="0" w:color="000000"/>
              <w:left w:val="single" w:sz="4" w:space="0" w:color="000000"/>
              <w:bottom w:val="single" w:sz="4" w:space="0" w:color="000000"/>
              <w:right w:val="single" w:sz="4" w:space="0" w:color="000000"/>
            </w:tcBorders>
            <w:hideMark/>
          </w:tcPr>
          <w:p w14:paraId="1D50F993" w14:textId="77777777" w:rsidR="00DF2BB6" w:rsidRPr="00C70209" w:rsidRDefault="00DF2BB6" w:rsidP="003131E2">
            <w:pPr>
              <w:pStyle w:val="Tabletext-evidencematrix"/>
            </w:pPr>
            <w:r w:rsidRPr="00C70209">
              <w:t>Hb (mg/dL) at discharge</w:t>
            </w:r>
          </w:p>
        </w:tc>
        <w:tc>
          <w:tcPr>
            <w:tcW w:w="519" w:type="pct"/>
            <w:tcBorders>
              <w:top w:val="single" w:sz="4" w:space="0" w:color="000000"/>
              <w:left w:val="single" w:sz="4" w:space="0" w:color="000000"/>
              <w:bottom w:val="single" w:sz="4" w:space="0" w:color="000000"/>
              <w:right w:val="single" w:sz="4" w:space="0" w:color="000000"/>
            </w:tcBorders>
            <w:hideMark/>
          </w:tcPr>
          <w:p w14:paraId="46833619" w14:textId="77777777" w:rsidR="00DF2BB6" w:rsidRPr="00C70209" w:rsidRDefault="00DF2BB6">
            <w:pPr>
              <w:pStyle w:val="Tabletext-evidencematrix"/>
              <w:spacing w:line="276" w:lineRule="auto"/>
            </w:pPr>
            <w:r w:rsidRPr="00C70209">
              <w:t xml:space="preserve">9.2 ± NR </w:t>
            </w:r>
          </w:p>
        </w:tc>
        <w:tc>
          <w:tcPr>
            <w:tcW w:w="519" w:type="pct"/>
            <w:tcBorders>
              <w:top w:val="single" w:sz="4" w:space="0" w:color="000000"/>
              <w:left w:val="single" w:sz="4" w:space="0" w:color="000000"/>
              <w:bottom w:val="single" w:sz="4" w:space="0" w:color="000000"/>
              <w:right w:val="single" w:sz="4" w:space="0" w:color="000000"/>
            </w:tcBorders>
            <w:hideMark/>
          </w:tcPr>
          <w:p w14:paraId="32BF31AD" w14:textId="77777777" w:rsidR="00DF2BB6" w:rsidRPr="00C70209" w:rsidRDefault="00DF2BB6">
            <w:pPr>
              <w:pStyle w:val="Tabletext-evidencematrix"/>
              <w:spacing w:line="276" w:lineRule="auto"/>
            </w:pPr>
            <w:r w:rsidRPr="00C70209">
              <w:t xml:space="preserve">8.4 ± NR </w:t>
            </w:r>
          </w:p>
        </w:tc>
        <w:tc>
          <w:tcPr>
            <w:tcW w:w="519" w:type="pct"/>
            <w:tcBorders>
              <w:top w:val="single" w:sz="4" w:space="0" w:color="000000"/>
              <w:left w:val="single" w:sz="4" w:space="0" w:color="000000"/>
              <w:bottom w:val="single" w:sz="4" w:space="0" w:color="000000"/>
              <w:right w:val="single" w:sz="4" w:space="0" w:color="000000"/>
            </w:tcBorders>
            <w:hideMark/>
          </w:tcPr>
          <w:p w14:paraId="6BE19675" w14:textId="77777777" w:rsidR="00DF2BB6" w:rsidRPr="00C70209" w:rsidRDefault="00DF2BB6">
            <w:pPr>
              <w:pStyle w:val="Tabletext-evidencematrix"/>
              <w:spacing w:line="276" w:lineRule="auto"/>
            </w:pPr>
            <w:r w:rsidRPr="00C70209">
              <w:t>MD –0.8 [NR]</w:t>
            </w:r>
          </w:p>
        </w:tc>
        <w:tc>
          <w:tcPr>
            <w:tcW w:w="603" w:type="pct"/>
            <w:tcBorders>
              <w:top w:val="single" w:sz="4" w:space="0" w:color="000000"/>
              <w:left w:val="single" w:sz="4" w:space="0" w:color="000000"/>
              <w:bottom w:val="single" w:sz="4" w:space="0" w:color="000000"/>
              <w:right w:val="single" w:sz="4" w:space="0" w:color="000000"/>
            </w:tcBorders>
            <w:hideMark/>
          </w:tcPr>
          <w:p w14:paraId="4855F3D3" w14:textId="77777777" w:rsidR="00DF2BB6" w:rsidRPr="00C70209" w:rsidRDefault="00DF2BB6">
            <w:pPr>
              <w:pStyle w:val="Tabletext-evidencematrix"/>
              <w:spacing w:line="276" w:lineRule="auto"/>
              <w:rPr>
                <w:i/>
              </w:rPr>
            </w:pPr>
            <w:r w:rsidRPr="00C70209">
              <w:rPr>
                <w:i/>
              </w:rPr>
              <w:t>No significant difference</w:t>
            </w:r>
          </w:p>
          <w:p w14:paraId="2477C018" w14:textId="77C2DDB4" w:rsidR="00DF2BB6" w:rsidRPr="00C70209" w:rsidRDefault="001A475D">
            <w:pPr>
              <w:pStyle w:val="Tabletext-evidencematrix"/>
              <w:spacing w:line="276" w:lineRule="auto"/>
            </w:pPr>
            <w:r w:rsidRPr="001A475D">
              <w:rPr>
                <w:i/>
              </w:rPr>
              <w:t>P = </w:t>
            </w:r>
            <w:r w:rsidR="00DF2BB6" w:rsidRPr="00C70209">
              <w:t>NR</w:t>
            </w:r>
          </w:p>
        </w:tc>
      </w:tr>
    </w:tbl>
    <w:p w14:paraId="276F3BEE" w14:textId="01D6457F" w:rsidR="00DF2BB6" w:rsidRPr="00C70209" w:rsidRDefault="00DF2BB6" w:rsidP="003131E2">
      <w:pPr>
        <w:pStyle w:val="TabFigNotes0noindent"/>
      </w:pPr>
      <w:r w:rsidRPr="00C70209">
        <w:t xml:space="preserve">CI, confidence interval; EHEC, enterohemorrhagic </w:t>
      </w:r>
      <w:r w:rsidRPr="00C70209">
        <w:rPr>
          <w:i/>
        </w:rPr>
        <w:t>Escherichia coli</w:t>
      </w:r>
      <w:r w:rsidRPr="00C70209">
        <w:t xml:space="preserve">; ESA, </w:t>
      </w:r>
      <w:r w:rsidR="00EA5C41" w:rsidRPr="00C70209">
        <w:t>erythropoiesis stimulating agent</w:t>
      </w:r>
      <w:r w:rsidRPr="00C70209">
        <w:t xml:space="preserve">; Hb, haemoglobin; Hct, haematocrit; HUS, haemolytic uremic syndrome; MD, mean difference; NR, not reported; rHuEPO, </w:t>
      </w:r>
      <w:r w:rsidR="00EA5C41" w:rsidRPr="00C70209">
        <w:t>recombinant human epoetin</w:t>
      </w:r>
      <w:r w:rsidRPr="00C70209">
        <w:t>; SD, standard deviation</w:t>
      </w:r>
    </w:p>
    <w:p w14:paraId="715AEAAE"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7EA1184" w14:textId="19C8C940"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9AEDBFA" w14:textId="77777777" w:rsidR="00DF2BB6" w:rsidRPr="00C70209" w:rsidRDefault="00DF2BB6" w:rsidP="003131E2">
      <w:pPr>
        <w:pStyle w:val="TabFigNotes0noindent"/>
      </w:pPr>
      <w:r w:rsidRPr="00C70209">
        <w:rPr>
          <w:b/>
        </w:rPr>
        <w:t>c.</w:t>
      </w:r>
      <w:r w:rsidRPr="00C70209">
        <w:t xml:space="preserve"> Calculated post-hoc using RevMan 5.1.2.</w:t>
      </w:r>
    </w:p>
    <w:p w14:paraId="4439FCA8"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7F9E962A" w14:textId="77777777" w:rsidR="00DF2BB6" w:rsidRPr="00C70209" w:rsidRDefault="00DF2BB6" w:rsidP="003131E2">
      <w:pPr>
        <w:pStyle w:val="BodyText"/>
      </w:pPr>
    </w:p>
    <w:p w14:paraId="01F3C0FF" w14:textId="77777777" w:rsidR="00DF2BB6" w:rsidRPr="00C70209" w:rsidRDefault="00DF2BB6" w:rsidP="003131E2">
      <w:pPr>
        <w:pStyle w:val="Head4Num"/>
      </w:pPr>
      <w:r w:rsidRPr="00C70209">
        <w:t>Oral and/or parenteral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2CDC67BC"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7F3FB44D" w14:textId="77777777" w:rsidR="00DF2BB6" w:rsidRPr="00C70209" w:rsidRDefault="00DF2BB6" w:rsidP="003131E2">
            <w:pPr>
              <w:pStyle w:val="PP-heading"/>
            </w:pPr>
            <w:r w:rsidRPr="00C70209">
              <w:t>Evidence statements – kidney disease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9F4DA9F"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173DEDA"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53929E9"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D09ABE1"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713C794" w14:textId="77777777" w:rsidR="00DF2BB6" w:rsidRPr="00C70209" w:rsidRDefault="00DF2BB6" w:rsidP="003131E2">
            <w:pPr>
              <w:ind w:left="113" w:right="113"/>
              <w:jc w:val="center"/>
              <w:rPr>
                <w:b/>
              </w:rPr>
            </w:pPr>
            <w:r w:rsidRPr="00C70209">
              <w:rPr>
                <w:b/>
              </w:rPr>
              <w:t>Applicability</w:t>
            </w:r>
          </w:p>
        </w:tc>
      </w:tr>
      <w:tr w:rsidR="00DF2BB6" w:rsidRPr="00C70209" w14:paraId="5D8882C3" w14:textId="77777777" w:rsidTr="003131E2">
        <w:trPr>
          <w:cantSplit/>
        </w:trPr>
        <w:tc>
          <w:tcPr>
            <w:tcW w:w="851" w:type="dxa"/>
          </w:tcPr>
          <w:p w14:paraId="1E847183" w14:textId="77777777" w:rsidR="00DF2BB6" w:rsidRPr="00C70209" w:rsidRDefault="00DF2BB6" w:rsidP="00E9569B">
            <w:pPr>
              <w:pStyle w:val="Tabletext"/>
              <w:numPr>
                <w:ilvl w:val="0"/>
                <w:numId w:val="34"/>
              </w:numPr>
            </w:pPr>
          </w:p>
        </w:tc>
        <w:tc>
          <w:tcPr>
            <w:tcW w:w="3750" w:type="dxa"/>
          </w:tcPr>
          <w:p w14:paraId="5A037CBD" w14:textId="77777777" w:rsidR="00DF2BB6" w:rsidRPr="00C70209" w:rsidRDefault="00DF2BB6" w:rsidP="003131E2">
            <w:pPr>
              <w:pStyle w:val="ES-table"/>
            </w:pPr>
            <w:r w:rsidRPr="00C70209">
              <w:t>In neonatal and paediatric patients with kidney disease, the effect of iron compared with no iron on transfusion incidence or volume is unknown.</w:t>
            </w:r>
          </w:p>
        </w:tc>
        <w:tc>
          <w:tcPr>
            <w:tcW w:w="820" w:type="dxa"/>
          </w:tcPr>
          <w:p w14:paraId="52D549CF" w14:textId="77777777" w:rsidR="00DF2BB6" w:rsidRPr="00C70209" w:rsidRDefault="00DF2BB6" w:rsidP="003131E2">
            <w:pPr>
              <w:pStyle w:val="T-ABCD"/>
            </w:pPr>
            <w:r w:rsidRPr="00C70209">
              <w:t>NA</w:t>
            </w:r>
          </w:p>
        </w:tc>
        <w:tc>
          <w:tcPr>
            <w:tcW w:w="821" w:type="dxa"/>
          </w:tcPr>
          <w:p w14:paraId="5B7D5A4C" w14:textId="77777777" w:rsidR="00DF2BB6" w:rsidRPr="00C70209" w:rsidRDefault="00DF2BB6" w:rsidP="003131E2">
            <w:pPr>
              <w:pStyle w:val="T-ABCD"/>
            </w:pPr>
            <w:r w:rsidRPr="00C70209">
              <w:t>NA</w:t>
            </w:r>
          </w:p>
        </w:tc>
        <w:tc>
          <w:tcPr>
            <w:tcW w:w="821" w:type="dxa"/>
          </w:tcPr>
          <w:p w14:paraId="72FDF61D" w14:textId="77777777" w:rsidR="00DF2BB6" w:rsidRPr="00C70209" w:rsidRDefault="00DF2BB6" w:rsidP="003131E2">
            <w:pPr>
              <w:pStyle w:val="T-ABCD"/>
            </w:pPr>
            <w:r w:rsidRPr="00C70209">
              <w:t>NA</w:t>
            </w:r>
          </w:p>
        </w:tc>
        <w:tc>
          <w:tcPr>
            <w:tcW w:w="821" w:type="dxa"/>
          </w:tcPr>
          <w:p w14:paraId="13D7B4F1" w14:textId="77777777" w:rsidR="00DF2BB6" w:rsidRPr="00C70209" w:rsidRDefault="00DF2BB6" w:rsidP="003131E2">
            <w:pPr>
              <w:pStyle w:val="T-ABCD"/>
            </w:pPr>
            <w:r w:rsidRPr="00C70209">
              <w:t>NA</w:t>
            </w:r>
          </w:p>
        </w:tc>
        <w:tc>
          <w:tcPr>
            <w:tcW w:w="821" w:type="dxa"/>
          </w:tcPr>
          <w:p w14:paraId="55454583" w14:textId="77777777" w:rsidR="00DF2BB6" w:rsidRPr="00C70209" w:rsidRDefault="00DF2BB6" w:rsidP="003131E2">
            <w:pPr>
              <w:pStyle w:val="T-ABCD"/>
            </w:pPr>
            <w:r w:rsidRPr="00C70209">
              <w:t xml:space="preserve">NA </w:t>
            </w:r>
          </w:p>
        </w:tc>
      </w:tr>
      <w:tr w:rsidR="00DF2BB6" w:rsidRPr="00C70209" w14:paraId="5B76F10D" w14:textId="77777777" w:rsidTr="003131E2">
        <w:trPr>
          <w:cantSplit/>
        </w:trPr>
        <w:tc>
          <w:tcPr>
            <w:tcW w:w="851" w:type="dxa"/>
          </w:tcPr>
          <w:p w14:paraId="590D5A51" w14:textId="77777777" w:rsidR="00DF2BB6" w:rsidRPr="00C70209" w:rsidRDefault="00DF2BB6" w:rsidP="00E9569B">
            <w:pPr>
              <w:pStyle w:val="Tabletext"/>
              <w:numPr>
                <w:ilvl w:val="0"/>
                <w:numId w:val="34"/>
              </w:numPr>
            </w:pPr>
          </w:p>
        </w:tc>
        <w:tc>
          <w:tcPr>
            <w:tcW w:w="3750" w:type="dxa"/>
          </w:tcPr>
          <w:p w14:paraId="704EA958" w14:textId="77777777" w:rsidR="00DF2BB6" w:rsidRPr="00C70209" w:rsidRDefault="00DF2BB6" w:rsidP="003131E2">
            <w:pPr>
              <w:pStyle w:val="ES-table"/>
            </w:pPr>
            <w:r w:rsidRPr="00C70209">
              <w:t>In neonatal and paediatric patients with kidney disease, the effect of iron compared with no iron on mortality is unknown.</w:t>
            </w:r>
          </w:p>
        </w:tc>
        <w:tc>
          <w:tcPr>
            <w:tcW w:w="820" w:type="dxa"/>
          </w:tcPr>
          <w:p w14:paraId="14C37F98" w14:textId="77777777" w:rsidR="00DF2BB6" w:rsidRPr="00C70209" w:rsidRDefault="00DF2BB6" w:rsidP="003131E2">
            <w:pPr>
              <w:pStyle w:val="T-ABCD"/>
            </w:pPr>
            <w:r w:rsidRPr="00C70209">
              <w:t>NA</w:t>
            </w:r>
          </w:p>
        </w:tc>
        <w:tc>
          <w:tcPr>
            <w:tcW w:w="821" w:type="dxa"/>
          </w:tcPr>
          <w:p w14:paraId="2B02AFFB" w14:textId="77777777" w:rsidR="00DF2BB6" w:rsidRPr="00C70209" w:rsidRDefault="00DF2BB6" w:rsidP="003131E2">
            <w:pPr>
              <w:pStyle w:val="T-ABCD"/>
            </w:pPr>
            <w:r w:rsidRPr="00C70209">
              <w:t>NA</w:t>
            </w:r>
          </w:p>
        </w:tc>
        <w:tc>
          <w:tcPr>
            <w:tcW w:w="821" w:type="dxa"/>
          </w:tcPr>
          <w:p w14:paraId="2125E7C8" w14:textId="77777777" w:rsidR="00DF2BB6" w:rsidRPr="00C70209" w:rsidRDefault="00DF2BB6" w:rsidP="003131E2">
            <w:pPr>
              <w:pStyle w:val="T-ABCD"/>
            </w:pPr>
            <w:r w:rsidRPr="00C70209">
              <w:t>NA</w:t>
            </w:r>
          </w:p>
        </w:tc>
        <w:tc>
          <w:tcPr>
            <w:tcW w:w="821" w:type="dxa"/>
          </w:tcPr>
          <w:p w14:paraId="4639B4F4" w14:textId="77777777" w:rsidR="00DF2BB6" w:rsidRPr="00C70209" w:rsidRDefault="00DF2BB6" w:rsidP="003131E2">
            <w:pPr>
              <w:pStyle w:val="T-ABCD"/>
            </w:pPr>
            <w:r w:rsidRPr="00C70209">
              <w:t>NA</w:t>
            </w:r>
          </w:p>
        </w:tc>
        <w:tc>
          <w:tcPr>
            <w:tcW w:w="821" w:type="dxa"/>
          </w:tcPr>
          <w:p w14:paraId="2EDFD18E" w14:textId="77777777" w:rsidR="00DF2BB6" w:rsidRPr="00C70209" w:rsidRDefault="00DF2BB6" w:rsidP="003131E2">
            <w:pPr>
              <w:pStyle w:val="T-ABCD"/>
            </w:pPr>
            <w:r w:rsidRPr="00C70209">
              <w:t xml:space="preserve">NA </w:t>
            </w:r>
          </w:p>
        </w:tc>
      </w:tr>
      <w:tr w:rsidR="00DF2BB6" w:rsidRPr="00C70209" w14:paraId="4FC3BDB1" w14:textId="77777777" w:rsidTr="003131E2">
        <w:trPr>
          <w:cantSplit/>
        </w:trPr>
        <w:tc>
          <w:tcPr>
            <w:tcW w:w="851" w:type="dxa"/>
          </w:tcPr>
          <w:p w14:paraId="7D0A6FF6" w14:textId="77777777" w:rsidR="00DF2BB6" w:rsidRPr="00C70209" w:rsidRDefault="00DF2BB6" w:rsidP="00E9569B">
            <w:pPr>
              <w:pStyle w:val="Tabletext"/>
              <w:numPr>
                <w:ilvl w:val="0"/>
                <w:numId w:val="34"/>
              </w:numPr>
            </w:pPr>
          </w:p>
        </w:tc>
        <w:tc>
          <w:tcPr>
            <w:tcW w:w="3750" w:type="dxa"/>
          </w:tcPr>
          <w:p w14:paraId="14763452" w14:textId="352D910B" w:rsidR="00DF2BB6" w:rsidRPr="00C70209" w:rsidRDefault="00DF2BB6" w:rsidP="003131E2">
            <w:pPr>
              <w:pStyle w:val="ES-table"/>
            </w:pPr>
            <w:r w:rsidRPr="00C70209">
              <w:t xml:space="preserve">In paediatric patients with </w:t>
            </w:r>
            <w:r w:rsidR="00840673" w:rsidRPr="00C70209">
              <w:t>CKD</w:t>
            </w:r>
            <w:r w:rsidRPr="00C70209">
              <w:t xml:space="preserve"> receiving maintenance rHuEPO therapy, the effect of IV iron compared with oral iron on transfusion incidence is uncertain.</w:t>
            </w:r>
          </w:p>
          <w:p w14:paraId="15C1DC53" w14:textId="77777777" w:rsidR="00DF2BB6" w:rsidRPr="00C70209" w:rsidRDefault="00DF2BB6" w:rsidP="003131E2">
            <w:pPr>
              <w:pStyle w:val="ES-notes"/>
            </w:pPr>
            <w:r w:rsidRPr="00C70209">
              <w:t>(See evidence matrix D2.Q in Volume 2 of the technical report.)</w:t>
            </w:r>
          </w:p>
        </w:tc>
        <w:tc>
          <w:tcPr>
            <w:tcW w:w="820" w:type="dxa"/>
          </w:tcPr>
          <w:p w14:paraId="492E07E9" w14:textId="77777777" w:rsidR="00DF2BB6" w:rsidRPr="00C70209" w:rsidRDefault="00DF2BB6" w:rsidP="003131E2">
            <w:pPr>
              <w:pStyle w:val="T-ABCD"/>
            </w:pPr>
            <w:r w:rsidRPr="00C70209">
              <w:t>X</w:t>
            </w:r>
          </w:p>
        </w:tc>
        <w:tc>
          <w:tcPr>
            <w:tcW w:w="821" w:type="dxa"/>
          </w:tcPr>
          <w:p w14:paraId="05F2527C" w14:textId="77777777" w:rsidR="00DF2BB6" w:rsidRPr="00C70209" w:rsidRDefault="00DF2BB6" w:rsidP="003131E2">
            <w:pPr>
              <w:pStyle w:val="T-ABCD"/>
            </w:pPr>
            <w:r w:rsidRPr="00C70209">
              <w:t>NA</w:t>
            </w:r>
          </w:p>
        </w:tc>
        <w:tc>
          <w:tcPr>
            <w:tcW w:w="821" w:type="dxa"/>
          </w:tcPr>
          <w:p w14:paraId="3C53148C" w14:textId="77777777" w:rsidR="00DF2BB6" w:rsidRPr="00C70209" w:rsidRDefault="00DF2BB6" w:rsidP="003131E2">
            <w:pPr>
              <w:pStyle w:val="T-ABCD"/>
            </w:pPr>
            <w:r w:rsidRPr="00C70209">
              <w:t>NA</w:t>
            </w:r>
          </w:p>
        </w:tc>
        <w:tc>
          <w:tcPr>
            <w:tcW w:w="821" w:type="dxa"/>
          </w:tcPr>
          <w:p w14:paraId="5A480CDC" w14:textId="77777777" w:rsidR="00DF2BB6" w:rsidRPr="00C70209" w:rsidRDefault="00DF2BB6" w:rsidP="003131E2">
            <w:pPr>
              <w:pStyle w:val="T-ABCD"/>
            </w:pPr>
            <w:r w:rsidRPr="00C70209">
              <w:sym w:font="Symbol" w:char="F0D6"/>
            </w:r>
            <w:r w:rsidRPr="00C70209">
              <w:sym w:font="Symbol" w:char="F0D6"/>
            </w:r>
          </w:p>
        </w:tc>
        <w:tc>
          <w:tcPr>
            <w:tcW w:w="821" w:type="dxa"/>
          </w:tcPr>
          <w:p w14:paraId="19223123" w14:textId="77777777" w:rsidR="00DF2BB6" w:rsidRPr="00C70209" w:rsidRDefault="00DF2BB6" w:rsidP="003131E2">
            <w:pPr>
              <w:pStyle w:val="T-ABCD"/>
            </w:pPr>
            <w:r w:rsidRPr="00C70209">
              <w:sym w:font="Symbol" w:char="F0D6"/>
            </w:r>
          </w:p>
        </w:tc>
      </w:tr>
      <w:tr w:rsidR="00DF2BB6" w:rsidRPr="00C70209" w14:paraId="448AB67D" w14:textId="77777777" w:rsidTr="003131E2">
        <w:trPr>
          <w:cantSplit/>
        </w:trPr>
        <w:tc>
          <w:tcPr>
            <w:tcW w:w="851" w:type="dxa"/>
          </w:tcPr>
          <w:p w14:paraId="23510F10" w14:textId="77777777" w:rsidR="00DF2BB6" w:rsidRPr="00C70209" w:rsidRDefault="00DF2BB6" w:rsidP="00E9569B">
            <w:pPr>
              <w:pStyle w:val="Tabletext"/>
              <w:numPr>
                <w:ilvl w:val="0"/>
                <w:numId w:val="34"/>
              </w:numPr>
            </w:pPr>
          </w:p>
        </w:tc>
        <w:tc>
          <w:tcPr>
            <w:tcW w:w="3750" w:type="dxa"/>
          </w:tcPr>
          <w:p w14:paraId="77BB9188" w14:textId="2886B1C8" w:rsidR="00DF2BB6" w:rsidRPr="00C70209" w:rsidRDefault="00DF2BB6" w:rsidP="003131E2">
            <w:pPr>
              <w:pStyle w:val="ES-table"/>
            </w:pPr>
            <w:r w:rsidRPr="00C70209">
              <w:t xml:space="preserve">In paediatric patients with </w:t>
            </w:r>
            <w:r w:rsidR="00840673" w:rsidRPr="00C70209">
              <w:t>CKD</w:t>
            </w:r>
            <w:r w:rsidRPr="00C70209">
              <w:t xml:space="preserve"> receiving maintenance rHuEPO therapy, the effect of IV iron compared with oral iron on thromboembolic events is unknown.</w:t>
            </w:r>
          </w:p>
        </w:tc>
        <w:tc>
          <w:tcPr>
            <w:tcW w:w="820" w:type="dxa"/>
          </w:tcPr>
          <w:p w14:paraId="71CAFB80" w14:textId="77777777" w:rsidR="00DF2BB6" w:rsidRPr="00C70209" w:rsidRDefault="00DF2BB6" w:rsidP="003131E2">
            <w:pPr>
              <w:pStyle w:val="T-ABCD"/>
            </w:pPr>
            <w:r w:rsidRPr="00C70209">
              <w:t>NA</w:t>
            </w:r>
          </w:p>
        </w:tc>
        <w:tc>
          <w:tcPr>
            <w:tcW w:w="821" w:type="dxa"/>
          </w:tcPr>
          <w:p w14:paraId="131F4953" w14:textId="77777777" w:rsidR="00DF2BB6" w:rsidRPr="00C70209" w:rsidRDefault="00DF2BB6" w:rsidP="003131E2">
            <w:pPr>
              <w:pStyle w:val="T-ABCD"/>
            </w:pPr>
            <w:r w:rsidRPr="00C70209">
              <w:t>NA</w:t>
            </w:r>
          </w:p>
        </w:tc>
        <w:tc>
          <w:tcPr>
            <w:tcW w:w="821" w:type="dxa"/>
          </w:tcPr>
          <w:p w14:paraId="324CB751" w14:textId="77777777" w:rsidR="00DF2BB6" w:rsidRPr="00C70209" w:rsidRDefault="00DF2BB6" w:rsidP="003131E2">
            <w:pPr>
              <w:pStyle w:val="T-ABCD"/>
            </w:pPr>
            <w:r w:rsidRPr="00C70209">
              <w:t>NA</w:t>
            </w:r>
          </w:p>
        </w:tc>
        <w:tc>
          <w:tcPr>
            <w:tcW w:w="821" w:type="dxa"/>
          </w:tcPr>
          <w:p w14:paraId="442160D0" w14:textId="77777777" w:rsidR="00DF2BB6" w:rsidRPr="00C70209" w:rsidRDefault="00DF2BB6" w:rsidP="003131E2">
            <w:pPr>
              <w:pStyle w:val="T-ABCD"/>
            </w:pPr>
            <w:r w:rsidRPr="00C70209">
              <w:t>NA</w:t>
            </w:r>
          </w:p>
        </w:tc>
        <w:tc>
          <w:tcPr>
            <w:tcW w:w="821" w:type="dxa"/>
          </w:tcPr>
          <w:p w14:paraId="4F8BE2DA" w14:textId="77777777" w:rsidR="00DF2BB6" w:rsidRPr="00C70209" w:rsidRDefault="00DF2BB6" w:rsidP="003131E2">
            <w:pPr>
              <w:pStyle w:val="T-ABCD"/>
            </w:pPr>
            <w:r w:rsidRPr="00C70209">
              <w:t xml:space="preserve">NA </w:t>
            </w:r>
          </w:p>
        </w:tc>
      </w:tr>
      <w:tr w:rsidR="00DF2BB6" w:rsidRPr="00C70209" w14:paraId="688F543C" w14:textId="77777777" w:rsidTr="003131E2">
        <w:trPr>
          <w:cantSplit/>
        </w:trPr>
        <w:tc>
          <w:tcPr>
            <w:tcW w:w="851" w:type="dxa"/>
          </w:tcPr>
          <w:p w14:paraId="1887A577" w14:textId="77777777" w:rsidR="00DF2BB6" w:rsidRPr="00C70209" w:rsidRDefault="00DF2BB6" w:rsidP="00E9569B">
            <w:pPr>
              <w:pStyle w:val="Tabletext"/>
              <w:numPr>
                <w:ilvl w:val="0"/>
                <w:numId w:val="34"/>
              </w:numPr>
            </w:pPr>
          </w:p>
        </w:tc>
        <w:tc>
          <w:tcPr>
            <w:tcW w:w="3750" w:type="dxa"/>
          </w:tcPr>
          <w:p w14:paraId="26E387B8" w14:textId="21ECCEFD" w:rsidR="00DF2BB6" w:rsidRPr="00C70209" w:rsidRDefault="00DF2BB6" w:rsidP="003131E2">
            <w:pPr>
              <w:pStyle w:val="ES-table"/>
            </w:pPr>
            <w:r w:rsidRPr="00C70209">
              <w:t xml:space="preserve">In paediatric patients with </w:t>
            </w:r>
            <w:r w:rsidR="00840673" w:rsidRPr="00C70209">
              <w:t>CKD</w:t>
            </w:r>
            <w:r w:rsidRPr="00C70209">
              <w:t xml:space="preserve"> receiving maintenance rHuEPO therapy, the effect of IV iron compared with oral iron on mortality is unknown.</w:t>
            </w:r>
          </w:p>
        </w:tc>
        <w:tc>
          <w:tcPr>
            <w:tcW w:w="820" w:type="dxa"/>
          </w:tcPr>
          <w:p w14:paraId="01DA6E3F" w14:textId="77777777" w:rsidR="00DF2BB6" w:rsidRPr="00C70209" w:rsidRDefault="00DF2BB6" w:rsidP="003131E2">
            <w:pPr>
              <w:pStyle w:val="T-ABCD"/>
            </w:pPr>
            <w:r w:rsidRPr="00C70209">
              <w:t>NA</w:t>
            </w:r>
          </w:p>
        </w:tc>
        <w:tc>
          <w:tcPr>
            <w:tcW w:w="821" w:type="dxa"/>
          </w:tcPr>
          <w:p w14:paraId="33C4168B" w14:textId="77777777" w:rsidR="00DF2BB6" w:rsidRPr="00C70209" w:rsidRDefault="00DF2BB6" w:rsidP="003131E2">
            <w:pPr>
              <w:pStyle w:val="T-ABCD"/>
            </w:pPr>
            <w:r w:rsidRPr="00C70209">
              <w:t>NA</w:t>
            </w:r>
          </w:p>
        </w:tc>
        <w:tc>
          <w:tcPr>
            <w:tcW w:w="821" w:type="dxa"/>
          </w:tcPr>
          <w:p w14:paraId="04A19A0F" w14:textId="77777777" w:rsidR="00DF2BB6" w:rsidRPr="00C70209" w:rsidRDefault="00DF2BB6" w:rsidP="003131E2">
            <w:pPr>
              <w:pStyle w:val="T-ABCD"/>
            </w:pPr>
            <w:r w:rsidRPr="00C70209">
              <w:t>NA</w:t>
            </w:r>
          </w:p>
        </w:tc>
        <w:tc>
          <w:tcPr>
            <w:tcW w:w="821" w:type="dxa"/>
          </w:tcPr>
          <w:p w14:paraId="469FE779" w14:textId="77777777" w:rsidR="00DF2BB6" w:rsidRPr="00C70209" w:rsidRDefault="00DF2BB6" w:rsidP="003131E2">
            <w:pPr>
              <w:pStyle w:val="T-ABCD"/>
            </w:pPr>
            <w:r w:rsidRPr="00C70209">
              <w:t>NA</w:t>
            </w:r>
          </w:p>
        </w:tc>
        <w:tc>
          <w:tcPr>
            <w:tcW w:w="821" w:type="dxa"/>
          </w:tcPr>
          <w:p w14:paraId="7F7FE55E" w14:textId="77777777" w:rsidR="00DF2BB6" w:rsidRPr="00C70209" w:rsidRDefault="00DF2BB6" w:rsidP="003131E2">
            <w:pPr>
              <w:pStyle w:val="T-ABCD"/>
            </w:pPr>
            <w:r w:rsidRPr="00C70209">
              <w:t xml:space="preserve">NA </w:t>
            </w:r>
          </w:p>
        </w:tc>
      </w:tr>
      <w:tr w:rsidR="00DF2BB6" w:rsidRPr="00C70209" w14:paraId="7D723D1F" w14:textId="77777777" w:rsidTr="003131E2">
        <w:trPr>
          <w:cantSplit/>
        </w:trPr>
        <w:tc>
          <w:tcPr>
            <w:tcW w:w="8705" w:type="dxa"/>
            <w:gridSpan w:val="7"/>
          </w:tcPr>
          <w:p w14:paraId="5D9F8332" w14:textId="4A5520CB" w:rsidR="00DF2BB6" w:rsidRPr="00C70209" w:rsidRDefault="00DF2BB6" w:rsidP="003131E2">
            <w:pPr>
              <w:pStyle w:val="ES-notes"/>
            </w:pPr>
            <w:r w:rsidRPr="00C70209">
              <w:t xml:space="preserve">CKD, chronic kidney disease; ES, evidence statement; rHuEPO, </w:t>
            </w:r>
            <w:r w:rsidR="00EA5C41" w:rsidRPr="00C70209">
              <w:t>recombinant human epoetin</w:t>
            </w:r>
            <w:r w:rsidRPr="00C70209">
              <w:t>; IV, intravenous</w:t>
            </w:r>
          </w:p>
          <w:p w14:paraId="4B79099A"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229FC8D9" w14:textId="77777777" w:rsidR="00DF2BB6" w:rsidRPr="00C70209" w:rsidRDefault="00DF2BB6" w:rsidP="003131E2">
      <w:pPr>
        <w:pStyle w:val="BodyText"/>
      </w:pPr>
    </w:p>
    <w:p w14:paraId="66E8E69A" w14:textId="77777777" w:rsidR="00DF2BB6" w:rsidRPr="00C70209" w:rsidRDefault="00DF2BB6" w:rsidP="003131E2">
      <w:pPr>
        <w:pStyle w:val="Heading5"/>
        <w:rPr>
          <w:lang w:val="en-AU"/>
        </w:rPr>
      </w:pPr>
      <w:r w:rsidRPr="00C70209">
        <w:rPr>
          <w:lang w:val="en-AU"/>
        </w:rPr>
        <w:t>Summary of evidence</w:t>
      </w:r>
    </w:p>
    <w:p w14:paraId="0FE37D83" w14:textId="77777777" w:rsidR="00DF2BB6" w:rsidRPr="00C70209" w:rsidRDefault="00DF2BB6" w:rsidP="003131E2">
      <w:pPr>
        <w:pStyle w:val="Heading6"/>
      </w:pPr>
      <w:r w:rsidRPr="00C70209">
        <w:t>Level I evidence</w:t>
      </w:r>
    </w:p>
    <w:p w14:paraId="2552BCB8" w14:textId="46DD557F" w:rsidR="00DF2BB6" w:rsidRPr="00C70209" w:rsidRDefault="00DF2BB6" w:rsidP="003131E2">
      <w:pPr>
        <w:pStyle w:val="BodyText"/>
      </w:pPr>
      <w:r w:rsidRPr="00C70209">
        <w:t xml:space="preserve">One Level I study (Albaramki 2012) identified from the systematic review and hand-searching process examined the use of iron in children with CKD during ESA therapy, but provided no usable data for inclusion in this review (see </w:t>
      </w:r>
      <w:r w:rsidRPr="00C70209">
        <w:rPr>
          <w:b/>
        </w:rPr>
        <w:t>Appendix C, Volume 2</w:t>
      </w:r>
      <w:r w:rsidRPr="00C70209">
        <w:t>).</w:t>
      </w:r>
    </w:p>
    <w:p w14:paraId="721EA62C" w14:textId="3425BA49" w:rsidR="00DF2BB6" w:rsidRPr="00C70209" w:rsidRDefault="00DF2BB6" w:rsidP="003131E2">
      <w:pPr>
        <w:pStyle w:val="BodyText"/>
      </w:pPr>
      <w:r w:rsidRPr="00C70209">
        <w:t>The good-quality review by Albaramki (2012) searched for RCTs or quasi-RCTs comparing oral and IV routes of administration of iron in patients (adults or children) with anaemia due to CKD. The authors identified 28 trials, but only one RCT (Warady 2004) was in children and no data for our primary outcomes were reported. The authors concluded that there is strong evidence that intravenous (IV) iron increases ferritin and transferrin saturation levels in adult patients with CKD compared with oral iron, and that there is a small increase in Hb levels. A significant reduction in ESA requirements in patients treated with IV iron was also reported. There was no significant difference in mortality.</w:t>
      </w:r>
    </w:p>
    <w:p w14:paraId="1CD9E331" w14:textId="74A08C2E" w:rsidR="00DF2BB6" w:rsidRPr="00C70209" w:rsidRDefault="00DF2BB6" w:rsidP="003131E2">
      <w:pPr>
        <w:pStyle w:val="BodyText"/>
      </w:pPr>
      <w:r w:rsidRPr="00C70209">
        <w:t xml:space="preserve">Warady (2004) was a small multicentre trial conducted in the USA that compared IV iron with oral iron in infants and children aged less than 20 years on dialysis and receiving maintenance rHuEPO therapy. The main characteristics of this RCT are summarised in </w:t>
      </w:r>
      <w:r w:rsidRPr="00C70209">
        <w:rPr>
          <w:b/>
        </w:rPr>
        <w:fldChar w:fldCharType="begin"/>
      </w:r>
      <w:r w:rsidRPr="00C70209">
        <w:rPr>
          <w:b/>
        </w:rPr>
        <w:instrText xml:space="preserve"> REF _Ref412651344 \h  \* MERGEFORMAT </w:instrText>
      </w:r>
      <w:r w:rsidRPr="00C70209">
        <w:rPr>
          <w:b/>
        </w:rPr>
      </w:r>
      <w:r w:rsidRPr="00C70209">
        <w:rPr>
          <w:b/>
        </w:rPr>
        <w:fldChar w:fldCharType="separate"/>
      </w:r>
      <w:r w:rsidR="000F7A9B" w:rsidRPr="000F7A9B">
        <w:rPr>
          <w:b/>
        </w:rPr>
        <w:t>Table 3.2.33</w:t>
      </w:r>
      <w:r w:rsidRPr="00C70209">
        <w:rPr>
          <w:b/>
        </w:rPr>
        <w:fldChar w:fldCharType="end"/>
      </w:r>
      <w:r w:rsidRPr="00C70209">
        <w:t>.</w:t>
      </w:r>
    </w:p>
    <w:p w14:paraId="6DED965B" w14:textId="77777777" w:rsidR="00DF2BB6" w:rsidRPr="00C70209" w:rsidRDefault="00DF2BB6" w:rsidP="003131E2">
      <w:pPr>
        <w:pStyle w:val="Heading6"/>
      </w:pPr>
      <w:r w:rsidRPr="00C70209">
        <w:t>Level II evidence</w:t>
      </w:r>
    </w:p>
    <w:p w14:paraId="4EAE0CCE" w14:textId="2668517F" w:rsidR="00DF2BB6" w:rsidRPr="00C70209" w:rsidRDefault="00DF2BB6" w:rsidP="003131E2">
      <w:pPr>
        <w:pStyle w:val="BodyText"/>
      </w:pPr>
      <w:r w:rsidRPr="00C70209">
        <w:t xml:space="preserve">No additional Level II studies were identified in the systematic review and hand-searching process that examined the use of iron in paediatric patients with CKD (see </w:t>
      </w:r>
      <w:r w:rsidRPr="00C70209">
        <w:rPr>
          <w:b/>
        </w:rPr>
        <w:t>Appendix C, Volume 2</w:t>
      </w:r>
      <w:r w:rsidRPr="00C70209">
        <w:t>).</w:t>
      </w:r>
    </w:p>
    <w:p w14:paraId="062E1C79" w14:textId="77777777" w:rsidR="00DF2BB6" w:rsidRPr="00C70209" w:rsidRDefault="00DF2BB6" w:rsidP="003131E2">
      <w:pPr>
        <w:pStyle w:val="BodyText"/>
      </w:pPr>
    </w:p>
    <w:p w14:paraId="3206F512" w14:textId="727AC4E0" w:rsidR="00DF2BB6" w:rsidRPr="00C70209" w:rsidRDefault="00DF2BB6" w:rsidP="003131E2">
      <w:pPr>
        <w:pStyle w:val="Caption"/>
        <w:ind w:left="2070"/>
      </w:pPr>
      <w:bookmarkStart w:id="518" w:name="_Ref412651344"/>
      <w:bookmarkStart w:id="519" w:name="_Toc423015382"/>
      <w:bookmarkStart w:id="520" w:name="_Toc42774713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3</w:t>
      </w:r>
      <w:r w:rsidR="00130F03" w:rsidRPr="00C70209">
        <w:fldChar w:fldCharType="end"/>
      </w:r>
      <w:bookmarkEnd w:id="518"/>
      <w:r w:rsidRPr="00C70209">
        <w:tab/>
        <w:t>Characteristics and quality of Level II evidence – IV iron versus oral iron in paediatric patients with CKD</w:t>
      </w:r>
      <w:bookmarkEnd w:id="519"/>
      <w:bookmarkEnd w:id="520"/>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1290"/>
        <w:gridCol w:w="2108"/>
        <w:gridCol w:w="2131"/>
        <w:gridCol w:w="2095"/>
      </w:tblGrid>
      <w:tr w:rsidR="00DF2BB6" w:rsidRPr="00C70209" w14:paraId="11000DF7" w14:textId="77777777" w:rsidTr="003131E2">
        <w:trPr>
          <w:cantSplit/>
          <w:tblHeader/>
        </w:trPr>
        <w:tc>
          <w:tcPr>
            <w:tcW w:w="6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FF48656" w14:textId="77777777" w:rsidR="00DF2BB6" w:rsidRPr="00C70209" w:rsidRDefault="00DF2BB6" w:rsidP="003131E2">
            <w:pPr>
              <w:pStyle w:val="TableH1"/>
              <w:rPr>
                <w:lang w:val="en-AU"/>
              </w:rPr>
            </w:pPr>
            <w:r w:rsidRPr="00C70209">
              <w:rPr>
                <w:lang w:val="en-AU"/>
              </w:rPr>
              <w:t>Study</w:t>
            </w:r>
          </w:p>
        </w:tc>
        <w:tc>
          <w:tcPr>
            <w:tcW w:w="1345" w:type="dxa"/>
            <w:tcBorders>
              <w:top w:val="single" w:sz="4" w:space="0" w:color="auto"/>
              <w:left w:val="single" w:sz="4" w:space="0" w:color="auto"/>
              <w:bottom w:val="single" w:sz="4" w:space="0" w:color="auto"/>
              <w:right w:val="single" w:sz="4" w:space="0" w:color="auto"/>
              <w:tl2br w:val="nil"/>
              <w:tr2bl w:val="nil"/>
            </w:tcBorders>
          </w:tcPr>
          <w:p w14:paraId="72D26010" w14:textId="77777777" w:rsidR="00DF2BB6" w:rsidRPr="00C70209" w:rsidRDefault="00DF2BB6" w:rsidP="003131E2">
            <w:pPr>
              <w:pStyle w:val="TableH1"/>
              <w:rPr>
                <w:lang w:val="en-AU"/>
              </w:rPr>
            </w:pPr>
            <w:r w:rsidRPr="00C70209">
              <w:rPr>
                <w:lang w:val="en-AU"/>
              </w:rPr>
              <w:t>Study type</w:t>
            </w:r>
          </w:p>
          <w:p w14:paraId="0BBC4951" w14:textId="77777777" w:rsidR="00DF2BB6" w:rsidRPr="00C70209" w:rsidRDefault="00DF2BB6" w:rsidP="003131E2">
            <w:pPr>
              <w:pStyle w:val="TableH3"/>
            </w:pPr>
            <w:r w:rsidRPr="00C70209">
              <w:t>Study quality</w:t>
            </w:r>
          </w:p>
        </w:tc>
        <w:tc>
          <w:tcPr>
            <w:tcW w:w="2214" w:type="dxa"/>
            <w:tcBorders>
              <w:top w:val="single" w:sz="4" w:space="0" w:color="auto"/>
              <w:left w:val="single" w:sz="4" w:space="0" w:color="auto"/>
              <w:bottom w:val="single" w:sz="4" w:space="0" w:color="auto"/>
              <w:right w:val="single" w:sz="4" w:space="0" w:color="auto"/>
              <w:tl2br w:val="nil"/>
              <w:tr2bl w:val="nil"/>
            </w:tcBorders>
          </w:tcPr>
          <w:p w14:paraId="51555382" w14:textId="77777777" w:rsidR="00DF2BB6" w:rsidRPr="00C70209" w:rsidRDefault="00DF2BB6" w:rsidP="003131E2">
            <w:pPr>
              <w:pStyle w:val="TableH1"/>
              <w:rPr>
                <w:lang w:val="en-AU"/>
              </w:rPr>
            </w:pPr>
            <w:r w:rsidRPr="00C70209">
              <w:rPr>
                <w:lang w:val="en-AU"/>
              </w:rPr>
              <w:t>Population</w:t>
            </w:r>
          </w:p>
          <w:p w14:paraId="51718D13" w14:textId="77777777" w:rsidR="00DF2BB6" w:rsidRPr="00C70209" w:rsidRDefault="00DF2BB6" w:rsidP="003131E2">
            <w:pPr>
              <w:pStyle w:val="TableH1"/>
              <w:rPr>
                <w:lang w:val="en-AU"/>
              </w:rPr>
            </w:pPr>
            <w:r w:rsidRPr="00C70209">
              <w:rPr>
                <w:lang w:val="en-AU"/>
              </w:rPr>
              <w:t>N</w:t>
            </w:r>
          </w:p>
        </w:tc>
        <w:tc>
          <w:tcPr>
            <w:tcW w:w="2231" w:type="dxa"/>
            <w:tcBorders>
              <w:top w:val="single" w:sz="4" w:space="0" w:color="auto"/>
              <w:left w:val="single" w:sz="4" w:space="0" w:color="auto"/>
              <w:bottom w:val="single" w:sz="4" w:space="0" w:color="auto"/>
              <w:right w:val="single" w:sz="4" w:space="0" w:color="auto"/>
              <w:tl2br w:val="nil"/>
              <w:tr2bl w:val="nil"/>
            </w:tcBorders>
          </w:tcPr>
          <w:p w14:paraId="0C3DEC7E" w14:textId="77777777" w:rsidR="00DF2BB6" w:rsidRPr="00C70209" w:rsidRDefault="00DF2BB6" w:rsidP="003131E2">
            <w:pPr>
              <w:pStyle w:val="TableH1"/>
              <w:rPr>
                <w:lang w:val="en-AU"/>
              </w:rPr>
            </w:pPr>
            <w:r w:rsidRPr="00C70209">
              <w:rPr>
                <w:lang w:val="en-AU"/>
              </w:rPr>
              <w:t>Comparison</w:t>
            </w:r>
          </w:p>
        </w:tc>
        <w:tc>
          <w:tcPr>
            <w:tcW w:w="2210" w:type="dxa"/>
            <w:tcBorders>
              <w:top w:val="single" w:sz="4" w:space="0" w:color="auto"/>
              <w:left w:val="single" w:sz="4" w:space="0" w:color="auto"/>
              <w:bottom w:val="single" w:sz="4" w:space="0" w:color="auto"/>
              <w:right w:val="single" w:sz="4" w:space="0" w:color="auto"/>
              <w:tl2br w:val="nil"/>
              <w:tr2bl w:val="nil"/>
            </w:tcBorders>
          </w:tcPr>
          <w:p w14:paraId="3EA66867" w14:textId="77777777" w:rsidR="00DF2BB6" w:rsidRPr="00C70209" w:rsidRDefault="00DF2BB6" w:rsidP="003131E2">
            <w:pPr>
              <w:pStyle w:val="TableH1"/>
              <w:rPr>
                <w:lang w:val="en-AU"/>
              </w:rPr>
            </w:pPr>
            <w:r w:rsidRPr="00C70209">
              <w:rPr>
                <w:lang w:val="en-AU"/>
              </w:rPr>
              <w:t>Outcomes</w:t>
            </w:r>
          </w:p>
        </w:tc>
      </w:tr>
      <w:tr w:rsidR="00DF2BB6" w:rsidRPr="00C70209" w14:paraId="02554683" w14:textId="77777777" w:rsidTr="003131E2">
        <w:trPr>
          <w:cantSplit/>
          <w:tblHeader/>
        </w:trPr>
        <w:tc>
          <w:tcPr>
            <w:tcW w:w="634"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A246857" w14:textId="46A22BA9" w:rsidR="00DF2BB6" w:rsidRPr="00C70209" w:rsidRDefault="00DF2BB6" w:rsidP="000E261C">
            <w:pPr>
              <w:pStyle w:val="Tabletext"/>
            </w:pPr>
            <w:r w:rsidRPr="00C70209">
              <w:t>Warady 2004</w:t>
            </w:r>
            <w:r w:rsidRPr="00C70209">
              <w:fldChar w:fldCharType="begin">
                <w:fldData xml:space="preserve">PEVuZE5vdGU+PENpdGU+PEF1dGhvcj5XYXJhZHk8L0F1dGhvcj48WWVhcj4yMDA0PC9ZZWFyPjxS
ZWNOdW0+MTI4PC9SZWNOdW0+PERpc3BsYXlUZXh0PjxzdHlsZSBmYWNlPSJzdXBlcnNjcmlwdCI+
MjY2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0E261C">
              <w:instrText xml:space="preserve"> ADDIN EN.CITE </w:instrText>
            </w:r>
            <w:r w:rsidR="000E261C">
              <w:fldChar w:fldCharType="begin">
                <w:fldData xml:space="preserve">PEVuZE5vdGU+PENpdGU+PEF1dGhvcj5XYXJhZHk8L0F1dGhvcj48WWVhcj4yMDA0PC9ZZWFyPjxS
ZWNOdW0+MTI4PC9SZWNOdW0+PERpc3BsYXlUZXh0PjxzdHlsZSBmYWNlPSJzdXBlcnNjcmlwdCI+
MjY2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6</w:t>
            </w:r>
            <w:r w:rsidRPr="00C70209">
              <w:fldChar w:fldCharType="end"/>
            </w:r>
          </w:p>
        </w:tc>
        <w:tc>
          <w:tcPr>
            <w:tcW w:w="1345" w:type="dxa"/>
            <w:tcBorders>
              <w:top w:val="single" w:sz="4" w:space="0" w:color="auto"/>
              <w:left w:val="single" w:sz="4" w:space="0" w:color="auto"/>
              <w:bottom w:val="single" w:sz="4" w:space="0" w:color="auto"/>
              <w:right w:val="single" w:sz="4" w:space="0" w:color="auto"/>
              <w:tl2br w:val="nil"/>
              <w:tr2bl w:val="nil"/>
            </w:tcBorders>
          </w:tcPr>
          <w:p w14:paraId="71C3A081" w14:textId="77777777" w:rsidR="00DF2BB6" w:rsidRPr="00C70209" w:rsidRDefault="00DF2BB6" w:rsidP="003131E2">
            <w:pPr>
              <w:pStyle w:val="Tabletext"/>
            </w:pPr>
            <w:r w:rsidRPr="00C70209">
              <w:t>Level II</w:t>
            </w:r>
          </w:p>
          <w:p w14:paraId="78F158F7" w14:textId="0B0B39D9" w:rsidR="00DF2BB6" w:rsidRPr="00C70209" w:rsidRDefault="00DF2BB6" w:rsidP="003131E2">
            <w:pPr>
              <w:pStyle w:val="Tabletext"/>
              <w:rPr>
                <w:i/>
              </w:rPr>
            </w:pPr>
            <w:r w:rsidRPr="00C70209">
              <w:rPr>
                <w:i/>
              </w:rPr>
              <w:t>Poor</w:t>
            </w:r>
          </w:p>
          <w:p w14:paraId="5DEEEF58" w14:textId="77777777" w:rsidR="00DF2BB6" w:rsidRPr="00C70209" w:rsidRDefault="00DF2BB6" w:rsidP="003131E2">
            <w:pPr>
              <w:pStyle w:val="Tabletext"/>
              <w:rPr>
                <w:i/>
              </w:rPr>
            </w:pPr>
          </w:p>
        </w:tc>
        <w:tc>
          <w:tcPr>
            <w:tcW w:w="2214" w:type="dxa"/>
            <w:tcBorders>
              <w:top w:val="single" w:sz="4" w:space="0" w:color="auto"/>
              <w:left w:val="single" w:sz="4" w:space="0" w:color="auto"/>
              <w:bottom w:val="single" w:sz="4" w:space="0" w:color="auto"/>
              <w:right w:val="single" w:sz="4" w:space="0" w:color="auto"/>
              <w:tl2br w:val="nil"/>
              <w:tr2bl w:val="nil"/>
            </w:tcBorders>
          </w:tcPr>
          <w:p w14:paraId="3260E74D" w14:textId="77777777" w:rsidR="00DF2BB6" w:rsidRPr="00C70209" w:rsidRDefault="00DF2BB6" w:rsidP="003131E2">
            <w:pPr>
              <w:pStyle w:val="Tabletext"/>
            </w:pPr>
            <w:r w:rsidRPr="00C70209">
              <w:t>Paediatric patients aged between 1 and 20 years with ESRD on chronic haemodialysis for &gt;2 months and with baseline serum transferrin saturation &gt;20 %</w:t>
            </w:r>
          </w:p>
          <w:p w14:paraId="4A9630C4" w14:textId="77777777" w:rsidR="00DF2BB6" w:rsidRPr="00C70209" w:rsidRDefault="00DF2BB6" w:rsidP="003131E2">
            <w:pPr>
              <w:pStyle w:val="Tabletext"/>
            </w:pPr>
          </w:p>
          <w:p w14:paraId="7ED9A717" w14:textId="77777777" w:rsidR="00DF2BB6" w:rsidRPr="00C70209" w:rsidRDefault="00DF2BB6" w:rsidP="003131E2">
            <w:pPr>
              <w:pStyle w:val="Tabletext"/>
            </w:pPr>
            <w:r w:rsidRPr="00C70209">
              <w:t>N=35</w:t>
            </w:r>
          </w:p>
        </w:tc>
        <w:tc>
          <w:tcPr>
            <w:tcW w:w="2231" w:type="dxa"/>
            <w:tcBorders>
              <w:top w:val="single" w:sz="4" w:space="0" w:color="auto"/>
              <w:left w:val="single" w:sz="4" w:space="0" w:color="auto"/>
              <w:bottom w:val="single" w:sz="4" w:space="0" w:color="auto"/>
              <w:right w:val="single" w:sz="4" w:space="0" w:color="auto"/>
              <w:tl2br w:val="nil"/>
              <w:tr2bl w:val="nil"/>
            </w:tcBorders>
          </w:tcPr>
          <w:p w14:paraId="7EEC2007" w14:textId="6ADFBE75" w:rsidR="00DF2BB6" w:rsidRPr="00C70209" w:rsidRDefault="00DF2BB6" w:rsidP="003131E2">
            <w:pPr>
              <w:pStyle w:val="Tabletext"/>
            </w:pPr>
            <w:r w:rsidRPr="00C70209">
              <w:t>iv iron dextran (25–100 mg/week</w:t>
            </w:r>
            <w:r w:rsidRPr="00C70209">
              <w:rPr>
                <w:vertAlign w:val="superscript"/>
              </w:rPr>
              <w:t>a</w:t>
            </w:r>
            <w:r w:rsidRPr="00C70209">
              <w:t>) for 12 weeks versus oral iron (4–6 mg/kg/day)</w:t>
            </w:r>
          </w:p>
          <w:p w14:paraId="4395A45A" w14:textId="249A7CBA" w:rsidR="00DF2BB6" w:rsidRPr="00C70209" w:rsidRDefault="00DF2BB6" w:rsidP="003131E2">
            <w:pPr>
              <w:pStyle w:val="Tabletext-evidencematrix"/>
            </w:pPr>
            <w:r w:rsidRPr="00C70209">
              <w:t>*All patients were on maintenance rHuEPO therapy (iv or sc)</w:t>
            </w:r>
          </w:p>
        </w:tc>
        <w:tc>
          <w:tcPr>
            <w:tcW w:w="2210" w:type="dxa"/>
            <w:tcBorders>
              <w:top w:val="single" w:sz="4" w:space="0" w:color="auto"/>
              <w:left w:val="single" w:sz="4" w:space="0" w:color="auto"/>
              <w:bottom w:val="single" w:sz="4" w:space="0" w:color="auto"/>
              <w:right w:val="single" w:sz="4" w:space="0" w:color="auto"/>
              <w:tl2br w:val="nil"/>
              <w:tr2bl w:val="nil"/>
            </w:tcBorders>
          </w:tcPr>
          <w:p w14:paraId="5ECEFB9E" w14:textId="77777777" w:rsidR="00DF2BB6" w:rsidRPr="00C70209" w:rsidRDefault="00DF2BB6" w:rsidP="003131E2">
            <w:pPr>
              <w:pStyle w:val="Tabletext"/>
            </w:pPr>
            <w:r w:rsidRPr="00C70209">
              <w:t>Transfusion incidence</w:t>
            </w:r>
          </w:p>
          <w:p w14:paraId="4597BDF4" w14:textId="77777777" w:rsidR="00DF2BB6" w:rsidRPr="00C70209" w:rsidRDefault="00DF2BB6" w:rsidP="003131E2">
            <w:pPr>
              <w:pStyle w:val="Tabletext"/>
            </w:pPr>
            <w:r w:rsidRPr="00C70209">
              <w:t>Laboratory measures (Hb, Hct)</w:t>
            </w:r>
          </w:p>
          <w:p w14:paraId="695F2682" w14:textId="77777777" w:rsidR="00DF2BB6" w:rsidRPr="00C70209" w:rsidRDefault="00DF2BB6" w:rsidP="003131E2">
            <w:pPr>
              <w:pStyle w:val="Tabletext"/>
            </w:pPr>
          </w:p>
        </w:tc>
      </w:tr>
    </w:tbl>
    <w:p w14:paraId="1C7EB7AE" w14:textId="7BD19A30" w:rsidR="00DF2BB6" w:rsidRPr="00C70209" w:rsidRDefault="00DF2BB6" w:rsidP="003131E2">
      <w:pPr>
        <w:pStyle w:val="TableFigNotes0"/>
        <w:rPr>
          <w:rStyle w:val="Emphasis"/>
          <w:i w:val="0"/>
        </w:rPr>
      </w:pPr>
      <w:r w:rsidRPr="00C70209">
        <w:t>CKD, chronic kidney disease; ESRD, end-stage renal disease</w:t>
      </w:r>
      <w:r w:rsidRPr="00C70209">
        <w:rPr>
          <w:rStyle w:val="Emphasis"/>
          <w:i w:val="0"/>
        </w:rPr>
        <w:t xml:space="preserve">; </w:t>
      </w:r>
      <w:r w:rsidRPr="00C70209">
        <w:t>Hb, haemoglobin; Hct, haematocrit;</w:t>
      </w:r>
      <w:r w:rsidRPr="00C70209">
        <w:rPr>
          <w:rStyle w:val="Emphasis"/>
          <w:i w:val="0"/>
        </w:rPr>
        <w:t xml:space="preserve"> iv, intravenous; </w:t>
      </w:r>
      <w:r w:rsidRPr="00C70209">
        <w:t xml:space="preserve">rHuEPO, </w:t>
      </w:r>
      <w:r w:rsidR="00EA5C41" w:rsidRPr="00C70209">
        <w:t>recombinant human epoetin</w:t>
      </w:r>
      <w:r w:rsidRPr="00C70209">
        <w:t xml:space="preserve">; </w:t>
      </w:r>
      <w:r w:rsidRPr="00C70209">
        <w:rPr>
          <w:rStyle w:val="Emphasis"/>
          <w:i w:val="0"/>
        </w:rPr>
        <w:t>sc, subcutaneous</w:t>
      </w:r>
    </w:p>
    <w:p w14:paraId="44594882" w14:textId="77777777" w:rsidR="00DF2BB6" w:rsidRPr="00C70209" w:rsidRDefault="00DF2BB6" w:rsidP="003131E2">
      <w:pPr>
        <w:pStyle w:val="TableFigNotes0"/>
      </w:pPr>
      <w:r w:rsidRPr="00C70209">
        <w:rPr>
          <w:b/>
        </w:rPr>
        <w:t>a.</w:t>
      </w:r>
      <w:r w:rsidRPr="00C70209">
        <w:t xml:space="preserve"> Weight based dosing: patients &lt;20 kg = 25 mg/week; 20–40 kg = 50 mg/week; &gt;40 kg = 100 mg/week</w:t>
      </w:r>
    </w:p>
    <w:p w14:paraId="303F79D8" w14:textId="77777777" w:rsidR="00DF2BB6" w:rsidRPr="00C70209" w:rsidRDefault="00DF2BB6">
      <w:pPr>
        <w:spacing w:after="200"/>
        <w:rPr>
          <w:rFonts w:ascii="Tahoma" w:hAnsi="Tahoma"/>
          <w:b/>
          <w:bCs/>
          <w:iCs/>
          <w:color w:val="808080"/>
          <w:sz w:val="20"/>
        </w:rPr>
      </w:pPr>
      <w:r w:rsidRPr="00C70209">
        <w:br w:type="page"/>
      </w:r>
    </w:p>
    <w:p w14:paraId="0E322C69" w14:textId="48B702F6" w:rsidR="00DF2BB6" w:rsidRPr="00C70209" w:rsidRDefault="00DF2BB6" w:rsidP="003131E2">
      <w:pPr>
        <w:pStyle w:val="Heading5"/>
        <w:rPr>
          <w:lang w:val="en-AU"/>
        </w:rPr>
      </w:pPr>
      <w:r w:rsidRPr="00C70209">
        <w:rPr>
          <w:lang w:val="en-AU"/>
        </w:rPr>
        <w:t>Results</w:t>
      </w:r>
    </w:p>
    <w:p w14:paraId="35DE82ED" w14:textId="77777777" w:rsidR="00DF2BB6" w:rsidRPr="00C70209" w:rsidRDefault="00DF2BB6" w:rsidP="003131E2">
      <w:pPr>
        <w:pStyle w:val="Heading6"/>
      </w:pPr>
      <w:r w:rsidRPr="00C70209">
        <w:t>Transfusion incidence and volume</w:t>
      </w:r>
    </w:p>
    <w:p w14:paraId="34517C37" w14:textId="77777777" w:rsidR="00DF2BB6" w:rsidRPr="00C70209" w:rsidRDefault="00DF2BB6" w:rsidP="003131E2">
      <w:pPr>
        <w:pStyle w:val="BodyText"/>
      </w:pPr>
      <w:r w:rsidRPr="00C70209">
        <w:t xml:space="preserve">One RCT (Warady 2004) identified by the systematic review and hand-searching process reported transfusion incidence in paediatric patients with end-stage renal disease, and compared IV iron with oral iron during ESA maintenance therapy. The study was small (total N=35) and no transfusions were reported in either group. </w:t>
      </w:r>
      <w:r w:rsidRPr="00C70209">
        <w:rPr>
          <w:b/>
          <w:highlight w:val="yellow"/>
        </w:rPr>
        <w:fldChar w:fldCharType="begin"/>
      </w:r>
      <w:r w:rsidRPr="00C70209">
        <w:rPr>
          <w:b/>
        </w:rPr>
        <w:instrText xml:space="preserve"> REF _Ref412651638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34</w:t>
      </w:r>
      <w:r w:rsidRPr="00C70209">
        <w:rPr>
          <w:b/>
          <w:highlight w:val="yellow"/>
        </w:rPr>
        <w:fldChar w:fldCharType="end"/>
      </w:r>
      <w:r w:rsidRPr="00C70209">
        <w:t xml:space="preserve"> summarises the results from this study.</w:t>
      </w:r>
    </w:p>
    <w:p w14:paraId="351713B6" w14:textId="77777777" w:rsidR="00DF2BB6" w:rsidRPr="00C70209" w:rsidRDefault="00DF2BB6" w:rsidP="003131E2">
      <w:pPr>
        <w:pStyle w:val="BodyText"/>
      </w:pPr>
    </w:p>
    <w:p w14:paraId="515BFCC4"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50FCC843" w14:textId="27900B1D" w:rsidR="00DF2BB6" w:rsidRPr="00C70209" w:rsidRDefault="00DF2BB6" w:rsidP="003131E2">
      <w:pPr>
        <w:pStyle w:val="Caption"/>
      </w:pPr>
      <w:bookmarkStart w:id="521" w:name="_Ref412651638"/>
      <w:bookmarkStart w:id="522" w:name="_Toc423015383"/>
      <w:bookmarkStart w:id="523" w:name="_Toc42774713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4</w:t>
      </w:r>
      <w:r w:rsidR="00130F03" w:rsidRPr="00C70209">
        <w:fldChar w:fldCharType="end"/>
      </w:r>
      <w:bookmarkEnd w:id="521"/>
      <w:r w:rsidRPr="00C70209">
        <w:tab/>
        <w:t>Paediatric patients with kidney disease: Results for IV iron versus oral iron – Transfusion volume or incidence</w:t>
      </w:r>
      <w:bookmarkEnd w:id="522"/>
      <w:bookmarkEnd w:id="52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272FD796"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0C9BA31C"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49CD2ACF"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5EF02588"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DDCC68C"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9B9B12A"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43CE7CF6"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639CC800"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0B191A7" w14:textId="5C071C65"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072D6B7E"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7481809C"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7ADDB0D5"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16E532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79122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BB30E0"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4EC3C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B8E72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B87CE47"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54016C35" w14:textId="2FF97BFF" w:rsidR="00DF2BB6" w:rsidRPr="00C70209" w:rsidRDefault="00DF2BB6" w:rsidP="003131E2">
            <w:pPr>
              <w:pStyle w:val="TableH2"/>
              <w:rPr>
                <w:rFonts w:eastAsia="Arial Unicode MS"/>
                <w:lang w:eastAsia="en-US"/>
              </w:rPr>
            </w:pPr>
            <w:r w:rsidRPr="00C70209">
              <w:rPr>
                <w:rFonts w:eastAsia="Arial Unicode MS"/>
                <w:lang w:eastAsia="en-US"/>
              </w:rPr>
              <w:t>ESAs</w:t>
            </w:r>
          </w:p>
          <w:p w14:paraId="55A1152E"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1FB65D14"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p w14:paraId="321D9A2A"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34B00531" w14:textId="1116BD4E" w:rsidR="00DF2BB6" w:rsidRPr="00C70209" w:rsidRDefault="00DF2BB6" w:rsidP="003131E2">
            <w:pPr>
              <w:pStyle w:val="TableH2"/>
              <w:rPr>
                <w:rFonts w:eastAsia="Arial Unicode MS"/>
                <w:lang w:eastAsia="en-US"/>
              </w:rPr>
            </w:pPr>
            <w:r w:rsidRPr="00C70209">
              <w:rPr>
                <w:rFonts w:eastAsia="Arial Unicode MS"/>
                <w:lang w:eastAsia="en-US"/>
              </w:rPr>
              <w:t>No ESAs</w:t>
            </w:r>
          </w:p>
          <w:p w14:paraId="5FC3EAA9"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p w14:paraId="7A0E48A2" w14:textId="77777777" w:rsidR="00DF2BB6" w:rsidRPr="00C70209" w:rsidRDefault="00DF2BB6" w:rsidP="003131E2">
            <w:pPr>
              <w:pStyle w:val="TableH2"/>
              <w:rPr>
                <w:rFonts w:eastAsia="Arial Unicode MS"/>
                <w:lang w:eastAsia="en-US"/>
              </w:rPr>
            </w:pPr>
            <w:r w:rsidRPr="00C70209">
              <w:rPr>
                <w:rFonts w:eastAsia="Arial Unicode MS"/>
                <w:lang w:eastAsia="en-US"/>
              </w:rPr>
              <w:t>Mean ± SD</w:t>
            </w:r>
          </w:p>
          <w:p w14:paraId="110556A1"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14D927FF"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69E01C61" w14:textId="77777777" w:rsidR="00DF2BB6" w:rsidRPr="00C70209" w:rsidRDefault="00DF2BB6" w:rsidP="003131E2">
            <w:pPr>
              <w:pStyle w:val="TableH2"/>
              <w:rPr>
                <w:rFonts w:eastAsia="Arial Unicode MS"/>
                <w:i/>
                <w:lang w:eastAsia="en-US"/>
              </w:rPr>
            </w:pPr>
            <w:r w:rsidRPr="00C70209">
              <w:rPr>
                <w:rFonts w:eastAsia="Arial Unicode MS"/>
                <w:i/>
                <w:lang w:eastAsia="en-US"/>
              </w:rPr>
              <w:t>Statistical significance</w:t>
            </w:r>
          </w:p>
          <w:p w14:paraId="55AD9EA9" w14:textId="3ACA296C"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0ACA90B"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16C63252"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25D5D12B" w14:textId="77777777" w:rsidR="00DF2BB6" w:rsidRPr="00C70209" w:rsidRDefault="00DF2BB6" w:rsidP="003131E2">
            <w:pPr>
              <w:pStyle w:val="TableH4"/>
              <w:rPr>
                <w:lang w:eastAsia="en-US"/>
              </w:rPr>
            </w:pPr>
            <w:r w:rsidRPr="00C70209">
              <w:rPr>
                <w:lang w:eastAsia="en-US"/>
              </w:rPr>
              <w:t xml:space="preserve">Level II </w:t>
            </w:r>
            <w:r w:rsidRPr="00C70209">
              <w:t>evidence</w:t>
            </w:r>
          </w:p>
        </w:tc>
      </w:tr>
      <w:tr w:rsidR="00DF2BB6" w:rsidRPr="00C70209" w14:paraId="2AA2147D"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hideMark/>
          </w:tcPr>
          <w:p w14:paraId="4C852325" w14:textId="77777777" w:rsidR="00DF2BB6" w:rsidRPr="00C70209" w:rsidRDefault="00DF2BB6" w:rsidP="003131E2">
            <w:pPr>
              <w:pStyle w:val="TableH5"/>
              <w:rPr>
                <w:lang w:eastAsia="en-US"/>
              </w:rPr>
            </w:pPr>
            <w:r w:rsidRPr="00C70209">
              <w:rPr>
                <w:lang w:eastAsia="en-US"/>
              </w:rPr>
              <w:t xml:space="preserve">Chronic kidney </w:t>
            </w:r>
            <w:r w:rsidRPr="00C70209">
              <w:t>disease</w:t>
            </w:r>
          </w:p>
        </w:tc>
      </w:tr>
      <w:tr w:rsidR="00DF2BB6" w:rsidRPr="00C70209" w14:paraId="290526B2" w14:textId="77777777" w:rsidTr="003131E2">
        <w:trPr>
          <w:cantSplit/>
          <w:tblHeader/>
        </w:trPr>
        <w:tc>
          <w:tcPr>
            <w:tcW w:w="388" w:type="pct"/>
            <w:tcBorders>
              <w:top w:val="single" w:sz="4" w:space="0" w:color="000000"/>
              <w:left w:val="single" w:sz="4" w:space="0" w:color="000000"/>
              <w:bottom w:val="single" w:sz="4" w:space="0" w:color="000000"/>
              <w:right w:val="single" w:sz="4" w:space="0" w:color="000000"/>
            </w:tcBorders>
            <w:hideMark/>
          </w:tcPr>
          <w:p w14:paraId="26F8D548" w14:textId="3325CF9F" w:rsidR="00DF2BB6" w:rsidRPr="00C70209" w:rsidRDefault="00DF2BB6" w:rsidP="000E261C">
            <w:pPr>
              <w:pStyle w:val="Tabletext-evidencematrix"/>
            </w:pPr>
            <w:r w:rsidRPr="00C70209">
              <w:t>Warady 2004</w:t>
            </w:r>
            <w:r w:rsidRPr="00C70209">
              <w:fldChar w:fldCharType="begin">
                <w:fldData xml:space="preserve">PEVuZE5vdGU+PENpdGU+PEF1dGhvcj5XYXJhZHk8L0F1dGhvcj48WWVhcj4yMDA0PC9ZZWFyPjxS
ZWNOdW0+MTI4PC9SZWNOdW0+PERpc3BsYXlUZXh0PjxzdHlsZSBmYWNlPSJzdXBlcnNjcmlwdCI+
MjY2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0E261C">
              <w:instrText xml:space="preserve"> ADDIN EN.CITE </w:instrText>
            </w:r>
            <w:r w:rsidR="000E261C">
              <w:fldChar w:fldCharType="begin">
                <w:fldData xml:space="preserve">PEVuZE5vdGU+PENpdGU+PEF1dGhvcj5XYXJhZHk8L0F1dGhvcj48WWVhcj4yMDA0PC9ZZWFyPjxS
ZWNOdW0+MTI4PC9SZWNOdW0+PERpc3BsYXlUZXh0PjxzdHlsZSBmYWNlPSJzdXBlcnNjcmlwdCI+
MjY2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6</w:t>
            </w:r>
            <w:r w:rsidRPr="00C70209">
              <w:fldChar w:fldCharType="end"/>
            </w:r>
          </w:p>
        </w:tc>
        <w:tc>
          <w:tcPr>
            <w:tcW w:w="491" w:type="pct"/>
            <w:tcBorders>
              <w:top w:val="single" w:sz="4" w:space="0" w:color="000000"/>
              <w:left w:val="single" w:sz="4" w:space="0" w:color="000000"/>
              <w:bottom w:val="single" w:sz="4" w:space="0" w:color="000000"/>
              <w:right w:val="single" w:sz="4" w:space="0" w:color="000000"/>
            </w:tcBorders>
            <w:hideMark/>
          </w:tcPr>
          <w:p w14:paraId="331AE4C7" w14:textId="77777777" w:rsidR="00DF2BB6" w:rsidRPr="00C70209" w:rsidRDefault="00DF2BB6" w:rsidP="003131E2">
            <w:pPr>
              <w:pStyle w:val="Tabletext-evidencematrix"/>
              <w:spacing w:line="276" w:lineRule="auto"/>
            </w:pPr>
            <w:r w:rsidRPr="00C70209">
              <w:t>N=35</w:t>
            </w:r>
          </w:p>
        </w:tc>
        <w:tc>
          <w:tcPr>
            <w:tcW w:w="491" w:type="pct"/>
            <w:tcBorders>
              <w:top w:val="single" w:sz="4" w:space="0" w:color="000000"/>
              <w:left w:val="single" w:sz="4" w:space="0" w:color="000000"/>
              <w:bottom w:val="single" w:sz="4" w:space="0" w:color="000000"/>
              <w:right w:val="single" w:sz="4" w:space="0" w:color="000000"/>
            </w:tcBorders>
            <w:hideMark/>
          </w:tcPr>
          <w:p w14:paraId="29C773EC" w14:textId="77777777" w:rsidR="00DF2BB6" w:rsidRPr="00C70209" w:rsidRDefault="00DF2BB6" w:rsidP="003131E2">
            <w:pPr>
              <w:pStyle w:val="Tabletext-evidencematrix"/>
            </w:pPr>
            <w:r w:rsidRPr="00C70209">
              <w:t>Paediatric patients with end-stage renal disease receiving haemodialysis</w:t>
            </w:r>
          </w:p>
        </w:tc>
        <w:tc>
          <w:tcPr>
            <w:tcW w:w="492" w:type="pct"/>
            <w:tcBorders>
              <w:top w:val="single" w:sz="4" w:space="0" w:color="000000"/>
              <w:left w:val="single" w:sz="4" w:space="0" w:color="000000"/>
              <w:bottom w:val="single" w:sz="4" w:space="0" w:color="000000"/>
              <w:right w:val="single" w:sz="4" w:space="0" w:color="000000"/>
            </w:tcBorders>
            <w:hideMark/>
          </w:tcPr>
          <w:p w14:paraId="63B6DF1A" w14:textId="77777777" w:rsidR="00DF2BB6" w:rsidRPr="00C70209" w:rsidRDefault="00DF2BB6" w:rsidP="003131E2">
            <w:pPr>
              <w:pStyle w:val="Tabletext-evidencematrix"/>
            </w:pPr>
            <w:r w:rsidRPr="00C70209">
              <w:t>Multicentre, USA</w:t>
            </w:r>
          </w:p>
        </w:tc>
        <w:tc>
          <w:tcPr>
            <w:tcW w:w="491" w:type="pct"/>
            <w:tcBorders>
              <w:top w:val="single" w:sz="4" w:space="0" w:color="000000"/>
              <w:left w:val="single" w:sz="4" w:space="0" w:color="000000"/>
              <w:bottom w:val="single" w:sz="4" w:space="0" w:color="000000"/>
              <w:right w:val="single" w:sz="4" w:space="0" w:color="000000"/>
            </w:tcBorders>
            <w:hideMark/>
          </w:tcPr>
          <w:p w14:paraId="7999D563" w14:textId="578C79B3" w:rsidR="00DF2BB6" w:rsidRPr="00C70209" w:rsidRDefault="00DF2BB6" w:rsidP="003131E2">
            <w:pPr>
              <w:pStyle w:val="Tabletext-evidencematrix"/>
            </w:pPr>
            <w:r w:rsidRPr="00C70209">
              <w:t>rHuEPO + iv iron versus rHuEPO + oral iron</w:t>
            </w:r>
          </w:p>
        </w:tc>
        <w:tc>
          <w:tcPr>
            <w:tcW w:w="487" w:type="pct"/>
            <w:tcBorders>
              <w:top w:val="single" w:sz="4" w:space="0" w:color="000000"/>
              <w:left w:val="single" w:sz="4" w:space="0" w:color="000000"/>
              <w:bottom w:val="single" w:sz="4" w:space="0" w:color="000000"/>
              <w:right w:val="single" w:sz="4" w:space="0" w:color="000000"/>
            </w:tcBorders>
            <w:hideMark/>
          </w:tcPr>
          <w:p w14:paraId="1D9C3B37" w14:textId="77777777" w:rsidR="00DF2BB6" w:rsidRPr="00C70209" w:rsidRDefault="00DF2BB6" w:rsidP="003131E2">
            <w:pPr>
              <w:pStyle w:val="Tabletext-evidencematrix"/>
            </w:pPr>
            <w:r w:rsidRPr="00C70209">
              <w:t>Transfusion incidence</w:t>
            </w:r>
          </w:p>
        </w:tc>
        <w:tc>
          <w:tcPr>
            <w:tcW w:w="519" w:type="pct"/>
            <w:tcBorders>
              <w:top w:val="single" w:sz="4" w:space="0" w:color="000000"/>
              <w:left w:val="single" w:sz="4" w:space="0" w:color="000000"/>
              <w:bottom w:val="single" w:sz="4" w:space="0" w:color="000000"/>
              <w:right w:val="single" w:sz="4" w:space="0" w:color="000000"/>
            </w:tcBorders>
            <w:hideMark/>
          </w:tcPr>
          <w:p w14:paraId="0D987763" w14:textId="77777777" w:rsidR="00DF2BB6" w:rsidRPr="00C70209" w:rsidRDefault="00DF2BB6" w:rsidP="003131E2">
            <w:pPr>
              <w:pStyle w:val="Tabletext-evidencematrix"/>
            </w:pPr>
            <w:r w:rsidRPr="00C70209">
              <w:t>0/17</w:t>
            </w:r>
          </w:p>
        </w:tc>
        <w:tc>
          <w:tcPr>
            <w:tcW w:w="519" w:type="pct"/>
            <w:tcBorders>
              <w:top w:val="single" w:sz="4" w:space="0" w:color="000000"/>
              <w:left w:val="single" w:sz="4" w:space="0" w:color="000000"/>
              <w:bottom w:val="single" w:sz="4" w:space="0" w:color="000000"/>
              <w:right w:val="single" w:sz="4" w:space="0" w:color="000000"/>
            </w:tcBorders>
            <w:hideMark/>
          </w:tcPr>
          <w:p w14:paraId="2D28D29A" w14:textId="77777777" w:rsidR="00DF2BB6" w:rsidRPr="00C70209" w:rsidRDefault="00DF2BB6" w:rsidP="003131E2">
            <w:pPr>
              <w:pStyle w:val="Tabletext-evidencematrix"/>
            </w:pPr>
            <w:r w:rsidRPr="00C70209">
              <w:t>0/18</w:t>
            </w:r>
          </w:p>
        </w:tc>
        <w:tc>
          <w:tcPr>
            <w:tcW w:w="519" w:type="pct"/>
            <w:tcBorders>
              <w:top w:val="single" w:sz="4" w:space="0" w:color="000000"/>
              <w:left w:val="single" w:sz="4" w:space="0" w:color="000000"/>
              <w:bottom w:val="single" w:sz="4" w:space="0" w:color="000000"/>
              <w:right w:val="single" w:sz="4" w:space="0" w:color="000000"/>
            </w:tcBorders>
            <w:hideMark/>
          </w:tcPr>
          <w:p w14:paraId="12243C48" w14:textId="77777777" w:rsidR="00DF2BB6" w:rsidRPr="00C70209" w:rsidRDefault="00DF2BB6" w:rsidP="003131E2">
            <w:pPr>
              <w:pStyle w:val="Tabletext-evidencematrix"/>
            </w:pPr>
            <w:r w:rsidRPr="00C70209">
              <w:t>Not estimable</w:t>
            </w:r>
          </w:p>
        </w:tc>
        <w:tc>
          <w:tcPr>
            <w:tcW w:w="603" w:type="pct"/>
            <w:tcBorders>
              <w:top w:val="single" w:sz="4" w:space="0" w:color="000000"/>
              <w:left w:val="single" w:sz="4" w:space="0" w:color="000000"/>
              <w:bottom w:val="single" w:sz="4" w:space="0" w:color="000000"/>
              <w:right w:val="single" w:sz="4" w:space="0" w:color="000000"/>
            </w:tcBorders>
          </w:tcPr>
          <w:p w14:paraId="132963EF" w14:textId="77777777" w:rsidR="00DF2BB6" w:rsidRPr="00C70209" w:rsidRDefault="00DF2BB6" w:rsidP="003131E2">
            <w:pPr>
              <w:pStyle w:val="Tabletext-evidencematrix"/>
              <w:spacing w:line="276" w:lineRule="auto"/>
              <w:rPr>
                <w:i/>
              </w:rPr>
            </w:pPr>
            <w:r w:rsidRPr="00C70209">
              <w:rPr>
                <w:i/>
              </w:rPr>
              <w:t>Not applicable</w:t>
            </w:r>
          </w:p>
          <w:p w14:paraId="35EB9022" w14:textId="77777777" w:rsidR="00DF2BB6" w:rsidRPr="00C70209" w:rsidRDefault="00DF2BB6" w:rsidP="003131E2">
            <w:pPr>
              <w:pStyle w:val="Tabletext-evidencematrix"/>
              <w:spacing w:line="276" w:lineRule="auto"/>
              <w:rPr>
                <w:i/>
              </w:rPr>
            </w:pPr>
          </w:p>
        </w:tc>
      </w:tr>
    </w:tbl>
    <w:p w14:paraId="45AA32EF" w14:textId="4A3F1C31"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iv, intravenous; rHuEPO, </w:t>
      </w:r>
      <w:r w:rsidR="00EA5C41" w:rsidRPr="00C70209">
        <w:t>recombinant human epoetin</w:t>
      </w:r>
      <w:r w:rsidRPr="00C70209">
        <w:t>; SD, standard deviation</w:t>
      </w:r>
    </w:p>
    <w:p w14:paraId="2D70E479"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EF9D424" w14:textId="306920BE"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14C4F48"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578A4DB4" w14:textId="77777777" w:rsidR="00DF2BB6" w:rsidRPr="00C70209" w:rsidRDefault="00DF2BB6" w:rsidP="003131E2">
      <w:pPr>
        <w:pStyle w:val="Heading6"/>
      </w:pPr>
      <w:r w:rsidRPr="00C70209">
        <w:t>Thromboembolic events</w:t>
      </w:r>
    </w:p>
    <w:p w14:paraId="6FD3D658" w14:textId="4C19F6D5" w:rsidR="00DF2BB6" w:rsidRPr="00C70209" w:rsidRDefault="00DF2BB6" w:rsidP="003131E2">
      <w:pPr>
        <w:pStyle w:val="BodyText"/>
      </w:pPr>
      <w:r w:rsidRPr="00C70209">
        <w:t>No studies identified in the systematic review and hand-searching process reported on the outcome of thromboembolic events when assessing the safety and effectiveness of IV iron compared to oral iron in paediatric patients with CKD during haemodialysis and rHuEPO therapy.</w:t>
      </w:r>
    </w:p>
    <w:p w14:paraId="2CD2D3A6" w14:textId="77777777" w:rsidR="00DF2BB6" w:rsidRPr="00C70209" w:rsidRDefault="00DF2BB6" w:rsidP="003131E2">
      <w:pPr>
        <w:pStyle w:val="Heading6"/>
      </w:pPr>
      <w:r w:rsidRPr="00C70209">
        <w:t>Mortality</w:t>
      </w:r>
    </w:p>
    <w:p w14:paraId="2F0E4D84" w14:textId="1B1F331B" w:rsidR="00DF2BB6" w:rsidRPr="00C70209" w:rsidRDefault="00DF2BB6" w:rsidP="003131E2">
      <w:pPr>
        <w:pStyle w:val="BodyText"/>
      </w:pPr>
      <w:r w:rsidRPr="00C70209">
        <w:t>No studies identified in the systematic review and hand-searching process reported on the outcome of mortality when assessing the safety and effectiveness of IV iron compared to oral iron in paediatric patients with CKD during haemodialysis and rHuEPO therapy.</w:t>
      </w:r>
    </w:p>
    <w:p w14:paraId="52C07BFF" w14:textId="16F8519A" w:rsidR="00DF2BB6" w:rsidRPr="00C70209" w:rsidRDefault="00DF2BB6" w:rsidP="003131E2">
      <w:pPr>
        <w:pStyle w:val="Heading6"/>
      </w:pPr>
      <w:r w:rsidRPr="00C70209">
        <w:t>Secondary outcomes</w:t>
      </w:r>
      <w:r w:rsidRPr="00C70209">
        <w:rPr>
          <w:rStyle w:val="FootnoteReference"/>
        </w:rPr>
        <w:footnoteReference w:id="31"/>
      </w:r>
    </w:p>
    <w:p w14:paraId="3D61C492" w14:textId="77777777" w:rsidR="00DF2BB6" w:rsidRPr="00C70209" w:rsidRDefault="00DF2BB6" w:rsidP="003131E2">
      <w:pPr>
        <w:pStyle w:val="Heading7"/>
      </w:pPr>
      <w:r w:rsidRPr="00C70209">
        <w:t>Functional and performance status</w:t>
      </w:r>
    </w:p>
    <w:p w14:paraId="6ABEF432" w14:textId="7DB40114" w:rsidR="00DF2BB6" w:rsidRPr="00C70209" w:rsidRDefault="00DF2BB6" w:rsidP="003131E2">
      <w:r w:rsidRPr="00C70209">
        <w:t>None of the RCTs included in our systematic review that examined the effectiveness of IV iron compared with oral iron reported on functional and performance status in paediatric patients with CKD during haemodialysis and rHuEPO therapy.</w:t>
      </w:r>
    </w:p>
    <w:p w14:paraId="3AAB163B" w14:textId="77777777" w:rsidR="00DF2BB6" w:rsidRPr="00C70209" w:rsidRDefault="00DF2BB6" w:rsidP="003131E2">
      <w:pPr>
        <w:pStyle w:val="Heading7"/>
      </w:pPr>
      <w:r w:rsidRPr="00C70209">
        <w:t>Laboratory measures</w:t>
      </w:r>
    </w:p>
    <w:p w14:paraId="508096C5" w14:textId="4F5F3CAA" w:rsidR="00DF2BB6" w:rsidRPr="00C70209" w:rsidRDefault="00DF2BB6" w:rsidP="003131E2">
      <w:pPr>
        <w:pStyle w:val="BodyText"/>
      </w:pPr>
      <w:r w:rsidRPr="00C70209">
        <w:t>The RCT by Warady (2004) assessed the effectiveness of IV iron compared to oral iron in correcting anaemia in children with end-stage renal disease receiving chronic haemodialysis and rHuEPO therapy. The trial found no significant difference between treatment groups on the mean change in Hb (g/dL) or Hct (%) from baseline (MD 0.02; 95% CI –1.47, 1.51 and MD 0.33; 95% CI –4.26, 4.92, respectively). A significant effect in favour of IV iron was reported for mean change in ferritin (ng/mL) (MD 137.30; 95% CI 60.25, 214.35).</w:t>
      </w:r>
    </w:p>
    <w:p w14:paraId="7024EC63" w14:textId="77777777" w:rsidR="00DF2BB6" w:rsidRPr="00C70209" w:rsidRDefault="00DF2BB6">
      <w:pPr>
        <w:spacing w:after="200"/>
        <w:sectPr w:rsidR="00DF2BB6" w:rsidRPr="00C70209" w:rsidSect="00130F03">
          <w:pgSz w:w="11907" w:h="16839" w:code="9"/>
          <w:pgMar w:top="1440" w:right="1440" w:bottom="1440" w:left="1440" w:header="720" w:footer="720" w:gutter="0"/>
          <w:cols w:space="720"/>
          <w:docGrid w:linePitch="360"/>
        </w:sectPr>
      </w:pPr>
    </w:p>
    <w:p w14:paraId="538D9696" w14:textId="45694E41" w:rsidR="00DF2BB6" w:rsidRPr="00C70209" w:rsidRDefault="00DF2BB6" w:rsidP="003131E2">
      <w:pPr>
        <w:pStyle w:val="Caption"/>
      </w:pPr>
      <w:bookmarkStart w:id="524" w:name="_Toc423015384"/>
      <w:bookmarkStart w:id="525" w:name="_Toc42774713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5</w:t>
      </w:r>
      <w:r w:rsidR="00130F03" w:rsidRPr="00C70209">
        <w:fldChar w:fldCharType="end"/>
      </w:r>
      <w:r w:rsidRPr="00C70209">
        <w:tab/>
        <w:t>Paediatric patients with kidney disease: Results for IV iron versus oral iron – Laboratory measures (Hb, Hct, ferritin) (secondary outcome)</w:t>
      </w:r>
      <w:bookmarkEnd w:id="524"/>
      <w:bookmarkEnd w:id="52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65BE6FE4"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79D6E5CF"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443B36ED"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2EB6FE56"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D47F3B9"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C5DC8D1"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04EDADC8"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2D307972"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7AFCF33" w14:textId="73EBDCE4"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6EACA7A0"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70A785A1"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5790B798"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D76826"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C3705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B9A11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65768C"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81C37B"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3531BB"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1AC1A9EE" w14:textId="13A716AF" w:rsidR="00DF2BB6" w:rsidRPr="00C70209" w:rsidRDefault="00DF2BB6" w:rsidP="003131E2">
            <w:pPr>
              <w:pStyle w:val="TableH2"/>
              <w:rPr>
                <w:rFonts w:eastAsia="Arial Unicode MS"/>
                <w:lang w:eastAsia="en-US"/>
              </w:rPr>
            </w:pPr>
            <w:r w:rsidRPr="00C70209">
              <w:rPr>
                <w:rFonts w:eastAsia="Arial Unicode MS"/>
                <w:lang w:eastAsia="en-US"/>
              </w:rPr>
              <w:t>ESAs</w:t>
            </w:r>
          </w:p>
          <w:p w14:paraId="12A0BE85"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p w14:paraId="3BB9AA7D"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5CCE63C3" w14:textId="0C1DF1A6" w:rsidR="00DF2BB6" w:rsidRPr="00C70209" w:rsidRDefault="00DF2BB6" w:rsidP="003131E2">
            <w:pPr>
              <w:pStyle w:val="TableH2"/>
              <w:rPr>
                <w:rFonts w:eastAsia="Arial Unicode MS"/>
                <w:lang w:eastAsia="en-US"/>
              </w:rPr>
            </w:pPr>
            <w:r w:rsidRPr="00C70209">
              <w:rPr>
                <w:rFonts w:eastAsia="Arial Unicode MS"/>
                <w:lang w:eastAsia="en-US"/>
              </w:rPr>
              <w:t>No ESAs</w:t>
            </w:r>
          </w:p>
          <w:p w14:paraId="74D60E52" w14:textId="77777777" w:rsidR="00DF2BB6" w:rsidRPr="00C70209" w:rsidRDefault="00DF2BB6" w:rsidP="003131E2">
            <w:pPr>
              <w:pStyle w:val="TableH2"/>
              <w:rPr>
                <w:rFonts w:eastAsia="Arial Unicode MS"/>
                <w:lang w:eastAsia="ja-JP"/>
              </w:rPr>
            </w:pPr>
            <w:r w:rsidRPr="00C70209">
              <w:rPr>
                <w:rFonts w:eastAsia="Arial Unicode MS"/>
                <w:lang w:eastAsia="ja-JP"/>
              </w:rPr>
              <w:t>Mean ± SD</w:t>
            </w:r>
          </w:p>
          <w:p w14:paraId="52F061DD"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6AE741B6"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44D0C892" w14:textId="77777777" w:rsidR="00DF2BB6" w:rsidRPr="00C70209" w:rsidRDefault="00DF2BB6" w:rsidP="003131E2">
            <w:pPr>
              <w:pStyle w:val="TableH2"/>
              <w:rPr>
                <w:rFonts w:eastAsia="Arial Unicode MS"/>
                <w:i/>
                <w:lang w:eastAsia="en-US"/>
              </w:rPr>
            </w:pPr>
            <w:r w:rsidRPr="00C70209">
              <w:rPr>
                <w:rFonts w:eastAsia="Arial Unicode MS"/>
                <w:i/>
                <w:lang w:eastAsia="en-US"/>
              </w:rPr>
              <w:t>Statistical significance</w:t>
            </w:r>
          </w:p>
          <w:p w14:paraId="18AB60C8" w14:textId="45137383"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1ACA709"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6411180F"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65E02C51" w14:textId="77777777" w:rsidR="00DF2BB6" w:rsidRPr="00C70209" w:rsidRDefault="00DF2BB6" w:rsidP="003131E2">
            <w:pPr>
              <w:pStyle w:val="TableH4"/>
              <w:rPr>
                <w:rFonts w:eastAsiaTheme="minorHAnsi"/>
              </w:rPr>
            </w:pPr>
            <w:r w:rsidRPr="00C70209">
              <w:rPr>
                <w:lang w:eastAsia="en-US"/>
              </w:rPr>
              <w:t>Level II evidence</w:t>
            </w:r>
          </w:p>
        </w:tc>
      </w:tr>
      <w:tr w:rsidR="00DF2BB6" w:rsidRPr="00C70209" w14:paraId="47F77854" w14:textId="77777777" w:rsidTr="003131E2">
        <w:trPr>
          <w:cantSplit/>
          <w:trHeight w:val="269"/>
        </w:trPr>
        <w:tc>
          <w:tcPr>
            <w:tcW w:w="5000" w:type="pct"/>
            <w:gridSpan w:val="10"/>
            <w:tcBorders>
              <w:top w:val="single" w:sz="4" w:space="0" w:color="000000"/>
              <w:left w:val="single" w:sz="4" w:space="0" w:color="000000"/>
              <w:bottom w:val="single" w:sz="4" w:space="0" w:color="000000"/>
              <w:right w:val="single" w:sz="4" w:space="0" w:color="000000"/>
            </w:tcBorders>
            <w:hideMark/>
          </w:tcPr>
          <w:p w14:paraId="7ED4E238" w14:textId="77777777" w:rsidR="00DF2BB6" w:rsidRPr="00C70209" w:rsidRDefault="00DF2BB6" w:rsidP="003131E2">
            <w:pPr>
              <w:pStyle w:val="TableH5"/>
            </w:pPr>
            <w:r w:rsidRPr="00C70209">
              <w:rPr>
                <w:lang w:eastAsia="en-US"/>
              </w:rPr>
              <w:t xml:space="preserve">Chronic kidney </w:t>
            </w:r>
            <w:r w:rsidRPr="00C70209">
              <w:t>disease</w:t>
            </w:r>
          </w:p>
        </w:tc>
      </w:tr>
      <w:tr w:rsidR="00DF2BB6" w:rsidRPr="00C70209" w14:paraId="70575574"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7BCFFD43" w14:textId="5729F83F" w:rsidR="00DF2BB6" w:rsidRPr="00C70209" w:rsidRDefault="00DF2BB6" w:rsidP="000E261C">
            <w:pPr>
              <w:pStyle w:val="Tabletext-evidencematrix"/>
              <w:spacing w:line="276" w:lineRule="auto"/>
            </w:pPr>
            <w:r w:rsidRPr="00C70209">
              <w:t>Warady 2004</w:t>
            </w:r>
            <w:r w:rsidRPr="00C70209">
              <w:fldChar w:fldCharType="begin">
                <w:fldData xml:space="preserve">PEVuZE5vdGU+PENpdGU+PEF1dGhvcj5XYXJhZHk8L0F1dGhvcj48WWVhcj4yMDA0PC9ZZWFyPjxS
ZWNOdW0+MTI4PC9SZWNOdW0+PERpc3BsYXlUZXh0PjxzdHlsZSBmYWNlPSJzdXBlcnNjcmlwdCI+
MjY2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0E261C">
              <w:instrText xml:space="preserve"> ADDIN EN.CITE </w:instrText>
            </w:r>
            <w:r w:rsidR="000E261C">
              <w:fldChar w:fldCharType="begin">
                <w:fldData xml:space="preserve">PEVuZE5vdGU+PENpdGU+PEF1dGhvcj5XYXJhZHk8L0F1dGhvcj48WWVhcj4yMDA0PC9ZZWFyPjxS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6</w:t>
            </w:r>
            <w:r w:rsidRPr="00C70209">
              <w:fldChar w:fldCharType="end"/>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533EFDE" w14:textId="77777777" w:rsidR="00DF2BB6" w:rsidRPr="00C70209" w:rsidRDefault="00DF2BB6">
            <w:pPr>
              <w:pStyle w:val="Tabletext-evidencematrix"/>
              <w:spacing w:line="276" w:lineRule="auto"/>
            </w:pPr>
            <w:r w:rsidRPr="00C70209">
              <w:t>N=35</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48613A7" w14:textId="77777777" w:rsidR="00DF2BB6" w:rsidRPr="00C70209" w:rsidRDefault="00DF2BB6" w:rsidP="003131E2">
            <w:pPr>
              <w:pStyle w:val="Tabletext-evidencematrix"/>
            </w:pPr>
            <w:r w:rsidRPr="00C70209">
              <w:t>Paediatric patients with end-stage renal disease receiving haemodialysi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06ACDF30" w14:textId="77777777" w:rsidR="00DF2BB6" w:rsidRPr="00C70209" w:rsidRDefault="00DF2BB6" w:rsidP="003131E2">
            <w:pPr>
              <w:pStyle w:val="Tabletext-evidencematrix"/>
            </w:pPr>
            <w:r w:rsidRPr="00C70209">
              <w:t>Multicentre, 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0FAEF08" w14:textId="390921ED" w:rsidR="00DF2BB6" w:rsidRPr="00C70209" w:rsidRDefault="00DF2BB6" w:rsidP="003131E2">
            <w:pPr>
              <w:pStyle w:val="Tabletext-evidencematrix"/>
            </w:pPr>
            <w:r w:rsidRPr="00C70209">
              <w:t>rHuEPO + iv iron versus rHuEPO + oral iron</w:t>
            </w:r>
          </w:p>
        </w:tc>
        <w:tc>
          <w:tcPr>
            <w:tcW w:w="487" w:type="pct"/>
            <w:tcBorders>
              <w:top w:val="single" w:sz="4" w:space="0" w:color="000000"/>
              <w:left w:val="single" w:sz="4" w:space="0" w:color="000000"/>
              <w:bottom w:val="single" w:sz="4" w:space="0" w:color="000000"/>
              <w:right w:val="single" w:sz="4" w:space="0" w:color="000000"/>
            </w:tcBorders>
            <w:hideMark/>
          </w:tcPr>
          <w:p w14:paraId="25B0E165" w14:textId="77777777" w:rsidR="00DF2BB6" w:rsidRPr="00C70209" w:rsidRDefault="00DF2BB6" w:rsidP="003131E2">
            <w:pPr>
              <w:pStyle w:val="Tabletext-evidencematrix"/>
            </w:pPr>
            <w:r w:rsidRPr="00C70209">
              <w:t xml:space="preserve">Hb (g/dL) change from beginning to end of study </w:t>
            </w:r>
          </w:p>
        </w:tc>
        <w:tc>
          <w:tcPr>
            <w:tcW w:w="519" w:type="pct"/>
            <w:tcBorders>
              <w:top w:val="single" w:sz="4" w:space="0" w:color="000000"/>
              <w:left w:val="single" w:sz="4" w:space="0" w:color="000000"/>
              <w:bottom w:val="single" w:sz="4" w:space="0" w:color="000000"/>
              <w:right w:val="single" w:sz="4" w:space="0" w:color="000000"/>
            </w:tcBorders>
          </w:tcPr>
          <w:p w14:paraId="0DC3B137" w14:textId="77777777" w:rsidR="00DF2BB6" w:rsidRPr="00C70209" w:rsidRDefault="00DF2BB6">
            <w:pPr>
              <w:pStyle w:val="Tabletext-evidencematrix"/>
              <w:spacing w:line="276" w:lineRule="auto"/>
            </w:pPr>
            <w:r w:rsidRPr="00C70209">
              <w:t>–0.15 ± 2.55</w:t>
            </w:r>
          </w:p>
          <w:p w14:paraId="2772566F" w14:textId="77777777" w:rsidR="00DF2BB6" w:rsidRPr="00C70209" w:rsidRDefault="00DF2BB6">
            <w:pPr>
              <w:pStyle w:val="Tabletext-evidencematrix"/>
              <w:spacing w:line="276" w:lineRule="auto"/>
            </w:pPr>
          </w:p>
        </w:tc>
        <w:tc>
          <w:tcPr>
            <w:tcW w:w="519" w:type="pct"/>
            <w:tcBorders>
              <w:top w:val="single" w:sz="4" w:space="0" w:color="000000"/>
              <w:left w:val="single" w:sz="4" w:space="0" w:color="000000"/>
              <w:bottom w:val="single" w:sz="4" w:space="0" w:color="000000"/>
              <w:right w:val="single" w:sz="4" w:space="0" w:color="000000"/>
            </w:tcBorders>
            <w:hideMark/>
          </w:tcPr>
          <w:p w14:paraId="686AB6CA" w14:textId="77777777" w:rsidR="00DF2BB6" w:rsidRPr="00C70209" w:rsidRDefault="00DF2BB6">
            <w:pPr>
              <w:pStyle w:val="Tabletext-evidencematrix"/>
              <w:spacing w:line="276" w:lineRule="auto"/>
            </w:pPr>
            <w:r w:rsidRPr="00C70209">
              <w:t>–0.17 ± 1.89</w:t>
            </w:r>
          </w:p>
        </w:tc>
        <w:tc>
          <w:tcPr>
            <w:tcW w:w="519" w:type="pct"/>
            <w:tcBorders>
              <w:top w:val="single" w:sz="4" w:space="0" w:color="000000"/>
              <w:left w:val="single" w:sz="4" w:space="0" w:color="000000"/>
              <w:bottom w:val="single" w:sz="4" w:space="0" w:color="000000"/>
              <w:right w:val="single" w:sz="4" w:space="0" w:color="000000"/>
            </w:tcBorders>
            <w:hideMark/>
          </w:tcPr>
          <w:p w14:paraId="60F354BF" w14:textId="77777777" w:rsidR="00DF2BB6" w:rsidRPr="00C70209" w:rsidRDefault="00DF2BB6">
            <w:pPr>
              <w:pStyle w:val="Tabletext-evidencematrix"/>
              <w:spacing w:line="276" w:lineRule="auto"/>
            </w:pPr>
            <w:r w:rsidRPr="00C70209">
              <w:t>MD 0.02 [–1.47, 1.51]</w:t>
            </w:r>
            <w:r w:rsidRPr="00C70209">
              <w:rPr>
                <w:vertAlign w:val="superscript"/>
              </w:rPr>
              <w:t xml:space="preserve"> c</w:t>
            </w:r>
          </w:p>
        </w:tc>
        <w:tc>
          <w:tcPr>
            <w:tcW w:w="603" w:type="pct"/>
            <w:tcBorders>
              <w:top w:val="single" w:sz="4" w:space="0" w:color="000000"/>
              <w:left w:val="single" w:sz="4" w:space="0" w:color="000000"/>
              <w:bottom w:val="single" w:sz="4" w:space="0" w:color="000000"/>
              <w:right w:val="single" w:sz="4" w:space="0" w:color="000000"/>
            </w:tcBorders>
            <w:hideMark/>
          </w:tcPr>
          <w:p w14:paraId="72071CC5" w14:textId="77777777" w:rsidR="00DF2BB6" w:rsidRPr="00C70209" w:rsidRDefault="00DF2BB6">
            <w:pPr>
              <w:pStyle w:val="Tabletext-evidencematrix"/>
              <w:spacing w:line="276" w:lineRule="auto"/>
              <w:rPr>
                <w:i/>
              </w:rPr>
            </w:pPr>
            <w:r w:rsidRPr="00C70209">
              <w:rPr>
                <w:i/>
              </w:rPr>
              <w:t>No significant difference</w:t>
            </w:r>
          </w:p>
          <w:p w14:paraId="15E7954D" w14:textId="31686024" w:rsidR="00DF2BB6" w:rsidRPr="00C70209" w:rsidRDefault="001A475D">
            <w:pPr>
              <w:pStyle w:val="Tabletext-evidencematrix"/>
              <w:spacing w:line="276" w:lineRule="auto"/>
            </w:pPr>
            <w:r w:rsidRPr="001A475D">
              <w:rPr>
                <w:i/>
              </w:rPr>
              <w:t>P = </w:t>
            </w:r>
            <w:r w:rsidR="00DF2BB6" w:rsidRPr="00C70209">
              <w:t>0.98</w:t>
            </w:r>
            <w:r w:rsidR="00DF2BB6" w:rsidRPr="00C70209">
              <w:rPr>
                <w:vertAlign w:val="superscript"/>
              </w:rPr>
              <w:t>c</w:t>
            </w:r>
          </w:p>
        </w:tc>
      </w:tr>
      <w:tr w:rsidR="00DF2BB6" w:rsidRPr="00C70209" w14:paraId="2B47BFD3"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7642F7"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0F3F971"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AB51341"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FB08F17"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6E1D2E" w14:textId="77777777" w:rsidR="00DF2BB6" w:rsidRPr="00C70209" w:rsidRDefault="00DF2BB6" w:rsidP="003131E2">
            <w:pPr>
              <w:pStyle w:val="Tabletext-evidencematrix"/>
            </w:pPr>
          </w:p>
        </w:tc>
        <w:tc>
          <w:tcPr>
            <w:tcW w:w="487" w:type="pct"/>
            <w:tcBorders>
              <w:top w:val="single" w:sz="4" w:space="0" w:color="000000"/>
              <w:left w:val="single" w:sz="4" w:space="0" w:color="000000"/>
              <w:bottom w:val="single" w:sz="4" w:space="0" w:color="000000"/>
              <w:right w:val="single" w:sz="4" w:space="0" w:color="000000"/>
            </w:tcBorders>
            <w:hideMark/>
          </w:tcPr>
          <w:p w14:paraId="32622D8D" w14:textId="77777777" w:rsidR="00DF2BB6" w:rsidRPr="00C70209" w:rsidRDefault="00DF2BB6" w:rsidP="003131E2">
            <w:pPr>
              <w:pStyle w:val="Tabletext-evidencematrix"/>
            </w:pPr>
            <w:r w:rsidRPr="00C70209">
              <w:t>Hct (%) change from beginning to end of study</w:t>
            </w:r>
          </w:p>
        </w:tc>
        <w:tc>
          <w:tcPr>
            <w:tcW w:w="519" w:type="pct"/>
            <w:tcBorders>
              <w:top w:val="single" w:sz="4" w:space="0" w:color="000000"/>
              <w:left w:val="single" w:sz="4" w:space="0" w:color="000000"/>
              <w:bottom w:val="single" w:sz="4" w:space="0" w:color="000000"/>
              <w:right w:val="single" w:sz="4" w:space="0" w:color="000000"/>
            </w:tcBorders>
            <w:hideMark/>
          </w:tcPr>
          <w:p w14:paraId="7B7A4AC4" w14:textId="77777777" w:rsidR="00DF2BB6" w:rsidRPr="00C70209" w:rsidRDefault="00DF2BB6">
            <w:pPr>
              <w:pStyle w:val="Tabletext-evidencematrix"/>
              <w:spacing w:line="276" w:lineRule="auto"/>
            </w:pPr>
            <w:r w:rsidRPr="00C70209">
              <w:t>–0.48 ± 7.71</w:t>
            </w:r>
          </w:p>
        </w:tc>
        <w:tc>
          <w:tcPr>
            <w:tcW w:w="519" w:type="pct"/>
            <w:tcBorders>
              <w:top w:val="single" w:sz="4" w:space="0" w:color="000000"/>
              <w:left w:val="single" w:sz="4" w:space="0" w:color="000000"/>
              <w:bottom w:val="single" w:sz="4" w:space="0" w:color="000000"/>
              <w:right w:val="single" w:sz="4" w:space="0" w:color="000000"/>
            </w:tcBorders>
            <w:hideMark/>
          </w:tcPr>
          <w:p w14:paraId="1D934B86" w14:textId="77777777" w:rsidR="00DF2BB6" w:rsidRPr="00C70209" w:rsidRDefault="00DF2BB6">
            <w:pPr>
              <w:pStyle w:val="Tabletext-evidencematrix"/>
              <w:spacing w:line="276" w:lineRule="auto"/>
            </w:pPr>
            <w:r w:rsidRPr="00C70209">
              <w:t>–0.81 ± 5.98</w:t>
            </w:r>
          </w:p>
        </w:tc>
        <w:tc>
          <w:tcPr>
            <w:tcW w:w="519" w:type="pct"/>
            <w:tcBorders>
              <w:top w:val="single" w:sz="4" w:space="0" w:color="000000"/>
              <w:left w:val="single" w:sz="4" w:space="0" w:color="000000"/>
              <w:bottom w:val="single" w:sz="4" w:space="0" w:color="000000"/>
              <w:right w:val="single" w:sz="4" w:space="0" w:color="000000"/>
            </w:tcBorders>
            <w:hideMark/>
          </w:tcPr>
          <w:p w14:paraId="36C51325" w14:textId="77777777" w:rsidR="00DF2BB6" w:rsidRPr="00C70209" w:rsidRDefault="00DF2BB6">
            <w:pPr>
              <w:pStyle w:val="Tabletext-evidencematrix"/>
              <w:spacing w:line="276" w:lineRule="auto"/>
            </w:pPr>
            <w:r w:rsidRPr="00C70209">
              <w:t>MD 0.33 [–4.26, 4.92]</w:t>
            </w:r>
            <w:r w:rsidRPr="00C70209">
              <w:rPr>
                <w:vertAlign w:val="superscript"/>
              </w:rPr>
              <w:t xml:space="preserve"> c</w:t>
            </w:r>
          </w:p>
        </w:tc>
        <w:tc>
          <w:tcPr>
            <w:tcW w:w="603" w:type="pct"/>
            <w:tcBorders>
              <w:top w:val="single" w:sz="4" w:space="0" w:color="000000"/>
              <w:left w:val="single" w:sz="4" w:space="0" w:color="000000"/>
              <w:bottom w:val="single" w:sz="4" w:space="0" w:color="000000"/>
              <w:right w:val="single" w:sz="4" w:space="0" w:color="000000"/>
            </w:tcBorders>
            <w:hideMark/>
          </w:tcPr>
          <w:p w14:paraId="417C4683" w14:textId="77777777" w:rsidR="00DF2BB6" w:rsidRPr="00C70209" w:rsidRDefault="00DF2BB6">
            <w:pPr>
              <w:pStyle w:val="Tabletext-evidencematrix"/>
              <w:spacing w:line="276" w:lineRule="auto"/>
              <w:rPr>
                <w:i/>
              </w:rPr>
            </w:pPr>
            <w:r w:rsidRPr="00C70209">
              <w:rPr>
                <w:i/>
              </w:rPr>
              <w:t>No significant difference</w:t>
            </w:r>
          </w:p>
          <w:p w14:paraId="57A9E1C9" w14:textId="1C76B5F9" w:rsidR="00DF2BB6" w:rsidRPr="00C70209" w:rsidRDefault="001A475D" w:rsidP="003131E2">
            <w:pPr>
              <w:pStyle w:val="Tabletext-evidencematrix"/>
            </w:pPr>
            <w:r w:rsidRPr="001A475D">
              <w:rPr>
                <w:i/>
              </w:rPr>
              <w:t>P = </w:t>
            </w:r>
            <w:r w:rsidR="00DF2BB6" w:rsidRPr="00C70209">
              <w:t>0.89</w:t>
            </w:r>
            <w:r w:rsidR="00DF2BB6" w:rsidRPr="00C70209">
              <w:rPr>
                <w:vertAlign w:val="superscript"/>
              </w:rPr>
              <w:t>c</w:t>
            </w:r>
          </w:p>
        </w:tc>
      </w:tr>
      <w:tr w:rsidR="00DF2BB6" w:rsidRPr="00C70209" w14:paraId="739391FF"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A96D964"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1EC612"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FA15404"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20EF21"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9827805" w14:textId="77777777" w:rsidR="00DF2BB6" w:rsidRPr="00C70209" w:rsidRDefault="00DF2BB6" w:rsidP="003131E2">
            <w:pPr>
              <w:pStyle w:val="Tabletext-evidencematrix"/>
            </w:pPr>
          </w:p>
        </w:tc>
        <w:tc>
          <w:tcPr>
            <w:tcW w:w="487" w:type="pct"/>
            <w:tcBorders>
              <w:top w:val="single" w:sz="4" w:space="0" w:color="000000"/>
              <w:left w:val="single" w:sz="4" w:space="0" w:color="000000"/>
              <w:bottom w:val="single" w:sz="4" w:space="0" w:color="000000"/>
              <w:right w:val="single" w:sz="4" w:space="0" w:color="000000"/>
            </w:tcBorders>
            <w:hideMark/>
          </w:tcPr>
          <w:p w14:paraId="6D42FFAD" w14:textId="77777777" w:rsidR="00DF2BB6" w:rsidRPr="00C70209" w:rsidRDefault="00DF2BB6" w:rsidP="003131E2">
            <w:pPr>
              <w:pStyle w:val="Tabletext-evidencematrix"/>
            </w:pPr>
            <w:r w:rsidRPr="00C70209">
              <w:t xml:space="preserve">Ferritin (ng/mL) change from beginning to end of study </w:t>
            </w:r>
          </w:p>
        </w:tc>
        <w:tc>
          <w:tcPr>
            <w:tcW w:w="519" w:type="pct"/>
            <w:tcBorders>
              <w:top w:val="single" w:sz="4" w:space="0" w:color="000000"/>
              <w:left w:val="single" w:sz="4" w:space="0" w:color="000000"/>
              <w:bottom w:val="single" w:sz="4" w:space="0" w:color="000000"/>
              <w:right w:val="single" w:sz="4" w:space="0" w:color="000000"/>
            </w:tcBorders>
            <w:hideMark/>
          </w:tcPr>
          <w:p w14:paraId="3E5781F7" w14:textId="77777777" w:rsidR="00DF2BB6" w:rsidRPr="00C70209" w:rsidRDefault="00DF2BB6">
            <w:pPr>
              <w:pStyle w:val="Tabletext-evidencematrix"/>
              <w:spacing w:line="276" w:lineRule="auto"/>
            </w:pPr>
            <w:r w:rsidRPr="00C70209">
              <w:t>120.6 ± 133.7</w:t>
            </w:r>
          </w:p>
        </w:tc>
        <w:tc>
          <w:tcPr>
            <w:tcW w:w="519" w:type="pct"/>
            <w:tcBorders>
              <w:top w:val="single" w:sz="4" w:space="0" w:color="000000"/>
              <w:left w:val="single" w:sz="4" w:space="0" w:color="000000"/>
              <w:bottom w:val="single" w:sz="4" w:space="0" w:color="000000"/>
              <w:right w:val="single" w:sz="4" w:space="0" w:color="000000"/>
            </w:tcBorders>
            <w:hideMark/>
          </w:tcPr>
          <w:p w14:paraId="3E21ACC8" w14:textId="77777777" w:rsidR="00DF2BB6" w:rsidRPr="00C70209" w:rsidRDefault="00DF2BB6">
            <w:pPr>
              <w:pStyle w:val="Tabletext-evidencematrix"/>
              <w:spacing w:line="276" w:lineRule="auto"/>
            </w:pPr>
            <w:r w:rsidRPr="00C70209">
              <w:t>–16.7 ± 94.3</w:t>
            </w:r>
          </w:p>
        </w:tc>
        <w:tc>
          <w:tcPr>
            <w:tcW w:w="519" w:type="pct"/>
            <w:tcBorders>
              <w:top w:val="single" w:sz="4" w:space="0" w:color="000000"/>
              <w:left w:val="single" w:sz="4" w:space="0" w:color="000000"/>
              <w:bottom w:val="single" w:sz="4" w:space="0" w:color="000000"/>
              <w:right w:val="single" w:sz="4" w:space="0" w:color="000000"/>
            </w:tcBorders>
            <w:hideMark/>
          </w:tcPr>
          <w:p w14:paraId="2CEE5C82" w14:textId="77777777" w:rsidR="00DF2BB6" w:rsidRPr="00C70209" w:rsidRDefault="00DF2BB6">
            <w:pPr>
              <w:pStyle w:val="Tabletext-evidencematrix"/>
              <w:spacing w:line="276" w:lineRule="auto"/>
            </w:pPr>
            <w:r w:rsidRPr="00C70209">
              <w:t>137.30 [60.25, 214.35]</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hideMark/>
          </w:tcPr>
          <w:p w14:paraId="4F5FB7A0" w14:textId="73CC1803" w:rsidR="00DF2BB6" w:rsidRPr="00C70209" w:rsidRDefault="00DF2BB6">
            <w:pPr>
              <w:pStyle w:val="Tabletext-evidencematrix"/>
              <w:spacing w:line="276" w:lineRule="auto"/>
              <w:rPr>
                <w:rStyle w:val="Emphasis"/>
              </w:rPr>
            </w:pPr>
            <w:r w:rsidRPr="00C70209">
              <w:rPr>
                <w:rStyle w:val="Emphasis"/>
              </w:rPr>
              <w:t>Favours iv iron</w:t>
            </w:r>
          </w:p>
          <w:p w14:paraId="26144B25" w14:textId="727D2128" w:rsidR="00DF2BB6" w:rsidRPr="00C70209" w:rsidRDefault="001A475D">
            <w:pPr>
              <w:pStyle w:val="Tabletext-evidencematrix"/>
              <w:spacing w:line="276" w:lineRule="auto"/>
            </w:pPr>
            <w:r w:rsidRPr="001A475D">
              <w:rPr>
                <w:i/>
              </w:rPr>
              <w:t>P = </w:t>
            </w:r>
            <w:r w:rsidR="00DF2BB6" w:rsidRPr="00C70209">
              <w:t>0.001</w:t>
            </w:r>
          </w:p>
        </w:tc>
      </w:tr>
    </w:tbl>
    <w:p w14:paraId="7F54CF61" w14:textId="3AF9ABB8"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Hb, haemoglobin; Hct, haematocrit; iv, intravenous; MD, mean difference; rHuEPO, </w:t>
      </w:r>
      <w:r w:rsidR="00EA5C41" w:rsidRPr="00C70209">
        <w:t>recombinant human epoetin</w:t>
      </w:r>
      <w:r w:rsidRPr="00C70209">
        <w:t>; SD, standard deviation</w:t>
      </w:r>
    </w:p>
    <w:p w14:paraId="73A4C43B"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308FF5A" w14:textId="77C21975"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B38D32B" w14:textId="77777777" w:rsidR="00DF2BB6" w:rsidRPr="00C70209" w:rsidRDefault="00DF2BB6" w:rsidP="003131E2">
      <w:pPr>
        <w:pStyle w:val="TabFigNotes0noindent"/>
      </w:pPr>
      <w:r w:rsidRPr="00C70209">
        <w:rPr>
          <w:b/>
        </w:rPr>
        <w:t>c.</w:t>
      </w:r>
      <w:r w:rsidRPr="00C70209">
        <w:t xml:space="preserve"> Calculated post-hoc using RevMan 5.1.2.</w:t>
      </w:r>
    </w:p>
    <w:p w14:paraId="2E0A10A8" w14:textId="77777777" w:rsidR="00DF2BB6" w:rsidRPr="00C70209" w:rsidRDefault="00DF2BB6">
      <w:pPr>
        <w:spacing w:after="200"/>
        <w:sectPr w:rsidR="00DF2BB6" w:rsidRPr="00C70209" w:rsidSect="00130F03">
          <w:pgSz w:w="16839" w:h="11907" w:orient="landscape" w:code="9"/>
          <w:pgMar w:top="1440" w:right="1440" w:bottom="1440" w:left="1440" w:header="720" w:footer="720" w:gutter="0"/>
          <w:cols w:space="720"/>
          <w:docGrid w:linePitch="360"/>
        </w:sectPr>
      </w:pPr>
    </w:p>
    <w:p w14:paraId="532DD66B" w14:textId="4D048746" w:rsidR="00DF2BB6" w:rsidRPr="00C70209" w:rsidRDefault="00DF2BB6" w:rsidP="003131E2">
      <w:pPr>
        <w:pStyle w:val="Heading3"/>
      </w:pPr>
      <w:bookmarkStart w:id="526" w:name="_Ref412647692"/>
      <w:bookmarkStart w:id="527" w:name="_Toc423015342"/>
      <w:bookmarkStart w:id="528" w:name="_Toc427746855"/>
      <w:r w:rsidRPr="00C70209">
        <w:t>Neonatal and paediatric patients with malaria</w:t>
      </w:r>
      <w:bookmarkEnd w:id="526"/>
      <w:bookmarkEnd w:id="527"/>
      <w:bookmarkEnd w:id="528"/>
    </w:p>
    <w:p w14:paraId="2087BB76" w14:textId="77777777" w:rsidR="00DF2BB6" w:rsidRPr="00C70209" w:rsidRDefault="00DF2BB6" w:rsidP="003131E2">
      <w:pPr>
        <w:pStyle w:val="Head4Num"/>
      </w:pPr>
      <w:r w:rsidRPr="00C70209">
        <w:t>ESA (with or without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0"/>
        <w:gridCol w:w="3739"/>
        <w:gridCol w:w="8"/>
        <w:gridCol w:w="813"/>
        <w:gridCol w:w="6"/>
        <w:gridCol w:w="821"/>
        <w:gridCol w:w="823"/>
        <w:gridCol w:w="822"/>
        <w:gridCol w:w="823"/>
      </w:tblGrid>
      <w:tr w:rsidR="00DF2BB6" w:rsidRPr="00C70209" w14:paraId="0D84B76D" w14:textId="77777777" w:rsidTr="003131E2">
        <w:trPr>
          <w:cantSplit/>
          <w:trHeight w:val="2078"/>
          <w:tblHeader/>
        </w:trPr>
        <w:tc>
          <w:tcPr>
            <w:tcW w:w="4593" w:type="dxa"/>
            <w:gridSpan w:val="2"/>
            <w:tcBorders>
              <w:top w:val="single" w:sz="4" w:space="0" w:color="000000"/>
              <w:left w:val="single" w:sz="4" w:space="0" w:color="000000"/>
              <w:bottom w:val="single" w:sz="4" w:space="0" w:color="000000"/>
              <w:right w:val="single" w:sz="4" w:space="0" w:color="000000"/>
            </w:tcBorders>
            <w:shd w:val="clear" w:color="auto" w:fill="FFCC00"/>
          </w:tcPr>
          <w:p w14:paraId="122F699F" w14:textId="77777777" w:rsidR="00DF2BB6" w:rsidRPr="00C70209" w:rsidRDefault="00DF2BB6" w:rsidP="003131E2">
            <w:pPr>
              <w:pStyle w:val="PP-heading"/>
            </w:pPr>
            <w:r w:rsidRPr="00C70209">
              <w:t>Evidence statements – malaria (ESAs with or without iron)</w:t>
            </w:r>
          </w:p>
        </w:tc>
        <w:tc>
          <w:tcPr>
            <w:tcW w:w="822"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3FF3C4BD" w14:textId="77777777" w:rsidR="00DF2BB6" w:rsidRPr="00C70209" w:rsidRDefault="00DF2BB6" w:rsidP="003131E2">
            <w:pPr>
              <w:ind w:left="113" w:right="113"/>
              <w:jc w:val="center"/>
              <w:rPr>
                <w:b/>
              </w:rPr>
            </w:pPr>
            <w:r w:rsidRPr="00C70209">
              <w:rPr>
                <w:b/>
              </w:rPr>
              <w:t>Evidence</w:t>
            </w:r>
          </w:p>
        </w:tc>
        <w:tc>
          <w:tcPr>
            <w:tcW w:w="822"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05CF678C" w14:textId="77777777" w:rsidR="00DF2BB6" w:rsidRPr="00C70209" w:rsidRDefault="00DF2BB6" w:rsidP="003131E2">
            <w:pPr>
              <w:ind w:left="113" w:right="113"/>
              <w:jc w:val="center"/>
              <w:rPr>
                <w:b/>
              </w:rPr>
            </w:pPr>
            <w:r w:rsidRPr="00C70209">
              <w:rPr>
                <w:b/>
              </w:rPr>
              <w:t>Consistency</w:t>
            </w:r>
          </w:p>
        </w:tc>
        <w:tc>
          <w:tcPr>
            <w:tcW w:w="823"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0C41405" w14:textId="77777777" w:rsidR="00DF2BB6" w:rsidRPr="00C70209" w:rsidRDefault="00DF2BB6" w:rsidP="003131E2">
            <w:pPr>
              <w:ind w:left="113" w:right="113"/>
              <w:jc w:val="center"/>
              <w:rPr>
                <w:b/>
              </w:rPr>
            </w:pPr>
            <w:r w:rsidRPr="00C70209">
              <w:rPr>
                <w:b/>
              </w:rPr>
              <w:t>Clinical impact</w:t>
            </w:r>
          </w:p>
        </w:tc>
        <w:tc>
          <w:tcPr>
            <w:tcW w:w="822"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D40B318" w14:textId="77777777" w:rsidR="00DF2BB6" w:rsidRPr="00C70209" w:rsidRDefault="00DF2BB6" w:rsidP="003131E2">
            <w:pPr>
              <w:ind w:left="113" w:right="113"/>
              <w:jc w:val="center"/>
              <w:rPr>
                <w:b/>
              </w:rPr>
            </w:pPr>
            <w:r w:rsidRPr="00C70209">
              <w:rPr>
                <w:b/>
              </w:rPr>
              <w:t>Generalisability</w:t>
            </w:r>
          </w:p>
        </w:tc>
        <w:tc>
          <w:tcPr>
            <w:tcW w:w="823"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623912A" w14:textId="77777777" w:rsidR="00DF2BB6" w:rsidRPr="00C70209" w:rsidRDefault="00DF2BB6" w:rsidP="003131E2">
            <w:pPr>
              <w:ind w:left="113" w:right="113"/>
              <w:jc w:val="center"/>
              <w:rPr>
                <w:b/>
              </w:rPr>
            </w:pPr>
            <w:r w:rsidRPr="00C70209">
              <w:rPr>
                <w:b/>
              </w:rPr>
              <w:t>Applicability</w:t>
            </w:r>
          </w:p>
        </w:tc>
      </w:tr>
      <w:tr w:rsidR="00DF2BB6" w:rsidRPr="00C70209" w14:paraId="30596E1F" w14:textId="77777777" w:rsidTr="003131E2">
        <w:trPr>
          <w:cantSplit/>
        </w:trPr>
        <w:tc>
          <w:tcPr>
            <w:tcW w:w="851" w:type="dxa"/>
          </w:tcPr>
          <w:p w14:paraId="377D88CB" w14:textId="77777777" w:rsidR="00DF2BB6" w:rsidRPr="00C70209" w:rsidRDefault="00DF2BB6" w:rsidP="00E9569B">
            <w:pPr>
              <w:pStyle w:val="Tabletext"/>
              <w:numPr>
                <w:ilvl w:val="0"/>
                <w:numId w:val="34"/>
              </w:numPr>
            </w:pPr>
          </w:p>
        </w:tc>
        <w:tc>
          <w:tcPr>
            <w:tcW w:w="3750" w:type="dxa"/>
            <w:gridSpan w:val="2"/>
          </w:tcPr>
          <w:p w14:paraId="65F5B66D" w14:textId="77777777" w:rsidR="00DF2BB6" w:rsidRPr="00C70209" w:rsidRDefault="00DF2BB6" w:rsidP="003131E2">
            <w:pPr>
              <w:pStyle w:val="ES-table"/>
            </w:pPr>
            <w:r w:rsidRPr="00C70209">
              <w:t>In neonatal and paediatric patients with malaria, the effect of ESA therapy (with or without iron) compared with no ESA therapy on transfusion volume or incidence is unknown.</w:t>
            </w:r>
          </w:p>
        </w:tc>
        <w:tc>
          <w:tcPr>
            <w:tcW w:w="820" w:type="dxa"/>
            <w:gridSpan w:val="2"/>
          </w:tcPr>
          <w:p w14:paraId="1E6455E8" w14:textId="77777777" w:rsidR="00DF2BB6" w:rsidRPr="00C70209" w:rsidRDefault="00DF2BB6" w:rsidP="003131E2">
            <w:pPr>
              <w:pStyle w:val="T-ABCD"/>
            </w:pPr>
            <w:r w:rsidRPr="00C70209">
              <w:t>NA</w:t>
            </w:r>
          </w:p>
        </w:tc>
        <w:tc>
          <w:tcPr>
            <w:tcW w:w="821" w:type="dxa"/>
          </w:tcPr>
          <w:p w14:paraId="0A4064C0" w14:textId="77777777" w:rsidR="00DF2BB6" w:rsidRPr="00C70209" w:rsidRDefault="00DF2BB6" w:rsidP="003131E2">
            <w:pPr>
              <w:pStyle w:val="T-ABCD"/>
            </w:pPr>
            <w:r w:rsidRPr="00C70209">
              <w:t>NA</w:t>
            </w:r>
          </w:p>
        </w:tc>
        <w:tc>
          <w:tcPr>
            <w:tcW w:w="821" w:type="dxa"/>
          </w:tcPr>
          <w:p w14:paraId="6365C774" w14:textId="77777777" w:rsidR="00DF2BB6" w:rsidRPr="00C70209" w:rsidRDefault="00DF2BB6" w:rsidP="003131E2">
            <w:pPr>
              <w:pStyle w:val="T-ABCD"/>
            </w:pPr>
            <w:r w:rsidRPr="00C70209">
              <w:t>NA</w:t>
            </w:r>
          </w:p>
        </w:tc>
        <w:tc>
          <w:tcPr>
            <w:tcW w:w="821" w:type="dxa"/>
          </w:tcPr>
          <w:p w14:paraId="52A1A5B3" w14:textId="77777777" w:rsidR="00DF2BB6" w:rsidRPr="00C70209" w:rsidRDefault="00DF2BB6" w:rsidP="003131E2">
            <w:pPr>
              <w:pStyle w:val="T-ABCD"/>
            </w:pPr>
            <w:r w:rsidRPr="00C70209">
              <w:t>NA</w:t>
            </w:r>
          </w:p>
        </w:tc>
        <w:tc>
          <w:tcPr>
            <w:tcW w:w="821" w:type="dxa"/>
          </w:tcPr>
          <w:p w14:paraId="1E5EA7D6" w14:textId="77777777" w:rsidR="00DF2BB6" w:rsidRPr="00C70209" w:rsidRDefault="00DF2BB6" w:rsidP="003131E2">
            <w:pPr>
              <w:pStyle w:val="T-ABCD"/>
            </w:pPr>
            <w:r w:rsidRPr="00C70209">
              <w:t>NA</w:t>
            </w:r>
          </w:p>
        </w:tc>
      </w:tr>
      <w:tr w:rsidR="00DF2BB6" w:rsidRPr="00C70209" w14:paraId="36AEB836" w14:textId="77777777" w:rsidTr="003131E2">
        <w:trPr>
          <w:cantSplit/>
        </w:trPr>
        <w:tc>
          <w:tcPr>
            <w:tcW w:w="851" w:type="dxa"/>
          </w:tcPr>
          <w:p w14:paraId="71E269A2" w14:textId="77777777" w:rsidR="00DF2BB6" w:rsidRPr="00C70209" w:rsidRDefault="00DF2BB6" w:rsidP="00E9569B">
            <w:pPr>
              <w:pStyle w:val="Tabletext"/>
              <w:numPr>
                <w:ilvl w:val="0"/>
                <w:numId w:val="34"/>
              </w:numPr>
            </w:pPr>
          </w:p>
        </w:tc>
        <w:tc>
          <w:tcPr>
            <w:tcW w:w="3750" w:type="dxa"/>
            <w:gridSpan w:val="2"/>
          </w:tcPr>
          <w:p w14:paraId="15FB6BE8" w14:textId="77777777" w:rsidR="00DF2BB6" w:rsidRPr="00C70209" w:rsidRDefault="00DF2BB6" w:rsidP="003131E2">
            <w:pPr>
              <w:pStyle w:val="ES-table"/>
            </w:pPr>
            <w:r w:rsidRPr="00C70209">
              <w:t>In neonatal and paediatric patients with malaria, the effect of ESA therapy (with or without iron) compared with no ESA therapy on thromboembolic events is unknown.</w:t>
            </w:r>
          </w:p>
        </w:tc>
        <w:tc>
          <w:tcPr>
            <w:tcW w:w="820" w:type="dxa"/>
            <w:gridSpan w:val="2"/>
          </w:tcPr>
          <w:p w14:paraId="69676717" w14:textId="77777777" w:rsidR="00DF2BB6" w:rsidRPr="00C70209" w:rsidRDefault="00DF2BB6" w:rsidP="003131E2">
            <w:pPr>
              <w:pStyle w:val="T-ABCD"/>
            </w:pPr>
            <w:r w:rsidRPr="00C70209">
              <w:t>NA</w:t>
            </w:r>
          </w:p>
        </w:tc>
        <w:tc>
          <w:tcPr>
            <w:tcW w:w="821" w:type="dxa"/>
          </w:tcPr>
          <w:p w14:paraId="3EEAC5F5" w14:textId="77777777" w:rsidR="00DF2BB6" w:rsidRPr="00C70209" w:rsidRDefault="00DF2BB6" w:rsidP="003131E2">
            <w:pPr>
              <w:pStyle w:val="T-ABCD"/>
            </w:pPr>
            <w:r w:rsidRPr="00C70209">
              <w:t>NA</w:t>
            </w:r>
          </w:p>
        </w:tc>
        <w:tc>
          <w:tcPr>
            <w:tcW w:w="821" w:type="dxa"/>
          </w:tcPr>
          <w:p w14:paraId="4FB9115C" w14:textId="77777777" w:rsidR="00DF2BB6" w:rsidRPr="00C70209" w:rsidRDefault="00DF2BB6" w:rsidP="003131E2">
            <w:pPr>
              <w:pStyle w:val="T-ABCD"/>
            </w:pPr>
            <w:r w:rsidRPr="00C70209">
              <w:t>NA</w:t>
            </w:r>
          </w:p>
        </w:tc>
        <w:tc>
          <w:tcPr>
            <w:tcW w:w="821" w:type="dxa"/>
          </w:tcPr>
          <w:p w14:paraId="09DBC999" w14:textId="77777777" w:rsidR="00DF2BB6" w:rsidRPr="00C70209" w:rsidRDefault="00DF2BB6" w:rsidP="003131E2">
            <w:pPr>
              <w:pStyle w:val="T-ABCD"/>
            </w:pPr>
            <w:r w:rsidRPr="00C70209">
              <w:t>NA</w:t>
            </w:r>
          </w:p>
        </w:tc>
        <w:tc>
          <w:tcPr>
            <w:tcW w:w="821" w:type="dxa"/>
          </w:tcPr>
          <w:p w14:paraId="4FD19785" w14:textId="77777777" w:rsidR="00DF2BB6" w:rsidRPr="00C70209" w:rsidRDefault="00DF2BB6" w:rsidP="003131E2">
            <w:pPr>
              <w:pStyle w:val="T-ABCD"/>
            </w:pPr>
            <w:r w:rsidRPr="00C70209">
              <w:t>NA</w:t>
            </w:r>
          </w:p>
        </w:tc>
      </w:tr>
      <w:tr w:rsidR="00DF2BB6" w:rsidRPr="00C70209" w14:paraId="7A695DC4" w14:textId="77777777" w:rsidTr="003131E2">
        <w:trPr>
          <w:cantSplit/>
        </w:trPr>
        <w:tc>
          <w:tcPr>
            <w:tcW w:w="851" w:type="dxa"/>
          </w:tcPr>
          <w:p w14:paraId="67DDC2DC" w14:textId="77777777" w:rsidR="00DF2BB6" w:rsidRPr="00C70209" w:rsidRDefault="00DF2BB6" w:rsidP="00E9569B">
            <w:pPr>
              <w:pStyle w:val="Tabletext"/>
              <w:numPr>
                <w:ilvl w:val="0"/>
                <w:numId w:val="34"/>
              </w:numPr>
            </w:pPr>
          </w:p>
        </w:tc>
        <w:tc>
          <w:tcPr>
            <w:tcW w:w="3750" w:type="dxa"/>
            <w:gridSpan w:val="2"/>
          </w:tcPr>
          <w:p w14:paraId="41896A8F" w14:textId="77777777" w:rsidR="00DF2BB6" w:rsidRPr="00C70209" w:rsidRDefault="00DF2BB6" w:rsidP="003131E2">
            <w:pPr>
              <w:pStyle w:val="ES-table"/>
            </w:pPr>
            <w:r w:rsidRPr="00C70209">
              <w:t>In neonatal and paediatric patients with malaria, the effect of ESA therapy (with or without iron) compared with no ESA therapy on mortality is unknown.</w:t>
            </w:r>
          </w:p>
        </w:tc>
        <w:tc>
          <w:tcPr>
            <w:tcW w:w="820" w:type="dxa"/>
            <w:gridSpan w:val="2"/>
          </w:tcPr>
          <w:p w14:paraId="4FC9B45C" w14:textId="77777777" w:rsidR="00DF2BB6" w:rsidRPr="00C70209" w:rsidRDefault="00DF2BB6" w:rsidP="003131E2">
            <w:pPr>
              <w:pStyle w:val="T-ABCD"/>
            </w:pPr>
            <w:r w:rsidRPr="00C70209">
              <w:t>NA</w:t>
            </w:r>
          </w:p>
        </w:tc>
        <w:tc>
          <w:tcPr>
            <w:tcW w:w="821" w:type="dxa"/>
          </w:tcPr>
          <w:p w14:paraId="0819010C" w14:textId="77777777" w:rsidR="00DF2BB6" w:rsidRPr="00C70209" w:rsidRDefault="00DF2BB6" w:rsidP="003131E2">
            <w:pPr>
              <w:pStyle w:val="T-ABCD"/>
            </w:pPr>
            <w:r w:rsidRPr="00C70209">
              <w:t>NA</w:t>
            </w:r>
          </w:p>
        </w:tc>
        <w:tc>
          <w:tcPr>
            <w:tcW w:w="821" w:type="dxa"/>
          </w:tcPr>
          <w:p w14:paraId="4249D1BF" w14:textId="77777777" w:rsidR="00DF2BB6" w:rsidRPr="00C70209" w:rsidRDefault="00DF2BB6" w:rsidP="003131E2">
            <w:pPr>
              <w:pStyle w:val="T-ABCD"/>
            </w:pPr>
            <w:r w:rsidRPr="00C70209">
              <w:t>NA</w:t>
            </w:r>
          </w:p>
        </w:tc>
        <w:tc>
          <w:tcPr>
            <w:tcW w:w="821" w:type="dxa"/>
          </w:tcPr>
          <w:p w14:paraId="2500628E" w14:textId="77777777" w:rsidR="00DF2BB6" w:rsidRPr="00C70209" w:rsidRDefault="00DF2BB6" w:rsidP="003131E2">
            <w:pPr>
              <w:pStyle w:val="T-ABCD"/>
            </w:pPr>
            <w:r w:rsidRPr="00C70209">
              <w:t>NA</w:t>
            </w:r>
          </w:p>
        </w:tc>
        <w:tc>
          <w:tcPr>
            <w:tcW w:w="821" w:type="dxa"/>
          </w:tcPr>
          <w:p w14:paraId="1AD1B715" w14:textId="77777777" w:rsidR="00DF2BB6" w:rsidRPr="00C70209" w:rsidRDefault="00DF2BB6" w:rsidP="003131E2">
            <w:pPr>
              <w:pStyle w:val="T-ABCD"/>
            </w:pPr>
            <w:r w:rsidRPr="00C70209">
              <w:t>NA</w:t>
            </w:r>
          </w:p>
        </w:tc>
      </w:tr>
      <w:tr w:rsidR="00DF2BB6" w:rsidRPr="00C70209" w14:paraId="43A94228" w14:textId="77777777" w:rsidTr="003131E2">
        <w:trPr>
          <w:cantSplit/>
          <w:trHeight w:val="188"/>
        </w:trPr>
        <w:tc>
          <w:tcPr>
            <w:tcW w:w="8705" w:type="dxa"/>
            <w:gridSpan w:val="9"/>
          </w:tcPr>
          <w:p w14:paraId="373F30CC" w14:textId="77777777" w:rsidR="00DF2BB6" w:rsidRPr="00C70209" w:rsidRDefault="00DF2BB6" w:rsidP="003131E2">
            <w:pPr>
              <w:pStyle w:val="ES-notes"/>
            </w:pPr>
            <w:r w:rsidRPr="00C70209">
              <w:t>ES, evidence statement; ESA, erythropoiesis stimulating agent</w:t>
            </w:r>
          </w:p>
          <w:p w14:paraId="0E3FE10C"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4F5BC63B" w14:textId="77777777" w:rsidR="00DF2BB6" w:rsidRPr="00C70209" w:rsidRDefault="00DF2BB6" w:rsidP="003131E2">
      <w:pPr>
        <w:pStyle w:val="BodyText"/>
      </w:pPr>
    </w:p>
    <w:p w14:paraId="0ED0AD23" w14:textId="6C578CC5" w:rsidR="00DF2BB6" w:rsidRPr="00C70209" w:rsidRDefault="00DF2BB6" w:rsidP="003131E2">
      <w:pPr>
        <w:pStyle w:val="Head4Num"/>
      </w:pPr>
      <w:r w:rsidRPr="00C70209">
        <w:t>Oral and/or parenteral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10"/>
        <w:gridCol w:w="10"/>
        <w:gridCol w:w="821"/>
        <w:gridCol w:w="81"/>
        <w:gridCol w:w="740"/>
        <w:gridCol w:w="54"/>
        <w:gridCol w:w="767"/>
        <w:gridCol w:w="27"/>
        <w:gridCol w:w="794"/>
      </w:tblGrid>
      <w:tr w:rsidR="00DF2BB6" w:rsidRPr="00C70209" w14:paraId="16C97DAA"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768EDA2C" w14:textId="77777777" w:rsidR="00DF2BB6" w:rsidRPr="00C70209" w:rsidRDefault="00DF2BB6" w:rsidP="003131E2">
            <w:pPr>
              <w:pStyle w:val="PP-heading"/>
            </w:pPr>
            <w:r w:rsidRPr="00C70209">
              <w:t>Evidence statements – malaria (oral and/or parenteral iron)</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154CE9B" w14:textId="77777777" w:rsidR="00DF2BB6" w:rsidRPr="00C70209" w:rsidRDefault="00DF2BB6" w:rsidP="003131E2">
            <w:pPr>
              <w:ind w:left="113" w:right="113"/>
              <w:jc w:val="center"/>
              <w:rPr>
                <w:b/>
              </w:rPr>
            </w:pPr>
            <w:r w:rsidRPr="00C70209">
              <w:rPr>
                <w:b/>
              </w:rPr>
              <w:t>Evidence</w:t>
            </w:r>
          </w:p>
        </w:tc>
        <w:tc>
          <w:tcPr>
            <w:tcW w:w="912" w:type="dxa"/>
            <w:gridSpan w:val="3"/>
            <w:tcBorders>
              <w:top w:val="single" w:sz="4" w:space="0" w:color="000000"/>
              <w:left w:val="single" w:sz="4" w:space="0" w:color="000000"/>
              <w:bottom w:val="single" w:sz="4" w:space="0" w:color="000000"/>
              <w:right w:val="single" w:sz="4" w:space="0" w:color="000000"/>
            </w:tcBorders>
            <w:shd w:val="clear" w:color="auto" w:fill="FFCC00"/>
            <w:textDirection w:val="btLr"/>
          </w:tcPr>
          <w:p w14:paraId="0D86FDA2" w14:textId="77777777" w:rsidR="00DF2BB6" w:rsidRPr="00C70209" w:rsidRDefault="00DF2BB6" w:rsidP="003131E2">
            <w:pPr>
              <w:ind w:left="113" w:right="113"/>
              <w:jc w:val="center"/>
              <w:rPr>
                <w:b/>
              </w:rPr>
            </w:pPr>
            <w:r w:rsidRPr="00C70209">
              <w:rPr>
                <w:b/>
              </w:rPr>
              <w:t>Consistency</w:t>
            </w:r>
          </w:p>
        </w:tc>
        <w:tc>
          <w:tcPr>
            <w:tcW w:w="794"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0EBCE3DB" w14:textId="77777777" w:rsidR="00DF2BB6" w:rsidRPr="00C70209" w:rsidRDefault="00DF2BB6" w:rsidP="003131E2">
            <w:pPr>
              <w:ind w:left="113" w:right="113"/>
              <w:jc w:val="center"/>
              <w:rPr>
                <w:b/>
              </w:rPr>
            </w:pPr>
            <w:r w:rsidRPr="00C70209">
              <w:rPr>
                <w:b/>
              </w:rPr>
              <w:t>Clinical impact</w:t>
            </w:r>
          </w:p>
        </w:tc>
        <w:tc>
          <w:tcPr>
            <w:tcW w:w="794"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7F7DFE47" w14:textId="77777777" w:rsidR="00DF2BB6" w:rsidRPr="00C70209" w:rsidRDefault="00DF2BB6" w:rsidP="003131E2">
            <w:pPr>
              <w:ind w:left="113" w:right="113"/>
              <w:jc w:val="center"/>
              <w:rPr>
                <w:b/>
              </w:rPr>
            </w:pPr>
            <w:r w:rsidRPr="00C70209">
              <w:rPr>
                <w:b/>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F90F310" w14:textId="77777777" w:rsidR="00DF2BB6" w:rsidRPr="00C70209" w:rsidRDefault="00DF2BB6" w:rsidP="003131E2">
            <w:pPr>
              <w:ind w:left="113" w:right="113"/>
              <w:jc w:val="center"/>
              <w:rPr>
                <w:b/>
              </w:rPr>
            </w:pPr>
            <w:r w:rsidRPr="00C70209">
              <w:rPr>
                <w:b/>
              </w:rPr>
              <w:t>Applicability</w:t>
            </w:r>
          </w:p>
        </w:tc>
      </w:tr>
      <w:tr w:rsidR="00DF2BB6" w:rsidRPr="00C70209" w14:paraId="000DEE32" w14:textId="77777777" w:rsidTr="003131E2">
        <w:trPr>
          <w:cantSplit/>
        </w:trPr>
        <w:tc>
          <w:tcPr>
            <w:tcW w:w="851" w:type="dxa"/>
          </w:tcPr>
          <w:p w14:paraId="4AE695DC" w14:textId="77777777" w:rsidR="00DF2BB6" w:rsidRPr="00C70209" w:rsidRDefault="00DF2BB6" w:rsidP="00E9569B">
            <w:pPr>
              <w:pStyle w:val="Tabletext"/>
              <w:numPr>
                <w:ilvl w:val="0"/>
                <w:numId w:val="34"/>
              </w:numPr>
            </w:pPr>
          </w:p>
        </w:tc>
        <w:tc>
          <w:tcPr>
            <w:tcW w:w="3750" w:type="dxa"/>
          </w:tcPr>
          <w:p w14:paraId="0B0FEE1E" w14:textId="77777777" w:rsidR="00DF2BB6" w:rsidRPr="00C70209" w:rsidRDefault="00DF2BB6" w:rsidP="003131E2">
            <w:pPr>
              <w:pStyle w:val="ES-table"/>
            </w:pPr>
            <w:r w:rsidRPr="00C70209">
              <w:t>In neonatal and paediatric patients with malaria, the effect of oral iron plus folic acid compared with folic acid alone on transfusion volume or incidence is uncertain.</w:t>
            </w:r>
          </w:p>
          <w:p w14:paraId="7D2EBC87" w14:textId="77777777" w:rsidR="00DF2BB6" w:rsidRPr="00C70209" w:rsidRDefault="00DF2BB6" w:rsidP="003131E2">
            <w:pPr>
              <w:pStyle w:val="ES-notes"/>
            </w:pPr>
            <w:r w:rsidRPr="00C70209">
              <w:t>(See evidence matrix D2.R in Volume 2 of the technical report.)</w:t>
            </w:r>
          </w:p>
        </w:tc>
        <w:tc>
          <w:tcPr>
            <w:tcW w:w="820" w:type="dxa"/>
            <w:gridSpan w:val="2"/>
          </w:tcPr>
          <w:p w14:paraId="050379C3" w14:textId="77777777" w:rsidR="00DF2BB6" w:rsidRPr="00C70209" w:rsidRDefault="00DF2BB6" w:rsidP="003131E2">
            <w:pPr>
              <w:pStyle w:val="T-ABCD"/>
            </w:pPr>
            <w:r w:rsidRPr="00C70209">
              <w:sym w:font="Symbol" w:char="F0D6"/>
            </w:r>
          </w:p>
        </w:tc>
        <w:tc>
          <w:tcPr>
            <w:tcW w:w="821" w:type="dxa"/>
          </w:tcPr>
          <w:p w14:paraId="7162E4E9" w14:textId="77777777" w:rsidR="00DF2BB6" w:rsidRPr="00C70209" w:rsidRDefault="00DF2BB6" w:rsidP="003131E2">
            <w:pPr>
              <w:pStyle w:val="T-ABCD"/>
            </w:pPr>
            <w:r w:rsidRPr="00C70209">
              <w:t>NA</w:t>
            </w:r>
          </w:p>
        </w:tc>
        <w:tc>
          <w:tcPr>
            <w:tcW w:w="821" w:type="dxa"/>
            <w:gridSpan w:val="2"/>
          </w:tcPr>
          <w:p w14:paraId="79F4ABE3" w14:textId="77777777" w:rsidR="00DF2BB6" w:rsidRPr="00C70209" w:rsidRDefault="00DF2BB6" w:rsidP="003131E2">
            <w:pPr>
              <w:pStyle w:val="T-ABCD"/>
            </w:pPr>
            <w:r w:rsidRPr="00C70209">
              <w:t>NA</w:t>
            </w:r>
          </w:p>
        </w:tc>
        <w:tc>
          <w:tcPr>
            <w:tcW w:w="821" w:type="dxa"/>
            <w:gridSpan w:val="2"/>
          </w:tcPr>
          <w:p w14:paraId="3A731D60" w14:textId="77777777" w:rsidR="00DF2BB6" w:rsidRPr="00C70209" w:rsidRDefault="00DF2BB6" w:rsidP="003131E2">
            <w:pPr>
              <w:pStyle w:val="T-ABCD"/>
            </w:pPr>
            <w:r w:rsidRPr="00C70209">
              <w:sym w:font="Symbol" w:char="F0D6"/>
            </w:r>
            <w:r w:rsidRPr="00C70209">
              <w:sym w:font="Symbol" w:char="F0D6"/>
            </w:r>
          </w:p>
        </w:tc>
        <w:tc>
          <w:tcPr>
            <w:tcW w:w="821" w:type="dxa"/>
            <w:gridSpan w:val="2"/>
          </w:tcPr>
          <w:p w14:paraId="6D3AB3BB" w14:textId="77777777" w:rsidR="00DF2BB6" w:rsidRPr="00C70209" w:rsidRDefault="00DF2BB6" w:rsidP="003131E2">
            <w:pPr>
              <w:pStyle w:val="T-ABCD"/>
            </w:pPr>
            <w:r w:rsidRPr="00C70209">
              <w:sym w:font="Symbol" w:char="F0D6"/>
            </w:r>
          </w:p>
        </w:tc>
      </w:tr>
      <w:tr w:rsidR="00DF2BB6" w:rsidRPr="00C70209" w14:paraId="1A6A0E48" w14:textId="77777777" w:rsidTr="003131E2">
        <w:trPr>
          <w:cantSplit/>
        </w:trPr>
        <w:tc>
          <w:tcPr>
            <w:tcW w:w="851" w:type="dxa"/>
          </w:tcPr>
          <w:p w14:paraId="31779EF3" w14:textId="77777777" w:rsidR="00DF2BB6" w:rsidRPr="00C70209" w:rsidRDefault="00DF2BB6" w:rsidP="00E9569B">
            <w:pPr>
              <w:pStyle w:val="Tabletext"/>
              <w:numPr>
                <w:ilvl w:val="0"/>
                <w:numId w:val="34"/>
              </w:numPr>
            </w:pPr>
          </w:p>
        </w:tc>
        <w:tc>
          <w:tcPr>
            <w:tcW w:w="3750" w:type="dxa"/>
          </w:tcPr>
          <w:p w14:paraId="55199F41" w14:textId="77777777" w:rsidR="00DF2BB6" w:rsidRPr="00C70209" w:rsidRDefault="00DF2BB6" w:rsidP="003131E2">
            <w:pPr>
              <w:pStyle w:val="ES-table"/>
            </w:pPr>
            <w:r w:rsidRPr="00C70209">
              <w:t>In neonatal and paediatric patients with malaria, the effect of oral iron plus folic acid compared with folic acid alone on mortality is uncertain.</w:t>
            </w:r>
          </w:p>
          <w:p w14:paraId="52FF52F5" w14:textId="77777777" w:rsidR="00DF2BB6" w:rsidRPr="00C70209" w:rsidRDefault="00DF2BB6" w:rsidP="003131E2">
            <w:pPr>
              <w:pStyle w:val="ES-notes"/>
            </w:pPr>
            <w:r w:rsidRPr="00C70209">
              <w:t>(See evidence matrix D2.S in Volume 2 of the technical report.)</w:t>
            </w:r>
          </w:p>
        </w:tc>
        <w:tc>
          <w:tcPr>
            <w:tcW w:w="820" w:type="dxa"/>
            <w:gridSpan w:val="2"/>
          </w:tcPr>
          <w:p w14:paraId="281E72BF"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3324D8E3"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gridSpan w:val="2"/>
          </w:tcPr>
          <w:p w14:paraId="27A14B97" w14:textId="77777777" w:rsidR="00DF2BB6" w:rsidRPr="00C70209" w:rsidRDefault="00DF2BB6" w:rsidP="003131E2">
            <w:pPr>
              <w:pStyle w:val="T-ABCD"/>
            </w:pPr>
            <w:r w:rsidRPr="00C70209">
              <w:t>NA</w:t>
            </w:r>
          </w:p>
        </w:tc>
        <w:tc>
          <w:tcPr>
            <w:tcW w:w="821" w:type="dxa"/>
            <w:gridSpan w:val="2"/>
          </w:tcPr>
          <w:p w14:paraId="71DDB280" w14:textId="77777777" w:rsidR="00DF2BB6" w:rsidRPr="00C70209" w:rsidRDefault="00DF2BB6" w:rsidP="003131E2">
            <w:pPr>
              <w:pStyle w:val="T-ABCD"/>
            </w:pPr>
            <w:r w:rsidRPr="00C70209">
              <w:sym w:font="Symbol" w:char="F0D6"/>
            </w:r>
          </w:p>
        </w:tc>
        <w:tc>
          <w:tcPr>
            <w:tcW w:w="821" w:type="dxa"/>
            <w:gridSpan w:val="2"/>
          </w:tcPr>
          <w:p w14:paraId="6115BFC0" w14:textId="77777777" w:rsidR="00DF2BB6" w:rsidRPr="00C70209" w:rsidRDefault="00DF2BB6" w:rsidP="003131E2">
            <w:pPr>
              <w:pStyle w:val="T-ABCD"/>
            </w:pPr>
            <w:r w:rsidRPr="00C70209">
              <w:t>X</w:t>
            </w:r>
          </w:p>
        </w:tc>
      </w:tr>
      <w:tr w:rsidR="00DF2BB6" w:rsidRPr="00C70209" w14:paraId="653B2041" w14:textId="77777777" w:rsidTr="003131E2">
        <w:trPr>
          <w:cantSplit/>
        </w:trPr>
        <w:tc>
          <w:tcPr>
            <w:tcW w:w="8705" w:type="dxa"/>
            <w:gridSpan w:val="11"/>
          </w:tcPr>
          <w:p w14:paraId="71B2985A" w14:textId="77777777" w:rsidR="00DF2BB6" w:rsidRPr="00C70209" w:rsidRDefault="00DF2BB6" w:rsidP="003131E2">
            <w:pPr>
              <w:pStyle w:val="ES-notes"/>
            </w:pPr>
            <w:r w:rsidRPr="00C70209">
              <w:t>ES, evidence statement</w:t>
            </w:r>
          </w:p>
          <w:p w14:paraId="6B8B9760"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28514A7C" w14:textId="77777777" w:rsidR="00DF2BB6" w:rsidRPr="00C70209" w:rsidRDefault="00DF2BB6" w:rsidP="003131E2">
      <w:pPr>
        <w:pStyle w:val="BodyText"/>
      </w:pPr>
    </w:p>
    <w:p w14:paraId="51A34DF7" w14:textId="7761157A" w:rsidR="00DF2BB6" w:rsidRPr="00C70209" w:rsidRDefault="00DF2BB6" w:rsidP="003131E2">
      <w:pPr>
        <w:pStyle w:val="BoxHeading"/>
      </w:pPr>
      <w:r w:rsidRPr="00C70209">
        <w:t xml:space="preserve">Recommendations and practice points concerning the use of iron in children with clinical malaria were not made because this topic was judged </w:t>
      </w:r>
      <w:r w:rsidR="00EF1DEA" w:rsidRPr="00C70209">
        <w:t xml:space="preserve">by the CRG </w:t>
      </w:r>
      <w:r w:rsidR="00EF1DEA">
        <w:t>to be</w:t>
      </w:r>
      <w:r w:rsidRPr="00C70209">
        <w:t xml:space="preserve"> outside the scope of the</w:t>
      </w:r>
      <w:r w:rsidR="00EF1DEA">
        <w:t>se</w:t>
      </w:r>
      <w:r w:rsidRPr="00C70209">
        <w:t xml:space="preserve"> guidelines.</w:t>
      </w:r>
    </w:p>
    <w:p w14:paraId="00F2CB2F" w14:textId="2B72DC3E" w:rsidR="00DF2BB6" w:rsidRPr="00C70209" w:rsidRDefault="00DF2BB6" w:rsidP="003131E2">
      <w:pPr>
        <w:pStyle w:val="BoxHeading"/>
      </w:pPr>
      <w:r w:rsidRPr="00C70209">
        <w:t>Neonatal and paediatric patients with malaria are therefore not discussed in Module 6.</w:t>
      </w:r>
    </w:p>
    <w:p w14:paraId="7D69845D" w14:textId="77777777" w:rsidR="00DF2BB6" w:rsidRPr="00C70209" w:rsidRDefault="00DF2BB6" w:rsidP="003131E2">
      <w:pPr>
        <w:pStyle w:val="BoxText"/>
      </w:pPr>
      <w:r w:rsidRPr="00C70209">
        <w:t>The evidence identified during the systematic review and hand-searching process is presented here for completeness.</w:t>
      </w:r>
    </w:p>
    <w:p w14:paraId="5407F020" w14:textId="77777777" w:rsidR="00DF2BB6" w:rsidRPr="00C70209" w:rsidRDefault="00DF2BB6" w:rsidP="003131E2">
      <w:pPr>
        <w:pStyle w:val="Heading5"/>
        <w:rPr>
          <w:lang w:val="en-AU"/>
        </w:rPr>
      </w:pPr>
      <w:r w:rsidRPr="00C70209">
        <w:rPr>
          <w:lang w:val="en-AU"/>
        </w:rPr>
        <w:t>Background</w:t>
      </w:r>
    </w:p>
    <w:p w14:paraId="4F93E93F" w14:textId="64323425" w:rsidR="00DF2BB6" w:rsidRPr="00C70209" w:rsidRDefault="00DF2BB6" w:rsidP="003131E2">
      <w:pPr>
        <w:pStyle w:val="BodyText"/>
      </w:pPr>
      <w:r w:rsidRPr="00C70209">
        <w:t>Iron supplements are often given to infants and children to treat or prevent anaemia; however, iron deficiency is thought to be protective of clinical malaria and other infections. This is because free iron can be used by pathogens for their own survival or to mediate pathogenesis. Malaria contributes to anaemia by the increased clearance and destruction of RBCs infected with the malaria parasite. It is important to balance the effect of iron supplements against potential harms.</w:t>
      </w:r>
    </w:p>
    <w:p w14:paraId="7867E5C2" w14:textId="77777777" w:rsidR="00DF2BB6" w:rsidRPr="00C70209" w:rsidRDefault="00DF2BB6" w:rsidP="003131E2">
      <w:pPr>
        <w:pStyle w:val="Heading5"/>
        <w:rPr>
          <w:lang w:val="en-AU"/>
        </w:rPr>
      </w:pPr>
      <w:r w:rsidRPr="00C70209">
        <w:rPr>
          <w:lang w:val="en-AU"/>
        </w:rPr>
        <w:t>Summary of evidence</w:t>
      </w:r>
    </w:p>
    <w:p w14:paraId="44E63571" w14:textId="77777777" w:rsidR="00DF2BB6" w:rsidRPr="00C70209" w:rsidRDefault="00DF2BB6" w:rsidP="003131E2">
      <w:pPr>
        <w:pStyle w:val="Heading6"/>
      </w:pPr>
      <w:r w:rsidRPr="00C70209">
        <w:t>Level I evidence</w:t>
      </w:r>
    </w:p>
    <w:p w14:paraId="4E9D1487" w14:textId="77777777" w:rsidR="00DF2BB6" w:rsidRPr="00C70209" w:rsidRDefault="00DF2BB6" w:rsidP="003131E2">
      <w:pPr>
        <w:pStyle w:val="BodyText"/>
      </w:pPr>
      <w:r w:rsidRPr="00C70209">
        <w:t xml:space="preserve">One Level I study (Okebe 2011) identified in the systematic review and hand-searching process examined the use of oral iron (with or without folic acid) in infants, children or adolescents with malaria-associated anaemia (see </w:t>
      </w:r>
      <w:r w:rsidRPr="00C70209">
        <w:rPr>
          <w:b/>
        </w:rPr>
        <w:t>Appendix C, Volume 2</w:t>
      </w:r>
      <w:r w:rsidRPr="00C70209">
        <w:t xml:space="preserve">). The main characteristics of this review have been summarised in </w:t>
      </w:r>
      <w:r w:rsidRPr="00C70209">
        <w:rPr>
          <w:b/>
        </w:rPr>
        <w:t xml:space="preserve">Section </w:t>
      </w:r>
      <w:r w:rsidRPr="00C70209">
        <w:rPr>
          <w:b/>
          <w:highlight w:val="yellow"/>
        </w:rPr>
        <w:fldChar w:fldCharType="begin"/>
      </w:r>
      <w:r w:rsidRPr="00C70209">
        <w:rPr>
          <w:b/>
        </w:rPr>
        <w:instrText xml:space="preserve"> REF _Ref412670018 \r \h </w:instrText>
      </w:r>
      <w:r w:rsidRPr="00C70209">
        <w:rPr>
          <w:b/>
          <w:highlight w:val="yellow"/>
        </w:rPr>
      </w:r>
      <w:r w:rsidRPr="00C70209">
        <w:rPr>
          <w:b/>
          <w:highlight w:val="yellow"/>
        </w:rPr>
        <w:fldChar w:fldCharType="separate"/>
      </w:r>
      <w:r w:rsidR="000F7A9B">
        <w:rPr>
          <w:b/>
        </w:rPr>
        <w:t>3.2.4.2</w:t>
      </w:r>
      <w:r w:rsidRPr="00C70209">
        <w:rPr>
          <w:b/>
          <w:highlight w:val="yellow"/>
        </w:rPr>
        <w:fldChar w:fldCharType="end"/>
      </w:r>
      <w:r w:rsidRPr="00C70209">
        <w:t xml:space="preserve"> and </w:t>
      </w:r>
      <w:r w:rsidRPr="00C70209">
        <w:rPr>
          <w:b/>
        </w:rPr>
        <w:fldChar w:fldCharType="begin"/>
      </w:r>
      <w:r w:rsidRPr="00C70209">
        <w:rPr>
          <w:b/>
        </w:rPr>
        <w:instrText xml:space="preserve"> REF _Ref412647487 \h  \* MERGEFORMAT </w:instrText>
      </w:r>
      <w:r w:rsidRPr="00C70209">
        <w:rPr>
          <w:b/>
        </w:rPr>
      </w:r>
      <w:r w:rsidRPr="00C70209">
        <w:rPr>
          <w:b/>
        </w:rPr>
        <w:fldChar w:fldCharType="separate"/>
      </w:r>
      <w:r w:rsidR="000F7A9B" w:rsidRPr="000F7A9B">
        <w:rPr>
          <w:b/>
        </w:rPr>
        <w:t>Table 3.2.18</w:t>
      </w:r>
      <w:r w:rsidRPr="00C70209">
        <w:rPr>
          <w:b/>
        </w:rPr>
        <w:fldChar w:fldCharType="end"/>
      </w:r>
      <w:r w:rsidRPr="00C70209">
        <w:t>.</w:t>
      </w:r>
    </w:p>
    <w:p w14:paraId="7B296F22" w14:textId="77777777" w:rsidR="00DF2BB6" w:rsidRPr="00C70209" w:rsidRDefault="00DF2BB6" w:rsidP="003131E2">
      <w:pPr>
        <w:pStyle w:val="Heading6"/>
      </w:pPr>
      <w:r w:rsidRPr="00C70209">
        <w:t>Level II evidence</w:t>
      </w:r>
    </w:p>
    <w:p w14:paraId="7F99615C" w14:textId="75075B1C" w:rsidR="00DF2BB6" w:rsidRPr="00C70209" w:rsidRDefault="00DF2BB6" w:rsidP="003131E2">
      <w:pPr>
        <w:pStyle w:val="BodyText"/>
        <w:rPr>
          <w:b/>
        </w:rPr>
      </w:pPr>
      <w:r w:rsidRPr="00C70209">
        <w:t>The good- quality systematic review by Okebe (2011) identified four RCTs (Gara 2010, Nwanyanwu 1996, van den Hombergh 1996, van Hensbroek 1995) involving 1004 infants that assessed the safety and effectiveness of oral iron supplementation (with or without folic acid) during treatment for an acute attack of malaria.</w:t>
      </w:r>
    </w:p>
    <w:p w14:paraId="3A3909EC" w14:textId="77777777" w:rsidR="00DF2BB6" w:rsidRPr="00C70209" w:rsidRDefault="00DF2BB6" w:rsidP="003131E2">
      <w:pPr>
        <w:pStyle w:val="BodyText"/>
        <w:rPr>
          <w:b/>
        </w:rPr>
      </w:pPr>
      <w:r w:rsidRPr="00C70209">
        <w:t>The RCTs by van Gara (2010), Nwanyanwu (1996), van den Hombergh (1996) and Hensbroek (1995) were open-label RCTs conducted at single centres each in Nigeria (Gara 2010), Malawi (Nwanyanwu 1996), Tanzania (van den Hombergh 1996) and The Gambia (van Hensbroek 1995). All infants were administered malaria treatment and in two trials (Gara 2010, van den Hombergh 1996) infants also received folic acid. The main characteristics of these RCTs are shown in</w:t>
      </w:r>
      <w:r w:rsidRPr="00C70209">
        <w:rPr>
          <w:b/>
        </w:rPr>
        <w:t xml:space="preserve"> </w:t>
      </w:r>
      <w:r w:rsidRPr="00C70209">
        <w:rPr>
          <w:b/>
          <w:highlight w:val="yellow"/>
        </w:rPr>
        <w:fldChar w:fldCharType="begin"/>
      </w:r>
      <w:r w:rsidRPr="00C70209">
        <w:rPr>
          <w:b/>
        </w:rPr>
        <w:instrText xml:space="preserve"> REF _Ref403989008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36</w:t>
      </w:r>
      <w:r w:rsidRPr="00C70209">
        <w:rPr>
          <w:b/>
          <w:highlight w:val="yellow"/>
        </w:rPr>
        <w:fldChar w:fldCharType="end"/>
      </w:r>
      <w:r w:rsidRPr="00C70209">
        <w:rPr>
          <w:b/>
        </w:rPr>
        <w:t>.</w:t>
      </w:r>
    </w:p>
    <w:p w14:paraId="393E742F" w14:textId="77777777" w:rsidR="00DF2BB6" w:rsidRPr="00C70209" w:rsidRDefault="00DF2BB6" w:rsidP="003131E2">
      <w:pPr>
        <w:pStyle w:val="BodyText"/>
      </w:pPr>
      <w:r w:rsidRPr="00C70209">
        <w:t>No additional Level II studies assessing the safety and effectiveness of oral iron supplements during an acute attack of malaria were identified in the systematic review and hand-searching process.</w:t>
      </w:r>
    </w:p>
    <w:p w14:paraId="2BFBF38F" w14:textId="77777777" w:rsidR="00DF2BB6" w:rsidRPr="00C70209" w:rsidRDefault="00DF2BB6">
      <w:pPr>
        <w:spacing w:after="200"/>
      </w:pPr>
      <w:r w:rsidRPr="00C70209">
        <w:br w:type="page"/>
      </w:r>
    </w:p>
    <w:p w14:paraId="7BBB8F89" w14:textId="363F420D" w:rsidR="00DF2BB6" w:rsidRPr="00C70209" w:rsidRDefault="00DF2BB6" w:rsidP="003131E2">
      <w:pPr>
        <w:pStyle w:val="Caption"/>
        <w:ind w:left="2070"/>
      </w:pPr>
      <w:bookmarkStart w:id="529" w:name="_Ref403989008"/>
      <w:bookmarkStart w:id="530" w:name="_Toc423015385"/>
      <w:bookmarkStart w:id="531" w:name="_Toc42774713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6</w:t>
      </w:r>
      <w:r w:rsidR="00130F03" w:rsidRPr="00C70209">
        <w:fldChar w:fldCharType="end"/>
      </w:r>
      <w:bookmarkEnd w:id="529"/>
      <w:r w:rsidRPr="00C70209">
        <w:tab/>
        <w:t>Characteristics and quality of Level II evidence – iron in neonatal and paediatric patients with clinical malaria</w:t>
      </w:r>
      <w:bookmarkEnd w:id="530"/>
      <w:bookmarkEnd w:id="531"/>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1388"/>
        <w:gridCol w:w="1892"/>
        <w:gridCol w:w="1888"/>
        <w:gridCol w:w="1873"/>
      </w:tblGrid>
      <w:tr w:rsidR="00DF2BB6" w:rsidRPr="00C70209" w14:paraId="0D54FB72"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57E6BC2" w14:textId="77777777" w:rsidR="00DF2BB6" w:rsidRPr="00C70209" w:rsidRDefault="00DF2BB6" w:rsidP="003131E2">
            <w:pPr>
              <w:pStyle w:val="TableH2"/>
            </w:pPr>
            <w:r w:rsidRPr="00C70209">
              <w:t>Study ID</w:t>
            </w:r>
          </w:p>
        </w:tc>
        <w:tc>
          <w:tcPr>
            <w:tcW w:w="1418" w:type="dxa"/>
            <w:tcBorders>
              <w:top w:val="single" w:sz="4" w:space="0" w:color="auto"/>
              <w:left w:val="single" w:sz="4" w:space="0" w:color="auto"/>
              <w:bottom w:val="single" w:sz="4" w:space="0" w:color="auto"/>
              <w:right w:val="single" w:sz="4" w:space="0" w:color="auto"/>
              <w:tl2br w:val="nil"/>
              <w:tr2bl w:val="nil"/>
            </w:tcBorders>
          </w:tcPr>
          <w:p w14:paraId="3DF8EE62" w14:textId="77777777" w:rsidR="00DF2BB6" w:rsidRPr="00C70209" w:rsidRDefault="00DF2BB6" w:rsidP="003131E2">
            <w:pPr>
              <w:pStyle w:val="TableH2"/>
            </w:pPr>
            <w:r w:rsidRPr="00C70209">
              <w:t>Study type</w:t>
            </w:r>
          </w:p>
          <w:p w14:paraId="11DDF794" w14:textId="77777777" w:rsidR="00DF2BB6" w:rsidRPr="00C70209" w:rsidRDefault="00DF2BB6" w:rsidP="003131E2">
            <w:pPr>
              <w:pStyle w:val="TableH2"/>
              <w:rPr>
                <w:i/>
              </w:rPr>
            </w:pPr>
            <w:r w:rsidRPr="00C70209">
              <w:rPr>
                <w:i/>
              </w:rPr>
              <w:t>Study quality</w:t>
            </w:r>
            <w:r w:rsidRPr="00C70209">
              <w:rPr>
                <w:i/>
                <w:vertAlign w:val="superscript"/>
              </w:rPr>
              <w:t>a</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0B6F914E" w14:textId="77777777" w:rsidR="00DF2BB6" w:rsidRPr="00C70209" w:rsidRDefault="00DF2BB6" w:rsidP="003131E2">
            <w:pPr>
              <w:pStyle w:val="TableH2"/>
            </w:pPr>
            <w:r w:rsidRPr="00C70209">
              <w:t>Population</w:t>
            </w:r>
          </w:p>
          <w:p w14:paraId="52261B13" w14:textId="77777777" w:rsidR="00DF2BB6" w:rsidRPr="00C70209" w:rsidRDefault="00DF2BB6" w:rsidP="003131E2">
            <w:pPr>
              <w:pStyle w:val="TableH2"/>
            </w:pPr>
            <w:r w:rsidRPr="00C70209">
              <w:t>N</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1AE99B85" w14:textId="77777777" w:rsidR="00DF2BB6" w:rsidRPr="00C70209" w:rsidRDefault="00DF2BB6" w:rsidP="003131E2">
            <w:pPr>
              <w:pStyle w:val="TableH2"/>
            </w:pPr>
            <w:r w:rsidRPr="00C70209">
              <w:t>Comparison</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0EFFFB36" w14:textId="77777777" w:rsidR="00DF2BB6" w:rsidRPr="00C70209" w:rsidRDefault="00DF2BB6" w:rsidP="003131E2">
            <w:pPr>
              <w:pStyle w:val="TableH2"/>
            </w:pPr>
            <w:r w:rsidRPr="00C70209">
              <w:t>Outcomes</w:t>
            </w:r>
          </w:p>
        </w:tc>
      </w:tr>
      <w:tr w:rsidR="00DF2BB6" w:rsidRPr="00C70209" w14:paraId="630A38AF"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03EFA11" w14:textId="75A9AB1A" w:rsidR="00DF2BB6" w:rsidRPr="00C70209" w:rsidRDefault="00DF2BB6" w:rsidP="000E261C">
            <w:pPr>
              <w:pStyle w:val="Tabletext"/>
            </w:pPr>
            <w:r w:rsidRPr="00C70209">
              <w:t>Gara 2010</w:t>
            </w:r>
            <w:r w:rsidRPr="00C70209">
              <w:fldChar w:fldCharType="begin">
                <w:fldData xml:space="preserve">PEVuZE5vdGU+PENpdGU+PEF1dGhvcj5HYXJhPC9BdXRob3I+PFllYXI+MjAxMDwvWWVhcj48UmVj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4NDPigJM3PC9wYWdlcz48dm9sdW1lPjgzPC92b2x1bWU+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</w:fldData>
              </w:fldChar>
            </w:r>
            <w:r w:rsidR="000E261C">
              <w:instrText xml:space="preserve"> ADDIN EN.CITE </w:instrText>
            </w:r>
            <w:r w:rsidR="000E261C">
              <w:fldChar w:fldCharType="begin">
                <w:fldData xml:space="preserve">PEVuZE5vdGU+PENpdGU+PEF1dGhvcj5HYXJhPC9BdXRob3I+PFllYXI+MjAxMDwvWWVhcj48UmVj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4NDPigJM3PC9wYWdlcz48dm9sdW1lPjgzPC92b2x1bWU+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7</w:t>
            </w:r>
            <w:r w:rsidRPr="00C70209">
              <w:fldChar w:fldCharType="end"/>
            </w:r>
            <w:r w:rsidRPr="00C70209">
              <w:t xml:space="preserve"> </w:t>
            </w:r>
          </w:p>
        </w:tc>
        <w:tc>
          <w:tcPr>
            <w:tcW w:w="1418" w:type="dxa"/>
            <w:tcBorders>
              <w:top w:val="single" w:sz="4" w:space="0" w:color="auto"/>
              <w:left w:val="single" w:sz="4" w:space="0" w:color="auto"/>
              <w:bottom w:val="single" w:sz="4" w:space="0" w:color="auto"/>
              <w:right w:val="single" w:sz="4" w:space="0" w:color="auto"/>
              <w:tl2br w:val="nil"/>
              <w:tr2bl w:val="nil"/>
            </w:tcBorders>
          </w:tcPr>
          <w:p w14:paraId="5B0C13C0" w14:textId="77777777" w:rsidR="00DF2BB6" w:rsidRPr="00C70209" w:rsidRDefault="00DF2BB6" w:rsidP="003131E2">
            <w:pPr>
              <w:pStyle w:val="Tabletext"/>
            </w:pPr>
            <w:r w:rsidRPr="00C70209">
              <w:t>Level II</w:t>
            </w:r>
          </w:p>
          <w:p w14:paraId="795E81B7" w14:textId="77777777" w:rsidR="00DF2BB6" w:rsidRPr="00C70209" w:rsidRDefault="00DF2BB6" w:rsidP="003131E2">
            <w:pPr>
              <w:pStyle w:val="Tabletext"/>
              <w:rPr>
                <w:i/>
              </w:rPr>
            </w:pPr>
            <w:r w:rsidRPr="00C70209">
              <w:rPr>
                <w:i/>
              </w:rPr>
              <w:t>Low to high risk of bias</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39A348EF" w14:textId="77777777" w:rsidR="00DF2BB6" w:rsidRPr="00C70209" w:rsidRDefault="00DF2BB6" w:rsidP="003131E2">
            <w:pPr>
              <w:pStyle w:val="Tabletext"/>
            </w:pPr>
            <w:r w:rsidRPr="00C70209">
              <w:t>Infants with clinical malaria and anaemia aged 6–60 months</w:t>
            </w:r>
          </w:p>
          <w:p w14:paraId="4831D19D" w14:textId="77777777" w:rsidR="00DF2BB6" w:rsidRPr="00C70209" w:rsidRDefault="00DF2BB6" w:rsidP="003131E2">
            <w:pPr>
              <w:pStyle w:val="Tabletext"/>
            </w:pPr>
            <w:r w:rsidRPr="00C70209">
              <w:t>N=82</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3A43573E" w14:textId="529A4E3F" w:rsidR="00DF2BB6" w:rsidRPr="00C70209" w:rsidRDefault="00DF2BB6" w:rsidP="003131E2">
            <w:pPr>
              <w:pStyle w:val="Tabletext"/>
            </w:pPr>
            <w:r w:rsidRPr="00C70209">
              <w:t>Oral iron syrup (2 mg/kg/day) versus no iron</w:t>
            </w:r>
          </w:p>
          <w:p w14:paraId="4476ABE2" w14:textId="77777777" w:rsidR="00DF2BB6" w:rsidRPr="00C70209" w:rsidRDefault="00DF2BB6" w:rsidP="003131E2">
            <w:pPr>
              <w:pStyle w:val="Tabletextnote"/>
            </w:pPr>
            <w:r w:rsidRPr="00C70209">
              <w:t>*All infants were administered folic acid (5 mg/day), chloroquine and SP</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17ACC616" w14:textId="77777777" w:rsidR="00DF2BB6" w:rsidRPr="00C70209" w:rsidRDefault="00DF2BB6" w:rsidP="003131E2">
            <w:pPr>
              <w:pStyle w:val="Tabletext"/>
            </w:pPr>
            <w:r w:rsidRPr="00C70209">
              <w:t>Mortality</w:t>
            </w:r>
          </w:p>
          <w:p w14:paraId="5A37EA52" w14:textId="77777777" w:rsidR="00DF2BB6" w:rsidRPr="00C70209" w:rsidRDefault="00DF2BB6" w:rsidP="003131E2">
            <w:pPr>
              <w:pStyle w:val="Tabletext"/>
            </w:pPr>
            <w:r w:rsidRPr="00C70209">
              <w:t>Laboratory measures (Hb, anaemia)</w:t>
            </w:r>
          </w:p>
          <w:p w14:paraId="2E252BB3" w14:textId="77777777" w:rsidR="00DF2BB6" w:rsidRPr="00C70209" w:rsidRDefault="00DF2BB6" w:rsidP="003131E2">
            <w:pPr>
              <w:pStyle w:val="Tabletext"/>
            </w:pPr>
          </w:p>
        </w:tc>
      </w:tr>
      <w:tr w:rsidR="00DF2BB6" w:rsidRPr="00C70209" w14:paraId="47799BDF"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A2D766E" w14:textId="708E6F61" w:rsidR="00DF2BB6" w:rsidRPr="00C70209" w:rsidRDefault="00DF2BB6" w:rsidP="000E261C">
            <w:pPr>
              <w:pStyle w:val="Tabletext"/>
            </w:pPr>
            <w:r w:rsidRPr="00C70209">
              <w:t>Nwanyanwu 1996</w:t>
            </w:r>
            <w:r w:rsidRPr="00C70209">
              <w:fldChar w:fldCharType="begin">
                <w:fldData xml:space="preserve">PEVuZE5vdGU+PENpdGU+PEF1dGhvcj5Od2FueWFud3U8L0F1dGhvcj48WWVhcj4xOTk2PC9ZZWFy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</w:fldData>
              </w:fldChar>
            </w:r>
            <w:r w:rsidR="000E261C">
              <w:instrText xml:space="preserve"> ADDIN EN.CITE </w:instrText>
            </w:r>
            <w:r w:rsidR="000E261C">
              <w:fldChar w:fldCharType="begin">
                <w:fldData xml:space="preserve">PEVuZE5vdGU+PENpdGU+PEF1dGhvcj5Od2FueWFud3U8L0F1dGhvcj48WWVhcj4xOTk2PC9ZZWFy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8</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5D25202B" w14:textId="77777777" w:rsidR="00DF2BB6" w:rsidRPr="00C70209" w:rsidRDefault="00DF2BB6" w:rsidP="003131E2">
            <w:pPr>
              <w:pStyle w:val="Tabletext"/>
            </w:pPr>
            <w:r w:rsidRPr="00C70209">
              <w:t>Level II</w:t>
            </w:r>
          </w:p>
          <w:p w14:paraId="744FF306" w14:textId="77777777" w:rsidR="00DF2BB6" w:rsidRPr="00C70209" w:rsidRDefault="00DF2BB6" w:rsidP="003131E2">
            <w:pPr>
              <w:pStyle w:val="Tabletext"/>
            </w:pPr>
            <w:r w:rsidRPr="00C70209">
              <w:rPr>
                <w:i/>
              </w:rPr>
              <w:t>Unclear/high risk of bias</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3A2B327A" w14:textId="77777777" w:rsidR="00DF2BB6" w:rsidRPr="00C70209" w:rsidRDefault="00DF2BB6" w:rsidP="003131E2">
            <w:pPr>
              <w:pStyle w:val="Tabletext"/>
            </w:pPr>
            <w:r w:rsidRPr="00C70209">
              <w:t>Infants with malaria and Hb &gt;5 g/dL, mean age 26 months</w:t>
            </w:r>
          </w:p>
          <w:p w14:paraId="263C518E" w14:textId="77777777" w:rsidR="00DF2BB6" w:rsidRPr="00C70209" w:rsidRDefault="00DF2BB6" w:rsidP="003131E2">
            <w:pPr>
              <w:pStyle w:val="Tabletext"/>
            </w:pPr>
            <w:r w:rsidRPr="00C70209">
              <w:t>N=222</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73118941" w14:textId="7BD55568" w:rsidR="00DF2BB6" w:rsidRPr="00C70209" w:rsidRDefault="00DF2BB6" w:rsidP="003131E2">
            <w:pPr>
              <w:pStyle w:val="Tabletext"/>
            </w:pPr>
            <w:r w:rsidRPr="00C70209">
              <w:t>Oral iron syrup (6 mg/kg/day) versus oral iron (0.85 mg/</w:t>
            </w:r>
            <w:r w:rsidR="00C6358C" w:rsidRPr="00C70209">
              <w:t>kg</w:t>
            </w:r>
            <w:r w:rsidRPr="00C70209">
              <w:t>/day)</w:t>
            </w:r>
          </w:p>
          <w:p w14:paraId="02CB6632" w14:textId="77777777" w:rsidR="00DF2BB6" w:rsidRPr="00C70209" w:rsidRDefault="00DF2BB6" w:rsidP="003131E2">
            <w:pPr>
              <w:pStyle w:val="Tabletextnote"/>
            </w:pPr>
            <w:r w:rsidRPr="00C70209">
              <w:t>*All infants were administered SP</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501C4F13" w14:textId="77777777" w:rsidR="00DF2BB6" w:rsidRPr="00C70209" w:rsidRDefault="00DF2BB6" w:rsidP="003131E2">
            <w:pPr>
              <w:pStyle w:val="Tabletext"/>
            </w:pPr>
            <w:r w:rsidRPr="00C70209">
              <w:t>Mortality</w:t>
            </w:r>
          </w:p>
          <w:p w14:paraId="69126D9C" w14:textId="77777777" w:rsidR="00DF2BB6" w:rsidRPr="00C70209" w:rsidRDefault="00DF2BB6" w:rsidP="003131E2">
            <w:pPr>
              <w:pStyle w:val="Tabletext"/>
            </w:pPr>
            <w:r w:rsidRPr="00C70209">
              <w:t>Laboratory measures (Hb)</w:t>
            </w:r>
          </w:p>
          <w:p w14:paraId="0303E520" w14:textId="77777777" w:rsidR="00DF2BB6" w:rsidRPr="00C70209" w:rsidRDefault="00DF2BB6" w:rsidP="003131E2">
            <w:pPr>
              <w:pStyle w:val="Tabletext"/>
            </w:pPr>
          </w:p>
        </w:tc>
      </w:tr>
      <w:tr w:rsidR="00DF2BB6" w:rsidRPr="00C70209" w14:paraId="1E1C878D"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F5D8A0A" w14:textId="3C4B93BC" w:rsidR="00DF2BB6" w:rsidRPr="00C70209" w:rsidRDefault="00DF2BB6" w:rsidP="000E261C">
            <w:pPr>
              <w:pStyle w:val="Tabletext"/>
            </w:pPr>
            <w:r w:rsidRPr="00C70209">
              <w:t>van den Hombergh 1996</w:t>
            </w:r>
            <w:r w:rsidRPr="00C70209">
              <w:fldChar w:fldCharType="begin">
                <w:fldData xml:space="preserve">PEVuZE5vdGU+PENpdGU+PEF1dGhvcj5WYW4gRGVuIEhvbWJlcmdoPC9BdXRob3I+PFllYXI+MTk5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</w:fldData>
              </w:fldChar>
            </w:r>
            <w:r w:rsidR="000E261C">
              <w:instrText xml:space="preserve"> ADDIN EN.CITE </w:instrText>
            </w:r>
            <w:r w:rsidR="000E261C">
              <w:fldChar w:fldCharType="begin">
                <w:fldData xml:space="preserve">PEVuZE5vdGU+PENpdGU+PEF1dGhvcj5WYW4gRGVuIEhvbWJlcmdoPC9BdXRob3I+PFllYXI+MTk5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9</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62856BCF" w14:textId="77777777" w:rsidR="00DF2BB6" w:rsidRPr="00C70209" w:rsidRDefault="00DF2BB6" w:rsidP="003131E2">
            <w:pPr>
              <w:pStyle w:val="Tabletext"/>
            </w:pPr>
            <w:r w:rsidRPr="00C70209">
              <w:t>Level II</w:t>
            </w:r>
          </w:p>
          <w:p w14:paraId="3385DDA9" w14:textId="77777777" w:rsidR="00DF2BB6" w:rsidRPr="00C70209" w:rsidRDefault="00DF2BB6" w:rsidP="003131E2">
            <w:pPr>
              <w:pStyle w:val="Tabletext"/>
              <w:rPr>
                <w:i/>
              </w:rPr>
            </w:pPr>
            <w:r w:rsidRPr="00C70209">
              <w:rPr>
                <w:i/>
              </w:rPr>
              <w:t>Unclear/high risk of bias</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319560BB" w14:textId="77777777" w:rsidR="00DF2BB6" w:rsidRPr="00C70209" w:rsidRDefault="00DF2BB6" w:rsidP="003131E2">
            <w:pPr>
              <w:pStyle w:val="Tabletext"/>
            </w:pPr>
            <w:r w:rsidRPr="00C70209">
              <w:t xml:space="preserve">Infants with severe </w:t>
            </w:r>
            <w:r w:rsidRPr="00C70209">
              <w:rPr>
                <w:i/>
              </w:rPr>
              <w:t xml:space="preserve">P. falciparum </w:t>
            </w:r>
            <w:r w:rsidRPr="00C70209">
              <w:t>malaria aged &lt;30 months and Hb &lt;5 g/dL</w:t>
            </w:r>
          </w:p>
          <w:p w14:paraId="4AACB296" w14:textId="77777777" w:rsidR="00DF2BB6" w:rsidRPr="00C70209" w:rsidRDefault="00DF2BB6" w:rsidP="003131E2">
            <w:pPr>
              <w:pStyle w:val="Tabletext"/>
            </w:pPr>
            <w:r w:rsidRPr="00C70209">
              <w:t>N=100</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5E4BF75D" w14:textId="3DE3243D" w:rsidR="00DF2BB6" w:rsidRPr="00C70209" w:rsidRDefault="00DF2BB6" w:rsidP="003131E2">
            <w:pPr>
              <w:pStyle w:val="Tabletext"/>
            </w:pPr>
            <w:r w:rsidRPr="00C70209">
              <w:t>Oral iron tablets (200 mg/day) versus no iron</w:t>
            </w:r>
          </w:p>
          <w:p w14:paraId="235D8095" w14:textId="77777777" w:rsidR="00DF2BB6" w:rsidRPr="00C70209" w:rsidRDefault="00DF2BB6" w:rsidP="003131E2">
            <w:pPr>
              <w:pStyle w:val="Tabletextnote"/>
            </w:pPr>
            <w:r w:rsidRPr="00C70209">
              <w:t xml:space="preserve">*All infants were administered folic acid (100 µg/day) and quinine and SP </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79BE3E4E" w14:textId="77777777" w:rsidR="00F1702E" w:rsidRDefault="00DF2BB6" w:rsidP="003131E2">
            <w:pPr>
              <w:pStyle w:val="Tabletext"/>
            </w:pPr>
            <w:r w:rsidRPr="00C70209">
              <w:t>Transfusion incidence</w:t>
            </w:r>
            <w:r w:rsidRPr="00C70209">
              <w:rPr>
                <w:vertAlign w:val="superscript"/>
              </w:rPr>
              <w:t>b</w:t>
            </w:r>
            <w:r w:rsidRPr="00C70209">
              <w:t xml:space="preserve"> </w:t>
            </w:r>
          </w:p>
          <w:p w14:paraId="551A86C8" w14:textId="12692E99" w:rsidR="00DF2BB6" w:rsidRPr="00C70209" w:rsidRDefault="00DF2BB6" w:rsidP="003131E2">
            <w:pPr>
              <w:pStyle w:val="Tabletext"/>
            </w:pPr>
            <w:r w:rsidRPr="00C70209">
              <w:t>Mortality</w:t>
            </w:r>
          </w:p>
          <w:p w14:paraId="3464E7C7" w14:textId="682D6B96" w:rsidR="00DF2BB6" w:rsidRPr="00C70209" w:rsidRDefault="00DF2BB6" w:rsidP="00F1702E">
            <w:pPr>
              <w:pStyle w:val="Tabletext"/>
            </w:pPr>
            <w:r w:rsidRPr="00C70209">
              <w:t>Laboratory measures (Hb, anaemia)</w:t>
            </w:r>
          </w:p>
        </w:tc>
      </w:tr>
      <w:tr w:rsidR="00DF2BB6" w:rsidRPr="00C70209" w14:paraId="7465257D" w14:textId="77777777" w:rsidTr="003131E2">
        <w:trPr>
          <w:cantSplit/>
          <w:tblHeader/>
        </w:trPr>
        <w:tc>
          <w:tcPr>
            <w:tcW w:w="1418"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788DFEC" w14:textId="5E4BA4D2" w:rsidR="00DF2BB6" w:rsidRPr="00C70209" w:rsidRDefault="00DF2BB6" w:rsidP="000E261C">
            <w:pPr>
              <w:pStyle w:val="Tabletext"/>
            </w:pPr>
            <w:r w:rsidRPr="00C70209">
              <w:t>Van Hensbroek 1995</w:t>
            </w:r>
            <w:r w:rsidRPr="00C70209">
              <w:fldChar w:fldCharType="begin">
                <w:fldData xml:space="preserve">PEVuZE5vdGU+PENpdGU+PEF1dGhvcj52YW4gSGVuc2Jyb2VrPC9BdXRob3I+PFllYXI+MTk5NTwv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</w:fldData>
              </w:fldChar>
            </w:r>
            <w:r w:rsidR="000E261C">
              <w:instrText xml:space="preserve"> ADDIN EN.CITE </w:instrText>
            </w:r>
            <w:r w:rsidR="000E261C">
              <w:fldChar w:fldCharType="begin">
                <w:fldData xml:space="preserve">PEVuZE5vdGU+PENpdGU+PEF1dGhvcj52YW4gSGVuc2Jyb2VrPC9BdXRob3I+PFllYXI+MTk5NTwv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0</w:t>
            </w:r>
            <w:r w:rsidRPr="00C70209">
              <w:fldChar w:fldCharType="end"/>
            </w:r>
          </w:p>
        </w:tc>
        <w:tc>
          <w:tcPr>
            <w:tcW w:w="1418" w:type="dxa"/>
            <w:tcBorders>
              <w:top w:val="single" w:sz="4" w:space="0" w:color="auto"/>
              <w:left w:val="single" w:sz="4" w:space="0" w:color="auto"/>
              <w:bottom w:val="single" w:sz="4" w:space="0" w:color="auto"/>
              <w:right w:val="single" w:sz="4" w:space="0" w:color="auto"/>
              <w:tl2br w:val="nil"/>
              <w:tr2bl w:val="nil"/>
            </w:tcBorders>
          </w:tcPr>
          <w:p w14:paraId="6903474F" w14:textId="77777777" w:rsidR="00DF2BB6" w:rsidRPr="00C70209" w:rsidRDefault="00DF2BB6" w:rsidP="003131E2">
            <w:pPr>
              <w:pStyle w:val="Tabletext"/>
            </w:pPr>
            <w:r w:rsidRPr="00C70209">
              <w:t>Level II</w:t>
            </w:r>
          </w:p>
          <w:p w14:paraId="3DD39517" w14:textId="77777777" w:rsidR="00DF2BB6" w:rsidRPr="00C70209" w:rsidRDefault="00DF2BB6" w:rsidP="003131E2">
            <w:pPr>
              <w:pStyle w:val="Tabletext"/>
              <w:rPr>
                <w:i/>
              </w:rPr>
            </w:pPr>
            <w:r w:rsidRPr="00C70209">
              <w:rPr>
                <w:i/>
              </w:rPr>
              <w:t>Unclear/high risk of bias</w:t>
            </w:r>
          </w:p>
        </w:tc>
        <w:tc>
          <w:tcPr>
            <w:tcW w:w="1965" w:type="dxa"/>
            <w:tcBorders>
              <w:top w:val="single" w:sz="4" w:space="0" w:color="auto"/>
              <w:left w:val="single" w:sz="4" w:space="0" w:color="auto"/>
              <w:bottom w:val="single" w:sz="4" w:space="0" w:color="auto"/>
              <w:right w:val="single" w:sz="4" w:space="0" w:color="auto"/>
              <w:tl2br w:val="nil"/>
              <w:tr2bl w:val="nil"/>
            </w:tcBorders>
          </w:tcPr>
          <w:p w14:paraId="790B62B4" w14:textId="77777777" w:rsidR="00DF2BB6" w:rsidRPr="00C70209" w:rsidRDefault="00DF2BB6" w:rsidP="003131E2">
            <w:pPr>
              <w:pStyle w:val="Tabletext"/>
            </w:pPr>
            <w:r w:rsidRPr="00C70209">
              <w:t xml:space="preserve">Infants with uncomplicated </w:t>
            </w:r>
            <w:r w:rsidRPr="00C70209">
              <w:rPr>
                <w:i/>
              </w:rPr>
              <w:t xml:space="preserve">P. falciparum </w:t>
            </w:r>
            <w:r w:rsidRPr="00C70209">
              <w:t>malaria aged 6–9 months and Hb &lt;11 g/dL</w:t>
            </w:r>
          </w:p>
          <w:p w14:paraId="44D67AF1" w14:textId="77777777" w:rsidR="00DF2BB6" w:rsidRPr="00C70209" w:rsidRDefault="00DF2BB6" w:rsidP="003131E2">
            <w:pPr>
              <w:pStyle w:val="Tabletext"/>
            </w:pPr>
            <w:r w:rsidRPr="00C70209">
              <w:t>N=600</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73374A96" w14:textId="4DF202DD" w:rsidR="00DF2BB6" w:rsidRPr="00C70209" w:rsidRDefault="00DF2BB6" w:rsidP="003131E2">
            <w:pPr>
              <w:pStyle w:val="Tabletext"/>
            </w:pPr>
            <w:r w:rsidRPr="00C70209">
              <w:t>Oral iron syrup (6 mg/kg/day) versus placebo</w:t>
            </w:r>
            <w:r w:rsidRPr="00C70209">
              <w:rPr>
                <w:vertAlign w:val="superscript"/>
              </w:rPr>
              <w:t xml:space="preserve"> c</w:t>
            </w:r>
          </w:p>
          <w:p w14:paraId="2B3550EF" w14:textId="77777777" w:rsidR="00DF2BB6" w:rsidRPr="00C70209" w:rsidRDefault="00DF2BB6" w:rsidP="003131E2">
            <w:pPr>
              <w:pStyle w:val="Tabletextnote"/>
            </w:pPr>
            <w:r w:rsidRPr="00C70209">
              <w:t>*All infants were administered SP</w:t>
            </w:r>
          </w:p>
        </w:tc>
        <w:tc>
          <w:tcPr>
            <w:tcW w:w="1966" w:type="dxa"/>
            <w:tcBorders>
              <w:top w:val="single" w:sz="4" w:space="0" w:color="auto"/>
              <w:left w:val="single" w:sz="4" w:space="0" w:color="auto"/>
              <w:bottom w:val="single" w:sz="4" w:space="0" w:color="auto"/>
              <w:right w:val="single" w:sz="4" w:space="0" w:color="auto"/>
              <w:tl2br w:val="nil"/>
              <w:tr2bl w:val="nil"/>
            </w:tcBorders>
          </w:tcPr>
          <w:p w14:paraId="376E9ECA" w14:textId="77777777" w:rsidR="00DF2BB6" w:rsidRPr="00C70209" w:rsidRDefault="00DF2BB6" w:rsidP="003131E2">
            <w:pPr>
              <w:pStyle w:val="Tabletext"/>
            </w:pPr>
            <w:r w:rsidRPr="00C70209">
              <w:t>Mortality</w:t>
            </w:r>
          </w:p>
          <w:p w14:paraId="29CE8D8A" w14:textId="77777777" w:rsidR="00DF2BB6" w:rsidRPr="00C70209" w:rsidRDefault="00DF2BB6" w:rsidP="003131E2">
            <w:pPr>
              <w:pStyle w:val="Tabletext"/>
            </w:pPr>
            <w:r w:rsidRPr="00C70209">
              <w:t>Laboratory measures (Hb)</w:t>
            </w:r>
          </w:p>
          <w:p w14:paraId="7418BF05" w14:textId="77777777" w:rsidR="00DF2BB6" w:rsidRPr="00C70209" w:rsidRDefault="00DF2BB6" w:rsidP="003131E2">
            <w:pPr>
              <w:pStyle w:val="Tabletext"/>
            </w:pPr>
          </w:p>
        </w:tc>
      </w:tr>
    </w:tbl>
    <w:p w14:paraId="675C2438" w14:textId="77777777" w:rsidR="00DF2BB6" w:rsidRPr="00C70209" w:rsidRDefault="00DF2BB6" w:rsidP="003131E2">
      <w:pPr>
        <w:pStyle w:val="TableFigNotes0"/>
      </w:pPr>
      <w:r w:rsidRPr="00C70209">
        <w:t>Hb, haemoglobin; SP, sulphadoxine-pyrimethamine</w:t>
      </w:r>
    </w:p>
    <w:p w14:paraId="54E66344" w14:textId="77777777" w:rsidR="00DF2BB6" w:rsidRPr="00C70209" w:rsidRDefault="00DF2BB6" w:rsidP="003131E2">
      <w:pPr>
        <w:pStyle w:val="TableFigNotes0"/>
      </w:pPr>
      <w:r w:rsidRPr="00C70209">
        <w:rPr>
          <w:b/>
        </w:rPr>
        <w:t>a.</w:t>
      </w:r>
      <w:r w:rsidRPr="00C70209">
        <w:t xml:space="preserve"> Assessed by Okebe (2011).</w:t>
      </w:r>
    </w:p>
    <w:p w14:paraId="257B0943" w14:textId="77777777" w:rsidR="00DF2BB6" w:rsidRPr="00C70209" w:rsidRDefault="00DF2BB6" w:rsidP="003131E2">
      <w:pPr>
        <w:pStyle w:val="TableFigNotes0"/>
      </w:pPr>
      <w:r w:rsidRPr="00C70209">
        <w:rPr>
          <w:b/>
        </w:rPr>
        <w:t>b.</w:t>
      </w:r>
      <w:r w:rsidRPr="00C70209">
        <w:t xml:space="preserve"> Data retrieved from RCT, not reported by Okebe (2011).</w:t>
      </w:r>
    </w:p>
    <w:p w14:paraId="7C1F15D8" w14:textId="2D49102A" w:rsidR="00DF2BB6" w:rsidRPr="00C70209" w:rsidRDefault="00DF2BB6" w:rsidP="003131E2">
      <w:pPr>
        <w:pStyle w:val="TableFigNotes0"/>
      </w:pPr>
      <w:r w:rsidRPr="00C70209">
        <w:rPr>
          <w:b/>
        </w:rPr>
        <w:t>c.</w:t>
      </w:r>
      <w:r w:rsidRPr="00C70209">
        <w:t xml:space="preserve"> Van Hensbroek (1995) was a four-arm trial comparing oral iron plus SP versus placebo plus SP versus folic acid plus chloroquine versus placebo plus chloroquine. Only oral iron plus SP versus placebo plus SP is reported in this review.</w:t>
      </w:r>
    </w:p>
    <w:p w14:paraId="4F95FCC0" w14:textId="77777777" w:rsidR="00DF2BB6" w:rsidRPr="00C70209" w:rsidRDefault="00DF2BB6" w:rsidP="003131E2">
      <w:pPr>
        <w:pStyle w:val="BodyText"/>
      </w:pPr>
    </w:p>
    <w:p w14:paraId="480E2033" w14:textId="77777777" w:rsidR="00DF2BB6" w:rsidRPr="00C70209" w:rsidRDefault="00DF2BB6">
      <w:pPr>
        <w:spacing w:after="200"/>
        <w:rPr>
          <w:rFonts w:ascii="Tahoma" w:hAnsi="Tahoma"/>
          <w:b/>
          <w:bCs/>
          <w:iCs/>
          <w:color w:val="808080"/>
          <w:sz w:val="20"/>
        </w:rPr>
      </w:pPr>
      <w:r w:rsidRPr="00C70209">
        <w:br w:type="page"/>
      </w:r>
    </w:p>
    <w:p w14:paraId="60F6252F" w14:textId="77777777" w:rsidR="00DF2BB6" w:rsidRPr="00C70209" w:rsidRDefault="00DF2BB6" w:rsidP="003131E2">
      <w:pPr>
        <w:pStyle w:val="Heading5"/>
        <w:rPr>
          <w:lang w:val="en-AU"/>
        </w:rPr>
      </w:pPr>
      <w:r w:rsidRPr="00C70209">
        <w:rPr>
          <w:lang w:val="en-AU"/>
        </w:rPr>
        <w:t>Results</w:t>
      </w:r>
    </w:p>
    <w:p w14:paraId="5DFD620D" w14:textId="77777777" w:rsidR="00DF2BB6" w:rsidRPr="00C70209" w:rsidRDefault="00DF2BB6" w:rsidP="003131E2">
      <w:pPr>
        <w:pStyle w:val="Heading6"/>
      </w:pPr>
      <w:r w:rsidRPr="00C70209">
        <w:t>Transfusion incidence and volume</w:t>
      </w:r>
    </w:p>
    <w:p w14:paraId="5CA76EBA" w14:textId="77777777" w:rsidR="00DF2BB6" w:rsidRPr="00C70209" w:rsidRDefault="00DF2BB6" w:rsidP="003131E2">
      <w:pPr>
        <w:pStyle w:val="BodyText"/>
      </w:pPr>
      <w:r w:rsidRPr="00C70209">
        <w:t xml:space="preserve">One RCT (van den Hombergh 1996) identified by the systematic review and hand-searching process reported transfusion incidence in 100 paediatric patients aged less than 30 months with severe malaria due to </w:t>
      </w:r>
      <w:r w:rsidRPr="00C70209">
        <w:rPr>
          <w:i/>
        </w:rPr>
        <w:t xml:space="preserve">P. falciparum </w:t>
      </w:r>
      <w:r w:rsidRPr="00C70209">
        <w:t xml:space="preserve">compared oral iron with no iron supplements, given together with folic acid and antimalarial treatment. The author reported no difference between treatment groups on the incidence of transfusions (RR 1.00; 95% CI 0.64, 1.56). There was also no significant difference between groups on the incidence of transfusion given one to two days after randomisation (RR 1.0; 95% CI 0.15, 6.82). </w:t>
      </w:r>
      <w:r w:rsidRPr="00C70209">
        <w:rPr>
          <w:b/>
          <w:highlight w:val="yellow"/>
        </w:rPr>
        <w:fldChar w:fldCharType="begin"/>
      </w:r>
      <w:r w:rsidRPr="00C70209">
        <w:rPr>
          <w:b/>
        </w:rPr>
        <w:instrText xml:space="preserve"> REF _Ref412670652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37</w:t>
      </w:r>
      <w:r w:rsidRPr="00C70209">
        <w:rPr>
          <w:b/>
          <w:highlight w:val="yellow"/>
        </w:rPr>
        <w:fldChar w:fldCharType="end"/>
      </w:r>
      <w:r w:rsidRPr="00C70209">
        <w:t xml:space="preserve"> summarises the results from this study.</w:t>
      </w:r>
    </w:p>
    <w:p w14:paraId="1E4FC5E4" w14:textId="77777777" w:rsidR="00DF2BB6" w:rsidRPr="00C70209" w:rsidRDefault="00DF2BB6" w:rsidP="003131E2">
      <w:pPr>
        <w:pStyle w:val="BodyText"/>
      </w:pPr>
    </w:p>
    <w:p w14:paraId="75677A04"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1DC0E284" w14:textId="3B2AC343" w:rsidR="00DF2BB6" w:rsidRPr="00C70209" w:rsidRDefault="00DF2BB6" w:rsidP="003131E2">
      <w:pPr>
        <w:pStyle w:val="Caption"/>
      </w:pPr>
      <w:bookmarkStart w:id="532" w:name="_Ref412670652"/>
      <w:bookmarkStart w:id="533" w:name="_Toc423015386"/>
      <w:bookmarkStart w:id="534" w:name="_Toc42774713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7</w:t>
      </w:r>
      <w:r w:rsidR="00130F03" w:rsidRPr="00C70209">
        <w:fldChar w:fldCharType="end"/>
      </w:r>
      <w:bookmarkEnd w:id="532"/>
      <w:r w:rsidRPr="00C70209">
        <w:tab/>
        <w:t>Neonatal and paediatric patients with anaemia associated with malaria-: Results for oral and/or parenteral iron versus no iron – Transfusion volume or incidence</w:t>
      </w:r>
      <w:bookmarkEnd w:id="533"/>
      <w:bookmarkEnd w:id="53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89"/>
        <w:gridCol w:w="1389"/>
        <w:gridCol w:w="1389"/>
        <w:gridCol w:w="1389"/>
        <w:gridCol w:w="1392"/>
        <w:gridCol w:w="1466"/>
        <w:gridCol w:w="1466"/>
        <w:gridCol w:w="1466"/>
        <w:gridCol w:w="1729"/>
      </w:tblGrid>
      <w:tr w:rsidR="00DF2BB6" w:rsidRPr="00C70209" w14:paraId="0E930D5C" w14:textId="77777777" w:rsidTr="003131E2">
        <w:trPr>
          <w:cantSplit/>
          <w:tblHeader/>
        </w:trPr>
        <w:tc>
          <w:tcPr>
            <w:tcW w:w="388" w:type="pct"/>
            <w:vMerge w:val="restart"/>
            <w:tcBorders>
              <w:top w:val="single" w:sz="4" w:space="0" w:color="000000"/>
              <w:left w:val="single" w:sz="4" w:space="0" w:color="000000"/>
              <w:bottom w:val="nil"/>
              <w:right w:val="single" w:sz="4" w:space="0" w:color="000000"/>
            </w:tcBorders>
            <w:hideMark/>
          </w:tcPr>
          <w:p w14:paraId="0BBEAD8F"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2D1504FE"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1A6D470A" w14:textId="77777777" w:rsidR="00DF2BB6" w:rsidRPr="00C70209" w:rsidRDefault="00DF2BB6" w:rsidP="003131E2">
            <w:pPr>
              <w:pStyle w:val="TableH2"/>
              <w:rPr>
                <w:rFonts w:eastAsia="Arial Unicode MS"/>
                <w:lang w:eastAsia="en-US"/>
              </w:rPr>
            </w:pPr>
            <w:r w:rsidRPr="00C70209">
              <w:rPr>
                <w:rFonts w:eastAsia="Arial Unicode MS"/>
                <w:lang w:eastAsia="en-US"/>
              </w:rPr>
              <w:t>Quality</w:t>
            </w:r>
          </w:p>
        </w:tc>
        <w:tc>
          <w:tcPr>
            <w:tcW w:w="490" w:type="pct"/>
            <w:vMerge w:val="restart"/>
            <w:tcBorders>
              <w:top w:val="single" w:sz="4" w:space="0" w:color="000000"/>
              <w:left w:val="single" w:sz="4" w:space="0" w:color="000000"/>
              <w:bottom w:val="nil"/>
              <w:right w:val="single" w:sz="4" w:space="0" w:color="000000"/>
            </w:tcBorders>
            <w:hideMark/>
          </w:tcPr>
          <w:p w14:paraId="6D4AF809"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701A7451"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0" w:type="pct"/>
            <w:vMerge w:val="restart"/>
            <w:tcBorders>
              <w:top w:val="single" w:sz="4" w:space="0" w:color="000000"/>
              <w:left w:val="single" w:sz="4" w:space="0" w:color="000000"/>
              <w:bottom w:val="nil"/>
              <w:right w:val="single" w:sz="4" w:space="0" w:color="000000"/>
            </w:tcBorders>
            <w:hideMark/>
          </w:tcPr>
          <w:p w14:paraId="41ED3BCA"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451B91AB"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0" w:type="pct"/>
            <w:vMerge w:val="restart"/>
            <w:tcBorders>
              <w:top w:val="single" w:sz="4" w:space="0" w:color="000000"/>
              <w:left w:val="single" w:sz="4" w:space="0" w:color="000000"/>
              <w:bottom w:val="nil"/>
              <w:right w:val="single" w:sz="4" w:space="0" w:color="000000"/>
            </w:tcBorders>
            <w:hideMark/>
          </w:tcPr>
          <w:p w14:paraId="4DB02C6E" w14:textId="7291C6A4"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91" w:type="pct"/>
            <w:vMerge w:val="restart"/>
            <w:tcBorders>
              <w:top w:val="single" w:sz="4" w:space="0" w:color="000000"/>
              <w:left w:val="single" w:sz="4" w:space="0" w:color="000000"/>
              <w:bottom w:val="nil"/>
              <w:right w:val="single" w:sz="4" w:space="0" w:color="000000"/>
            </w:tcBorders>
            <w:hideMark/>
          </w:tcPr>
          <w:p w14:paraId="7AA55398"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1" w:type="pct"/>
            <w:gridSpan w:val="4"/>
            <w:tcBorders>
              <w:top w:val="single" w:sz="4" w:space="0" w:color="000000"/>
              <w:left w:val="single" w:sz="4" w:space="0" w:color="000000"/>
              <w:bottom w:val="single" w:sz="4" w:space="0" w:color="000000"/>
              <w:right w:val="single" w:sz="4" w:space="0" w:color="000000"/>
            </w:tcBorders>
            <w:hideMark/>
          </w:tcPr>
          <w:p w14:paraId="3384F40B"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5414238E" w14:textId="77777777" w:rsidTr="003131E2">
        <w:trPr>
          <w:cantSplit/>
          <w:tblHeader/>
        </w:trPr>
        <w:tc>
          <w:tcPr>
            <w:tcW w:w="0" w:type="auto"/>
            <w:vMerge/>
            <w:tcBorders>
              <w:top w:val="single" w:sz="4" w:space="0" w:color="000000"/>
              <w:left w:val="single" w:sz="4" w:space="0" w:color="000000"/>
              <w:bottom w:val="nil"/>
              <w:right w:val="single" w:sz="4" w:space="0" w:color="000000"/>
            </w:tcBorders>
            <w:vAlign w:val="center"/>
            <w:hideMark/>
          </w:tcPr>
          <w:p w14:paraId="3A744136" w14:textId="77777777" w:rsidR="00DF2BB6" w:rsidRPr="00C70209" w:rsidRDefault="00DF2BB6" w:rsidP="003131E2">
            <w:pPr>
              <w:pStyle w:val="TableH2"/>
              <w:rPr>
                <w:rFonts w:eastAsia="Arial Unicode MS"/>
                <w:i/>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18F696B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470021F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6B2347B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4382E23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0F2C39F6" w14:textId="77777777" w:rsidR="00DF2BB6" w:rsidRPr="00C70209" w:rsidRDefault="00DF2BB6" w:rsidP="003131E2">
            <w:pPr>
              <w:pStyle w:val="TableH2"/>
              <w:rPr>
                <w:rFonts w:eastAsia="Arial Unicode MS"/>
                <w:lang w:eastAsia="en-US"/>
              </w:rPr>
            </w:pPr>
          </w:p>
        </w:tc>
        <w:tc>
          <w:tcPr>
            <w:tcW w:w="517" w:type="pct"/>
            <w:tcBorders>
              <w:top w:val="single" w:sz="4" w:space="0" w:color="000000"/>
              <w:left w:val="single" w:sz="4" w:space="0" w:color="000000"/>
              <w:bottom w:val="nil"/>
              <w:right w:val="single" w:sz="4" w:space="0" w:color="000000"/>
            </w:tcBorders>
            <w:hideMark/>
          </w:tcPr>
          <w:p w14:paraId="2EB842C6" w14:textId="77777777" w:rsidR="00DF2BB6" w:rsidRPr="00C70209" w:rsidRDefault="00DF2BB6" w:rsidP="003131E2">
            <w:pPr>
              <w:pStyle w:val="TableH2"/>
              <w:rPr>
                <w:rFonts w:eastAsia="Arial Unicode MS"/>
                <w:lang w:eastAsia="en-US"/>
              </w:rPr>
            </w:pPr>
            <w:r w:rsidRPr="00C70209">
              <w:rPr>
                <w:rFonts w:eastAsia="Arial Unicode MS"/>
                <w:lang w:eastAsia="en-US"/>
              </w:rPr>
              <w:t>Iron therapy</w:t>
            </w:r>
          </w:p>
          <w:p w14:paraId="6DE66671"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7" w:type="pct"/>
            <w:tcBorders>
              <w:top w:val="single" w:sz="4" w:space="0" w:color="000000"/>
              <w:left w:val="single" w:sz="4" w:space="0" w:color="000000"/>
              <w:bottom w:val="nil"/>
              <w:right w:val="single" w:sz="4" w:space="0" w:color="000000"/>
            </w:tcBorders>
            <w:hideMark/>
          </w:tcPr>
          <w:p w14:paraId="3AF4E5F3" w14:textId="77777777" w:rsidR="00DF2BB6" w:rsidRPr="00C70209" w:rsidRDefault="00DF2BB6" w:rsidP="003131E2">
            <w:pPr>
              <w:pStyle w:val="TableH2"/>
              <w:rPr>
                <w:rFonts w:eastAsia="Arial Unicode MS"/>
                <w:lang w:eastAsia="en-US"/>
              </w:rPr>
            </w:pPr>
            <w:r w:rsidRPr="00C70209">
              <w:rPr>
                <w:rFonts w:eastAsia="Arial Unicode MS"/>
                <w:lang w:eastAsia="en-US"/>
              </w:rPr>
              <w:t>No iron therapy</w:t>
            </w:r>
          </w:p>
          <w:p w14:paraId="60268081"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7" w:type="pct"/>
            <w:tcBorders>
              <w:top w:val="single" w:sz="4" w:space="0" w:color="000000"/>
              <w:left w:val="single" w:sz="4" w:space="0" w:color="000000"/>
              <w:bottom w:val="nil"/>
              <w:right w:val="single" w:sz="4" w:space="0" w:color="000000"/>
            </w:tcBorders>
            <w:hideMark/>
          </w:tcPr>
          <w:p w14:paraId="401CBDEA"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10" w:type="pct"/>
            <w:tcBorders>
              <w:top w:val="single" w:sz="4" w:space="0" w:color="000000"/>
              <w:left w:val="single" w:sz="4" w:space="0" w:color="000000"/>
              <w:bottom w:val="nil"/>
              <w:right w:val="single" w:sz="4" w:space="0" w:color="000000"/>
            </w:tcBorders>
            <w:hideMark/>
          </w:tcPr>
          <w:p w14:paraId="29AE86D0"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27769402" w14:textId="2E273E53"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B18DE48"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098AB72F"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23A4EFA8" w14:textId="77777777" w:rsidR="00DF2BB6" w:rsidRPr="00C70209" w:rsidRDefault="00DF2BB6" w:rsidP="003131E2">
            <w:pPr>
              <w:pStyle w:val="TableH4"/>
              <w:rPr>
                <w:rFonts w:eastAsia="Arial Unicode MS"/>
              </w:rPr>
            </w:pPr>
            <w:r w:rsidRPr="00C70209">
              <w:rPr>
                <w:rFonts w:eastAsia="Arial Unicode MS"/>
                <w:lang w:eastAsia="en-US"/>
              </w:rPr>
              <w:t xml:space="preserve">Level II evidence </w:t>
            </w:r>
          </w:p>
        </w:tc>
      </w:tr>
      <w:tr w:rsidR="00DF2BB6" w:rsidRPr="00C70209" w14:paraId="3A414A65" w14:textId="77777777" w:rsidTr="003131E2">
        <w:trPr>
          <w:cantSplit/>
          <w:tblHeader/>
        </w:trPr>
        <w:tc>
          <w:tcPr>
            <w:tcW w:w="388" w:type="pct"/>
            <w:vMerge w:val="restart"/>
            <w:tcBorders>
              <w:top w:val="single" w:sz="4" w:space="0" w:color="000000"/>
              <w:left w:val="single" w:sz="4" w:space="0" w:color="000000"/>
              <w:bottom w:val="single" w:sz="4" w:space="0" w:color="auto"/>
              <w:right w:val="single" w:sz="4" w:space="0" w:color="000000"/>
            </w:tcBorders>
            <w:hideMark/>
          </w:tcPr>
          <w:p w14:paraId="29A22D90" w14:textId="5FFE6892" w:rsidR="00DF2BB6" w:rsidRPr="00C70209" w:rsidRDefault="00DF2BB6" w:rsidP="003131E2">
            <w:pPr>
              <w:pStyle w:val="Tabletext-evidencematrix"/>
              <w:spacing w:line="276" w:lineRule="auto"/>
            </w:pPr>
            <w:r w:rsidRPr="00C70209">
              <w:t>Van den Hombergh 1996</w:t>
            </w:r>
            <w:r w:rsidRPr="00C70209">
              <w:fldChar w:fldCharType="begin">
                <w:fldData xml:space="preserve">PEVuZE5vdGU+PENpdGU+PEF1dGhvcj5WYW4gRGVuIEhvbWJlcmdoPC9BdXRob3I+PFllYXI+MTk5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</w:fldData>
              </w:fldChar>
            </w:r>
            <w:r w:rsidR="000E261C">
              <w:instrText xml:space="preserve"> ADDIN EN.CITE </w:instrText>
            </w:r>
            <w:r w:rsidR="000E261C">
              <w:fldChar w:fldCharType="begin">
                <w:fldData xml:space="preserve">PEVuZE5vdGU+PENpdGU+PEF1dGhvcj5WYW4gRGVuIEhvbWJlcmdoPC9BdXRob3I+PFllYXI+MTk5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9</w:t>
            </w:r>
            <w:r w:rsidRPr="00C70209">
              <w:fldChar w:fldCharType="end"/>
            </w:r>
          </w:p>
          <w:p w14:paraId="4DBABC96" w14:textId="77777777" w:rsidR="00DF2BB6" w:rsidRPr="00C70209" w:rsidRDefault="00DF2BB6" w:rsidP="003131E2">
            <w:pPr>
              <w:pStyle w:val="Tabletext-evidencematrix"/>
              <w:spacing w:line="276" w:lineRule="auto"/>
            </w:pPr>
            <w:r w:rsidRPr="00C70209">
              <w:t>Level II</w:t>
            </w:r>
          </w:p>
          <w:p w14:paraId="0FE1A714" w14:textId="77777777" w:rsidR="00DF2BB6" w:rsidRPr="00C70209" w:rsidRDefault="00DF2BB6" w:rsidP="003131E2">
            <w:pPr>
              <w:pStyle w:val="Tabletext-evidencematrix"/>
              <w:spacing w:line="276" w:lineRule="auto"/>
            </w:pPr>
            <w:r w:rsidRPr="00C70209">
              <w:rPr>
                <w:i/>
              </w:rPr>
              <w:t>Poor</w:t>
            </w:r>
          </w:p>
        </w:tc>
        <w:tc>
          <w:tcPr>
            <w:tcW w:w="490" w:type="pct"/>
            <w:vMerge w:val="restart"/>
            <w:tcBorders>
              <w:top w:val="single" w:sz="4" w:space="0" w:color="000000"/>
              <w:left w:val="single" w:sz="4" w:space="0" w:color="000000"/>
              <w:bottom w:val="single" w:sz="4" w:space="0" w:color="auto"/>
              <w:right w:val="single" w:sz="4" w:space="0" w:color="000000"/>
            </w:tcBorders>
            <w:hideMark/>
          </w:tcPr>
          <w:p w14:paraId="5ED362E9" w14:textId="77777777" w:rsidR="00DF2BB6" w:rsidRPr="00C70209" w:rsidRDefault="00DF2BB6" w:rsidP="003131E2">
            <w:pPr>
              <w:pStyle w:val="Tabletext-evidencematrix"/>
              <w:spacing w:line="276" w:lineRule="auto"/>
            </w:pPr>
            <w:r w:rsidRPr="00C70209">
              <w:t>N=100</w:t>
            </w:r>
          </w:p>
        </w:tc>
        <w:tc>
          <w:tcPr>
            <w:tcW w:w="490" w:type="pct"/>
            <w:vMerge w:val="restart"/>
            <w:tcBorders>
              <w:top w:val="single" w:sz="4" w:space="0" w:color="000000"/>
              <w:left w:val="single" w:sz="4" w:space="0" w:color="000000"/>
              <w:bottom w:val="single" w:sz="4" w:space="0" w:color="auto"/>
              <w:right w:val="single" w:sz="4" w:space="0" w:color="000000"/>
            </w:tcBorders>
            <w:hideMark/>
          </w:tcPr>
          <w:p w14:paraId="6E866AC5" w14:textId="77777777" w:rsidR="00DF2BB6" w:rsidRPr="00C70209" w:rsidRDefault="00DF2BB6" w:rsidP="003131E2">
            <w:pPr>
              <w:pStyle w:val="Tabletext-evidencematrix"/>
              <w:spacing w:line="276" w:lineRule="auto"/>
            </w:pPr>
            <w:r w:rsidRPr="00C70209">
              <w:t>Children &lt;30 months with severe malaria-associated anaemia (Hb ≤5 g/dL)</w:t>
            </w:r>
          </w:p>
        </w:tc>
        <w:tc>
          <w:tcPr>
            <w:tcW w:w="490" w:type="pct"/>
            <w:vMerge w:val="restart"/>
            <w:tcBorders>
              <w:top w:val="single" w:sz="4" w:space="0" w:color="000000"/>
              <w:left w:val="single" w:sz="4" w:space="0" w:color="000000"/>
              <w:bottom w:val="single" w:sz="4" w:space="0" w:color="auto"/>
              <w:right w:val="single" w:sz="4" w:space="0" w:color="000000"/>
            </w:tcBorders>
            <w:hideMark/>
          </w:tcPr>
          <w:p w14:paraId="35BAF783" w14:textId="77777777" w:rsidR="00DF2BB6" w:rsidRPr="00C70209" w:rsidRDefault="00DF2BB6" w:rsidP="003131E2">
            <w:pPr>
              <w:pStyle w:val="Tabletext-evidencematrix"/>
              <w:spacing w:line="276" w:lineRule="auto"/>
            </w:pPr>
            <w:r w:rsidRPr="00C70209">
              <w:t>Single hospital, Tanzania</w:t>
            </w:r>
          </w:p>
        </w:tc>
        <w:tc>
          <w:tcPr>
            <w:tcW w:w="490" w:type="pct"/>
            <w:vMerge w:val="restart"/>
            <w:tcBorders>
              <w:top w:val="single" w:sz="4" w:space="0" w:color="000000"/>
              <w:left w:val="single" w:sz="4" w:space="0" w:color="000000"/>
              <w:bottom w:val="single" w:sz="4" w:space="0" w:color="auto"/>
              <w:right w:val="single" w:sz="4" w:space="0" w:color="000000"/>
            </w:tcBorders>
            <w:hideMark/>
          </w:tcPr>
          <w:p w14:paraId="60B61E73" w14:textId="5D7E7198" w:rsidR="00DF2BB6" w:rsidRPr="00C70209" w:rsidRDefault="00DF2BB6" w:rsidP="003131E2">
            <w:pPr>
              <w:pStyle w:val="Tabletext-evidencematrix"/>
              <w:spacing w:line="276" w:lineRule="auto"/>
            </w:pPr>
            <w:r w:rsidRPr="00C70209">
              <w:t>Oral iron plus folic acid versus folic acid</w:t>
            </w:r>
          </w:p>
          <w:p w14:paraId="45BB1504" w14:textId="77777777" w:rsidR="00DF2BB6" w:rsidRPr="00C70209" w:rsidRDefault="00DF2BB6" w:rsidP="003131E2">
            <w:pPr>
              <w:pStyle w:val="Tabletext-subanalysis"/>
              <w:spacing w:line="276" w:lineRule="auto"/>
            </w:pPr>
            <w:r w:rsidRPr="00C70209">
              <w:t>*All children received antimalarial therapy</w:t>
            </w:r>
          </w:p>
        </w:tc>
        <w:tc>
          <w:tcPr>
            <w:tcW w:w="491" w:type="pct"/>
            <w:tcBorders>
              <w:top w:val="single" w:sz="4" w:space="0" w:color="000000"/>
              <w:left w:val="single" w:sz="4" w:space="0" w:color="000000"/>
              <w:bottom w:val="single" w:sz="4" w:space="0" w:color="000000"/>
              <w:right w:val="single" w:sz="4" w:space="0" w:color="000000"/>
            </w:tcBorders>
            <w:hideMark/>
          </w:tcPr>
          <w:p w14:paraId="3522223B" w14:textId="77777777" w:rsidR="00DF2BB6" w:rsidRPr="00C70209" w:rsidRDefault="00DF2BB6" w:rsidP="003131E2">
            <w:pPr>
              <w:pStyle w:val="Tabletext-evidencematrix"/>
              <w:spacing w:line="276" w:lineRule="auto"/>
            </w:pPr>
            <w:r w:rsidRPr="00C70209">
              <w:t>Transfusion incidence</w:t>
            </w:r>
          </w:p>
        </w:tc>
        <w:tc>
          <w:tcPr>
            <w:tcW w:w="517" w:type="pct"/>
            <w:tcBorders>
              <w:top w:val="single" w:sz="4" w:space="0" w:color="000000"/>
              <w:left w:val="single" w:sz="4" w:space="0" w:color="000000"/>
              <w:bottom w:val="single" w:sz="4" w:space="0" w:color="000000"/>
              <w:right w:val="single" w:sz="4" w:space="0" w:color="000000"/>
            </w:tcBorders>
            <w:hideMark/>
          </w:tcPr>
          <w:p w14:paraId="7987FADC" w14:textId="77777777" w:rsidR="00DF2BB6" w:rsidRPr="00C70209" w:rsidRDefault="00DF2BB6" w:rsidP="003131E2">
            <w:pPr>
              <w:pStyle w:val="Tabletext-evidencematrix"/>
              <w:spacing w:line="276" w:lineRule="auto"/>
            </w:pPr>
            <w:r w:rsidRPr="00C70209">
              <w:t>22/50</w:t>
            </w:r>
          </w:p>
        </w:tc>
        <w:tc>
          <w:tcPr>
            <w:tcW w:w="517" w:type="pct"/>
            <w:tcBorders>
              <w:top w:val="single" w:sz="4" w:space="0" w:color="000000"/>
              <w:left w:val="single" w:sz="4" w:space="0" w:color="000000"/>
              <w:bottom w:val="single" w:sz="4" w:space="0" w:color="000000"/>
              <w:right w:val="single" w:sz="4" w:space="0" w:color="000000"/>
            </w:tcBorders>
            <w:hideMark/>
          </w:tcPr>
          <w:p w14:paraId="70AFCA6C" w14:textId="77777777" w:rsidR="00DF2BB6" w:rsidRPr="00C70209" w:rsidRDefault="00DF2BB6" w:rsidP="003131E2">
            <w:pPr>
              <w:pStyle w:val="Tabletext-evidencematrix"/>
              <w:spacing w:line="276" w:lineRule="auto"/>
            </w:pPr>
            <w:r w:rsidRPr="00C70209">
              <w:t>22/50</w:t>
            </w:r>
          </w:p>
        </w:tc>
        <w:tc>
          <w:tcPr>
            <w:tcW w:w="517" w:type="pct"/>
            <w:tcBorders>
              <w:top w:val="single" w:sz="4" w:space="0" w:color="000000"/>
              <w:left w:val="single" w:sz="4" w:space="0" w:color="000000"/>
              <w:bottom w:val="single" w:sz="4" w:space="0" w:color="000000"/>
              <w:right w:val="single" w:sz="4" w:space="0" w:color="000000"/>
            </w:tcBorders>
            <w:hideMark/>
          </w:tcPr>
          <w:p w14:paraId="22F57EDB" w14:textId="77777777" w:rsidR="00DF2BB6" w:rsidRPr="00C70209" w:rsidRDefault="00DF2BB6" w:rsidP="003131E2">
            <w:pPr>
              <w:pStyle w:val="Tabletext-evidencematrix"/>
              <w:spacing w:line="276" w:lineRule="auto"/>
            </w:pPr>
            <w:r w:rsidRPr="00C70209">
              <w:t>RR 1.00 [0.64, 1.56]</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hideMark/>
          </w:tcPr>
          <w:p w14:paraId="3F106782" w14:textId="77777777" w:rsidR="00DF2BB6" w:rsidRPr="00C70209" w:rsidRDefault="00DF2BB6" w:rsidP="003131E2">
            <w:pPr>
              <w:pStyle w:val="Tabletext-evidencematrix"/>
              <w:spacing w:line="276" w:lineRule="auto"/>
            </w:pPr>
            <w:r w:rsidRPr="00C70209">
              <w:t>No significant difference</w:t>
            </w:r>
          </w:p>
          <w:p w14:paraId="735FB8CB" w14:textId="23237DBA" w:rsidR="00DF2BB6" w:rsidRPr="00C70209" w:rsidRDefault="001A475D" w:rsidP="003131E2">
            <w:pPr>
              <w:pStyle w:val="Tabletext-evidencematrix"/>
              <w:spacing w:line="276" w:lineRule="auto"/>
            </w:pPr>
            <w:r w:rsidRPr="001A475D">
              <w:rPr>
                <w:i/>
              </w:rPr>
              <w:t>P = </w:t>
            </w:r>
            <w:r w:rsidR="00DF2BB6" w:rsidRPr="00C70209">
              <w:t>1.00</w:t>
            </w:r>
            <w:r w:rsidR="00DF2BB6" w:rsidRPr="00C70209">
              <w:rPr>
                <w:vertAlign w:val="superscript"/>
              </w:rPr>
              <w:t>c</w:t>
            </w:r>
          </w:p>
        </w:tc>
      </w:tr>
      <w:tr w:rsidR="00DF2BB6" w:rsidRPr="00C70209" w14:paraId="1D6EE17F" w14:textId="77777777" w:rsidTr="003131E2">
        <w:trPr>
          <w:cantSplit/>
          <w:tblHeader/>
        </w:trPr>
        <w:tc>
          <w:tcPr>
            <w:tcW w:w="0" w:type="auto"/>
            <w:vMerge/>
            <w:tcBorders>
              <w:top w:val="single" w:sz="4" w:space="0" w:color="000000"/>
              <w:left w:val="single" w:sz="4" w:space="0" w:color="000000"/>
              <w:bottom w:val="single" w:sz="4" w:space="0" w:color="auto"/>
              <w:right w:val="single" w:sz="4" w:space="0" w:color="000000"/>
            </w:tcBorders>
            <w:vAlign w:val="center"/>
            <w:hideMark/>
          </w:tcPr>
          <w:p w14:paraId="75CFC7E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auto"/>
              <w:right w:val="single" w:sz="4" w:space="0" w:color="000000"/>
            </w:tcBorders>
            <w:vAlign w:val="center"/>
            <w:hideMark/>
          </w:tcPr>
          <w:p w14:paraId="3F34C02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auto"/>
              <w:right w:val="single" w:sz="4" w:space="0" w:color="000000"/>
            </w:tcBorders>
            <w:vAlign w:val="center"/>
            <w:hideMark/>
          </w:tcPr>
          <w:p w14:paraId="65BBC2A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auto"/>
              <w:right w:val="single" w:sz="4" w:space="0" w:color="000000"/>
            </w:tcBorders>
            <w:vAlign w:val="center"/>
            <w:hideMark/>
          </w:tcPr>
          <w:p w14:paraId="6F28370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auto"/>
              <w:right w:val="single" w:sz="4" w:space="0" w:color="000000"/>
            </w:tcBorders>
            <w:vAlign w:val="center"/>
            <w:hideMark/>
          </w:tcPr>
          <w:p w14:paraId="74D3A24A"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91" w:type="pct"/>
            <w:tcBorders>
              <w:top w:val="single" w:sz="4" w:space="0" w:color="000000"/>
              <w:left w:val="single" w:sz="4" w:space="0" w:color="000000"/>
              <w:bottom w:val="single" w:sz="4" w:space="0" w:color="auto"/>
              <w:right w:val="single" w:sz="4" w:space="0" w:color="000000"/>
            </w:tcBorders>
            <w:hideMark/>
          </w:tcPr>
          <w:p w14:paraId="7605EB3D" w14:textId="77777777" w:rsidR="00DF2BB6" w:rsidRPr="00C70209" w:rsidRDefault="00DF2BB6" w:rsidP="003131E2">
            <w:pPr>
              <w:pStyle w:val="Tabletext-evidencematrix"/>
              <w:spacing w:line="276" w:lineRule="auto"/>
            </w:pPr>
            <w:r w:rsidRPr="00C70209">
              <w:t>Transfusion later than day one or two</w:t>
            </w:r>
          </w:p>
        </w:tc>
        <w:tc>
          <w:tcPr>
            <w:tcW w:w="517" w:type="pct"/>
            <w:tcBorders>
              <w:top w:val="single" w:sz="4" w:space="0" w:color="000000"/>
              <w:left w:val="single" w:sz="4" w:space="0" w:color="000000"/>
              <w:bottom w:val="single" w:sz="4" w:space="0" w:color="auto"/>
              <w:right w:val="single" w:sz="4" w:space="0" w:color="000000"/>
            </w:tcBorders>
            <w:hideMark/>
          </w:tcPr>
          <w:p w14:paraId="5C1E74D3" w14:textId="77777777" w:rsidR="00DF2BB6" w:rsidRPr="00C70209" w:rsidRDefault="00DF2BB6" w:rsidP="003131E2">
            <w:pPr>
              <w:pStyle w:val="Tabletext-evidencematrix"/>
              <w:spacing w:line="276" w:lineRule="auto"/>
            </w:pPr>
            <w:r w:rsidRPr="00C70209">
              <w:t>2/50</w:t>
            </w:r>
          </w:p>
        </w:tc>
        <w:tc>
          <w:tcPr>
            <w:tcW w:w="517" w:type="pct"/>
            <w:tcBorders>
              <w:top w:val="single" w:sz="4" w:space="0" w:color="000000"/>
              <w:left w:val="single" w:sz="4" w:space="0" w:color="000000"/>
              <w:bottom w:val="single" w:sz="4" w:space="0" w:color="auto"/>
              <w:right w:val="single" w:sz="4" w:space="0" w:color="000000"/>
            </w:tcBorders>
            <w:hideMark/>
          </w:tcPr>
          <w:p w14:paraId="1774B1A0" w14:textId="77777777" w:rsidR="00DF2BB6" w:rsidRPr="00C70209" w:rsidRDefault="00DF2BB6" w:rsidP="003131E2">
            <w:pPr>
              <w:pStyle w:val="Tabletext-evidencematrix"/>
              <w:spacing w:line="276" w:lineRule="auto"/>
            </w:pPr>
            <w:r w:rsidRPr="00C70209">
              <w:t>2/50</w:t>
            </w:r>
          </w:p>
        </w:tc>
        <w:tc>
          <w:tcPr>
            <w:tcW w:w="517" w:type="pct"/>
            <w:tcBorders>
              <w:top w:val="single" w:sz="4" w:space="0" w:color="000000"/>
              <w:left w:val="single" w:sz="4" w:space="0" w:color="000000"/>
              <w:bottom w:val="single" w:sz="4" w:space="0" w:color="auto"/>
              <w:right w:val="single" w:sz="4" w:space="0" w:color="000000"/>
            </w:tcBorders>
            <w:hideMark/>
          </w:tcPr>
          <w:p w14:paraId="72CEFAF9" w14:textId="77777777" w:rsidR="00DF2BB6" w:rsidRPr="00C70209" w:rsidRDefault="00DF2BB6" w:rsidP="003131E2">
            <w:pPr>
              <w:pStyle w:val="Tabletext-evidencematrix"/>
              <w:spacing w:line="276" w:lineRule="auto"/>
            </w:pPr>
            <w:r w:rsidRPr="00C70209">
              <w:t>RR 1.00 [0.15, 6.82]</w:t>
            </w:r>
            <w:r w:rsidRPr="00C70209">
              <w:rPr>
                <w:vertAlign w:val="superscript"/>
              </w:rPr>
              <w:t>c</w:t>
            </w:r>
          </w:p>
        </w:tc>
        <w:tc>
          <w:tcPr>
            <w:tcW w:w="610" w:type="pct"/>
            <w:tcBorders>
              <w:top w:val="single" w:sz="4" w:space="0" w:color="000000"/>
              <w:left w:val="single" w:sz="4" w:space="0" w:color="000000"/>
              <w:bottom w:val="single" w:sz="4" w:space="0" w:color="auto"/>
              <w:right w:val="single" w:sz="4" w:space="0" w:color="000000"/>
            </w:tcBorders>
            <w:hideMark/>
          </w:tcPr>
          <w:p w14:paraId="097F16F9" w14:textId="77777777" w:rsidR="00DF2BB6" w:rsidRPr="00C70209" w:rsidRDefault="00DF2BB6" w:rsidP="003131E2">
            <w:pPr>
              <w:pStyle w:val="Tabletext-evidencematrix"/>
              <w:spacing w:line="276" w:lineRule="auto"/>
            </w:pPr>
            <w:r w:rsidRPr="00C70209">
              <w:t>No significant difference</w:t>
            </w:r>
          </w:p>
          <w:p w14:paraId="6BA11350" w14:textId="0E8FE9D5" w:rsidR="00DF2BB6" w:rsidRPr="00C70209" w:rsidRDefault="001A475D" w:rsidP="003131E2">
            <w:pPr>
              <w:pStyle w:val="Tabletext-evidencematrix"/>
              <w:spacing w:line="276" w:lineRule="auto"/>
            </w:pPr>
            <w:r w:rsidRPr="001A475D">
              <w:rPr>
                <w:i/>
              </w:rPr>
              <w:t>P = </w:t>
            </w:r>
            <w:r w:rsidR="00DF2BB6" w:rsidRPr="00C70209">
              <w:t>1.00</w:t>
            </w:r>
            <w:r w:rsidR="00DF2BB6" w:rsidRPr="00C70209">
              <w:rPr>
                <w:vertAlign w:val="superscript"/>
              </w:rPr>
              <w:t>c</w:t>
            </w:r>
          </w:p>
        </w:tc>
      </w:tr>
    </w:tbl>
    <w:p w14:paraId="41CD7B4F" w14:textId="77777777" w:rsidR="00DF2BB6" w:rsidRPr="00C70209" w:rsidRDefault="00DF2BB6" w:rsidP="003131E2">
      <w:pPr>
        <w:pStyle w:val="TabFigNotes0noindent"/>
      </w:pPr>
      <w:r w:rsidRPr="00C70209">
        <w:t>CI, confidence interval; Hb, haemoglobin; RR, risk ratio</w:t>
      </w:r>
    </w:p>
    <w:p w14:paraId="03006C0E"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23E0D35"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18D85F7" w14:textId="77777777" w:rsidR="00DF2BB6" w:rsidRPr="00C70209" w:rsidRDefault="00DF2BB6" w:rsidP="003131E2">
      <w:pPr>
        <w:pStyle w:val="TabFigNotes0noindent"/>
      </w:pPr>
      <w:r w:rsidRPr="00C70209">
        <w:rPr>
          <w:b/>
        </w:rPr>
        <w:t>c.</w:t>
      </w:r>
      <w:r w:rsidRPr="00C70209">
        <w:t xml:space="preserve"> Calculated post-hoc using RevMan 5.1.2.</w:t>
      </w:r>
    </w:p>
    <w:p w14:paraId="0D59522A"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36B1CB48" w14:textId="77777777" w:rsidR="00DF2BB6" w:rsidRPr="00C70209" w:rsidRDefault="00DF2BB6" w:rsidP="003131E2">
      <w:pPr>
        <w:pStyle w:val="Heading6"/>
      </w:pPr>
      <w:r w:rsidRPr="00C70209">
        <w:t>Mortality</w:t>
      </w:r>
    </w:p>
    <w:p w14:paraId="5DD06192" w14:textId="27DC7A44" w:rsidR="00DF2BB6" w:rsidRPr="00C70209" w:rsidRDefault="00DF2BB6" w:rsidP="003131E2">
      <w:pPr>
        <w:pStyle w:val="BodyText"/>
      </w:pPr>
      <w:r w:rsidRPr="00C70209">
        <w:t>Okebe (2011) assessed the incidence of mortality (all-cause) in children administered iron (with or without folic acid) during an acute attack of malaria and included data from four RCTs involving 664 children. The pooled risk difference was reported to be 2.66 per 1000 children.</w:t>
      </w:r>
    </w:p>
    <w:p w14:paraId="1E3C04C5" w14:textId="77777777" w:rsidR="00DF2BB6" w:rsidRPr="00C70209" w:rsidRDefault="00DF2BB6" w:rsidP="003131E2">
      <w:pPr>
        <w:pStyle w:val="BodyText"/>
      </w:pPr>
      <w:r w:rsidRPr="00C70209">
        <w:t xml:space="preserve">The meta-analysis showed no significant difference on the incidence of mortality (RD 0.00; 95% CI –0.01, 0.02) in these children; however, there were no deaths in two trials and the outcome is likely to be underpowered to detect a significant difference (see </w:t>
      </w:r>
      <w:r w:rsidRPr="00C70209">
        <w:rPr>
          <w:b/>
        </w:rPr>
        <w:fldChar w:fldCharType="begin"/>
      </w:r>
      <w:r w:rsidRPr="00C70209">
        <w:rPr>
          <w:b/>
        </w:rPr>
        <w:instrText xml:space="preserve"> REF _Ref403998195 \h  \* MERGEFORMAT </w:instrText>
      </w:r>
      <w:r w:rsidRPr="00C70209">
        <w:rPr>
          <w:b/>
        </w:rPr>
      </w:r>
      <w:r w:rsidRPr="00C70209">
        <w:rPr>
          <w:b/>
        </w:rPr>
        <w:fldChar w:fldCharType="separate"/>
      </w:r>
      <w:r w:rsidR="000F7A9B" w:rsidRPr="000F7A9B">
        <w:rPr>
          <w:b/>
        </w:rPr>
        <w:t>Figure 3.2.16</w:t>
      </w:r>
      <w:r w:rsidRPr="00C70209">
        <w:rPr>
          <w:b/>
        </w:rPr>
        <w:fldChar w:fldCharType="end"/>
      </w:r>
      <w:r w:rsidRPr="00C70209">
        <w:t>). There was no heterogeneity for this outcome (I</w:t>
      </w:r>
      <w:r w:rsidRPr="00C70209">
        <w:rPr>
          <w:vertAlign w:val="superscript"/>
        </w:rPr>
        <w:t>2</w:t>
      </w:r>
      <w:r w:rsidRPr="00C70209">
        <w:t xml:space="preserve">=0%). </w:t>
      </w:r>
      <w:r w:rsidRPr="00C70209">
        <w:rPr>
          <w:b/>
          <w:highlight w:val="yellow"/>
        </w:rPr>
        <w:fldChar w:fldCharType="begin"/>
      </w:r>
      <w:r w:rsidRPr="00C70209">
        <w:rPr>
          <w:b/>
        </w:rPr>
        <w:instrText xml:space="preserve"> REF _Ref412670873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38</w:t>
      </w:r>
      <w:r w:rsidRPr="00C70209">
        <w:rPr>
          <w:b/>
          <w:highlight w:val="yellow"/>
        </w:rPr>
        <w:fldChar w:fldCharType="end"/>
      </w:r>
      <w:r w:rsidRPr="00C70209">
        <w:t xml:space="preserve"> summarises the results from this study.</w:t>
      </w:r>
    </w:p>
    <w:p w14:paraId="7F8FAE2A" w14:textId="77777777" w:rsidR="00DF2BB6" w:rsidRPr="00C70209" w:rsidRDefault="00DF2BB6" w:rsidP="003131E2">
      <w:pPr>
        <w:pStyle w:val="BodyText"/>
      </w:pPr>
    </w:p>
    <w:p w14:paraId="46196EBA" w14:textId="7CC4C299" w:rsidR="00DF2BB6" w:rsidRPr="00C70209" w:rsidRDefault="00DF2BB6" w:rsidP="003131E2">
      <w:pPr>
        <w:pStyle w:val="Caption"/>
        <w:ind w:left="2070"/>
      </w:pPr>
      <w:bookmarkStart w:id="535" w:name="_Ref403998195"/>
      <w:bookmarkStart w:id="536" w:name="_Toc421795387"/>
      <w:bookmarkStart w:id="537" w:name="_Toc427747255"/>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6</w:t>
      </w:r>
      <w:r w:rsidRPr="00C70209">
        <w:fldChar w:fldCharType="end"/>
      </w:r>
      <w:bookmarkEnd w:id="535"/>
      <w:r w:rsidRPr="00C70209">
        <w:tab/>
        <w:t xml:space="preserve">Meta-analysis of iron versus no iron in neonatal and paediatric patients with anaemia associated with malaria – </w:t>
      </w:r>
      <w:r w:rsidR="00D7682F" w:rsidRPr="00C70209">
        <w:t>mortality</w:t>
      </w:r>
      <w:bookmarkEnd w:id="536"/>
      <w:bookmarkEnd w:id="537"/>
    </w:p>
    <w:p w14:paraId="58B9BDF2" w14:textId="77777777" w:rsidR="00DF2BB6" w:rsidRPr="00C70209" w:rsidRDefault="00DF2BB6" w:rsidP="003131E2">
      <w:pPr>
        <w:pStyle w:val="Pic"/>
      </w:pPr>
    </w:p>
    <w:p w14:paraId="68B8C7BA" w14:textId="77777777" w:rsidR="00DF2BB6" w:rsidRPr="00C70209" w:rsidRDefault="00DF2BB6" w:rsidP="003131E2">
      <w:pPr>
        <w:pStyle w:val="BodyText"/>
      </w:pPr>
      <w:r w:rsidRPr="00C70209">
        <w:rPr>
          <w:noProof/>
        </w:rPr>
        <w:drawing>
          <wp:inline distT="0" distB="0" distL="0" distR="0" wp14:anchorId="66028D68" wp14:editId="0AF7C6AC">
            <wp:extent cx="5197715" cy="1588114"/>
            <wp:effectExtent l="19050" t="19050" r="22225"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with malaria mortality.emf"/>
                    <pic:cNvPicPr/>
                  </pic:nvPicPr>
                  <pic:blipFill>
                    <a:blip r:embed="rId52">
                      <a:extLst>
                        <a:ext uri="{28A0092B-C50C-407E-A947-70E740481C1C}">
                          <a14:useLocalDpi xmlns:a14="http://schemas.microsoft.com/office/drawing/2010/main" val="0"/>
                        </a:ext>
                      </a:extLst>
                    </a:blip>
                    <a:stretch>
                      <a:fillRect/>
                    </a:stretch>
                  </pic:blipFill>
                  <pic:spPr>
                    <a:xfrm>
                      <a:off x="0" y="0"/>
                      <a:ext cx="5197715" cy="1588114"/>
                    </a:xfrm>
                    <a:prstGeom prst="rect">
                      <a:avLst/>
                    </a:prstGeom>
                    <a:ln w="12696" cmpd="sng">
                      <a:solidFill>
                        <a:srgbClr val="000000"/>
                      </a:solidFill>
                      <a:prstDash val="solid"/>
                    </a:ln>
                  </pic:spPr>
                </pic:pic>
              </a:graphicData>
            </a:graphic>
          </wp:inline>
        </w:drawing>
      </w:r>
    </w:p>
    <w:p w14:paraId="13D30A1B" w14:textId="77777777" w:rsidR="00DF2BB6" w:rsidRPr="00C70209" w:rsidRDefault="00DF2BB6" w:rsidP="003131E2">
      <w:pPr>
        <w:pStyle w:val="Footnote"/>
      </w:pPr>
    </w:p>
    <w:p w14:paraId="223777FD"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4502F801" w14:textId="21386394" w:rsidR="00DF2BB6" w:rsidRPr="00C70209" w:rsidRDefault="00DF2BB6" w:rsidP="003131E2">
      <w:pPr>
        <w:pStyle w:val="Caption"/>
      </w:pPr>
      <w:bookmarkStart w:id="538" w:name="_Ref412670873"/>
      <w:bookmarkStart w:id="539" w:name="_Ref412670857"/>
      <w:bookmarkStart w:id="540" w:name="_Toc423015387"/>
      <w:bookmarkStart w:id="541" w:name="_Toc42774713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8</w:t>
      </w:r>
      <w:r w:rsidR="00130F03" w:rsidRPr="00C70209">
        <w:fldChar w:fldCharType="end"/>
      </w:r>
      <w:bookmarkEnd w:id="538"/>
      <w:r w:rsidRPr="00C70209">
        <w:tab/>
        <w:t>Neonatal and paediatric patients with anaemia associated with malaria: Results for oral and/or parenteral iron versus no iron – Mortality</w:t>
      </w:r>
      <w:bookmarkEnd w:id="539"/>
      <w:bookmarkEnd w:id="540"/>
      <w:bookmarkEnd w:id="54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89"/>
        <w:gridCol w:w="1389"/>
        <w:gridCol w:w="1389"/>
        <w:gridCol w:w="1389"/>
        <w:gridCol w:w="1392"/>
        <w:gridCol w:w="1466"/>
        <w:gridCol w:w="1466"/>
        <w:gridCol w:w="1466"/>
        <w:gridCol w:w="1729"/>
      </w:tblGrid>
      <w:tr w:rsidR="00DF2BB6" w:rsidRPr="00C70209" w14:paraId="04196EF5" w14:textId="77777777" w:rsidTr="003131E2">
        <w:trPr>
          <w:cantSplit/>
          <w:tblHeader/>
        </w:trPr>
        <w:tc>
          <w:tcPr>
            <w:tcW w:w="388" w:type="pct"/>
            <w:vMerge w:val="restart"/>
            <w:tcBorders>
              <w:top w:val="single" w:sz="4" w:space="0" w:color="000000"/>
              <w:left w:val="single" w:sz="4" w:space="0" w:color="000000"/>
              <w:bottom w:val="nil"/>
              <w:right w:val="single" w:sz="4" w:space="0" w:color="000000"/>
            </w:tcBorders>
            <w:hideMark/>
          </w:tcPr>
          <w:p w14:paraId="1DF12910"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47C11777"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55AE031A" w14:textId="77777777" w:rsidR="00DF2BB6" w:rsidRPr="00C70209" w:rsidRDefault="00DF2BB6" w:rsidP="003131E2">
            <w:pPr>
              <w:pStyle w:val="TableH2"/>
              <w:rPr>
                <w:rFonts w:eastAsia="Arial Unicode MS"/>
                <w:lang w:eastAsia="en-US"/>
              </w:rPr>
            </w:pPr>
            <w:r w:rsidRPr="00C70209">
              <w:rPr>
                <w:rFonts w:eastAsia="Arial Unicode MS"/>
                <w:lang w:eastAsia="en-US"/>
              </w:rPr>
              <w:t>Quality</w:t>
            </w:r>
          </w:p>
        </w:tc>
        <w:tc>
          <w:tcPr>
            <w:tcW w:w="490" w:type="pct"/>
            <w:vMerge w:val="restart"/>
            <w:tcBorders>
              <w:top w:val="single" w:sz="4" w:space="0" w:color="000000"/>
              <w:left w:val="single" w:sz="4" w:space="0" w:color="000000"/>
              <w:bottom w:val="nil"/>
              <w:right w:val="single" w:sz="4" w:space="0" w:color="000000"/>
            </w:tcBorders>
            <w:hideMark/>
          </w:tcPr>
          <w:p w14:paraId="0FB9D23E"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66C3472C"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0" w:type="pct"/>
            <w:vMerge w:val="restart"/>
            <w:tcBorders>
              <w:top w:val="single" w:sz="4" w:space="0" w:color="000000"/>
              <w:left w:val="single" w:sz="4" w:space="0" w:color="000000"/>
              <w:bottom w:val="nil"/>
              <w:right w:val="single" w:sz="4" w:space="0" w:color="000000"/>
            </w:tcBorders>
            <w:hideMark/>
          </w:tcPr>
          <w:p w14:paraId="6C8E5B18"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2C498814"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0" w:type="pct"/>
            <w:vMerge w:val="restart"/>
            <w:tcBorders>
              <w:top w:val="single" w:sz="4" w:space="0" w:color="000000"/>
              <w:left w:val="single" w:sz="4" w:space="0" w:color="000000"/>
              <w:bottom w:val="nil"/>
              <w:right w:val="single" w:sz="4" w:space="0" w:color="000000"/>
            </w:tcBorders>
            <w:hideMark/>
          </w:tcPr>
          <w:p w14:paraId="1BF63186" w14:textId="0B50EBCD"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91" w:type="pct"/>
            <w:vMerge w:val="restart"/>
            <w:tcBorders>
              <w:top w:val="single" w:sz="4" w:space="0" w:color="000000"/>
              <w:left w:val="single" w:sz="4" w:space="0" w:color="000000"/>
              <w:bottom w:val="nil"/>
              <w:right w:val="single" w:sz="4" w:space="0" w:color="000000"/>
            </w:tcBorders>
            <w:hideMark/>
          </w:tcPr>
          <w:p w14:paraId="4ED69561"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1" w:type="pct"/>
            <w:gridSpan w:val="4"/>
            <w:tcBorders>
              <w:top w:val="single" w:sz="4" w:space="0" w:color="000000"/>
              <w:left w:val="single" w:sz="4" w:space="0" w:color="000000"/>
              <w:bottom w:val="single" w:sz="4" w:space="0" w:color="000000"/>
              <w:right w:val="single" w:sz="4" w:space="0" w:color="000000"/>
            </w:tcBorders>
            <w:hideMark/>
          </w:tcPr>
          <w:p w14:paraId="192D90D1"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50E87870" w14:textId="77777777" w:rsidTr="003131E2">
        <w:trPr>
          <w:cantSplit/>
          <w:tblHeader/>
        </w:trPr>
        <w:tc>
          <w:tcPr>
            <w:tcW w:w="0" w:type="auto"/>
            <w:vMerge/>
            <w:tcBorders>
              <w:top w:val="single" w:sz="4" w:space="0" w:color="000000"/>
              <w:left w:val="single" w:sz="4" w:space="0" w:color="000000"/>
              <w:bottom w:val="nil"/>
              <w:right w:val="single" w:sz="4" w:space="0" w:color="000000"/>
            </w:tcBorders>
            <w:vAlign w:val="center"/>
            <w:hideMark/>
          </w:tcPr>
          <w:p w14:paraId="5EC255FD" w14:textId="77777777" w:rsidR="00DF2BB6" w:rsidRPr="00C70209" w:rsidRDefault="00DF2BB6" w:rsidP="003131E2">
            <w:pPr>
              <w:pStyle w:val="TableH2"/>
              <w:rPr>
                <w:rFonts w:eastAsia="Arial Unicode MS"/>
                <w:i/>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6069B276"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51F033C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06FE599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66C0C874"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0CD703FA" w14:textId="77777777" w:rsidR="00DF2BB6" w:rsidRPr="00C70209" w:rsidRDefault="00DF2BB6" w:rsidP="003131E2">
            <w:pPr>
              <w:pStyle w:val="TableH2"/>
              <w:rPr>
                <w:rFonts w:eastAsia="Arial Unicode MS"/>
                <w:lang w:eastAsia="en-US"/>
              </w:rPr>
            </w:pPr>
          </w:p>
        </w:tc>
        <w:tc>
          <w:tcPr>
            <w:tcW w:w="517" w:type="pct"/>
            <w:tcBorders>
              <w:top w:val="single" w:sz="4" w:space="0" w:color="000000"/>
              <w:left w:val="single" w:sz="4" w:space="0" w:color="000000"/>
              <w:bottom w:val="nil"/>
              <w:right w:val="single" w:sz="4" w:space="0" w:color="000000"/>
            </w:tcBorders>
            <w:hideMark/>
          </w:tcPr>
          <w:p w14:paraId="2FC04EA2" w14:textId="77777777" w:rsidR="00DF2BB6" w:rsidRPr="00C70209" w:rsidRDefault="00DF2BB6" w:rsidP="003131E2">
            <w:pPr>
              <w:pStyle w:val="TableH2"/>
              <w:rPr>
                <w:rFonts w:eastAsia="Arial Unicode MS"/>
                <w:lang w:eastAsia="en-US"/>
              </w:rPr>
            </w:pPr>
            <w:r w:rsidRPr="00C70209">
              <w:rPr>
                <w:rFonts w:eastAsia="Arial Unicode MS"/>
                <w:lang w:eastAsia="en-US"/>
              </w:rPr>
              <w:t>Iron therapy</w:t>
            </w:r>
          </w:p>
          <w:p w14:paraId="7F957B42"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7" w:type="pct"/>
            <w:tcBorders>
              <w:top w:val="single" w:sz="4" w:space="0" w:color="000000"/>
              <w:left w:val="single" w:sz="4" w:space="0" w:color="000000"/>
              <w:bottom w:val="nil"/>
              <w:right w:val="single" w:sz="4" w:space="0" w:color="000000"/>
            </w:tcBorders>
            <w:hideMark/>
          </w:tcPr>
          <w:p w14:paraId="24A68E16" w14:textId="77777777" w:rsidR="00DF2BB6" w:rsidRPr="00C70209" w:rsidRDefault="00DF2BB6" w:rsidP="003131E2">
            <w:pPr>
              <w:pStyle w:val="TableH2"/>
              <w:rPr>
                <w:rFonts w:eastAsia="Arial Unicode MS"/>
                <w:lang w:eastAsia="en-US"/>
              </w:rPr>
            </w:pPr>
            <w:r w:rsidRPr="00C70209">
              <w:rPr>
                <w:rFonts w:eastAsia="Arial Unicode MS"/>
                <w:lang w:eastAsia="en-US"/>
              </w:rPr>
              <w:t>No iron therapy</w:t>
            </w:r>
          </w:p>
          <w:p w14:paraId="24A5A641" w14:textId="77777777" w:rsidR="00DF2BB6" w:rsidRPr="00C70209" w:rsidRDefault="00DF2BB6" w:rsidP="003131E2">
            <w:pPr>
              <w:pStyle w:val="TableH2"/>
              <w:rPr>
                <w:rFonts w:eastAsia="Arial Unicode MS"/>
                <w:lang w:eastAsia="en-US"/>
              </w:rPr>
            </w:pPr>
            <w:r w:rsidRPr="00C70209">
              <w:rPr>
                <w:rFonts w:eastAsia="Arial Unicode MS"/>
                <w:lang w:eastAsia="en-US"/>
              </w:rPr>
              <w:t>n/N (%)</w:t>
            </w:r>
          </w:p>
        </w:tc>
        <w:tc>
          <w:tcPr>
            <w:tcW w:w="517" w:type="pct"/>
            <w:tcBorders>
              <w:top w:val="single" w:sz="4" w:space="0" w:color="000000"/>
              <w:left w:val="single" w:sz="4" w:space="0" w:color="000000"/>
              <w:bottom w:val="nil"/>
              <w:right w:val="single" w:sz="4" w:space="0" w:color="000000"/>
            </w:tcBorders>
            <w:hideMark/>
          </w:tcPr>
          <w:p w14:paraId="01E7D14D"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10" w:type="pct"/>
            <w:tcBorders>
              <w:top w:val="single" w:sz="4" w:space="0" w:color="000000"/>
              <w:left w:val="single" w:sz="4" w:space="0" w:color="000000"/>
              <w:bottom w:val="nil"/>
              <w:right w:val="single" w:sz="4" w:space="0" w:color="000000"/>
            </w:tcBorders>
            <w:hideMark/>
          </w:tcPr>
          <w:p w14:paraId="3555279A"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1EDD145E" w14:textId="27840659"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22632754"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0AE0F547"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01614000" w14:textId="77777777" w:rsidR="00DF2BB6" w:rsidRPr="00C70209" w:rsidRDefault="00DF2BB6" w:rsidP="003131E2">
            <w:pPr>
              <w:pStyle w:val="TableH4"/>
              <w:spacing w:line="276" w:lineRule="auto"/>
              <w:rPr>
                <w:rFonts w:eastAsia="Arial Unicode MS"/>
                <w:lang w:eastAsia="en-US"/>
              </w:rPr>
            </w:pPr>
            <w:r w:rsidRPr="00C70209">
              <w:rPr>
                <w:rFonts w:eastAsia="Arial Unicode MS"/>
                <w:lang w:eastAsia="en-US"/>
              </w:rPr>
              <w:t xml:space="preserve">Level I evidence </w:t>
            </w:r>
          </w:p>
        </w:tc>
      </w:tr>
      <w:tr w:rsidR="00DF2BB6" w:rsidRPr="00C70209" w14:paraId="39554E9D" w14:textId="77777777" w:rsidTr="003131E2">
        <w:trPr>
          <w:cantSplit/>
          <w:tblHeader/>
        </w:trPr>
        <w:tc>
          <w:tcPr>
            <w:tcW w:w="388" w:type="pct"/>
            <w:tcBorders>
              <w:top w:val="single" w:sz="4" w:space="0" w:color="000000"/>
              <w:left w:val="single" w:sz="4" w:space="0" w:color="000000"/>
              <w:bottom w:val="single" w:sz="4" w:space="0" w:color="auto"/>
              <w:right w:val="single" w:sz="4" w:space="0" w:color="000000"/>
            </w:tcBorders>
            <w:hideMark/>
          </w:tcPr>
          <w:p w14:paraId="732E5DE3" w14:textId="2F090F11" w:rsidR="00DF2BB6" w:rsidRPr="00C70209" w:rsidRDefault="00DF2BB6" w:rsidP="003131E2">
            <w:pPr>
              <w:pStyle w:val="Tabletext-evidencematrix"/>
              <w:spacing w:line="276" w:lineRule="auto"/>
            </w:pPr>
            <w:r w:rsidRPr="00C70209">
              <w:t>Okebe 2011</w:t>
            </w:r>
            <w:r w:rsidRPr="00C70209">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 </w:instrText>
            </w:r>
            <w:r w:rsidR="000E261C">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2</w:t>
            </w:r>
            <w:r w:rsidRPr="00C70209">
              <w:fldChar w:fldCharType="end"/>
            </w:r>
          </w:p>
          <w:p w14:paraId="54D4C28A" w14:textId="77777777" w:rsidR="00DF2BB6" w:rsidRPr="00C70209" w:rsidRDefault="00DF2BB6" w:rsidP="003131E2">
            <w:pPr>
              <w:pStyle w:val="Tabletext-evidencematrix"/>
              <w:spacing w:line="276" w:lineRule="auto"/>
            </w:pPr>
            <w:r w:rsidRPr="00C70209">
              <w:t>Level I</w:t>
            </w:r>
          </w:p>
          <w:p w14:paraId="01380E1D" w14:textId="77777777" w:rsidR="00DF2BB6" w:rsidRPr="00C70209" w:rsidRDefault="00DF2BB6" w:rsidP="003131E2">
            <w:pPr>
              <w:pStyle w:val="Tabletext-evidencematrix"/>
              <w:spacing w:line="276" w:lineRule="auto"/>
              <w:rPr>
                <w:i/>
              </w:rPr>
            </w:pPr>
            <w:r w:rsidRPr="00C70209">
              <w:rPr>
                <w:i/>
              </w:rPr>
              <w:t>Good</w:t>
            </w:r>
          </w:p>
        </w:tc>
        <w:tc>
          <w:tcPr>
            <w:tcW w:w="490" w:type="pct"/>
            <w:tcBorders>
              <w:top w:val="single" w:sz="4" w:space="0" w:color="000000"/>
              <w:left w:val="single" w:sz="4" w:space="0" w:color="000000"/>
              <w:bottom w:val="single" w:sz="4" w:space="0" w:color="auto"/>
              <w:right w:val="single" w:sz="4" w:space="0" w:color="000000"/>
            </w:tcBorders>
            <w:hideMark/>
          </w:tcPr>
          <w:p w14:paraId="5E822A2D" w14:textId="2DE9A3D5" w:rsidR="00DF2BB6" w:rsidRPr="00C70209" w:rsidRDefault="00DF2BB6" w:rsidP="003131E2">
            <w:pPr>
              <w:pStyle w:val="Tabletext-evidencematrix"/>
            </w:pPr>
            <w:r w:rsidRPr="00C70209">
              <w:t>4 trials (Gara 2010, Nwanyanwu 1996, van den Hombergh 1996, van Hensbroek 1995)</w:t>
            </w:r>
            <w:r w:rsidR="000E261C">
              <w:fldChar w:fldCharType="begin">
                <w:fldData xml:space="preserve">PEVuZE5vdGU+PENpdGU+PEF1dGhvcj5HYXJhPC9BdXRob3I+PFllYXI+MjAxMDwvWWVhcj48UmVj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</w:fldData>
              </w:fldChar>
            </w:r>
            <w:r w:rsidR="000E261C">
              <w:instrText xml:space="preserve"> ADDIN EN.CITE </w:instrText>
            </w:r>
            <w:r w:rsidR="000E261C">
              <w:fldChar w:fldCharType="begin">
                <w:fldData xml:space="preserve">PEVuZE5vdGU+PENpdGU+PEF1dGhvcj5HYXJhPC9BdXRob3I+PFllYXI+MjAxMDwvWWVhcj48UmVj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67-270</w:t>
            </w:r>
            <w:r w:rsidR="000E261C">
              <w:fldChar w:fldCharType="end"/>
            </w:r>
          </w:p>
          <w:p w14:paraId="4298F0AB" w14:textId="77777777" w:rsidR="00DF2BB6" w:rsidRPr="00C70209" w:rsidRDefault="00DF2BB6" w:rsidP="003131E2">
            <w:pPr>
              <w:pStyle w:val="Tabletext-evidencematrix"/>
            </w:pPr>
            <w:r w:rsidRPr="00C70209">
              <w:t>N=664</w:t>
            </w:r>
          </w:p>
        </w:tc>
        <w:tc>
          <w:tcPr>
            <w:tcW w:w="490" w:type="pct"/>
            <w:tcBorders>
              <w:top w:val="single" w:sz="4" w:space="0" w:color="000000"/>
              <w:left w:val="single" w:sz="4" w:space="0" w:color="000000"/>
              <w:bottom w:val="single" w:sz="4" w:space="0" w:color="auto"/>
              <w:right w:val="single" w:sz="4" w:space="0" w:color="000000"/>
            </w:tcBorders>
            <w:hideMark/>
          </w:tcPr>
          <w:p w14:paraId="005599C8" w14:textId="77777777" w:rsidR="00DF2BB6" w:rsidRPr="00C70209" w:rsidRDefault="00DF2BB6" w:rsidP="003131E2">
            <w:pPr>
              <w:pStyle w:val="Tabletext-evidencematrix"/>
            </w:pPr>
            <w:r w:rsidRPr="00C70209">
              <w:t>Children with clinical malaria</w:t>
            </w:r>
          </w:p>
        </w:tc>
        <w:tc>
          <w:tcPr>
            <w:tcW w:w="490" w:type="pct"/>
            <w:tcBorders>
              <w:top w:val="single" w:sz="4" w:space="0" w:color="000000"/>
              <w:left w:val="single" w:sz="4" w:space="0" w:color="000000"/>
              <w:bottom w:val="single" w:sz="4" w:space="0" w:color="auto"/>
              <w:right w:val="single" w:sz="4" w:space="0" w:color="000000"/>
            </w:tcBorders>
            <w:hideMark/>
          </w:tcPr>
          <w:p w14:paraId="6EF92FF9" w14:textId="77777777" w:rsidR="00DF2BB6" w:rsidRPr="00C70209" w:rsidRDefault="00DF2BB6" w:rsidP="003131E2">
            <w:pPr>
              <w:pStyle w:val="Tabletext-evidencematrix"/>
            </w:pPr>
            <w:r w:rsidRPr="00C70209">
              <w:t>Nigeria, Malawi, Tanzania, The Gambia</w:t>
            </w:r>
          </w:p>
        </w:tc>
        <w:tc>
          <w:tcPr>
            <w:tcW w:w="490" w:type="pct"/>
            <w:tcBorders>
              <w:top w:val="single" w:sz="4" w:space="0" w:color="000000"/>
              <w:left w:val="single" w:sz="4" w:space="0" w:color="000000"/>
              <w:bottom w:val="single" w:sz="4" w:space="0" w:color="auto"/>
              <w:right w:val="single" w:sz="4" w:space="0" w:color="000000"/>
            </w:tcBorders>
            <w:hideMark/>
          </w:tcPr>
          <w:p w14:paraId="68B244A3" w14:textId="3799A9BC" w:rsidR="00DF2BB6" w:rsidRPr="00C70209" w:rsidRDefault="00DF2BB6" w:rsidP="003131E2">
            <w:pPr>
              <w:pStyle w:val="Tabletext-evidencematrix"/>
            </w:pPr>
            <w:r w:rsidRPr="00C70209">
              <w:t>Oral iron ± folic acid versus placebo / no treatment ± folic acid</w:t>
            </w:r>
          </w:p>
          <w:p w14:paraId="1A002012" w14:textId="77777777" w:rsidR="00DF2BB6" w:rsidRPr="00C70209" w:rsidRDefault="00DF2BB6" w:rsidP="003131E2">
            <w:pPr>
              <w:pStyle w:val="Tabletext-subanalysis"/>
              <w:spacing w:line="276" w:lineRule="auto"/>
            </w:pPr>
            <w:r w:rsidRPr="00C70209">
              <w:t>*All children received antimalarial therapy</w:t>
            </w:r>
          </w:p>
        </w:tc>
        <w:tc>
          <w:tcPr>
            <w:tcW w:w="491" w:type="pct"/>
            <w:tcBorders>
              <w:top w:val="single" w:sz="4" w:space="0" w:color="000000"/>
              <w:left w:val="single" w:sz="4" w:space="0" w:color="000000"/>
              <w:bottom w:val="single" w:sz="4" w:space="0" w:color="auto"/>
              <w:right w:val="single" w:sz="4" w:space="0" w:color="000000"/>
            </w:tcBorders>
            <w:hideMark/>
          </w:tcPr>
          <w:p w14:paraId="11DB19E0" w14:textId="77777777" w:rsidR="00DF2BB6" w:rsidRPr="00C70209" w:rsidRDefault="00DF2BB6" w:rsidP="003131E2">
            <w:pPr>
              <w:pStyle w:val="Tabletext-evidencematrix"/>
              <w:spacing w:line="276" w:lineRule="auto"/>
            </w:pPr>
            <w:r w:rsidRPr="00C70209">
              <w:t>Mortality (all-cause)</w:t>
            </w:r>
          </w:p>
        </w:tc>
        <w:tc>
          <w:tcPr>
            <w:tcW w:w="517" w:type="pct"/>
            <w:tcBorders>
              <w:top w:val="single" w:sz="4" w:space="0" w:color="000000"/>
              <w:left w:val="single" w:sz="4" w:space="0" w:color="000000"/>
              <w:bottom w:val="single" w:sz="4" w:space="0" w:color="auto"/>
              <w:right w:val="single" w:sz="4" w:space="0" w:color="000000"/>
            </w:tcBorders>
            <w:hideMark/>
          </w:tcPr>
          <w:p w14:paraId="1D7C56DB" w14:textId="77777777" w:rsidR="00DF2BB6" w:rsidRPr="00C70209" w:rsidRDefault="00DF2BB6" w:rsidP="003131E2">
            <w:pPr>
              <w:pStyle w:val="Tabletext-evidencematrix"/>
              <w:spacing w:line="276" w:lineRule="auto"/>
            </w:pPr>
            <w:r w:rsidRPr="00C70209">
              <w:t>3/370</w:t>
            </w:r>
          </w:p>
        </w:tc>
        <w:tc>
          <w:tcPr>
            <w:tcW w:w="517" w:type="pct"/>
            <w:tcBorders>
              <w:top w:val="single" w:sz="4" w:space="0" w:color="000000"/>
              <w:left w:val="single" w:sz="4" w:space="0" w:color="000000"/>
              <w:bottom w:val="single" w:sz="4" w:space="0" w:color="auto"/>
              <w:right w:val="single" w:sz="4" w:space="0" w:color="000000"/>
            </w:tcBorders>
            <w:hideMark/>
          </w:tcPr>
          <w:p w14:paraId="461CD70A" w14:textId="77777777" w:rsidR="00DF2BB6" w:rsidRPr="00C70209" w:rsidRDefault="00DF2BB6" w:rsidP="003131E2">
            <w:pPr>
              <w:pStyle w:val="Tabletext-evidencematrix"/>
              <w:spacing w:line="276" w:lineRule="auto"/>
            </w:pPr>
            <w:r w:rsidRPr="00C70209">
              <w:t>2/294</w:t>
            </w:r>
          </w:p>
        </w:tc>
        <w:tc>
          <w:tcPr>
            <w:tcW w:w="517" w:type="pct"/>
            <w:tcBorders>
              <w:top w:val="single" w:sz="4" w:space="0" w:color="000000"/>
              <w:left w:val="single" w:sz="4" w:space="0" w:color="000000"/>
              <w:bottom w:val="single" w:sz="4" w:space="0" w:color="auto"/>
              <w:right w:val="single" w:sz="4" w:space="0" w:color="000000"/>
            </w:tcBorders>
            <w:hideMark/>
          </w:tcPr>
          <w:p w14:paraId="5B727F69" w14:textId="77777777" w:rsidR="00DF2BB6" w:rsidRPr="00C70209" w:rsidRDefault="00DF2BB6" w:rsidP="003131E2">
            <w:pPr>
              <w:pStyle w:val="Tabletext-evidencematrix"/>
              <w:spacing w:line="276" w:lineRule="auto"/>
            </w:pPr>
            <w:r w:rsidRPr="00C70209">
              <w:t>RD 0.00 [–0.01, 0.02]</w:t>
            </w:r>
          </w:p>
          <w:p w14:paraId="528EC4BF" w14:textId="77777777" w:rsidR="00DF2BB6" w:rsidRPr="00C70209" w:rsidRDefault="00DF2BB6" w:rsidP="003131E2">
            <w:pPr>
              <w:pStyle w:val="Tabletext-evidencematrix"/>
              <w:spacing w:line="276" w:lineRule="auto"/>
            </w:pPr>
            <w:r w:rsidRPr="00C70209">
              <w:t>RD per 1000 children 2.66 [–13.34, 18.67]</w:t>
            </w:r>
          </w:p>
        </w:tc>
        <w:tc>
          <w:tcPr>
            <w:tcW w:w="610" w:type="pct"/>
            <w:tcBorders>
              <w:top w:val="single" w:sz="4" w:space="0" w:color="000000"/>
              <w:left w:val="single" w:sz="4" w:space="0" w:color="000000"/>
              <w:bottom w:val="single" w:sz="4" w:space="0" w:color="auto"/>
              <w:right w:val="single" w:sz="4" w:space="0" w:color="000000"/>
            </w:tcBorders>
            <w:hideMark/>
          </w:tcPr>
          <w:p w14:paraId="4A1EB8EA" w14:textId="77777777" w:rsidR="00DF2BB6" w:rsidRPr="00C70209" w:rsidRDefault="00DF2BB6" w:rsidP="003131E2">
            <w:pPr>
              <w:pStyle w:val="Tabletext-evidencematrix"/>
              <w:spacing w:line="276" w:lineRule="auto"/>
              <w:rPr>
                <w:i/>
              </w:rPr>
            </w:pPr>
            <w:r w:rsidRPr="00C70209">
              <w:rPr>
                <w:i/>
              </w:rPr>
              <w:t>No significant difference</w:t>
            </w:r>
          </w:p>
          <w:p w14:paraId="17A8C792" w14:textId="203B8A53" w:rsidR="00DF2BB6" w:rsidRPr="00C70209" w:rsidRDefault="001A475D" w:rsidP="003131E2">
            <w:pPr>
              <w:pStyle w:val="Tabletext-evidencematrix"/>
              <w:spacing w:line="276" w:lineRule="auto"/>
            </w:pPr>
            <w:r w:rsidRPr="001A475D">
              <w:rPr>
                <w:i/>
              </w:rPr>
              <w:t>P = </w:t>
            </w:r>
            <w:r w:rsidR="00DF2BB6" w:rsidRPr="00C70209">
              <w:t>0.74</w:t>
            </w:r>
          </w:p>
          <w:p w14:paraId="40FCE85B" w14:textId="77777777" w:rsidR="00DF2BB6" w:rsidRPr="00C70209" w:rsidRDefault="00DF2BB6" w:rsidP="003131E2">
            <w:pPr>
              <w:pStyle w:val="Tabletext-evidencematrix"/>
              <w:spacing w:line="276" w:lineRule="auto"/>
            </w:pPr>
            <w:r w:rsidRPr="00C70209">
              <w:t>No significant heterogeneity</w:t>
            </w:r>
          </w:p>
          <w:p w14:paraId="416ACD5D" w14:textId="4DD9B472" w:rsidR="00DF2BB6" w:rsidRPr="00C70209" w:rsidRDefault="00DF2BB6" w:rsidP="003131E2">
            <w:pPr>
              <w:pStyle w:val="Tabletext-evidencematrix"/>
              <w:spacing w:line="276" w:lineRule="auto"/>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bl>
    <w:p w14:paraId="18B5B11C" w14:textId="77777777" w:rsidR="00DF2BB6" w:rsidRPr="00C70209" w:rsidRDefault="00DF2BB6" w:rsidP="003131E2">
      <w:pPr>
        <w:pStyle w:val="TabFigNotes0noindent"/>
      </w:pPr>
      <w:r w:rsidRPr="00C70209">
        <w:t>CI, confidence interval; RD, risk difference</w:t>
      </w:r>
    </w:p>
    <w:p w14:paraId="0D582B02"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A76A92C"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544AE5E" w14:textId="77777777" w:rsidR="00DF2BB6" w:rsidRPr="00C70209" w:rsidRDefault="00DF2BB6" w:rsidP="003131E2">
      <w:pPr>
        <w:pStyle w:val="Caption"/>
      </w:pPr>
    </w:p>
    <w:p w14:paraId="36E1F429"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560A296" w14:textId="504B544D" w:rsidR="00DF2BB6" w:rsidRPr="00C70209" w:rsidRDefault="00DF2BB6" w:rsidP="003131E2">
      <w:pPr>
        <w:pStyle w:val="Heading6"/>
      </w:pPr>
      <w:r w:rsidRPr="00C70209">
        <w:t>Secondary outcomes</w:t>
      </w:r>
      <w:r w:rsidRPr="00C70209">
        <w:rPr>
          <w:rStyle w:val="FootnoteReference"/>
        </w:rPr>
        <w:footnoteReference w:id="32"/>
      </w:r>
    </w:p>
    <w:p w14:paraId="374A183A" w14:textId="77777777" w:rsidR="00DF2BB6" w:rsidRPr="00C70209" w:rsidRDefault="00DF2BB6" w:rsidP="003131E2">
      <w:pPr>
        <w:pStyle w:val="Heading7"/>
      </w:pPr>
      <w:r w:rsidRPr="00C70209">
        <w:t>Functional and performance status</w:t>
      </w:r>
    </w:p>
    <w:p w14:paraId="30904AB4" w14:textId="77777777" w:rsidR="00DF2BB6" w:rsidRPr="00C70209" w:rsidRDefault="00DF2BB6" w:rsidP="003131E2">
      <w:r w:rsidRPr="00C70209">
        <w:t>None of the RCTs included in the systematic review reported on functional and performance status that examined the effectiveness of iron supplements (with or without folic acid) compared to placebo or no iron in paediatric patients with clinical malaria.</w:t>
      </w:r>
    </w:p>
    <w:p w14:paraId="2A8EA8DE" w14:textId="77777777" w:rsidR="00DF2BB6" w:rsidRPr="00C70209" w:rsidRDefault="00DF2BB6" w:rsidP="003131E2">
      <w:pPr>
        <w:pStyle w:val="Heading7"/>
      </w:pPr>
      <w:r w:rsidRPr="00C70209">
        <w:t>Laboratory measures</w:t>
      </w:r>
    </w:p>
    <w:p w14:paraId="3DF11F72" w14:textId="77777777" w:rsidR="00DF2BB6" w:rsidRPr="00C70209" w:rsidRDefault="00DF2BB6" w:rsidP="003131E2">
      <w:pPr>
        <w:pStyle w:val="BodyText"/>
      </w:pPr>
      <w:r w:rsidRPr="00C70209">
        <w:t xml:space="preserve">The review by Okebe (2011) assessed the effectiveness of iron supplements (with or without folic acid) compared to no iron in improving Hb levels in children with clinical malaria receiving antimalarial treatment. </w:t>
      </w:r>
      <w:r w:rsidRPr="00C70209">
        <w:rPr>
          <w:b/>
        </w:rPr>
        <w:fldChar w:fldCharType="begin"/>
      </w:r>
      <w:r w:rsidRPr="00C70209">
        <w:rPr>
          <w:b/>
        </w:rPr>
        <w:instrText xml:space="preserve"> REF _Ref412672608 \h  \* MERGEFORMAT </w:instrText>
      </w:r>
      <w:r w:rsidRPr="00C70209">
        <w:rPr>
          <w:b/>
        </w:rPr>
      </w:r>
      <w:r w:rsidRPr="00C70209">
        <w:rPr>
          <w:b/>
        </w:rPr>
        <w:fldChar w:fldCharType="separate"/>
      </w:r>
      <w:r w:rsidR="000F7A9B" w:rsidRPr="000F7A9B">
        <w:rPr>
          <w:b/>
        </w:rPr>
        <w:t>Table 3.2.39</w:t>
      </w:r>
      <w:r w:rsidRPr="00C70209">
        <w:rPr>
          <w:b/>
        </w:rPr>
        <w:fldChar w:fldCharType="end"/>
      </w:r>
      <w:r w:rsidRPr="00C70209">
        <w:t xml:space="preserve"> summarises the results from this study.</w:t>
      </w:r>
    </w:p>
    <w:p w14:paraId="6650273D" w14:textId="4EDDAAA3" w:rsidR="00DF2BB6" w:rsidRPr="00C70209" w:rsidRDefault="00DF2BB6" w:rsidP="003131E2">
      <w:pPr>
        <w:pStyle w:val="BodyText"/>
      </w:pPr>
      <w:r w:rsidRPr="00C70209">
        <w:t>The review identified two RCTs (Gara 2010, van den Hombergh 1996) that reported Hb levels at end of treatment, with the analysis showing a non</w:t>
      </w:r>
      <w:r w:rsidR="00E25AC5" w:rsidRPr="00C70209">
        <w:t>significant</w:t>
      </w:r>
      <w:r w:rsidRPr="00C70209">
        <w:t xml:space="preserve"> increase in Hb (g/dL) (MD 0.32; 95% CI –0.01, 0.64) in children administered iron plus folic acid compared with folic acid alone. One RCT (Gara 2010) was reported to show significantly lower incidence of anaemia at the end of treatment (RR 0.84; 95% CI 0.72, 0.98) in children administered iron plus folic acid compared with folic acid alone.</w:t>
      </w:r>
    </w:p>
    <w:p w14:paraId="2BFE2C4C"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50F630FB" w14:textId="32C86E9D" w:rsidR="00DF2BB6" w:rsidRPr="00C70209" w:rsidRDefault="00DF2BB6" w:rsidP="003131E2">
      <w:pPr>
        <w:pStyle w:val="Caption"/>
      </w:pPr>
      <w:bookmarkStart w:id="542" w:name="_Ref412672608"/>
      <w:bookmarkStart w:id="543" w:name="_Toc423015388"/>
      <w:bookmarkStart w:id="544" w:name="_Toc42774713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39</w:t>
      </w:r>
      <w:r w:rsidR="00130F03" w:rsidRPr="00C70209">
        <w:fldChar w:fldCharType="end"/>
      </w:r>
      <w:bookmarkEnd w:id="542"/>
      <w:r w:rsidRPr="00C70209">
        <w:tab/>
        <w:t>Neonatal and paediatric patients with anaemia associated with malaria: Results for oral and/or parenteral iron versus no iron – Laboratory measures (Hb, Hct, ferritin) (secondary outcome)</w:t>
      </w:r>
      <w:bookmarkEnd w:id="543"/>
      <w:bookmarkEnd w:id="54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89"/>
        <w:gridCol w:w="1389"/>
        <w:gridCol w:w="1389"/>
        <w:gridCol w:w="1389"/>
        <w:gridCol w:w="1395"/>
        <w:gridCol w:w="1466"/>
        <w:gridCol w:w="1466"/>
        <w:gridCol w:w="1466"/>
        <w:gridCol w:w="1727"/>
      </w:tblGrid>
      <w:tr w:rsidR="00DF2BB6" w:rsidRPr="00C70209" w14:paraId="387328E7" w14:textId="77777777" w:rsidTr="003131E2">
        <w:trPr>
          <w:cantSplit/>
          <w:tblHeader/>
        </w:trPr>
        <w:tc>
          <w:tcPr>
            <w:tcW w:w="388" w:type="pct"/>
            <w:vMerge w:val="restart"/>
            <w:tcBorders>
              <w:top w:val="single" w:sz="4" w:space="0" w:color="000000"/>
              <w:left w:val="single" w:sz="4" w:space="0" w:color="000000"/>
              <w:bottom w:val="nil"/>
              <w:right w:val="single" w:sz="4" w:space="0" w:color="000000"/>
            </w:tcBorders>
            <w:hideMark/>
          </w:tcPr>
          <w:p w14:paraId="0FC1F111"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1E49D186"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10F7CBF0" w14:textId="77777777" w:rsidR="00DF2BB6" w:rsidRPr="00C70209" w:rsidRDefault="00DF2BB6" w:rsidP="003131E2">
            <w:pPr>
              <w:pStyle w:val="TableH2"/>
              <w:rPr>
                <w:rFonts w:eastAsia="Arial Unicode MS"/>
                <w:lang w:eastAsia="en-US"/>
              </w:rPr>
            </w:pPr>
            <w:r w:rsidRPr="00C70209">
              <w:rPr>
                <w:rFonts w:eastAsia="Arial Unicode MS"/>
                <w:lang w:eastAsia="en-US"/>
              </w:rPr>
              <w:t>Quality</w:t>
            </w:r>
          </w:p>
        </w:tc>
        <w:tc>
          <w:tcPr>
            <w:tcW w:w="490" w:type="pct"/>
            <w:vMerge w:val="restart"/>
            <w:tcBorders>
              <w:top w:val="single" w:sz="4" w:space="0" w:color="000000"/>
              <w:left w:val="single" w:sz="4" w:space="0" w:color="000000"/>
              <w:bottom w:val="nil"/>
              <w:right w:val="single" w:sz="4" w:space="0" w:color="000000"/>
            </w:tcBorders>
            <w:hideMark/>
          </w:tcPr>
          <w:p w14:paraId="0D5769E4"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6D86100A"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0" w:type="pct"/>
            <w:vMerge w:val="restart"/>
            <w:tcBorders>
              <w:top w:val="single" w:sz="4" w:space="0" w:color="000000"/>
              <w:left w:val="single" w:sz="4" w:space="0" w:color="000000"/>
              <w:bottom w:val="nil"/>
              <w:right w:val="single" w:sz="4" w:space="0" w:color="000000"/>
            </w:tcBorders>
            <w:hideMark/>
          </w:tcPr>
          <w:p w14:paraId="4B224306"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7C720C86"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0" w:type="pct"/>
            <w:vMerge w:val="restart"/>
            <w:tcBorders>
              <w:top w:val="single" w:sz="4" w:space="0" w:color="000000"/>
              <w:left w:val="single" w:sz="4" w:space="0" w:color="000000"/>
              <w:bottom w:val="nil"/>
              <w:right w:val="single" w:sz="4" w:space="0" w:color="000000"/>
            </w:tcBorders>
            <w:hideMark/>
          </w:tcPr>
          <w:p w14:paraId="3E577E98" w14:textId="4E48596C"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92" w:type="pct"/>
            <w:vMerge w:val="restart"/>
            <w:tcBorders>
              <w:top w:val="single" w:sz="4" w:space="0" w:color="000000"/>
              <w:left w:val="single" w:sz="4" w:space="0" w:color="000000"/>
              <w:bottom w:val="nil"/>
              <w:right w:val="single" w:sz="4" w:space="0" w:color="000000"/>
            </w:tcBorders>
            <w:hideMark/>
          </w:tcPr>
          <w:p w14:paraId="3DA06842"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4DCC7A0D"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7E313172" w14:textId="77777777" w:rsidTr="003131E2">
        <w:trPr>
          <w:cantSplit/>
          <w:tblHeader/>
        </w:trPr>
        <w:tc>
          <w:tcPr>
            <w:tcW w:w="0" w:type="auto"/>
            <w:vMerge/>
            <w:tcBorders>
              <w:top w:val="single" w:sz="4" w:space="0" w:color="000000"/>
              <w:left w:val="single" w:sz="4" w:space="0" w:color="000000"/>
              <w:bottom w:val="nil"/>
              <w:right w:val="single" w:sz="4" w:space="0" w:color="000000"/>
            </w:tcBorders>
            <w:vAlign w:val="center"/>
            <w:hideMark/>
          </w:tcPr>
          <w:p w14:paraId="34F4FA23" w14:textId="77777777" w:rsidR="00DF2BB6" w:rsidRPr="00C70209" w:rsidRDefault="00DF2BB6" w:rsidP="003131E2">
            <w:pPr>
              <w:pStyle w:val="TableH2"/>
              <w:rPr>
                <w:rFonts w:eastAsia="Arial Unicode MS"/>
                <w:i/>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352CF0D9"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18209066"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34504B2F"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07611169"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nil"/>
              <w:right w:val="single" w:sz="4" w:space="0" w:color="000000"/>
            </w:tcBorders>
            <w:vAlign w:val="center"/>
            <w:hideMark/>
          </w:tcPr>
          <w:p w14:paraId="31E599A0" w14:textId="77777777" w:rsidR="00DF2BB6" w:rsidRPr="00C70209" w:rsidRDefault="00DF2BB6" w:rsidP="003131E2">
            <w:pPr>
              <w:pStyle w:val="TableH2"/>
              <w:rPr>
                <w:rFonts w:eastAsia="Arial Unicode MS"/>
                <w:lang w:eastAsia="en-US"/>
              </w:rPr>
            </w:pPr>
          </w:p>
        </w:tc>
        <w:tc>
          <w:tcPr>
            <w:tcW w:w="517" w:type="pct"/>
            <w:tcBorders>
              <w:top w:val="single" w:sz="4" w:space="0" w:color="000000"/>
              <w:left w:val="single" w:sz="4" w:space="0" w:color="000000"/>
              <w:bottom w:val="nil"/>
              <w:right w:val="single" w:sz="4" w:space="0" w:color="000000"/>
            </w:tcBorders>
            <w:hideMark/>
          </w:tcPr>
          <w:p w14:paraId="5043569B" w14:textId="77777777" w:rsidR="00DF2BB6" w:rsidRPr="00C70209" w:rsidRDefault="00DF2BB6" w:rsidP="003131E2">
            <w:pPr>
              <w:pStyle w:val="TableH2"/>
              <w:rPr>
                <w:rFonts w:eastAsia="Arial Unicode MS"/>
                <w:lang w:eastAsia="en-US"/>
              </w:rPr>
            </w:pPr>
            <w:r w:rsidRPr="00C70209">
              <w:rPr>
                <w:rFonts w:eastAsia="Arial Unicode MS"/>
                <w:lang w:eastAsia="en-US"/>
              </w:rPr>
              <w:t>Iron therapy</w:t>
            </w:r>
          </w:p>
          <w:p w14:paraId="425E5D16"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Mean </w:t>
            </w:r>
            <w:r w:rsidRPr="00C70209">
              <w:rPr>
                <w:rFonts w:eastAsia="Arial Unicode MS" w:cs="Calibri"/>
                <w:lang w:eastAsia="en-US"/>
              </w:rPr>
              <w:t xml:space="preserve">± </w:t>
            </w:r>
            <w:r w:rsidRPr="00C70209">
              <w:rPr>
                <w:rFonts w:eastAsia="Arial Unicode MS"/>
                <w:lang w:eastAsia="en-US"/>
              </w:rPr>
              <w:t>SD</w:t>
            </w:r>
          </w:p>
        </w:tc>
        <w:tc>
          <w:tcPr>
            <w:tcW w:w="517" w:type="pct"/>
            <w:tcBorders>
              <w:top w:val="single" w:sz="4" w:space="0" w:color="000000"/>
              <w:left w:val="single" w:sz="4" w:space="0" w:color="000000"/>
              <w:bottom w:val="nil"/>
              <w:right w:val="single" w:sz="4" w:space="0" w:color="000000"/>
            </w:tcBorders>
            <w:hideMark/>
          </w:tcPr>
          <w:p w14:paraId="3925FA98" w14:textId="77777777" w:rsidR="00DF2BB6" w:rsidRPr="00C70209" w:rsidRDefault="00DF2BB6" w:rsidP="003131E2">
            <w:pPr>
              <w:pStyle w:val="TableH2"/>
              <w:rPr>
                <w:rFonts w:eastAsia="Arial Unicode MS"/>
                <w:lang w:eastAsia="en-US"/>
              </w:rPr>
            </w:pPr>
            <w:r w:rsidRPr="00C70209">
              <w:rPr>
                <w:rFonts w:eastAsia="Arial Unicode MS"/>
                <w:lang w:eastAsia="en-US"/>
              </w:rPr>
              <w:t>No iron therapy</w:t>
            </w:r>
          </w:p>
          <w:p w14:paraId="010B7EC0"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Mean </w:t>
            </w:r>
            <w:r w:rsidRPr="00C70209">
              <w:rPr>
                <w:rFonts w:eastAsia="Arial Unicode MS" w:cs="Calibri"/>
                <w:lang w:eastAsia="en-US"/>
              </w:rPr>
              <w:t xml:space="preserve">± </w:t>
            </w:r>
            <w:r w:rsidRPr="00C70209">
              <w:rPr>
                <w:rFonts w:eastAsia="Arial Unicode MS"/>
                <w:lang w:eastAsia="en-US"/>
              </w:rPr>
              <w:t>SD</w:t>
            </w:r>
          </w:p>
        </w:tc>
        <w:tc>
          <w:tcPr>
            <w:tcW w:w="517" w:type="pct"/>
            <w:tcBorders>
              <w:top w:val="single" w:sz="4" w:space="0" w:color="000000"/>
              <w:left w:val="single" w:sz="4" w:space="0" w:color="000000"/>
              <w:bottom w:val="nil"/>
              <w:right w:val="single" w:sz="4" w:space="0" w:color="000000"/>
            </w:tcBorders>
            <w:hideMark/>
          </w:tcPr>
          <w:p w14:paraId="310A43F3"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9" w:type="pct"/>
            <w:tcBorders>
              <w:top w:val="single" w:sz="4" w:space="0" w:color="000000"/>
              <w:left w:val="single" w:sz="4" w:space="0" w:color="000000"/>
              <w:bottom w:val="nil"/>
              <w:right w:val="single" w:sz="4" w:space="0" w:color="000000"/>
            </w:tcBorders>
            <w:hideMark/>
          </w:tcPr>
          <w:p w14:paraId="71DD7D98"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59281E06" w14:textId="4FF00E1B"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7314C0B1"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5F8CA9B3"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4042D907" w14:textId="77777777" w:rsidR="00DF2BB6" w:rsidRPr="00C70209" w:rsidRDefault="00DF2BB6" w:rsidP="003131E2">
            <w:pPr>
              <w:pStyle w:val="TableH4"/>
              <w:rPr>
                <w:rFonts w:eastAsia="Arial Unicode MS"/>
              </w:rPr>
            </w:pPr>
            <w:r w:rsidRPr="00C70209">
              <w:rPr>
                <w:rFonts w:eastAsia="Arial Unicode MS"/>
                <w:lang w:eastAsia="en-US"/>
              </w:rPr>
              <w:t xml:space="preserve">Level I evidence </w:t>
            </w:r>
          </w:p>
        </w:tc>
      </w:tr>
      <w:tr w:rsidR="00DF2BB6" w:rsidRPr="00C70209" w14:paraId="0865740C" w14:textId="77777777" w:rsidTr="003131E2">
        <w:trPr>
          <w:cantSplit/>
          <w:tblHeader/>
        </w:trPr>
        <w:tc>
          <w:tcPr>
            <w:tcW w:w="388" w:type="pct"/>
            <w:tcBorders>
              <w:top w:val="single" w:sz="4" w:space="0" w:color="000000"/>
              <w:left w:val="single" w:sz="4" w:space="0" w:color="000000"/>
              <w:bottom w:val="nil"/>
              <w:right w:val="single" w:sz="4" w:space="0" w:color="000000"/>
            </w:tcBorders>
            <w:hideMark/>
          </w:tcPr>
          <w:p w14:paraId="32570ECC" w14:textId="1B4D9A08" w:rsidR="00DF2BB6" w:rsidRPr="00C70209" w:rsidRDefault="00DF2BB6">
            <w:pPr>
              <w:pStyle w:val="Tabletext-evidencematrix"/>
              <w:spacing w:line="276" w:lineRule="auto"/>
            </w:pPr>
            <w:r w:rsidRPr="00C70209">
              <w:t>Okebe 2011</w:t>
            </w:r>
            <w:r w:rsidRPr="00C70209">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 </w:instrText>
            </w:r>
            <w:r w:rsidR="000E261C">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2</w:t>
            </w:r>
            <w:r w:rsidRPr="00C70209">
              <w:fldChar w:fldCharType="end"/>
            </w:r>
          </w:p>
          <w:p w14:paraId="50DF689F" w14:textId="77777777" w:rsidR="00DF2BB6" w:rsidRPr="00C70209" w:rsidRDefault="00DF2BB6" w:rsidP="003131E2">
            <w:pPr>
              <w:pStyle w:val="Tabletext-evidencematrix"/>
              <w:tabs>
                <w:tab w:val="left" w:pos="720"/>
                <w:tab w:val="left" w:pos="764"/>
              </w:tabs>
              <w:spacing w:line="276" w:lineRule="auto"/>
            </w:pPr>
            <w:r w:rsidRPr="00C70209">
              <w:t>Level I</w:t>
            </w:r>
            <w:r w:rsidRPr="00C70209">
              <w:tab/>
            </w:r>
          </w:p>
          <w:p w14:paraId="25BD84AA" w14:textId="77777777" w:rsidR="00DF2BB6" w:rsidRPr="00C70209" w:rsidRDefault="00DF2BB6">
            <w:pPr>
              <w:pStyle w:val="Tabletext-evidencematrix"/>
              <w:spacing w:line="276" w:lineRule="auto"/>
              <w:rPr>
                <w:i/>
              </w:rPr>
            </w:pPr>
            <w:r w:rsidRPr="00C70209">
              <w:rPr>
                <w:i/>
              </w:rPr>
              <w:t>Good</w:t>
            </w:r>
          </w:p>
        </w:tc>
        <w:tc>
          <w:tcPr>
            <w:tcW w:w="490" w:type="pct"/>
            <w:tcBorders>
              <w:top w:val="single" w:sz="4" w:space="0" w:color="000000"/>
              <w:left w:val="single" w:sz="4" w:space="0" w:color="000000"/>
              <w:bottom w:val="nil"/>
              <w:right w:val="single" w:sz="4" w:space="0" w:color="000000"/>
            </w:tcBorders>
            <w:hideMark/>
          </w:tcPr>
          <w:p w14:paraId="72972C9F" w14:textId="5A41B3C2" w:rsidR="00DF2BB6" w:rsidRPr="00C70209" w:rsidRDefault="00DF2BB6" w:rsidP="003131E2">
            <w:pPr>
              <w:pStyle w:val="Tabletext-evidencematrix"/>
            </w:pPr>
            <w:r w:rsidRPr="00C70209">
              <w:t>2 trials (Gara 2010, van den Hombergh 1996)</w:t>
            </w:r>
            <w:r w:rsidR="000E261C">
              <w:fldChar w:fldCharType="begin">
                <w:fldData xml:space="preserve">PEVuZE5vdGU+PENpdGU+PEF1dGhvcj5HYXJhPC9BdXRob3I+PFllYXI+MjAxMDwvWWVhcj48UmVj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</w:fldData>
              </w:fldChar>
            </w:r>
            <w:r w:rsidR="000E261C">
              <w:instrText xml:space="preserve"> ADDIN EN.CITE </w:instrText>
            </w:r>
            <w:r w:rsidR="000E261C">
              <w:fldChar w:fldCharType="begin">
                <w:fldData xml:space="preserve">PEVuZE5vdGU+PENpdGU+PEF1dGhvcj5HYXJhPC9BdXRob3I+PFllYXI+MjAxMDwvWWVhcj48UmVj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67; 269</w:t>
            </w:r>
            <w:r w:rsidR="000E261C">
              <w:fldChar w:fldCharType="end"/>
            </w:r>
          </w:p>
          <w:p w14:paraId="2C97B8D0" w14:textId="77777777" w:rsidR="00DF2BB6" w:rsidRPr="00C70209" w:rsidRDefault="00DF2BB6" w:rsidP="003131E2">
            <w:pPr>
              <w:pStyle w:val="Tabletext-evidencematrix"/>
            </w:pPr>
            <w:r w:rsidRPr="00C70209">
              <w:t>N=176</w:t>
            </w:r>
          </w:p>
        </w:tc>
        <w:tc>
          <w:tcPr>
            <w:tcW w:w="490" w:type="pct"/>
            <w:tcBorders>
              <w:top w:val="single" w:sz="4" w:space="0" w:color="000000"/>
              <w:left w:val="single" w:sz="4" w:space="0" w:color="000000"/>
              <w:bottom w:val="nil"/>
              <w:right w:val="single" w:sz="4" w:space="0" w:color="000000"/>
            </w:tcBorders>
            <w:hideMark/>
          </w:tcPr>
          <w:p w14:paraId="5399D083" w14:textId="77777777" w:rsidR="00DF2BB6" w:rsidRPr="00C70209" w:rsidRDefault="00DF2BB6" w:rsidP="003131E2">
            <w:pPr>
              <w:pStyle w:val="Tabletext-evidencematrix"/>
            </w:pPr>
            <w:r w:rsidRPr="00C70209">
              <w:t>Children with clinical malaria</w:t>
            </w:r>
          </w:p>
        </w:tc>
        <w:tc>
          <w:tcPr>
            <w:tcW w:w="490" w:type="pct"/>
            <w:tcBorders>
              <w:top w:val="single" w:sz="4" w:space="0" w:color="000000"/>
              <w:left w:val="single" w:sz="4" w:space="0" w:color="000000"/>
              <w:bottom w:val="nil"/>
              <w:right w:val="single" w:sz="4" w:space="0" w:color="000000"/>
            </w:tcBorders>
            <w:hideMark/>
          </w:tcPr>
          <w:p w14:paraId="4EE12055" w14:textId="77777777" w:rsidR="00DF2BB6" w:rsidRPr="00C70209" w:rsidRDefault="00DF2BB6" w:rsidP="003131E2">
            <w:pPr>
              <w:pStyle w:val="Tabletext-evidencematrix"/>
            </w:pPr>
            <w:r w:rsidRPr="00C70209">
              <w:t xml:space="preserve">Nigeria, Tanzania </w:t>
            </w:r>
          </w:p>
        </w:tc>
        <w:tc>
          <w:tcPr>
            <w:tcW w:w="490" w:type="pct"/>
            <w:tcBorders>
              <w:top w:val="single" w:sz="4" w:space="0" w:color="000000"/>
              <w:left w:val="single" w:sz="4" w:space="0" w:color="000000"/>
              <w:bottom w:val="nil"/>
              <w:right w:val="single" w:sz="4" w:space="0" w:color="000000"/>
            </w:tcBorders>
            <w:hideMark/>
          </w:tcPr>
          <w:p w14:paraId="2DA2488D" w14:textId="489B5CA6" w:rsidR="00DF2BB6" w:rsidRPr="00C70209" w:rsidRDefault="00DF2BB6" w:rsidP="003131E2">
            <w:pPr>
              <w:pStyle w:val="Tabletext-evidencematrix"/>
            </w:pPr>
            <w:r w:rsidRPr="00C70209">
              <w:t>Oral iron + folic acid versus folic acid</w:t>
            </w:r>
          </w:p>
          <w:p w14:paraId="45C623BC" w14:textId="77777777" w:rsidR="00DF2BB6" w:rsidRPr="00C70209" w:rsidRDefault="00DF2BB6">
            <w:pPr>
              <w:pStyle w:val="Tabletext-subanalysis"/>
              <w:spacing w:line="276" w:lineRule="auto"/>
            </w:pPr>
            <w:r w:rsidRPr="00C70209">
              <w:t>*All children received antimalarial treatment</w:t>
            </w:r>
          </w:p>
        </w:tc>
        <w:tc>
          <w:tcPr>
            <w:tcW w:w="492" w:type="pct"/>
            <w:tcBorders>
              <w:top w:val="single" w:sz="4" w:space="0" w:color="000000"/>
              <w:left w:val="single" w:sz="4" w:space="0" w:color="000000"/>
              <w:bottom w:val="nil"/>
              <w:right w:val="single" w:sz="4" w:space="0" w:color="000000"/>
            </w:tcBorders>
            <w:hideMark/>
          </w:tcPr>
          <w:p w14:paraId="5D55CD52" w14:textId="77777777" w:rsidR="00DF2BB6" w:rsidRPr="00C70209" w:rsidRDefault="00DF2BB6" w:rsidP="003131E2">
            <w:pPr>
              <w:pStyle w:val="Tabletext-evidencematrix"/>
            </w:pPr>
            <w:r w:rsidRPr="00C70209">
              <w:t>Mean Hb (g/dL), end of treatment</w:t>
            </w:r>
          </w:p>
        </w:tc>
        <w:tc>
          <w:tcPr>
            <w:tcW w:w="517" w:type="pct"/>
            <w:tcBorders>
              <w:top w:val="single" w:sz="4" w:space="0" w:color="000000"/>
              <w:left w:val="single" w:sz="4" w:space="0" w:color="000000"/>
              <w:bottom w:val="nil"/>
              <w:right w:val="single" w:sz="4" w:space="0" w:color="000000"/>
            </w:tcBorders>
            <w:hideMark/>
          </w:tcPr>
          <w:p w14:paraId="3FB29D74" w14:textId="77777777" w:rsidR="00DF2BB6" w:rsidRPr="00C70209" w:rsidRDefault="00DF2BB6">
            <w:pPr>
              <w:pStyle w:val="Tabletext-evidencematrix"/>
              <w:spacing w:line="276" w:lineRule="auto"/>
            </w:pPr>
            <w:r w:rsidRPr="00C70209">
              <w:t>NR</w:t>
            </w:r>
          </w:p>
        </w:tc>
        <w:tc>
          <w:tcPr>
            <w:tcW w:w="517" w:type="pct"/>
            <w:tcBorders>
              <w:top w:val="single" w:sz="4" w:space="0" w:color="000000"/>
              <w:left w:val="single" w:sz="4" w:space="0" w:color="000000"/>
              <w:bottom w:val="nil"/>
              <w:right w:val="single" w:sz="4" w:space="0" w:color="000000"/>
            </w:tcBorders>
            <w:hideMark/>
          </w:tcPr>
          <w:p w14:paraId="424F3CBD" w14:textId="77777777" w:rsidR="00DF2BB6" w:rsidRPr="00C70209" w:rsidRDefault="00DF2BB6">
            <w:pPr>
              <w:pStyle w:val="Tabletext-evidencematrix"/>
              <w:spacing w:line="276" w:lineRule="auto"/>
            </w:pPr>
            <w:r w:rsidRPr="00C70209">
              <w:t>NR</w:t>
            </w:r>
          </w:p>
        </w:tc>
        <w:tc>
          <w:tcPr>
            <w:tcW w:w="517" w:type="pct"/>
            <w:tcBorders>
              <w:top w:val="single" w:sz="4" w:space="0" w:color="000000"/>
              <w:left w:val="single" w:sz="4" w:space="0" w:color="000000"/>
              <w:bottom w:val="nil"/>
              <w:right w:val="single" w:sz="4" w:space="0" w:color="000000"/>
            </w:tcBorders>
            <w:hideMark/>
          </w:tcPr>
          <w:p w14:paraId="74D9F114" w14:textId="77777777" w:rsidR="00DF2BB6" w:rsidRPr="00C70209" w:rsidRDefault="00DF2BB6">
            <w:pPr>
              <w:pStyle w:val="Tabletext-evidencematrix"/>
              <w:spacing w:line="276" w:lineRule="auto"/>
            </w:pPr>
            <w:r w:rsidRPr="00C70209">
              <w:t>MD 0.32 [–0.01, 0.64]</w:t>
            </w:r>
          </w:p>
        </w:tc>
        <w:tc>
          <w:tcPr>
            <w:tcW w:w="609" w:type="pct"/>
            <w:tcBorders>
              <w:top w:val="single" w:sz="4" w:space="0" w:color="000000"/>
              <w:left w:val="single" w:sz="4" w:space="0" w:color="000000"/>
              <w:bottom w:val="nil"/>
              <w:right w:val="single" w:sz="4" w:space="0" w:color="000000"/>
            </w:tcBorders>
            <w:shd w:val="clear" w:color="auto" w:fill="D9D9D9" w:themeFill="background1" w:themeFillShade="D9"/>
          </w:tcPr>
          <w:p w14:paraId="680284F9" w14:textId="74EDE064" w:rsidR="00DF2BB6" w:rsidRPr="00C70209" w:rsidRDefault="00DF2BB6">
            <w:pPr>
              <w:pStyle w:val="Tabletext-evidencematrix"/>
              <w:spacing w:line="276" w:lineRule="auto"/>
              <w:rPr>
                <w:rStyle w:val="Emphasis"/>
              </w:rPr>
            </w:pPr>
            <w:r w:rsidRPr="00C70209">
              <w:rPr>
                <w:i/>
              </w:rPr>
              <w:t>Borderli</w:t>
            </w:r>
            <w:r w:rsidRPr="00C70209">
              <w:rPr>
                <w:rStyle w:val="Emphasis"/>
              </w:rPr>
              <w:t>ne favours iron</w:t>
            </w:r>
          </w:p>
          <w:p w14:paraId="43B43646" w14:textId="6C8F2FD1" w:rsidR="00DF2BB6" w:rsidRPr="00C70209" w:rsidRDefault="001A475D">
            <w:pPr>
              <w:pStyle w:val="Tabletext-evidencematrix"/>
              <w:spacing w:line="276" w:lineRule="auto"/>
            </w:pPr>
            <w:r w:rsidRPr="001A475D">
              <w:rPr>
                <w:i/>
              </w:rPr>
              <w:t>P = </w:t>
            </w:r>
            <w:r w:rsidR="00DF2BB6" w:rsidRPr="00C70209">
              <w:t>0.058</w:t>
            </w:r>
          </w:p>
          <w:p w14:paraId="7392F1E5" w14:textId="77777777" w:rsidR="00DF2BB6" w:rsidRPr="00C70209" w:rsidRDefault="00DF2BB6">
            <w:pPr>
              <w:pStyle w:val="Tabletext-evidencematrix"/>
              <w:spacing w:line="276" w:lineRule="auto"/>
            </w:pPr>
            <w:r w:rsidRPr="00C70209">
              <w:t>No significant heterogeneity</w:t>
            </w:r>
          </w:p>
          <w:p w14:paraId="6756CF8E" w14:textId="0DF1E2E4" w:rsidR="00DF2BB6" w:rsidRPr="00C70209" w:rsidRDefault="00DF2BB6">
            <w:pPr>
              <w:pStyle w:val="Tabletext-evidencematrix"/>
              <w:spacing w:line="276" w:lineRule="auto"/>
            </w:pPr>
            <w:r w:rsidRPr="00C70209">
              <w:t>I</w:t>
            </w:r>
            <w:r w:rsidRPr="00C70209">
              <w:rPr>
                <w:vertAlign w:val="superscript"/>
              </w:rPr>
              <w:t>2</w:t>
            </w:r>
            <w:r w:rsidR="00AB0F82">
              <w:rPr>
                <w:vertAlign w:val="superscript"/>
              </w:rPr>
              <w:t xml:space="preserve"> </w:t>
            </w:r>
            <w:r w:rsidRPr="00C70209">
              <w:t>=</w:t>
            </w:r>
            <w:r w:rsidR="00AB0F82">
              <w:t xml:space="preserve"> </w:t>
            </w:r>
            <w:r w:rsidRPr="00C70209">
              <w:t>0.0%</w:t>
            </w:r>
          </w:p>
        </w:tc>
      </w:tr>
      <w:tr w:rsidR="00DF2BB6" w:rsidRPr="00C70209" w14:paraId="231DDD51"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3721B4B2" w14:textId="77777777" w:rsidR="00DF2BB6" w:rsidRPr="00C70209" w:rsidRDefault="00DF2BB6" w:rsidP="003131E2">
            <w:pPr>
              <w:pStyle w:val="TableH4"/>
              <w:rPr>
                <w:rFonts w:eastAsia="Arial Unicode MS"/>
                <w:lang w:eastAsia="en-US"/>
              </w:rPr>
            </w:pPr>
            <w:r w:rsidRPr="00C70209">
              <w:rPr>
                <w:rFonts w:eastAsia="Arial Unicode MS"/>
                <w:lang w:eastAsia="en-US"/>
              </w:rPr>
              <w:t xml:space="preserve">Level II evidence </w:t>
            </w:r>
          </w:p>
        </w:tc>
      </w:tr>
      <w:tr w:rsidR="00DF2BB6" w:rsidRPr="00C70209" w14:paraId="22F4BE7C" w14:textId="77777777" w:rsidTr="003131E2">
        <w:trPr>
          <w:cantSplit/>
          <w:tblHeader/>
        </w:trPr>
        <w:tc>
          <w:tcPr>
            <w:tcW w:w="388" w:type="pct"/>
            <w:tcBorders>
              <w:top w:val="single" w:sz="4" w:space="0" w:color="000000"/>
              <w:left w:val="single" w:sz="4" w:space="0" w:color="000000"/>
              <w:bottom w:val="nil"/>
              <w:right w:val="single" w:sz="4" w:space="0" w:color="000000"/>
            </w:tcBorders>
            <w:hideMark/>
          </w:tcPr>
          <w:p w14:paraId="4BC03F4C" w14:textId="5875719B" w:rsidR="00DF2BB6" w:rsidRPr="00C70209" w:rsidRDefault="00DF2BB6">
            <w:pPr>
              <w:pStyle w:val="Tabletext-evidencematrix"/>
              <w:spacing w:line="276" w:lineRule="auto"/>
            </w:pPr>
            <w:r w:rsidRPr="00C70209">
              <w:t>Okebe 2011</w:t>
            </w:r>
            <w:r w:rsidRPr="00C70209">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 </w:instrText>
            </w:r>
            <w:r w:rsidR="000E261C">
              <w:fldChar w:fldCharType="begin">
                <w:fldData xml:space="preserve">PEVuZE5vdGU+PENpdGU+PEF1dGhvcj5Pa2ViZTwvQXV0aG9yPjxZZWFyPjIwMTE8L1llYXI+PFJl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172</w:t>
            </w:r>
            <w:r w:rsidRPr="00C70209">
              <w:fldChar w:fldCharType="end"/>
            </w:r>
          </w:p>
          <w:p w14:paraId="29491C67" w14:textId="77777777" w:rsidR="00DF2BB6" w:rsidRPr="00C70209" w:rsidRDefault="00DF2BB6">
            <w:pPr>
              <w:pStyle w:val="Tabletext-evidencematrix"/>
              <w:tabs>
                <w:tab w:val="left" w:pos="764"/>
              </w:tabs>
              <w:spacing w:line="276" w:lineRule="auto"/>
            </w:pPr>
            <w:r w:rsidRPr="00C70209">
              <w:t>Level I</w:t>
            </w:r>
            <w:r w:rsidRPr="00C70209">
              <w:tab/>
            </w:r>
          </w:p>
          <w:p w14:paraId="74D3746E" w14:textId="77777777" w:rsidR="00DF2BB6" w:rsidRPr="00C70209" w:rsidRDefault="00DF2BB6">
            <w:pPr>
              <w:pStyle w:val="Tabletext-evidencematrix"/>
              <w:spacing w:line="276" w:lineRule="auto"/>
            </w:pPr>
            <w:r w:rsidRPr="00C70209">
              <w:rPr>
                <w:i/>
              </w:rPr>
              <w:t>Good</w:t>
            </w:r>
          </w:p>
        </w:tc>
        <w:tc>
          <w:tcPr>
            <w:tcW w:w="490" w:type="pct"/>
            <w:tcBorders>
              <w:top w:val="single" w:sz="4" w:space="0" w:color="000000"/>
              <w:left w:val="single" w:sz="4" w:space="0" w:color="000000"/>
              <w:bottom w:val="nil"/>
              <w:right w:val="single" w:sz="4" w:space="0" w:color="000000"/>
            </w:tcBorders>
          </w:tcPr>
          <w:p w14:paraId="6F269812" w14:textId="5C473D40" w:rsidR="00DF2BB6" w:rsidRPr="00C70209" w:rsidRDefault="00DF2BB6">
            <w:pPr>
              <w:pStyle w:val="Tabletext-evidencematrix"/>
              <w:spacing w:line="276" w:lineRule="auto"/>
            </w:pPr>
            <w:r w:rsidRPr="00C70209">
              <w:t>1 trial (Gara 2010)</w:t>
            </w:r>
            <w:r w:rsidR="000E261C">
              <w:fldChar w:fldCharType="begin">
                <w:fldData xml:space="preserve">PEVuZE5vdGU+PENpdGU+PEF1dGhvcj5HYXJhPC9BdXRob3I+PFllYXI+MjAxMDwvWWVhcj48UmVj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4NDPigJM3PC9wYWdlcz48dm9sdW1lPjgzPC92b2x1bWU+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</w:fldData>
              </w:fldChar>
            </w:r>
            <w:r w:rsidR="000E261C">
              <w:instrText xml:space="preserve"> ADDIN EN.CITE </w:instrText>
            </w:r>
            <w:r w:rsidR="000E261C">
              <w:fldChar w:fldCharType="begin">
                <w:fldData xml:space="preserve">PEVuZE5vdGU+PENpdGU+PEF1dGhvcj5HYXJhPC9BdXRob3I+PFllYXI+MjAxMDwvWWVhcj48UmVj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4NDPigJM3PC9wYWdlcz48dm9sdW1lPjgzPC92b2x1bWU+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</w:fldData>
              </w:fldChar>
            </w:r>
            <w:r w:rsidR="000E261C">
              <w:instrText xml:space="preserve"> ADDIN EN.CITE.DATA </w:instrText>
            </w:r>
            <w:r w:rsidR="000E261C">
              <w:fldChar w:fldCharType="end"/>
            </w:r>
            <w:r w:rsidR="000E261C">
              <w:fldChar w:fldCharType="separate"/>
            </w:r>
            <w:r w:rsidR="000E261C" w:rsidRPr="000E261C">
              <w:rPr>
                <w:noProof/>
                <w:vertAlign w:val="superscript"/>
              </w:rPr>
              <w:t>267</w:t>
            </w:r>
            <w:r w:rsidR="000E261C">
              <w:fldChar w:fldCharType="end"/>
            </w:r>
          </w:p>
          <w:p w14:paraId="36A4CAF9" w14:textId="77777777" w:rsidR="00DF2BB6" w:rsidRPr="00C70209" w:rsidRDefault="00DF2BB6">
            <w:pPr>
              <w:pStyle w:val="Tabletext-evidencematrix"/>
              <w:spacing w:line="276" w:lineRule="auto"/>
            </w:pPr>
          </w:p>
          <w:p w14:paraId="6B0B839A" w14:textId="77777777" w:rsidR="00DF2BB6" w:rsidRPr="00C70209" w:rsidRDefault="00DF2BB6">
            <w:pPr>
              <w:pStyle w:val="Tabletext-evidencematrix"/>
              <w:spacing w:line="276" w:lineRule="auto"/>
            </w:pPr>
            <w:r w:rsidRPr="00C70209">
              <w:t>N=80</w:t>
            </w:r>
          </w:p>
        </w:tc>
        <w:tc>
          <w:tcPr>
            <w:tcW w:w="490" w:type="pct"/>
            <w:tcBorders>
              <w:top w:val="single" w:sz="4" w:space="0" w:color="000000"/>
              <w:left w:val="single" w:sz="4" w:space="0" w:color="000000"/>
              <w:bottom w:val="nil"/>
              <w:right w:val="single" w:sz="4" w:space="0" w:color="000000"/>
            </w:tcBorders>
            <w:hideMark/>
          </w:tcPr>
          <w:p w14:paraId="33C4A049" w14:textId="77777777" w:rsidR="00DF2BB6" w:rsidRPr="00C70209" w:rsidRDefault="00DF2BB6" w:rsidP="003131E2">
            <w:pPr>
              <w:pStyle w:val="Tabletext-evidencematrix"/>
            </w:pPr>
            <w:r w:rsidRPr="00C70209">
              <w:t>Children with clinical malaria</w:t>
            </w:r>
          </w:p>
        </w:tc>
        <w:tc>
          <w:tcPr>
            <w:tcW w:w="490" w:type="pct"/>
            <w:tcBorders>
              <w:top w:val="single" w:sz="4" w:space="0" w:color="000000"/>
              <w:left w:val="single" w:sz="4" w:space="0" w:color="000000"/>
              <w:bottom w:val="nil"/>
              <w:right w:val="single" w:sz="4" w:space="0" w:color="000000"/>
            </w:tcBorders>
            <w:hideMark/>
          </w:tcPr>
          <w:p w14:paraId="1945D562" w14:textId="77777777" w:rsidR="00DF2BB6" w:rsidRPr="00C70209" w:rsidRDefault="00DF2BB6" w:rsidP="003131E2">
            <w:pPr>
              <w:pStyle w:val="Tabletext-evidencematrix"/>
            </w:pPr>
            <w:r w:rsidRPr="00C70209">
              <w:t xml:space="preserve">Outpatient setting, Nigeria </w:t>
            </w:r>
          </w:p>
        </w:tc>
        <w:tc>
          <w:tcPr>
            <w:tcW w:w="490" w:type="pct"/>
            <w:tcBorders>
              <w:top w:val="single" w:sz="4" w:space="0" w:color="000000"/>
              <w:left w:val="single" w:sz="4" w:space="0" w:color="000000"/>
              <w:bottom w:val="nil"/>
              <w:right w:val="single" w:sz="4" w:space="0" w:color="000000"/>
            </w:tcBorders>
            <w:hideMark/>
          </w:tcPr>
          <w:p w14:paraId="2717C14F" w14:textId="0B3E3309" w:rsidR="00DF2BB6" w:rsidRPr="00C70209" w:rsidRDefault="00DF2BB6" w:rsidP="003131E2">
            <w:pPr>
              <w:pStyle w:val="Tabletext-evidencematrix"/>
            </w:pPr>
            <w:r w:rsidRPr="00C70209">
              <w:t>Oral iron + folic acid versus folic acid</w:t>
            </w:r>
          </w:p>
          <w:p w14:paraId="555FA9B9" w14:textId="77777777" w:rsidR="00DF2BB6" w:rsidRPr="00C70209" w:rsidRDefault="00DF2BB6">
            <w:pPr>
              <w:pStyle w:val="Tabletext-subanalysis"/>
              <w:spacing w:line="276" w:lineRule="auto"/>
            </w:pPr>
            <w:r w:rsidRPr="00C70209">
              <w:t>*All children received antimalarial treatment</w:t>
            </w:r>
          </w:p>
        </w:tc>
        <w:tc>
          <w:tcPr>
            <w:tcW w:w="492" w:type="pct"/>
            <w:tcBorders>
              <w:top w:val="single" w:sz="4" w:space="0" w:color="000000"/>
              <w:left w:val="single" w:sz="4" w:space="0" w:color="000000"/>
              <w:bottom w:val="nil"/>
              <w:right w:val="single" w:sz="4" w:space="0" w:color="000000"/>
            </w:tcBorders>
            <w:hideMark/>
          </w:tcPr>
          <w:p w14:paraId="51FEF69F" w14:textId="77777777" w:rsidR="00DF2BB6" w:rsidRPr="00C70209" w:rsidRDefault="00DF2BB6" w:rsidP="003131E2">
            <w:pPr>
              <w:pStyle w:val="Tabletext-evidencematrix"/>
            </w:pPr>
            <w:r w:rsidRPr="00C70209">
              <w:t>Anaemia, end of treatment</w:t>
            </w:r>
          </w:p>
        </w:tc>
        <w:tc>
          <w:tcPr>
            <w:tcW w:w="517" w:type="pct"/>
            <w:tcBorders>
              <w:top w:val="single" w:sz="4" w:space="0" w:color="000000"/>
              <w:left w:val="single" w:sz="4" w:space="0" w:color="000000"/>
              <w:bottom w:val="nil"/>
              <w:right w:val="single" w:sz="4" w:space="0" w:color="000000"/>
            </w:tcBorders>
            <w:hideMark/>
          </w:tcPr>
          <w:p w14:paraId="3D48187D" w14:textId="77777777" w:rsidR="00DF2BB6" w:rsidRPr="00C70209" w:rsidRDefault="00DF2BB6">
            <w:pPr>
              <w:pStyle w:val="Tabletext-evidencematrix"/>
              <w:spacing w:line="276" w:lineRule="auto"/>
            </w:pPr>
            <w:r w:rsidRPr="00C70209">
              <w:t>32/39</w:t>
            </w:r>
          </w:p>
        </w:tc>
        <w:tc>
          <w:tcPr>
            <w:tcW w:w="517" w:type="pct"/>
            <w:tcBorders>
              <w:top w:val="single" w:sz="4" w:space="0" w:color="000000"/>
              <w:left w:val="single" w:sz="4" w:space="0" w:color="000000"/>
              <w:bottom w:val="nil"/>
              <w:right w:val="single" w:sz="4" w:space="0" w:color="000000"/>
            </w:tcBorders>
            <w:hideMark/>
          </w:tcPr>
          <w:p w14:paraId="11E04E60" w14:textId="77777777" w:rsidR="00DF2BB6" w:rsidRPr="00C70209" w:rsidRDefault="00DF2BB6">
            <w:pPr>
              <w:pStyle w:val="Tabletext-evidencematrix"/>
              <w:spacing w:line="276" w:lineRule="auto"/>
            </w:pPr>
            <w:r w:rsidRPr="00C70209">
              <w:t>40/41</w:t>
            </w:r>
          </w:p>
        </w:tc>
        <w:tc>
          <w:tcPr>
            <w:tcW w:w="517" w:type="pct"/>
            <w:tcBorders>
              <w:top w:val="single" w:sz="4" w:space="0" w:color="000000"/>
              <w:left w:val="single" w:sz="4" w:space="0" w:color="000000"/>
              <w:bottom w:val="nil"/>
              <w:right w:val="single" w:sz="4" w:space="0" w:color="000000"/>
            </w:tcBorders>
            <w:hideMark/>
          </w:tcPr>
          <w:p w14:paraId="652B7FFB" w14:textId="77777777" w:rsidR="00DF2BB6" w:rsidRPr="00C70209" w:rsidRDefault="00DF2BB6">
            <w:pPr>
              <w:pStyle w:val="Tabletext-evidencematrix"/>
              <w:spacing w:line="276" w:lineRule="auto"/>
            </w:pPr>
            <w:r w:rsidRPr="00C70209">
              <w:t>RR 0.84 [0.72, 0.98]</w:t>
            </w:r>
          </w:p>
        </w:tc>
        <w:tc>
          <w:tcPr>
            <w:tcW w:w="609" w:type="pct"/>
            <w:tcBorders>
              <w:top w:val="single" w:sz="4" w:space="0" w:color="000000"/>
              <w:left w:val="single" w:sz="4" w:space="0" w:color="000000"/>
              <w:bottom w:val="nil"/>
              <w:right w:val="single" w:sz="4" w:space="0" w:color="000000"/>
            </w:tcBorders>
            <w:shd w:val="clear" w:color="auto" w:fill="D9D9D9" w:themeFill="background1" w:themeFillShade="D9"/>
            <w:hideMark/>
          </w:tcPr>
          <w:p w14:paraId="50D9A87C" w14:textId="64C65509" w:rsidR="00DF2BB6" w:rsidRPr="00C70209" w:rsidRDefault="00DF2BB6">
            <w:pPr>
              <w:pStyle w:val="Tabletext-evidencematrix"/>
              <w:spacing w:line="276" w:lineRule="auto"/>
              <w:rPr>
                <w:i/>
              </w:rPr>
            </w:pPr>
            <w:r w:rsidRPr="00C70209">
              <w:rPr>
                <w:i/>
              </w:rPr>
              <w:t>Favours iron</w:t>
            </w:r>
          </w:p>
          <w:p w14:paraId="492170E4" w14:textId="0DADC03F" w:rsidR="00DF2BB6" w:rsidRPr="00C70209" w:rsidRDefault="001A475D">
            <w:pPr>
              <w:pStyle w:val="Tabletext-evidencematrix"/>
              <w:spacing w:line="276" w:lineRule="auto"/>
            </w:pPr>
            <w:r w:rsidRPr="001A475D">
              <w:rPr>
                <w:i/>
              </w:rPr>
              <w:t>P = </w:t>
            </w:r>
            <w:r w:rsidR="00DF2BB6" w:rsidRPr="00C70209">
              <w:t>0.03</w:t>
            </w:r>
            <w:r w:rsidR="00DF2BB6" w:rsidRPr="00C70209">
              <w:rPr>
                <w:vertAlign w:val="superscript"/>
              </w:rPr>
              <w:t>d</w:t>
            </w:r>
          </w:p>
        </w:tc>
      </w:tr>
      <w:tr w:rsidR="00DF2BB6" w:rsidRPr="00C70209" w14:paraId="5E839444" w14:textId="77777777" w:rsidTr="003131E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223C64DA" w14:textId="759141B0" w:rsidR="00DF2BB6" w:rsidRPr="00C70209" w:rsidRDefault="00DF2BB6">
            <w:pPr>
              <w:pStyle w:val="Tabletext-evidencematrix"/>
              <w:spacing w:line="276" w:lineRule="auto"/>
            </w:pPr>
            <w:r w:rsidRPr="00C70209">
              <w:t>Van den Hombergh 1996</w:t>
            </w:r>
            <w:r w:rsidRPr="00C70209">
              <w:fldChar w:fldCharType="begin">
                <w:fldData xml:space="preserve">PEVuZE5vdGU+PENpdGU+PEF1dGhvcj5WYW4gRGVuIEhvbWJlcmdoPC9BdXRob3I+PFllYXI+MTk5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</w:fldData>
              </w:fldChar>
            </w:r>
            <w:r w:rsidR="000E261C">
              <w:instrText xml:space="preserve"> ADDIN EN.CITE </w:instrText>
            </w:r>
            <w:r w:rsidR="000E261C">
              <w:fldChar w:fldCharType="begin">
                <w:fldData xml:space="preserve">PEVuZE5vdGU+PENpdGU+PEF1dGhvcj5WYW4gRGVuIEhvbWJlcmdoPC9BdXRob3I+PFllYXI+MTk5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69</w:t>
            </w:r>
            <w:r w:rsidRPr="00C70209">
              <w:fldChar w:fldCharType="end"/>
            </w:r>
          </w:p>
          <w:p w14:paraId="01F5D5D1" w14:textId="77777777" w:rsidR="00DF2BB6" w:rsidRPr="00C70209" w:rsidRDefault="00DF2BB6">
            <w:pPr>
              <w:pStyle w:val="Tabletext-evidencematrix"/>
              <w:spacing w:line="276" w:lineRule="auto"/>
            </w:pPr>
            <w:r w:rsidRPr="00C70209">
              <w:t>Level II</w:t>
            </w:r>
          </w:p>
          <w:p w14:paraId="4F186580" w14:textId="77777777" w:rsidR="00DF2BB6" w:rsidRPr="00C70209" w:rsidRDefault="00DF2BB6">
            <w:pPr>
              <w:pStyle w:val="Tabletext-evidencematrix"/>
              <w:spacing w:line="276" w:lineRule="auto"/>
            </w:pPr>
            <w:r w:rsidRPr="00C70209">
              <w:rPr>
                <w:i/>
              </w:rPr>
              <w:t>Poor</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75FAD0A4" w14:textId="77777777" w:rsidR="00DF2BB6" w:rsidRPr="00C70209" w:rsidRDefault="00DF2BB6">
            <w:pPr>
              <w:pStyle w:val="Tabletext-evidencematrix"/>
              <w:spacing w:line="276" w:lineRule="auto"/>
            </w:pPr>
            <w:r w:rsidRPr="00C70209">
              <w:t>N=100</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32231F10" w14:textId="77777777" w:rsidR="00DF2BB6" w:rsidRPr="00C70209" w:rsidRDefault="00DF2BB6" w:rsidP="003131E2">
            <w:pPr>
              <w:pStyle w:val="Tabletext-evidencematrix"/>
            </w:pPr>
            <w:r w:rsidRPr="00C70209">
              <w:t>Children aged &lt;30 months with severe malaria-associated anaemia (Hb ≤5 g/dL)</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086B697B" w14:textId="77777777" w:rsidR="00DF2BB6" w:rsidRPr="00C70209" w:rsidRDefault="00DF2BB6" w:rsidP="003131E2">
            <w:pPr>
              <w:pStyle w:val="Tabletext-evidencematrix"/>
            </w:pPr>
            <w:r w:rsidRPr="00C70209">
              <w:t>Single hospital, Tanzania</w:t>
            </w:r>
          </w:p>
          <w:p w14:paraId="1BBA3DCC" w14:textId="77777777" w:rsidR="00DF2BB6" w:rsidRPr="00C70209" w:rsidRDefault="00DF2BB6" w:rsidP="003131E2">
            <w:pPr>
              <w:pStyle w:val="Tabletext-subanalysis"/>
            </w:pPr>
            <w:r w:rsidRPr="00C70209">
              <w:t>*holo-endemic</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52E171BB" w14:textId="6C3894DE" w:rsidR="00DF2BB6" w:rsidRPr="00C70209" w:rsidRDefault="00DF2BB6" w:rsidP="003131E2">
            <w:pPr>
              <w:pStyle w:val="Tabletext-evidencematrix"/>
            </w:pPr>
            <w:r w:rsidRPr="00C70209">
              <w:t>Oral iron + folic acid versus folic acid</w:t>
            </w:r>
          </w:p>
          <w:p w14:paraId="2DD4FCBC" w14:textId="77777777" w:rsidR="00DF2BB6" w:rsidRPr="00C70209" w:rsidRDefault="00DF2BB6">
            <w:pPr>
              <w:pStyle w:val="Tabletext-subanalysis"/>
              <w:spacing w:line="276" w:lineRule="auto"/>
            </w:pPr>
            <w:r w:rsidRPr="00C70209">
              <w:t>*All children received antimalarial treatment</w:t>
            </w:r>
          </w:p>
        </w:tc>
        <w:tc>
          <w:tcPr>
            <w:tcW w:w="492" w:type="pct"/>
            <w:tcBorders>
              <w:top w:val="single" w:sz="4" w:space="0" w:color="000000"/>
              <w:left w:val="single" w:sz="4" w:space="0" w:color="000000"/>
              <w:bottom w:val="single" w:sz="4" w:space="0" w:color="000000"/>
              <w:right w:val="single" w:sz="4" w:space="0" w:color="000000"/>
            </w:tcBorders>
          </w:tcPr>
          <w:p w14:paraId="5EF07E0E" w14:textId="27B92C16" w:rsidR="00DF2BB6" w:rsidRPr="00C70209" w:rsidRDefault="00DF2BB6">
            <w:pPr>
              <w:pStyle w:val="Tabletext-evidencematrix"/>
              <w:spacing w:line="276" w:lineRule="auto"/>
            </w:pPr>
            <w:r w:rsidRPr="00C70209">
              <w:t>Mean Hb (g/dL)</w:t>
            </w:r>
          </w:p>
          <w:p w14:paraId="4B20BD0C" w14:textId="77777777" w:rsidR="00DF2BB6" w:rsidRPr="00C70209" w:rsidRDefault="00DF2BB6">
            <w:pPr>
              <w:pStyle w:val="Tabletext-subanalysis"/>
              <w:spacing w:line="276" w:lineRule="auto"/>
            </w:pPr>
          </w:p>
        </w:tc>
        <w:tc>
          <w:tcPr>
            <w:tcW w:w="517" w:type="pct"/>
            <w:tcBorders>
              <w:top w:val="single" w:sz="4" w:space="0" w:color="000000"/>
              <w:left w:val="single" w:sz="4" w:space="0" w:color="000000"/>
              <w:bottom w:val="single" w:sz="4" w:space="0" w:color="000000"/>
              <w:right w:val="single" w:sz="4" w:space="0" w:color="000000"/>
            </w:tcBorders>
            <w:hideMark/>
          </w:tcPr>
          <w:p w14:paraId="420146A8" w14:textId="77777777" w:rsidR="00DF2BB6" w:rsidRPr="00C70209" w:rsidRDefault="00DF2BB6">
            <w:pPr>
              <w:pStyle w:val="Tabletext-evidencematrix"/>
              <w:spacing w:line="276" w:lineRule="auto"/>
            </w:pPr>
            <w:r w:rsidRPr="00C70209">
              <w:t>NR</w:t>
            </w:r>
          </w:p>
        </w:tc>
        <w:tc>
          <w:tcPr>
            <w:tcW w:w="517" w:type="pct"/>
            <w:tcBorders>
              <w:top w:val="single" w:sz="4" w:space="0" w:color="000000"/>
              <w:left w:val="single" w:sz="4" w:space="0" w:color="000000"/>
              <w:bottom w:val="single" w:sz="4" w:space="0" w:color="000000"/>
              <w:right w:val="single" w:sz="4" w:space="0" w:color="000000"/>
            </w:tcBorders>
            <w:hideMark/>
          </w:tcPr>
          <w:p w14:paraId="460077F1" w14:textId="77777777" w:rsidR="00DF2BB6" w:rsidRPr="00C70209" w:rsidRDefault="00DF2BB6">
            <w:pPr>
              <w:pStyle w:val="Tabletext-evidencematrix"/>
              <w:spacing w:line="276" w:lineRule="auto"/>
            </w:pPr>
            <w:r w:rsidRPr="00C70209">
              <w:t>NR</w:t>
            </w:r>
          </w:p>
        </w:tc>
        <w:tc>
          <w:tcPr>
            <w:tcW w:w="517" w:type="pct"/>
            <w:tcBorders>
              <w:top w:val="single" w:sz="4" w:space="0" w:color="000000"/>
              <w:left w:val="single" w:sz="4" w:space="0" w:color="000000"/>
              <w:bottom w:val="single" w:sz="4" w:space="0" w:color="000000"/>
              <w:right w:val="single" w:sz="4" w:space="0" w:color="000000"/>
            </w:tcBorders>
            <w:hideMark/>
          </w:tcPr>
          <w:p w14:paraId="1B063B62" w14:textId="77777777" w:rsidR="00DF2BB6" w:rsidRPr="00C70209" w:rsidRDefault="00DF2BB6">
            <w:pPr>
              <w:pStyle w:val="Tabletext-evidencematrix"/>
              <w:spacing w:line="276" w:lineRule="auto"/>
            </w:pPr>
            <w:r w:rsidRPr="00C70209">
              <w:t>NR</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920E87B" w14:textId="77777777" w:rsidR="00DF2BB6" w:rsidRPr="00C70209" w:rsidRDefault="00DF2BB6">
            <w:pPr>
              <w:pStyle w:val="Tabletext-evidencematrix"/>
              <w:spacing w:line="276" w:lineRule="auto"/>
            </w:pPr>
            <w:r w:rsidRPr="00C70209">
              <w:t>NR</w:t>
            </w:r>
          </w:p>
        </w:tc>
      </w:tr>
      <w:tr w:rsidR="00DF2BB6" w:rsidRPr="00C70209" w14:paraId="02521950"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DBEFE2"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8EA29F"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01686F"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810266A"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E9EA446" w14:textId="77777777" w:rsidR="00DF2BB6" w:rsidRPr="00C70209" w:rsidRDefault="00DF2BB6">
            <w:pPr>
              <w:spacing w:after="0"/>
              <w:ind w:left="0"/>
              <w:rPr>
                <w:rFonts w:ascii="Arial Narrow" w:eastAsia="Arial Unicode MS" w:hAnsi="Arial Narrow" w:cs="Arial"/>
                <w:bCs/>
                <w:color w:val="auto"/>
                <w:sz w:val="14"/>
                <w:szCs w:val="14"/>
                <w:lang w:eastAsia="ja-JP"/>
              </w:rPr>
            </w:pPr>
          </w:p>
        </w:tc>
        <w:tc>
          <w:tcPr>
            <w:tcW w:w="492" w:type="pct"/>
            <w:tcBorders>
              <w:top w:val="single" w:sz="4" w:space="0" w:color="000000"/>
              <w:left w:val="single" w:sz="4" w:space="0" w:color="000000"/>
              <w:bottom w:val="nil"/>
              <w:right w:val="single" w:sz="4" w:space="0" w:color="000000"/>
            </w:tcBorders>
          </w:tcPr>
          <w:p w14:paraId="3710F443" w14:textId="77777777" w:rsidR="00DF2BB6" w:rsidRPr="00C70209" w:rsidRDefault="00DF2BB6">
            <w:pPr>
              <w:pStyle w:val="Tabletext-subanalysis"/>
              <w:spacing w:line="276" w:lineRule="auto"/>
              <w:jc w:val="right"/>
            </w:pPr>
          </w:p>
        </w:tc>
        <w:tc>
          <w:tcPr>
            <w:tcW w:w="1551" w:type="pct"/>
            <w:gridSpan w:val="3"/>
            <w:tcBorders>
              <w:top w:val="single" w:sz="4" w:space="0" w:color="000000"/>
              <w:left w:val="single" w:sz="4" w:space="0" w:color="000000"/>
              <w:bottom w:val="single" w:sz="4" w:space="0" w:color="000000"/>
              <w:right w:val="single" w:sz="4" w:space="0" w:color="000000"/>
            </w:tcBorders>
            <w:hideMark/>
          </w:tcPr>
          <w:p w14:paraId="20777839" w14:textId="05DD1E77" w:rsidR="00DF2BB6" w:rsidRPr="00C70209" w:rsidRDefault="00DF2BB6">
            <w:pPr>
              <w:pStyle w:val="Tabletext-subanalysis"/>
              <w:spacing w:line="276" w:lineRule="auto"/>
            </w:pPr>
            <w:r w:rsidRPr="00C70209">
              <w:t>Subgroup analysis: baseline transfusions</w:t>
            </w:r>
          </w:p>
          <w:p w14:paraId="224BD9EE" w14:textId="77777777" w:rsidR="00DF2BB6" w:rsidRPr="00C70209" w:rsidRDefault="00DF2BB6">
            <w:pPr>
              <w:pStyle w:val="Tabletext-subanalysis"/>
              <w:spacing w:line="276" w:lineRule="auto"/>
            </w:pPr>
            <w:r w:rsidRPr="00C70209">
              <w:t>children who had received blood transfusion at baseline (N=40)</w:t>
            </w:r>
          </w:p>
        </w:tc>
        <w:tc>
          <w:tcPr>
            <w:tcW w:w="609" w:type="pct"/>
            <w:tcBorders>
              <w:top w:val="single" w:sz="4" w:space="0" w:color="000000"/>
              <w:left w:val="single" w:sz="4" w:space="0" w:color="000000"/>
              <w:bottom w:val="nil"/>
              <w:right w:val="single" w:sz="4" w:space="0" w:color="000000"/>
            </w:tcBorders>
            <w:shd w:val="clear" w:color="auto" w:fill="FFFFFF" w:themeFill="background1"/>
          </w:tcPr>
          <w:p w14:paraId="52F45447" w14:textId="77777777" w:rsidR="00DF2BB6" w:rsidRPr="00C70209" w:rsidRDefault="00DF2BB6">
            <w:pPr>
              <w:pStyle w:val="Tabletext-evidencematrix"/>
              <w:spacing w:line="276" w:lineRule="auto"/>
            </w:pPr>
          </w:p>
        </w:tc>
      </w:tr>
      <w:tr w:rsidR="00DF2BB6" w:rsidRPr="00C70209" w14:paraId="6889BCC7"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A1CCA9"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352486"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5C6EAD7"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B2C22DA"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7420301" w14:textId="77777777" w:rsidR="00DF2BB6" w:rsidRPr="00C70209" w:rsidRDefault="00DF2BB6">
            <w:pPr>
              <w:spacing w:after="0"/>
              <w:ind w:left="0"/>
              <w:rPr>
                <w:rFonts w:ascii="Arial Narrow" w:eastAsia="Arial Unicode MS" w:hAnsi="Arial Narrow" w:cs="Arial"/>
                <w:bCs/>
                <w:color w:val="auto"/>
                <w:sz w:val="14"/>
                <w:szCs w:val="14"/>
                <w:lang w:eastAsia="ja-JP"/>
              </w:rPr>
            </w:pPr>
          </w:p>
        </w:tc>
        <w:tc>
          <w:tcPr>
            <w:tcW w:w="492" w:type="pct"/>
            <w:tcBorders>
              <w:top w:val="nil"/>
              <w:left w:val="single" w:sz="4" w:space="0" w:color="000000"/>
              <w:bottom w:val="single" w:sz="4" w:space="0" w:color="000000"/>
              <w:right w:val="single" w:sz="4" w:space="0" w:color="000000"/>
            </w:tcBorders>
            <w:hideMark/>
          </w:tcPr>
          <w:p w14:paraId="5A79EFF0" w14:textId="0EE65FE0" w:rsidR="00DF2BB6" w:rsidRPr="00C70209" w:rsidRDefault="00DF2BB6">
            <w:pPr>
              <w:pStyle w:val="Tabletext-subanalysis"/>
              <w:spacing w:line="276" w:lineRule="auto"/>
              <w:jc w:val="right"/>
            </w:pPr>
            <w:r w:rsidRPr="00C70209">
              <w:t>at week 2</w:t>
            </w:r>
          </w:p>
          <w:p w14:paraId="12F6BB55" w14:textId="77777777" w:rsidR="00DF2BB6" w:rsidRPr="00C70209" w:rsidRDefault="00DF2BB6">
            <w:pPr>
              <w:pStyle w:val="Tabletext-subanalysis"/>
              <w:spacing w:line="276" w:lineRule="auto"/>
              <w:jc w:val="right"/>
            </w:pPr>
            <w:r w:rsidRPr="00C70209">
              <w:t>at week 4</w:t>
            </w:r>
          </w:p>
          <w:p w14:paraId="1E7D69FF" w14:textId="77777777" w:rsidR="00DF2BB6" w:rsidRPr="00C70209" w:rsidRDefault="00DF2BB6">
            <w:pPr>
              <w:pStyle w:val="Tabletext-subanalysis"/>
              <w:spacing w:line="276" w:lineRule="auto"/>
              <w:jc w:val="right"/>
            </w:pPr>
            <w:r w:rsidRPr="00C70209">
              <w:t>at week 8</w:t>
            </w:r>
          </w:p>
          <w:p w14:paraId="4C58255E" w14:textId="77777777" w:rsidR="00DF2BB6" w:rsidRPr="00C70209" w:rsidRDefault="00DF2BB6">
            <w:pPr>
              <w:pStyle w:val="Tabletext-subanalysis"/>
              <w:spacing w:line="276" w:lineRule="auto"/>
              <w:jc w:val="right"/>
            </w:pPr>
            <w:r w:rsidRPr="00C70209">
              <w:t>at week 12</w:t>
            </w:r>
          </w:p>
        </w:tc>
        <w:tc>
          <w:tcPr>
            <w:tcW w:w="517" w:type="pct"/>
            <w:tcBorders>
              <w:top w:val="single" w:sz="4" w:space="0" w:color="000000"/>
              <w:left w:val="single" w:sz="4" w:space="0" w:color="000000"/>
              <w:bottom w:val="single" w:sz="4" w:space="0" w:color="000000"/>
              <w:right w:val="single" w:sz="4" w:space="0" w:color="000000"/>
            </w:tcBorders>
            <w:hideMark/>
          </w:tcPr>
          <w:p w14:paraId="6C9E56CB" w14:textId="36F8C108" w:rsidR="00DF2BB6" w:rsidRPr="00C70209" w:rsidRDefault="00DF2BB6">
            <w:pPr>
              <w:pStyle w:val="Tabletext-subanalysis"/>
              <w:spacing w:line="276" w:lineRule="auto"/>
            </w:pPr>
            <w:r w:rsidRPr="00C70209">
              <w:t>9.4 ± 1.1</w:t>
            </w:r>
          </w:p>
          <w:p w14:paraId="1174AD2C" w14:textId="77777777" w:rsidR="00DF2BB6" w:rsidRPr="00C70209" w:rsidRDefault="00DF2BB6">
            <w:pPr>
              <w:pStyle w:val="Tabletext-subanalysis"/>
              <w:spacing w:line="276" w:lineRule="auto"/>
            </w:pPr>
            <w:r w:rsidRPr="00C70209">
              <w:t>9.7 ± 1.5</w:t>
            </w:r>
          </w:p>
          <w:p w14:paraId="44243B8A" w14:textId="77777777" w:rsidR="00DF2BB6" w:rsidRPr="00C70209" w:rsidRDefault="00DF2BB6">
            <w:pPr>
              <w:pStyle w:val="Tabletext-subanalysis"/>
              <w:spacing w:line="276" w:lineRule="auto"/>
            </w:pPr>
            <w:r w:rsidRPr="00C70209">
              <w:t>8.6 ± 2.8</w:t>
            </w:r>
          </w:p>
          <w:p w14:paraId="3D0CECB5" w14:textId="77777777" w:rsidR="00DF2BB6" w:rsidRPr="00C70209" w:rsidRDefault="00DF2BB6">
            <w:pPr>
              <w:pStyle w:val="Tabletext-subanalysis"/>
              <w:spacing w:line="276" w:lineRule="auto"/>
            </w:pPr>
            <w:r w:rsidRPr="00C70209">
              <w:t>10.1 ± 1.5</w:t>
            </w:r>
          </w:p>
        </w:tc>
        <w:tc>
          <w:tcPr>
            <w:tcW w:w="517" w:type="pct"/>
            <w:tcBorders>
              <w:top w:val="single" w:sz="4" w:space="0" w:color="000000"/>
              <w:left w:val="single" w:sz="4" w:space="0" w:color="000000"/>
              <w:bottom w:val="single" w:sz="4" w:space="0" w:color="000000"/>
              <w:right w:val="single" w:sz="4" w:space="0" w:color="000000"/>
            </w:tcBorders>
            <w:hideMark/>
          </w:tcPr>
          <w:p w14:paraId="33E1B1D9" w14:textId="001233A4" w:rsidR="00DF2BB6" w:rsidRPr="00C70209" w:rsidRDefault="00DF2BB6">
            <w:pPr>
              <w:pStyle w:val="Tabletext-subanalysis"/>
              <w:spacing w:line="276" w:lineRule="auto"/>
            </w:pPr>
            <w:r w:rsidRPr="00C70209">
              <w:t>9.6 ± 2.1</w:t>
            </w:r>
          </w:p>
          <w:p w14:paraId="7470A05B" w14:textId="77777777" w:rsidR="00DF2BB6" w:rsidRPr="00C70209" w:rsidRDefault="00DF2BB6">
            <w:pPr>
              <w:pStyle w:val="Tabletext-subanalysis"/>
              <w:spacing w:line="276" w:lineRule="auto"/>
            </w:pPr>
            <w:r w:rsidRPr="00C70209">
              <w:t>9.9 ± 1.5</w:t>
            </w:r>
          </w:p>
          <w:p w14:paraId="1FC4AAB0" w14:textId="77777777" w:rsidR="00DF2BB6" w:rsidRPr="00C70209" w:rsidRDefault="00DF2BB6">
            <w:pPr>
              <w:pStyle w:val="Tabletext-subanalysis"/>
              <w:spacing w:line="276" w:lineRule="auto"/>
            </w:pPr>
            <w:r w:rsidRPr="00C70209">
              <w:t>8.4 ± 1.8</w:t>
            </w:r>
          </w:p>
          <w:p w14:paraId="56D4DD81" w14:textId="77777777" w:rsidR="00DF2BB6" w:rsidRPr="00C70209" w:rsidRDefault="00DF2BB6">
            <w:pPr>
              <w:pStyle w:val="Tabletext-subanalysis"/>
              <w:spacing w:line="276" w:lineRule="auto"/>
            </w:pPr>
            <w:r w:rsidRPr="00C70209">
              <w:t>9.4 ± 2.1</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F428736" w14:textId="77777777" w:rsidR="00DF2BB6" w:rsidRPr="00C70209" w:rsidRDefault="00DF2BB6">
            <w:pPr>
              <w:pStyle w:val="Tabletext-subanalysis"/>
              <w:spacing w:line="276" w:lineRule="auto"/>
            </w:pPr>
            <w:r w:rsidRPr="00C70209">
              <w:t>MD –0.20 [–1.24, 0.84]</w:t>
            </w:r>
            <w:r w:rsidRPr="00C70209">
              <w:rPr>
                <w:vertAlign w:val="superscript"/>
              </w:rPr>
              <w:t xml:space="preserve"> d</w:t>
            </w:r>
          </w:p>
          <w:p w14:paraId="764A0B4A" w14:textId="77777777" w:rsidR="00DF2BB6" w:rsidRPr="00C70209" w:rsidRDefault="00DF2BB6">
            <w:pPr>
              <w:pStyle w:val="Tabletext-subanalysis"/>
              <w:spacing w:line="276" w:lineRule="auto"/>
            </w:pPr>
            <w:r w:rsidRPr="00C70209">
              <w:t>MD –0.20 [–1.13, 0.73]</w:t>
            </w:r>
            <w:r w:rsidRPr="00C70209">
              <w:rPr>
                <w:vertAlign w:val="superscript"/>
              </w:rPr>
              <w:t xml:space="preserve"> d</w:t>
            </w:r>
          </w:p>
          <w:p w14:paraId="11A00C93" w14:textId="77777777" w:rsidR="00DF2BB6" w:rsidRPr="00C70209" w:rsidRDefault="00DF2BB6">
            <w:pPr>
              <w:pStyle w:val="Tabletext-subanalysis"/>
              <w:spacing w:line="276" w:lineRule="auto"/>
            </w:pPr>
            <w:r w:rsidRPr="00C70209">
              <w:t>MD –0.20 [–1.26, 1.66]</w:t>
            </w:r>
            <w:r w:rsidRPr="00C70209">
              <w:rPr>
                <w:vertAlign w:val="superscript"/>
              </w:rPr>
              <w:t xml:space="preserve"> d</w:t>
            </w:r>
          </w:p>
          <w:p w14:paraId="440F0C17" w14:textId="77777777" w:rsidR="00DF2BB6" w:rsidRPr="00C70209" w:rsidRDefault="00DF2BB6">
            <w:pPr>
              <w:pStyle w:val="Tabletext-subanalysis"/>
              <w:spacing w:line="276" w:lineRule="auto"/>
            </w:pPr>
            <w:r w:rsidRPr="00C70209">
              <w:t>MD 0.70 [–0.43, 1.83]</w:t>
            </w:r>
            <w:r w:rsidRPr="00C70209">
              <w:rPr>
                <w:vertAlign w:val="superscript"/>
              </w:rPr>
              <w:t xml:space="preserve"> d</w:t>
            </w:r>
          </w:p>
        </w:tc>
        <w:tc>
          <w:tcPr>
            <w:tcW w:w="609" w:type="pct"/>
            <w:tcBorders>
              <w:top w:val="nil"/>
              <w:left w:val="single" w:sz="4" w:space="0" w:color="000000"/>
              <w:bottom w:val="single" w:sz="4" w:space="0" w:color="000000"/>
              <w:right w:val="single" w:sz="4" w:space="0" w:color="000000"/>
            </w:tcBorders>
            <w:shd w:val="clear" w:color="auto" w:fill="FFFFFF" w:themeFill="background1"/>
            <w:hideMark/>
          </w:tcPr>
          <w:p w14:paraId="104F9A09" w14:textId="00C068EB" w:rsidR="00DF2BB6" w:rsidRPr="00C70209" w:rsidRDefault="001A475D">
            <w:pPr>
              <w:pStyle w:val="Tabletext-subanalysis"/>
              <w:spacing w:line="276" w:lineRule="auto"/>
            </w:pPr>
            <w:r w:rsidRPr="001A475D">
              <w:rPr>
                <w:i/>
              </w:rPr>
              <w:t>P = </w:t>
            </w:r>
            <w:r w:rsidR="00DF2BB6" w:rsidRPr="00C70209">
              <w:t>0.71</w:t>
            </w:r>
            <w:r w:rsidR="00DF2BB6" w:rsidRPr="00C70209">
              <w:rPr>
                <w:vertAlign w:val="superscript"/>
              </w:rPr>
              <w:t>d</w:t>
            </w:r>
          </w:p>
          <w:p w14:paraId="58D51047" w14:textId="51AFBD16" w:rsidR="00DF2BB6" w:rsidRPr="00C70209" w:rsidRDefault="001A475D">
            <w:pPr>
              <w:pStyle w:val="Tabletext-subanalysis"/>
              <w:spacing w:line="276" w:lineRule="auto"/>
            </w:pPr>
            <w:r w:rsidRPr="001A475D">
              <w:rPr>
                <w:i/>
              </w:rPr>
              <w:t>P = </w:t>
            </w:r>
            <w:r w:rsidR="00DF2BB6" w:rsidRPr="00C70209">
              <w:t>0.67</w:t>
            </w:r>
            <w:r w:rsidR="00DF2BB6" w:rsidRPr="00C70209">
              <w:rPr>
                <w:vertAlign w:val="superscript"/>
              </w:rPr>
              <w:t>d</w:t>
            </w:r>
          </w:p>
          <w:p w14:paraId="00DE58CD" w14:textId="3A34D13E" w:rsidR="00DF2BB6" w:rsidRPr="00C70209" w:rsidRDefault="001A475D">
            <w:pPr>
              <w:pStyle w:val="Tabletext-subanalysis"/>
              <w:spacing w:line="276" w:lineRule="auto"/>
            </w:pPr>
            <w:r w:rsidRPr="001A475D">
              <w:rPr>
                <w:i/>
              </w:rPr>
              <w:t>P = </w:t>
            </w:r>
            <w:r w:rsidR="00DF2BB6" w:rsidRPr="00C70209">
              <w:t>0.79</w:t>
            </w:r>
            <w:r w:rsidR="00DF2BB6" w:rsidRPr="00C70209">
              <w:rPr>
                <w:vertAlign w:val="superscript"/>
              </w:rPr>
              <w:t>d</w:t>
            </w:r>
          </w:p>
          <w:p w14:paraId="6D015E40" w14:textId="594C1099" w:rsidR="00DF2BB6" w:rsidRPr="00C70209" w:rsidRDefault="001A475D">
            <w:pPr>
              <w:pStyle w:val="Tabletext-subanalysis"/>
              <w:spacing w:line="276" w:lineRule="auto"/>
            </w:pPr>
            <w:r w:rsidRPr="001A475D">
              <w:rPr>
                <w:i/>
              </w:rPr>
              <w:t>P = </w:t>
            </w:r>
            <w:r w:rsidR="00DF2BB6" w:rsidRPr="00C70209">
              <w:t>0.23</w:t>
            </w:r>
            <w:r w:rsidR="00DF2BB6" w:rsidRPr="00C70209">
              <w:rPr>
                <w:vertAlign w:val="superscript"/>
              </w:rPr>
              <w:t>d</w:t>
            </w:r>
          </w:p>
        </w:tc>
      </w:tr>
      <w:tr w:rsidR="00DF2BB6" w:rsidRPr="00C70209" w14:paraId="67937CFF"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71C0985"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9A5E405"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297034"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CC2534E"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602BE0F" w14:textId="77777777" w:rsidR="00DF2BB6" w:rsidRPr="00C70209" w:rsidRDefault="00DF2BB6">
            <w:pPr>
              <w:spacing w:after="0"/>
              <w:ind w:left="0"/>
              <w:rPr>
                <w:rFonts w:ascii="Arial Narrow" w:eastAsia="Arial Unicode MS" w:hAnsi="Arial Narrow" w:cs="Arial"/>
                <w:bCs/>
                <w:color w:val="auto"/>
                <w:sz w:val="14"/>
                <w:szCs w:val="14"/>
                <w:lang w:eastAsia="ja-JP"/>
              </w:rPr>
            </w:pPr>
          </w:p>
        </w:tc>
        <w:tc>
          <w:tcPr>
            <w:tcW w:w="492" w:type="pct"/>
            <w:tcBorders>
              <w:top w:val="single" w:sz="4" w:space="0" w:color="000000"/>
              <w:left w:val="single" w:sz="4" w:space="0" w:color="000000"/>
              <w:bottom w:val="nil"/>
              <w:right w:val="single" w:sz="4" w:space="0" w:color="000000"/>
            </w:tcBorders>
          </w:tcPr>
          <w:p w14:paraId="624246D9" w14:textId="77777777" w:rsidR="00DF2BB6" w:rsidRPr="00C70209" w:rsidRDefault="00DF2BB6">
            <w:pPr>
              <w:pStyle w:val="Tabletext-subanalysis"/>
              <w:spacing w:line="276" w:lineRule="auto"/>
            </w:pPr>
          </w:p>
        </w:tc>
        <w:tc>
          <w:tcPr>
            <w:tcW w:w="1551" w:type="pct"/>
            <w:gridSpan w:val="3"/>
            <w:tcBorders>
              <w:top w:val="single" w:sz="4" w:space="0" w:color="000000"/>
              <w:left w:val="single" w:sz="4" w:space="0" w:color="000000"/>
              <w:bottom w:val="single" w:sz="4" w:space="0" w:color="000000"/>
              <w:right w:val="single" w:sz="4" w:space="0" w:color="000000"/>
            </w:tcBorders>
            <w:hideMark/>
          </w:tcPr>
          <w:p w14:paraId="23A4E759" w14:textId="77777777" w:rsidR="00DF2BB6" w:rsidRPr="00C70209" w:rsidRDefault="00DF2BB6">
            <w:pPr>
              <w:pStyle w:val="Tabletext-subanalysis"/>
              <w:spacing w:line="276" w:lineRule="auto"/>
            </w:pPr>
            <w:r w:rsidRPr="00C70209">
              <w:t>children who did not receive blood transfusion at baseline (N=56)</w:t>
            </w:r>
            <w:r w:rsidRPr="00C70209">
              <w:rPr>
                <w:vertAlign w:val="superscript"/>
              </w:rPr>
              <w:t>c</w:t>
            </w:r>
          </w:p>
        </w:tc>
        <w:tc>
          <w:tcPr>
            <w:tcW w:w="609" w:type="pct"/>
            <w:tcBorders>
              <w:top w:val="single" w:sz="4" w:space="0" w:color="000000"/>
              <w:left w:val="single" w:sz="4" w:space="0" w:color="000000"/>
              <w:bottom w:val="nil"/>
              <w:right w:val="single" w:sz="4" w:space="0" w:color="000000"/>
            </w:tcBorders>
            <w:shd w:val="clear" w:color="auto" w:fill="FFFFFF" w:themeFill="background1"/>
          </w:tcPr>
          <w:p w14:paraId="084C061F" w14:textId="77777777" w:rsidR="00DF2BB6" w:rsidRPr="00C70209" w:rsidRDefault="00DF2BB6">
            <w:pPr>
              <w:pStyle w:val="Tabletext-subanalysis"/>
              <w:spacing w:line="276" w:lineRule="auto"/>
              <w:rPr>
                <w:i/>
              </w:rPr>
            </w:pPr>
          </w:p>
        </w:tc>
      </w:tr>
      <w:tr w:rsidR="00DF2BB6" w:rsidRPr="00C70209" w14:paraId="0B5EFEAA"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02F2326"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B641A7B"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A58CAEE"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6DFC08"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6A8423" w14:textId="77777777" w:rsidR="00DF2BB6" w:rsidRPr="00C70209" w:rsidRDefault="00DF2BB6">
            <w:pPr>
              <w:spacing w:after="0"/>
              <w:ind w:left="0"/>
              <w:rPr>
                <w:rFonts w:ascii="Arial Narrow" w:eastAsia="Arial Unicode MS" w:hAnsi="Arial Narrow" w:cs="Arial"/>
                <w:bCs/>
                <w:color w:val="auto"/>
                <w:sz w:val="14"/>
                <w:szCs w:val="14"/>
                <w:lang w:eastAsia="ja-JP"/>
              </w:rPr>
            </w:pPr>
          </w:p>
        </w:tc>
        <w:tc>
          <w:tcPr>
            <w:tcW w:w="492" w:type="pct"/>
            <w:tcBorders>
              <w:top w:val="nil"/>
              <w:left w:val="single" w:sz="4" w:space="0" w:color="000000"/>
              <w:bottom w:val="single" w:sz="4" w:space="0" w:color="000000"/>
              <w:right w:val="single" w:sz="4" w:space="0" w:color="000000"/>
            </w:tcBorders>
            <w:hideMark/>
          </w:tcPr>
          <w:p w14:paraId="425C2CA0" w14:textId="5553C4FD" w:rsidR="00DF2BB6" w:rsidRPr="00C70209" w:rsidRDefault="00DF2BB6">
            <w:pPr>
              <w:pStyle w:val="Tabletext-subanalysis"/>
              <w:spacing w:line="276" w:lineRule="auto"/>
              <w:jc w:val="right"/>
            </w:pPr>
            <w:r w:rsidRPr="00C70209">
              <w:t>at week 2</w:t>
            </w:r>
          </w:p>
          <w:p w14:paraId="6528BDE8" w14:textId="77777777" w:rsidR="00DF2BB6" w:rsidRPr="00C70209" w:rsidRDefault="00DF2BB6">
            <w:pPr>
              <w:pStyle w:val="Tabletext-subanalysis"/>
              <w:spacing w:line="276" w:lineRule="auto"/>
              <w:jc w:val="right"/>
            </w:pPr>
            <w:r w:rsidRPr="00C70209">
              <w:t>at week 4</w:t>
            </w:r>
          </w:p>
          <w:p w14:paraId="670A4791" w14:textId="77777777" w:rsidR="00DF2BB6" w:rsidRPr="00C70209" w:rsidRDefault="00DF2BB6">
            <w:pPr>
              <w:pStyle w:val="Tabletext-subanalysis"/>
              <w:spacing w:line="276" w:lineRule="auto"/>
              <w:jc w:val="right"/>
            </w:pPr>
            <w:r w:rsidRPr="00C70209">
              <w:t>at week 8</w:t>
            </w:r>
          </w:p>
          <w:p w14:paraId="10688129" w14:textId="77777777" w:rsidR="00DF2BB6" w:rsidRPr="00C70209" w:rsidRDefault="00DF2BB6">
            <w:pPr>
              <w:pStyle w:val="Tabletext-subanalysis"/>
              <w:spacing w:line="276" w:lineRule="auto"/>
              <w:jc w:val="right"/>
            </w:pPr>
            <w:r w:rsidRPr="00C70209">
              <w:t>at week 12</w:t>
            </w:r>
          </w:p>
        </w:tc>
        <w:tc>
          <w:tcPr>
            <w:tcW w:w="517" w:type="pct"/>
            <w:tcBorders>
              <w:top w:val="single" w:sz="4" w:space="0" w:color="000000"/>
              <w:left w:val="single" w:sz="4" w:space="0" w:color="000000"/>
              <w:bottom w:val="single" w:sz="4" w:space="0" w:color="000000"/>
              <w:right w:val="single" w:sz="4" w:space="0" w:color="000000"/>
            </w:tcBorders>
            <w:hideMark/>
          </w:tcPr>
          <w:p w14:paraId="142FC290" w14:textId="09B8F069" w:rsidR="00DF2BB6" w:rsidRPr="00C70209" w:rsidRDefault="00DF2BB6">
            <w:pPr>
              <w:pStyle w:val="Tabletext-subanalysis"/>
              <w:spacing w:line="276" w:lineRule="auto"/>
            </w:pPr>
            <w:r w:rsidRPr="00C70209">
              <w:t>8.1 ± 1.4</w:t>
            </w:r>
          </w:p>
          <w:p w14:paraId="0747B86D" w14:textId="16EBACBC" w:rsidR="00DF2BB6" w:rsidRPr="00C70209" w:rsidRDefault="00DF2BB6">
            <w:pPr>
              <w:pStyle w:val="Tabletext-subanalysis"/>
              <w:spacing w:line="276" w:lineRule="auto"/>
            </w:pPr>
            <w:r w:rsidRPr="00C70209">
              <w:t>8.9 ± 1.2</w:t>
            </w:r>
          </w:p>
          <w:p w14:paraId="657AE438" w14:textId="77777777" w:rsidR="00DF2BB6" w:rsidRPr="00C70209" w:rsidRDefault="00DF2BB6">
            <w:pPr>
              <w:pStyle w:val="Tabletext-subanalysis"/>
              <w:spacing w:line="276" w:lineRule="auto"/>
            </w:pPr>
            <w:r w:rsidRPr="00C70209">
              <w:t>9.0 ± 1.8</w:t>
            </w:r>
          </w:p>
          <w:p w14:paraId="36922225" w14:textId="77777777" w:rsidR="00DF2BB6" w:rsidRPr="00C70209" w:rsidRDefault="00DF2BB6">
            <w:pPr>
              <w:pStyle w:val="Tabletext-subanalysis"/>
              <w:spacing w:line="276" w:lineRule="auto"/>
            </w:pPr>
            <w:r w:rsidRPr="00C70209">
              <w:t>9.2 ± 1.5</w:t>
            </w:r>
          </w:p>
        </w:tc>
        <w:tc>
          <w:tcPr>
            <w:tcW w:w="517" w:type="pct"/>
            <w:tcBorders>
              <w:top w:val="single" w:sz="4" w:space="0" w:color="000000"/>
              <w:left w:val="single" w:sz="4" w:space="0" w:color="000000"/>
              <w:bottom w:val="single" w:sz="4" w:space="0" w:color="000000"/>
              <w:right w:val="single" w:sz="4" w:space="0" w:color="000000"/>
            </w:tcBorders>
            <w:hideMark/>
          </w:tcPr>
          <w:p w14:paraId="1F34AB34" w14:textId="6A4E71CD" w:rsidR="00DF2BB6" w:rsidRPr="00C70209" w:rsidRDefault="00DF2BB6">
            <w:pPr>
              <w:pStyle w:val="Tabletext-subanalysis"/>
              <w:spacing w:line="276" w:lineRule="auto"/>
            </w:pPr>
            <w:r w:rsidRPr="00C70209">
              <w:t>8.1 ± 1.4</w:t>
            </w:r>
          </w:p>
          <w:p w14:paraId="4298A17D" w14:textId="77777777" w:rsidR="00DF2BB6" w:rsidRPr="00C70209" w:rsidRDefault="00DF2BB6">
            <w:pPr>
              <w:pStyle w:val="Tabletext-subanalysis"/>
              <w:spacing w:line="276" w:lineRule="auto"/>
            </w:pPr>
            <w:r w:rsidRPr="00C70209">
              <w:t>8.7 ± 1.8</w:t>
            </w:r>
          </w:p>
          <w:p w14:paraId="747809B4" w14:textId="77777777" w:rsidR="00DF2BB6" w:rsidRPr="00C70209" w:rsidRDefault="00DF2BB6">
            <w:pPr>
              <w:pStyle w:val="Tabletext-subanalysis"/>
              <w:spacing w:line="276" w:lineRule="auto"/>
            </w:pPr>
            <w:r w:rsidRPr="00C70209">
              <w:t>8.1 ± 1.9</w:t>
            </w:r>
          </w:p>
          <w:p w14:paraId="3C1941AA" w14:textId="77777777" w:rsidR="00DF2BB6" w:rsidRPr="00C70209" w:rsidRDefault="00DF2BB6">
            <w:pPr>
              <w:pStyle w:val="Tabletext-subanalysis"/>
              <w:spacing w:line="276" w:lineRule="auto"/>
            </w:pPr>
            <w:r w:rsidRPr="00C70209">
              <w:t>9.0 ± 1.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FF8F997" w14:textId="77777777" w:rsidR="00DF2BB6" w:rsidRPr="00C70209" w:rsidRDefault="00DF2BB6">
            <w:pPr>
              <w:pStyle w:val="Tabletext-subanalysis"/>
              <w:spacing w:line="276" w:lineRule="auto"/>
            </w:pPr>
            <w:r w:rsidRPr="00C70209">
              <w:t>MD 0.00 [–0.73, 0.73]</w:t>
            </w:r>
            <w:r w:rsidRPr="00C70209">
              <w:rPr>
                <w:vertAlign w:val="superscript"/>
              </w:rPr>
              <w:t xml:space="preserve"> d</w:t>
            </w:r>
          </w:p>
          <w:p w14:paraId="7D8BDFBB" w14:textId="77777777" w:rsidR="00DF2BB6" w:rsidRPr="00C70209" w:rsidRDefault="00DF2BB6">
            <w:pPr>
              <w:pStyle w:val="Tabletext-subanalysis"/>
              <w:spacing w:line="276" w:lineRule="auto"/>
            </w:pPr>
            <w:r w:rsidRPr="00C70209">
              <w:t>MD 0.20 [–0.60, 1.00]</w:t>
            </w:r>
            <w:r w:rsidRPr="00C70209">
              <w:rPr>
                <w:vertAlign w:val="superscript"/>
              </w:rPr>
              <w:t xml:space="preserve"> d</w:t>
            </w:r>
          </w:p>
          <w:p w14:paraId="7A130CE1" w14:textId="77777777" w:rsidR="00DF2BB6" w:rsidRPr="00C70209" w:rsidRDefault="00DF2BB6">
            <w:pPr>
              <w:pStyle w:val="Tabletext-subanalysis"/>
              <w:spacing w:line="276" w:lineRule="auto"/>
            </w:pPr>
            <w:r w:rsidRPr="00C70209">
              <w:t>MD 0.90 [–0.07, 1.87]</w:t>
            </w:r>
            <w:r w:rsidRPr="00C70209">
              <w:rPr>
                <w:vertAlign w:val="superscript"/>
              </w:rPr>
              <w:t xml:space="preserve"> d</w:t>
            </w:r>
          </w:p>
          <w:p w14:paraId="47E20EFF" w14:textId="77777777" w:rsidR="00DF2BB6" w:rsidRPr="00C70209" w:rsidRDefault="00DF2BB6">
            <w:pPr>
              <w:pStyle w:val="Tabletext-subanalysis"/>
              <w:spacing w:line="276" w:lineRule="auto"/>
            </w:pPr>
            <w:r w:rsidRPr="00C70209">
              <w:t>MD 0.20 [–0.59, 0.99]</w:t>
            </w:r>
            <w:r w:rsidRPr="00C70209">
              <w:rPr>
                <w:vertAlign w:val="superscript"/>
              </w:rPr>
              <w:t xml:space="preserve"> d</w:t>
            </w:r>
          </w:p>
        </w:tc>
        <w:tc>
          <w:tcPr>
            <w:tcW w:w="609" w:type="pct"/>
            <w:tcBorders>
              <w:top w:val="nil"/>
              <w:left w:val="single" w:sz="4" w:space="0" w:color="000000"/>
              <w:bottom w:val="single" w:sz="4" w:space="0" w:color="000000"/>
              <w:right w:val="single" w:sz="4" w:space="0" w:color="000000"/>
            </w:tcBorders>
            <w:shd w:val="clear" w:color="auto" w:fill="FFFFFF" w:themeFill="background1"/>
            <w:hideMark/>
          </w:tcPr>
          <w:p w14:paraId="46661ED5" w14:textId="7D2E84E2" w:rsidR="00DF2BB6" w:rsidRPr="00C70209" w:rsidRDefault="001A475D">
            <w:pPr>
              <w:pStyle w:val="Tabletext-subanalysis"/>
              <w:spacing w:line="276" w:lineRule="auto"/>
            </w:pPr>
            <w:r w:rsidRPr="001A475D">
              <w:rPr>
                <w:i/>
              </w:rPr>
              <w:t>P = </w:t>
            </w:r>
            <w:r w:rsidR="00DF2BB6" w:rsidRPr="00C70209">
              <w:t>1.00</w:t>
            </w:r>
            <w:r w:rsidR="00DF2BB6" w:rsidRPr="00C70209">
              <w:rPr>
                <w:vertAlign w:val="superscript"/>
              </w:rPr>
              <w:t>d</w:t>
            </w:r>
          </w:p>
          <w:p w14:paraId="56B9B52F" w14:textId="0C4954E1" w:rsidR="00DF2BB6" w:rsidRPr="00C70209" w:rsidRDefault="001A475D">
            <w:pPr>
              <w:pStyle w:val="Tabletext-subanalysis"/>
              <w:spacing w:line="276" w:lineRule="auto"/>
            </w:pPr>
            <w:r w:rsidRPr="001A475D">
              <w:rPr>
                <w:i/>
              </w:rPr>
              <w:t>P = </w:t>
            </w:r>
            <w:r w:rsidR="00DF2BB6" w:rsidRPr="00C70209">
              <w:t>0.62</w:t>
            </w:r>
            <w:r w:rsidR="00DF2BB6" w:rsidRPr="00C70209">
              <w:rPr>
                <w:vertAlign w:val="superscript"/>
              </w:rPr>
              <w:t>d</w:t>
            </w:r>
          </w:p>
          <w:p w14:paraId="2D68A3D1" w14:textId="56284319" w:rsidR="00DF2BB6" w:rsidRPr="00C70209" w:rsidRDefault="001A475D">
            <w:pPr>
              <w:pStyle w:val="Tabletext-subanalysis"/>
              <w:spacing w:line="276" w:lineRule="auto"/>
            </w:pPr>
            <w:r w:rsidRPr="001A475D">
              <w:rPr>
                <w:i/>
              </w:rPr>
              <w:t>P = </w:t>
            </w:r>
            <w:r w:rsidR="00DF2BB6" w:rsidRPr="00C70209">
              <w:t>0.07</w:t>
            </w:r>
            <w:r w:rsidR="00DF2BB6" w:rsidRPr="00C70209">
              <w:rPr>
                <w:vertAlign w:val="superscript"/>
              </w:rPr>
              <w:t>d</w:t>
            </w:r>
          </w:p>
          <w:p w14:paraId="2261574E" w14:textId="41935126" w:rsidR="00DF2BB6" w:rsidRPr="00C70209" w:rsidRDefault="001A475D">
            <w:pPr>
              <w:pStyle w:val="Tabletext-subanalysis"/>
              <w:spacing w:line="276" w:lineRule="auto"/>
            </w:pPr>
            <w:r w:rsidRPr="001A475D">
              <w:rPr>
                <w:i/>
              </w:rPr>
              <w:t>P = </w:t>
            </w:r>
            <w:r w:rsidR="00DF2BB6" w:rsidRPr="00C70209">
              <w:t>0.62</w:t>
            </w:r>
            <w:r w:rsidR="00DF2BB6" w:rsidRPr="00C70209">
              <w:rPr>
                <w:vertAlign w:val="superscript"/>
              </w:rPr>
              <w:t>d</w:t>
            </w:r>
          </w:p>
        </w:tc>
      </w:tr>
    </w:tbl>
    <w:p w14:paraId="565C837E" w14:textId="77777777" w:rsidR="00DF2BB6" w:rsidRPr="00C70209" w:rsidRDefault="00DF2BB6" w:rsidP="003131E2">
      <w:pPr>
        <w:pStyle w:val="TabFigNotes0noindent"/>
      </w:pPr>
      <w:r w:rsidRPr="00C70209">
        <w:t>CI, confidence interval; Hb, haemoglobin; Hct, haematocrit; MD, mean difference; NR, not reported; RR, risk ratio; SD, standard deviation</w:t>
      </w:r>
    </w:p>
    <w:p w14:paraId="362D5A68"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4F21543"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62657C5" w14:textId="77777777" w:rsidR="00DF2BB6" w:rsidRPr="00C70209" w:rsidRDefault="00DF2BB6" w:rsidP="003131E2">
      <w:pPr>
        <w:pStyle w:val="TabFigNotes0noindent"/>
      </w:pPr>
      <w:r w:rsidRPr="00C70209">
        <w:rPr>
          <w:b/>
        </w:rPr>
        <w:t>c.</w:t>
      </w:r>
      <w:r w:rsidRPr="00C70209">
        <w:t xml:space="preserve"> There were four children (two in each arm) that received a transfusion later than day 1 or 2 that were removed from the analysis.</w:t>
      </w:r>
    </w:p>
    <w:p w14:paraId="180215C2" w14:textId="77777777" w:rsidR="00DF2BB6" w:rsidRPr="00C70209" w:rsidRDefault="00DF2BB6" w:rsidP="003131E2">
      <w:pPr>
        <w:pStyle w:val="TabFigNotes0noindent"/>
      </w:pPr>
      <w:r w:rsidRPr="00C70209">
        <w:rPr>
          <w:b/>
        </w:rPr>
        <w:t>d.</w:t>
      </w:r>
      <w:r w:rsidRPr="00C70209">
        <w:t xml:space="preserve"> Calculated post-hoc using RevMan 5.1.2.</w:t>
      </w:r>
    </w:p>
    <w:p w14:paraId="23096A40"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3B3DEA9F" w14:textId="51B3F61E" w:rsidR="00DF2BB6" w:rsidRPr="00C70209" w:rsidRDefault="00DF2BB6" w:rsidP="003131E2">
      <w:pPr>
        <w:pStyle w:val="Heading3"/>
      </w:pPr>
      <w:bookmarkStart w:id="545" w:name="_Toc423015343"/>
      <w:bookmarkStart w:id="546" w:name="_Toc427746856"/>
      <w:r w:rsidRPr="00C70209">
        <w:t>Neonatal and paediatric patients with HIV or AIDS</w:t>
      </w:r>
      <w:bookmarkEnd w:id="545"/>
      <w:bookmarkEnd w:id="546"/>
    </w:p>
    <w:p w14:paraId="515EB9A4" w14:textId="77777777" w:rsidR="00DF2BB6" w:rsidRPr="00C70209" w:rsidRDefault="00DF2BB6" w:rsidP="003131E2">
      <w:pPr>
        <w:pStyle w:val="Head4Num"/>
      </w:pPr>
      <w:r w:rsidRPr="00C70209">
        <w:t>ESAs (with or without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00199EBD"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A04A74A" w14:textId="77777777" w:rsidR="00DF2BB6" w:rsidRPr="00C70209" w:rsidRDefault="00DF2BB6" w:rsidP="003131E2">
            <w:pPr>
              <w:pStyle w:val="PP-heading"/>
            </w:pPr>
            <w:r w:rsidRPr="00C70209">
              <w:t>Evidence statements – HIV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F928C23"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416F4C8"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FB95CDF"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52CA40A"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C9DE2FB" w14:textId="77777777" w:rsidR="00DF2BB6" w:rsidRPr="00C70209" w:rsidRDefault="00DF2BB6" w:rsidP="003131E2">
            <w:pPr>
              <w:ind w:left="113" w:right="113"/>
              <w:jc w:val="center"/>
              <w:rPr>
                <w:b/>
              </w:rPr>
            </w:pPr>
            <w:r w:rsidRPr="00C70209">
              <w:rPr>
                <w:b/>
              </w:rPr>
              <w:t>Applicability</w:t>
            </w:r>
          </w:p>
        </w:tc>
      </w:tr>
      <w:tr w:rsidR="00DF2BB6" w:rsidRPr="00C70209" w14:paraId="463A965A" w14:textId="77777777" w:rsidTr="003131E2">
        <w:trPr>
          <w:cantSplit/>
        </w:trPr>
        <w:tc>
          <w:tcPr>
            <w:tcW w:w="851" w:type="dxa"/>
          </w:tcPr>
          <w:p w14:paraId="71EB6D55" w14:textId="77777777" w:rsidR="00DF2BB6" w:rsidRPr="00C70209" w:rsidRDefault="00DF2BB6" w:rsidP="00E9569B">
            <w:pPr>
              <w:pStyle w:val="Tabletext"/>
              <w:numPr>
                <w:ilvl w:val="0"/>
                <w:numId w:val="34"/>
              </w:numPr>
            </w:pPr>
          </w:p>
        </w:tc>
        <w:tc>
          <w:tcPr>
            <w:tcW w:w="3750" w:type="dxa"/>
          </w:tcPr>
          <w:p w14:paraId="6FCE4A51" w14:textId="77777777" w:rsidR="00DF2BB6" w:rsidRPr="00C70209" w:rsidRDefault="00DF2BB6" w:rsidP="003131E2">
            <w:pPr>
              <w:pStyle w:val="ES-table"/>
            </w:pPr>
            <w:r w:rsidRPr="00C70209">
              <w:t>In neonatal and paediatric patients with HIV, the effect of ESA therapy (with or without iron) compared with no ESA therapy on transfusion volume or incidence is unknown.</w:t>
            </w:r>
          </w:p>
        </w:tc>
        <w:tc>
          <w:tcPr>
            <w:tcW w:w="820" w:type="dxa"/>
          </w:tcPr>
          <w:p w14:paraId="5805F764" w14:textId="77777777" w:rsidR="00DF2BB6" w:rsidRPr="00C70209" w:rsidRDefault="00DF2BB6" w:rsidP="003131E2">
            <w:pPr>
              <w:pStyle w:val="T-ABCD"/>
            </w:pPr>
            <w:r w:rsidRPr="00C70209">
              <w:t>NA</w:t>
            </w:r>
          </w:p>
        </w:tc>
        <w:tc>
          <w:tcPr>
            <w:tcW w:w="821" w:type="dxa"/>
          </w:tcPr>
          <w:p w14:paraId="77F09BCE" w14:textId="77777777" w:rsidR="00DF2BB6" w:rsidRPr="00C70209" w:rsidRDefault="00DF2BB6" w:rsidP="003131E2">
            <w:pPr>
              <w:pStyle w:val="T-ABCD"/>
            </w:pPr>
            <w:r w:rsidRPr="00C70209">
              <w:t>NA</w:t>
            </w:r>
          </w:p>
        </w:tc>
        <w:tc>
          <w:tcPr>
            <w:tcW w:w="821" w:type="dxa"/>
          </w:tcPr>
          <w:p w14:paraId="64961DED" w14:textId="77777777" w:rsidR="00DF2BB6" w:rsidRPr="00C70209" w:rsidRDefault="00DF2BB6" w:rsidP="003131E2">
            <w:pPr>
              <w:pStyle w:val="T-ABCD"/>
            </w:pPr>
            <w:r w:rsidRPr="00C70209">
              <w:t>NA</w:t>
            </w:r>
          </w:p>
        </w:tc>
        <w:tc>
          <w:tcPr>
            <w:tcW w:w="821" w:type="dxa"/>
          </w:tcPr>
          <w:p w14:paraId="6E07031B" w14:textId="77777777" w:rsidR="00DF2BB6" w:rsidRPr="00C70209" w:rsidRDefault="00DF2BB6" w:rsidP="003131E2">
            <w:pPr>
              <w:pStyle w:val="T-ABCD"/>
            </w:pPr>
            <w:r w:rsidRPr="00C70209">
              <w:t>NA</w:t>
            </w:r>
          </w:p>
        </w:tc>
        <w:tc>
          <w:tcPr>
            <w:tcW w:w="821" w:type="dxa"/>
          </w:tcPr>
          <w:p w14:paraId="1E0F263C" w14:textId="77777777" w:rsidR="00DF2BB6" w:rsidRPr="00C70209" w:rsidRDefault="00DF2BB6" w:rsidP="003131E2">
            <w:pPr>
              <w:pStyle w:val="T-ABCD"/>
            </w:pPr>
            <w:r w:rsidRPr="00C70209">
              <w:t xml:space="preserve">NA </w:t>
            </w:r>
          </w:p>
        </w:tc>
      </w:tr>
      <w:tr w:rsidR="00DF2BB6" w:rsidRPr="00C70209" w14:paraId="7D52592D" w14:textId="77777777" w:rsidTr="003131E2">
        <w:trPr>
          <w:cantSplit/>
        </w:trPr>
        <w:tc>
          <w:tcPr>
            <w:tcW w:w="851" w:type="dxa"/>
          </w:tcPr>
          <w:p w14:paraId="50A6CA45" w14:textId="77777777" w:rsidR="00DF2BB6" w:rsidRPr="00C70209" w:rsidRDefault="00DF2BB6" w:rsidP="00E9569B">
            <w:pPr>
              <w:pStyle w:val="Tabletext"/>
              <w:numPr>
                <w:ilvl w:val="0"/>
                <w:numId w:val="34"/>
              </w:numPr>
            </w:pPr>
          </w:p>
        </w:tc>
        <w:tc>
          <w:tcPr>
            <w:tcW w:w="3750" w:type="dxa"/>
          </w:tcPr>
          <w:p w14:paraId="29AA8F29" w14:textId="77777777" w:rsidR="00DF2BB6" w:rsidRPr="00C70209" w:rsidRDefault="00DF2BB6" w:rsidP="003131E2">
            <w:pPr>
              <w:pStyle w:val="ES-table"/>
            </w:pPr>
            <w:r w:rsidRPr="00C70209">
              <w:t>In neonatal and paediatric patients with HIV, the effect of ESA therapy (with or without iron) compared with no ESA therapy on thromboembolic events is unknown.</w:t>
            </w:r>
          </w:p>
        </w:tc>
        <w:tc>
          <w:tcPr>
            <w:tcW w:w="820" w:type="dxa"/>
          </w:tcPr>
          <w:p w14:paraId="0F42E66C" w14:textId="77777777" w:rsidR="00DF2BB6" w:rsidRPr="00C70209" w:rsidRDefault="00DF2BB6" w:rsidP="003131E2">
            <w:pPr>
              <w:pStyle w:val="T-ABCD"/>
            </w:pPr>
            <w:r w:rsidRPr="00C70209">
              <w:t>NA</w:t>
            </w:r>
          </w:p>
        </w:tc>
        <w:tc>
          <w:tcPr>
            <w:tcW w:w="821" w:type="dxa"/>
          </w:tcPr>
          <w:p w14:paraId="148E7E80" w14:textId="77777777" w:rsidR="00DF2BB6" w:rsidRPr="00C70209" w:rsidRDefault="00DF2BB6" w:rsidP="003131E2">
            <w:pPr>
              <w:pStyle w:val="T-ABCD"/>
            </w:pPr>
            <w:r w:rsidRPr="00C70209">
              <w:t>NA</w:t>
            </w:r>
          </w:p>
        </w:tc>
        <w:tc>
          <w:tcPr>
            <w:tcW w:w="821" w:type="dxa"/>
          </w:tcPr>
          <w:p w14:paraId="3997AFFE" w14:textId="77777777" w:rsidR="00DF2BB6" w:rsidRPr="00C70209" w:rsidRDefault="00DF2BB6" w:rsidP="003131E2">
            <w:pPr>
              <w:pStyle w:val="T-ABCD"/>
            </w:pPr>
            <w:r w:rsidRPr="00C70209">
              <w:t>NA</w:t>
            </w:r>
          </w:p>
        </w:tc>
        <w:tc>
          <w:tcPr>
            <w:tcW w:w="821" w:type="dxa"/>
          </w:tcPr>
          <w:p w14:paraId="0B4785A8" w14:textId="77777777" w:rsidR="00DF2BB6" w:rsidRPr="00C70209" w:rsidRDefault="00DF2BB6" w:rsidP="003131E2">
            <w:pPr>
              <w:pStyle w:val="T-ABCD"/>
            </w:pPr>
            <w:r w:rsidRPr="00C70209">
              <w:t>NA</w:t>
            </w:r>
          </w:p>
        </w:tc>
        <w:tc>
          <w:tcPr>
            <w:tcW w:w="821" w:type="dxa"/>
          </w:tcPr>
          <w:p w14:paraId="51DF4477" w14:textId="77777777" w:rsidR="00DF2BB6" w:rsidRPr="00C70209" w:rsidRDefault="00DF2BB6" w:rsidP="003131E2">
            <w:pPr>
              <w:pStyle w:val="T-ABCD"/>
            </w:pPr>
            <w:r w:rsidRPr="00C70209">
              <w:t xml:space="preserve">NA </w:t>
            </w:r>
          </w:p>
        </w:tc>
      </w:tr>
      <w:tr w:rsidR="00DF2BB6" w:rsidRPr="00C70209" w14:paraId="68358085" w14:textId="77777777" w:rsidTr="003131E2">
        <w:trPr>
          <w:cantSplit/>
        </w:trPr>
        <w:tc>
          <w:tcPr>
            <w:tcW w:w="851" w:type="dxa"/>
          </w:tcPr>
          <w:p w14:paraId="5B340C48" w14:textId="77777777" w:rsidR="00DF2BB6" w:rsidRPr="00C70209" w:rsidRDefault="00DF2BB6" w:rsidP="00E9569B">
            <w:pPr>
              <w:pStyle w:val="Tabletext"/>
              <w:numPr>
                <w:ilvl w:val="0"/>
                <w:numId w:val="34"/>
              </w:numPr>
            </w:pPr>
          </w:p>
        </w:tc>
        <w:tc>
          <w:tcPr>
            <w:tcW w:w="3750" w:type="dxa"/>
          </w:tcPr>
          <w:p w14:paraId="76C80696" w14:textId="77777777" w:rsidR="00DF2BB6" w:rsidRPr="00C70209" w:rsidRDefault="00DF2BB6" w:rsidP="003131E2">
            <w:pPr>
              <w:pStyle w:val="ES-table"/>
            </w:pPr>
            <w:r w:rsidRPr="00C70209">
              <w:t>In neonatal and paediatric patients with HIV, the effect of ESA therapy (with or without iron) compared with no ESA therapy on mortality is uncertain.</w:t>
            </w:r>
          </w:p>
          <w:p w14:paraId="72B19FED" w14:textId="77777777" w:rsidR="00DF2BB6" w:rsidRPr="00C70209" w:rsidRDefault="00DF2BB6" w:rsidP="003131E2">
            <w:pPr>
              <w:pStyle w:val="ES-notes"/>
            </w:pPr>
            <w:r w:rsidRPr="00C70209">
              <w:t>(See evidence matrix D2.T in Volume 2 of the technical report.)</w:t>
            </w:r>
          </w:p>
        </w:tc>
        <w:tc>
          <w:tcPr>
            <w:tcW w:w="820" w:type="dxa"/>
          </w:tcPr>
          <w:p w14:paraId="2351359E" w14:textId="77777777" w:rsidR="00DF2BB6" w:rsidRPr="00C70209" w:rsidRDefault="00DF2BB6" w:rsidP="003131E2">
            <w:pPr>
              <w:pStyle w:val="T-ABCD"/>
            </w:pPr>
            <w:r w:rsidRPr="00C70209">
              <w:t>X</w:t>
            </w:r>
          </w:p>
        </w:tc>
        <w:tc>
          <w:tcPr>
            <w:tcW w:w="821" w:type="dxa"/>
          </w:tcPr>
          <w:p w14:paraId="7D82C53D" w14:textId="77777777" w:rsidR="00DF2BB6" w:rsidRPr="00C70209" w:rsidRDefault="00DF2BB6" w:rsidP="003131E2">
            <w:pPr>
              <w:pStyle w:val="T-ABCD"/>
            </w:pPr>
            <w:r w:rsidRPr="00C70209">
              <w:t>NA</w:t>
            </w:r>
          </w:p>
        </w:tc>
        <w:tc>
          <w:tcPr>
            <w:tcW w:w="821" w:type="dxa"/>
          </w:tcPr>
          <w:p w14:paraId="1CD5A302" w14:textId="77777777" w:rsidR="00DF2BB6" w:rsidRPr="00C70209" w:rsidRDefault="00DF2BB6" w:rsidP="003131E2">
            <w:pPr>
              <w:pStyle w:val="T-ABCD"/>
            </w:pPr>
            <w:r w:rsidRPr="00C70209">
              <w:t>NA</w:t>
            </w:r>
          </w:p>
        </w:tc>
        <w:tc>
          <w:tcPr>
            <w:tcW w:w="821" w:type="dxa"/>
          </w:tcPr>
          <w:p w14:paraId="4ADB424B" w14:textId="77777777" w:rsidR="00DF2BB6" w:rsidRPr="00C70209" w:rsidRDefault="00DF2BB6" w:rsidP="003131E2">
            <w:pPr>
              <w:pStyle w:val="T-ABCD"/>
            </w:pPr>
            <w:r w:rsidRPr="00C70209">
              <w:sym w:font="Symbol" w:char="F0D6"/>
            </w:r>
          </w:p>
        </w:tc>
        <w:tc>
          <w:tcPr>
            <w:tcW w:w="821" w:type="dxa"/>
          </w:tcPr>
          <w:p w14:paraId="588B046C" w14:textId="77777777" w:rsidR="00DF2BB6" w:rsidRPr="00C70209" w:rsidRDefault="00DF2BB6" w:rsidP="003131E2">
            <w:pPr>
              <w:pStyle w:val="T-ABCD"/>
            </w:pPr>
            <w:r w:rsidRPr="00C70209">
              <w:sym w:font="Symbol" w:char="F0D6"/>
            </w:r>
          </w:p>
        </w:tc>
      </w:tr>
      <w:tr w:rsidR="00DF2BB6" w:rsidRPr="00C70209" w14:paraId="3B4EEE4D" w14:textId="77777777" w:rsidTr="003131E2">
        <w:trPr>
          <w:cantSplit/>
        </w:trPr>
        <w:tc>
          <w:tcPr>
            <w:tcW w:w="8705" w:type="dxa"/>
            <w:gridSpan w:val="7"/>
          </w:tcPr>
          <w:p w14:paraId="67904DA0" w14:textId="77777777" w:rsidR="00DF2BB6" w:rsidRPr="00C70209" w:rsidRDefault="00DF2BB6" w:rsidP="003131E2">
            <w:pPr>
              <w:pStyle w:val="ES-notes"/>
            </w:pPr>
            <w:r w:rsidRPr="00C70209">
              <w:t>ES, evidence statement; ESA, erythropoiesis stimulating agent; HIV, human immunodeficiency virus</w:t>
            </w:r>
          </w:p>
          <w:p w14:paraId="25FECEC4"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5E18C32F" w14:textId="77777777" w:rsidR="00DF2BB6" w:rsidRPr="00C70209" w:rsidRDefault="00DF2BB6" w:rsidP="003131E2">
      <w:pPr>
        <w:pStyle w:val="Head4Num"/>
      </w:pPr>
      <w:r w:rsidRPr="00C70209">
        <w:t>Oral and/or parenteral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0"/>
        <w:gridCol w:w="3735"/>
        <w:gridCol w:w="12"/>
        <w:gridCol w:w="810"/>
        <w:gridCol w:w="9"/>
        <w:gridCol w:w="814"/>
        <w:gridCol w:w="7"/>
        <w:gridCol w:w="821"/>
        <w:gridCol w:w="823"/>
        <w:gridCol w:w="824"/>
      </w:tblGrid>
      <w:tr w:rsidR="00DF2BB6" w:rsidRPr="00C70209" w14:paraId="4BE0E7D7" w14:textId="77777777" w:rsidTr="003131E2">
        <w:trPr>
          <w:cantSplit/>
          <w:trHeight w:val="2078"/>
          <w:tblHeader/>
        </w:trPr>
        <w:tc>
          <w:tcPr>
            <w:tcW w:w="4585" w:type="dxa"/>
            <w:gridSpan w:val="2"/>
            <w:tcBorders>
              <w:top w:val="single" w:sz="4" w:space="0" w:color="000000"/>
              <w:left w:val="single" w:sz="4" w:space="0" w:color="000000"/>
              <w:bottom w:val="single" w:sz="4" w:space="0" w:color="000000"/>
              <w:right w:val="single" w:sz="4" w:space="0" w:color="000000"/>
            </w:tcBorders>
            <w:shd w:val="clear" w:color="auto" w:fill="FFCC00"/>
          </w:tcPr>
          <w:p w14:paraId="7704B94A" w14:textId="77777777" w:rsidR="00DF2BB6" w:rsidRPr="00C70209" w:rsidRDefault="00DF2BB6" w:rsidP="003131E2">
            <w:pPr>
              <w:pStyle w:val="PP-heading"/>
            </w:pPr>
            <w:r w:rsidRPr="00C70209">
              <w:t>Evidence statements – HIV (oral and/or parenteral iron)</w:t>
            </w:r>
          </w:p>
        </w:tc>
        <w:tc>
          <w:tcPr>
            <w:tcW w:w="822"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0B453636" w14:textId="77777777" w:rsidR="00DF2BB6" w:rsidRPr="00C70209" w:rsidRDefault="00DF2BB6" w:rsidP="003131E2">
            <w:pPr>
              <w:ind w:left="113" w:right="113"/>
              <w:jc w:val="center"/>
              <w:rPr>
                <w:b/>
              </w:rPr>
            </w:pPr>
            <w:r w:rsidRPr="00C70209">
              <w:rPr>
                <w:b/>
              </w:rPr>
              <w:t>Evidence</w:t>
            </w:r>
          </w:p>
        </w:tc>
        <w:tc>
          <w:tcPr>
            <w:tcW w:w="823"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793D5F80" w14:textId="77777777" w:rsidR="00DF2BB6" w:rsidRPr="00C70209" w:rsidRDefault="00DF2BB6" w:rsidP="003131E2">
            <w:pPr>
              <w:ind w:left="113" w:right="113"/>
              <w:jc w:val="center"/>
              <w:rPr>
                <w:b/>
              </w:rPr>
            </w:pPr>
            <w:r w:rsidRPr="00C70209">
              <w:rPr>
                <w:b/>
              </w:rPr>
              <w:t>Consistency</w:t>
            </w:r>
          </w:p>
        </w:tc>
        <w:tc>
          <w:tcPr>
            <w:tcW w:w="828"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42859FF2" w14:textId="77777777" w:rsidR="00DF2BB6" w:rsidRPr="00C70209" w:rsidRDefault="00DF2BB6" w:rsidP="003131E2">
            <w:pPr>
              <w:ind w:left="113" w:right="113"/>
              <w:jc w:val="center"/>
              <w:rPr>
                <w:b/>
              </w:rPr>
            </w:pPr>
            <w:r w:rsidRPr="00C70209">
              <w:rPr>
                <w:b/>
              </w:rPr>
              <w:t>Clinical impact</w:t>
            </w:r>
          </w:p>
        </w:tc>
        <w:tc>
          <w:tcPr>
            <w:tcW w:w="823"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B55D6DD" w14:textId="77777777" w:rsidR="00DF2BB6" w:rsidRPr="00C70209" w:rsidRDefault="00DF2BB6" w:rsidP="003131E2">
            <w:pPr>
              <w:ind w:left="113" w:right="113"/>
              <w:jc w:val="center"/>
              <w:rPr>
                <w:b/>
              </w:rPr>
            </w:pPr>
            <w:r w:rsidRPr="00C70209">
              <w:rPr>
                <w:b/>
              </w:rPr>
              <w:t>Generalisability</w:t>
            </w:r>
          </w:p>
        </w:tc>
        <w:tc>
          <w:tcPr>
            <w:tcW w:w="824"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720AEDB" w14:textId="77777777" w:rsidR="00DF2BB6" w:rsidRPr="00C70209" w:rsidRDefault="00DF2BB6" w:rsidP="003131E2">
            <w:pPr>
              <w:ind w:left="113" w:right="113"/>
              <w:jc w:val="center"/>
              <w:rPr>
                <w:b/>
              </w:rPr>
            </w:pPr>
            <w:r w:rsidRPr="00C70209">
              <w:rPr>
                <w:b/>
              </w:rPr>
              <w:t>Applicability</w:t>
            </w:r>
          </w:p>
        </w:tc>
      </w:tr>
      <w:tr w:rsidR="00DF2BB6" w:rsidRPr="00C70209" w14:paraId="4A51C830" w14:textId="77777777" w:rsidTr="003131E2">
        <w:trPr>
          <w:cantSplit/>
        </w:trPr>
        <w:tc>
          <w:tcPr>
            <w:tcW w:w="850" w:type="dxa"/>
          </w:tcPr>
          <w:p w14:paraId="0E2B0C9C" w14:textId="77777777" w:rsidR="00DF2BB6" w:rsidRPr="00C70209" w:rsidRDefault="00DF2BB6" w:rsidP="00E9569B">
            <w:pPr>
              <w:pStyle w:val="Tabletext"/>
              <w:numPr>
                <w:ilvl w:val="0"/>
                <w:numId w:val="34"/>
              </w:numPr>
            </w:pPr>
          </w:p>
        </w:tc>
        <w:tc>
          <w:tcPr>
            <w:tcW w:w="3747" w:type="dxa"/>
            <w:gridSpan w:val="2"/>
          </w:tcPr>
          <w:p w14:paraId="248F668F" w14:textId="77777777" w:rsidR="00DF2BB6" w:rsidRPr="00C70209" w:rsidRDefault="00DF2BB6" w:rsidP="003131E2">
            <w:pPr>
              <w:pStyle w:val="ES-table"/>
            </w:pPr>
            <w:r w:rsidRPr="00C70209">
              <w:t>In neonatal and paediatric patients with HIV, the effect of iron compared with no iron on transfusion volume or incidence is unknown.</w:t>
            </w:r>
          </w:p>
        </w:tc>
        <w:tc>
          <w:tcPr>
            <w:tcW w:w="819" w:type="dxa"/>
            <w:gridSpan w:val="2"/>
          </w:tcPr>
          <w:p w14:paraId="2C5E4408" w14:textId="77777777" w:rsidR="00DF2BB6" w:rsidRPr="00C70209" w:rsidRDefault="00DF2BB6" w:rsidP="003131E2">
            <w:pPr>
              <w:pStyle w:val="T-ABCD"/>
            </w:pPr>
            <w:r w:rsidRPr="00C70209">
              <w:t>NA</w:t>
            </w:r>
          </w:p>
        </w:tc>
        <w:tc>
          <w:tcPr>
            <w:tcW w:w="821" w:type="dxa"/>
            <w:gridSpan w:val="2"/>
          </w:tcPr>
          <w:p w14:paraId="3764B6B5" w14:textId="77777777" w:rsidR="00DF2BB6" w:rsidRPr="00C70209" w:rsidRDefault="00DF2BB6" w:rsidP="003131E2">
            <w:pPr>
              <w:pStyle w:val="T-ABCD"/>
            </w:pPr>
            <w:r w:rsidRPr="00C70209">
              <w:t>NA</w:t>
            </w:r>
          </w:p>
        </w:tc>
        <w:tc>
          <w:tcPr>
            <w:tcW w:w="821" w:type="dxa"/>
          </w:tcPr>
          <w:p w14:paraId="2DC20264" w14:textId="77777777" w:rsidR="00DF2BB6" w:rsidRPr="00C70209" w:rsidRDefault="00DF2BB6" w:rsidP="003131E2">
            <w:pPr>
              <w:pStyle w:val="T-ABCD"/>
            </w:pPr>
            <w:r w:rsidRPr="00C70209">
              <w:t>NA</w:t>
            </w:r>
          </w:p>
        </w:tc>
        <w:tc>
          <w:tcPr>
            <w:tcW w:w="823" w:type="dxa"/>
          </w:tcPr>
          <w:p w14:paraId="06E2787E" w14:textId="77777777" w:rsidR="00DF2BB6" w:rsidRPr="00C70209" w:rsidRDefault="00DF2BB6" w:rsidP="003131E2">
            <w:pPr>
              <w:pStyle w:val="T-ABCD"/>
            </w:pPr>
            <w:r w:rsidRPr="00C70209">
              <w:t>NA</w:t>
            </w:r>
          </w:p>
        </w:tc>
        <w:tc>
          <w:tcPr>
            <w:tcW w:w="824" w:type="dxa"/>
          </w:tcPr>
          <w:p w14:paraId="39353C29" w14:textId="77777777" w:rsidR="00DF2BB6" w:rsidRPr="00C70209" w:rsidRDefault="00DF2BB6" w:rsidP="003131E2">
            <w:pPr>
              <w:pStyle w:val="T-ABCD"/>
            </w:pPr>
            <w:r w:rsidRPr="00C70209">
              <w:t>NA</w:t>
            </w:r>
          </w:p>
        </w:tc>
      </w:tr>
      <w:tr w:rsidR="00DF2BB6" w:rsidRPr="00C70209" w14:paraId="318F5F89" w14:textId="77777777" w:rsidTr="003131E2">
        <w:trPr>
          <w:cantSplit/>
        </w:trPr>
        <w:tc>
          <w:tcPr>
            <w:tcW w:w="850" w:type="dxa"/>
          </w:tcPr>
          <w:p w14:paraId="3E79A45E" w14:textId="77777777" w:rsidR="00DF2BB6" w:rsidRPr="00C70209" w:rsidRDefault="00DF2BB6" w:rsidP="00E9569B">
            <w:pPr>
              <w:pStyle w:val="Tabletext"/>
              <w:numPr>
                <w:ilvl w:val="0"/>
                <w:numId w:val="34"/>
              </w:numPr>
            </w:pPr>
          </w:p>
        </w:tc>
        <w:tc>
          <w:tcPr>
            <w:tcW w:w="3747" w:type="dxa"/>
            <w:gridSpan w:val="2"/>
          </w:tcPr>
          <w:p w14:paraId="5BA37633" w14:textId="77777777" w:rsidR="00DF2BB6" w:rsidRPr="00C70209" w:rsidRDefault="00DF2BB6" w:rsidP="003131E2">
            <w:pPr>
              <w:pStyle w:val="ES-table"/>
            </w:pPr>
            <w:r w:rsidRPr="00C70209">
              <w:t>In neonatal and paediatric patients with HIV, the effect of iron compared with no iron on mortality is unknown.</w:t>
            </w:r>
          </w:p>
        </w:tc>
        <w:tc>
          <w:tcPr>
            <w:tcW w:w="819" w:type="dxa"/>
            <w:gridSpan w:val="2"/>
          </w:tcPr>
          <w:p w14:paraId="28FA6A61" w14:textId="77777777" w:rsidR="00DF2BB6" w:rsidRPr="00C70209" w:rsidRDefault="00DF2BB6" w:rsidP="003131E2">
            <w:pPr>
              <w:pStyle w:val="T-ABCD"/>
            </w:pPr>
            <w:r w:rsidRPr="00C70209">
              <w:t>NA</w:t>
            </w:r>
          </w:p>
        </w:tc>
        <w:tc>
          <w:tcPr>
            <w:tcW w:w="821" w:type="dxa"/>
            <w:gridSpan w:val="2"/>
          </w:tcPr>
          <w:p w14:paraId="29CFDBA3" w14:textId="77777777" w:rsidR="00DF2BB6" w:rsidRPr="00C70209" w:rsidRDefault="00DF2BB6" w:rsidP="003131E2">
            <w:pPr>
              <w:pStyle w:val="T-ABCD"/>
            </w:pPr>
            <w:r w:rsidRPr="00C70209">
              <w:t>NA</w:t>
            </w:r>
          </w:p>
        </w:tc>
        <w:tc>
          <w:tcPr>
            <w:tcW w:w="821" w:type="dxa"/>
          </w:tcPr>
          <w:p w14:paraId="2629D23C" w14:textId="77777777" w:rsidR="00DF2BB6" w:rsidRPr="00C70209" w:rsidRDefault="00DF2BB6" w:rsidP="003131E2">
            <w:pPr>
              <w:pStyle w:val="T-ABCD"/>
            </w:pPr>
            <w:r w:rsidRPr="00C70209">
              <w:t>NA</w:t>
            </w:r>
          </w:p>
        </w:tc>
        <w:tc>
          <w:tcPr>
            <w:tcW w:w="823" w:type="dxa"/>
          </w:tcPr>
          <w:p w14:paraId="2D730F5B" w14:textId="77777777" w:rsidR="00DF2BB6" w:rsidRPr="00C70209" w:rsidRDefault="00DF2BB6" w:rsidP="003131E2">
            <w:pPr>
              <w:pStyle w:val="T-ABCD"/>
            </w:pPr>
            <w:r w:rsidRPr="00C70209">
              <w:t>NA</w:t>
            </w:r>
          </w:p>
        </w:tc>
        <w:tc>
          <w:tcPr>
            <w:tcW w:w="824" w:type="dxa"/>
          </w:tcPr>
          <w:p w14:paraId="3220DB72" w14:textId="77777777" w:rsidR="00DF2BB6" w:rsidRPr="00C70209" w:rsidRDefault="00DF2BB6" w:rsidP="003131E2">
            <w:pPr>
              <w:pStyle w:val="T-ABCD"/>
            </w:pPr>
            <w:r w:rsidRPr="00C70209">
              <w:t>NA</w:t>
            </w:r>
          </w:p>
        </w:tc>
      </w:tr>
      <w:tr w:rsidR="00DF2BB6" w:rsidRPr="00C70209" w14:paraId="3BF807BC" w14:textId="77777777" w:rsidTr="003131E2">
        <w:trPr>
          <w:cantSplit/>
        </w:trPr>
        <w:tc>
          <w:tcPr>
            <w:tcW w:w="8705" w:type="dxa"/>
            <w:gridSpan w:val="10"/>
          </w:tcPr>
          <w:p w14:paraId="6450CA4F" w14:textId="77777777" w:rsidR="00DF2BB6" w:rsidRPr="00C70209" w:rsidRDefault="00DF2BB6" w:rsidP="003131E2">
            <w:pPr>
              <w:pStyle w:val="ES-notes"/>
            </w:pPr>
            <w:r w:rsidRPr="00C70209">
              <w:t>ES, evidence statement; HIV, human immunodeficiency virus</w:t>
            </w:r>
          </w:p>
          <w:p w14:paraId="0A6E13BE"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354D9B7A" w14:textId="77777777" w:rsidR="00DF2BB6" w:rsidRPr="00C70209" w:rsidRDefault="00DF2BB6" w:rsidP="003131E2">
      <w:pPr>
        <w:pStyle w:val="BodyText"/>
      </w:pPr>
    </w:p>
    <w:p w14:paraId="7D526B89" w14:textId="5E70A694" w:rsidR="00DF2BB6" w:rsidRPr="00C70209" w:rsidRDefault="00DF2BB6" w:rsidP="003131E2">
      <w:pPr>
        <w:pStyle w:val="BoxHeading"/>
      </w:pPr>
      <w:r w:rsidRPr="00C70209">
        <w:t>Recommendations and practice points concerning the use of ESAs in HIV-positive children were not made because there was insufficient evidence to support the use of ESAs in this population.</w:t>
      </w:r>
    </w:p>
    <w:p w14:paraId="5DF46D44" w14:textId="441F2AC0" w:rsidR="00DF2BB6" w:rsidRPr="00C70209" w:rsidRDefault="00DF2BB6" w:rsidP="003131E2">
      <w:pPr>
        <w:pStyle w:val="BoxHeading"/>
      </w:pPr>
      <w:r w:rsidRPr="00C70209">
        <w:t>Neonatal and paediatric patients with HIV or AIDS are therefore not discussed Module 6.</w:t>
      </w:r>
    </w:p>
    <w:p w14:paraId="0510A558" w14:textId="77777777" w:rsidR="00DF2BB6" w:rsidRPr="00C70209" w:rsidRDefault="00DF2BB6" w:rsidP="003131E2">
      <w:pPr>
        <w:pStyle w:val="BoxText"/>
      </w:pPr>
      <w:r w:rsidRPr="00C70209">
        <w:t>The evidence identified during the systematic review and hand-searching process is presented here for completeness.</w:t>
      </w:r>
    </w:p>
    <w:p w14:paraId="6AA3DA10" w14:textId="77777777" w:rsidR="00DF2BB6" w:rsidRPr="00C70209" w:rsidRDefault="00DF2BB6" w:rsidP="003131E2">
      <w:pPr>
        <w:pStyle w:val="Heading5"/>
        <w:rPr>
          <w:lang w:val="en-AU"/>
        </w:rPr>
      </w:pPr>
      <w:r w:rsidRPr="00C70209">
        <w:rPr>
          <w:lang w:val="en-AU"/>
        </w:rPr>
        <w:t>Summary of evidence</w:t>
      </w:r>
    </w:p>
    <w:p w14:paraId="2AF18163" w14:textId="77777777" w:rsidR="00DF2BB6" w:rsidRPr="00C70209" w:rsidRDefault="00DF2BB6" w:rsidP="003131E2">
      <w:pPr>
        <w:pStyle w:val="Heading6"/>
        <w:rPr>
          <w:lang w:eastAsia="ja-JP"/>
        </w:rPr>
      </w:pPr>
      <w:r w:rsidRPr="00C70209">
        <w:rPr>
          <w:lang w:eastAsia="ja-JP"/>
        </w:rPr>
        <w:t>Level I evidence</w:t>
      </w:r>
    </w:p>
    <w:p w14:paraId="0DFD8A2F" w14:textId="129DE93F" w:rsidR="00DF2BB6" w:rsidRDefault="00DF2BB6" w:rsidP="003131E2">
      <w:pPr>
        <w:pStyle w:val="BodyText"/>
      </w:pPr>
      <w:r w:rsidRPr="00C70209">
        <w:t>One Level I study (</w:t>
      </w:r>
      <w:r w:rsidRPr="00C70209">
        <w:rPr>
          <w:lang w:eastAsia="ja-JP"/>
        </w:rPr>
        <w:t>Marti-Carvajal 2011</w:t>
      </w:r>
      <w:r w:rsidRPr="00C70209">
        <w:t xml:space="preserve">) identified from the systematic review and hand-searching process examined the use of ESAs </w:t>
      </w:r>
      <w:r w:rsidRPr="00C70209">
        <w:rPr>
          <w:lang w:eastAsia="ja-JP"/>
        </w:rPr>
        <w:t xml:space="preserve">in anaemic </w:t>
      </w:r>
      <w:r w:rsidRPr="00C70209">
        <w:t xml:space="preserve">patients (no age restrictions) </w:t>
      </w:r>
      <w:r w:rsidRPr="00C70209">
        <w:rPr>
          <w:lang w:eastAsia="ja-JP"/>
        </w:rPr>
        <w:t xml:space="preserve">with HIV or AIDS </w:t>
      </w:r>
      <w:r w:rsidRPr="00C70209">
        <w:t xml:space="preserve">(see </w:t>
      </w:r>
      <w:r w:rsidRPr="00C70209">
        <w:rPr>
          <w:b/>
        </w:rPr>
        <w:t>Appendix C, Volume 2</w:t>
      </w:r>
      <w:r w:rsidRPr="00C70209">
        <w:t xml:space="preserve">). The authors concluded that rHuEPO compared to placebo does not reduce mortality, transfusion needs or Hb levels (6 RCTs with high risk of bias) </w:t>
      </w:r>
      <w:r w:rsidRPr="00C70209">
        <w:rPr>
          <w:lang w:eastAsia="ja-JP"/>
        </w:rPr>
        <w:t xml:space="preserve">anaemic </w:t>
      </w:r>
      <w:r w:rsidRPr="00C70209">
        <w:t xml:space="preserve">patients </w:t>
      </w:r>
      <w:r w:rsidRPr="00C70209">
        <w:rPr>
          <w:lang w:eastAsia="ja-JP"/>
        </w:rPr>
        <w:t>with HIV or AIDS</w:t>
      </w:r>
      <w:r w:rsidRPr="00C70209">
        <w:t xml:space="preserve">. The main characteristics of this review are summarised in </w:t>
      </w:r>
      <w:r w:rsidRPr="00C70209">
        <w:rPr>
          <w:b/>
        </w:rPr>
        <w:fldChar w:fldCharType="begin"/>
      </w:r>
      <w:r w:rsidRPr="00C70209">
        <w:rPr>
          <w:b/>
        </w:rPr>
        <w:instrText xml:space="preserve"> REF _Ref404004544 \h  \* MERGEFORMAT </w:instrText>
      </w:r>
      <w:r w:rsidRPr="00C70209">
        <w:rPr>
          <w:b/>
        </w:rPr>
      </w:r>
      <w:r w:rsidRPr="00C70209">
        <w:rPr>
          <w:b/>
        </w:rPr>
        <w:fldChar w:fldCharType="separate"/>
      </w:r>
      <w:r w:rsidR="000F7A9B" w:rsidRPr="000F7A9B">
        <w:rPr>
          <w:b/>
        </w:rPr>
        <w:t>Table 3.2.40</w:t>
      </w:r>
      <w:r w:rsidRPr="00C70209">
        <w:rPr>
          <w:b/>
        </w:rPr>
        <w:fldChar w:fldCharType="end"/>
      </w:r>
      <w:r w:rsidRPr="00C70209">
        <w:t>.</w:t>
      </w:r>
    </w:p>
    <w:p w14:paraId="1F13EFD4" w14:textId="77777777" w:rsidR="00EF1DEA" w:rsidRPr="00C70209" w:rsidRDefault="00EF1DEA" w:rsidP="003131E2">
      <w:pPr>
        <w:pStyle w:val="BodyText"/>
      </w:pPr>
    </w:p>
    <w:p w14:paraId="02EDB672" w14:textId="1E393E1F" w:rsidR="00DF2BB6" w:rsidRPr="00C70209" w:rsidRDefault="00DF2BB6" w:rsidP="003131E2">
      <w:pPr>
        <w:pStyle w:val="Caption"/>
        <w:ind w:left="2070"/>
      </w:pPr>
      <w:bookmarkStart w:id="547" w:name="_Ref404004544"/>
      <w:bookmarkStart w:id="548" w:name="_Ref404004542"/>
      <w:bookmarkStart w:id="549" w:name="_Toc423015389"/>
      <w:bookmarkStart w:id="550" w:name="_Toc42774713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0</w:t>
      </w:r>
      <w:r w:rsidR="00130F03" w:rsidRPr="00C70209">
        <w:fldChar w:fldCharType="end"/>
      </w:r>
      <w:bookmarkEnd w:id="547"/>
      <w:r w:rsidRPr="00C70209">
        <w:tab/>
        <w:t>Characteristics and quality of Level I evidence – ESAs in paediatric patients with anaemia associated with HIV or AIDS</w:t>
      </w:r>
      <w:bookmarkEnd w:id="548"/>
      <w:bookmarkEnd w:id="549"/>
      <w:bookmarkEnd w:id="550"/>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2"/>
        <w:gridCol w:w="1305"/>
        <w:gridCol w:w="1939"/>
        <w:gridCol w:w="1946"/>
        <w:gridCol w:w="1935"/>
      </w:tblGrid>
      <w:tr w:rsidR="00DF2BB6" w:rsidRPr="00C70209" w14:paraId="683DC0AA"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hideMark/>
          </w:tcPr>
          <w:p w14:paraId="747CF486" w14:textId="77777777" w:rsidR="00DF2BB6" w:rsidRPr="00C70209" w:rsidRDefault="00DF2BB6" w:rsidP="003131E2">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78BDB2F6" w14:textId="77777777" w:rsidR="00DF2BB6" w:rsidRPr="00C70209" w:rsidRDefault="00DF2BB6" w:rsidP="003131E2">
            <w:pPr>
              <w:pStyle w:val="TableH2"/>
            </w:pPr>
            <w:r w:rsidRPr="00C70209">
              <w:t>Study type</w:t>
            </w:r>
          </w:p>
          <w:p w14:paraId="20878912" w14:textId="77777777" w:rsidR="00DF2BB6" w:rsidRPr="00C70209" w:rsidRDefault="00DF2BB6" w:rsidP="003131E2">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0AA23B34" w14:textId="77777777" w:rsidR="00DF2BB6" w:rsidRPr="00C70209" w:rsidRDefault="00DF2BB6" w:rsidP="003131E2">
            <w:pPr>
              <w:pStyle w:val="TableH2"/>
            </w:pPr>
            <w:r w:rsidRPr="00C70209">
              <w:t>Population</w:t>
            </w:r>
          </w:p>
          <w:p w14:paraId="0CC5EE32" w14:textId="77777777" w:rsidR="00DF2BB6" w:rsidRPr="00C70209" w:rsidRDefault="00DF2BB6" w:rsidP="003131E2">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204F9F66" w14:textId="77777777" w:rsidR="00DF2BB6" w:rsidRPr="00C70209" w:rsidRDefault="00DF2BB6" w:rsidP="003131E2">
            <w:pPr>
              <w:pStyle w:val="TableH2"/>
            </w:pPr>
            <w:r w:rsidRPr="00C70209">
              <w:t>Comparison</w:t>
            </w:r>
          </w:p>
        </w:tc>
        <w:tc>
          <w:tcPr>
            <w:tcW w:w="2013" w:type="dxa"/>
            <w:tcBorders>
              <w:top w:val="single" w:sz="4" w:space="0" w:color="auto"/>
              <w:left w:val="single" w:sz="4" w:space="0" w:color="auto"/>
              <w:bottom w:val="single" w:sz="4" w:space="0" w:color="auto"/>
              <w:right w:val="single" w:sz="4" w:space="0" w:color="auto"/>
            </w:tcBorders>
            <w:hideMark/>
          </w:tcPr>
          <w:p w14:paraId="29A2DE7A" w14:textId="77777777" w:rsidR="00DF2BB6" w:rsidRPr="00C70209" w:rsidRDefault="00DF2BB6" w:rsidP="003131E2">
            <w:pPr>
              <w:pStyle w:val="TableH2"/>
            </w:pPr>
            <w:r w:rsidRPr="00C70209">
              <w:t>Outcomes</w:t>
            </w:r>
          </w:p>
        </w:tc>
      </w:tr>
      <w:tr w:rsidR="00DF2BB6" w:rsidRPr="00C70209" w14:paraId="3DD78047"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tcPr>
          <w:p w14:paraId="24152B80" w14:textId="79274169" w:rsidR="00DF2BB6" w:rsidRPr="00C70209" w:rsidRDefault="00DF2BB6" w:rsidP="000E261C">
            <w:pPr>
              <w:pStyle w:val="Tabletext"/>
            </w:pPr>
            <w:r w:rsidRPr="00C70209">
              <w:t>Marti-Carvajal 2011</w:t>
            </w:r>
            <w:r w:rsidRPr="00C70209">
              <w:fldChar w:fldCharType="begin">
                <w:fldData xml:space="preserve">PEVuZE5vdGU+PENpdGU+PEF1dGhvcj5NYXJ0aS1DYXJ2YWphbDwvQXV0aG9yPjxZZWFyPjIwMTE8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</w:fldData>
              </w:fldChar>
            </w:r>
            <w:r w:rsidR="000E261C">
              <w:instrText xml:space="preserve"> ADDIN EN.CITE </w:instrText>
            </w:r>
            <w:r w:rsidR="000E261C">
              <w:fldChar w:fldCharType="begin">
                <w:fldData xml:space="preserve">PEVuZE5vdGU+PENpdGU+PEF1dGhvcj5NYXJ0aS1DYXJ2YWphbDwvQXV0aG9yPjxZZWFyPjIwMTE8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1</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B329CFF" w14:textId="77777777" w:rsidR="00DF2BB6" w:rsidRPr="00C70209" w:rsidRDefault="00DF2BB6" w:rsidP="003131E2">
            <w:pPr>
              <w:pStyle w:val="Tabletext"/>
            </w:pPr>
            <w:r w:rsidRPr="00C70209">
              <w:t>Level I</w:t>
            </w:r>
          </w:p>
          <w:p w14:paraId="3FBDD820" w14:textId="77777777" w:rsidR="00DF2BB6" w:rsidRPr="00C70209" w:rsidRDefault="00DF2BB6" w:rsidP="003131E2">
            <w:pPr>
              <w:pStyle w:val="Tabletext"/>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71191645" w14:textId="573DD214" w:rsidR="00DF2BB6" w:rsidRPr="00C70209" w:rsidRDefault="00DF2BB6" w:rsidP="003131E2">
            <w:pPr>
              <w:pStyle w:val="Tabletext"/>
            </w:pPr>
            <w:r w:rsidRPr="00C70209">
              <w:t>People with HIV or AIDS who also have anaemia (Hb &lt;12 g/dL in men, Hb &lt;11 g/dL in women)</w:t>
            </w:r>
          </w:p>
          <w:p w14:paraId="21AED4F5" w14:textId="77777777" w:rsidR="00DF2BB6" w:rsidRPr="00C70209" w:rsidRDefault="00DF2BB6" w:rsidP="003131E2">
            <w:pPr>
              <w:pStyle w:val="Tabletext"/>
            </w:pPr>
            <w:r w:rsidRPr="00C70209">
              <w:t>6 RCTs, N=537</w:t>
            </w:r>
          </w:p>
        </w:tc>
        <w:tc>
          <w:tcPr>
            <w:tcW w:w="2013" w:type="dxa"/>
            <w:tcBorders>
              <w:top w:val="single" w:sz="4" w:space="0" w:color="auto"/>
              <w:left w:val="single" w:sz="4" w:space="0" w:color="auto"/>
              <w:bottom w:val="single" w:sz="4" w:space="0" w:color="auto"/>
              <w:right w:val="single" w:sz="4" w:space="0" w:color="auto"/>
            </w:tcBorders>
          </w:tcPr>
          <w:p w14:paraId="4B2C7333" w14:textId="46593CA1" w:rsidR="00DF2BB6" w:rsidRPr="00C70209" w:rsidRDefault="00DF2BB6" w:rsidP="003131E2">
            <w:pPr>
              <w:pStyle w:val="Tabletext"/>
            </w:pPr>
            <w:r w:rsidRPr="00C70209">
              <w:t>rHuEPO or DAR or androgen replacement or vitamin B</w:t>
            </w:r>
            <w:r w:rsidRPr="00C70209">
              <w:rPr>
                <w:vertAlign w:val="subscript"/>
              </w:rPr>
              <w:t xml:space="preserve">12 </w:t>
            </w:r>
            <w:r w:rsidRPr="00C70209">
              <w:t>or folic acid versus placebo or other comparator</w:t>
            </w:r>
          </w:p>
          <w:p w14:paraId="034C4E36" w14:textId="77777777" w:rsidR="00DF2BB6" w:rsidRPr="00C70209" w:rsidRDefault="00DF2BB6" w:rsidP="003131E2">
            <w:pPr>
              <w:pStyle w:val="Tabletext"/>
            </w:pPr>
          </w:p>
        </w:tc>
        <w:tc>
          <w:tcPr>
            <w:tcW w:w="2013" w:type="dxa"/>
            <w:tcBorders>
              <w:top w:val="single" w:sz="4" w:space="0" w:color="auto"/>
              <w:left w:val="single" w:sz="4" w:space="0" w:color="auto"/>
              <w:bottom w:val="single" w:sz="4" w:space="0" w:color="auto"/>
              <w:right w:val="single" w:sz="4" w:space="0" w:color="auto"/>
            </w:tcBorders>
          </w:tcPr>
          <w:p w14:paraId="21612990" w14:textId="77777777" w:rsidR="00DF2BB6" w:rsidRPr="00C70209" w:rsidRDefault="00DF2BB6" w:rsidP="003131E2">
            <w:pPr>
              <w:pStyle w:val="Tabletext"/>
            </w:pPr>
            <w:r w:rsidRPr="00C70209">
              <w:t>Transfusion incidence Mortality</w:t>
            </w:r>
          </w:p>
          <w:p w14:paraId="278438C8" w14:textId="77777777" w:rsidR="00DF2BB6" w:rsidRPr="00C70209" w:rsidRDefault="00DF2BB6" w:rsidP="003131E2">
            <w:pPr>
              <w:pStyle w:val="Tabletext"/>
            </w:pPr>
            <w:r w:rsidRPr="00C70209">
              <w:t>Laboratory Measures</w:t>
            </w:r>
          </w:p>
          <w:p w14:paraId="1683155E" w14:textId="77777777" w:rsidR="00DF2BB6" w:rsidRPr="00C70209" w:rsidRDefault="00DF2BB6" w:rsidP="003131E2">
            <w:pPr>
              <w:pStyle w:val="Tabletext"/>
            </w:pPr>
            <w:r w:rsidRPr="00C70209">
              <w:t>QoL</w:t>
            </w:r>
          </w:p>
        </w:tc>
      </w:tr>
    </w:tbl>
    <w:p w14:paraId="0F61086D" w14:textId="30EAB5D0" w:rsidR="00DF2BB6" w:rsidRPr="00C70209" w:rsidRDefault="00DF2BB6" w:rsidP="003131E2">
      <w:pPr>
        <w:pStyle w:val="TableFigNotes0"/>
      </w:pPr>
      <w:r w:rsidRPr="00C70209">
        <w:t xml:space="preserve">AIDS, acquired immunodeficiency syndrome; DAR, darbepoetin alpha; ESA, </w:t>
      </w:r>
      <w:r w:rsidR="00EA5C41" w:rsidRPr="00C70209">
        <w:t>erythropoiesis stimulating agent</w:t>
      </w:r>
      <w:r w:rsidRPr="00C70209">
        <w:t xml:space="preserve">; Hb, haemoglobin; HIV, human immunodeficiency virus; QoL, health-related quality of life; RCT, randomised controlled trial; rHuEPO, </w:t>
      </w:r>
      <w:r w:rsidR="00EA5C41" w:rsidRPr="00C70209">
        <w:t>recombinant human epoetin</w:t>
      </w:r>
    </w:p>
    <w:p w14:paraId="71B5DB52" w14:textId="77777777" w:rsidR="00DF2BB6" w:rsidRPr="00C70209" w:rsidRDefault="00DF2BB6" w:rsidP="003131E2">
      <w:pPr>
        <w:pStyle w:val="Heading6"/>
        <w:rPr>
          <w:lang w:eastAsia="ja-JP"/>
        </w:rPr>
      </w:pPr>
      <w:r w:rsidRPr="00C70209">
        <w:rPr>
          <w:lang w:eastAsia="ja-JP"/>
        </w:rPr>
        <w:t>Level II evidence</w:t>
      </w:r>
    </w:p>
    <w:p w14:paraId="68ABDCF6" w14:textId="54FDA1D3" w:rsidR="00DF2BB6" w:rsidRPr="00C70209" w:rsidRDefault="00DF2BB6" w:rsidP="003131E2">
      <w:pPr>
        <w:pStyle w:val="BodyText"/>
      </w:pPr>
      <w:r w:rsidRPr="00C70209">
        <w:rPr>
          <w:lang w:eastAsia="ja-JP"/>
        </w:rPr>
        <w:t xml:space="preserve">The systematic review by Marti-Carvajal (2011) identified one Level II study (Rendo 2001) involving 21 children that examined the efficacy of rHuEPO in anaemic HIV-infected children receiving antiretroviral therapy. </w:t>
      </w:r>
      <w:r w:rsidRPr="00C70209">
        <w:t>No additional Level II studies assessing the safety and effectiveness of ESAs in paediatric patients with HIV were identified in the systematic review and hand-searching process.</w:t>
      </w:r>
    </w:p>
    <w:p w14:paraId="2448B318" w14:textId="79B13BD4" w:rsidR="00DF2BB6" w:rsidRDefault="00DF2BB6" w:rsidP="003131E2">
      <w:r w:rsidRPr="00C70209">
        <w:rPr>
          <w:lang w:eastAsia="ja-JP"/>
        </w:rPr>
        <w:t xml:space="preserve">Rendo (2001) was a multicentre trial conducted in Argentina comparing rHuEPO with placebo. </w:t>
      </w:r>
      <w:r w:rsidRPr="00C70209">
        <w:t xml:space="preserve">The study was small and had high risk of reporting bias. The main characteristics of this RCT are summarised in </w:t>
      </w:r>
      <w:r w:rsidRPr="00C70209">
        <w:rPr>
          <w:b/>
        </w:rPr>
        <w:fldChar w:fldCharType="begin"/>
      </w:r>
      <w:r w:rsidRPr="00C70209">
        <w:rPr>
          <w:b/>
        </w:rPr>
        <w:instrText xml:space="preserve"> REF _Ref404005280 \h  \* MERGEFORMAT </w:instrText>
      </w:r>
      <w:r w:rsidRPr="00C70209">
        <w:rPr>
          <w:b/>
        </w:rPr>
      </w:r>
      <w:r w:rsidRPr="00C70209">
        <w:rPr>
          <w:b/>
        </w:rPr>
        <w:fldChar w:fldCharType="separate"/>
      </w:r>
      <w:r w:rsidR="000F7A9B" w:rsidRPr="000F7A9B">
        <w:rPr>
          <w:b/>
        </w:rPr>
        <w:t>Table 3.2.41</w:t>
      </w:r>
      <w:r w:rsidRPr="00C70209">
        <w:rPr>
          <w:b/>
        </w:rPr>
        <w:fldChar w:fldCharType="end"/>
      </w:r>
      <w:r w:rsidRPr="00C70209">
        <w:t>.</w:t>
      </w:r>
    </w:p>
    <w:p w14:paraId="5AE46424" w14:textId="77777777" w:rsidR="00EF1DEA" w:rsidRPr="00C70209" w:rsidRDefault="00EF1DEA" w:rsidP="003131E2"/>
    <w:p w14:paraId="13358350" w14:textId="1ADD4E12" w:rsidR="00DF2BB6" w:rsidRPr="00C70209" w:rsidRDefault="00DF2BB6" w:rsidP="003131E2">
      <w:pPr>
        <w:pStyle w:val="Caption"/>
        <w:ind w:left="2070"/>
      </w:pPr>
      <w:bookmarkStart w:id="551" w:name="_Ref404005280"/>
      <w:bookmarkStart w:id="552" w:name="_Toc423015390"/>
      <w:bookmarkStart w:id="553" w:name="_Toc42774713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1</w:t>
      </w:r>
      <w:r w:rsidR="00130F03" w:rsidRPr="00C70209">
        <w:fldChar w:fldCharType="end"/>
      </w:r>
      <w:bookmarkEnd w:id="551"/>
      <w:r w:rsidRPr="00C70209">
        <w:tab/>
        <w:t>Characteristics and quality of Level II evidence – ESAs in paediatric patients with anaemia associated with HIV or AIDS</w:t>
      </w:r>
      <w:bookmarkEnd w:id="552"/>
      <w:bookmarkEnd w:id="553"/>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3"/>
        <w:gridCol w:w="1302"/>
        <w:gridCol w:w="1935"/>
        <w:gridCol w:w="1942"/>
        <w:gridCol w:w="1945"/>
      </w:tblGrid>
      <w:tr w:rsidR="00DF2BB6" w:rsidRPr="00C70209" w14:paraId="7F9BCE7B"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tcPr>
          <w:p w14:paraId="06FB3EA0" w14:textId="77777777" w:rsidR="00DF2BB6" w:rsidRPr="00C70209" w:rsidRDefault="00DF2BB6" w:rsidP="003131E2">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tcPr>
          <w:p w14:paraId="6F9E3A31" w14:textId="77777777" w:rsidR="00DF2BB6" w:rsidRPr="00C70209" w:rsidRDefault="00DF2BB6" w:rsidP="003131E2">
            <w:pPr>
              <w:pStyle w:val="TableH2"/>
            </w:pPr>
            <w:r w:rsidRPr="00C70209">
              <w:t>Study type</w:t>
            </w:r>
          </w:p>
          <w:p w14:paraId="242B613D" w14:textId="77777777" w:rsidR="00DF2BB6" w:rsidRPr="00C70209" w:rsidRDefault="00DF2BB6" w:rsidP="003131E2">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tcPr>
          <w:p w14:paraId="2F3E2951" w14:textId="77777777" w:rsidR="00DF2BB6" w:rsidRPr="00C70209" w:rsidRDefault="00DF2BB6" w:rsidP="003131E2">
            <w:pPr>
              <w:pStyle w:val="TableH2"/>
            </w:pPr>
            <w:r w:rsidRPr="00C70209">
              <w:t>Population</w:t>
            </w:r>
          </w:p>
          <w:p w14:paraId="7EC3DF30" w14:textId="77777777" w:rsidR="00DF2BB6" w:rsidRPr="00C70209" w:rsidRDefault="00DF2BB6" w:rsidP="003131E2">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tcPr>
          <w:p w14:paraId="3B5641AE" w14:textId="77777777" w:rsidR="00DF2BB6" w:rsidRPr="00C70209" w:rsidRDefault="00DF2BB6" w:rsidP="003131E2">
            <w:pPr>
              <w:pStyle w:val="TableH2"/>
            </w:pPr>
            <w:r w:rsidRPr="00C70209">
              <w:t>Comparison</w:t>
            </w:r>
          </w:p>
        </w:tc>
        <w:tc>
          <w:tcPr>
            <w:tcW w:w="2013" w:type="dxa"/>
            <w:tcBorders>
              <w:top w:val="single" w:sz="4" w:space="0" w:color="auto"/>
              <w:left w:val="single" w:sz="4" w:space="0" w:color="auto"/>
              <w:bottom w:val="single" w:sz="4" w:space="0" w:color="auto"/>
              <w:right w:val="single" w:sz="4" w:space="0" w:color="auto"/>
            </w:tcBorders>
          </w:tcPr>
          <w:p w14:paraId="772272D2" w14:textId="77777777" w:rsidR="00DF2BB6" w:rsidRPr="00C70209" w:rsidRDefault="00DF2BB6" w:rsidP="003131E2">
            <w:pPr>
              <w:pStyle w:val="TableH2"/>
            </w:pPr>
            <w:r w:rsidRPr="00C70209">
              <w:t>Outcomes</w:t>
            </w:r>
          </w:p>
        </w:tc>
      </w:tr>
      <w:tr w:rsidR="00DF2BB6" w:rsidRPr="00C70209" w14:paraId="3CFC101A"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tcPr>
          <w:p w14:paraId="174D4FFA" w14:textId="14A1CF11" w:rsidR="00DF2BB6" w:rsidRPr="00C70209" w:rsidRDefault="00DF2BB6" w:rsidP="000E261C">
            <w:pPr>
              <w:pStyle w:val="Tabletext"/>
            </w:pPr>
            <w:r w:rsidRPr="00C70209">
              <w:t xml:space="preserve">Rendo </w:t>
            </w:r>
            <w:r w:rsidR="00EF1DEA">
              <w:t>(</w:t>
            </w:r>
            <w:r w:rsidRPr="00C70209">
              <w:t>2001</w:t>
            </w:r>
            <w:r w:rsidR="00EF1DEA">
              <w:t>)</w:t>
            </w:r>
            <w:r w:rsidRPr="00C70209">
              <w:fldChar w:fldCharType="begin"/>
            </w:r>
            <w:r w:rsidR="000E261C">
              <w:instrText xml:space="preserve"> ADDIN EN.CITE &lt;EndNote&gt;&lt;Cite&gt;&lt;Author&gt;Rendo&lt;/Author&gt;&lt;Year&gt;2001&lt;/Year&gt;&lt;RecNum&gt;467&lt;/RecNum&gt;&lt;DisplayText&gt;&lt;style face="superscript"&gt;272&lt;/style&gt;&lt;/DisplayText&gt;&lt;record&gt;&lt;rec-number&gt;467&lt;/rec-number&gt;&lt;foreign-keys&gt;&lt;key app="EN" db-id="9edve2wadsavt5ewavaxtda4f2tavzvts9ee" timestamp="1428889189"&gt;467&lt;/key&gt;&lt;/foreign-keys&gt;&lt;ref-type name="Journal Article"&gt;17&lt;/ref-type&gt;&lt;contributors&gt;&lt;authors&gt;&lt;author&gt;Rendo, P&lt;/author&gt;&lt;author&gt;Freigeiro, D&lt;/author&gt;&lt;author&gt;Barboni, G&lt;/author&gt;&lt;author&gt;Donato, H&lt;/author&gt;&lt;author&gt;Drelichman, G&lt;/author&gt;&lt;author&gt;Gonzalez, F&lt;/author&gt;&lt;/authors&gt;&lt;/contributors&gt;&lt;titles&gt;&lt;title&gt;A multicenter, randomized, double-blind trial with recombinant human erythropoietin (rHuEPO) in anemic HIV-infected children treated with antiretrovirals&lt;/title&gt;&lt;secondary-title&gt;International Journal of Pediatric Hematology Oncology&lt;/secondary-title&gt;&lt;/titles&gt;&lt;periodical&gt;&lt;full-title&gt;INTERNATIONAL JOURNAL OF PEDIATRIC HEMATOLOGY ONCOLOGY&lt;/full-title&gt;&lt;/periodical&gt;&lt;pages&gt;235–240&lt;/pages&gt;&lt;volume&gt;7&lt;/volume&gt;&lt;number&gt;3&lt;/number&gt;&lt;dates&gt;&lt;year&gt;2001&lt;/year&gt;&lt;/dates&gt;&lt;isbn&gt;1070-2903&lt;/isbn&gt;&lt;urls&gt;&lt;/urls&gt;&lt;/record&gt;&lt;/Cite&gt;&lt;/EndNote&gt;</w:instrText>
            </w:r>
            <w:r w:rsidRPr="00C70209">
              <w:fldChar w:fldCharType="separate"/>
            </w:r>
            <w:r w:rsidR="000E261C" w:rsidRPr="000E261C">
              <w:rPr>
                <w:noProof/>
                <w:vertAlign w:val="superscript"/>
              </w:rPr>
              <w:t>27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0C01F713" w14:textId="77777777" w:rsidR="00DF2BB6" w:rsidRPr="00C70209" w:rsidRDefault="00DF2BB6" w:rsidP="003131E2">
            <w:pPr>
              <w:pStyle w:val="Tabletext"/>
            </w:pPr>
            <w:r w:rsidRPr="00C70209">
              <w:t>Level II</w:t>
            </w:r>
          </w:p>
          <w:p w14:paraId="427051CB" w14:textId="77777777" w:rsidR="00DF2BB6" w:rsidRPr="00C70209" w:rsidRDefault="00DF2BB6" w:rsidP="003131E2">
            <w:pPr>
              <w:pStyle w:val="Tabletext"/>
              <w:rPr>
                <w:i/>
              </w:rPr>
            </w:pPr>
            <w:r w:rsidRPr="00C70209">
              <w:rPr>
                <w:i/>
              </w:rPr>
              <w:t xml:space="preserve">Poor </w:t>
            </w:r>
          </w:p>
        </w:tc>
        <w:tc>
          <w:tcPr>
            <w:tcW w:w="2013" w:type="dxa"/>
            <w:tcBorders>
              <w:top w:val="single" w:sz="4" w:space="0" w:color="auto"/>
              <w:left w:val="single" w:sz="4" w:space="0" w:color="auto"/>
              <w:bottom w:val="single" w:sz="4" w:space="0" w:color="auto"/>
              <w:right w:val="single" w:sz="4" w:space="0" w:color="auto"/>
            </w:tcBorders>
          </w:tcPr>
          <w:p w14:paraId="69FEB3EE" w14:textId="1F5129CE" w:rsidR="00DF2BB6" w:rsidRPr="00C70209" w:rsidRDefault="00DF2BB6" w:rsidP="003131E2">
            <w:pPr>
              <w:pStyle w:val="Tabletext"/>
            </w:pPr>
            <w:r w:rsidRPr="00C70209">
              <w:t>Children aged 6 months to 15 years with anaemia (Hb &lt;10.5 g/dL), infected with HIV and receiving antiretroviral therapy</w:t>
            </w:r>
          </w:p>
          <w:p w14:paraId="0584F4AF" w14:textId="77777777" w:rsidR="00DF2BB6" w:rsidRPr="00C70209" w:rsidRDefault="00DF2BB6" w:rsidP="003131E2">
            <w:pPr>
              <w:pStyle w:val="Tabletext"/>
            </w:pPr>
            <w:r w:rsidRPr="00C70209">
              <w:t>N=21</w:t>
            </w:r>
          </w:p>
        </w:tc>
        <w:tc>
          <w:tcPr>
            <w:tcW w:w="2013" w:type="dxa"/>
            <w:tcBorders>
              <w:top w:val="single" w:sz="4" w:space="0" w:color="auto"/>
              <w:left w:val="single" w:sz="4" w:space="0" w:color="auto"/>
              <w:bottom w:val="single" w:sz="4" w:space="0" w:color="auto"/>
              <w:right w:val="single" w:sz="4" w:space="0" w:color="auto"/>
            </w:tcBorders>
          </w:tcPr>
          <w:p w14:paraId="58AB8C41" w14:textId="07BD8BFF" w:rsidR="00DF2BB6" w:rsidRPr="00C70209" w:rsidRDefault="00DF2BB6" w:rsidP="003131E2">
            <w:pPr>
              <w:pStyle w:val="Tabletext"/>
            </w:pPr>
            <w:r w:rsidRPr="00C70209">
              <w:t>rHuEPO (150–250 U/kg, tiw, sc) versus placebo (albumin)</w:t>
            </w:r>
          </w:p>
          <w:p w14:paraId="483079AC" w14:textId="77777777" w:rsidR="00DF2BB6" w:rsidRPr="00C70209" w:rsidRDefault="00DF2BB6" w:rsidP="003131E2">
            <w:pPr>
              <w:pStyle w:val="Tabletextnote"/>
            </w:pPr>
            <w:r w:rsidRPr="00C70209">
              <w:t>*All infants administered folic acid (1 mg/day)</w:t>
            </w:r>
          </w:p>
          <w:p w14:paraId="06B89015" w14:textId="77777777" w:rsidR="00DF2BB6" w:rsidRPr="00C70209" w:rsidRDefault="00DF2BB6" w:rsidP="003131E2">
            <w:pPr>
              <w:pStyle w:val="Tabletextnote"/>
            </w:pPr>
            <w:r w:rsidRPr="00C70209">
              <w:t>*oral iron (6 mg/kg) administered if serum ferritin fell below 50 ng/dL</w:t>
            </w:r>
          </w:p>
        </w:tc>
        <w:tc>
          <w:tcPr>
            <w:tcW w:w="2013" w:type="dxa"/>
            <w:tcBorders>
              <w:top w:val="single" w:sz="4" w:space="0" w:color="auto"/>
              <w:left w:val="single" w:sz="4" w:space="0" w:color="auto"/>
              <w:bottom w:val="single" w:sz="4" w:space="0" w:color="auto"/>
              <w:right w:val="single" w:sz="4" w:space="0" w:color="auto"/>
            </w:tcBorders>
          </w:tcPr>
          <w:p w14:paraId="717C2BE0" w14:textId="0DB0660B" w:rsidR="00DF2BB6" w:rsidRPr="00C70209" w:rsidRDefault="00DF2BB6" w:rsidP="003131E2">
            <w:pPr>
              <w:pStyle w:val="Tabletext"/>
            </w:pPr>
            <w:r w:rsidRPr="00C70209">
              <w:t>Mortality</w:t>
            </w:r>
          </w:p>
          <w:p w14:paraId="43AC1DB2" w14:textId="77777777" w:rsidR="00DF2BB6" w:rsidRPr="00C70209" w:rsidRDefault="00DF2BB6" w:rsidP="003131E2">
            <w:pPr>
              <w:pStyle w:val="Tabletext"/>
            </w:pPr>
            <w:r w:rsidRPr="00C70209">
              <w:t>Laboratory measures (haemoglobin, haematocrit)</w:t>
            </w:r>
          </w:p>
        </w:tc>
      </w:tr>
    </w:tbl>
    <w:p w14:paraId="57A14548" w14:textId="7AB7D167" w:rsidR="00DF2BB6" w:rsidRPr="00C70209" w:rsidRDefault="00DF2BB6" w:rsidP="003131E2">
      <w:pPr>
        <w:pStyle w:val="TableFigNotes0"/>
      </w:pPr>
      <w:r w:rsidRPr="00C70209">
        <w:t xml:space="preserve">AIDS, acquired immunodeficiency syndrome; ESA, </w:t>
      </w:r>
      <w:r w:rsidR="00EA5C41" w:rsidRPr="00C70209">
        <w:t>erythropoiesis stimulating agent</w:t>
      </w:r>
      <w:r w:rsidRPr="00C70209">
        <w:t xml:space="preserve">; Hb, haemoglobin; HIV, human immunodeficiency virus; rHuEPO, </w:t>
      </w:r>
      <w:r w:rsidR="00EA5C41" w:rsidRPr="00C70209">
        <w:t>recombinant human epoetin</w:t>
      </w:r>
      <w:r w:rsidRPr="00C70209">
        <w:t>; sc, subcutaneous; tiw, three times weekly</w:t>
      </w:r>
    </w:p>
    <w:p w14:paraId="60EBD2BD" w14:textId="77777777" w:rsidR="00DF2BB6" w:rsidRPr="00C70209" w:rsidRDefault="00DF2BB6">
      <w:pPr>
        <w:spacing w:after="200"/>
        <w:rPr>
          <w:rFonts w:ascii="Tahoma" w:hAnsi="Tahoma"/>
          <w:b/>
          <w:bCs/>
          <w:iCs/>
          <w:color w:val="808080"/>
          <w:sz w:val="20"/>
          <w:lang w:eastAsia="ja-JP"/>
        </w:rPr>
      </w:pPr>
      <w:r w:rsidRPr="00C70209">
        <w:rPr>
          <w:lang w:eastAsia="ja-JP"/>
        </w:rPr>
        <w:br w:type="page"/>
      </w:r>
    </w:p>
    <w:p w14:paraId="520098F7" w14:textId="77777777" w:rsidR="00DF2BB6" w:rsidRPr="00C70209" w:rsidRDefault="00DF2BB6" w:rsidP="003131E2">
      <w:pPr>
        <w:pStyle w:val="Heading5"/>
        <w:rPr>
          <w:lang w:val="en-AU"/>
        </w:rPr>
      </w:pPr>
      <w:r w:rsidRPr="00C70209">
        <w:rPr>
          <w:lang w:val="en-AU"/>
        </w:rPr>
        <w:t>Results</w:t>
      </w:r>
    </w:p>
    <w:p w14:paraId="7BF922AE" w14:textId="77777777" w:rsidR="00DF2BB6" w:rsidRPr="00C70209" w:rsidRDefault="00DF2BB6" w:rsidP="003131E2">
      <w:pPr>
        <w:pStyle w:val="Heading6"/>
      </w:pPr>
      <w:r w:rsidRPr="00C70209">
        <w:t>Transfusion incidence or volume</w:t>
      </w:r>
    </w:p>
    <w:p w14:paraId="1FB45D15" w14:textId="7D9C4782" w:rsidR="00DF2BB6" w:rsidRPr="00C70209" w:rsidRDefault="00DF2BB6" w:rsidP="003131E2">
      <w:pPr>
        <w:rPr>
          <w:lang w:eastAsia="ja-JP"/>
        </w:rPr>
      </w:pPr>
      <w:r w:rsidRPr="00C70209">
        <w:rPr>
          <w:lang w:eastAsia="ja-JP"/>
        </w:rPr>
        <w:t>The RCT by Rendo (2001) did not report any usable data for transfusion incidence</w:t>
      </w:r>
      <w:r w:rsidR="00F1702E">
        <w:rPr>
          <w:lang w:eastAsia="ja-JP"/>
        </w:rPr>
        <w:t>. This is</w:t>
      </w:r>
      <w:r w:rsidRPr="00C70209">
        <w:rPr>
          <w:lang w:eastAsia="ja-JP"/>
        </w:rPr>
        <w:t xml:space="preserve"> because responders were reported as those who reached a</w:t>
      </w:r>
      <w:r w:rsidR="00F1702E">
        <w:rPr>
          <w:lang w:eastAsia="ja-JP"/>
        </w:rPr>
        <w:t>n</w:t>
      </w:r>
      <w:r w:rsidRPr="00C70209">
        <w:rPr>
          <w:lang w:eastAsia="ja-JP"/>
        </w:rPr>
        <w:t xml:space="preserve"> Hb level of 11.5 g/dL or more and did not receive a transfusion in two consecutive assessments. A response rate of 6/10 (60%) for the rHuEPO group and 1/11 (9%) for the placebo group (</w:t>
      </w:r>
      <w:r w:rsidR="001A475D" w:rsidRPr="001A475D">
        <w:rPr>
          <w:i/>
          <w:lang w:eastAsia="ja-JP"/>
        </w:rPr>
        <w:t>P &lt; </w:t>
      </w:r>
      <w:r w:rsidRPr="00C70209">
        <w:rPr>
          <w:lang w:eastAsia="ja-JP"/>
        </w:rPr>
        <w:t>0.02) was reported.</w:t>
      </w:r>
    </w:p>
    <w:p w14:paraId="6563A972" w14:textId="77777777" w:rsidR="00DF2BB6" w:rsidRPr="00C70209" w:rsidRDefault="00DF2BB6" w:rsidP="003131E2">
      <w:pPr>
        <w:pStyle w:val="Heading6"/>
        <w:rPr>
          <w:lang w:eastAsia="ja-JP"/>
        </w:rPr>
      </w:pPr>
      <w:r w:rsidRPr="00C70209">
        <w:rPr>
          <w:lang w:eastAsia="ja-JP"/>
        </w:rPr>
        <w:t>Thromboembolic events</w:t>
      </w:r>
    </w:p>
    <w:p w14:paraId="3B686ACF" w14:textId="77777777" w:rsidR="00DF2BB6" w:rsidRPr="00C70209" w:rsidRDefault="00DF2BB6" w:rsidP="003131E2">
      <w:pPr>
        <w:pStyle w:val="BodyText"/>
        <w:rPr>
          <w:lang w:eastAsia="ja-JP"/>
        </w:rPr>
      </w:pPr>
      <w:r w:rsidRPr="00C70209">
        <w:rPr>
          <w:lang w:eastAsia="ja-JP"/>
        </w:rPr>
        <w:t xml:space="preserve">There we no RCTs identified in the systematic review or hand-searching process examining the safety or effectiveness of ESAs in paediatric patients with HIV that reported the outcome of thromboembolic events. The RCT by Rendo (2001) </w:t>
      </w:r>
      <w:r w:rsidRPr="00C70209">
        <w:t>reported that ‘</w:t>
      </w:r>
      <w:r w:rsidRPr="00C70209">
        <w:rPr>
          <w:lang w:eastAsia="ja-JP"/>
        </w:rPr>
        <w:t>no significant side effects were observed in either group’, but further details were not provided.</w:t>
      </w:r>
    </w:p>
    <w:p w14:paraId="2FD64C5C" w14:textId="77777777" w:rsidR="00DF2BB6" w:rsidRPr="00C70209" w:rsidRDefault="00DF2BB6" w:rsidP="003131E2">
      <w:pPr>
        <w:pStyle w:val="Heading6"/>
        <w:rPr>
          <w:lang w:eastAsia="ja-JP"/>
        </w:rPr>
      </w:pPr>
      <w:r w:rsidRPr="00C70209">
        <w:rPr>
          <w:lang w:eastAsia="ja-JP"/>
        </w:rPr>
        <w:t>Mortality</w:t>
      </w:r>
    </w:p>
    <w:p w14:paraId="4B3C3200" w14:textId="77777777" w:rsidR="00DF2BB6" w:rsidRPr="00C70209" w:rsidRDefault="00DF2BB6" w:rsidP="003131E2">
      <w:pPr>
        <w:pStyle w:val="BodyText"/>
        <w:rPr>
          <w:lang w:eastAsia="ja-JP"/>
        </w:rPr>
      </w:pPr>
      <w:r w:rsidRPr="00C70209">
        <w:rPr>
          <w:lang w:eastAsia="ja-JP"/>
        </w:rPr>
        <w:t xml:space="preserve">One RCT (Rendo 2001) identified in the systematic review and hand-searching process examining the safety or effectiveness of ESAs reported the incidence of mortality in paediatric patients with HIV. </w:t>
      </w:r>
      <w:r w:rsidRPr="00C70209">
        <w:rPr>
          <w:b/>
          <w:lang w:eastAsia="ja-JP"/>
        </w:rPr>
        <w:fldChar w:fldCharType="begin"/>
      </w:r>
      <w:r w:rsidRPr="00C70209">
        <w:rPr>
          <w:b/>
          <w:lang w:eastAsia="ja-JP"/>
        </w:rPr>
        <w:instrText xml:space="preserve"> REF _Ref412672648 \h  \* MERGEFORMAT </w:instrText>
      </w:r>
      <w:r w:rsidRPr="00C70209">
        <w:rPr>
          <w:b/>
          <w:lang w:eastAsia="ja-JP"/>
        </w:rPr>
      </w:r>
      <w:r w:rsidRPr="00C70209">
        <w:rPr>
          <w:b/>
          <w:lang w:eastAsia="ja-JP"/>
        </w:rPr>
        <w:fldChar w:fldCharType="separate"/>
      </w:r>
      <w:r w:rsidR="000F7A9B" w:rsidRPr="000F7A9B">
        <w:rPr>
          <w:b/>
        </w:rPr>
        <w:t>Table 3.2.42</w:t>
      </w:r>
      <w:r w:rsidRPr="00C70209">
        <w:rPr>
          <w:b/>
          <w:lang w:eastAsia="ja-JP"/>
        </w:rPr>
        <w:fldChar w:fldCharType="end"/>
      </w:r>
      <w:r w:rsidRPr="00C70209">
        <w:rPr>
          <w:lang w:eastAsia="ja-JP"/>
        </w:rPr>
        <w:t xml:space="preserve"> </w:t>
      </w:r>
      <w:r w:rsidRPr="00C70209">
        <w:t>summarises the results from this study.</w:t>
      </w:r>
    </w:p>
    <w:p w14:paraId="5F56F5E7" w14:textId="274D8821" w:rsidR="00DF2BB6" w:rsidRPr="00C70209" w:rsidRDefault="00DF2BB6" w:rsidP="003131E2">
      <w:pPr>
        <w:pStyle w:val="BodyText"/>
      </w:pPr>
      <w:r w:rsidRPr="00C70209">
        <w:rPr>
          <w:lang w:eastAsia="ja-JP"/>
        </w:rPr>
        <w:t xml:space="preserve">Mortality was not an outcome of the RCT by Rendo (2001), but the authors reported two deaths (one in each intervention group) when comparing rHuEPO with placebo in children with anaemia due to HIV infection (RR </w:t>
      </w:r>
      <w:r w:rsidRPr="00C70209">
        <w:t xml:space="preserve">1.10; 95% CI 0.08, 15.36). The study </w:t>
      </w:r>
      <w:r w:rsidRPr="00C70209">
        <w:rPr>
          <w:lang w:eastAsia="ja-JP"/>
        </w:rPr>
        <w:t xml:space="preserve">was small (N=21) </w:t>
      </w:r>
      <w:r w:rsidRPr="00C70209">
        <w:t xml:space="preserve">and not powered to detect a significant </w:t>
      </w:r>
      <w:r w:rsidRPr="00C70209">
        <w:rPr>
          <w:lang w:eastAsia="ja-JP"/>
        </w:rPr>
        <w:t xml:space="preserve">between-group </w:t>
      </w:r>
      <w:r w:rsidRPr="00C70209">
        <w:t>difference for this outcome.</w:t>
      </w:r>
    </w:p>
    <w:p w14:paraId="262478D5" w14:textId="77777777" w:rsidR="00DF2BB6" w:rsidRPr="00C70209" w:rsidRDefault="00DF2BB6" w:rsidP="003131E2">
      <w:pPr>
        <w:pStyle w:val="BodyText"/>
        <w:ind w:left="0"/>
        <w:sectPr w:rsidR="00DF2BB6" w:rsidRPr="00C70209" w:rsidSect="00130F03">
          <w:pgSz w:w="11907" w:h="16839" w:code="9"/>
          <w:pgMar w:top="1440" w:right="1440" w:bottom="1440" w:left="1440" w:header="720" w:footer="720" w:gutter="0"/>
          <w:cols w:space="720"/>
          <w:docGrid w:linePitch="360"/>
        </w:sectPr>
      </w:pPr>
    </w:p>
    <w:p w14:paraId="603C5C04" w14:textId="38A062F0" w:rsidR="00DF2BB6" w:rsidRPr="00C70209" w:rsidRDefault="00DF2BB6" w:rsidP="003131E2">
      <w:pPr>
        <w:pStyle w:val="Caption"/>
      </w:pPr>
      <w:bookmarkStart w:id="554" w:name="_Ref412672648"/>
      <w:bookmarkStart w:id="555" w:name="_Toc423015391"/>
      <w:bookmarkStart w:id="556" w:name="_Toc42774713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2</w:t>
      </w:r>
      <w:r w:rsidR="00130F03" w:rsidRPr="00C70209">
        <w:fldChar w:fldCharType="end"/>
      </w:r>
      <w:bookmarkEnd w:id="554"/>
      <w:r w:rsidRPr="00C70209">
        <w:tab/>
        <w:t>Neonatal and paediatric patients with anaemia associated with HIV or AIDS: Results for ESAs versus no ESAs – Mortality</w:t>
      </w:r>
      <w:bookmarkEnd w:id="555"/>
      <w:bookmarkEnd w:id="55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7062DF5E"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06A30117"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366D7798"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2091CA74"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4107B84"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75F3358"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7A41A03D"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42AD4C3B"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D5247E2" w14:textId="7C006794"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289C516A"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0FEC1EB6"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05327205"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C1FFC4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21E15A0"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73048D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266E594"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0821C3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A80F4FF"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2043C004"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622A2A13" w14:textId="77777777" w:rsidR="00DF2BB6" w:rsidRPr="00C70209" w:rsidRDefault="00DF2BB6" w:rsidP="003131E2">
            <w:pPr>
              <w:pStyle w:val="TableH2"/>
              <w:rPr>
                <w:rFonts w:eastAsia="Arial Unicode MS"/>
                <w:lang w:eastAsia="en-US"/>
              </w:rPr>
            </w:pPr>
            <w:r w:rsidRPr="00C70209">
              <w:rPr>
                <w:rFonts w:eastAsia="Arial Unicode MS"/>
                <w:lang w:eastAsia="ja-JP"/>
              </w:rPr>
              <w:t>n/N (%)</w:t>
            </w:r>
          </w:p>
        </w:tc>
        <w:tc>
          <w:tcPr>
            <w:tcW w:w="519" w:type="pct"/>
            <w:tcBorders>
              <w:top w:val="single" w:sz="4" w:space="0" w:color="000000"/>
              <w:left w:val="single" w:sz="4" w:space="0" w:color="000000"/>
              <w:bottom w:val="single" w:sz="4" w:space="0" w:color="000000"/>
              <w:right w:val="single" w:sz="4" w:space="0" w:color="000000"/>
            </w:tcBorders>
          </w:tcPr>
          <w:p w14:paraId="069D05D4"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50F55135" w14:textId="77777777" w:rsidR="00DF2BB6" w:rsidRPr="00C70209" w:rsidRDefault="00DF2BB6" w:rsidP="003131E2">
            <w:pPr>
              <w:pStyle w:val="TableH2"/>
              <w:rPr>
                <w:rFonts w:eastAsia="Arial Unicode MS"/>
                <w:lang w:eastAsia="en-US"/>
              </w:rPr>
            </w:pPr>
            <w:r w:rsidRPr="00C70209">
              <w:rPr>
                <w:rFonts w:eastAsia="Arial Unicode MS"/>
                <w:lang w:eastAsia="ja-JP"/>
              </w:rPr>
              <w:t>n/N (%)</w:t>
            </w:r>
          </w:p>
        </w:tc>
        <w:tc>
          <w:tcPr>
            <w:tcW w:w="519" w:type="pct"/>
            <w:tcBorders>
              <w:top w:val="single" w:sz="4" w:space="0" w:color="000000"/>
              <w:left w:val="single" w:sz="4" w:space="0" w:color="000000"/>
              <w:bottom w:val="single" w:sz="4" w:space="0" w:color="000000"/>
              <w:right w:val="single" w:sz="4" w:space="0" w:color="000000"/>
            </w:tcBorders>
            <w:hideMark/>
          </w:tcPr>
          <w:p w14:paraId="6E394B1F"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2703E18B" w14:textId="77777777" w:rsidR="00DF2BB6" w:rsidRPr="00C70209" w:rsidRDefault="00DF2BB6" w:rsidP="003131E2">
            <w:pPr>
              <w:pStyle w:val="TableH2"/>
              <w:rPr>
                <w:rFonts w:eastAsia="Arial Unicode MS"/>
                <w:i/>
                <w:lang w:eastAsia="en-US"/>
              </w:rPr>
            </w:pPr>
            <w:r w:rsidRPr="00C70209">
              <w:rPr>
                <w:rFonts w:eastAsia="Arial Unicode MS"/>
                <w:i/>
                <w:lang w:eastAsia="en-US"/>
              </w:rPr>
              <w:t>Statistical significance</w:t>
            </w:r>
          </w:p>
          <w:p w14:paraId="5AF05FF2" w14:textId="605D34E4"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529DA792"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500BA9D2"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7B4CE575" w14:textId="77777777" w:rsidR="00DF2BB6" w:rsidRPr="00C70209" w:rsidRDefault="00DF2BB6" w:rsidP="003131E2">
            <w:pPr>
              <w:pStyle w:val="TableH4"/>
              <w:rPr>
                <w:rFonts w:eastAsia="Arial Unicode MS"/>
              </w:rPr>
            </w:pPr>
            <w:r w:rsidRPr="00C70209">
              <w:rPr>
                <w:rFonts w:eastAsia="Arial Unicode MS"/>
                <w:lang w:eastAsia="ja-JP"/>
              </w:rPr>
              <w:t xml:space="preserve">Level II evidence </w:t>
            </w:r>
          </w:p>
        </w:tc>
      </w:tr>
      <w:tr w:rsidR="00DF2BB6" w:rsidRPr="00C70209" w14:paraId="1BE22C0A"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hideMark/>
          </w:tcPr>
          <w:p w14:paraId="6A7EC1EA" w14:textId="77777777" w:rsidR="00DF2BB6" w:rsidRPr="00C70209" w:rsidRDefault="00DF2BB6" w:rsidP="003131E2">
            <w:pPr>
              <w:pStyle w:val="TableH5"/>
              <w:rPr>
                <w:rFonts w:eastAsia="Arial Unicode MS"/>
              </w:rPr>
            </w:pPr>
            <w:r w:rsidRPr="00C70209">
              <w:rPr>
                <w:rFonts w:eastAsia="Arial Unicode MS"/>
                <w:lang w:eastAsia="ja-JP"/>
              </w:rPr>
              <w:t>Anaemic children with HIV</w:t>
            </w:r>
          </w:p>
        </w:tc>
      </w:tr>
      <w:tr w:rsidR="00DF2BB6" w:rsidRPr="00C70209" w14:paraId="5E5BA598" w14:textId="77777777" w:rsidTr="003131E2">
        <w:trPr>
          <w:cantSplit/>
          <w:tblHeader/>
        </w:trPr>
        <w:tc>
          <w:tcPr>
            <w:tcW w:w="388" w:type="pct"/>
            <w:tcBorders>
              <w:top w:val="single" w:sz="4" w:space="0" w:color="000000"/>
              <w:left w:val="single" w:sz="4" w:space="0" w:color="000000"/>
              <w:bottom w:val="single" w:sz="4" w:space="0" w:color="000000"/>
              <w:right w:val="single" w:sz="4" w:space="0" w:color="000000"/>
            </w:tcBorders>
            <w:hideMark/>
          </w:tcPr>
          <w:p w14:paraId="4EC0430A" w14:textId="2BE8D483" w:rsidR="00DF2BB6" w:rsidRPr="00C70209" w:rsidRDefault="00DF2BB6" w:rsidP="003131E2">
            <w:pPr>
              <w:pStyle w:val="Tabletext-evidencematrix"/>
            </w:pPr>
            <w:r w:rsidRPr="00C70209">
              <w:t>Marti-Carvajal 2011</w:t>
            </w:r>
            <w:r w:rsidRPr="00C70209">
              <w:fldChar w:fldCharType="begin">
                <w:fldData xml:space="preserve">PEVuZE5vdGU+PENpdGU+PEF1dGhvcj5NYXJ0aS1DYXJ2YWphbDwvQXV0aG9yPjxZZWFyPjIwMTE8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</w:fldData>
              </w:fldChar>
            </w:r>
            <w:r w:rsidR="000E261C">
              <w:instrText xml:space="preserve"> ADDIN EN.CITE </w:instrText>
            </w:r>
            <w:r w:rsidR="000E261C">
              <w:fldChar w:fldCharType="begin">
                <w:fldData xml:space="preserve">PEVuZE5vdGU+PENpdGU+PEF1dGhvcj5NYXJ0aS1DYXJ2YWphbDwvQXV0aG9yPjxZZWFyPjIwMTE8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1</w:t>
            </w:r>
            <w:r w:rsidRPr="00C70209">
              <w:fldChar w:fldCharType="end"/>
            </w:r>
          </w:p>
          <w:p w14:paraId="40D8B471" w14:textId="77777777" w:rsidR="00DF2BB6" w:rsidRPr="00C70209" w:rsidRDefault="00DF2BB6">
            <w:pPr>
              <w:pStyle w:val="Tabletext-evidencematrix"/>
              <w:spacing w:line="276" w:lineRule="auto"/>
            </w:pPr>
            <w:r w:rsidRPr="00C70209">
              <w:t>Level I/II</w:t>
            </w:r>
          </w:p>
          <w:p w14:paraId="548F3CC6" w14:textId="77777777" w:rsidR="00DF2BB6" w:rsidRPr="00C70209" w:rsidRDefault="00DF2BB6">
            <w:pPr>
              <w:pStyle w:val="Tabletext-evidencematrix"/>
              <w:spacing w:line="276" w:lineRule="auto"/>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161B5D16" w14:textId="79655432" w:rsidR="00DF2BB6" w:rsidRPr="00C70209" w:rsidRDefault="00DF2BB6" w:rsidP="003131E2">
            <w:pPr>
              <w:pStyle w:val="Tabletext-evidencematrix"/>
            </w:pPr>
            <w:r w:rsidRPr="00C70209">
              <w:t>1 RCT (Rendo 2001)</w:t>
            </w:r>
            <w:r w:rsidR="000E261C">
              <w:fldChar w:fldCharType="begin"/>
            </w:r>
            <w:r w:rsidR="000E261C">
              <w:instrText xml:space="preserve"> ADDIN EN.CITE &lt;EndNote&gt;&lt;Cite&gt;&lt;Author&gt;Rendo&lt;/Author&gt;&lt;Year&gt;2001&lt;/Year&gt;&lt;RecNum&gt;467&lt;/RecNum&gt;&lt;DisplayText&gt;&lt;style face="superscript"&gt;272&lt;/style&gt;&lt;/DisplayText&gt;&lt;record&gt;&lt;rec-number&gt;467&lt;/rec-number&gt;&lt;foreign-keys&gt;&lt;key app="EN" db-id="9edve2wadsavt5ewavaxtda4f2tavzvts9ee" timestamp="1428889189"&gt;467&lt;/key&gt;&lt;/foreign-keys&gt;&lt;ref-type name="Journal Article"&gt;17&lt;/ref-type&gt;&lt;contributors&gt;&lt;authors&gt;&lt;author&gt;Rendo, P&lt;/author&gt;&lt;author&gt;Freigeiro, D&lt;/author&gt;&lt;author&gt;Barboni, G&lt;/author&gt;&lt;author&gt;Donato, H&lt;/author&gt;&lt;author&gt;Drelichman, G&lt;/author&gt;&lt;author&gt;Gonzalez, F&lt;/author&gt;&lt;/authors&gt;&lt;/contributors&gt;&lt;titles&gt;&lt;title&gt;A multicenter, randomized, double-blind trial with recombinant human erythropoietin (rHuEPO) in anemic HIV-infected children treated with antiretrovirals&lt;/title&gt;&lt;secondary-title&gt;International Journal of Pediatric Hematology Oncology&lt;/secondary-title&gt;&lt;/titles&gt;&lt;periodical&gt;&lt;full-title&gt;INTERNATIONAL JOURNAL OF PEDIATRIC HEMATOLOGY ONCOLOGY&lt;/full-title&gt;&lt;/periodical&gt;&lt;pages&gt;235–240&lt;/pages&gt;&lt;volume&gt;7&lt;/volume&gt;&lt;number&gt;3&lt;/number&gt;&lt;dates&gt;&lt;year&gt;2001&lt;/year&gt;&lt;/dates&gt;&lt;isbn&gt;1070-2903&lt;/isbn&gt;&lt;urls&gt;&lt;/urls&gt;&lt;/record&gt;&lt;/Cite&gt;&lt;/EndNote&gt;</w:instrText>
            </w:r>
            <w:r w:rsidR="000E261C">
              <w:fldChar w:fldCharType="separate"/>
            </w:r>
            <w:r w:rsidR="000E261C" w:rsidRPr="000E261C">
              <w:rPr>
                <w:noProof/>
                <w:vertAlign w:val="superscript"/>
              </w:rPr>
              <w:t>272</w:t>
            </w:r>
            <w:r w:rsidR="000E261C">
              <w:fldChar w:fldCharType="end"/>
            </w:r>
          </w:p>
          <w:p w14:paraId="32CED0B6" w14:textId="77777777" w:rsidR="00DF2BB6" w:rsidRPr="00C70209" w:rsidRDefault="00DF2BB6">
            <w:pPr>
              <w:pStyle w:val="Tabletext-evidencematrix"/>
              <w:spacing w:line="276" w:lineRule="auto"/>
            </w:pPr>
            <w:r w:rsidRPr="00C70209">
              <w:t>N=21</w:t>
            </w:r>
          </w:p>
        </w:tc>
        <w:tc>
          <w:tcPr>
            <w:tcW w:w="491" w:type="pct"/>
            <w:tcBorders>
              <w:top w:val="single" w:sz="4" w:space="0" w:color="000000"/>
              <w:left w:val="single" w:sz="4" w:space="0" w:color="000000"/>
              <w:bottom w:val="single" w:sz="4" w:space="0" w:color="000000"/>
              <w:right w:val="single" w:sz="4" w:space="0" w:color="000000"/>
            </w:tcBorders>
            <w:hideMark/>
          </w:tcPr>
          <w:p w14:paraId="4329A70A" w14:textId="77777777" w:rsidR="00DF2BB6" w:rsidRPr="00C70209" w:rsidRDefault="00DF2BB6" w:rsidP="003131E2">
            <w:pPr>
              <w:pStyle w:val="Tabletext-evidencematrix"/>
            </w:pPr>
            <w:r w:rsidRPr="00C70209">
              <w:t>Anaemic children with HIV or AIDS receiving antiretroviral therapy</w:t>
            </w:r>
          </w:p>
        </w:tc>
        <w:tc>
          <w:tcPr>
            <w:tcW w:w="492" w:type="pct"/>
            <w:tcBorders>
              <w:top w:val="single" w:sz="4" w:space="0" w:color="000000"/>
              <w:left w:val="single" w:sz="4" w:space="0" w:color="000000"/>
              <w:bottom w:val="single" w:sz="4" w:space="0" w:color="000000"/>
              <w:right w:val="single" w:sz="4" w:space="0" w:color="000000"/>
            </w:tcBorders>
            <w:hideMark/>
          </w:tcPr>
          <w:p w14:paraId="2FFA0B11" w14:textId="77777777" w:rsidR="00DF2BB6" w:rsidRPr="00C70209" w:rsidRDefault="00DF2BB6" w:rsidP="003131E2">
            <w:pPr>
              <w:pStyle w:val="Tabletext-evidencematrix"/>
            </w:pPr>
            <w:r w:rsidRPr="00C70209">
              <w:t>Multicentre, Argentina</w:t>
            </w:r>
          </w:p>
        </w:tc>
        <w:tc>
          <w:tcPr>
            <w:tcW w:w="491" w:type="pct"/>
            <w:tcBorders>
              <w:top w:val="single" w:sz="4" w:space="0" w:color="000000"/>
              <w:left w:val="single" w:sz="4" w:space="0" w:color="000000"/>
              <w:bottom w:val="single" w:sz="4" w:space="0" w:color="000000"/>
              <w:right w:val="single" w:sz="4" w:space="0" w:color="000000"/>
            </w:tcBorders>
            <w:hideMark/>
          </w:tcPr>
          <w:p w14:paraId="26875C40" w14:textId="2DBEB967" w:rsidR="00DF2BB6" w:rsidRPr="00C70209" w:rsidRDefault="00DF2BB6" w:rsidP="003131E2">
            <w:pPr>
              <w:pStyle w:val="Tabletext-evidencematrix"/>
            </w:pPr>
            <w:r w:rsidRPr="00C70209">
              <w:t>rHuEPO + folic acid versus placebo + folic acid</w:t>
            </w:r>
          </w:p>
          <w:p w14:paraId="31EACB42" w14:textId="77777777" w:rsidR="00DF2BB6" w:rsidRPr="00C70209" w:rsidRDefault="00DF2BB6">
            <w:pPr>
              <w:pStyle w:val="Tabletext-subanalysis"/>
              <w:spacing w:line="276" w:lineRule="auto"/>
            </w:pPr>
            <w:r w:rsidRPr="00C70209">
              <w:t>*oral iron was administered if serum ferritin dropped below 50 ng/dL</w:t>
            </w:r>
          </w:p>
        </w:tc>
        <w:tc>
          <w:tcPr>
            <w:tcW w:w="487" w:type="pct"/>
            <w:tcBorders>
              <w:top w:val="single" w:sz="4" w:space="0" w:color="000000"/>
              <w:left w:val="single" w:sz="4" w:space="0" w:color="000000"/>
              <w:bottom w:val="single" w:sz="4" w:space="0" w:color="000000"/>
              <w:right w:val="single" w:sz="4" w:space="0" w:color="000000"/>
            </w:tcBorders>
            <w:hideMark/>
          </w:tcPr>
          <w:p w14:paraId="17846BCF" w14:textId="77777777" w:rsidR="00DF2BB6" w:rsidRPr="00C70209" w:rsidRDefault="00DF2BB6" w:rsidP="003131E2">
            <w:pPr>
              <w:pStyle w:val="Tabletext-evidencematrix"/>
            </w:pPr>
            <w:r w:rsidRPr="00C70209">
              <w:t>Mortality</w:t>
            </w:r>
          </w:p>
        </w:tc>
        <w:tc>
          <w:tcPr>
            <w:tcW w:w="519" w:type="pct"/>
            <w:tcBorders>
              <w:top w:val="single" w:sz="4" w:space="0" w:color="000000"/>
              <w:left w:val="single" w:sz="4" w:space="0" w:color="000000"/>
              <w:bottom w:val="single" w:sz="4" w:space="0" w:color="000000"/>
              <w:right w:val="single" w:sz="4" w:space="0" w:color="000000"/>
            </w:tcBorders>
            <w:hideMark/>
          </w:tcPr>
          <w:p w14:paraId="4E28ACF4" w14:textId="77777777" w:rsidR="00DF2BB6" w:rsidRPr="00C70209" w:rsidRDefault="00DF2BB6">
            <w:pPr>
              <w:pStyle w:val="Tabletext-evidencematrix"/>
              <w:spacing w:line="276" w:lineRule="auto"/>
            </w:pPr>
            <w:r w:rsidRPr="00C70209">
              <w:t>1/10 (10.0%)</w:t>
            </w:r>
          </w:p>
        </w:tc>
        <w:tc>
          <w:tcPr>
            <w:tcW w:w="519" w:type="pct"/>
            <w:tcBorders>
              <w:top w:val="single" w:sz="4" w:space="0" w:color="000000"/>
              <w:left w:val="single" w:sz="4" w:space="0" w:color="000000"/>
              <w:bottom w:val="single" w:sz="4" w:space="0" w:color="000000"/>
              <w:right w:val="single" w:sz="4" w:space="0" w:color="000000"/>
            </w:tcBorders>
            <w:hideMark/>
          </w:tcPr>
          <w:p w14:paraId="097FF4CB" w14:textId="77777777" w:rsidR="00DF2BB6" w:rsidRPr="00C70209" w:rsidRDefault="00DF2BB6">
            <w:pPr>
              <w:pStyle w:val="Tabletext-evidencematrix"/>
              <w:spacing w:line="276" w:lineRule="auto"/>
            </w:pPr>
            <w:r w:rsidRPr="00C70209">
              <w:t>1/11 (9.1%)</w:t>
            </w:r>
          </w:p>
        </w:tc>
        <w:tc>
          <w:tcPr>
            <w:tcW w:w="519" w:type="pct"/>
            <w:tcBorders>
              <w:top w:val="single" w:sz="4" w:space="0" w:color="000000"/>
              <w:left w:val="single" w:sz="4" w:space="0" w:color="000000"/>
              <w:bottom w:val="single" w:sz="4" w:space="0" w:color="000000"/>
              <w:right w:val="single" w:sz="4" w:space="0" w:color="000000"/>
            </w:tcBorders>
            <w:hideMark/>
          </w:tcPr>
          <w:p w14:paraId="0CDED5A8" w14:textId="77777777" w:rsidR="00DF2BB6" w:rsidRPr="00C70209" w:rsidRDefault="00DF2BB6">
            <w:pPr>
              <w:pStyle w:val="Tabletext-evidencematrix"/>
              <w:spacing w:line="276" w:lineRule="auto"/>
            </w:pPr>
            <w:r w:rsidRPr="00C70209">
              <w:t>RR 1.10 [0.08, 15.36]</w:t>
            </w:r>
          </w:p>
        </w:tc>
        <w:tc>
          <w:tcPr>
            <w:tcW w:w="603" w:type="pct"/>
            <w:tcBorders>
              <w:top w:val="single" w:sz="4" w:space="0" w:color="000000"/>
              <w:left w:val="single" w:sz="4" w:space="0" w:color="000000"/>
              <w:bottom w:val="single" w:sz="4" w:space="0" w:color="000000"/>
              <w:right w:val="single" w:sz="4" w:space="0" w:color="000000"/>
            </w:tcBorders>
            <w:hideMark/>
          </w:tcPr>
          <w:p w14:paraId="5BB75390" w14:textId="77777777" w:rsidR="00DF2BB6" w:rsidRPr="00C70209" w:rsidRDefault="00DF2BB6">
            <w:pPr>
              <w:pStyle w:val="Tabletext-evidencematrix"/>
              <w:spacing w:line="276" w:lineRule="auto"/>
              <w:rPr>
                <w:i/>
              </w:rPr>
            </w:pPr>
            <w:r w:rsidRPr="00C70209">
              <w:rPr>
                <w:i/>
              </w:rPr>
              <w:t>No significant difference</w:t>
            </w:r>
          </w:p>
          <w:p w14:paraId="230DAABC" w14:textId="61549418" w:rsidR="00DF2BB6" w:rsidRPr="00C70209" w:rsidRDefault="001A475D" w:rsidP="003131E2">
            <w:pPr>
              <w:pStyle w:val="Tabletext-evidencematrix"/>
              <w:spacing w:line="276" w:lineRule="auto"/>
            </w:pPr>
            <w:r w:rsidRPr="001A475D">
              <w:rPr>
                <w:i/>
              </w:rPr>
              <w:t>P = </w:t>
            </w:r>
            <w:r w:rsidR="00DF2BB6" w:rsidRPr="00C70209">
              <w:t>0.94</w:t>
            </w:r>
            <w:r w:rsidR="00DF2BB6" w:rsidRPr="00C70209">
              <w:rPr>
                <w:vertAlign w:val="superscript"/>
              </w:rPr>
              <w:t>c</w:t>
            </w:r>
          </w:p>
        </w:tc>
      </w:tr>
    </w:tbl>
    <w:p w14:paraId="7CEC9401" w14:textId="22FA153C" w:rsidR="00DF2BB6" w:rsidRPr="00C70209" w:rsidRDefault="00DF2BB6" w:rsidP="003131E2">
      <w:pPr>
        <w:pStyle w:val="TabFigNotes0noindent"/>
      </w:pPr>
      <w:r w:rsidRPr="00C70209">
        <w:t xml:space="preserve">AIDS, acquired immunodeficiency syndrome; CI, confidence interval; ESA, </w:t>
      </w:r>
      <w:r w:rsidR="00EA5C41" w:rsidRPr="00C70209">
        <w:t>erythropoiesis stimulating agent</w:t>
      </w:r>
      <w:r w:rsidRPr="00C70209">
        <w:t xml:space="preserve">; HIV, human immunodeficiency virus; RCT, randomised controlled trial; rHuEPO, </w:t>
      </w:r>
      <w:r w:rsidR="00EA5C41" w:rsidRPr="00C70209">
        <w:t>recombinant human epoetin</w:t>
      </w:r>
      <w:r w:rsidRPr="00C70209">
        <w:t>; RR, risk ratio.</w:t>
      </w:r>
    </w:p>
    <w:p w14:paraId="1AF6D7C3"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AC00ED0" w14:textId="646C18DA"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504F32B" w14:textId="77777777" w:rsidR="00DF2BB6" w:rsidRPr="00C70209" w:rsidRDefault="00DF2BB6" w:rsidP="003131E2">
      <w:pPr>
        <w:pStyle w:val="TabFigNotes0noindent"/>
      </w:pPr>
      <w:r w:rsidRPr="00C70209">
        <w:rPr>
          <w:b/>
        </w:rPr>
        <w:t>c.</w:t>
      </w:r>
      <w:r w:rsidRPr="00C70209">
        <w:t xml:space="preserve"> Calculated post-hoc using RevMan 5.1.2.</w:t>
      </w:r>
    </w:p>
    <w:p w14:paraId="29F1758A"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2F36FC76" w14:textId="22024C3F" w:rsidR="00DF2BB6" w:rsidRPr="00C70209" w:rsidRDefault="00DF2BB6" w:rsidP="003131E2">
      <w:pPr>
        <w:pStyle w:val="Heading6"/>
      </w:pPr>
      <w:r w:rsidRPr="00C70209">
        <w:t>Secondary outcomes</w:t>
      </w:r>
      <w:r w:rsidRPr="00C70209">
        <w:rPr>
          <w:rStyle w:val="FootnoteReference"/>
        </w:rPr>
        <w:footnoteReference w:id="33"/>
      </w:r>
    </w:p>
    <w:p w14:paraId="6B7FFFB9" w14:textId="77777777" w:rsidR="00DF2BB6" w:rsidRPr="00C70209" w:rsidRDefault="00DF2BB6" w:rsidP="003131E2">
      <w:pPr>
        <w:pStyle w:val="Heading7"/>
        <w:rPr>
          <w:lang w:eastAsia="ja-JP"/>
        </w:rPr>
      </w:pPr>
      <w:r w:rsidRPr="00C70209">
        <w:rPr>
          <w:lang w:eastAsia="ja-JP"/>
        </w:rPr>
        <w:t>Functional or performance status</w:t>
      </w:r>
    </w:p>
    <w:p w14:paraId="288259A4" w14:textId="77777777" w:rsidR="00DF2BB6" w:rsidRPr="00C70209" w:rsidRDefault="00DF2BB6" w:rsidP="003131E2">
      <w:pPr>
        <w:pStyle w:val="BodyText"/>
        <w:rPr>
          <w:lang w:eastAsia="ja-JP"/>
        </w:rPr>
      </w:pPr>
      <w:r w:rsidRPr="00C70209">
        <w:rPr>
          <w:lang w:eastAsia="ja-JP"/>
        </w:rPr>
        <w:t>There we no RCTs identified in the systematic review or hand-searching process examining the safety or effectiveness of ESAs in paediatric patients with HIV that reported functional or performance measures.</w:t>
      </w:r>
    </w:p>
    <w:p w14:paraId="2BB59EC1" w14:textId="4D33D9B0" w:rsidR="00DF2BB6" w:rsidRPr="00C70209" w:rsidRDefault="00DF2BB6" w:rsidP="003131E2">
      <w:pPr>
        <w:pStyle w:val="Heading7"/>
        <w:rPr>
          <w:lang w:eastAsia="ja-JP"/>
        </w:rPr>
      </w:pPr>
      <w:r w:rsidRPr="00C70209">
        <w:rPr>
          <w:lang w:eastAsia="ja-JP"/>
        </w:rPr>
        <w:t>Laboratory measures</w:t>
      </w:r>
    </w:p>
    <w:p w14:paraId="71981219" w14:textId="593315BE" w:rsidR="00DF2BB6" w:rsidRPr="00C70209" w:rsidRDefault="00DF2BB6" w:rsidP="003131E2">
      <w:pPr>
        <w:pStyle w:val="BodyText"/>
        <w:rPr>
          <w:lang w:eastAsia="ja-JP"/>
        </w:rPr>
      </w:pPr>
      <w:r w:rsidRPr="00C70209">
        <w:rPr>
          <w:lang w:eastAsia="ja-JP"/>
        </w:rPr>
        <w:t xml:space="preserve">The RCT by Rendo (2001) reported a significant effect favouring rHuEPO compared to placebo for mean Hb (MD –1.9) and haematocrit (MD –4.3) levels in children with anaemia due to HIV infection but data were incomplete (no SDs provided) (see </w:t>
      </w:r>
      <w:r w:rsidRPr="00C70209">
        <w:rPr>
          <w:b/>
          <w:lang w:eastAsia="ja-JP"/>
        </w:rPr>
        <w:fldChar w:fldCharType="begin"/>
      </w:r>
      <w:r w:rsidRPr="00C70209">
        <w:rPr>
          <w:b/>
          <w:lang w:eastAsia="ja-JP"/>
        </w:rPr>
        <w:instrText xml:space="preserve"> REF _Ref412672717 \h  \* MERGEFORMAT </w:instrText>
      </w:r>
      <w:r w:rsidRPr="00C70209">
        <w:rPr>
          <w:b/>
          <w:lang w:eastAsia="ja-JP"/>
        </w:rPr>
      </w:r>
      <w:r w:rsidRPr="00C70209">
        <w:rPr>
          <w:b/>
          <w:lang w:eastAsia="ja-JP"/>
        </w:rPr>
        <w:fldChar w:fldCharType="separate"/>
      </w:r>
      <w:r w:rsidR="000F7A9B" w:rsidRPr="000F7A9B">
        <w:rPr>
          <w:b/>
        </w:rPr>
        <w:t>Table 3.2.43</w:t>
      </w:r>
      <w:r w:rsidRPr="00C70209">
        <w:rPr>
          <w:b/>
          <w:lang w:eastAsia="ja-JP"/>
        </w:rPr>
        <w:fldChar w:fldCharType="end"/>
      </w:r>
      <w:r w:rsidRPr="00C70209">
        <w:rPr>
          <w:lang w:eastAsia="ja-JP"/>
        </w:rPr>
        <w:t>).</w:t>
      </w:r>
    </w:p>
    <w:p w14:paraId="71FB4DED" w14:textId="77777777" w:rsidR="00DF2BB6" w:rsidRPr="00C70209" w:rsidRDefault="00DF2BB6" w:rsidP="003131E2">
      <w:pPr>
        <w:pStyle w:val="BodyText"/>
        <w:rPr>
          <w:lang w:eastAsia="ja-JP"/>
        </w:rPr>
      </w:pPr>
    </w:p>
    <w:p w14:paraId="50E97F3F" w14:textId="77777777" w:rsidR="00DF2BB6" w:rsidRPr="00C70209" w:rsidRDefault="00DF2BB6">
      <w:pPr>
        <w:spacing w:after="200"/>
        <w:sectPr w:rsidR="00DF2BB6" w:rsidRPr="00C70209" w:rsidSect="00130F03">
          <w:pgSz w:w="11907" w:h="16839" w:code="9"/>
          <w:pgMar w:top="1440" w:right="1440" w:bottom="1440" w:left="1440" w:header="720" w:footer="720" w:gutter="0"/>
          <w:cols w:space="720"/>
          <w:docGrid w:linePitch="360"/>
        </w:sectPr>
      </w:pPr>
    </w:p>
    <w:p w14:paraId="28C3815C" w14:textId="2FBBA4D3" w:rsidR="00DF2BB6" w:rsidRPr="00C70209" w:rsidRDefault="00DF2BB6" w:rsidP="003131E2">
      <w:pPr>
        <w:pStyle w:val="Caption"/>
        <w:rPr>
          <w:szCs w:val="21"/>
          <w:lang w:eastAsia="en-GB"/>
        </w:rPr>
      </w:pPr>
      <w:bookmarkStart w:id="557" w:name="_Ref412672717"/>
      <w:bookmarkStart w:id="558" w:name="_Toc423015392"/>
      <w:bookmarkStart w:id="559" w:name="_Toc42774714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3</w:t>
      </w:r>
      <w:r w:rsidR="00130F03" w:rsidRPr="00C70209">
        <w:fldChar w:fldCharType="end"/>
      </w:r>
      <w:bookmarkEnd w:id="557"/>
      <w:r w:rsidRPr="00C70209">
        <w:tab/>
        <w:t xml:space="preserve">Neonatal and paediatric patients with anaemia associated with HIV or AIDS: Results for ESAs versus no ESAs – </w:t>
      </w:r>
      <w:r w:rsidRPr="00C70209">
        <w:rPr>
          <w:szCs w:val="21"/>
          <w:lang w:eastAsia="en-GB"/>
        </w:rPr>
        <w:t>Laboratory measures (secondary outcome)</w:t>
      </w:r>
      <w:bookmarkEnd w:id="558"/>
      <w:bookmarkEnd w:id="55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0A27009A"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6F46685B"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7B1E6543"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581FC56E"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5E6042C"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43AE572"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128141F9"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03CCB52B"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F4EDF94" w14:textId="4CAF0B97"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6FE40A01"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1A60AF05"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09DBF827"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4EC6C0"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A2B6D1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F0423A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CD8AEE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FB9FF8D"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8D89D4"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19ED8068"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en-US"/>
              </w:rPr>
              <w:t>±</w:t>
            </w:r>
            <w:r w:rsidRPr="00C70209">
              <w:rPr>
                <w:rFonts w:eastAsia="Arial Unicode MS"/>
                <w:lang w:eastAsia="en-US"/>
              </w:rPr>
              <w:t xml:space="preserve"> iron</w:t>
            </w:r>
          </w:p>
          <w:p w14:paraId="4763C8F5" w14:textId="17D60DF1"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5A213B2A"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47E7A422"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en-US"/>
              </w:rPr>
              <w:t>±</w:t>
            </w:r>
            <w:r w:rsidRPr="00C70209">
              <w:rPr>
                <w:rFonts w:eastAsia="Arial Unicode MS"/>
                <w:lang w:eastAsia="en-US"/>
              </w:rPr>
              <w:t xml:space="preserve"> iron</w:t>
            </w:r>
          </w:p>
          <w:p w14:paraId="1C907915"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6D81CE1A"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27CCB37B"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730E4F38"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070219DF" w14:textId="3D72969E"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76A743AB"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5C1B5094"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56CB9B8D" w14:textId="77777777" w:rsidR="00DF2BB6" w:rsidRPr="00C70209" w:rsidRDefault="00DF2BB6" w:rsidP="003131E2">
            <w:pPr>
              <w:pStyle w:val="TableH4"/>
              <w:rPr>
                <w:rFonts w:eastAsia="Arial Unicode MS"/>
              </w:rPr>
            </w:pPr>
            <w:r w:rsidRPr="00C70209">
              <w:rPr>
                <w:rFonts w:eastAsia="Arial Unicode MS"/>
                <w:lang w:eastAsia="ja-JP"/>
              </w:rPr>
              <w:t xml:space="preserve">Level II evidence </w:t>
            </w:r>
          </w:p>
        </w:tc>
      </w:tr>
      <w:tr w:rsidR="00DF2BB6" w:rsidRPr="00C70209" w14:paraId="58CD7FEC"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hideMark/>
          </w:tcPr>
          <w:p w14:paraId="1EEF2E3C" w14:textId="77777777" w:rsidR="00DF2BB6" w:rsidRPr="00C70209" w:rsidRDefault="00DF2BB6" w:rsidP="003131E2">
            <w:pPr>
              <w:pStyle w:val="TableH5"/>
              <w:rPr>
                <w:rFonts w:eastAsia="Arial Unicode MS"/>
              </w:rPr>
            </w:pPr>
            <w:r w:rsidRPr="00C70209">
              <w:rPr>
                <w:rFonts w:eastAsia="Arial Unicode MS"/>
                <w:lang w:eastAsia="ja-JP"/>
              </w:rPr>
              <w:t>Anaemic children with HIV</w:t>
            </w:r>
          </w:p>
        </w:tc>
      </w:tr>
      <w:tr w:rsidR="00DF2BB6" w:rsidRPr="00C70209" w14:paraId="26759B5F"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EB16F8D" w14:textId="762CB2F5" w:rsidR="00DF2BB6" w:rsidRPr="00C70209" w:rsidRDefault="00DF2BB6" w:rsidP="003131E2">
            <w:pPr>
              <w:pStyle w:val="Tabletext-evidencematrix"/>
            </w:pPr>
            <w:r w:rsidRPr="00C70209">
              <w:t>Rendo 2001</w:t>
            </w:r>
            <w:r w:rsidRPr="00C70209">
              <w:rPr>
                <w:vertAlign w:val="superscript"/>
              </w:rPr>
              <w:t xml:space="preserve">d </w:t>
            </w:r>
            <w:r w:rsidRPr="00C70209">
              <w:fldChar w:fldCharType="begin"/>
            </w:r>
            <w:r w:rsidR="000E261C">
              <w:instrText xml:space="preserve"> ADDIN EN.CITE &lt;EndNote&gt;&lt;Cite&gt;&lt;Author&gt;Rendo&lt;/Author&gt;&lt;Year&gt;2001&lt;/Year&gt;&lt;RecNum&gt;467&lt;/RecNum&gt;&lt;DisplayText&gt;&lt;style face="superscript"&gt;272&lt;/style&gt;&lt;/DisplayText&gt;&lt;record&gt;&lt;rec-number&gt;467&lt;/rec-number&gt;&lt;foreign-keys&gt;&lt;key app="EN" db-id="9edve2wadsavt5ewavaxtda4f2tavzvts9ee" timestamp="1428889189"&gt;467&lt;/key&gt;&lt;/foreign-keys&gt;&lt;ref-type name="Journal Article"&gt;17&lt;/ref-type&gt;&lt;contributors&gt;&lt;authors&gt;&lt;author&gt;Rendo, P&lt;/author&gt;&lt;author&gt;Freigeiro, D&lt;/author&gt;&lt;author&gt;Barboni, G&lt;/author&gt;&lt;author&gt;Donato, H&lt;/author&gt;&lt;author&gt;Drelichman, G&lt;/author&gt;&lt;author&gt;Gonzalez, F&lt;/author&gt;&lt;/authors&gt;&lt;/contributors&gt;&lt;titles&gt;&lt;title&gt;A multicenter, randomized, double-blind trial with recombinant human erythropoietin (rHuEPO) in anemic HIV-infected children treated with antiretrovirals&lt;/title&gt;&lt;secondary-title&gt;International Journal of Pediatric Hematology Oncology&lt;/secondary-title&gt;&lt;/titles&gt;&lt;periodical&gt;&lt;full-title&gt;INTERNATIONAL JOURNAL OF PEDIATRIC HEMATOLOGY ONCOLOGY&lt;/full-title&gt;&lt;/periodical&gt;&lt;pages&gt;235–240&lt;/pages&gt;&lt;volume&gt;7&lt;/volume&gt;&lt;number&gt;3&lt;/number&gt;&lt;dates&gt;&lt;year&gt;2001&lt;/year&gt;&lt;/dates&gt;&lt;isbn&gt;1070-2903&lt;/isbn&gt;&lt;urls&gt;&lt;/urls&gt;&lt;/record&gt;&lt;/Cite&gt;&lt;/EndNote&gt;</w:instrText>
            </w:r>
            <w:r w:rsidRPr="00C70209">
              <w:fldChar w:fldCharType="separate"/>
            </w:r>
            <w:r w:rsidR="000E261C" w:rsidRPr="000E261C">
              <w:rPr>
                <w:noProof/>
                <w:vertAlign w:val="superscript"/>
              </w:rPr>
              <w:t>272</w:t>
            </w:r>
            <w:r w:rsidRPr="00C70209">
              <w:fldChar w:fldCharType="end"/>
            </w:r>
          </w:p>
          <w:p w14:paraId="581166DD" w14:textId="77777777" w:rsidR="00DF2BB6" w:rsidRPr="00C70209" w:rsidRDefault="00DF2BB6" w:rsidP="003131E2">
            <w:pPr>
              <w:pStyle w:val="Tabletext-evidencematrix"/>
            </w:pPr>
            <w:r w:rsidRPr="00C70209">
              <w:t>Level II</w:t>
            </w:r>
          </w:p>
          <w:p w14:paraId="2EA402AE" w14:textId="77777777" w:rsidR="00DF2BB6" w:rsidRPr="00C70209" w:rsidRDefault="00DF2BB6" w:rsidP="003131E2">
            <w:pPr>
              <w:pStyle w:val="Tabletext-evidencematrix"/>
            </w:pPr>
            <w:r w:rsidRPr="00C70209">
              <w:rPr>
                <w:i/>
              </w:rPr>
              <w:t>Poo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507913E" w14:textId="77777777" w:rsidR="00DF2BB6" w:rsidRPr="00C70209" w:rsidRDefault="00DF2BB6" w:rsidP="003131E2">
            <w:pPr>
              <w:pStyle w:val="Tabletext-evidencematrix"/>
            </w:pPr>
            <w:r w:rsidRPr="00C70209">
              <w:t>N=21</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E5BF507" w14:textId="77777777" w:rsidR="00DF2BB6" w:rsidRPr="00C70209" w:rsidRDefault="00DF2BB6" w:rsidP="003131E2">
            <w:pPr>
              <w:pStyle w:val="Tabletext-evidencematrix"/>
            </w:pPr>
            <w:r w:rsidRPr="00C70209">
              <w:t>Anaemic children with HIV or AIDS receiving antiretroviral therapy</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58D3F0E6" w14:textId="77777777" w:rsidR="00DF2BB6" w:rsidRPr="00C70209" w:rsidRDefault="00DF2BB6" w:rsidP="003131E2">
            <w:pPr>
              <w:pStyle w:val="Tabletext-evidencematrix"/>
            </w:pPr>
            <w:r w:rsidRPr="00C70209">
              <w:t>Multicentre, Argentin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5CD7BFF" w14:textId="64336B1D" w:rsidR="00DF2BB6" w:rsidRPr="00C70209" w:rsidRDefault="00DF2BB6" w:rsidP="003131E2">
            <w:pPr>
              <w:pStyle w:val="Tabletext-evidencematrix"/>
            </w:pPr>
            <w:r w:rsidRPr="00C70209">
              <w:t>rHuEPO + folic acid versus placebo + folic acid</w:t>
            </w:r>
          </w:p>
          <w:p w14:paraId="471ADAAD" w14:textId="77777777" w:rsidR="00DF2BB6" w:rsidRPr="00C70209" w:rsidRDefault="00DF2BB6" w:rsidP="003131E2">
            <w:pPr>
              <w:pStyle w:val="Tabletext-subanalysis"/>
            </w:pPr>
            <w:r w:rsidRPr="00C70209">
              <w:t>*oral iron administered if serum ferritin dropped below 50 ng/dL</w:t>
            </w:r>
          </w:p>
        </w:tc>
        <w:tc>
          <w:tcPr>
            <w:tcW w:w="487" w:type="pct"/>
            <w:tcBorders>
              <w:top w:val="single" w:sz="4" w:space="0" w:color="000000"/>
              <w:left w:val="single" w:sz="4" w:space="0" w:color="000000"/>
              <w:bottom w:val="single" w:sz="4" w:space="0" w:color="000000"/>
              <w:right w:val="single" w:sz="4" w:space="0" w:color="000000"/>
            </w:tcBorders>
            <w:hideMark/>
          </w:tcPr>
          <w:p w14:paraId="6C43EE0B" w14:textId="77777777" w:rsidR="00DF2BB6" w:rsidRPr="00C70209" w:rsidRDefault="00DF2BB6" w:rsidP="003131E2">
            <w:pPr>
              <w:pStyle w:val="Tabletext-evidencematrix"/>
            </w:pPr>
            <w:r w:rsidRPr="00C70209">
              <w:t>Mean Hb (g/dL)</w:t>
            </w:r>
          </w:p>
        </w:tc>
        <w:tc>
          <w:tcPr>
            <w:tcW w:w="519" w:type="pct"/>
            <w:tcBorders>
              <w:top w:val="single" w:sz="4" w:space="0" w:color="000000"/>
              <w:left w:val="single" w:sz="4" w:space="0" w:color="000000"/>
              <w:bottom w:val="single" w:sz="4" w:space="0" w:color="000000"/>
              <w:right w:val="single" w:sz="4" w:space="0" w:color="000000"/>
            </w:tcBorders>
            <w:hideMark/>
          </w:tcPr>
          <w:p w14:paraId="05101BFA" w14:textId="77777777" w:rsidR="00DF2BB6" w:rsidRPr="00C70209" w:rsidRDefault="00DF2BB6" w:rsidP="003131E2">
            <w:pPr>
              <w:pStyle w:val="Tabletext-evidencematrix"/>
            </w:pPr>
            <w:r w:rsidRPr="00C70209">
              <w:t>11.7 ± NR</w:t>
            </w:r>
          </w:p>
        </w:tc>
        <w:tc>
          <w:tcPr>
            <w:tcW w:w="519" w:type="pct"/>
            <w:tcBorders>
              <w:top w:val="single" w:sz="4" w:space="0" w:color="000000"/>
              <w:left w:val="single" w:sz="4" w:space="0" w:color="000000"/>
              <w:bottom w:val="single" w:sz="4" w:space="0" w:color="000000"/>
              <w:right w:val="single" w:sz="4" w:space="0" w:color="000000"/>
            </w:tcBorders>
            <w:hideMark/>
          </w:tcPr>
          <w:p w14:paraId="560E0296" w14:textId="77777777" w:rsidR="00DF2BB6" w:rsidRPr="00C70209" w:rsidRDefault="00DF2BB6" w:rsidP="003131E2">
            <w:pPr>
              <w:pStyle w:val="Tabletext-evidencematrix"/>
            </w:pPr>
            <w:r w:rsidRPr="00C70209">
              <w:t>9.8 ± NR</w:t>
            </w:r>
          </w:p>
        </w:tc>
        <w:tc>
          <w:tcPr>
            <w:tcW w:w="519" w:type="pct"/>
            <w:tcBorders>
              <w:top w:val="single" w:sz="4" w:space="0" w:color="000000"/>
              <w:left w:val="single" w:sz="4" w:space="0" w:color="000000"/>
              <w:bottom w:val="single" w:sz="4" w:space="0" w:color="000000"/>
              <w:right w:val="single" w:sz="4" w:space="0" w:color="000000"/>
            </w:tcBorders>
            <w:hideMark/>
          </w:tcPr>
          <w:p w14:paraId="72861A3E" w14:textId="77777777" w:rsidR="00DF2BB6" w:rsidRPr="00C70209" w:rsidRDefault="00DF2BB6" w:rsidP="003131E2">
            <w:pPr>
              <w:pStyle w:val="Tabletext-evidencematrix"/>
            </w:pPr>
            <w:r w:rsidRPr="00C70209">
              <w:t>MD –1.9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DA9AFFE" w14:textId="23A127B4" w:rsidR="00DF2BB6" w:rsidRPr="00C70209" w:rsidRDefault="00DF2BB6" w:rsidP="003131E2">
            <w:pPr>
              <w:pStyle w:val="Tabletext-evidencematrix"/>
              <w:rPr>
                <w:i/>
              </w:rPr>
            </w:pPr>
            <w:r w:rsidRPr="00C70209">
              <w:rPr>
                <w:i/>
              </w:rPr>
              <w:t>Favours rHuEPO</w:t>
            </w:r>
          </w:p>
          <w:p w14:paraId="11D1534E" w14:textId="3E2E7F75" w:rsidR="00DF2BB6" w:rsidRPr="00C70209" w:rsidRDefault="001A475D" w:rsidP="003131E2">
            <w:pPr>
              <w:pStyle w:val="Tabletext-evidencematrix"/>
            </w:pPr>
            <w:r w:rsidRPr="001A475D">
              <w:rPr>
                <w:i/>
              </w:rPr>
              <w:t>P &lt; </w:t>
            </w:r>
            <w:r w:rsidR="00DF2BB6" w:rsidRPr="00C70209">
              <w:t>0.05</w:t>
            </w:r>
            <w:r w:rsidR="00DF2BB6" w:rsidRPr="00C70209">
              <w:rPr>
                <w:vertAlign w:val="superscript"/>
              </w:rPr>
              <w:t>c</w:t>
            </w:r>
          </w:p>
        </w:tc>
      </w:tr>
      <w:tr w:rsidR="00DF2BB6" w:rsidRPr="00C70209" w14:paraId="1FDF9DC1"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D662A8"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3938406"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D3CAE79"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BFE3F0F"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3C5F9E3" w14:textId="77777777" w:rsidR="00DF2BB6" w:rsidRPr="00C70209" w:rsidRDefault="00DF2BB6" w:rsidP="003131E2">
            <w:pPr>
              <w:pStyle w:val="Tabletext-evidencematrix"/>
              <w:rPr>
                <w:sz w:val="14"/>
                <w:szCs w:val="14"/>
              </w:rPr>
            </w:pPr>
          </w:p>
        </w:tc>
        <w:tc>
          <w:tcPr>
            <w:tcW w:w="487" w:type="pct"/>
            <w:tcBorders>
              <w:top w:val="single" w:sz="4" w:space="0" w:color="000000"/>
              <w:left w:val="single" w:sz="4" w:space="0" w:color="000000"/>
              <w:bottom w:val="single" w:sz="4" w:space="0" w:color="000000"/>
              <w:right w:val="single" w:sz="4" w:space="0" w:color="000000"/>
            </w:tcBorders>
            <w:hideMark/>
          </w:tcPr>
          <w:p w14:paraId="0D1078B2" w14:textId="77777777" w:rsidR="00DF2BB6" w:rsidRPr="00C70209" w:rsidRDefault="00DF2BB6" w:rsidP="003131E2">
            <w:pPr>
              <w:pStyle w:val="Tabletext-evidencematrix"/>
            </w:pPr>
            <w:r w:rsidRPr="00C70209">
              <w:t>Hct (%)</w:t>
            </w:r>
          </w:p>
        </w:tc>
        <w:tc>
          <w:tcPr>
            <w:tcW w:w="519" w:type="pct"/>
            <w:tcBorders>
              <w:top w:val="single" w:sz="4" w:space="0" w:color="000000"/>
              <w:left w:val="single" w:sz="4" w:space="0" w:color="000000"/>
              <w:bottom w:val="single" w:sz="4" w:space="0" w:color="000000"/>
              <w:right w:val="single" w:sz="4" w:space="0" w:color="000000"/>
            </w:tcBorders>
            <w:hideMark/>
          </w:tcPr>
          <w:p w14:paraId="4BF308A0" w14:textId="77777777" w:rsidR="00DF2BB6" w:rsidRPr="00C70209" w:rsidRDefault="00DF2BB6" w:rsidP="003131E2">
            <w:pPr>
              <w:pStyle w:val="Tabletext-evidencematrix"/>
            </w:pPr>
            <w:r w:rsidRPr="00C70209">
              <w:t>36.0 ± NR</w:t>
            </w:r>
          </w:p>
        </w:tc>
        <w:tc>
          <w:tcPr>
            <w:tcW w:w="519" w:type="pct"/>
            <w:tcBorders>
              <w:top w:val="single" w:sz="4" w:space="0" w:color="000000"/>
              <w:left w:val="single" w:sz="4" w:space="0" w:color="000000"/>
              <w:bottom w:val="single" w:sz="4" w:space="0" w:color="000000"/>
              <w:right w:val="single" w:sz="4" w:space="0" w:color="000000"/>
            </w:tcBorders>
            <w:hideMark/>
          </w:tcPr>
          <w:p w14:paraId="459EB24C" w14:textId="77777777" w:rsidR="00DF2BB6" w:rsidRPr="00C70209" w:rsidRDefault="00DF2BB6" w:rsidP="003131E2">
            <w:pPr>
              <w:pStyle w:val="Tabletext-evidencematrix"/>
            </w:pPr>
            <w:r w:rsidRPr="00C70209">
              <w:t>31.7 ± NR</w:t>
            </w:r>
          </w:p>
        </w:tc>
        <w:tc>
          <w:tcPr>
            <w:tcW w:w="519" w:type="pct"/>
            <w:tcBorders>
              <w:top w:val="single" w:sz="4" w:space="0" w:color="000000"/>
              <w:left w:val="single" w:sz="4" w:space="0" w:color="000000"/>
              <w:bottom w:val="single" w:sz="4" w:space="0" w:color="000000"/>
              <w:right w:val="single" w:sz="4" w:space="0" w:color="000000"/>
            </w:tcBorders>
            <w:hideMark/>
          </w:tcPr>
          <w:p w14:paraId="742AF515" w14:textId="77777777" w:rsidR="00DF2BB6" w:rsidRPr="00C70209" w:rsidRDefault="00DF2BB6" w:rsidP="003131E2">
            <w:pPr>
              <w:pStyle w:val="Tabletext-evidencematrix"/>
            </w:pPr>
            <w:r w:rsidRPr="00C70209">
              <w:t>MD –4.3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F0920EA" w14:textId="787CFB01" w:rsidR="00DF2BB6" w:rsidRPr="00C70209" w:rsidRDefault="00DF2BB6" w:rsidP="003131E2">
            <w:pPr>
              <w:pStyle w:val="Tabletext-evidencematrix"/>
              <w:rPr>
                <w:i/>
              </w:rPr>
            </w:pPr>
            <w:r w:rsidRPr="00C70209">
              <w:rPr>
                <w:i/>
              </w:rPr>
              <w:t>Favours rHuEPO</w:t>
            </w:r>
          </w:p>
          <w:p w14:paraId="0C407545" w14:textId="5D7EA374" w:rsidR="00DF2BB6" w:rsidRPr="00C70209" w:rsidRDefault="001A475D" w:rsidP="003131E2">
            <w:pPr>
              <w:pStyle w:val="Tabletext-evidencematrix"/>
              <w:rPr>
                <w:i/>
              </w:rPr>
            </w:pPr>
            <w:r w:rsidRPr="001A475D">
              <w:rPr>
                <w:i/>
              </w:rPr>
              <w:t>P &lt; </w:t>
            </w:r>
            <w:r w:rsidR="00DF2BB6" w:rsidRPr="00C70209">
              <w:t>0.05</w:t>
            </w:r>
            <w:r w:rsidR="00DF2BB6" w:rsidRPr="00C70209">
              <w:rPr>
                <w:vertAlign w:val="superscript"/>
              </w:rPr>
              <w:t>c</w:t>
            </w:r>
          </w:p>
        </w:tc>
      </w:tr>
    </w:tbl>
    <w:p w14:paraId="60B3A5BD" w14:textId="72445D9C" w:rsidR="00DF2BB6" w:rsidRPr="00C70209" w:rsidRDefault="00DF2BB6" w:rsidP="003131E2">
      <w:pPr>
        <w:pStyle w:val="TabFigNotes0noindent"/>
      </w:pPr>
      <w:r w:rsidRPr="00C70209">
        <w:t xml:space="preserve">AIDS, acquired immunodeficiency syndrome; CI, confidence interval; ESA, </w:t>
      </w:r>
      <w:r w:rsidR="00EA5C41" w:rsidRPr="00C70209">
        <w:t>erythropoiesis stimulating agent</w:t>
      </w:r>
      <w:r w:rsidRPr="00C70209">
        <w:t xml:space="preserve">; Hb, haemoglobin; Hct, haematocrit; HIV, human immunodeficiency virus; MD, mean difference; NR, not reported; rHuEPO, </w:t>
      </w:r>
      <w:r w:rsidR="00EA5C41" w:rsidRPr="00C70209">
        <w:t>recombinant human epoetin</w:t>
      </w:r>
      <w:r w:rsidRPr="00C70209">
        <w:t>; SD, standard deviation</w:t>
      </w:r>
    </w:p>
    <w:p w14:paraId="66EA3F71"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4390AE96" w14:textId="09E189F5"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208696D9" w14:textId="23C79618" w:rsidR="00DF2BB6" w:rsidRPr="00C70209" w:rsidRDefault="00DF2BB6" w:rsidP="003131E2">
      <w:pPr>
        <w:pStyle w:val="TabFigNotes0noindent"/>
      </w:pPr>
      <w:r w:rsidRPr="00C70209">
        <w:rPr>
          <w:b/>
        </w:rPr>
        <w:t>c.</w:t>
      </w:r>
      <w:r w:rsidRPr="00C70209">
        <w:t xml:space="preserve"> </w:t>
      </w:r>
      <w:r w:rsidR="001A475D" w:rsidRPr="001A475D">
        <w:rPr>
          <w:i/>
        </w:rPr>
        <w:t>P-</w:t>
      </w:r>
      <w:r w:rsidRPr="00C70209">
        <w:t>value reported by trial authors.</w:t>
      </w:r>
    </w:p>
    <w:p w14:paraId="6655BAF4" w14:textId="77777777" w:rsidR="00DF2BB6" w:rsidRPr="00C70209" w:rsidRDefault="00DF2BB6" w:rsidP="003131E2">
      <w:pPr>
        <w:pStyle w:val="TabFigNotes0noindent"/>
      </w:pPr>
      <w:r w:rsidRPr="00C70209">
        <w:rPr>
          <w:b/>
        </w:rPr>
        <w:t>d.</w:t>
      </w:r>
      <w:r w:rsidRPr="00C70209">
        <w:t xml:space="preserve"> Data extracted from abstract only.</w:t>
      </w:r>
    </w:p>
    <w:p w14:paraId="01F1FE5B" w14:textId="77777777" w:rsidR="00DF2BB6" w:rsidRPr="00C70209" w:rsidRDefault="00DF2BB6">
      <w:pPr>
        <w:spacing w:after="200"/>
        <w:sectPr w:rsidR="00DF2BB6" w:rsidRPr="00C70209" w:rsidSect="00130F03">
          <w:pgSz w:w="16839" w:h="11907" w:orient="landscape" w:code="9"/>
          <w:pgMar w:top="1440" w:right="1440" w:bottom="1440" w:left="1440" w:header="720" w:footer="720" w:gutter="0"/>
          <w:cols w:space="720"/>
          <w:docGrid w:linePitch="360"/>
        </w:sectPr>
      </w:pPr>
    </w:p>
    <w:p w14:paraId="3BB7A91F" w14:textId="06DAEEFA" w:rsidR="00DF2BB6" w:rsidRPr="00C70209" w:rsidRDefault="00DF2BB6" w:rsidP="003131E2">
      <w:pPr>
        <w:pStyle w:val="Heading3"/>
      </w:pPr>
      <w:bookmarkStart w:id="560" w:name="_Ref418763320"/>
      <w:bookmarkStart w:id="561" w:name="_Toc423015344"/>
      <w:bookmarkStart w:id="562" w:name="_Toc427746857"/>
      <w:bookmarkStart w:id="563" w:name="_Ref412638735"/>
      <w:r w:rsidRPr="00C70209">
        <w:t>Neonatal and paediatric patients with sickle cell disease</w:t>
      </w:r>
      <w:bookmarkEnd w:id="560"/>
      <w:bookmarkEnd w:id="561"/>
      <w:bookmarkEnd w:id="562"/>
    </w:p>
    <w:p w14:paraId="0FDFEFB8" w14:textId="2C762058" w:rsidR="00DF2BB6" w:rsidRPr="00C70209" w:rsidRDefault="00DF2BB6" w:rsidP="003131E2">
      <w:pPr>
        <w:pStyle w:val="Head4Num"/>
      </w:pPr>
      <w:r w:rsidRPr="00C70209">
        <w:t>Hydroxyurea</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02120C0B"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1CFC2E14" w14:textId="77777777" w:rsidR="00DF2BB6" w:rsidRPr="00C70209" w:rsidRDefault="00DF2BB6" w:rsidP="003131E2">
            <w:pPr>
              <w:pStyle w:val="PP-heading"/>
            </w:pPr>
            <w:r w:rsidRPr="00C70209">
              <w:t>Evidence statements – sickle cell disease (hydroxyurea)</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1806CA4"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06D48BF9"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30A925F"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79E01DA"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3BA0301" w14:textId="77777777" w:rsidR="00DF2BB6" w:rsidRPr="00C70209" w:rsidRDefault="00DF2BB6" w:rsidP="003131E2">
            <w:pPr>
              <w:ind w:left="113" w:right="113"/>
              <w:jc w:val="center"/>
              <w:rPr>
                <w:b/>
              </w:rPr>
            </w:pPr>
            <w:r w:rsidRPr="00C70209">
              <w:rPr>
                <w:b/>
              </w:rPr>
              <w:t>Applicability</w:t>
            </w:r>
          </w:p>
        </w:tc>
      </w:tr>
      <w:tr w:rsidR="00DF2BB6" w:rsidRPr="00C70209" w14:paraId="425C4E24" w14:textId="77777777" w:rsidTr="003131E2">
        <w:trPr>
          <w:cantSplit/>
        </w:trPr>
        <w:tc>
          <w:tcPr>
            <w:tcW w:w="851" w:type="dxa"/>
          </w:tcPr>
          <w:p w14:paraId="0964AAD6" w14:textId="77777777" w:rsidR="00DF2BB6" w:rsidRPr="00C70209" w:rsidRDefault="00DF2BB6" w:rsidP="00E9569B">
            <w:pPr>
              <w:pStyle w:val="Tabletext"/>
              <w:numPr>
                <w:ilvl w:val="0"/>
                <w:numId w:val="34"/>
              </w:numPr>
            </w:pPr>
          </w:p>
        </w:tc>
        <w:tc>
          <w:tcPr>
            <w:tcW w:w="3750" w:type="dxa"/>
          </w:tcPr>
          <w:p w14:paraId="75FA86FE" w14:textId="77777777" w:rsidR="00DF2BB6" w:rsidRPr="00C70209" w:rsidRDefault="00DF2BB6" w:rsidP="003131E2">
            <w:pPr>
              <w:pStyle w:val="ES-table"/>
            </w:pPr>
            <w:r w:rsidRPr="00C70209">
              <w:t>In neonatal patients with sickle cell disease, the effect of hydroxyurea on transfusion incidence or volume is unknown.</w:t>
            </w:r>
          </w:p>
        </w:tc>
        <w:tc>
          <w:tcPr>
            <w:tcW w:w="820" w:type="dxa"/>
          </w:tcPr>
          <w:p w14:paraId="2719B866" w14:textId="77777777" w:rsidR="00DF2BB6" w:rsidRPr="00C70209" w:rsidRDefault="00DF2BB6" w:rsidP="003131E2">
            <w:pPr>
              <w:pStyle w:val="T-ABCD"/>
            </w:pPr>
            <w:r w:rsidRPr="00C70209">
              <w:t>NA</w:t>
            </w:r>
          </w:p>
        </w:tc>
        <w:tc>
          <w:tcPr>
            <w:tcW w:w="821" w:type="dxa"/>
          </w:tcPr>
          <w:p w14:paraId="20C3EE9C" w14:textId="77777777" w:rsidR="00DF2BB6" w:rsidRPr="00C70209" w:rsidRDefault="00DF2BB6" w:rsidP="003131E2">
            <w:pPr>
              <w:pStyle w:val="T-ABCD"/>
            </w:pPr>
            <w:r w:rsidRPr="00C70209">
              <w:t>NA</w:t>
            </w:r>
          </w:p>
        </w:tc>
        <w:tc>
          <w:tcPr>
            <w:tcW w:w="821" w:type="dxa"/>
          </w:tcPr>
          <w:p w14:paraId="17A58A13" w14:textId="77777777" w:rsidR="00DF2BB6" w:rsidRPr="00C70209" w:rsidRDefault="00DF2BB6" w:rsidP="003131E2">
            <w:pPr>
              <w:pStyle w:val="T-ABCD"/>
            </w:pPr>
            <w:r w:rsidRPr="00C70209">
              <w:t>NA</w:t>
            </w:r>
          </w:p>
        </w:tc>
        <w:tc>
          <w:tcPr>
            <w:tcW w:w="821" w:type="dxa"/>
          </w:tcPr>
          <w:p w14:paraId="44AEC59B" w14:textId="77777777" w:rsidR="00DF2BB6" w:rsidRPr="00C70209" w:rsidRDefault="00DF2BB6" w:rsidP="003131E2">
            <w:pPr>
              <w:pStyle w:val="T-ABCD"/>
            </w:pPr>
            <w:r w:rsidRPr="00C70209">
              <w:t>NA</w:t>
            </w:r>
          </w:p>
        </w:tc>
        <w:tc>
          <w:tcPr>
            <w:tcW w:w="821" w:type="dxa"/>
          </w:tcPr>
          <w:p w14:paraId="7FDFA8D1" w14:textId="77777777" w:rsidR="00DF2BB6" w:rsidRPr="00C70209" w:rsidRDefault="00DF2BB6" w:rsidP="003131E2">
            <w:pPr>
              <w:pStyle w:val="T-ABCD"/>
            </w:pPr>
            <w:r w:rsidRPr="00C70209">
              <w:t xml:space="preserve">NA </w:t>
            </w:r>
          </w:p>
        </w:tc>
      </w:tr>
      <w:tr w:rsidR="00DF2BB6" w:rsidRPr="00C70209" w14:paraId="6AE20885" w14:textId="77777777" w:rsidTr="003131E2">
        <w:trPr>
          <w:cantSplit/>
        </w:trPr>
        <w:tc>
          <w:tcPr>
            <w:tcW w:w="851" w:type="dxa"/>
          </w:tcPr>
          <w:p w14:paraId="6A2E8A6D" w14:textId="77777777" w:rsidR="00DF2BB6" w:rsidRPr="00C70209" w:rsidRDefault="00DF2BB6" w:rsidP="00E9569B">
            <w:pPr>
              <w:pStyle w:val="Tabletext"/>
              <w:numPr>
                <w:ilvl w:val="0"/>
                <w:numId w:val="34"/>
              </w:numPr>
            </w:pPr>
          </w:p>
        </w:tc>
        <w:tc>
          <w:tcPr>
            <w:tcW w:w="3750" w:type="dxa"/>
          </w:tcPr>
          <w:p w14:paraId="16815F27" w14:textId="77777777" w:rsidR="00DF2BB6" w:rsidRPr="00C70209" w:rsidRDefault="00DF2BB6" w:rsidP="003131E2">
            <w:pPr>
              <w:pStyle w:val="ES-table"/>
            </w:pPr>
            <w:r w:rsidRPr="00C70209">
              <w:t>In paediatric patients with sickle cell disease, hydroxyurea decreases the incidence of transfusions.</w:t>
            </w:r>
          </w:p>
          <w:p w14:paraId="7C2C0FB0" w14:textId="77777777" w:rsidR="00DF2BB6" w:rsidRPr="00C70209" w:rsidRDefault="00DF2BB6" w:rsidP="003131E2">
            <w:pPr>
              <w:pStyle w:val="ES-notes"/>
            </w:pPr>
            <w:r w:rsidRPr="00C70209">
              <w:t>(See evidence matrix D2.U in Volume 2 of the technical report.)</w:t>
            </w:r>
          </w:p>
        </w:tc>
        <w:tc>
          <w:tcPr>
            <w:tcW w:w="820" w:type="dxa"/>
          </w:tcPr>
          <w:p w14:paraId="4162DFCE" w14:textId="77777777" w:rsidR="00DF2BB6" w:rsidRPr="00C70209" w:rsidRDefault="00DF2BB6" w:rsidP="003131E2">
            <w:pPr>
              <w:pStyle w:val="T-ABCD"/>
            </w:pPr>
            <w:r w:rsidRPr="00C70209">
              <w:sym w:font="Symbol" w:char="F0D6"/>
            </w:r>
            <w:r w:rsidRPr="00C70209">
              <w:sym w:font="Symbol" w:char="F0D6"/>
            </w:r>
          </w:p>
        </w:tc>
        <w:tc>
          <w:tcPr>
            <w:tcW w:w="821" w:type="dxa"/>
          </w:tcPr>
          <w:p w14:paraId="0930A7E6"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2AA5CFAA" w14:textId="77777777" w:rsidR="00DF2BB6" w:rsidRPr="00C70209" w:rsidRDefault="00DF2BB6" w:rsidP="003131E2">
            <w:pPr>
              <w:pStyle w:val="T-ABCD"/>
            </w:pPr>
            <w:r w:rsidRPr="00C70209">
              <w:sym w:font="Symbol" w:char="F0D6"/>
            </w:r>
            <w:r w:rsidRPr="00C70209">
              <w:sym w:font="Symbol" w:char="F0D6"/>
            </w:r>
          </w:p>
        </w:tc>
        <w:tc>
          <w:tcPr>
            <w:tcW w:w="821" w:type="dxa"/>
          </w:tcPr>
          <w:p w14:paraId="361C6D92"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7BA45872" w14:textId="77777777" w:rsidR="00DF2BB6" w:rsidRPr="00C70209" w:rsidRDefault="00DF2BB6" w:rsidP="003131E2">
            <w:pPr>
              <w:pStyle w:val="T-ABCD"/>
            </w:pPr>
            <w:r w:rsidRPr="00C70209">
              <w:sym w:font="Symbol" w:char="F0D6"/>
            </w:r>
            <w:r w:rsidRPr="00C70209">
              <w:sym w:font="Symbol" w:char="F0D6"/>
            </w:r>
          </w:p>
        </w:tc>
      </w:tr>
      <w:tr w:rsidR="00DF2BB6" w:rsidRPr="00C70209" w14:paraId="557E4A86" w14:textId="77777777" w:rsidTr="003131E2">
        <w:trPr>
          <w:cantSplit/>
        </w:trPr>
        <w:tc>
          <w:tcPr>
            <w:tcW w:w="851" w:type="dxa"/>
          </w:tcPr>
          <w:p w14:paraId="7C6DC0F0" w14:textId="77777777" w:rsidR="00DF2BB6" w:rsidRPr="00C70209" w:rsidRDefault="00DF2BB6" w:rsidP="00E9569B">
            <w:pPr>
              <w:pStyle w:val="Tabletext"/>
              <w:numPr>
                <w:ilvl w:val="0"/>
                <w:numId w:val="34"/>
              </w:numPr>
            </w:pPr>
          </w:p>
        </w:tc>
        <w:tc>
          <w:tcPr>
            <w:tcW w:w="3750" w:type="dxa"/>
          </w:tcPr>
          <w:p w14:paraId="198FA350" w14:textId="77777777" w:rsidR="00DF2BB6" w:rsidRPr="00C70209" w:rsidRDefault="00DF2BB6" w:rsidP="003131E2">
            <w:pPr>
              <w:pStyle w:val="ES-table"/>
            </w:pPr>
            <w:r w:rsidRPr="00C70209">
              <w:t>In neonatal patients with sickle cell disease, the effect of hydroxyurea on stroke is unknown.</w:t>
            </w:r>
          </w:p>
        </w:tc>
        <w:tc>
          <w:tcPr>
            <w:tcW w:w="820" w:type="dxa"/>
          </w:tcPr>
          <w:p w14:paraId="3678EBBC" w14:textId="77777777" w:rsidR="00DF2BB6" w:rsidRPr="00C70209" w:rsidRDefault="00DF2BB6" w:rsidP="003131E2">
            <w:pPr>
              <w:pStyle w:val="T-ABCD"/>
            </w:pPr>
            <w:r w:rsidRPr="00C70209">
              <w:t>NA</w:t>
            </w:r>
          </w:p>
        </w:tc>
        <w:tc>
          <w:tcPr>
            <w:tcW w:w="821" w:type="dxa"/>
          </w:tcPr>
          <w:p w14:paraId="57F86390" w14:textId="77777777" w:rsidR="00DF2BB6" w:rsidRPr="00C70209" w:rsidRDefault="00DF2BB6" w:rsidP="003131E2">
            <w:pPr>
              <w:pStyle w:val="T-ABCD"/>
            </w:pPr>
            <w:r w:rsidRPr="00C70209">
              <w:t>NA</w:t>
            </w:r>
          </w:p>
        </w:tc>
        <w:tc>
          <w:tcPr>
            <w:tcW w:w="821" w:type="dxa"/>
          </w:tcPr>
          <w:p w14:paraId="6F10641A" w14:textId="77777777" w:rsidR="00DF2BB6" w:rsidRPr="00C70209" w:rsidRDefault="00DF2BB6" w:rsidP="003131E2">
            <w:pPr>
              <w:pStyle w:val="T-ABCD"/>
            </w:pPr>
            <w:r w:rsidRPr="00C70209">
              <w:t>NA</w:t>
            </w:r>
          </w:p>
        </w:tc>
        <w:tc>
          <w:tcPr>
            <w:tcW w:w="821" w:type="dxa"/>
          </w:tcPr>
          <w:p w14:paraId="62DD1CA6" w14:textId="77777777" w:rsidR="00DF2BB6" w:rsidRPr="00C70209" w:rsidRDefault="00DF2BB6" w:rsidP="003131E2">
            <w:pPr>
              <w:pStyle w:val="T-ABCD"/>
            </w:pPr>
            <w:r w:rsidRPr="00C70209">
              <w:t>NA</w:t>
            </w:r>
          </w:p>
        </w:tc>
        <w:tc>
          <w:tcPr>
            <w:tcW w:w="821" w:type="dxa"/>
          </w:tcPr>
          <w:p w14:paraId="57A0F906" w14:textId="77777777" w:rsidR="00DF2BB6" w:rsidRPr="00C70209" w:rsidRDefault="00DF2BB6" w:rsidP="003131E2">
            <w:pPr>
              <w:pStyle w:val="T-ABCD"/>
            </w:pPr>
            <w:r w:rsidRPr="00C70209">
              <w:t xml:space="preserve">NA </w:t>
            </w:r>
          </w:p>
        </w:tc>
      </w:tr>
      <w:tr w:rsidR="00DF2BB6" w:rsidRPr="00C70209" w14:paraId="0000C679" w14:textId="77777777" w:rsidTr="003131E2">
        <w:trPr>
          <w:cantSplit/>
        </w:trPr>
        <w:tc>
          <w:tcPr>
            <w:tcW w:w="851" w:type="dxa"/>
          </w:tcPr>
          <w:p w14:paraId="68FDCD5F" w14:textId="77777777" w:rsidR="00DF2BB6" w:rsidRPr="00C70209" w:rsidRDefault="00DF2BB6" w:rsidP="00E9569B">
            <w:pPr>
              <w:pStyle w:val="Tabletext"/>
              <w:numPr>
                <w:ilvl w:val="0"/>
                <w:numId w:val="34"/>
              </w:numPr>
            </w:pPr>
          </w:p>
        </w:tc>
        <w:tc>
          <w:tcPr>
            <w:tcW w:w="3750" w:type="dxa"/>
          </w:tcPr>
          <w:p w14:paraId="6BBC956B" w14:textId="77777777" w:rsidR="00DF2BB6" w:rsidRPr="00C70209" w:rsidRDefault="00DF2BB6" w:rsidP="003131E2">
            <w:pPr>
              <w:pStyle w:val="ES-table"/>
            </w:pPr>
            <w:r w:rsidRPr="00C70209">
              <w:t>In paediatric patients with sickle cell disease, the effect of hydroxyurea on stroke is uncertain.</w:t>
            </w:r>
          </w:p>
          <w:p w14:paraId="3CBD16E4" w14:textId="77777777" w:rsidR="00DF2BB6" w:rsidRPr="00C70209" w:rsidRDefault="00DF2BB6" w:rsidP="003131E2">
            <w:pPr>
              <w:pStyle w:val="ES-notes"/>
            </w:pPr>
            <w:r w:rsidRPr="00C70209">
              <w:t>(See evidence matrix D2.V in Volume 2 of the technical report.)</w:t>
            </w:r>
          </w:p>
        </w:tc>
        <w:tc>
          <w:tcPr>
            <w:tcW w:w="820" w:type="dxa"/>
          </w:tcPr>
          <w:p w14:paraId="3D240DC2" w14:textId="77777777" w:rsidR="00DF2BB6" w:rsidRPr="00C70209" w:rsidRDefault="00DF2BB6" w:rsidP="003131E2">
            <w:pPr>
              <w:pStyle w:val="T-ABCD"/>
            </w:pPr>
            <w:r w:rsidRPr="00C70209">
              <w:sym w:font="Symbol" w:char="F0D6"/>
            </w:r>
            <w:r w:rsidRPr="00C70209">
              <w:sym w:font="Symbol" w:char="F0D6"/>
            </w:r>
          </w:p>
        </w:tc>
        <w:tc>
          <w:tcPr>
            <w:tcW w:w="821" w:type="dxa"/>
          </w:tcPr>
          <w:p w14:paraId="2B3098A8" w14:textId="77777777" w:rsidR="00DF2BB6" w:rsidRPr="00C70209" w:rsidRDefault="00DF2BB6" w:rsidP="003131E2">
            <w:pPr>
              <w:pStyle w:val="T-ABCD"/>
            </w:pPr>
            <w:r w:rsidRPr="00C70209">
              <w:t>NA</w:t>
            </w:r>
          </w:p>
        </w:tc>
        <w:tc>
          <w:tcPr>
            <w:tcW w:w="821" w:type="dxa"/>
          </w:tcPr>
          <w:p w14:paraId="025D1BF5" w14:textId="77777777" w:rsidR="00DF2BB6" w:rsidRPr="00C70209" w:rsidRDefault="00DF2BB6" w:rsidP="003131E2">
            <w:pPr>
              <w:pStyle w:val="T-ABCD"/>
            </w:pPr>
            <w:r w:rsidRPr="00C70209">
              <w:t>NA</w:t>
            </w:r>
          </w:p>
        </w:tc>
        <w:tc>
          <w:tcPr>
            <w:tcW w:w="821" w:type="dxa"/>
          </w:tcPr>
          <w:p w14:paraId="49063EF3"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0FA9CBEC" w14:textId="77777777" w:rsidR="00DF2BB6" w:rsidRPr="00C70209" w:rsidRDefault="00DF2BB6" w:rsidP="003131E2">
            <w:pPr>
              <w:pStyle w:val="T-ABCD"/>
            </w:pPr>
            <w:r w:rsidRPr="00C70209">
              <w:sym w:font="Symbol" w:char="F0D6"/>
            </w:r>
            <w:r w:rsidRPr="00C70209">
              <w:sym w:font="Symbol" w:char="F0D6"/>
            </w:r>
          </w:p>
        </w:tc>
      </w:tr>
      <w:tr w:rsidR="00DF2BB6" w:rsidRPr="00C70209" w14:paraId="709CD014" w14:textId="77777777" w:rsidTr="003131E2">
        <w:trPr>
          <w:cantSplit/>
        </w:trPr>
        <w:tc>
          <w:tcPr>
            <w:tcW w:w="8705" w:type="dxa"/>
            <w:gridSpan w:val="7"/>
          </w:tcPr>
          <w:p w14:paraId="38CACA1A" w14:textId="77777777" w:rsidR="00DF2BB6" w:rsidRPr="00C70209" w:rsidRDefault="00DF2BB6" w:rsidP="003131E2">
            <w:pPr>
              <w:pStyle w:val="ES-notes"/>
            </w:pPr>
            <w:r w:rsidRPr="00C70209">
              <w:t>ES, evidence statement</w:t>
            </w:r>
          </w:p>
          <w:p w14:paraId="56B81F7D"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4AE78F05" w14:textId="77777777" w:rsidR="00DF2BB6" w:rsidRPr="00C70209" w:rsidRDefault="00DF2BB6" w:rsidP="003131E2">
      <w:pPr>
        <w:pStyle w:val="BodyText"/>
      </w:pPr>
    </w:p>
    <w:tbl>
      <w:tblPr>
        <w:tblW w:w="8454"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292"/>
        <w:gridCol w:w="27"/>
      </w:tblGrid>
      <w:tr w:rsidR="00DF2BB6" w:rsidRPr="00C70209" w14:paraId="67742E9E" w14:textId="77777777" w:rsidTr="00EF1DEA">
        <w:trPr>
          <w:gridAfter w:val="1"/>
          <w:wAfter w:w="27" w:type="dxa"/>
        </w:trPr>
        <w:tc>
          <w:tcPr>
            <w:tcW w:w="8427" w:type="dxa"/>
            <w:gridSpan w:val="2"/>
            <w:tcBorders>
              <w:top w:val="single" w:sz="4" w:space="0" w:color="000000"/>
              <w:left w:val="single" w:sz="4" w:space="0" w:color="000000"/>
              <w:bottom w:val="single" w:sz="4" w:space="0" w:color="000000"/>
              <w:right w:val="single" w:sz="4" w:space="0" w:color="000000"/>
            </w:tcBorders>
            <w:shd w:val="clear" w:color="auto" w:fill="FFFF00"/>
          </w:tcPr>
          <w:p w14:paraId="3066811E" w14:textId="4E3C2631" w:rsidR="00DF2BB6" w:rsidRPr="00C70209" w:rsidRDefault="00DF2BB6" w:rsidP="003131E2">
            <w:pPr>
              <w:pStyle w:val="PP-heading"/>
            </w:pPr>
            <w:r w:rsidRPr="00C70209">
              <w:t>Recommendation – sickle cell disease</w:t>
            </w:r>
            <w:r w:rsidR="00EF1DEA">
              <w:t xml:space="preserve"> </w:t>
            </w:r>
            <w:r w:rsidR="00EF1DEA" w:rsidRPr="00EF1DEA">
              <w:t>(hydroxyurea)</w:t>
            </w:r>
          </w:p>
        </w:tc>
      </w:tr>
      <w:tr w:rsidR="00DF2BB6" w:rsidRPr="00C70209" w14:paraId="7D7880A5" w14:textId="77777777" w:rsidTr="00EF1DEA">
        <w:trPr>
          <w:gridAfter w:val="1"/>
          <w:wAfter w:w="27" w:type="dxa"/>
        </w:trPr>
        <w:tc>
          <w:tcPr>
            <w:tcW w:w="1135" w:type="dxa"/>
            <w:tcBorders>
              <w:right w:val="single" w:sz="4" w:space="0" w:color="auto"/>
            </w:tcBorders>
            <w:shd w:val="clear" w:color="auto" w:fill="auto"/>
          </w:tcPr>
          <w:p w14:paraId="6F2D519E" w14:textId="77777777" w:rsidR="00DF2BB6" w:rsidRPr="00C70209" w:rsidRDefault="00DF2BB6" w:rsidP="00130F03">
            <w:pPr>
              <w:pStyle w:val="PT-bullets"/>
            </w:pPr>
            <w:r w:rsidRPr="00C70209">
              <w:t>R4</w:t>
            </w:r>
          </w:p>
          <w:p w14:paraId="38A0FBA8" w14:textId="77777777" w:rsidR="00DF2BB6" w:rsidRPr="00C70209" w:rsidRDefault="00DF2BB6" w:rsidP="00130F03">
            <w:pPr>
              <w:pStyle w:val="PT-bullets"/>
            </w:pPr>
            <w:r w:rsidRPr="00C70209">
              <w:t>(Grade B)</w:t>
            </w:r>
          </w:p>
        </w:tc>
        <w:tc>
          <w:tcPr>
            <w:tcW w:w="7292" w:type="dxa"/>
            <w:tcBorders>
              <w:left w:val="single" w:sz="4" w:space="0" w:color="auto"/>
            </w:tcBorders>
            <w:shd w:val="clear" w:color="auto" w:fill="auto"/>
          </w:tcPr>
          <w:p w14:paraId="12E32D2F" w14:textId="18BCE195" w:rsidR="00DF2BB6" w:rsidRPr="00C70209" w:rsidRDefault="00DF2BB6" w:rsidP="00130F03">
            <w:pPr>
              <w:pStyle w:val="PT-bullets"/>
            </w:pPr>
            <w:r w:rsidRPr="00C70209">
              <w:t>In paediatric patients with</w:t>
            </w:r>
            <w:r w:rsidR="001A475D">
              <w:t>SCD</w:t>
            </w:r>
            <w:r w:rsidRPr="00C70209">
              <w:t>, hydroxyurea should not be given for the primary purpose of reducing transfusion incidence.</w:t>
            </w:r>
            <w:r w:rsidRPr="00C70209">
              <w:rPr>
                <w:vertAlign w:val="superscript"/>
              </w:rPr>
              <w:t>a, b</w:t>
            </w:r>
          </w:p>
          <w:p w14:paraId="30490CB0" w14:textId="227099AA" w:rsidR="00DF2BB6" w:rsidRPr="00C70209" w:rsidRDefault="00DF2BB6" w:rsidP="00EF1DEA">
            <w:pPr>
              <w:pStyle w:val="PP-note"/>
            </w:pPr>
            <w:r w:rsidRPr="00C70209">
              <w:rPr>
                <w:vertAlign w:val="superscript"/>
              </w:rPr>
              <w:t>a</w:t>
            </w:r>
            <w:r w:rsidRPr="00C70209">
              <w:t xml:space="preserve"> Although hydroxyurea reduces transfusion incidence, it may not be the optimal treatment for prevention of stroke. </w:t>
            </w:r>
            <w:r w:rsidRPr="00C70209">
              <w:br/>
            </w:r>
            <w:r w:rsidRPr="00C70209">
              <w:rPr>
                <w:vertAlign w:val="superscript"/>
              </w:rPr>
              <w:t>b</w:t>
            </w:r>
            <w:r w:rsidRPr="00C70209">
              <w:t xml:space="preserve"> See </w:t>
            </w:r>
            <w:r w:rsidR="00A335CF" w:rsidRPr="00C70209">
              <w:t xml:space="preserve">R2 </w:t>
            </w:r>
            <w:r w:rsidR="00EF1DEA">
              <w:t>and PP</w:t>
            </w:r>
            <w:r w:rsidRPr="00C70209">
              <w:t>2</w:t>
            </w:r>
            <w:r w:rsidR="00EF1DEA">
              <w:t>2</w:t>
            </w:r>
          </w:p>
        </w:tc>
      </w:tr>
      <w:tr w:rsidR="00EF1DEA" w:rsidRPr="00C70209" w14:paraId="35D7DFE6" w14:textId="77777777" w:rsidTr="00EF1DEA">
        <w:tc>
          <w:tcPr>
            <w:tcW w:w="8454" w:type="dxa"/>
            <w:gridSpan w:val="3"/>
            <w:tcBorders>
              <w:top w:val="single" w:sz="4" w:space="0" w:color="000000"/>
              <w:left w:val="single" w:sz="4" w:space="0" w:color="000000"/>
              <w:bottom w:val="single" w:sz="4" w:space="0" w:color="000000"/>
              <w:right w:val="single" w:sz="4" w:space="0" w:color="000000"/>
            </w:tcBorders>
            <w:shd w:val="clear" w:color="auto" w:fill="FFFF99"/>
          </w:tcPr>
          <w:p w14:paraId="3A56FA94" w14:textId="77777777" w:rsidR="00EF1DEA" w:rsidRPr="00C70209" w:rsidRDefault="00EF1DEA" w:rsidP="003131E2">
            <w:pPr>
              <w:pStyle w:val="PP-heading"/>
            </w:pPr>
            <w:r w:rsidRPr="00C70209">
              <w:t>Practice point – sickle cell disease</w:t>
            </w:r>
            <w:r>
              <w:t xml:space="preserve"> </w:t>
            </w:r>
            <w:r w:rsidRPr="00EF1DEA">
              <w:t>(hydroxyurea)</w:t>
            </w:r>
          </w:p>
        </w:tc>
      </w:tr>
      <w:tr w:rsidR="00EF1DEA" w:rsidRPr="00C70209" w14:paraId="3930E4A9" w14:textId="77777777" w:rsidTr="00EF1DEA">
        <w:tc>
          <w:tcPr>
            <w:tcW w:w="1135" w:type="dxa"/>
            <w:tcBorders>
              <w:right w:val="single" w:sz="4" w:space="0" w:color="auto"/>
            </w:tcBorders>
            <w:shd w:val="clear" w:color="auto" w:fill="auto"/>
          </w:tcPr>
          <w:p w14:paraId="35B5561E" w14:textId="77777777" w:rsidR="00EF1DEA" w:rsidRPr="00C70209" w:rsidRDefault="00EF1DEA" w:rsidP="001C55FB">
            <w:pPr>
              <w:pStyle w:val="PT-bullets"/>
            </w:pPr>
            <w:r w:rsidRPr="00C70209">
              <w:t>PP22</w:t>
            </w:r>
          </w:p>
        </w:tc>
        <w:tc>
          <w:tcPr>
            <w:tcW w:w="7319" w:type="dxa"/>
            <w:gridSpan w:val="2"/>
            <w:tcBorders>
              <w:left w:val="single" w:sz="4" w:space="0" w:color="auto"/>
            </w:tcBorders>
            <w:shd w:val="clear" w:color="auto" w:fill="auto"/>
          </w:tcPr>
          <w:p w14:paraId="08B59564" w14:textId="77777777" w:rsidR="00EF1DEA" w:rsidRPr="00C70209" w:rsidRDefault="00EF1DEA" w:rsidP="00130F03">
            <w:pPr>
              <w:pStyle w:val="PT-bullets"/>
            </w:pPr>
            <w:r w:rsidRPr="00C70209">
              <w:t>In paediatric patients over 9 months of age with sickle cell disease, hydroxyurea may be used to reduce vaso-occlusive pain crises and acute chest syndromes.</w:t>
            </w:r>
          </w:p>
        </w:tc>
      </w:tr>
      <w:tr w:rsidR="00DF2BB6" w:rsidRPr="00C70209" w14:paraId="2380474F" w14:textId="77777777" w:rsidTr="00EF1DEA">
        <w:trPr>
          <w:gridAfter w:val="1"/>
          <w:wAfter w:w="27" w:type="dxa"/>
          <w:trHeight w:val="1088"/>
        </w:trPr>
        <w:tc>
          <w:tcPr>
            <w:tcW w:w="8427" w:type="dxa"/>
            <w:gridSpan w:val="2"/>
            <w:shd w:val="clear" w:color="auto" w:fill="auto"/>
          </w:tcPr>
          <w:p w14:paraId="12EC2970" w14:textId="131D2CB8" w:rsidR="00DF2BB6" w:rsidRDefault="00DF2BB6" w:rsidP="003131E2">
            <w:pPr>
              <w:pStyle w:val="ES-notes"/>
            </w:pPr>
            <w:r w:rsidRPr="00C70209">
              <w:t>PP, practice point; R, recommendation</w:t>
            </w:r>
            <w:r w:rsidR="001A475D">
              <w:t xml:space="preserve">; SCD, </w:t>
            </w:r>
            <w:r w:rsidR="001A475D" w:rsidRPr="00C70209">
              <w:t>sickle cell disease</w:t>
            </w:r>
          </w:p>
          <w:p w14:paraId="7492076E" w14:textId="77777777" w:rsidR="00EF1DEA" w:rsidRPr="00C70209" w:rsidRDefault="00EF1DEA" w:rsidP="003131E2">
            <w:pPr>
              <w:pStyle w:val="ES-notes"/>
            </w:pPr>
          </w:p>
          <w:p w14:paraId="08FE6BF5" w14:textId="2063E2C2" w:rsidR="00DF2BB6" w:rsidRPr="00C70209" w:rsidRDefault="00DF2BB6" w:rsidP="00EF1DEA">
            <w:pPr>
              <w:pStyle w:val="ES-notes"/>
            </w:pPr>
            <w:r w:rsidRPr="00C70209">
              <w:t xml:space="preserve">Note: The Phase III TWiTCH trial comparing RBC transfusion to hydroxyurea in paediatric sickle cell patients was stopped early, because hydroxyurea was found to be as effective as transfusions in lowering the mean transcranial Doppler velocity of blood flow. Complete data, including the secondary outcome of primary stroke are not yet available. We await publication of the full trial results before </w:t>
            </w:r>
            <w:r w:rsidR="00EF1DEA">
              <w:t>the</w:t>
            </w:r>
            <w:r w:rsidRPr="00C70209">
              <w:t xml:space="preserve"> current recommendations (</w:t>
            </w:r>
            <w:r w:rsidR="00A335CF" w:rsidRPr="00C70209">
              <w:t xml:space="preserve">R2 </w:t>
            </w:r>
            <w:r w:rsidRPr="00C70209">
              <w:t xml:space="preserve">and R4) and practice points (PP11) </w:t>
            </w:r>
            <w:r w:rsidR="00EF1DEA">
              <w:t>can be</w:t>
            </w:r>
            <w:r w:rsidRPr="00C70209">
              <w:t xml:space="preserve"> </w:t>
            </w:r>
            <w:r w:rsidR="00EF1DEA">
              <w:t>reassessed</w:t>
            </w:r>
            <w:r w:rsidRPr="00C70209">
              <w:t>.</w:t>
            </w:r>
          </w:p>
        </w:tc>
      </w:tr>
    </w:tbl>
    <w:p w14:paraId="4A526426" w14:textId="77777777" w:rsidR="00DF2BB6" w:rsidRDefault="00DF2BB6" w:rsidP="003131E2">
      <w:pPr>
        <w:pStyle w:val="BodyText"/>
      </w:pPr>
    </w:p>
    <w:p w14:paraId="54C3CDEC" w14:textId="77777777" w:rsidR="00EF1DEA" w:rsidRPr="00C70209" w:rsidRDefault="00EF1DEA" w:rsidP="003131E2">
      <w:pPr>
        <w:pStyle w:val="BodyText"/>
      </w:pPr>
    </w:p>
    <w:p w14:paraId="55D8F17A" w14:textId="77777777" w:rsidR="00DF2BB6" w:rsidRPr="00C70209" w:rsidRDefault="00DF2BB6" w:rsidP="003131E2">
      <w:pPr>
        <w:pStyle w:val="Heading5"/>
        <w:rPr>
          <w:lang w:val="en-AU"/>
        </w:rPr>
      </w:pPr>
      <w:r w:rsidRPr="00C70209">
        <w:rPr>
          <w:lang w:val="en-AU"/>
        </w:rPr>
        <w:t>Background</w:t>
      </w:r>
    </w:p>
    <w:p w14:paraId="7EB4AFD5" w14:textId="4FE31589" w:rsidR="00DF2BB6" w:rsidRPr="00C70209" w:rsidRDefault="00DF2BB6" w:rsidP="003131E2">
      <w:pPr>
        <w:pStyle w:val="BodyText"/>
      </w:pPr>
      <w:r w:rsidRPr="00C70209">
        <w:t>People with sickle cell disease have increased blood viscosity and abnormal interactions between the sickled RBCs and other blood components (e.g. leukocytes, platelets and clotting factor); this results in haemolytic anaemia, tissue and organ damage, and vaso-occlusive events that may include painful crises caused by local infarcts or ischaemia. Ultimately, people with sickle cell disease are at increased risk for stroke and acute chest syndrome, and have a lower life expectancy than the general population.</w:t>
      </w:r>
    </w:p>
    <w:p w14:paraId="74CA6866" w14:textId="77777777" w:rsidR="00DF2BB6" w:rsidRPr="00C70209" w:rsidRDefault="00DF2BB6" w:rsidP="003131E2">
      <w:pPr>
        <w:pStyle w:val="Heading5"/>
        <w:rPr>
          <w:lang w:val="en-AU"/>
        </w:rPr>
      </w:pPr>
      <w:r w:rsidRPr="00C70209">
        <w:rPr>
          <w:lang w:val="en-AU"/>
        </w:rPr>
        <w:t>Summary of evidence</w:t>
      </w:r>
    </w:p>
    <w:p w14:paraId="14141229" w14:textId="77777777" w:rsidR="00DF2BB6" w:rsidRPr="00C70209" w:rsidRDefault="00DF2BB6" w:rsidP="003131E2">
      <w:pPr>
        <w:pStyle w:val="Heading6"/>
      </w:pPr>
      <w:r w:rsidRPr="00C70209">
        <w:t>Level I evidence</w:t>
      </w:r>
    </w:p>
    <w:p w14:paraId="6109612B" w14:textId="3E781774" w:rsidR="00DF2BB6" w:rsidRPr="00C70209" w:rsidRDefault="00DF2BB6" w:rsidP="003131E2">
      <w:pPr>
        <w:pStyle w:val="BodyText"/>
      </w:pPr>
      <w:r w:rsidRPr="00C70209">
        <w:t xml:space="preserve">Three Level I </w:t>
      </w:r>
      <w:r w:rsidR="00832AF1" w:rsidRPr="00C70209">
        <w:t>studies (Mulaku 2013,</w:t>
      </w:r>
      <w:r w:rsidR="00AC7566">
        <w:fldChar w:fldCharType="begin">
          <w:fldData xml:space="preserve">PEVuZE5vdGU+PENpdGU+PEF1dGhvcj5NdWxha3U8L0F1dGhvcj48WWVhcj4yMDEzPC9ZZWFyPjxS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</w:fldData>
        </w:fldChar>
      </w:r>
      <w:r w:rsidR="000E261C">
        <w:instrText xml:space="preserve"> ADDIN EN.CITE </w:instrText>
      </w:r>
      <w:r w:rsidR="000E261C">
        <w:fldChar w:fldCharType="begin">
          <w:fldData xml:space="preserve">PEVuZE5vdGU+PENpdGU+PEF1dGhvcj5NdWxha3U8L0F1dGhvcj48WWVhcj4yMDEzPC9ZZWFyPjxS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</w:fldData>
        </w:fldChar>
      </w:r>
      <w:r w:rsidR="000E261C">
        <w:instrText xml:space="preserve"> ADDIN EN.CITE.DATA </w:instrText>
      </w:r>
      <w:r w:rsidR="000E261C">
        <w:fldChar w:fldCharType="end"/>
      </w:r>
      <w:r w:rsidR="00AC7566">
        <w:fldChar w:fldCharType="separate"/>
      </w:r>
      <w:r w:rsidR="000E261C" w:rsidRPr="000E261C">
        <w:rPr>
          <w:noProof/>
          <w:vertAlign w:val="superscript"/>
        </w:rPr>
        <w:t>273</w:t>
      </w:r>
      <w:r w:rsidR="00AC7566">
        <w:fldChar w:fldCharType="end"/>
      </w:r>
      <w:r w:rsidR="00832AF1" w:rsidRPr="00C70209">
        <w:t xml:space="preserve"> Jones 2001</w:t>
      </w:r>
      <w:r w:rsidRPr="00C70209">
        <w:t>,</w:t>
      </w:r>
      <w:r w:rsidR="00AC7566">
        <w:fldChar w:fldCharType="begin"/>
      </w:r>
      <w:r w:rsidR="000E261C">
        <w:instrText xml:space="preserve"> ADDIN EN.CITE &lt;EndNote&gt;&lt;Cite&gt;&lt;Author&gt;Jones&lt;/Author&gt;&lt;Year&gt;2001&lt;/Year&gt;&lt;RecNum&gt;1088&lt;/RecNum&gt;&lt;DisplayText&gt;&lt;style face="superscript"&gt;274&lt;/style&gt;&lt;/DisplayText&gt;&lt;record&gt;&lt;rec-number&gt;1088&lt;/rec-number&gt;&lt;foreign-keys&gt;&lt;key app="EN" db-id="9edve2wadsavt5ewavaxtda4f2tavzvts9ee" timestamp="1439274183"&gt;1088&lt;/key&gt;&lt;/foreign-keys&gt;&lt;ref-type name="Journal Article"&gt;17&lt;/ref-type&gt;&lt;contributors&gt;&lt;authors&gt;&lt;author&gt;Jones, A.P.&lt;/author&gt;&lt;author&gt;Davies, S.&lt;/author&gt;&lt;author&gt;Olujohungbe, A.&lt;/author&gt;&lt;/authors&gt;&lt;/contributors&gt;&lt;auth-address&gt;NHS Executive, Department of Health, 40 Eastbourne Terrace, London, UK, W2 3QR. sdaviet@doh.gov.uk&lt;/auth-address&gt;&lt;titles&gt;&lt;title&gt;Hydroxyurea for sickle cell disease&lt;/title&gt;&lt;secondary-title&gt;Cochrane Database Syst Rev&lt;/secondary-title&gt;&lt;/titles&gt;&lt;periodical&gt;&lt;full-title&gt;Cochrane Database Syst Rev&lt;/full-title&gt;&lt;abbr-1&gt;The Cochrane database of systematic reviews&lt;/abbr-1&gt;&lt;/periodical&gt;&lt;pages&gt;CD002202&lt;/pages&gt;&lt;number&gt;2&lt;/number&gt;&lt;keywords&gt;&lt;keyword&gt;Antisickling Agents/*therapeutic use&lt;/keyword&gt;&lt;keyword&gt;Hemoglobin SC Disease/*drug therapy&lt;/keyword&gt;&lt;keyword&gt;Humans&lt;/keyword&gt;&lt;keyword&gt;Hydroxyurea/*therapeutic use&lt;/keyword&gt;&lt;keyword&gt;Randomized Controlled Trials as Topic&lt;/keyword&gt;&lt;/keywords&gt;&lt;dates&gt;&lt;year&gt;2001&lt;/year&gt;&lt;/dates&gt;&lt;isbn&gt;1469-493X (Electronic)&amp;#xD;1361-6137 (Linking)&lt;/isbn&gt;&lt;accession-num&gt;11406036&lt;/accession-num&gt;&lt;urls&gt;&lt;related-urls&gt;&lt;url&gt;http://onlinelibrary.wiley.com/doi/10.1002/14651858.CD002202/epdf&lt;/url&gt;&lt;/related-urls&gt;&lt;/urls&gt;&lt;electronic-resource-num&gt;10.1002/14651858.CD002202&lt;/electronic-resource-num&gt;&lt;/record&gt;&lt;/Cite&gt;&lt;/EndNote&gt;</w:instrText>
      </w:r>
      <w:r w:rsidR="00AC7566">
        <w:fldChar w:fldCharType="separate"/>
      </w:r>
      <w:r w:rsidR="000E261C" w:rsidRPr="000E261C">
        <w:rPr>
          <w:noProof/>
          <w:vertAlign w:val="superscript"/>
        </w:rPr>
        <w:t>274</w:t>
      </w:r>
      <w:r w:rsidR="00AC7566">
        <w:fldChar w:fldCharType="end"/>
      </w:r>
      <w:r w:rsidRPr="00C70209">
        <w:t xml:space="preserve"> Segal 2008</w:t>
      </w:r>
      <w:r w:rsidR="00AC7566">
        <w:fldChar w:fldCharType="begin"/>
      </w:r>
      <w:r w:rsidR="000E261C">
        <w:instrText xml:space="preserve"> ADDIN EN.CITE &lt;EndNote&gt;&lt;Cite&gt;&lt;Author&gt;Segal&lt;/Author&gt;&lt;Year&gt;2008&lt;/Year&gt;&lt;RecNum&gt;1091&lt;/RecNum&gt;&lt;DisplayText&gt;&lt;style face="superscript"&gt;275&lt;/style&gt;&lt;/DisplayText&gt;&lt;record&gt;&lt;rec-number&gt;1091&lt;/rec-number&gt;&lt;foreign-keys&gt;&lt;key app="EN" db-id="9edve2wadsavt5ewavaxtda4f2tavzvts9ee" timestamp="1439274235"&gt;1091&lt;/key&gt;&lt;/foreign-keys&gt;&lt;ref-type name="Journal Article"&gt;17&lt;/ref-type&gt;&lt;contributors&gt;&lt;authors&gt;&lt;author&gt;Segal, J. B.&lt;/author&gt;&lt;author&gt;Strouse, J. J.&lt;/author&gt;&lt;author&gt;Beach, M. C.&lt;/author&gt;&lt;author&gt;Haywood, C.&lt;/author&gt;&lt;author&gt;Witkop, C.&lt;/author&gt;&lt;author&gt;Park, H.&lt;/author&gt;&lt;author&gt;Wilson, R. F.&lt;/author&gt;&lt;author&gt;Bass, E. B.&lt;/author&gt;&lt;author&gt;Lanzkron, S.&lt;/author&gt;&lt;/authors&gt;&lt;/contributors&gt;&lt;titles&gt;&lt;title&gt;Hydroxyurea for the treatment of sickle cell disease&lt;/title&gt;&lt;secondary-title&gt;Evid Rep Technol Assess (Full Rep)&lt;/secondary-title&gt;&lt;/titles&gt;&lt;periodical&gt;&lt;full-title&gt;Evid Rep Technol Assess (Full Rep)&lt;/full-title&gt;&lt;/periodical&gt;&lt;pages&gt;1-95&lt;/pages&gt;&lt;number&gt;165&lt;/number&gt;&lt;keywords&gt;&lt;keyword&gt;Adult&lt;/keyword&gt;&lt;keyword&gt;Anemia, Sickle Cell/*drug therapy&lt;/keyword&gt;&lt;keyword&gt;Antisickling Agents/adverse effects/*therapeutic use&lt;/keyword&gt;&lt;keyword&gt;Child&lt;/keyword&gt;&lt;keyword&gt;Health Services Accessibility&lt;/keyword&gt;&lt;keyword&gt;Humans&lt;/keyword&gt;&lt;keyword&gt;Hydroxyurea/adverse effects/*therapeutic use&lt;/keyword&gt;&lt;/keywords&gt;&lt;dates&gt;&lt;year&gt;2008&lt;/year&gt;&lt;pub-dates&gt;&lt;date&gt;Mar&lt;/date&gt;&lt;/pub-dates&gt;&lt;/dates&gt;&lt;isbn&gt;1530-4396 (Print)&amp;#xD;1530-4396 (Linking)&lt;/isbn&gt;&lt;accession-num&gt;18457478&lt;/accession-num&gt;&lt;urls&gt;&lt;related-urls&gt;&lt;url&gt;http://www.ncbi.nlm.nih.gov/pubmed/18457478&lt;/url&gt;&lt;/related-urls&gt;&lt;/urls&gt;&lt;/record&gt;&lt;/Cite&gt;&lt;/EndNote&gt;</w:instrText>
      </w:r>
      <w:r w:rsidR="00AC7566">
        <w:fldChar w:fldCharType="separate"/>
      </w:r>
      <w:r w:rsidR="000E261C" w:rsidRPr="000E261C">
        <w:rPr>
          <w:noProof/>
          <w:vertAlign w:val="superscript"/>
        </w:rPr>
        <w:t>275</w:t>
      </w:r>
      <w:r w:rsidR="00AC7566">
        <w:fldChar w:fldCharType="end"/>
      </w:r>
      <w:r w:rsidRPr="00C70209">
        <w:t xml:space="preserve">) identified from the systematic review and hand-searching process examined the use of hydroxyurea in children with sickle cell disease, but none provided any usable data for inclusion in this review (see </w:t>
      </w:r>
      <w:r w:rsidRPr="00C70209">
        <w:rPr>
          <w:b/>
        </w:rPr>
        <w:t>Appendix C, Volume 2</w:t>
      </w:r>
      <w:r w:rsidRPr="00C70209">
        <w:t>).</w:t>
      </w:r>
    </w:p>
    <w:p w14:paraId="3FE1AA41" w14:textId="4B084130" w:rsidR="00DF2BB6" w:rsidRPr="00C70209" w:rsidRDefault="00DF2BB6" w:rsidP="003131E2">
      <w:pPr>
        <w:pStyle w:val="BodyText"/>
      </w:pPr>
      <w:r w:rsidRPr="00C70209">
        <w:t>The review by Mulaku (2013)</w:t>
      </w:r>
      <w:r w:rsidR="001A475D">
        <w:fldChar w:fldCharType="begin">
          <w:fldData xml:space="preserve">PEVuZE5vdGU+PENpdGU+PEF1dGhvcj5NdWxha3U8L0F1dGhvcj48WWVhcj4yMDEzPC9ZZWFyPjxS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</w:fldData>
        </w:fldChar>
      </w:r>
      <w:r w:rsidR="001A475D">
        <w:instrText xml:space="preserve"> ADDIN EN.CITE </w:instrText>
      </w:r>
      <w:r w:rsidR="001A475D">
        <w:fldChar w:fldCharType="begin">
          <w:fldData xml:space="preserve">PEVuZE5vdGU+PENpdGU+PEF1dGhvcj5NdWxha3U8L0F1dGhvcj48WWVhcj4yMDEzPC9ZZWFyPjxS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</w:fldData>
        </w:fldChar>
      </w:r>
      <w:r w:rsidR="001A475D">
        <w:instrText xml:space="preserve"> ADDIN EN.CITE.DATA </w:instrText>
      </w:r>
      <w:r w:rsidR="001A475D">
        <w:fldChar w:fldCharType="end"/>
      </w:r>
      <w:r w:rsidR="001A475D">
        <w:fldChar w:fldCharType="separate"/>
      </w:r>
      <w:r w:rsidR="001A475D" w:rsidRPr="000E261C">
        <w:rPr>
          <w:noProof/>
          <w:vertAlign w:val="superscript"/>
        </w:rPr>
        <w:t>273</w:t>
      </w:r>
      <w:r w:rsidR="001A475D">
        <w:fldChar w:fldCharType="end"/>
      </w:r>
      <w:r w:rsidRPr="00C70209">
        <w:t xml:space="preserve"> was an evidence review of hydroxyurea in people with sickle cell disease, with a view to provide guidance on the use of hydroxyurea in children aged less than 5 years from the perspective of low-income countries. The authors reported data from two RCTs (Wang 2011, Ware 2012) and 16 observational studies; however, due to significant heterogeneity of the studies and outcomes reported, the results were presented as a narrative only (statistical pooling of the results was considered inappropriate). The RCT by Wang (2011) was included in our review but the RCT by Ware (2012) was deemed ineligible for inclusion in our review because it compared hydroxyurea plus phlebotomy with RBC transfusions plus chelation therapy (wrong comparator).</w:t>
      </w:r>
    </w:p>
    <w:p w14:paraId="4F4D4E36" w14:textId="16B9989F" w:rsidR="00DF2BB6" w:rsidRPr="00C70209" w:rsidRDefault="00832AF1" w:rsidP="003131E2">
      <w:pPr>
        <w:pStyle w:val="BodyText"/>
      </w:pPr>
      <w:r w:rsidRPr="00C70209">
        <w:t>The review by Jones (2001</w:t>
      </w:r>
      <w:r w:rsidR="00DF2BB6" w:rsidRPr="00C70209">
        <w:t>)</w:t>
      </w:r>
      <w:r w:rsidR="001A475D">
        <w:fldChar w:fldCharType="begin"/>
      </w:r>
      <w:r w:rsidR="001A475D">
        <w:instrText xml:space="preserve"> ADDIN EN.CITE &lt;EndNote&gt;&lt;Cite&gt;&lt;Author&gt;Jones&lt;/Author&gt;&lt;Year&gt;2001&lt;/Year&gt;&lt;RecNum&gt;1088&lt;/RecNum&gt;&lt;DisplayText&gt;&lt;style face="superscript"&gt;274&lt;/style&gt;&lt;/DisplayText&gt;&lt;record&gt;&lt;rec-number&gt;1088&lt;/rec-number&gt;&lt;foreign-keys&gt;&lt;key app="EN" db-id="9edve2wadsavt5ewavaxtda4f2tavzvts9ee" timestamp="1439274183"&gt;1088&lt;/key&gt;&lt;/foreign-keys&gt;&lt;ref-type name="Journal Article"&gt;17&lt;/ref-type&gt;&lt;contributors&gt;&lt;authors&gt;&lt;author&gt;Jones, A.P.&lt;/author&gt;&lt;author&gt;Davies, S.&lt;/author&gt;&lt;author&gt;Olujohungbe, A.&lt;/author&gt;&lt;/authors&gt;&lt;/contributors&gt;&lt;auth-address&gt;NHS Executive, Department of Health, 40 Eastbourne Terrace, London, UK, W2 3QR. sdaviet@doh.gov.uk&lt;/auth-address&gt;&lt;titles&gt;&lt;title&gt;Hydroxyurea for sickle cell disease&lt;/title&gt;&lt;secondary-title&gt;Cochrane Database Syst Rev&lt;/secondary-title&gt;&lt;/titles&gt;&lt;periodical&gt;&lt;full-title&gt;Cochrane Database Syst Rev&lt;/full-title&gt;&lt;abbr-1&gt;The Cochrane database of systematic reviews&lt;/abbr-1&gt;&lt;/periodical&gt;&lt;pages&gt;CD002202&lt;/pages&gt;&lt;number&gt;2&lt;/number&gt;&lt;keywords&gt;&lt;keyword&gt;Antisickling Agents/*therapeutic use&lt;/keyword&gt;&lt;keyword&gt;Hemoglobin SC Disease/*drug therapy&lt;/keyword&gt;&lt;keyword&gt;Humans&lt;/keyword&gt;&lt;keyword&gt;Hydroxyurea/*therapeutic use&lt;/keyword&gt;&lt;keyword&gt;Randomized Controlled Trials as Topic&lt;/keyword&gt;&lt;/keywords&gt;&lt;dates&gt;&lt;year&gt;2001&lt;/year&gt;&lt;/dates&gt;&lt;isbn&gt;1469-493X (Electronic)&amp;#xD;1361-6137 (Linking)&lt;/isbn&gt;&lt;accession-num&gt;11406036&lt;/accession-num&gt;&lt;urls&gt;&lt;related-urls&gt;&lt;url&gt;http://onlinelibrary.wiley.com/doi/10.1002/14651858.CD002202/epdf&lt;/url&gt;&lt;/related-urls&gt;&lt;/urls&gt;&lt;electronic-resource-num&gt;10.1002/14651858.CD002202&lt;/electronic-resource-num&gt;&lt;/record&gt;&lt;/Cite&gt;&lt;/EndNote&gt;</w:instrText>
      </w:r>
      <w:r w:rsidR="001A475D">
        <w:fldChar w:fldCharType="separate"/>
      </w:r>
      <w:r w:rsidR="001A475D" w:rsidRPr="000E261C">
        <w:rPr>
          <w:noProof/>
          <w:vertAlign w:val="superscript"/>
        </w:rPr>
        <w:t>274</w:t>
      </w:r>
      <w:r w:rsidR="001A475D">
        <w:fldChar w:fldCharType="end"/>
      </w:r>
      <w:r w:rsidR="00DF2BB6" w:rsidRPr="00C70209">
        <w:t xml:space="preserve"> assessed the effects of hydroxyurea in people (adults and children) with sickle cell disease and included two RCTs in their analysis, only one of which was conducted in children (Ferster 1996). This small RCT (N=25) did not report any outcomes included in our review (reported hospitalisation rates, length of stay and fetal Hb levels); therefore, it did not provide any usable data for this review. The authors concluded that hydroxyurea appears to be both effective and safe in adults severely affected by sickle cell disease.</w:t>
      </w:r>
    </w:p>
    <w:p w14:paraId="63BE5C36" w14:textId="6FC3574D" w:rsidR="00DF2BB6" w:rsidRPr="00C70209" w:rsidRDefault="00DF2BB6" w:rsidP="003131E2">
      <w:pPr>
        <w:pStyle w:val="BodyText"/>
      </w:pPr>
      <w:r w:rsidRPr="00C70209">
        <w:t>The good-quality review by Segal (2008)</w:t>
      </w:r>
      <w:r w:rsidR="001A475D">
        <w:fldChar w:fldCharType="begin"/>
      </w:r>
      <w:r w:rsidR="001A475D">
        <w:instrText xml:space="preserve"> ADDIN EN.CITE &lt;EndNote&gt;&lt;Cite&gt;&lt;Author&gt;Segal&lt;/Author&gt;&lt;Year&gt;2008&lt;/Year&gt;&lt;RecNum&gt;1091&lt;/RecNum&gt;&lt;DisplayText&gt;&lt;style face="superscript"&gt;275&lt;/style&gt;&lt;/DisplayText&gt;&lt;record&gt;&lt;rec-number&gt;1091&lt;/rec-number&gt;&lt;foreign-keys&gt;&lt;key app="EN" db-id="9edve2wadsavt5ewavaxtda4f2tavzvts9ee" timestamp="1439274235"&gt;1091&lt;/key&gt;&lt;/foreign-keys&gt;&lt;ref-type name="Journal Article"&gt;17&lt;/ref-type&gt;&lt;contributors&gt;&lt;authors&gt;&lt;author&gt;Segal, J. B.&lt;/author&gt;&lt;author&gt;Strouse, J. J.&lt;/author&gt;&lt;author&gt;Beach, M. C.&lt;/author&gt;&lt;author&gt;Haywood, C.&lt;/author&gt;&lt;author&gt;Witkop, C.&lt;/author&gt;&lt;author&gt;Park, H.&lt;/author&gt;&lt;author&gt;Wilson, R. F.&lt;/author&gt;&lt;author&gt;Bass, E. B.&lt;/author&gt;&lt;author&gt;Lanzkron, S.&lt;/author&gt;&lt;/authors&gt;&lt;/contributors&gt;&lt;titles&gt;&lt;title&gt;Hydroxyurea for the treatment of sickle cell disease&lt;/title&gt;&lt;secondary-title&gt;Evid Rep Technol Assess (Full Rep)&lt;/secondary-title&gt;&lt;/titles&gt;&lt;periodical&gt;&lt;full-title&gt;Evid Rep Technol Assess (Full Rep)&lt;/full-title&gt;&lt;/periodical&gt;&lt;pages&gt;1-95&lt;/pages&gt;&lt;number&gt;165&lt;/number&gt;&lt;keywords&gt;&lt;keyword&gt;Adult&lt;/keyword&gt;&lt;keyword&gt;Anemia, Sickle Cell/*drug therapy&lt;/keyword&gt;&lt;keyword&gt;Antisickling Agents/adverse effects/*therapeutic use&lt;/keyword&gt;&lt;keyword&gt;Child&lt;/keyword&gt;&lt;keyword&gt;Health Services Accessibility&lt;/keyword&gt;&lt;keyword&gt;Humans&lt;/keyword&gt;&lt;keyword&gt;Hydroxyurea/adverse effects/*therapeutic use&lt;/keyword&gt;&lt;/keywords&gt;&lt;dates&gt;&lt;year&gt;2008&lt;/year&gt;&lt;pub-dates&gt;&lt;date&gt;Mar&lt;/date&gt;&lt;/pub-dates&gt;&lt;/dates&gt;&lt;isbn&gt;1530-4396 (Print)&amp;#xD;1530-4396 (Linking)&lt;/isbn&gt;&lt;accession-num&gt;18457478&lt;/accession-num&gt;&lt;urls&gt;&lt;related-urls&gt;&lt;url&gt;http://www.ncbi.nlm.nih.gov/pubmed/18457478&lt;/url&gt;&lt;/related-urls&gt;&lt;/urls&gt;&lt;/record&gt;&lt;/Cite&gt;&lt;/EndNote&gt;</w:instrText>
      </w:r>
      <w:r w:rsidR="001A475D">
        <w:fldChar w:fldCharType="separate"/>
      </w:r>
      <w:r w:rsidR="001A475D" w:rsidRPr="000E261C">
        <w:rPr>
          <w:noProof/>
          <w:vertAlign w:val="superscript"/>
        </w:rPr>
        <w:t>275</w:t>
      </w:r>
      <w:r w:rsidR="001A475D">
        <w:fldChar w:fldCharType="end"/>
      </w:r>
      <w:r w:rsidRPr="00C70209">
        <w:t xml:space="preserve"> was a technology assessment report prepared for the Agency for Healthcare Research and Quality that searched for Level I–IV studies that evaluated the effectiveness of hydroxyurea in people with sickle cell disease (adults and children). The authors included the same small RCT in ch</w:t>
      </w:r>
      <w:r w:rsidR="00832AF1" w:rsidRPr="00C70209">
        <w:t>ildren identified by Jones (2001</w:t>
      </w:r>
      <w:r w:rsidRPr="00C70209">
        <w:t>); therefore, it did not provide any usable data for this review.</w:t>
      </w:r>
    </w:p>
    <w:p w14:paraId="18E4615B" w14:textId="77777777" w:rsidR="00DF2BB6" w:rsidRPr="00C70209" w:rsidRDefault="00DF2BB6" w:rsidP="003131E2">
      <w:pPr>
        <w:pStyle w:val="Heading6"/>
      </w:pPr>
      <w:r w:rsidRPr="00C70209">
        <w:t>Level II evidence</w:t>
      </w:r>
    </w:p>
    <w:p w14:paraId="0C779C74" w14:textId="7B0FA451" w:rsidR="00DF2BB6" w:rsidRPr="00C70209" w:rsidRDefault="00DF2BB6" w:rsidP="003131E2">
      <w:pPr>
        <w:pStyle w:val="BodyText"/>
      </w:pPr>
      <w:r w:rsidRPr="00C70209">
        <w:t>Two Level II studies (Jain 2012</w:t>
      </w:r>
      <w:r w:rsidR="001A475D" w:rsidRPr="00C70209">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1A475D">
        <w:instrText xml:space="preserve"> ADDIN EN.CITE </w:instrText>
      </w:r>
      <w:r w:rsidR="001A475D">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77</w:t>
      </w:r>
      <w:r w:rsidR="001A475D" w:rsidRPr="00C70209">
        <w:fldChar w:fldCharType="end"/>
      </w:r>
      <w:r w:rsidRPr="00C70209">
        <w:t>, Wang 2011</w:t>
      </w:r>
      <w:r w:rsidR="001A475D"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1A475D">
        <w:instrText xml:space="preserve"> ADDIN EN.CITE </w:instrText>
      </w:r>
      <w:r w:rsidR="001A475D">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78</w:t>
      </w:r>
      <w:r w:rsidR="001A475D" w:rsidRPr="00C70209">
        <w:fldChar w:fldCharType="end"/>
      </w:r>
      <w:r w:rsidRPr="00C70209">
        <w:t xml:space="preserve">) identified in the systematic review and hand-searching process examined the use of hydroxyurea compared with no hydroxyurea in infants or children with sickle cell disease (see </w:t>
      </w:r>
      <w:r w:rsidRPr="00C70209">
        <w:rPr>
          <w:b/>
        </w:rPr>
        <w:t>Appendix C, Volume 2</w:t>
      </w:r>
      <w:r w:rsidRPr="00C70209">
        <w:t xml:space="preserve">). The main characteristics of these RCTs are summarised in </w:t>
      </w:r>
      <w:r w:rsidRPr="00C70209">
        <w:rPr>
          <w:b/>
        </w:rPr>
        <w:fldChar w:fldCharType="begin"/>
      </w:r>
      <w:r w:rsidRPr="00C70209">
        <w:rPr>
          <w:b/>
        </w:rPr>
        <w:instrText xml:space="preserve"> REF _Ref405197158 \h  \* MERGEFORMAT </w:instrText>
      </w:r>
      <w:r w:rsidRPr="00C70209">
        <w:rPr>
          <w:b/>
        </w:rPr>
      </w:r>
      <w:r w:rsidRPr="00C70209">
        <w:rPr>
          <w:b/>
        </w:rPr>
        <w:fldChar w:fldCharType="separate"/>
      </w:r>
      <w:r w:rsidR="000F7A9B" w:rsidRPr="000F7A9B">
        <w:rPr>
          <w:b/>
        </w:rPr>
        <w:t>Table 3.2.44</w:t>
      </w:r>
      <w:r w:rsidRPr="00C70209">
        <w:rPr>
          <w:b/>
        </w:rPr>
        <w:fldChar w:fldCharType="end"/>
      </w:r>
      <w:r w:rsidRPr="00C70209">
        <w:t>.</w:t>
      </w:r>
    </w:p>
    <w:p w14:paraId="5296E805" w14:textId="77777777" w:rsidR="001A475D" w:rsidRDefault="00DF2BB6" w:rsidP="003131E2">
      <w:pPr>
        <w:pStyle w:val="BodyText"/>
      </w:pPr>
      <w:r w:rsidRPr="00C70209">
        <w:t>The RCT by Jain (2012)</w:t>
      </w:r>
      <w:r w:rsidR="001A475D" w:rsidRPr="00C70209">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1A475D">
        <w:instrText xml:space="preserve"> ADDIN EN.CITE </w:instrText>
      </w:r>
      <w:r w:rsidR="001A475D">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77</w:t>
      </w:r>
      <w:r w:rsidR="001A475D" w:rsidRPr="00C70209">
        <w:fldChar w:fldCharType="end"/>
      </w:r>
      <w:r w:rsidRPr="00C70209">
        <w:t xml:space="preserve"> was a single</w:t>
      </w:r>
      <w:r w:rsidR="00BB008C" w:rsidRPr="00C70209">
        <w:t xml:space="preserve"> </w:t>
      </w:r>
      <w:r w:rsidRPr="00C70209">
        <w:t xml:space="preserve">centre trial conducted in India over a period of 18 months that assessed the safety and efficacy of hydroxyurea compared with placebo in 60 children aged 5 to 18 years with severe sickle cell anaemia. </w:t>
      </w:r>
    </w:p>
    <w:p w14:paraId="63B9D10D" w14:textId="024FF9DD" w:rsidR="00DF2BB6" w:rsidRPr="00C70209" w:rsidRDefault="00DF2BB6" w:rsidP="003131E2">
      <w:pPr>
        <w:pStyle w:val="BodyText"/>
      </w:pPr>
      <w:r w:rsidRPr="00C70209">
        <w:t>The RCT by Wang (2011)</w:t>
      </w:r>
      <w:r w:rsidR="001A475D"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1A475D">
        <w:instrText xml:space="preserve"> ADDIN EN.CITE </w:instrText>
      </w:r>
      <w:r w:rsidR="001A475D">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78</w:t>
      </w:r>
      <w:r w:rsidR="001A475D" w:rsidRPr="00C70209">
        <w:fldChar w:fldCharType="end"/>
      </w:r>
      <w:r w:rsidRPr="00C70209">
        <w:t xml:space="preserve"> was a multicentre trial conducted in the USA (BABY HUG) that assessed the safety and efficacy of hydroxyurea in infants aged 9–18 months with sickle cell disease, regardless of severity of illness.</w:t>
      </w:r>
    </w:p>
    <w:p w14:paraId="6A95C16D" w14:textId="54830FA6" w:rsidR="00DF2BB6" w:rsidRPr="00C70209" w:rsidRDefault="00DF2BB6" w:rsidP="003131E2">
      <w:pPr>
        <w:pStyle w:val="BodyText"/>
        <w:rPr>
          <w:rStyle w:val="Emphasis"/>
          <w:i w:val="0"/>
        </w:rPr>
      </w:pPr>
      <w:r w:rsidRPr="00C70209">
        <w:t xml:space="preserve">One additional report by </w:t>
      </w:r>
      <w:r w:rsidRPr="00C70209">
        <w:rPr>
          <w:rStyle w:val="Emphasis"/>
          <w:i w:val="0"/>
        </w:rPr>
        <w:t>Thornburg (2012)</w:t>
      </w:r>
      <w:r w:rsidR="002B4E33" w:rsidRPr="00C70209">
        <w:rPr>
          <w:rStyle w:val="Emphasis"/>
          <w:i w:val="0"/>
        </w:rPr>
        <w:fldChar w:fldCharType="begin">
          <w:fldData xml:space="preserve">PEVuZE5vdGU+PENpdGU+PEF1dGhvcj5UaG9ybmJ1cmc8L0F1dGhvcj48WWVhcj4yMDEyPC9ZZWFy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</w:fldData>
        </w:fldChar>
      </w:r>
      <w:r w:rsidR="000E261C">
        <w:rPr>
          <w:rStyle w:val="Emphasis"/>
          <w:i w:val="0"/>
        </w:rPr>
        <w:instrText xml:space="preserve"> ADDIN EN.CITE </w:instrText>
      </w:r>
      <w:r w:rsidR="000E261C">
        <w:rPr>
          <w:rStyle w:val="Emphasis"/>
          <w:i w:val="0"/>
        </w:rPr>
        <w:fldChar w:fldCharType="begin">
          <w:fldData xml:space="preserve">PEVuZE5vdGU+PENpdGU+PEF1dGhvcj5UaG9ybmJ1cmc8L0F1dGhvcj48WWVhcj4yMDEyPC9ZZWFy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</w:fldData>
        </w:fldChar>
      </w:r>
      <w:r w:rsidR="000E261C">
        <w:rPr>
          <w:rStyle w:val="Emphasis"/>
          <w:i w:val="0"/>
        </w:rPr>
        <w:instrText xml:space="preserve"> ADDIN EN.CITE.DATA </w:instrText>
      </w:r>
      <w:r w:rsidR="000E261C">
        <w:rPr>
          <w:rStyle w:val="Emphasis"/>
          <w:i w:val="0"/>
        </w:rPr>
      </w:r>
      <w:r w:rsidR="000E261C">
        <w:rPr>
          <w:rStyle w:val="Emphasis"/>
          <w:i w:val="0"/>
        </w:rPr>
        <w:fldChar w:fldCharType="end"/>
      </w:r>
      <w:r w:rsidR="002B4E33" w:rsidRPr="00C70209">
        <w:rPr>
          <w:rStyle w:val="Emphasis"/>
          <w:i w:val="0"/>
        </w:rPr>
      </w:r>
      <w:r w:rsidR="002B4E33" w:rsidRPr="00C70209">
        <w:rPr>
          <w:rStyle w:val="Emphasis"/>
          <w:i w:val="0"/>
        </w:rPr>
        <w:fldChar w:fldCharType="separate"/>
      </w:r>
      <w:r w:rsidR="000E261C" w:rsidRPr="000E261C">
        <w:rPr>
          <w:rStyle w:val="Emphasis"/>
          <w:i w:val="0"/>
          <w:noProof/>
          <w:vertAlign w:val="superscript"/>
        </w:rPr>
        <w:t>276</w:t>
      </w:r>
      <w:r w:rsidR="002B4E33" w:rsidRPr="00C70209">
        <w:rPr>
          <w:rStyle w:val="Emphasis"/>
          <w:i w:val="0"/>
        </w:rPr>
        <w:fldChar w:fldCharType="end"/>
      </w:r>
      <w:r w:rsidRPr="00C70209">
        <w:rPr>
          <w:rStyle w:val="Emphasis"/>
          <w:i w:val="0"/>
        </w:rPr>
        <w:t xml:space="preserve"> was also identified that provided additional data and subgroup analyses of infants enrolled on the BABY HUG trial.</w:t>
      </w:r>
    </w:p>
    <w:p w14:paraId="0E2A6D69" w14:textId="77777777" w:rsidR="00DF2BB6" w:rsidRPr="00C70209" w:rsidRDefault="00DF2BB6" w:rsidP="003131E2">
      <w:pPr>
        <w:pStyle w:val="BodyText"/>
      </w:pPr>
    </w:p>
    <w:p w14:paraId="0CB3FD76" w14:textId="4DD9DCB6" w:rsidR="00DF2BB6" w:rsidRPr="00C70209" w:rsidRDefault="00DF2BB6" w:rsidP="003131E2">
      <w:pPr>
        <w:pStyle w:val="Caption"/>
        <w:ind w:left="2070"/>
      </w:pPr>
      <w:bookmarkStart w:id="564" w:name="_Ref405197158"/>
      <w:bookmarkStart w:id="565" w:name="_Toc423015393"/>
      <w:bookmarkStart w:id="566" w:name="_Toc42774714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4</w:t>
      </w:r>
      <w:r w:rsidR="00130F03" w:rsidRPr="00C70209">
        <w:fldChar w:fldCharType="end"/>
      </w:r>
      <w:bookmarkEnd w:id="564"/>
      <w:r w:rsidRPr="00C70209">
        <w:tab/>
        <w:t>Characteristics and quality of Level II evidence – hydroxyurea in paediatric patients with sickle cell disease</w:t>
      </w:r>
      <w:bookmarkEnd w:id="565"/>
      <w:bookmarkEnd w:id="566"/>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1275"/>
        <w:gridCol w:w="1921"/>
        <w:gridCol w:w="1951"/>
        <w:gridCol w:w="2002"/>
      </w:tblGrid>
      <w:tr w:rsidR="00DF2BB6" w:rsidRPr="00C70209" w14:paraId="64BF988B"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tcPr>
          <w:p w14:paraId="700F40B3" w14:textId="77777777" w:rsidR="00DF2BB6" w:rsidRPr="00C70209" w:rsidRDefault="00DF2BB6" w:rsidP="003131E2">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tcPr>
          <w:p w14:paraId="14321302" w14:textId="77777777" w:rsidR="00DF2BB6" w:rsidRPr="00C70209" w:rsidRDefault="00DF2BB6" w:rsidP="003131E2">
            <w:pPr>
              <w:pStyle w:val="TableH2"/>
            </w:pPr>
            <w:r w:rsidRPr="00C70209">
              <w:t>Study type</w:t>
            </w:r>
          </w:p>
          <w:p w14:paraId="600FF07E" w14:textId="77777777" w:rsidR="00DF2BB6" w:rsidRPr="00C70209" w:rsidRDefault="00DF2BB6" w:rsidP="003131E2">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tcPr>
          <w:p w14:paraId="5E89F786" w14:textId="77777777" w:rsidR="00DF2BB6" w:rsidRPr="00C70209" w:rsidRDefault="00DF2BB6" w:rsidP="003131E2">
            <w:pPr>
              <w:pStyle w:val="TableH2"/>
            </w:pPr>
            <w:r w:rsidRPr="00C70209">
              <w:t>Population</w:t>
            </w:r>
          </w:p>
          <w:p w14:paraId="6DE9C324" w14:textId="77777777" w:rsidR="00DF2BB6" w:rsidRPr="00C70209" w:rsidRDefault="00DF2BB6" w:rsidP="003131E2">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tcPr>
          <w:p w14:paraId="3BF038C2" w14:textId="77777777" w:rsidR="00DF2BB6" w:rsidRPr="00C70209" w:rsidRDefault="00DF2BB6" w:rsidP="003131E2">
            <w:pPr>
              <w:pStyle w:val="TableH2"/>
            </w:pPr>
            <w:r w:rsidRPr="00C70209">
              <w:t>Comparison</w:t>
            </w:r>
          </w:p>
        </w:tc>
        <w:tc>
          <w:tcPr>
            <w:tcW w:w="2013" w:type="dxa"/>
            <w:tcBorders>
              <w:top w:val="single" w:sz="4" w:space="0" w:color="auto"/>
              <w:left w:val="single" w:sz="4" w:space="0" w:color="auto"/>
              <w:bottom w:val="single" w:sz="4" w:space="0" w:color="auto"/>
              <w:right w:val="single" w:sz="4" w:space="0" w:color="auto"/>
            </w:tcBorders>
          </w:tcPr>
          <w:p w14:paraId="09BE4DE9" w14:textId="77777777" w:rsidR="00DF2BB6" w:rsidRPr="00C70209" w:rsidRDefault="00DF2BB6" w:rsidP="003131E2">
            <w:pPr>
              <w:pStyle w:val="TableH2"/>
            </w:pPr>
            <w:r w:rsidRPr="00C70209">
              <w:t>Outcomes</w:t>
            </w:r>
          </w:p>
        </w:tc>
      </w:tr>
      <w:tr w:rsidR="00DF2BB6" w:rsidRPr="00C70209" w14:paraId="0CE6464A"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tcPr>
          <w:p w14:paraId="254BEF7A" w14:textId="4009F375" w:rsidR="00DF2BB6" w:rsidRPr="00C70209" w:rsidRDefault="00DF2BB6" w:rsidP="000E261C">
            <w:pPr>
              <w:pStyle w:val="Tabletext"/>
            </w:pPr>
            <w:r w:rsidRPr="00C70209">
              <w:t>Jain (2012)</w:t>
            </w:r>
            <w:r w:rsidRPr="00C70209">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 </w:instrText>
            </w:r>
            <w:r w:rsidR="000E261C">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7</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6D2EF322" w14:textId="77777777" w:rsidR="00DF2BB6" w:rsidRPr="00C70209" w:rsidRDefault="00DF2BB6" w:rsidP="003131E2">
            <w:pPr>
              <w:pStyle w:val="Tabletext"/>
            </w:pPr>
            <w:r w:rsidRPr="00C70209">
              <w:t>Level II</w:t>
            </w:r>
          </w:p>
          <w:p w14:paraId="3D325B0F" w14:textId="77777777" w:rsidR="00DF2BB6" w:rsidRPr="00C70209" w:rsidRDefault="00DF2BB6" w:rsidP="003131E2">
            <w:pPr>
              <w:pStyle w:val="Tabletext"/>
              <w:rPr>
                <w:i/>
              </w:rPr>
            </w:pPr>
            <w:r w:rsidRPr="00C70209">
              <w:rPr>
                <w:i/>
              </w:rPr>
              <w:t>Fair</w:t>
            </w:r>
          </w:p>
        </w:tc>
        <w:tc>
          <w:tcPr>
            <w:tcW w:w="2013" w:type="dxa"/>
            <w:tcBorders>
              <w:top w:val="single" w:sz="4" w:space="0" w:color="auto"/>
              <w:left w:val="single" w:sz="4" w:space="0" w:color="auto"/>
              <w:bottom w:val="single" w:sz="4" w:space="0" w:color="auto"/>
              <w:right w:val="single" w:sz="4" w:space="0" w:color="auto"/>
            </w:tcBorders>
          </w:tcPr>
          <w:p w14:paraId="4FDC2417" w14:textId="77777777" w:rsidR="00DF2BB6" w:rsidRPr="00C70209" w:rsidRDefault="00DF2BB6" w:rsidP="003131E2">
            <w:pPr>
              <w:pStyle w:val="Tabletext"/>
            </w:pPr>
            <w:r w:rsidRPr="00C70209">
              <w:t>Children (aged 5–18 years) with severe sickle cell anaemia (more than three episodes of vaso-occlusive crises or blood transfusions per year)</w:t>
            </w:r>
          </w:p>
          <w:p w14:paraId="4B6177CC" w14:textId="77777777" w:rsidR="00DF2BB6" w:rsidRPr="00C70209" w:rsidRDefault="00DF2BB6" w:rsidP="003131E2">
            <w:pPr>
              <w:pStyle w:val="Tabletext"/>
            </w:pPr>
            <w:r w:rsidRPr="00C70209">
              <w:t>N=60</w:t>
            </w:r>
          </w:p>
        </w:tc>
        <w:tc>
          <w:tcPr>
            <w:tcW w:w="2013" w:type="dxa"/>
            <w:tcBorders>
              <w:top w:val="single" w:sz="4" w:space="0" w:color="auto"/>
              <w:left w:val="single" w:sz="4" w:space="0" w:color="auto"/>
              <w:bottom w:val="single" w:sz="4" w:space="0" w:color="auto"/>
              <w:right w:val="single" w:sz="4" w:space="0" w:color="auto"/>
            </w:tcBorders>
          </w:tcPr>
          <w:p w14:paraId="594049B0" w14:textId="39F5115A" w:rsidR="00DF2BB6" w:rsidRPr="00C70209" w:rsidRDefault="00DF2BB6" w:rsidP="007C113C">
            <w:pPr>
              <w:pStyle w:val="Tabletext"/>
            </w:pPr>
            <w:r w:rsidRPr="00C70209">
              <w:t>Hydroxyurea (10 mg/kg/day) for 18 months versus placebo (powdered glucose capsules)</w:t>
            </w:r>
          </w:p>
        </w:tc>
        <w:tc>
          <w:tcPr>
            <w:tcW w:w="2013" w:type="dxa"/>
            <w:tcBorders>
              <w:top w:val="single" w:sz="4" w:space="0" w:color="auto"/>
              <w:left w:val="single" w:sz="4" w:space="0" w:color="auto"/>
              <w:bottom w:val="single" w:sz="4" w:space="0" w:color="auto"/>
              <w:right w:val="single" w:sz="4" w:space="0" w:color="auto"/>
            </w:tcBorders>
          </w:tcPr>
          <w:p w14:paraId="1257DC74" w14:textId="77777777" w:rsidR="00DF2BB6" w:rsidRPr="00C70209" w:rsidRDefault="00DF2BB6" w:rsidP="003131E2">
            <w:pPr>
              <w:pStyle w:val="Tabletext"/>
            </w:pPr>
            <w:r w:rsidRPr="00C70209">
              <w:t>Transfusion incidence</w:t>
            </w:r>
          </w:p>
          <w:p w14:paraId="4FB0F6C0" w14:textId="49E4159E" w:rsidR="00DF2BB6" w:rsidRPr="00C70209" w:rsidRDefault="00DF2BB6" w:rsidP="003131E2">
            <w:pPr>
              <w:pStyle w:val="Tabletext"/>
            </w:pPr>
            <w:r w:rsidRPr="00C70209">
              <w:t>Laboratory measures (Hb)</w:t>
            </w:r>
          </w:p>
          <w:p w14:paraId="6B007DC8" w14:textId="4A979BB2" w:rsidR="00DF2BB6" w:rsidRPr="00C70209" w:rsidRDefault="00DF2BB6" w:rsidP="007C113C">
            <w:pPr>
              <w:pStyle w:val="Tabletext"/>
            </w:pPr>
            <w:r w:rsidRPr="00C70209">
              <w:t>Vaso-occlusive events</w:t>
            </w:r>
          </w:p>
        </w:tc>
      </w:tr>
      <w:tr w:rsidR="00DF2BB6" w:rsidRPr="00C70209" w14:paraId="687056AC"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tcPr>
          <w:p w14:paraId="79233642" w14:textId="1B700CAD" w:rsidR="00DF2BB6" w:rsidRPr="00C70209" w:rsidRDefault="00DF2BB6" w:rsidP="000E261C">
            <w:pPr>
              <w:pStyle w:val="Tabletext"/>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6E576B7" w14:textId="4E1E33B3" w:rsidR="00DF2BB6" w:rsidRPr="00C70209" w:rsidRDefault="00DF2BB6" w:rsidP="003131E2">
            <w:pPr>
              <w:pStyle w:val="Tabletext"/>
            </w:pPr>
            <w:r w:rsidRPr="00C70209">
              <w:t>Level II</w:t>
            </w:r>
          </w:p>
          <w:p w14:paraId="3C082452" w14:textId="77777777" w:rsidR="00DF2BB6" w:rsidRPr="00C70209" w:rsidRDefault="00DF2BB6" w:rsidP="003131E2">
            <w:pPr>
              <w:pStyle w:val="Tabletext"/>
              <w:rPr>
                <w:i/>
              </w:rPr>
            </w:pPr>
            <w:r w:rsidRPr="00C70209">
              <w:rPr>
                <w:i/>
              </w:rPr>
              <w:t>Good</w:t>
            </w:r>
          </w:p>
        </w:tc>
        <w:tc>
          <w:tcPr>
            <w:tcW w:w="2013" w:type="dxa"/>
            <w:tcBorders>
              <w:top w:val="single" w:sz="4" w:space="0" w:color="auto"/>
              <w:left w:val="single" w:sz="4" w:space="0" w:color="auto"/>
              <w:bottom w:val="single" w:sz="4" w:space="0" w:color="auto"/>
              <w:right w:val="single" w:sz="4" w:space="0" w:color="auto"/>
            </w:tcBorders>
          </w:tcPr>
          <w:p w14:paraId="1F662F77" w14:textId="77777777" w:rsidR="00DF2BB6" w:rsidRPr="00C70209" w:rsidRDefault="00DF2BB6" w:rsidP="003131E2">
            <w:pPr>
              <w:pStyle w:val="Tabletext"/>
            </w:pPr>
            <w:r w:rsidRPr="00C70209">
              <w:t>Infants (aged 9–18 months) with sickle cell anaemia (HbSS) or Hb Sβ</w:t>
            </w:r>
            <w:r w:rsidRPr="00C70209">
              <w:rPr>
                <w:rFonts w:ascii="Cambria Math" w:hAnsi="Cambria Math" w:cs="Cambria Math"/>
              </w:rPr>
              <w:t>⁰</w:t>
            </w:r>
            <w:r w:rsidRPr="00C70209">
              <w:t>thalassemia of all clinical severities</w:t>
            </w:r>
          </w:p>
          <w:p w14:paraId="2E379B42" w14:textId="77777777" w:rsidR="00DF2BB6" w:rsidRPr="00C70209" w:rsidRDefault="00DF2BB6" w:rsidP="003131E2">
            <w:pPr>
              <w:pStyle w:val="Tabletext"/>
            </w:pPr>
            <w:r w:rsidRPr="00C70209">
              <w:t>N=193</w:t>
            </w:r>
          </w:p>
        </w:tc>
        <w:tc>
          <w:tcPr>
            <w:tcW w:w="2013" w:type="dxa"/>
            <w:tcBorders>
              <w:top w:val="single" w:sz="4" w:space="0" w:color="auto"/>
              <w:left w:val="single" w:sz="4" w:space="0" w:color="auto"/>
              <w:bottom w:val="single" w:sz="4" w:space="0" w:color="auto"/>
              <w:right w:val="single" w:sz="4" w:space="0" w:color="auto"/>
            </w:tcBorders>
          </w:tcPr>
          <w:p w14:paraId="4CD6F3A5" w14:textId="5CA82176" w:rsidR="00DF2BB6" w:rsidRPr="00C70209" w:rsidRDefault="00F1702E" w:rsidP="007C113C">
            <w:pPr>
              <w:pStyle w:val="Tabletext"/>
            </w:pPr>
            <w:r w:rsidRPr="00C70209">
              <w:t>Hydroxycarbamide</w:t>
            </w:r>
            <w:r w:rsidR="00DF2BB6" w:rsidRPr="00C70209">
              <w:t xml:space="preserve"> (20 mg/kg/day) for 2 years versus placebo </w:t>
            </w:r>
          </w:p>
        </w:tc>
        <w:tc>
          <w:tcPr>
            <w:tcW w:w="2013" w:type="dxa"/>
            <w:tcBorders>
              <w:top w:val="single" w:sz="4" w:space="0" w:color="auto"/>
              <w:left w:val="single" w:sz="4" w:space="0" w:color="auto"/>
              <w:bottom w:val="single" w:sz="4" w:space="0" w:color="auto"/>
              <w:right w:val="single" w:sz="4" w:space="0" w:color="auto"/>
            </w:tcBorders>
          </w:tcPr>
          <w:p w14:paraId="6D4DCCEB" w14:textId="77777777" w:rsidR="00DF2BB6" w:rsidRPr="00C70209" w:rsidRDefault="00DF2BB6" w:rsidP="003131E2">
            <w:pPr>
              <w:pStyle w:val="Tabletext"/>
            </w:pPr>
            <w:r w:rsidRPr="00C70209">
              <w:t>Transfusion incidence</w:t>
            </w:r>
          </w:p>
          <w:p w14:paraId="5CBB3441" w14:textId="77B24A0B" w:rsidR="00DF2BB6" w:rsidRPr="00C70209" w:rsidRDefault="00DF2BB6" w:rsidP="003131E2">
            <w:pPr>
              <w:pStyle w:val="Tabletext"/>
            </w:pPr>
            <w:r w:rsidRPr="00C70209">
              <w:t>Stroke</w:t>
            </w:r>
          </w:p>
          <w:p w14:paraId="14D07636" w14:textId="0DCF770B" w:rsidR="00DF2BB6" w:rsidRPr="00C70209" w:rsidRDefault="00DF2BB6" w:rsidP="003131E2">
            <w:pPr>
              <w:pStyle w:val="Tabletext"/>
            </w:pPr>
            <w:r w:rsidRPr="00C70209">
              <w:t>Functional/performance status</w:t>
            </w:r>
          </w:p>
          <w:p w14:paraId="1C53ABDE" w14:textId="6B169BD0" w:rsidR="00DF2BB6" w:rsidRPr="00C70209" w:rsidRDefault="00DF2BB6" w:rsidP="003131E2">
            <w:pPr>
              <w:pStyle w:val="Tabletext"/>
            </w:pPr>
            <w:r w:rsidRPr="00C70209">
              <w:t>Laboratory measures (Hb)</w:t>
            </w:r>
          </w:p>
          <w:p w14:paraId="50F52A9B" w14:textId="77777777" w:rsidR="00DF2BB6" w:rsidRPr="00C70209" w:rsidRDefault="00DF2BB6" w:rsidP="003131E2">
            <w:pPr>
              <w:pStyle w:val="Tabletext"/>
            </w:pPr>
            <w:r w:rsidRPr="00C70209">
              <w:t>Vaso-occlusive events</w:t>
            </w:r>
          </w:p>
        </w:tc>
      </w:tr>
    </w:tbl>
    <w:p w14:paraId="38B9E092" w14:textId="77777777" w:rsidR="00DF2BB6" w:rsidRPr="00C70209" w:rsidRDefault="00DF2BB6" w:rsidP="003131E2">
      <w:pPr>
        <w:pStyle w:val="TableFigNotes0"/>
      </w:pPr>
      <w:r w:rsidRPr="00C70209">
        <w:t>Hb, haemoglobin</w:t>
      </w:r>
    </w:p>
    <w:p w14:paraId="4DE923F2" w14:textId="77777777" w:rsidR="00DF2BB6" w:rsidRPr="00C70209" w:rsidRDefault="00DF2BB6" w:rsidP="003131E2">
      <w:pPr>
        <w:spacing w:after="200"/>
      </w:pPr>
    </w:p>
    <w:p w14:paraId="0414CBC4" w14:textId="77777777" w:rsidR="00DF2BB6" w:rsidRPr="00C70209" w:rsidRDefault="00DF2BB6" w:rsidP="003131E2">
      <w:pPr>
        <w:spacing w:after="200"/>
        <w:rPr>
          <w:rFonts w:ascii="Tahoma" w:hAnsi="Tahoma"/>
          <w:b/>
          <w:bCs/>
          <w:iCs/>
          <w:color w:val="808080"/>
          <w:sz w:val="20"/>
        </w:rPr>
      </w:pPr>
      <w:r w:rsidRPr="00C70209">
        <w:br w:type="page"/>
      </w:r>
    </w:p>
    <w:p w14:paraId="2CD9D14E" w14:textId="77777777" w:rsidR="00DF2BB6" w:rsidRPr="00C70209" w:rsidRDefault="00DF2BB6" w:rsidP="003131E2">
      <w:pPr>
        <w:pStyle w:val="Heading5"/>
        <w:rPr>
          <w:lang w:val="en-AU"/>
        </w:rPr>
      </w:pPr>
      <w:r w:rsidRPr="00C70209">
        <w:rPr>
          <w:lang w:val="en-AU"/>
        </w:rPr>
        <w:t>Results</w:t>
      </w:r>
    </w:p>
    <w:p w14:paraId="3B3F7288" w14:textId="77777777" w:rsidR="00DF2BB6" w:rsidRPr="00C70209" w:rsidRDefault="00DF2BB6" w:rsidP="003131E2">
      <w:pPr>
        <w:pStyle w:val="Heading6"/>
      </w:pPr>
      <w:r w:rsidRPr="00C70209">
        <w:t>Transfusion incidence and volume</w:t>
      </w:r>
    </w:p>
    <w:p w14:paraId="0C19930B" w14:textId="77777777" w:rsidR="00DF2BB6" w:rsidRPr="00C70209" w:rsidRDefault="00DF2BB6" w:rsidP="003131E2">
      <w:pPr>
        <w:pStyle w:val="BodyText"/>
      </w:pPr>
      <w:r w:rsidRPr="00C70209">
        <w:t xml:space="preserve">Two RCTs (Jain 2012, Wang 2011) identified by the systematic review and hand-searching process comparing hydroxyurea with placebo reported on transfusions in paediatric patients with sickle cell disease. </w:t>
      </w:r>
      <w:r w:rsidRPr="00C70209">
        <w:rPr>
          <w:b/>
          <w:highlight w:val="yellow"/>
        </w:rPr>
        <w:fldChar w:fldCharType="begin"/>
      </w:r>
      <w:r w:rsidRPr="00C70209">
        <w:rPr>
          <w:b/>
        </w:rPr>
        <w:instrText xml:space="preserve"> REF _Ref41265270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45</w:t>
      </w:r>
      <w:r w:rsidRPr="00C70209">
        <w:rPr>
          <w:b/>
          <w:highlight w:val="yellow"/>
        </w:rPr>
        <w:fldChar w:fldCharType="end"/>
      </w:r>
      <w:r w:rsidRPr="00C70209">
        <w:t xml:space="preserve"> summarises the results from these studies.</w:t>
      </w:r>
    </w:p>
    <w:p w14:paraId="4C2AB2FC" w14:textId="5D646AF4" w:rsidR="00DF2BB6" w:rsidRPr="00C70209" w:rsidRDefault="00DF2BB6" w:rsidP="003131E2">
      <w:pPr>
        <w:pStyle w:val="BodyText"/>
      </w:pPr>
      <w:r w:rsidRPr="00C70209">
        <w:t>The RCT by Jain (2012) reported a significant reduction in the mean number of transfusions per patient per year comparing hydroxyurea with placebo in children aged 5–18 years with sickle cell disease (MD –1.85; 95% CI –2.18, 1.52)</w:t>
      </w:r>
    </w:p>
    <w:p w14:paraId="1D214AE9" w14:textId="7067FE29" w:rsidR="00DF2BB6" w:rsidRPr="00C70209" w:rsidRDefault="00DF2BB6" w:rsidP="003131E2">
      <w:pPr>
        <w:pStyle w:val="BodyText"/>
      </w:pPr>
      <w:r w:rsidRPr="00C70209">
        <w:t xml:space="preserve">The RCT by Wang (2011) reported a significant reduction in the number of infants aged 9–18 months that required a RBC transfusion over a 2-year period comparing hydroxyurea with placebo (HR 0.55; 95% CI 0.32, 0.96). Further subgroup analysis by Thornburg (2012) showed the effect was significant among infants who were asymptomatic at enrolment (HR 2.7; 95% CI 1.0, 6.9) but not among infants who were symptomatic at enrolment (see </w:t>
      </w:r>
      <w:r w:rsidRPr="00C70209">
        <w:rPr>
          <w:b/>
        </w:rPr>
        <w:fldChar w:fldCharType="begin"/>
      </w:r>
      <w:r w:rsidRPr="00C70209">
        <w:rPr>
          <w:b/>
        </w:rPr>
        <w:instrText xml:space="preserve"> REF _Ref405204676 \h  \* MERGEFORMAT </w:instrText>
      </w:r>
      <w:r w:rsidRPr="00C70209">
        <w:rPr>
          <w:b/>
        </w:rPr>
      </w:r>
      <w:r w:rsidRPr="00C70209">
        <w:rPr>
          <w:b/>
        </w:rPr>
        <w:fldChar w:fldCharType="separate"/>
      </w:r>
      <w:r w:rsidR="000F7A9B" w:rsidRPr="000F7A9B">
        <w:rPr>
          <w:b/>
        </w:rPr>
        <w:t>Figure 3.2.17</w:t>
      </w:r>
      <w:r w:rsidRPr="00C70209">
        <w:rPr>
          <w:b/>
        </w:rPr>
        <w:fldChar w:fldCharType="end"/>
      </w:r>
      <w:r w:rsidRPr="00C70209">
        <w:t>).</w:t>
      </w:r>
    </w:p>
    <w:p w14:paraId="21438C90" w14:textId="77777777" w:rsidR="00DF2BB6" w:rsidRPr="00C70209" w:rsidRDefault="00DF2BB6" w:rsidP="003131E2">
      <w:pPr>
        <w:pStyle w:val="BodyText"/>
      </w:pPr>
    </w:p>
    <w:p w14:paraId="37742177" w14:textId="2C48C416" w:rsidR="00DF2BB6" w:rsidRPr="00C70209" w:rsidRDefault="00DF2BB6" w:rsidP="003131E2">
      <w:pPr>
        <w:pStyle w:val="Caption"/>
        <w:ind w:left="2070"/>
      </w:pPr>
      <w:bookmarkStart w:id="567" w:name="_Ref405204676"/>
      <w:bookmarkStart w:id="568" w:name="_Toc421795388"/>
      <w:bookmarkStart w:id="569" w:name="_Toc427747256"/>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7</w:t>
      </w:r>
      <w:r w:rsidRPr="00C70209">
        <w:fldChar w:fldCharType="end"/>
      </w:r>
      <w:bookmarkEnd w:id="567"/>
      <w:r w:rsidRPr="00C70209">
        <w:tab/>
        <w:t xml:space="preserve">Subgroup analysis of hydroxyurea versus placebo in paediatric patients with sickle cell disease </w:t>
      </w:r>
      <w:r w:rsidR="00D7682F" w:rsidRPr="00C70209">
        <w:t>–</w:t>
      </w:r>
      <w:r w:rsidRPr="00C70209">
        <w:t xml:space="preserve"> </w:t>
      </w:r>
      <w:r w:rsidR="00D7682F" w:rsidRPr="00C70209">
        <w:t xml:space="preserve">one </w:t>
      </w:r>
      <w:r w:rsidRPr="00C70209">
        <w:t>or more RBC transfusions</w:t>
      </w:r>
      <w:bookmarkEnd w:id="568"/>
      <w:bookmarkEnd w:id="569"/>
    </w:p>
    <w:p w14:paraId="7D34B20F" w14:textId="77777777" w:rsidR="00DF2BB6" w:rsidRPr="00C70209" w:rsidRDefault="00DF2BB6" w:rsidP="003131E2">
      <w:pPr>
        <w:pStyle w:val="BodyText"/>
      </w:pPr>
      <w:r w:rsidRPr="00C70209">
        <w:rPr>
          <w:noProof/>
        </w:rPr>
        <w:drawing>
          <wp:inline distT="0" distB="0" distL="0" distR="0" wp14:anchorId="5E8D5993" wp14:editId="6FB232DE">
            <wp:extent cx="4985143" cy="2773029"/>
            <wp:effectExtent l="19050" t="19050" r="25400" b="279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ants with sickle cell transfusion incidence.emf"/>
                    <pic:cNvPicPr/>
                  </pic:nvPicPr>
                  <pic:blipFill>
                    <a:blip r:embed="rId53">
                      <a:extLst>
                        <a:ext uri="{28A0092B-C50C-407E-A947-70E740481C1C}">
                          <a14:useLocalDpi xmlns:a14="http://schemas.microsoft.com/office/drawing/2010/main" val="0"/>
                        </a:ext>
                      </a:extLst>
                    </a:blip>
                    <a:stretch>
                      <a:fillRect/>
                    </a:stretch>
                  </pic:blipFill>
                  <pic:spPr>
                    <a:xfrm>
                      <a:off x="0" y="0"/>
                      <a:ext cx="4985143" cy="2773029"/>
                    </a:xfrm>
                    <a:prstGeom prst="rect">
                      <a:avLst/>
                    </a:prstGeom>
                    <a:ln w="12696" cmpd="sng">
                      <a:solidFill>
                        <a:srgbClr val="000000"/>
                      </a:solidFill>
                      <a:prstDash val="solid"/>
                    </a:ln>
                  </pic:spPr>
                </pic:pic>
              </a:graphicData>
            </a:graphic>
          </wp:inline>
        </w:drawing>
      </w:r>
    </w:p>
    <w:p w14:paraId="699FF5DD" w14:textId="77777777" w:rsidR="00DF2BB6" w:rsidRPr="00C70209" w:rsidRDefault="00DF2BB6" w:rsidP="003131E2">
      <w:pPr>
        <w:pStyle w:val="BodyText"/>
      </w:pPr>
    </w:p>
    <w:p w14:paraId="38A80869"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215777EB" w14:textId="508BA2F3" w:rsidR="00DF2BB6" w:rsidRPr="00C70209" w:rsidRDefault="00DF2BB6" w:rsidP="003131E2">
      <w:pPr>
        <w:pStyle w:val="Caption"/>
      </w:pPr>
      <w:bookmarkStart w:id="570" w:name="_Ref412652704"/>
      <w:bookmarkStart w:id="571" w:name="_Toc423015394"/>
      <w:bookmarkStart w:id="572" w:name="_Toc42774714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5</w:t>
      </w:r>
      <w:r w:rsidR="00130F03" w:rsidRPr="00C70209">
        <w:fldChar w:fldCharType="end"/>
      </w:r>
      <w:bookmarkEnd w:id="570"/>
      <w:r w:rsidRPr="00C70209">
        <w:tab/>
        <w:t>Paediatric patients with sickle cell disease: Results for hydroxyurea versus no hydroxyurea – Transfusion volume or incidence</w:t>
      </w:r>
      <w:bookmarkEnd w:id="571"/>
      <w:bookmarkEnd w:id="57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4"/>
        <w:gridCol w:w="1392"/>
        <w:gridCol w:w="1392"/>
        <w:gridCol w:w="1395"/>
        <w:gridCol w:w="1392"/>
        <w:gridCol w:w="1381"/>
        <w:gridCol w:w="1471"/>
        <w:gridCol w:w="1471"/>
        <w:gridCol w:w="1466"/>
        <w:gridCol w:w="1721"/>
      </w:tblGrid>
      <w:tr w:rsidR="00DF2BB6" w:rsidRPr="00C70209" w14:paraId="6CE08261"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33A028B2"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22460297"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72DE3118"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10E688B"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0CD7C08"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561C0916"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0C956417"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A2D8AB0" w14:textId="17F72589"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202E74F4"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31498783"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68D93E67"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F6C29D"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94F92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26E0E0"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88DC27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697DCA"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70B50DA"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182983F4" w14:textId="77777777" w:rsidR="00DF2BB6" w:rsidRPr="00C70209" w:rsidRDefault="00DF2BB6" w:rsidP="003131E2">
            <w:pPr>
              <w:pStyle w:val="TableH2"/>
              <w:rPr>
                <w:rFonts w:eastAsia="Arial Unicode MS"/>
                <w:lang w:eastAsia="en-US"/>
              </w:rPr>
            </w:pPr>
            <w:r w:rsidRPr="00C70209">
              <w:rPr>
                <w:rFonts w:eastAsia="Arial Unicode MS"/>
                <w:lang w:eastAsia="en-US"/>
              </w:rPr>
              <w:t>Hydroxyurea</w:t>
            </w:r>
          </w:p>
          <w:p w14:paraId="0BB7F4E5"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2B3AB315" w14:textId="608E5DD5"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05F507D2"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2439B8F1" w14:textId="77777777" w:rsidR="00DF2BB6" w:rsidRPr="00C70209" w:rsidRDefault="00DF2BB6" w:rsidP="003131E2">
            <w:pPr>
              <w:pStyle w:val="TableH2"/>
              <w:rPr>
                <w:rFonts w:eastAsia="Arial Unicode MS"/>
                <w:lang w:eastAsia="en-US"/>
              </w:rPr>
            </w:pPr>
            <w:r w:rsidRPr="00C70209">
              <w:rPr>
                <w:rFonts w:eastAsia="Arial Unicode MS"/>
                <w:lang w:eastAsia="en-US"/>
              </w:rPr>
              <w:t>No</w:t>
            </w:r>
            <w:r w:rsidRPr="00C70209">
              <w:rPr>
                <w:lang w:eastAsia="en-US"/>
              </w:rPr>
              <w:t xml:space="preserve"> h</w:t>
            </w:r>
            <w:r w:rsidRPr="00C70209">
              <w:rPr>
                <w:rFonts w:eastAsia="Arial Unicode MS"/>
                <w:lang w:eastAsia="en-US"/>
              </w:rPr>
              <w:t>ydroxyurea</w:t>
            </w:r>
          </w:p>
          <w:p w14:paraId="5578AB20"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1149BF99" w14:textId="77777777" w:rsidR="00DF2BB6" w:rsidRPr="00C70209" w:rsidRDefault="00DF2BB6" w:rsidP="003131E2">
            <w:pPr>
              <w:pStyle w:val="TableH2"/>
              <w:rPr>
                <w:rFonts w:eastAsia="Arial Unicode MS"/>
                <w:lang w:eastAsia="en-US"/>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tc>
        <w:tc>
          <w:tcPr>
            <w:tcW w:w="517" w:type="pct"/>
            <w:tcBorders>
              <w:top w:val="single" w:sz="4" w:space="0" w:color="000000"/>
              <w:left w:val="single" w:sz="4" w:space="0" w:color="000000"/>
              <w:bottom w:val="single" w:sz="4" w:space="0" w:color="000000"/>
              <w:right w:val="single" w:sz="4" w:space="0" w:color="000000"/>
            </w:tcBorders>
            <w:hideMark/>
          </w:tcPr>
          <w:p w14:paraId="5548034F"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7" w:type="pct"/>
            <w:tcBorders>
              <w:top w:val="single" w:sz="4" w:space="0" w:color="000000"/>
              <w:left w:val="single" w:sz="4" w:space="0" w:color="000000"/>
              <w:bottom w:val="single" w:sz="4" w:space="0" w:color="000000"/>
              <w:right w:val="single" w:sz="4" w:space="0" w:color="000000"/>
            </w:tcBorders>
            <w:hideMark/>
          </w:tcPr>
          <w:p w14:paraId="46B3C66A"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79CFACBE" w14:textId="3A8C05DE"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2F22E5DE"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20AFEFF3"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713BDD91"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w:t>
            </w:r>
            <w:r w:rsidRPr="00C70209">
              <w:rPr>
                <w:rFonts w:eastAsia="Arial Unicode MS"/>
              </w:rPr>
              <w:t>evidence</w:t>
            </w:r>
          </w:p>
        </w:tc>
      </w:tr>
      <w:tr w:rsidR="00DF2BB6" w:rsidRPr="00C70209" w14:paraId="06CB8E56" w14:textId="77777777" w:rsidTr="003131E2">
        <w:trPr>
          <w:cantSplit/>
          <w:tblHeader/>
        </w:trPr>
        <w:tc>
          <w:tcPr>
            <w:tcW w:w="386" w:type="pct"/>
            <w:tcBorders>
              <w:top w:val="single" w:sz="4" w:space="0" w:color="000000"/>
              <w:left w:val="single" w:sz="4" w:space="0" w:color="000000"/>
              <w:bottom w:val="single" w:sz="4" w:space="0" w:color="000000"/>
              <w:right w:val="single" w:sz="4" w:space="0" w:color="000000"/>
            </w:tcBorders>
            <w:hideMark/>
          </w:tcPr>
          <w:p w14:paraId="189502E3" w14:textId="02D4AC06" w:rsidR="00DF2BB6" w:rsidRPr="00C70209" w:rsidRDefault="00DF2BB6" w:rsidP="003131E2">
            <w:pPr>
              <w:pStyle w:val="Tabletext-evidencematrix"/>
              <w:spacing w:line="276" w:lineRule="auto"/>
            </w:pPr>
            <w:r w:rsidRPr="00C70209">
              <w:t>Jain 2012</w:t>
            </w:r>
            <w:r w:rsidRPr="00C70209">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 </w:instrText>
            </w:r>
            <w:r w:rsidR="000E261C">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7</w:t>
            </w:r>
            <w:r w:rsidRPr="00C70209">
              <w:fldChar w:fldCharType="end"/>
            </w:r>
          </w:p>
          <w:p w14:paraId="279C8E7D" w14:textId="77777777" w:rsidR="00DF2BB6" w:rsidRPr="00C70209" w:rsidRDefault="00DF2BB6" w:rsidP="003131E2">
            <w:pPr>
              <w:pStyle w:val="Tabletext-evidencematrix"/>
              <w:spacing w:line="276" w:lineRule="auto"/>
            </w:pPr>
            <w:r w:rsidRPr="00C70209">
              <w:t>Level II</w:t>
            </w:r>
          </w:p>
          <w:p w14:paraId="3C132AF3" w14:textId="77777777" w:rsidR="00DF2BB6" w:rsidRPr="00C70209" w:rsidRDefault="00DF2BB6" w:rsidP="003131E2">
            <w:pPr>
              <w:pStyle w:val="Tabletext-evidencematrix"/>
              <w:spacing w:line="276" w:lineRule="auto"/>
              <w:rPr>
                <w:i/>
              </w:rPr>
            </w:pPr>
            <w:r w:rsidRPr="00C70209">
              <w:rPr>
                <w:i/>
              </w:rPr>
              <w:t>Fair</w:t>
            </w:r>
          </w:p>
        </w:tc>
        <w:tc>
          <w:tcPr>
            <w:tcW w:w="491" w:type="pct"/>
            <w:tcBorders>
              <w:top w:val="single" w:sz="4" w:space="0" w:color="000000"/>
              <w:left w:val="single" w:sz="4" w:space="0" w:color="000000"/>
              <w:bottom w:val="single" w:sz="4" w:space="0" w:color="000000"/>
              <w:right w:val="single" w:sz="4" w:space="0" w:color="000000"/>
            </w:tcBorders>
            <w:hideMark/>
          </w:tcPr>
          <w:p w14:paraId="46638870" w14:textId="77777777" w:rsidR="00DF2BB6" w:rsidRPr="00C70209" w:rsidRDefault="00DF2BB6" w:rsidP="003131E2">
            <w:pPr>
              <w:pStyle w:val="Tabletext-evidencematrix"/>
              <w:spacing w:line="276" w:lineRule="auto"/>
            </w:pPr>
            <w:r w:rsidRPr="00C70209">
              <w:t>N=60</w:t>
            </w:r>
          </w:p>
        </w:tc>
        <w:tc>
          <w:tcPr>
            <w:tcW w:w="491" w:type="pct"/>
            <w:tcBorders>
              <w:top w:val="single" w:sz="4" w:space="0" w:color="000000"/>
              <w:left w:val="single" w:sz="4" w:space="0" w:color="000000"/>
              <w:bottom w:val="single" w:sz="4" w:space="0" w:color="000000"/>
              <w:right w:val="single" w:sz="4" w:space="0" w:color="000000"/>
            </w:tcBorders>
            <w:hideMark/>
          </w:tcPr>
          <w:p w14:paraId="73761A8F" w14:textId="77777777" w:rsidR="00DF2BB6" w:rsidRPr="00C70209" w:rsidRDefault="00DF2BB6" w:rsidP="003131E2">
            <w:pPr>
              <w:pStyle w:val="Tabletext-evidencematrix"/>
            </w:pPr>
            <w:r w:rsidRPr="00C70209">
              <w:t xml:space="preserve">Children aged 5–18 years with severe sickle cell anaemia </w:t>
            </w:r>
          </w:p>
        </w:tc>
        <w:tc>
          <w:tcPr>
            <w:tcW w:w="492" w:type="pct"/>
            <w:tcBorders>
              <w:top w:val="single" w:sz="4" w:space="0" w:color="000000"/>
              <w:left w:val="single" w:sz="4" w:space="0" w:color="000000"/>
              <w:bottom w:val="single" w:sz="4" w:space="0" w:color="000000"/>
              <w:right w:val="single" w:sz="4" w:space="0" w:color="000000"/>
            </w:tcBorders>
            <w:hideMark/>
          </w:tcPr>
          <w:p w14:paraId="14E5D30B" w14:textId="77777777" w:rsidR="00DF2BB6" w:rsidRPr="00C70209" w:rsidRDefault="00DF2BB6" w:rsidP="003131E2">
            <w:pPr>
              <w:pStyle w:val="Tabletext-evidencematrix"/>
            </w:pPr>
            <w:r w:rsidRPr="00C70209">
              <w:t>Single tertiary care hospital, India</w:t>
            </w:r>
          </w:p>
        </w:tc>
        <w:tc>
          <w:tcPr>
            <w:tcW w:w="491" w:type="pct"/>
            <w:tcBorders>
              <w:top w:val="single" w:sz="4" w:space="0" w:color="000000"/>
              <w:left w:val="single" w:sz="4" w:space="0" w:color="000000"/>
              <w:bottom w:val="single" w:sz="4" w:space="0" w:color="000000"/>
              <w:right w:val="single" w:sz="4" w:space="0" w:color="000000"/>
            </w:tcBorders>
            <w:hideMark/>
          </w:tcPr>
          <w:p w14:paraId="4FDE0079" w14:textId="7F67C9C3" w:rsidR="00DF2BB6" w:rsidRPr="00C70209" w:rsidRDefault="00DF2BB6" w:rsidP="003131E2">
            <w:pPr>
              <w:pStyle w:val="Tabletext-evidencematrix"/>
            </w:pPr>
            <w:r w:rsidRPr="00C70209">
              <w:t>Hydroxyurea (10 mg/kg/day) for 18 months versus placebo (powdered glucose capsules)</w:t>
            </w:r>
          </w:p>
        </w:tc>
        <w:tc>
          <w:tcPr>
            <w:tcW w:w="487" w:type="pct"/>
            <w:tcBorders>
              <w:top w:val="single" w:sz="4" w:space="0" w:color="000000"/>
              <w:left w:val="single" w:sz="4" w:space="0" w:color="000000"/>
              <w:bottom w:val="single" w:sz="4" w:space="0" w:color="000000"/>
              <w:right w:val="single" w:sz="4" w:space="0" w:color="000000"/>
            </w:tcBorders>
            <w:hideMark/>
          </w:tcPr>
          <w:p w14:paraId="12C4F3A2" w14:textId="77777777" w:rsidR="00DF2BB6" w:rsidRPr="00C70209" w:rsidRDefault="00DF2BB6" w:rsidP="003131E2">
            <w:pPr>
              <w:pStyle w:val="Tabletext-evidencematrix"/>
            </w:pPr>
            <w:r w:rsidRPr="00C70209">
              <w:t>Mean number of blood transfusion per patient per year at 18 months (end of study)</w:t>
            </w:r>
          </w:p>
        </w:tc>
        <w:tc>
          <w:tcPr>
            <w:tcW w:w="519" w:type="pct"/>
            <w:tcBorders>
              <w:top w:val="single" w:sz="4" w:space="0" w:color="000000"/>
              <w:left w:val="single" w:sz="4" w:space="0" w:color="000000"/>
              <w:bottom w:val="single" w:sz="4" w:space="0" w:color="000000"/>
              <w:right w:val="single" w:sz="4" w:space="0" w:color="000000"/>
            </w:tcBorders>
            <w:hideMark/>
          </w:tcPr>
          <w:p w14:paraId="28C340E1" w14:textId="77777777" w:rsidR="00DF2BB6" w:rsidRPr="00C70209" w:rsidRDefault="00DF2BB6" w:rsidP="003131E2">
            <w:pPr>
              <w:pStyle w:val="Tabletext-evidencematrix"/>
              <w:spacing w:line="276" w:lineRule="auto"/>
            </w:pPr>
            <w:r w:rsidRPr="00C70209">
              <w:t>0.13 ± 0.43 (n=30)</w:t>
            </w:r>
          </w:p>
        </w:tc>
        <w:tc>
          <w:tcPr>
            <w:tcW w:w="519" w:type="pct"/>
            <w:tcBorders>
              <w:top w:val="single" w:sz="4" w:space="0" w:color="000000"/>
              <w:left w:val="single" w:sz="4" w:space="0" w:color="000000"/>
              <w:bottom w:val="single" w:sz="4" w:space="0" w:color="000000"/>
              <w:right w:val="single" w:sz="4" w:space="0" w:color="000000"/>
            </w:tcBorders>
            <w:hideMark/>
          </w:tcPr>
          <w:p w14:paraId="659CC5F6" w14:textId="77777777" w:rsidR="00DF2BB6" w:rsidRPr="00C70209" w:rsidRDefault="00DF2BB6" w:rsidP="003131E2">
            <w:pPr>
              <w:pStyle w:val="Tabletext-evidencematrix"/>
              <w:spacing w:line="276" w:lineRule="auto"/>
            </w:pPr>
            <w:r w:rsidRPr="00C70209">
              <w:t>1.98 ± 0.82 (n=30)</w:t>
            </w:r>
          </w:p>
        </w:tc>
        <w:tc>
          <w:tcPr>
            <w:tcW w:w="517" w:type="pct"/>
            <w:tcBorders>
              <w:top w:val="single" w:sz="4" w:space="0" w:color="000000"/>
              <w:left w:val="single" w:sz="4" w:space="0" w:color="000000"/>
              <w:bottom w:val="single" w:sz="4" w:space="0" w:color="000000"/>
              <w:right w:val="single" w:sz="4" w:space="0" w:color="000000"/>
            </w:tcBorders>
            <w:hideMark/>
          </w:tcPr>
          <w:p w14:paraId="4A63607C" w14:textId="77777777" w:rsidR="00DF2BB6" w:rsidRPr="00C70209" w:rsidRDefault="00DF2BB6" w:rsidP="003131E2">
            <w:pPr>
              <w:pStyle w:val="Tabletext-evidencematrix"/>
              <w:spacing w:line="276" w:lineRule="auto"/>
              <w:rPr>
                <w:vertAlign w:val="superscript"/>
              </w:rPr>
            </w:pPr>
            <w:r w:rsidRPr="00C70209">
              <w:t>MD –1.85 [–2.18, –1.52]</w:t>
            </w:r>
            <w:r w:rsidRPr="00C70209">
              <w:rPr>
                <w:vertAlign w:val="superscript"/>
              </w:rPr>
              <w:t>c</w:t>
            </w:r>
          </w:p>
        </w:tc>
        <w:tc>
          <w:tcPr>
            <w:tcW w:w="60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1794106" w14:textId="77777777" w:rsidR="00DF2BB6" w:rsidRPr="00C70209" w:rsidRDefault="00DF2BB6" w:rsidP="003131E2">
            <w:pPr>
              <w:pStyle w:val="Tabletext-evidencematrix"/>
              <w:spacing w:line="276" w:lineRule="auto"/>
              <w:rPr>
                <w:i/>
              </w:rPr>
            </w:pPr>
            <w:r w:rsidRPr="00C70209">
              <w:rPr>
                <w:i/>
              </w:rPr>
              <w:t>Favours hydroxyurea</w:t>
            </w:r>
          </w:p>
          <w:p w14:paraId="03C06411" w14:textId="756FDBF5" w:rsidR="00DF2BB6" w:rsidRPr="00C70209" w:rsidRDefault="001A475D" w:rsidP="003131E2">
            <w:pPr>
              <w:pStyle w:val="Tabletext-evidencematrix"/>
              <w:spacing w:line="276" w:lineRule="auto"/>
            </w:pPr>
            <w:r w:rsidRPr="001A475D">
              <w:rPr>
                <w:i/>
              </w:rPr>
              <w:t>P &lt; </w:t>
            </w:r>
            <w:r w:rsidR="00DF2BB6" w:rsidRPr="00C70209">
              <w:t>0.001</w:t>
            </w:r>
          </w:p>
        </w:tc>
      </w:tr>
      <w:tr w:rsidR="00DF2BB6" w:rsidRPr="00C70209" w14:paraId="7BA74785"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4A202886" w14:textId="17BB6478" w:rsidR="00DF2BB6" w:rsidRPr="00C70209" w:rsidRDefault="00DF2BB6" w:rsidP="003131E2">
            <w:pPr>
              <w:pStyle w:val="Tabletext-evidencematrix"/>
              <w:spacing w:line="276" w:lineRule="auto"/>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r w:rsidRPr="00C70209">
              <w:t xml:space="preserve"> (BABY HUG)</w:t>
            </w:r>
          </w:p>
          <w:p w14:paraId="4EBF67C2" w14:textId="77777777" w:rsidR="00DF2BB6" w:rsidRPr="00C70209" w:rsidRDefault="00DF2BB6" w:rsidP="003131E2">
            <w:pPr>
              <w:pStyle w:val="Tabletext-evidencematrix"/>
              <w:spacing w:line="276" w:lineRule="auto"/>
            </w:pPr>
            <w:r w:rsidRPr="00C70209">
              <w:t>Level II</w:t>
            </w:r>
          </w:p>
          <w:p w14:paraId="1FFC5778" w14:textId="77777777" w:rsidR="00DF2BB6" w:rsidRPr="00C70209" w:rsidRDefault="00DF2BB6" w:rsidP="003131E2">
            <w:pPr>
              <w:pStyle w:val="Tabletext-evidencematrix"/>
              <w:spacing w:line="276" w:lineRule="auto"/>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EB44FD7" w14:textId="77777777" w:rsidR="00DF2BB6" w:rsidRPr="00C70209" w:rsidRDefault="00DF2BB6" w:rsidP="003131E2">
            <w:pPr>
              <w:pStyle w:val="Tabletext-evidencematrix"/>
              <w:spacing w:line="276" w:lineRule="auto"/>
            </w:pPr>
            <w:r w:rsidRPr="00C70209">
              <w:t>N=193</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667BC40" w14:textId="77777777" w:rsidR="00DF2BB6" w:rsidRPr="00C70209" w:rsidRDefault="00DF2BB6" w:rsidP="003131E2">
            <w:pPr>
              <w:pStyle w:val="Tabletext-evidencematrix"/>
            </w:pPr>
            <w:r w:rsidRPr="00C70209">
              <w:t>Infants aged 9–18 months with sickle cell anaemia (HbSS) or sickle beta thalassemia of all clinical severiti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64ADD896" w14:textId="77777777" w:rsidR="00DF2BB6" w:rsidRPr="00C70209" w:rsidRDefault="00DF2BB6" w:rsidP="003131E2">
            <w:pPr>
              <w:pStyle w:val="Tabletext-evidencematrix"/>
            </w:pPr>
            <w:r w:rsidRPr="00C70209">
              <w:t>13 centres, 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C5ADD90" w14:textId="4BB44B9B" w:rsidR="00DF2BB6" w:rsidRPr="00C70209" w:rsidRDefault="00DF2BB6" w:rsidP="003131E2">
            <w:pPr>
              <w:pStyle w:val="Tabletext-evidencematrix"/>
            </w:pPr>
            <w:r w:rsidRPr="00C70209">
              <w:t>Hydroxycarbamide (20 mg/kg/day) for 2 years versus placebo</w:t>
            </w:r>
          </w:p>
        </w:tc>
        <w:tc>
          <w:tcPr>
            <w:tcW w:w="487" w:type="pct"/>
            <w:tcBorders>
              <w:top w:val="single" w:sz="4" w:space="0" w:color="000000"/>
              <w:left w:val="single" w:sz="4" w:space="0" w:color="000000"/>
              <w:bottom w:val="single" w:sz="4" w:space="0" w:color="000000"/>
              <w:right w:val="single" w:sz="4" w:space="0" w:color="000000"/>
            </w:tcBorders>
            <w:hideMark/>
          </w:tcPr>
          <w:p w14:paraId="44F2CCCE" w14:textId="77777777" w:rsidR="00DF2BB6" w:rsidRPr="00C70209" w:rsidRDefault="00DF2BB6" w:rsidP="003131E2">
            <w:pPr>
              <w:pStyle w:val="Tabletext-evidencematrix"/>
            </w:pPr>
            <w:r w:rsidRPr="00C70209">
              <w:t>Number of children who received a transfusion</w:t>
            </w:r>
          </w:p>
        </w:tc>
        <w:tc>
          <w:tcPr>
            <w:tcW w:w="519" w:type="pct"/>
            <w:tcBorders>
              <w:top w:val="single" w:sz="4" w:space="0" w:color="000000"/>
              <w:left w:val="single" w:sz="4" w:space="0" w:color="000000"/>
              <w:bottom w:val="single" w:sz="4" w:space="0" w:color="000000"/>
              <w:right w:val="single" w:sz="4" w:space="0" w:color="000000"/>
            </w:tcBorders>
            <w:hideMark/>
          </w:tcPr>
          <w:p w14:paraId="31A7DF77" w14:textId="77777777" w:rsidR="00DF2BB6" w:rsidRPr="00C70209" w:rsidRDefault="00DF2BB6" w:rsidP="003131E2">
            <w:pPr>
              <w:pStyle w:val="Tabletext-evidencematrix"/>
              <w:spacing w:line="276" w:lineRule="auto"/>
            </w:pPr>
            <w:r w:rsidRPr="00C70209">
              <w:t>20/96 (20.8%)</w:t>
            </w:r>
          </w:p>
        </w:tc>
        <w:tc>
          <w:tcPr>
            <w:tcW w:w="519" w:type="pct"/>
            <w:tcBorders>
              <w:top w:val="single" w:sz="4" w:space="0" w:color="000000"/>
              <w:left w:val="single" w:sz="4" w:space="0" w:color="000000"/>
              <w:bottom w:val="single" w:sz="4" w:space="0" w:color="000000"/>
              <w:right w:val="single" w:sz="4" w:space="0" w:color="000000"/>
            </w:tcBorders>
            <w:hideMark/>
          </w:tcPr>
          <w:p w14:paraId="1034AFE6" w14:textId="77777777" w:rsidR="00DF2BB6" w:rsidRPr="00C70209" w:rsidRDefault="00DF2BB6" w:rsidP="003131E2">
            <w:pPr>
              <w:pStyle w:val="Tabletext-evidencematrix"/>
              <w:spacing w:line="276" w:lineRule="auto"/>
            </w:pPr>
            <w:r w:rsidRPr="00C70209">
              <w:t>33/97 (34.0%)</w:t>
            </w:r>
          </w:p>
        </w:tc>
        <w:tc>
          <w:tcPr>
            <w:tcW w:w="517" w:type="pct"/>
            <w:vMerge w:val="restart"/>
            <w:tcBorders>
              <w:top w:val="single" w:sz="4" w:space="0" w:color="000000"/>
              <w:left w:val="single" w:sz="4" w:space="0" w:color="000000"/>
              <w:bottom w:val="single" w:sz="4" w:space="0" w:color="000000"/>
              <w:right w:val="single" w:sz="4" w:space="0" w:color="000000"/>
            </w:tcBorders>
            <w:hideMark/>
          </w:tcPr>
          <w:p w14:paraId="504CD1F6" w14:textId="77777777" w:rsidR="00DF2BB6" w:rsidRPr="00C70209" w:rsidRDefault="00DF2BB6" w:rsidP="003131E2">
            <w:pPr>
              <w:pStyle w:val="Tabletext-evidencematrix"/>
              <w:spacing w:line="276" w:lineRule="auto"/>
            </w:pPr>
            <w:r w:rsidRPr="00C70209">
              <w:t>RR 0.61 [0.38, 0.99]</w:t>
            </w:r>
            <w:r w:rsidRPr="00C70209">
              <w:rPr>
                <w:vertAlign w:val="superscript"/>
              </w:rPr>
              <w:t>c</w:t>
            </w:r>
          </w:p>
          <w:p w14:paraId="2E1FA82E" w14:textId="77777777" w:rsidR="00DF2BB6" w:rsidRPr="00C70209" w:rsidRDefault="00DF2BB6" w:rsidP="003131E2">
            <w:pPr>
              <w:pStyle w:val="Tabletext-evidencematrix"/>
              <w:spacing w:line="276" w:lineRule="auto"/>
            </w:pPr>
            <w:r w:rsidRPr="00C70209">
              <w:t>HR 0.55 [0.32, 0.96]</w:t>
            </w:r>
            <w:r w:rsidRPr="00C70209">
              <w:rPr>
                <w:vertAlign w:val="superscript"/>
              </w:rPr>
              <w:t>d</w:t>
            </w:r>
          </w:p>
        </w:tc>
        <w:tc>
          <w:tcPr>
            <w:tcW w:w="607"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F83B013" w14:textId="77777777" w:rsidR="00DF2BB6" w:rsidRPr="00C70209" w:rsidRDefault="00DF2BB6" w:rsidP="003131E2">
            <w:pPr>
              <w:pStyle w:val="Tabletext-evidencematrix"/>
              <w:spacing w:line="276" w:lineRule="auto"/>
              <w:rPr>
                <w:i/>
              </w:rPr>
            </w:pPr>
            <w:r w:rsidRPr="00C70209">
              <w:rPr>
                <w:i/>
              </w:rPr>
              <w:t>Favours hydroxyurea</w:t>
            </w:r>
          </w:p>
          <w:p w14:paraId="4A0687B1" w14:textId="2A439728" w:rsidR="00DF2BB6" w:rsidRPr="00C70209" w:rsidRDefault="001A475D" w:rsidP="003131E2">
            <w:pPr>
              <w:pStyle w:val="Tabletext-evidencematrix"/>
              <w:spacing w:line="276" w:lineRule="auto"/>
            </w:pPr>
            <w:r w:rsidRPr="001A475D">
              <w:rPr>
                <w:i/>
              </w:rPr>
              <w:t>P = </w:t>
            </w:r>
            <w:r w:rsidR="00DF2BB6" w:rsidRPr="00C70209">
              <w:t>0.04</w:t>
            </w:r>
            <w:r w:rsidR="00DF2BB6" w:rsidRPr="00C70209">
              <w:rPr>
                <w:vertAlign w:val="superscript"/>
              </w:rPr>
              <w:t>c</w:t>
            </w:r>
          </w:p>
          <w:p w14:paraId="77907361" w14:textId="795CAE87" w:rsidR="00DF2BB6" w:rsidRPr="00C70209" w:rsidRDefault="001A475D" w:rsidP="003131E2">
            <w:pPr>
              <w:pStyle w:val="Tabletext-evidencematrix"/>
              <w:spacing w:line="276" w:lineRule="auto"/>
              <w:rPr>
                <w:vertAlign w:val="superscript"/>
              </w:rPr>
            </w:pPr>
            <w:r w:rsidRPr="001A475D">
              <w:rPr>
                <w:i/>
              </w:rPr>
              <w:t>P = </w:t>
            </w:r>
            <w:r w:rsidR="00DF2BB6" w:rsidRPr="00C70209">
              <w:t>0.03</w:t>
            </w:r>
            <w:r w:rsidR="00DF2BB6" w:rsidRPr="00C70209">
              <w:rPr>
                <w:vertAlign w:val="superscript"/>
              </w:rPr>
              <w:t>e</w:t>
            </w:r>
          </w:p>
        </w:tc>
      </w:tr>
      <w:tr w:rsidR="00DF2BB6" w:rsidRPr="00C70209" w14:paraId="48AADDC6"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6FC01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929E9A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7F6AD8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D6CBEE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E59FF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57363845" w14:textId="77777777" w:rsidR="00DF2BB6" w:rsidRPr="00C70209" w:rsidRDefault="00DF2BB6" w:rsidP="003131E2">
            <w:pPr>
              <w:pStyle w:val="Tabletext-evidencematrix"/>
            </w:pPr>
            <w:r w:rsidRPr="00C70209">
              <w:t>Total number of transfusions</w:t>
            </w:r>
          </w:p>
        </w:tc>
        <w:tc>
          <w:tcPr>
            <w:tcW w:w="519" w:type="pct"/>
            <w:tcBorders>
              <w:top w:val="single" w:sz="4" w:space="0" w:color="000000"/>
              <w:left w:val="single" w:sz="4" w:space="0" w:color="000000"/>
              <w:bottom w:val="single" w:sz="4" w:space="0" w:color="000000"/>
              <w:right w:val="single" w:sz="4" w:space="0" w:color="000000"/>
            </w:tcBorders>
            <w:hideMark/>
          </w:tcPr>
          <w:p w14:paraId="561986CE" w14:textId="77777777" w:rsidR="00DF2BB6" w:rsidRPr="00C70209" w:rsidRDefault="00DF2BB6" w:rsidP="003131E2">
            <w:pPr>
              <w:pStyle w:val="Tabletext-evidencematrix"/>
              <w:spacing w:line="276" w:lineRule="auto"/>
            </w:pPr>
            <w:r w:rsidRPr="00C70209">
              <w:t>35</w:t>
            </w:r>
          </w:p>
        </w:tc>
        <w:tc>
          <w:tcPr>
            <w:tcW w:w="519" w:type="pct"/>
            <w:tcBorders>
              <w:top w:val="single" w:sz="4" w:space="0" w:color="000000"/>
              <w:left w:val="single" w:sz="4" w:space="0" w:color="000000"/>
              <w:bottom w:val="single" w:sz="4" w:space="0" w:color="000000"/>
              <w:right w:val="single" w:sz="4" w:space="0" w:color="000000"/>
            </w:tcBorders>
            <w:hideMark/>
          </w:tcPr>
          <w:p w14:paraId="2C558193" w14:textId="77777777" w:rsidR="00DF2BB6" w:rsidRPr="00C70209" w:rsidRDefault="00DF2BB6" w:rsidP="003131E2">
            <w:pPr>
              <w:pStyle w:val="Tabletext-evidencematrix"/>
              <w:spacing w:line="276" w:lineRule="auto"/>
            </w:pPr>
            <w:r w:rsidRPr="00C70209">
              <w:t>63</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58BE1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2816274" w14:textId="77777777" w:rsidR="00DF2BB6" w:rsidRPr="00C70209" w:rsidRDefault="00DF2BB6" w:rsidP="003131E2">
            <w:pPr>
              <w:spacing w:after="0"/>
              <w:ind w:left="0"/>
              <w:rPr>
                <w:rFonts w:ascii="Arial Narrow" w:eastAsia="Arial Unicode MS" w:hAnsi="Arial Narrow" w:cs="Arial"/>
                <w:bCs/>
                <w:color w:val="auto"/>
                <w:sz w:val="16"/>
                <w:szCs w:val="24"/>
                <w:vertAlign w:val="superscript"/>
                <w:lang w:eastAsia="ja-JP"/>
              </w:rPr>
            </w:pPr>
          </w:p>
        </w:tc>
      </w:tr>
      <w:tr w:rsidR="00DF2BB6" w:rsidRPr="00C70209" w14:paraId="3934B8EA"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0AC26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D0E29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91169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61C7BF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DCD90A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4232EDD2" w14:textId="77777777" w:rsidR="00DF2BB6" w:rsidRPr="00C70209" w:rsidRDefault="00DF2BB6" w:rsidP="003131E2">
            <w:pPr>
              <w:pStyle w:val="Tabletext-evidencematrix"/>
            </w:pPr>
            <w:r w:rsidRPr="00C70209">
              <w:t>Number of transfused children who received two or more transfusions</w:t>
            </w:r>
          </w:p>
        </w:tc>
        <w:tc>
          <w:tcPr>
            <w:tcW w:w="519" w:type="pct"/>
            <w:tcBorders>
              <w:top w:val="single" w:sz="4" w:space="0" w:color="000000"/>
              <w:left w:val="single" w:sz="4" w:space="0" w:color="000000"/>
              <w:bottom w:val="single" w:sz="4" w:space="0" w:color="000000"/>
              <w:right w:val="single" w:sz="4" w:space="0" w:color="000000"/>
            </w:tcBorders>
            <w:hideMark/>
          </w:tcPr>
          <w:p w14:paraId="36DA7000" w14:textId="77777777" w:rsidR="00DF2BB6" w:rsidRPr="00C70209" w:rsidRDefault="00DF2BB6" w:rsidP="003131E2">
            <w:pPr>
              <w:pStyle w:val="Tabletext-evidencematrix"/>
              <w:spacing w:line="276" w:lineRule="auto"/>
            </w:pPr>
            <w:r w:rsidRPr="00C70209">
              <w:t>7/20 (35%)</w:t>
            </w:r>
          </w:p>
        </w:tc>
        <w:tc>
          <w:tcPr>
            <w:tcW w:w="519" w:type="pct"/>
            <w:tcBorders>
              <w:top w:val="single" w:sz="4" w:space="0" w:color="000000"/>
              <w:left w:val="single" w:sz="4" w:space="0" w:color="000000"/>
              <w:bottom w:val="single" w:sz="4" w:space="0" w:color="000000"/>
              <w:right w:val="single" w:sz="4" w:space="0" w:color="000000"/>
            </w:tcBorders>
            <w:hideMark/>
          </w:tcPr>
          <w:p w14:paraId="75077A40" w14:textId="77777777" w:rsidR="00DF2BB6" w:rsidRPr="00C70209" w:rsidRDefault="00DF2BB6" w:rsidP="003131E2">
            <w:pPr>
              <w:pStyle w:val="Tabletext-evidencematrix"/>
              <w:spacing w:line="276" w:lineRule="auto"/>
            </w:pPr>
            <w:r w:rsidRPr="00C70209">
              <w:t>17/33 (52%)</w:t>
            </w:r>
          </w:p>
        </w:tc>
        <w:tc>
          <w:tcPr>
            <w:tcW w:w="517" w:type="pct"/>
            <w:tcBorders>
              <w:top w:val="single" w:sz="4" w:space="0" w:color="000000"/>
              <w:left w:val="single" w:sz="4" w:space="0" w:color="000000"/>
              <w:bottom w:val="single" w:sz="4" w:space="0" w:color="000000"/>
              <w:right w:val="single" w:sz="4" w:space="0" w:color="000000"/>
            </w:tcBorders>
            <w:hideMark/>
          </w:tcPr>
          <w:p w14:paraId="3AE9E9AE" w14:textId="77777777" w:rsidR="00DF2BB6" w:rsidRPr="00C70209" w:rsidRDefault="00DF2BB6" w:rsidP="003131E2">
            <w:pPr>
              <w:pStyle w:val="Tabletext-evidencematrix"/>
              <w:spacing w:line="276" w:lineRule="auto"/>
            </w:pPr>
            <w:r w:rsidRPr="00C70209">
              <w:t>RR 0.68 [0.34, 1.34]</w:t>
            </w:r>
            <w:r w:rsidRPr="00C70209">
              <w:rPr>
                <w:vertAlign w:val="superscript"/>
              </w:rPr>
              <w:t>c</w:t>
            </w:r>
          </w:p>
        </w:tc>
        <w:tc>
          <w:tcPr>
            <w:tcW w:w="60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AB67893" w14:textId="77777777" w:rsidR="00DF2BB6" w:rsidRPr="00C70209" w:rsidRDefault="00DF2BB6" w:rsidP="003131E2">
            <w:pPr>
              <w:pStyle w:val="Tabletext-evidencematrix"/>
              <w:spacing w:line="276" w:lineRule="auto"/>
              <w:rPr>
                <w:i/>
              </w:rPr>
            </w:pPr>
            <w:r w:rsidRPr="00C70209">
              <w:rPr>
                <w:i/>
              </w:rPr>
              <w:t>No significant difference</w:t>
            </w:r>
          </w:p>
          <w:p w14:paraId="053C7A5F" w14:textId="6D648CC9" w:rsidR="00DF2BB6" w:rsidRPr="00C70209" w:rsidRDefault="001A475D" w:rsidP="003131E2">
            <w:pPr>
              <w:pStyle w:val="Tabletext-evidencematrix"/>
              <w:spacing w:line="276" w:lineRule="auto"/>
            </w:pPr>
            <w:r w:rsidRPr="001A475D">
              <w:rPr>
                <w:i/>
              </w:rPr>
              <w:t>P = </w:t>
            </w:r>
            <w:r w:rsidR="00DF2BB6" w:rsidRPr="00C70209">
              <w:t>0.27</w:t>
            </w:r>
            <w:r w:rsidR="00DF2BB6" w:rsidRPr="00C70209">
              <w:rPr>
                <w:vertAlign w:val="superscript"/>
              </w:rPr>
              <w:t>c</w:t>
            </w:r>
          </w:p>
          <w:p w14:paraId="7C2F2F41" w14:textId="77777777" w:rsidR="00DF2BB6" w:rsidRPr="00C70209" w:rsidRDefault="00DF2BB6" w:rsidP="003131E2">
            <w:pPr>
              <w:pStyle w:val="Tabletext-evidencematrix"/>
              <w:spacing w:line="276" w:lineRule="auto"/>
            </w:pPr>
          </w:p>
        </w:tc>
      </w:tr>
      <w:tr w:rsidR="00DF2BB6" w:rsidRPr="00C70209" w14:paraId="615D1EC1"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A6BCD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A7DAD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83A70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CAA819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3B635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vMerge w:val="restart"/>
            <w:tcBorders>
              <w:top w:val="single" w:sz="4" w:space="0" w:color="000000"/>
              <w:left w:val="single" w:sz="4" w:space="0" w:color="000000"/>
              <w:bottom w:val="single" w:sz="4" w:space="0" w:color="000000"/>
              <w:right w:val="single" w:sz="4" w:space="0" w:color="000000"/>
            </w:tcBorders>
          </w:tcPr>
          <w:p w14:paraId="555ECB75" w14:textId="77777777" w:rsidR="00DF2BB6" w:rsidRPr="00C70209" w:rsidRDefault="00DF2BB6" w:rsidP="003131E2">
            <w:pPr>
              <w:pStyle w:val="Tabletext-subanalysis"/>
              <w:spacing w:line="276" w:lineRule="auto"/>
              <w:jc w:val="right"/>
            </w:pPr>
          </w:p>
          <w:p w14:paraId="30B032F4" w14:textId="77777777" w:rsidR="00DF2BB6" w:rsidRPr="00C70209" w:rsidRDefault="00DF2BB6" w:rsidP="003131E2">
            <w:pPr>
              <w:pStyle w:val="Tabletext-subanalysis"/>
              <w:spacing w:line="276" w:lineRule="auto"/>
              <w:jc w:val="right"/>
            </w:pPr>
          </w:p>
          <w:p w14:paraId="729F803F" w14:textId="77777777" w:rsidR="00DF2BB6" w:rsidRPr="00C70209" w:rsidRDefault="00DF2BB6" w:rsidP="003131E2">
            <w:pPr>
              <w:pStyle w:val="Tabletext-subanalysis"/>
              <w:jc w:val="right"/>
            </w:pPr>
            <w:r w:rsidRPr="00C70209">
              <w:t>Number of children who received a transfusion</w:t>
            </w:r>
          </w:p>
        </w:tc>
        <w:tc>
          <w:tcPr>
            <w:tcW w:w="1555" w:type="pct"/>
            <w:gridSpan w:val="3"/>
            <w:tcBorders>
              <w:top w:val="single" w:sz="4" w:space="0" w:color="000000"/>
              <w:left w:val="single" w:sz="4" w:space="0" w:color="000000"/>
              <w:bottom w:val="single" w:sz="4" w:space="0" w:color="000000"/>
              <w:right w:val="single" w:sz="4" w:space="0" w:color="000000"/>
            </w:tcBorders>
            <w:hideMark/>
          </w:tcPr>
          <w:p w14:paraId="6C07E745" w14:textId="77777777" w:rsidR="00DF2BB6" w:rsidRPr="00C70209" w:rsidRDefault="00DF2BB6" w:rsidP="003131E2">
            <w:pPr>
              <w:pStyle w:val="Tabletext-subanalysis"/>
              <w:spacing w:line="276" w:lineRule="auto"/>
              <w:rPr>
                <w:rStyle w:val="Emphasis"/>
              </w:rPr>
            </w:pPr>
            <w:r w:rsidRPr="00C70209">
              <w:rPr>
                <w:rStyle w:val="Emphasis"/>
              </w:rPr>
              <w:t>Subgroup analysis: cohort of infants from the BABY HUG trial who were asymptomatic at enrolment reported in Thornburg 2012 (N=101)</w:t>
            </w:r>
          </w:p>
        </w:tc>
        <w:tc>
          <w:tcPr>
            <w:tcW w:w="607"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64041F9" w14:textId="77777777" w:rsidR="00DF2BB6" w:rsidRPr="00C70209" w:rsidRDefault="00DF2BB6" w:rsidP="003131E2">
            <w:pPr>
              <w:pStyle w:val="Tabletext-evidencematrix"/>
              <w:spacing w:line="276" w:lineRule="auto"/>
              <w:rPr>
                <w:i/>
              </w:rPr>
            </w:pPr>
          </w:p>
          <w:p w14:paraId="6A2FA354" w14:textId="77777777" w:rsidR="00DF2BB6" w:rsidRPr="00C70209" w:rsidRDefault="00DF2BB6" w:rsidP="003131E2">
            <w:pPr>
              <w:pStyle w:val="Tabletext-evidencematrix"/>
              <w:spacing w:line="276" w:lineRule="auto"/>
              <w:rPr>
                <w:i/>
              </w:rPr>
            </w:pPr>
          </w:p>
          <w:p w14:paraId="4099BE5C" w14:textId="77777777" w:rsidR="00DF2BB6" w:rsidRPr="00C70209" w:rsidRDefault="00DF2BB6" w:rsidP="003131E2">
            <w:pPr>
              <w:pStyle w:val="Tabletext-subanalysis"/>
              <w:spacing w:line="276" w:lineRule="auto"/>
              <w:rPr>
                <w:rStyle w:val="Emphasis"/>
              </w:rPr>
            </w:pPr>
            <w:r w:rsidRPr="00C70209">
              <w:rPr>
                <w:rStyle w:val="Emphasis"/>
              </w:rPr>
              <w:t>Favours hydroxyurea</w:t>
            </w:r>
          </w:p>
          <w:p w14:paraId="65289807" w14:textId="728DD820" w:rsidR="00DF2BB6" w:rsidRPr="00C70209" w:rsidRDefault="001A475D" w:rsidP="003131E2">
            <w:pPr>
              <w:pStyle w:val="Tabletext-subanalysis"/>
              <w:spacing w:line="276" w:lineRule="auto"/>
            </w:pPr>
            <w:r w:rsidRPr="001A475D">
              <w:rPr>
                <w:i/>
              </w:rPr>
              <w:t>P = </w:t>
            </w:r>
            <w:r w:rsidR="00DF2BB6" w:rsidRPr="00C70209">
              <w:t>0.04</w:t>
            </w:r>
          </w:p>
        </w:tc>
      </w:tr>
      <w:tr w:rsidR="00DF2BB6" w:rsidRPr="00C70209" w14:paraId="25C3341A"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71C6A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DDD34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FEF48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2F7BF8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7C5C4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hideMark/>
          </w:tcPr>
          <w:p w14:paraId="1EEC6097" w14:textId="77777777" w:rsidR="00DF2BB6" w:rsidRPr="00C70209" w:rsidRDefault="00DF2BB6" w:rsidP="003131E2">
            <w:pPr>
              <w:spacing w:after="0"/>
              <w:ind w:left="0"/>
              <w:jc w:val="right"/>
              <w:rPr>
                <w:rFonts w:ascii="Arial Narrow" w:eastAsia="Arial Unicode MS" w:hAnsi="Arial Narrow" w:cs="Arial"/>
                <w:bCs/>
                <w:color w:val="auto"/>
                <w:sz w:val="14"/>
                <w:szCs w:val="14"/>
                <w:lang w:eastAsia="ja-JP"/>
              </w:rPr>
            </w:pPr>
          </w:p>
        </w:tc>
        <w:tc>
          <w:tcPr>
            <w:tcW w:w="519" w:type="pct"/>
            <w:tcBorders>
              <w:top w:val="single" w:sz="4" w:space="0" w:color="000000"/>
              <w:left w:val="single" w:sz="4" w:space="0" w:color="000000"/>
              <w:bottom w:val="single" w:sz="4" w:space="0" w:color="000000"/>
              <w:right w:val="single" w:sz="4" w:space="0" w:color="000000"/>
            </w:tcBorders>
            <w:hideMark/>
          </w:tcPr>
          <w:p w14:paraId="6D424A0F" w14:textId="77777777" w:rsidR="00DF2BB6" w:rsidRPr="00C70209" w:rsidRDefault="00DF2BB6" w:rsidP="003131E2">
            <w:pPr>
              <w:pStyle w:val="Tabletext-evidencematrix"/>
              <w:spacing w:line="276" w:lineRule="auto"/>
            </w:pPr>
            <w:r w:rsidRPr="00C70209">
              <w:t>6/52 (11.5%)</w:t>
            </w:r>
          </w:p>
        </w:tc>
        <w:tc>
          <w:tcPr>
            <w:tcW w:w="519" w:type="pct"/>
            <w:tcBorders>
              <w:top w:val="single" w:sz="4" w:space="0" w:color="000000"/>
              <w:left w:val="single" w:sz="4" w:space="0" w:color="000000"/>
              <w:bottom w:val="single" w:sz="4" w:space="0" w:color="000000"/>
              <w:right w:val="single" w:sz="4" w:space="0" w:color="000000"/>
            </w:tcBorders>
            <w:hideMark/>
          </w:tcPr>
          <w:p w14:paraId="23200D0C" w14:textId="77777777" w:rsidR="00DF2BB6" w:rsidRPr="00C70209" w:rsidRDefault="00DF2BB6" w:rsidP="003131E2">
            <w:pPr>
              <w:pStyle w:val="Tabletext-evidencematrix"/>
              <w:spacing w:line="276" w:lineRule="auto"/>
            </w:pPr>
            <w:r w:rsidRPr="00C70209">
              <w:t>14/49 (28.6%)</w:t>
            </w:r>
          </w:p>
        </w:tc>
        <w:tc>
          <w:tcPr>
            <w:tcW w:w="517" w:type="pct"/>
            <w:tcBorders>
              <w:top w:val="single" w:sz="4" w:space="0" w:color="000000"/>
              <w:left w:val="single" w:sz="4" w:space="0" w:color="000000"/>
              <w:bottom w:val="single" w:sz="4" w:space="0" w:color="000000"/>
              <w:right w:val="single" w:sz="4" w:space="0" w:color="000000"/>
            </w:tcBorders>
            <w:hideMark/>
          </w:tcPr>
          <w:p w14:paraId="1FA158E8" w14:textId="77777777" w:rsidR="00DF2BB6" w:rsidRPr="00C70209" w:rsidRDefault="00DF2BB6" w:rsidP="003131E2">
            <w:pPr>
              <w:pStyle w:val="Tabletext-evidencematrix"/>
              <w:spacing w:line="276" w:lineRule="auto"/>
            </w:pPr>
            <w:r w:rsidRPr="00C70209">
              <w:t>HR 2.7 [1.0, 6.9]</w:t>
            </w:r>
            <w:r w:rsidRPr="00C70209">
              <w:rPr>
                <w:vertAlign w:val="superscript"/>
              </w:rPr>
              <w:t>c</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DC8411"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r>
      <w:tr w:rsidR="00DF2BB6" w:rsidRPr="00C70209" w14:paraId="428EF70D"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B29E9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79E15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C6971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69EB76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EEBBC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1EA71844" w14:textId="50B2A6A5" w:rsidR="00DF2BB6" w:rsidRPr="00C70209" w:rsidRDefault="00DF2BB6" w:rsidP="003131E2">
            <w:pPr>
              <w:pStyle w:val="Tabletext-subanalysis"/>
              <w:jc w:val="right"/>
            </w:pPr>
            <w:r w:rsidRPr="00C70209">
              <w:t>Transfusions associated with ACS events</w:t>
            </w:r>
          </w:p>
          <w:p w14:paraId="0B5AA10E" w14:textId="77777777" w:rsidR="00DF2BB6" w:rsidRPr="00C70209" w:rsidRDefault="00DF2BB6" w:rsidP="003131E2">
            <w:pPr>
              <w:pStyle w:val="Tabletext-subanalysis"/>
              <w:jc w:val="right"/>
            </w:pPr>
            <w:r w:rsidRPr="00C70209">
              <w:t>*data displayed as per ACS event (not per patient)</w:t>
            </w:r>
          </w:p>
        </w:tc>
        <w:tc>
          <w:tcPr>
            <w:tcW w:w="519" w:type="pct"/>
            <w:tcBorders>
              <w:top w:val="single" w:sz="4" w:space="0" w:color="000000"/>
              <w:left w:val="single" w:sz="4" w:space="0" w:color="000000"/>
              <w:bottom w:val="single" w:sz="4" w:space="0" w:color="000000"/>
              <w:right w:val="single" w:sz="4" w:space="0" w:color="000000"/>
            </w:tcBorders>
            <w:hideMark/>
          </w:tcPr>
          <w:p w14:paraId="2EE139FA" w14:textId="77777777" w:rsidR="00DF2BB6" w:rsidRPr="00C70209" w:rsidRDefault="00DF2BB6" w:rsidP="003131E2">
            <w:pPr>
              <w:pStyle w:val="Tabletext-evidencematrix"/>
              <w:spacing w:line="276" w:lineRule="auto"/>
            </w:pPr>
            <w:r w:rsidRPr="00C70209">
              <w:t>2/8 (25%)</w:t>
            </w:r>
          </w:p>
        </w:tc>
        <w:tc>
          <w:tcPr>
            <w:tcW w:w="519" w:type="pct"/>
            <w:tcBorders>
              <w:top w:val="single" w:sz="4" w:space="0" w:color="000000"/>
              <w:left w:val="single" w:sz="4" w:space="0" w:color="000000"/>
              <w:bottom w:val="single" w:sz="4" w:space="0" w:color="000000"/>
              <w:right w:val="single" w:sz="4" w:space="0" w:color="000000"/>
            </w:tcBorders>
            <w:hideMark/>
          </w:tcPr>
          <w:p w14:paraId="117A05E3" w14:textId="77777777" w:rsidR="00DF2BB6" w:rsidRPr="00C70209" w:rsidRDefault="00DF2BB6" w:rsidP="003131E2">
            <w:pPr>
              <w:pStyle w:val="Tabletext-evidencematrix"/>
              <w:spacing w:line="276" w:lineRule="auto"/>
            </w:pPr>
            <w:r w:rsidRPr="00C70209">
              <w:t>12/27 (44%)</w:t>
            </w:r>
          </w:p>
        </w:tc>
        <w:tc>
          <w:tcPr>
            <w:tcW w:w="517" w:type="pct"/>
            <w:tcBorders>
              <w:top w:val="single" w:sz="4" w:space="0" w:color="000000"/>
              <w:left w:val="single" w:sz="4" w:space="0" w:color="000000"/>
              <w:bottom w:val="single" w:sz="4" w:space="0" w:color="000000"/>
              <w:right w:val="single" w:sz="4" w:space="0" w:color="000000"/>
            </w:tcBorders>
            <w:hideMark/>
          </w:tcPr>
          <w:p w14:paraId="114095AE" w14:textId="77777777" w:rsidR="00DF2BB6" w:rsidRPr="00C70209" w:rsidRDefault="00DF2BB6" w:rsidP="003131E2">
            <w:pPr>
              <w:pStyle w:val="Tabletext-evidencematrix"/>
              <w:spacing w:line="276" w:lineRule="auto"/>
            </w:pPr>
            <w:r w:rsidRPr="00C70209">
              <w:t>RR 0.56 [0.16, 2.01]</w:t>
            </w:r>
            <w:r w:rsidRPr="00C70209">
              <w:rPr>
                <w:vertAlign w:val="superscript"/>
              </w:rPr>
              <w:t>c</w:t>
            </w:r>
            <w:r w:rsidRPr="00C70209">
              <w:t xml:space="preserve"> </w:t>
            </w:r>
          </w:p>
        </w:tc>
        <w:tc>
          <w:tcPr>
            <w:tcW w:w="60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5BB013C" w14:textId="77777777" w:rsidR="00DF2BB6" w:rsidRPr="00C70209" w:rsidRDefault="00DF2BB6" w:rsidP="003131E2">
            <w:pPr>
              <w:pStyle w:val="Tabletext-evidencematrix"/>
              <w:spacing w:line="276" w:lineRule="auto"/>
              <w:rPr>
                <w:i/>
              </w:rPr>
            </w:pPr>
            <w:r w:rsidRPr="00C70209">
              <w:rPr>
                <w:i/>
              </w:rPr>
              <w:t>No significant difference</w:t>
            </w:r>
          </w:p>
          <w:p w14:paraId="222B5083" w14:textId="64DE61BB" w:rsidR="00DF2BB6" w:rsidRPr="00C70209" w:rsidRDefault="001A475D" w:rsidP="003131E2">
            <w:pPr>
              <w:pStyle w:val="Tabletext-evidencematrix"/>
              <w:spacing w:line="276" w:lineRule="auto"/>
            </w:pPr>
            <w:r w:rsidRPr="001A475D">
              <w:rPr>
                <w:i/>
              </w:rPr>
              <w:t>P = </w:t>
            </w:r>
            <w:r w:rsidR="00DF2BB6" w:rsidRPr="00C70209">
              <w:t>0.38</w:t>
            </w:r>
            <w:r w:rsidR="00DF2BB6" w:rsidRPr="00C70209">
              <w:rPr>
                <w:vertAlign w:val="superscript"/>
              </w:rPr>
              <w:t>c</w:t>
            </w:r>
          </w:p>
          <w:p w14:paraId="72BC72DA" w14:textId="77777777" w:rsidR="00DF2BB6" w:rsidRPr="00C70209" w:rsidRDefault="00DF2BB6" w:rsidP="003131E2">
            <w:pPr>
              <w:pStyle w:val="Tabletext-evidencematrix"/>
              <w:spacing w:line="276" w:lineRule="auto"/>
            </w:pPr>
          </w:p>
        </w:tc>
      </w:tr>
    </w:tbl>
    <w:p w14:paraId="01A89042" w14:textId="77777777" w:rsidR="00DF2BB6" w:rsidRPr="00C70209" w:rsidRDefault="00DF2BB6" w:rsidP="003131E2">
      <w:pPr>
        <w:pStyle w:val="TabFigNotes0noindent"/>
      </w:pPr>
      <w:r w:rsidRPr="00C70209">
        <w:t>ACS, acute chest syndrome; CI, confidence interval; HR, hazard ratio; MD, mean difference; RR, risk ratio; SD, standard deviation</w:t>
      </w:r>
    </w:p>
    <w:p w14:paraId="3AB2E1FC"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B944840"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2A4C467" w14:textId="70AFE1DA" w:rsidR="00DF2BB6" w:rsidRPr="00C70209" w:rsidRDefault="00DF2BB6" w:rsidP="003131E2">
      <w:pPr>
        <w:pStyle w:val="TabFigNotes0noindent"/>
        <w:rPr>
          <w:bCs/>
          <w:lang w:eastAsia="en-GB"/>
        </w:rPr>
      </w:pPr>
      <w:r w:rsidRPr="00C70209">
        <w:rPr>
          <w:b/>
        </w:rPr>
        <w:t>c.</w:t>
      </w:r>
      <w:r w:rsidRPr="00C70209">
        <w:t xml:space="preserve"> </w:t>
      </w:r>
      <w:r w:rsidRPr="00C70209">
        <w:rPr>
          <w:bCs/>
          <w:lang w:eastAsia="en-GB"/>
        </w:rPr>
        <w:t>Calculated post-hoc using RevMan 5.1.2.</w:t>
      </w:r>
    </w:p>
    <w:p w14:paraId="060F4E5B" w14:textId="62E1C384" w:rsidR="00DF2BB6" w:rsidRPr="00C70209" w:rsidRDefault="00DF2BB6" w:rsidP="003131E2">
      <w:pPr>
        <w:pStyle w:val="TabFigNotes0noindent"/>
      </w:pPr>
      <w:r w:rsidRPr="00C70209">
        <w:rPr>
          <w:b/>
          <w:bCs/>
          <w:lang w:eastAsia="en-GB"/>
        </w:rPr>
        <w:t>d.</w:t>
      </w:r>
      <w:r w:rsidRPr="00C70209">
        <w:rPr>
          <w:bCs/>
          <w:lang w:eastAsia="en-GB"/>
        </w:rPr>
        <w:t xml:space="preserve"> </w:t>
      </w:r>
      <w:r w:rsidRPr="00C70209">
        <w:t xml:space="preserve">Hazard ratios and 95% CIs were generated using a Cox model. </w:t>
      </w:r>
      <w:r w:rsidR="001A475D" w:rsidRPr="001A475D">
        <w:rPr>
          <w:i/>
        </w:rPr>
        <w:t>P-</w:t>
      </w:r>
      <w:r w:rsidRPr="00C70209">
        <w:t>values were generated from log-rank life tests comparing the time to first event between the two treatment groups.</w:t>
      </w:r>
    </w:p>
    <w:p w14:paraId="143DAF9D" w14:textId="741BE4DE" w:rsidR="00DF2BB6" w:rsidRPr="00C70209" w:rsidRDefault="00DF2BB6" w:rsidP="003131E2">
      <w:pPr>
        <w:pStyle w:val="TabFigNotes0noindent"/>
      </w:pPr>
      <w:r w:rsidRPr="00C70209">
        <w:rPr>
          <w:b/>
        </w:rPr>
        <w:t>e.</w:t>
      </w:r>
      <w:r w:rsidRPr="00C70209">
        <w:t xml:space="preserve"> The authors reported transfusions were marginally more common in the placebo group. It is assumed that transfusion were a secondary endpoint as the level of significance was set at 0.05 for primary endpoints and 0.01 for secondary endpoints.</w:t>
      </w:r>
    </w:p>
    <w:p w14:paraId="1D86C723"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56923B47" w14:textId="77777777" w:rsidR="00DF2BB6" w:rsidRPr="00C70209" w:rsidRDefault="00DF2BB6" w:rsidP="003131E2">
      <w:pPr>
        <w:pStyle w:val="Heading6"/>
      </w:pPr>
      <w:r w:rsidRPr="00C70209">
        <w:t>Stroke</w:t>
      </w:r>
    </w:p>
    <w:p w14:paraId="42F905C5" w14:textId="77777777" w:rsidR="00DF2BB6" w:rsidRPr="00C70209" w:rsidRDefault="00DF2BB6" w:rsidP="003131E2">
      <w:pPr>
        <w:pStyle w:val="BodyText"/>
      </w:pPr>
      <w:r w:rsidRPr="00C70209">
        <w:t xml:space="preserve">One RCT (Wang 2011) identified by the systematic review and hand-searching process comparing hydroxyurea with placebo reported on the incidence of stroke in paediatric patients with sickle cell disease. </w:t>
      </w:r>
      <w:r w:rsidRPr="00C70209">
        <w:rPr>
          <w:b/>
          <w:highlight w:val="yellow"/>
        </w:rPr>
        <w:fldChar w:fldCharType="begin"/>
      </w:r>
      <w:r w:rsidRPr="00C70209">
        <w:rPr>
          <w:b/>
        </w:rPr>
        <w:instrText xml:space="preserve"> REF _Ref412652872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46</w:t>
      </w:r>
      <w:r w:rsidRPr="00C70209">
        <w:rPr>
          <w:b/>
          <w:highlight w:val="yellow"/>
        </w:rPr>
        <w:fldChar w:fldCharType="end"/>
      </w:r>
      <w:r w:rsidRPr="00C70209">
        <w:t xml:space="preserve"> summarises the results from this study.</w:t>
      </w:r>
    </w:p>
    <w:p w14:paraId="665F392C" w14:textId="6D281494" w:rsidR="00DF2BB6" w:rsidRPr="00C70209" w:rsidRDefault="00DF2BB6" w:rsidP="003131E2">
      <w:pPr>
        <w:pStyle w:val="BodyText"/>
      </w:pPr>
      <w:r w:rsidRPr="00C70209">
        <w:t>Wang (2011) reported no significant difference on the incidence of clinical stroke in infants aged 9–18 months that received hydroxyurea over a 2-year period compared with placebo (RR 0.34; 95% CI 0.01, 8.17).</w:t>
      </w:r>
    </w:p>
    <w:p w14:paraId="6E212852" w14:textId="77777777" w:rsidR="00DF2BB6" w:rsidRPr="00C70209" w:rsidRDefault="00DF2BB6" w:rsidP="003131E2">
      <w:pPr>
        <w:pStyle w:val="BodyText"/>
      </w:pPr>
    </w:p>
    <w:p w14:paraId="0914BBBE"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7B731580" w14:textId="1D30BE85" w:rsidR="00DF2BB6" w:rsidRPr="00C70209" w:rsidRDefault="00DF2BB6" w:rsidP="003131E2">
      <w:pPr>
        <w:pStyle w:val="Caption"/>
      </w:pPr>
      <w:bookmarkStart w:id="573" w:name="_Ref412652872"/>
      <w:bookmarkStart w:id="574" w:name="_Toc423015395"/>
      <w:bookmarkStart w:id="575" w:name="_Toc42774714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6</w:t>
      </w:r>
      <w:r w:rsidR="00130F03" w:rsidRPr="00C70209">
        <w:fldChar w:fldCharType="end"/>
      </w:r>
      <w:bookmarkEnd w:id="573"/>
      <w:r w:rsidRPr="00C70209">
        <w:tab/>
        <w:t>Paediatric patients with sickle cell disease: Results for hydroxyurea versus no hydroxyurea – Stroke</w:t>
      </w:r>
      <w:bookmarkEnd w:id="574"/>
      <w:bookmarkEnd w:id="57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4"/>
        <w:gridCol w:w="1392"/>
        <w:gridCol w:w="1392"/>
        <w:gridCol w:w="1395"/>
        <w:gridCol w:w="1392"/>
        <w:gridCol w:w="1381"/>
        <w:gridCol w:w="1471"/>
        <w:gridCol w:w="1471"/>
        <w:gridCol w:w="1466"/>
        <w:gridCol w:w="1721"/>
      </w:tblGrid>
      <w:tr w:rsidR="00DF2BB6" w:rsidRPr="00C70209" w14:paraId="11EA7C80"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090CD986"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4D018D45"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4F95749F"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3A7C876"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6C22265"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20AE5A21" w14:textId="77777777" w:rsidR="00DF2BB6" w:rsidRPr="00C70209" w:rsidRDefault="00DF2BB6" w:rsidP="003131E2">
            <w:pPr>
              <w:pStyle w:val="TableH2"/>
              <w:rPr>
                <w:rFonts w:eastAsia="Arial Unicode MS"/>
              </w:rPr>
            </w:pPr>
            <w:r w:rsidRPr="00C70209">
              <w:rPr>
                <w:rFonts w:eastAsia="Arial Unicode MS"/>
              </w:rPr>
              <w:t>Setting</w:t>
            </w:r>
          </w:p>
          <w:p w14:paraId="5BC46ADE" w14:textId="77777777" w:rsidR="00DF2BB6" w:rsidRPr="00C70209" w:rsidRDefault="00DF2BB6" w:rsidP="003131E2">
            <w:pPr>
              <w:pStyle w:val="TableH2"/>
              <w:rPr>
                <w:rFonts w:eastAsia="Arial Unicode MS"/>
              </w:rPr>
            </w:pPr>
            <w:r w:rsidRPr="00C70209">
              <w:rPr>
                <w:rFonts w:eastAsia="Arial Unicode M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944C069" w14:textId="7209A877" w:rsidR="00DF2BB6" w:rsidRPr="00C70209" w:rsidRDefault="00DF2BB6" w:rsidP="003131E2">
            <w:pPr>
              <w:pStyle w:val="TableH2"/>
              <w:rPr>
                <w:rFonts w:eastAsia="Arial Unicode MS"/>
              </w:rPr>
            </w:pPr>
            <w:r w:rsidRPr="00C70209">
              <w:rPr>
                <w:rFonts w:eastAsia="Arial Unicode M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7D9635FC" w14:textId="77777777" w:rsidR="00DF2BB6" w:rsidRPr="00C70209" w:rsidRDefault="00DF2BB6" w:rsidP="003131E2">
            <w:pPr>
              <w:pStyle w:val="TableH2"/>
              <w:rPr>
                <w:rFonts w:eastAsia="Arial Unicode MS"/>
              </w:rPr>
            </w:pPr>
            <w:r w:rsidRPr="00C70209">
              <w:rPr>
                <w:rFonts w:eastAsia="Arial Unicode MS"/>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06A20D72"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1044F28E"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BB6E2CF"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22814C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B1568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516324"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9553DB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62D3C99"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107A6605" w14:textId="77777777" w:rsidR="00DF2BB6" w:rsidRPr="00C70209" w:rsidRDefault="00DF2BB6" w:rsidP="003131E2">
            <w:pPr>
              <w:pStyle w:val="TableH2"/>
              <w:rPr>
                <w:rFonts w:eastAsia="Arial Unicode MS"/>
                <w:lang w:eastAsia="en-US"/>
              </w:rPr>
            </w:pPr>
            <w:r w:rsidRPr="00C70209">
              <w:rPr>
                <w:rFonts w:eastAsia="Arial Unicode MS"/>
                <w:lang w:eastAsia="en-US"/>
              </w:rPr>
              <w:t>Hydroxyurea</w:t>
            </w:r>
          </w:p>
          <w:p w14:paraId="42A87647"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53CE5EEE" w14:textId="35AA5C3D"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2F1CA1D6"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78794C41" w14:textId="77777777" w:rsidR="00DF2BB6" w:rsidRPr="00C70209" w:rsidRDefault="00DF2BB6" w:rsidP="003131E2">
            <w:pPr>
              <w:pStyle w:val="TableH2"/>
              <w:rPr>
                <w:rFonts w:eastAsia="Arial Unicode MS"/>
                <w:lang w:eastAsia="en-US"/>
              </w:rPr>
            </w:pPr>
            <w:r w:rsidRPr="00C70209">
              <w:rPr>
                <w:rFonts w:eastAsia="Arial Unicode MS"/>
                <w:lang w:eastAsia="en-US"/>
              </w:rPr>
              <w:t>No</w:t>
            </w:r>
            <w:r w:rsidRPr="00C70209">
              <w:rPr>
                <w:lang w:eastAsia="en-US"/>
              </w:rPr>
              <w:t xml:space="preserve"> h</w:t>
            </w:r>
            <w:r w:rsidRPr="00C70209">
              <w:rPr>
                <w:rFonts w:eastAsia="Arial Unicode MS"/>
                <w:lang w:eastAsia="en-US"/>
              </w:rPr>
              <w:t>ydroxyurea</w:t>
            </w:r>
          </w:p>
          <w:p w14:paraId="606F5EAF"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2B905031"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5A6141DD" w14:textId="77777777" w:rsidR="00DF2BB6" w:rsidRPr="00C70209" w:rsidRDefault="00DF2BB6" w:rsidP="003131E2">
            <w:pPr>
              <w:pStyle w:val="TableH2"/>
              <w:rPr>
                <w:rFonts w:eastAsia="Arial Unicode MS"/>
                <w:lang w:eastAsia="en-US"/>
              </w:rPr>
            </w:pPr>
          </w:p>
        </w:tc>
        <w:tc>
          <w:tcPr>
            <w:tcW w:w="517" w:type="pct"/>
            <w:tcBorders>
              <w:top w:val="single" w:sz="4" w:space="0" w:color="000000"/>
              <w:left w:val="single" w:sz="4" w:space="0" w:color="000000"/>
              <w:bottom w:val="single" w:sz="4" w:space="0" w:color="000000"/>
              <w:right w:val="single" w:sz="4" w:space="0" w:color="000000"/>
            </w:tcBorders>
            <w:hideMark/>
          </w:tcPr>
          <w:p w14:paraId="6028A1DC"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7" w:type="pct"/>
            <w:tcBorders>
              <w:top w:val="single" w:sz="4" w:space="0" w:color="000000"/>
              <w:left w:val="single" w:sz="4" w:space="0" w:color="000000"/>
              <w:bottom w:val="single" w:sz="4" w:space="0" w:color="000000"/>
              <w:right w:val="single" w:sz="4" w:space="0" w:color="000000"/>
            </w:tcBorders>
            <w:hideMark/>
          </w:tcPr>
          <w:p w14:paraId="11D66851" w14:textId="77777777" w:rsidR="00DF2BB6" w:rsidRPr="00C70209" w:rsidRDefault="00DF2BB6" w:rsidP="003131E2">
            <w:pPr>
              <w:pStyle w:val="TableH2"/>
              <w:rPr>
                <w:rFonts w:eastAsia="Arial Unicode MS"/>
                <w:i/>
                <w:lang w:eastAsia="en-US"/>
              </w:rPr>
            </w:pPr>
            <w:r w:rsidRPr="00C70209">
              <w:rPr>
                <w:rFonts w:eastAsia="Arial Unicode MS"/>
                <w:i/>
                <w:lang w:eastAsia="en-US"/>
              </w:rPr>
              <w:t>Statistical significance</w:t>
            </w:r>
          </w:p>
          <w:p w14:paraId="696C9469" w14:textId="1D91B97C"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58667B3"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3E5B32A1"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4019F1BA" w14:textId="77777777" w:rsidR="00DF2BB6" w:rsidRPr="00C70209" w:rsidRDefault="00DF2BB6" w:rsidP="003131E2">
            <w:pPr>
              <w:pStyle w:val="TableH4"/>
              <w:spacing w:line="276" w:lineRule="auto"/>
              <w:rPr>
                <w:rFonts w:eastAsia="Arial Unicode MS"/>
                <w:lang w:eastAsia="ja-JP"/>
              </w:rPr>
            </w:pPr>
            <w:r w:rsidRPr="00C70209">
              <w:rPr>
                <w:rFonts w:eastAsia="Arial Unicode MS"/>
                <w:lang w:eastAsia="ja-JP"/>
              </w:rPr>
              <w:t>Level II evidence</w:t>
            </w:r>
          </w:p>
        </w:tc>
      </w:tr>
      <w:tr w:rsidR="00DF2BB6" w:rsidRPr="00C70209" w14:paraId="5D0A1922" w14:textId="77777777" w:rsidTr="003131E2">
        <w:trPr>
          <w:cantSplit/>
          <w:tblHeader/>
        </w:trPr>
        <w:tc>
          <w:tcPr>
            <w:tcW w:w="386" w:type="pct"/>
            <w:tcBorders>
              <w:top w:val="single" w:sz="4" w:space="0" w:color="000000"/>
              <w:left w:val="single" w:sz="4" w:space="0" w:color="000000"/>
              <w:bottom w:val="single" w:sz="4" w:space="0" w:color="000000"/>
              <w:right w:val="single" w:sz="4" w:space="0" w:color="000000"/>
            </w:tcBorders>
            <w:hideMark/>
          </w:tcPr>
          <w:p w14:paraId="4BB21DF5" w14:textId="00809E33" w:rsidR="00DF2BB6" w:rsidRPr="00C70209" w:rsidRDefault="00DF2BB6" w:rsidP="003131E2">
            <w:pPr>
              <w:pStyle w:val="Tabletext-evidencematrix"/>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r w:rsidRPr="00C70209">
              <w:t xml:space="preserve"> (BABY HUG)</w:t>
            </w:r>
          </w:p>
          <w:p w14:paraId="0B34272F" w14:textId="77777777" w:rsidR="00DF2BB6" w:rsidRPr="00C70209" w:rsidRDefault="00DF2BB6" w:rsidP="003131E2">
            <w:pPr>
              <w:pStyle w:val="Tabletext-evidencematrix"/>
            </w:pPr>
            <w:r w:rsidRPr="00C70209">
              <w:t>Level II</w:t>
            </w:r>
          </w:p>
          <w:p w14:paraId="6ACFEE1E" w14:textId="77777777" w:rsidR="00DF2BB6" w:rsidRPr="00C70209" w:rsidRDefault="00DF2BB6" w:rsidP="003131E2">
            <w:pPr>
              <w:pStyle w:val="Tabletext-evidencematrix"/>
              <w:spacing w:line="276" w:lineRule="auto"/>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45EEF001" w14:textId="77777777" w:rsidR="00DF2BB6" w:rsidRPr="00C70209" w:rsidRDefault="00DF2BB6" w:rsidP="003131E2">
            <w:pPr>
              <w:pStyle w:val="Tabletext-evidencematrix"/>
              <w:spacing w:line="276" w:lineRule="auto"/>
            </w:pPr>
            <w:r w:rsidRPr="00C70209">
              <w:t>N=193</w:t>
            </w:r>
          </w:p>
        </w:tc>
        <w:tc>
          <w:tcPr>
            <w:tcW w:w="491" w:type="pct"/>
            <w:tcBorders>
              <w:top w:val="single" w:sz="4" w:space="0" w:color="000000"/>
              <w:left w:val="single" w:sz="4" w:space="0" w:color="000000"/>
              <w:bottom w:val="single" w:sz="4" w:space="0" w:color="000000"/>
              <w:right w:val="single" w:sz="4" w:space="0" w:color="000000"/>
            </w:tcBorders>
            <w:hideMark/>
          </w:tcPr>
          <w:p w14:paraId="7A7A40FC" w14:textId="77777777" w:rsidR="00DF2BB6" w:rsidRPr="00C70209" w:rsidRDefault="00DF2BB6" w:rsidP="003131E2">
            <w:pPr>
              <w:pStyle w:val="Tabletext-evidencematrix"/>
            </w:pPr>
            <w:r w:rsidRPr="00C70209">
              <w:t>Infants aged 9–18 months with sickle cell anaemia (HbSS) or sickle beta thalassemia of all clinical severities</w:t>
            </w:r>
          </w:p>
        </w:tc>
        <w:tc>
          <w:tcPr>
            <w:tcW w:w="492" w:type="pct"/>
            <w:tcBorders>
              <w:top w:val="single" w:sz="4" w:space="0" w:color="000000"/>
              <w:left w:val="single" w:sz="4" w:space="0" w:color="000000"/>
              <w:bottom w:val="single" w:sz="4" w:space="0" w:color="000000"/>
              <w:right w:val="single" w:sz="4" w:space="0" w:color="000000"/>
            </w:tcBorders>
            <w:hideMark/>
          </w:tcPr>
          <w:p w14:paraId="3F1BEF98" w14:textId="77777777" w:rsidR="00DF2BB6" w:rsidRPr="00C70209" w:rsidRDefault="00DF2BB6" w:rsidP="003131E2">
            <w:pPr>
              <w:pStyle w:val="Tabletext-evidencematrix"/>
            </w:pPr>
            <w:r w:rsidRPr="00C70209">
              <w:t>13 centres, USA</w:t>
            </w:r>
          </w:p>
        </w:tc>
        <w:tc>
          <w:tcPr>
            <w:tcW w:w="491" w:type="pct"/>
            <w:tcBorders>
              <w:top w:val="single" w:sz="4" w:space="0" w:color="000000"/>
              <w:left w:val="single" w:sz="4" w:space="0" w:color="000000"/>
              <w:bottom w:val="single" w:sz="4" w:space="0" w:color="000000"/>
              <w:right w:val="single" w:sz="4" w:space="0" w:color="000000"/>
            </w:tcBorders>
            <w:hideMark/>
          </w:tcPr>
          <w:p w14:paraId="2DC3715D" w14:textId="7790C740" w:rsidR="00DF2BB6" w:rsidRPr="00C70209" w:rsidRDefault="00DF2BB6" w:rsidP="003131E2">
            <w:pPr>
              <w:pStyle w:val="Tabletext-evidencematrix"/>
            </w:pPr>
            <w:r w:rsidRPr="00C70209">
              <w:t>Hydroxycarbamide (20 mg/kg/day) for 2 years versus placebo</w:t>
            </w:r>
          </w:p>
        </w:tc>
        <w:tc>
          <w:tcPr>
            <w:tcW w:w="487" w:type="pct"/>
            <w:tcBorders>
              <w:top w:val="single" w:sz="4" w:space="0" w:color="000000"/>
              <w:left w:val="single" w:sz="4" w:space="0" w:color="000000"/>
              <w:bottom w:val="single" w:sz="4" w:space="0" w:color="000000"/>
              <w:right w:val="single" w:sz="4" w:space="0" w:color="000000"/>
            </w:tcBorders>
            <w:hideMark/>
          </w:tcPr>
          <w:p w14:paraId="3DE0B9C7" w14:textId="77777777" w:rsidR="00DF2BB6" w:rsidRPr="00C70209" w:rsidRDefault="00DF2BB6" w:rsidP="003131E2">
            <w:pPr>
              <w:pStyle w:val="Tabletext-evidencematrix"/>
              <w:spacing w:line="276" w:lineRule="auto"/>
            </w:pPr>
            <w:r w:rsidRPr="00C70209">
              <w:t>Stroke (clinical)</w:t>
            </w:r>
          </w:p>
        </w:tc>
        <w:tc>
          <w:tcPr>
            <w:tcW w:w="519" w:type="pct"/>
            <w:tcBorders>
              <w:top w:val="single" w:sz="4" w:space="0" w:color="000000"/>
              <w:left w:val="single" w:sz="4" w:space="0" w:color="000000"/>
              <w:bottom w:val="single" w:sz="4" w:space="0" w:color="000000"/>
              <w:right w:val="single" w:sz="4" w:space="0" w:color="000000"/>
            </w:tcBorders>
            <w:hideMark/>
          </w:tcPr>
          <w:p w14:paraId="7143DB96" w14:textId="77777777" w:rsidR="00DF2BB6" w:rsidRPr="00C70209" w:rsidRDefault="00DF2BB6" w:rsidP="003131E2">
            <w:pPr>
              <w:pStyle w:val="Tabletext-evidencematrix"/>
              <w:spacing w:line="276" w:lineRule="auto"/>
            </w:pPr>
            <w:r w:rsidRPr="00C70209">
              <w:t>0/96 (0%)</w:t>
            </w:r>
          </w:p>
        </w:tc>
        <w:tc>
          <w:tcPr>
            <w:tcW w:w="519" w:type="pct"/>
            <w:tcBorders>
              <w:top w:val="single" w:sz="4" w:space="0" w:color="000000"/>
              <w:left w:val="single" w:sz="4" w:space="0" w:color="000000"/>
              <w:bottom w:val="single" w:sz="4" w:space="0" w:color="000000"/>
              <w:right w:val="single" w:sz="4" w:space="0" w:color="000000"/>
            </w:tcBorders>
            <w:hideMark/>
          </w:tcPr>
          <w:p w14:paraId="534BF098" w14:textId="77777777" w:rsidR="00DF2BB6" w:rsidRPr="00C70209" w:rsidRDefault="00DF2BB6" w:rsidP="003131E2">
            <w:pPr>
              <w:pStyle w:val="Tabletext-evidencematrix"/>
              <w:spacing w:line="276" w:lineRule="auto"/>
            </w:pPr>
            <w:r w:rsidRPr="00C70209">
              <w:t>1/97 (1.0%)</w:t>
            </w:r>
          </w:p>
        </w:tc>
        <w:tc>
          <w:tcPr>
            <w:tcW w:w="517" w:type="pct"/>
            <w:tcBorders>
              <w:top w:val="single" w:sz="4" w:space="0" w:color="000000"/>
              <w:left w:val="single" w:sz="4" w:space="0" w:color="000000"/>
              <w:bottom w:val="single" w:sz="4" w:space="0" w:color="000000"/>
              <w:right w:val="single" w:sz="4" w:space="0" w:color="000000"/>
            </w:tcBorders>
            <w:hideMark/>
          </w:tcPr>
          <w:p w14:paraId="2359CEAA" w14:textId="77777777" w:rsidR="00DF2BB6" w:rsidRPr="00C70209" w:rsidRDefault="00DF2BB6" w:rsidP="003131E2">
            <w:pPr>
              <w:pStyle w:val="Tabletext-evidencematrix"/>
              <w:spacing w:line="276" w:lineRule="auto"/>
            </w:pPr>
            <w:r w:rsidRPr="00C70209">
              <w:t>RR 0.34 [0.01, 8.17]</w:t>
            </w:r>
            <w:r w:rsidRPr="00C70209">
              <w:rPr>
                <w:vertAlign w:val="superscript"/>
              </w:rPr>
              <w:t>c</w:t>
            </w:r>
          </w:p>
        </w:tc>
        <w:tc>
          <w:tcPr>
            <w:tcW w:w="607" w:type="pct"/>
            <w:tcBorders>
              <w:top w:val="single" w:sz="4" w:space="0" w:color="000000"/>
              <w:left w:val="single" w:sz="4" w:space="0" w:color="000000"/>
              <w:bottom w:val="single" w:sz="4" w:space="0" w:color="000000"/>
              <w:right w:val="single" w:sz="4" w:space="0" w:color="000000"/>
            </w:tcBorders>
            <w:hideMark/>
          </w:tcPr>
          <w:p w14:paraId="475A0242" w14:textId="77777777" w:rsidR="00DF2BB6" w:rsidRPr="00C70209" w:rsidRDefault="00DF2BB6" w:rsidP="003131E2">
            <w:pPr>
              <w:pStyle w:val="Tabletext-evidencematrix"/>
              <w:spacing w:line="276" w:lineRule="auto"/>
              <w:rPr>
                <w:i/>
              </w:rPr>
            </w:pPr>
            <w:r w:rsidRPr="00C70209">
              <w:rPr>
                <w:i/>
              </w:rPr>
              <w:t>No significant difference</w:t>
            </w:r>
          </w:p>
          <w:p w14:paraId="63158826" w14:textId="4D009F50" w:rsidR="00DF2BB6" w:rsidRPr="00C70209" w:rsidRDefault="001A475D" w:rsidP="003131E2">
            <w:pPr>
              <w:pStyle w:val="Tabletext-evidencematrix"/>
              <w:spacing w:line="276" w:lineRule="auto"/>
            </w:pPr>
            <w:r w:rsidRPr="001A475D">
              <w:rPr>
                <w:i/>
              </w:rPr>
              <w:t>P = </w:t>
            </w:r>
            <w:r w:rsidR="00DF2BB6" w:rsidRPr="00C70209">
              <w:t>0.50</w:t>
            </w:r>
            <w:r w:rsidR="00DF2BB6" w:rsidRPr="00C70209">
              <w:rPr>
                <w:vertAlign w:val="superscript"/>
              </w:rPr>
              <w:t>c</w:t>
            </w:r>
          </w:p>
          <w:p w14:paraId="4C150267" w14:textId="2E0CEDC6" w:rsidR="00DF2BB6" w:rsidRPr="00C70209" w:rsidRDefault="001A475D" w:rsidP="003131E2">
            <w:pPr>
              <w:pStyle w:val="Tabletext-evidencematrix"/>
              <w:spacing w:line="276" w:lineRule="auto"/>
            </w:pPr>
            <w:r w:rsidRPr="001A475D">
              <w:rPr>
                <w:i/>
              </w:rPr>
              <w:t>P = </w:t>
            </w:r>
            <w:r w:rsidR="00DF2BB6" w:rsidRPr="00C70209">
              <w:t>0.31</w:t>
            </w:r>
            <w:r w:rsidR="00DF2BB6" w:rsidRPr="00C70209">
              <w:rPr>
                <w:vertAlign w:val="superscript"/>
              </w:rPr>
              <w:t>d</w:t>
            </w:r>
          </w:p>
        </w:tc>
      </w:tr>
    </w:tbl>
    <w:p w14:paraId="677326E2" w14:textId="77777777" w:rsidR="00DF2BB6" w:rsidRPr="00C70209" w:rsidRDefault="00DF2BB6" w:rsidP="003131E2">
      <w:pPr>
        <w:pStyle w:val="TabFigNotes0noindent"/>
      </w:pPr>
      <w:r w:rsidRPr="00C70209">
        <w:t>CI, confidence interval; RR, risk ratio; SD, standard deviation</w:t>
      </w:r>
    </w:p>
    <w:p w14:paraId="47A79DC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45C571A"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5862D53" w14:textId="63A16E58" w:rsidR="00DF2BB6" w:rsidRPr="00C70209" w:rsidRDefault="00DF2BB6" w:rsidP="003131E2">
      <w:pPr>
        <w:pStyle w:val="TabFigNotes0noindent"/>
        <w:rPr>
          <w:bCs/>
          <w:lang w:eastAsia="en-GB"/>
        </w:rPr>
      </w:pPr>
      <w:r w:rsidRPr="00C70209">
        <w:rPr>
          <w:b/>
        </w:rPr>
        <w:t>c.</w:t>
      </w:r>
      <w:r w:rsidRPr="00C70209">
        <w:t xml:space="preserve"> </w:t>
      </w:r>
      <w:r w:rsidRPr="00C70209">
        <w:rPr>
          <w:bCs/>
          <w:lang w:eastAsia="en-GB"/>
        </w:rPr>
        <w:t>Calculated post-hoc using RevMan 5.1.2.</w:t>
      </w:r>
    </w:p>
    <w:p w14:paraId="6785C1C9" w14:textId="72B0DB5C" w:rsidR="00DF2BB6" w:rsidRPr="00C70209" w:rsidRDefault="00DF2BB6" w:rsidP="003131E2">
      <w:pPr>
        <w:pStyle w:val="TabFigNotes0noindent"/>
        <w:rPr>
          <w:bCs/>
          <w:lang w:eastAsia="en-GB"/>
        </w:rPr>
      </w:pPr>
      <w:r w:rsidRPr="00C70209">
        <w:rPr>
          <w:b/>
          <w:bCs/>
          <w:lang w:eastAsia="en-GB"/>
        </w:rPr>
        <w:t>d.</w:t>
      </w:r>
      <w:r w:rsidRPr="00C70209">
        <w:rPr>
          <w:bCs/>
          <w:lang w:eastAsia="en-GB"/>
        </w:rPr>
        <w:t xml:space="preserve"> </w:t>
      </w:r>
      <w:r w:rsidR="001A475D" w:rsidRPr="001A475D">
        <w:rPr>
          <w:bCs/>
          <w:i/>
          <w:lang w:eastAsia="en-GB"/>
        </w:rPr>
        <w:t>P-</w:t>
      </w:r>
      <w:r w:rsidRPr="00C70209">
        <w:rPr>
          <w:bCs/>
          <w:lang w:eastAsia="en-GB"/>
        </w:rPr>
        <w:t>values reported by trial authors, generated from log-rank life tests comparing the time to first event between the two treatment groups.</w:t>
      </w:r>
    </w:p>
    <w:p w14:paraId="116826CC"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63A50D5D" w14:textId="77777777" w:rsidR="00DF2BB6" w:rsidRPr="00C70209" w:rsidRDefault="00DF2BB6" w:rsidP="003131E2">
      <w:pPr>
        <w:pStyle w:val="Heading6"/>
      </w:pPr>
      <w:r w:rsidRPr="00C70209">
        <w:t>Secondary outcomes</w:t>
      </w:r>
      <w:r w:rsidRPr="00C70209">
        <w:rPr>
          <w:rStyle w:val="FootnoteReference"/>
        </w:rPr>
        <w:footnoteReference w:id="34"/>
      </w:r>
    </w:p>
    <w:p w14:paraId="4DFE9DE6" w14:textId="77777777" w:rsidR="00DF2BB6" w:rsidRPr="00C70209" w:rsidRDefault="00DF2BB6" w:rsidP="003131E2">
      <w:pPr>
        <w:pStyle w:val="Heading7"/>
      </w:pPr>
      <w:r w:rsidRPr="00C70209">
        <w:t>Functional and performance status</w:t>
      </w:r>
    </w:p>
    <w:p w14:paraId="3BFC56B9" w14:textId="77777777" w:rsidR="00DF2BB6" w:rsidRPr="00C70209" w:rsidRDefault="00DF2BB6" w:rsidP="003131E2">
      <w:pPr>
        <w:pStyle w:val="BodyText"/>
      </w:pPr>
      <w:r w:rsidRPr="00C70209">
        <w:t xml:space="preserve">One RCT (Wang 2011) identified by the systematic review and hand-searching process comparing hydroxyurea with placebo reported functional performance measures in paediatric patients with sickle cell disease. </w:t>
      </w:r>
      <w:r w:rsidRPr="00C70209">
        <w:rPr>
          <w:b/>
          <w:highlight w:val="yellow"/>
        </w:rPr>
        <w:fldChar w:fldCharType="begin"/>
      </w:r>
      <w:r w:rsidRPr="00C70209">
        <w:rPr>
          <w:b/>
        </w:rPr>
        <w:instrText xml:space="preserve"> REF _Ref412653086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47</w:t>
      </w:r>
      <w:r w:rsidRPr="00C70209">
        <w:rPr>
          <w:b/>
          <w:highlight w:val="yellow"/>
        </w:rPr>
        <w:fldChar w:fldCharType="end"/>
      </w:r>
      <w:r w:rsidRPr="00C70209">
        <w:t xml:space="preserve"> summarises the results from this study.</w:t>
      </w:r>
    </w:p>
    <w:p w14:paraId="5A97CCB3" w14:textId="43130C2C" w:rsidR="00DF2BB6" w:rsidRPr="00C70209" w:rsidRDefault="00DF2BB6" w:rsidP="003131E2">
      <w:pPr>
        <w:pStyle w:val="BodyText"/>
      </w:pPr>
      <w:r w:rsidRPr="00C70209">
        <w:t xml:space="preserve">Wang (2011) assessed neurodevelopment in infants aged 9–18 months that received hydroxyurea over a 2-year period compared with placebo using the Bayley Development and Vineland Adaptive Behaviour Scales and reported no significant difference between treatment groups for Bayley </w:t>
      </w:r>
      <w:r w:rsidR="00CC43D8" w:rsidRPr="00C70209">
        <w:t>MDI</w:t>
      </w:r>
      <w:r w:rsidRPr="00C70209">
        <w:t xml:space="preserve"> scores (MD 3; 95% CI –2, 8) and </w:t>
      </w:r>
      <w:r w:rsidR="00A7046B" w:rsidRPr="00C70209">
        <w:t>PDI</w:t>
      </w:r>
      <w:r w:rsidRPr="00C70209">
        <w:t xml:space="preserve"> scores (MD 2, 95% CI –3, 7).</w:t>
      </w:r>
    </w:p>
    <w:p w14:paraId="0C94D289" w14:textId="77777777" w:rsidR="00DF2BB6" w:rsidRPr="00C70209" w:rsidRDefault="00DF2BB6" w:rsidP="003131E2">
      <w:pPr>
        <w:pStyle w:val="BodyText"/>
      </w:pPr>
    </w:p>
    <w:p w14:paraId="445D8DA3"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540F8513" w14:textId="2D89D483" w:rsidR="00DF2BB6" w:rsidRPr="00C70209" w:rsidRDefault="00DF2BB6" w:rsidP="003131E2">
      <w:pPr>
        <w:pStyle w:val="Caption"/>
        <w:rPr>
          <w:szCs w:val="21"/>
          <w:lang w:eastAsia="en-GB"/>
        </w:rPr>
      </w:pPr>
      <w:bookmarkStart w:id="576" w:name="_Ref412653086"/>
      <w:bookmarkStart w:id="577" w:name="_Toc423015396"/>
      <w:bookmarkStart w:id="578" w:name="_Toc42774714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7</w:t>
      </w:r>
      <w:r w:rsidR="00130F03" w:rsidRPr="00C70209">
        <w:fldChar w:fldCharType="end"/>
      </w:r>
      <w:bookmarkEnd w:id="576"/>
      <w:r w:rsidRPr="00C70209">
        <w:tab/>
        <w:t xml:space="preserve">Paediatric patients with sickle cell disease: </w:t>
      </w:r>
      <w:r w:rsidRPr="00C70209">
        <w:rPr>
          <w:szCs w:val="21"/>
          <w:lang w:eastAsia="en-GB"/>
        </w:rPr>
        <w:t>Results for hydroxyurea versus no hydroxyurea – Functional/performance status (secondary outcome)</w:t>
      </w:r>
      <w:bookmarkEnd w:id="577"/>
      <w:bookmarkEnd w:id="57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4"/>
        <w:gridCol w:w="1392"/>
        <w:gridCol w:w="1392"/>
        <w:gridCol w:w="1389"/>
        <w:gridCol w:w="6"/>
        <w:gridCol w:w="1383"/>
        <w:gridCol w:w="9"/>
        <w:gridCol w:w="1381"/>
        <w:gridCol w:w="1471"/>
        <w:gridCol w:w="1471"/>
        <w:gridCol w:w="1469"/>
        <w:gridCol w:w="1718"/>
      </w:tblGrid>
      <w:tr w:rsidR="00DF2BB6" w:rsidRPr="00C70209" w14:paraId="794A7E50"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72710217"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746A248A"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2708A976"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259D9EE"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C0A2C92"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gridSpan w:val="2"/>
            <w:vMerge w:val="restart"/>
            <w:tcBorders>
              <w:top w:val="single" w:sz="4" w:space="0" w:color="000000"/>
              <w:left w:val="single" w:sz="4" w:space="0" w:color="000000"/>
              <w:bottom w:val="single" w:sz="4" w:space="0" w:color="000000"/>
              <w:right w:val="single" w:sz="4" w:space="0" w:color="000000"/>
            </w:tcBorders>
            <w:hideMark/>
          </w:tcPr>
          <w:p w14:paraId="4D5C9DDA"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7520929A"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gridSpan w:val="2"/>
            <w:vMerge w:val="restart"/>
            <w:tcBorders>
              <w:top w:val="single" w:sz="4" w:space="0" w:color="000000"/>
              <w:left w:val="single" w:sz="4" w:space="0" w:color="000000"/>
              <w:bottom w:val="single" w:sz="4" w:space="0" w:color="000000"/>
              <w:right w:val="single" w:sz="4" w:space="0" w:color="000000"/>
            </w:tcBorders>
            <w:hideMark/>
          </w:tcPr>
          <w:p w14:paraId="7DA5190D" w14:textId="1BAA7431"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41BEF259"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55640617"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42944254"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DCBAB9"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F4283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B6C99A"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0760DEB5"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2A4C7D5A"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71B6FE"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4C860B2F" w14:textId="77777777" w:rsidR="00DF2BB6" w:rsidRPr="00C70209" w:rsidRDefault="00DF2BB6" w:rsidP="003131E2">
            <w:pPr>
              <w:pStyle w:val="TableH2"/>
              <w:rPr>
                <w:rFonts w:eastAsia="Arial Unicode MS"/>
                <w:lang w:eastAsia="en-US"/>
              </w:rPr>
            </w:pPr>
            <w:r w:rsidRPr="00C70209">
              <w:rPr>
                <w:rFonts w:eastAsia="Arial Unicode MS"/>
                <w:lang w:eastAsia="en-US"/>
              </w:rPr>
              <w:t>Hydroxyurea</w:t>
            </w:r>
          </w:p>
          <w:p w14:paraId="4D67ECE7" w14:textId="4CC6C488"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26F84A2A"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1E41E47B" w14:textId="77777777" w:rsidR="00DF2BB6" w:rsidRPr="00C70209" w:rsidRDefault="00DF2BB6" w:rsidP="003131E2">
            <w:pPr>
              <w:pStyle w:val="TableH2"/>
              <w:rPr>
                <w:rFonts w:eastAsia="Arial Unicode MS"/>
                <w:lang w:eastAsia="en-US"/>
              </w:rPr>
            </w:pPr>
            <w:r w:rsidRPr="00C70209">
              <w:rPr>
                <w:rFonts w:eastAsia="Arial Unicode MS"/>
                <w:lang w:eastAsia="en-US"/>
              </w:rPr>
              <w:t>No</w:t>
            </w:r>
            <w:r w:rsidRPr="00C70209">
              <w:rPr>
                <w:lang w:eastAsia="en-US"/>
              </w:rPr>
              <w:t xml:space="preserve"> h</w:t>
            </w:r>
            <w:r w:rsidRPr="00C70209">
              <w:rPr>
                <w:rFonts w:eastAsia="Arial Unicode MS"/>
                <w:lang w:eastAsia="en-US"/>
              </w:rPr>
              <w:t>ydroxyurea</w:t>
            </w:r>
          </w:p>
          <w:p w14:paraId="60E71780"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tc>
        <w:tc>
          <w:tcPr>
            <w:tcW w:w="518" w:type="pct"/>
            <w:tcBorders>
              <w:top w:val="single" w:sz="4" w:space="0" w:color="000000"/>
              <w:left w:val="single" w:sz="4" w:space="0" w:color="000000"/>
              <w:bottom w:val="single" w:sz="4" w:space="0" w:color="000000"/>
              <w:right w:val="single" w:sz="4" w:space="0" w:color="000000"/>
            </w:tcBorders>
            <w:hideMark/>
          </w:tcPr>
          <w:p w14:paraId="1C7D7B05"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6" w:type="pct"/>
            <w:tcBorders>
              <w:top w:val="single" w:sz="4" w:space="0" w:color="000000"/>
              <w:left w:val="single" w:sz="4" w:space="0" w:color="000000"/>
              <w:bottom w:val="single" w:sz="4" w:space="0" w:color="000000"/>
              <w:right w:val="single" w:sz="4" w:space="0" w:color="000000"/>
            </w:tcBorders>
            <w:hideMark/>
          </w:tcPr>
          <w:p w14:paraId="14E5296A"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36727CA2" w14:textId="702150CD"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6124245F"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32989C8D" w14:textId="77777777" w:rsidTr="003131E2">
        <w:trPr>
          <w:cantSplit/>
        </w:trPr>
        <w:tc>
          <w:tcPr>
            <w:tcW w:w="5000" w:type="pct"/>
            <w:gridSpan w:val="12"/>
            <w:tcBorders>
              <w:top w:val="single" w:sz="4" w:space="0" w:color="000000"/>
              <w:left w:val="single" w:sz="4" w:space="0" w:color="000000"/>
              <w:bottom w:val="single" w:sz="4" w:space="0" w:color="000000"/>
              <w:right w:val="single" w:sz="4" w:space="0" w:color="000000"/>
            </w:tcBorders>
            <w:shd w:val="clear" w:color="auto" w:fill="000000" w:themeFill="text1"/>
            <w:hideMark/>
          </w:tcPr>
          <w:p w14:paraId="4CC166FB"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w:t>
            </w:r>
            <w:r w:rsidRPr="00C70209">
              <w:rPr>
                <w:rFonts w:eastAsia="Arial Unicode MS"/>
              </w:rPr>
              <w:t>evidence</w:t>
            </w:r>
          </w:p>
        </w:tc>
      </w:tr>
      <w:tr w:rsidR="00DF2BB6" w:rsidRPr="00C70209" w14:paraId="5A750209"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23BAA03F" w14:textId="42598C72" w:rsidR="00DF2BB6" w:rsidRPr="00C70209" w:rsidRDefault="00DF2BB6" w:rsidP="003131E2">
            <w:pPr>
              <w:pStyle w:val="Tabletext-evidencematrix"/>
              <w:spacing w:line="276" w:lineRule="auto"/>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r w:rsidRPr="00C70209">
              <w:t xml:space="preserve"> (BABY HUG)</w:t>
            </w:r>
          </w:p>
          <w:p w14:paraId="49A24E41" w14:textId="77777777" w:rsidR="00DF2BB6" w:rsidRPr="00C70209" w:rsidRDefault="00DF2BB6" w:rsidP="003131E2">
            <w:pPr>
              <w:pStyle w:val="Tabletext-evidencematrix"/>
              <w:spacing w:line="276" w:lineRule="auto"/>
            </w:pPr>
            <w:r w:rsidRPr="00C70209">
              <w:t>Level II</w:t>
            </w:r>
          </w:p>
          <w:p w14:paraId="72A0E462" w14:textId="77777777" w:rsidR="00DF2BB6" w:rsidRPr="00C70209" w:rsidRDefault="00DF2BB6" w:rsidP="003131E2">
            <w:pPr>
              <w:pStyle w:val="Tabletext-evidencematrix"/>
              <w:spacing w:line="276" w:lineRule="auto"/>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1667C77" w14:textId="77777777" w:rsidR="00DF2BB6" w:rsidRPr="00C70209" w:rsidRDefault="00DF2BB6" w:rsidP="003131E2">
            <w:pPr>
              <w:pStyle w:val="Tabletext-evidencematrix"/>
              <w:spacing w:line="276" w:lineRule="auto"/>
            </w:pPr>
            <w:r w:rsidRPr="00C70209">
              <w:t>N=158</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3C19441" w14:textId="77777777" w:rsidR="00DF2BB6" w:rsidRPr="00C70209" w:rsidRDefault="00DF2BB6" w:rsidP="003131E2">
            <w:pPr>
              <w:pStyle w:val="Tabletext-evidencematrix"/>
            </w:pPr>
            <w:r w:rsidRPr="00C70209">
              <w:t>Infants aged 9–18 months with sickle cell anaemia (HbSS) or sickle beta thalassemia of all clinical severities</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64617633" w14:textId="77777777" w:rsidR="00DF2BB6" w:rsidRPr="00C70209" w:rsidRDefault="00DF2BB6" w:rsidP="003131E2">
            <w:pPr>
              <w:pStyle w:val="Tabletext-evidencematrix"/>
            </w:pPr>
            <w:r w:rsidRPr="00C70209">
              <w:t>13 centres, USA</w:t>
            </w:r>
          </w:p>
        </w:tc>
        <w:tc>
          <w:tcPr>
            <w:tcW w:w="490" w:type="pct"/>
            <w:gridSpan w:val="2"/>
            <w:vMerge w:val="restart"/>
            <w:tcBorders>
              <w:top w:val="single" w:sz="4" w:space="0" w:color="000000"/>
              <w:left w:val="single" w:sz="4" w:space="0" w:color="000000"/>
              <w:bottom w:val="single" w:sz="4" w:space="0" w:color="000000"/>
              <w:right w:val="single" w:sz="4" w:space="0" w:color="000000"/>
            </w:tcBorders>
            <w:hideMark/>
          </w:tcPr>
          <w:p w14:paraId="0A0074A6" w14:textId="75384407" w:rsidR="00DF2BB6" w:rsidRPr="00C70209" w:rsidRDefault="00DF2BB6" w:rsidP="003131E2">
            <w:pPr>
              <w:pStyle w:val="Tabletext-evidencematrix"/>
            </w:pPr>
            <w:r w:rsidRPr="00C70209">
              <w:t>Hydroxycarbamide (20 mg/kg/day) for 2 years versus placebo</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4E87A9EB" w14:textId="77777777" w:rsidR="00DF2BB6" w:rsidRPr="00C70209" w:rsidRDefault="00DF2BB6" w:rsidP="003131E2">
            <w:pPr>
              <w:pStyle w:val="Tabletext-evidencematrix"/>
            </w:pPr>
            <w:r w:rsidRPr="00C70209">
              <w:t>Mean change in Bayley MDI from baseline at study exit (% difference)</w:t>
            </w:r>
          </w:p>
        </w:tc>
        <w:tc>
          <w:tcPr>
            <w:tcW w:w="519" w:type="pct"/>
            <w:tcBorders>
              <w:top w:val="single" w:sz="4" w:space="0" w:color="000000"/>
              <w:left w:val="single" w:sz="4" w:space="0" w:color="000000"/>
              <w:bottom w:val="single" w:sz="4" w:space="0" w:color="000000"/>
              <w:right w:val="single" w:sz="4" w:space="0" w:color="000000"/>
            </w:tcBorders>
          </w:tcPr>
          <w:p w14:paraId="458E7D41" w14:textId="77777777" w:rsidR="00DF2BB6" w:rsidRPr="00C70209" w:rsidRDefault="00DF2BB6" w:rsidP="003131E2">
            <w:pPr>
              <w:pStyle w:val="Tabletext-evidencematrix"/>
              <w:spacing w:line="276" w:lineRule="auto"/>
            </w:pPr>
            <w:r w:rsidRPr="00C70209">
              <w:t>1%</w:t>
            </w:r>
          </w:p>
          <w:p w14:paraId="0667FB23" w14:textId="77777777" w:rsidR="00DF2BB6" w:rsidRPr="00C70209" w:rsidRDefault="00DF2BB6" w:rsidP="003131E2">
            <w:pPr>
              <w:pStyle w:val="Tabletext-evidencematrix"/>
              <w:spacing w:line="276" w:lineRule="auto"/>
            </w:pPr>
          </w:p>
        </w:tc>
        <w:tc>
          <w:tcPr>
            <w:tcW w:w="519" w:type="pct"/>
            <w:tcBorders>
              <w:top w:val="single" w:sz="4" w:space="0" w:color="000000"/>
              <w:left w:val="single" w:sz="4" w:space="0" w:color="000000"/>
              <w:bottom w:val="single" w:sz="4" w:space="0" w:color="000000"/>
              <w:right w:val="single" w:sz="4" w:space="0" w:color="000000"/>
            </w:tcBorders>
            <w:hideMark/>
          </w:tcPr>
          <w:p w14:paraId="5E1A1CFE" w14:textId="77777777" w:rsidR="00DF2BB6" w:rsidRPr="00C70209" w:rsidRDefault="00DF2BB6" w:rsidP="003131E2">
            <w:pPr>
              <w:pStyle w:val="Tabletext-evidencematrix"/>
              <w:spacing w:line="276" w:lineRule="auto"/>
            </w:pPr>
            <w:r w:rsidRPr="00C70209">
              <w:t>–3%</w:t>
            </w:r>
          </w:p>
        </w:tc>
        <w:tc>
          <w:tcPr>
            <w:tcW w:w="518" w:type="pct"/>
            <w:vMerge w:val="restart"/>
            <w:tcBorders>
              <w:top w:val="single" w:sz="4" w:space="0" w:color="000000"/>
              <w:left w:val="single" w:sz="4" w:space="0" w:color="000000"/>
              <w:bottom w:val="single" w:sz="4" w:space="0" w:color="000000"/>
              <w:right w:val="single" w:sz="4" w:space="0" w:color="000000"/>
            </w:tcBorders>
            <w:hideMark/>
          </w:tcPr>
          <w:p w14:paraId="2AD72DB7" w14:textId="77777777" w:rsidR="00DF2BB6" w:rsidRPr="00C70209" w:rsidRDefault="00DF2BB6" w:rsidP="003131E2">
            <w:pPr>
              <w:pStyle w:val="Tabletext-evidencematrix"/>
              <w:spacing w:line="276" w:lineRule="auto"/>
            </w:pPr>
            <w:r w:rsidRPr="00C70209">
              <w:t>MD 3 [–2, 8]</w:t>
            </w:r>
          </w:p>
        </w:tc>
        <w:tc>
          <w:tcPr>
            <w:tcW w:w="606" w:type="pct"/>
            <w:vMerge w:val="restart"/>
            <w:tcBorders>
              <w:top w:val="single" w:sz="4" w:space="0" w:color="000000"/>
              <w:left w:val="single" w:sz="4" w:space="0" w:color="000000"/>
              <w:bottom w:val="single" w:sz="4" w:space="0" w:color="000000"/>
              <w:right w:val="single" w:sz="4" w:space="0" w:color="000000"/>
            </w:tcBorders>
            <w:hideMark/>
          </w:tcPr>
          <w:p w14:paraId="1C019F79" w14:textId="77777777" w:rsidR="00DF2BB6" w:rsidRPr="00C70209" w:rsidRDefault="00DF2BB6" w:rsidP="003131E2">
            <w:pPr>
              <w:pStyle w:val="Tabletext-evidencematrix"/>
              <w:spacing w:line="276" w:lineRule="auto"/>
              <w:rPr>
                <w:i/>
              </w:rPr>
            </w:pPr>
            <w:r w:rsidRPr="00C70209">
              <w:rPr>
                <w:i/>
              </w:rPr>
              <w:t>No significant difference</w:t>
            </w:r>
          </w:p>
          <w:p w14:paraId="054F9E35" w14:textId="4D4376B7" w:rsidR="00DF2BB6" w:rsidRPr="00C70209" w:rsidRDefault="001A475D" w:rsidP="003131E2">
            <w:pPr>
              <w:pStyle w:val="Tabletext-evidencematrix"/>
              <w:spacing w:line="276" w:lineRule="auto"/>
            </w:pPr>
            <w:r w:rsidRPr="001A475D">
              <w:rPr>
                <w:i/>
              </w:rPr>
              <w:t>P = </w:t>
            </w:r>
            <w:r w:rsidR="00DF2BB6" w:rsidRPr="00C70209">
              <w:t>0.22</w:t>
            </w:r>
          </w:p>
        </w:tc>
      </w:tr>
      <w:tr w:rsidR="00DF2BB6" w:rsidRPr="00C70209" w14:paraId="5525B893"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DC089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5430D6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6531BC"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D31B790" w14:textId="77777777" w:rsidR="00DF2BB6" w:rsidRPr="00C70209" w:rsidRDefault="00DF2BB6" w:rsidP="003131E2">
            <w:pPr>
              <w:pStyle w:val="Tabletext-evidencematrix"/>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075BE6FB" w14:textId="77777777" w:rsidR="00DF2BB6" w:rsidRPr="00C70209" w:rsidRDefault="00DF2BB6" w:rsidP="003131E2">
            <w:pPr>
              <w:pStyle w:val="Tabletext-evidencematrix"/>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6BB8F297" w14:textId="77777777" w:rsidR="00DF2BB6" w:rsidRPr="00C70209" w:rsidRDefault="00DF2BB6" w:rsidP="003131E2">
            <w:pPr>
              <w:pStyle w:val="Tabletext-evidencematrix"/>
            </w:pPr>
            <w:r w:rsidRPr="00C70209">
              <w:t>Bayley MDI score at 2 years</w:t>
            </w:r>
          </w:p>
        </w:tc>
        <w:tc>
          <w:tcPr>
            <w:tcW w:w="519" w:type="pct"/>
            <w:tcBorders>
              <w:top w:val="single" w:sz="4" w:space="0" w:color="000000"/>
              <w:left w:val="single" w:sz="4" w:space="0" w:color="000000"/>
              <w:bottom w:val="single" w:sz="4" w:space="0" w:color="000000"/>
              <w:right w:val="single" w:sz="4" w:space="0" w:color="000000"/>
            </w:tcBorders>
            <w:hideMark/>
          </w:tcPr>
          <w:p w14:paraId="313F68AB" w14:textId="77777777" w:rsidR="00DF2BB6" w:rsidRPr="00C70209" w:rsidRDefault="00DF2BB6" w:rsidP="003131E2">
            <w:pPr>
              <w:pStyle w:val="Tabletext-evidencematrix"/>
              <w:spacing w:line="276" w:lineRule="auto"/>
            </w:pPr>
            <w:r w:rsidRPr="00C70209">
              <w:t>97 ± NR</w:t>
            </w:r>
          </w:p>
        </w:tc>
        <w:tc>
          <w:tcPr>
            <w:tcW w:w="519" w:type="pct"/>
            <w:tcBorders>
              <w:top w:val="single" w:sz="4" w:space="0" w:color="000000"/>
              <w:left w:val="single" w:sz="4" w:space="0" w:color="000000"/>
              <w:bottom w:val="single" w:sz="4" w:space="0" w:color="000000"/>
              <w:right w:val="single" w:sz="4" w:space="0" w:color="000000"/>
            </w:tcBorders>
            <w:hideMark/>
          </w:tcPr>
          <w:p w14:paraId="689F2B7B" w14:textId="77777777" w:rsidR="00DF2BB6" w:rsidRPr="00C70209" w:rsidRDefault="00DF2BB6" w:rsidP="003131E2">
            <w:pPr>
              <w:pStyle w:val="Tabletext-evidencematrix"/>
              <w:spacing w:line="276" w:lineRule="auto"/>
            </w:pPr>
            <w:r w:rsidRPr="00C70209">
              <w:t>94 ± NR</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D53F2D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897DDD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r>
      <w:tr w:rsidR="00DF2BB6" w:rsidRPr="00C70209" w14:paraId="709A12D9"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326BFD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09A45D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9752AEE"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EFCDBA7" w14:textId="77777777" w:rsidR="00DF2BB6" w:rsidRPr="00C70209" w:rsidRDefault="00DF2BB6" w:rsidP="003131E2">
            <w:pPr>
              <w:pStyle w:val="Tabletext-evidencematrix"/>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458384C9" w14:textId="77777777" w:rsidR="00DF2BB6" w:rsidRPr="00C70209" w:rsidRDefault="00DF2BB6" w:rsidP="003131E2">
            <w:pPr>
              <w:pStyle w:val="Tabletext-evidencematrix"/>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6189FB3E" w14:textId="77777777" w:rsidR="00DF2BB6" w:rsidRPr="00C70209" w:rsidRDefault="00DF2BB6" w:rsidP="003131E2">
            <w:pPr>
              <w:pStyle w:val="Tabletext-evidencematrix"/>
            </w:pPr>
            <w:r w:rsidRPr="00C70209">
              <w:t>Mean change in Bayley PDI from baseline at study exit</w:t>
            </w:r>
          </w:p>
        </w:tc>
        <w:tc>
          <w:tcPr>
            <w:tcW w:w="519" w:type="pct"/>
            <w:tcBorders>
              <w:top w:val="single" w:sz="4" w:space="0" w:color="000000"/>
              <w:left w:val="single" w:sz="4" w:space="0" w:color="000000"/>
              <w:bottom w:val="single" w:sz="4" w:space="0" w:color="000000"/>
              <w:right w:val="single" w:sz="4" w:space="0" w:color="000000"/>
            </w:tcBorders>
            <w:hideMark/>
          </w:tcPr>
          <w:p w14:paraId="05786CC4" w14:textId="77777777" w:rsidR="00DF2BB6" w:rsidRPr="00C70209" w:rsidRDefault="00DF2BB6" w:rsidP="003131E2">
            <w:pPr>
              <w:pStyle w:val="Tabletext-evidencematrix"/>
              <w:spacing w:line="276" w:lineRule="auto"/>
            </w:pPr>
            <w:r w:rsidRPr="00C70209">
              <w:t>5%</w:t>
            </w:r>
          </w:p>
        </w:tc>
        <w:tc>
          <w:tcPr>
            <w:tcW w:w="519" w:type="pct"/>
            <w:tcBorders>
              <w:top w:val="single" w:sz="4" w:space="0" w:color="000000"/>
              <w:left w:val="single" w:sz="4" w:space="0" w:color="000000"/>
              <w:bottom w:val="single" w:sz="4" w:space="0" w:color="000000"/>
              <w:right w:val="single" w:sz="4" w:space="0" w:color="000000"/>
            </w:tcBorders>
            <w:hideMark/>
          </w:tcPr>
          <w:p w14:paraId="77F15C9D" w14:textId="77777777" w:rsidR="00DF2BB6" w:rsidRPr="00C70209" w:rsidRDefault="00DF2BB6" w:rsidP="003131E2">
            <w:pPr>
              <w:pStyle w:val="Tabletext-evidencematrix"/>
              <w:spacing w:line="276" w:lineRule="auto"/>
            </w:pPr>
            <w:r w:rsidRPr="00C70209">
              <w:t>2%</w:t>
            </w:r>
          </w:p>
        </w:tc>
        <w:tc>
          <w:tcPr>
            <w:tcW w:w="518" w:type="pct"/>
            <w:vMerge w:val="restart"/>
            <w:tcBorders>
              <w:top w:val="single" w:sz="4" w:space="0" w:color="000000"/>
              <w:left w:val="single" w:sz="4" w:space="0" w:color="000000"/>
              <w:bottom w:val="single" w:sz="4" w:space="0" w:color="000000"/>
              <w:right w:val="single" w:sz="4" w:space="0" w:color="000000"/>
            </w:tcBorders>
            <w:hideMark/>
          </w:tcPr>
          <w:p w14:paraId="017AE2D5" w14:textId="77777777" w:rsidR="00DF2BB6" w:rsidRPr="00C70209" w:rsidRDefault="00DF2BB6" w:rsidP="003131E2">
            <w:pPr>
              <w:pStyle w:val="Tabletext-evidencematrix"/>
              <w:spacing w:line="276" w:lineRule="auto"/>
            </w:pPr>
            <w:r w:rsidRPr="00C70209">
              <w:t>MD 2 [–3, 7]</w:t>
            </w:r>
          </w:p>
        </w:tc>
        <w:tc>
          <w:tcPr>
            <w:tcW w:w="606" w:type="pct"/>
            <w:vMerge w:val="restart"/>
            <w:tcBorders>
              <w:top w:val="single" w:sz="4" w:space="0" w:color="000000"/>
              <w:left w:val="single" w:sz="4" w:space="0" w:color="000000"/>
              <w:bottom w:val="single" w:sz="4" w:space="0" w:color="000000"/>
              <w:right w:val="single" w:sz="4" w:space="0" w:color="000000"/>
            </w:tcBorders>
            <w:hideMark/>
          </w:tcPr>
          <w:p w14:paraId="625CB927" w14:textId="77777777" w:rsidR="00DF2BB6" w:rsidRPr="00C70209" w:rsidRDefault="00DF2BB6" w:rsidP="003131E2">
            <w:pPr>
              <w:pStyle w:val="Tabletext-evidencematrix"/>
              <w:spacing w:line="276" w:lineRule="auto"/>
              <w:rPr>
                <w:i/>
              </w:rPr>
            </w:pPr>
            <w:r w:rsidRPr="00C70209">
              <w:rPr>
                <w:i/>
              </w:rPr>
              <w:t>No significant difference</w:t>
            </w:r>
          </w:p>
          <w:p w14:paraId="1A37FAB8" w14:textId="76118580" w:rsidR="00DF2BB6" w:rsidRPr="00C70209" w:rsidRDefault="001A475D" w:rsidP="003131E2">
            <w:pPr>
              <w:pStyle w:val="Tabletext-evidencematrix"/>
              <w:spacing w:line="276" w:lineRule="auto"/>
            </w:pPr>
            <w:r w:rsidRPr="001A475D">
              <w:rPr>
                <w:i/>
              </w:rPr>
              <w:t>P = </w:t>
            </w:r>
            <w:r w:rsidR="00DF2BB6" w:rsidRPr="00C70209">
              <w:t>0.37</w:t>
            </w:r>
          </w:p>
        </w:tc>
      </w:tr>
      <w:tr w:rsidR="00DF2BB6" w:rsidRPr="00C70209" w14:paraId="692806B2"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D1FCE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FDFFD5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F05C645"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942798" w14:textId="77777777" w:rsidR="00DF2BB6" w:rsidRPr="00C70209" w:rsidRDefault="00DF2BB6" w:rsidP="003131E2">
            <w:pPr>
              <w:pStyle w:val="Tabletext-evidencematrix"/>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7DBFECF3" w14:textId="77777777" w:rsidR="00DF2BB6" w:rsidRPr="00C70209" w:rsidRDefault="00DF2BB6" w:rsidP="003131E2">
            <w:pPr>
              <w:pStyle w:val="Tabletext-evidencematrix"/>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46F2147F" w14:textId="77777777" w:rsidR="00DF2BB6" w:rsidRPr="00C70209" w:rsidRDefault="00DF2BB6" w:rsidP="003131E2">
            <w:pPr>
              <w:pStyle w:val="Tabletext-evidencematrix"/>
            </w:pPr>
            <w:r w:rsidRPr="00C70209">
              <w:t>Bayley PDI score at 2 years</w:t>
            </w:r>
          </w:p>
        </w:tc>
        <w:tc>
          <w:tcPr>
            <w:tcW w:w="519" w:type="pct"/>
            <w:tcBorders>
              <w:top w:val="single" w:sz="4" w:space="0" w:color="000000"/>
              <w:left w:val="single" w:sz="4" w:space="0" w:color="000000"/>
              <w:bottom w:val="single" w:sz="4" w:space="0" w:color="000000"/>
              <w:right w:val="single" w:sz="4" w:space="0" w:color="000000"/>
            </w:tcBorders>
            <w:hideMark/>
          </w:tcPr>
          <w:p w14:paraId="50092D78" w14:textId="77777777" w:rsidR="00DF2BB6" w:rsidRPr="00C70209" w:rsidRDefault="00DF2BB6" w:rsidP="003131E2">
            <w:pPr>
              <w:pStyle w:val="Tabletext-evidencematrix"/>
              <w:spacing w:line="276" w:lineRule="auto"/>
            </w:pPr>
            <w:r w:rsidRPr="00C70209">
              <w:t>101 ± NR</w:t>
            </w:r>
          </w:p>
        </w:tc>
        <w:tc>
          <w:tcPr>
            <w:tcW w:w="519" w:type="pct"/>
            <w:tcBorders>
              <w:top w:val="single" w:sz="4" w:space="0" w:color="000000"/>
              <w:left w:val="single" w:sz="4" w:space="0" w:color="000000"/>
              <w:bottom w:val="single" w:sz="4" w:space="0" w:color="000000"/>
              <w:right w:val="single" w:sz="4" w:space="0" w:color="000000"/>
            </w:tcBorders>
            <w:hideMark/>
          </w:tcPr>
          <w:p w14:paraId="0B222C90" w14:textId="77777777" w:rsidR="00DF2BB6" w:rsidRPr="00C70209" w:rsidRDefault="00DF2BB6" w:rsidP="003131E2">
            <w:pPr>
              <w:pStyle w:val="Tabletext-evidencematrix"/>
              <w:spacing w:line="276" w:lineRule="auto"/>
            </w:pPr>
            <w:r w:rsidRPr="00C70209">
              <w:t>99 ± NR</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144D3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AE39DC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r>
    </w:tbl>
    <w:p w14:paraId="3F95D818" w14:textId="77777777" w:rsidR="00DF2BB6" w:rsidRPr="00C70209" w:rsidRDefault="00DF2BB6" w:rsidP="003131E2">
      <w:pPr>
        <w:pStyle w:val="TabFigNotes0noindent"/>
      </w:pPr>
      <w:r w:rsidRPr="00C70209">
        <w:t>CI, confidence interval; MD, mean difference; MDI, mental and development index; NR, not reported; PDI, psychomotor development index; SD, standard deviation</w:t>
      </w:r>
    </w:p>
    <w:p w14:paraId="728FED1A"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687FD3A" w14:textId="77777777" w:rsidR="00DF2BB6" w:rsidRPr="00C70209" w:rsidRDefault="00DF2BB6" w:rsidP="003131E2">
      <w:pPr>
        <w:pStyle w:val="TabFigNotes0noindent"/>
        <w:rPr>
          <w:bCs/>
          <w:lang w:eastAsia="en-GB"/>
        </w:rPr>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A0A5A6E"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7A3C2F49" w14:textId="006E795D" w:rsidR="00DF2BB6" w:rsidRPr="00C70209" w:rsidRDefault="00DF2BB6" w:rsidP="003131E2">
      <w:pPr>
        <w:pStyle w:val="Heading7"/>
      </w:pPr>
      <w:r w:rsidRPr="00C70209">
        <w:t>Laboratory measures</w:t>
      </w:r>
    </w:p>
    <w:p w14:paraId="71EEF123" w14:textId="77777777" w:rsidR="00DF2BB6" w:rsidRPr="00C70209" w:rsidRDefault="00DF2BB6" w:rsidP="003131E2">
      <w:pPr>
        <w:pStyle w:val="BodyText"/>
      </w:pPr>
      <w:r w:rsidRPr="00C70209">
        <w:t xml:space="preserve">Two RCTs (Jain 2012, Wang 2011) identified by the systematic review and hand-searching process comparing hydroxyurea with placebo reported laboratory measures in paediatric patients with sickle cell disease. </w:t>
      </w:r>
      <w:r w:rsidRPr="00C70209">
        <w:rPr>
          <w:b/>
          <w:highlight w:val="yellow"/>
        </w:rPr>
        <w:fldChar w:fldCharType="begin"/>
      </w:r>
      <w:r w:rsidRPr="00C70209">
        <w:rPr>
          <w:b/>
        </w:rPr>
        <w:instrText xml:space="preserve"> REF _Ref412653315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48</w:t>
      </w:r>
      <w:r w:rsidRPr="00C70209">
        <w:rPr>
          <w:b/>
          <w:highlight w:val="yellow"/>
        </w:rPr>
        <w:fldChar w:fldCharType="end"/>
      </w:r>
      <w:r w:rsidRPr="00C70209">
        <w:rPr>
          <w:b/>
        </w:rPr>
        <w:t xml:space="preserve"> </w:t>
      </w:r>
      <w:r w:rsidRPr="00C70209">
        <w:t>summarises the results from these studies.</w:t>
      </w:r>
    </w:p>
    <w:p w14:paraId="76A5C206" w14:textId="77777777" w:rsidR="00DF2BB6" w:rsidRPr="00C70209" w:rsidRDefault="00DF2BB6" w:rsidP="003131E2">
      <w:pPr>
        <w:pStyle w:val="BodyText"/>
      </w:pPr>
      <w:r w:rsidRPr="00C70209">
        <w:t>Jain (2012) reported a significant increase in Hb levels in children aged 5–18 years with severe sickle cell anaemia who were administered hydroxyurea for 18 months compared with placebo (MD 1.39; 95% CI 1.10, 1.68). A significant increase in mean fetal Hb levels were also reported (MD 5.08, 95% CI 2.13, 8.03).</w:t>
      </w:r>
    </w:p>
    <w:p w14:paraId="50115930" w14:textId="77777777" w:rsidR="00DF2BB6" w:rsidRPr="00C70209" w:rsidRDefault="00DF2BB6" w:rsidP="003131E2">
      <w:pPr>
        <w:pStyle w:val="BodyText"/>
      </w:pPr>
      <w:r w:rsidRPr="00C70209">
        <w:t>Wang (2011) reported a significant increase in Hb levels (comparing exit versus entry values) in infants aged 9–18 months with sickle cell anaemia who received hydroxyurea for 2 years compared with placebo (MD 0.9; 95% CI 0.5, 1.3). A significant increase in mean fetal Hb levels were also reported (MD 6.7, 95% CI 4.8, 8.7).</w:t>
      </w:r>
    </w:p>
    <w:p w14:paraId="44976DC3"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005ABE31" w14:textId="62504806" w:rsidR="00DF2BB6" w:rsidRPr="00C70209" w:rsidRDefault="00DF2BB6" w:rsidP="003131E2">
      <w:pPr>
        <w:pStyle w:val="Caption"/>
        <w:rPr>
          <w:szCs w:val="21"/>
          <w:lang w:eastAsia="en-GB"/>
        </w:rPr>
      </w:pPr>
      <w:bookmarkStart w:id="579" w:name="_Ref412653315"/>
      <w:bookmarkStart w:id="580" w:name="_Toc423015397"/>
      <w:bookmarkStart w:id="581" w:name="_Toc42774714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8</w:t>
      </w:r>
      <w:r w:rsidR="00130F03" w:rsidRPr="00C70209">
        <w:fldChar w:fldCharType="end"/>
      </w:r>
      <w:bookmarkEnd w:id="579"/>
      <w:r w:rsidRPr="00C70209">
        <w:tab/>
        <w:t xml:space="preserve">Paediatric patients with sickle cell disease: </w:t>
      </w:r>
      <w:r w:rsidRPr="00C70209">
        <w:rPr>
          <w:szCs w:val="21"/>
          <w:lang w:eastAsia="en-GB"/>
        </w:rPr>
        <w:t>Results for hydroxyurea versus no hydroxyurea – Laboratory measures (Hb, Hct, ferritin) (secondary outcome)</w:t>
      </w:r>
      <w:bookmarkEnd w:id="580"/>
      <w:bookmarkEnd w:id="58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4"/>
        <w:gridCol w:w="1392"/>
        <w:gridCol w:w="1392"/>
        <w:gridCol w:w="1389"/>
        <w:gridCol w:w="6"/>
        <w:gridCol w:w="1383"/>
        <w:gridCol w:w="9"/>
        <w:gridCol w:w="1381"/>
        <w:gridCol w:w="1471"/>
        <w:gridCol w:w="1471"/>
        <w:gridCol w:w="1469"/>
        <w:gridCol w:w="1718"/>
      </w:tblGrid>
      <w:tr w:rsidR="00DF2BB6" w:rsidRPr="00C70209" w14:paraId="685E52DC"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343F03F1"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7086F97C"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051DF679"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9852D23"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52185DC"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gridSpan w:val="2"/>
            <w:vMerge w:val="restart"/>
            <w:tcBorders>
              <w:top w:val="single" w:sz="4" w:space="0" w:color="000000"/>
              <w:left w:val="single" w:sz="4" w:space="0" w:color="000000"/>
              <w:bottom w:val="single" w:sz="4" w:space="0" w:color="000000"/>
              <w:right w:val="single" w:sz="4" w:space="0" w:color="000000"/>
            </w:tcBorders>
            <w:hideMark/>
          </w:tcPr>
          <w:p w14:paraId="62192335"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7968A3BC"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gridSpan w:val="2"/>
            <w:vMerge w:val="restart"/>
            <w:tcBorders>
              <w:top w:val="single" w:sz="4" w:space="0" w:color="000000"/>
              <w:left w:val="single" w:sz="4" w:space="0" w:color="000000"/>
              <w:bottom w:val="single" w:sz="4" w:space="0" w:color="000000"/>
              <w:right w:val="single" w:sz="4" w:space="0" w:color="000000"/>
            </w:tcBorders>
            <w:hideMark/>
          </w:tcPr>
          <w:p w14:paraId="3E5E4A53" w14:textId="3CE7EBC4"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425622B3"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7D7E10FA"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7013043B"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9DAE7F"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3BF92F"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0D338A5"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5230F119" w14:textId="77777777" w:rsidR="00DF2BB6" w:rsidRPr="00C70209" w:rsidRDefault="00DF2BB6" w:rsidP="003131E2">
            <w:pPr>
              <w:pStyle w:val="TableH2"/>
              <w:rPr>
                <w:rFonts w:eastAsia="Arial Unicode MS"/>
                <w:lang w:eastAsia="en-US"/>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3A9E4026"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0FB324"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495854E7" w14:textId="77777777" w:rsidR="00DF2BB6" w:rsidRPr="00C70209" w:rsidRDefault="00DF2BB6" w:rsidP="003131E2">
            <w:pPr>
              <w:pStyle w:val="TableH2"/>
              <w:rPr>
                <w:rFonts w:eastAsia="Arial Unicode MS"/>
                <w:lang w:eastAsia="en-US"/>
              </w:rPr>
            </w:pPr>
            <w:r w:rsidRPr="00C70209">
              <w:rPr>
                <w:rFonts w:eastAsia="Arial Unicode MS"/>
                <w:lang w:eastAsia="en-US"/>
              </w:rPr>
              <w:t>Hydroxyurea</w:t>
            </w:r>
          </w:p>
          <w:p w14:paraId="5CBE002D" w14:textId="2932A41A"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0019AB86"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73D5D9BE" w14:textId="77777777" w:rsidR="00DF2BB6" w:rsidRPr="00C70209" w:rsidRDefault="00DF2BB6" w:rsidP="003131E2">
            <w:pPr>
              <w:pStyle w:val="TableH2"/>
              <w:rPr>
                <w:rFonts w:eastAsia="Arial Unicode MS"/>
                <w:lang w:eastAsia="en-US"/>
              </w:rPr>
            </w:pPr>
            <w:r w:rsidRPr="00C70209">
              <w:rPr>
                <w:rFonts w:eastAsia="Arial Unicode MS"/>
                <w:lang w:eastAsia="en-US"/>
              </w:rPr>
              <w:t>No</w:t>
            </w:r>
            <w:r w:rsidRPr="00C70209">
              <w:rPr>
                <w:lang w:eastAsia="en-US"/>
              </w:rPr>
              <w:t xml:space="preserve"> h</w:t>
            </w:r>
            <w:r w:rsidRPr="00C70209">
              <w:rPr>
                <w:rFonts w:eastAsia="Arial Unicode MS"/>
                <w:lang w:eastAsia="en-US"/>
              </w:rPr>
              <w:t>ydroxyurea</w:t>
            </w:r>
          </w:p>
          <w:p w14:paraId="6E0F325A"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tc>
        <w:tc>
          <w:tcPr>
            <w:tcW w:w="518" w:type="pct"/>
            <w:tcBorders>
              <w:top w:val="single" w:sz="4" w:space="0" w:color="000000"/>
              <w:left w:val="single" w:sz="4" w:space="0" w:color="000000"/>
              <w:bottom w:val="single" w:sz="4" w:space="0" w:color="000000"/>
              <w:right w:val="single" w:sz="4" w:space="0" w:color="000000"/>
            </w:tcBorders>
            <w:hideMark/>
          </w:tcPr>
          <w:p w14:paraId="580B9690"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6" w:type="pct"/>
            <w:tcBorders>
              <w:top w:val="single" w:sz="4" w:space="0" w:color="000000"/>
              <w:left w:val="single" w:sz="4" w:space="0" w:color="000000"/>
              <w:bottom w:val="single" w:sz="4" w:space="0" w:color="000000"/>
              <w:right w:val="single" w:sz="4" w:space="0" w:color="000000"/>
            </w:tcBorders>
            <w:hideMark/>
          </w:tcPr>
          <w:p w14:paraId="4F9BF37E"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2CD9192B" w14:textId="490F0C57"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1FA74BC8"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32C9D604" w14:textId="77777777" w:rsidTr="003131E2">
        <w:trPr>
          <w:cantSplit/>
        </w:trPr>
        <w:tc>
          <w:tcPr>
            <w:tcW w:w="5000" w:type="pct"/>
            <w:gridSpan w:val="12"/>
            <w:tcBorders>
              <w:top w:val="single" w:sz="4" w:space="0" w:color="000000"/>
              <w:left w:val="single" w:sz="4" w:space="0" w:color="000000"/>
              <w:bottom w:val="single" w:sz="4" w:space="0" w:color="000000"/>
              <w:right w:val="single" w:sz="4" w:space="0" w:color="000000"/>
            </w:tcBorders>
            <w:shd w:val="clear" w:color="auto" w:fill="000000" w:themeFill="text1"/>
            <w:hideMark/>
          </w:tcPr>
          <w:p w14:paraId="24963DB4" w14:textId="77777777" w:rsidR="00DF2BB6" w:rsidRPr="00C70209" w:rsidRDefault="00DF2BB6" w:rsidP="003131E2">
            <w:pPr>
              <w:pStyle w:val="TableH4"/>
              <w:rPr>
                <w:rFonts w:eastAsia="Arial Unicode MS"/>
              </w:rPr>
            </w:pPr>
            <w:r w:rsidRPr="00C70209">
              <w:rPr>
                <w:rFonts w:eastAsia="Arial Unicode MS"/>
                <w:lang w:eastAsia="ja-JP"/>
              </w:rPr>
              <w:t>Level II evidence</w:t>
            </w:r>
          </w:p>
        </w:tc>
      </w:tr>
      <w:tr w:rsidR="00DF2BB6" w:rsidRPr="00C70209" w14:paraId="2279F105"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04243711" w14:textId="482CA549" w:rsidR="00DF2BB6" w:rsidRPr="00C70209" w:rsidRDefault="00DF2BB6" w:rsidP="003131E2">
            <w:pPr>
              <w:pStyle w:val="Tabletext-evidencematrix"/>
            </w:pPr>
            <w:r w:rsidRPr="00C70209">
              <w:t>Jain 2012</w:t>
            </w:r>
            <w:r w:rsidRPr="00C70209">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 </w:instrText>
            </w:r>
            <w:r w:rsidR="000E261C">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7</w:t>
            </w:r>
            <w:r w:rsidRPr="00C70209">
              <w:fldChar w:fldCharType="end"/>
            </w:r>
          </w:p>
          <w:p w14:paraId="7C6131F5" w14:textId="77777777" w:rsidR="00DF2BB6" w:rsidRPr="00C70209" w:rsidRDefault="00DF2BB6" w:rsidP="003131E2">
            <w:pPr>
              <w:pStyle w:val="Tabletext-evidencematrix"/>
            </w:pPr>
            <w:r w:rsidRPr="00C70209">
              <w:t>Level II</w:t>
            </w:r>
          </w:p>
          <w:p w14:paraId="37C67958" w14:textId="77777777" w:rsidR="00DF2BB6" w:rsidRPr="00C70209" w:rsidRDefault="00DF2BB6" w:rsidP="003131E2">
            <w:pPr>
              <w:pStyle w:val="Tabletext-evidencematrix"/>
              <w:spacing w:line="276" w:lineRule="auto"/>
              <w:rPr>
                <w:rStyle w:val="Emphasis"/>
              </w:rPr>
            </w:pPr>
            <w:r w:rsidRPr="00C70209">
              <w:rPr>
                <w:rStyle w:val="Emphasis"/>
              </w:rPr>
              <w:t>Fai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429E9D4" w14:textId="77777777" w:rsidR="00DF2BB6" w:rsidRPr="00C70209" w:rsidRDefault="00DF2BB6" w:rsidP="003131E2">
            <w:pPr>
              <w:pStyle w:val="Tabletext-evidencematrix"/>
              <w:spacing w:line="276" w:lineRule="auto"/>
            </w:pPr>
            <w:r w:rsidRPr="00C70209">
              <w:t>N=60</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6FC4115" w14:textId="77777777" w:rsidR="00DF2BB6" w:rsidRPr="00C70209" w:rsidRDefault="00DF2BB6" w:rsidP="003131E2">
            <w:pPr>
              <w:pStyle w:val="Tabletext-evidencematrix"/>
            </w:pPr>
            <w:r w:rsidRPr="00C70209">
              <w:t>Children aged 5–18 years with severe sickle cell anaemia and more than 3 episodes of vaso-occlusive crises or blood transfusions per year</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76599F03" w14:textId="77777777" w:rsidR="00DF2BB6" w:rsidRPr="00C70209" w:rsidRDefault="00DF2BB6" w:rsidP="003131E2">
            <w:pPr>
              <w:pStyle w:val="Tabletext-evidencematrix"/>
            </w:pPr>
            <w:r w:rsidRPr="00C70209">
              <w:t>Single tertiary care hospital, India</w:t>
            </w:r>
          </w:p>
        </w:tc>
        <w:tc>
          <w:tcPr>
            <w:tcW w:w="490" w:type="pct"/>
            <w:gridSpan w:val="2"/>
            <w:vMerge w:val="restart"/>
            <w:tcBorders>
              <w:top w:val="single" w:sz="4" w:space="0" w:color="000000"/>
              <w:left w:val="single" w:sz="4" w:space="0" w:color="000000"/>
              <w:bottom w:val="single" w:sz="4" w:space="0" w:color="000000"/>
              <w:right w:val="single" w:sz="4" w:space="0" w:color="000000"/>
            </w:tcBorders>
            <w:hideMark/>
          </w:tcPr>
          <w:p w14:paraId="673634DE" w14:textId="284C9306" w:rsidR="00DF2BB6" w:rsidRPr="00C70209" w:rsidRDefault="00DF2BB6" w:rsidP="003131E2">
            <w:pPr>
              <w:pStyle w:val="Tabletext-evidencematrix"/>
            </w:pPr>
            <w:r w:rsidRPr="00C70209">
              <w:t>Oral hydroxyurea (10 mg/kg/day) versus placebo (powdered glucose capsules)</w:t>
            </w:r>
          </w:p>
        </w:tc>
        <w:tc>
          <w:tcPr>
            <w:tcW w:w="490" w:type="pct"/>
            <w:gridSpan w:val="2"/>
            <w:tcBorders>
              <w:top w:val="single" w:sz="4" w:space="0" w:color="000000"/>
              <w:left w:val="single" w:sz="4" w:space="0" w:color="000000"/>
              <w:bottom w:val="single" w:sz="4" w:space="0" w:color="000000"/>
              <w:right w:val="single" w:sz="4" w:space="0" w:color="000000"/>
            </w:tcBorders>
            <w:hideMark/>
          </w:tcPr>
          <w:p w14:paraId="25970F61" w14:textId="77777777" w:rsidR="00DF2BB6" w:rsidRPr="00C70209" w:rsidRDefault="00DF2BB6" w:rsidP="003131E2">
            <w:pPr>
              <w:pStyle w:val="Tabletext-evidencematrix"/>
            </w:pPr>
            <w:r w:rsidRPr="00C70209">
              <w:t>Mean Hb (g/dL) at 18 months (end of study)</w:t>
            </w:r>
          </w:p>
        </w:tc>
        <w:tc>
          <w:tcPr>
            <w:tcW w:w="519" w:type="pct"/>
            <w:tcBorders>
              <w:top w:val="single" w:sz="4" w:space="0" w:color="000000"/>
              <w:left w:val="single" w:sz="4" w:space="0" w:color="000000"/>
              <w:bottom w:val="single" w:sz="4" w:space="0" w:color="000000"/>
              <w:right w:val="single" w:sz="4" w:space="0" w:color="000000"/>
            </w:tcBorders>
            <w:hideMark/>
          </w:tcPr>
          <w:p w14:paraId="2F35B0D7" w14:textId="77777777" w:rsidR="00DF2BB6" w:rsidRPr="00C70209" w:rsidRDefault="00DF2BB6" w:rsidP="003131E2">
            <w:pPr>
              <w:pStyle w:val="Tabletext-evidencematrix"/>
              <w:spacing w:line="276" w:lineRule="auto"/>
            </w:pPr>
            <w:r w:rsidRPr="00C70209">
              <w:t xml:space="preserve">9.29 ± 0.55 </w:t>
            </w:r>
          </w:p>
        </w:tc>
        <w:tc>
          <w:tcPr>
            <w:tcW w:w="519" w:type="pct"/>
            <w:tcBorders>
              <w:top w:val="single" w:sz="4" w:space="0" w:color="000000"/>
              <w:left w:val="single" w:sz="4" w:space="0" w:color="000000"/>
              <w:bottom w:val="single" w:sz="4" w:space="0" w:color="000000"/>
              <w:right w:val="single" w:sz="4" w:space="0" w:color="000000"/>
            </w:tcBorders>
            <w:hideMark/>
          </w:tcPr>
          <w:p w14:paraId="39CDEF37" w14:textId="77777777" w:rsidR="00DF2BB6" w:rsidRPr="00C70209" w:rsidRDefault="00DF2BB6" w:rsidP="003131E2">
            <w:pPr>
              <w:pStyle w:val="Tabletext-evidencematrix"/>
              <w:spacing w:line="276" w:lineRule="auto"/>
            </w:pPr>
            <w:r w:rsidRPr="00C70209">
              <w:t>7.90 ± 0.58</w:t>
            </w:r>
          </w:p>
        </w:tc>
        <w:tc>
          <w:tcPr>
            <w:tcW w:w="518" w:type="pct"/>
            <w:tcBorders>
              <w:top w:val="single" w:sz="4" w:space="0" w:color="000000"/>
              <w:left w:val="single" w:sz="4" w:space="0" w:color="000000"/>
              <w:bottom w:val="single" w:sz="4" w:space="0" w:color="000000"/>
              <w:right w:val="single" w:sz="4" w:space="0" w:color="000000"/>
            </w:tcBorders>
            <w:hideMark/>
          </w:tcPr>
          <w:p w14:paraId="2C5ED2EB" w14:textId="77777777" w:rsidR="00DF2BB6" w:rsidRPr="00C70209" w:rsidRDefault="00DF2BB6" w:rsidP="003131E2">
            <w:pPr>
              <w:pStyle w:val="Tabletext-evidencematrix"/>
              <w:spacing w:line="276" w:lineRule="auto"/>
            </w:pPr>
            <w:r w:rsidRPr="00C70209">
              <w:t>MD 1.39 [1.10, 1.68]</w:t>
            </w:r>
            <w:r w:rsidRPr="00C70209">
              <w:rPr>
                <w:vertAlign w:val="superscript"/>
              </w:rPr>
              <w:t>c</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CCE5537" w14:textId="77777777" w:rsidR="00DF2BB6" w:rsidRPr="00C70209" w:rsidRDefault="00DF2BB6" w:rsidP="003131E2">
            <w:pPr>
              <w:pStyle w:val="Tabletext-evidencematrix"/>
              <w:spacing w:line="276" w:lineRule="auto"/>
              <w:rPr>
                <w:rStyle w:val="Emphasis"/>
              </w:rPr>
            </w:pPr>
            <w:r w:rsidRPr="00C70209">
              <w:rPr>
                <w:rStyle w:val="Emphasis"/>
              </w:rPr>
              <w:t>Favours hydroxyurea</w:t>
            </w:r>
          </w:p>
          <w:p w14:paraId="22A802A3" w14:textId="09520DB7" w:rsidR="00DF2BB6" w:rsidRPr="00C70209" w:rsidRDefault="001A475D" w:rsidP="003131E2">
            <w:pPr>
              <w:pStyle w:val="Tabletext-evidencematrix"/>
              <w:spacing w:line="276" w:lineRule="auto"/>
            </w:pPr>
            <w:r w:rsidRPr="001A475D">
              <w:rPr>
                <w:i/>
              </w:rPr>
              <w:t>P &lt; </w:t>
            </w:r>
            <w:r w:rsidR="00DF2BB6" w:rsidRPr="00C70209">
              <w:t>0.001</w:t>
            </w:r>
          </w:p>
        </w:tc>
      </w:tr>
      <w:tr w:rsidR="00DF2BB6" w:rsidRPr="00C70209" w14:paraId="30718799"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20236F" w14:textId="77777777" w:rsidR="00DF2BB6" w:rsidRPr="00C70209" w:rsidRDefault="00DF2BB6" w:rsidP="003131E2">
            <w:pPr>
              <w:spacing w:after="0"/>
              <w:ind w:left="0"/>
              <w:rPr>
                <w:rStyle w:val="Emphasis"/>
                <w:rFonts w:ascii="Arial Narrow" w:eastAsia="Arial Unicode MS" w:hAnsi="Arial Narrow" w:cs="Arial"/>
                <w:bCs/>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AFC324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821257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A7C429" w14:textId="77777777" w:rsidR="00DF2BB6" w:rsidRPr="00C70209" w:rsidRDefault="00DF2BB6" w:rsidP="003131E2">
            <w:pPr>
              <w:pStyle w:val="Tabletext-evidencematrix"/>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211D48FD" w14:textId="77777777" w:rsidR="00DF2BB6" w:rsidRPr="00C70209" w:rsidRDefault="00DF2BB6" w:rsidP="003131E2">
            <w:pPr>
              <w:pStyle w:val="Tabletext-evidencematrix"/>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7B85E18E" w14:textId="77777777" w:rsidR="00DF2BB6" w:rsidRPr="00C70209" w:rsidRDefault="00DF2BB6" w:rsidP="003131E2">
            <w:pPr>
              <w:pStyle w:val="Tabletext-evidencematrix"/>
            </w:pPr>
            <w:r w:rsidRPr="00C70209">
              <w:t>Mean Hb F (%) at 18 months (end of study)</w:t>
            </w:r>
          </w:p>
        </w:tc>
        <w:tc>
          <w:tcPr>
            <w:tcW w:w="519" w:type="pct"/>
            <w:tcBorders>
              <w:top w:val="single" w:sz="4" w:space="0" w:color="000000"/>
              <w:left w:val="single" w:sz="4" w:space="0" w:color="000000"/>
              <w:bottom w:val="single" w:sz="4" w:space="0" w:color="000000"/>
              <w:right w:val="single" w:sz="4" w:space="0" w:color="000000"/>
            </w:tcBorders>
            <w:hideMark/>
          </w:tcPr>
          <w:p w14:paraId="5A2B0802" w14:textId="77777777" w:rsidR="00DF2BB6" w:rsidRPr="00C70209" w:rsidRDefault="00DF2BB6" w:rsidP="003131E2">
            <w:pPr>
              <w:pStyle w:val="Tabletext-evidencematrix"/>
              <w:spacing w:line="276" w:lineRule="auto"/>
            </w:pPr>
            <w:r w:rsidRPr="00C70209">
              <w:t>24.00 ± 5.90</w:t>
            </w:r>
          </w:p>
        </w:tc>
        <w:tc>
          <w:tcPr>
            <w:tcW w:w="519" w:type="pct"/>
            <w:tcBorders>
              <w:top w:val="single" w:sz="4" w:space="0" w:color="000000"/>
              <w:left w:val="single" w:sz="4" w:space="0" w:color="000000"/>
              <w:bottom w:val="single" w:sz="4" w:space="0" w:color="000000"/>
              <w:right w:val="single" w:sz="4" w:space="0" w:color="000000"/>
            </w:tcBorders>
            <w:hideMark/>
          </w:tcPr>
          <w:p w14:paraId="3FDF25A5" w14:textId="77777777" w:rsidR="00DF2BB6" w:rsidRPr="00C70209" w:rsidRDefault="00DF2BB6" w:rsidP="003131E2">
            <w:pPr>
              <w:pStyle w:val="Tabletext-evidencematrix"/>
              <w:spacing w:line="276" w:lineRule="auto"/>
            </w:pPr>
            <w:r w:rsidRPr="00C70209">
              <w:t xml:space="preserve">18.92 ± 5.77 </w:t>
            </w:r>
          </w:p>
        </w:tc>
        <w:tc>
          <w:tcPr>
            <w:tcW w:w="518" w:type="pct"/>
            <w:tcBorders>
              <w:top w:val="single" w:sz="4" w:space="0" w:color="000000"/>
              <w:left w:val="single" w:sz="4" w:space="0" w:color="000000"/>
              <w:bottom w:val="single" w:sz="4" w:space="0" w:color="000000"/>
              <w:right w:val="single" w:sz="4" w:space="0" w:color="000000"/>
            </w:tcBorders>
            <w:hideMark/>
          </w:tcPr>
          <w:p w14:paraId="6EB3FA83" w14:textId="77777777" w:rsidR="00DF2BB6" w:rsidRPr="00C70209" w:rsidRDefault="00DF2BB6" w:rsidP="003131E2">
            <w:pPr>
              <w:pStyle w:val="Tabletext-evidencematrix"/>
              <w:spacing w:line="276" w:lineRule="auto"/>
            </w:pPr>
            <w:r w:rsidRPr="00C70209">
              <w:t>MD 5.08 [2.13, 8.03]</w:t>
            </w:r>
            <w:r w:rsidRPr="00C70209">
              <w:rPr>
                <w:vertAlign w:val="superscript"/>
              </w:rPr>
              <w:t>c</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99E700D" w14:textId="77777777" w:rsidR="00DF2BB6" w:rsidRPr="00C70209" w:rsidRDefault="00DF2BB6" w:rsidP="003131E2">
            <w:pPr>
              <w:pStyle w:val="Tabletext-evidencematrix"/>
              <w:spacing w:line="276" w:lineRule="auto"/>
              <w:rPr>
                <w:rStyle w:val="Emphasis"/>
              </w:rPr>
            </w:pPr>
            <w:r w:rsidRPr="00C70209">
              <w:rPr>
                <w:rStyle w:val="Emphasis"/>
              </w:rPr>
              <w:t>Favours hydroxyurea</w:t>
            </w:r>
          </w:p>
          <w:p w14:paraId="1E3D4AF6" w14:textId="057DDF84" w:rsidR="00DF2BB6" w:rsidRPr="00C70209" w:rsidRDefault="001A475D" w:rsidP="003131E2">
            <w:pPr>
              <w:pStyle w:val="Tabletext-evidencematrix"/>
              <w:spacing w:line="276" w:lineRule="auto"/>
            </w:pPr>
            <w:r w:rsidRPr="001A475D">
              <w:rPr>
                <w:i/>
              </w:rPr>
              <w:t>P &lt; </w:t>
            </w:r>
            <w:r w:rsidR="00DF2BB6" w:rsidRPr="00C70209">
              <w:t>0.001</w:t>
            </w:r>
          </w:p>
        </w:tc>
      </w:tr>
      <w:tr w:rsidR="00DF2BB6" w:rsidRPr="00C70209" w14:paraId="7781172C"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0E6BD652" w14:textId="37372A3D" w:rsidR="00DF2BB6" w:rsidRPr="00C70209" w:rsidRDefault="00DF2BB6" w:rsidP="003131E2">
            <w:pPr>
              <w:pStyle w:val="Tabletext-evidencematrix"/>
              <w:spacing w:line="276" w:lineRule="auto"/>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r w:rsidRPr="00C70209">
              <w:t xml:space="preserve"> (BABY HUG)</w:t>
            </w:r>
          </w:p>
          <w:p w14:paraId="5A09C42E" w14:textId="77777777" w:rsidR="00DF2BB6" w:rsidRPr="00C70209" w:rsidRDefault="00DF2BB6" w:rsidP="003131E2">
            <w:pPr>
              <w:pStyle w:val="Tabletext-evidencematrix"/>
            </w:pPr>
            <w:r w:rsidRPr="00C70209">
              <w:t>Level II</w:t>
            </w:r>
          </w:p>
          <w:p w14:paraId="43B801FC" w14:textId="77777777" w:rsidR="00DF2BB6" w:rsidRPr="00C70209" w:rsidRDefault="00DF2BB6" w:rsidP="003131E2">
            <w:pPr>
              <w:pStyle w:val="Tabletext-evidencematrix"/>
              <w:spacing w:line="276" w:lineRule="auto"/>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5310242" w14:textId="77777777" w:rsidR="00DF2BB6" w:rsidRPr="00C70209" w:rsidRDefault="00DF2BB6" w:rsidP="003131E2">
            <w:pPr>
              <w:pStyle w:val="Tabletext-evidencematrix"/>
              <w:spacing w:line="276" w:lineRule="auto"/>
            </w:pPr>
            <w:r w:rsidRPr="00C70209">
              <w:t>N=158</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4304C0F" w14:textId="77777777" w:rsidR="00DF2BB6" w:rsidRPr="00C70209" w:rsidRDefault="00DF2BB6" w:rsidP="003131E2">
            <w:pPr>
              <w:pStyle w:val="Tabletext-evidencematrix"/>
            </w:pPr>
            <w:r w:rsidRPr="00C70209">
              <w:t>Infants aged 9–18 months with sickle cell anaemia (HbSS) or sickle beta thalassemia of all clinical severities</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0BE2AA21" w14:textId="77777777" w:rsidR="00DF2BB6" w:rsidRPr="00C70209" w:rsidRDefault="00DF2BB6" w:rsidP="003131E2">
            <w:pPr>
              <w:pStyle w:val="Tabletext-evidencematrix"/>
            </w:pPr>
            <w:r w:rsidRPr="00C70209">
              <w:t>13 centres, USA</w:t>
            </w:r>
          </w:p>
        </w:tc>
        <w:tc>
          <w:tcPr>
            <w:tcW w:w="490" w:type="pct"/>
            <w:gridSpan w:val="2"/>
            <w:vMerge w:val="restart"/>
            <w:tcBorders>
              <w:top w:val="single" w:sz="4" w:space="0" w:color="000000"/>
              <w:left w:val="single" w:sz="4" w:space="0" w:color="000000"/>
              <w:bottom w:val="single" w:sz="4" w:space="0" w:color="000000"/>
              <w:right w:val="single" w:sz="4" w:space="0" w:color="000000"/>
            </w:tcBorders>
            <w:hideMark/>
          </w:tcPr>
          <w:p w14:paraId="11A55CD4" w14:textId="1CB11856" w:rsidR="00DF2BB6" w:rsidRPr="00C70209" w:rsidRDefault="00DF2BB6" w:rsidP="003131E2">
            <w:pPr>
              <w:pStyle w:val="Tabletext-evidencematrix"/>
            </w:pPr>
            <w:r w:rsidRPr="00C70209">
              <w:t>Hydroxycarbamide (20 mg/kg/day) for 2 years versus placebo</w:t>
            </w:r>
          </w:p>
        </w:tc>
        <w:tc>
          <w:tcPr>
            <w:tcW w:w="490" w:type="pct"/>
            <w:gridSpan w:val="2"/>
            <w:tcBorders>
              <w:top w:val="single" w:sz="4" w:space="0" w:color="000000"/>
              <w:left w:val="single" w:sz="4" w:space="0" w:color="000000"/>
              <w:bottom w:val="single" w:sz="4" w:space="0" w:color="000000"/>
              <w:right w:val="single" w:sz="4" w:space="0" w:color="000000"/>
            </w:tcBorders>
          </w:tcPr>
          <w:p w14:paraId="0FE6E445" w14:textId="77777777" w:rsidR="00DF2BB6" w:rsidRPr="00C70209" w:rsidRDefault="00DF2BB6" w:rsidP="003131E2">
            <w:pPr>
              <w:pStyle w:val="Tabletext-evidencematrix"/>
            </w:pPr>
            <w:r w:rsidRPr="00C70209">
              <w:t>Mean difference in Hb (g/dL) from baseline (% difference)</w:t>
            </w:r>
          </w:p>
        </w:tc>
        <w:tc>
          <w:tcPr>
            <w:tcW w:w="519" w:type="pct"/>
            <w:tcBorders>
              <w:top w:val="single" w:sz="4" w:space="0" w:color="000000"/>
              <w:left w:val="single" w:sz="4" w:space="0" w:color="000000"/>
              <w:bottom w:val="single" w:sz="4" w:space="0" w:color="000000"/>
              <w:right w:val="single" w:sz="4" w:space="0" w:color="000000"/>
            </w:tcBorders>
            <w:hideMark/>
          </w:tcPr>
          <w:p w14:paraId="27CFE7D6" w14:textId="77777777" w:rsidR="00DF2BB6" w:rsidRPr="00C70209" w:rsidRDefault="00DF2BB6" w:rsidP="003131E2">
            <w:pPr>
              <w:pStyle w:val="Tabletext-evidencematrix"/>
              <w:spacing w:line="276" w:lineRule="auto"/>
            </w:pPr>
            <w:r w:rsidRPr="00C70209">
              <w:t>3%</w:t>
            </w:r>
          </w:p>
        </w:tc>
        <w:tc>
          <w:tcPr>
            <w:tcW w:w="519" w:type="pct"/>
            <w:tcBorders>
              <w:top w:val="single" w:sz="4" w:space="0" w:color="000000"/>
              <w:left w:val="single" w:sz="4" w:space="0" w:color="000000"/>
              <w:bottom w:val="single" w:sz="4" w:space="0" w:color="000000"/>
              <w:right w:val="single" w:sz="4" w:space="0" w:color="000000"/>
            </w:tcBorders>
            <w:hideMark/>
          </w:tcPr>
          <w:p w14:paraId="6DFDBC21" w14:textId="77777777" w:rsidR="00DF2BB6" w:rsidRPr="00C70209" w:rsidRDefault="00DF2BB6" w:rsidP="003131E2">
            <w:pPr>
              <w:pStyle w:val="Tabletext-evidencematrix"/>
              <w:spacing w:line="276" w:lineRule="auto"/>
            </w:pPr>
            <w:r w:rsidRPr="00C70209">
              <w:t>–7%</w:t>
            </w:r>
          </w:p>
        </w:tc>
        <w:tc>
          <w:tcPr>
            <w:tcW w:w="518" w:type="pct"/>
            <w:tcBorders>
              <w:top w:val="single" w:sz="4" w:space="0" w:color="000000"/>
              <w:left w:val="single" w:sz="4" w:space="0" w:color="000000"/>
              <w:bottom w:val="single" w:sz="4" w:space="0" w:color="000000"/>
              <w:right w:val="single" w:sz="4" w:space="0" w:color="000000"/>
            </w:tcBorders>
          </w:tcPr>
          <w:p w14:paraId="3A273174" w14:textId="77777777" w:rsidR="00DF2BB6" w:rsidRPr="00C70209" w:rsidRDefault="00DF2BB6" w:rsidP="003131E2">
            <w:pPr>
              <w:pStyle w:val="Tabletext-evidencematrix"/>
              <w:spacing w:line="276" w:lineRule="auto"/>
            </w:pPr>
            <w:r w:rsidRPr="00C70209">
              <w:t>MD 0.9 [0.5, 1.3]</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CA10589" w14:textId="77777777" w:rsidR="00DF2BB6" w:rsidRPr="00C70209" w:rsidRDefault="00DF2BB6" w:rsidP="003131E2">
            <w:pPr>
              <w:pStyle w:val="Tabletext-evidencematrix"/>
              <w:spacing w:line="276" w:lineRule="auto"/>
              <w:rPr>
                <w:rStyle w:val="Emphasis"/>
              </w:rPr>
            </w:pPr>
            <w:r w:rsidRPr="00C70209">
              <w:rPr>
                <w:rStyle w:val="Emphasis"/>
              </w:rPr>
              <w:t>Favours hydroxyurea</w:t>
            </w:r>
          </w:p>
          <w:p w14:paraId="185E1CCF" w14:textId="66C2B235" w:rsidR="00DF2BB6" w:rsidRPr="00C70209" w:rsidRDefault="001A475D" w:rsidP="003131E2">
            <w:pPr>
              <w:pStyle w:val="Tabletext-evidencematrix"/>
              <w:spacing w:line="276" w:lineRule="auto"/>
              <w:rPr>
                <w:rStyle w:val="Emphasis"/>
              </w:rPr>
            </w:pPr>
            <w:r w:rsidRPr="001A475D">
              <w:rPr>
                <w:i/>
              </w:rPr>
              <w:t>P &lt; </w:t>
            </w:r>
            <w:r w:rsidR="00DF2BB6" w:rsidRPr="00C70209">
              <w:t>0.0001</w:t>
            </w:r>
          </w:p>
          <w:p w14:paraId="6D83E1FA" w14:textId="77777777" w:rsidR="00DF2BB6" w:rsidRPr="00C70209" w:rsidRDefault="00DF2BB6" w:rsidP="003131E2">
            <w:pPr>
              <w:pStyle w:val="Tabletext-evidencematrix"/>
              <w:spacing w:line="276" w:lineRule="auto"/>
              <w:rPr>
                <w:rStyle w:val="Emphasis"/>
              </w:rPr>
            </w:pPr>
          </w:p>
        </w:tc>
      </w:tr>
      <w:tr w:rsidR="00DF2BB6" w:rsidRPr="00C70209" w14:paraId="289B34EE"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E62EDC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49537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C15054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D7956D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7304E68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1E0C5E8D" w14:textId="77777777" w:rsidR="00DF2BB6" w:rsidRPr="00C70209" w:rsidRDefault="00DF2BB6" w:rsidP="003131E2">
            <w:pPr>
              <w:pStyle w:val="Tabletext-evidencematrix"/>
            </w:pPr>
            <w:r w:rsidRPr="00C70209">
              <w:t>Mean Hb (g/dL) at study exit</w:t>
            </w:r>
          </w:p>
        </w:tc>
        <w:tc>
          <w:tcPr>
            <w:tcW w:w="519" w:type="pct"/>
            <w:tcBorders>
              <w:top w:val="single" w:sz="4" w:space="0" w:color="000000"/>
              <w:left w:val="single" w:sz="4" w:space="0" w:color="000000"/>
              <w:bottom w:val="single" w:sz="4" w:space="0" w:color="000000"/>
              <w:right w:val="single" w:sz="4" w:space="0" w:color="000000"/>
            </w:tcBorders>
            <w:hideMark/>
          </w:tcPr>
          <w:p w14:paraId="5B93FFCB" w14:textId="77777777" w:rsidR="00DF2BB6" w:rsidRPr="00C70209" w:rsidRDefault="00DF2BB6" w:rsidP="003131E2">
            <w:pPr>
              <w:pStyle w:val="Tabletext-evidencematrix"/>
              <w:spacing w:line="276" w:lineRule="auto"/>
            </w:pPr>
            <w:r w:rsidRPr="00C70209">
              <w:t>91 ± NR</w:t>
            </w:r>
          </w:p>
        </w:tc>
        <w:tc>
          <w:tcPr>
            <w:tcW w:w="519" w:type="pct"/>
            <w:tcBorders>
              <w:top w:val="single" w:sz="4" w:space="0" w:color="000000"/>
              <w:left w:val="single" w:sz="4" w:space="0" w:color="000000"/>
              <w:bottom w:val="single" w:sz="4" w:space="0" w:color="000000"/>
              <w:right w:val="single" w:sz="4" w:space="0" w:color="000000"/>
            </w:tcBorders>
            <w:hideMark/>
          </w:tcPr>
          <w:p w14:paraId="57C8EDE7" w14:textId="77777777" w:rsidR="00DF2BB6" w:rsidRPr="00C70209" w:rsidRDefault="00DF2BB6" w:rsidP="003131E2">
            <w:pPr>
              <w:pStyle w:val="Tabletext-evidencematrix"/>
              <w:spacing w:line="276" w:lineRule="auto"/>
            </w:pPr>
            <w:r w:rsidRPr="00C70209">
              <w:t>86 ±NR</w:t>
            </w:r>
          </w:p>
        </w:tc>
        <w:tc>
          <w:tcPr>
            <w:tcW w:w="518" w:type="pct"/>
            <w:tcBorders>
              <w:top w:val="single" w:sz="4" w:space="0" w:color="000000"/>
              <w:left w:val="single" w:sz="4" w:space="0" w:color="000000"/>
              <w:bottom w:val="single" w:sz="4" w:space="0" w:color="000000"/>
              <w:right w:val="single" w:sz="4" w:space="0" w:color="000000"/>
            </w:tcBorders>
            <w:hideMark/>
          </w:tcPr>
          <w:p w14:paraId="525BAAFB" w14:textId="77777777" w:rsidR="00DF2BB6" w:rsidRPr="00C70209" w:rsidRDefault="00DF2BB6" w:rsidP="003131E2">
            <w:pPr>
              <w:pStyle w:val="Tabletext-evidencematrix"/>
              <w:spacing w:line="276" w:lineRule="auto"/>
            </w:pPr>
            <w:r w:rsidRPr="00C70209">
              <w:t>MD –5 [NR]</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1BB46E3" w14:textId="77777777" w:rsidR="00DF2BB6" w:rsidRPr="00C70209" w:rsidRDefault="00DF2BB6" w:rsidP="003131E2">
            <w:pPr>
              <w:pStyle w:val="Tabletext-evidencematrix"/>
              <w:spacing w:line="276" w:lineRule="auto"/>
              <w:rPr>
                <w:rStyle w:val="Emphasis"/>
                <w:i w:val="0"/>
              </w:rPr>
            </w:pPr>
            <w:r w:rsidRPr="00C70209">
              <w:rPr>
                <w:rStyle w:val="Emphasis"/>
                <w:i w:val="0"/>
              </w:rPr>
              <w:t>NR</w:t>
            </w:r>
          </w:p>
        </w:tc>
      </w:tr>
      <w:tr w:rsidR="00DF2BB6" w:rsidRPr="00C70209" w14:paraId="5D99528E"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4A465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D79FE3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1AE9D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8A814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6F8D567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1C3B8B8C" w14:textId="77777777" w:rsidR="00DF2BB6" w:rsidRPr="00C70209" w:rsidRDefault="00DF2BB6" w:rsidP="003131E2">
            <w:pPr>
              <w:pStyle w:val="Tabletext-evidencematrix"/>
            </w:pPr>
            <w:r w:rsidRPr="00C70209">
              <w:t>Mean difference in Hb F (%) from baseline (% difference)</w:t>
            </w:r>
          </w:p>
        </w:tc>
        <w:tc>
          <w:tcPr>
            <w:tcW w:w="519" w:type="pct"/>
            <w:tcBorders>
              <w:top w:val="single" w:sz="4" w:space="0" w:color="000000"/>
              <w:left w:val="single" w:sz="4" w:space="0" w:color="000000"/>
              <w:bottom w:val="single" w:sz="4" w:space="0" w:color="000000"/>
              <w:right w:val="single" w:sz="4" w:space="0" w:color="000000"/>
            </w:tcBorders>
            <w:hideMark/>
          </w:tcPr>
          <w:p w14:paraId="33652BD6" w14:textId="77777777" w:rsidR="00DF2BB6" w:rsidRPr="00C70209" w:rsidRDefault="00DF2BB6" w:rsidP="003131E2">
            <w:pPr>
              <w:pStyle w:val="Tabletext-evidencematrix"/>
              <w:spacing w:line="276" w:lineRule="auto"/>
            </w:pPr>
            <w:r w:rsidRPr="00C70209">
              <w:t>–13%</w:t>
            </w:r>
          </w:p>
        </w:tc>
        <w:tc>
          <w:tcPr>
            <w:tcW w:w="519" w:type="pct"/>
            <w:tcBorders>
              <w:top w:val="single" w:sz="4" w:space="0" w:color="000000"/>
              <w:left w:val="single" w:sz="4" w:space="0" w:color="000000"/>
              <w:bottom w:val="single" w:sz="4" w:space="0" w:color="000000"/>
              <w:right w:val="single" w:sz="4" w:space="0" w:color="000000"/>
            </w:tcBorders>
            <w:hideMark/>
          </w:tcPr>
          <w:p w14:paraId="4B4F9080" w14:textId="77777777" w:rsidR="00DF2BB6" w:rsidRPr="00C70209" w:rsidRDefault="00DF2BB6" w:rsidP="003131E2">
            <w:pPr>
              <w:pStyle w:val="Tabletext-evidencematrix"/>
              <w:spacing w:line="276" w:lineRule="auto"/>
            </w:pPr>
            <w:r w:rsidRPr="00C70209">
              <w:t>–37%</w:t>
            </w:r>
          </w:p>
        </w:tc>
        <w:tc>
          <w:tcPr>
            <w:tcW w:w="518" w:type="pct"/>
            <w:tcBorders>
              <w:top w:val="single" w:sz="4" w:space="0" w:color="000000"/>
              <w:left w:val="single" w:sz="4" w:space="0" w:color="000000"/>
              <w:bottom w:val="single" w:sz="4" w:space="0" w:color="000000"/>
              <w:right w:val="single" w:sz="4" w:space="0" w:color="000000"/>
            </w:tcBorders>
            <w:hideMark/>
          </w:tcPr>
          <w:p w14:paraId="46675D95" w14:textId="77777777" w:rsidR="00DF2BB6" w:rsidRPr="00C70209" w:rsidRDefault="00DF2BB6" w:rsidP="003131E2">
            <w:pPr>
              <w:pStyle w:val="Tabletext-evidencematrix"/>
              <w:spacing w:line="276" w:lineRule="auto"/>
            </w:pPr>
            <w:r w:rsidRPr="00C70209">
              <w:t>MD 6.7 [4.8, 8.7]</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67E0A3A" w14:textId="77777777" w:rsidR="00DF2BB6" w:rsidRPr="00C70209" w:rsidRDefault="00DF2BB6" w:rsidP="003131E2">
            <w:pPr>
              <w:pStyle w:val="Tabletext-evidencematrix"/>
              <w:spacing w:line="276" w:lineRule="auto"/>
              <w:rPr>
                <w:rStyle w:val="Emphasis"/>
              </w:rPr>
            </w:pPr>
            <w:r w:rsidRPr="00C70209">
              <w:rPr>
                <w:rStyle w:val="Emphasis"/>
              </w:rPr>
              <w:t>Favours hydroxyurea</w:t>
            </w:r>
          </w:p>
          <w:p w14:paraId="2C5B1888" w14:textId="46AB15FB" w:rsidR="00DF2BB6" w:rsidRPr="00C70209" w:rsidRDefault="001A475D" w:rsidP="003131E2">
            <w:pPr>
              <w:pStyle w:val="Tabletext-evidencematrix"/>
              <w:spacing w:line="276" w:lineRule="auto"/>
              <w:rPr>
                <w:rStyle w:val="Emphasis"/>
              </w:rPr>
            </w:pPr>
            <w:r w:rsidRPr="001A475D">
              <w:rPr>
                <w:i/>
              </w:rPr>
              <w:t>P &lt; </w:t>
            </w:r>
            <w:r w:rsidR="00DF2BB6" w:rsidRPr="00C70209">
              <w:t>0.0001</w:t>
            </w:r>
          </w:p>
          <w:p w14:paraId="3DC8DB7E" w14:textId="77777777" w:rsidR="00DF2BB6" w:rsidRPr="00C70209" w:rsidRDefault="00DF2BB6" w:rsidP="003131E2">
            <w:pPr>
              <w:pStyle w:val="Tabletext-evidencematrix"/>
              <w:spacing w:line="276" w:lineRule="auto"/>
              <w:rPr>
                <w:rStyle w:val="Emphasis"/>
              </w:rPr>
            </w:pPr>
          </w:p>
        </w:tc>
      </w:tr>
      <w:tr w:rsidR="00DF2BB6" w:rsidRPr="00C70209" w14:paraId="356A9EAC"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00ECF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90E38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5768E2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03890F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gridSpan w:val="2"/>
            <w:vMerge/>
            <w:tcBorders>
              <w:top w:val="single" w:sz="4" w:space="0" w:color="000000"/>
              <w:left w:val="single" w:sz="4" w:space="0" w:color="000000"/>
              <w:bottom w:val="single" w:sz="4" w:space="0" w:color="000000"/>
              <w:right w:val="single" w:sz="4" w:space="0" w:color="000000"/>
            </w:tcBorders>
            <w:vAlign w:val="center"/>
            <w:hideMark/>
          </w:tcPr>
          <w:p w14:paraId="251F087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90" w:type="pct"/>
            <w:gridSpan w:val="2"/>
            <w:tcBorders>
              <w:top w:val="single" w:sz="4" w:space="0" w:color="000000"/>
              <w:left w:val="single" w:sz="4" w:space="0" w:color="000000"/>
              <w:bottom w:val="single" w:sz="4" w:space="0" w:color="000000"/>
              <w:right w:val="single" w:sz="4" w:space="0" w:color="000000"/>
            </w:tcBorders>
            <w:hideMark/>
          </w:tcPr>
          <w:p w14:paraId="329371F4" w14:textId="77777777" w:rsidR="00DF2BB6" w:rsidRPr="00C70209" w:rsidRDefault="00DF2BB6" w:rsidP="003131E2">
            <w:pPr>
              <w:pStyle w:val="Tabletext-evidencematrix"/>
            </w:pPr>
            <w:r w:rsidRPr="00C70209">
              <w:t>Mean Hb F (%) at study exit</w:t>
            </w:r>
          </w:p>
        </w:tc>
        <w:tc>
          <w:tcPr>
            <w:tcW w:w="519" w:type="pct"/>
            <w:tcBorders>
              <w:top w:val="single" w:sz="4" w:space="0" w:color="000000"/>
              <w:left w:val="single" w:sz="4" w:space="0" w:color="000000"/>
              <w:bottom w:val="single" w:sz="4" w:space="0" w:color="000000"/>
              <w:right w:val="single" w:sz="4" w:space="0" w:color="000000"/>
            </w:tcBorders>
            <w:hideMark/>
          </w:tcPr>
          <w:p w14:paraId="5D875922" w14:textId="77777777" w:rsidR="00DF2BB6" w:rsidRPr="00C70209" w:rsidRDefault="00DF2BB6" w:rsidP="003131E2">
            <w:pPr>
              <w:pStyle w:val="Tabletext-evidencematrix"/>
              <w:spacing w:line="276" w:lineRule="auto"/>
            </w:pPr>
            <w:r w:rsidRPr="00C70209">
              <w:t>22.4 ± NR</w:t>
            </w:r>
          </w:p>
        </w:tc>
        <w:tc>
          <w:tcPr>
            <w:tcW w:w="519" w:type="pct"/>
            <w:tcBorders>
              <w:top w:val="single" w:sz="4" w:space="0" w:color="000000"/>
              <w:left w:val="single" w:sz="4" w:space="0" w:color="000000"/>
              <w:bottom w:val="single" w:sz="4" w:space="0" w:color="000000"/>
              <w:right w:val="single" w:sz="4" w:space="0" w:color="000000"/>
            </w:tcBorders>
            <w:hideMark/>
          </w:tcPr>
          <w:p w14:paraId="2C734FBC" w14:textId="77777777" w:rsidR="00DF2BB6" w:rsidRPr="00C70209" w:rsidRDefault="00DF2BB6" w:rsidP="003131E2">
            <w:pPr>
              <w:pStyle w:val="Tabletext-evidencematrix"/>
              <w:spacing w:line="276" w:lineRule="auto"/>
            </w:pPr>
            <w:r w:rsidRPr="00C70209">
              <w:t>17.1 ± NR</w:t>
            </w:r>
          </w:p>
        </w:tc>
        <w:tc>
          <w:tcPr>
            <w:tcW w:w="518" w:type="pct"/>
            <w:tcBorders>
              <w:top w:val="single" w:sz="4" w:space="0" w:color="000000"/>
              <w:left w:val="single" w:sz="4" w:space="0" w:color="000000"/>
              <w:bottom w:val="single" w:sz="4" w:space="0" w:color="000000"/>
              <w:right w:val="single" w:sz="4" w:space="0" w:color="000000"/>
            </w:tcBorders>
            <w:hideMark/>
          </w:tcPr>
          <w:p w14:paraId="5EC6A5BA" w14:textId="77777777" w:rsidR="00DF2BB6" w:rsidRPr="00C70209" w:rsidRDefault="00DF2BB6" w:rsidP="003131E2">
            <w:pPr>
              <w:pStyle w:val="Tabletext-evidencematrix"/>
              <w:spacing w:line="276" w:lineRule="auto"/>
            </w:pPr>
            <w:r w:rsidRPr="00C70209">
              <w:t>MD –5.3 [NR]</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5D0C6E3" w14:textId="77777777" w:rsidR="00DF2BB6" w:rsidRPr="00C70209" w:rsidRDefault="00DF2BB6" w:rsidP="003131E2">
            <w:pPr>
              <w:pStyle w:val="Tabletext-evidencematrix"/>
              <w:spacing w:line="276" w:lineRule="auto"/>
              <w:rPr>
                <w:rStyle w:val="Emphasis"/>
                <w:i w:val="0"/>
              </w:rPr>
            </w:pPr>
            <w:r w:rsidRPr="00C70209">
              <w:rPr>
                <w:rStyle w:val="Emphasis"/>
                <w:i w:val="0"/>
              </w:rPr>
              <w:t>NR</w:t>
            </w:r>
          </w:p>
        </w:tc>
      </w:tr>
    </w:tbl>
    <w:p w14:paraId="56560CC4" w14:textId="77777777" w:rsidR="00DF2BB6" w:rsidRPr="00C70209" w:rsidRDefault="00DF2BB6" w:rsidP="003131E2">
      <w:pPr>
        <w:pStyle w:val="TabFigNotes0noindent"/>
      </w:pPr>
      <w:r w:rsidRPr="00C70209">
        <w:t>CI, confidence interval; Hb, haemoglobin; Hct, haematocrit; Hb F, fetal haemoglobin; MD, mean difference; NR, not reported; SD, standard deviation</w:t>
      </w:r>
    </w:p>
    <w:p w14:paraId="3E34A4B4"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49F5DA5"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0D824A8" w14:textId="16CE3F95" w:rsidR="00DF2BB6" w:rsidRPr="00C70209" w:rsidRDefault="00DF2BB6" w:rsidP="003131E2">
      <w:pPr>
        <w:pStyle w:val="TabFigNotes0noindent"/>
        <w:rPr>
          <w:bCs/>
          <w:lang w:eastAsia="en-GB"/>
        </w:rPr>
      </w:pPr>
      <w:r w:rsidRPr="00C70209">
        <w:rPr>
          <w:b/>
        </w:rPr>
        <w:t>c.</w:t>
      </w:r>
      <w:r w:rsidRPr="00C70209">
        <w:t xml:space="preserve"> </w:t>
      </w:r>
      <w:r w:rsidRPr="00C70209">
        <w:rPr>
          <w:bCs/>
          <w:lang w:eastAsia="en-GB"/>
        </w:rPr>
        <w:t>Calculated post-hoc using RevMan 5.1.2.</w:t>
      </w:r>
    </w:p>
    <w:p w14:paraId="2F033732" w14:textId="77777777" w:rsidR="00DF2BB6" w:rsidRPr="00C70209" w:rsidRDefault="00DF2BB6" w:rsidP="003131E2">
      <w:pPr>
        <w:rPr>
          <w:rFonts w:ascii="Arial Narrow" w:hAnsi="Arial Narrow"/>
          <w:bCs/>
          <w:sz w:val="16"/>
          <w:szCs w:val="16"/>
          <w:lang w:eastAsia="en-GB"/>
        </w:rPr>
      </w:pPr>
    </w:p>
    <w:p w14:paraId="29693DE0" w14:textId="77777777" w:rsidR="00DF2BB6" w:rsidRPr="00C70209" w:rsidRDefault="00DF2BB6" w:rsidP="003131E2">
      <w:pPr>
        <w:spacing w:after="200"/>
        <w:sectPr w:rsidR="00DF2BB6" w:rsidRPr="00C70209" w:rsidSect="00130F03">
          <w:pgSz w:w="16839" w:h="11907" w:orient="landscape" w:code="9"/>
          <w:pgMar w:top="1440" w:right="1440" w:bottom="1440" w:left="1440" w:header="720" w:footer="720" w:gutter="0"/>
          <w:cols w:space="720"/>
          <w:docGrid w:linePitch="360"/>
        </w:sectPr>
      </w:pPr>
    </w:p>
    <w:p w14:paraId="45778381" w14:textId="77777777" w:rsidR="00DF2BB6" w:rsidRPr="00C70209" w:rsidRDefault="00DF2BB6" w:rsidP="003131E2">
      <w:pPr>
        <w:pStyle w:val="Heading7"/>
      </w:pPr>
      <w:r w:rsidRPr="00C70209">
        <w:t>Chronic pain</w:t>
      </w:r>
    </w:p>
    <w:p w14:paraId="14FCD07F" w14:textId="77777777" w:rsidR="00DF2BB6" w:rsidRPr="00C70209" w:rsidRDefault="00DF2BB6" w:rsidP="003131E2">
      <w:pPr>
        <w:pStyle w:val="BodyText"/>
      </w:pPr>
      <w:r w:rsidRPr="00C70209">
        <w:t xml:space="preserve">One RCT (Wang 2011) identified by the systematic review and hand-searching process comparing hydroxyurea with placebo reported pain events in paediatric patients with sickle cell disease. </w:t>
      </w:r>
      <w:r w:rsidRPr="00C70209">
        <w:rPr>
          <w:b/>
          <w:highlight w:val="yellow"/>
        </w:rPr>
        <w:fldChar w:fldCharType="begin"/>
      </w:r>
      <w:r w:rsidRPr="00C70209">
        <w:rPr>
          <w:b/>
        </w:rPr>
        <w:instrText xml:space="preserve"> REF _Ref412669442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49</w:t>
      </w:r>
      <w:r w:rsidRPr="00C70209">
        <w:rPr>
          <w:b/>
          <w:highlight w:val="yellow"/>
        </w:rPr>
        <w:fldChar w:fldCharType="end"/>
      </w:r>
      <w:r w:rsidRPr="00C70209">
        <w:t xml:space="preserve"> summarises the results from this study.</w:t>
      </w:r>
    </w:p>
    <w:p w14:paraId="41D74971" w14:textId="0169F6B6" w:rsidR="00DF2BB6" w:rsidRPr="00C70209" w:rsidRDefault="00DF2BB6" w:rsidP="003131E2">
      <w:pPr>
        <w:pStyle w:val="BodyText"/>
      </w:pPr>
      <w:r w:rsidRPr="00C70209">
        <w:t>Wang (2011) reported a significant reduction in the number of infants aged 9–18 months who received hydroxyurea over a 2-year period and experienced pain (all reports) compared with placebo (HR 0.59; 95% CI 0.42, 0.83), and in those who experienced pain alone (HR 0.54, 95% CI 0.36, 0.83). The subgroup analysis by Thornburg (2012) revealed that there was no significant difference for these outcomes among those who were asymptomatic at baseline. However, a significant effect favouring hydroxyurea was reported among infants who had more than four pain events (RR 0.32, 95% CI 0.18, 0.56) but not those with two or three pain events (RR 1.06, 95% CI 0.61, 1.86) and favouring placebo in infant who experienced one pain event (RR 1.95; 95% CI 1.12, 3.41) (see</w:t>
      </w:r>
      <w:r w:rsidRPr="00C70209">
        <w:rPr>
          <w:b/>
        </w:rPr>
        <w:t xml:space="preserve"> </w:t>
      </w:r>
      <w:r w:rsidRPr="00C70209">
        <w:rPr>
          <w:b/>
        </w:rPr>
        <w:fldChar w:fldCharType="begin"/>
      </w:r>
      <w:r w:rsidRPr="00C70209">
        <w:rPr>
          <w:b/>
        </w:rPr>
        <w:instrText xml:space="preserve"> REF _Ref405207521 \h  \* MERGEFORMAT </w:instrText>
      </w:r>
      <w:r w:rsidRPr="00C70209">
        <w:rPr>
          <w:b/>
        </w:rPr>
      </w:r>
      <w:r w:rsidRPr="00C70209">
        <w:rPr>
          <w:b/>
        </w:rPr>
        <w:fldChar w:fldCharType="separate"/>
      </w:r>
      <w:r w:rsidR="000F7A9B" w:rsidRPr="000F7A9B">
        <w:rPr>
          <w:b/>
        </w:rPr>
        <w:t>Figure 3.2.18</w:t>
      </w:r>
      <w:r w:rsidRPr="00C70209">
        <w:rPr>
          <w:b/>
        </w:rPr>
        <w:fldChar w:fldCharType="end"/>
      </w:r>
      <w:r w:rsidRPr="00C70209">
        <w:t>).</w:t>
      </w:r>
    </w:p>
    <w:p w14:paraId="7B293B74" w14:textId="77777777" w:rsidR="00DF2BB6" w:rsidRPr="00C70209" w:rsidRDefault="00DF2BB6" w:rsidP="003131E2">
      <w:pPr>
        <w:spacing w:after="200"/>
      </w:pPr>
    </w:p>
    <w:p w14:paraId="77DAD550" w14:textId="1BA34876" w:rsidR="00DF2BB6" w:rsidRPr="00C70209" w:rsidRDefault="00DF2BB6" w:rsidP="003131E2">
      <w:pPr>
        <w:pStyle w:val="Caption"/>
        <w:ind w:left="2070"/>
      </w:pPr>
      <w:bookmarkStart w:id="582" w:name="_Ref405207521"/>
      <w:bookmarkStart w:id="583" w:name="_Toc421795389"/>
      <w:bookmarkStart w:id="584" w:name="_Toc427747257"/>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8</w:t>
      </w:r>
      <w:r w:rsidRPr="00C70209">
        <w:fldChar w:fldCharType="end"/>
      </w:r>
      <w:bookmarkEnd w:id="582"/>
      <w:r w:rsidRPr="00C70209">
        <w:tab/>
        <w:t xml:space="preserve">Subgroup analysis of hydroxyurea versus placebo in paediatric patients with sickle cell disease – </w:t>
      </w:r>
      <w:r w:rsidR="00D7682F" w:rsidRPr="00C70209">
        <w:t xml:space="preserve">chronic </w:t>
      </w:r>
      <w:r w:rsidRPr="00C70209">
        <w:t>pain</w:t>
      </w:r>
      <w:bookmarkEnd w:id="583"/>
      <w:bookmarkEnd w:id="584"/>
    </w:p>
    <w:p w14:paraId="213647CA" w14:textId="77777777" w:rsidR="00DF2BB6" w:rsidRPr="00C70209" w:rsidRDefault="00DF2BB6" w:rsidP="003131E2">
      <w:pPr>
        <w:pStyle w:val="Pic"/>
      </w:pPr>
    </w:p>
    <w:p w14:paraId="3A6CCF40" w14:textId="77777777" w:rsidR="00DF2BB6" w:rsidRPr="00C70209" w:rsidRDefault="00DF2BB6" w:rsidP="003131E2">
      <w:pPr>
        <w:pStyle w:val="BodyText"/>
      </w:pPr>
      <w:r w:rsidRPr="00C70209">
        <w:rPr>
          <w:noProof/>
        </w:rPr>
        <w:drawing>
          <wp:inline distT="0" distB="0" distL="0" distR="0" wp14:anchorId="22566004" wp14:editId="66AE4C8C">
            <wp:extent cx="4985143" cy="4616229"/>
            <wp:effectExtent l="19050" t="19050" r="25400"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ants with sickle cell pain events.emf"/>
                    <pic:cNvPicPr/>
                  </pic:nvPicPr>
                  <pic:blipFill>
                    <a:blip r:embed="rId54">
                      <a:extLst>
                        <a:ext uri="{28A0092B-C50C-407E-A947-70E740481C1C}">
                          <a14:useLocalDpi xmlns:a14="http://schemas.microsoft.com/office/drawing/2010/main" val="0"/>
                        </a:ext>
                      </a:extLst>
                    </a:blip>
                    <a:stretch>
                      <a:fillRect/>
                    </a:stretch>
                  </pic:blipFill>
                  <pic:spPr>
                    <a:xfrm>
                      <a:off x="0" y="0"/>
                      <a:ext cx="4985143" cy="4616229"/>
                    </a:xfrm>
                    <a:prstGeom prst="rect">
                      <a:avLst/>
                    </a:prstGeom>
                    <a:ln w="12696" cmpd="sng">
                      <a:solidFill>
                        <a:srgbClr val="000000"/>
                      </a:solidFill>
                      <a:prstDash val="solid"/>
                    </a:ln>
                  </pic:spPr>
                </pic:pic>
              </a:graphicData>
            </a:graphic>
          </wp:inline>
        </w:drawing>
      </w:r>
    </w:p>
    <w:p w14:paraId="7B578CEF"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68C69FFD" w14:textId="370286E3" w:rsidR="00DF2BB6" w:rsidRPr="00C70209" w:rsidRDefault="00DF2BB6" w:rsidP="003131E2">
      <w:pPr>
        <w:pStyle w:val="Caption"/>
        <w:rPr>
          <w:szCs w:val="21"/>
          <w:lang w:eastAsia="en-GB"/>
        </w:rPr>
      </w:pPr>
      <w:bookmarkStart w:id="585" w:name="_Ref412669442"/>
      <w:bookmarkStart w:id="586" w:name="_Toc423015398"/>
      <w:bookmarkStart w:id="587" w:name="_Toc42774714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49</w:t>
      </w:r>
      <w:r w:rsidR="00130F03" w:rsidRPr="00C70209">
        <w:fldChar w:fldCharType="end"/>
      </w:r>
      <w:bookmarkEnd w:id="585"/>
      <w:r w:rsidRPr="00C70209">
        <w:tab/>
        <w:t xml:space="preserve">Paediatric patients with sickle cell disease: </w:t>
      </w:r>
      <w:r w:rsidRPr="00C70209">
        <w:rPr>
          <w:szCs w:val="21"/>
          <w:lang w:eastAsia="en-GB"/>
        </w:rPr>
        <w:t>Results for hydroxyurea versus no hydroxyurea – Chronic pain (secondary outcome)</w:t>
      </w:r>
      <w:bookmarkEnd w:id="586"/>
      <w:bookmarkEnd w:id="58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4"/>
        <w:gridCol w:w="1392"/>
        <w:gridCol w:w="1392"/>
        <w:gridCol w:w="1395"/>
        <w:gridCol w:w="1392"/>
        <w:gridCol w:w="1381"/>
        <w:gridCol w:w="1471"/>
        <w:gridCol w:w="1471"/>
        <w:gridCol w:w="1469"/>
        <w:gridCol w:w="1718"/>
      </w:tblGrid>
      <w:tr w:rsidR="00DF2BB6" w:rsidRPr="00C70209" w14:paraId="1CFDCE5E"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26F48DCB"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0EF07945"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3A68FB59"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87F5068"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73CA621"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6CBE45F5"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5A8EBF83"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155FA01" w14:textId="76FD9631"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4A64C40A"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16C19F02"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3D8B9D1B"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FE2C04B"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8F7D669"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E959D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127F22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480CD3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C4D2F57"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281DE237" w14:textId="77777777" w:rsidR="00DF2BB6" w:rsidRPr="00C70209" w:rsidRDefault="00DF2BB6" w:rsidP="003131E2">
            <w:pPr>
              <w:pStyle w:val="TableH2"/>
              <w:rPr>
                <w:rFonts w:eastAsia="Arial Unicode MS"/>
                <w:lang w:eastAsia="en-US"/>
              </w:rPr>
            </w:pPr>
            <w:r w:rsidRPr="00C70209">
              <w:rPr>
                <w:rFonts w:eastAsia="Arial Unicode MS"/>
                <w:lang w:eastAsia="en-US"/>
              </w:rPr>
              <w:t>Hydroxyurea</w:t>
            </w:r>
          </w:p>
          <w:p w14:paraId="1D7C2802"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3F1787E7"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 </w:t>
            </w:r>
          </w:p>
        </w:tc>
        <w:tc>
          <w:tcPr>
            <w:tcW w:w="519" w:type="pct"/>
            <w:tcBorders>
              <w:top w:val="single" w:sz="4" w:space="0" w:color="000000"/>
              <w:left w:val="single" w:sz="4" w:space="0" w:color="000000"/>
              <w:bottom w:val="single" w:sz="4" w:space="0" w:color="000000"/>
              <w:right w:val="single" w:sz="4" w:space="0" w:color="000000"/>
            </w:tcBorders>
            <w:hideMark/>
          </w:tcPr>
          <w:p w14:paraId="04C58515" w14:textId="77777777" w:rsidR="00DF2BB6" w:rsidRPr="00C70209" w:rsidRDefault="00DF2BB6" w:rsidP="003131E2">
            <w:pPr>
              <w:pStyle w:val="TableH2"/>
              <w:rPr>
                <w:rFonts w:eastAsia="Arial Unicode MS"/>
                <w:lang w:eastAsia="en-US"/>
              </w:rPr>
            </w:pPr>
            <w:r w:rsidRPr="00C70209">
              <w:rPr>
                <w:rFonts w:eastAsia="Arial Unicode MS"/>
                <w:lang w:eastAsia="en-US"/>
              </w:rPr>
              <w:t>No</w:t>
            </w:r>
            <w:r w:rsidRPr="00C70209">
              <w:rPr>
                <w:lang w:eastAsia="en-US"/>
              </w:rPr>
              <w:t xml:space="preserve"> h</w:t>
            </w:r>
            <w:r w:rsidRPr="00C70209">
              <w:rPr>
                <w:rFonts w:eastAsia="Arial Unicode MS"/>
                <w:lang w:eastAsia="en-US"/>
              </w:rPr>
              <w:t>ydroxyurea</w:t>
            </w:r>
          </w:p>
          <w:p w14:paraId="288F3A24"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19B643CF" w14:textId="77777777" w:rsidR="00DF2BB6" w:rsidRPr="00C70209" w:rsidRDefault="00DF2BB6" w:rsidP="003131E2">
            <w:pPr>
              <w:pStyle w:val="TableH2"/>
              <w:rPr>
                <w:rFonts w:eastAsia="Arial Unicode MS"/>
                <w:lang w:eastAsia="en-US"/>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tc>
        <w:tc>
          <w:tcPr>
            <w:tcW w:w="518" w:type="pct"/>
            <w:tcBorders>
              <w:top w:val="single" w:sz="4" w:space="0" w:color="000000"/>
              <w:left w:val="single" w:sz="4" w:space="0" w:color="000000"/>
              <w:bottom w:val="single" w:sz="4" w:space="0" w:color="000000"/>
              <w:right w:val="single" w:sz="4" w:space="0" w:color="000000"/>
            </w:tcBorders>
            <w:hideMark/>
          </w:tcPr>
          <w:p w14:paraId="00540FAE"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6" w:type="pct"/>
            <w:tcBorders>
              <w:top w:val="single" w:sz="4" w:space="0" w:color="000000"/>
              <w:left w:val="single" w:sz="4" w:space="0" w:color="000000"/>
              <w:bottom w:val="single" w:sz="4" w:space="0" w:color="000000"/>
              <w:right w:val="single" w:sz="4" w:space="0" w:color="000000"/>
            </w:tcBorders>
            <w:hideMark/>
          </w:tcPr>
          <w:p w14:paraId="33EA3185"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3A7A94B5" w14:textId="36DE35DB"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0BA7C05E"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7AE24711"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3016EF2C" w14:textId="77777777" w:rsidR="00DF2BB6" w:rsidRPr="00C70209" w:rsidRDefault="00DF2BB6" w:rsidP="003131E2">
            <w:pPr>
              <w:pStyle w:val="TableH4"/>
              <w:rPr>
                <w:rFonts w:eastAsia="Arial Unicode MS"/>
              </w:rPr>
            </w:pPr>
            <w:r w:rsidRPr="00C70209">
              <w:rPr>
                <w:rFonts w:eastAsia="Arial Unicode MS"/>
                <w:lang w:eastAsia="ja-JP"/>
              </w:rPr>
              <w:t>Level II evidence</w:t>
            </w:r>
          </w:p>
        </w:tc>
      </w:tr>
      <w:tr w:rsidR="00DF2BB6" w:rsidRPr="00C70209" w14:paraId="7D127B58" w14:textId="77777777" w:rsidTr="003131E2">
        <w:trPr>
          <w:cantSplit/>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55CD6072" w14:textId="0E6A7CD7" w:rsidR="00DF2BB6" w:rsidRPr="00C70209" w:rsidRDefault="00DF2BB6" w:rsidP="003131E2">
            <w:pPr>
              <w:pStyle w:val="Tabletext-evidencematrix"/>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r w:rsidRPr="00C70209">
              <w:t xml:space="preserve"> (BABY HUG)</w:t>
            </w:r>
          </w:p>
          <w:p w14:paraId="42F9C643" w14:textId="77777777" w:rsidR="00DF2BB6" w:rsidRPr="00C70209" w:rsidRDefault="00DF2BB6" w:rsidP="003131E2">
            <w:pPr>
              <w:pStyle w:val="Tabletext-evidencematrix"/>
            </w:pPr>
            <w:r w:rsidRPr="00C70209">
              <w:t>Level II</w:t>
            </w:r>
          </w:p>
          <w:p w14:paraId="0337D1CF" w14:textId="77777777" w:rsidR="00DF2BB6" w:rsidRPr="00C70209" w:rsidRDefault="00DF2BB6" w:rsidP="003131E2">
            <w:pPr>
              <w:pStyle w:val="Tabletext-evidencematrix"/>
              <w:spacing w:line="276" w:lineRule="auto"/>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F78A108" w14:textId="77777777" w:rsidR="00DF2BB6" w:rsidRPr="00C70209" w:rsidRDefault="00DF2BB6" w:rsidP="003131E2">
            <w:pPr>
              <w:pStyle w:val="Tabletext-evidencematrix"/>
              <w:spacing w:line="276" w:lineRule="auto"/>
            </w:pPr>
            <w:r w:rsidRPr="00C70209">
              <w:t>N=193</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1C6778B" w14:textId="77777777" w:rsidR="00DF2BB6" w:rsidRPr="00C70209" w:rsidRDefault="00DF2BB6" w:rsidP="003131E2">
            <w:pPr>
              <w:pStyle w:val="Tabletext-evidencematrix"/>
            </w:pPr>
            <w:r w:rsidRPr="00C70209">
              <w:t>Infants aged 9–18 months with sickle cell anaemia (HbSS) or sickle beta thalassemia of all clinical severiti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55E4CC7D" w14:textId="77777777" w:rsidR="00DF2BB6" w:rsidRPr="00C70209" w:rsidRDefault="00DF2BB6" w:rsidP="003131E2">
            <w:pPr>
              <w:pStyle w:val="Tabletext-evidencematrix"/>
            </w:pPr>
            <w:r w:rsidRPr="00C70209">
              <w:t>13 centres, 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585ABB4" w14:textId="7977CCEF" w:rsidR="00DF2BB6" w:rsidRPr="00C70209" w:rsidRDefault="00DF2BB6" w:rsidP="003131E2">
            <w:pPr>
              <w:pStyle w:val="Tabletext-evidencematrix"/>
            </w:pPr>
            <w:r w:rsidRPr="00C70209">
              <w:t>Hydroxycarbamide (20 mg/kg/day) for 2 years versus placebo</w:t>
            </w:r>
          </w:p>
        </w:tc>
        <w:tc>
          <w:tcPr>
            <w:tcW w:w="487" w:type="pct"/>
            <w:tcBorders>
              <w:top w:val="single" w:sz="4" w:space="0" w:color="000000"/>
              <w:left w:val="single" w:sz="4" w:space="0" w:color="000000"/>
              <w:bottom w:val="single" w:sz="4" w:space="0" w:color="000000"/>
              <w:right w:val="single" w:sz="4" w:space="0" w:color="000000"/>
            </w:tcBorders>
            <w:hideMark/>
          </w:tcPr>
          <w:p w14:paraId="3418FF7E" w14:textId="77777777" w:rsidR="00DF2BB6" w:rsidRPr="00C70209" w:rsidRDefault="00DF2BB6" w:rsidP="003131E2">
            <w:pPr>
              <w:pStyle w:val="Tabletext-evidencematrix"/>
            </w:pPr>
            <w:r w:rsidRPr="00C70209">
              <w:t>Patients who experienced pain (all reports)</w:t>
            </w:r>
          </w:p>
        </w:tc>
        <w:tc>
          <w:tcPr>
            <w:tcW w:w="519" w:type="pct"/>
            <w:tcBorders>
              <w:top w:val="single" w:sz="4" w:space="0" w:color="000000"/>
              <w:left w:val="single" w:sz="4" w:space="0" w:color="000000"/>
              <w:bottom w:val="single" w:sz="4" w:space="0" w:color="000000"/>
              <w:right w:val="single" w:sz="4" w:space="0" w:color="000000"/>
            </w:tcBorders>
            <w:hideMark/>
          </w:tcPr>
          <w:p w14:paraId="3E0E5C37" w14:textId="77777777" w:rsidR="00DF2BB6" w:rsidRPr="00C70209" w:rsidRDefault="00DF2BB6" w:rsidP="003131E2">
            <w:pPr>
              <w:pStyle w:val="Tabletext-evidencematrix"/>
              <w:spacing w:line="276" w:lineRule="auto"/>
            </w:pPr>
            <w:r w:rsidRPr="00C70209">
              <w:t>62/96 (64.6%)</w:t>
            </w:r>
          </w:p>
        </w:tc>
        <w:tc>
          <w:tcPr>
            <w:tcW w:w="519" w:type="pct"/>
            <w:tcBorders>
              <w:top w:val="single" w:sz="4" w:space="0" w:color="000000"/>
              <w:left w:val="single" w:sz="4" w:space="0" w:color="000000"/>
              <w:bottom w:val="single" w:sz="4" w:space="0" w:color="000000"/>
              <w:right w:val="single" w:sz="4" w:space="0" w:color="000000"/>
            </w:tcBorders>
            <w:hideMark/>
          </w:tcPr>
          <w:p w14:paraId="47F482D8" w14:textId="77777777" w:rsidR="00DF2BB6" w:rsidRPr="00C70209" w:rsidRDefault="00DF2BB6" w:rsidP="003131E2">
            <w:pPr>
              <w:pStyle w:val="Tabletext-evidencematrix"/>
              <w:spacing w:line="276" w:lineRule="auto"/>
            </w:pPr>
            <w:r w:rsidRPr="00C70209">
              <w:t>75/97 (77.3%)</w:t>
            </w:r>
          </w:p>
        </w:tc>
        <w:tc>
          <w:tcPr>
            <w:tcW w:w="518" w:type="pct"/>
            <w:vMerge w:val="restart"/>
            <w:tcBorders>
              <w:top w:val="single" w:sz="4" w:space="0" w:color="000000"/>
              <w:left w:val="single" w:sz="4" w:space="0" w:color="000000"/>
              <w:bottom w:val="single" w:sz="4" w:space="0" w:color="000000"/>
              <w:right w:val="single" w:sz="4" w:space="0" w:color="000000"/>
            </w:tcBorders>
            <w:hideMark/>
          </w:tcPr>
          <w:p w14:paraId="0A4C82A5" w14:textId="77777777" w:rsidR="00DF2BB6" w:rsidRPr="00C70209" w:rsidRDefault="00DF2BB6" w:rsidP="003131E2">
            <w:pPr>
              <w:pStyle w:val="Tabletext-evidencematrix"/>
              <w:spacing w:line="276" w:lineRule="auto"/>
            </w:pPr>
            <w:r w:rsidRPr="00C70209">
              <w:t>HR 0.59 [0.42, 0.83]</w:t>
            </w:r>
            <w:r w:rsidRPr="00C70209">
              <w:rPr>
                <w:vertAlign w:val="superscript"/>
              </w:rPr>
              <w:t>c</w:t>
            </w:r>
          </w:p>
        </w:tc>
        <w:tc>
          <w:tcPr>
            <w:tcW w:w="606"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43CB62E" w14:textId="77777777" w:rsidR="00DF2BB6" w:rsidRPr="00C70209" w:rsidRDefault="00DF2BB6" w:rsidP="003131E2">
            <w:pPr>
              <w:pStyle w:val="Tabletext-evidencematrix"/>
              <w:spacing w:line="276" w:lineRule="auto"/>
              <w:rPr>
                <w:i/>
              </w:rPr>
            </w:pPr>
            <w:r w:rsidRPr="00C70209">
              <w:rPr>
                <w:i/>
              </w:rPr>
              <w:t>Favours hydroxyurea</w:t>
            </w:r>
          </w:p>
          <w:p w14:paraId="1825CC12" w14:textId="18FE20D1" w:rsidR="00DF2BB6" w:rsidRPr="00C70209" w:rsidRDefault="001A475D" w:rsidP="003131E2">
            <w:pPr>
              <w:pStyle w:val="Tabletext-evidencematrix"/>
              <w:spacing w:line="276" w:lineRule="auto"/>
            </w:pPr>
            <w:r w:rsidRPr="001A475D">
              <w:rPr>
                <w:i/>
              </w:rPr>
              <w:t>P = </w:t>
            </w:r>
            <w:r w:rsidR="00DF2BB6" w:rsidRPr="00C70209">
              <w:t>0.002</w:t>
            </w:r>
            <w:r w:rsidR="00DF2BB6" w:rsidRPr="00C70209">
              <w:rPr>
                <w:vertAlign w:val="superscript"/>
              </w:rPr>
              <w:t>d</w:t>
            </w:r>
          </w:p>
        </w:tc>
      </w:tr>
      <w:tr w:rsidR="00DF2BB6" w:rsidRPr="00C70209" w14:paraId="6E65CB98"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912D0A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1DAC5D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0E3E380"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19B9A03"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970504F" w14:textId="77777777" w:rsidR="00DF2BB6" w:rsidRPr="00C70209" w:rsidRDefault="00DF2BB6" w:rsidP="003131E2">
            <w:pPr>
              <w:pStyle w:val="Tabletext-evidencematrix"/>
            </w:pPr>
          </w:p>
        </w:tc>
        <w:tc>
          <w:tcPr>
            <w:tcW w:w="487" w:type="pct"/>
            <w:tcBorders>
              <w:top w:val="single" w:sz="4" w:space="0" w:color="000000"/>
              <w:left w:val="single" w:sz="4" w:space="0" w:color="000000"/>
              <w:bottom w:val="single" w:sz="4" w:space="0" w:color="000000"/>
              <w:right w:val="single" w:sz="4" w:space="0" w:color="000000"/>
            </w:tcBorders>
            <w:hideMark/>
          </w:tcPr>
          <w:p w14:paraId="64C5E434" w14:textId="77777777" w:rsidR="00DF2BB6" w:rsidRPr="00C70209" w:rsidRDefault="00DF2BB6" w:rsidP="003131E2">
            <w:pPr>
              <w:pStyle w:val="Tabletext-evidencematrix"/>
            </w:pPr>
            <w:r w:rsidRPr="00C70209">
              <w:t>Number of pain events (all reports)</w:t>
            </w:r>
          </w:p>
        </w:tc>
        <w:tc>
          <w:tcPr>
            <w:tcW w:w="519" w:type="pct"/>
            <w:tcBorders>
              <w:top w:val="single" w:sz="4" w:space="0" w:color="000000"/>
              <w:left w:val="single" w:sz="4" w:space="0" w:color="000000"/>
              <w:bottom w:val="single" w:sz="4" w:space="0" w:color="000000"/>
              <w:right w:val="single" w:sz="4" w:space="0" w:color="000000"/>
            </w:tcBorders>
            <w:hideMark/>
          </w:tcPr>
          <w:p w14:paraId="16D08253" w14:textId="77777777" w:rsidR="00DF2BB6" w:rsidRPr="00C70209" w:rsidRDefault="00DF2BB6" w:rsidP="003131E2">
            <w:pPr>
              <w:pStyle w:val="Tabletext-evidencematrix"/>
              <w:spacing w:line="276" w:lineRule="auto"/>
            </w:pPr>
            <w:r w:rsidRPr="00C70209">
              <w:t>177</w:t>
            </w:r>
          </w:p>
        </w:tc>
        <w:tc>
          <w:tcPr>
            <w:tcW w:w="519" w:type="pct"/>
            <w:tcBorders>
              <w:top w:val="single" w:sz="4" w:space="0" w:color="000000"/>
              <w:left w:val="single" w:sz="4" w:space="0" w:color="000000"/>
              <w:bottom w:val="single" w:sz="4" w:space="0" w:color="000000"/>
              <w:right w:val="single" w:sz="4" w:space="0" w:color="000000"/>
            </w:tcBorders>
            <w:hideMark/>
          </w:tcPr>
          <w:p w14:paraId="58245F0D" w14:textId="77777777" w:rsidR="00DF2BB6" w:rsidRPr="00C70209" w:rsidRDefault="00DF2BB6" w:rsidP="003131E2">
            <w:pPr>
              <w:pStyle w:val="Tabletext-evidencematrix"/>
              <w:spacing w:line="276" w:lineRule="auto"/>
            </w:pPr>
            <w:r w:rsidRPr="00C70209">
              <w:t>375</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65F58B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2DAC93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r>
      <w:tr w:rsidR="00DF2BB6" w:rsidRPr="00C70209" w14:paraId="0CF12A4C"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240822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FCDD66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A7FFA4"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60733EF"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D602D3D" w14:textId="77777777" w:rsidR="00DF2BB6" w:rsidRPr="00C70209" w:rsidRDefault="00DF2BB6" w:rsidP="003131E2">
            <w:pPr>
              <w:pStyle w:val="Tabletext-evidencematrix"/>
            </w:pPr>
          </w:p>
        </w:tc>
        <w:tc>
          <w:tcPr>
            <w:tcW w:w="487" w:type="pct"/>
            <w:tcBorders>
              <w:top w:val="single" w:sz="4" w:space="0" w:color="000000"/>
              <w:left w:val="single" w:sz="4" w:space="0" w:color="000000"/>
              <w:bottom w:val="single" w:sz="4" w:space="0" w:color="000000"/>
              <w:right w:val="single" w:sz="4" w:space="0" w:color="000000"/>
            </w:tcBorders>
            <w:hideMark/>
          </w:tcPr>
          <w:p w14:paraId="1DB48010" w14:textId="77777777" w:rsidR="00DF2BB6" w:rsidRPr="00C70209" w:rsidRDefault="00DF2BB6" w:rsidP="003131E2">
            <w:pPr>
              <w:pStyle w:val="Tabletext-evidencematrix"/>
            </w:pPr>
            <w:r w:rsidRPr="00C70209">
              <w:t>Patients who experienced pain alone</w:t>
            </w:r>
          </w:p>
        </w:tc>
        <w:tc>
          <w:tcPr>
            <w:tcW w:w="519" w:type="pct"/>
            <w:tcBorders>
              <w:top w:val="single" w:sz="4" w:space="0" w:color="000000"/>
              <w:left w:val="single" w:sz="4" w:space="0" w:color="000000"/>
              <w:bottom w:val="single" w:sz="4" w:space="0" w:color="000000"/>
              <w:right w:val="single" w:sz="4" w:space="0" w:color="000000"/>
            </w:tcBorders>
            <w:hideMark/>
          </w:tcPr>
          <w:p w14:paraId="30A1A5E1" w14:textId="77777777" w:rsidR="00DF2BB6" w:rsidRPr="00C70209" w:rsidRDefault="00DF2BB6" w:rsidP="003131E2">
            <w:pPr>
              <w:pStyle w:val="Tabletext-evidencematrix"/>
              <w:spacing w:line="276" w:lineRule="auto"/>
            </w:pPr>
            <w:r w:rsidRPr="00C70209">
              <w:t>37/96 (38.5%)</w:t>
            </w:r>
          </w:p>
        </w:tc>
        <w:tc>
          <w:tcPr>
            <w:tcW w:w="519" w:type="pct"/>
            <w:tcBorders>
              <w:top w:val="single" w:sz="4" w:space="0" w:color="000000"/>
              <w:left w:val="single" w:sz="4" w:space="0" w:color="000000"/>
              <w:bottom w:val="single" w:sz="4" w:space="0" w:color="000000"/>
              <w:right w:val="single" w:sz="4" w:space="0" w:color="000000"/>
            </w:tcBorders>
            <w:hideMark/>
          </w:tcPr>
          <w:p w14:paraId="446567D4" w14:textId="77777777" w:rsidR="00DF2BB6" w:rsidRPr="00C70209" w:rsidRDefault="00DF2BB6" w:rsidP="003131E2">
            <w:pPr>
              <w:pStyle w:val="Tabletext-evidencematrix"/>
              <w:spacing w:line="276" w:lineRule="auto"/>
            </w:pPr>
            <w:r w:rsidRPr="00C70209">
              <w:t>55/97 (56.7%)</w:t>
            </w:r>
          </w:p>
        </w:tc>
        <w:tc>
          <w:tcPr>
            <w:tcW w:w="518" w:type="pct"/>
            <w:vMerge w:val="restart"/>
            <w:tcBorders>
              <w:top w:val="single" w:sz="4" w:space="0" w:color="000000"/>
              <w:left w:val="single" w:sz="4" w:space="0" w:color="000000"/>
              <w:bottom w:val="single" w:sz="4" w:space="0" w:color="000000"/>
              <w:right w:val="single" w:sz="4" w:space="0" w:color="000000"/>
            </w:tcBorders>
            <w:hideMark/>
          </w:tcPr>
          <w:p w14:paraId="014D079C" w14:textId="77777777" w:rsidR="00DF2BB6" w:rsidRPr="00C70209" w:rsidRDefault="00DF2BB6" w:rsidP="003131E2">
            <w:pPr>
              <w:pStyle w:val="Tabletext-evidencematrix"/>
              <w:spacing w:line="276" w:lineRule="auto"/>
            </w:pPr>
            <w:r w:rsidRPr="00C70209">
              <w:t>HR 0.54 [0.36, 0.83]</w:t>
            </w:r>
            <w:r w:rsidRPr="00C70209">
              <w:rPr>
                <w:vertAlign w:val="superscript"/>
              </w:rPr>
              <w:t xml:space="preserve"> c</w:t>
            </w:r>
          </w:p>
        </w:tc>
        <w:tc>
          <w:tcPr>
            <w:tcW w:w="606"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329AC1D" w14:textId="77777777" w:rsidR="00DF2BB6" w:rsidRPr="00C70209" w:rsidRDefault="00DF2BB6" w:rsidP="003131E2">
            <w:pPr>
              <w:pStyle w:val="Tabletext-evidencematrix"/>
              <w:spacing w:line="276" w:lineRule="auto"/>
              <w:rPr>
                <w:i/>
              </w:rPr>
            </w:pPr>
            <w:r w:rsidRPr="00C70209">
              <w:rPr>
                <w:i/>
              </w:rPr>
              <w:t>Favours hydroxyurea</w:t>
            </w:r>
          </w:p>
          <w:p w14:paraId="70BC901A" w14:textId="233DECB7" w:rsidR="00DF2BB6" w:rsidRPr="00C70209" w:rsidRDefault="001A475D" w:rsidP="003131E2">
            <w:pPr>
              <w:pStyle w:val="Tabletext-evidencematrix"/>
              <w:spacing w:line="276" w:lineRule="auto"/>
            </w:pPr>
            <w:r w:rsidRPr="001A475D">
              <w:rPr>
                <w:i/>
              </w:rPr>
              <w:t>P = </w:t>
            </w:r>
            <w:r w:rsidR="00DF2BB6" w:rsidRPr="00C70209">
              <w:t>0.004</w:t>
            </w:r>
            <w:r w:rsidR="00DF2BB6" w:rsidRPr="00C70209">
              <w:rPr>
                <w:vertAlign w:val="superscript"/>
              </w:rPr>
              <w:t>d</w:t>
            </w:r>
          </w:p>
        </w:tc>
      </w:tr>
      <w:tr w:rsidR="00DF2BB6" w:rsidRPr="00C70209" w14:paraId="267E4F67"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F05FA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293674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EE2387"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D5BAE0" w14:textId="77777777" w:rsidR="00DF2BB6" w:rsidRPr="00C70209" w:rsidRDefault="00DF2BB6" w:rsidP="003131E2">
            <w:pPr>
              <w:pStyle w:val="Tabletext-evidencematrix"/>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6EEC21" w14:textId="77777777" w:rsidR="00DF2BB6" w:rsidRPr="00C70209" w:rsidRDefault="00DF2BB6" w:rsidP="003131E2">
            <w:pPr>
              <w:pStyle w:val="Tabletext-evidencematrix"/>
            </w:pPr>
          </w:p>
        </w:tc>
        <w:tc>
          <w:tcPr>
            <w:tcW w:w="487" w:type="pct"/>
            <w:tcBorders>
              <w:top w:val="single" w:sz="4" w:space="0" w:color="000000"/>
              <w:left w:val="single" w:sz="4" w:space="0" w:color="000000"/>
              <w:bottom w:val="single" w:sz="4" w:space="0" w:color="000000"/>
              <w:right w:val="single" w:sz="4" w:space="0" w:color="000000"/>
            </w:tcBorders>
            <w:hideMark/>
          </w:tcPr>
          <w:p w14:paraId="55659623" w14:textId="77777777" w:rsidR="00DF2BB6" w:rsidRPr="00C70209" w:rsidRDefault="00DF2BB6" w:rsidP="003131E2">
            <w:pPr>
              <w:pStyle w:val="Tabletext-evidencematrix"/>
            </w:pPr>
            <w:r w:rsidRPr="00C70209">
              <w:t>Number of pain alone events</w:t>
            </w:r>
          </w:p>
        </w:tc>
        <w:tc>
          <w:tcPr>
            <w:tcW w:w="519" w:type="pct"/>
            <w:tcBorders>
              <w:top w:val="single" w:sz="4" w:space="0" w:color="000000"/>
              <w:left w:val="single" w:sz="4" w:space="0" w:color="000000"/>
              <w:bottom w:val="single" w:sz="4" w:space="0" w:color="000000"/>
              <w:right w:val="single" w:sz="4" w:space="0" w:color="000000"/>
            </w:tcBorders>
            <w:hideMark/>
          </w:tcPr>
          <w:p w14:paraId="353DA8FD" w14:textId="77777777" w:rsidR="00DF2BB6" w:rsidRPr="00C70209" w:rsidRDefault="00DF2BB6" w:rsidP="003131E2">
            <w:pPr>
              <w:pStyle w:val="Tabletext-evidencematrix"/>
              <w:spacing w:line="276" w:lineRule="auto"/>
            </w:pPr>
            <w:r w:rsidRPr="00C70209">
              <w:t>63</w:t>
            </w:r>
          </w:p>
        </w:tc>
        <w:tc>
          <w:tcPr>
            <w:tcW w:w="519" w:type="pct"/>
            <w:tcBorders>
              <w:top w:val="single" w:sz="4" w:space="0" w:color="000000"/>
              <w:left w:val="single" w:sz="4" w:space="0" w:color="000000"/>
              <w:bottom w:val="single" w:sz="4" w:space="0" w:color="000000"/>
              <w:right w:val="single" w:sz="4" w:space="0" w:color="000000"/>
            </w:tcBorders>
            <w:hideMark/>
          </w:tcPr>
          <w:p w14:paraId="1988B772" w14:textId="77777777" w:rsidR="00DF2BB6" w:rsidRPr="00C70209" w:rsidRDefault="00DF2BB6" w:rsidP="003131E2">
            <w:pPr>
              <w:pStyle w:val="Tabletext-evidencematrix"/>
              <w:spacing w:line="276" w:lineRule="auto"/>
            </w:pPr>
            <w:r w:rsidRPr="00C70209">
              <w:t>121</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CF2597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85F2E4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r>
      <w:tr w:rsidR="00DF2BB6" w:rsidRPr="00C70209" w14:paraId="5B15CAAD"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6B8E97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EE0C21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F83842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7115F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65A4F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nil"/>
              <w:right w:val="single" w:sz="4" w:space="0" w:color="000000"/>
            </w:tcBorders>
          </w:tcPr>
          <w:p w14:paraId="3A765C97" w14:textId="77777777" w:rsidR="00DF2BB6" w:rsidRPr="00C70209" w:rsidRDefault="00DF2BB6" w:rsidP="003131E2">
            <w:pPr>
              <w:pStyle w:val="Tabletext-evidencematrix"/>
              <w:spacing w:line="276" w:lineRule="auto"/>
            </w:pPr>
          </w:p>
        </w:tc>
        <w:tc>
          <w:tcPr>
            <w:tcW w:w="1556" w:type="pct"/>
            <w:gridSpan w:val="3"/>
            <w:tcBorders>
              <w:top w:val="single" w:sz="4" w:space="0" w:color="000000"/>
              <w:left w:val="single" w:sz="4" w:space="0" w:color="000000"/>
              <w:bottom w:val="single" w:sz="4" w:space="0" w:color="000000"/>
              <w:right w:val="single" w:sz="4" w:space="0" w:color="000000"/>
            </w:tcBorders>
            <w:hideMark/>
          </w:tcPr>
          <w:p w14:paraId="69CAE3EB" w14:textId="77777777" w:rsidR="00DF2BB6" w:rsidRPr="00C70209" w:rsidRDefault="00DF2BB6" w:rsidP="003131E2">
            <w:pPr>
              <w:pStyle w:val="Tabletext-subanalysis"/>
              <w:spacing w:line="276" w:lineRule="auto"/>
              <w:rPr>
                <w:rStyle w:val="Emphasis"/>
              </w:rPr>
            </w:pPr>
            <w:r w:rsidRPr="00C70209">
              <w:rPr>
                <w:rStyle w:val="Emphasis"/>
              </w:rPr>
              <w:t xml:space="preserve">Secondary analysis: cohort of infants from the BABY HUG trial reported in Thornburg 2012 </w:t>
            </w:r>
          </w:p>
        </w:tc>
        <w:tc>
          <w:tcPr>
            <w:tcW w:w="606"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796B11F" w14:textId="77777777" w:rsidR="00DF2BB6" w:rsidRPr="00C70209" w:rsidRDefault="00DF2BB6" w:rsidP="003131E2">
            <w:pPr>
              <w:pStyle w:val="Tabletext-evidencematrix"/>
              <w:spacing w:line="276" w:lineRule="auto"/>
              <w:rPr>
                <w:i/>
              </w:rPr>
            </w:pPr>
          </w:p>
        </w:tc>
      </w:tr>
      <w:tr w:rsidR="00DF2BB6" w:rsidRPr="00C70209" w14:paraId="18B34698"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0D359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CD235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D2946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9429A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0EDDA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nil"/>
              <w:left w:val="single" w:sz="4" w:space="0" w:color="000000"/>
              <w:bottom w:val="single" w:sz="4" w:space="0" w:color="000000"/>
              <w:right w:val="single" w:sz="4" w:space="0" w:color="000000"/>
            </w:tcBorders>
            <w:hideMark/>
          </w:tcPr>
          <w:p w14:paraId="6C597441" w14:textId="77777777" w:rsidR="00DF2BB6" w:rsidRPr="00C70209" w:rsidRDefault="00DF2BB6" w:rsidP="003131E2">
            <w:pPr>
              <w:pStyle w:val="Tabletext-subanalysis"/>
              <w:spacing w:line="276" w:lineRule="auto"/>
              <w:jc w:val="right"/>
            </w:pPr>
            <w:r w:rsidRPr="00C70209">
              <w:t>Incidence of pain events per 100 patient years</w:t>
            </w:r>
          </w:p>
        </w:tc>
        <w:tc>
          <w:tcPr>
            <w:tcW w:w="519" w:type="pct"/>
            <w:tcBorders>
              <w:top w:val="single" w:sz="4" w:space="0" w:color="000000"/>
              <w:left w:val="single" w:sz="4" w:space="0" w:color="000000"/>
              <w:bottom w:val="single" w:sz="4" w:space="0" w:color="000000"/>
              <w:right w:val="single" w:sz="4" w:space="0" w:color="000000"/>
            </w:tcBorders>
            <w:hideMark/>
          </w:tcPr>
          <w:p w14:paraId="3ECDCABE" w14:textId="77777777" w:rsidR="00DF2BB6" w:rsidRPr="00C70209" w:rsidRDefault="00DF2BB6" w:rsidP="003131E2">
            <w:pPr>
              <w:pStyle w:val="Tabletext-subanalysis"/>
              <w:spacing w:line="276" w:lineRule="auto"/>
            </w:pPr>
            <w:r w:rsidRPr="00C70209">
              <w:t>94</w:t>
            </w:r>
          </w:p>
        </w:tc>
        <w:tc>
          <w:tcPr>
            <w:tcW w:w="519" w:type="pct"/>
            <w:tcBorders>
              <w:top w:val="single" w:sz="4" w:space="0" w:color="000000"/>
              <w:left w:val="single" w:sz="4" w:space="0" w:color="000000"/>
              <w:bottom w:val="single" w:sz="4" w:space="0" w:color="000000"/>
              <w:right w:val="single" w:sz="4" w:space="0" w:color="000000"/>
            </w:tcBorders>
            <w:hideMark/>
          </w:tcPr>
          <w:p w14:paraId="77E79F6E" w14:textId="77777777" w:rsidR="00DF2BB6" w:rsidRPr="00C70209" w:rsidRDefault="00DF2BB6" w:rsidP="003131E2">
            <w:pPr>
              <w:pStyle w:val="Tabletext-subanalysis"/>
              <w:spacing w:line="276" w:lineRule="auto"/>
            </w:pPr>
            <w:r w:rsidRPr="00C70209">
              <w:t>203</w:t>
            </w:r>
          </w:p>
        </w:tc>
        <w:tc>
          <w:tcPr>
            <w:tcW w:w="518" w:type="pct"/>
            <w:tcBorders>
              <w:top w:val="single" w:sz="4" w:space="0" w:color="000000"/>
              <w:left w:val="single" w:sz="4" w:space="0" w:color="000000"/>
              <w:bottom w:val="single" w:sz="4" w:space="0" w:color="000000"/>
              <w:right w:val="single" w:sz="4" w:space="0" w:color="000000"/>
            </w:tcBorders>
            <w:hideMark/>
          </w:tcPr>
          <w:p w14:paraId="0BDC38F3" w14:textId="77777777" w:rsidR="00DF2BB6" w:rsidRPr="00C70209" w:rsidRDefault="00DF2BB6" w:rsidP="003131E2">
            <w:pPr>
              <w:pStyle w:val="Tabletext-subanalysis"/>
              <w:spacing w:line="276" w:lineRule="auto"/>
            </w:pPr>
            <w:r w:rsidRPr="00C70209">
              <w:t>HR 0.59</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A816AAB" w14:textId="77777777" w:rsidR="00DF2BB6" w:rsidRPr="00C70209" w:rsidRDefault="00DF2BB6" w:rsidP="003131E2">
            <w:pPr>
              <w:pStyle w:val="Tabletext-subanalysis"/>
              <w:spacing w:line="276" w:lineRule="auto"/>
              <w:rPr>
                <w:i/>
              </w:rPr>
            </w:pPr>
            <w:r w:rsidRPr="00C70209">
              <w:rPr>
                <w:i/>
              </w:rPr>
              <w:t>Favours hydroxyurea</w:t>
            </w:r>
          </w:p>
          <w:p w14:paraId="71E5D1EC" w14:textId="69A57936" w:rsidR="00DF2BB6" w:rsidRPr="00C70209" w:rsidRDefault="001A475D" w:rsidP="003131E2">
            <w:pPr>
              <w:pStyle w:val="Tabletext-subanalysis"/>
              <w:spacing w:line="276" w:lineRule="auto"/>
            </w:pPr>
            <w:r w:rsidRPr="001A475D">
              <w:rPr>
                <w:i/>
              </w:rPr>
              <w:t>P = </w:t>
            </w:r>
            <w:r w:rsidR="00DF2BB6" w:rsidRPr="00C70209">
              <w:t>0.002</w:t>
            </w:r>
            <w:r w:rsidR="00DF2BB6" w:rsidRPr="00C70209">
              <w:rPr>
                <w:vertAlign w:val="superscript"/>
              </w:rPr>
              <w:t>d</w:t>
            </w:r>
          </w:p>
        </w:tc>
      </w:tr>
      <w:tr w:rsidR="00DF2BB6" w:rsidRPr="00C70209" w14:paraId="5FC15665"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A7F27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60C758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705706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6B6917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F643F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569B13A1" w14:textId="77777777" w:rsidR="00DF2BB6" w:rsidRPr="00C70209" w:rsidRDefault="00DF2BB6" w:rsidP="003131E2">
            <w:pPr>
              <w:pStyle w:val="Tabletext-subanalysis"/>
              <w:spacing w:line="276" w:lineRule="auto"/>
              <w:jc w:val="right"/>
            </w:pPr>
            <w:r w:rsidRPr="00C70209">
              <w:t>Subjects with 0 pain events</w:t>
            </w:r>
          </w:p>
        </w:tc>
        <w:tc>
          <w:tcPr>
            <w:tcW w:w="519" w:type="pct"/>
            <w:tcBorders>
              <w:top w:val="single" w:sz="4" w:space="0" w:color="000000"/>
              <w:left w:val="single" w:sz="4" w:space="0" w:color="000000"/>
              <w:bottom w:val="single" w:sz="4" w:space="0" w:color="000000"/>
              <w:right w:val="single" w:sz="4" w:space="0" w:color="000000"/>
            </w:tcBorders>
            <w:hideMark/>
          </w:tcPr>
          <w:p w14:paraId="164CF5B6" w14:textId="77777777" w:rsidR="00DF2BB6" w:rsidRPr="00C70209" w:rsidRDefault="00DF2BB6" w:rsidP="003131E2">
            <w:pPr>
              <w:pStyle w:val="Tabletext-subanalysis"/>
              <w:spacing w:line="276" w:lineRule="auto"/>
            </w:pPr>
            <w:r w:rsidRPr="00C70209">
              <w:t>34/96 (35%)</w:t>
            </w:r>
          </w:p>
        </w:tc>
        <w:tc>
          <w:tcPr>
            <w:tcW w:w="519" w:type="pct"/>
            <w:tcBorders>
              <w:top w:val="single" w:sz="4" w:space="0" w:color="000000"/>
              <w:left w:val="single" w:sz="4" w:space="0" w:color="000000"/>
              <w:bottom w:val="single" w:sz="4" w:space="0" w:color="000000"/>
              <w:right w:val="single" w:sz="4" w:space="0" w:color="000000"/>
            </w:tcBorders>
            <w:hideMark/>
          </w:tcPr>
          <w:p w14:paraId="217B0203" w14:textId="77777777" w:rsidR="00DF2BB6" w:rsidRPr="00C70209" w:rsidRDefault="00DF2BB6" w:rsidP="003131E2">
            <w:pPr>
              <w:pStyle w:val="Tabletext-subanalysis"/>
              <w:spacing w:line="276" w:lineRule="auto"/>
            </w:pPr>
            <w:r w:rsidRPr="00C70209">
              <w:t>22/97 (23%)</w:t>
            </w:r>
          </w:p>
        </w:tc>
        <w:tc>
          <w:tcPr>
            <w:tcW w:w="518" w:type="pct"/>
            <w:tcBorders>
              <w:top w:val="single" w:sz="4" w:space="0" w:color="000000"/>
              <w:left w:val="single" w:sz="4" w:space="0" w:color="000000"/>
              <w:bottom w:val="single" w:sz="4" w:space="0" w:color="000000"/>
              <w:right w:val="single" w:sz="4" w:space="0" w:color="000000"/>
            </w:tcBorders>
            <w:hideMark/>
          </w:tcPr>
          <w:p w14:paraId="0708FE17" w14:textId="77777777" w:rsidR="00DF2BB6" w:rsidRPr="00C70209" w:rsidRDefault="00DF2BB6" w:rsidP="003131E2">
            <w:pPr>
              <w:pStyle w:val="Tabletext-subanalysis"/>
              <w:spacing w:line="276" w:lineRule="auto"/>
            </w:pPr>
            <w:r w:rsidRPr="00C70209">
              <w:t>RR 1.56 [0.99, 2.46]</w:t>
            </w:r>
            <w:r w:rsidRPr="00C70209">
              <w:rPr>
                <w:vertAlign w:val="superscript"/>
              </w:rPr>
              <w:t>e</w:t>
            </w:r>
          </w:p>
        </w:tc>
        <w:tc>
          <w:tcPr>
            <w:tcW w:w="606" w:type="pct"/>
            <w:tcBorders>
              <w:top w:val="single" w:sz="4" w:space="0" w:color="000000"/>
              <w:left w:val="single" w:sz="4" w:space="0" w:color="000000"/>
              <w:bottom w:val="single" w:sz="4" w:space="0" w:color="000000"/>
              <w:right w:val="single" w:sz="4" w:space="0" w:color="000000"/>
            </w:tcBorders>
            <w:hideMark/>
          </w:tcPr>
          <w:p w14:paraId="7F087964" w14:textId="77777777" w:rsidR="00DF2BB6" w:rsidRPr="00C70209" w:rsidRDefault="00DF2BB6" w:rsidP="003131E2">
            <w:pPr>
              <w:pStyle w:val="Tabletext-subanalysis"/>
              <w:spacing w:line="276" w:lineRule="auto"/>
              <w:rPr>
                <w:i/>
              </w:rPr>
            </w:pPr>
            <w:r w:rsidRPr="00C70209">
              <w:rPr>
                <w:i/>
              </w:rPr>
              <w:t>No significant difference</w:t>
            </w:r>
          </w:p>
          <w:p w14:paraId="0325E4A6" w14:textId="72594152" w:rsidR="00DF2BB6" w:rsidRPr="00C70209" w:rsidRDefault="001A475D" w:rsidP="003131E2">
            <w:pPr>
              <w:pStyle w:val="Tabletext-subanalysis"/>
              <w:spacing w:line="276" w:lineRule="auto"/>
            </w:pPr>
            <w:r w:rsidRPr="001A475D">
              <w:rPr>
                <w:i/>
              </w:rPr>
              <w:t>P = </w:t>
            </w:r>
            <w:r w:rsidR="00DF2BB6" w:rsidRPr="00C70209">
              <w:t>0.06</w:t>
            </w:r>
            <w:r w:rsidR="00DF2BB6" w:rsidRPr="00C70209">
              <w:rPr>
                <w:vertAlign w:val="superscript"/>
              </w:rPr>
              <w:t>e</w:t>
            </w:r>
          </w:p>
        </w:tc>
      </w:tr>
      <w:tr w:rsidR="00DF2BB6" w:rsidRPr="00C70209" w14:paraId="1DF24211"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71C535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B5D14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E2A4BC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A94FC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67751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5D04CD4C" w14:textId="77777777" w:rsidR="00DF2BB6" w:rsidRPr="00C70209" w:rsidRDefault="00DF2BB6" w:rsidP="003131E2">
            <w:pPr>
              <w:pStyle w:val="Tabletext-subanalysis"/>
              <w:spacing w:line="276" w:lineRule="auto"/>
              <w:jc w:val="right"/>
            </w:pPr>
            <w:r w:rsidRPr="00C70209">
              <w:t>Subjects with 1 pain event</w:t>
            </w:r>
          </w:p>
        </w:tc>
        <w:tc>
          <w:tcPr>
            <w:tcW w:w="519" w:type="pct"/>
            <w:tcBorders>
              <w:top w:val="single" w:sz="4" w:space="0" w:color="000000"/>
              <w:left w:val="single" w:sz="4" w:space="0" w:color="000000"/>
              <w:bottom w:val="single" w:sz="4" w:space="0" w:color="000000"/>
              <w:right w:val="single" w:sz="4" w:space="0" w:color="000000"/>
            </w:tcBorders>
            <w:hideMark/>
          </w:tcPr>
          <w:p w14:paraId="1C44CECD" w14:textId="77777777" w:rsidR="00DF2BB6" w:rsidRPr="00C70209" w:rsidRDefault="00DF2BB6" w:rsidP="003131E2">
            <w:pPr>
              <w:pStyle w:val="Tabletext-subanalysis"/>
              <w:spacing w:line="276" w:lineRule="auto"/>
            </w:pPr>
            <w:r w:rsidRPr="00C70209">
              <w:t>29/96 (30%)</w:t>
            </w:r>
          </w:p>
        </w:tc>
        <w:tc>
          <w:tcPr>
            <w:tcW w:w="519" w:type="pct"/>
            <w:tcBorders>
              <w:top w:val="single" w:sz="4" w:space="0" w:color="000000"/>
              <w:left w:val="single" w:sz="4" w:space="0" w:color="000000"/>
              <w:bottom w:val="single" w:sz="4" w:space="0" w:color="000000"/>
              <w:right w:val="single" w:sz="4" w:space="0" w:color="000000"/>
            </w:tcBorders>
            <w:hideMark/>
          </w:tcPr>
          <w:p w14:paraId="16BE616C" w14:textId="77777777" w:rsidR="00DF2BB6" w:rsidRPr="00C70209" w:rsidRDefault="00DF2BB6" w:rsidP="003131E2">
            <w:pPr>
              <w:pStyle w:val="Tabletext-subanalysis"/>
              <w:spacing w:line="276" w:lineRule="auto"/>
            </w:pPr>
            <w:r w:rsidRPr="00C70209">
              <w:t>15/97 (15%)</w:t>
            </w:r>
          </w:p>
        </w:tc>
        <w:tc>
          <w:tcPr>
            <w:tcW w:w="518" w:type="pct"/>
            <w:tcBorders>
              <w:top w:val="single" w:sz="4" w:space="0" w:color="000000"/>
              <w:left w:val="single" w:sz="4" w:space="0" w:color="000000"/>
              <w:bottom w:val="single" w:sz="4" w:space="0" w:color="000000"/>
              <w:right w:val="single" w:sz="4" w:space="0" w:color="000000"/>
            </w:tcBorders>
            <w:hideMark/>
          </w:tcPr>
          <w:p w14:paraId="20AC22A2" w14:textId="77777777" w:rsidR="00DF2BB6" w:rsidRPr="00C70209" w:rsidRDefault="00DF2BB6" w:rsidP="003131E2">
            <w:pPr>
              <w:pStyle w:val="Tabletext-subanalysis"/>
              <w:spacing w:line="276" w:lineRule="auto"/>
              <w:rPr>
                <w:vertAlign w:val="superscript"/>
              </w:rPr>
            </w:pPr>
            <w:r w:rsidRPr="00C70209">
              <w:t>RR 1.95 [1.12, 3.41]</w:t>
            </w:r>
            <w:r w:rsidRPr="00C70209">
              <w:rPr>
                <w:vertAlign w:val="superscript"/>
              </w:rPr>
              <w:t>e</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6B975C0" w14:textId="77777777" w:rsidR="00DF2BB6" w:rsidRPr="00C70209" w:rsidRDefault="00DF2BB6" w:rsidP="003131E2">
            <w:pPr>
              <w:pStyle w:val="Tabletext-subanalysis"/>
              <w:spacing w:line="276" w:lineRule="auto"/>
              <w:rPr>
                <w:i/>
              </w:rPr>
            </w:pPr>
            <w:r w:rsidRPr="00C70209">
              <w:rPr>
                <w:i/>
              </w:rPr>
              <w:t>Favours placebo</w:t>
            </w:r>
          </w:p>
          <w:p w14:paraId="13E6F283" w14:textId="5C3BBEA1" w:rsidR="00DF2BB6" w:rsidRPr="00C70209" w:rsidRDefault="001A475D" w:rsidP="003131E2">
            <w:pPr>
              <w:pStyle w:val="Tabletext-subanalysis"/>
              <w:spacing w:line="276" w:lineRule="auto"/>
            </w:pPr>
            <w:r w:rsidRPr="001A475D">
              <w:rPr>
                <w:i/>
              </w:rPr>
              <w:t>P = </w:t>
            </w:r>
            <w:r w:rsidR="00DF2BB6" w:rsidRPr="00C70209">
              <w:t>0.02</w:t>
            </w:r>
            <w:r w:rsidR="00DF2BB6" w:rsidRPr="00C70209">
              <w:rPr>
                <w:vertAlign w:val="superscript"/>
              </w:rPr>
              <w:t>e</w:t>
            </w:r>
          </w:p>
        </w:tc>
      </w:tr>
      <w:tr w:rsidR="00DF2BB6" w:rsidRPr="00C70209" w14:paraId="221A14E6"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1DD3BA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F4729D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1D471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63E293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9BFB1E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7A185749" w14:textId="77777777" w:rsidR="00DF2BB6" w:rsidRPr="00C70209" w:rsidRDefault="00DF2BB6" w:rsidP="003131E2">
            <w:pPr>
              <w:pStyle w:val="Tabletext-subanalysis"/>
              <w:spacing w:line="276" w:lineRule="auto"/>
              <w:jc w:val="right"/>
            </w:pPr>
            <w:r w:rsidRPr="00C70209">
              <w:t>Subjects with 2 or 3 pain events</w:t>
            </w:r>
          </w:p>
        </w:tc>
        <w:tc>
          <w:tcPr>
            <w:tcW w:w="519" w:type="pct"/>
            <w:tcBorders>
              <w:top w:val="single" w:sz="4" w:space="0" w:color="000000"/>
              <w:left w:val="single" w:sz="4" w:space="0" w:color="000000"/>
              <w:bottom w:val="single" w:sz="4" w:space="0" w:color="000000"/>
              <w:right w:val="single" w:sz="4" w:space="0" w:color="000000"/>
            </w:tcBorders>
            <w:hideMark/>
          </w:tcPr>
          <w:p w14:paraId="12D97519" w14:textId="77777777" w:rsidR="00DF2BB6" w:rsidRPr="00C70209" w:rsidRDefault="00DF2BB6" w:rsidP="003131E2">
            <w:pPr>
              <w:pStyle w:val="Tabletext-subanalysis"/>
              <w:spacing w:line="276" w:lineRule="auto"/>
            </w:pPr>
            <w:r w:rsidRPr="00C70209">
              <w:t>20/96 (21%)</w:t>
            </w:r>
          </w:p>
        </w:tc>
        <w:tc>
          <w:tcPr>
            <w:tcW w:w="519" w:type="pct"/>
            <w:tcBorders>
              <w:top w:val="single" w:sz="4" w:space="0" w:color="000000"/>
              <w:left w:val="single" w:sz="4" w:space="0" w:color="000000"/>
              <w:bottom w:val="single" w:sz="4" w:space="0" w:color="000000"/>
              <w:right w:val="single" w:sz="4" w:space="0" w:color="000000"/>
            </w:tcBorders>
            <w:hideMark/>
          </w:tcPr>
          <w:p w14:paraId="3B6DF103" w14:textId="77777777" w:rsidR="00DF2BB6" w:rsidRPr="00C70209" w:rsidRDefault="00DF2BB6" w:rsidP="003131E2">
            <w:pPr>
              <w:pStyle w:val="Tabletext-subanalysis"/>
              <w:spacing w:line="276" w:lineRule="auto"/>
            </w:pPr>
            <w:r w:rsidRPr="00C70209">
              <w:t>19/97 (20%)</w:t>
            </w:r>
          </w:p>
        </w:tc>
        <w:tc>
          <w:tcPr>
            <w:tcW w:w="518" w:type="pct"/>
            <w:tcBorders>
              <w:top w:val="single" w:sz="4" w:space="0" w:color="000000"/>
              <w:left w:val="single" w:sz="4" w:space="0" w:color="000000"/>
              <w:bottom w:val="single" w:sz="4" w:space="0" w:color="000000"/>
              <w:right w:val="single" w:sz="4" w:space="0" w:color="000000"/>
            </w:tcBorders>
            <w:hideMark/>
          </w:tcPr>
          <w:p w14:paraId="03C3CB06" w14:textId="77777777" w:rsidR="00DF2BB6" w:rsidRPr="00C70209" w:rsidRDefault="00DF2BB6" w:rsidP="003131E2">
            <w:pPr>
              <w:pStyle w:val="Tabletext-subanalysis"/>
              <w:spacing w:line="276" w:lineRule="auto"/>
            </w:pPr>
            <w:r w:rsidRPr="00C70209">
              <w:t>RR 1.06 [0.61, 1.86]</w:t>
            </w:r>
            <w:r w:rsidRPr="00C70209">
              <w:rPr>
                <w:vertAlign w:val="superscript"/>
              </w:rPr>
              <w:t xml:space="preserve"> e</w:t>
            </w:r>
          </w:p>
        </w:tc>
        <w:tc>
          <w:tcPr>
            <w:tcW w:w="606"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504ADF" w14:textId="77777777" w:rsidR="00DF2BB6" w:rsidRPr="00C70209" w:rsidRDefault="00DF2BB6" w:rsidP="003131E2">
            <w:pPr>
              <w:pStyle w:val="Tabletext-subanalysis"/>
              <w:spacing w:line="276" w:lineRule="auto"/>
              <w:rPr>
                <w:i/>
              </w:rPr>
            </w:pPr>
            <w:r w:rsidRPr="00C70209">
              <w:rPr>
                <w:i/>
              </w:rPr>
              <w:t>No significant difference</w:t>
            </w:r>
          </w:p>
          <w:p w14:paraId="68550E7F" w14:textId="413C155D" w:rsidR="00DF2BB6" w:rsidRPr="00C70209" w:rsidRDefault="001A475D" w:rsidP="003131E2">
            <w:pPr>
              <w:pStyle w:val="Tabletext-subanalysis"/>
              <w:spacing w:line="276" w:lineRule="auto"/>
            </w:pPr>
            <w:r w:rsidRPr="001A475D">
              <w:rPr>
                <w:i/>
              </w:rPr>
              <w:t>P = </w:t>
            </w:r>
            <w:r w:rsidR="00DF2BB6" w:rsidRPr="00C70209">
              <w:t>0.83</w:t>
            </w:r>
            <w:r w:rsidR="00DF2BB6" w:rsidRPr="00C70209">
              <w:rPr>
                <w:vertAlign w:val="superscript"/>
              </w:rPr>
              <w:t>e</w:t>
            </w:r>
          </w:p>
        </w:tc>
      </w:tr>
      <w:tr w:rsidR="00DF2BB6" w:rsidRPr="00C70209" w14:paraId="3840725D"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A0919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3FD7BF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8951C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12146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A4C11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188FEF10" w14:textId="77777777" w:rsidR="00DF2BB6" w:rsidRPr="00C70209" w:rsidRDefault="00DF2BB6" w:rsidP="003131E2">
            <w:pPr>
              <w:pStyle w:val="Tabletext-subanalysis"/>
              <w:spacing w:line="276" w:lineRule="auto"/>
              <w:jc w:val="right"/>
            </w:pPr>
            <w:r w:rsidRPr="00C70209">
              <w:t>Subjects with 4+ pain events</w:t>
            </w:r>
          </w:p>
        </w:tc>
        <w:tc>
          <w:tcPr>
            <w:tcW w:w="519" w:type="pct"/>
            <w:tcBorders>
              <w:top w:val="single" w:sz="4" w:space="0" w:color="000000"/>
              <w:left w:val="single" w:sz="4" w:space="0" w:color="000000"/>
              <w:bottom w:val="single" w:sz="4" w:space="0" w:color="000000"/>
              <w:right w:val="single" w:sz="4" w:space="0" w:color="000000"/>
            </w:tcBorders>
            <w:hideMark/>
          </w:tcPr>
          <w:p w14:paraId="64D307A3" w14:textId="77777777" w:rsidR="00DF2BB6" w:rsidRPr="00C70209" w:rsidRDefault="00DF2BB6" w:rsidP="003131E2">
            <w:pPr>
              <w:pStyle w:val="Tabletext-subanalysis"/>
              <w:spacing w:line="276" w:lineRule="auto"/>
            </w:pPr>
            <w:r w:rsidRPr="00C70209">
              <w:t>13/96 (14%)</w:t>
            </w:r>
          </w:p>
        </w:tc>
        <w:tc>
          <w:tcPr>
            <w:tcW w:w="519" w:type="pct"/>
            <w:tcBorders>
              <w:top w:val="single" w:sz="4" w:space="0" w:color="000000"/>
              <w:left w:val="single" w:sz="4" w:space="0" w:color="000000"/>
              <w:bottom w:val="single" w:sz="4" w:space="0" w:color="000000"/>
              <w:right w:val="single" w:sz="4" w:space="0" w:color="000000"/>
            </w:tcBorders>
            <w:hideMark/>
          </w:tcPr>
          <w:p w14:paraId="0ED8D55B" w14:textId="77777777" w:rsidR="00DF2BB6" w:rsidRPr="00C70209" w:rsidRDefault="00DF2BB6" w:rsidP="003131E2">
            <w:pPr>
              <w:pStyle w:val="Tabletext-subanalysis"/>
              <w:spacing w:line="276" w:lineRule="auto"/>
            </w:pPr>
            <w:r w:rsidRPr="00C70209">
              <w:t>41/97 (42%)</w:t>
            </w:r>
          </w:p>
        </w:tc>
        <w:tc>
          <w:tcPr>
            <w:tcW w:w="518" w:type="pct"/>
            <w:tcBorders>
              <w:top w:val="single" w:sz="4" w:space="0" w:color="000000"/>
              <w:left w:val="single" w:sz="4" w:space="0" w:color="000000"/>
              <w:bottom w:val="single" w:sz="4" w:space="0" w:color="000000"/>
              <w:right w:val="single" w:sz="4" w:space="0" w:color="000000"/>
            </w:tcBorders>
            <w:hideMark/>
          </w:tcPr>
          <w:p w14:paraId="2F7DAF12" w14:textId="77777777" w:rsidR="00DF2BB6" w:rsidRPr="00C70209" w:rsidRDefault="00DF2BB6" w:rsidP="003131E2">
            <w:pPr>
              <w:pStyle w:val="Tabletext-subanalysis"/>
              <w:spacing w:line="276" w:lineRule="auto"/>
            </w:pPr>
            <w:r w:rsidRPr="00C70209">
              <w:t>RR 0.32 [0.18, 0.56]</w:t>
            </w:r>
            <w:r w:rsidRPr="00C70209">
              <w:rPr>
                <w:vertAlign w:val="superscript"/>
              </w:rPr>
              <w:t xml:space="preserve"> e</w:t>
            </w:r>
          </w:p>
        </w:tc>
        <w:tc>
          <w:tcPr>
            <w:tcW w:w="60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3B2030F" w14:textId="77777777" w:rsidR="00DF2BB6" w:rsidRPr="00C70209" w:rsidRDefault="00DF2BB6" w:rsidP="003131E2">
            <w:pPr>
              <w:pStyle w:val="Tabletext-subanalysis"/>
              <w:spacing w:line="276" w:lineRule="auto"/>
              <w:rPr>
                <w:i/>
              </w:rPr>
            </w:pPr>
            <w:r w:rsidRPr="00C70209">
              <w:rPr>
                <w:i/>
              </w:rPr>
              <w:t>Favours hydroxyurea</w:t>
            </w:r>
          </w:p>
          <w:p w14:paraId="5F2C0ECB" w14:textId="6DB6A8CF" w:rsidR="00DF2BB6" w:rsidRPr="00C70209" w:rsidRDefault="001A475D" w:rsidP="003131E2">
            <w:pPr>
              <w:pStyle w:val="Tabletext-subanalysis"/>
              <w:spacing w:line="276" w:lineRule="auto"/>
              <w:rPr>
                <w:i/>
                <w:vertAlign w:val="superscript"/>
              </w:rPr>
            </w:pPr>
            <w:r w:rsidRPr="001A475D">
              <w:rPr>
                <w:i/>
              </w:rPr>
              <w:t>P &lt; </w:t>
            </w:r>
            <w:r w:rsidR="00DF2BB6" w:rsidRPr="00C70209">
              <w:t>0.0001</w:t>
            </w:r>
            <w:r w:rsidR="00DF2BB6" w:rsidRPr="00C70209">
              <w:rPr>
                <w:vertAlign w:val="superscript"/>
              </w:rPr>
              <w:t>e</w:t>
            </w:r>
          </w:p>
        </w:tc>
      </w:tr>
      <w:tr w:rsidR="00DF2BB6" w:rsidRPr="00C70209" w14:paraId="1F6285BA"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7033D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A81F26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63D732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E782E5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965A6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3A1808DA" w14:textId="77777777" w:rsidR="00DF2BB6" w:rsidRPr="00C70209" w:rsidRDefault="00DF2BB6" w:rsidP="003131E2">
            <w:pPr>
              <w:pStyle w:val="Tabletext-subanalysis"/>
              <w:spacing w:line="276" w:lineRule="auto"/>
              <w:jc w:val="right"/>
            </w:pPr>
            <w:r w:rsidRPr="00C70209">
              <w:t>Pain associated with ACS</w:t>
            </w:r>
          </w:p>
          <w:p w14:paraId="47185355" w14:textId="77777777" w:rsidR="00DF2BB6" w:rsidRPr="00C70209" w:rsidRDefault="00DF2BB6" w:rsidP="003131E2">
            <w:pPr>
              <w:pStyle w:val="Tabletext-subanalysis"/>
              <w:spacing w:line="276" w:lineRule="auto"/>
              <w:jc w:val="right"/>
            </w:pPr>
            <w:r w:rsidRPr="00C70209">
              <w:t>*Data displayed as pain per ACS event (not per patient)</w:t>
            </w:r>
          </w:p>
        </w:tc>
        <w:tc>
          <w:tcPr>
            <w:tcW w:w="519" w:type="pct"/>
            <w:tcBorders>
              <w:top w:val="single" w:sz="4" w:space="0" w:color="000000"/>
              <w:left w:val="single" w:sz="4" w:space="0" w:color="000000"/>
              <w:bottom w:val="single" w:sz="4" w:space="0" w:color="000000"/>
              <w:right w:val="single" w:sz="4" w:space="0" w:color="000000"/>
            </w:tcBorders>
            <w:hideMark/>
          </w:tcPr>
          <w:p w14:paraId="0B41D04E" w14:textId="77777777" w:rsidR="00DF2BB6" w:rsidRPr="00C70209" w:rsidRDefault="00DF2BB6" w:rsidP="003131E2">
            <w:pPr>
              <w:pStyle w:val="Tabletext-subanalysis"/>
              <w:spacing w:line="276" w:lineRule="auto"/>
            </w:pPr>
            <w:r w:rsidRPr="00C70209">
              <w:t>4/8 (50%)</w:t>
            </w:r>
          </w:p>
        </w:tc>
        <w:tc>
          <w:tcPr>
            <w:tcW w:w="519" w:type="pct"/>
            <w:tcBorders>
              <w:top w:val="single" w:sz="4" w:space="0" w:color="000000"/>
              <w:left w:val="single" w:sz="4" w:space="0" w:color="000000"/>
              <w:bottom w:val="single" w:sz="4" w:space="0" w:color="000000"/>
              <w:right w:val="single" w:sz="4" w:space="0" w:color="000000"/>
            </w:tcBorders>
            <w:hideMark/>
          </w:tcPr>
          <w:p w14:paraId="76E0ED71" w14:textId="77777777" w:rsidR="00DF2BB6" w:rsidRPr="00C70209" w:rsidRDefault="00DF2BB6" w:rsidP="003131E2">
            <w:pPr>
              <w:pStyle w:val="Tabletext-subanalysis"/>
              <w:spacing w:line="276" w:lineRule="auto"/>
            </w:pPr>
            <w:r w:rsidRPr="00C70209">
              <w:t>7/27 (26%)</w:t>
            </w:r>
          </w:p>
        </w:tc>
        <w:tc>
          <w:tcPr>
            <w:tcW w:w="518" w:type="pct"/>
            <w:tcBorders>
              <w:top w:val="single" w:sz="4" w:space="0" w:color="000000"/>
              <w:left w:val="single" w:sz="4" w:space="0" w:color="000000"/>
              <w:bottom w:val="single" w:sz="4" w:space="0" w:color="000000"/>
              <w:right w:val="single" w:sz="4" w:space="0" w:color="000000"/>
            </w:tcBorders>
            <w:hideMark/>
          </w:tcPr>
          <w:p w14:paraId="2E01EF3A" w14:textId="77777777" w:rsidR="00DF2BB6" w:rsidRPr="00C70209" w:rsidRDefault="00DF2BB6" w:rsidP="003131E2">
            <w:pPr>
              <w:pStyle w:val="Tabletext-subanalysis"/>
              <w:spacing w:line="276" w:lineRule="auto"/>
            </w:pPr>
            <w:r w:rsidRPr="00C70209">
              <w:t>RR 1.93 [0.75, 4.95]</w:t>
            </w:r>
            <w:r w:rsidRPr="00C70209">
              <w:rPr>
                <w:vertAlign w:val="superscript"/>
              </w:rPr>
              <w:t xml:space="preserve"> e</w:t>
            </w:r>
          </w:p>
        </w:tc>
        <w:tc>
          <w:tcPr>
            <w:tcW w:w="606" w:type="pct"/>
            <w:tcBorders>
              <w:top w:val="single" w:sz="4" w:space="0" w:color="000000"/>
              <w:left w:val="single" w:sz="4" w:space="0" w:color="000000"/>
              <w:bottom w:val="single" w:sz="4" w:space="0" w:color="000000"/>
              <w:right w:val="single" w:sz="4" w:space="0" w:color="000000"/>
            </w:tcBorders>
            <w:hideMark/>
          </w:tcPr>
          <w:p w14:paraId="1B43628F" w14:textId="77777777" w:rsidR="00DF2BB6" w:rsidRPr="00C70209" w:rsidRDefault="00DF2BB6" w:rsidP="003131E2">
            <w:pPr>
              <w:pStyle w:val="Tabletext-subanalysis"/>
              <w:spacing w:line="276" w:lineRule="auto"/>
              <w:rPr>
                <w:i/>
              </w:rPr>
            </w:pPr>
            <w:r w:rsidRPr="00C70209">
              <w:rPr>
                <w:i/>
              </w:rPr>
              <w:t>No significant difference</w:t>
            </w:r>
          </w:p>
          <w:p w14:paraId="0328BD4D" w14:textId="2B15DCCD" w:rsidR="00DF2BB6" w:rsidRPr="00C70209" w:rsidRDefault="001A475D" w:rsidP="003131E2">
            <w:pPr>
              <w:pStyle w:val="Tabletext-subanalysis"/>
              <w:spacing w:line="276" w:lineRule="auto"/>
            </w:pPr>
            <w:r w:rsidRPr="001A475D">
              <w:rPr>
                <w:i/>
              </w:rPr>
              <w:t>P = </w:t>
            </w:r>
            <w:r w:rsidR="00DF2BB6" w:rsidRPr="00C70209">
              <w:t>0.17</w:t>
            </w:r>
            <w:r w:rsidR="00DF2BB6" w:rsidRPr="00C70209">
              <w:rPr>
                <w:vertAlign w:val="superscript"/>
              </w:rPr>
              <w:t>e</w:t>
            </w:r>
          </w:p>
          <w:p w14:paraId="4CF2F309" w14:textId="0A03F935" w:rsidR="00DF2BB6" w:rsidRPr="00C70209" w:rsidRDefault="001A475D" w:rsidP="003131E2">
            <w:pPr>
              <w:pStyle w:val="Tabletext-subanalysis"/>
              <w:spacing w:line="276" w:lineRule="auto"/>
            </w:pPr>
            <w:r w:rsidRPr="001A475D">
              <w:rPr>
                <w:i/>
              </w:rPr>
              <w:t>P = </w:t>
            </w:r>
            <w:r w:rsidR="00DF2BB6" w:rsidRPr="00C70209">
              <w:t>0.23</w:t>
            </w:r>
            <w:r w:rsidR="00DF2BB6" w:rsidRPr="00C70209">
              <w:rPr>
                <w:vertAlign w:val="superscript"/>
              </w:rPr>
              <w:t>d</w:t>
            </w:r>
          </w:p>
        </w:tc>
      </w:tr>
      <w:tr w:rsidR="00DF2BB6" w:rsidRPr="00C70209" w14:paraId="7764F5F7"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1B0F8C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D45AE3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390A0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841D80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10859B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nil"/>
              <w:right w:val="single" w:sz="4" w:space="0" w:color="000000"/>
            </w:tcBorders>
          </w:tcPr>
          <w:p w14:paraId="58664932" w14:textId="77777777" w:rsidR="00DF2BB6" w:rsidRPr="00C70209" w:rsidRDefault="00DF2BB6" w:rsidP="003131E2">
            <w:pPr>
              <w:pStyle w:val="Tabletext-evidencematrix"/>
              <w:spacing w:line="276" w:lineRule="auto"/>
            </w:pPr>
          </w:p>
        </w:tc>
        <w:tc>
          <w:tcPr>
            <w:tcW w:w="1556" w:type="pct"/>
            <w:gridSpan w:val="3"/>
            <w:tcBorders>
              <w:top w:val="single" w:sz="4" w:space="0" w:color="000000"/>
              <w:left w:val="single" w:sz="4" w:space="0" w:color="000000"/>
              <w:bottom w:val="single" w:sz="4" w:space="0" w:color="000000"/>
              <w:right w:val="single" w:sz="4" w:space="0" w:color="000000"/>
            </w:tcBorders>
            <w:hideMark/>
          </w:tcPr>
          <w:p w14:paraId="6712F833" w14:textId="77777777" w:rsidR="00DF2BB6" w:rsidRPr="00C70209" w:rsidRDefault="00DF2BB6" w:rsidP="003131E2">
            <w:pPr>
              <w:pStyle w:val="Tabletext-subanalysis"/>
              <w:spacing w:line="276" w:lineRule="auto"/>
              <w:rPr>
                <w:rStyle w:val="Emphasis"/>
              </w:rPr>
            </w:pPr>
            <w:r w:rsidRPr="00C70209">
              <w:rPr>
                <w:rStyle w:val="Emphasis"/>
              </w:rPr>
              <w:t>Subgroup analysis: cohort of infants from the BABY HUG trial who were asymptomatic at enrolment reported in Thornburg 2012 (N=101)</w:t>
            </w:r>
          </w:p>
        </w:tc>
        <w:tc>
          <w:tcPr>
            <w:tcW w:w="606" w:type="pct"/>
            <w:tcBorders>
              <w:top w:val="single" w:sz="4" w:space="0" w:color="000000"/>
              <w:left w:val="single" w:sz="4" w:space="0" w:color="000000"/>
              <w:bottom w:val="nil"/>
              <w:right w:val="single" w:sz="4" w:space="0" w:color="000000"/>
            </w:tcBorders>
            <w:shd w:val="clear" w:color="auto" w:fill="FFFFFF" w:themeFill="background1"/>
          </w:tcPr>
          <w:p w14:paraId="5DC8B217" w14:textId="77777777" w:rsidR="00DF2BB6" w:rsidRPr="00C70209" w:rsidRDefault="00DF2BB6" w:rsidP="003131E2">
            <w:pPr>
              <w:pStyle w:val="Tabletext-evidencematrix"/>
              <w:spacing w:line="276" w:lineRule="auto"/>
              <w:rPr>
                <w:i/>
              </w:rPr>
            </w:pPr>
          </w:p>
        </w:tc>
      </w:tr>
      <w:tr w:rsidR="00DF2BB6" w:rsidRPr="00C70209" w14:paraId="794AA575"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3D0E3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57868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D109E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762F4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AFF6A8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nil"/>
              <w:left w:val="single" w:sz="4" w:space="0" w:color="000000"/>
              <w:bottom w:val="single" w:sz="4" w:space="0" w:color="000000"/>
              <w:right w:val="single" w:sz="4" w:space="0" w:color="000000"/>
            </w:tcBorders>
            <w:hideMark/>
          </w:tcPr>
          <w:p w14:paraId="23A70421" w14:textId="77777777" w:rsidR="00DF2BB6" w:rsidRPr="00C70209" w:rsidRDefault="00DF2BB6" w:rsidP="003131E2">
            <w:pPr>
              <w:pStyle w:val="Tabletext-subanalysis"/>
              <w:spacing w:line="276" w:lineRule="auto"/>
              <w:jc w:val="right"/>
            </w:pPr>
            <w:r w:rsidRPr="00C70209">
              <w:t>Patients who experienced pain (all reports)</w:t>
            </w:r>
          </w:p>
        </w:tc>
        <w:tc>
          <w:tcPr>
            <w:tcW w:w="519" w:type="pct"/>
            <w:tcBorders>
              <w:top w:val="single" w:sz="4" w:space="0" w:color="000000"/>
              <w:left w:val="single" w:sz="4" w:space="0" w:color="000000"/>
              <w:bottom w:val="single" w:sz="4" w:space="0" w:color="000000"/>
              <w:right w:val="single" w:sz="4" w:space="0" w:color="000000"/>
            </w:tcBorders>
            <w:hideMark/>
          </w:tcPr>
          <w:p w14:paraId="59563137" w14:textId="77777777" w:rsidR="00DF2BB6" w:rsidRPr="00C70209" w:rsidRDefault="00DF2BB6" w:rsidP="003131E2">
            <w:pPr>
              <w:pStyle w:val="Tabletext-subanalysis"/>
              <w:spacing w:line="276" w:lineRule="auto"/>
            </w:pPr>
            <w:r w:rsidRPr="00C70209">
              <w:t>30/52 (57.7%)</w:t>
            </w:r>
          </w:p>
        </w:tc>
        <w:tc>
          <w:tcPr>
            <w:tcW w:w="519" w:type="pct"/>
            <w:tcBorders>
              <w:top w:val="single" w:sz="4" w:space="0" w:color="000000"/>
              <w:left w:val="single" w:sz="4" w:space="0" w:color="000000"/>
              <w:bottom w:val="single" w:sz="4" w:space="0" w:color="000000"/>
              <w:right w:val="single" w:sz="4" w:space="0" w:color="000000"/>
            </w:tcBorders>
            <w:hideMark/>
          </w:tcPr>
          <w:p w14:paraId="5AAAF2E8" w14:textId="77777777" w:rsidR="00DF2BB6" w:rsidRPr="00C70209" w:rsidRDefault="00DF2BB6" w:rsidP="003131E2">
            <w:pPr>
              <w:pStyle w:val="Tabletext-subanalysis"/>
              <w:spacing w:line="276" w:lineRule="auto"/>
            </w:pPr>
            <w:r w:rsidRPr="00C70209">
              <w:t>31/49 (63.3%)</w:t>
            </w:r>
          </w:p>
        </w:tc>
        <w:tc>
          <w:tcPr>
            <w:tcW w:w="518" w:type="pct"/>
            <w:tcBorders>
              <w:top w:val="single" w:sz="4" w:space="0" w:color="000000"/>
              <w:left w:val="single" w:sz="4" w:space="0" w:color="000000"/>
              <w:bottom w:val="single" w:sz="4" w:space="0" w:color="000000"/>
              <w:right w:val="single" w:sz="4" w:space="0" w:color="000000"/>
            </w:tcBorders>
            <w:hideMark/>
          </w:tcPr>
          <w:p w14:paraId="6B3585A5" w14:textId="77777777" w:rsidR="00DF2BB6" w:rsidRPr="00C70209" w:rsidRDefault="00DF2BB6" w:rsidP="003131E2">
            <w:pPr>
              <w:pStyle w:val="Tabletext-subanalysis"/>
              <w:spacing w:line="276" w:lineRule="auto"/>
            </w:pPr>
            <w:r w:rsidRPr="00C70209">
              <w:t>HR 1.3 [0.8, 2.1]</w:t>
            </w:r>
          </w:p>
        </w:tc>
        <w:tc>
          <w:tcPr>
            <w:tcW w:w="606" w:type="pct"/>
            <w:tcBorders>
              <w:top w:val="nil"/>
              <w:left w:val="single" w:sz="4" w:space="0" w:color="000000"/>
              <w:bottom w:val="single" w:sz="4" w:space="0" w:color="000000"/>
              <w:right w:val="single" w:sz="4" w:space="0" w:color="000000"/>
            </w:tcBorders>
            <w:shd w:val="clear" w:color="auto" w:fill="FFFFFF" w:themeFill="background1"/>
            <w:hideMark/>
          </w:tcPr>
          <w:p w14:paraId="7F550333" w14:textId="77777777" w:rsidR="00DF2BB6" w:rsidRPr="00C70209" w:rsidRDefault="00DF2BB6" w:rsidP="003131E2">
            <w:pPr>
              <w:pStyle w:val="Tabletext-subanalysis"/>
              <w:spacing w:line="276" w:lineRule="auto"/>
              <w:rPr>
                <w:i/>
              </w:rPr>
            </w:pPr>
            <w:r w:rsidRPr="00C70209">
              <w:rPr>
                <w:i/>
              </w:rPr>
              <w:t>No significant difference</w:t>
            </w:r>
          </w:p>
          <w:p w14:paraId="7B68A9E5" w14:textId="1691E57D" w:rsidR="00DF2BB6" w:rsidRPr="00C70209" w:rsidRDefault="001A475D" w:rsidP="003131E2">
            <w:pPr>
              <w:pStyle w:val="Tabletext-subanalysis"/>
              <w:spacing w:line="276" w:lineRule="auto"/>
            </w:pPr>
            <w:r w:rsidRPr="001A475D">
              <w:rPr>
                <w:i/>
              </w:rPr>
              <w:t>P = </w:t>
            </w:r>
            <w:r w:rsidR="00DF2BB6" w:rsidRPr="00C70209">
              <w:t>0.35</w:t>
            </w:r>
          </w:p>
        </w:tc>
      </w:tr>
      <w:tr w:rsidR="00DF2BB6" w:rsidRPr="00C70209" w14:paraId="2DEED201"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FBA6FA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5AB7D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4B2F8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6A72D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C5133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1D7F5F7B" w14:textId="77777777" w:rsidR="00DF2BB6" w:rsidRPr="00C70209" w:rsidRDefault="00DF2BB6" w:rsidP="003131E2">
            <w:pPr>
              <w:pStyle w:val="Tabletext-subanalysis"/>
              <w:spacing w:line="276" w:lineRule="auto"/>
              <w:jc w:val="right"/>
            </w:pPr>
            <w:r w:rsidRPr="00C70209">
              <w:t>Patients who experienced pain alone</w:t>
            </w:r>
          </w:p>
        </w:tc>
        <w:tc>
          <w:tcPr>
            <w:tcW w:w="519" w:type="pct"/>
            <w:tcBorders>
              <w:top w:val="single" w:sz="4" w:space="0" w:color="000000"/>
              <w:left w:val="single" w:sz="4" w:space="0" w:color="000000"/>
              <w:bottom w:val="single" w:sz="4" w:space="0" w:color="000000"/>
              <w:right w:val="single" w:sz="4" w:space="0" w:color="000000"/>
            </w:tcBorders>
            <w:hideMark/>
          </w:tcPr>
          <w:p w14:paraId="3A7EA922" w14:textId="77777777" w:rsidR="00DF2BB6" w:rsidRPr="00C70209" w:rsidRDefault="00DF2BB6" w:rsidP="003131E2">
            <w:pPr>
              <w:pStyle w:val="Tabletext-subanalysis"/>
              <w:spacing w:line="276" w:lineRule="auto"/>
            </w:pPr>
            <w:r w:rsidRPr="00C70209">
              <w:t>17/52 (32.7%)</w:t>
            </w:r>
          </w:p>
        </w:tc>
        <w:tc>
          <w:tcPr>
            <w:tcW w:w="519" w:type="pct"/>
            <w:tcBorders>
              <w:top w:val="single" w:sz="4" w:space="0" w:color="000000"/>
              <w:left w:val="single" w:sz="4" w:space="0" w:color="000000"/>
              <w:bottom w:val="single" w:sz="4" w:space="0" w:color="000000"/>
              <w:right w:val="single" w:sz="4" w:space="0" w:color="000000"/>
            </w:tcBorders>
            <w:hideMark/>
          </w:tcPr>
          <w:p w14:paraId="282B40B7" w14:textId="77777777" w:rsidR="00DF2BB6" w:rsidRPr="00C70209" w:rsidRDefault="00DF2BB6" w:rsidP="003131E2">
            <w:pPr>
              <w:pStyle w:val="Tabletext-subanalysis"/>
              <w:spacing w:line="276" w:lineRule="auto"/>
            </w:pPr>
            <w:r w:rsidRPr="00C70209">
              <w:t>24/49 (49.0%)</w:t>
            </w:r>
          </w:p>
        </w:tc>
        <w:tc>
          <w:tcPr>
            <w:tcW w:w="518" w:type="pct"/>
            <w:tcBorders>
              <w:top w:val="single" w:sz="4" w:space="0" w:color="000000"/>
              <w:left w:val="single" w:sz="4" w:space="0" w:color="000000"/>
              <w:bottom w:val="single" w:sz="4" w:space="0" w:color="000000"/>
              <w:right w:val="single" w:sz="4" w:space="0" w:color="000000"/>
            </w:tcBorders>
            <w:hideMark/>
          </w:tcPr>
          <w:p w14:paraId="1E5E6B46" w14:textId="77777777" w:rsidR="00DF2BB6" w:rsidRPr="00C70209" w:rsidRDefault="00DF2BB6" w:rsidP="003131E2">
            <w:pPr>
              <w:pStyle w:val="Tabletext-subanalysis"/>
              <w:spacing w:line="276" w:lineRule="auto"/>
            </w:pPr>
            <w:r w:rsidRPr="00C70209">
              <w:t>HR 1.6 [0.9, 3.0]</w:t>
            </w:r>
          </w:p>
        </w:tc>
        <w:tc>
          <w:tcPr>
            <w:tcW w:w="606"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7461826" w14:textId="77777777" w:rsidR="00DF2BB6" w:rsidRPr="00C70209" w:rsidRDefault="00DF2BB6" w:rsidP="003131E2">
            <w:pPr>
              <w:pStyle w:val="Tabletext-subanalysis"/>
              <w:spacing w:line="276" w:lineRule="auto"/>
              <w:rPr>
                <w:i/>
              </w:rPr>
            </w:pPr>
            <w:r w:rsidRPr="00C70209">
              <w:rPr>
                <w:i/>
              </w:rPr>
              <w:t>No significant difference</w:t>
            </w:r>
          </w:p>
          <w:p w14:paraId="47193ABA" w14:textId="68FBDF9A" w:rsidR="00DF2BB6" w:rsidRPr="00C70209" w:rsidRDefault="001A475D" w:rsidP="003131E2">
            <w:pPr>
              <w:pStyle w:val="Tabletext-subanalysis"/>
              <w:spacing w:line="276" w:lineRule="auto"/>
            </w:pPr>
            <w:r w:rsidRPr="001A475D">
              <w:rPr>
                <w:i/>
              </w:rPr>
              <w:t>P = </w:t>
            </w:r>
            <w:r w:rsidR="00DF2BB6" w:rsidRPr="00C70209">
              <w:t>0.14</w:t>
            </w:r>
          </w:p>
        </w:tc>
      </w:tr>
    </w:tbl>
    <w:p w14:paraId="3DFB4170" w14:textId="77777777" w:rsidR="00DF2BB6" w:rsidRPr="00C70209" w:rsidRDefault="00DF2BB6" w:rsidP="003131E2">
      <w:pPr>
        <w:pStyle w:val="TabFigNotes0noindent"/>
      </w:pPr>
      <w:r w:rsidRPr="00C70209">
        <w:t>ACS, acute chest syndrome; CI, confidence interval; HR, hazard ratio; RR, risk ratio; SD, standard deviation</w:t>
      </w:r>
    </w:p>
    <w:p w14:paraId="6B0A2DB1"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087CE80"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509A6E4" w14:textId="592A4918" w:rsidR="00DF2BB6" w:rsidRPr="00C70209" w:rsidRDefault="00DF2BB6" w:rsidP="003131E2">
      <w:pPr>
        <w:pStyle w:val="TabFigNotes0noindent"/>
      </w:pPr>
      <w:r w:rsidRPr="00C70209">
        <w:rPr>
          <w:b/>
          <w:bCs/>
          <w:lang w:eastAsia="en-GB"/>
        </w:rPr>
        <w:t>c.</w:t>
      </w:r>
      <w:r w:rsidRPr="00C70209">
        <w:rPr>
          <w:bCs/>
          <w:lang w:eastAsia="en-GB"/>
        </w:rPr>
        <w:t xml:space="preserve"> </w:t>
      </w:r>
      <w:r w:rsidRPr="00C70209">
        <w:t>Hazard ratios and 95% CIs were generated using a Cox model.</w:t>
      </w:r>
    </w:p>
    <w:p w14:paraId="0E5460FC" w14:textId="6D52065F" w:rsidR="00DF2BB6" w:rsidRPr="00C70209" w:rsidRDefault="00DF2BB6" w:rsidP="003131E2">
      <w:pPr>
        <w:pStyle w:val="TabFigNotes0noindent"/>
      </w:pPr>
      <w:r w:rsidRPr="00C70209">
        <w:rPr>
          <w:b/>
        </w:rPr>
        <w:t>d.</w:t>
      </w:r>
      <w:r w:rsidRPr="00C70209">
        <w:t xml:space="preserve"> </w:t>
      </w:r>
      <w:r w:rsidR="001A475D" w:rsidRPr="001A475D">
        <w:rPr>
          <w:i/>
        </w:rPr>
        <w:t>P-</w:t>
      </w:r>
      <w:r w:rsidRPr="00C70209">
        <w:t>values were generated from log-rank life tests comparing the time to first event between the two treatment groups.</w:t>
      </w:r>
    </w:p>
    <w:p w14:paraId="56194EA1" w14:textId="12ED8CE1" w:rsidR="00DF2BB6" w:rsidRPr="00C70209" w:rsidRDefault="00DF2BB6" w:rsidP="003131E2">
      <w:pPr>
        <w:pStyle w:val="TabFigNotes0noindent"/>
        <w:rPr>
          <w:bCs/>
          <w:lang w:eastAsia="en-GB"/>
        </w:rPr>
      </w:pPr>
      <w:r w:rsidRPr="00C70209">
        <w:rPr>
          <w:b/>
        </w:rPr>
        <w:t>e.</w:t>
      </w:r>
      <w:r w:rsidRPr="00C70209">
        <w:t xml:space="preserve"> </w:t>
      </w:r>
      <w:r w:rsidRPr="00C70209">
        <w:rPr>
          <w:bCs/>
          <w:lang w:eastAsia="en-GB"/>
        </w:rPr>
        <w:t>Calculated post-hoc using RevMan 5.1.2.</w:t>
      </w:r>
    </w:p>
    <w:p w14:paraId="23EA6157"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71A4FAD4" w14:textId="77777777" w:rsidR="00DF2BB6" w:rsidRPr="00C70209" w:rsidRDefault="00DF2BB6" w:rsidP="003131E2">
      <w:pPr>
        <w:pStyle w:val="Heading7"/>
      </w:pPr>
      <w:r w:rsidRPr="00C70209">
        <w:t>Vaso-occlusive events</w:t>
      </w:r>
    </w:p>
    <w:p w14:paraId="61378801" w14:textId="77777777" w:rsidR="00DF2BB6" w:rsidRPr="00C70209" w:rsidRDefault="00DF2BB6" w:rsidP="003131E2">
      <w:pPr>
        <w:pStyle w:val="BodyText"/>
      </w:pPr>
      <w:r w:rsidRPr="00C70209">
        <w:t xml:space="preserve">Two RCTs (Jain 2012, Wang 2011) identified by the systematic review and hand-searching process comparing hydroxyurea with placebo reported vaso-occlusive events in paediatric patients with sickle cell disease. </w:t>
      </w:r>
      <w:r w:rsidRPr="00C70209">
        <w:rPr>
          <w:b/>
          <w:highlight w:val="yellow"/>
        </w:rPr>
        <w:fldChar w:fldCharType="begin"/>
      </w:r>
      <w:r w:rsidRPr="00C70209">
        <w:rPr>
          <w:b/>
        </w:rPr>
        <w:instrText xml:space="preserve"> REF _Ref41266983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0</w:t>
      </w:r>
      <w:r w:rsidRPr="00C70209">
        <w:rPr>
          <w:b/>
          <w:highlight w:val="yellow"/>
        </w:rPr>
        <w:fldChar w:fldCharType="end"/>
      </w:r>
      <w:r w:rsidRPr="00C70209">
        <w:t xml:space="preserve"> summarises the results from these studies.</w:t>
      </w:r>
    </w:p>
    <w:p w14:paraId="2A698B45" w14:textId="3E424E7C" w:rsidR="00DF2BB6" w:rsidRPr="00C70209" w:rsidRDefault="00DF2BB6" w:rsidP="003131E2">
      <w:pPr>
        <w:pStyle w:val="BodyText"/>
      </w:pPr>
      <w:r w:rsidRPr="00C70209">
        <w:t>Jain (2012) reported a significant decrease in the mean number of vaso-occlusive crises in children aged 5–18 years with severe sickle cell anaemia who were administered hydroxyurea for 18 months compared with placebo (MD –9.60; 95% CI –10.86, –8.34).</w:t>
      </w:r>
    </w:p>
    <w:p w14:paraId="2E10A80A" w14:textId="10C9AE1C" w:rsidR="00DF2BB6" w:rsidRPr="00C70209" w:rsidRDefault="00DF2BB6" w:rsidP="003131E2">
      <w:pPr>
        <w:spacing w:after="200"/>
      </w:pPr>
      <w:r w:rsidRPr="00C70209">
        <w:t xml:space="preserve">Wang (2011) reported a significant decrease in the number of infants aged 9–18 months with sickle cell anaemia who experienced acute chest syndrome compared to those who received hydroxyurea for 2 years with placebo (HR 0.36; 95% CI 0.15, 0.87). Among those who were asymptomatic at baseline, Thornburg (2012) reported that there was no significant difference between treatment groups for the incidence of acute chest syndrome (HR 2.5; 95% CI 0.7, 9.7), but there was a significant effect favouring hydroxyurea among infants who experienced multiple (2 or 3) acute chest syndrome events (RR 0.13, 95% CI 0.02, 0.99) but not those with one acute chest syndrome event (RR 0.61, 95% CI 0.23, 1. 60) and favouring placebo in infants who experienced zero acute chest syndrome events (RR 1.14; 95% CI 1.02, 1.27) (see </w:t>
      </w:r>
      <w:r w:rsidRPr="00C70209">
        <w:rPr>
          <w:b/>
        </w:rPr>
        <w:fldChar w:fldCharType="begin"/>
      </w:r>
      <w:r w:rsidRPr="00C70209">
        <w:rPr>
          <w:b/>
        </w:rPr>
        <w:instrText xml:space="preserve"> REF _Ref405208563 \h  \* MERGEFORMAT </w:instrText>
      </w:r>
      <w:r w:rsidRPr="00C70209">
        <w:rPr>
          <w:b/>
        </w:rPr>
      </w:r>
      <w:r w:rsidRPr="00C70209">
        <w:rPr>
          <w:b/>
        </w:rPr>
        <w:fldChar w:fldCharType="separate"/>
      </w:r>
      <w:r w:rsidR="000F7A9B" w:rsidRPr="000F7A9B">
        <w:rPr>
          <w:b/>
        </w:rPr>
        <w:t>Figure 3.2.19</w:t>
      </w:r>
      <w:r w:rsidRPr="00C70209">
        <w:rPr>
          <w:b/>
        </w:rPr>
        <w:fldChar w:fldCharType="end"/>
      </w:r>
      <w:r w:rsidRPr="00C70209">
        <w:t>).</w:t>
      </w:r>
    </w:p>
    <w:p w14:paraId="500B5688" w14:textId="77777777" w:rsidR="00DF2BB6" w:rsidRPr="00C70209" w:rsidRDefault="00DF2BB6" w:rsidP="003131E2">
      <w:pPr>
        <w:spacing w:after="200"/>
      </w:pPr>
    </w:p>
    <w:p w14:paraId="5E038382" w14:textId="27250AC2" w:rsidR="00DF2BB6" w:rsidRPr="00C70209" w:rsidRDefault="00DF2BB6" w:rsidP="003131E2">
      <w:pPr>
        <w:pStyle w:val="Caption"/>
        <w:ind w:left="2070"/>
      </w:pPr>
      <w:bookmarkStart w:id="588" w:name="_Ref405208563"/>
      <w:bookmarkStart w:id="589" w:name="_Toc421795390"/>
      <w:bookmarkStart w:id="590" w:name="_Toc427747258"/>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9</w:t>
      </w:r>
      <w:r w:rsidRPr="00C70209">
        <w:fldChar w:fldCharType="end"/>
      </w:r>
      <w:bookmarkEnd w:id="588"/>
      <w:r w:rsidRPr="00C70209">
        <w:tab/>
        <w:t xml:space="preserve">Subgroup analysis of hydroxyurea versus placebo in paediatric patients with sickle cell disease – </w:t>
      </w:r>
      <w:r w:rsidR="00D7682F" w:rsidRPr="00C70209">
        <w:t xml:space="preserve">acute </w:t>
      </w:r>
      <w:r w:rsidRPr="00C70209">
        <w:t>chest syndrome</w:t>
      </w:r>
      <w:bookmarkEnd w:id="589"/>
      <w:bookmarkEnd w:id="590"/>
    </w:p>
    <w:p w14:paraId="47D905D7" w14:textId="77777777" w:rsidR="00DF2BB6" w:rsidRPr="00C70209" w:rsidRDefault="00DF2BB6" w:rsidP="003131E2">
      <w:pPr>
        <w:pStyle w:val="BodyText"/>
      </w:pPr>
      <w:r w:rsidRPr="00C70209">
        <w:rPr>
          <w:noProof/>
        </w:rPr>
        <w:drawing>
          <wp:inline distT="0" distB="0" distL="0" distR="0" wp14:anchorId="47BB818F" wp14:editId="7F661799">
            <wp:extent cx="4985143" cy="3694629"/>
            <wp:effectExtent l="19050" t="19050" r="25400" b="203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ants with sickle cell ACS events.emf"/>
                    <pic:cNvPicPr/>
                  </pic:nvPicPr>
                  <pic:blipFill>
                    <a:blip r:embed="rId55">
                      <a:extLst>
                        <a:ext uri="{28A0092B-C50C-407E-A947-70E740481C1C}">
                          <a14:useLocalDpi xmlns:a14="http://schemas.microsoft.com/office/drawing/2010/main" val="0"/>
                        </a:ext>
                      </a:extLst>
                    </a:blip>
                    <a:stretch>
                      <a:fillRect/>
                    </a:stretch>
                  </pic:blipFill>
                  <pic:spPr>
                    <a:xfrm>
                      <a:off x="0" y="0"/>
                      <a:ext cx="4985143" cy="3694629"/>
                    </a:xfrm>
                    <a:prstGeom prst="rect">
                      <a:avLst/>
                    </a:prstGeom>
                    <a:ln w="12696" cmpd="sng">
                      <a:solidFill>
                        <a:srgbClr val="000000"/>
                      </a:solidFill>
                      <a:prstDash val="solid"/>
                    </a:ln>
                  </pic:spPr>
                </pic:pic>
              </a:graphicData>
            </a:graphic>
          </wp:inline>
        </w:drawing>
      </w:r>
    </w:p>
    <w:p w14:paraId="6BC1ED5B"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09BBBD9D" w14:textId="434C91B3" w:rsidR="00DF2BB6" w:rsidRPr="00C70209" w:rsidRDefault="00DF2BB6" w:rsidP="003131E2">
      <w:pPr>
        <w:pStyle w:val="Caption"/>
        <w:rPr>
          <w:szCs w:val="21"/>
          <w:lang w:eastAsia="en-GB"/>
        </w:rPr>
      </w:pPr>
      <w:bookmarkStart w:id="591" w:name="_Ref412669834"/>
      <w:bookmarkStart w:id="592" w:name="_Toc423015399"/>
      <w:bookmarkStart w:id="593" w:name="_Toc42774714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0</w:t>
      </w:r>
      <w:r w:rsidR="00130F03" w:rsidRPr="00C70209">
        <w:fldChar w:fldCharType="end"/>
      </w:r>
      <w:bookmarkEnd w:id="591"/>
      <w:r w:rsidRPr="00C70209">
        <w:tab/>
        <w:t xml:space="preserve">Paediatric patients with sickle cell disease: </w:t>
      </w:r>
      <w:r w:rsidRPr="00C70209">
        <w:rPr>
          <w:szCs w:val="21"/>
          <w:lang w:eastAsia="en-GB"/>
        </w:rPr>
        <w:t>Results for hydroxyurea versus no hydroxyurea – Vaso-occlusive events (secondary outcome)</w:t>
      </w:r>
      <w:bookmarkEnd w:id="592"/>
      <w:bookmarkEnd w:id="59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4"/>
        <w:gridCol w:w="1392"/>
        <w:gridCol w:w="1392"/>
        <w:gridCol w:w="1395"/>
        <w:gridCol w:w="1392"/>
        <w:gridCol w:w="1381"/>
        <w:gridCol w:w="1471"/>
        <w:gridCol w:w="1471"/>
        <w:gridCol w:w="1466"/>
        <w:gridCol w:w="1721"/>
      </w:tblGrid>
      <w:tr w:rsidR="00DF2BB6" w:rsidRPr="00C70209" w14:paraId="65FBC224" w14:textId="77777777" w:rsidTr="003131E2">
        <w:trPr>
          <w:cantSplit/>
          <w:tblHeader/>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0265E5C3"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1A2C2662"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2AC94E74"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7D38240"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8387703"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093A9CEA"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28A262EC"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8B9CE20" w14:textId="6B7E55AB"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0B258C07"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3A799952"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29FC2AFB"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653D9BD" w14:textId="77777777" w:rsidR="00DF2BB6" w:rsidRPr="00C70209" w:rsidRDefault="00DF2BB6" w:rsidP="003131E2">
            <w:pPr>
              <w:spacing w:after="0"/>
              <w:ind w:left="0"/>
              <w:rPr>
                <w:rFonts w:eastAsia="Arial Unicode MS"/>
                <w:b/>
                <w:sz w:val="18"/>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9D4E866" w14:textId="77777777" w:rsidR="00DF2BB6" w:rsidRPr="00C70209" w:rsidRDefault="00DF2BB6" w:rsidP="003131E2">
            <w:pPr>
              <w:spacing w:after="0"/>
              <w:ind w:left="0"/>
              <w:rPr>
                <w:rFonts w:eastAsia="Arial Unicode MS"/>
                <w:b/>
                <w:sz w:val="18"/>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7E4687F" w14:textId="77777777" w:rsidR="00DF2BB6" w:rsidRPr="00C70209" w:rsidRDefault="00DF2BB6" w:rsidP="003131E2">
            <w:pPr>
              <w:spacing w:after="0"/>
              <w:ind w:left="0"/>
              <w:rPr>
                <w:rFonts w:eastAsia="Arial Unicode MS"/>
                <w:b/>
                <w:sz w:val="18"/>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089A900" w14:textId="77777777" w:rsidR="00DF2BB6" w:rsidRPr="00C70209" w:rsidRDefault="00DF2BB6" w:rsidP="003131E2">
            <w:pPr>
              <w:spacing w:after="0"/>
              <w:ind w:left="0"/>
              <w:rPr>
                <w:rFonts w:eastAsia="Arial Unicode MS"/>
                <w:b/>
                <w:sz w:val="18"/>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C254F2C" w14:textId="77777777" w:rsidR="00DF2BB6" w:rsidRPr="00C70209" w:rsidRDefault="00DF2BB6" w:rsidP="003131E2">
            <w:pPr>
              <w:spacing w:after="0"/>
              <w:ind w:left="0"/>
              <w:rPr>
                <w:rFonts w:eastAsia="Arial Unicode MS"/>
                <w:b/>
                <w:sz w:val="18"/>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5B33A8" w14:textId="77777777" w:rsidR="00DF2BB6" w:rsidRPr="00C70209" w:rsidRDefault="00DF2BB6" w:rsidP="003131E2">
            <w:pPr>
              <w:spacing w:after="0"/>
              <w:ind w:left="0"/>
              <w:rPr>
                <w:rFonts w:eastAsia="Arial Unicode MS"/>
                <w:b/>
                <w:sz w:val="18"/>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3BD9AACB" w14:textId="77777777" w:rsidR="00DF2BB6" w:rsidRPr="00C70209" w:rsidRDefault="00DF2BB6" w:rsidP="003131E2">
            <w:pPr>
              <w:pStyle w:val="TableH2"/>
              <w:spacing w:line="276" w:lineRule="auto"/>
              <w:rPr>
                <w:rFonts w:eastAsia="Arial Unicode MS"/>
                <w:lang w:eastAsia="en-US"/>
              </w:rPr>
            </w:pPr>
            <w:r w:rsidRPr="00C70209">
              <w:rPr>
                <w:rFonts w:eastAsia="Arial Unicode MS"/>
                <w:lang w:eastAsia="en-US"/>
              </w:rPr>
              <w:t>Hydroxyurea</w:t>
            </w:r>
          </w:p>
          <w:p w14:paraId="287A03D7" w14:textId="77777777" w:rsidR="00DF2BB6" w:rsidRPr="00C70209" w:rsidRDefault="00DF2BB6" w:rsidP="003131E2">
            <w:pPr>
              <w:pStyle w:val="TableH2"/>
              <w:spacing w:line="276" w:lineRule="auto"/>
              <w:rPr>
                <w:rFonts w:eastAsia="Arial Unicode MS"/>
                <w:lang w:eastAsia="ja-JP"/>
              </w:rPr>
            </w:pPr>
            <w:r w:rsidRPr="00C70209">
              <w:rPr>
                <w:rFonts w:eastAsia="Arial Unicode MS"/>
                <w:lang w:eastAsia="ja-JP"/>
              </w:rPr>
              <w:t>n/N (%)</w:t>
            </w:r>
          </w:p>
          <w:p w14:paraId="6BF21DA1" w14:textId="24293174" w:rsidR="00DF2BB6" w:rsidRPr="00C70209" w:rsidRDefault="00DF2BB6" w:rsidP="003131E2">
            <w:pPr>
              <w:pStyle w:val="TableH2"/>
              <w:spacing w:line="276" w:lineRule="auto"/>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4267911D" w14:textId="77777777" w:rsidR="00DF2BB6" w:rsidRPr="00C70209" w:rsidRDefault="00DF2BB6" w:rsidP="003131E2">
            <w:pPr>
              <w:pStyle w:val="TableH2"/>
              <w:spacing w:line="276" w:lineRule="auto"/>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1A36E778" w14:textId="77777777" w:rsidR="00DF2BB6" w:rsidRPr="00C70209" w:rsidRDefault="00DF2BB6" w:rsidP="003131E2">
            <w:pPr>
              <w:pStyle w:val="TableH2"/>
              <w:spacing w:line="276" w:lineRule="auto"/>
              <w:rPr>
                <w:rFonts w:eastAsia="Arial Unicode MS"/>
                <w:lang w:eastAsia="en-US"/>
              </w:rPr>
            </w:pPr>
            <w:r w:rsidRPr="00C70209">
              <w:rPr>
                <w:rFonts w:eastAsia="Arial Unicode MS"/>
                <w:lang w:eastAsia="en-US"/>
              </w:rPr>
              <w:t>No</w:t>
            </w:r>
            <w:r w:rsidRPr="00C70209">
              <w:rPr>
                <w:lang w:eastAsia="en-US"/>
              </w:rPr>
              <w:t xml:space="preserve"> h</w:t>
            </w:r>
            <w:r w:rsidRPr="00C70209">
              <w:rPr>
                <w:rFonts w:eastAsia="Arial Unicode MS"/>
                <w:lang w:eastAsia="en-US"/>
              </w:rPr>
              <w:t>ydroxyurea</w:t>
            </w:r>
          </w:p>
          <w:p w14:paraId="475AA994" w14:textId="77777777" w:rsidR="00DF2BB6" w:rsidRPr="00C70209" w:rsidRDefault="00DF2BB6" w:rsidP="003131E2">
            <w:pPr>
              <w:pStyle w:val="TableH2"/>
              <w:spacing w:line="276" w:lineRule="auto"/>
              <w:rPr>
                <w:rFonts w:eastAsia="Arial Unicode MS"/>
                <w:lang w:eastAsia="ja-JP"/>
              </w:rPr>
            </w:pPr>
            <w:r w:rsidRPr="00C70209">
              <w:rPr>
                <w:rFonts w:eastAsia="Arial Unicode MS"/>
                <w:lang w:eastAsia="ja-JP"/>
              </w:rPr>
              <w:t>n/N (%)</w:t>
            </w:r>
          </w:p>
          <w:p w14:paraId="7C287B70" w14:textId="77777777" w:rsidR="00DF2BB6" w:rsidRPr="00C70209" w:rsidRDefault="00DF2BB6" w:rsidP="003131E2">
            <w:pPr>
              <w:pStyle w:val="TableH2"/>
              <w:spacing w:line="276" w:lineRule="auto"/>
              <w:rPr>
                <w:rFonts w:eastAsia="Arial Unicode MS"/>
                <w:lang w:eastAsia="en-US"/>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tc>
        <w:tc>
          <w:tcPr>
            <w:tcW w:w="517" w:type="pct"/>
            <w:tcBorders>
              <w:top w:val="single" w:sz="4" w:space="0" w:color="000000"/>
              <w:left w:val="single" w:sz="4" w:space="0" w:color="000000"/>
              <w:bottom w:val="single" w:sz="4" w:space="0" w:color="000000"/>
              <w:right w:val="single" w:sz="4" w:space="0" w:color="000000"/>
            </w:tcBorders>
            <w:hideMark/>
          </w:tcPr>
          <w:p w14:paraId="38146E60" w14:textId="77777777" w:rsidR="00DF2BB6" w:rsidRPr="00C70209" w:rsidRDefault="00DF2BB6" w:rsidP="003131E2">
            <w:pPr>
              <w:pStyle w:val="TableH2"/>
              <w:spacing w:line="276" w:lineRule="auto"/>
              <w:rPr>
                <w:rFonts w:eastAsia="Arial Unicode MS"/>
                <w:lang w:eastAsia="en-US"/>
              </w:rPr>
            </w:pPr>
            <w:r w:rsidRPr="00C70209">
              <w:rPr>
                <w:rFonts w:eastAsia="Arial Unicode MS"/>
                <w:lang w:eastAsia="en-US"/>
              </w:rPr>
              <w:t>Risk estimate (95% CI)</w:t>
            </w:r>
          </w:p>
        </w:tc>
        <w:tc>
          <w:tcPr>
            <w:tcW w:w="607" w:type="pct"/>
            <w:tcBorders>
              <w:top w:val="single" w:sz="4" w:space="0" w:color="000000"/>
              <w:left w:val="single" w:sz="4" w:space="0" w:color="000000"/>
              <w:bottom w:val="single" w:sz="4" w:space="0" w:color="000000"/>
              <w:right w:val="single" w:sz="4" w:space="0" w:color="000000"/>
            </w:tcBorders>
            <w:hideMark/>
          </w:tcPr>
          <w:p w14:paraId="02DB27EE" w14:textId="77777777" w:rsidR="00DF2BB6" w:rsidRPr="00C70209" w:rsidRDefault="00DF2BB6" w:rsidP="003131E2">
            <w:pPr>
              <w:pStyle w:val="TableH3"/>
              <w:spacing w:line="276" w:lineRule="auto"/>
              <w:rPr>
                <w:rFonts w:eastAsia="Arial Unicode MS"/>
                <w:lang w:eastAsia="en-US"/>
              </w:rPr>
            </w:pPr>
            <w:r w:rsidRPr="00C70209">
              <w:rPr>
                <w:rFonts w:eastAsia="Arial Unicode MS"/>
                <w:lang w:eastAsia="en-US"/>
              </w:rPr>
              <w:t>Statistical significance</w:t>
            </w:r>
          </w:p>
          <w:p w14:paraId="2C977AC7" w14:textId="5CB5A10E" w:rsidR="00DF2BB6" w:rsidRPr="00C70209" w:rsidRDefault="001A475D" w:rsidP="003131E2">
            <w:pPr>
              <w:pStyle w:val="TableH2"/>
              <w:spacing w:line="276" w:lineRule="auto"/>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4A4DE94E" w14:textId="77777777" w:rsidR="00DF2BB6" w:rsidRPr="00C70209" w:rsidRDefault="00DF2BB6" w:rsidP="003131E2">
            <w:pPr>
              <w:pStyle w:val="TableH2"/>
              <w:spacing w:line="276" w:lineRule="auto"/>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6FD5A653"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4A09AA43" w14:textId="77777777" w:rsidR="00DF2BB6" w:rsidRPr="00C70209" w:rsidRDefault="00DF2BB6" w:rsidP="003131E2">
            <w:pPr>
              <w:pStyle w:val="TableH4"/>
              <w:rPr>
                <w:rFonts w:eastAsia="Arial Unicode MS"/>
              </w:rPr>
            </w:pPr>
            <w:r w:rsidRPr="00C70209">
              <w:rPr>
                <w:rFonts w:eastAsia="Arial Unicode MS"/>
                <w:lang w:eastAsia="ja-JP"/>
              </w:rPr>
              <w:t>Level II evidence</w:t>
            </w:r>
          </w:p>
        </w:tc>
      </w:tr>
      <w:tr w:rsidR="00DF2BB6" w:rsidRPr="00C70209" w14:paraId="16878A24" w14:textId="77777777" w:rsidTr="003131E2">
        <w:trPr>
          <w:cantSplit/>
        </w:trPr>
        <w:tc>
          <w:tcPr>
            <w:tcW w:w="386" w:type="pct"/>
            <w:tcBorders>
              <w:top w:val="single" w:sz="4" w:space="0" w:color="000000"/>
              <w:left w:val="single" w:sz="4" w:space="0" w:color="000000"/>
              <w:bottom w:val="single" w:sz="4" w:space="0" w:color="000000"/>
              <w:right w:val="single" w:sz="4" w:space="0" w:color="000000"/>
            </w:tcBorders>
            <w:hideMark/>
          </w:tcPr>
          <w:p w14:paraId="725AC41F" w14:textId="0275D572" w:rsidR="00DF2BB6" w:rsidRPr="00C70209" w:rsidRDefault="00DF2BB6" w:rsidP="003131E2">
            <w:pPr>
              <w:pStyle w:val="Tabletext-evidencematrix"/>
              <w:spacing w:line="276" w:lineRule="auto"/>
            </w:pPr>
            <w:r w:rsidRPr="00C70209">
              <w:t>Jain 2012</w:t>
            </w:r>
            <w:r w:rsidRPr="00C70209">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 </w:instrText>
            </w:r>
            <w:r w:rsidR="000E261C">
              <w:fldChar w:fldCharType="begin">
                <w:fldData xml:space="preserve">PEVuZE5vdGU+PENpdGU+PEF1dGhvcj5KYWluPC9BdXRob3I+PFllYXI+MjAxMjwvWWVhcj48UmVj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7</w:t>
            </w:r>
            <w:r w:rsidRPr="00C70209">
              <w:fldChar w:fldCharType="end"/>
            </w:r>
          </w:p>
          <w:p w14:paraId="1F22D0C6" w14:textId="77777777" w:rsidR="00DF2BB6" w:rsidRPr="00C70209" w:rsidRDefault="00DF2BB6" w:rsidP="003131E2">
            <w:pPr>
              <w:pStyle w:val="Tabletext-evidencematrix"/>
              <w:spacing w:line="276" w:lineRule="auto"/>
            </w:pPr>
            <w:r w:rsidRPr="00C70209">
              <w:t>Level II</w:t>
            </w:r>
          </w:p>
          <w:p w14:paraId="15B00AFB" w14:textId="77777777" w:rsidR="00DF2BB6" w:rsidRPr="00C70209" w:rsidRDefault="00DF2BB6" w:rsidP="003131E2">
            <w:pPr>
              <w:pStyle w:val="Tabletext-evidencematrix"/>
              <w:spacing w:line="276" w:lineRule="auto"/>
              <w:rPr>
                <w:i/>
              </w:rPr>
            </w:pPr>
            <w:r w:rsidRPr="00C70209">
              <w:rPr>
                <w:i/>
              </w:rPr>
              <w:t>Fair</w:t>
            </w:r>
          </w:p>
        </w:tc>
        <w:tc>
          <w:tcPr>
            <w:tcW w:w="491" w:type="pct"/>
            <w:tcBorders>
              <w:top w:val="single" w:sz="4" w:space="0" w:color="000000"/>
              <w:left w:val="single" w:sz="4" w:space="0" w:color="000000"/>
              <w:bottom w:val="single" w:sz="4" w:space="0" w:color="000000"/>
              <w:right w:val="single" w:sz="4" w:space="0" w:color="000000"/>
            </w:tcBorders>
            <w:hideMark/>
          </w:tcPr>
          <w:p w14:paraId="1DA20ADD" w14:textId="77777777" w:rsidR="00DF2BB6" w:rsidRPr="00C70209" w:rsidRDefault="00DF2BB6" w:rsidP="003131E2">
            <w:pPr>
              <w:pStyle w:val="Tabletext-evidencematrix"/>
              <w:spacing w:line="276" w:lineRule="auto"/>
            </w:pPr>
            <w:r w:rsidRPr="00C70209">
              <w:t>N=60</w:t>
            </w:r>
          </w:p>
        </w:tc>
        <w:tc>
          <w:tcPr>
            <w:tcW w:w="491" w:type="pct"/>
            <w:tcBorders>
              <w:top w:val="single" w:sz="4" w:space="0" w:color="000000"/>
              <w:left w:val="single" w:sz="4" w:space="0" w:color="000000"/>
              <w:bottom w:val="single" w:sz="4" w:space="0" w:color="000000"/>
              <w:right w:val="single" w:sz="4" w:space="0" w:color="000000"/>
            </w:tcBorders>
            <w:hideMark/>
          </w:tcPr>
          <w:p w14:paraId="6C87854B" w14:textId="77777777" w:rsidR="00DF2BB6" w:rsidRPr="00C70209" w:rsidRDefault="00DF2BB6" w:rsidP="003131E2">
            <w:pPr>
              <w:pStyle w:val="Tabletext-evidencematrix"/>
            </w:pPr>
            <w:r w:rsidRPr="00C70209">
              <w:t>Children aged 5–18 years with severe sickle cell anaemia and more than 3 episodes of vaso-occlusive crises or blood transfusions per year</w:t>
            </w:r>
          </w:p>
        </w:tc>
        <w:tc>
          <w:tcPr>
            <w:tcW w:w="492" w:type="pct"/>
            <w:tcBorders>
              <w:top w:val="single" w:sz="4" w:space="0" w:color="000000"/>
              <w:left w:val="single" w:sz="4" w:space="0" w:color="000000"/>
              <w:bottom w:val="single" w:sz="4" w:space="0" w:color="000000"/>
              <w:right w:val="single" w:sz="4" w:space="0" w:color="000000"/>
            </w:tcBorders>
            <w:hideMark/>
          </w:tcPr>
          <w:p w14:paraId="26117340" w14:textId="77777777" w:rsidR="00DF2BB6" w:rsidRPr="00C70209" w:rsidRDefault="00DF2BB6" w:rsidP="003131E2">
            <w:pPr>
              <w:pStyle w:val="Tabletext-evidencematrix"/>
            </w:pPr>
            <w:r w:rsidRPr="00C70209">
              <w:t>Single tertiary care hospital, India</w:t>
            </w:r>
          </w:p>
        </w:tc>
        <w:tc>
          <w:tcPr>
            <w:tcW w:w="491" w:type="pct"/>
            <w:tcBorders>
              <w:top w:val="single" w:sz="4" w:space="0" w:color="000000"/>
              <w:left w:val="single" w:sz="4" w:space="0" w:color="000000"/>
              <w:bottom w:val="single" w:sz="4" w:space="0" w:color="000000"/>
              <w:right w:val="single" w:sz="4" w:space="0" w:color="000000"/>
            </w:tcBorders>
            <w:hideMark/>
          </w:tcPr>
          <w:p w14:paraId="067F3266" w14:textId="68A9728F" w:rsidR="00DF2BB6" w:rsidRPr="00C70209" w:rsidRDefault="00DF2BB6" w:rsidP="003131E2">
            <w:pPr>
              <w:pStyle w:val="Tabletext-evidencematrix"/>
            </w:pPr>
            <w:r w:rsidRPr="00C70209">
              <w:t>Oral hydroxyurea (10 mg/kg/day) versus placebo (powdered glucose capsules)</w:t>
            </w:r>
          </w:p>
        </w:tc>
        <w:tc>
          <w:tcPr>
            <w:tcW w:w="487" w:type="pct"/>
            <w:tcBorders>
              <w:top w:val="single" w:sz="4" w:space="0" w:color="000000"/>
              <w:left w:val="single" w:sz="4" w:space="0" w:color="000000"/>
              <w:bottom w:val="single" w:sz="4" w:space="0" w:color="000000"/>
              <w:right w:val="single" w:sz="4" w:space="0" w:color="000000"/>
            </w:tcBorders>
            <w:hideMark/>
          </w:tcPr>
          <w:p w14:paraId="58BD25DB" w14:textId="77777777" w:rsidR="00DF2BB6" w:rsidRPr="00C70209" w:rsidRDefault="00DF2BB6" w:rsidP="003131E2">
            <w:pPr>
              <w:pStyle w:val="Tabletext-evidencematrix"/>
            </w:pPr>
            <w:r w:rsidRPr="00C70209">
              <w:t>Mean number of vaso-occlusive crises at 18 months (end of study)</w:t>
            </w:r>
          </w:p>
        </w:tc>
        <w:tc>
          <w:tcPr>
            <w:tcW w:w="519" w:type="pct"/>
            <w:tcBorders>
              <w:top w:val="single" w:sz="4" w:space="0" w:color="000000"/>
              <w:left w:val="single" w:sz="4" w:space="0" w:color="000000"/>
              <w:bottom w:val="single" w:sz="4" w:space="0" w:color="000000"/>
              <w:right w:val="single" w:sz="4" w:space="0" w:color="000000"/>
            </w:tcBorders>
            <w:hideMark/>
          </w:tcPr>
          <w:p w14:paraId="6B62223D" w14:textId="77777777" w:rsidR="00DF2BB6" w:rsidRPr="00C70209" w:rsidRDefault="00DF2BB6" w:rsidP="003131E2">
            <w:pPr>
              <w:pStyle w:val="Tabletext-evidencematrix"/>
              <w:spacing w:line="276" w:lineRule="auto"/>
            </w:pPr>
            <w:r w:rsidRPr="00C70209">
              <w:t xml:space="preserve">0.60 ±1.37 </w:t>
            </w:r>
          </w:p>
        </w:tc>
        <w:tc>
          <w:tcPr>
            <w:tcW w:w="519" w:type="pct"/>
            <w:tcBorders>
              <w:top w:val="single" w:sz="4" w:space="0" w:color="000000"/>
              <w:left w:val="single" w:sz="4" w:space="0" w:color="000000"/>
              <w:bottom w:val="single" w:sz="4" w:space="0" w:color="000000"/>
              <w:right w:val="single" w:sz="4" w:space="0" w:color="000000"/>
            </w:tcBorders>
            <w:hideMark/>
          </w:tcPr>
          <w:p w14:paraId="2EC87CA4" w14:textId="77777777" w:rsidR="00DF2BB6" w:rsidRPr="00C70209" w:rsidRDefault="00DF2BB6" w:rsidP="003131E2">
            <w:pPr>
              <w:pStyle w:val="Tabletext-evidencematrix"/>
              <w:spacing w:line="276" w:lineRule="auto"/>
            </w:pPr>
            <w:r w:rsidRPr="00C70209">
              <w:t xml:space="preserve">10.2 ± 3.24 </w:t>
            </w:r>
          </w:p>
        </w:tc>
        <w:tc>
          <w:tcPr>
            <w:tcW w:w="517" w:type="pct"/>
            <w:tcBorders>
              <w:top w:val="single" w:sz="4" w:space="0" w:color="000000"/>
              <w:left w:val="single" w:sz="4" w:space="0" w:color="000000"/>
              <w:bottom w:val="single" w:sz="4" w:space="0" w:color="000000"/>
              <w:right w:val="single" w:sz="4" w:space="0" w:color="000000"/>
            </w:tcBorders>
            <w:hideMark/>
          </w:tcPr>
          <w:p w14:paraId="5C626A6E" w14:textId="77777777" w:rsidR="00DF2BB6" w:rsidRPr="00C70209" w:rsidRDefault="00DF2BB6" w:rsidP="003131E2">
            <w:pPr>
              <w:pStyle w:val="Tabletext-evidencematrix"/>
              <w:spacing w:line="276" w:lineRule="auto"/>
            </w:pPr>
            <w:r w:rsidRPr="00C70209">
              <w:t>MD –9.60 [–10.86, –8.34]</w:t>
            </w:r>
            <w:r w:rsidRPr="00C70209">
              <w:rPr>
                <w:vertAlign w:val="superscript"/>
              </w:rPr>
              <w:t>c</w:t>
            </w:r>
          </w:p>
        </w:tc>
        <w:tc>
          <w:tcPr>
            <w:tcW w:w="60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699E968" w14:textId="77777777" w:rsidR="00DF2BB6" w:rsidRPr="00C70209" w:rsidRDefault="00DF2BB6" w:rsidP="003131E2">
            <w:pPr>
              <w:pStyle w:val="Tabletext-evidencematrix"/>
              <w:spacing w:line="276" w:lineRule="auto"/>
              <w:rPr>
                <w:i/>
              </w:rPr>
            </w:pPr>
            <w:r w:rsidRPr="00C70209">
              <w:rPr>
                <w:i/>
              </w:rPr>
              <w:t>Favours hydroxyurea</w:t>
            </w:r>
          </w:p>
          <w:p w14:paraId="199C26C1" w14:textId="57AEEC95" w:rsidR="00DF2BB6" w:rsidRPr="00C70209" w:rsidRDefault="001A475D" w:rsidP="003131E2">
            <w:pPr>
              <w:pStyle w:val="Tabletext-evidencematrix"/>
              <w:spacing w:line="276" w:lineRule="auto"/>
            </w:pPr>
            <w:r w:rsidRPr="001A475D">
              <w:rPr>
                <w:i/>
              </w:rPr>
              <w:t>P &lt; </w:t>
            </w:r>
            <w:r w:rsidR="00DF2BB6" w:rsidRPr="00C70209">
              <w:t>0.001</w:t>
            </w:r>
            <w:r w:rsidR="00DF2BB6" w:rsidRPr="00C70209">
              <w:rPr>
                <w:vertAlign w:val="superscript"/>
              </w:rPr>
              <w:t>d</w:t>
            </w:r>
          </w:p>
        </w:tc>
      </w:tr>
      <w:tr w:rsidR="00DF2BB6" w:rsidRPr="00C70209" w14:paraId="1892B763" w14:textId="77777777" w:rsidTr="003131E2">
        <w:trPr>
          <w:cantSplit/>
        </w:trPr>
        <w:tc>
          <w:tcPr>
            <w:tcW w:w="386" w:type="pct"/>
            <w:vMerge w:val="restart"/>
            <w:tcBorders>
              <w:top w:val="single" w:sz="4" w:space="0" w:color="000000"/>
              <w:left w:val="single" w:sz="4" w:space="0" w:color="000000"/>
              <w:bottom w:val="single" w:sz="4" w:space="0" w:color="000000"/>
              <w:right w:val="single" w:sz="4" w:space="0" w:color="000000"/>
            </w:tcBorders>
            <w:hideMark/>
          </w:tcPr>
          <w:p w14:paraId="68CB3A41" w14:textId="5654FE0E" w:rsidR="00DF2BB6" w:rsidRPr="00C70209" w:rsidRDefault="00DF2BB6" w:rsidP="003131E2">
            <w:pPr>
              <w:pStyle w:val="Tabletext-evidencematrix"/>
              <w:spacing w:line="276" w:lineRule="auto"/>
            </w:pPr>
            <w:r w:rsidRPr="00C70209">
              <w:t>Wang 2011</w:t>
            </w:r>
            <w:r w:rsidRPr="00C70209">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 </w:instrText>
            </w:r>
            <w:r w:rsidR="000E261C">
              <w:fldChar w:fldCharType="begin">
                <w:fldData xml:space="preserve">PEVuZE5vdGU+PENpdGU+PEF1dGhvcj5XYW5nPC9BdXRob3I+PFllYXI+MjAxMTwvWWVhcj48UmVj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8</w:t>
            </w:r>
            <w:r w:rsidRPr="00C70209">
              <w:fldChar w:fldCharType="end"/>
            </w:r>
            <w:r w:rsidRPr="00C70209">
              <w:t xml:space="preserve"> (BABY HUG)</w:t>
            </w:r>
          </w:p>
          <w:p w14:paraId="5786ABC6" w14:textId="77777777" w:rsidR="00DF2BB6" w:rsidRPr="00C70209" w:rsidRDefault="00DF2BB6" w:rsidP="003131E2">
            <w:pPr>
              <w:pStyle w:val="Tabletext-evidencematrix"/>
              <w:spacing w:line="276" w:lineRule="auto"/>
            </w:pPr>
            <w:r w:rsidRPr="00C70209">
              <w:t>Level II</w:t>
            </w:r>
          </w:p>
          <w:p w14:paraId="6478B4CD" w14:textId="77777777" w:rsidR="00DF2BB6" w:rsidRPr="00C70209" w:rsidRDefault="00DF2BB6" w:rsidP="003131E2">
            <w:pPr>
              <w:pStyle w:val="Tabletext-evidencematrix"/>
              <w:spacing w:line="276" w:lineRule="auto"/>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5BD0F91" w14:textId="77777777" w:rsidR="00DF2BB6" w:rsidRPr="00C70209" w:rsidRDefault="00DF2BB6" w:rsidP="003131E2">
            <w:pPr>
              <w:pStyle w:val="Tabletext-evidencematrix"/>
              <w:spacing w:line="276" w:lineRule="auto"/>
            </w:pPr>
            <w:r w:rsidRPr="00C70209">
              <w:t>N=193</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10AE127" w14:textId="77777777" w:rsidR="00DF2BB6" w:rsidRPr="00C70209" w:rsidRDefault="00DF2BB6" w:rsidP="003131E2">
            <w:pPr>
              <w:pStyle w:val="Tabletext-evidencematrix"/>
            </w:pPr>
            <w:r w:rsidRPr="00C70209">
              <w:t>Infants aged 9–18 months with sickle cell anaemia (HbSS) or sickle beta thalassemia of all clinical severiti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596C66D7" w14:textId="77777777" w:rsidR="00DF2BB6" w:rsidRPr="00C70209" w:rsidRDefault="00DF2BB6" w:rsidP="003131E2">
            <w:pPr>
              <w:pStyle w:val="Tabletext-evidencematrix"/>
            </w:pPr>
            <w:r w:rsidRPr="00C70209">
              <w:t>13 centres, 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EB21F7F" w14:textId="479CD84D" w:rsidR="00DF2BB6" w:rsidRPr="00C70209" w:rsidRDefault="00DF2BB6" w:rsidP="003131E2">
            <w:pPr>
              <w:pStyle w:val="Tabletext-evidencematrix"/>
            </w:pPr>
            <w:r w:rsidRPr="00C70209">
              <w:t>Hydroxycarbamide (20 mg/kg/day) for 2 years versus placebo</w:t>
            </w:r>
          </w:p>
        </w:tc>
        <w:tc>
          <w:tcPr>
            <w:tcW w:w="487" w:type="pct"/>
            <w:tcBorders>
              <w:top w:val="single" w:sz="4" w:space="0" w:color="000000"/>
              <w:left w:val="single" w:sz="4" w:space="0" w:color="000000"/>
              <w:bottom w:val="single" w:sz="4" w:space="0" w:color="000000"/>
              <w:right w:val="single" w:sz="4" w:space="0" w:color="000000"/>
            </w:tcBorders>
            <w:hideMark/>
          </w:tcPr>
          <w:p w14:paraId="026F195E" w14:textId="77777777" w:rsidR="00DF2BB6" w:rsidRPr="00C70209" w:rsidRDefault="00DF2BB6" w:rsidP="003131E2">
            <w:pPr>
              <w:pStyle w:val="Tabletext-evidencematrix"/>
            </w:pPr>
            <w:r w:rsidRPr="00C70209">
              <w:t>Patients with ACS</w:t>
            </w:r>
          </w:p>
        </w:tc>
        <w:tc>
          <w:tcPr>
            <w:tcW w:w="519" w:type="pct"/>
            <w:tcBorders>
              <w:top w:val="single" w:sz="4" w:space="0" w:color="000000"/>
              <w:left w:val="single" w:sz="4" w:space="0" w:color="000000"/>
              <w:bottom w:val="single" w:sz="4" w:space="0" w:color="000000"/>
              <w:right w:val="single" w:sz="4" w:space="0" w:color="000000"/>
            </w:tcBorders>
            <w:hideMark/>
          </w:tcPr>
          <w:p w14:paraId="7B2CD089" w14:textId="77777777" w:rsidR="00DF2BB6" w:rsidRPr="00C70209" w:rsidRDefault="00DF2BB6" w:rsidP="003131E2">
            <w:pPr>
              <w:pStyle w:val="Tabletext-evidencematrix"/>
              <w:spacing w:line="276" w:lineRule="auto"/>
            </w:pPr>
            <w:r w:rsidRPr="00C70209">
              <w:t>7/96 (7.3%)</w:t>
            </w:r>
          </w:p>
        </w:tc>
        <w:tc>
          <w:tcPr>
            <w:tcW w:w="519" w:type="pct"/>
            <w:tcBorders>
              <w:top w:val="single" w:sz="4" w:space="0" w:color="000000"/>
              <w:left w:val="single" w:sz="4" w:space="0" w:color="000000"/>
              <w:bottom w:val="single" w:sz="4" w:space="0" w:color="000000"/>
              <w:right w:val="single" w:sz="4" w:space="0" w:color="000000"/>
            </w:tcBorders>
            <w:hideMark/>
          </w:tcPr>
          <w:p w14:paraId="01490A1E" w14:textId="77777777" w:rsidR="00DF2BB6" w:rsidRPr="00C70209" w:rsidRDefault="00DF2BB6" w:rsidP="003131E2">
            <w:pPr>
              <w:pStyle w:val="Tabletext-evidencematrix"/>
              <w:spacing w:line="276" w:lineRule="auto"/>
            </w:pPr>
            <w:r w:rsidRPr="00C70209">
              <w:t>18/97 (18.6%)</w:t>
            </w:r>
          </w:p>
        </w:tc>
        <w:tc>
          <w:tcPr>
            <w:tcW w:w="517" w:type="pct"/>
            <w:vMerge w:val="restart"/>
            <w:tcBorders>
              <w:top w:val="single" w:sz="4" w:space="0" w:color="000000"/>
              <w:left w:val="single" w:sz="4" w:space="0" w:color="000000"/>
              <w:bottom w:val="single" w:sz="4" w:space="0" w:color="000000"/>
              <w:right w:val="single" w:sz="4" w:space="0" w:color="000000"/>
            </w:tcBorders>
            <w:hideMark/>
          </w:tcPr>
          <w:p w14:paraId="6A15CC21" w14:textId="77777777" w:rsidR="00DF2BB6" w:rsidRPr="00C70209" w:rsidRDefault="00DF2BB6" w:rsidP="003131E2">
            <w:pPr>
              <w:pStyle w:val="Tabletext-evidencematrix"/>
              <w:spacing w:line="276" w:lineRule="auto"/>
            </w:pPr>
            <w:r w:rsidRPr="00C70209">
              <w:t>HR 0.36 [0.15, 0.87]</w:t>
            </w:r>
            <w:r w:rsidRPr="00C70209">
              <w:rPr>
                <w:vertAlign w:val="superscript"/>
              </w:rPr>
              <w:t>c</w:t>
            </w:r>
          </w:p>
        </w:tc>
        <w:tc>
          <w:tcPr>
            <w:tcW w:w="607" w:type="pct"/>
            <w:vMerge w:val="restar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14506C6" w14:textId="77777777" w:rsidR="00DF2BB6" w:rsidRPr="00C70209" w:rsidRDefault="00DF2BB6" w:rsidP="003131E2">
            <w:pPr>
              <w:pStyle w:val="Tabletext-evidencematrix"/>
              <w:spacing w:line="276" w:lineRule="auto"/>
              <w:rPr>
                <w:i/>
              </w:rPr>
            </w:pPr>
            <w:r w:rsidRPr="00C70209">
              <w:rPr>
                <w:i/>
              </w:rPr>
              <w:t>Favours hydroxyurea</w:t>
            </w:r>
          </w:p>
          <w:p w14:paraId="3021B7BE" w14:textId="10DC08E6" w:rsidR="00DF2BB6" w:rsidRPr="00C70209" w:rsidRDefault="001A475D" w:rsidP="003131E2">
            <w:pPr>
              <w:pStyle w:val="Tabletext-evidencematrix"/>
              <w:spacing w:line="276" w:lineRule="auto"/>
            </w:pPr>
            <w:r w:rsidRPr="001A475D">
              <w:rPr>
                <w:i/>
              </w:rPr>
              <w:t>P = </w:t>
            </w:r>
            <w:r w:rsidR="00DF2BB6" w:rsidRPr="00C70209">
              <w:t>0.02</w:t>
            </w:r>
            <w:r w:rsidR="00DF2BB6" w:rsidRPr="00C70209">
              <w:rPr>
                <w:vertAlign w:val="superscript"/>
              </w:rPr>
              <w:t>d</w:t>
            </w:r>
          </w:p>
        </w:tc>
      </w:tr>
      <w:tr w:rsidR="00DF2BB6" w:rsidRPr="00C70209" w14:paraId="231FE01D"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F920FC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73413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D98EC1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A5E86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DD26EA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2CEC847E" w14:textId="77777777" w:rsidR="00DF2BB6" w:rsidRPr="00C70209" w:rsidRDefault="00DF2BB6" w:rsidP="003131E2">
            <w:pPr>
              <w:pStyle w:val="Tabletext-evidencematrix"/>
            </w:pPr>
            <w:r w:rsidRPr="00C70209">
              <w:t>Number of ACS events</w:t>
            </w:r>
          </w:p>
        </w:tc>
        <w:tc>
          <w:tcPr>
            <w:tcW w:w="519" w:type="pct"/>
            <w:tcBorders>
              <w:top w:val="single" w:sz="4" w:space="0" w:color="000000"/>
              <w:left w:val="single" w:sz="4" w:space="0" w:color="000000"/>
              <w:bottom w:val="single" w:sz="4" w:space="0" w:color="000000"/>
              <w:right w:val="single" w:sz="4" w:space="0" w:color="000000"/>
            </w:tcBorders>
            <w:hideMark/>
          </w:tcPr>
          <w:p w14:paraId="08A39E9C" w14:textId="77777777" w:rsidR="00DF2BB6" w:rsidRPr="00C70209" w:rsidRDefault="00DF2BB6" w:rsidP="003131E2">
            <w:pPr>
              <w:pStyle w:val="Tabletext-evidencematrix"/>
              <w:spacing w:line="276" w:lineRule="auto"/>
            </w:pPr>
            <w:r w:rsidRPr="00C70209">
              <w:t>8</w:t>
            </w:r>
          </w:p>
        </w:tc>
        <w:tc>
          <w:tcPr>
            <w:tcW w:w="519" w:type="pct"/>
            <w:tcBorders>
              <w:top w:val="single" w:sz="4" w:space="0" w:color="000000"/>
              <w:left w:val="single" w:sz="4" w:space="0" w:color="000000"/>
              <w:bottom w:val="single" w:sz="4" w:space="0" w:color="000000"/>
              <w:right w:val="single" w:sz="4" w:space="0" w:color="000000"/>
            </w:tcBorders>
            <w:hideMark/>
          </w:tcPr>
          <w:p w14:paraId="08086911" w14:textId="77777777" w:rsidR="00DF2BB6" w:rsidRPr="00C70209" w:rsidRDefault="00DF2BB6" w:rsidP="003131E2">
            <w:pPr>
              <w:pStyle w:val="Tabletext-evidencematrix"/>
              <w:spacing w:line="276" w:lineRule="auto"/>
            </w:pPr>
            <w:r w:rsidRPr="00C70209">
              <w:t>27</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B372F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04E33A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r>
      <w:tr w:rsidR="00DF2BB6" w:rsidRPr="00C70209" w14:paraId="01091E8C"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8E5819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7A95B8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28B2B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5DEA0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0E8FC6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nil"/>
              <w:right w:val="single" w:sz="4" w:space="0" w:color="000000"/>
            </w:tcBorders>
          </w:tcPr>
          <w:p w14:paraId="05286CEA" w14:textId="77777777" w:rsidR="00DF2BB6" w:rsidRPr="00C70209" w:rsidRDefault="00DF2BB6" w:rsidP="003131E2">
            <w:pPr>
              <w:pStyle w:val="Tabletext-evidencematrix"/>
            </w:pPr>
          </w:p>
        </w:tc>
        <w:tc>
          <w:tcPr>
            <w:tcW w:w="1555" w:type="pct"/>
            <w:gridSpan w:val="3"/>
            <w:tcBorders>
              <w:top w:val="single" w:sz="4" w:space="0" w:color="000000"/>
              <w:left w:val="single" w:sz="4" w:space="0" w:color="000000"/>
              <w:bottom w:val="single" w:sz="4" w:space="0" w:color="000000"/>
              <w:right w:val="single" w:sz="4" w:space="0" w:color="000000"/>
            </w:tcBorders>
            <w:hideMark/>
          </w:tcPr>
          <w:p w14:paraId="7AE710E4" w14:textId="77777777" w:rsidR="00DF2BB6" w:rsidRPr="00C70209" w:rsidRDefault="00DF2BB6" w:rsidP="003131E2">
            <w:pPr>
              <w:pStyle w:val="Tabletext-subanalysis"/>
              <w:spacing w:line="276" w:lineRule="auto"/>
              <w:rPr>
                <w:rStyle w:val="Emphasis"/>
              </w:rPr>
            </w:pPr>
            <w:r w:rsidRPr="00C70209">
              <w:rPr>
                <w:rStyle w:val="Emphasis"/>
              </w:rPr>
              <w:t>Secondary analysis: infants from the BABY HUG trial reported in Thornburg 2012</w:t>
            </w:r>
          </w:p>
        </w:tc>
        <w:tc>
          <w:tcPr>
            <w:tcW w:w="607" w:type="pct"/>
            <w:tcBorders>
              <w:top w:val="single" w:sz="4" w:space="0" w:color="000000"/>
              <w:left w:val="single" w:sz="4" w:space="0" w:color="000000"/>
              <w:bottom w:val="nil"/>
              <w:right w:val="single" w:sz="4" w:space="0" w:color="000000"/>
            </w:tcBorders>
          </w:tcPr>
          <w:p w14:paraId="0D7FF5E6" w14:textId="77777777" w:rsidR="00DF2BB6" w:rsidRPr="00C70209" w:rsidRDefault="00DF2BB6" w:rsidP="003131E2">
            <w:pPr>
              <w:pStyle w:val="Tabletext-evidencematrix"/>
              <w:spacing w:line="276" w:lineRule="auto"/>
              <w:rPr>
                <w:i/>
              </w:rPr>
            </w:pPr>
          </w:p>
        </w:tc>
      </w:tr>
      <w:tr w:rsidR="00DF2BB6" w:rsidRPr="00C70209" w14:paraId="7D3D286D"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E597D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FF92D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B0FEB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728D70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4CDD68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nil"/>
              <w:left w:val="single" w:sz="4" w:space="0" w:color="000000"/>
              <w:bottom w:val="single" w:sz="4" w:space="0" w:color="000000"/>
              <w:right w:val="single" w:sz="4" w:space="0" w:color="000000"/>
            </w:tcBorders>
            <w:hideMark/>
          </w:tcPr>
          <w:p w14:paraId="67ABA83F" w14:textId="77777777" w:rsidR="00DF2BB6" w:rsidRPr="00C70209" w:rsidRDefault="00DF2BB6" w:rsidP="003131E2">
            <w:pPr>
              <w:pStyle w:val="Tabletext-subanalysis"/>
              <w:spacing w:line="276" w:lineRule="auto"/>
              <w:jc w:val="right"/>
            </w:pPr>
            <w:r w:rsidRPr="00C70209">
              <w:t>Incidence of ACS events per 100 patient years</w:t>
            </w:r>
          </w:p>
        </w:tc>
        <w:tc>
          <w:tcPr>
            <w:tcW w:w="519" w:type="pct"/>
            <w:tcBorders>
              <w:top w:val="single" w:sz="4" w:space="0" w:color="000000"/>
              <w:left w:val="single" w:sz="4" w:space="0" w:color="000000"/>
              <w:bottom w:val="single" w:sz="4" w:space="0" w:color="000000"/>
              <w:right w:val="single" w:sz="4" w:space="0" w:color="000000"/>
            </w:tcBorders>
            <w:hideMark/>
          </w:tcPr>
          <w:p w14:paraId="3F62635C" w14:textId="77777777" w:rsidR="00DF2BB6" w:rsidRPr="00C70209" w:rsidRDefault="00DF2BB6" w:rsidP="003131E2">
            <w:pPr>
              <w:pStyle w:val="Tabletext-subanalysis"/>
              <w:spacing w:line="276" w:lineRule="auto"/>
            </w:pPr>
            <w:r w:rsidRPr="00C70209">
              <w:t>4.2</w:t>
            </w:r>
          </w:p>
        </w:tc>
        <w:tc>
          <w:tcPr>
            <w:tcW w:w="519" w:type="pct"/>
            <w:tcBorders>
              <w:top w:val="single" w:sz="4" w:space="0" w:color="000000"/>
              <w:left w:val="single" w:sz="4" w:space="0" w:color="000000"/>
              <w:bottom w:val="single" w:sz="4" w:space="0" w:color="000000"/>
              <w:right w:val="single" w:sz="4" w:space="0" w:color="000000"/>
            </w:tcBorders>
            <w:hideMark/>
          </w:tcPr>
          <w:p w14:paraId="3C8A9E88" w14:textId="77777777" w:rsidR="00DF2BB6" w:rsidRPr="00C70209" w:rsidRDefault="00DF2BB6" w:rsidP="003131E2">
            <w:pPr>
              <w:pStyle w:val="Tabletext-subanalysis"/>
              <w:spacing w:line="276" w:lineRule="auto"/>
            </w:pPr>
            <w:r w:rsidRPr="00C70209">
              <w:t>14.6</w:t>
            </w:r>
          </w:p>
        </w:tc>
        <w:tc>
          <w:tcPr>
            <w:tcW w:w="517" w:type="pct"/>
            <w:tcBorders>
              <w:top w:val="single" w:sz="4" w:space="0" w:color="000000"/>
              <w:left w:val="single" w:sz="4" w:space="0" w:color="000000"/>
              <w:bottom w:val="single" w:sz="4" w:space="0" w:color="000000"/>
              <w:right w:val="single" w:sz="4" w:space="0" w:color="000000"/>
            </w:tcBorders>
            <w:hideMark/>
          </w:tcPr>
          <w:p w14:paraId="2CF0A6A4" w14:textId="77777777" w:rsidR="00DF2BB6" w:rsidRPr="00C70209" w:rsidRDefault="00DF2BB6" w:rsidP="003131E2">
            <w:pPr>
              <w:pStyle w:val="Tabletext-subanalysis"/>
              <w:spacing w:line="276" w:lineRule="auto"/>
            </w:pPr>
            <w:r w:rsidRPr="00C70209">
              <w:t>HR 0.36</w:t>
            </w:r>
            <w:r w:rsidRPr="00C70209">
              <w:rPr>
                <w:vertAlign w:val="superscript"/>
              </w:rPr>
              <w:t>C</w:t>
            </w:r>
          </w:p>
        </w:tc>
        <w:tc>
          <w:tcPr>
            <w:tcW w:w="607" w:type="pct"/>
            <w:tcBorders>
              <w:top w:val="nil"/>
              <w:left w:val="single" w:sz="4" w:space="0" w:color="000000"/>
              <w:bottom w:val="single" w:sz="4" w:space="0" w:color="000000"/>
              <w:right w:val="single" w:sz="4" w:space="0" w:color="000000"/>
            </w:tcBorders>
            <w:shd w:val="clear" w:color="auto" w:fill="D9D9D9" w:themeFill="background1" w:themeFillShade="D9"/>
            <w:hideMark/>
          </w:tcPr>
          <w:p w14:paraId="2735B640" w14:textId="77777777" w:rsidR="00DF2BB6" w:rsidRPr="00C70209" w:rsidRDefault="00DF2BB6" w:rsidP="003131E2">
            <w:pPr>
              <w:pStyle w:val="Tabletext-subanalysis"/>
              <w:spacing w:line="276" w:lineRule="auto"/>
              <w:rPr>
                <w:i/>
              </w:rPr>
            </w:pPr>
            <w:r w:rsidRPr="00C70209">
              <w:rPr>
                <w:i/>
              </w:rPr>
              <w:t>Favours hydroxyurea</w:t>
            </w:r>
          </w:p>
          <w:p w14:paraId="529D7277" w14:textId="23849CD6" w:rsidR="00DF2BB6" w:rsidRPr="00C70209" w:rsidRDefault="001A475D" w:rsidP="003131E2">
            <w:pPr>
              <w:pStyle w:val="Tabletext-subanalysis"/>
              <w:spacing w:line="276" w:lineRule="auto"/>
            </w:pPr>
            <w:r w:rsidRPr="001A475D">
              <w:rPr>
                <w:i/>
              </w:rPr>
              <w:t>P = </w:t>
            </w:r>
            <w:r w:rsidR="00DF2BB6" w:rsidRPr="00C70209">
              <w:t>0.02</w:t>
            </w:r>
            <w:r w:rsidR="00DF2BB6" w:rsidRPr="00C70209">
              <w:rPr>
                <w:vertAlign w:val="superscript"/>
              </w:rPr>
              <w:t>d</w:t>
            </w:r>
          </w:p>
        </w:tc>
      </w:tr>
      <w:tr w:rsidR="00DF2BB6" w:rsidRPr="00C70209" w14:paraId="736A2BFE"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E44DEB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32051A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E9E26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9EE4E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6C146B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nil"/>
              <w:left w:val="single" w:sz="4" w:space="0" w:color="000000"/>
              <w:bottom w:val="single" w:sz="4" w:space="0" w:color="000000"/>
              <w:right w:val="single" w:sz="4" w:space="0" w:color="000000"/>
            </w:tcBorders>
            <w:hideMark/>
          </w:tcPr>
          <w:p w14:paraId="7FC1D208" w14:textId="77777777" w:rsidR="00DF2BB6" w:rsidRPr="00C70209" w:rsidRDefault="00DF2BB6" w:rsidP="003131E2">
            <w:pPr>
              <w:pStyle w:val="Tabletext-subanalysis"/>
              <w:spacing w:line="276" w:lineRule="auto"/>
              <w:jc w:val="right"/>
            </w:pPr>
            <w:r w:rsidRPr="00C70209">
              <w:t>Subjects with 0 ACS events</w:t>
            </w:r>
          </w:p>
        </w:tc>
        <w:tc>
          <w:tcPr>
            <w:tcW w:w="519" w:type="pct"/>
            <w:tcBorders>
              <w:top w:val="single" w:sz="4" w:space="0" w:color="000000"/>
              <w:left w:val="single" w:sz="4" w:space="0" w:color="000000"/>
              <w:bottom w:val="single" w:sz="4" w:space="0" w:color="000000"/>
              <w:right w:val="single" w:sz="4" w:space="0" w:color="000000"/>
            </w:tcBorders>
            <w:hideMark/>
          </w:tcPr>
          <w:p w14:paraId="49A38606" w14:textId="77777777" w:rsidR="00DF2BB6" w:rsidRPr="00C70209" w:rsidRDefault="00DF2BB6" w:rsidP="003131E2">
            <w:pPr>
              <w:pStyle w:val="Tabletext-subanalysis"/>
              <w:spacing w:line="276" w:lineRule="auto"/>
            </w:pPr>
            <w:r w:rsidRPr="00C70209">
              <w:t>89/96 (93%)</w:t>
            </w:r>
          </w:p>
        </w:tc>
        <w:tc>
          <w:tcPr>
            <w:tcW w:w="519" w:type="pct"/>
            <w:tcBorders>
              <w:top w:val="single" w:sz="4" w:space="0" w:color="000000"/>
              <w:left w:val="single" w:sz="4" w:space="0" w:color="000000"/>
              <w:bottom w:val="single" w:sz="4" w:space="0" w:color="000000"/>
              <w:right w:val="single" w:sz="4" w:space="0" w:color="000000"/>
            </w:tcBorders>
            <w:hideMark/>
          </w:tcPr>
          <w:p w14:paraId="21597D9B" w14:textId="77777777" w:rsidR="00DF2BB6" w:rsidRPr="00C70209" w:rsidRDefault="00DF2BB6" w:rsidP="003131E2">
            <w:pPr>
              <w:pStyle w:val="Tabletext-subanalysis"/>
              <w:spacing w:line="276" w:lineRule="auto"/>
            </w:pPr>
            <w:r w:rsidRPr="00C70209">
              <w:t>79/97 (82%)</w:t>
            </w:r>
          </w:p>
        </w:tc>
        <w:tc>
          <w:tcPr>
            <w:tcW w:w="517" w:type="pct"/>
            <w:tcBorders>
              <w:top w:val="single" w:sz="4" w:space="0" w:color="000000"/>
              <w:left w:val="single" w:sz="4" w:space="0" w:color="000000"/>
              <w:bottom w:val="single" w:sz="4" w:space="0" w:color="000000"/>
              <w:right w:val="single" w:sz="4" w:space="0" w:color="000000"/>
            </w:tcBorders>
            <w:hideMark/>
          </w:tcPr>
          <w:p w14:paraId="01346C98" w14:textId="77777777" w:rsidR="00DF2BB6" w:rsidRPr="00C70209" w:rsidRDefault="00DF2BB6" w:rsidP="003131E2">
            <w:pPr>
              <w:pStyle w:val="Tabletext-subanalysis"/>
              <w:spacing w:line="276" w:lineRule="auto"/>
            </w:pPr>
            <w:r w:rsidRPr="00C70209">
              <w:t>RR 1.14 [1.02, 1.27]</w:t>
            </w:r>
            <w:r w:rsidRPr="00C70209">
              <w:rPr>
                <w:vertAlign w:val="superscript"/>
              </w:rPr>
              <w:t>e</w:t>
            </w:r>
          </w:p>
        </w:tc>
        <w:tc>
          <w:tcPr>
            <w:tcW w:w="607" w:type="pct"/>
            <w:tcBorders>
              <w:top w:val="nil"/>
              <w:left w:val="single" w:sz="4" w:space="0" w:color="000000"/>
              <w:bottom w:val="single" w:sz="4" w:space="0" w:color="000000"/>
              <w:right w:val="single" w:sz="4" w:space="0" w:color="000000"/>
            </w:tcBorders>
            <w:shd w:val="clear" w:color="auto" w:fill="D9D9D9" w:themeFill="background1" w:themeFillShade="D9"/>
            <w:hideMark/>
          </w:tcPr>
          <w:p w14:paraId="5336A90F" w14:textId="77777777" w:rsidR="00DF2BB6" w:rsidRPr="00C70209" w:rsidRDefault="00DF2BB6" w:rsidP="003131E2">
            <w:pPr>
              <w:pStyle w:val="Tabletext-subanalysis"/>
              <w:spacing w:line="276" w:lineRule="auto"/>
              <w:rPr>
                <w:i/>
              </w:rPr>
            </w:pPr>
            <w:r w:rsidRPr="00C70209">
              <w:rPr>
                <w:i/>
              </w:rPr>
              <w:t>Favours placebo</w:t>
            </w:r>
          </w:p>
          <w:p w14:paraId="730073DF" w14:textId="522591DF" w:rsidR="00DF2BB6" w:rsidRPr="00C70209" w:rsidRDefault="001A475D" w:rsidP="003131E2">
            <w:pPr>
              <w:pStyle w:val="Tabletext-subanalysis"/>
              <w:spacing w:line="276" w:lineRule="auto"/>
            </w:pPr>
            <w:r w:rsidRPr="001A475D">
              <w:rPr>
                <w:i/>
              </w:rPr>
              <w:t>P = </w:t>
            </w:r>
            <w:r w:rsidR="00DF2BB6" w:rsidRPr="00C70209">
              <w:t>0.02</w:t>
            </w:r>
            <w:r w:rsidR="00DF2BB6" w:rsidRPr="00C70209">
              <w:rPr>
                <w:vertAlign w:val="superscript"/>
              </w:rPr>
              <w:t>e</w:t>
            </w:r>
          </w:p>
        </w:tc>
      </w:tr>
      <w:tr w:rsidR="00DF2BB6" w:rsidRPr="00C70209" w14:paraId="311FA0F5"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B26A46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7D403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150DB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BC04D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61374F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nil"/>
              <w:left w:val="single" w:sz="4" w:space="0" w:color="000000"/>
              <w:bottom w:val="single" w:sz="4" w:space="0" w:color="000000"/>
              <w:right w:val="single" w:sz="4" w:space="0" w:color="000000"/>
            </w:tcBorders>
            <w:hideMark/>
          </w:tcPr>
          <w:p w14:paraId="437B0A09" w14:textId="77777777" w:rsidR="00DF2BB6" w:rsidRPr="00C70209" w:rsidRDefault="00DF2BB6" w:rsidP="003131E2">
            <w:pPr>
              <w:pStyle w:val="Tabletext-subanalysis"/>
              <w:spacing w:line="276" w:lineRule="auto"/>
              <w:jc w:val="right"/>
            </w:pPr>
            <w:r w:rsidRPr="00C70209">
              <w:t>Subjects with 1 event of ACS</w:t>
            </w:r>
          </w:p>
        </w:tc>
        <w:tc>
          <w:tcPr>
            <w:tcW w:w="519" w:type="pct"/>
            <w:tcBorders>
              <w:top w:val="single" w:sz="4" w:space="0" w:color="000000"/>
              <w:left w:val="single" w:sz="4" w:space="0" w:color="000000"/>
              <w:bottom w:val="single" w:sz="4" w:space="0" w:color="000000"/>
              <w:right w:val="single" w:sz="4" w:space="0" w:color="000000"/>
            </w:tcBorders>
            <w:hideMark/>
          </w:tcPr>
          <w:p w14:paraId="623CE118" w14:textId="77777777" w:rsidR="00DF2BB6" w:rsidRPr="00C70209" w:rsidRDefault="00DF2BB6" w:rsidP="003131E2">
            <w:pPr>
              <w:pStyle w:val="Tabletext-subanalysis"/>
              <w:spacing w:line="276" w:lineRule="auto"/>
            </w:pPr>
            <w:r w:rsidRPr="00C70209">
              <w:t>6/96 (6%)</w:t>
            </w:r>
          </w:p>
        </w:tc>
        <w:tc>
          <w:tcPr>
            <w:tcW w:w="519" w:type="pct"/>
            <w:tcBorders>
              <w:top w:val="single" w:sz="4" w:space="0" w:color="000000"/>
              <w:left w:val="single" w:sz="4" w:space="0" w:color="000000"/>
              <w:bottom w:val="single" w:sz="4" w:space="0" w:color="000000"/>
              <w:right w:val="single" w:sz="4" w:space="0" w:color="000000"/>
            </w:tcBorders>
            <w:hideMark/>
          </w:tcPr>
          <w:p w14:paraId="54945027" w14:textId="77777777" w:rsidR="00DF2BB6" w:rsidRPr="00C70209" w:rsidRDefault="00DF2BB6" w:rsidP="003131E2">
            <w:pPr>
              <w:pStyle w:val="Tabletext-subanalysis"/>
              <w:spacing w:line="276" w:lineRule="auto"/>
            </w:pPr>
            <w:r w:rsidRPr="00C70209">
              <w:t>10/97 (10%)</w:t>
            </w:r>
          </w:p>
        </w:tc>
        <w:tc>
          <w:tcPr>
            <w:tcW w:w="517" w:type="pct"/>
            <w:tcBorders>
              <w:top w:val="single" w:sz="4" w:space="0" w:color="000000"/>
              <w:left w:val="single" w:sz="4" w:space="0" w:color="000000"/>
              <w:bottom w:val="single" w:sz="4" w:space="0" w:color="000000"/>
              <w:right w:val="single" w:sz="4" w:space="0" w:color="000000"/>
            </w:tcBorders>
            <w:hideMark/>
          </w:tcPr>
          <w:p w14:paraId="58D3BA5D" w14:textId="77777777" w:rsidR="00DF2BB6" w:rsidRPr="00C70209" w:rsidRDefault="00DF2BB6" w:rsidP="003131E2">
            <w:pPr>
              <w:pStyle w:val="Tabletext-subanalysis"/>
              <w:spacing w:line="276" w:lineRule="auto"/>
            </w:pPr>
            <w:r w:rsidRPr="00C70209">
              <w:t>RR 0.61 [0.23, 1.60]</w:t>
            </w:r>
            <w:r w:rsidRPr="00C70209">
              <w:rPr>
                <w:vertAlign w:val="superscript"/>
              </w:rPr>
              <w:t>e</w:t>
            </w:r>
          </w:p>
        </w:tc>
        <w:tc>
          <w:tcPr>
            <w:tcW w:w="607" w:type="pct"/>
            <w:tcBorders>
              <w:top w:val="nil"/>
              <w:left w:val="single" w:sz="4" w:space="0" w:color="000000"/>
              <w:bottom w:val="single" w:sz="4" w:space="0" w:color="000000"/>
              <w:right w:val="single" w:sz="4" w:space="0" w:color="000000"/>
            </w:tcBorders>
            <w:hideMark/>
          </w:tcPr>
          <w:p w14:paraId="4DA16597" w14:textId="77777777" w:rsidR="00DF2BB6" w:rsidRPr="00C70209" w:rsidRDefault="00DF2BB6" w:rsidP="003131E2">
            <w:pPr>
              <w:pStyle w:val="Tabletext-subanalysis"/>
              <w:spacing w:line="276" w:lineRule="auto"/>
              <w:rPr>
                <w:i/>
              </w:rPr>
            </w:pPr>
            <w:r w:rsidRPr="00C70209">
              <w:rPr>
                <w:i/>
              </w:rPr>
              <w:t>No significant difference</w:t>
            </w:r>
          </w:p>
          <w:p w14:paraId="43C32999" w14:textId="44973EBF" w:rsidR="00DF2BB6" w:rsidRPr="00C70209" w:rsidRDefault="001A475D" w:rsidP="003131E2">
            <w:pPr>
              <w:pStyle w:val="Tabletext-subanalysis"/>
              <w:spacing w:line="276" w:lineRule="auto"/>
              <w:rPr>
                <w:vertAlign w:val="superscript"/>
              </w:rPr>
            </w:pPr>
            <w:r w:rsidRPr="001A475D">
              <w:rPr>
                <w:i/>
              </w:rPr>
              <w:t>P = </w:t>
            </w:r>
            <w:r w:rsidR="00DF2BB6" w:rsidRPr="00C70209">
              <w:t>0.31</w:t>
            </w:r>
            <w:r w:rsidR="00DF2BB6" w:rsidRPr="00C70209">
              <w:rPr>
                <w:vertAlign w:val="superscript"/>
              </w:rPr>
              <w:t>e</w:t>
            </w:r>
          </w:p>
        </w:tc>
      </w:tr>
      <w:tr w:rsidR="00DF2BB6" w:rsidRPr="00C70209" w14:paraId="0474403C"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56EB0B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7D606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EE80AB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EECF6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97E84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48B7C729" w14:textId="77777777" w:rsidR="00DF2BB6" w:rsidRPr="00C70209" w:rsidRDefault="00DF2BB6" w:rsidP="003131E2">
            <w:pPr>
              <w:pStyle w:val="Tabletext-subanalysis"/>
              <w:spacing w:line="276" w:lineRule="auto"/>
              <w:jc w:val="right"/>
            </w:pPr>
            <w:r w:rsidRPr="00C70209">
              <w:t>Subjects with 2 or 3 events of ACS</w:t>
            </w:r>
          </w:p>
        </w:tc>
        <w:tc>
          <w:tcPr>
            <w:tcW w:w="519" w:type="pct"/>
            <w:tcBorders>
              <w:top w:val="single" w:sz="4" w:space="0" w:color="000000"/>
              <w:left w:val="single" w:sz="4" w:space="0" w:color="000000"/>
              <w:bottom w:val="single" w:sz="4" w:space="0" w:color="000000"/>
              <w:right w:val="single" w:sz="4" w:space="0" w:color="000000"/>
            </w:tcBorders>
            <w:hideMark/>
          </w:tcPr>
          <w:p w14:paraId="4D604D08" w14:textId="77777777" w:rsidR="00DF2BB6" w:rsidRPr="00C70209" w:rsidRDefault="00DF2BB6" w:rsidP="003131E2">
            <w:pPr>
              <w:pStyle w:val="Tabletext-subanalysis"/>
              <w:spacing w:line="276" w:lineRule="auto"/>
            </w:pPr>
            <w:r w:rsidRPr="00C70209">
              <w:t>1/96 (1%)</w:t>
            </w:r>
          </w:p>
        </w:tc>
        <w:tc>
          <w:tcPr>
            <w:tcW w:w="519" w:type="pct"/>
            <w:tcBorders>
              <w:top w:val="single" w:sz="4" w:space="0" w:color="000000"/>
              <w:left w:val="single" w:sz="4" w:space="0" w:color="000000"/>
              <w:bottom w:val="single" w:sz="4" w:space="0" w:color="000000"/>
              <w:right w:val="single" w:sz="4" w:space="0" w:color="000000"/>
            </w:tcBorders>
            <w:hideMark/>
          </w:tcPr>
          <w:p w14:paraId="0277FD48" w14:textId="77777777" w:rsidR="00DF2BB6" w:rsidRPr="00C70209" w:rsidRDefault="00DF2BB6" w:rsidP="003131E2">
            <w:pPr>
              <w:pStyle w:val="Tabletext-subanalysis"/>
              <w:spacing w:line="276" w:lineRule="auto"/>
            </w:pPr>
            <w:r w:rsidRPr="00C70209">
              <w:t>8/97 (8%)</w:t>
            </w:r>
          </w:p>
        </w:tc>
        <w:tc>
          <w:tcPr>
            <w:tcW w:w="517" w:type="pct"/>
            <w:tcBorders>
              <w:top w:val="single" w:sz="4" w:space="0" w:color="000000"/>
              <w:left w:val="single" w:sz="4" w:space="0" w:color="000000"/>
              <w:bottom w:val="single" w:sz="4" w:space="0" w:color="000000"/>
              <w:right w:val="single" w:sz="4" w:space="0" w:color="000000"/>
            </w:tcBorders>
            <w:hideMark/>
          </w:tcPr>
          <w:p w14:paraId="503C70AC" w14:textId="77777777" w:rsidR="00DF2BB6" w:rsidRPr="00C70209" w:rsidRDefault="00DF2BB6" w:rsidP="003131E2">
            <w:pPr>
              <w:pStyle w:val="Tabletext-subanalysis"/>
              <w:spacing w:line="276" w:lineRule="auto"/>
            </w:pPr>
            <w:r w:rsidRPr="00C70209">
              <w:t>RR 0.13 [0.02, 0.99]</w:t>
            </w:r>
            <w:r w:rsidRPr="00C70209">
              <w:rPr>
                <w:vertAlign w:val="superscript"/>
              </w:rPr>
              <w:t>e</w:t>
            </w:r>
          </w:p>
        </w:tc>
        <w:tc>
          <w:tcPr>
            <w:tcW w:w="60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9BB5532" w14:textId="77777777" w:rsidR="00DF2BB6" w:rsidRPr="00C70209" w:rsidRDefault="00DF2BB6" w:rsidP="003131E2">
            <w:pPr>
              <w:pStyle w:val="Tabletext-subanalysis"/>
              <w:spacing w:line="276" w:lineRule="auto"/>
              <w:rPr>
                <w:i/>
              </w:rPr>
            </w:pPr>
            <w:r w:rsidRPr="00C70209">
              <w:rPr>
                <w:i/>
              </w:rPr>
              <w:t>Borderline favours hydroxyurea</w:t>
            </w:r>
          </w:p>
          <w:p w14:paraId="62C0406B" w14:textId="6532364B" w:rsidR="00DF2BB6" w:rsidRPr="00C70209" w:rsidRDefault="001A475D" w:rsidP="003131E2">
            <w:pPr>
              <w:pStyle w:val="Tabletext-subanalysis"/>
              <w:spacing w:line="276" w:lineRule="auto"/>
              <w:rPr>
                <w:vertAlign w:val="superscript"/>
              </w:rPr>
            </w:pPr>
            <w:r w:rsidRPr="001A475D">
              <w:rPr>
                <w:i/>
              </w:rPr>
              <w:t>P = </w:t>
            </w:r>
            <w:r w:rsidR="00DF2BB6" w:rsidRPr="00C70209">
              <w:t>0.05</w:t>
            </w:r>
            <w:r w:rsidR="00DF2BB6" w:rsidRPr="00C70209">
              <w:rPr>
                <w:vertAlign w:val="superscript"/>
              </w:rPr>
              <w:t>e</w:t>
            </w:r>
          </w:p>
        </w:tc>
      </w:tr>
      <w:tr w:rsidR="00DF2BB6" w:rsidRPr="00C70209" w14:paraId="78B464F8"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AD0FED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ECD24B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F05891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6A368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BB228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single" w:sz="4" w:space="0" w:color="000000"/>
              <w:left w:val="single" w:sz="4" w:space="0" w:color="000000"/>
              <w:bottom w:val="nil"/>
              <w:right w:val="single" w:sz="4" w:space="0" w:color="000000"/>
            </w:tcBorders>
          </w:tcPr>
          <w:p w14:paraId="79285926" w14:textId="77777777" w:rsidR="00DF2BB6" w:rsidRPr="00C70209" w:rsidRDefault="00DF2BB6" w:rsidP="003131E2">
            <w:pPr>
              <w:pStyle w:val="Tabletext-evidencematrix"/>
              <w:spacing w:line="276" w:lineRule="auto"/>
            </w:pPr>
          </w:p>
        </w:tc>
        <w:tc>
          <w:tcPr>
            <w:tcW w:w="1555" w:type="pct"/>
            <w:gridSpan w:val="3"/>
            <w:tcBorders>
              <w:top w:val="single" w:sz="4" w:space="0" w:color="000000"/>
              <w:left w:val="single" w:sz="4" w:space="0" w:color="000000"/>
              <w:bottom w:val="single" w:sz="4" w:space="0" w:color="000000"/>
              <w:right w:val="single" w:sz="4" w:space="0" w:color="000000"/>
            </w:tcBorders>
            <w:hideMark/>
          </w:tcPr>
          <w:p w14:paraId="1BF10B5B" w14:textId="77777777" w:rsidR="00DF2BB6" w:rsidRPr="00C70209" w:rsidRDefault="00DF2BB6" w:rsidP="003131E2">
            <w:pPr>
              <w:pStyle w:val="Tabletext-subanalysis"/>
              <w:spacing w:line="276" w:lineRule="auto"/>
            </w:pPr>
            <w:r w:rsidRPr="00C70209">
              <w:rPr>
                <w:rStyle w:val="Emphasis"/>
              </w:rPr>
              <w:t>Subgroup analysis: cohort of infants from the BABY HUG trial who were asymptomatic at enrolment reported in Thornburg 2012 (N=101)</w:t>
            </w:r>
          </w:p>
        </w:tc>
        <w:tc>
          <w:tcPr>
            <w:tcW w:w="607" w:type="pct"/>
            <w:tcBorders>
              <w:top w:val="single" w:sz="4" w:space="0" w:color="000000"/>
              <w:left w:val="single" w:sz="4" w:space="0" w:color="000000"/>
              <w:bottom w:val="nil"/>
              <w:right w:val="single" w:sz="4" w:space="0" w:color="000000"/>
            </w:tcBorders>
          </w:tcPr>
          <w:p w14:paraId="094D61FA" w14:textId="77777777" w:rsidR="00DF2BB6" w:rsidRPr="00C70209" w:rsidRDefault="00DF2BB6" w:rsidP="003131E2">
            <w:pPr>
              <w:pStyle w:val="Tabletext-evidencematrix"/>
              <w:spacing w:line="276" w:lineRule="auto"/>
              <w:rPr>
                <w:i/>
              </w:rPr>
            </w:pPr>
          </w:p>
        </w:tc>
      </w:tr>
      <w:tr w:rsidR="00DF2BB6" w:rsidRPr="00C70209" w14:paraId="1434333F" w14:textId="77777777" w:rsidTr="003131E2">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92844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EE9F10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FCFC9A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788D5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8D35C4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487" w:type="pct"/>
            <w:tcBorders>
              <w:top w:val="nil"/>
              <w:left w:val="single" w:sz="4" w:space="0" w:color="000000"/>
              <w:bottom w:val="single" w:sz="4" w:space="0" w:color="000000"/>
              <w:right w:val="single" w:sz="4" w:space="0" w:color="000000"/>
            </w:tcBorders>
            <w:hideMark/>
          </w:tcPr>
          <w:p w14:paraId="3F8824E7" w14:textId="77777777" w:rsidR="00DF2BB6" w:rsidRPr="00C70209" w:rsidRDefault="00DF2BB6" w:rsidP="003131E2">
            <w:pPr>
              <w:pStyle w:val="Tabletext-subanalysis"/>
              <w:spacing w:line="276" w:lineRule="auto"/>
              <w:jc w:val="right"/>
            </w:pPr>
            <w:r w:rsidRPr="00C70209">
              <w:t>Patients with ACS</w:t>
            </w:r>
          </w:p>
        </w:tc>
        <w:tc>
          <w:tcPr>
            <w:tcW w:w="519" w:type="pct"/>
            <w:tcBorders>
              <w:top w:val="single" w:sz="4" w:space="0" w:color="000000"/>
              <w:left w:val="single" w:sz="4" w:space="0" w:color="000000"/>
              <w:bottom w:val="single" w:sz="4" w:space="0" w:color="000000"/>
              <w:right w:val="single" w:sz="4" w:space="0" w:color="000000"/>
            </w:tcBorders>
            <w:hideMark/>
          </w:tcPr>
          <w:p w14:paraId="64FC773A" w14:textId="77777777" w:rsidR="00DF2BB6" w:rsidRPr="00C70209" w:rsidRDefault="00DF2BB6" w:rsidP="003131E2">
            <w:pPr>
              <w:pStyle w:val="Tabletext-subanalysis"/>
              <w:spacing w:line="276" w:lineRule="auto"/>
            </w:pPr>
            <w:r w:rsidRPr="00C70209">
              <w:t>3/52 (5.8%)</w:t>
            </w:r>
          </w:p>
        </w:tc>
        <w:tc>
          <w:tcPr>
            <w:tcW w:w="519" w:type="pct"/>
            <w:tcBorders>
              <w:top w:val="single" w:sz="4" w:space="0" w:color="000000"/>
              <w:left w:val="single" w:sz="4" w:space="0" w:color="000000"/>
              <w:bottom w:val="single" w:sz="4" w:space="0" w:color="000000"/>
              <w:right w:val="single" w:sz="4" w:space="0" w:color="000000"/>
            </w:tcBorders>
            <w:hideMark/>
          </w:tcPr>
          <w:p w14:paraId="4476C695" w14:textId="77777777" w:rsidR="00DF2BB6" w:rsidRPr="00C70209" w:rsidRDefault="00DF2BB6" w:rsidP="003131E2">
            <w:pPr>
              <w:pStyle w:val="Tabletext-subanalysis"/>
              <w:spacing w:line="276" w:lineRule="auto"/>
            </w:pPr>
            <w:r w:rsidRPr="00C70209">
              <w:t>7/49 (14.3%)</w:t>
            </w:r>
          </w:p>
        </w:tc>
        <w:tc>
          <w:tcPr>
            <w:tcW w:w="517" w:type="pct"/>
            <w:tcBorders>
              <w:top w:val="single" w:sz="4" w:space="0" w:color="000000"/>
              <w:left w:val="single" w:sz="4" w:space="0" w:color="000000"/>
              <w:bottom w:val="single" w:sz="4" w:space="0" w:color="000000"/>
              <w:right w:val="single" w:sz="4" w:space="0" w:color="000000"/>
            </w:tcBorders>
            <w:hideMark/>
          </w:tcPr>
          <w:p w14:paraId="1BAD2C28" w14:textId="77777777" w:rsidR="00DF2BB6" w:rsidRPr="00C70209" w:rsidRDefault="00DF2BB6" w:rsidP="003131E2">
            <w:pPr>
              <w:pStyle w:val="Tabletext-subanalysis"/>
              <w:spacing w:line="276" w:lineRule="auto"/>
            </w:pPr>
            <w:r w:rsidRPr="00C70209">
              <w:t>HR 2.5 [0.7, 9.7]</w:t>
            </w:r>
            <w:r w:rsidRPr="00C70209">
              <w:rPr>
                <w:vertAlign w:val="superscript"/>
              </w:rPr>
              <w:t>c</w:t>
            </w:r>
          </w:p>
        </w:tc>
        <w:tc>
          <w:tcPr>
            <w:tcW w:w="607" w:type="pct"/>
            <w:tcBorders>
              <w:top w:val="nil"/>
              <w:left w:val="single" w:sz="4" w:space="0" w:color="000000"/>
              <w:bottom w:val="single" w:sz="4" w:space="0" w:color="000000"/>
              <w:right w:val="single" w:sz="4" w:space="0" w:color="000000"/>
            </w:tcBorders>
            <w:hideMark/>
          </w:tcPr>
          <w:p w14:paraId="5D83AED4" w14:textId="77777777" w:rsidR="00DF2BB6" w:rsidRPr="00C70209" w:rsidRDefault="00DF2BB6" w:rsidP="003131E2">
            <w:pPr>
              <w:pStyle w:val="Tabletext-subanalysis"/>
              <w:spacing w:line="276" w:lineRule="auto"/>
              <w:rPr>
                <w:i/>
              </w:rPr>
            </w:pPr>
            <w:r w:rsidRPr="00C70209">
              <w:rPr>
                <w:i/>
              </w:rPr>
              <w:t>No significant difference</w:t>
            </w:r>
          </w:p>
          <w:p w14:paraId="1FD6F2FA" w14:textId="5AC36DC7" w:rsidR="00DF2BB6" w:rsidRPr="00C70209" w:rsidRDefault="001A475D" w:rsidP="003131E2">
            <w:pPr>
              <w:pStyle w:val="Tabletext-subanalysis"/>
              <w:spacing w:line="276" w:lineRule="auto"/>
            </w:pPr>
            <w:r w:rsidRPr="001A475D">
              <w:rPr>
                <w:i/>
              </w:rPr>
              <w:t>P = </w:t>
            </w:r>
            <w:r w:rsidR="00DF2BB6" w:rsidRPr="00C70209">
              <w:t>0.17</w:t>
            </w:r>
            <w:r w:rsidR="00DF2BB6" w:rsidRPr="00C70209">
              <w:rPr>
                <w:vertAlign w:val="superscript"/>
              </w:rPr>
              <w:t>d</w:t>
            </w:r>
          </w:p>
        </w:tc>
      </w:tr>
    </w:tbl>
    <w:p w14:paraId="319EA3DF" w14:textId="77777777" w:rsidR="00DF2BB6" w:rsidRPr="00C70209" w:rsidRDefault="00DF2BB6" w:rsidP="003131E2">
      <w:pPr>
        <w:pStyle w:val="TabFigNotes0noindent"/>
      </w:pPr>
      <w:r w:rsidRPr="00C70209">
        <w:t>ACS, acute chest syndrome; CI, confidence interval; HR, hazard ratio; MD, mean difference; RR, risk ratio; SD, standard deviation</w:t>
      </w:r>
    </w:p>
    <w:p w14:paraId="2E016D64"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7CE64D5"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3FEE825" w14:textId="5B5AFB57" w:rsidR="00DF2BB6" w:rsidRPr="00C70209" w:rsidRDefault="00DF2BB6" w:rsidP="003131E2">
      <w:pPr>
        <w:pStyle w:val="TabFigNotes0noindent"/>
      </w:pPr>
      <w:r w:rsidRPr="00C70209">
        <w:rPr>
          <w:b/>
          <w:bCs/>
          <w:lang w:eastAsia="en-GB"/>
        </w:rPr>
        <w:t>c.</w:t>
      </w:r>
      <w:r w:rsidRPr="00C70209">
        <w:rPr>
          <w:bCs/>
          <w:lang w:eastAsia="en-GB"/>
        </w:rPr>
        <w:t xml:space="preserve"> </w:t>
      </w:r>
      <w:r w:rsidRPr="00C70209">
        <w:t>Hazard ratios and 95% CIs were generated using a Cox model.</w:t>
      </w:r>
    </w:p>
    <w:p w14:paraId="351C7FBA" w14:textId="2D46F7A1" w:rsidR="00DF2BB6" w:rsidRPr="00C70209" w:rsidRDefault="00DF2BB6" w:rsidP="003131E2">
      <w:pPr>
        <w:pStyle w:val="TabFigNotes0noindent"/>
      </w:pPr>
      <w:r w:rsidRPr="00C70209">
        <w:rPr>
          <w:b/>
        </w:rPr>
        <w:t>d.</w:t>
      </w:r>
      <w:r w:rsidRPr="00C70209">
        <w:t xml:space="preserve"> </w:t>
      </w:r>
      <w:r w:rsidR="001A475D" w:rsidRPr="001A475D">
        <w:rPr>
          <w:i/>
        </w:rPr>
        <w:t>P-</w:t>
      </w:r>
      <w:r w:rsidRPr="00C70209">
        <w:t>values were generated from log-rank life tests comparing the time to first event between the two treatment groups.</w:t>
      </w:r>
    </w:p>
    <w:p w14:paraId="215CC376" w14:textId="7A25A0D8" w:rsidR="00DF2BB6" w:rsidRPr="00C70209" w:rsidRDefault="00DF2BB6" w:rsidP="003131E2">
      <w:pPr>
        <w:pStyle w:val="TabFigNotes0noindent"/>
        <w:rPr>
          <w:bCs/>
          <w:lang w:eastAsia="en-GB"/>
        </w:rPr>
      </w:pPr>
      <w:r w:rsidRPr="00C70209">
        <w:rPr>
          <w:b/>
        </w:rPr>
        <w:t>e.</w:t>
      </w:r>
      <w:r w:rsidRPr="00C70209">
        <w:t xml:space="preserve"> </w:t>
      </w:r>
      <w:r w:rsidRPr="00C70209">
        <w:rPr>
          <w:bCs/>
          <w:lang w:eastAsia="en-GB"/>
        </w:rPr>
        <w:t>Calculated post-hoc using RevMan 5.1.2.</w:t>
      </w:r>
    </w:p>
    <w:p w14:paraId="7EC344E1"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243662BA" w14:textId="7E73CA6F" w:rsidR="00DF2BB6" w:rsidRPr="00C70209" w:rsidRDefault="00DF2BB6" w:rsidP="003131E2">
      <w:pPr>
        <w:pStyle w:val="Heading3"/>
      </w:pPr>
      <w:bookmarkStart w:id="594" w:name="_Toc423015345"/>
      <w:bookmarkStart w:id="595" w:name="_Toc427746858"/>
      <w:r w:rsidRPr="00C70209">
        <w:t>Neonatal and paediatric patients requiring surgery</w:t>
      </w:r>
      <w:bookmarkEnd w:id="563"/>
      <w:bookmarkEnd w:id="594"/>
      <w:bookmarkEnd w:id="595"/>
    </w:p>
    <w:p w14:paraId="55763E21" w14:textId="77777777" w:rsidR="00DF2BB6" w:rsidRPr="00C70209" w:rsidRDefault="00DF2BB6" w:rsidP="003131E2">
      <w:pPr>
        <w:pStyle w:val="Head4Num"/>
      </w:pPr>
      <w:r w:rsidRPr="00C70209">
        <w:t>ESAs (with or without iron)</w:t>
      </w: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0EC4FFC0" w14:textId="77777777" w:rsidTr="00EF1DEA">
        <w:trPr>
          <w:cantSplit/>
          <w:trHeight w:val="2078"/>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343A598C" w14:textId="77777777" w:rsidR="00DF2BB6" w:rsidRPr="00C70209" w:rsidRDefault="00DF2BB6" w:rsidP="003131E2">
            <w:pPr>
              <w:pStyle w:val="PP-heading"/>
            </w:pPr>
            <w:r w:rsidRPr="00C70209">
              <w:t>Evidence statements – surgical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D8A165E"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588EB10"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0AEB9A1"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A140FDB"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EB13182" w14:textId="77777777" w:rsidR="00DF2BB6" w:rsidRPr="00C70209" w:rsidRDefault="00DF2BB6" w:rsidP="003131E2">
            <w:pPr>
              <w:ind w:left="113" w:right="113"/>
              <w:jc w:val="center"/>
              <w:rPr>
                <w:b/>
              </w:rPr>
            </w:pPr>
            <w:r w:rsidRPr="00C70209">
              <w:rPr>
                <w:b/>
              </w:rPr>
              <w:t>Applicability</w:t>
            </w:r>
          </w:p>
        </w:tc>
      </w:tr>
      <w:tr w:rsidR="00DF2BB6" w:rsidRPr="00C70209" w14:paraId="26A5C30E" w14:textId="77777777" w:rsidTr="00EF1DEA">
        <w:trPr>
          <w:cantSplit/>
        </w:trPr>
        <w:tc>
          <w:tcPr>
            <w:tcW w:w="851" w:type="dxa"/>
          </w:tcPr>
          <w:p w14:paraId="36943314" w14:textId="77777777" w:rsidR="00DF2BB6" w:rsidRPr="00C70209" w:rsidRDefault="00DF2BB6" w:rsidP="00E9569B">
            <w:pPr>
              <w:pStyle w:val="Tabletext"/>
              <w:numPr>
                <w:ilvl w:val="0"/>
                <w:numId w:val="34"/>
              </w:numPr>
            </w:pPr>
          </w:p>
        </w:tc>
        <w:tc>
          <w:tcPr>
            <w:tcW w:w="3750" w:type="dxa"/>
          </w:tcPr>
          <w:p w14:paraId="6E78674C" w14:textId="77777777" w:rsidR="00DF2BB6" w:rsidRPr="00C70209" w:rsidRDefault="00DF2BB6" w:rsidP="003131E2">
            <w:pPr>
              <w:pStyle w:val="ES-table"/>
            </w:pPr>
            <w:r w:rsidRPr="00C70209">
              <w:t>In neonatal patients undergoing surgery, the effect of ESA therapy (with or without iron) on transfusion incidence or volume is uncertain.</w:t>
            </w:r>
          </w:p>
          <w:p w14:paraId="1C1FB111" w14:textId="77777777" w:rsidR="00DF2BB6" w:rsidRPr="00C70209" w:rsidRDefault="00DF2BB6" w:rsidP="003131E2">
            <w:pPr>
              <w:pStyle w:val="ES-notes"/>
            </w:pPr>
            <w:r w:rsidRPr="00C70209">
              <w:t>(See evidence matrix D2.W in Volume 2 of the technical report.)</w:t>
            </w:r>
          </w:p>
        </w:tc>
        <w:tc>
          <w:tcPr>
            <w:tcW w:w="820" w:type="dxa"/>
          </w:tcPr>
          <w:p w14:paraId="06D8A6BB" w14:textId="77777777" w:rsidR="00DF2BB6" w:rsidRPr="00C70209" w:rsidRDefault="00DF2BB6" w:rsidP="003131E2">
            <w:pPr>
              <w:pStyle w:val="T-ABCD"/>
            </w:pPr>
            <w:r w:rsidRPr="00C70209">
              <w:t>X</w:t>
            </w:r>
          </w:p>
        </w:tc>
        <w:tc>
          <w:tcPr>
            <w:tcW w:w="821" w:type="dxa"/>
          </w:tcPr>
          <w:p w14:paraId="40810756" w14:textId="77777777" w:rsidR="00DF2BB6" w:rsidRPr="00C70209" w:rsidRDefault="00DF2BB6" w:rsidP="003131E2">
            <w:pPr>
              <w:pStyle w:val="T-ABCD"/>
            </w:pPr>
            <w:r w:rsidRPr="00C70209">
              <w:t>NA</w:t>
            </w:r>
          </w:p>
        </w:tc>
        <w:tc>
          <w:tcPr>
            <w:tcW w:w="821" w:type="dxa"/>
          </w:tcPr>
          <w:p w14:paraId="310338F2" w14:textId="77777777" w:rsidR="00DF2BB6" w:rsidRPr="00C70209" w:rsidRDefault="00DF2BB6" w:rsidP="003131E2">
            <w:pPr>
              <w:pStyle w:val="T-ABCD"/>
            </w:pPr>
            <w:r w:rsidRPr="00C70209">
              <w:sym w:font="Symbol" w:char="F0D6"/>
            </w:r>
          </w:p>
        </w:tc>
        <w:tc>
          <w:tcPr>
            <w:tcW w:w="821" w:type="dxa"/>
          </w:tcPr>
          <w:p w14:paraId="63AC796C" w14:textId="77777777" w:rsidR="00DF2BB6" w:rsidRPr="00C70209" w:rsidRDefault="00DF2BB6" w:rsidP="003131E2">
            <w:pPr>
              <w:pStyle w:val="T-ABCD"/>
            </w:pPr>
            <w:r w:rsidRPr="00C70209">
              <w:sym w:font="Symbol" w:char="F0D6"/>
            </w:r>
            <w:r w:rsidRPr="00C70209">
              <w:sym w:font="Symbol" w:char="F0D6"/>
            </w:r>
          </w:p>
        </w:tc>
        <w:tc>
          <w:tcPr>
            <w:tcW w:w="821" w:type="dxa"/>
          </w:tcPr>
          <w:p w14:paraId="6ABB1872" w14:textId="77777777" w:rsidR="00DF2BB6" w:rsidRPr="00C70209" w:rsidRDefault="00DF2BB6" w:rsidP="003131E2">
            <w:pPr>
              <w:pStyle w:val="T-ABCD"/>
            </w:pPr>
            <w:r w:rsidRPr="00C70209">
              <w:sym w:font="Symbol" w:char="F0D6"/>
            </w:r>
          </w:p>
        </w:tc>
      </w:tr>
      <w:tr w:rsidR="00DF2BB6" w:rsidRPr="00C70209" w14:paraId="7963EBF0" w14:textId="77777777" w:rsidTr="00EF1DEA">
        <w:trPr>
          <w:cantSplit/>
        </w:trPr>
        <w:tc>
          <w:tcPr>
            <w:tcW w:w="851" w:type="dxa"/>
          </w:tcPr>
          <w:p w14:paraId="4038AA4E" w14:textId="77777777" w:rsidR="00DF2BB6" w:rsidRPr="00C70209" w:rsidRDefault="00DF2BB6" w:rsidP="00E9569B">
            <w:pPr>
              <w:pStyle w:val="Tabletext"/>
              <w:numPr>
                <w:ilvl w:val="0"/>
                <w:numId w:val="34"/>
              </w:numPr>
            </w:pPr>
          </w:p>
        </w:tc>
        <w:tc>
          <w:tcPr>
            <w:tcW w:w="3750" w:type="dxa"/>
          </w:tcPr>
          <w:p w14:paraId="58EA5158" w14:textId="77777777" w:rsidR="00DF2BB6" w:rsidRPr="00C70209" w:rsidRDefault="00DF2BB6" w:rsidP="003131E2">
            <w:pPr>
              <w:pStyle w:val="ES-table"/>
            </w:pPr>
            <w:r w:rsidRPr="00C70209">
              <w:t>In paediatric patients undergoing surgery, the effect of ESA therapy (with or without iron) on transfusion incidence is uncertain.</w:t>
            </w:r>
          </w:p>
          <w:p w14:paraId="303F8319" w14:textId="77777777" w:rsidR="00DF2BB6" w:rsidRPr="00C70209" w:rsidRDefault="00DF2BB6" w:rsidP="003131E2">
            <w:pPr>
              <w:pStyle w:val="ES-notes"/>
            </w:pPr>
            <w:r w:rsidRPr="00C70209">
              <w:t>(See evidence matrix D2.W in Volume 2 of the technical report.)</w:t>
            </w:r>
          </w:p>
        </w:tc>
        <w:tc>
          <w:tcPr>
            <w:tcW w:w="820" w:type="dxa"/>
          </w:tcPr>
          <w:p w14:paraId="0F951FAA" w14:textId="77777777" w:rsidR="00DF2BB6" w:rsidRPr="00C70209" w:rsidRDefault="00DF2BB6" w:rsidP="003131E2">
            <w:pPr>
              <w:pStyle w:val="T-ABCD"/>
            </w:pPr>
            <w:r w:rsidRPr="00C70209">
              <w:t>X</w:t>
            </w:r>
          </w:p>
        </w:tc>
        <w:tc>
          <w:tcPr>
            <w:tcW w:w="821" w:type="dxa"/>
          </w:tcPr>
          <w:p w14:paraId="66EC7E78" w14:textId="77777777" w:rsidR="00DF2BB6" w:rsidRPr="00C70209" w:rsidRDefault="00DF2BB6" w:rsidP="003131E2">
            <w:pPr>
              <w:pStyle w:val="T-ABCD"/>
            </w:pPr>
            <w:r w:rsidRPr="00C70209">
              <w:t>NA</w:t>
            </w:r>
          </w:p>
        </w:tc>
        <w:tc>
          <w:tcPr>
            <w:tcW w:w="821" w:type="dxa"/>
          </w:tcPr>
          <w:p w14:paraId="19BCA6E6" w14:textId="77777777" w:rsidR="00DF2BB6" w:rsidRPr="00C70209" w:rsidRDefault="00DF2BB6" w:rsidP="003131E2">
            <w:pPr>
              <w:pStyle w:val="T-ABCD"/>
            </w:pPr>
            <w:r w:rsidRPr="00C70209">
              <w:sym w:font="Symbol" w:char="F0D6"/>
            </w:r>
          </w:p>
        </w:tc>
        <w:tc>
          <w:tcPr>
            <w:tcW w:w="821" w:type="dxa"/>
          </w:tcPr>
          <w:p w14:paraId="755B8F35" w14:textId="77777777" w:rsidR="00DF2BB6" w:rsidRPr="00C70209" w:rsidRDefault="00DF2BB6" w:rsidP="003131E2">
            <w:pPr>
              <w:pStyle w:val="T-ABCD"/>
            </w:pPr>
            <w:r w:rsidRPr="00C70209">
              <w:sym w:font="Symbol" w:char="F0D6"/>
            </w:r>
            <w:r w:rsidRPr="00C70209">
              <w:sym w:font="Symbol" w:char="F0D6"/>
            </w:r>
          </w:p>
        </w:tc>
        <w:tc>
          <w:tcPr>
            <w:tcW w:w="821" w:type="dxa"/>
          </w:tcPr>
          <w:p w14:paraId="5491D34C" w14:textId="77777777" w:rsidR="00DF2BB6" w:rsidRPr="00C70209" w:rsidRDefault="00DF2BB6" w:rsidP="003131E2">
            <w:pPr>
              <w:pStyle w:val="T-ABCD"/>
            </w:pPr>
            <w:r w:rsidRPr="00C70209">
              <w:sym w:font="Symbol" w:char="F0D6"/>
            </w:r>
          </w:p>
        </w:tc>
      </w:tr>
      <w:tr w:rsidR="00DF2BB6" w:rsidRPr="00C70209" w14:paraId="620CBCD7" w14:textId="77777777" w:rsidTr="00EF1DEA">
        <w:trPr>
          <w:cantSplit/>
        </w:trPr>
        <w:tc>
          <w:tcPr>
            <w:tcW w:w="851" w:type="dxa"/>
          </w:tcPr>
          <w:p w14:paraId="095F5485" w14:textId="77777777" w:rsidR="00DF2BB6" w:rsidRPr="00C70209" w:rsidRDefault="00DF2BB6" w:rsidP="00E9569B">
            <w:pPr>
              <w:pStyle w:val="Tabletext"/>
              <w:numPr>
                <w:ilvl w:val="0"/>
                <w:numId w:val="34"/>
              </w:numPr>
            </w:pPr>
          </w:p>
        </w:tc>
        <w:tc>
          <w:tcPr>
            <w:tcW w:w="3750" w:type="dxa"/>
          </w:tcPr>
          <w:p w14:paraId="293A2F62" w14:textId="77777777" w:rsidR="00DF2BB6" w:rsidRPr="00C70209" w:rsidRDefault="00DF2BB6" w:rsidP="003131E2">
            <w:pPr>
              <w:pStyle w:val="ES-table"/>
            </w:pPr>
            <w:r w:rsidRPr="00C70209">
              <w:t>In paediatric patients undergoing surgery, the effect of ESA therapy (with or without iron) on transfusion volume is unknown.</w:t>
            </w:r>
          </w:p>
        </w:tc>
        <w:tc>
          <w:tcPr>
            <w:tcW w:w="820" w:type="dxa"/>
          </w:tcPr>
          <w:p w14:paraId="38389DDD" w14:textId="77777777" w:rsidR="00DF2BB6" w:rsidRPr="00C70209" w:rsidRDefault="00DF2BB6" w:rsidP="003131E2">
            <w:pPr>
              <w:pStyle w:val="T-ABCD"/>
            </w:pPr>
            <w:r w:rsidRPr="00C70209">
              <w:t>NA</w:t>
            </w:r>
          </w:p>
        </w:tc>
        <w:tc>
          <w:tcPr>
            <w:tcW w:w="821" w:type="dxa"/>
          </w:tcPr>
          <w:p w14:paraId="6F0D0A43" w14:textId="77777777" w:rsidR="00DF2BB6" w:rsidRPr="00C70209" w:rsidRDefault="00DF2BB6" w:rsidP="003131E2">
            <w:pPr>
              <w:pStyle w:val="T-ABCD"/>
            </w:pPr>
            <w:r w:rsidRPr="00C70209">
              <w:t>NA</w:t>
            </w:r>
          </w:p>
        </w:tc>
        <w:tc>
          <w:tcPr>
            <w:tcW w:w="821" w:type="dxa"/>
          </w:tcPr>
          <w:p w14:paraId="624FAA84" w14:textId="77777777" w:rsidR="00DF2BB6" w:rsidRPr="00C70209" w:rsidRDefault="00DF2BB6" w:rsidP="003131E2">
            <w:pPr>
              <w:pStyle w:val="T-ABCD"/>
            </w:pPr>
            <w:r w:rsidRPr="00C70209">
              <w:t>NA</w:t>
            </w:r>
          </w:p>
        </w:tc>
        <w:tc>
          <w:tcPr>
            <w:tcW w:w="821" w:type="dxa"/>
          </w:tcPr>
          <w:p w14:paraId="254D85A9" w14:textId="77777777" w:rsidR="00DF2BB6" w:rsidRPr="00C70209" w:rsidRDefault="00DF2BB6" w:rsidP="003131E2">
            <w:pPr>
              <w:pStyle w:val="T-ABCD"/>
            </w:pPr>
            <w:r w:rsidRPr="00C70209">
              <w:t>NA</w:t>
            </w:r>
          </w:p>
        </w:tc>
        <w:tc>
          <w:tcPr>
            <w:tcW w:w="821" w:type="dxa"/>
          </w:tcPr>
          <w:p w14:paraId="2A0D79F7" w14:textId="77777777" w:rsidR="00DF2BB6" w:rsidRPr="00C70209" w:rsidRDefault="00DF2BB6" w:rsidP="003131E2">
            <w:pPr>
              <w:pStyle w:val="T-ABCD"/>
            </w:pPr>
            <w:r w:rsidRPr="00C70209">
              <w:t xml:space="preserve">NA </w:t>
            </w:r>
          </w:p>
        </w:tc>
      </w:tr>
      <w:tr w:rsidR="00DF2BB6" w:rsidRPr="00C70209" w14:paraId="0ED3EB6A" w14:textId="77777777" w:rsidTr="00EF1DEA">
        <w:trPr>
          <w:cantSplit/>
        </w:trPr>
        <w:tc>
          <w:tcPr>
            <w:tcW w:w="851" w:type="dxa"/>
          </w:tcPr>
          <w:p w14:paraId="1DB56238" w14:textId="77777777" w:rsidR="00DF2BB6" w:rsidRPr="00C70209" w:rsidRDefault="00DF2BB6" w:rsidP="00E9569B">
            <w:pPr>
              <w:pStyle w:val="Tabletext"/>
              <w:numPr>
                <w:ilvl w:val="0"/>
                <w:numId w:val="34"/>
              </w:numPr>
            </w:pPr>
          </w:p>
        </w:tc>
        <w:tc>
          <w:tcPr>
            <w:tcW w:w="3750" w:type="dxa"/>
          </w:tcPr>
          <w:p w14:paraId="5285B737" w14:textId="77777777" w:rsidR="00DF2BB6" w:rsidRPr="00C70209" w:rsidRDefault="00DF2BB6" w:rsidP="003131E2">
            <w:pPr>
              <w:pStyle w:val="ES-table"/>
            </w:pPr>
            <w:r w:rsidRPr="00C70209">
              <w:t>In neonatal patients undergoing cardiac surgery, the effect of ESA therapy compared with no ESA therapy on thromboembolic events is uncertain.</w:t>
            </w:r>
          </w:p>
          <w:p w14:paraId="6ED28DA6" w14:textId="77777777" w:rsidR="00DF2BB6" w:rsidRPr="00C70209" w:rsidRDefault="00DF2BB6" w:rsidP="003131E2">
            <w:pPr>
              <w:pStyle w:val="ES-notes"/>
            </w:pPr>
            <w:r w:rsidRPr="00C70209">
              <w:t>(See evidence matrix D2.X in Volume 2 of the technical report.)</w:t>
            </w:r>
          </w:p>
        </w:tc>
        <w:tc>
          <w:tcPr>
            <w:tcW w:w="820" w:type="dxa"/>
          </w:tcPr>
          <w:p w14:paraId="1E90FCE3" w14:textId="77777777" w:rsidR="00DF2BB6" w:rsidRPr="00C70209" w:rsidRDefault="00DF2BB6" w:rsidP="003131E2">
            <w:pPr>
              <w:pStyle w:val="T-ABCD"/>
            </w:pPr>
            <w:r w:rsidRPr="00C70209">
              <w:sym w:font="Symbol" w:char="F0D6"/>
            </w:r>
            <w:r w:rsidRPr="00C70209">
              <w:sym w:font="Symbol" w:char="F0D6"/>
            </w:r>
          </w:p>
        </w:tc>
        <w:tc>
          <w:tcPr>
            <w:tcW w:w="821" w:type="dxa"/>
          </w:tcPr>
          <w:p w14:paraId="3B425360" w14:textId="77777777" w:rsidR="00DF2BB6" w:rsidRPr="00C70209" w:rsidRDefault="00DF2BB6" w:rsidP="003131E2">
            <w:pPr>
              <w:pStyle w:val="T-ABCD"/>
            </w:pPr>
            <w:r w:rsidRPr="00C70209">
              <w:t>NA</w:t>
            </w:r>
          </w:p>
        </w:tc>
        <w:tc>
          <w:tcPr>
            <w:tcW w:w="821" w:type="dxa"/>
          </w:tcPr>
          <w:p w14:paraId="7A856B94" w14:textId="77777777" w:rsidR="00DF2BB6" w:rsidRPr="00C70209" w:rsidRDefault="00DF2BB6" w:rsidP="003131E2">
            <w:pPr>
              <w:pStyle w:val="T-ABCD"/>
            </w:pPr>
            <w:r w:rsidRPr="00C70209">
              <w:t>NA</w:t>
            </w:r>
          </w:p>
        </w:tc>
        <w:tc>
          <w:tcPr>
            <w:tcW w:w="821" w:type="dxa"/>
          </w:tcPr>
          <w:p w14:paraId="6B7D0792" w14:textId="77777777" w:rsidR="00DF2BB6" w:rsidRPr="00C70209" w:rsidRDefault="00DF2BB6" w:rsidP="003131E2">
            <w:pPr>
              <w:pStyle w:val="T-ABCD"/>
            </w:pPr>
            <w:r w:rsidRPr="00C70209">
              <w:sym w:font="Symbol" w:char="F0D6"/>
            </w:r>
          </w:p>
        </w:tc>
        <w:tc>
          <w:tcPr>
            <w:tcW w:w="821" w:type="dxa"/>
          </w:tcPr>
          <w:p w14:paraId="36986127" w14:textId="77777777" w:rsidR="00DF2BB6" w:rsidRPr="00C70209" w:rsidRDefault="00DF2BB6" w:rsidP="003131E2">
            <w:pPr>
              <w:pStyle w:val="T-ABCD"/>
            </w:pPr>
            <w:r w:rsidRPr="00C70209">
              <w:sym w:font="Symbol" w:char="F0D6"/>
            </w:r>
          </w:p>
        </w:tc>
      </w:tr>
      <w:tr w:rsidR="00DF2BB6" w:rsidRPr="00C70209" w14:paraId="1FAAF14C" w14:textId="77777777" w:rsidTr="00EF1DEA">
        <w:trPr>
          <w:cantSplit/>
        </w:trPr>
        <w:tc>
          <w:tcPr>
            <w:tcW w:w="851" w:type="dxa"/>
          </w:tcPr>
          <w:p w14:paraId="72FAF79A" w14:textId="77777777" w:rsidR="00DF2BB6" w:rsidRPr="00C70209" w:rsidRDefault="00DF2BB6" w:rsidP="00E9569B">
            <w:pPr>
              <w:pStyle w:val="Tabletext"/>
              <w:numPr>
                <w:ilvl w:val="0"/>
                <w:numId w:val="34"/>
              </w:numPr>
            </w:pPr>
          </w:p>
        </w:tc>
        <w:tc>
          <w:tcPr>
            <w:tcW w:w="3750" w:type="dxa"/>
          </w:tcPr>
          <w:p w14:paraId="20F9D4B2" w14:textId="77777777" w:rsidR="00DF2BB6" w:rsidRPr="00C70209" w:rsidRDefault="00DF2BB6" w:rsidP="003131E2">
            <w:pPr>
              <w:pStyle w:val="ES-table"/>
            </w:pPr>
            <w:r w:rsidRPr="00C70209">
              <w:t>In neonatal patients undergoing noncardiac surgery, the effect of ESA therapy (with or without iron) on thromboembolic events is unknown.</w:t>
            </w:r>
          </w:p>
        </w:tc>
        <w:tc>
          <w:tcPr>
            <w:tcW w:w="820" w:type="dxa"/>
          </w:tcPr>
          <w:p w14:paraId="2B616CFC" w14:textId="77777777" w:rsidR="00DF2BB6" w:rsidRPr="00C70209" w:rsidRDefault="00DF2BB6" w:rsidP="003131E2">
            <w:pPr>
              <w:pStyle w:val="T-ABCD"/>
            </w:pPr>
            <w:r w:rsidRPr="00C70209">
              <w:t>NA</w:t>
            </w:r>
          </w:p>
        </w:tc>
        <w:tc>
          <w:tcPr>
            <w:tcW w:w="821" w:type="dxa"/>
          </w:tcPr>
          <w:p w14:paraId="539EBB7D" w14:textId="77777777" w:rsidR="00DF2BB6" w:rsidRPr="00C70209" w:rsidRDefault="00DF2BB6" w:rsidP="003131E2">
            <w:pPr>
              <w:pStyle w:val="T-ABCD"/>
            </w:pPr>
            <w:r w:rsidRPr="00C70209">
              <w:t>NA</w:t>
            </w:r>
          </w:p>
        </w:tc>
        <w:tc>
          <w:tcPr>
            <w:tcW w:w="821" w:type="dxa"/>
          </w:tcPr>
          <w:p w14:paraId="0B8B903E" w14:textId="77777777" w:rsidR="00DF2BB6" w:rsidRPr="00C70209" w:rsidRDefault="00DF2BB6" w:rsidP="003131E2">
            <w:pPr>
              <w:pStyle w:val="T-ABCD"/>
            </w:pPr>
            <w:r w:rsidRPr="00C70209">
              <w:t>NA</w:t>
            </w:r>
          </w:p>
        </w:tc>
        <w:tc>
          <w:tcPr>
            <w:tcW w:w="821" w:type="dxa"/>
          </w:tcPr>
          <w:p w14:paraId="0429483C" w14:textId="77777777" w:rsidR="00DF2BB6" w:rsidRPr="00C70209" w:rsidRDefault="00DF2BB6" w:rsidP="003131E2">
            <w:pPr>
              <w:pStyle w:val="T-ABCD"/>
            </w:pPr>
            <w:r w:rsidRPr="00C70209">
              <w:t>NA</w:t>
            </w:r>
          </w:p>
        </w:tc>
        <w:tc>
          <w:tcPr>
            <w:tcW w:w="821" w:type="dxa"/>
          </w:tcPr>
          <w:p w14:paraId="3EC4D1A1" w14:textId="77777777" w:rsidR="00DF2BB6" w:rsidRPr="00C70209" w:rsidRDefault="00DF2BB6" w:rsidP="003131E2">
            <w:pPr>
              <w:pStyle w:val="T-ABCD"/>
            </w:pPr>
            <w:r w:rsidRPr="00C70209">
              <w:t xml:space="preserve">NA </w:t>
            </w:r>
          </w:p>
        </w:tc>
      </w:tr>
      <w:tr w:rsidR="00DF2BB6" w:rsidRPr="00C70209" w14:paraId="5CF9092D" w14:textId="77777777" w:rsidTr="00EF1DEA">
        <w:trPr>
          <w:cantSplit/>
        </w:trPr>
        <w:tc>
          <w:tcPr>
            <w:tcW w:w="851" w:type="dxa"/>
          </w:tcPr>
          <w:p w14:paraId="7BF7A1FC" w14:textId="77777777" w:rsidR="00DF2BB6" w:rsidRPr="00C70209" w:rsidRDefault="00DF2BB6" w:rsidP="00E9569B">
            <w:pPr>
              <w:pStyle w:val="Tabletext"/>
              <w:numPr>
                <w:ilvl w:val="0"/>
                <w:numId w:val="34"/>
              </w:numPr>
            </w:pPr>
          </w:p>
        </w:tc>
        <w:tc>
          <w:tcPr>
            <w:tcW w:w="3750" w:type="dxa"/>
          </w:tcPr>
          <w:p w14:paraId="660E3548" w14:textId="77777777" w:rsidR="00DF2BB6" w:rsidRPr="00C70209" w:rsidRDefault="00DF2BB6" w:rsidP="003131E2">
            <w:pPr>
              <w:pStyle w:val="ES-table"/>
            </w:pPr>
            <w:r w:rsidRPr="00C70209">
              <w:t>In paediatric patients undergoing surgery, the effect of ESA therapy (with or without iron) on thromboembolic events is unknown.</w:t>
            </w:r>
          </w:p>
        </w:tc>
        <w:tc>
          <w:tcPr>
            <w:tcW w:w="820" w:type="dxa"/>
          </w:tcPr>
          <w:p w14:paraId="4A1F0B5C" w14:textId="77777777" w:rsidR="00DF2BB6" w:rsidRPr="00C70209" w:rsidRDefault="00DF2BB6" w:rsidP="003131E2">
            <w:pPr>
              <w:pStyle w:val="T-ABCD"/>
            </w:pPr>
            <w:r w:rsidRPr="00C70209">
              <w:t>NA</w:t>
            </w:r>
          </w:p>
        </w:tc>
        <w:tc>
          <w:tcPr>
            <w:tcW w:w="821" w:type="dxa"/>
          </w:tcPr>
          <w:p w14:paraId="24039A19" w14:textId="77777777" w:rsidR="00DF2BB6" w:rsidRPr="00C70209" w:rsidRDefault="00DF2BB6" w:rsidP="003131E2">
            <w:pPr>
              <w:pStyle w:val="T-ABCD"/>
            </w:pPr>
            <w:r w:rsidRPr="00C70209">
              <w:t>NA</w:t>
            </w:r>
          </w:p>
        </w:tc>
        <w:tc>
          <w:tcPr>
            <w:tcW w:w="821" w:type="dxa"/>
          </w:tcPr>
          <w:p w14:paraId="393B641C" w14:textId="77777777" w:rsidR="00DF2BB6" w:rsidRPr="00C70209" w:rsidRDefault="00DF2BB6" w:rsidP="003131E2">
            <w:pPr>
              <w:pStyle w:val="T-ABCD"/>
            </w:pPr>
            <w:r w:rsidRPr="00C70209">
              <w:t>NA</w:t>
            </w:r>
          </w:p>
        </w:tc>
        <w:tc>
          <w:tcPr>
            <w:tcW w:w="821" w:type="dxa"/>
          </w:tcPr>
          <w:p w14:paraId="367C5466" w14:textId="77777777" w:rsidR="00DF2BB6" w:rsidRPr="00C70209" w:rsidRDefault="00DF2BB6" w:rsidP="003131E2">
            <w:pPr>
              <w:pStyle w:val="T-ABCD"/>
            </w:pPr>
            <w:r w:rsidRPr="00C70209">
              <w:t>NA</w:t>
            </w:r>
          </w:p>
        </w:tc>
        <w:tc>
          <w:tcPr>
            <w:tcW w:w="821" w:type="dxa"/>
          </w:tcPr>
          <w:p w14:paraId="5ABE98CE" w14:textId="77777777" w:rsidR="00DF2BB6" w:rsidRPr="00C70209" w:rsidRDefault="00DF2BB6" w:rsidP="003131E2">
            <w:pPr>
              <w:pStyle w:val="T-ABCD"/>
            </w:pPr>
            <w:r w:rsidRPr="00C70209">
              <w:t xml:space="preserve">NA </w:t>
            </w:r>
          </w:p>
        </w:tc>
      </w:tr>
      <w:tr w:rsidR="00DF2BB6" w:rsidRPr="00C70209" w14:paraId="56EA0383" w14:textId="77777777" w:rsidTr="00EF1DEA">
        <w:trPr>
          <w:cantSplit/>
        </w:trPr>
        <w:tc>
          <w:tcPr>
            <w:tcW w:w="851" w:type="dxa"/>
          </w:tcPr>
          <w:p w14:paraId="58E1E43B" w14:textId="77777777" w:rsidR="00DF2BB6" w:rsidRPr="00C70209" w:rsidRDefault="00DF2BB6" w:rsidP="00E9569B">
            <w:pPr>
              <w:pStyle w:val="Tabletext"/>
              <w:numPr>
                <w:ilvl w:val="0"/>
                <w:numId w:val="34"/>
              </w:numPr>
            </w:pPr>
          </w:p>
        </w:tc>
        <w:tc>
          <w:tcPr>
            <w:tcW w:w="3750" w:type="dxa"/>
          </w:tcPr>
          <w:p w14:paraId="6CFD7FF3" w14:textId="77777777" w:rsidR="00DF2BB6" w:rsidRPr="00C70209" w:rsidRDefault="00DF2BB6" w:rsidP="003131E2">
            <w:pPr>
              <w:pStyle w:val="ES-table"/>
            </w:pPr>
            <w:r w:rsidRPr="00C70209">
              <w:t>In neonatal patients undergoing cardiac surgery, the effect of ESA therapy compared with no ESA therapy on mortality is uncertain.</w:t>
            </w:r>
          </w:p>
          <w:p w14:paraId="54228948" w14:textId="77777777" w:rsidR="00DF2BB6" w:rsidRPr="00C70209" w:rsidRDefault="00DF2BB6" w:rsidP="003131E2">
            <w:pPr>
              <w:pStyle w:val="ES-notes"/>
            </w:pPr>
            <w:r w:rsidRPr="00C70209">
              <w:t>(See evidence matrix D2.Y in Volume 2 of the technical report.)</w:t>
            </w:r>
          </w:p>
        </w:tc>
        <w:tc>
          <w:tcPr>
            <w:tcW w:w="820" w:type="dxa"/>
          </w:tcPr>
          <w:p w14:paraId="4BF980AC" w14:textId="77777777" w:rsidR="00DF2BB6" w:rsidRPr="00C70209" w:rsidRDefault="00DF2BB6" w:rsidP="003131E2">
            <w:pPr>
              <w:pStyle w:val="T-ABCD"/>
            </w:pPr>
            <w:r w:rsidRPr="00C70209">
              <w:sym w:font="Symbol" w:char="F0D6"/>
            </w:r>
            <w:r w:rsidRPr="00C70209">
              <w:sym w:font="Symbol" w:char="F0D6"/>
            </w:r>
          </w:p>
        </w:tc>
        <w:tc>
          <w:tcPr>
            <w:tcW w:w="821" w:type="dxa"/>
          </w:tcPr>
          <w:p w14:paraId="3DCA2771" w14:textId="77777777" w:rsidR="00DF2BB6" w:rsidRPr="00C70209" w:rsidRDefault="00DF2BB6" w:rsidP="003131E2">
            <w:pPr>
              <w:pStyle w:val="T-ABCD"/>
            </w:pPr>
            <w:r w:rsidRPr="00C70209">
              <w:t>NA</w:t>
            </w:r>
          </w:p>
        </w:tc>
        <w:tc>
          <w:tcPr>
            <w:tcW w:w="821" w:type="dxa"/>
          </w:tcPr>
          <w:p w14:paraId="0F57F58B" w14:textId="77777777" w:rsidR="00DF2BB6" w:rsidRPr="00C70209" w:rsidRDefault="00DF2BB6" w:rsidP="003131E2">
            <w:pPr>
              <w:pStyle w:val="T-ABCD"/>
            </w:pPr>
            <w:r w:rsidRPr="00C70209">
              <w:t>NA</w:t>
            </w:r>
          </w:p>
        </w:tc>
        <w:tc>
          <w:tcPr>
            <w:tcW w:w="821" w:type="dxa"/>
          </w:tcPr>
          <w:p w14:paraId="3C7380A8" w14:textId="77777777" w:rsidR="00DF2BB6" w:rsidRPr="00C70209" w:rsidRDefault="00DF2BB6" w:rsidP="003131E2">
            <w:pPr>
              <w:pStyle w:val="T-ABCD"/>
            </w:pPr>
            <w:r w:rsidRPr="00C70209">
              <w:sym w:font="Symbol" w:char="F0D6"/>
            </w:r>
          </w:p>
        </w:tc>
        <w:tc>
          <w:tcPr>
            <w:tcW w:w="821" w:type="dxa"/>
          </w:tcPr>
          <w:p w14:paraId="361B787C" w14:textId="77777777" w:rsidR="00DF2BB6" w:rsidRPr="00C70209" w:rsidRDefault="00DF2BB6" w:rsidP="003131E2">
            <w:pPr>
              <w:pStyle w:val="T-ABCD"/>
            </w:pPr>
            <w:r w:rsidRPr="00C70209">
              <w:sym w:font="Symbol" w:char="F0D6"/>
            </w:r>
          </w:p>
        </w:tc>
      </w:tr>
      <w:tr w:rsidR="00DF2BB6" w:rsidRPr="00C70209" w14:paraId="269F3C49" w14:textId="77777777" w:rsidTr="00EF1DEA">
        <w:trPr>
          <w:cantSplit/>
        </w:trPr>
        <w:tc>
          <w:tcPr>
            <w:tcW w:w="851" w:type="dxa"/>
          </w:tcPr>
          <w:p w14:paraId="6A95A9F4" w14:textId="77777777" w:rsidR="00DF2BB6" w:rsidRPr="00C70209" w:rsidRDefault="00DF2BB6" w:rsidP="00E9569B">
            <w:pPr>
              <w:pStyle w:val="Tabletext"/>
              <w:numPr>
                <w:ilvl w:val="0"/>
                <w:numId w:val="34"/>
              </w:numPr>
            </w:pPr>
          </w:p>
        </w:tc>
        <w:tc>
          <w:tcPr>
            <w:tcW w:w="3750" w:type="dxa"/>
          </w:tcPr>
          <w:p w14:paraId="0AA5EF07" w14:textId="77777777" w:rsidR="00DF2BB6" w:rsidRPr="00C70209" w:rsidRDefault="00DF2BB6" w:rsidP="003131E2">
            <w:pPr>
              <w:pStyle w:val="ES-table"/>
            </w:pPr>
            <w:r w:rsidRPr="00C70209">
              <w:t>In neonatal patients undergoing noncardiac surgery, the effect of ESA therapy (with or without iron) on mortality is unknown.</w:t>
            </w:r>
          </w:p>
        </w:tc>
        <w:tc>
          <w:tcPr>
            <w:tcW w:w="820" w:type="dxa"/>
          </w:tcPr>
          <w:p w14:paraId="1ACF9CE9" w14:textId="77777777" w:rsidR="00DF2BB6" w:rsidRPr="00C70209" w:rsidRDefault="00DF2BB6" w:rsidP="003131E2">
            <w:pPr>
              <w:pStyle w:val="T-ABCD"/>
            </w:pPr>
            <w:r w:rsidRPr="00C70209">
              <w:t>NA</w:t>
            </w:r>
          </w:p>
        </w:tc>
        <w:tc>
          <w:tcPr>
            <w:tcW w:w="821" w:type="dxa"/>
          </w:tcPr>
          <w:p w14:paraId="29C3676B" w14:textId="77777777" w:rsidR="00DF2BB6" w:rsidRPr="00C70209" w:rsidRDefault="00DF2BB6" w:rsidP="003131E2">
            <w:pPr>
              <w:pStyle w:val="T-ABCD"/>
            </w:pPr>
            <w:r w:rsidRPr="00C70209">
              <w:t>NA</w:t>
            </w:r>
          </w:p>
        </w:tc>
        <w:tc>
          <w:tcPr>
            <w:tcW w:w="821" w:type="dxa"/>
          </w:tcPr>
          <w:p w14:paraId="4863465E" w14:textId="77777777" w:rsidR="00DF2BB6" w:rsidRPr="00C70209" w:rsidRDefault="00DF2BB6" w:rsidP="003131E2">
            <w:pPr>
              <w:pStyle w:val="T-ABCD"/>
            </w:pPr>
            <w:r w:rsidRPr="00C70209">
              <w:t>NA</w:t>
            </w:r>
          </w:p>
        </w:tc>
        <w:tc>
          <w:tcPr>
            <w:tcW w:w="821" w:type="dxa"/>
          </w:tcPr>
          <w:p w14:paraId="238F5D77" w14:textId="77777777" w:rsidR="00DF2BB6" w:rsidRPr="00C70209" w:rsidRDefault="00DF2BB6" w:rsidP="003131E2">
            <w:pPr>
              <w:pStyle w:val="T-ABCD"/>
            </w:pPr>
            <w:r w:rsidRPr="00C70209">
              <w:t>NA</w:t>
            </w:r>
          </w:p>
        </w:tc>
        <w:tc>
          <w:tcPr>
            <w:tcW w:w="821" w:type="dxa"/>
          </w:tcPr>
          <w:p w14:paraId="4E01657D" w14:textId="77777777" w:rsidR="00DF2BB6" w:rsidRPr="00C70209" w:rsidRDefault="00DF2BB6" w:rsidP="003131E2">
            <w:pPr>
              <w:pStyle w:val="T-ABCD"/>
            </w:pPr>
            <w:r w:rsidRPr="00C70209">
              <w:t xml:space="preserve">NA </w:t>
            </w:r>
          </w:p>
        </w:tc>
      </w:tr>
      <w:tr w:rsidR="00DF2BB6" w:rsidRPr="00C70209" w14:paraId="1F788F91" w14:textId="77777777" w:rsidTr="00EF1DEA">
        <w:trPr>
          <w:cantSplit/>
        </w:trPr>
        <w:tc>
          <w:tcPr>
            <w:tcW w:w="851" w:type="dxa"/>
          </w:tcPr>
          <w:p w14:paraId="45D8881F" w14:textId="77777777" w:rsidR="00DF2BB6" w:rsidRPr="00C70209" w:rsidRDefault="00DF2BB6" w:rsidP="00E9569B">
            <w:pPr>
              <w:pStyle w:val="Tabletext"/>
              <w:numPr>
                <w:ilvl w:val="0"/>
                <w:numId w:val="34"/>
              </w:numPr>
            </w:pPr>
          </w:p>
        </w:tc>
        <w:tc>
          <w:tcPr>
            <w:tcW w:w="3750" w:type="dxa"/>
          </w:tcPr>
          <w:p w14:paraId="1EEAF1AB" w14:textId="77777777" w:rsidR="00DF2BB6" w:rsidRPr="00C70209" w:rsidRDefault="00DF2BB6" w:rsidP="003131E2">
            <w:pPr>
              <w:pStyle w:val="ES-table"/>
            </w:pPr>
            <w:r w:rsidRPr="00C70209">
              <w:t>In paediatric patients undergoing surgery, the effect of ESA therapy (with or without iron) on mortality is unknown.</w:t>
            </w:r>
          </w:p>
        </w:tc>
        <w:tc>
          <w:tcPr>
            <w:tcW w:w="820" w:type="dxa"/>
          </w:tcPr>
          <w:p w14:paraId="3645EFE2" w14:textId="77777777" w:rsidR="00DF2BB6" w:rsidRPr="00C70209" w:rsidRDefault="00DF2BB6" w:rsidP="003131E2">
            <w:pPr>
              <w:pStyle w:val="T-ABCD"/>
            </w:pPr>
            <w:r w:rsidRPr="00C70209">
              <w:t>NA</w:t>
            </w:r>
          </w:p>
        </w:tc>
        <w:tc>
          <w:tcPr>
            <w:tcW w:w="821" w:type="dxa"/>
          </w:tcPr>
          <w:p w14:paraId="341084DF" w14:textId="77777777" w:rsidR="00DF2BB6" w:rsidRPr="00C70209" w:rsidRDefault="00DF2BB6" w:rsidP="003131E2">
            <w:pPr>
              <w:pStyle w:val="T-ABCD"/>
            </w:pPr>
            <w:r w:rsidRPr="00C70209">
              <w:t>NA</w:t>
            </w:r>
          </w:p>
        </w:tc>
        <w:tc>
          <w:tcPr>
            <w:tcW w:w="821" w:type="dxa"/>
          </w:tcPr>
          <w:p w14:paraId="78C63BB2" w14:textId="77777777" w:rsidR="00DF2BB6" w:rsidRPr="00C70209" w:rsidRDefault="00DF2BB6" w:rsidP="003131E2">
            <w:pPr>
              <w:pStyle w:val="T-ABCD"/>
            </w:pPr>
            <w:r w:rsidRPr="00C70209">
              <w:t>NA</w:t>
            </w:r>
          </w:p>
        </w:tc>
        <w:tc>
          <w:tcPr>
            <w:tcW w:w="821" w:type="dxa"/>
          </w:tcPr>
          <w:p w14:paraId="67ED0FF3" w14:textId="77777777" w:rsidR="00DF2BB6" w:rsidRPr="00C70209" w:rsidRDefault="00DF2BB6" w:rsidP="003131E2">
            <w:pPr>
              <w:pStyle w:val="T-ABCD"/>
            </w:pPr>
            <w:r w:rsidRPr="00C70209">
              <w:t>NA</w:t>
            </w:r>
          </w:p>
        </w:tc>
        <w:tc>
          <w:tcPr>
            <w:tcW w:w="821" w:type="dxa"/>
          </w:tcPr>
          <w:p w14:paraId="0C89D9E3" w14:textId="77777777" w:rsidR="00DF2BB6" w:rsidRPr="00C70209" w:rsidRDefault="00DF2BB6" w:rsidP="003131E2">
            <w:pPr>
              <w:pStyle w:val="T-ABCD"/>
            </w:pPr>
            <w:r w:rsidRPr="00C70209">
              <w:t xml:space="preserve">NA </w:t>
            </w:r>
          </w:p>
        </w:tc>
      </w:tr>
      <w:tr w:rsidR="00DF2BB6" w:rsidRPr="00C70209" w14:paraId="0BB63B68" w14:textId="77777777" w:rsidTr="00EF1DEA">
        <w:trPr>
          <w:cantSplit/>
        </w:trPr>
        <w:tc>
          <w:tcPr>
            <w:tcW w:w="8705" w:type="dxa"/>
            <w:gridSpan w:val="7"/>
          </w:tcPr>
          <w:p w14:paraId="6F2866B2" w14:textId="77777777" w:rsidR="00DF2BB6" w:rsidRPr="00C70209" w:rsidRDefault="00DF2BB6" w:rsidP="003131E2">
            <w:pPr>
              <w:pStyle w:val="ES-notes"/>
            </w:pPr>
            <w:r w:rsidRPr="00C70209">
              <w:t>ES, evidence statement; ESA, erythropoiesis stimulating agent</w:t>
            </w:r>
          </w:p>
          <w:p w14:paraId="7BF89D44"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r w:rsidRPr="00C70209">
              <w:tab/>
            </w:r>
          </w:p>
        </w:tc>
      </w:tr>
    </w:tbl>
    <w:p w14:paraId="6911C870" w14:textId="77777777" w:rsidR="00DF2BB6" w:rsidRDefault="00DF2BB6" w:rsidP="003131E2">
      <w:pPr>
        <w:pStyle w:val="BodyText"/>
      </w:pPr>
    </w:p>
    <w:p w14:paraId="3EBC18A6" w14:textId="77777777" w:rsidR="00EF1DEA" w:rsidRDefault="00EF1DEA"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20"/>
        <w:gridCol w:w="7307"/>
      </w:tblGrid>
      <w:tr w:rsidR="00EF1DEA" w:rsidRPr="00C70209" w14:paraId="0B92E293" w14:textId="77777777" w:rsidTr="00EF1DEA">
        <w:tc>
          <w:tcPr>
            <w:tcW w:w="8427" w:type="dxa"/>
            <w:gridSpan w:val="2"/>
            <w:tcBorders>
              <w:top w:val="single" w:sz="4" w:space="0" w:color="000000"/>
              <w:left w:val="single" w:sz="4" w:space="0" w:color="000000"/>
              <w:bottom w:val="single" w:sz="4" w:space="0" w:color="000000"/>
              <w:right w:val="single" w:sz="4" w:space="0" w:color="000000"/>
            </w:tcBorders>
            <w:shd w:val="clear" w:color="auto" w:fill="FFFF99"/>
          </w:tcPr>
          <w:p w14:paraId="5A7D14C6" w14:textId="003CFCD5" w:rsidR="00EF1DEA" w:rsidRPr="00C70209" w:rsidRDefault="00EF1DEA" w:rsidP="00EF1DEA">
            <w:pPr>
              <w:pStyle w:val="PP-heading"/>
            </w:pPr>
            <w:r w:rsidRPr="00C70209">
              <w:t xml:space="preserve">Practice point – surgical </w:t>
            </w:r>
            <w:r>
              <w:t>(</w:t>
            </w:r>
            <w:r w:rsidRPr="00C70209">
              <w:t>er</w:t>
            </w:r>
            <w:r>
              <w:t>ythropoiesis stimulating agents)</w:t>
            </w:r>
          </w:p>
        </w:tc>
      </w:tr>
      <w:tr w:rsidR="00EF1DEA" w:rsidRPr="00C70209" w14:paraId="44BD26C3" w14:textId="77777777" w:rsidTr="00EF1DEA">
        <w:tc>
          <w:tcPr>
            <w:tcW w:w="1120" w:type="dxa"/>
            <w:tcBorders>
              <w:right w:val="single" w:sz="4" w:space="0" w:color="auto"/>
            </w:tcBorders>
            <w:shd w:val="clear" w:color="auto" w:fill="auto"/>
          </w:tcPr>
          <w:p w14:paraId="5F061FD0" w14:textId="77777777" w:rsidR="00EF1DEA" w:rsidRPr="00C70209" w:rsidRDefault="00EF1DEA" w:rsidP="003606CA">
            <w:pPr>
              <w:pStyle w:val="PT-bullets"/>
            </w:pPr>
            <w:r w:rsidRPr="00C70209">
              <w:t>PP25</w:t>
            </w:r>
          </w:p>
        </w:tc>
        <w:tc>
          <w:tcPr>
            <w:tcW w:w="7307" w:type="dxa"/>
            <w:tcBorders>
              <w:left w:val="single" w:sz="4" w:space="0" w:color="auto"/>
            </w:tcBorders>
            <w:shd w:val="clear" w:color="auto" w:fill="auto"/>
          </w:tcPr>
          <w:p w14:paraId="08FF49C1" w14:textId="77777777" w:rsidR="00EF1DEA" w:rsidRPr="00C70209" w:rsidRDefault="00EF1DEA" w:rsidP="003606CA">
            <w:pPr>
              <w:pStyle w:val="PT-bullets"/>
            </w:pPr>
            <w:r w:rsidRPr="00C70209">
              <w:t>In neonatal and paediatric surgical patients, an ESA should only be prescribed in consultation with a paediatric haematologist, and should be combined with iron therapy.</w:t>
            </w:r>
          </w:p>
        </w:tc>
      </w:tr>
      <w:tr w:rsidR="00EF1DEA" w:rsidRPr="00C70209" w14:paraId="20B7F6A5" w14:textId="77777777" w:rsidTr="00EF1DEA">
        <w:trPr>
          <w:trHeight w:val="340"/>
        </w:trPr>
        <w:tc>
          <w:tcPr>
            <w:tcW w:w="8427" w:type="dxa"/>
            <w:gridSpan w:val="2"/>
            <w:shd w:val="clear" w:color="auto" w:fill="auto"/>
          </w:tcPr>
          <w:p w14:paraId="79893B61" w14:textId="11CEF7AE" w:rsidR="00EF1DEA" w:rsidRPr="00C70209" w:rsidRDefault="00EF1DEA" w:rsidP="00EF1DEA">
            <w:pPr>
              <w:pStyle w:val="ES-notes"/>
            </w:pPr>
            <w:r w:rsidRPr="00C70209">
              <w:t xml:space="preserve">ESA, erythropoiesis stimulating agent; </w:t>
            </w:r>
            <w:r>
              <w:t>PP, practice point</w:t>
            </w:r>
          </w:p>
        </w:tc>
      </w:tr>
    </w:tbl>
    <w:p w14:paraId="03E33788" w14:textId="77777777" w:rsidR="00EF1DEA" w:rsidRDefault="00EF1DEA"/>
    <w:p w14:paraId="386E4B14" w14:textId="77777777" w:rsidR="00DF2BB6" w:rsidRPr="00C70209" w:rsidRDefault="00DF2BB6" w:rsidP="003131E2">
      <w:pPr>
        <w:pStyle w:val="Heading5"/>
        <w:rPr>
          <w:lang w:val="en-AU"/>
        </w:rPr>
      </w:pPr>
      <w:r w:rsidRPr="00C70209">
        <w:rPr>
          <w:lang w:val="en-AU"/>
        </w:rPr>
        <w:t>Background</w:t>
      </w:r>
    </w:p>
    <w:p w14:paraId="7A4310AF" w14:textId="10987B9A" w:rsidR="00DF2BB6" w:rsidRPr="00C70209" w:rsidRDefault="00DF2BB6" w:rsidP="003131E2">
      <w:pPr>
        <w:pStyle w:val="BodyText"/>
      </w:pPr>
      <w:r w:rsidRPr="00C70209">
        <w:t>Blood loss during surgery often necessitates the use of RBC transfusions to assist in recovery. Iron supply may be a limiting factor in erythropoiesis following surgery. This is because iron is one of the main regulators of erythropoiesis. It is therefore essential that preoperative iron stores are adequate, so that patients can respond to the increase in erythropoiesis stimulated by blood loss during surgery.</w:t>
      </w:r>
    </w:p>
    <w:p w14:paraId="79E40248" w14:textId="44CA8375" w:rsidR="00DF2BB6" w:rsidRPr="00C70209" w:rsidRDefault="00DF2BB6" w:rsidP="003131E2">
      <w:pPr>
        <w:pStyle w:val="BodyText"/>
      </w:pPr>
      <w:r w:rsidRPr="00C70209">
        <w:t>Where preoperative anaemia is identified, it is important to determine its aetiology, so that appropriate therapy can be given. For example, in iron</w:t>
      </w:r>
      <w:r w:rsidR="004B557C" w:rsidRPr="00C70209">
        <w:t>-</w:t>
      </w:r>
      <w:r w:rsidRPr="00C70209">
        <w:t>deficiency anaemia, iron therapy will correct anaemia, whereas, in anaemia of chronic disease (also known as anaemia of inflammation) and anaemia of renal impairment, the addition of ESAs (e.g. rHuEPO or DAR) may be used. These agents may also be used as a way of raising circulating RBCs either before or after surgery.</w:t>
      </w:r>
    </w:p>
    <w:p w14:paraId="3B3875F9" w14:textId="77777777" w:rsidR="00DF2BB6" w:rsidRPr="00C70209" w:rsidRDefault="00DF2BB6" w:rsidP="003131E2">
      <w:pPr>
        <w:pStyle w:val="Heading5"/>
        <w:rPr>
          <w:lang w:val="en-AU"/>
        </w:rPr>
      </w:pPr>
      <w:r w:rsidRPr="00C70209">
        <w:rPr>
          <w:lang w:val="en-AU"/>
        </w:rPr>
        <w:t>Summary of evidence</w:t>
      </w:r>
    </w:p>
    <w:p w14:paraId="0012A801" w14:textId="77777777" w:rsidR="00DF2BB6" w:rsidRPr="00C70209" w:rsidRDefault="00DF2BB6" w:rsidP="003131E2">
      <w:pPr>
        <w:pStyle w:val="Heading6"/>
      </w:pPr>
      <w:r w:rsidRPr="00C70209">
        <w:t>Level I evidence</w:t>
      </w:r>
    </w:p>
    <w:p w14:paraId="66C3D9F8" w14:textId="28220868" w:rsidR="00DF2BB6" w:rsidRPr="00C70209" w:rsidRDefault="00DF2BB6" w:rsidP="003131E2">
      <w:pPr>
        <w:pStyle w:val="BodyText"/>
      </w:pPr>
      <w:r w:rsidRPr="00C70209">
        <w:t xml:space="preserve">There were no Level I studies identified from the systematic review and hand-searching process that examined the use of ESAs </w:t>
      </w:r>
      <w:r w:rsidRPr="00C70209">
        <w:rPr>
          <w:lang w:eastAsia="ja-JP"/>
        </w:rPr>
        <w:t xml:space="preserve">in neonatal and/or paediatric </w:t>
      </w:r>
      <w:r w:rsidRPr="00C70209">
        <w:t xml:space="preserve">patients requiring surgery (see </w:t>
      </w:r>
      <w:r w:rsidRPr="00C70209">
        <w:rPr>
          <w:b/>
        </w:rPr>
        <w:t>Appendix C, Volume 2</w:t>
      </w:r>
      <w:r w:rsidRPr="00C70209">
        <w:t>).</w:t>
      </w:r>
    </w:p>
    <w:p w14:paraId="028DF45D" w14:textId="77777777" w:rsidR="00DF2BB6" w:rsidRPr="00C70209" w:rsidRDefault="00DF2BB6" w:rsidP="003131E2">
      <w:pPr>
        <w:pStyle w:val="Heading6"/>
      </w:pPr>
      <w:r w:rsidRPr="00C70209">
        <w:t>Level II evidence</w:t>
      </w:r>
    </w:p>
    <w:p w14:paraId="1AE438CD" w14:textId="221D3588" w:rsidR="00DF2BB6" w:rsidRPr="00C70209" w:rsidRDefault="00DF2BB6" w:rsidP="003131E2">
      <w:pPr>
        <w:pStyle w:val="BodyText"/>
      </w:pPr>
      <w:r w:rsidRPr="00C70209">
        <w:t>Three Level II studies (Andropoulos 2013</w:t>
      </w:r>
      <w:r w:rsidR="001A475D" w:rsidRPr="00C70209">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1A475D">
        <w:instrText xml:space="preserve"> ADDIN EN.CITE </w:instrText>
      </w:r>
      <w:r w:rsidR="001A475D">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79</w:t>
      </w:r>
      <w:r w:rsidR="001A475D" w:rsidRPr="00C70209">
        <w:fldChar w:fldCharType="end"/>
      </w:r>
      <w:r w:rsidRPr="00C70209">
        <w:t>, Bierer 2009</w:t>
      </w:r>
      <w:r w:rsidR="001A475D"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1A475D" w:rsidRPr="00C70209">
        <w:instrText xml:space="preserve"> ADDIN EN.CITE </w:instrText>
      </w:r>
      <w:r w:rsidR="001A475D"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1A475D" w:rsidRPr="00C70209">
        <w:instrText xml:space="preserve"> ADDIN EN.CITE.DATA </w:instrText>
      </w:r>
      <w:r w:rsidR="001A475D" w:rsidRPr="00C70209">
        <w:fldChar w:fldCharType="end"/>
      </w:r>
      <w:r w:rsidR="001A475D" w:rsidRPr="00C70209">
        <w:fldChar w:fldCharType="separate"/>
      </w:r>
      <w:r w:rsidR="001A475D" w:rsidRPr="00C70209">
        <w:rPr>
          <w:vertAlign w:val="superscript"/>
        </w:rPr>
        <w:t>94</w:t>
      </w:r>
      <w:r w:rsidR="001A475D" w:rsidRPr="00C70209">
        <w:fldChar w:fldCharType="end"/>
      </w:r>
      <w:r w:rsidRPr="00C70209">
        <w:t xml:space="preserve">, Fearon 2002) identified in the systematic review and hand-searching process examined the use of ESAs </w:t>
      </w:r>
      <w:r w:rsidRPr="00C70209">
        <w:rPr>
          <w:lang w:eastAsia="ja-JP"/>
        </w:rPr>
        <w:t>in neonates and infants</w:t>
      </w:r>
      <w:r w:rsidRPr="00C70209">
        <w:t xml:space="preserve"> aged less than 8 years requiring surgery (see </w:t>
      </w:r>
      <w:r w:rsidRPr="00C70209">
        <w:rPr>
          <w:b/>
        </w:rPr>
        <w:t>Appendix C, Volume 2</w:t>
      </w:r>
      <w:r w:rsidRPr="00C70209">
        <w:t xml:space="preserve">). The main characteristics of these RCTs are summarised in </w:t>
      </w:r>
      <w:r w:rsidRPr="00C70209">
        <w:rPr>
          <w:b/>
        </w:rPr>
        <w:fldChar w:fldCharType="begin"/>
      </w:r>
      <w:r w:rsidRPr="00C70209">
        <w:rPr>
          <w:b/>
        </w:rPr>
        <w:instrText xml:space="preserve"> REF _Ref404776599 \h  \* MERGEFORMAT </w:instrText>
      </w:r>
      <w:r w:rsidRPr="00C70209">
        <w:rPr>
          <w:b/>
        </w:rPr>
      </w:r>
      <w:r w:rsidRPr="00C70209">
        <w:rPr>
          <w:b/>
        </w:rPr>
        <w:fldChar w:fldCharType="separate"/>
      </w:r>
      <w:r w:rsidR="000F7A9B" w:rsidRPr="000F7A9B">
        <w:rPr>
          <w:b/>
        </w:rPr>
        <w:t>Table 3.2.51</w:t>
      </w:r>
      <w:r w:rsidRPr="00C70209">
        <w:rPr>
          <w:b/>
        </w:rPr>
        <w:fldChar w:fldCharType="end"/>
      </w:r>
      <w:r w:rsidRPr="00C70209">
        <w:t xml:space="preserve">. None of the RCTs identified assessed the use of ESAs </w:t>
      </w:r>
      <w:r w:rsidRPr="00C70209">
        <w:rPr>
          <w:lang w:eastAsia="ja-JP"/>
        </w:rPr>
        <w:t>in children aged over 8 years</w:t>
      </w:r>
      <w:r w:rsidRPr="00C70209">
        <w:t xml:space="preserve"> requiring surgery.</w:t>
      </w:r>
    </w:p>
    <w:p w14:paraId="4063DFF9" w14:textId="2FEEFD1F" w:rsidR="00DF2BB6" w:rsidRPr="00C70209" w:rsidRDefault="00DF2BB6" w:rsidP="003131E2">
      <w:pPr>
        <w:pStyle w:val="BodyText"/>
      </w:pPr>
      <w:r w:rsidRPr="00C70209">
        <w:t>The RCT by Androupolous (2013)</w:t>
      </w:r>
      <w:r w:rsidR="001A475D" w:rsidRPr="00C70209">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1A475D">
        <w:instrText xml:space="preserve"> ADDIN EN.CITE </w:instrText>
      </w:r>
      <w:r w:rsidR="001A475D">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79</w:t>
      </w:r>
      <w:r w:rsidR="001A475D" w:rsidRPr="00C70209">
        <w:fldChar w:fldCharType="end"/>
      </w:r>
      <w:r w:rsidRPr="00C70209">
        <w:t xml:space="preserve"> was a single centre Phase I/II trial conducted in the USA that assessed the safety of rHuEPO in 62 neonates scheduled for complex neonatal cardiac surgery. The neuroprotective effect of rHuEPO in the perioperative period was also assessed. The study was limited by changes in rHuEPO dose and antifibrinolytics used during the study.</w:t>
      </w:r>
    </w:p>
    <w:p w14:paraId="52943995" w14:textId="3099B388" w:rsidR="00DF2BB6" w:rsidRPr="00C70209" w:rsidRDefault="00DF2BB6" w:rsidP="003131E2">
      <w:pPr>
        <w:pStyle w:val="BodyText"/>
      </w:pPr>
      <w:r w:rsidRPr="00C70209">
        <w:t>The RCT by Bierer (2009)</w:t>
      </w:r>
      <w:r w:rsidR="001A475D"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1A475D" w:rsidRPr="00C70209">
        <w:instrText xml:space="preserve"> ADDIN EN.CITE </w:instrText>
      </w:r>
      <w:r w:rsidR="001A475D"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1A475D" w:rsidRPr="00C70209">
        <w:instrText xml:space="preserve"> ADDIN EN.CITE.DATA </w:instrText>
      </w:r>
      <w:r w:rsidR="001A475D" w:rsidRPr="00C70209">
        <w:fldChar w:fldCharType="end"/>
      </w:r>
      <w:r w:rsidR="001A475D" w:rsidRPr="00C70209">
        <w:fldChar w:fldCharType="separate"/>
      </w:r>
      <w:r w:rsidR="001A475D" w:rsidRPr="00C70209">
        <w:rPr>
          <w:vertAlign w:val="superscript"/>
        </w:rPr>
        <w:t>94</w:t>
      </w:r>
      <w:r w:rsidR="001A475D" w:rsidRPr="00C70209">
        <w:fldChar w:fldCharType="end"/>
      </w:r>
      <w:r w:rsidRPr="00C70209">
        <w:t xml:space="preserve"> was a single</w:t>
      </w:r>
      <w:r w:rsidR="00BB008C" w:rsidRPr="00C70209">
        <w:t xml:space="preserve"> </w:t>
      </w:r>
      <w:r w:rsidRPr="00C70209">
        <w:t xml:space="preserve">centre trial conducted in the USA that assessed the safety and efficacy of rHuEPO in stimulating erythropoiesis in neonates scheduled for major surgery (defined as surgery requiring at least 15-minutes of general anaesthesia or surgery where anticipated blood loss was 10 mL/kg or greater). Four out of 20 enrolled neonates had necrotising enterocolitis (an acquired condition related to prematurity) requiring surgical exploration, whereas all others required surgery due to major congenital anomalies. Bierer (2009) was removed from the analysis reported by Aher (2014) for reasons described in </w:t>
      </w:r>
      <w:r w:rsidRPr="00C70209">
        <w:rPr>
          <w:b/>
        </w:rPr>
        <w:t xml:space="preserve">Section </w:t>
      </w:r>
      <w:r w:rsidRPr="00C70209">
        <w:fldChar w:fldCharType="begin"/>
      </w:r>
      <w:r w:rsidRPr="00C70209">
        <w:rPr>
          <w:b/>
        </w:rPr>
        <w:instrText xml:space="preserve"> REF _Ref412673000 \r \h </w:instrText>
      </w:r>
      <w:r w:rsidRPr="00C70209">
        <w:fldChar w:fldCharType="separate"/>
      </w:r>
      <w:r w:rsidR="000F7A9B">
        <w:rPr>
          <w:b/>
        </w:rPr>
        <w:t>3.2.3</w:t>
      </w:r>
      <w:r w:rsidRPr="00C70209">
        <w:fldChar w:fldCharType="end"/>
      </w:r>
      <w:r w:rsidRPr="00C70209">
        <w:t>.</w:t>
      </w:r>
    </w:p>
    <w:p w14:paraId="1B71F913" w14:textId="04443A08" w:rsidR="00DF2BB6" w:rsidRPr="00C70209" w:rsidRDefault="00DF2BB6" w:rsidP="003131E2">
      <w:pPr>
        <w:pStyle w:val="BodyText"/>
      </w:pPr>
      <w:r w:rsidRPr="00C70209">
        <w:t>The RCT by Fearon (2001)</w:t>
      </w:r>
      <w:r w:rsidR="001A475D" w:rsidRPr="00C70209">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1A475D">
        <w:instrText xml:space="preserve"> ADDIN EN.CITE </w:instrText>
      </w:r>
      <w:r w:rsidR="001A475D">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0</w:t>
      </w:r>
      <w:r w:rsidR="001A475D" w:rsidRPr="00C70209">
        <w:fldChar w:fldCharType="end"/>
      </w:r>
      <w:r w:rsidRPr="00C70209">
        <w:t xml:space="preserve"> was a single</w:t>
      </w:r>
      <w:r w:rsidR="00BB008C" w:rsidRPr="00C70209">
        <w:t xml:space="preserve"> </w:t>
      </w:r>
      <w:r w:rsidRPr="00C70209">
        <w:t>centre study conducted in the USA that assessed the safety and efficacy of rHuEPO in reducing the rate of RBC transfusion in infants and small children requiring craniosynostosis repair. A total of 29 children aged less than 8 years were randomised to either receive rHuEPO administered preoperatively for three weeks prior to surgery or no intervention.</w:t>
      </w:r>
    </w:p>
    <w:p w14:paraId="7E6D0F9C" w14:textId="510A64A8" w:rsidR="00DF2BB6" w:rsidRPr="00C70209" w:rsidRDefault="00DF2BB6">
      <w:pPr>
        <w:spacing w:after="200"/>
      </w:pPr>
    </w:p>
    <w:p w14:paraId="38FCDF57" w14:textId="5F6A3251" w:rsidR="00DF2BB6" w:rsidRPr="00C70209" w:rsidRDefault="00DF2BB6" w:rsidP="003131E2">
      <w:pPr>
        <w:pStyle w:val="Caption"/>
        <w:ind w:left="2070"/>
      </w:pPr>
      <w:bookmarkStart w:id="596" w:name="_Ref404776599"/>
      <w:bookmarkStart w:id="597" w:name="_Toc423015400"/>
      <w:bookmarkStart w:id="598" w:name="_Toc427747148"/>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1</w:t>
      </w:r>
      <w:r w:rsidR="00130F03" w:rsidRPr="00C70209">
        <w:fldChar w:fldCharType="end"/>
      </w:r>
      <w:bookmarkEnd w:id="596"/>
      <w:r w:rsidRPr="00C70209">
        <w:tab/>
        <w:t>Characteristics and quality of Level II evidence – ESAs in neonatal and paediatric patients requiring surgery</w:t>
      </w:r>
      <w:bookmarkEnd w:id="597"/>
      <w:bookmarkEnd w:id="598"/>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2"/>
        <w:gridCol w:w="1216"/>
        <w:gridCol w:w="1940"/>
        <w:gridCol w:w="1962"/>
        <w:gridCol w:w="2017"/>
      </w:tblGrid>
      <w:tr w:rsidR="00DF2BB6" w:rsidRPr="00C70209" w14:paraId="703C1B1B" w14:textId="77777777" w:rsidTr="003131E2">
        <w:trPr>
          <w:cantSplit/>
          <w:tblHeader/>
        </w:trPr>
        <w:tc>
          <w:tcPr>
            <w:tcW w:w="1343" w:type="dxa"/>
            <w:tcBorders>
              <w:top w:val="single" w:sz="4" w:space="0" w:color="auto"/>
              <w:left w:val="single" w:sz="4" w:space="0" w:color="auto"/>
              <w:bottom w:val="single" w:sz="4" w:space="0" w:color="auto"/>
              <w:right w:val="single" w:sz="4" w:space="0" w:color="auto"/>
            </w:tcBorders>
            <w:hideMark/>
          </w:tcPr>
          <w:p w14:paraId="5810D642" w14:textId="77777777" w:rsidR="00DF2BB6" w:rsidRPr="00C70209" w:rsidRDefault="00DF2BB6" w:rsidP="003131E2">
            <w:pPr>
              <w:pStyle w:val="TableH2"/>
            </w:pPr>
            <w:r w:rsidRPr="00C70209">
              <w:t>Study ID</w:t>
            </w:r>
          </w:p>
        </w:tc>
        <w:tc>
          <w:tcPr>
            <w:tcW w:w="1344" w:type="dxa"/>
            <w:tcBorders>
              <w:top w:val="single" w:sz="4" w:space="0" w:color="auto"/>
              <w:left w:val="single" w:sz="4" w:space="0" w:color="auto"/>
              <w:bottom w:val="single" w:sz="4" w:space="0" w:color="auto"/>
              <w:right w:val="single" w:sz="4" w:space="0" w:color="auto"/>
            </w:tcBorders>
            <w:hideMark/>
          </w:tcPr>
          <w:p w14:paraId="18F89106" w14:textId="77777777" w:rsidR="00DF2BB6" w:rsidRPr="00C70209" w:rsidRDefault="00DF2BB6" w:rsidP="003131E2">
            <w:pPr>
              <w:pStyle w:val="TableH2"/>
            </w:pPr>
            <w:r w:rsidRPr="00C70209">
              <w:t>Study type</w:t>
            </w:r>
          </w:p>
          <w:p w14:paraId="12E04E00" w14:textId="77777777" w:rsidR="00DF2BB6" w:rsidRPr="00C70209" w:rsidRDefault="00DF2BB6" w:rsidP="003131E2">
            <w:pPr>
              <w:pStyle w:val="TableH3"/>
            </w:pPr>
            <w:r w:rsidRPr="00C70209">
              <w:t>Study quality</w:t>
            </w:r>
          </w:p>
        </w:tc>
        <w:tc>
          <w:tcPr>
            <w:tcW w:w="2218" w:type="dxa"/>
            <w:tcBorders>
              <w:top w:val="single" w:sz="4" w:space="0" w:color="auto"/>
              <w:left w:val="single" w:sz="4" w:space="0" w:color="auto"/>
              <w:bottom w:val="single" w:sz="4" w:space="0" w:color="auto"/>
              <w:right w:val="single" w:sz="4" w:space="0" w:color="auto"/>
            </w:tcBorders>
            <w:hideMark/>
          </w:tcPr>
          <w:p w14:paraId="421D2008" w14:textId="77777777" w:rsidR="00DF2BB6" w:rsidRPr="00C70209" w:rsidRDefault="00DF2BB6" w:rsidP="003131E2">
            <w:pPr>
              <w:pStyle w:val="TableH2"/>
            </w:pPr>
            <w:r w:rsidRPr="00C70209">
              <w:t>Population</w:t>
            </w:r>
          </w:p>
          <w:p w14:paraId="72629810" w14:textId="77777777" w:rsidR="00DF2BB6" w:rsidRPr="00C70209" w:rsidRDefault="00DF2BB6" w:rsidP="003131E2">
            <w:pPr>
              <w:pStyle w:val="TableH2"/>
            </w:pPr>
            <w:r w:rsidRPr="00C70209">
              <w:t>N</w:t>
            </w:r>
          </w:p>
        </w:tc>
        <w:tc>
          <w:tcPr>
            <w:tcW w:w="2219" w:type="dxa"/>
            <w:tcBorders>
              <w:top w:val="single" w:sz="4" w:space="0" w:color="auto"/>
              <w:left w:val="single" w:sz="4" w:space="0" w:color="auto"/>
              <w:bottom w:val="single" w:sz="4" w:space="0" w:color="auto"/>
              <w:right w:val="single" w:sz="4" w:space="0" w:color="auto"/>
            </w:tcBorders>
            <w:hideMark/>
          </w:tcPr>
          <w:p w14:paraId="4B7090C1" w14:textId="77777777" w:rsidR="00DF2BB6" w:rsidRPr="00C70209" w:rsidRDefault="00DF2BB6" w:rsidP="003131E2">
            <w:pPr>
              <w:pStyle w:val="TableH2"/>
            </w:pPr>
            <w:r w:rsidRPr="00C70209">
              <w:t>Comparison</w:t>
            </w:r>
          </w:p>
        </w:tc>
        <w:tc>
          <w:tcPr>
            <w:tcW w:w="2219" w:type="dxa"/>
            <w:tcBorders>
              <w:top w:val="single" w:sz="4" w:space="0" w:color="auto"/>
              <w:left w:val="single" w:sz="4" w:space="0" w:color="auto"/>
              <w:bottom w:val="single" w:sz="4" w:space="0" w:color="auto"/>
              <w:right w:val="single" w:sz="4" w:space="0" w:color="auto"/>
            </w:tcBorders>
            <w:hideMark/>
          </w:tcPr>
          <w:p w14:paraId="386E082B" w14:textId="77777777" w:rsidR="00DF2BB6" w:rsidRPr="00C70209" w:rsidRDefault="00DF2BB6" w:rsidP="003131E2">
            <w:pPr>
              <w:pStyle w:val="TableH2"/>
            </w:pPr>
            <w:r w:rsidRPr="00C70209">
              <w:t>Outcomes</w:t>
            </w:r>
          </w:p>
        </w:tc>
      </w:tr>
      <w:tr w:rsidR="00DF2BB6" w:rsidRPr="00C70209" w14:paraId="43EF56D1" w14:textId="77777777" w:rsidTr="003131E2">
        <w:trPr>
          <w:cantSplit/>
          <w:tblHeader/>
        </w:trPr>
        <w:tc>
          <w:tcPr>
            <w:tcW w:w="1346" w:type="dxa"/>
            <w:tcBorders>
              <w:top w:val="single" w:sz="4" w:space="0" w:color="auto"/>
              <w:left w:val="single" w:sz="4" w:space="0" w:color="auto"/>
              <w:bottom w:val="single" w:sz="4" w:space="0" w:color="auto"/>
              <w:right w:val="single" w:sz="4" w:space="0" w:color="auto"/>
            </w:tcBorders>
          </w:tcPr>
          <w:p w14:paraId="4CE8D192" w14:textId="4D52FEFB" w:rsidR="00DF2BB6" w:rsidRPr="00C70209" w:rsidRDefault="00DF2BB6" w:rsidP="000E261C">
            <w:pPr>
              <w:pStyle w:val="Tabletext"/>
            </w:pPr>
            <w:r w:rsidRPr="00C70209">
              <w:t>Andropoulos (2013)</w:t>
            </w:r>
            <w:r w:rsidRPr="00C70209">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 </w:instrText>
            </w:r>
            <w:r w:rsidR="000E261C">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9</w:t>
            </w:r>
            <w:r w:rsidRPr="00C70209">
              <w:fldChar w:fldCharType="end"/>
            </w:r>
          </w:p>
        </w:tc>
        <w:tc>
          <w:tcPr>
            <w:tcW w:w="1342" w:type="dxa"/>
            <w:tcBorders>
              <w:top w:val="single" w:sz="4" w:space="0" w:color="auto"/>
              <w:left w:val="single" w:sz="4" w:space="0" w:color="auto"/>
              <w:bottom w:val="single" w:sz="4" w:space="0" w:color="auto"/>
              <w:right w:val="single" w:sz="4" w:space="0" w:color="auto"/>
            </w:tcBorders>
          </w:tcPr>
          <w:p w14:paraId="1ABCA422" w14:textId="77777777" w:rsidR="00DF2BB6" w:rsidRPr="00C70209" w:rsidRDefault="00DF2BB6" w:rsidP="003131E2">
            <w:pPr>
              <w:pStyle w:val="Tabletext"/>
            </w:pPr>
            <w:r w:rsidRPr="00C70209">
              <w:t>Level II</w:t>
            </w:r>
          </w:p>
          <w:p w14:paraId="51F17AE0" w14:textId="77777777" w:rsidR="00DF2BB6" w:rsidRPr="00C70209" w:rsidRDefault="00DF2BB6" w:rsidP="003131E2">
            <w:pPr>
              <w:pStyle w:val="Tabletext"/>
              <w:rPr>
                <w:i/>
              </w:rPr>
            </w:pPr>
            <w:r w:rsidRPr="00C70209">
              <w:rPr>
                <w:i/>
              </w:rPr>
              <w:t>Good</w:t>
            </w:r>
          </w:p>
        </w:tc>
        <w:tc>
          <w:tcPr>
            <w:tcW w:w="2217" w:type="dxa"/>
            <w:tcBorders>
              <w:top w:val="single" w:sz="4" w:space="0" w:color="auto"/>
              <w:left w:val="single" w:sz="4" w:space="0" w:color="auto"/>
              <w:bottom w:val="single" w:sz="4" w:space="0" w:color="auto"/>
              <w:right w:val="single" w:sz="4" w:space="0" w:color="auto"/>
            </w:tcBorders>
          </w:tcPr>
          <w:p w14:paraId="3803CB00" w14:textId="5AAC60B5" w:rsidR="00DF2BB6" w:rsidRPr="00C70209" w:rsidRDefault="00DF2BB6" w:rsidP="003131E2">
            <w:pPr>
              <w:pStyle w:val="Tabletext"/>
            </w:pPr>
            <w:r w:rsidRPr="00C70209">
              <w:t>Neonates (aged &lt;30 days) scheduled for cardiac surgery with hypothermic CPB for &gt;60 minutes</w:t>
            </w:r>
          </w:p>
          <w:p w14:paraId="048FA0DC" w14:textId="77777777" w:rsidR="00DF2BB6" w:rsidRPr="00C70209" w:rsidRDefault="00DF2BB6" w:rsidP="003131E2">
            <w:pPr>
              <w:pStyle w:val="Tabletext"/>
            </w:pPr>
          </w:p>
          <w:p w14:paraId="151AD3F1" w14:textId="77777777" w:rsidR="00DF2BB6" w:rsidRPr="00C70209" w:rsidRDefault="00DF2BB6" w:rsidP="003131E2">
            <w:pPr>
              <w:pStyle w:val="Tabletext"/>
            </w:pPr>
            <w:r w:rsidRPr="00C70209">
              <w:t>N=59</w:t>
            </w:r>
          </w:p>
        </w:tc>
        <w:tc>
          <w:tcPr>
            <w:tcW w:w="2218" w:type="dxa"/>
            <w:tcBorders>
              <w:top w:val="single" w:sz="4" w:space="0" w:color="auto"/>
              <w:left w:val="single" w:sz="4" w:space="0" w:color="auto"/>
              <w:bottom w:val="single" w:sz="4" w:space="0" w:color="auto"/>
              <w:right w:val="single" w:sz="4" w:space="0" w:color="auto"/>
            </w:tcBorders>
          </w:tcPr>
          <w:p w14:paraId="41418AFC" w14:textId="2206F3AC" w:rsidR="00DF2BB6" w:rsidRPr="00C70209" w:rsidRDefault="00DF2BB6" w:rsidP="003131E2">
            <w:pPr>
              <w:pStyle w:val="Tabletext"/>
            </w:pPr>
            <w:r w:rsidRPr="00C70209">
              <w:t>rHuEPO (1000 U/kg, iv qd) or rHuEPO (500 U/kg, iv, qad)</w:t>
            </w:r>
            <w:r w:rsidRPr="00C70209">
              <w:rPr>
                <w:vertAlign w:val="superscript"/>
              </w:rPr>
              <w:t>a</w:t>
            </w:r>
            <w:r w:rsidRPr="00C70209">
              <w:t xml:space="preserve"> versus placebo (normal saline)</w:t>
            </w:r>
          </w:p>
          <w:p w14:paraId="0A7DB580" w14:textId="77777777" w:rsidR="00DF2BB6" w:rsidRPr="00C70209" w:rsidRDefault="00DF2BB6" w:rsidP="003131E2">
            <w:pPr>
              <w:pStyle w:val="Tabletextnote"/>
            </w:pPr>
            <w:r w:rsidRPr="00C70209">
              <w:t>*All infants received antifibrinolytics (aprotinin or ε-aminocaproic acid)</w:t>
            </w:r>
          </w:p>
        </w:tc>
        <w:tc>
          <w:tcPr>
            <w:tcW w:w="2220" w:type="dxa"/>
            <w:tcBorders>
              <w:top w:val="single" w:sz="4" w:space="0" w:color="auto"/>
              <w:left w:val="single" w:sz="4" w:space="0" w:color="auto"/>
              <w:bottom w:val="single" w:sz="4" w:space="0" w:color="auto"/>
              <w:right w:val="single" w:sz="4" w:space="0" w:color="auto"/>
            </w:tcBorders>
          </w:tcPr>
          <w:p w14:paraId="13A89BB6" w14:textId="77777777" w:rsidR="00DF2BB6" w:rsidRPr="00C70209" w:rsidRDefault="00DF2BB6" w:rsidP="003131E2">
            <w:pPr>
              <w:pStyle w:val="Tabletext"/>
            </w:pPr>
            <w:r w:rsidRPr="00C70209">
              <w:t>Thromboembolic events</w:t>
            </w:r>
          </w:p>
          <w:p w14:paraId="466A4F09" w14:textId="77777777" w:rsidR="00DF2BB6" w:rsidRPr="00C70209" w:rsidRDefault="00DF2BB6" w:rsidP="003131E2">
            <w:pPr>
              <w:pStyle w:val="Tabletext"/>
            </w:pPr>
            <w:r w:rsidRPr="00C70209">
              <w:t>Mortality</w:t>
            </w:r>
          </w:p>
          <w:p w14:paraId="7766F5C4" w14:textId="77777777" w:rsidR="00DF2BB6" w:rsidRPr="00C70209" w:rsidRDefault="00DF2BB6" w:rsidP="003131E2">
            <w:pPr>
              <w:pStyle w:val="Tabletext"/>
            </w:pPr>
            <w:r w:rsidRPr="00C70209">
              <w:t>Functional or performance status</w:t>
            </w:r>
          </w:p>
        </w:tc>
      </w:tr>
      <w:tr w:rsidR="00DF2BB6" w:rsidRPr="00C70209" w14:paraId="3562EE09" w14:textId="77777777" w:rsidTr="003131E2">
        <w:trPr>
          <w:cantSplit/>
          <w:tblHeader/>
        </w:trPr>
        <w:tc>
          <w:tcPr>
            <w:tcW w:w="1346" w:type="dxa"/>
            <w:tcBorders>
              <w:top w:val="single" w:sz="4" w:space="0" w:color="auto"/>
              <w:left w:val="single" w:sz="4" w:space="0" w:color="auto"/>
              <w:bottom w:val="single" w:sz="4" w:space="0" w:color="auto"/>
              <w:right w:val="single" w:sz="4" w:space="0" w:color="auto"/>
            </w:tcBorders>
          </w:tcPr>
          <w:p w14:paraId="4FE25815" w14:textId="140349C5" w:rsidR="00DF2BB6" w:rsidRPr="00C70209" w:rsidRDefault="00DF2BB6" w:rsidP="003F7DCB">
            <w:pPr>
              <w:pStyle w:val="Tabletext"/>
            </w:pPr>
            <w:r w:rsidRPr="00C70209">
              <w:t>Bierer (2009)</w:t>
            </w:r>
            <w:r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 </w:instrText>
            </w:r>
            <w:r w:rsidR="003F7DCB"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4</w:t>
            </w:r>
            <w:r w:rsidRPr="00C70209">
              <w:fldChar w:fldCharType="end"/>
            </w:r>
          </w:p>
        </w:tc>
        <w:tc>
          <w:tcPr>
            <w:tcW w:w="1342" w:type="dxa"/>
            <w:tcBorders>
              <w:top w:val="single" w:sz="4" w:space="0" w:color="auto"/>
              <w:left w:val="single" w:sz="4" w:space="0" w:color="auto"/>
              <w:bottom w:val="single" w:sz="4" w:space="0" w:color="auto"/>
              <w:right w:val="single" w:sz="4" w:space="0" w:color="auto"/>
            </w:tcBorders>
          </w:tcPr>
          <w:p w14:paraId="3959F466" w14:textId="77777777" w:rsidR="00DF2BB6" w:rsidRPr="00C70209" w:rsidRDefault="00DF2BB6" w:rsidP="003131E2">
            <w:pPr>
              <w:pStyle w:val="Tabletext"/>
            </w:pPr>
            <w:r w:rsidRPr="00C70209">
              <w:t>Level II</w:t>
            </w:r>
          </w:p>
          <w:p w14:paraId="4B01AD91" w14:textId="77777777" w:rsidR="00DF2BB6" w:rsidRPr="00C70209" w:rsidRDefault="00DF2BB6" w:rsidP="003131E2">
            <w:pPr>
              <w:pStyle w:val="Tabletext"/>
              <w:rPr>
                <w:i/>
              </w:rPr>
            </w:pPr>
            <w:r w:rsidRPr="00C70209">
              <w:rPr>
                <w:i/>
              </w:rPr>
              <w:t>Poor</w:t>
            </w:r>
          </w:p>
        </w:tc>
        <w:tc>
          <w:tcPr>
            <w:tcW w:w="2217" w:type="dxa"/>
            <w:tcBorders>
              <w:top w:val="single" w:sz="4" w:space="0" w:color="auto"/>
              <w:left w:val="single" w:sz="4" w:space="0" w:color="auto"/>
              <w:bottom w:val="single" w:sz="4" w:space="0" w:color="auto"/>
              <w:right w:val="single" w:sz="4" w:space="0" w:color="auto"/>
            </w:tcBorders>
          </w:tcPr>
          <w:p w14:paraId="1A6C7C94" w14:textId="77777777" w:rsidR="00DF2BB6" w:rsidRPr="00C70209" w:rsidRDefault="00DF2BB6" w:rsidP="003131E2">
            <w:pPr>
              <w:pStyle w:val="Tabletext"/>
            </w:pPr>
            <w:r w:rsidRPr="00C70209">
              <w:t>Neonates (aged &lt;28 days) with diagnosis of disease requiring major surgery</w:t>
            </w:r>
            <w:r w:rsidRPr="00C70209">
              <w:rPr>
                <w:vertAlign w:val="superscript"/>
              </w:rPr>
              <w:t>b</w:t>
            </w:r>
          </w:p>
          <w:p w14:paraId="4EF3F8A1" w14:textId="77777777" w:rsidR="00DF2BB6" w:rsidRPr="00C70209" w:rsidRDefault="00DF2BB6" w:rsidP="003131E2">
            <w:pPr>
              <w:pStyle w:val="Tabletextnote"/>
            </w:pPr>
            <w:r w:rsidRPr="00C70209">
              <w:t>*requiring at least 15 minutes of general anaesthesia or where anticipated blood loss was ≥10 mL/kg body weight</w:t>
            </w:r>
          </w:p>
          <w:p w14:paraId="0096218B" w14:textId="77777777" w:rsidR="00DF2BB6" w:rsidRPr="00C70209" w:rsidRDefault="00DF2BB6" w:rsidP="003131E2">
            <w:pPr>
              <w:pStyle w:val="Tabletext"/>
            </w:pPr>
          </w:p>
          <w:p w14:paraId="59B2ECA2" w14:textId="574BCA11" w:rsidR="00DF2BB6" w:rsidRPr="00C70209" w:rsidRDefault="00DF2BB6" w:rsidP="003131E2">
            <w:pPr>
              <w:pStyle w:val="Tabletext"/>
            </w:pPr>
            <w:r w:rsidRPr="00C70209">
              <w:t xml:space="preserve">N=20 </w:t>
            </w:r>
          </w:p>
        </w:tc>
        <w:tc>
          <w:tcPr>
            <w:tcW w:w="2218" w:type="dxa"/>
            <w:tcBorders>
              <w:top w:val="single" w:sz="4" w:space="0" w:color="auto"/>
              <w:left w:val="single" w:sz="4" w:space="0" w:color="auto"/>
              <w:bottom w:val="single" w:sz="4" w:space="0" w:color="auto"/>
              <w:right w:val="single" w:sz="4" w:space="0" w:color="auto"/>
            </w:tcBorders>
          </w:tcPr>
          <w:p w14:paraId="402CDBE7" w14:textId="0690A59D" w:rsidR="00DF2BB6" w:rsidRPr="00C70209" w:rsidRDefault="00DF2BB6" w:rsidP="003131E2">
            <w:pPr>
              <w:pStyle w:val="Tabletext"/>
            </w:pPr>
            <w:r w:rsidRPr="00C70209">
              <w:t>rHuEPO (200 U/kg/day, iv) or rHuEPO (400 U/kg, sc tiw) for 14 days or until discharge versus placebo (saline or sham)</w:t>
            </w:r>
          </w:p>
          <w:p w14:paraId="13FD155F" w14:textId="77777777" w:rsidR="00DF2BB6" w:rsidRPr="00C70209" w:rsidRDefault="00DF2BB6" w:rsidP="003131E2">
            <w:pPr>
              <w:pStyle w:val="Tabletextnote"/>
            </w:pPr>
            <w:r w:rsidRPr="00C70209">
              <w:t>*All infants received oral iron supplements (dose not reported) when enteral feeds reached 60 mL/kg/day</w:t>
            </w:r>
          </w:p>
          <w:p w14:paraId="6F2998ED" w14:textId="77777777" w:rsidR="00DF2BB6" w:rsidRPr="00C70209" w:rsidRDefault="00DF2BB6" w:rsidP="003131E2">
            <w:pPr>
              <w:pStyle w:val="Tabletextnote"/>
            </w:pPr>
            <w:r w:rsidRPr="00C70209">
              <w:t>*strict transfusion guidelines were in place</w:t>
            </w:r>
          </w:p>
        </w:tc>
        <w:tc>
          <w:tcPr>
            <w:tcW w:w="2220" w:type="dxa"/>
            <w:tcBorders>
              <w:top w:val="single" w:sz="4" w:space="0" w:color="auto"/>
              <w:left w:val="single" w:sz="4" w:space="0" w:color="auto"/>
              <w:bottom w:val="single" w:sz="4" w:space="0" w:color="auto"/>
              <w:right w:val="single" w:sz="4" w:space="0" w:color="auto"/>
            </w:tcBorders>
          </w:tcPr>
          <w:p w14:paraId="29DCBDE0" w14:textId="77777777" w:rsidR="00DF2BB6" w:rsidRPr="00C70209" w:rsidRDefault="00DF2BB6" w:rsidP="003131E2">
            <w:pPr>
              <w:pStyle w:val="Tabletext"/>
            </w:pPr>
            <w:r w:rsidRPr="00C70209">
              <w:t>Transfusion incidence and volume</w:t>
            </w:r>
          </w:p>
          <w:p w14:paraId="146D04EE" w14:textId="77777777" w:rsidR="00DF2BB6" w:rsidRPr="00C70209" w:rsidRDefault="00DF2BB6" w:rsidP="003131E2">
            <w:pPr>
              <w:pStyle w:val="Tabletext"/>
            </w:pPr>
            <w:r w:rsidRPr="00C70209">
              <w:t>Laboratory measures (Hct)</w:t>
            </w:r>
          </w:p>
        </w:tc>
      </w:tr>
      <w:tr w:rsidR="00DF2BB6" w:rsidRPr="00C70209" w14:paraId="7F2AF591" w14:textId="77777777" w:rsidTr="003131E2">
        <w:trPr>
          <w:cantSplit/>
          <w:tblHeader/>
        </w:trPr>
        <w:tc>
          <w:tcPr>
            <w:tcW w:w="1346" w:type="dxa"/>
            <w:tcBorders>
              <w:top w:val="single" w:sz="4" w:space="0" w:color="auto"/>
              <w:left w:val="single" w:sz="4" w:space="0" w:color="auto"/>
              <w:bottom w:val="single" w:sz="4" w:space="0" w:color="auto"/>
              <w:right w:val="single" w:sz="4" w:space="0" w:color="auto"/>
            </w:tcBorders>
          </w:tcPr>
          <w:p w14:paraId="2F52A55D" w14:textId="22A0D377" w:rsidR="00DF2BB6" w:rsidRPr="00C70209" w:rsidRDefault="00DF2BB6" w:rsidP="000E261C">
            <w:pPr>
              <w:pStyle w:val="Tabletext"/>
            </w:pPr>
            <w:r w:rsidRPr="00C70209">
              <w:t>Fearon (2002)</w:t>
            </w:r>
            <w:r w:rsidRPr="00C70209">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0E261C">
              <w:instrText xml:space="preserve"> ADDIN EN.CITE </w:instrText>
            </w:r>
            <w:r w:rsidR="000E261C">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0</w:t>
            </w:r>
            <w:r w:rsidRPr="00C70209">
              <w:fldChar w:fldCharType="end"/>
            </w:r>
          </w:p>
        </w:tc>
        <w:tc>
          <w:tcPr>
            <w:tcW w:w="1342" w:type="dxa"/>
            <w:tcBorders>
              <w:top w:val="single" w:sz="4" w:space="0" w:color="auto"/>
              <w:left w:val="single" w:sz="4" w:space="0" w:color="auto"/>
              <w:bottom w:val="single" w:sz="4" w:space="0" w:color="auto"/>
              <w:right w:val="single" w:sz="4" w:space="0" w:color="auto"/>
            </w:tcBorders>
          </w:tcPr>
          <w:p w14:paraId="109EAF50" w14:textId="77777777" w:rsidR="00DF2BB6" w:rsidRPr="00C70209" w:rsidRDefault="00DF2BB6" w:rsidP="003131E2">
            <w:pPr>
              <w:pStyle w:val="Tabletext"/>
            </w:pPr>
            <w:r w:rsidRPr="00C70209">
              <w:t>Level II</w:t>
            </w:r>
          </w:p>
          <w:p w14:paraId="32B85154" w14:textId="77777777" w:rsidR="00DF2BB6" w:rsidRPr="00C70209" w:rsidRDefault="00DF2BB6" w:rsidP="003131E2">
            <w:pPr>
              <w:pStyle w:val="Tabletext"/>
            </w:pPr>
            <w:r w:rsidRPr="00C70209">
              <w:rPr>
                <w:i/>
              </w:rPr>
              <w:t xml:space="preserve">Poor </w:t>
            </w:r>
          </w:p>
        </w:tc>
        <w:tc>
          <w:tcPr>
            <w:tcW w:w="2217" w:type="dxa"/>
            <w:tcBorders>
              <w:top w:val="single" w:sz="4" w:space="0" w:color="auto"/>
              <w:left w:val="single" w:sz="4" w:space="0" w:color="auto"/>
              <w:bottom w:val="single" w:sz="4" w:space="0" w:color="auto"/>
              <w:right w:val="single" w:sz="4" w:space="0" w:color="auto"/>
            </w:tcBorders>
          </w:tcPr>
          <w:p w14:paraId="6414BF02" w14:textId="762E2836" w:rsidR="00DF2BB6" w:rsidRPr="00C70209" w:rsidRDefault="00DF2BB6" w:rsidP="003131E2">
            <w:pPr>
              <w:pStyle w:val="Tabletext"/>
            </w:pPr>
            <w:r w:rsidRPr="00C70209">
              <w:t>Paediatric patients (aged &lt;8 years) scheduled for primary cranial vault remodelling</w:t>
            </w:r>
          </w:p>
          <w:p w14:paraId="0AF0921C" w14:textId="7FBEC0E2" w:rsidR="00DF2BB6" w:rsidRPr="00C70209" w:rsidRDefault="00DF2BB6" w:rsidP="003131E2">
            <w:pPr>
              <w:pStyle w:val="Tabletext"/>
            </w:pPr>
          </w:p>
          <w:p w14:paraId="4A22029B" w14:textId="77777777" w:rsidR="00DF2BB6" w:rsidRPr="00C70209" w:rsidRDefault="00DF2BB6" w:rsidP="003131E2">
            <w:pPr>
              <w:pStyle w:val="Tabletext"/>
            </w:pPr>
            <w:r w:rsidRPr="00C70209">
              <w:t>N=31</w:t>
            </w:r>
          </w:p>
        </w:tc>
        <w:tc>
          <w:tcPr>
            <w:tcW w:w="2218" w:type="dxa"/>
            <w:tcBorders>
              <w:top w:val="single" w:sz="4" w:space="0" w:color="auto"/>
              <w:left w:val="single" w:sz="4" w:space="0" w:color="auto"/>
              <w:bottom w:val="single" w:sz="4" w:space="0" w:color="auto"/>
              <w:right w:val="single" w:sz="4" w:space="0" w:color="auto"/>
            </w:tcBorders>
          </w:tcPr>
          <w:p w14:paraId="15CAC443" w14:textId="53FA8F2B" w:rsidR="00DF2BB6" w:rsidRPr="00C70209" w:rsidRDefault="00DF2BB6" w:rsidP="003131E2">
            <w:pPr>
              <w:pStyle w:val="Tabletext"/>
            </w:pPr>
            <w:r w:rsidRPr="00C70209">
              <w:t>rHuEPO (600 U/kg, sc qw) for 3 weeks before surgery versus no rHuEPO</w:t>
            </w:r>
          </w:p>
          <w:p w14:paraId="1ED7EA8D" w14:textId="4E534235" w:rsidR="00DF2BB6" w:rsidRPr="00C70209" w:rsidRDefault="00DF2BB6" w:rsidP="003131E2">
            <w:pPr>
              <w:pStyle w:val="Tabletextnote"/>
            </w:pPr>
            <w:r w:rsidRPr="00C70209">
              <w:t>*All infants received oral elemental iron (4 mg/kg/day)</w:t>
            </w:r>
          </w:p>
          <w:p w14:paraId="5C4DDD24" w14:textId="77777777" w:rsidR="00DF2BB6" w:rsidRPr="00C70209" w:rsidRDefault="00DF2BB6" w:rsidP="003131E2">
            <w:pPr>
              <w:pStyle w:val="Tabletextnote"/>
            </w:pPr>
            <w:r w:rsidRPr="00C70209">
              <w:t>*strict transfusion guidelines were in place</w:t>
            </w:r>
          </w:p>
        </w:tc>
        <w:tc>
          <w:tcPr>
            <w:tcW w:w="2220" w:type="dxa"/>
            <w:tcBorders>
              <w:top w:val="single" w:sz="4" w:space="0" w:color="auto"/>
              <w:left w:val="single" w:sz="4" w:space="0" w:color="auto"/>
              <w:bottom w:val="single" w:sz="4" w:space="0" w:color="auto"/>
              <w:right w:val="single" w:sz="4" w:space="0" w:color="auto"/>
            </w:tcBorders>
          </w:tcPr>
          <w:p w14:paraId="32299794" w14:textId="77777777" w:rsidR="00DF2BB6" w:rsidRPr="00C70209" w:rsidRDefault="00DF2BB6" w:rsidP="003131E2">
            <w:pPr>
              <w:pStyle w:val="Tabletext"/>
            </w:pPr>
            <w:r w:rsidRPr="00C70209">
              <w:t>Transfusion incidence</w:t>
            </w:r>
          </w:p>
          <w:p w14:paraId="00A8D905" w14:textId="77777777" w:rsidR="00DF2BB6" w:rsidRPr="00C70209" w:rsidRDefault="00DF2BB6" w:rsidP="003131E2">
            <w:pPr>
              <w:pStyle w:val="Tabletext"/>
            </w:pPr>
            <w:r w:rsidRPr="00C70209">
              <w:t>Laboratory measures (Hb)</w:t>
            </w:r>
          </w:p>
          <w:p w14:paraId="689A3688" w14:textId="77777777" w:rsidR="00DF2BB6" w:rsidRPr="00C70209" w:rsidRDefault="00DF2BB6" w:rsidP="003131E2">
            <w:pPr>
              <w:pStyle w:val="Tabletext"/>
            </w:pPr>
          </w:p>
        </w:tc>
      </w:tr>
    </w:tbl>
    <w:p w14:paraId="2E1BB224" w14:textId="6E88A450" w:rsidR="00DF2BB6" w:rsidRPr="00C70209" w:rsidRDefault="00DF2BB6" w:rsidP="003131E2">
      <w:pPr>
        <w:pStyle w:val="TableFigNotes0"/>
      </w:pPr>
      <w:r w:rsidRPr="00C70209">
        <w:t xml:space="preserve">CPB, cardiopulmonary bypass; ESA, </w:t>
      </w:r>
      <w:r w:rsidR="00EA5C41" w:rsidRPr="00C70209">
        <w:t>erythropoiesis stimulating agent</w:t>
      </w:r>
      <w:r w:rsidRPr="00C70209">
        <w:t xml:space="preserve">; Hb, haemoglobin; Hct, haematocrit; iv, intravenous; NEC, necrotising enterocolitis; qd, once daily; qad, every other day; qw, once per week; rHuEPO, </w:t>
      </w:r>
      <w:r w:rsidR="00EA5C41" w:rsidRPr="00C70209">
        <w:t>recombinant human epoetin</w:t>
      </w:r>
      <w:r w:rsidRPr="00C70209">
        <w:t>; sc, subcutaneous; tiw, three times weekly</w:t>
      </w:r>
    </w:p>
    <w:p w14:paraId="778DC94B" w14:textId="112DB13F" w:rsidR="00DF2BB6" w:rsidRPr="00C70209" w:rsidRDefault="00DF2BB6" w:rsidP="003131E2">
      <w:pPr>
        <w:pStyle w:val="TableFigNotes0"/>
      </w:pPr>
      <w:r w:rsidRPr="00C70209">
        <w:rPr>
          <w:b/>
        </w:rPr>
        <w:t>a.</w:t>
      </w:r>
      <w:r w:rsidRPr="00C70209">
        <w:t xml:space="preserve"> Initial protocol of rHuEPO 1000 U/kg administered 12–24 hours preoperatively, immediately after CPB, then 24 hours after dose 2 (n=33) was changed to rHuEPO 500 U/kg administered preoperatively and on postoperative days 1 and 3 (n=26) after the Food and Drug Administration (FDA) mandated a dosing regimen change. Similarly, aprotinin was administered to the first 21 patients, but was subsequently suspended so the final 38 patients received ε-aminocaproic acid.</w:t>
      </w:r>
    </w:p>
    <w:p w14:paraId="1570479F" w14:textId="3C18640E" w:rsidR="00DF2BB6" w:rsidRPr="00C70209" w:rsidRDefault="00DF2BB6" w:rsidP="003131E2">
      <w:pPr>
        <w:pStyle w:val="TableFigNotes0"/>
      </w:pPr>
      <w:r w:rsidRPr="00C70209">
        <w:rPr>
          <w:b/>
        </w:rPr>
        <w:t>b.</w:t>
      </w:r>
      <w:r w:rsidRPr="00C70209">
        <w:t xml:space="preserve"> NEC (n=3 rHuEPO group, n= 1 placebo group), gastroschisis (3, 5), congenital diaphragmatic hernia (2, 1), intestinal atresia (2, 2), tracheoesophageal fistula (0, 1).</w:t>
      </w:r>
    </w:p>
    <w:p w14:paraId="0F785E87" w14:textId="77777777" w:rsidR="00DF2BB6" w:rsidRPr="00C70209" w:rsidRDefault="00DF2BB6">
      <w:pPr>
        <w:spacing w:after="200"/>
      </w:pPr>
    </w:p>
    <w:p w14:paraId="17CF2AA0" w14:textId="77777777" w:rsidR="00DF2BB6" w:rsidRPr="00C70209" w:rsidRDefault="00DF2BB6">
      <w:pPr>
        <w:spacing w:after="200"/>
        <w:rPr>
          <w:rFonts w:ascii="Tahoma" w:hAnsi="Tahoma"/>
          <w:b/>
          <w:bCs/>
          <w:iCs/>
          <w:color w:val="808080"/>
          <w:sz w:val="20"/>
        </w:rPr>
      </w:pPr>
      <w:r w:rsidRPr="00C70209">
        <w:br w:type="page"/>
      </w:r>
    </w:p>
    <w:p w14:paraId="01A2FDD7" w14:textId="77777777" w:rsidR="00DF2BB6" w:rsidRPr="00C70209" w:rsidRDefault="00DF2BB6" w:rsidP="003131E2">
      <w:pPr>
        <w:pStyle w:val="Heading5"/>
        <w:rPr>
          <w:lang w:val="en-AU"/>
        </w:rPr>
      </w:pPr>
      <w:r w:rsidRPr="00C70209">
        <w:rPr>
          <w:lang w:val="en-AU"/>
        </w:rPr>
        <w:t>Results</w:t>
      </w:r>
    </w:p>
    <w:p w14:paraId="64F0E00B" w14:textId="77777777" w:rsidR="00DF2BB6" w:rsidRPr="00C70209" w:rsidRDefault="00DF2BB6" w:rsidP="003131E2">
      <w:pPr>
        <w:pStyle w:val="Heading6"/>
      </w:pPr>
      <w:r w:rsidRPr="00C70209">
        <w:t>Transfusion incidence and volume</w:t>
      </w:r>
    </w:p>
    <w:p w14:paraId="07CFF605" w14:textId="0EC34E1F" w:rsidR="00DF2BB6" w:rsidRPr="00C70209" w:rsidRDefault="00DF2BB6" w:rsidP="003131E2">
      <w:pPr>
        <w:pStyle w:val="BodyText"/>
      </w:pPr>
      <w:r w:rsidRPr="00C70209">
        <w:t xml:space="preserve">Two RCTs (Bierer 2009, Fearon 2002) identified in the systematic review and hand-searching process comparing rHuEPO with no rHuEPO or placebo reported on transfusion incidence or volume in neonates and infants requiring surgery. </w:t>
      </w:r>
      <w:r w:rsidRPr="00C70209">
        <w:rPr>
          <w:b/>
          <w:highlight w:val="yellow"/>
        </w:rPr>
        <w:fldChar w:fldCharType="begin"/>
      </w:r>
      <w:r w:rsidRPr="00C70209">
        <w:rPr>
          <w:b/>
        </w:rPr>
        <w:instrText xml:space="preserve"> REF _Ref412673324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2</w:t>
      </w:r>
      <w:r w:rsidRPr="00C70209">
        <w:rPr>
          <w:b/>
          <w:highlight w:val="yellow"/>
        </w:rPr>
        <w:fldChar w:fldCharType="end"/>
      </w:r>
      <w:r w:rsidRPr="00C70209">
        <w:t xml:space="preserve"> summarises the results from these studies.</w:t>
      </w:r>
    </w:p>
    <w:p w14:paraId="501DCB99" w14:textId="7DA11E72" w:rsidR="00DF2BB6" w:rsidRPr="00C70209" w:rsidRDefault="00DF2BB6" w:rsidP="003131E2">
      <w:pPr>
        <w:pStyle w:val="BodyText"/>
      </w:pPr>
      <w:r w:rsidRPr="00C70209">
        <w:t xml:space="preserve">Bierer (2009) showed a significant effect favouring placebo for the mean number of transfusions per patient during the 2-week study period (MD 0.70; 95% CI 0.39, 1.01) and also for the mean number of transfusions per patient until discharge (MD 1.60, 95% CI 1.27, 1.93) when comparing rHuEPO with placebo in neonates requiring major surgery (see </w:t>
      </w:r>
      <w:r w:rsidRPr="00C70209">
        <w:rPr>
          <w:b/>
        </w:rPr>
        <w:fldChar w:fldCharType="begin"/>
      </w:r>
      <w:r w:rsidRPr="00C70209">
        <w:rPr>
          <w:b/>
        </w:rPr>
        <w:instrText xml:space="preserve"> REF _Ref404850149 \h  \* MERGEFORMAT </w:instrText>
      </w:r>
      <w:r w:rsidRPr="00C70209">
        <w:rPr>
          <w:b/>
        </w:rPr>
      </w:r>
      <w:r w:rsidRPr="00C70209">
        <w:rPr>
          <w:b/>
        </w:rPr>
        <w:fldChar w:fldCharType="separate"/>
      </w:r>
      <w:r w:rsidR="000F7A9B" w:rsidRPr="000F7A9B">
        <w:rPr>
          <w:b/>
        </w:rPr>
        <w:t>Figure 3.2.20</w:t>
      </w:r>
      <w:r w:rsidRPr="00C70209">
        <w:rPr>
          <w:b/>
        </w:rPr>
        <w:fldChar w:fldCharType="end"/>
      </w:r>
      <w:r w:rsidRPr="00C70209">
        <w:rPr>
          <w:b/>
        </w:rPr>
        <w:t xml:space="preserve"> </w:t>
      </w:r>
      <w:r w:rsidRPr="00C70209">
        <w:t xml:space="preserve">and </w:t>
      </w:r>
      <w:r w:rsidRPr="00C70209">
        <w:rPr>
          <w:b/>
        </w:rPr>
        <w:fldChar w:fldCharType="begin"/>
      </w:r>
      <w:r w:rsidRPr="00C70209">
        <w:rPr>
          <w:b/>
        </w:rPr>
        <w:instrText xml:space="preserve"> REF _Ref404851044 \h  \* MERGEFORMAT </w:instrText>
      </w:r>
      <w:r w:rsidRPr="00C70209">
        <w:rPr>
          <w:b/>
        </w:rPr>
      </w:r>
      <w:r w:rsidRPr="00C70209">
        <w:rPr>
          <w:b/>
        </w:rPr>
        <w:fldChar w:fldCharType="separate"/>
      </w:r>
      <w:r w:rsidR="000F7A9B" w:rsidRPr="000F7A9B">
        <w:rPr>
          <w:b/>
        </w:rPr>
        <w:t>Figure 3.2.21</w:t>
      </w:r>
      <w:r w:rsidRPr="00C70209">
        <w:rPr>
          <w:b/>
        </w:rPr>
        <w:fldChar w:fldCharType="end"/>
      </w:r>
      <w:r w:rsidRPr="00C70209">
        <w:t xml:space="preserve">). The authors noted that infants in the rHuEPO group were </w:t>
      </w:r>
      <w:r w:rsidR="00F1702E">
        <w:t xml:space="preserve">assessed as </w:t>
      </w:r>
      <w:r w:rsidRPr="00C70209">
        <w:t xml:space="preserve">more critical </w:t>
      </w:r>
      <w:r w:rsidR="00F1702E">
        <w:t>that those in the placebo group</w:t>
      </w:r>
      <w:r w:rsidRPr="00C70209">
        <w:t xml:space="preserve"> and that the pilot study was too small to test for between-group differences in transfusions.</w:t>
      </w:r>
    </w:p>
    <w:p w14:paraId="221885C0" w14:textId="7DA1C863" w:rsidR="00DF2BB6" w:rsidRPr="00C70209" w:rsidRDefault="00DF2BB6" w:rsidP="003131E2">
      <w:pPr>
        <w:pStyle w:val="BodyText"/>
      </w:pPr>
      <w:r w:rsidRPr="00C70209">
        <w:t xml:space="preserve">Fearon (2002) reported a significant reduction in the number of infants aged less than 8 years that received a transfusion (RR 0.61; 95% CI 0.38, 0.98) and had received rHuEPO and iron in the weeks before craniosynostosis repair compared with those that received iron alone (see </w:t>
      </w:r>
      <w:r w:rsidRPr="00C70209">
        <w:rPr>
          <w:b/>
        </w:rPr>
        <w:fldChar w:fldCharType="begin"/>
      </w:r>
      <w:r w:rsidRPr="00C70209">
        <w:rPr>
          <w:b/>
        </w:rPr>
        <w:instrText xml:space="preserve"> REF _Ref404851514 \h  \* MERGEFORMAT </w:instrText>
      </w:r>
      <w:r w:rsidRPr="00C70209">
        <w:rPr>
          <w:b/>
        </w:rPr>
      </w:r>
      <w:r w:rsidRPr="00C70209">
        <w:rPr>
          <w:b/>
        </w:rPr>
        <w:fldChar w:fldCharType="separate"/>
      </w:r>
      <w:r w:rsidR="000F7A9B" w:rsidRPr="000F7A9B">
        <w:rPr>
          <w:b/>
        </w:rPr>
        <w:t>Figure 3.2.22</w:t>
      </w:r>
      <w:r w:rsidRPr="00C70209">
        <w:rPr>
          <w:b/>
        </w:rPr>
        <w:fldChar w:fldCharType="end"/>
      </w:r>
      <w:r w:rsidRPr="00C70209">
        <w:t>).</w:t>
      </w:r>
    </w:p>
    <w:p w14:paraId="21CFD013"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3C6E1AA8" w14:textId="6054C3CE" w:rsidR="00DF2BB6" w:rsidRPr="00C70209" w:rsidRDefault="00DF2BB6" w:rsidP="003131E2">
      <w:pPr>
        <w:pStyle w:val="Caption"/>
      </w:pPr>
      <w:bookmarkStart w:id="599" w:name="_Ref412673324"/>
      <w:bookmarkStart w:id="600" w:name="_Toc423015401"/>
      <w:bookmarkStart w:id="601" w:name="_Toc42774714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2</w:t>
      </w:r>
      <w:r w:rsidR="00130F03" w:rsidRPr="00C70209">
        <w:fldChar w:fldCharType="end"/>
      </w:r>
      <w:bookmarkEnd w:id="599"/>
      <w:r w:rsidRPr="00C70209">
        <w:tab/>
        <w:t>Neonatal and paediatric patients requiring surgery: Results for ESAs versus no ESAs (with or without iron) – Transfusion volume or incidence</w:t>
      </w:r>
      <w:bookmarkEnd w:id="600"/>
      <w:bookmarkEnd w:id="60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57AA450E"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670169E2"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3C47EE8D"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2E975CD5"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FD12766"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5E173F6"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052A5A3F"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44D4C701"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1E339F8" w14:textId="2EE8900D"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7533B94E"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5C58D9D9"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59E5F2BA"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A28012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BC1118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CB4D0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55DFBB"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B74BD8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97F7E0"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790D34BF"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ESAs </w:t>
            </w:r>
            <w:r w:rsidRPr="00C70209">
              <w:rPr>
                <w:rFonts w:eastAsia="Arial Unicode MS" w:cs="Calibri"/>
                <w:lang w:eastAsia="ja-JP"/>
              </w:rPr>
              <w:t>± iron</w:t>
            </w:r>
          </w:p>
          <w:p w14:paraId="0AAD84A4"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3DC647CB" w14:textId="7EBEEB75"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7ABD03C5"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40469247"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ESAs </w:t>
            </w:r>
            <w:r w:rsidRPr="00C70209">
              <w:rPr>
                <w:rFonts w:eastAsia="Arial Unicode MS" w:cs="Calibri"/>
                <w:lang w:eastAsia="ja-JP"/>
              </w:rPr>
              <w:t>± iron</w:t>
            </w:r>
          </w:p>
          <w:p w14:paraId="6E66956B"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707F0BBA"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54F1C11A"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5989D6E3"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1805B781"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2E5D9F10" w14:textId="29EEA048"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58AC026D"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6D5BD040"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659DAF52" w14:textId="77777777" w:rsidR="00DF2BB6" w:rsidRPr="00C70209" w:rsidRDefault="00DF2BB6" w:rsidP="003131E2">
            <w:pPr>
              <w:pStyle w:val="TableH4"/>
              <w:rPr>
                <w:rFonts w:eastAsia="Arial Unicode MS"/>
                <w:lang w:eastAsia="ja-JP"/>
              </w:rPr>
            </w:pPr>
            <w:r w:rsidRPr="00C70209">
              <w:rPr>
                <w:rFonts w:eastAsia="Arial Unicode MS"/>
                <w:lang w:eastAsia="ja-JP"/>
              </w:rPr>
              <w:t xml:space="preserve">Level II </w:t>
            </w:r>
            <w:r w:rsidRPr="00C70209">
              <w:rPr>
                <w:rFonts w:eastAsia="Arial Unicode MS"/>
              </w:rPr>
              <w:t>evidence</w:t>
            </w:r>
          </w:p>
        </w:tc>
      </w:tr>
      <w:tr w:rsidR="00DF2BB6" w:rsidRPr="00C70209" w14:paraId="7F7C38B5"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765123ED" w14:textId="1E65392B" w:rsidR="00DF2BB6" w:rsidRPr="00C70209" w:rsidRDefault="00DF2BB6" w:rsidP="003131E2">
            <w:pPr>
              <w:pStyle w:val="Tabletext-evidencematrix"/>
            </w:pPr>
            <w:r w:rsidRPr="00C70209">
              <w:t>Bierer 2009</w:t>
            </w:r>
            <w:r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 </w:instrText>
            </w:r>
            <w:r w:rsidR="003F7DCB" w:rsidRPr="00C70209">
              <w:fldChar w:fldCharType="begin">
                <w:fldData xml:space="preserve">PEVuZE5vdGU+PENpdGU+PEF1dGhvcj5CaWVyZXI8L0F1dGhvcj48WWVhcj4yMDA5PC9ZZWFyPjxS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</w:fldData>
              </w:fldChar>
            </w:r>
            <w:r w:rsidR="003F7DCB" w:rsidRPr="00C70209">
              <w:instrText xml:space="preserve"> ADDIN EN.CITE.DATA </w:instrText>
            </w:r>
            <w:r w:rsidR="003F7DCB" w:rsidRPr="00C70209">
              <w:fldChar w:fldCharType="end"/>
            </w:r>
            <w:r w:rsidRPr="00C70209">
              <w:fldChar w:fldCharType="separate"/>
            </w:r>
            <w:r w:rsidR="003F7DCB" w:rsidRPr="00C70209">
              <w:rPr>
                <w:vertAlign w:val="superscript"/>
              </w:rPr>
              <w:t>94</w:t>
            </w:r>
            <w:r w:rsidRPr="00C70209">
              <w:fldChar w:fldCharType="end"/>
            </w:r>
          </w:p>
          <w:p w14:paraId="21DC44E5" w14:textId="77777777" w:rsidR="00DF2BB6" w:rsidRPr="00C70209" w:rsidRDefault="00DF2BB6" w:rsidP="003131E2">
            <w:pPr>
              <w:pStyle w:val="Tabletext-evidencematrix"/>
            </w:pPr>
            <w:r w:rsidRPr="00C70209">
              <w:t>Level II</w:t>
            </w:r>
          </w:p>
          <w:p w14:paraId="1A4BBA2B" w14:textId="77777777" w:rsidR="00DF2BB6" w:rsidRPr="00C70209" w:rsidRDefault="00DF2BB6" w:rsidP="003131E2">
            <w:pPr>
              <w:pStyle w:val="Tabletext-evidencematrix"/>
              <w:rPr>
                <w:i/>
              </w:rPr>
            </w:pPr>
            <w:r w:rsidRPr="00C70209">
              <w:rPr>
                <w:i/>
              </w:rPr>
              <w:t>Poo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631C734" w14:textId="77777777" w:rsidR="00DF2BB6" w:rsidRPr="00C70209" w:rsidRDefault="00DF2BB6" w:rsidP="003131E2">
            <w:pPr>
              <w:pStyle w:val="Tabletext-evidencematrix"/>
            </w:pPr>
            <w:r w:rsidRPr="00C70209">
              <w:t>N=20</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EB40FF3" w14:textId="77777777" w:rsidR="00DF2BB6" w:rsidRPr="00C70209" w:rsidRDefault="00DF2BB6" w:rsidP="003131E2">
            <w:pPr>
              <w:pStyle w:val="Tabletext-evidencematrix"/>
            </w:pPr>
            <w:r w:rsidRPr="00C70209">
              <w:t>Neonates aged &lt;28 days requiring major surgery</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7CD4B2FE" w14:textId="77777777" w:rsidR="00DF2BB6" w:rsidRPr="00C70209" w:rsidRDefault="00DF2BB6" w:rsidP="003131E2">
            <w:pPr>
              <w:pStyle w:val="Tabletext-evidencematrix"/>
            </w:pPr>
            <w:r w:rsidRPr="00C70209">
              <w:t>Single hospital, 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6E3B2B0" w14:textId="16F32629" w:rsidR="00DF2BB6" w:rsidRPr="00C70209" w:rsidRDefault="00DF2BB6" w:rsidP="003131E2">
            <w:pPr>
              <w:pStyle w:val="Tabletext-evidencematrix"/>
            </w:pPr>
            <w:r w:rsidRPr="00C70209">
              <w:t>rHuEPO versus placebo</w:t>
            </w:r>
          </w:p>
          <w:p w14:paraId="684AB984" w14:textId="7D5BD9C4" w:rsidR="00DF2BB6" w:rsidRPr="00C70209" w:rsidRDefault="00DF2BB6" w:rsidP="003131E2">
            <w:pPr>
              <w:pStyle w:val="Tabletext-subanalysis"/>
            </w:pPr>
            <w:r w:rsidRPr="00C70209">
              <w:t>*Administered for 14 days or until discharge</w:t>
            </w:r>
          </w:p>
          <w:p w14:paraId="15BBE3E8" w14:textId="77777777" w:rsidR="00DF2BB6" w:rsidRPr="00C70209" w:rsidRDefault="00DF2BB6" w:rsidP="003131E2">
            <w:pPr>
              <w:pStyle w:val="Tabletext-subanalysis"/>
            </w:pPr>
            <w:r w:rsidRPr="00C70209">
              <w:t>*All infants received oral iron supplements when enteral feeds reached 60 mL/kg/day</w:t>
            </w:r>
          </w:p>
        </w:tc>
        <w:tc>
          <w:tcPr>
            <w:tcW w:w="487" w:type="pct"/>
            <w:tcBorders>
              <w:top w:val="single" w:sz="4" w:space="0" w:color="000000"/>
              <w:left w:val="single" w:sz="4" w:space="0" w:color="000000"/>
              <w:bottom w:val="single" w:sz="4" w:space="0" w:color="000000"/>
              <w:right w:val="single" w:sz="4" w:space="0" w:color="000000"/>
            </w:tcBorders>
            <w:hideMark/>
          </w:tcPr>
          <w:p w14:paraId="642304C9" w14:textId="77777777" w:rsidR="00DF2BB6" w:rsidRPr="00C70209" w:rsidRDefault="00DF2BB6" w:rsidP="003131E2">
            <w:pPr>
              <w:pStyle w:val="Tabletext-evidencematrix"/>
            </w:pPr>
            <w:r w:rsidRPr="00C70209">
              <w:t>Mean number of transfusions per patient during study</w:t>
            </w:r>
          </w:p>
        </w:tc>
        <w:tc>
          <w:tcPr>
            <w:tcW w:w="519" w:type="pct"/>
            <w:tcBorders>
              <w:top w:val="single" w:sz="4" w:space="0" w:color="000000"/>
              <w:left w:val="single" w:sz="4" w:space="0" w:color="000000"/>
              <w:bottom w:val="single" w:sz="4" w:space="0" w:color="000000"/>
              <w:right w:val="single" w:sz="4" w:space="0" w:color="000000"/>
            </w:tcBorders>
            <w:hideMark/>
          </w:tcPr>
          <w:p w14:paraId="2E7B7421" w14:textId="77777777" w:rsidR="00DF2BB6" w:rsidRPr="00C70209" w:rsidRDefault="00DF2BB6" w:rsidP="003131E2">
            <w:pPr>
              <w:pStyle w:val="Tabletext-evidencematrix"/>
            </w:pPr>
            <w:r w:rsidRPr="00C70209">
              <w:t>0.8 ± 0.3</w:t>
            </w:r>
          </w:p>
        </w:tc>
        <w:tc>
          <w:tcPr>
            <w:tcW w:w="519" w:type="pct"/>
            <w:tcBorders>
              <w:top w:val="single" w:sz="4" w:space="0" w:color="000000"/>
              <w:left w:val="single" w:sz="4" w:space="0" w:color="000000"/>
              <w:bottom w:val="single" w:sz="4" w:space="0" w:color="000000"/>
              <w:right w:val="single" w:sz="4" w:space="0" w:color="000000"/>
            </w:tcBorders>
            <w:hideMark/>
          </w:tcPr>
          <w:p w14:paraId="5122D90C" w14:textId="77777777" w:rsidR="00DF2BB6" w:rsidRPr="00C70209" w:rsidRDefault="00DF2BB6" w:rsidP="003131E2">
            <w:pPr>
              <w:pStyle w:val="Tabletext-evidencematrix"/>
            </w:pPr>
            <w:r w:rsidRPr="00C70209">
              <w:t>0.1 ± 0.4</w:t>
            </w:r>
          </w:p>
        </w:tc>
        <w:tc>
          <w:tcPr>
            <w:tcW w:w="519" w:type="pct"/>
            <w:tcBorders>
              <w:top w:val="single" w:sz="4" w:space="0" w:color="000000"/>
              <w:left w:val="single" w:sz="4" w:space="0" w:color="000000"/>
              <w:bottom w:val="single" w:sz="4" w:space="0" w:color="000000"/>
              <w:right w:val="single" w:sz="4" w:space="0" w:color="000000"/>
            </w:tcBorders>
            <w:hideMark/>
          </w:tcPr>
          <w:p w14:paraId="40ED9101" w14:textId="77777777" w:rsidR="00DF2BB6" w:rsidRPr="00C70209" w:rsidRDefault="00DF2BB6" w:rsidP="003131E2">
            <w:pPr>
              <w:pStyle w:val="Tabletext-evidencematrix"/>
            </w:pPr>
            <w:r w:rsidRPr="00C70209">
              <w:t>MD 0.70 [0.39, 1.01]</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4E09F90" w14:textId="77777777" w:rsidR="00DF2BB6" w:rsidRPr="00C70209" w:rsidRDefault="00DF2BB6" w:rsidP="003131E2">
            <w:pPr>
              <w:pStyle w:val="Tabletext-evidencematrix"/>
              <w:rPr>
                <w:rFonts w:ascii="Calibri" w:eastAsia="Times New Roman" w:hAnsi="Calibri" w:cs="Tahoma"/>
                <w:i/>
                <w:color w:val="000000"/>
                <w:lang w:eastAsia="en-US"/>
              </w:rPr>
            </w:pPr>
            <w:r w:rsidRPr="00C70209">
              <w:rPr>
                <w:i/>
                <w:lang w:eastAsia="en-US"/>
              </w:rPr>
              <w:t>Favours placebo</w:t>
            </w:r>
          </w:p>
          <w:p w14:paraId="68564D19" w14:textId="423D299E" w:rsidR="00DF2BB6" w:rsidRPr="00C70209" w:rsidRDefault="001A475D" w:rsidP="003131E2">
            <w:pPr>
              <w:pStyle w:val="Tabletext-evidencematrix"/>
              <w:rPr>
                <w:lang w:eastAsia="en-US"/>
              </w:rPr>
            </w:pPr>
            <w:r w:rsidRPr="001A475D">
              <w:rPr>
                <w:i/>
                <w:lang w:eastAsia="en-US"/>
              </w:rPr>
              <w:t>P &lt; </w:t>
            </w:r>
            <w:r w:rsidR="00DF2BB6" w:rsidRPr="00C70209">
              <w:rPr>
                <w:lang w:eastAsia="en-US"/>
              </w:rPr>
              <w:t>0.00001</w:t>
            </w:r>
            <w:r w:rsidR="00DF2BB6" w:rsidRPr="00C70209">
              <w:rPr>
                <w:vertAlign w:val="superscript"/>
                <w:lang w:eastAsia="en-US"/>
              </w:rPr>
              <w:t>c</w:t>
            </w:r>
          </w:p>
          <w:p w14:paraId="51D8A69A" w14:textId="2F3761AD" w:rsidR="00DF2BB6" w:rsidRPr="00C70209" w:rsidRDefault="001A475D" w:rsidP="003131E2">
            <w:pPr>
              <w:pStyle w:val="Tabletext-evidencematrix"/>
            </w:pPr>
            <w:r w:rsidRPr="001A475D">
              <w:rPr>
                <w:i/>
              </w:rPr>
              <w:t>P = </w:t>
            </w:r>
            <w:r w:rsidR="00DF2BB6" w:rsidRPr="00C70209">
              <w:t>0.07</w:t>
            </w:r>
            <w:r w:rsidR="00DF2BB6" w:rsidRPr="00C70209">
              <w:rPr>
                <w:vertAlign w:val="superscript"/>
              </w:rPr>
              <w:t>d</w:t>
            </w:r>
          </w:p>
        </w:tc>
      </w:tr>
      <w:tr w:rsidR="00DF2BB6" w:rsidRPr="00C70209" w14:paraId="555E772C"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9884FE" w14:textId="77777777" w:rsidR="00DF2BB6" w:rsidRPr="00C70209" w:rsidRDefault="00DF2BB6" w:rsidP="003131E2">
            <w:pPr>
              <w:spacing w:after="0"/>
              <w:ind w:left="0"/>
              <w:rPr>
                <w:rFonts w:ascii="Arial Narrow" w:eastAsia="Arial Unicode MS" w:hAnsi="Arial Narrow" w:cs="Arial"/>
                <w:bCs/>
                <w:i/>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32ED4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C4761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F2E88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D08320"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1B433FEA" w14:textId="77777777" w:rsidR="00DF2BB6" w:rsidRPr="00C70209" w:rsidRDefault="00DF2BB6" w:rsidP="003131E2">
            <w:pPr>
              <w:pStyle w:val="Tabletext-evidencematrix"/>
            </w:pPr>
            <w:r w:rsidRPr="00C70209">
              <w:t xml:space="preserve">Mean number of transfusions per patient during hospitalisation </w:t>
            </w:r>
          </w:p>
        </w:tc>
        <w:tc>
          <w:tcPr>
            <w:tcW w:w="519" w:type="pct"/>
            <w:tcBorders>
              <w:top w:val="single" w:sz="4" w:space="0" w:color="000000"/>
              <w:left w:val="single" w:sz="4" w:space="0" w:color="000000"/>
              <w:bottom w:val="single" w:sz="4" w:space="0" w:color="000000"/>
              <w:right w:val="single" w:sz="4" w:space="0" w:color="000000"/>
            </w:tcBorders>
            <w:hideMark/>
          </w:tcPr>
          <w:p w14:paraId="7DF7ACF3" w14:textId="77777777" w:rsidR="00DF2BB6" w:rsidRPr="00C70209" w:rsidRDefault="00DF2BB6" w:rsidP="003131E2">
            <w:pPr>
              <w:pStyle w:val="Tabletext-evidencematrix"/>
            </w:pPr>
            <w:r w:rsidRPr="00C70209">
              <w:t>2.1 ± 0.5</w:t>
            </w:r>
          </w:p>
        </w:tc>
        <w:tc>
          <w:tcPr>
            <w:tcW w:w="519" w:type="pct"/>
            <w:tcBorders>
              <w:top w:val="single" w:sz="4" w:space="0" w:color="000000"/>
              <w:left w:val="single" w:sz="4" w:space="0" w:color="000000"/>
              <w:bottom w:val="single" w:sz="4" w:space="0" w:color="000000"/>
              <w:right w:val="single" w:sz="4" w:space="0" w:color="000000"/>
            </w:tcBorders>
            <w:hideMark/>
          </w:tcPr>
          <w:p w14:paraId="21B2E848" w14:textId="77777777" w:rsidR="00DF2BB6" w:rsidRPr="00C70209" w:rsidRDefault="00DF2BB6" w:rsidP="003131E2">
            <w:pPr>
              <w:pStyle w:val="Tabletext-evidencematrix"/>
            </w:pPr>
            <w:r w:rsidRPr="00C70209">
              <w:t>0.5 ± 0.2</w:t>
            </w:r>
          </w:p>
        </w:tc>
        <w:tc>
          <w:tcPr>
            <w:tcW w:w="519" w:type="pct"/>
            <w:tcBorders>
              <w:top w:val="single" w:sz="4" w:space="0" w:color="000000"/>
              <w:left w:val="single" w:sz="4" w:space="0" w:color="000000"/>
              <w:bottom w:val="single" w:sz="4" w:space="0" w:color="000000"/>
              <w:right w:val="single" w:sz="4" w:space="0" w:color="000000"/>
            </w:tcBorders>
            <w:hideMark/>
          </w:tcPr>
          <w:p w14:paraId="6785CB53" w14:textId="77777777" w:rsidR="00DF2BB6" w:rsidRPr="00C70209" w:rsidRDefault="00DF2BB6" w:rsidP="003131E2">
            <w:pPr>
              <w:pStyle w:val="Tabletext-evidencematrix"/>
            </w:pPr>
            <w:r w:rsidRPr="00C70209">
              <w:t>MD 1.60 [1.27, 1.93]</w:t>
            </w:r>
            <w:r w:rsidRPr="00C70209">
              <w:rPr>
                <w:vertAlign w:val="superscript"/>
              </w:rPr>
              <w:t xml:space="preserve"> c</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2D61FB3" w14:textId="77777777" w:rsidR="00DF2BB6" w:rsidRPr="00C70209" w:rsidRDefault="00DF2BB6" w:rsidP="003131E2">
            <w:pPr>
              <w:pStyle w:val="Tabletext-evidencematrix"/>
              <w:rPr>
                <w:i/>
              </w:rPr>
            </w:pPr>
            <w:r w:rsidRPr="00C70209">
              <w:rPr>
                <w:i/>
              </w:rPr>
              <w:t>Favours placebo</w:t>
            </w:r>
          </w:p>
          <w:p w14:paraId="3B8AC2C3" w14:textId="2250819D" w:rsidR="00DF2BB6" w:rsidRPr="00C70209" w:rsidRDefault="001A475D" w:rsidP="003131E2">
            <w:pPr>
              <w:pStyle w:val="Tabletext-evidencematrix"/>
            </w:pPr>
            <w:r w:rsidRPr="001A475D">
              <w:rPr>
                <w:i/>
              </w:rPr>
              <w:t>P &lt; </w:t>
            </w:r>
            <w:r w:rsidR="00DF2BB6" w:rsidRPr="00C70209">
              <w:t>0.00001</w:t>
            </w:r>
            <w:r w:rsidR="00DF2BB6" w:rsidRPr="00C70209">
              <w:rPr>
                <w:vertAlign w:val="superscript"/>
              </w:rPr>
              <w:t>c</w:t>
            </w:r>
          </w:p>
        </w:tc>
      </w:tr>
      <w:tr w:rsidR="00DF2BB6" w:rsidRPr="00C70209" w14:paraId="78B2C792"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0EC600" w14:textId="77777777" w:rsidR="00DF2BB6" w:rsidRPr="00C70209" w:rsidRDefault="00DF2BB6" w:rsidP="003131E2">
            <w:pPr>
              <w:spacing w:after="0"/>
              <w:ind w:left="0"/>
              <w:rPr>
                <w:rFonts w:ascii="Arial Narrow" w:eastAsia="Arial Unicode MS" w:hAnsi="Arial Narrow" w:cs="Arial"/>
                <w:bCs/>
                <w:i/>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CEC0D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7CA00C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B8DB7D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6D2F7F0"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167EB8E9" w14:textId="77777777" w:rsidR="00DF2BB6" w:rsidRPr="00C70209" w:rsidRDefault="00DF2BB6" w:rsidP="003131E2">
            <w:pPr>
              <w:pStyle w:val="Tabletext-evidencematrix"/>
            </w:pPr>
            <w:r w:rsidRPr="00C70209">
              <w:t>Volume transfused during study (mL/kg)</w:t>
            </w:r>
          </w:p>
        </w:tc>
        <w:tc>
          <w:tcPr>
            <w:tcW w:w="519" w:type="pct"/>
            <w:tcBorders>
              <w:top w:val="single" w:sz="4" w:space="0" w:color="000000"/>
              <w:left w:val="single" w:sz="4" w:space="0" w:color="000000"/>
              <w:bottom w:val="single" w:sz="4" w:space="0" w:color="000000"/>
              <w:right w:val="single" w:sz="4" w:space="0" w:color="000000"/>
            </w:tcBorders>
          </w:tcPr>
          <w:p w14:paraId="16888CE7" w14:textId="77777777" w:rsidR="00DF2BB6" w:rsidRPr="00C70209" w:rsidRDefault="00DF2BB6" w:rsidP="003131E2">
            <w:pPr>
              <w:pStyle w:val="Tabletext-evidencematrix"/>
              <w:rPr>
                <w:rFonts w:ascii="Calibri" w:eastAsia="Times New Roman" w:hAnsi="Calibri" w:cs="Tahoma"/>
                <w:color w:val="000000"/>
                <w:lang w:eastAsia="en-US"/>
              </w:rPr>
            </w:pPr>
            <w:r w:rsidRPr="00C70209">
              <w:rPr>
                <w:lang w:eastAsia="en-US"/>
              </w:rPr>
              <w:t>17 ± 4</w:t>
            </w:r>
          </w:p>
          <w:p w14:paraId="0F922D9F" w14:textId="77777777" w:rsidR="00DF2BB6" w:rsidRPr="00C70209" w:rsidRDefault="00DF2BB6" w:rsidP="003131E2">
            <w:pPr>
              <w:pStyle w:val="Tabletext-evidencematrix"/>
            </w:pPr>
          </w:p>
        </w:tc>
        <w:tc>
          <w:tcPr>
            <w:tcW w:w="519" w:type="pct"/>
            <w:tcBorders>
              <w:top w:val="single" w:sz="4" w:space="0" w:color="000000"/>
              <w:left w:val="single" w:sz="4" w:space="0" w:color="000000"/>
              <w:bottom w:val="single" w:sz="4" w:space="0" w:color="000000"/>
              <w:right w:val="single" w:sz="4" w:space="0" w:color="000000"/>
            </w:tcBorders>
          </w:tcPr>
          <w:p w14:paraId="75ECECF9" w14:textId="77777777" w:rsidR="00DF2BB6" w:rsidRPr="00C70209" w:rsidRDefault="00DF2BB6" w:rsidP="003131E2">
            <w:pPr>
              <w:pStyle w:val="Tabletext-evidencematrix"/>
              <w:rPr>
                <w:rFonts w:ascii="Calibri" w:eastAsia="Times New Roman" w:hAnsi="Calibri" w:cs="Tahoma"/>
                <w:color w:val="000000"/>
                <w:lang w:eastAsia="en-US"/>
              </w:rPr>
            </w:pPr>
            <w:r w:rsidRPr="00C70209">
              <w:rPr>
                <w:lang w:eastAsia="en-US"/>
              </w:rPr>
              <w:t>4 ± 4</w:t>
            </w:r>
          </w:p>
          <w:p w14:paraId="1D4BFFD9" w14:textId="77777777" w:rsidR="00DF2BB6" w:rsidRPr="00C70209" w:rsidRDefault="00DF2BB6" w:rsidP="003131E2">
            <w:pPr>
              <w:pStyle w:val="Tabletext-evidencematrix"/>
            </w:pPr>
          </w:p>
        </w:tc>
        <w:tc>
          <w:tcPr>
            <w:tcW w:w="519" w:type="pct"/>
            <w:tcBorders>
              <w:top w:val="single" w:sz="4" w:space="0" w:color="000000"/>
              <w:left w:val="single" w:sz="4" w:space="0" w:color="000000"/>
              <w:bottom w:val="single" w:sz="4" w:space="0" w:color="000000"/>
              <w:right w:val="single" w:sz="4" w:space="0" w:color="000000"/>
            </w:tcBorders>
            <w:hideMark/>
          </w:tcPr>
          <w:p w14:paraId="07A2F72F" w14:textId="77777777" w:rsidR="00DF2BB6" w:rsidRPr="00C70209" w:rsidRDefault="00DF2BB6" w:rsidP="003131E2">
            <w:pPr>
              <w:pStyle w:val="Tabletext-evidencematrix"/>
            </w:pPr>
            <w:r w:rsidRPr="00C70209">
              <w:t>MD 13.00 [9.49, 16.51]</w:t>
            </w:r>
            <w:r w:rsidRPr="00C70209">
              <w:rPr>
                <w:vertAlign w:val="superscript"/>
              </w:rPr>
              <w:t xml:space="preserve"> c</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1F18744" w14:textId="77777777" w:rsidR="00DF2BB6" w:rsidRPr="00C70209" w:rsidRDefault="00DF2BB6" w:rsidP="003131E2">
            <w:pPr>
              <w:pStyle w:val="Tabletext-evidencematrix"/>
              <w:rPr>
                <w:i/>
              </w:rPr>
            </w:pPr>
            <w:r w:rsidRPr="00C70209">
              <w:rPr>
                <w:i/>
              </w:rPr>
              <w:t>Favours placebo</w:t>
            </w:r>
          </w:p>
          <w:p w14:paraId="79DEF03A" w14:textId="77E1C80D" w:rsidR="00DF2BB6" w:rsidRPr="00C70209" w:rsidRDefault="001A475D" w:rsidP="003131E2">
            <w:pPr>
              <w:pStyle w:val="Tabletext-evidencematrix"/>
            </w:pPr>
            <w:r w:rsidRPr="001A475D">
              <w:rPr>
                <w:i/>
              </w:rPr>
              <w:t>P &lt; </w:t>
            </w:r>
            <w:r w:rsidR="00DF2BB6" w:rsidRPr="00C70209">
              <w:t>0.00001</w:t>
            </w:r>
            <w:r w:rsidR="00DF2BB6" w:rsidRPr="00C70209">
              <w:rPr>
                <w:vertAlign w:val="superscript"/>
              </w:rPr>
              <w:t>c</w:t>
            </w:r>
          </w:p>
        </w:tc>
      </w:tr>
      <w:tr w:rsidR="00DF2BB6" w:rsidRPr="00C70209" w14:paraId="18CD95E2"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D9F1875" w14:textId="77777777" w:rsidR="00DF2BB6" w:rsidRPr="00C70209" w:rsidRDefault="00DF2BB6" w:rsidP="003131E2">
            <w:pPr>
              <w:spacing w:after="0"/>
              <w:ind w:left="0"/>
              <w:rPr>
                <w:rFonts w:ascii="Arial Narrow" w:eastAsia="Arial Unicode MS" w:hAnsi="Arial Narrow" w:cs="Arial"/>
                <w:bCs/>
                <w:i/>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7A3A6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1FBC5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8A1D0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C890025"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3ED75A6B" w14:textId="77777777" w:rsidR="00DF2BB6" w:rsidRPr="00C70209" w:rsidRDefault="00DF2BB6" w:rsidP="003131E2">
            <w:pPr>
              <w:pStyle w:val="Tabletext-evidencematrix"/>
            </w:pPr>
            <w:r w:rsidRPr="00C70209">
              <w:t>Volume transfused during hospitalisation (mL/kg)</w:t>
            </w:r>
          </w:p>
        </w:tc>
        <w:tc>
          <w:tcPr>
            <w:tcW w:w="519" w:type="pct"/>
            <w:tcBorders>
              <w:top w:val="single" w:sz="4" w:space="0" w:color="000000"/>
              <w:left w:val="single" w:sz="4" w:space="0" w:color="000000"/>
              <w:bottom w:val="single" w:sz="4" w:space="0" w:color="000000"/>
              <w:right w:val="single" w:sz="4" w:space="0" w:color="000000"/>
            </w:tcBorders>
            <w:hideMark/>
          </w:tcPr>
          <w:p w14:paraId="66B47F94" w14:textId="77777777" w:rsidR="00DF2BB6" w:rsidRPr="00C70209" w:rsidRDefault="00DF2BB6" w:rsidP="003131E2">
            <w:pPr>
              <w:pStyle w:val="Tabletext-evidencematrix"/>
            </w:pPr>
            <w:r w:rsidRPr="00C70209">
              <w:t>43 ± 15</w:t>
            </w:r>
          </w:p>
        </w:tc>
        <w:tc>
          <w:tcPr>
            <w:tcW w:w="519" w:type="pct"/>
            <w:tcBorders>
              <w:top w:val="single" w:sz="4" w:space="0" w:color="000000"/>
              <w:left w:val="single" w:sz="4" w:space="0" w:color="000000"/>
              <w:bottom w:val="single" w:sz="4" w:space="0" w:color="000000"/>
              <w:right w:val="single" w:sz="4" w:space="0" w:color="000000"/>
            </w:tcBorders>
            <w:hideMark/>
          </w:tcPr>
          <w:p w14:paraId="358F4043" w14:textId="77777777" w:rsidR="00DF2BB6" w:rsidRPr="00C70209" w:rsidRDefault="00DF2BB6" w:rsidP="003131E2">
            <w:pPr>
              <w:pStyle w:val="Tabletext-evidencematrix"/>
            </w:pPr>
            <w:r w:rsidRPr="00C70209">
              <w:t>16 ± 7</w:t>
            </w:r>
          </w:p>
        </w:tc>
        <w:tc>
          <w:tcPr>
            <w:tcW w:w="519" w:type="pct"/>
            <w:tcBorders>
              <w:top w:val="single" w:sz="4" w:space="0" w:color="000000"/>
              <w:left w:val="single" w:sz="4" w:space="0" w:color="000000"/>
              <w:bottom w:val="single" w:sz="4" w:space="0" w:color="000000"/>
              <w:right w:val="single" w:sz="4" w:space="0" w:color="000000"/>
            </w:tcBorders>
            <w:hideMark/>
          </w:tcPr>
          <w:p w14:paraId="53A1089B" w14:textId="77777777" w:rsidR="00DF2BB6" w:rsidRPr="00C70209" w:rsidRDefault="00DF2BB6" w:rsidP="003131E2">
            <w:pPr>
              <w:pStyle w:val="Tabletext-evidencematrix"/>
            </w:pPr>
            <w:r w:rsidRPr="00C70209">
              <w:t>MD 27.00 [16.74, 37.26]</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3D3F9F9" w14:textId="77777777" w:rsidR="00DF2BB6" w:rsidRPr="00C70209" w:rsidRDefault="00DF2BB6" w:rsidP="003131E2">
            <w:pPr>
              <w:pStyle w:val="Tabletext-evidencematrix"/>
              <w:rPr>
                <w:i/>
              </w:rPr>
            </w:pPr>
            <w:r w:rsidRPr="00C70209">
              <w:rPr>
                <w:i/>
              </w:rPr>
              <w:t>Favours placebo</w:t>
            </w:r>
          </w:p>
          <w:p w14:paraId="5629B33A" w14:textId="2F8112F8" w:rsidR="00DF2BB6" w:rsidRPr="00C70209" w:rsidRDefault="001A475D" w:rsidP="003131E2">
            <w:pPr>
              <w:pStyle w:val="Tabletext-evidencematrix"/>
            </w:pPr>
            <w:r w:rsidRPr="001A475D">
              <w:rPr>
                <w:i/>
              </w:rPr>
              <w:t>P &lt; </w:t>
            </w:r>
            <w:r w:rsidR="00DF2BB6" w:rsidRPr="00C70209">
              <w:t>0.00001</w:t>
            </w:r>
            <w:r w:rsidR="00DF2BB6" w:rsidRPr="00C70209">
              <w:rPr>
                <w:vertAlign w:val="superscript"/>
              </w:rPr>
              <w:t>c</w:t>
            </w:r>
          </w:p>
        </w:tc>
      </w:tr>
      <w:tr w:rsidR="00DF2BB6" w:rsidRPr="00C70209" w14:paraId="54F6A31B" w14:textId="77777777" w:rsidTr="003131E2">
        <w:trPr>
          <w:cantSplit/>
          <w:tblHeader/>
        </w:trPr>
        <w:tc>
          <w:tcPr>
            <w:tcW w:w="388" w:type="pct"/>
            <w:tcBorders>
              <w:top w:val="single" w:sz="4" w:space="0" w:color="000000"/>
              <w:left w:val="single" w:sz="4" w:space="0" w:color="000000"/>
              <w:bottom w:val="single" w:sz="4" w:space="0" w:color="000000"/>
              <w:right w:val="single" w:sz="4" w:space="0" w:color="000000"/>
            </w:tcBorders>
            <w:hideMark/>
          </w:tcPr>
          <w:p w14:paraId="21FBC277" w14:textId="4BF3C32B" w:rsidR="00DF2BB6" w:rsidRPr="00C70209" w:rsidRDefault="00DF2BB6" w:rsidP="003131E2">
            <w:pPr>
              <w:pStyle w:val="Tabletext-evidencematrix"/>
            </w:pPr>
            <w:r w:rsidRPr="00C70209">
              <w:t>Fearon 2002</w:t>
            </w:r>
            <w:r w:rsidRPr="00C70209">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0E261C">
              <w:instrText xml:space="preserve"> ADDIN EN.CITE </w:instrText>
            </w:r>
            <w:r w:rsidR="000E261C">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0</w:t>
            </w:r>
            <w:r w:rsidRPr="00C70209">
              <w:fldChar w:fldCharType="end"/>
            </w:r>
          </w:p>
          <w:p w14:paraId="52600E05" w14:textId="77777777" w:rsidR="00DF2BB6" w:rsidRPr="00C70209" w:rsidRDefault="00DF2BB6" w:rsidP="003131E2">
            <w:pPr>
              <w:pStyle w:val="Tabletext-evidencematrix"/>
            </w:pPr>
            <w:r w:rsidRPr="00C70209">
              <w:t>Level II</w:t>
            </w:r>
          </w:p>
          <w:p w14:paraId="4A06B7E6" w14:textId="77777777" w:rsidR="00DF2BB6" w:rsidRPr="00C70209" w:rsidRDefault="00DF2BB6" w:rsidP="003131E2">
            <w:pPr>
              <w:pStyle w:val="Tabletext-evidencematrix"/>
              <w:rPr>
                <w:i/>
              </w:rPr>
            </w:pPr>
            <w:r w:rsidRPr="00C70209">
              <w:rPr>
                <w:i/>
              </w:rPr>
              <w:t>Poor</w:t>
            </w:r>
          </w:p>
        </w:tc>
        <w:tc>
          <w:tcPr>
            <w:tcW w:w="491" w:type="pct"/>
            <w:tcBorders>
              <w:top w:val="single" w:sz="4" w:space="0" w:color="000000"/>
              <w:left w:val="single" w:sz="4" w:space="0" w:color="000000"/>
              <w:bottom w:val="single" w:sz="4" w:space="0" w:color="000000"/>
              <w:right w:val="single" w:sz="4" w:space="0" w:color="000000"/>
            </w:tcBorders>
            <w:hideMark/>
          </w:tcPr>
          <w:p w14:paraId="7EC9C379" w14:textId="77777777" w:rsidR="00DF2BB6" w:rsidRPr="00C70209" w:rsidRDefault="00DF2BB6" w:rsidP="003131E2">
            <w:pPr>
              <w:pStyle w:val="Tabletext-evidencematrix"/>
            </w:pPr>
            <w:r w:rsidRPr="00C70209">
              <w:t>N=31</w:t>
            </w:r>
          </w:p>
        </w:tc>
        <w:tc>
          <w:tcPr>
            <w:tcW w:w="491" w:type="pct"/>
            <w:tcBorders>
              <w:top w:val="single" w:sz="4" w:space="0" w:color="000000"/>
              <w:left w:val="single" w:sz="4" w:space="0" w:color="000000"/>
              <w:bottom w:val="single" w:sz="4" w:space="0" w:color="000000"/>
              <w:right w:val="single" w:sz="4" w:space="0" w:color="000000"/>
            </w:tcBorders>
            <w:hideMark/>
          </w:tcPr>
          <w:p w14:paraId="1D5CFFC1" w14:textId="090BC2FF" w:rsidR="00DF2BB6" w:rsidRPr="00C70209" w:rsidRDefault="00DF2BB6" w:rsidP="003131E2">
            <w:pPr>
              <w:pStyle w:val="Tabletext-evidencematrix"/>
            </w:pPr>
            <w:r w:rsidRPr="00C70209">
              <w:t>Infants and children aged &lt;8 years scheduled for primary cranial vault remodelling</w:t>
            </w:r>
          </w:p>
        </w:tc>
        <w:tc>
          <w:tcPr>
            <w:tcW w:w="492" w:type="pct"/>
            <w:tcBorders>
              <w:top w:val="single" w:sz="4" w:space="0" w:color="000000"/>
              <w:left w:val="single" w:sz="4" w:space="0" w:color="000000"/>
              <w:bottom w:val="single" w:sz="4" w:space="0" w:color="000000"/>
              <w:right w:val="single" w:sz="4" w:space="0" w:color="000000"/>
            </w:tcBorders>
            <w:hideMark/>
          </w:tcPr>
          <w:p w14:paraId="13CC6043" w14:textId="77777777" w:rsidR="00DF2BB6" w:rsidRPr="00C70209" w:rsidRDefault="00DF2BB6" w:rsidP="003131E2">
            <w:pPr>
              <w:pStyle w:val="Tabletext-evidencematrix"/>
            </w:pPr>
            <w:r w:rsidRPr="00C70209">
              <w:t>Single hospital, USA</w:t>
            </w:r>
          </w:p>
        </w:tc>
        <w:tc>
          <w:tcPr>
            <w:tcW w:w="491" w:type="pct"/>
            <w:tcBorders>
              <w:top w:val="single" w:sz="4" w:space="0" w:color="000000"/>
              <w:left w:val="single" w:sz="4" w:space="0" w:color="000000"/>
              <w:bottom w:val="single" w:sz="4" w:space="0" w:color="000000"/>
              <w:right w:val="single" w:sz="4" w:space="0" w:color="000000"/>
            </w:tcBorders>
            <w:hideMark/>
          </w:tcPr>
          <w:p w14:paraId="2295B951" w14:textId="1D8E60EA" w:rsidR="00DF2BB6" w:rsidRPr="00C70209" w:rsidRDefault="00DF2BB6" w:rsidP="003131E2">
            <w:pPr>
              <w:pStyle w:val="Tabletext-evidencematrix"/>
            </w:pPr>
            <w:r w:rsidRPr="00C70209">
              <w:t>rHuEPO versus no rHuEPO</w:t>
            </w:r>
          </w:p>
          <w:p w14:paraId="64F31D22" w14:textId="77777777" w:rsidR="00DF2BB6" w:rsidRPr="00C70209" w:rsidRDefault="00DF2BB6" w:rsidP="003131E2">
            <w:pPr>
              <w:pStyle w:val="Tabletext-subanalysis"/>
            </w:pPr>
            <w:r w:rsidRPr="00C70209">
              <w:t>*Administered 3 weeks before surgery</w:t>
            </w:r>
          </w:p>
          <w:p w14:paraId="5DB190D8" w14:textId="77777777" w:rsidR="00DF2BB6" w:rsidRPr="00C70209" w:rsidRDefault="00DF2BB6" w:rsidP="003131E2">
            <w:pPr>
              <w:pStyle w:val="Tabletext-subanalysis"/>
            </w:pPr>
            <w:r w:rsidRPr="00C70209">
              <w:t>*All children received oral elemental iron (4 mg/kg/day)</w:t>
            </w:r>
          </w:p>
        </w:tc>
        <w:tc>
          <w:tcPr>
            <w:tcW w:w="487" w:type="pct"/>
            <w:tcBorders>
              <w:top w:val="single" w:sz="4" w:space="0" w:color="000000"/>
              <w:left w:val="single" w:sz="4" w:space="0" w:color="000000"/>
              <w:bottom w:val="single" w:sz="4" w:space="0" w:color="000000"/>
              <w:right w:val="single" w:sz="4" w:space="0" w:color="000000"/>
            </w:tcBorders>
            <w:hideMark/>
          </w:tcPr>
          <w:p w14:paraId="000E931A" w14:textId="77777777" w:rsidR="00DF2BB6" w:rsidRPr="00C70209" w:rsidRDefault="00DF2BB6" w:rsidP="003131E2">
            <w:pPr>
              <w:pStyle w:val="Tabletext-evidencematrix"/>
            </w:pPr>
            <w:r w:rsidRPr="00C70209">
              <w:t>Patients who received a blood transfusion</w:t>
            </w:r>
          </w:p>
        </w:tc>
        <w:tc>
          <w:tcPr>
            <w:tcW w:w="519" w:type="pct"/>
            <w:tcBorders>
              <w:top w:val="single" w:sz="4" w:space="0" w:color="000000"/>
              <w:left w:val="single" w:sz="4" w:space="0" w:color="000000"/>
              <w:bottom w:val="single" w:sz="4" w:space="0" w:color="000000"/>
              <w:right w:val="single" w:sz="4" w:space="0" w:color="000000"/>
            </w:tcBorders>
            <w:hideMark/>
          </w:tcPr>
          <w:p w14:paraId="4A2DFDBF" w14:textId="77777777" w:rsidR="00DF2BB6" w:rsidRPr="00C70209" w:rsidRDefault="00DF2BB6" w:rsidP="003131E2">
            <w:pPr>
              <w:pStyle w:val="Tabletext-evidencematrix"/>
            </w:pPr>
            <w:r w:rsidRPr="00C70209">
              <w:t>8/14 (57.1%)</w:t>
            </w:r>
          </w:p>
        </w:tc>
        <w:tc>
          <w:tcPr>
            <w:tcW w:w="519" w:type="pct"/>
            <w:tcBorders>
              <w:top w:val="single" w:sz="4" w:space="0" w:color="000000"/>
              <w:left w:val="single" w:sz="4" w:space="0" w:color="000000"/>
              <w:bottom w:val="single" w:sz="4" w:space="0" w:color="000000"/>
              <w:right w:val="single" w:sz="4" w:space="0" w:color="000000"/>
            </w:tcBorders>
            <w:hideMark/>
          </w:tcPr>
          <w:p w14:paraId="616C7628" w14:textId="77777777" w:rsidR="00DF2BB6" w:rsidRPr="00C70209" w:rsidRDefault="00DF2BB6" w:rsidP="003131E2">
            <w:pPr>
              <w:pStyle w:val="Tabletext-evidencematrix"/>
            </w:pPr>
            <w:r w:rsidRPr="00C70209">
              <w:t>14/15 (93.3%)</w:t>
            </w:r>
          </w:p>
        </w:tc>
        <w:tc>
          <w:tcPr>
            <w:tcW w:w="519" w:type="pct"/>
            <w:tcBorders>
              <w:top w:val="single" w:sz="4" w:space="0" w:color="000000"/>
              <w:left w:val="single" w:sz="4" w:space="0" w:color="000000"/>
              <w:bottom w:val="single" w:sz="4" w:space="0" w:color="000000"/>
              <w:right w:val="single" w:sz="4" w:space="0" w:color="000000"/>
            </w:tcBorders>
            <w:hideMark/>
          </w:tcPr>
          <w:p w14:paraId="18FDC7FB" w14:textId="77777777" w:rsidR="00DF2BB6" w:rsidRPr="00C70209" w:rsidRDefault="00DF2BB6" w:rsidP="003131E2">
            <w:pPr>
              <w:pStyle w:val="Tabletext-evidencematrix"/>
            </w:pPr>
            <w:r w:rsidRPr="00C70209">
              <w:t>RR 0.61 [0.38, 0.98]c</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AEDADCA" w14:textId="7A28BA36" w:rsidR="00DF2BB6" w:rsidRPr="00C70209" w:rsidRDefault="00DF2BB6" w:rsidP="003131E2">
            <w:pPr>
              <w:pStyle w:val="Tabletext-evidencematrix"/>
              <w:rPr>
                <w:i/>
              </w:rPr>
            </w:pPr>
            <w:r w:rsidRPr="00C70209">
              <w:rPr>
                <w:i/>
              </w:rPr>
              <w:t>Favours rHuEPO + iron</w:t>
            </w:r>
          </w:p>
          <w:p w14:paraId="6B3114C4" w14:textId="0D578D03" w:rsidR="00DF2BB6" w:rsidRPr="00C70209" w:rsidRDefault="001A475D" w:rsidP="003131E2">
            <w:pPr>
              <w:pStyle w:val="Tabletext-evidencematrix"/>
            </w:pPr>
            <w:r w:rsidRPr="001A475D">
              <w:rPr>
                <w:i/>
              </w:rPr>
              <w:t>P = </w:t>
            </w:r>
            <w:r w:rsidR="00DF2BB6" w:rsidRPr="00C70209">
              <w:t>0.03</w:t>
            </w:r>
          </w:p>
        </w:tc>
      </w:tr>
    </w:tbl>
    <w:p w14:paraId="14DC1F0C" w14:textId="2CB72AAA" w:rsidR="00DF2BB6" w:rsidRPr="00C70209" w:rsidRDefault="00DF2BB6" w:rsidP="003131E2">
      <w:pPr>
        <w:pStyle w:val="TableFigNotes18"/>
        <w:spacing w:after="60"/>
        <w:ind w:left="0"/>
      </w:pPr>
      <w:r w:rsidRPr="00C70209">
        <w:t xml:space="preserve">CI, confidence interval; ESA, </w:t>
      </w:r>
      <w:r w:rsidR="00EA5C41" w:rsidRPr="00C70209">
        <w:t>erythropoiesis stimulating agent</w:t>
      </w:r>
      <w:r w:rsidRPr="00C70209">
        <w:t xml:space="preserve">; MD, mean difference; rHuEPO, </w:t>
      </w:r>
      <w:r w:rsidR="00EA5C41" w:rsidRPr="00C70209">
        <w:t>recombinant human epoetin</w:t>
      </w:r>
      <w:r w:rsidRPr="00C70209">
        <w:t>; RR, risk ratio; SD, standard deviation</w:t>
      </w:r>
    </w:p>
    <w:p w14:paraId="5B9FD9D6"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E74D5B7" w14:textId="47BE348E"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3378156" w14:textId="77777777" w:rsidR="00DF2BB6" w:rsidRPr="00C70209" w:rsidRDefault="00DF2BB6" w:rsidP="003131E2">
      <w:pPr>
        <w:pStyle w:val="TabFigNotes0noindent"/>
      </w:pPr>
      <w:r w:rsidRPr="00C70209">
        <w:rPr>
          <w:b/>
        </w:rPr>
        <w:t>c.</w:t>
      </w:r>
      <w:r w:rsidRPr="00C70209">
        <w:t xml:space="preserve"> Calculated post-hoc using RevMan 5.1.2.</w:t>
      </w:r>
    </w:p>
    <w:p w14:paraId="03696808" w14:textId="30532725" w:rsidR="00DF2BB6" w:rsidRPr="00C70209" w:rsidRDefault="00DF2BB6" w:rsidP="003131E2">
      <w:pPr>
        <w:pStyle w:val="TabFigNotes0noindent"/>
      </w:pPr>
      <w:r w:rsidRPr="00C70209">
        <w:rPr>
          <w:b/>
        </w:rPr>
        <w:t>d.</w:t>
      </w:r>
      <w:r w:rsidRPr="00C70209">
        <w:t xml:space="preserve"> Reported as non</w:t>
      </w:r>
      <w:r w:rsidR="00E25AC5" w:rsidRPr="00C70209">
        <w:t>significant</w:t>
      </w:r>
      <w:r w:rsidRPr="00C70209">
        <w:t xml:space="preserve"> (</w:t>
      </w:r>
      <w:r w:rsidR="001A475D" w:rsidRPr="001A475D">
        <w:rPr>
          <w:i/>
        </w:rPr>
        <w:t>P = </w:t>
      </w:r>
      <w:r w:rsidRPr="00C70209">
        <w:t>0.07) by Bierer (2009). The authors noted that infants in the rHuEPO group were more critical that those in the placebo group and that the study was too small to test for between-group differences in transfusions.</w:t>
      </w:r>
    </w:p>
    <w:p w14:paraId="7DC8BFB0"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96ED065" w14:textId="58BB27C7" w:rsidR="00DF2BB6" w:rsidRPr="00C70209" w:rsidRDefault="00DF2BB6" w:rsidP="003131E2">
      <w:pPr>
        <w:pStyle w:val="Caption"/>
        <w:ind w:left="2070"/>
      </w:pPr>
      <w:bookmarkStart w:id="602" w:name="_Ref404850149"/>
      <w:bookmarkStart w:id="603" w:name="_Toc421795391"/>
      <w:bookmarkStart w:id="604" w:name="_Toc427747259"/>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0</w:t>
      </w:r>
      <w:r w:rsidRPr="00C70209">
        <w:fldChar w:fldCharType="end"/>
      </w:r>
      <w:bookmarkEnd w:id="602"/>
      <w:r w:rsidRPr="00C70209">
        <w:tab/>
        <w:t xml:space="preserve">ESAs versus no ESAs in neonates requiring major surgery – </w:t>
      </w:r>
      <w:r w:rsidR="00D7682F" w:rsidRPr="00C70209">
        <w:t xml:space="preserve">mean </w:t>
      </w:r>
      <w:r w:rsidRPr="00C70209">
        <w:t>number of transfusions</w:t>
      </w:r>
      <w:bookmarkEnd w:id="603"/>
      <w:bookmarkEnd w:id="604"/>
    </w:p>
    <w:p w14:paraId="4B3D7AFF" w14:textId="77777777" w:rsidR="00DF2BB6" w:rsidRPr="00C70209" w:rsidRDefault="00DF2BB6" w:rsidP="003131E2">
      <w:pPr>
        <w:pStyle w:val="BodyText"/>
      </w:pPr>
      <w:r w:rsidRPr="00C70209">
        <w:rPr>
          <w:noProof/>
        </w:rPr>
        <w:drawing>
          <wp:inline distT="0" distB="0" distL="0" distR="0" wp14:anchorId="0AA441D2" wp14:editId="5A7DC4DE">
            <wp:extent cx="5177143" cy="2378057"/>
            <wp:effectExtent l="19050" t="19050" r="24130" b="228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ates requiring surgery mean number transfusion .emf"/>
                    <pic:cNvPicPr/>
                  </pic:nvPicPr>
                  <pic:blipFill>
                    <a:blip r:embed="rId56">
                      <a:extLst>
                        <a:ext uri="{28A0092B-C50C-407E-A947-70E740481C1C}">
                          <a14:useLocalDpi xmlns:a14="http://schemas.microsoft.com/office/drawing/2010/main" val="0"/>
                        </a:ext>
                      </a:extLst>
                    </a:blip>
                    <a:stretch>
                      <a:fillRect/>
                    </a:stretch>
                  </pic:blipFill>
                  <pic:spPr>
                    <a:xfrm>
                      <a:off x="0" y="0"/>
                      <a:ext cx="5177143" cy="2378057"/>
                    </a:xfrm>
                    <a:prstGeom prst="rect">
                      <a:avLst/>
                    </a:prstGeom>
                    <a:ln w="12696" cmpd="sng">
                      <a:solidFill>
                        <a:srgbClr val="000000"/>
                      </a:solidFill>
                      <a:prstDash val="solid"/>
                    </a:ln>
                  </pic:spPr>
                </pic:pic>
              </a:graphicData>
            </a:graphic>
          </wp:inline>
        </w:drawing>
      </w:r>
    </w:p>
    <w:p w14:paraId="10A46D58" w14:textId="77777777" w:rsidR="00DF2BB6" w:rsidRPr="00C70209" w:rsidRDefault="00DF2BB6" w:rsidP="003131E2">
      <w:pPr>
        <w:pStyle w:val="BodyText"/>
      </w:pPr>
    </w:p>
    <w:p w14:paraId="0F03813E" w14:textId="356EC28E" w:rsidR="00DF2BB6" w:rsidRPr="00C70209" w:rsidRDefault="00DF2BB6" w:rsidP="003131E2">
      <w:pPr>
        <w:pStyle w:val="Caption"/>
        <w:ind w:left="2070"/>
      </w:pPr>
      <w:bookmarkStart w:id="605" w:name="_Ref404851044"/>
      <w:bookmarkStart w:id="606" w:name="_Toc421795392"/>
      <w:bookmarkStart w:id="607" w:name="_Toc427747260"/>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1</w:t>
      </w:r>
      <w:r w:rsidRPr="00C70209">
        <w:fldChar w:fldCharType="end"/>
      </w:r>
      <w:bookmarkEnd w:id="605"/>
      <w:r w:rsidRPr="00C70209">
        <w:tab/>
        <w:t xml:space="preserve">ESAs versus no ESAs in neonates requiring major surgery – </w:t>
      </w:r>
      <w:r w:rsidR="00D7682F" w:rsidRPr="00C70209">
        <w:t xml:space="preserve">transfusion </w:t>
      </w:r>
      <w:r w:rsidRPr="00C70209">
        <w:t>volume (mL/kg)</w:t>
      </w:r>
      <w:bookmarkEnd w:id="606"/>
      <w:bookmarkEnd w:id="607"/>
    </w:p>
    <w:p w14:paraId="1481EAD0" w14:textId="77777777" w:rsidR="00DF2BB6" w:rsidRPr="00C70209" w:rsidRDefault="00DF2BB6" w:rsidP="003131E2">
      <w:pPr>
        <w:pStyle w:val="BodyText"/>
      </w:pPr>
      <w:r w:rsidRPr="00C70209">
        <w:rPr>
          <w:noProof/>
        </w:rPr>
        <w:drawing>
          <wp:inline distT="0" distB="0" distL="0" distR="0" wp14:anchorId="25F65F9A" wp14:editId="77BE6072">
            <wp:extent cx="5190857" cy="2378057"/>
            <wp:effectExtent l="19050" t="19050" r="10160" b="228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ates requiring surgery mean volume transfusion .emf"/>
                    <pic:cNvPicPr/>
                  </pic:nvPicPr>
                  <pic:blipFill>
                    <a:blip r:embed="rId57">
                      <a:extLst>
                        <a:ext uri="{28A0092B-C50C-407E-A947-70E740481C1C}">
                          <a14:useLocalDpi xmlns:a14="http://schemas.microsoft.com/office/drawing/2010/main" val="0"/>
                        </a:ext>
                      </a:extLst>
                    </a:blip>
                    <a:stretch>
                      <a:fillRect/>
                    </a:stretch>
                  </pic:blipFill>
                  <pic:spPr>
                    <a:xfrm>
                      <a:off x="0" y="0"/>
                      <a:ext cx="5190857" cy="2378057"/>
                    </a:xfrm>
                    <a:prstGeom prst="rect">
                      <a:avLst/>
                    </a:prstGeom>
                    <a:ln w="12696" cmpd="sng">
                      <a:solidFill>
                        <a:srgbClr val="000000"/>
                      </a:solidFill>
                      <a:prstDash val="solid"/>
                    </a:ln>
                  </pic:spPr>
                </pic:pic>
              </a:graphicData>
            </a:graphic>
          </wp:inline>
        </w:drawing>
      </w:r>
    </w:p>
    <w:p w14:paraId="5719E562" w14:textId="77777777" w:rsidR="00DF2BB6" w:rsidRPr="00C70209" w:rsidRDefault="00DF2BB6" w:rsidP="003131E2">
      <w:pPr>
        <w:pStyle w:val="BodyText"/>
      </w:pPr>
    </w:p>
    <w:p w14:paraId="1781C6CE" w14:textId="24EA1C96" w:rsidR="00DF2BB6" w:rsidRPr="00C70209" w:rsidRDefault="00DF2BB6" w:rsidP="003131E2">
      <w:pPr>
        <w:pStyle w:val="Caption"/>
        <w:ind w:left="2070"/>
      </w:pPr>
      <w:bookmarkStart w:id="608" w:name="_Ref404851514"/>
      <w:bookmarkStart w:id="609" w:name="_Toc421795393"/>
      <w:bookmarkStart w:id="610" w:name="_Toc427747261"/>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2</w:t>
      </w:r>
      <w:r w:rsidRPr="00C70209">
        <w:fldChar w:fldCharType="end"/>
      </w:r>
      <w:bookmarkEnd w:id="608"/>
      <w:r w:rsidRPr="00C70209">
        <w:tab/>
        <w:t xml:space="preserve">ESA with iron versus iron alone in infants aged &lt;8 years scheduled for primary cranial vault remodelling – </w:t>
      </w:r>
      <w:r w:rsidR="00D7682F" w:rsidRPr="00C70209">
        <w:t xml:space="preserve">transfusion </w:t>
      </w:r>
      <w:r w:rsidRPr="00C70209">
        <w:t>incidence</w:t>
      </w:r>
      <w:bookmarkEnd w:id="609"/>
      <w:bookmarkEnd w:id="610"/>
    </w:p>
    <w:p w14:paraId="68B49D62" w14:textId="77777777" w:rsidR="00DF2BB6" w:rsidRPr="00C70209" w:rsidRDefault="00DF2BB6" w:rsidP="003131E2">
      <w:pPr>
        <w:pStyle w:val="BodyText"/>
      </w:pPr>
      <w:r w:rsidRPr="00C70209">
        <w:rPr>
          <w:noProof/>
        </w:rPr>
        <w:drawing>
          <wp:inline distT="0" distB="0" distL="0" distR="0" wp14:anchorId="5D86FCE2" wp14:editId="1EA05387">
            <wp:extent cx="4998857" cy="1193143"/>
            <wp:effectExtent l="19050" t="19050" r="11430" b="266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ants requiring surgery transfusion incidence.emf"/>
                    <pic:cNvPicPr/>
                  </pic:nvPicPr>
                  <pic:blipFill>
                    <a:blip r:embed="rId58">
                      <a:extLst>
                        <a:ext uri="{28A0092B-C50C-407E-A947-70E740481C1C}">
                          <a14:useLocalDpi xmlns:a14="http://schemas.microsoft.com/office/drawing/2010/main" val="0"/>
                        </a:ext>
                      </a:extLst>
                    </a:blip>
                    <a:stretch>
                      <a:fillRect/>
                    </a:stretch>
                  </pic:blipFill>
                  <pic:spPr>
                    <a:xfrm>
                      <a:off x="0" y="0"/>
                      <a:ext cx="4998857" cy="1193143"/>
                    </a:xfrm>
                    <a:prstGeom prst="rect">
                      <a:avLst/>
                    </a:prstGeom>
                    <a:ln w="12696" cmpd="sng">
                      <a:solidFill>
                        <a:srgbClr val="000000"/>
                      </a:solidFill>
                      <a:prstDash val="solid"/>
                    </a:ln>
                  </pic:spPr>
                </pic:pic>
              </a:graphicData>
            </a:graphic>
          </wp:inline>
        </w:drawing>
      </w:r>
    </w:p>
    <w:p w14:paraId="74069C8E" w14:textId="77777777" w:rsidR="00DF2BB6" w:rsidRPr="00C70209" w:rsidRDefault="00DF2BB6" w:rsidP="003131E2">
      <w:pPr>
        <w:pStyle w:val="Footnote"/>
      </w:pPr>
    </w:p>
    <w:p w14:paraId="3CB0D944" w14:textId="77777777" w:rsidR="00DF2BB6" w:rsidRPr="00C70209" w:rsidRDefault="00DF2BB6" w:rsidP="003131E2">
      <w:pPr>
        <w:spacing w:after="200"/>
        <w:rPr>
          <w:sz w:val="18"/>
        </w:rPr>
      </w:pPr>
      <w:r w:rsidRPr="00C70209">
        <w:br w:type="page"/>
      </w:r>
    </w:p>
    <w:p w14:paraId="678BCBE9" w14:textId="77777777" w:rsidR="00DF2BB6" w:rsidRPr="00C70209" w:rsidRDefault="00DF2BB6" w:rsidP="003131E2">
      <w:pPr>
        <w:pStyle w:val="Heading6"/>
      </w:pPr>
      <w:r w:rsidRPr="00C70209">
        <w:t>Thromboembolic events</w:t>
      </w:r>
    </w:p>
    <w:p w14:paraId="791A8B0C" w14:textId="15042E2F" w:rsidR="00DF2BB6" w:rsidRPr="00C70209" w:rsidRDefault="00DF2BB6" w:rsidP="003131E2">
      <w:pPr>
        <w:pStyle w:val="BodyText"/>
      </w:pPr>
      <w:r w:rsidRPr="00C70209">
        <w:t xml:space="preserve">One RCT (Andropoulos 2013) identified in the systematic review and hand-searching process comparing rHuEPO with no rHuEPO or placebo reported on thromboembolic event in neonates requiring cardiac surgery. </w:t>
      </w:r>
      <w:r w:rsidRPr="00C70209">
        <w:rPr>
          <w:b/>
          <w:highlight w:val="yellow"/>
        </w:rPr>
        <w:fldChar w:fldCharType="begin"/>
      </w:r>
      <w:r w:rsidRPr="00C70209">
        <w:rPr>
          <w:b/>
        </w:rPr>
        <w:instrText xml:space="preserve"> REF _Ref412673653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3</w:t>
      </w:r>
      <w:r w:rsidRPr="00C70209">
        <w:rPr>
          <w:b/>
          <w:highlight w:val="yellow"/>
        </w:rPr>
        <w:fldChar w:fldCharType="end"/>
      </w:r>
      <w:r w:rsidRPr="00C70209">
        <w:t xml:space="preserve"> summarises the results from this study.</w:t>
      </w:r>
    </w:p>
    <w:p w14:paraId="0A5550A9" w14:textId="749F38A6" w:rsidR="00DF2BB6" w:rsidRPr="00C70209" w:rsidRDefault="00DF2BB6" w:rsidP="003131E2">
      <w:pPr>
        <w:pStyle w:val="BodyText"/>
      </w:pPr>
      <w:r w:rsidRPr="00C70209">
        <w:t>No studies identified in the systematic review and hand-searching process comparing rHuEPO with no rHuEPO or placebo reported on thromboembolic event in infants, children or adolescents requiring surgery.</w:t>
      </w:r>
    </w:p>
    <w:p w14:paraId="06041C45" w14:textId="5C6C8BED" w:rsidR="00DF2BB6" w:rsidRPr="00C70209" w:rsidRDefault="00DF2BB6" w:rsidP="003131E2">
      <w:pPr>
        <w:pStyle w:val="BodyText"/>
      </w:pPr>
      <w:r w:rsidRPr="00C70209">
        <w:t xml:space="preserve">Andropoulos (2013) reported no significant between-group differences for the incidence of preoperative (RR 2.53; 95% CI 0.56, 11.53) or postoperative (RR 0.51; 95% CI 0.13, 1.93) cerebral infarction in neonates scheduled for cardiac surgery. There was also no significant between-group differences for the incidence of preoperative (no events in either group) or postoperative (RR 0.84; 95% CI 0.19, 3.84) dural sinovenous thrombosis in in patient population (see </w:t>
      </w:r>
      <w:r w:rsidRPr="00C70209">
        <w:rPr>
          <w:b/>
        </w:rPr>
        <w:fldChar w:fldCharType="begin"/>
      </w:r>
      <w:r w:rsidRPr="00C70209">
        <w:rPr>
          <w:b/>
        </w:rPr>
        <w:instrText xml:space="preserve"> REF _Ref404854751 \h  \* MERGEFORMAT </w:instrText>
      </w:r>
      <w:r w:rsidRPr="00C70209">
        <w:rPr>
          <w:b/>
        </w:rPr>
      </w:r>
      <w:r w:rsidRPr="00C70209">
        <w:rPr>
          <w:b/>
        </w:rPr>
        <w:fldChar w:fldCharType="separate"/>
      </w:r>
      <w:r w:rsidR="000F7A9B" w:rsidRPr="000F7A9B">
        <w:rPr>
          <w:b/>
        </w:rPr>
        <w:t>Figure 3.2.23</w:t>
      </w:r>
      <w:r w:rsidRPr="00C70209">
        <w:rPr>
          <w:b/>
        </w:rPr>
        <w:fldChar w:fldCharType="end"/>
      </w:r>
      <w:r w:rsidRPr="00C70209">
        <w:t>).</w:t>
      </w:r>
    </w:p>
    <w:p w14:paraId="66BD315F" w14:textId="77777777" w:rsidR="00DF2BB6" w:rsidRPr="00C70209" w:rsidRDefault="00DF2BB6" w:rsidP="003131E2">
      <w:pPr>
        <w:pStyle w:val="BodyText"/>
      </w:pPr>
    </w:p>
    <w:p w14:paraId="031BED18" w14:textId="395E0690" w:rsidR="00DF2BB6" w:rsidRPr="00C70209" w:rsidRDefault="00DF2BB6" w:rsidP="003131E2">
      <w:pPr>
        <w:pStyle w:val="Caption"/>
        <w:ind w:left="2070"/>
      </w:pPr>
      <w:bookmarkStart w:id="611" w:name="_Ref404854751"/>
      <w:bookmarkStart w:id="612" w:name="_Toc421795394"/>
      <w:bookmarkStart w:id="613" w:name="_Toc427747262"/>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3</w:t>
      </w:r>
      <w:r w:rsidRPr="00C70209">
        <w:fldChar w:fldCharType="end"/>
      </w:r>
      <w:bookmarkEnd w:id="611"/>
      <w:r w:rsidRPr="00C70209">
        <w:tab/>
        <w:t xml:space="preserve">ESAs versus no ESAs in neonates requiring cardiac surgery – </w:t>
      </w:r>
      <w:r w:rsidR="00D7682F" w:rsidRPr="00C70209">
        <w:t xml:space="preserve">thromboembolic </w:t>
      </w:r>
      <w:r w:rsidRPr="00C70209">
        <w:t>events</w:t>
      </w:r>
      <w:bookmarkEnd w:id="612"/>
      <w:bookmarkEnd w:id="613"/>
    </w:p>
    <w:p w14:paraId="6163748E" w14:textId="77777777" w:rsidR="00DF2BB6" w:rsidRPr="00C70209" w:rsidRDefault="00DF2BB6" w:rsidP="003131E2">
      <w:pPr>
        <w:pStyle w:val="BodyText"/>
      </w:pPr>
      <w:r w:rsidRPr="00C70209">
        <w:rPr>
          <w:noProof/>
        </w:rPr>
        <w:drawing>
          <wp:inline distT="0" distB="0" distL="0" distR="0" wp14:anchorId="07B12B54" wp14:editId="32D7DB5B">
            <wp:extent cx="4985143" cy="4616229"/>
            <wp:effectExtent l="19050" t="19050" r="254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ates requiring surgery thromboembolic events.emf"/>
                    <pic:cNvPicPr/>
                  </pic:nvPicPr>
                  <pic:blipFill>
                    <a:blip r:embed="rId59">
                      <a:extLst>
                        <a:ext uri="{28A0092B-C50C-407E-A947-70E740481C1C}">
                          <a14:useLocalDpi xmlns:a14="http://schemas.microsoft.com/office/drawing/2010/main" val="0"/>
                        </a:ext>
                      </a:extLst>
                    </a:blip>
                    <a:stretch>
                      <a:fillRect/>
                    </a:stretch>
                  </pic:blipFill>
                  <pic:spPr>
                    <a:xfrm>
                      <a:off x="0" y="0"/>
                      <a:ext cx="4985143" cy="4616229"/>
                    </a:xfrm>
                    <a:prstGeom prst="rect">
                      <a:avLst/>
                    </a:prstGeom>
                    <a:ln w="12696" cmpd="sng">
                      <a:solidFill>
                        <a:srgbClr val="000000"/>
                      </a:solidFill>
                      <a:prstDash val="solid"/>
                    </a:ln>
                  </pic:spPr>
                </pic:pic>
              </a:graphicData>
            </a:graphic>
          </wp:inline>
        </w:drawing>
      </w:r>
    </w:p>
    <w:p w14:paraId="3F7B4654" w14:textId="77777777" w:rsidR="00DF2BB6" w:rsidRPr="00C70209" w:rsidRDefault="00DF2BB6" w:rsidP="003131E2">
      <w:pPr>
        <w:pStyle w:val="BodyText"/>
      </w:pPr>
    </w:p>
    <w:p w14:paraId="7745CDB8"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4BF1F771" w14:textId="01156242" w:rsidR="00DF2BB6" w:rsidRPr="00C70209" w:rsidRDefault="00DF2BB6" w:rsidP="003131E2">
      <w:pPr>
        <w:pStyle w:val="Caption"/>
      </w:pPr>
      <w:bookmarkStart w:id="614" w:name="_Ref412673653"/>
      <w:bookmarkStart w:id="615" w:name="_Toc423015402"/>
      <w:bookmarkStart w:id="616" w:name="_Toc42774715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3</w:t>
      </w:r>
      <w:r w:rsidR="00130F03" w:rsidRPr="00C70209">
        <w:fldChar w:fldCharType="end"/>
      </w:r>
      <w:bookmarkEnd w:id="614"/>
      <w:r w:rsidRPr="00C70209">
        <w:tab/>
        <w:t>Neonatal and paediatric patients requiring surgery: Results for ESAs versus no ESAs – Thromboembolic events</w:t>
      </w:r>
      <w:bookmarkEnd w:id="615"/>
      <w:bookmarkEnd w:id="61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00FF47D7"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1CAE7D99"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6D151E5C"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5E3AB012"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C819E19"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39AECB6"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4977F4D5"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19F86CBE"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A7074EF" w14:textId="2C673CFE"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7742F2B3"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5E65C339"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55AF938C"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C73A65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BC07FDD"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2F6320E"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EB04B9"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210B8C"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6C4B846"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73DE3B08" w14:textId="4B40EE8B" w:rsidR="00DF2BB6" w:rsidRPr="00C70209" w:rsidRDefault="00DF2BB6" w:rsidP="003131E2">
            <w:pPr>
              <w:pStyle w:val="TableH2"/>
              <w:rPr>
                <w:rFonts w:eastAsia="Arial Unicode MS"/>
                <w:lang w:eastAsia="en-US"/>
              </w:rPr>
            </w:pPr>
            <w:r w:rsidRPr="00C70209">
              <w:rPr>
                <w:rFonts w:eastAsia="Arial Unicode MS"/>
                <w:lang w:eastAsia="en-US"/>
              </w:rPr>
              <w:t>ESAs</w:t>
            </w:r>
          </w:p>
          <w:p w14:paraId="2F8B876F"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16D78BF6" w14:textId="150C3679"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66211FA7"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1FC827DB" w14:textId="77777777" w:rsidR="00DF2BB6" w:rsidRPr="00C70209" w:rsidRDefault="00DF2BB6" w:rsidP="003131E2">
            <w:pPr>
              <w:pStyle w:val="TableH2"/>
              <w:rPr>
                <w:rFonts w:eastAsia="Arial Unicode MS"/>
                <w:lang w:eastAsia="en-US"/>
              </w:rPr>
            </w:pPr>
            <w:r w:rsidRPr="00C70209">
              <w:rPr>
                <w:rFonts w:eastAsia="Arial Unicode MS"/>
                <w:lang w:eastAsia="en-US"/>
              </w:rPr>
              <w:t>No ESAs</w:t>
            </w:r>
          </w:p>
          <w:p w14:paraId="5CADBC65"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1021659B"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6C43A8E6"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7AB3653B"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4F3F7501"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507888D8" w14:textId="6C06EFDC"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3B26AC5F"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134785CB"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4BBC564C" w14:textId="77777777" w:rsidR="00DF2BB6" w:rsidRPr="00C70209" w:rsidRDefault="00DF2BB6" w:rsidP="003131E2">
            <w:pPr>
              <w:pStyle w:val="TableH4"/>
              <w:rPr>
                <w:rFonts w:eastAsia="Arial Unicode MS"/>
              </w:rPr>
            </w:pPr>
            <w:r w:rsidRPr="00C70209">
              <w:rPr>
                <w:rFonts w:eastAsia="Arial Unicode MS"/>
                <w:lang w:eastAsia="ja-JP"/>
              </w:rPr>
              <w:t>Level II evidence</w:t>
            </w:r>
          </w:p>
        </w:tc>
      </w:tr>
      <w:tr w:rsidR="00DF2BB6" w:rsidRPr="00C70209" w14:paraId="78CB5E5F"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39E46A9A" w14:textId="77B856A7" w:rsidR="00DF2BB6" w:rsidRPr="00C70209" w:rsidRDefault="00DF2BB6" w:rsidP="003131E2">
            <w:pPr>
              <w:pStyle w:val="Tabletext-evidencematrix"/>
            </w:pPr>
            <w:r w:rsidRPr="00C70209">
              <w:t>Andropoulos 2013</w:t>
            </w:r>
            <w:r w:rsidRPr="00C70209">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 </w:instrText>
            </w:r>
            <w:r w:rsidR="000E261C">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9</w:t>
            </w:r>
            <w:r w:rsidRPr="00C70209">
              <w:fldChar w:fldCharType="end"/>
            </w:r>
          </w:p>
          <w:p w14:paraId="0ADA7615" w14:textId="77777777" w:rsidR="00DF2BB6" w:rsidRPr="00C70209" w:rsidRDefault="00DF2BB6" w:rsidP="003131E2">
            <w:pPr>
              <w:pStyle w:val="Tabletext-evidencematrix"/>
            </w:pPr>
            <w:r w:rsidRPr="00C70209">
              <w:t>Level II</w:t>
            </w:r>
          </w:p>
          <w:p w14:paraId="79F0B8D3" w14:textId="77777777" w:rsidR="00DF2BB6" w:rsidRPr="00C70209" w:rsidRDefault="00DF2BB6" w:rsidP="003131E2">
            <w:pPr>
              <w:pStyle w:val="Tabletext-evidencematrix"/>
              <w:rPr>
                <w:i/>
              </w:rPr>
            </w:pPr>
            <w:r w:rsidRPr="00C70209">
              <w:rPr>
                <w:i/>
              </w:rPr>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2EF7582" w14:textId="77777777" w:rsidR="00DF2BB6" w:rsidRPr="00C70209" w:rsidRDefault="00DF2BB6" w:rsidP="003131E2">
            <w:pPr>
              <w:pStyle w:val="Tabletext-evidencematrix"/>
            </w:pPr>
            <w:r w:rsidRPr="00C70209">
              <w:t>N=59</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577BC3A2" w14:textId="77777777" w:rsidR="00DF2BB6" w:rsidRPr="00C70209" w:rsidRDefault="00DF2BB6" w:rsidP="003131E2">
            <w:pPr>
              <w:pStyle w:val="Tabletext-evidencematrix"/>
            </w:pPr>
            <w:r w:rsidRPr="00C70209">
              <w:t>Neonates aged ≥35 weeks gestation and &lt;30 days, scheduled for cardiac surgery with hypothermic CPB for &gt;60 minut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420CFBA9" w14:textId="77777777" w:rsidR="00DF2BB6" w:rsidRPr="00C70209" w:rsidRDefault="00DF2BB6" w:rsidP="003131E2">
            <w:pPr>
              <w:pStyle w:val="Tabletext-evidencematrix"/>
            </w:pPr>
            <w:r w:rsidRPr="00C70209">
              <w:t>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71F6C1F" w14:textId="6244C39D" w:rsidR="00DF2BB6" w:rsidRPr="00C70209" w:rsidRDefault="00DF2BB6" w:rsidP="003131E2">
            <w:pPr>
              <w:pStyle w:val="Tabletext-evidencematrix"/>
            </w:pPr>
            <w:r w:rsidRPr="00C70209">
              <w:t>rHuEPO versus placebo (normal saline)</w:t>
            </w:r>
          </w:p>
          <w:p w14:paraId="5B83A00D" w14:textId="77777777" w:rsidR="00DF2BB6" w:rsidRPr="00C70209" w:rsidRDefault="00DF2BB6" w:rsidP="003131E2">
            <w:pPr>
              <w:pStyle w:val="Tabletext-subanalysis"/>
            </w:pPr>
            <w:r w:rsidRPr="00C70209">
              <w:t>*Administered preoperatively and on postoperative days 1 and 3</w:t>
            </w:r>
          </w:p>
        </w:tc>
        <w:tc>
          <w:tcPr>
            <w:tcW w:w="487" w:type="pct"/>
            <w:tcBorders>
              <w:top w:val="single" w:sz="4" w:space="0" w:color="000000"/>
              <w:left w:val="single" w:sz="4" w:space="0" w:color="000000"/>
              <w:bottom w:val="single" w:sz="4" w:space="0" w:color="000000"/>
              <w:right w:val="single" w:sz="4" w:space="0" w:color="000000"/>
            </w:tcBorders>
            <w:hideMark/>
          </w:tcPr>
          <w:p w14:paraId="639FF4CD" w14:textId="77777777" w:rsidR="00DF2BB6" w:rsidRPr="00C70209" w:rsidRDefault="00DF2BB6" w:rsidP="003131E2">
            <w:pPr>
              <w:pStyle w:val="Tabletext-evidencematrix"/>
            </w:pPr>
            <w:r w:rsidRPr="00C70209">
              <w:t>Preoperative cerebral infarction (all)</w:t>
            </w:r>
          </w:p>
        </w:tc>
        <w:tc>
          <w:tcPr>
            <w:tcW w:w="519" w:type="pct"/>
            <w:tcBorders>
              <w:top w:val="single" w:sz="4" w:space="0" w:color="000000"/>
              <w:left w:val="single" w:sz="4" w:space="0" w:color="000000"/>
              <w:bottom w:val="single" w:sz="4" w:space="0" w:color="000000"/>
              <w:right w:val="single" w:sz="4" w:space="0" w:color="000000"/>
            </w:tcBorders>
            <w:hideMark/>
          </w:tcPr>
          <w:p w14:paraId="0A7F53C3" w14:textId="77777777" w:rsidR="00DF2BB6" w:rsidRPr="00C70209" w:rsidRDefault="00DF2BB6" w:rsidP="003131E2">
            <w:pPr>
              <w:pStyle w:val="Tabletext-evidencematrix"/>
            </w:pPr>
            <w:r w:rsidRPr="00C70209">
              <w:t>6/32 (18.8%)</w:t>
            </w:r>
          </w:p>
        </w:tc>
        <w:tc>
          <w:tcPr>
            <w:tcW w:w="519" w:type="pct"/>
            <w:tcBorders>
              <w:top w:val="single" w:sz="4" w:space="0" w:color="000000"/>
              <w:left w:val="single" w:sz="4" w:space="0" w:color="000000"/>
              <w:bottom w:val="single" w:sz="4" w:space="0" w:color="000000"/>
              <w:right w:val="single" w:sz="4" w:space="0" w:color="000000"/>
            </w:tcBorders>
            <w:hideMark/>
          </w:tcPr>
          <w:p w14:paraId="51BD19E9" w14:textId="77777777" w:rsidR="00DF2BB6" w:rsidRPr="00C70209" w:rsidRDefault="00DF2BB6" w:rsidP="003131E2">
            <w:pPr>
              <w:pStyle w:val="Tabletext-evidencematrix"/>
            </w:pPr>
            <w:r w:rsidRPr="00C70209">
              <w:t>2/27 (7.4%)</w:t>
            </w:r>
          </w:p>
        </w:tc>
        <w:tc>
          <w:tcPr>
            <w:tcW w:w="519" w:type="pct"/>
            <w:tcBorders>
              <w:top w:val="single" w:sz="4" w:space="0" w:color="000000"/>
              <w:left w:val="single" w:sz="4" w:space="0" w:color="000000"/>
              <w:bottom w:val="single" w:sz="4" w:space="0" w:color="000000"/>
              <w:right w:val="single" w:sz="4" w:space="0" w:color="000000"/>
            </w:tcBorders>
            <w:hideMark/>
          </w:tcPr>
          <w:p w14:paraId="5E97D0B7" w14:textId="77777777" w:rsidR="00DF2BB6" w:rsidRPr="00C70209" w:rsidRDefault="00DF2BB6" w:rsidP="003131E2">
            <w:pPr>
              <w:pStyle w:val="Tabletext-evidencematrix"/>
            </w:pPr>
            <w:r w:rsidRPr="00C70209">
              <w:t>RR 2.53 [0.56, 11.53]c</w:t>
            </w:r>
          </w:p>
        </w:tc>
        <w:tc>
          <w:tcPr>
            <w:tcW w:w="603" w:type="pct"/>
            <w:tcBorders>
              <w:top w:val="single" w:sz="4" w:space="0" w:color="000000"/>
              <w:left w:val="single" w:sz="4" w:space="0" w:color="000000"/>
              <w:bottom w:val="single" w:sz="4" w:space="0" w:color="000000"/>
              <w:right w:val="single" w:sz="4" w:space="0" w:color="000000"/>
            </w:tcBorders>
            <w:hideMark/>
          </w:tcPr>
          <w:p w14:paraId="012EEADB" w14:textId="77777777" w:rsidR="00DF2BB6" w:rsidRPr="00C70209" w:rsidRDefault="00DF2BB6" w:rsidP="003131E2">
            <w:pPr>
              <w:pStyle w:val="Tabletext-evidencematrix"/>
            </w:pPr>
            <w:r w:rsidRPr="00C70209">
              <w:t>No significant difference</w:t>
            </w:r>
          </w:p>
          <w:p w14:paraId="7FF47606" w14:textId="186EBC20" w:rsidR="00DF2BB6" w:rsidRPr="00C70209" w:rsidRDefault="001A475D" w:rsidP="003131E2">
            <w:pPr>
              <w:pStyle w:val="Tabletext-evidencematrix"/>
            </w:pPr>
            <w:r w:rsidRPr="001A475D">
              <w:rPr>
                <w:i/>
              </w:rPr>
              <w:t>P = </w:t>
            </w:r>
            <w:r w:rsidR="00DF2BB6" w:rsidRPr="00C70209">
              <w:t>0.23c</w:t>
            </w:r>
          </w:p>
          <w:p w14:paraId="6060B34C" w14:textId="4005DEF6" w:rsidR="00DF2BB6" w:rsidRPr="00C70209" w:rsidRDefault="001A475D" w:rsidP="003131E2">
            <w:pPr>
              <w:pStyle w:val="Tabletext-evidencematrix"/>
            </w:pPr>
            <w:r w:rsidRPr="001A475D">
              <w:rPr>
                <w:i/>
              </w:rPr>
              <w:t>P = </w:t>
            </w:r>
            <w:r w:rsidR="00DF2BB6" w:rsidRPr="00C70209">
              <w:t>0.269d</w:t>
            </w:r>
          </w:p>
        </w:tc>
      </w:tr>
      <w:tr w:rsidR="00DF2BB6" w:rsidRPr="00C70209" w14:paraId="33466552"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CF054B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AEE505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8CD00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148B4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2F351A"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nil"/>
              <w:right w:val="single" w:sz="4" w:space="0" w:color="000000"/>
            </w:tcBorders>
          </w:tcPr>
          <w:p w14:paraId="2D14DCEB" w14:textId="77777777" w:rsidR="00DF2BB6" w:rsidRPr="00C70209" w:rsidRDefault="00DF2BB6" w:rsidP="003131E2">
            <w:pPr>
              <w:pStyle w:val="Tabletext-subanalysis"/>
              <w:spacing w:line="276" w:lineRule="auto"/>
            </w:pPr>
          </w:p>
        </w:tc>
        <w:tc>
          <w:tcPr>
            <w:tcW w:w="1557" w:type="pct"/>
            <w:gridSpan w:val="3"/>
            <w:tcBorders>
              <w:top w:val="single" w:sz="4" w:space="0" w:color="000000"/>
              <w:left w:val="single" w:sz="4" w:space="0" w:color="000000"/>
              <w:bottom w:val="single" w:sz="4" w:space="0" w:color="000000"/>
              <w:right w:val="single" w:sz="4" w:space="0" w:color="000000"/>
            </w:tcBorders>
            <w:hideMark/>
          </w:tcPr>
          <w:p w14:paraId="146BFF3C" w14:textId="77777777" w:rsidR="00DF2BB6" w:rsidRPr="00C70209" w:rsidRDefault="00DF2BB6" w:rsidP="003131E2">
            <w:pPr>
              <w:pStyle w:val="Tabletext-subanalysis"/>
              <w:spacing w:line="276" w:lineRule="auto"/>
              <w:rPr>
                <w:rStyle w:val="Emphasis"/>
              </w:rPr>
            </w:pPr>
            <w:r w:rsidRPr="00C70209">
              <w:rPr>
                <w:rStyle w:val="Emphasis"/>
              </w:rPr>
              <w:t>Subgroup analysis: severity</w:t>
            </w:r>
          </w:p>
        </w:tc>
        <w:tc>
          <w:tcPr>
            <w:tcW w:w="603" w:type="pct"/>
            <w:tcBorders>
              <w:top w:val="single" w:sz="4" w:space="0" w:color="000000"/>
              <w:left w:val="single" w:sz="4" w:space="0" w:color="000000"/>
              <w:bottom w:val="nil"/>
              <w:right w:val="single" w:sz="4" w:space="0" w:color="000000"/>
            </w:tcBorders>
            <w:hideMark/>
          </w:tcPr>
          <w:p w14:paraId="0E2B6ECD" w14:textId="77777777" w:rsidR="00DF2BB6" w:rsidRPr="00C70209" w:rsidRDefault="00DF2BB6" w:rsidP="003131E2">
            <w:pPr>
              <w:pStyle w:val="Tabletext-subanalysis"/>
              <w:spacing w:line="276" w:lineRule="auto"/>
              <w:rPr>
                <w:i/>
              </w:rPr>
            </w:pPr>
            <w:r w:rsidRPr="00C70209">
              <w:rPr>
                <w:i/>
              </w:rPr>
              <w:t>No significant difference</w:t>
            </w:r>
          </w:p>
        </w:tc>
      </w:tr>
      <w:tr w:rsidR="00DF2BB6" w:rsidRPr="00C70209" w14:paraId="1DA3425A" w14:textId="77777777" w:rsidTr="003131E2">
        <w:trPr>
          <w:cantSplit/>
          <w:trHeight w:val="702"/>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EA9D32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1578B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6C6167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858E6B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96D9C3"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nil"/>
              <w:left w:val="single" w:sz="4" w:space="0" w:color="000000"/>
              <w:bottom w:val="single" w:sz="4" w:space="0" w:color="000000"/>
              <w:right w:val="single" w:sz="4" w:space="0" w:color="000000"/>
            </w:tcBorders>
            <w:hideMark/>
          </w:tcPr>
          <w:p w14:paraId="072CD001" w14:textId="77777777" w:rsidR="00DF2BB6" w:rsidRPr="00C70209" w:rsidRDefault="00DF2BB6" w:rsidP="003131E2">
            <w:pPr>
              <w:pStyle w:val="Tabletext-subanalysis"/>
              <w:jc w:val="right"/>
            </w:pPr>
            <w:r w:rsidRPr="00C70209">
              <w:t>Mild</w:t>
            </w:r>
          </w:p>
          <w:p w14:paraId="5D3478C0" w14:textId="77777777" w:rsidR="00DF2BB6" w:rsidRPr="00C70209" w:rsidRDefault="00DF2BB6" w:rsidP="003131E2">
            <w:pPr>
              <w:pStyle w:val="Tabletext-subanalysis"/>
              <w:jc w:val="right"/>
            </w:pPr>
            <w:r w:rsidRPr="00C70209">
              <w:t>Moderate</w:t>
            </w:r>
          </w:p>
          <w:p w14:paraId="4109350B" w14:textId="77777777" w:rsidR="00DF2BB6" w:rsidRPr="00C70209" w:rsidRDefault="00DF2BB6" w:rsidP="003131E2">
            <w:pPr>
              <w:pStyle w:val="Tabletext-subanalysis"/>
              <w:jc w:val="right"/>
            </w:pPr>
            <w:r w:rsidRPr="00C70209">
              <w:t>Severe</w:t>
            </w:r>
          </w:p>
        </w:tc>
        <w:tc>
          <w:tcPr>
            <w:tcW w:w="519" w:type="pct"/>
            <w:tcBorders>
              <w:top w:val="single" w:sz="4" w:space="0" w:color="000000"/>
              <w:left w:val="single" w:sz="4" w:space="0" w:color="000000"/>
              <w:bottom w:val="single" w:sz="4" w:space="0" w:color="000000"/>
              <w:right w:val="single" w:sz="4" w:space="0" w:color="000000"/>
            </w:tcBorders>
            <w:hideMark/>
          </w:tcPr>
          <w:p w14:paraId="1944B1ED" w14:textId="77777777" w:rsidR="00DF2BB6" w:rsidRPr="00C70209" w:rsidRDefault="00DF2BB6" w:rsidP="003131E2">
            <w:pPr>
              <w:pStyle w:val="Tabletext-subanalysis"/>
            </w:pPr>
            <w:r w:rsidRPr="00C70209">
              <w:t>4/32 (12.5%)</w:t>
            </w:r>
          </w:p>
          <w:p w14:paraId="7B6A9D26" w14:textId="77777777" w:rsidR="00DF2BB6" w:rsidRPr="00C70209" w:rsidRDefault="00DF2BB6" w:rsidP="003131E2">
            <w:pPr>
              <w:pStyle w:val="Tabletext-subanalysis"/>
            </w:pPr>
            <w:r w:rsidRPr="00C70209">
              <w:t>1/32 (3.1%)</w:t>
            </w:r>
          </w:p>
          <w:p w14:paraId="441BA2A8" w14:textId="77777777" w:rsidR="00DF2BB6" w:rsidRPr="00C70209" w:rsidRDefault="00DF2BB6" w:rsidP="003131E2">
            <w:pPr>
              <w:pStyle w:val="Tabletext-subanalysis"/>
            </w:pPr>
            <w:r w:rsidRPr="00C70209">
              <w:t>1/32 (3.1%)</w:t>
            </w:r>
          </w:p>
        </w:tc>
        <w:tc>
          <w:tcPr>
            <w:tcW w:w="519" w:type="pct"/>
            <w:tcBorders>
              <w:top w:val="single" w:sz="4" w:space="0" w:color="000000"/>
              <w:left w:val="single" w:sz="4" w:space="0" w:color="000000"/>
              <w:bottom w:val="single" w:sz="4" w:space="0" w:color="000000"/>
              <w:right w:val="single" w:sz="4" w:space="0" w:color="000000"/>
            </w:tcBorders>
            <w:hideMark/>
          </w:tcPr>
          <w:p w14:paraId="733BD794" w14:textId="77777777" w:rsidR="00DF2BB6" w:rsidRPr="00C70209" w:rsidRDefault="00DF2BB6" w:rsidP="003131E2">
            <w:pPr>
              <w:pStyle w:val="Tabletext-subanalysis"/>
            </w:pPr>
            <w:r w:rsidRPr="00C70209">
              <w:t>2/27 (7.4%)</w:t>
            </w:r>
          </w:p>
          <w:p w14:paraId="59CA2CB8" w14:textId="77777777" w:rsidR="00DF2BB6" w:rsidRPr="00C70209" w:rsidRDefault="00DF2BB6" w:rsidP="003131E2">
            <w:pPr>
              <w:pStyle w:val="Tabletext-subanalysis"/>
            </w:pPr>
            <w:r w:rsidRPr="00C70209">
              <w:t>0/27 (0%)</w:t>
            </w:r>
          </w:p>
          <w:p w14:paraId="3C2274AC" w14:textId="77777777" w:rsidR="00DF2BB6" w:rsidRPr="00C70209" w:rsidRDefault="00DF2BB6" w:rsidP="003131E2">
            <w:pPr>
              <w:pStyle w:val="Tabletext-subanalysis"/>
            </w:pPr>
            <w:r w:rsidRPr="00C70209">
              <w:t>0/27 (0%)</w:t>
            </w:r>
          </w:p>
        </w:tc>
        <w:tc>
          <w:tcPr>
            <w:tcW w:w="519" w:type="pct"/>
            <w:tcBorders>
              <w:top w:val="single" w:sz="4" w:space="0" w:color="000000"/>
              <w:left w:val="single" w:sz="4" w:space="0" w:color="000000"/>
              <w:bottom w:val="single" w:sz="4" w:space="0" w:color="000000"/>
              <w:right w:val="single" w:sz="4" w:space="0" w:color="000000"/>
            </w:tcBorders>
            <w:hideMark/>
          </w:tcPr>
          <w:p w14:paraId="10E2BE8F" w14:textId="77777777" w:rsidR="00DF2BB6" w:rsidRPr="00C70209" w:rsidRDefault="00DF2BB6" w:rsidP="003131E2">
            <w:pPr>
              <w:pStyle w:val="Tabletext-subanalysis"/>
            </w:pPr>
            <w:r w:rsidRPr="00C70209">
              <w:t>RR 1.69 [0.33, 8.51]c</w:t>
            </w:r>
          </w:p>
          <w:p w14:paraId="65B51FC8" w14:textId="77777777" w:rsidR="00DF2BB6" w:rsidRPr="00C70209" w:rsidRDefault="00DF2BB6" w:rsidP="003131E2">
            <w:pPr>
              <w:pStyle w:val="Tabletext-subanalysis"/>
            </w:pPr>
            <w:r w:rsidRPr="00C70209">
              <w:t>RR 2.55 [0.11, 60.04]c</w:t>
            </w:r>
          </w:p>
          <w:p w14:paraId="70911F75" w14:textId="77777777" w:rsidR="00DF2BB6" w:rsidRPr="00C70209" w:rsidRDefault="00DF2BB6" w:rsidP="003131E2">
            <w:pPr>
              <w:pStyle w:val="Tabletext-subanalysis"/>
            </w:pPr>
            <w:r w:rsidRPr="00C70209">
              <w:t>RR 2.55 [0.11, 60.04]c</w:t>
            </w:r>
          </w:p>
        </w:tc>
        <w:tc>
          <w:tcPr>
            <w:tcW w:w="603" w:type="pct"/>
            <w:tcBorders>
              <w:top w:val="nil"/>
              <w:left w:val="single" w:sz="4" w:space="0" w:color="000000"/>
              <w:bottom w:val="single" w:sz="4" w:space="0" w:color="000000"/>
              <w:right w:val="single" w:sz="4" w:space="0" w:color="000000"/>
            </w:tcBorders>
            <w:hideMark/>
          </w:tcPr>
          <w:p w14:paraId="0A70C99D" w14:textId="1668679B" w:rsidR="00DF2BB6" w:rsidRPr="00C70209" w:rsidRDefault="001A475D" w:rsidP="003131E2">
            <w:pPr>
              <w:pStyle w:val="Tabletext-subanalysis"/>
            </w:pPr>
            <w:r w:rsidRPr="001A475D">
              <w:rPr>
                <w:i/>
              </w:rPr>
              <w:t>P = </w:t>
            </w:r>
            <w:r w:rsidR="00DF2BB6" w:rsidRPr="00C70209">
              <w:t>0.53c</w:t>
            </w:r>
          </w:p>
          <w:p w14:paraId="23F33420" w14:textId="51476A3E" w:rsidR="00DF2BB6" w:rsidRPr="00C70209" w:rsidRDefault="001A475D" w:rsidP="003131E2">
            <w:pPr>
              <w:pStyle w:val="Tabletext-subanalysis"/>
            </w:pPr>
            <w:r w:rsidRPr="001A475D">
              <w:rPr>
                <w:i/>
              </w:rPr>
              <w:t>P = </w:t>
            </w:r>
            <w:r w:rsidR="00DF2BB6" w:rsidRPr="00C70209">
              <w:t>0.56c</w:t>
            </w:r>
          </w:p>
          <w:p w14:paraId="442369EB" w14:textId="5D6A3D17" w:rsidR="00DF2BB6" w:rsidRPr="00C70209" w:rsidRDefault="001A475D" w:rsidP="003131E2">
            <w:pPr>
              <w:pStyle w:val="Tabletext-subanalysis"/>
            </w:pPr>
            <w:r w:rsidRPr="001A475D">
              <w:rPr>
                <w:i/>
              </w:rPr>
              <w:t>P = </w:t>
            </w:r>
            <w:r w:rsidR="00DF2BB6" w:rsidRPr="00C70209">
              <w:t>0.56c</w:t>
            </w:r>
          </w:p>
        </w:tc>
      </w:tr>
      <w:tr w:rsidR="00DF2BB6" w:rsidRPr="00C70209" w14:paraId="31C9C391"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35325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2D8FD8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843B8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0EB949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AF23D8"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41FECC8B" w14:textId="77777777" w:rsidR="00DF2BB6" w:rsidRPr="00C70209" w:rsidRDefault="00DF2BB6" w:rsidP="003131E2">
            <w:pPr>
              <w:pStyle w:val="Tabletext-evidencematrix"/>
            </w:pPr>
            <w:r w:rsidRPr="00C70209">
              <w:t>Postoperative cerebral infarction (all)</w:t>
            </w:r>
          </w:p>
        </w:tc>
        <w:tc>
          <w:tcPr>
            <w:tcW w:w="519" w:type="pct"/>
            <w:tcBorders>
              <w:top w:val="single" w:sz="4" w:space="0" w:color="000000"/>
              <w:left w:val="single" w:sz="4" w:space="0" w:color="000000"/>
              <w:bottom w:val="single" w:sz="4" w:space="0" w:color="000000"/>
              <w:right w:val="single" w:sz="4" w:space="0" w:color="000000"/>
            </w:tcBorders>
            <w:hideMark/>
          </w:tcPr>
          <w:p w14:paraId="66F9B760" w14:textId="77777777" w:rsidR="00DF2BB6" w:rsidRPr="00C70209" w:rsidRDefault="00DF2BB6" w:rsidP="003131E2">
            <w:pPr>
              <w:pStyle w:val="Tabletext-evidencematrix"/>
            </w:pPr>
            <w:r w:rsidRPr="00C70209">
              <w:t>3/32 (9.4%)</w:t>
            </w:r>
          </w:p>
        </w:tc>
        <w:tc>
          <w:tcPr>
            <w:tcW w:w="519" w:type="pct"/>
            <w:tcBorders>
              <w:top w:val="single" w:sz="4" w:space="0" w:color="000000"/>
              <w:left w:val="single" w:sz="4" w:space="0" w:color="000000"/>
              <w:bottom w:val="single" w:sz="4" w:space="0" w:color="000000"/>
              <w:right w:val="single" w:sz="4" w:space="0" w:color="000000"/>
            </w:tcBorders>
            <w:hideMark/>
          </w:tcPr>
          <w:p w14:paraId="14FCD7A3" w14:textId="77777777" w:rsidR="00DF2BB6" w:rsidRPr="00C70209" w:rsidRDefault="00DF2BB6" w:rsidP="003131E2">
            <w:pPr>
              <w:pStyle w:val="Tabletext-evidencematrix"/>
            </w:pPr>
            <w:r w:rsidRPr="00C70209">
              <w:t>5/27 (18.5%)</w:t>
            </w:r>
          </w:p>
        </w:tc>
        <w:tc>
          <w:tcPr>
            <w:tcW w:w="519" w:type="pct"/>
            <w:tcBorders>
              <w:top w:val="single" w:sz="4" w:space="0" w:color="000000"/>
              <w:left w:val="single" w:sz="4" w:space="0" w:color="000000"/>
              <w:bottom w:val="single" w:sz="4" w:space="0" w:color="000000"/>
              <w:right w:val="single" w:sz="4" w:space="0" w:color="000000"/>
            </w:tcBorders>
            <w:hideMark/>
          </w:tcPr>
          <w:p w14:paraId="42E9420F" w14:textId="77777777" w:rsidR="00DF2BB6" w:rsidRPr="00C70209" w:rsidRDefault="00DF2BB6" w:rsidP="003131E2">
            <w:pPr>
              <w:pStyle w:val="Tabletext-evidencematrix"/>
            </w:pPr>
            <w:r w:rsidRPr="00C70209">
              <w:t>RR 0.51 [0.13, 1.93]c</w:t>
            </w:r>
          </w:p>
        </w:tc>
        <w:tc>
          <w:tcPr>
            <w:tcW w:w="603" w:type="pct"/>
            <w:tcBorders>
              <w:top w:val="single" w:sz="4" w:space="0" w:color="000000"/>
              <w:left w:val="single" w:sz="4" w:space="0" w:color="000000"/>
              <w:bottom w:val="single" w:sz="4" w:space="0" w:color="000000"/>
              <w:right w:val="single" w:sz="4" w:space="0" w:color="000000"/>
            </w:tcBorders>
            <w:hideMark/>
          </w:tcPr>
          <w:p w14:paraId="09981BFC" w14:textId="77777777" w:rsidR="00DF2BB6" w:rsidRPr="00C70209" w:rsidRDefault="00DF2BB6" w:rsidP="003131E2">
            <w:pPr>
              <w:pStyle w:val="Tabletext-evidencematrix"/>
            </w:pPr>
            <w:r w:rsidRPr="00C70209">
              <w:t>No significant difference</w:t>
            </w:r>
          </w:p>
          <w:p w14:paraId="2B76408E" w14:textId="29F3A036" w:rsidR="00DF2BB6" w:rsidRPr="00C70209" w:rsidRDefault="001A475D" w:rsidP="003131E2">
            <w:pPr>
              <w:pStyle w:val="Tabletext-evidencematrix"/>
            </w:pPr>
            <w:r w:rsidRPr="001A475D">
              <w:rPr>
                <w:i/>
              </w:rPr>
              <w:t>P = </w:t>
            </w:r>
            <w:r w:rsidR="00DF2BB6" w:rsidRPr="00C70209">
              <w:t>0.32c</w:t>
            </w:r>
          </w:p>
          <w:p w14:paraId="72974F4A" w14:textId="389861D1" w:rsidR="00DF2BB6" w:rsidRPr="00C70209" w:rsidRDefault="001A475D" w:rsidP="003131E2">
            <w:pPr>
              <w:pStyle w:val="Tabletext-evidencematrix"/>
            </w:pPr>
            <w:r w:rsidRPr="001A475D">
              <w:rPr>
                <w:i/>
              </w:rPr>
              <w:t>P = </w:t>
            </w:r>
            <w:r w:rsidR="00DF2BB6" w:rsidRPr="00C70209">
              <w:t>0.450d</w:t>
            </w:r>
          </w:p>
        </w:tc>
      </w:tr>
      <w:tr w:rsidR="00DF2BB6" w:rsidRPr="00C70209" w14:paraId="1FEF67D7"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606AE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1F279A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321C6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377F38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C77682"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nil"/>
              <w:right w:val="single" w:sz="4" w:space="0" w:color="000000"/>
            </w:tcBorders>
          </w:tcPr>
          <w:p w14:paraId="2E1A56F5" w14:textId="77777777" w:rsidR="00DF2BB6" w:rsidRPr="00C70209" w:rsidRDefault="00DF2BB6" w:rsidP="003131E2">
            <w:pPr>
              <w:pStyle w:val="Tabletext-evidencematrix"/>
              <w:spacing w:line="276" w:lineRule="auto"/>
              <w:rPr>
                <w:szCs w:val="16"/>
              </w:rPr>
            </w:pPr>
          </w:p>
        </w:tc>
        <w:tc>
          <w:tcPr>
            <w:tcW w:w="1557" w:type="pct"/>
            <w:gridSpan w:val="3"/>
            <w:tcBorders>
              <w:top w:val="single" w:sz="4" w:space="0" w:color="000000"/>
              <w:left w:val="single" w:sz="4" w:space="0" w:color="000000"/>
              <w:bottom w:val="single" w:sz="4" w:space="0" w:color="000000"/>
              <w:right w:val="single" w:sz="4" w:space="0" w:color="000000"/>
            </w:tcBorders>
            <w:hideMark/>
          </w:tcPr>
          <w:p w14:paraId="4386C70D" w14:textId="77777777" w:rsidR="00DF2BB6" w:rsidRPr="00C70209" w:rsidRDefault="00DF2BB6" w:rsidP="003131E2">
            <w:pPr>
              <w:pStyle w:val="Tabletext-subanalysis"/>
              <w:spacing w:line="276" w:lineRule="auto"/>
              <w:rPr>
                <w:rStyle w:val="Emphasis"/>
              </w:rPr>
            </w:pPr>
            <w:r w:rsidRPr="00C70209">
              <w:rPr>
                <w:rStyle w:val="Emphasis"/>
              </w:rPr>
              <w:t>Subgroup analysis: severity</w:t>
            </w:r>
          </w:p>
        </w:tc>
        <w:tc>
          <w:tcPr>
            <w:tcW w:w="603" w:type="pct"/>
            <w:tcBorders>
              <w:top w:val="single" w:sz="4" w:space="0" w:color="000000"/>
              <w:left w:val="single" w:sz="4" w:space="0" w:color="000000"/>
              <w:bottom w:val="nil"/>
              <w:right w:val="single" w:sz="4" w:space="0" w:color="000000"/>
            </w:tcBorders>
            <w:hideMark/>
          </w:tcPr>
          <w:p w14:paraId="248F1398" w14:textId="77777777" w:rsidR="00DF2BB6" w:rsidRPr="00C70209" w:rsidRDefault="00DF2BB6" w:rsidP="003131E2">
            <w:pPr>
              <w:pStyle w:val="Tabletext-subanalysis"/>
              <w:spacing w:line="276" w:lineRule="auto"/>
              <w:rPr>
                <w:i/>
              </w:rPr>
            </w:pPr>
            <w:r w:rsidRPr="00C70209">
              <w:rPr>
                <w:i/>
              </w:rPr>
              <w:t>No significant difference</w:t>
            </w:r>
          </w:p>
        </w:tc>
      </w:tr>
      <w:tr w:rsidR="00DF2BB6" w:rsidRPr="00C70209" w14:paraId="26162E44"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E6F70B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44496A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54E4B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D6AB4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758D20"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nil"/>
              <w:left w:val="single" w:sz="4" w:space="0" w:color="000000"/>
              <w:bottom w:val="single" w:sz="4" w:space="0" w:color="000000"/>
              <w:right w:val="single" w:sz="4" w:space="0" w:color="000000"/>
            </w:tcBorders>
            <w:hideMark/>
          </w:tcPr>
          <w:p w14:paraId="4FB3BF4B" w14:textId="77777777" w:rsidR="00DF2BB6" w:rsidRPr="00C70209" w:rsidRDefault="00DF2BB6" w:rsidP="003131E2">
            <w:pPr>
              <w:pStyle w:val="Tabletext-subanalysis"/>
              <w:jc w:val="right"/>
            </w:pPr>
            <w:r w:rsidRPr="00C70209">
              <w:t>Mild</w:t>
            </w:r>
          </w:p>
          <w:p w14:paraId="3DBE82B4" w14:textId="77777777" w:rsidR="00DF2BB6" w:rsidRPr="00C70209" w:rsidRDefault="00DF2BB6" w:rsidP="003131E2">
            <w:pPr>
              <w:pStyle w:val="Tabletext-subanalysis"/>
              <w:jc w:val="right"/>
            </w:pPr>
            <w:r w:rsidRPr="00C70209">
              <w:t>Moderate</w:t>
            </w:r>
          </w:p>
          <w:p w14:paraId="50A900CA" w14:textId="77777777" w:rsidR="00DF2BB6" w:rsidRPr="00C70209" w:rsidRDefault="00DF2BB6" w:rsidP="003131E2">
            <w:pPr>
              <w:pStyle w:val="Tabletext-subanalysis"/>
              <w:jc w:val="right"/>
            </w:pPr>
            <w:r w:rsidRPr="00C70209">
              <w:t>Severe</w:t>
            </w:r>
          </w:p>
        </w:tc>
        <w:tc>
          <w:tcPr>
            <w:tcW w:w="519" w:type="pct"/>
            <w:tcBorders>
              <w:top w:val="single" w:sz="4" w:space="0" w:color="000000"/>
              <w:left w:val="single" w:sz="4" w:space="0" w:color="000000"/>
              <w:bottom w:val="single" w:sz="4" w:space="0" w:color="000000"/>
              <w:right w:val="single" w:sz="4" w:space="0" w:color="000000"/>
            </w:tcBorders>
            <w:hideMark/>
          </w:tcPr>
          <w:p w14:paraId="7E903792" w14:textId="77777777" w:rsidR="00DF2BB6" w:rsidRPr="00C70209" w:rsidRDefault="00DF2BB6" w:rsidP="003131E2">
            <w:pPr>
              <w:pStyle w:val="Tabletext-subanalysis"/>
            </w:pPr>
            <w:r w:rsidRPr="00C70209">
              <w:t>3/32 (9.4%)</w:t>
            </w:r>
          </w:p>
          <w:p w14:paraId="7DB0D558" w14:textId="77777777" w:rsidR="00DF2BB6" w:rsidRPr="00C70209" w:rsidRDefault="00DF2BB6" w:rsidP="003131E2">
            <w:pPr>
              <w:pStyle w:val="Tabletext-subanalysis"/>
            </w:pPr>
            <w:r w:rsidRPr="00C70209">
              <w:t>0/32 (0%)</w:t>
            </w:r>
          </w:p>
          <w:p w14:paraId="03F5942C" w14:textId="77777777" w:rsidR="00DF2BB6" w:rsidRPr="00C70209" w:rsidRDefault="00DF2BB6" w:rsidP="003131E2">
            <w:pPr>
              <w:pStyle w:val="Tabletext-subanalysis"/>
            </w:pPr>
            <w:r w:rsidRPr="00C70209">
              <w:t>0/32 (0%)</w:t>
            </w:r>
          </w:p>
        </w:tc>
        <w:tc>
          <w:tcPr>
            <w:tcW w:w="519" w:type="pct"/>
            <w:tcBorders>
              <w:top w:val="single" w:sz="4" w:space="0" w:color="000000"/>
              <w:left w:val="single" w:sz="4" w:space="0" w:color="000000"/>
              <w:bottom w:val="single" w:sz="4" w:space="0" w:color="000000"/>
              <w:right w:val="single" w:sz="4" w:space="0" w:color="000000"/>
            </w:tcBorders>
            <w:hideMark/>
          </w:tcPr>
          <w:p w14:paraId="7F42118E" w14:textId="77777777" w:rsidR="00DF2BB6" w:rsidRPr="00C70209" w:rsidRDefault="00DF2BB6" w:rsidP="003131E2">
            <w:pPr>
              <w:pStyle w:val="Tabletext-subanalysis"/>
            </w:pPr>
            <w:r w:rsidRPr="00C70209">
              <w:t>5/27 (18.5%)</w:t>
            </w:r>
          </w:p>
          <w:p w14:paraId="24A86FEB" w14:textId="77777777" w:rsidR="00DF2BB6" w:rsidRPr="00C70209" w:rsidRDefault="00DF2BB6" w:rsidP="003131E2">
            <w:pPr>
              <w:pStyle w:val="Tabletext-subanalysis"/>
            </w:pPr>
            <w:r w:rsidRPr="00C70209">
              <w:t>0/27 (0%)</w:t>
            </w:r>
          </w:p>
          <w:p w14:paraId="6CDA639C" w14:textId="77777777" w:rsidR="00DF2BB6" w:rsidRPr="00C70209" w:rsidRDefault="00DF2BB6" w:rsidP="003131E2">
            <w:pPr>
              <w:pStyle w:val="Tabletext-subanalysis"/>
            </w:pPr>
            <w:r w:rsidRPr="00C70209">
              <w:t>0/27 (0%)</w:t>
            </w:r>
          </w:p>
        </w:tc>
        <w:tc>
          <w:tcPr>
            <w:tcW w:w="519" w:type="pct"/>
            <w:tcBorders>
              <w:top w:val="single" w:sz="4" w:space="0" w:color="000000"/>
              <w:left w:val="single" w:sz="4" w:space="0" w:color="000000"/>
              <w:bottom w:val="single" w:sz="4" w:space="0" w:color="000000"/>
              <w:right w:val="single" w:sz="4" w:space="0" w:color="000000"/>
            </w:tcBorders>
            <w:hideMark/>
          </w:tcPr>
          <w:p w14:paraId="112C3E54" w14:textId="77777777" w:rsidR="00DF2BB6" w:rsidRPr="00C70209" w:rsidRDefault="00DF2BB6" w:rsidP="003131E2">
            <w:pPr>
              <w:pStyle w:val="Tabletext-subanalysis"/>
            </w:pPr>
            <w:r w:rsidRPr="00C70209">
              <w:t>RR 0.51 [0.13, 1.93]c</w:t>
            </w:r>
          </w:p>
          <w:p w14:paraId="695FCA4B" w14:textId="77777777" w:rsidR="00DF2BB6" w:rsidRPr="00C70209" w:rsidRDefault="00DF2BB6" w:rsidP="003131E2">
            <w:pPr>
              <w:pStyle w:val="Tabletext-subanalysis"/>
            </w:pPr>
            <w:r w:rsidRPr="00C70209">
              <w:t>Not estimable</w:t>
            </w:r>
          </w:p>
          <w:p w14:paraId="1AE09EC7" w14:textId="77777777" w:rsidR="00DF2BB6" w:rsidRPr="00C70209" w:rsidRDefault="00DF2BB6" w:rsidP="003131E2">
            <w:pPr>
              <w:pStyle w:val="Tabletext-subanalysis"/>
            </w:pPr>
            <w:r w:rsidRPr="00C70209">
              <w:t>Not estimable</w:t>
            </w:r>
          </w:p>
        </w:tc>
        <w:tc>
          <w:tcPr>
            <w:tcW w:w="603" w:type="pct"/>
            <w:tcBorders>
              <w:top w:val="nil"/>
              <w:left w:val="single" w:sz="4" w:space="0" w:color="000000"/>
              <w:bottom w:val="single" w:sz="4" w:space="0" w:color="000000"/>
              <w:right w:val="single" w:sz="4" w:space="0" w:color="000000"/>
            </w:tcBorders>
            <w:hideMark/>
          </w:tcPr>
          <w:p w14:paraId="3637F19D" w14:textId="5785881E" w:rsidR="00DF2BB6" w:rsidRPr="00C70209" w:rsidRDefault="001A475D" w:rsidP="003131E2">
            <w:pPr>
              <w:pStyle w:val="Tabletext-subanalysis"/>
            </w:pPr>
            <w:r w:rsidRPr="001A475D">
              <w:rPr>
                <w:i/>
              </w:rPr>
              <w:t>P = </w:t>
            </w:r>
            <w:r w:rsidR="00DF2BB6" w:rsidRPr="00C70209">
              <w:t>0.32c</w:t>
            </w:r>
          </w:p>
          <w:p w14:paraId="1B3CEC27" w14:textId="4A893007" w:rsidR="00DF2BB6" w:rsidRPr="00C70209" w:rsidRDefault="001A475D" w:rsidP="003131E2">
            <w:pPr>
              <w:pStyle w:val="Tabletext-subanalysis"/>
            </w:pPr>
            <w:r w:rsidRPr="001A475D">
              <w:rPr>
                <w:i/>
              </w:rPr>
              <w:t>P = </w:t>
            </w:r>
            <w:r w:rsidR="00DF2BB6" w:rsidRPr="00C70209">
              <w:t>NA</w:t>
            </w:r>
          </w:p>
          <w:p w14:paraId="0B3C5F06" w14:textId="1E27D721" w:rsidR="00DF2BB6" w:rsidRPr="00C70209" w:rsidRDefault="001A475D" w:rsidP="003131E2">
            <w:pPr>
              <w:pStyle w:val="Tabletext-subanalysis"/>
            </w:pPr>
            <w:r w:rsidRPr="001A475D">
              <w:rPr>
                <w:i/>
              </w:rPr>
              <w:t>P = </w:t>
            </w:r>
            <w:r w:rsidR="00DF2BB6" w:rsidRPr="00C70209">
              <w:t>NA</w:t>
            </w:r>
          </w:p>
        </w:tc>
      </w:tr>
      <w:tr w:rsidR="00DF2BB6" w:rsidRPr="00C70209" w14:paraId="498F2D7B"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F9AC5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54491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084AA8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C8EFFA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F2276B"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08DF22D8" w14:textId="77777777" w:rsidR="00DF2BB6" w:rsidRPr="00C70209" w:rsidRDefault="00DF2BB6" w:rsidP="003131E2">
            <w:pPr>
              <w:pStyle w:val="Tabletext-evidencematrix"/>
            </w:pPr>
            <w:r w:rsidRPr="00C70209">
              <w:t>Preoperative DSVT (all)</w:t>
            </w:r>
          </w:p>
        </w:tc>
        <w:tc>
          <w:tcPr>
            <w:tcW w:w="519" w:type="pct"/>
            <w:tcBorders>
              <w:top w:val="single" w:sz="4" w:space="0" w:color="000000"/>
              <w:left w:val="single" w:sz="4" w:space="0" w:color="000000"/>
              <w:bottom w:val="single" w:sz="4" w:space="0" w:color="000000"/>
              <w:right w:val="single" w:sz="4" w:space="0" w:color="000000"/>
            </w:tcBorders>
            <w:hideMark/>
          </w:tcPr>
          <w:p w14:paraId="73486C64" w14:textId="77777777" w:rsidR="00DF2BB6" w:rsidRPr="00C70209" w:rsidRDefault="00DF2BB6" w:rsidP="003131E2">
            <w:pPr>
              <w:pStyle w:val="Tabletext-evidencematrix"/>
            </w:pPr>
            <w:r w:rsidRPr="00C70209">
              <w:t>0/32 (0%)</w:t>
            </w:r>
          </w:p>
        </w:tc>
        <w:tc>
          <w:tcPr>
            <w:tcW w:w="519" w:type="pct"/>
            <w:tcBorders>
              <w:top w:val="single" w:sz="4" w:space="0" w:color="000000"/>
              <w:left w:val="single" w:sz="4" w:space="0" w:color="000000"/>
              <w:bottom w:val="single" w:sz="4" w:space="0" w:color="000000"/>
              <w:right w:val="single" w:sz="4" w:space="0" w:color="000000"/>
            </w:tcBorders>
            <w:hideMark/>
          </w:tcPr>
          <w:p w14:paraId="3C7333CF" w14:textId="77777777" w:rsidR="00DF2BB6" w:rsidRPr="00C70209" w:rsidRDefault="00DF2BB6" w:rsidP="003131E2">
            <w:pPr>
              <w:pStyle w:val="Tabletext-evidencematrix"/>
            </w:pPr>
            <w:r w:rsidRPr="00C70209">
              <w:t>0/27 (0%)</w:t>
            </w:r>
          </w:p>
        </w:tc>
        <w:tc>
          <w:tcPr>
            <w:tcW w:w="519" w:type="pct"/>
            <w:tcBorders>
              <w:top w:val="single" w:sz="4" w:space="0" w:color="000000"/>
              <w:left w:val="single" w:sz="4" w:space="0" w:color="000000"/>
              <w:bottom w:val="single" w:sz="4" w:space="0" w:color="000000"/>
              <w:right w:val="single" w:sz="4" w:space="0" w:color="000000"/>
            </w:tcBorders>
            <w:hideMark/>
          </w:tcPr>
          <w:p w14:paraId="2A97733A" w14:textId="77777777" w:rsidR="00DF2BB6" w:rsidRPr="00C70209" w:rsidRDefault="00DF2BB6" w:rsidP="003131E2">
            <w:pPr>
              <w:pStyle w:val="Tabletext-evidencematrix"/>
            </w:pPr>
            <w:r w:rsidRPr="00C70209">
              <w:t>Not estimable</w:t>
            </w:r>
          </w:p>
        </w:tc>
        <w:tc>
          <w:tcPr>
            <w:tcW w:w="603" w:type="pct"/>
            <w:tcBorders>
              <w:top w:val="single" w:sz="4" w:space="0" w:color="000000"/>
              <w:left w:val="single" w:sz="4" w:space="0" w:color="000000"/>
              <w:bottom w:val="single" w:sz="4" w:space="0" w:color="000000"/>
              <w:right w:val="single" w:sz="4" w:space="0" w:color="000000"/>
            </w:tcBorders>
            <w:hideMark/>
          </w:tcPr>
          <w:p w14:paraId="0F2C488C" w14:textId="77777777" w:rsidR="00DF2BB6" w:rsidRPr="00C70209" w:rsidRDefault="00DF2BB6" w:rsidP="003131E2">
            <w:pPr>
              <w:pStyle w:val="Tabletext-evidencematrix"/>
              <w:rPr>
                <w:i/>
              </w:rPr>
            </w:pPr>
            <w:r w:rsidRPr="00C70209">
              <w:rPr>
                <w:i/>
              </w:rPr>
              <w:t>No significant difference</w:t>
            </w:r>
          </w:p>
          <w:p w14:paraId="30E7D97C" w14:textId="104D384B" w:rsidR="00DF2BB6" w:rsidRPr="00C70209" w:rsidRDefault="001A475D" w:rsidP="003131E2">
            <w:pPr>
              <w:pStyle w:val="Tabletext-evidencematrix"/>
            </w:pPr>
            <w:r w:rsidRPr="001A475D">
              <w:rPr>
                <w:i/>
              </w:rPr>
              <w:t>P = </w:t>
            </w:r>
            <w:r w:rsidR="00DF2BB6" w:rsidRPr="00C70209">
              <w:t>NA</w:t>
            </w:r>
          </w:p>
        </w:tc>
      </w:tr>
      <w:tr w:rsidR="00DF2BB6" w:rsidRPr="00C70209" w14:paraId="413FC6CE"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4D0B3C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58EC3C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0FA3A6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A9F84B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4B25D21"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29ABAB3C" w14:textId="77777777" w:rsidR="00DF2BB6" w:rsidRPr="00C70209" w:rsidRDefault="00DF2BB6" w:rsidP="003131E2">
            <w:pPr>
              <w:pStyle w:val="Tabletext-evidencematrix"/>
            </w:pPr>
            <w:r w:rsidRPr="00C70209">
              <w:t>Postoperative DSVT (all)</w:t>
            </w:r>
          </w:p>
        </w:tc>
        <w:tc>
          <w:tcPr>
            <w:tcW w:w="519" w:type="pct"/>
            <w:tcBorders>
              <w:top w:val="single" w:sz="4" w:space="0" w:color="000000"/>
              <w:left w:val="single" w:sz="4" w:space="0" w:color="000000"/>
              <w:bottom w:val="single" w:sz="4" w:space="0" w:color="000000"/>
              <w:right w:val="single" w:sz="4" w:space="0" w:color="000000"/>
            </w:tcBorders>
            <w:hideMark/>
          </w:tcPr>
          <w:p w14:paraId="39D4D405" w14:textId="77777777" w:rsidR="00DF2BB6" w:rsidRPr="00C70209" w:rsidRDefault="00DF2BB6" w:rsidP="003131E2">
            <w:pPr>
              <w:pStyle w:val="Tabletext-evidencematrix"/>
            </w:pPr>
            <w:r w:rsidRPr="00C70209">
              <w:t>3/32 (9.4%)</w:t>
            </w:r>
          </w:p>
        </w:tc>
        <w:tc>
          <w:tcPr>
            <w:tcW w:w="519" w:type="pct"/>
            <w:tcBorders>
              <w:top w:val="single" w:sz="4" w:space="0" w:color="000000"/>
              <w:left w:val="single" w:sz="4" w:space="0" w:color="000000"/>
              <w:bottom w:val="single" w:sz="4" w:space="0" w:color="000000"/>
              <w:right w:val="single" w:sz="4" w:space="0" w:color="000000"/>
            </w:tcBorders>
            <w:hideMark/>
          </w:tcPr>
          <w:p w14:paraId="34D698A3" w14:textId="77777777" w:rsidR="00DF2BB6" w:rsidRPr="00C70209" w:rsidRDefault="00DF2BB6" w:rsidP="003131E2">
            <w:pPr>
              <w:pStyle w:val="Tabletext-evidencematrix"/>
            </w:pPr>
            <w:r w:rsidRPr="00C70209">
              <w:t>3/27 (11.1%)</w:t>
            </w:r>
          </w:p>
        </w:tc>
        <w:tc>
          <w:tcPr>
            <w:tcW w:w="519" w:type="pct"/>
            <w:tcBorders>
              <w:top w:val="single" w:sz="4" w:space="0" w:color="000000"/>
              <w:left w:val="single" w:sz="4" w:space="0" w:color="000000"/>
              <w:bottom w:val="single" w:sz="4" w:space="0" w:color="000000"/>
              <w:right w:val="single" w:sz="4" w:space="0" w:color="000000"/>
            </w:tcBorders>
            <w:hideMark/>
          </w:tcPr>
          <w:p w14:paraId="27AA705F" w14:textId="77777777" w:rsidR="00DF2BB6" w:rsidRPr="00C70209" w:rsidRDefault="00DF2BB6" w:rsidP="003131E2">
            <w:pPr>
              <w:pStyle w:val="Tabletext-evidencematrix"/>
            </w:pPr>
            <w:r w:rsidRPr="00C70209">
              <w:t>RR 0.84 [0.19, 3.84]</w:t>
            </w:r>
            <w:r w:rsidRPr="00C70209">
              <w:rPr>
                <w:vertAlign w:val="superscript"/>
              </w:rPr>
              <w:t xml:space="preserve"> c</w:t>
            </w:r>
            <w:r w:rsidRPr="00C70209">
              <w:t xml:space="preserve"> </w:t>
            </w:r>
          </w:p>
        </w:tc>
        <w:tc>
          <w:tcPr>
            <w:tcW w:w="603" w:type="pct"/>
            <w:tcBorders>
              <w:top w:val="single" w:sz="4" w:space="0" w:color="000000"/>
              <w:left w:val="single" w:sz="4" w:space="0" w:color="000000"/>
              <w:bottom w:val="single" w:sz="4" w:space="0" w:color="000000"/>
              <w:right w:val="single" w:sz="4" w:space="0" w:color="000000"/>
            </w:tcBorders>
            <w:hideMark/>
          </w:tcPr>
          <w:p w14:paraId="50A5A71B" w14:textId="77777777" w:rsidR="00DF2BB6" w:rsidRPr="00C70209" w:rsidRDefault="00DF2BB6" w:rsidP="003131E2">
            <w:pPr>
              <w:pStyle w:val="Tabletext-evidencematrix"/>
              <w:rPr>
                <w:i/>
              </w:rPr>
            </w:pPr>
            <w:r w:rsidRPr="00C70209">
              <w:rPr>
                <w:i/>
              </w:rPr>
              <w:t>No significant difference</w:t>
            </w:r>
          </w:p>
          <w:p w14:paraId="7E08924B" w14:textId="16993CB6" w:rsidR="00DF2BB6" w:rsidRPr="00C70209" w:rsidRDefault="001A475D" w:rsidP="003131E2">
            <w:pPr>
              <w:pStyle w:val="Tabletext-evidencematrix"/>
            </w:pPr>
            <w:r w:rsidRPr="001A475D">
              <w:rPr>
                <w:i/>
              </w:rPr>
              <w:t>P = </w:t>
            </w:r>
            <w:r w:rsidR="00DF2BB6" w:rsidRPr="00C70209">
              <w:t>0.83</w:t>
            </w:r>
            <w:r w:rsidR="00DF2BB6" w:rsidRPr="00C70209">
              <w:rPr>
                <w:vertAlign w:val="superscript"/>
              </w:rPr>
              <w:t>c</w:t>
            </w:r>
          </w:p>
          <w:p w14:paraId="29E13F22" w14:textId="0C1B5FCF" w:rsidR="00DF2BB6" w:rsidRPr="00C70209" w:rsidRDefault="001A475D" w:rsidP="003131E2">
            <w:pPr>
              <w:pStyle w:val="Tabletext-evidencematrix"/>
            </w:pPr>
            <w:r w:rsidRPr="001A475D">
              <w:rPr>
                <w:i/>
              </w:rPr>
              <w:t>P = </w:t>
            </w:r>
            <w:r w:rsidR="00DF2BB6" w:rsidRPr="00C70209">
              <w:t>0.997</w:t>
            </w:r>
            <w:r w:rsidR="00DF2BB6" w:rsidRPr="00C70209">
              <w:rPr>
                <w:vertAlign w:val="superscript"/>
              </w:rPr>
              <w:t>d</w:t>
            </w:r>
          </w:p>
        </w:tc>
      </w:tr>
      <w:tr w:rsidR="00DF2BB6" w:rsidRPr="00C70209" w14:paraId="54EF1911"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6BAA34E"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17B25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2186A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2368BD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A02CD4"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nil"/>
              <w:right w:val="single" w:sz="4" w:space="0" w:color="000000"/>
            </w:tcBorders>
          </w:tcPr>
          <w:p w14:paraId="68E49A8E" w14:textId="77777777" w:rsidR="00DF2BB6" w:rsidRPr="00C70209" w:rsidRDefault="00DF2BB6" w:rsidP="003131E2">
            <w:pPr>
              <w:pStyle w:val="Tabletext-subanalysis"/>
              <w:spacing w:line="276" w:lineRule="auto"/>
            </w:pPr>
          </w:p>
        </w:tc>
        <w:tc>
          <w:tcPr>
            <w:tcW w:w="1557" w:type="pct"/>
            <w:gridSpan w:val="3"/>
            <w:tcBorders>
              <w:top w:val="single" w:sz="4" w:space="0" w:color="000000"/>
              <w:left w:val="single" w:sz="4" w:space="0" w:color="000000"/>
              <w:bottom w:val="single" w:sz="4" w:space="0" w:color="000000"/>
              <w:right w:val="single" w:sz="4" w:space="0" w:color="000000"/>
            </w:tcBorders>
            <w:hideMark/>
          </w:tcPr>
          <w:p w14:paraId="250A15C0" w14:textId="77777777" w:rsidR="00DF2BB6" w:rsidRPr="00C70209" w:rsidRDefault="00DF2BB6" w:rsidP="003131E2">
            <w:pPr>
              <w:pStyle w:val="Tabletext-subanalysis"/>
              <w:spacing w:line="276" w:lineRule="auto"/>
            </w:pPr>
            <w:r w:rsidRPr="00C70209">
              <w:rPr>
                <w:rStyle w:val="Emphasis"/>
              </w:rPr>
              <w:t>Subgroup analysis: severity</w:t>
            </w:r>
          </w:p>
        </w:tc>
        <w:tc>
          <w:tcPr>
            <w:tcW w:w="603" w:type="pct"/>
            <w:tcBorders>
              <w:top w:val="single" w:sz="4" w:space="0" w:color="000000"/>
              <w:left w:val="single" w:sz="4" w:space="0" w:color="000000"/>
              <w:bottom w:val="nil"/>
              <w:right w:val="single" w:sz="4" w:space="0" w:color="000000"/>
            </w:tcBorders>
            <w:hideMark/>
          </w:tcPr>
          <w:p w14:paraId="0EF12A44" w14:textId="77777777" w:rsidR="00DF2BB6" w:rsidRPr="00C70209" w:rsidRDefault="00DF2BB6" w:rsidP="003131E2">
            <w:pPr>
              <w:pStyle w:val="Tabletext-subanalysis"/>
              <w:spacing w:line="276" w:lineRule="auto"/>
              <w:rPr>
                <w:i/>
              </w:rPr>
            </w:pPr>
            <w:r w:rsidRPr="00C70209">
              <w:rPr>
                <w:i/>
              </w:rPr>
              <w:t>No significant difference</w:t>
            </w:r>
          </w:p>
        </w:tc>
      </w:tr>
      <w:tr w:rsidR="00DF2BB6" w:rsidRPr="00C70209" w14:paraId="4C57C8FA"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3A17B0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4F91A2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6C172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4C1826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EB52CBF"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nil"/>
              <w:left w:val="single" w:sz="4" w:space="0" w:color="000000"/>
              <w:bottom w:val="single" w:sz="4" w:space="0" w:color="000000"/>
              <w:right w:val="single" w:sz="4" w:space="0" w:color="000000"/>
            </w:tcBorders>
            <w:hideMark/>
          </w:tcPr>
          <w:p w14:paraId="2782681D" w14:textId="77777777" w:rsidR="00DF2BB6" w:rsidRPr="00C70209" w:rsidRDefault="00DF2BB6" w:rsidP="003131E2">
            <w:pPr>
              <w:pStyle w:val="Tabletext-subanalysis"/>
              <w:jc w:val="right"/>
            </w:pPr>
            <w:r w:rsidRPr="00C70209">
              <w:t>Mild</w:t>
            </w:r>
          </w:p>
          <w:p w14:paraId="50E0FA60" w14:textId="77777777" w:rsidR="00DF2BB6" w:rsidRPr="00C70209" w:rsidRDefault="00DF2BB6" w:rsidP="003131E2">
            <w:pPr>
              <w:pStyle w:val="Tabletext-subanalysis"/>
              <w:jc w:val="right"/>
            </w:pPr>
            <w:r w:rsidRPr="00C70209">
              <w:t>Moderate</w:t>
            </w:r>
          </w:p>
          <w:p w14:paraId="61F2068C" w14:textId="77777777" w:rsidR="00DF2BB6" w:rsidRPr="00C70209" w:rsidRDefault="00DF2BB6" w:rsidP="003131E2">
            <w:pPr>
              <w:pStyle w:val="Tabletext-subanalysis"/>
              <w:jc w:val="right"/>
            </w:pPr>
            <w:r w:rsidRPr="00C70209">
              <w:t>Severe</w:t>
            </w:r>
          </w:p>
        </w:tc>
        <w:tc>
          <w:tcPr>
            <w:tcW w:w="519" w:type="pct"/>
            <w:tcBorders>
              <w:top w:val="single" w:sz="4" w:space="0" w:color="000000"/>
              <w:left w:val="single" w:sz="4" w:space="0" w:color="000000"/>
              <w:bottom w:val="single" w:sz="4" w:space="0" w:color="000000"/>
              <w:right w:val="single" w:sz="4" w:space="0" w:color="000000"/>
            </w:tcBorders>
            <w:hideMark/>
          </w:tcPr>
          <w:p w14:paraId="1CF20240" w14:textId="77777777" w:rsidR="00DF2BB6" w:rsidRPr="00C70209" w:rsidRDefault="00DF2BB6" w:rsidP="003131E2">
            <w:pPr>
              <w:pStyle w:val="Tabletext-subanalysis"/>
            </w:pPr>
            <w:r w:rsidRPr="00C70209">
              <w:t>2/32 (6.3%)</w:t>
            </w:r>
          </w:p>
          <w:p w14:paraId="0B4D1F7B" w14:textId="77777777" w:rsidR="00DF2BB6" w:rsidRPr="00C70209" w:rsidRDefault="00DF2BB6" w:rsidP="003131E2">
            <w:pPr>
              <w:pStyle w:val="Tabletext-subanalysis"/>
            </w:pPr>
            <w:r w:rsidRPr="00C70209">
              <w:t>1/32 (3.1%)</w:t>
            </w:r>
          </w:p>
          <w:p w14:paraId="28BD5713" w14:textId="77777777" w:rsidR="00DF2BB6" w:rsidRPr="00C70209" w:rsidRDefault="00DF2BB6" w:rsidP="003131E2">
            <w:pPr>
              <w:pStyle w:val="Tabletext-subanalysis"/>
            </w:pPr>
            <w:r w:rsidRPr="00C70209">
              <w:t>0/32 (0%)</w:t>
            </w:r>
          </w:p>
        </w:tc>
        <w:tc>
          <w:tcPr>
            <w:tcW w:w="519" w:type="pct"/>
            <w:tcBorders>
              <w:top w:val="single" w:sz="4" w:space="0" w:color="000000"/>
              <w:left w:val="single" w:sz="4" w:space="0" w:color="000000"/>
              <w:bottom w:val="single" w:sz="4" w:space="0" w:color="000000"/>
              <w:right w:val="single" w:sz="4" w:space="0" w:color="000000"/>
            </w:tcBorders>
            <w:hideMark/>
          </w:tcPr>
          <w:p w14:paraId="02C23FE2" w14:textId="77777777" w:rsidR="00DF2BB6" w:rsidRPr="00C70209" w:rsidRDefault="00DF2BB6" w:rsidP="003131E2">
            <w:pPr>
              <w:pStyle w:val="Tabletext-subanalysis"/>
            </w:pPr>
            <w:r w:rsidRPr="00C70209">
              <w:t>2/27 (7.4%)</w:t>
            </w:r>
          </w:p>
          <w:p w14:paraId="71197B9E" w14:textId="77777777" w:rsidR="00DF2BB6" w:rsidRPr="00C70209" w:rsidRDefault="00DF2BB6" w:rsidP="003131E2">
            <w:pPr>
              <w:pStyle w:val="Tabletext-subanalysis"/>
            </w:pPr>
            <w:r w:rsidRPr="00C70209">
              <w:t>1/27 (3.7%)</w:t>
            </w:r>
          </w:p>
          <w:p w14:paraId="79A85748" w14:textId="77777777" w:rsidR="00DF2BB6" w:rsidRPr="00C70209" w:rsidRDefault="00DF2BB6" w:rsidP="003131E2">
            <w:pPr>
              <w:pStyle w:val="Tabletext-subanalysis"/>
            </w:pPr>
            <w:r w:rsidRPr="00C70209">
              <w:t>0/27 (0%)</w:t>
            </w:r>
          </w:p>
        </w:tc>
        <w:tc>
          <w:tcPr>
            <w:tcW w:w="519" w:type="pct"/>
            <w:tcBorders>
              <w:top w:val="single" w:sz="4" w:space="0" w:color="000000"/>
              <w:left w:val="single" w:sz="4" w:space="0" w:color="000000"/>
              <w:bottom w:val="single" w:sz="4" w:space="0" w:color="000000"/>
              <w:right w:val="single" w:sz="4" w:space="0" w:color="000000"/>
            </w:tcBorders>
            <w:hideMark/>
          </w:tcPr>
          <w:p w14:paraId="4A2951E0" w14:textId="77777777" w:rsidR="00DF2BB6" w:rsidRPr="00C70209" w:rsidRDefault="00DF2BB6" w:rsidP="003131E2">
            <w:pPr>
              <w:pStyle w:val="Tabletext-subanalysis"/>
            </w:pPr>
            <w:r w:rsidRPr="00C70209">
              <w:t>RR 0.84 [0.13, 5.60]c</w:t>
            </w:r>
          </w:p>
          <w:p w14:paraId="2E36EDCB" w14:textId="77777777" w:rsidR="00DF2BB6" w:rsidRPr="00C70209" w:rsidRDefault="00DF2BB6" w:rsidP="003131E2">
            <w:pPr>
              <w:pStyle w:val="Tabletext-subanalysis"/>
            </w:pPr>
            <w:r w:rsidRPr="00C70209">
              <w:t>RR 0.84 [0.06, 12.86]c</w:t>
            </w:r>
          </w:p>
          <w:p w14:paraId="0C4D6269" w14:textId="77777777" w:rsidR="00DF2BB6" w:rsidRPr="00C70209" w:rsidRDefault="00DF2BB6" w:rsidP="003131E2">
            <w:pPr>
              <w:pStyle w:val="Tabletext-subanalysis"/>
            </w:pPr>
            <w:r w:rsidRPr="00C70209">
              <w:t>Not estimable</w:t>
            </w:r>
          </w:p>
        </w:tc>
        <w:tc>
          <w:tcPr>
            <w:tcW w:w="603" w:type="pct"/>
            <w:tcBorders>
              <w:top w:val="nil"/>
              <w:left w:val="single" w:sz="4" w:space="0" w:color="000000"/>
              <w:bottom w:val="single" w:sz="4" w:space="0" w:color="000000"/>
              <w:right w:val="single" w:sz="4" w:space="0" w:color="000000"/>
            </w:tcBorders>
            <w:hideMark/>
          </w:tcPr>
          <w:p w14:paraId="0FC50B92" w14:textId="0CBA4763" w:rsidR="00DF2BB6" w:rsidRPr="00C70209" w:rsidRDefault="001A475D" w:rsidP="003131E2">
            <w:pPr>
              <w:pStyle w:val="Tabletext-subanalysis"/>
            </w:pPr>
            <w:r w:rsidRPr="001A475D">
              <w:rPr>
                <w:i/>
              </w:rPr>
              <w:t>P = </w:t>
            </w:r>
            <w:r w:rsidR="00DF2BB6" w:rsidRPr="00C70209">
              <w:t>0.86c</w:t>
            </w:r>
          </w:p>
          <w:p w14:paraId="1559A713" w14:textId="0AD8E56E" w:rsidR="00DF2BB6" w:rsidRPr="00C70209" w:rsidRDefault="001A475D" w:rsidP="003131E2">
            <w:pPr>
              <w:pStyle w:val="Tabletext-subanalysis"/>
            </w:pPr>
            <w:r w:rsidRPr="001A475D">
              <w:rPr>
                <w:i/>
              </w:rPr>
              <w:t>P = </w:t>
            </w:r>
            <w:r w:rsidR="00DF2BB6" w:rsidRPr="00C70209">
              <w:t>0.90c</w:t>
            </w:r>
          </w:p>
          <w:p w14:paraId="2B6B3EDF" w14:textId="4A02FAE0" w:rsidR="00DF2BB6" w:rsidRPr="00C70209" w:rsidRDefault="001A475D" w:rsidP="003131E2">
            <w:pPr>
              <w:pStyle w:val="Tabletext-subanalysis"/>
            </w:pPr>
            <w:r w:rsidRPr="001A475D">
              <w:rPr>
                <w:i/>
              </w:rPr>
              <w:t>P = </w:t>
            </w:r>
            <w:r w:rsidR="00DF2BB6" w:rsidRPr="00C70209">
              <w:t>NA</w:t>
            </w:r>
          </w:p>
        </w:tc>
      </w:tr>
    </w:tbl>
    <w:p w14:paraId="5EC60219" w14:textId="52371725" w:rsidR="00DF2BB6" w:rsidRPr="00C70209" w:rsidRDefault="00DF2BB6" w:rsidP="003131E2">
      <w:pPr>
        <w:pStyle w:val="TabFigNotes0noindent"/>
      </w:pPr>
      <w:r w:rsidRPr="00C70209">
        <w:t xml:space="preserve">CI, confidence interval; CPB, cardiopulmonary bypass; DSVT, dural sinovenous thrombosis; ESA, </w:t>
      </w:r>
      <w:r w:rsidR="00EA5C41" w:rsidRPr="00C70209">
        <w:t>erythropoiesis stimulating agent</w:t>
      </w:r>
      <w:r w:rsidRPr="00C70209">
        <w:t xml:space="preserve">; NA, not applicable; rHuEPO, </w:t>
      </w:r>
      <w:r w:rsidR="00EA5C41" w:rsidRPr="00C70209">
        <w:t>recombinant human epoetin</w:t>
      </w:r>
      <w:r w:rsidRPr="00C70209">
        <w:t>; RR, risk ratio; SD, standard deviation</w:t>
      </w:r>
    </w:p>
    <w:p w14:paraId="6D4B6CC5"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198ACCB" w14:textId="1092699F"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9299886" w14:textId="77777777" w:rsidR="00DF2BB6" w:rsidRPr="00C70209" w:rsidRDefault="00DF2BB6" w:rsidP="003131E2">
      <w:pPr>
        <w:pStyle w:val="TabFigNotes0noindent"/>
      </w:pPr>
      <w:r w:rsidRPr="00C70209">
        <w:rPr>
          <w:b/>
        </w:rPr>
        <w:t>c.</w:t>
      </w:r>
      <w:r w:rsidRPr="00C70209">
        <w:t xml:space="preserve"> Calculated post-hoc using RevMan 5.1.2.</w:t>
      </w:r>
    </w:p>
    <w:p w14:paraId="2BCD300A" w14:textId="0CF82DB4" w:rsidR="00DF2BB6" w:rsidRPr="00C70209" w:rsidRDefault="00DF2BB6" w:rsidP="003131E2">
      <w:pPr>
        <w:pStyle w:val="TabFigNotes0noindent"/>
      </w:pPr>
      <w:r w:rsidRPr="00C70209">
        <w:rPr>
          <w:b/>
        </w:rPr>
        <w:t>d.</w:t>
      </w:r>
      <w:r w:rsidRPr="00C70209">
        <w:t xml:space="preserve"> </w:t>
      </w:r>
      <w:r w:rsidR="001A475D" w:rsidRPr="001A475D">
        <w:rPr>
          <w:i/>
        </w:rPr>
        <w:t>P-</w:t>
      </w:r>
      <w:r w:rsidRPr="00C70209">
        <w:t>value reported by trial authors.</w:t>
      </w:r>
    </w:p>
    <w:p w14:paraId="79B8A906" w14:textId="77777777" w:rsidR="00DF2BB6" w:rsidRPr="00C70209" w:rsidRDefault="00DF2BB6" w:rsidP="003131E2">
      <w:pPr>
        <w:spacing w:after="200"/>
        <w:sectPr w:rsidR="00DF2BB6" w:rsidRPr="00C70209" w:rsidSect="00130F03">
          <w:pgSz w:w="16839" w:h="11907" w:orient="landscape" w:code="9"/>
          <w:pgMar w:top="1440" w:right="1440" w:bottom="1440" w:left="1440" w:header="720" w:footer="720" w:gutter="0"/>
          <w:cols w:space="720"/>
          <w:docGrid w:linePitch="360"/>
        </w:sectPr>
      </w:pPr>
    </w:p>
    <w:p w14:paraId="3C3950A1" w14:textId="77777777" w:rsidR="00DF2BB6" w:rsidRPr="00C70209" w:rsidRDefault="00DF2BB6" w:rsidP="003131E2">
      <w:pPr>
        <w:pStyle w:val="Heading6"/>
      </w:pPr>
      <w:r w:rsidRPr="00C70209">
        <w:t>Mortality</w:t>
      </w:r>
    </w:p>
    <w:p w14:paraId="7DD6F74B" w14:textId="5BEAABF0" w:rsidR="00DF2BB6" w:rsidRPr="00C70209" w:rsidRDefault="00DF2BB6" w:rsidP="003131E2">
      <w:pPr>
        <w:pStyle w:val="BodyText"/>
      </w:pPr>
      <w:r w:rsidRPr="00C70209">
        <w:t xml:space="preserve">One RCT (Andropoulos 2013) identified in the systematic review and hand-searching process comparing rHuEPO with no rHuEPO or placebo reported mortality in neonates requiring cardiac surgery. </w:t>
      </w:r>
      <w:r w:rsidRPr="00C70209">
        <w:rPr>
          <w:b/>
          <w:highlight w:val="yellow"/>
        </w:rPr>
        <w:fldChar w:fldCharType="begin"/>
      </w:r>
      <w:r w:rsidRPr="00C70209">
        <w:rPr>
          <w:b/>
        </w:rPr>
        <w:instrText xml:space="preserve"> REF _Ref412673832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4</w:t>
      </w:r>
      <w:r w:rsidRPr="00C70209">
        <w:rPr>
          <w:b/>
          <w:highlight w:val="yellow"/>
        </w:rPr>
        <w:fldChar w:fldCharType="end"/>
      </w:r>
      <w:r w:rsidRPr="00C70209">
        <w:t xml:space="preserve"> summarises the results from this study.</w:t>
      </w:r>
    </w:p>
    <w:p w14:paraId="3AD9EB09" w14:textId="7A81CC9D" w:rsidR="00DF2BB6" w:rsidRPr="00C70209" w:rsidRDefault="00DF2BB6" w:rsidP="003131E2">
      <w:pPr>
        <w:pStyle w:val="BodyText"/>
      </w:pPr>
      <w:r w:rsidRPr="00C70209">
        <w:t>There were no studies identified in the systematic review and hand-searching process comparing rHuEPO with no rHuEPO or placebo that reported on mortality in infants, children or adolescents requiring surgery.</w:t>
      </w:r>
    </w:p>
    <w:p w14:paraId="551A9C99" w14:textId="54D2F259" w:rsidR="00DF2BB6" w:rsidRPr="00C70209" w:rsidRDefault="00DF2BB6" w:rsidP="003131E2">
      <w:pPr>
        <w:pStyle w:val="BodyText"/>
      </w:pPr>
      <w:r w:rsidRPr="00C70209">
        <w:t>Andropoulos (2013) reported no significant between-group differences for the incidence of mortality (RR 0.84; 95% CI 0.19, 3.84), but the study was small and not powered to detect a significant difference for this outcome.</w:t>
      </w:r>
    </w:p>
    <w:p w14:paraId="78F67BBC"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22F5D98E" w14:textId="19B0DAEE" w:rsidR="00DF2BB6" w:rsidRPr="00C70209" w:rsidRDefault="00DF2BB6" w:rsidP="003131E2">
      <w:pPr>
        <w:pStyle w:val="Caption"/>
      </w:pPr>
      <w:bookmarkStart w:id="617" w:name="_Ref412673832"/>
      <w:bookmarkStart w:id="618" w:name="_Toc423015403"/>
      <w:bookmarkStart w:id="619" w:name="_Toc427747151"/>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4</w:t>
      </w:r>
      <w:r w:rsidR="00130F03" w:rsidRPr="00C70209">
        <w:fldChar w:fldCharType="end"/>
      </w:r>
      <w:bookmarkEnd w:id="617"/>
      <w:r w:rsidRPr="00C70209">
        <w:tab/>
        <w:t>Neonatal and paediatric patients requiring surgery: Results for ESAs versus no ESAs – Mortality</w:t>
      </w:r>
      <w:bookmarkEnd w:id="618"/>
      <w:bookmarkEnd w:id="61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464B837A"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4CA7D29C"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5D478316"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1B7CC9B9"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D5372CF"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2568364F"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29F836A3"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3254DF10"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CFE261A" w14:textId="30CBAAB0"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3D08A39D"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0F7994BB"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1EB0E819"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9FFCC5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4F0A75"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4511714"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5EF154F"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1156A2"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356403"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2F4A94CB" w14:textId="3BA82A35" w:rsidR="00DF2BB6" w:rsidRPr="00C70209" w:rsidRDefault="00DF2BB6" w:rsidP="003131E2">
            <w:pPr>
              <w:pStyle w:val="TableH2"/>
              <w:rPr>
                <w:rFonts w:eastAsia="Arial Unicode MS"/>
                <w:lang w:eastAsia="en-US"/>
              </w:rPr>
            </w:pPr>
            <w:r w:rsidRPr="00C70209">
              <w:rPr>
                <w:rFonts w:eastAsia="Arial Unicode MS"/>
                <w:lang w:eastAsia="en-US"/>
              </w:rPr>
              <w:t>ESAs</w:t>
            </w:r>
          </w:p>
          <w:p w14:paraId="5B3AF115"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7F3F9B73" w14:textId="3D67FFFB"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463B8F66"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75F9295F" w14:textId="77777777" w:rsidR="00DF2BB6" w:rsidRPr="00C70209" w:rsidRDefault="00DF2BB6" w:rsidP="003131E2">
            <w:pPr>
              <w:pStyle w:val="TableH2"/>
              <w:rPr>
                <w:rFonts w:eastAsia="Arial Unicode MS"/>
                <w:lang w:eastAsia="en-US"/>
              </w:rPr>
            </w:pPr>
            <w:r w:rsidRPr="00C70209">
              <w:rPr>
                <w:rFonts w:eastAsia="Arial Unicode MS"/>
                <w:lang w:eastAsia="en-US"/>
              </w:rPr>
              <w:t>No ESAs</w:t>
            </w:r>
          </w:p>
          <w:p w14:paraId="72B5223C"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29EF5A66"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5E6BC59B"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6788C13E"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046A63FC"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008A62B6" w14:textId="5A72A1F2"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57F9A161"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30354F18"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03C4CE91" w14:textId="77777777" w:rsidR="00DF2BB6" w:rsidRPr="00C70209" w:rsidRDefault="00DF2BB6" w:rsidP="003131E2">
            <w:pPr>
              <w:pStyle w:val="TableH4"/>
              <w:rPr>
                <w:rFonts w:eastAsia="Arial Unicode MS"/>
              </w:rPr>
            </w:pPr>
            <w:r w:rsidRPr="00C70209">
              <w:rPr>
                <w:rFonts w:eastAsia="Arial Unicode MS"/>
                <w:lang w:eastAsia="ja-JP"/>
              </w:rPr>
              <w:t>Level II evidence</w:t>
            </w:r>
          </w:p>
        </w:tc>
      </w:tr>
      <w:tr w:rsidR="00DF2BB6" w:rsidRPr="00C70209" w14:paraId="1521C07E" w14:textId="77777777" w:rsidTr="003131E2">
        <w:trPr>
          <w:cantSplit/>
          <w:tblHeader/>
        </w:trPr>
        <w:tc>
          <w:tcPr>
            <w:tcW w:w="388" w:type="pct"/>
            <w:tcBorders>
              <w:top w:val="single" w:sz="4" w:space="0" w:color="000000"/>
              <w:left w:val="single" w:sz="4" w:space="0" w:color="000000"/>
              <w:bottom w:val="single" w:sz="4" w:space="0" w:color="000000"/>
              <w:right w:val="single" w:sz="4" w:space="0" w:color="000000"/>
            </w:tcBorders>
            <w:hideMark/>
          </w:tcPr>
          <w:p w14:paraId="08280AF6" w14:textId="37DC251E" w:rsidR="00DF2BB6" w:rsidRPr="00C70209" w:rsidRDefault="00DF2BB6" w:rsidP="003131E2">
            <w:pPr>
              <w:pStyle w:val="Tabletext-evidencematrix"/>
            </w:pPr>
            <w:r w:rsidRPr="00C70209">
              <w:t>Andropoulos 2013</w:t>
            </w:r>
            <w:r w:rsidRPr="00C70209">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 </w:instrText>
            </w:r>
            <w:r w:rsidR="000E261C">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9</w:t>
            </w:r>
            <w:r w:rsidRPr="00C70209">
              <w:fldChar w:fldCharType="end"/>
            </w:r>
          </w:p>
          <w:p w14:paraId="03393E89" w14:textId="77777777" w:rsidR="00DF2BB6" w:rsidRPr="00C70209" w:rsidRDefault="00DF2BB6" w:rsidP="003131E2">
            <w:pPr>
              <w:pStyle w:val="Tabletext-evidencematrix"/>
            </w:pPr>
            <w:r w:rsidRPr="00C70209">
              <w:t>Level II</w:t>
            </w:r>
          </w:p>
          <w:p w14:paraId="4620C5F7" w14:textId="77777777" w:rsidR="00DF2BB6" w:rsidRPr="00C70209" w:rsidRDefault="00DF2BB6" w:rsidP="003131E2">
            <w:pPr>
              <w:pStyle w:val="Tabletext-evidencematrix"/>
              <w:rPr>
                <w:i/>
              </w:rPr>
            </w:pPr>
            <w:r w:rsidRPr="00C70209">
              <w:rPr>
                <w:i/>
              </w:rPr>
              <w:t>Good</w:t>
            </w:r>
          </w:p>
        </w:tc>
        <w:tc>
          <w:tcPr>
            <w:tcW w:w="491" w:type="pct"/>
            <w:tcBorders>
              <w:top w:val="single" w:sz="4" w:space="0" w:color="000000"/>
              <w:left w:val="single" w:sz="4" w:space="0" w:color="000000"/>
              <w:bottom w:val="single" w:sz="4" w:space="0" w:color="000000"/>
              <w:right w:val="single" w:sz="4" w:space="0" w:color="000000"/>
            </w:tcBorders>
            <w:hideMark/>
          </w:tcPr>
          <w:p w14:paraId="72577769" w14:textId="77777777" w:rsidR="00DF2BB6" w:rsidRPr="00C70209" w:rsidRDefault="00DF2BB6" w:rsidP="003131E2">
            <w:pPr>
              <w:pStyle w:val="Tabletext-evidencematrix"/>
            </w:pPr>
            <w:r w:rsidRPr="00C70209">
              <w:t>N=59</w:t>
            </w:r>
          </w:p>
        </w:tc>
        <w:tc>
          <w:tcPr>
            <w:tcW w:w="491" w:type="pct"/>
            <w:tcBorders>
              <w:top w:val="single" w:sz="4" w:space="0" w:color="000000"/>
              <w:left w:val="single" w:sz="4" w:space="0" w:color="000000"/>
              <w:bottom w:val="single" w:sz="4" w:space="0" w:color="000000"/>
              <w:right w:val="single" w:sz="4" w:space="0" w:color="000000"/>
            </w:tcBorders>
            <w:hideMark/>
          </w:tcPr>
          <w:p w14:paraId="208CF075" w14:textId="77777777" w:rsidR="00DF2BB6" w:rsidRPr="00C70209" w:rsidRDefault="00DF2BB6" w:rsidP="003131E2">
            <w:pPr>
              <w:pStyle w:val="Tabletext-evidencematrix"/>
            </w:pPr>
            <w:r w:rsidRPr="00C70209">
              <w:t>Neonates aged ≥35 weeks gestation and &lt;30 days, scheduled for cardiac surgery with hypothermic CPB for &gt;60 minutes</w:t>
            </w:r>
          </w:p>
        </w:tc>
        <w:tc>
          <w:tcPr>
            <w:tcW w:w="492" w:type="pct"/>
            <w:tcBorders>
              <w:top w:val="single" w:sz="4" w:space="0" w:color="000000"/>
              <w:left w:val="single" w:sz="4" w:space="0" w:color="000000"/>
              <w:bottom w:val="single" w:sz="4" w:space="0" w:color="000000"/>
              <w:right w:val="single" w:sz="4" w:space="0" w:color="000000"/>
            </w:tcBorders>
            <w:hideMark/>
          </w:tcPr>
          <w:p w14:paraId="59F16EFA" w14:textId="77777777" w:rsidR="00DF2BB6" w:rsidRPr="00C70209" w:rsidRDefault="00DF2BB6" w:rsidP="003131E2">
            <w:pPr>
              <w:pStyle w:val="Tabletext-evidencematrix"/>
            </w:pPr>
            <w:r w:rsidRPr="00C70209">
              <w:t>USA</w:t>
            </w:r>
          </w:p>
        </w:tc>
        <w:tc>
          <w:tcPr>
            <w:tcW w:w="491" w:type="pct"/>
            <w:tcBorders>
              <w:top w:val="single" w:sz="4" w:space="0" w:color="000000"/>
              <w:left w:val="single" w:sz="4" w:space="0" w:color="000000"/>
              <w:bottom w:val="single" w:sz="4" w:space="0" w:color="000000"/>
              <w:right w:val="single" w:sz="4" w:space="0" w:color="000000"/>
            </w:tcBorders>
            <w:hideMark/>
          </w:tcPr>
          <w:p w14:paraId="1E3B48AF" w14:textId="4B2E6B47" w:rsidR="00DF2BB6" w:rsidRPr="00C70209" w:rsidRDefault="00DF2BB6" w:rsidP="003131E2">
            <w:pPr>
              <w:pStyle w:val="Tabletext-evidencematrix"/>
            </w:pPr>
            <w:r w:rsidRPr="00C70209">
              <w:t>rHuEPO versus placebo (normal saline)</w:t>
            </w:r>
          </w:p>
          <w:p w14:paraId="63602F93" w14:textId="77777777" w:rsidR="00DF2BB6" w:rsidRPr="00C70209" w:rsidRDefault="00DF2BB6" w:rsidP="003131E2">
            <w:pPr>
              <w:pStyle w:val="Tabletext-subanalysis"/>
            </w:pPr>
            <w:r w:rsidRPr="00C70209">
              <w:t>*Administered preoperatively and on postoperative days 1 and 3</w:t>
            </w:r>
          </w:p>
        </w:tc>
        <w:tc>
          <w:tcPr>
            <w:tcW w:w="487" w:type="pct"/>
            <w:tcBorders>
              <w:top w:val="single" w:sz="4" w:space="0" w:color="000000"/>
              <w:left w:val="single" w:sz="4" w:space="0" w:color="000000"/>
              <w:bottom w:val="single" w:sz="4" w:space="0" w:color="000000"/>
              <w:right w:val="single" w:sz="4" w:space="0" w:color="000000"/>
            </w:tcBorders>
            <w:hideMark/>
          </w:tcPr>
          <w:p w14:paraId="7C0DF79C" w14:textId="77777777" w:rsidR="00DF2BB6" w:rsidRPr="00C70209" w:rsidRDefault="00DF2BB6" w:rsidP="003131E2">
            <w:pPr>
              <w:pStyle w:val="Tabletext-evidencematrix"/>
            </w:pPr>
            <w:r w:rsidRPr="00C70209">
              <w:t>Mortality</w:t>
            </w:r>
          </w:p>
        </w:tc>
        <w:tc>
          <w:tcPr>
            <w:tcW w:w="519" w:type="pct"/>
            <w:tcBorders>
              <w:top w:val="single" w:sz="4" w:space="0" w:color="000000"/>
              <w:left w:val="single" w:sz="4" w:space="0" w:color="000000"/>
              <w:bottom w:val="single" w:sz="4" w:space="0" w:color="000000"/>
              <w:right w:val="single" w:sz="4" w:space="0" w:color="000000"/>
            </w:tcBorders>
            <w:hideMark/>
          </w:tcPr>
          <w:p w14:paraId="3EE11A60" w14:textId="77777777" w:rsidR="00DF2BB6" w:rsidRPr="00C70209" w:rsidRDefault="00DF2BB6" w:rsidP="003131E2">
            <w:pPr>
              <w:pStyle w:val="Tabletext-evidencematrix"/>
            </w:pPr>
            <w:r w:rsidRPr="00C70209">
              <w:t>3/32 (9.4%)</w:t>
            </w:r>
          </w:p>
        </w:tc>
        <w:tc>
          <w:tcPr>
            <w:tcW w:w="519" w:type="pct"/>
            <w:tcBorders>
              <w:top w:val="single" w:sz="4" w:space="0" w:color="000000"/>
              <w:left w:val="single" w:sz="4" w:space="0" w:color="000000"/>
              <w:bottom w:val="single" w:sz="4" w:space="0" w:color="000000"/>
              <w:right w:val="single" w:sz="4" w:space="0" w:color="000000"/>
            </w:tcBorders>
            <w:hideMark/>
          </w:tcPr>
          <w:p w14:paraId="5CBDB4B5" w14:textId="77777777" w:rsidR="00DF2BB6" w:rsidRPr="00C70209" w:rsidRDefault="00DF2BB6" w:rsidP="003131E2">
            <w:pPr>
              <w:pStyle w:val="Tabletext-evidencematrix"/>
            </w:pPr>
            <w:r w:rsidRPr="00C70209">
              <w:t>3/27 (11.1%)</w:t>
            </w:r>
          </w:p>
        </w:tc>
        <w:tc>
          <w:tcPr>
            <w:tcW w:w="519" w:type="pct"/>
            <w:tcBorders>
              <w:top w:val="single" w:sz="4" w:space="0" w:color="000000"/>
              <w:left w:val="single" w:sz="4" w:space="0" w:color="000000"/>
              <w:bottom w:val="single" w:sz="4" w:space="0" w:color="000000"/>
              <w:right w:val="single" w:sz="4" w:space="0" w:color="000000"/>
            </w:tcBorders>
            <w:hideMark/>
          </w:tcPr>
          <w:p w14:paraId="74CA69CE" w14:textId="77777777" w:rsidR="00DF2BB6" w:rsidRPr="00C70209" w:rsidRDefault="00DF2BB6" w:rsidP="003131E2">
            <w:pPr>
              <w:pStyle w:val="Tabletext-evidencematrix"/>
            </w:pPr>
            <w:r w:rsidRPr="00C70209">
              <w:t>RR 0.84 [0.19, 3.84]c</w:t>
            </w:r>
          </w:p>
        </w:tc>
        <w:tc>
          <w:tcPr>
            <w:tcW w:w="603" w:type="pct"/>
            <w:tcBorders>
              <w:top w:val="single" w:sz="4" w:space="0" w:color="000000"/>
              <w:left w:val="single" w:sz="4" w:space="0" w:color="000000"/>
              <w:bottom w:val="single" w:sz="4" w:space="0" w:color="000000"/>
              <w:right w:val="single" w:sz="4" w:space="0" w:color="000000"/>
            </w:tcBorders>
            <w:hideMark/>
          </w:tcPr>
          <w:p w14:paraId="1449ECD0" w14:textId="77777777" w:rsidR="00DF2BB6" w:rsidRPr="00C70209" w:rsidRDefault="00DF2BB6" w:rsidP="003131E2">
            <w:pPr>
              <w:pStyle w:val="Tabletext-evidencematrix"/>
              <w:rPr>
                <w:i/>
              </w:rPr>
            </w:pPr>
            <w:r w:rsidRPr="00C70209">
              <w:rPr>
                <w:i/>
              </w:rPr>
              <w:t>No significant difference</w:t>
            </w:r>
          </w:p>
          <w:p w14:paraId="730EAD78" w14:textId="36235CFA" w:rsidR="00DF2BB6" w:rsidRPr="00C70209" w:rsidRDefault="001A475D" w:rsidP="003131E2">
            <w:pPr>
              <w:pStyle w:val="Tabletext-evidencematrix"/>
            </w:pPr>
            <w:r w:rsidRPr="001A475D">
              <w:rPr>
                <w:i/>
              </w:rPr>
              <w:t>P = </w:t>
            </w:r>
            <w:r w:rsidR="00DF2BB6" w:rsidRPr="00C70209">
              <w:t>0.83c</w:t>
            </w:r>
          </w:p>
        </w:tc>
      </w:tr>
    </w:tbl>
    <w:p w14:paraId="4AE26AD4" w14:textId="0E033BB4" w:rsidR="00DF2BB6" w:rsidRPr="00C70209" w:rsidRDefault="00DF2BB6" w:rsidP="003131E2">
      <w:pPr>
        <w:pStyle w:val="TabFigNotes0noindent"/>
      </w:pPr>
      <w:r w:rsidRPr="00C70209">
        <w:t>CI, confidence interval; CPB, cardiopulmonary bypass;</w:t>
      </w:r>
      <w:r w:rsidRPr="00C70209" w:rsidDel="0057205F">
        <w:t xml:space="preserve"> </w:t>
      </w:r>
      <w:r w:rsidRPr="00C70209">
        <w:t xml:space="preserve">ESA, </w:t>
      </w:r>
      <w:r w:rsidR="00EA5C41" w:rsidRPr="00C70209">
        <w:t>erythropoiesis stimulating agent</w:t>
      </w:r>
      <w:r w:rsidRPr="00C70209">
        <w:t xml:space="preserve">; NR, not reported; rHuEPO, </w:t>
      </w:r>
      <w:r w:rsidR="00EA5C41" w:rsidRPr="00C70209">
        <w:t>recombinant human epoetin</w:t>
      </w:r>
      <w:r w:rsidRPr="00C70209">
        <w:t>; RR, risk ratio; SD, standard deviation</w:t>
      </w:r>
    </w:p>
    <w:p w14:paraId="6B2924AC"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470DCA3" w14:textId="59D41A05"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8CD2053" w14:textId="77777777" w:rsidR="00DF2BB6" w:rsidRPr="00C70209" w:rsidRDefault="00DF2BB6" w:rsidP="003131E2">
      <w:pPr>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Calculated post-hoc using RevMan 5.1.2.</w:t>
      </w:r>
    </w:p>
    <w:p w14:paraId="105DD218" w14:textId="77777777" w:rsidR="00DF2BB6" w:rsidRPr="00C70209" w:rsidRDefault="00DF2BB6" w:rsidP="003131E2">
      <w:pPr>
        <w:spacing w:after="200"/>
        <w:sectPr w:rsidR="00DF2BB6" w:rsidRPr="00C70209" w:rsidSect="00130F03">
          <w:pgSz w:w="16839" w:h="11907" w:orient="landscape" w:code="9"/>
          <w:pgMar w:top="1440" w:right="1440" w:bottom="1440" w:left="1440" w:header="720" w:footer="720" w:gutter="0"/>
          <w:cols w:space="720"/>
          <w:docGrid w:linePitch="360"/>
        </w:sectPr>
      </w:pPr>
    </w:p>
    <w:p w14:paraId="7A519032" w14:textId="38F729DA" w:rsidR="00DF2BB6" w:rsidRPr="00C70209" w:rsidRDefault="00DF2BB6" w:rsidP="003131E2">
      <w:pPr>
        <w:pStyle w:val="Heading6"/>
      </w:pPr>
      <w:r w:rsidRPr="00C70209">
        <w:t>Secondary outcomes</w:t>
      </w:r>
      <w:r w:rsidRPr="00C70209">
        <w:rPr>
          <w:rStyle w:val="FootnoteReference"/>
        </w:rPr>
        <w:footnoteReference w:id="35"/>
      </w:r>
    </w:p>
    <w:p w14:paraId="2615D82F" w14:textId="77777777" w:rsidR="00DF2BB6" w:rsidRPr="00C70209" w:rsidRDefault="00DF2BB6" w:rsidP="003131E2">
      <w:pPr>
        <w:pStyle w:val="Heading7"/>
      </w:pPr>
      <w:r w:rsidRPr="00C70209">
        <w:t>Functional/performance status</w:t>
      </w:r>
    </w:p>
    <w:p w14:paraId="2F134D08" w14:textId="7D0D6995" w:rsidR="00DF2BB6" w:rsidRPr="00C70209" w:rsidRDefault="00DF2BB6" w:rsidP="003131E2">
      <w:pPr>
        <w:pStyle w:val="BodyText"/>
      </w:pPr>
      <w:r w:rsidRPr="00C70209">
        <w:t xml:space="preserve">One RCT (Andropoulos 2013) identified in the systematic review and hand-searching process comparing rHuEPO with no rHuEPO or placebo reported functional/performance measures in neonates requiring cardiac surgery. </w:t>
      </w:r>
      <w:r w:rsidRPr="00C70209">
        <w:rPr>
          <w:b/>
          <w:highlight w:val="yellow"/>
        </w:rPr>
        <w:fldChar w:fldCharType="begin"/>
      </w:r>
      <w:r w:rsidRPr="00C70209">
        <w:rPr>
          <w:b/>
        </w:rPr>
        <w:instrText xml:space="preserve"> REF _Ref412674236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5</w:t>
      </w:r>
      <w:r w:rsidRPr="00C70209">
        <w:rPr>
          <w:b/>
          <w:highlight w:val="yellow"/>
        </w:rPr>
        <w:fldChar w:fldCharType="end"/>
      </w:r>
      <w:r w:rsidRPr="00C70209">
        <w:t xml:space="preserve"> summarises the results from this study.</w:t>
      </w:r>
    </w:p>
    <w:p w14:paraId="127EEA1A" w14:textId="40EA31A4" w:rsidR="00DF2BB6" w:rsidRPr="00C70209" w:rsidRDefault="00DF2BB6" w:rsidP="003131E2">
      <w:pPr>
        <w:pStyle w:val="BodyText"/>
      </w:pPr>
      <w:r w:rsidRPr="00C70209">
        <w:t>There were no studies identified in the systematic review and hand-searching process comparing rHuEPO with no rHuEPO or placebo that reported functional/performance measures in infants, children or adolescents requiring surgery.</w:t>
      </w:r>
    </w:p>
    <w:p w14:paraId="29E791C8" w14:textId="06986DB9" w:rsidR="00DF2BB6" w:rsidRPr="00C70209" w:rsidRDefault="00DF2BB6" w:rsidP="003131E2">
      <w:pPr>
        <w:pStyle w:val="BodyText"/>
      </w:pPr>
      <w:r w:rsidRPr="00C70209">
        <w:t xml:space="preserve">Andropoulos (2013) assessed neurodevelopment in neonates administered rHuEPO compared to no rHuEPO using the Bayley Scales of Infant and Toddler Development (Third Edition) but the study was not powered to detect a significant difference for this outcome. The authors reported both the primary composite scores (cognitive, language and motor development) and the social-emotional and adaptive behavioural composite scores (social-emotional, behavioural, conceptual, social and practical) and reported no significant between-group differences at 12 months follow-up for any measure (see </w:t>
      </w:r>
      <w:r w:rsidRPr="00C70209">
        <w:rPr>
          <w:b/>
        </w:rPr>
        <w:fldChar w:fldCharType="begin"/>
      </w:r>
      <w:r w:rsidRPr="00C70209">
        <w:rPr>
          <w:b/>
        </w:rPr>
        <w:instrText xml:space="preserve"> REF _Ref404859634 \h  \* MERGEFORMAT </w:instrText>
      </w:r>
      <w:r w:rsidRPr="00C70209">
        <w:rPr>
          <w:b/>
        </w:rPr>
      </w:r>
      <w:r w:rsidRPr="00C70209">
        <w:rPr>
          <w:b/>
        </w:rPr>
        <w:fldChar w:fldCharType="separate"/>
      </w:r>
      <w:r w:rsidR="000F7A9B" w:rsidRPr="000F7A9B">
        <w:rPr>
          <w:b/>
        </w:rPr>
        <w:t>Figure 3.2.24</w:t>
      </w:r>
      <w:r w:rsidRPr="00C70209">
        <w:rPr>
          <w:b/>
        </w:rPr>
        <w:fldChar w:fldCharType="end"/>
      </w:r>
      <w:r w:rsidRPr="00C70209">
        <w:t>).</w:t>
      </w:r>
    </w:p>
    <w:p w14:paraId="33D0712F" w14:textId="20B5F799" w:rsidR="00DF2BB6" w:rsidRPr="00C70209" w:rsidRDefault="00DF2BB6" w:rsidP="003131E2">
      <w:pPr>
        <w:pStyle w:val="BodyText"/>
      </w:pPr>
      <w:r w:rsidRPr="00C70209">
        <w:t xml:space="preserve">Andropoulos (2013) also reported subgroup analyses for 12-month Bayley III scores for the primary composite scores (cognitive, language, and motor) according to anatomic/surgical group (data not shown), use of aprotinin (see </w:t>
      </w:r>
      <w:r w:rsidRPr="00C70209">
        <w:rPr>
          <w:b/>
        </w:rPr>
        <w:fldChar w:fldCharType="begin"/>
      </w:r>
      <w:r w:rsidRPr="00C70209">
        <w:rPr>
          <w:b/>
        </w:rPr>
        <w:instrText xml:space="preserve"> REF _Ref404861600 \h  \* MERGEFORMAT </w:instrText>
      </w:r>
      <w:r w:rsidRPr="00C70209">
        <w:rPr>
          <w:b/>
        </w:rPr>
      </w:r>
      <w:r w:rsidRPr="00C70209">
        <w:rPr>
          <w:b/>
        </w:rPr>
        <w:fldChar w:fldCharType="separate"/>
      </w:r>
      <w:r w:rsidR="000F7A9B" w:rsidRPr="000F7A9B">
        <w:rPr>
          <w:b/>
        </w:rPr>
        <w:t>Figure 3.2.25</w:t>
      </w:r>
      <w:r w:rsidRPr="00C70209">
        <w:rPr>
          <w:b/>
        </w:rPr>
        <w:fldChar w:fldCharType="end"/>
      </w:r>
      <w:r w:rsidRPr="00C70209">
        <w:t xml:space="preserve">) and rHuEPO dose (see </w:t>
      </w:r>
      <w:r w:rsidRPr="00C70209">
        <w:rPr>
          <w:b/>
        </w:rPr>
        <w:fldChar w:fldCharType="begin"/>
      </w:r>
      <w:r w:rsidRPr="00C70209">
        <w:rPr>
          <w:b/>
        </w:rPr>
        <w:instrText xml:space="preserve"> REF _Ref404861602 \h  \* MERGEFORMAT </w:instrText>
      </w:r>
      <w:r w:rsidRPr="00C70209">
        <w:rPr>
          <w:b/>
        </w:rPr>
      </w:r>
      <w:r w:rsidRPr="00C70209">
        <w:rPr>
          <w:b/>
        </w:rPr>
        <w:fldChar w:fldCharType="separate"/>
      </w:r>
      <w:r w:rsidR="000F7A9B" w:rsidRPr="000F7A9B">
        <w:rPr>
          <w:b/>
        </w:rPr>
        <w:t>Figure 3.2.26</w:t>
      </w:r>
      <w:r w:rsidRPr="00C70209">
        <w:rPr>
          <w:b/>
        </w:rPr>
        <w:fldChar w:fldCharType="end"/>
      </w:r>
      <w:r w:rsidRPr="00C70209">
        <w:t>), and found no statistically significant differences between treatment groups apart from a higher Bayley III cognitive score in the placebo group in patients who did not receive aprotinin.</w:t>
      </w:r>
    </w:p>
    <w:p w14:paraId="5E92F582" w14:textId="77777777" w:rsidR="00DF2BB6" w:rsidRPr="00C70209" w:rsidRDefault="00DF2BB6" w:rsidP="003131E2">
      <w:pPr>
        <w:spacing w:after="200"/>
        <w:sectPr w:rsidR="00DF2BB6" w:rsidRPr="00C70209" w:rsidSect="00130F03">
          <w:pgSz w:w="11907" w:h="16839" w:code="9"/>
          <w:pgMar w:top="1440" w:right="1440" w:bottom="1440" w:left="1440" w:header="720" w:footer="720" w:gutter="0"/>
          <w:cols w:space="720"/>
          <w:docGrid w:linePitch="360"/>
        </w:sectPr>
      </w:pPr>
    </w:p>
    <w:p w14:paraId="46E16979" w14:textId="0C7A4529" w:rsidR="00DF2BB6" w:rsidRPr="00C70209" w:rsidRDefault="00DF2BB6" w:rsidP="003131E2">
      <w:pPr>
        <w:pStyle w:val="Caption"/>
      </w:pPr>
      <w:bookmarkStart w:id="620" w:name="_Ref412674236"/>
      <w:bookmarkStart w:id="621" w:name="_Toc423015404"/>
      <w:bookmarkStart w:id="622" w:name="_Toc427747152"/>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5</w:t>
      </w:r>
      <w:r w:rsidR="00130F03" w:rsidRPr="00C70209">
        <w:fldChar w:fldCharType="end"/>
      </w:r>
      <w:bookmarkEnd w:id="620"/>
      <w:r w:rsidRPr="00C70209">
        <w:tab/>
        <w:t>Neonatal and paediatric patients requiring surgery: Results for ESAs versus no ESAs – Functional / performance status (secondary outcome)</w:t>
      </w:r>
      <w:bookmarkEnd w:id="621"/>
      <w:bookmarkEnd w:id="62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3F1A28E7"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0981A5A"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7637CEE6"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56095673"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F464E39" w14:textId="77777777" w:rsidR="00DF2BB6" w:rsidRPr="00C70209" w:rsidRDefault="00DF2BB6" w:rsidP="003131E2">
            <w:pPr>
              <w:pStyle w:val="TableH2"/>
              <w:rPr>
                <w:rFonts w:eastAsia="Arial Unicode MS"/>
                <w:lang w:eastAsia="en-US"/>
              </w:rPr>
            </w:pPr>
            <w:r w:rsidRPr="00C70209">
              <w:rPr>
                <w:rFonts w:eastAsia="Arial Unicode MS"/>
                <w:lang w:eastAsia="en-US"/>
              </w:rPr>
              <w:t>No. of trials / sample size included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733AF63"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64DC11CD"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69A3BF16"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49E6921F" w14:textId="49BBFECD"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2D809504"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38E1878E"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42A1188C"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9A0095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93769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3398833"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12AE45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86D95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14BA7B4"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7E6D95D4" w14:textId="7FE8748E" w:rsidR="00DF2BB6" w:rsidRPr="00C70209" w:rsidRDefault="00DF2BB6" w:rsidP="003131E2">
            <w:pPr>
              <w:pStyle w:val="TableH2"/>
              <w:rPr>
                <w:rFonts w:eastAsia="Arial Unicode MS"/>
                <w:lang w:eastAsia="en-US"/>
              </w:rPr>
            </w:pPr>
            <w:r w:rsidRPr="00C70209">
              <w:rPr>
                <w:rFonts w:eastAsia="Arial Unicode MS"/>
                <w:lang w:eastAsia="en-US"/>
              </w:rPr>
              <w:t>ESAs</w:t>
            </w:r>
          </w:p>
          <w:p w14:paraId="4D19E684" w14:textId="13CC72D6"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75AD4392" w14:textId="77777777" w:rsidR="00DF2BB6" w:rsidRPr="00C70209" w:rsidRDefault="00DF2BB6" w:rsidP="003131E2">
            <w:pPr>
              <w:pStyle w:val="TableH2"/>
              <w:rPr>
                <w:rFonts w:eastAsia="Arial Unicode MS"/>
                <w:lang w:eastAsia="en-US"/>
              </w:rPr>
            </w:pPr>
            <w:r w:rsidRPr="00C70209">
              <w:rPr>
                <w:rFonts w:eastAsia="Arial Unicode MS"/>
                <w:lang w:eastAsia="en-US"/>
              </w:rPr>
              <w:t>Median (IQR)</w:t>
            </w:r>
          </w:p>
        </w:tc>
        <w:tc>
          <w:tcPr>
            <w:tcW w:w="519" w:type="pct"/>
            <w:tcBorders>
              <w:top w:val="single" w:sz="4" w:space="0" w:color="000000"/>
              <w:left w:val="single" w:sz="4" w:space="0" w:color="000000"/>
              <w:bottom w:val="single" w:sz="4" w:space="0" w:color="000000"/>
              <w:right w:val="single" w:sz="4" w:space="0" w:color="000000"/>
            </w:tcBorders>
            <w:hideMark/>
          </w:tcPr>
          <w:p w14:paraId="13062E47" w14:textId="77777777" w:rsidR="00DF2BB6" w:rsidRPr="00C70209" w:rsidRDefault="00DF2BB6" w:rsidP="003131E2">
            <w:pPr>
              <w:pStyle w:val="TableH2"/>
              <w:rPr>
                <w:rFonts w:eastAsia="Arial Unicode MS"/>
                <w:lang w:eastAsia="en-US"/>
              </w:rPr>
            </w:pPr>
            <w:r w:rsidRPr="00C70209">
              <w:rPr>
                <w:rFonts w:eastAsia="Arial Unicode MS"/>
                <w:lang w:eastAsia="en-US"/>
              </w:rPr>
              <w:t>No ESAs</w:t>
            </w:r>
          </w:p>
          <w:p w14:paraId="6F2A258B"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3EEF37D6" w14:textId="77777777" w:rsidR="00DF2BB6" w:rsidRPr="00C70209" w:rsidRDefault="00DF2BB6" w:rsidP="003131E2">
            <w:pPr>
              <w:pStyle w:val="TableH2"/>
              <w:rPr>
                <w:rFonts w:eastAsia="Arial Unicode MS"/>
                <w:lang w:eastAsia="en-US"/>
              </w:rPr>
            </w:pPr>
            <w:r w:rsidRPr="00C70209">
              <w:rPr>
                <w:rFonts w:eastAsia="Arial Unicode MS"/>
                <w:lang w:eastAsia="en-US"/>
              </w:rPr>
              <w:t>Median (IQR)</w:t>
            </w:r>
          </w:p>
        </w:tc>
        <w:tc>
          <w:tcPr>
            <w:tcW w:w="519" w:type="pct"/>
            <w:tcBorders>
              <w:top w:val="single" w:sz="4" w:space="0" w:color="000000"/>
              <w:left w:val="single" w:sz="4" w:space="0" w:color="000000"/>
              <w:bottom w:val="single" w:sz="4" w:space="0" w:color="000000"/>
              <w:right w:val="single" w:sz="4" w:space="0" w:color="000000"/>
            </w:tcBorders>
            <w:hideMark/>
          </w:tcPr>
          <w:p w14:paraId="7A3DEDC5"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34D7A763"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503D4E84" w14:textId="09D9538A"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5AF9F7B7"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23AA5A5D"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3937905F" w14:textId="77777777" w:rsidR="00DF2BB6" w:rsidRPr="00C70209" w:rsidRDefault="00DF2BB6" w:rsidP="003131E2">
            <w:pPr>
              <w:pStyle w:val="TableH4"/>
              <w:spacing w:line="276" w:lineRule="auto"/>
              <w:rPr>
                <w:rFonts w:eastAsia="Arial Unicode MS"/>
                <w:lang w:eastAsia="ja-JP"/>
              </w:rPr>
            </w:pPr>
            <w:r w:rsidRPr="00C70209">
              <w:rPr>
                <w:rFonts w:eastAsia="Arial Unicode MS"/>
                <w:lang w:eastAsia="ja-JP"/>
              </w:rPr>
              <w:t>Level II evidence</w:t>
            </w:r>
          </w:p>
        </w:tc>
      </w:tr>
      <w:tr w:rsidR="00DF2BB6" w:rsidRPr="00C70209" w14:paraId="395FEFD9"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5959710F" w14:textId="356AAA67" w:rsidR="00DF2BB6" w:rsidRPr="00C70209" w:rsidRDefault="00DF2BB6" w:rsidP="003131E2">
            <w:pPr>
              <w:pStyle w:val="Tabletext-evidencematrix"/>
            </w:pPr>
            <w:r w:rsidRPr="00C70209">
              <w:t>Andropoulos 2013</w:t>
            </w:r>
            <w:r w:rsidRPr="00C70209">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 </w:instrText>
            </w:r>
            <w:r w:rsidR="000E261C">
              <w:fldChar w:fldCharType="begin">
                <w:fldData xml:space="preserve">PEVuZE5vdGU+PENpdGU+PEF1dGhvcj5BbmRyb3BvdWxvczwvQXV0aG9yPjxZZWFyPjIwMTM8L1ll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79</w:t>
            </w:r>
            <w:r w:rsidRPr="00C70209">
              <w:fldChar w:fldCharType="end"/>
            </w:r>
          </w:p>
          <w:p w14:paraId="57532D08" w14:textId="77777777" w:rsidR="00DF2BB6" w:rsidRPr="00C70209" w:rsidRDefault="00DF2BB6" w:rsidP="003131E2">
            <w:pPr>
              <w:pStyle w:val="Tabletext-evidencematrix"/>
            </w:pPr>
            <w:r w:rsidRPr="00C70209">
              <w:t>Level II</w:t>
            </w:r>
          </w:p>
          <w:p w14:paraId="2CF36AEB" w14:textId="77777777" w:rsidR="00DF2BB6" w:rsidRPr="00C70209" w:rsidRDefault="00DF2BB6" w:rsidP="003131E2">
            <w:pPr>
              <w:pStyle w:val="Tabletext-evidencematrix"/>
            </w:pPr>
            <w:r w:rsidRPr="00C70209">
              <w:t>Good</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1597923" w14:textId="77777777" w:rsidR="00DF2BB6" w:rsidRPr="00C70209" w:rsidRDefault="00DF2BB6" w:rsidP="003131E2">
            <w:pPr>
              <w:pStyle w:val="Tabletext-evidencematrix"/>
            </w:pPr>
            <w:r w:rsidRPr="00C70209">
              <w:t>N=42</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088FD4C" w14:textId="77777777" w:rsidR="00DF2BB6" w:rsidRPr="00C70209" w:rsidRDefault="00DF2BB6" w:rsidP="003131E2">
            <w:pPr>
              <w:pStyle w:val="Tabletext-evidencematrix"/>
            </w:pPr>
            <w:r w:rsidRPr="00C70209">
              <w:t>Neonates aged ≥35 weeks gestation and &lt;30 days, scheduled for cardiac surgery with hypothermic CPB for &gt;60 minutes</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126A0E53" w14:textId="77777777" w:rsidR="00DF2BB6" w:rsidRPr="00C70209" w:rsidRDefault="00DF2BB6" w:rsidP="003131E2">
            <w:pPr>
              <w:pStyle w:val="Tabletext-evidencematrix"/>
            </w:pPr>
            <w:r w:rsidRPr="00C70209">
              <w:t>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09B44519" w14:textId="21353832" w:rsidR="00DF2BB6" w:rsidRPr="00C70209" w:rsidRDefault="00DF2BB6" w:rsidP="003131E2">
            <w:pPr>
              <w:pStyle w:val="Tabletext-evidencematrix"/>
              <w:spacing w:line="276" w:lineRule="auto"/>
            </w:pPr>
            <w:r w:rsidRPr="00C70209">
              <w:t>rHuEPO versus placebo (normal saline)</w:t>
            </w:r>
          </w:p>
          <w:p w14:paraId="63CB735F" w14:textId="77777777" w:rsidR="00DF2BB6" w:rsidRPr="00C70209" w:rsidRDefault="00DF2BB6" w:rsidP="003131E2">
            <w:pPr>
              <w:pStyle w:val="Tabletext-subanalysis"/>
            </w:pPr>
            <w:r w:rsidRPr="00C70209">
              <w:t>*Administered preoperatively and on postoperative days 1 and 3</w:t>
            </w:r>
          </w:p>
        </w:tc>
        <w:tc>
          <w:tcPr>
            <w:tcW w:w="487" w:type="pct"/>
            <w:tcBorders>
              <w:top w:val="single" w:sz="4" w:space="0" w:color="000000"/>
              <w:left w:val="single" w:sz="4" w:space="0" w:color="000000"/>
              <w:bottom w:val="nil"/>
              <w:right w:val="single" w:sz="4" w:space="0" w:color="000000"/>
            </w:tcBorders>
            <w:hideMark/>
          </w:tcPr>
          <w:p w14:paraId="0F15F28F" w14:textId="77777777" w:rsidR="00DF2BB6" w:rsidRPr="00C70209" w:rsidRDefault="00DF2BB6" w:rsidP="003131E2">
            <w:pPr>
              <w:pStyle w:val="Tabletext-evidencematrix"/>
              <w:spacing w:line="276" w:lineRule="auto"/>
            </w:pPr>
            <w:r w:rsidRPr="00C70209">
              <w:t>Bayley III composite score at 12 months follow-up</w:t>
            </w:r>
          </w:p>
        </w:tc>
        <w:tc>
          <w:tcPr>
            <w:tcW w:w="519" w:type="pct"/>
            <w:tcBorders>
              <w:top w:val="single" w:sz="4" w:space="0" w:color="000000"/>
              <w:left w:val="single" w:sz="4" w:space="0" w:color="000000"/>
              <w:bottom w:val="single" w:sz="4" w:space="0" w:color="000000"/>
              <w:right w:val="single" w:sz="4" w:space="0" w:color="000000"/>
            </w:tcBorders>
          </w:tcPr>
          <w:p w14:paraId="580712C4" w14:textId="77777777" w:rsidR="00DF2BB6" w:rsidRPr="00C70209" w:rsidRDefault="00DF2BB6" w:rsidP="003131E2">
            <w:pPr>
              <w:pStyle w:val="Tabletext-evidencematrix"/>
              <w:spacing w:line="276" w:lineRule="auto"/>
            </w:pPr>
          </w:p>
        </w:tc>
        <w:tc>
          <w:tcPr>
            <w:tcW w:w="519" w:type="pct"/>
            <w:tcBorders>
              <w:top w:val="single" w:sz="4" w:space="0" w:color="000000"/>
              <w:left w:val="single" w:sz="4" w:space="0" w:color="000000"/>
              <w:bottom w:val="single" w:sz="4" w:space="0" w:color="000000"/>
              <w:right w:val="single" w:sz="4" w:space="0" w:color="000000"/>
            </w:tcBorders>
          </w:tcPr>
          <w:p w14:paraId="2267D999" w14:textId="77777777" w:rsidR="00DF2BB6" w:rsidRPr="00C70209" w:rsidRDefault="00DF2BB6" w:rsidP="003131E2">
            <w:pPr>
              <w:pStyle w:val="Tabletext-evidencematrix"/>
              <w:spacing w:line="276" w:lineRule="auto"/>
            </w:pPr>
          </w:p>
        </w:tc>
        <w:tc>
          <w:tcPr>
            <w:tcW w:w="519" w:type="pct"/>
            <w:tcBorders>
              <w:top w:val="single" w:sz="4" w:space="0" w:color="000000"/>
              <w:left w:val="single" w:sz="4" w:space="0" w:color="000000"/>
              <w:bottom w:val="single" w:sz="4" w:space="0" w:color="000000"/>
              <w:right w:val="single" w:sz="4" w:space="0" w:color="000000"/>
            </w:tcBorders>
          </w:tcPr>
          <w:p w14:paraId="051387BF" w14:textId="77777777" w:rsidR="00DF2BB6" w:rsidRPr="00C70209" w:rsidRDefault="00DF2BB6" w:rsidP="003131E2">
            <w:pPr>
              <w:pStyle w:val="Tabletext-evidencematrix"/>
              <w:spacing w:line="276" w:lineRule="auto"/>
            </w:pPr>
          </w:p>
        </w:tc>
        <w:tc>
          <w:tcPr>
            <w:tcW w:w="603" w:type="pct"/>
            <w:tcBorders>
              <w:top w:val="single" w:sz="4" w:space="0" w:color="000000"/>
              <w:left w:val="single" w:sz="4" w:space="0" w:color="000000"/>
              <w:bottom w:val="single" w:sz="4" w:space="0" w:color="000000"/>
              <w:right w:val="single" w:sz="4" w:space="0" w:color="000000"/>
            </w:tcBorders>
          </w:tcPr>
          <w:p w14:paraId="594B5099" w14:textId="77777777" w:rsidR="00DF2BB6" w:rsidRPr="00C70209" w:rsidRDefault="00DF2BB6" w:rsidP="003131E2">
            <w:pPr>
              <w:pStyle w:val="Tabletext-evidencematrix"/>
              <w:spacing w:line="276" w:lineRule="auto"/>
            </w:pPr>
          </w:p>
        </w:tc>
      </w:tr>
      <w:tr w:rsidR="00DF2BB6" w:rsidRPr="00C70209" w14:paraId="74319686"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8131B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5E450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68AF2D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B91E42A"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EAE77D"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nil"/>
              <w:left w:val="single" w:sz="4" w:space="0" w:color="000000"/>
              <w:bottom w:val="single" w:sz="4" w:space="0" w:color="000000"/>
              <w:right w:val="single" w:sz="4" w:space="0" w:color="000000"/>
            </w:tcBorders>
            <w:hideMark/>
          </w:tcPr>
          <w:p w14:paraId="5CBF8425" w14:textId="77777777" w:rsidR="00DF2BB6" w:rsidRPr="00C70209" w:rsidRDefault="00DF2BB6" w:rsidP="003131E2">
            <w:pPr>
              <w:pStyle w:val="Tabletext-evidencematrix"/>
              <w:jc w:val="right"/>
            </w:pPr>
            <w:r w:rsidRPr="00C70209">
              <w:t>cognitive</w:t>
            </w:r>
          </w:p>
        </w:tc>
        <w:tc>
          <w:tcPr>
            <w:tcW w:w="519" w:type="pct"/>
            <w:tcBorders>
              <w:top w:val="single" w:sz="4" w:space="0" w:color="000000"/>
              <w:left w:val="single" w:sz="4" w:space="0" w:color="000000"/>
              <w:bottom w:val="single" w:sz="4" w:space="0" w:color="000000"/>
              <w:right w:val="single" w:sz="4" w:space="0" w:color="000000"/>
            </w:tcBorders>
            <w:hideMark/>
          </w:tcPr>
          <w:p w14:paraId="3A3D6233" w14:textId="77777777" w:rsidR="00DF2BB6" w:rsidRPr="00C70209" w:rsidRDefault="00DF2BB6" w:rsidP="003131E2">
            <w:pPr>
              <w:pStyle w:val="Tabletext-evidencematrix"/>
            </w:pPr>
            <w:r w:rsidRPr="00C70209">
              <w:t>101.1 ± 13.6</w:t>
            </w:r>
          </w:p>
        </w:tc>
        <w:tc>
          <w:tcPr>
            <w:tcW w:w="519" w:type="pct"/>
            <w:tcBorders>
              <w:top w:val="single" w:sz="4" w:space="0" w:color="000000"/>
              <w:left w:val="single" w:sz="4" w:space="0" w:color="000000"/>
              <w:bottom w:val="single" w:sz="4" w:space="0" w:color="000000"/>
              <w:right w:val="single" w:sz="4" w:space="0" w:color="000000"/>
            </w:tcBorders>
            <w:hideMark/>
          </w:tcPr>
          <w:p w14:paraId="5FED0170" w14:textId="77777777" w:rsidR="00DF2BB6" w:rsidRPr="00C70209" w:rsidRDefault="00DF2BB6" w:rsidP="003131E2">
            <w:pPr>
              <w:pStyle w:val="Tabletext-evidencematrix"/>
            </w:pPr>
            <w:r w:rsidRPr="00C70209">
              <w:t>106.3 ± 10.8</w:t>
            </w:r>
          </w:p>
        </w:tc>
        <w:tc>
          <w:tcPr>
            <w:tcW w:w="519" w:type="pct"/>
            <w:tcBorders>
              <w:top w:val="single" w:sz="4" w:space="0" w:color="000000"/>
              <w:left w:val="single" w:sz="4" w:space="0" w:color="000000"/>
              <w:bottom w:val="single" w:sz="4" w:space="0" w:color="000000"/>
              <w:right w:val="single" w:sz="4" w:space="0" w:color="000000"/>
            </w:tcBorders>
            <w:hideMark/>
          </w:tcPr>
          <w:p w14:paraId="225D0765" w14:textId="77777777" w:rsidR="00DF2BB6" w:rsidRPr="00C70209" w:rsidRDefault="00DF2BB6" w:rsidP="003131E2">
            <w:pPr>
              <w:pStyle w:val="Tabletext-evidencematrix"/>
            </w:pPr>
            <w:r w:rsidRPr="00C70209">
              <w:t>MD –5.20 [–12.60, 2.20]</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65F18222" w14:textId="77777777" w:rsidR="00DF2BB6" w:rsidRPr="00C70209" w:rsidRDefault="00DF2BB6" w:rsidP="003131E2">
            <w:pPr>
              <w:pStyle w:val="Tabletext-evidencematrix"/>
              <w:rPr>
                <w:i/>
              </w:rPr>
            </w:pPr>
            <w:r w:rsidRPr="00C70209">
              <w:rPr>
                <w:i/>
              </w:rPr>
              <w:t>No significant difference</w:t>
            </w:r>
          </w:p>
          <w:p w14:paraId="7D1A4763" w14:textId="34FC7111" w:rsidR="00DF2BB6" w:rsidRPr="00C70209" w:rsidRDefault="001A475D" w:rsidP="003131E2">
            <w:pPr>
              <w:pStyle w:val="Tabletext-evidencematrix"/>
            </w:pPr>
            <w:r w:rsidRPr="001A475D">
              <w:rPr>
                <w:i/>
              </w:rPr>
              <w:t>P = </w:t>
            </w:r>
            <w:r w:rsidR="00DF2BB6" w:rsidRPr="00C70209">
              <w:t>0.187</w:t>
            </w:r>
          </w:p>
        </w:tc>
      </w:tr>
      <w:tr w:rsidR="00DF2BB6" w:rsidRPr="00C70209" w14:paraId="5A166AB2"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D6892B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FD1FA1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74C66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EC737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917C8AC"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607A39EF" w14:textId="77777777" w:rsidR="00DF2BB6" w:rsidRPr="00C70209" w:rsidRDefault="00DF2BB6" w:rsidP="003131E2">
            <w:pPr>
              <w:pStyle w:val="Tabletext-evidencematrix"/>
              <w:jc w:val="right"/>
            </w:pPr>
            <w:r w:rsidRPr="00C70209">
              <w:t>language</w:t>
            </w:r>
          </w:p>
        </w:tc>
        <w:tc>
          <w:tcPr>
            <w:tcW w:w="519" w:type="pct"/>
            <w:tcBorders>
              <w:top w:val="single" w:sz="4" w:space="0" w:color="000000"/>
              <w:left w:val="single" w:sz="4" w:space="0" w:color="000000"/>
              <w:bottom w:val="single" w:sz="4" w:space="0" w:color="000000"/>
              <w:right w:val="single" w:sz="4" w:space="0" w:color="000000"/>
            </w:tcBorders>
            <w:hideMark/>
          </w:tcPr>
          <w:p w14:paraId="4C0D82A8" w14:textId="77777777" w:rsidR="00DF2BB6" w:rsidRPr="00C70209" w:rsidRDefault="00DF2BB6" w:rsidP="003131E2">
            <w:pPr>
              <w:pStyle w:val="Tabletext-evidencematrix"/>
            </w:pPr>
            <w:r w:rsidRPr="00C70209">
              <w:t>88.5 ± 12.8</w:t>
            </w:r>
          </w:p>
        </w:tc>
        <w:tc>
          <w:tcPr>
            <w:tcW w:w="519" w:type="pct"/>
            <w:tcBorders>
              <w:top w:val="single" w:sz="4" w:space="0" w:color="000000"/>
              <w:left w:val="single" w:sz="4" w:space="0" w:color="000000"/>
              <w:bottom w:val="single" w:sz="4" w:space="0" w:color="000000"/>
              <w:right w:val="single" w:sz="4" w:space="0" w:color="000000"/>
            </w:tcBorders>
            <w:hideMark/>
          </w:tcPr>
          <w:p w14:paraId="3D5A3209" w14:textId="77777777" w:rsidR="00DF2BB6" w:rsidRPr="00C70209" w:rsidRDefault="00DF2BB6" w:rsidP="003131E2">
            <w:pPr>
              <w:pStyle w:val="Tabletext-evidencematrix"/>
            </w:pPr>
            <w:r w:rsidRPr="00C70209">
              <w:t>92.4 ± 12.4</w:t>
            </w:r>
          </w:p>
        </w:tc>
        <w:tc>
          <w:tcPr>
            <w:tcW w:w="519" w:type="pct"/>
            <w:tcBorders>
              <w:top w:val="single" w:sz="4" w:space="0" w:color="000000"/>
              <w:left w:val="single" w:sz="4" w:space="0" w:color="000000"/>
              <w:bottom w:val="single" w:sz="4" w:space="0" w:color="000000"/>
              <w:right w:val="single" w:sz="4" w:space="0" w:color="000000"/>
            </w:tcBorders>
            <w:hideMark/>
          </w:tcPr>
          <w:p w14:paraId="483E564A" w14:textId="77777777" w:rsidR="00DF2BB6" w:rsidRPr="00C70209" w:rsidRDefault="00DF2BB6" w:rsidP="003131E2">
            <w:pPr>
              <w:pStyle w:val="Tabletext-evidencematrix"/>
            </w:pPr>
            <w:r w:rsidRPr="00C70209">
              <w:t>MD –3.90 [–11.53, 3.73]</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1A81389D" w14:textId="77777777" w:rsidR="00DF2BB6" w:rsidRPr="00C70209" w:rsidRDefault="00DF2BB6" w:rsidP="003131E2">
            <w:pPr>
              <w:pStyle w:val="Tabletext-evidencematrix"/>
              <w:rPr>
                <w:i/>
              </w:rPr>
            </w:pPr>
            <w:r w:rsidRPr="00C70209">
              <w:rPr>
                <w:i/>
              </w:rPr>
              <w:t>No significant difference</w:t>
            </w:r>
          </w:p>
          <w:p w14:paraId="6A65AFCE" w14:textId="0159F2E8" w:rsidR="00DF2BB6" w:rsidRPr="00C70209" w:rsidRDefault="001A475D" w:rsidP="003131E2">
            <w:pPr>
              <w:pStyle w:val="Tabletext-evidencematrix"/>
            </w:pPr>
            <w:r w:rsidRPr="001A475D">
              <w:rPr>
                <w:i/>
              </w:rPr>
              <w:t>P = </w:t>
            </w:r>
            <w:r w:rsidR="00DF2BB6" w:rsidRPr="00C70209">
              <w:t>0.329</w:t>
            </w:r>
          </w:p>
        </w:tc>
      </w:tr>
      <w:tr w:rsidR="00DF2BB6" w:rsidRPr="00C70209" w14:paraId="4B6377B8"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90807F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426EF7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4BC91EC"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36FCB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89436F"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4DECBC16" w14:textId="77777777" w:rsidR="00DF2BB6" w:rsidRPr="00C70209" w:rsidRDefault="00DF2BB6" w:rsidP="003131E2">
            <w:pPr>
              <w:pStyle w:val="Tabletext-evidencematrix"/>
              <w:jc w:val="right"/>
            </w:pPr>
            <w:r w:rsidRPr="00C70209">
              <w:t>motor</w:t>
            </w:r>
          </w:p>
        </w:tc>
        <w:tc>
          <w:tcPr>
            <w:tcW w:w="519" w:type="pct"/>
            <w:tcBorders>
              <w:top w:val="single" w:sz="4" w:space="0" w:color="000000"/>
              <w:left w:val="single" w:sz="4" w:space="0" w:color="000000"/>
              <w:bottom w:val="single" w:sz="4" w:space="0" w:color="000000"/>
              <w:right w:val="single" w:sz="4" w:space="0" w:color="000000"/>
            </w:tcBorders>
            <w:hideMark/>
          </w:tcPr>
          <w:p w14:paraId="0DF86BC4" w14:textId="77777777" w:rsidR="00DF2BB6" w:rsidRPr="00C70209" w:rsidRDefault="00DF2BB6" w:rsidP="003131E2">
            <w:pPr>
              <w:pStyle w:val="Tabletext-evidencematrix"/>
            </w:pPr>
            <w:r w:rsidRPr="00C70209">
              <w:t>89.9 ± 12.3</w:t>
            </w:r>
          </w:p>
        </w:tc>
        <w:tc>
          <w:tcPr>
            <w:tcW w:w="519" w:type="pct"/>
            <w:tcBorders>
              <w:top w:val="single" w:sz="4" w:space="0" w:color="000000"/>
              <w:left w:val="single" w:sz="4" w:space="0" w:color="000000"/>
              <w:bottom w:val="single" w:sz="4" w:space="0" w:color="000000"/>
              <w:right w:val="single" w:sz="4" w:space="0" w:color="000000"/>
            </w:tcBorders>
            <w:hideMark/>
          </w:tcPr>
          <w:p w14:paraId="0E4AF488" w14:textId="77777777" w:rsidR="00DF2BB6" w:rsidRPr="00C70209" w:rsidRDefault="00DF2BB6" w:rsidP="003131E2">
            <w:pPr>
              <w:pStyle w:val="Tabletext-evidencematrix"/>
            </w:pPr>
            <w:r w:rsidRPr="00C70209">
              <w:t>92.6 ± 14.1</w:t>
            </w:r>
          </w:p>
        </w:tc>
        <w:tc>
          <w:tcPr>
            <w:tcW w:w="519" w:type="pct"/>
            <w:tcBorders>
              <w:top w:val="single" w:sz="4" w:space="0" w:color="000000"/>
              <w:left w:val="single" w:sz="4" w:space="0" w:color="000000"/>
              <w:bottom w:val="single" w:sz="4" w:space="0" w:color="000000"/>
              <w:right w:val="single" w:sz="4" w:space="0" w:color="000000"/>
            </w:tcBorders>
            <w:hideMark/>
          </w:tcPr>
          <w:p w14:paraId="6C93ACF7" w14:textId="77777777" w:rsidR="00DF2BB6" w:rsidRPr="00C70209" w:rsidRDefault="00DF2BB6" w:rsidP="003131E2">
            <w:pPr>
              <w:pStyle w:val="Tabletext-evidencematrix"/>
            </w:pPr>
            <w:r w:rsidRPr="00C70209">
              <w:t>MD –2.70 [–10.74, 5.34]</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785F7C55" w14:textId="77777777" w:rsidR="00DF2BB6" w:rsidRPr="00C70209" w:rsidRDefault="00DF2BB6" w:rsidP="003131E2">
            <w:pPr>
              <w:pStyle w:val="Tabletext-evidencematrix"/>
              <w:rPr>
                <w:i/>
              </w:rPr>
            </w:pPr>
            <w:r w:rsidRPr="00C70209">
              <w:rPr>
                <w:i/>
              </w:rPr>
              <w:t>No significant difference</w:t>
            </w:r>
          </w:p>
          <w:p w14:paraId="0231CBC8" w14:textId="0A3EB977" w:rsidR="00DF2BB6" w:rsidRPr="00C70209" w:rsidRDefault="001A475D" w:rsidP="003131E2">
            <w:pPr>
              <w:pStyle w:val="Tabletext-evidencematrix"/>
            </w:pPr>
            <w:r w:rsidRPr="001A475D">
              <w:rPr>
                <w:i/>
              </w:rPr>
              <w:t>P = </w:t>
            </w:r>
            <w:r w:rsidR="00DF2BB6" w:rsidRPr="00C70209">
              <w:t>0.506</w:t>
            </w:r>
          </w:p>
        </w:tc>
      </w:tr>
      <w:tr w:rsidR="00DF2BB6" w:rsidRPr="00C70209" w14:paraId="7436D5B5"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1F4B34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38F593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5DFDA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9D7C5E1"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5CF3204"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48BE7ECC" w14:textId="77777777" w:rsidR="00DF2BB6" w:rsidRPr="00C70209" w:rsidRDefault="00DF2BB6" w:rsidP="003131E2">
            <w:pPr>
              <w:pStyle w:val="Tabletext-evidencematrix"/>
              <w:jc w:val="right"/>
            </w:pPr>
            <w:r w:rsidRPr="00C70209">
              <w:t>social-emotional</w:t>
            </w:r>
            <w:r w:rsidRPr="00C70209">
              <w:rPr>
                <w:vertAlign w:val="superscript"/>
              </w:rPr>
              <w:t>d</w:t>
            </w:r>
          </w:p>
        </w:tc>
        <w:tc>
          <w:tcPr>
            <w:tcW w:w="519" w:type="pct"/>
            <w:tcBorders>
              <w:top w:val="single" w:sz="4" w:space="0" w:color="000000"/>
              <w:left w:val="single" w:sz="4" w:space="0" w:color="000000"/>
              <w:bottom w:val="single" w:sz="4" w:space="0" w:color="000000"/>
              <w:right w:val="single" w:sz="4" w:space="0" w:color="000000"/>
            </w:tcBorders>
            <w:hideMark/>
          </w:tcPr>
          <w:p w14:paraId="4F132C8E" w14:textId="77777777" w:rsidR="00DF2BB6" w:rsidRPr="00C70209" w:rsidRDefault="00DF2BB6" w:rsidP="003131E2">
            <w:pPr>
              <w:pStyle w:val="Tabletext-evidencematrix"/>
            </w:pPr>
            <w:r w:rsidRPr="00C70209">
              <w:t>95.0 (92.5, 105.0)</w:t>
            </w:r>
          </w:p>
        </w:tc>
        <w:tc>
          <w:tcPr>
            <w:tcW w:w="519" w:type="pct"/>
            <w:tcBorders>
              <w:top w:val="single" w:sz="4" w:space="0" w:color="000000"/>
              <w:left w:val="single" w:sz="4" w:space="0" w:color="000000"/>
              <w:bottom w:val="single" w:sz="4" w:space="0" w:color="000000"/>
              <w:right w:val="single" w:sz="4" w:space="0" w:color="000000"/>
            </w:tcBorders>
            <w:hideMark/>
          </w:tcPr>
          <w:p w14:paraId="2DA11243" w14:textId="77777777" w:rsidR="00DF2BB6" w:rsidRPr="00C70209" w:rsidRDefault="00DF2BB6" w:rsidP="003131E2">
            <w:pPr>
              <w:pStyle w:val="Tabletext-evidencematrix"/>
            </w:pPr>
            <w:r w:rsidRPr="00C70209">
              <w:t>100.0 (96.3, 108.8)</w:t>
            </w:r>
          </w:p>
        </w:tc>
        <w:tc>
          <w:tcPr>
            <w:tcW w:w="519" w:type="pct"/>
            <w:tcBorders>
              <w:top w:val="single" w:sz="4" w:space="0" w:color="000000"/>
              <w:left w:val="single" w:sz="4" w:space="0" w:color="000000"/>
              <w:bottom w:val="single" w:sz="4" w:space="0" w:color="000000"/>
              <w:right w:val="single" w:sz="4" w:space="0" w:color="000000"/>
            </w:tcBorders>
            <w:hideMark/>
          </w:tcPr>
          <w:p w14:paraId="1746638B" w14:textId="77777777" w:rsidR="00DF2BB6" w:rsidRPr="00C70209" w:rsidRDefault="00DF2BB6" w:rsidP="003131E2">
            <w:pPr>
              <w:pStyle w:val="Tabletext-evidencematrix"/>
            </w:pPr>
            <w:r w:rsidRPr="00C70209">
              <w:t>NR</w:t>
            </w:r>
          </w:p>
        </w:tc>
        <w:tc>
          <w:tcPr>
            <w:tcW w:w="603" w:type="pct"/>
            <w:tcBorders>
              <w:top w:val="single" w:sz="4" w:space="0" w:color="000000"/>
              <w:left w:val="single" w:sz="4" w:space="0" w:color="000000"/>
              <w:bottom w:val="single" w:sz="4" w:space="0" w:color="000000"/>
              <w:right w:val="single" w:sz="4" w:space="0" w:color="000000"/>
            </w:tcBorders>
            <w:hideMark/>
          </w:tcPr>
          <w:p w14:paraId="02657EC0" w14:textId="77777777" w:rsidR="00DF2BB6" w:rsidRPr="00C70209" w:rsidRDefault="00DF2BB6" w:rsidP="003131E2">
            <w:pPr>
              <w:pStyle w:val="Tabletext-evidencematrix"/>
              <w:rPr>
                <w:i/>
              </w:rPr>
            </w:pPr>
            <w:r w:rsidRPr="00C70209">
              <w:rPr>
                <w:i/>
              </w:rPr>
              <w:t>No significant difference</w:t>
            </w:r>
          </w:p>
          <w:p w14:paraId="0ABC4885" w14:textId="610C7A5A" w:rsidR="00DF2BB6" w:rsidRPr="00C70209" w:rsidRDefault="001A475D" w:rsidP="003131E2">
            <w:pPr>
              <w:pStyle w:val="Tabletext-evidencematrix"/>
              <w:rPr>
                <w:i/>
              </w:rPr>
            </w:pPr>
            <w:r w:rsidRPr="001A475D">
              <w:rPr>
                <w:i/>
              </w:rPr>
              <w:t>P = </w:t>
            </w:r>
            <w:r w:rsidR="00DF2BB6" w:rsidRPr="00C70209">
              <w:t>0.249</w:t>
            </w:r>
          </w:p>
        </w:tc>
      </w:tr>
      <w:tr w:rsidR="00DF2BB6" w:rsidRPr="00C70209" w14:paraId="6275F26F"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6B164D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E76BD50"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496FD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556E44"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073FFA4"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2D2327B9" w14:textId="77777777" w:rsidR="00DF2BB6" w:rsidRPr="00C70209" w:rsidRDefault="00DF2BB6" w:rsidP="003131E2">
            <w:pPr>
              <w:pStyle w:val="Tabletext-evidencematrix"/>
              <w:jc w:val="right"/>
            </w:pPr>
            <w:r w:rsidRPr="00C70209">
              <w:t>behavioural</w:t>
            </w:r>
          </w:p>
        </w:tc>
        <w:tc>
          <w:tcPr>
            <w:tcW w:w="519" w:type="pct"/>
            <w:tcBorders>
              <w:top w:val="single" w:sz="4" w:space="0" w:color="000000"/>
              <w:left w:val="single" w:sz="4" w:space="0" w:color="000000"/>
              <w:bottom w:val="single" w:sz="4" w:space="0" w:color="000000"/>
              <w:right w:val="single" w:sz="4" w:space="0" w:color="000000"/>
            </w:tcBorders>
            <w:hideMark/>
          </w:tcPr>
          <w:p w14:paraId="38B7A279" w14:textId="77777777" w:rsidR="00DF2BB6" w:rsidRPr="00C70209" w:rsidRDefault="00DF2BB6" w:rsidP="003131E2">
            <w:pPr>
              <w:pStyle w:val="Tabletext-evidencematrix"/>
            </w:pPr>
            <w:r w:rsidRPr="00C70209">
              <w:t>93.2 ± 10.7</w:t>
            </w:r>
          </w:p>
        </w:tc>
        <w:tc>
          <w:tcPr>
            <w:tcW w:w="519" w:type="pct"/>
            <w:tcBorders>
              <w:top w:val="single" w:sz="4" w:space="0" w:color="000000"/>
              <w:left w:val="single" w:sz="4" w:space="0" w:color="000000"/>
              <w:bottom w:val="single" w:sz="4" w:space="0" w:color="000000"/>
              <w:right w:val="single" w:sz="4" w:space="0" w:color="000000"/>
            </w:tcBorders>
            <w:hideMark/>
          </w:tcPr>
          <w:p w14:paraId="77E0D39F" w14:textId="77777777" w:rsidR="00DF2BB6" w:rsidRPr="00C70209" w:rsidRDefault="00DF2BB6" w:rsidP="003131E2">
            <w:pPr>
              <w:pStyle w:val="Tabletext-evidencematrix"/>
            </w:pPr>
            <w:r w:rsidRPr="00C70209">
              <w:t>97.3 ± 15.7</w:t>
            </w:r>
          </w:p>
        </w:tc>
        <w:tc>
          <w:tcPr>
            <w:tcW w:w="519" w:type="pct"/>
            <w:tcBorders>
              <w:top w:val="single" w:sz="4" w:space="0" w:color="000000"/>
              <w:left w:val="single" w:sz="4" w:space="0" w:color="000000"/>
              <w:bottom w:val="single" w:sz="4" w:space="0" w:color="000000"/>
              <w:right w:val="single" w:sz="4" w:space="0" w:color="000000"/>
            </w:tcBorders>
            <w:hideMark/>
          </w:tcPr>
          <w:p w14:paraId="07236889" w14:textId="77777777" w:rsidR="00DF2BB6" w:rsidRPr="00C70209" w:rsidRDefault="00DF2BB6" w:rsidP="003131E2">
            <w:pPr>
              <w:pStyle w:val="Tabletext-evidencematrix"/>
            </w:pPr>
            <w:r w:rsidRPr="00C70209">
              <w:t>MD –4.10 [–12.31, 4.11]</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746E074A" w14:textId="77777777" w:rsidR="00DF2BB6" w:rsidRPr="00C70209" w:rsidRDefault="00DF2BB6" w:rsidP="003131E2">
            <w:pPr>
              <w:pStyle w:val="Tabletext-evidencematrix"/>
              <w:rPr>
                <w:i/>
              </w:rPr>
            </w:pPr>
            <w:r w:rsidRPr="00C70209">
              <w:rPr>
                <w:i/>
              </w:rPr>
              <w:t>No significant difference</w:t>
            </w:r>
          </w:p>
          <w:p w14:paraId="3C1A9293" w14:textId="4D540A6C" w:rsidR="00DF2BB6" w:rsidRPr="00C70209" w:rsidRDefault="001A475D" w:rsidP="003131E2">
            <w:pPr>
              <w:pStyle w:val="Tabletext-evidencematrix"/>
              <w:rPr>
                <w:i/>
              </w:rPr>
            </w:pPr>
            <w:r w:rsidRPr="001A475D">
              <w:rPr>
                <w:i/>
              </w:rPr>
              <w:t>P = </w:t>
            </w:r>
            <w:r w:rsidR="00DF2BB6" w:rsidRPr="00C70209">
              <w:t>0.342</w:t>
            </w:r>
          </w:p>
        </w:tc>
      </w:tr>
      <w:tr w:rsidR="00DF2BB6" w:rsidRPr="00C70209" w14:paraId="143209D5"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E26EC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6C0BC0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AFB574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75011BD"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C55C7F"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5F7A4FFF" w14:textId="77777777" w:rsidR="00DF2BB6" w:rsidRPr="00C70209" w:rsidRDefault="00DF2BB6" w:rsidP="003131E2">
            <w:pPr>
              <w:pStyle w:val="Tabletext-evidencematrix"/>
              <w:jc w:val="right"/>
            </w:pPr>
            <w:r w:rsidRPr="00C70209">
              <w:t>conceptual</w:t>
            </w:r>
          </w:p>
        </w:tc>
        <w:tc>
          <w:tcPr>
            <w:tcW w:w="519" w:type="pct"/>
            <w:tcBorders>
              <w:top w:val="single" w:sz="4" w:space="0" w:color="000000"/>
              <w:left w:val="single" w:sz="4" w:space="0" w:color="000000"/>
              <w:bottom w:val="single" w:sz="4" w:space="0" w:color="000000"/>
              <w:right w:val="single" w:sz="4" w:space="0" w:color="000000"/>
            </w:tcBorders>
            <w:hideMark/>
          </w:tcPr>
          <w:p w14:paraId="725BDDFF" w14:textId="77777777" w:rsidR="00DF2BB6" w:rsidRPr="00C70209" w:rsidRDefault="00DF2BB6" w:rsidP="003131E2">
            <w:pPr>
              <w:pStyle w:val="Tabletext-evidencematrix"/>
            </w:pPr>
            <w:r w:rsidRPr="00C70209">
              <w:t>98.7± 13.6</w:t>
            </w:r>
          </w:p>
        </w:tc>
        <w:tc>
          <w:tcPr>
            <w:tcW w:w="519" w:type="pct"/>
            <w:tcBorders>
              <w:top w:val="single" w:sz="4" w:space="0" w:color="000000"/>
              <w:left w:val="single" w:sz="4" w:space="0" w:color="000000"/>
              <w:bottom w:val="single" w:sz="4" w:space="0" w:color="000000"/>
              <w:right w:val="single" w:sz="4" w:space="0" w:color="000000"/>
            </w:tcBorders>
            <w:hideMark/>
          </w:tcPr>
          <w:p w14:paraId="49608336" w14:textId="77777777" w:rsidR="00DF2BB6" w:rsidRPr="00C70209" w:rsidRDefault="00DF2BB6" w:rsidP="003131E2">
            <w:pPr>
              <w:pStyle w:val="Tabletext-evidencematrix"/>
            </w:pPr>
            <w:r w:rsidRPr="00C70209">
              <w:t>99.2 ± 13.1</w:t>
            </w:r>
          </w:p>
        </w:tc>
        <w:tc>
          <w:tcPr>
            <w:tcW w:w="519" w:type="pct"/>
            <w:tcBorders>
              <w:top w:val="single" w:sz="4" w:space="0" w:color="000000"/>
              <w:left w:val="single" w:sz="4" w:space="0" w:color="000000"/>
              <w:bottom w:val="single" w:sz="4" w:space="0" w:color="000000"/>
              <w:right w:val="single" w:sz="4" w:space="0" w:color="000000"/>
            </w:tcBorders>
            <w:hideMark/>
          </w:tcPr>
          <w:p w14:paraId="169686F6" w14:textId="77777777" w:rsidR="00DF2BB6" w:rsidRPr="00C70209" w:rsidRDefault="00DF2BB6" w:rsidP="003131E2">
            <w:pPr>
              <w:pStyle w:val="Tabletext-evidencematrix"/>
            </w:pPr>
            <w:r w:rsidRPr="00C70209">
              <w:t>MD –0.50 [–8.58, 7.58]</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27C444C4" w14:textId="77777777" w:rsidR="00DF2BB6" w:rsidRPr="00C70209" w:rsidRDefault="00DF2BB6" w:rsidP="003131E2">
            <w:pPr>
              <w:pStyle w:val="Tabletext-evidencematrix"/>
              <w:rPr>
                <w:i/>
              </w:rPr>
            </w:pPr>
            <w:r w:rsidRPr="00C70209">
              <w:rPr>
                <w:i/>
              </w:rPr>
              <w:t>No significant difference</w:t>
            </w:r>
          </w:p>
          <w:p w14:paraId="2F8ECBED" w14:textId="7B8C525D" w:rsidR="00DF2BB6" w:rsidRPr="00C70209" w:rsidRDefault="001A475D" w:rsidP="003131E2">
            <w:pPr>
              <w:pStyle w:val="Tabletext-evidencematrix"/>
              <w:rPr>
                <w:i/>
              </w:rPr>
            </w:pPr>
            <w:r w:rsidRPr="001A475D">
              <w:rPr>
                <w:i/>
              </w:rPr>
              <w:t>P = </w:t>
            </w:r>
            <w:r w:rsidR="00DF2BB6" w:rsidRPr="00C70209">
              <w:t>0.906</w:t>
            </w:r>
          </w:p>
        </w:tc>
      </w:tr>
      <w:tr w:rsidR="00DF2BB6" w:rsidRPr="00C70209" w14:paraId="7E964EE3"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AFF5D6"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F76FB3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28F6895"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ABF78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A445A0C"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0B3F744D" w14:textId="77777777" w:rsidR="00DF2BB6" w:rsidRPr="00C70209" w:rsidRDefault="00DF2BB6" w:rsidP="003131E2">
            <w:pPr>
              <w:pStyle w:val="Tabletext-evidencematrix"/>
              <w:jc w:val="right"/>
            </w:pPr>
            <w:r w:rsidRPr="00C70209">
              <w:t>social</w:t>
            </w:r>
          </w:p>
        </w:tc>
        <w:tc>
          <w:tcPr>
            <w:tcW w:w="519" w:type="pct"/>
            <w:tcBorders>
              <w:top w:val="single" w:sz="4" w:space="0" w:color="000000"/>
              <w:left w:val="single" w:sz="4" w:space="0" w:color="000000"/>
              <w:bottom w:val="single" w:sz="4" w:space="0" w:color="000000"/>
              <w:right w:val="single" w:sz="4" w:space="0" w:color="000000"/>
            </w:tcBorders>
            <w:hideMark/>
          </w:tcPr>
          <w:p w14:paraId="1C5D5DB4" w14:textId="77777777" w:rsidR="00DF2BB6" w:rsidRPr="00C70209" w:rsidRDefault="00DF2BB6" w:rsidP="003131E2">
            <w:pPr>
              <w:pStyle w:val="Tabletext-evidencematrix"/>
            </w:pPr>
            <w:r w:rsidRPr="00C70209">
              <w:t>97.2 ± 11.4</w:t>
            </w:r>
          </w:p>
        </w:tc>
        <w:tc>
          <w:tcPr>
            <w:tcW w:w="519" w:type="pct"/>
            <w:tcBorders>
              <w:top w:val="single" w:sz="4" w:space="0" w:color="000000"/>
              <w:left w:val="single" w:sz="4" w:space="0" w:color="000000"/>
              <w:bottom w:val="single" w:sz="4" w:space="0" w:color="000000"/>
              <w:right w:val="single" w:sz="4" w:space="0" w:color="000000"/>
            </w:tcBorders>
            <w:hideMark/>
          </w:tcPr>
          <w:p w14:paraId="44E090EA" w14:textId="77777777" w:rsidR="00DF2BB6" w:rsidRPr="00C70209" w:rsidRDefault="00DF2BB6" w:rsidP="003131E2">
            <w:pPr>
              <w:pStyle w:val="Tabletext-evidencematrix"/>
            </w:pPr>
            <w:r w:rsidRPr="00C70209">
              <w:t>100.7 ± 15.6</w:t>
            </w:r>
          </w:p>
        </w:tc>
        <w:tc>
          <w:tcPr>
            <w:tcW w:w="519" w:type="pct"/>
            <w:tcBorders>
              <w:top w:val="single" w:sz="4" w:space="0" w:color="000000"/>
              <w:left w:val="single" w:sz="4" w:space="0" w:color="000000"/>
              <w:bottom w:val="single" w:sz="4" w:space="0" w:color="000000"/>
              <w:right w:val="single" w:sz="4" w:space="0" w:color="000000"/>
            </w:tcBorders>
            <w:hideMark/>
          </w:tcPr>
          <w:p w14:paraId="762448A1" w14:textId="77777777" w:rsidR="00DF2BB6" w:rsidRPr="00C70209" w:rsidRDefault="00DF2BB6" w:rsidP="003131E2">
            <w:pPr>
              <w:pStyle w:val="Tabletext-evidencematrix"/>
            </w:pPr>
            <w:r w:rsidRPr="00C70209">
              <w:t>MD –3.50 [–11.83, 4.83]</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690350B5" w14:textId="77777777" w:rsidR="00DF2BB6" w:rsidRPr="00C70209" w:rsidRDefault="00DF2BB6" w:rsidP="003131E2">
            <w:pPr>
              <w:pStyle w:val="Tabletext-evidencematrix"/>
              <w:rPr>
                <w:i/>
              </w:rPr>
            </w:pPr>
            <w:r w:rsidRPr="00C70209">
              <w:rPr>
                <w:i/>
              </w:rPr>
              <w:t>No significant difference</w:t>
            </w:r>
          </w:p>
          <w:p w14:paraId="3F3C1249" w14:textId="3CDB1D42" w:rsidR="00DF2BB6" w:rsidRPr="00C70209" w:rsidRDefault="001A475D" w:rsidP="003131E2">
            <w:pPr>
              <w:pStyle w:val="Tabletext-evidencematrix"/>
              <w:rPr>
                <w:i/>
              </w:rPr>
            </w:pPr>
            <w:r w:rsidRPr="001A475D">
              <w:rPr>
                <w:i/>
              </w:rPr>
              <w:t>P = </w:t>
            </w:r>
            <w:r w:rsidR="00DF2BB6" w:rsidRPr="00C70209">
              <w:t>0.423</w:t>
            </w:r>
          </w:p>
        </w:tc>
      </w:tr>
      <w:tr w:rsidR="00DF2BB6" w:rsidRPr="00C70209" w14:paraId="170AB8EA"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5D488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0B4832B"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818C278"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8E931C3"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526E5B7"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40474D6F" w14:textId="77777777" w:rsidR="00DF2BB6" w:rsidRPr="00C70209" w:rsidRDefault="00DF2BB6" w:rsidP="003131E2">
            <w:pPr>
              <w:pStyle w:val="Tabletext-evidencematrix"/>
              <w:jc w:val="right"/>
            </w:pPr>
            <w:r w:rsidRPr="00C70209">
              <w:t>practical</w:t>
            </w:r>
          </w:p>
        </w:tc>
        <w:tc>
          <w:tcPr>
            <w:tcW w:w="519" w:type="pct"/>
            <w:tcBorders>
              <w:top w:val="single" w:sz="4" w:space="0" w:color="000000"/>
              <w:left w:val="single" w:sz="4" w:space="0" w:color="000000"/>
              <w:bottom w:val="single" w:sz="4" w:space="0" w:color="000000"/>
              <w:right w:val="single" w:sz="4" w:space="0" w:color="000000"/>
            </w:tcBorders>
            <w:hideMark/>
          </w:tcPr>
          <w:p w14:paraId="0A727EC2" w14:textId="77777777" w:rsidR="00DF2BB6" w:rsidRPr="00C70209" w:rsidRDefault="00DF2BB6" w:rsidP="003131E2">
            <w:pPr>
              <w:pStyle w:val="Tabletext-evidencematrix"/>
            </w:pPr>
            <w:r w:rsidRPr="00C70209">
              <w:t>89.5 ± 9.1</w:t>
            </w:r>
          </w:p>
        </w:tc>
        <w:tc>
          <w:tcPr>
            <w:tcW w:w="519" w:type="pct"/>
            <w:tcBorders>
              <w:top w:val="single" w:sz="4" w:space="0" w:color="000000"/>
              <w:left w:val="single" w:sz="4" w:space="0" w:color="000000"/>
              <w:bottom w:val="single" w:sz="4" w:space="0" w:color="000000"/>
              <w:right w:val="single" w:sz="4" w:space="0" w:color="000000"/>
            </w:tcBorders>
            <w:hideMark/>
          </w:tcPr>
          <w:p w14:paraId="65758D60" w14:textId="77777777" w:rsidR="00DF2BB6" w:rsidRPr="00C70209" w:rsidRDefault="00DF2BB6" w:rsidP="003131E2">
            <w:pPr>
              <w:pStyle w:val="Tabletext-evidencematrix"/>
            </w:pPr>
            <w:r w:rsidRPr="00C70209">
              <w:t>92.8 ± 12.6</w:t>
            </w:r>
          </w:p>
        </w:tc>
        <w:tc>
          <w:tcPr>
            <w:tcW w:w="519" w:type="pct"/>
            <w:tcBorders>
              <w:top w:val="single" w:sz="4" w:space="0" w:color="000000"/>
              <w:left w:val="single" w:sz="4" w:space="0" w:color="000000"/>
              <w:bottom w:val="single" w:sz="4" w:space="0" w:color="000000"/>
              <w:right w:val="single" w:sz="4" w:space="0" w:color="000000"/>
            </w:tcBorders>
            <w:hideMark/>
          </w:tcPr>
          <w:p w14:paraId="69BD7EDA" w14:textId="77777777" w:rsidR="00DF2BB6" w:rsidRPr="00C70209" w:rsidRDefault="00DF2BB6" w:rsidP="003131E2">
            <w:pPr>
              <w:pStyle w:val="Tabletext-evidencematrix"/>
            </w:pPr>
            <w:r w:rsidRPr="00C70209">
              <w:t>MD –3.30 [–10.00, 3.40]</w:t>
            </w:r>
            <w:r w:rsidRPr="00C70209">
              <w:rPr>
                <w:vertAlign w:val="superscript"/>
              </w:rPr>
              <w:t>c</w:t>
            </w:r>
          </w:p>
        </w:tc>
        <w:tc>
          <w:tcPr>
            <w:tcW w:w="603" w:type="pct"/>
            <w:tcBorders>
              <w:top w:val="single" w:sz="4" w:space="0" w:color="000000"/>
              <w:left w:val="single" w:sz="4" w:space="0" w:color="000000"/>
              <w:bottom w:val="single" w:sz="4" w:space="0" w:color="000000"/>
              <w:right w:val="single" w:sz="4" w:space="0" w:color="000000"/>
            </w:tcBorders>
            <w:hideMark/>
          </w:tcPr>
          <w:p w14:paraId="25B86F60" w14:textId="77777777" w:rsidR="00DF2BB6" w:rsidRPr="00C70209" w:rsidRDefault="00DF2BB6" w:rsidP="003131E2">
            <w:pPr>
              <w:pStyle w:val="Tabletext-evidencematrix"/>
              <w:rPr>
                <w:i/>
              </w:rPr>
            </w:pPr>
            <w:r w:rsidRPr="00C70209">
              <w:rPr>
                <w:i/>
              </w:rPr>
              <w:t>No significant difference</w:t>
            </w:r>
          </w:p>
          <w:p w14:paraId="2F958B38" w14:textId="0242EDDA" w:rsidR="00DF2BB6" w:rsidRPr="00C70209" w:rsidRDefault="001A475D" w:rsidP="003131E2">
            <w:pPr>
              <w:pStyle w:val="Tabletext-evidencematrix"/>
              <w:rPr>
                <w:i/>
              </w:rPr>
            </w:pPr>
            <w:r w:rsidRPr="001A475D">
              <w:rPr>
                <w:i/>
              </w:rPr>
              <w:t>P = </w:t>
            </w:r>
            <w:r w:rsidR="00DF2BB6" w:rsidRPr="00C70209">
              <w:t>0.352</w:t>
            </w:r>
          </w:p>
        </w:tc>
      </w:tr>
      <w:tr w:rsidR="00DF2BB6" w:rsidRPr="00C70209" w14:paraId="3F9AAF91"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64AD1F"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523602"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2EEC9F7"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DC6B709" w14:textId="77777777" w:rsidR="00DF2BB6" w:rsidRPr="00C70209" w:rsidRDefault="00DF2BB6" w:rsidP="003131E2">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B68B7D9" w14:textId="77777777" w:rsidR="00DF2BB6" w:rsidRPr="00C70209" w:rsidRDefault="00DF2BB6" w:rsidP="003131E2">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tcPr>
          <w:p w14:paraId="7B61E91A" w14:textId="77777777" w:rsidR="00DF2BB6" w:rsidRPr="00C70209" w:rsidRDefault="00DF2BB6" w:rsidP="003131E2">
            <w:pPr>
              <w:pStyle w:val="Tabletext-evidencematrix"/>
              <w:spacing w:line="276" w:lineRule="auto"/>
              <w:jc w:val="right"/>
            </w:pPr>
          </w:p>
        </w:tc>
        <w:tc>
          <w:tcPr>
            <w:tcW w:w="1557" w:type="pct"/>
            <w:gridSpan w:val="3"/>
            <w:tcBorders>
              <w:top w:val="single" w:sz="4" w:space="0" w:color="000000"/>
              <w:left w:val="single" w:sz="4" w:space="0" w:color="000000"/>
              <w:bottom w:val="single" w:sz="4" w:space="0" w:color="000000"/>
              <w:right w:val="single" w:sz="4" w:space="0" w:color="000000"/>
            </w:tcBorders>
            <w:hideMark/>
          </w:tcPr>
          <w:p w14:paraId="76389296" w14:textId="11B99C73" w:rsidR="00DF2BB6" w:rsidRPr="00C70209" w:rsidRDefault="00DF2BB6" w:rsidP="003131E2">
            <w:pPr>
              <w:pStyle w:val="Tabletext-subanalysis"/>
            </w:pPr>
            <w:r w:rsidRPr="00C70209">
              <w:t xml:space="preserve">The authors reported a subgroup analysis of 12-month Bayley III scores for measures of cognitive, language, and motor skill by anatomic/surgical group (HLHS, D-TGA, AA+VSD/other), use of aprotinin, and rHuEPO dose. No statistically significant differences between treatment groups were observed except a higher Bayley III </w:t>
            </w:r>
            <w:r w:rsidR="00B05479" w:rsidRPr="00C70209">
              <w:t>c</w:t>
            </w:r>
            <w:r w:rsidRPr="00C70209">
              <w:t>ognitive score in the placebo group in patients who did not receive aprotinin.</w:t>
            </w:r>
          </w:p>
        </w:tc>
        <w:tc>
          <w:tcPr>
            <w:tcW w:w="603" w:type="pct"/>
            <w:tcBorders>
              <w:top w:val="single" w:sz="4" w:space="0" w:color="000000"/>
              <w:left w:val="single" w:sz="4" w:space="0" w:color="000000"/>
              <w:bottom w:val="single" w:sz="4" w:space="0" w:color="000000"/>
              <w:right w:val="single" w:sz="4" w:space="0" w:color="000000"/>
            </w:tcBorders>
          </w:tcPr>
          <w:p w14:paraId="735C8657" w14:textId="77777777" w:rsidR="00DF2BB6" w:rsidRPr="00C70209" w:rsidRDefault="00DF2BB6" w:rsidP="003131E2">
            <w:pPr>
              <w:pStyle w:val="Tabletext-evidencematrix"/>
              <w:spacing w:line="276" w:lineRule="auto"/>
              <w:rPr>
                <w:i/>
              </w:rPr>
            </w:pPr>
          </w:p>
        </w:tc>
      </w:tr>
    </w:tbl>
    <w:p w14:paraId="2C4E202C" w14:textId="43888D36" w:rsidR="00DF2BB6" w:rsidRPr="00C70209" w:rsidRDefault="00DF2BB6" w:rsidP="003131E2">
      <w:pPr>
        <w:pStyle w:val="TabFigNotes0noindent"/>
      </w:pPr>
      <w:r w:rsidRPr="00C70209">
        <w:t xml:space="preserve">AA+VSD, hypoplastic aortic arch/ventricular septal defect; CI, confidence interval; CPB, cardiopulmonary bypass; D-TGA, dextrotransposition of the great arteries; ESA, </w:t>
      </w:r>
      <w:r w:rsidR="00EA5C41" w:rsidRPr="00C70209">
        <w:t>erythropoiesis stimulating agent</w:t>
      </w:r>
      <w:r w:rsidRPr="00C70209">
        <w:t xml:space="preserve">; HLHS, hypoplastic left heart syndrome; IQR, interquartile range; MD, mean difference; NR, not reported; rHuEPO, </w:t>
      </w:r>
      <w:r w:rsidR="00EA5C41" w:rsidRPr="00C70209">
        <w:t>recombinant human epoetin</w:t>
      </w:r>
      <w:r w:rsidRPr="00C70209">
        <w:t>; SD, standard deviation</w:t>
      </w:r>
    </w:p>
    <w:p w14:paraId="4C35114C"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AE57E3B" w14:textId="255E29FA"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41286D4F" w14:textId="287D1212" w:rsidR="00DF2BB6" w:rsidRPr="00C70209" w:rsidRDefault="00DF2BB6" w:rsidP="003131E2">
      <w:pPr>
        <w:pStyle w:val="TabFigNotes0noindent"/>
      </w:pPr>
      <w:r w:rsidRPr="00C70209">
        <w:rPr>
          <w:b/>
        </w:rPr>
        <w:t>c.</w:t>
      </w:r>
      <w:r w:rsidRPr="00C70209">
        <w:t xml:space="preserve"> Calculated post-hoc using RevMan 5.1.2.</w:t>
      </w:r>
    </w:p>
    <w:p w14:paraId="46F63B4D" w14:textId="77777777" w:rsidR="00DF2BB6" w:rsidRPr="00C70209" w:rsidRDefault="00DF2BB6" w:rsidP="003131E2">
      <w:pPr>
        <w:pStyle w:val="TabFigNotes0noindent"/>
      </w:pPr>
      <w:r w:rsidRPr="00C70209">
        <w:rPr>
          <w:b/>
        </w:rPr>
        <w:t>d.</w:t>
      </w:r>
      <w:r w:rsidRPr="00C70209">
        <w:t xml:space="preserve"> Data not normally distributed.</w:t>
      </w:r>
    </w:p>
    <w:p w14:paraId="6F4DDD60" w14:textId="77777777" w:rsidR="00DF2BB6" w:rsidRPr="00C70209" w:rsidRDefault="00DF2BB6" w:rsidP="003131E2">
      <w:pPr>
        <w:spacing w:after="200"/>
        <w:sectPr w:rsidR="00DF2BB6" w:rsidRPr="00C70209" w:rsidSect="00130F03">
          <w:pgSz w:w="16839" w:h="11907" w:orient="landscape" w:code="9"/>
          <w:pgMar w:top="1440" w:right="1440" w:bottom="1440" w:left="1440" w:header="720" w:footer="720" w:gutter="0"/>
          <w:cols w:space="720"/>
          <w:docGrid w:linePitch="360"/>
        </w:sectPr>
      </w:pPr>
    </w:p>
    <w:p w14:paraId="19329501" w14:textId="06532E6C" w:rsidR="00DF2BB6" w:rsidRPr="00C70209" w:rsidRDefault="00DF2BB6" w:rsidP="003131E2">
      <w:pPr>
        <w:pStyle w:val="Caption"/>
        <w:ind w:left="2070"/>
      </w:pPr>
      <w:bookmarkStart w:id="623" w:name="_Ref404859634"/>
      <w:bookmarkStart w:id="624" w:name="_Toc421795395"/>
      <w:bookmarkStart w:id="625" w:name="_Toc427747263"/>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4</w:t>
      </w:r>
      <w:r w:rsidRPr="00C70209">
        <w:fldChar w:fldCharType="end"/>
      </w:r>
      <w:bookmarkEnd w:id="623"/>
      <w:r w:rsidRPr="00C70209">
        <w:tab/>
        <w:t>ESAs versus no ESAs in neonates requiring cardiac surgery – Bayley III scores at 12-months follow-up</w:t>
      </w:r>
      <w:bookmarkEnd w:id="624"/>
      <w:bookmarkEnd w:id="625"/>
    </w:p>
    <w:p w14:paraId="448AF4D8" w14:textId="77777777" w:rsidR="00DF2BB6" w:rsidRPr="00C70209" w:rsidRDefault="00DF2BB6" w:rsidP="003131E2">
      <w:pPr>
        <w:pStyle w:val="BodyText"/>
      </w:pPr>
      <w:r w:rsidRPr="00C70209">
        <w:rPr>
          <w:noProof/>
        </w:rPr>
        <w:drawing>
          <wp:inline distT="0" distB="0" distL="0" distR="0" wp14:anchorId="1E07017C" wp14:editId="0DD0BA35">
            <wp:extent cx="5225143" cy="7117715"/>
            <wp:effectExtent l="19050" t="19050" r="13970" b="260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ates requiring surgery Bayley scores.emf"/>
                    <pic:cNvPicPr/>
                  </pic:nvPicPr>
                  <pic:blipFill>
                    <a:blip r:embed="rId60">
                      <a:extLst>
                        <a:ext uri="{28A0092B-C50C-407E-A947-70E740481C1C}">
                          <a14:useLocalDpi xmlns:a14="http://schemas.microsoft.com/office/drawing/2010/main" val="0"/>
                        </a:ext>
                      </a:extLst>
                    </a:blip>
                    <a:stretch>
                      <a:fillRect/>
                    </a:stretch>
                  </pic:blipFill>
                  <pic:spPr>
                    <a:xfrm>
                      <a:off x="0" y="0"/>
                      <a:ext cx="5225143" cy="7117715"/>
                    </a:xfrm>
                    <a:prstGeom prst="rect">
                      <a:avLst/>
                    </a:prstGeom>
                    <a:ln w="12696" cmpd="sng">
                      <a:solidFill>
                        <a:srgbClr val="000000"/>
                      </a:solidFill>
                      <a:prstDash val="solid"/>
                    </a:ln>
                  </pic:spPr>
                </pic:pic>
              </a:graphicData>
            </a:graphic>
          </wp:inline>
        </w:drawing>
      </w:r>
    </w:p>
    <w:p w14:paraId="21DFE620" w14:textId="612B037F" w:rsidR="00DF2BB6" w:rsidRPr="00C70209" w:rsidRDefault="00DF2BB6" w:rsidP="003131E2">
      <w:pPr>
        <w:pStyle w:val="TableFigNotes0"/>
      </w:pPr>
      <w:r w:rsidRPr="00C70209">
        <w:rPr>
          <w:b/>
        </w:rPr>
        <w:t>a.</w:t>
      </w:r>
      <w:r w:rsidRPr="00C70209">
        <w:t xml:space="preserve"> Authors reported the median (IQR) for this outcome as data were not normally distributed.</w:t>
      </w:r>
    </w:p>
    <w:p w14:paraId="258C236E" w14:textId="77777777" w:rsidR="00DF2BB6" w:rsidRPr="00C70209" w:rsidRDefault="00DF2BB6" w:rsidP="003131E2">
      <w:pPr>
        <w:pStyle w:val="BodyText"/>
      </w:pPr>
    </w:p>
    <w:p w14:paraId="0C380995" w14:textId="77777777" w:rsidR="00DF2BB6" w:rsidRPr="00C70209" w:rsidRDefault="00DF2BB6" w:rsidP="003131E2">
      <w:pPr>
        <w:spacing w:after="200"/>
      </w:pPr>
      <w:r w:rsidRPr="00C70209">
        <w:br w:type="page"/>
      </w:r>
    </w:p>
    <w:p w14:paraId="5CD44BB4" w14:textId="4A31F980" w:rsidR="00DF2BB6" w:rsidRPr="00C70209" w:rsidRDefault="00DF2BB6" w:rsidP="003131E2">
      <w:pPr>
        <w:pStyle w:val="Caption"/>
        <w:ind w:left="2070"/>
      </w:pPr>
      <w:bookmarkStart w:id="626" w:name="_Ref404861600"/>
      <w:bookmarkStart w:id="627" w:name="_Toc421795396"/>
      <w:bookmarkStart w:id="628" w:name="_Toc427747264"/>
      <w:bookmarkStart w:id="629" w:name="_Ref404860611"/>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5</w:t>
      </w:r>
      <w:r w:rsidRPr="00C70209">
        <w:fldChar w:fldCharType="end"/>
      </w:r>
      <w:bookmarkEnd w:id="626"/>
      <w:r w:rsidRPr="00C70209">
        <w:tab/>
        <w:t>ESAs versus no ESAs in neonates requiring cardiac surgery – Bayley III scores at 12-months follow-up (subgroup analysis by use of aprotinin)</w:t>
      </w:r>
      <w:bookmarkEnd w:id="627"/>
      <w:bookmarkEnd w:id="628"/>
    </w:p>
    <w:p w14:paraId="57692988" w14:textId="77777777" w:rsidR="00DF2BB6" w:rsidRPr="00C70209" w:rsidRDefault="00DF2BB6" w:rsidP="003131E2">
      <w:pPr>
        <w:pStyle w:val="BodyText"/>
      </w:pPr>
      <w:r w:rsidRPr="00C70209">
        <w:rPr>
          <w:noProof/>
        </w:rPr>
        <w:drawing>
          <wp:inline distT="0" distB="0" distL="0" distR="0" wp14:anchorId="1B8433A9" wp14:editId="39BE9AE9">
            <wp:extent cx="5492572" cy="3562972"/>
            <wp:effectExtent l="19050" t="19050" r="13335"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ates requiring surgery Bayley scores with or without aprotinin.emf"/>
                    <pic:cNvPicPr/>
                  </pic:nvPicPr>
                  <pic:blipFill>
                    <a:blip r:embed="rId61">
                      <a:extLst>
                        <a:ext uri="{28A0092B-C50C-407E-A947-70E740481C1C}">
                          <a14:useLocalDpi xmlns:a14="http://schemas.microsoft.com/office/drawing/2010/main" val="0"/>
                        </a:ext>
                      </a:extLst>
                    </a:blip>
                    <a:stretch>
                      <a:fillRect/>
                    </a:stretch>
                  </pic:blipFill>
                  <pic:spPr>
                    <a:xfrm>
                      <a:off x="0" y="0"/>
                      <a:ext cx="5492572" cy="3562972"/>
                    </a:xfrm>
                    <a:prstGeom prst="rect">
                      <a:avLst/>
                    </a:prstGeom>
                    <a:ln w="12696" cmpd="sng">
                      <a:solidFill>
                        <a:srgbClr val="000000"/>
                      </a:solidFill>
                      <a:prstDash val="solid"/>
                    </a:ln>
                  </pic:spPr>
                </pic:pic>
              </a:graphicData>
            </a:graphic>
          </wp:inline>
        </w:drawing>
      </w:r>
    </w:p>
    <w:p w14:paraId="786B2AE2" w14:textId="77777777" w:rsidR="00DF2BB6" w:rsidRPr="00C70209" w:rsidRDefault="00DF2BB6" w:rsidP="003131E2">
      <w:pPr>
        <w:pStyle w:val="Pic"/>
      </w:pPr>
    </w:p>
    <w:p w14:paraId="42591032" w14:textId="77777777" w:rsidR="00DF2BB6" w:rsidRPr="00C70209" w:rsidRDefault="00DF2BB6" w:rsidP="003131E2">
      <w:pPr>
        <w:pStyle w:val="Footnote"/>
      </w:pPr>
    </w:p>
    <w:p w14:paraId="6DCF1DCF" w14:textId="073AEAF0" w:rsidR="00DF2BB6" w:rsidRPr="00C70209" w:rsidRDefault="00DF2BB6" w:rsidP="003131E2">
      <w:pPr>
        <w:pStyle w:val="Caption"/>
        <w:ind w:left="2070"/>
      </w:pPr>
      <w:bookmarkStart w:id="630" w:name="_Ref404861602"/>
      <w:bookmarkStart w:id="631" w:name="_Toc421795397"/>
      <w:bookmarkStart w:id="632" w:name="_Toc427747265"/>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6</w:t>
      </w:r>
      <w:r w:rsidRPr="00C70209">
        <w:fldChar w:fldCharType="end"/>
      </w:r>
      <w:bookmarkEnd w:id="629"/>
      <w:bookmarkEnd w:id="630"/>
      <w:r w:rsidRPr="00C70209">
        <w:tab/>
        <w:t>ESAs versus no ESAs in neonates requiring cardiac surgery – Bayley III scores at 12-months follow-up (subgroup analysis by rHuEPO dose)</w:t>
      </w:r>
      <w:bookmarkEnd w:id="631"/>
      <w:bookmarkEnd w:id="632"/>
    </w:p>
    <w:p w14:paraId="3DB791A0" w14:textId="77777777" w:rsidR="00DF2BB6" w:rsidRPr="00C70209" w:rsidRDefault="00DF2BB6" w:rsidP="003131E2">
      <w:pPr>
        <w:pStyle w:val="BodyText"/>
      </w:pPr>
      <w:r w:rsidRPr="00C70209">
        <w:rPr>
          <w:noProof/>
        </w:rPr>
        <w:drawing>
          <wp:inline distT="0" distB="0" distL="0" distR="0" wp14:anchorId="60499F2E" wp14:editId="036C8CF1">
            <wp:extent cx="5581715" cy="3562972"/>
            <wp:effectExtent l="19050" t="19050" r="19050"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onates requiring surgery Bayley scores by EPO dose.emf"/>
                    <pic:cNvPicPr/>
                  </pic:nvPicPr>
                  <pic:blipFill>
                    <a:blip r:embed="rId62">
                      <a:extLst>
                        <a:ext uri="{28A0092B-C50C-407E-A947-70E740481C1C}">
                          <a14:useLocalDpi xmlns:a14="http://schemas.microsoft.com/office/drawing/2010/main" val="0"/>
                        </a:ext>
                      </a:extLst>
                    </a:blip>
                    <a:stretch>
                      <a:fillRect/>
                    </a:stretch>
                  </pic:blipFill>
                  <pic:spPr>
                    <a:xfrm>
                      <a:off x="0" y="0"/>
                      <a:ext cx="5581715" cy="3562972"/>
                    </a:xfrm>
                    <a:prstGeom prst="rect">
                      <a:avLst/>
                    </a:prstGeom>
                    <a:ln w="12696" cmpd="sng">
                      <a:solidFill>
                        <a:srgbClr val="000000"/>
                      </a:solidFill>
                      <a:prstDash val="solid"/>
                    </a:ln>
                  </pic:spPr>
                </pic:pic>
              </a:graphicData>
            </a:graphic>
          </wp:inline>
        </w:drawing>
      </w:r>
    </w:p>
    <w:p w14:paraId="465A71AE" w14:textId="77777777" w:rsidR="00DF2BB6" w:rsidRPr="00C70209" w:rsidRDefault="00DF2BB6" w:rsidP="003131E2">
      <w:pPr>
        <w:pStyle w:val="BodyText"/>
      </w:pPr>
    </w:p>
    <w:p w14:paraId="16C7EFCA" w14:textId="7A3D7F95" w:rsidR="00DF2BB6" w:rsidRPr="00C70209" w:rsidRDefault="00DF2BB6" w:rsidP="003131E2">
      <w:pPr>
        <w:pStyle w:val="Heading7"/>
        <w:rPr>
          <w:lang w:eastAsia="ja-JP"/>
        </w:rPr>
      </w:pPr>
      <w:r w:rsidRPr="00C70209">
        <w:rPr>
          <w:lang w:eastAsia="ja-JP"/>
        </w:rPr>
        <w:t>Laboratory measures</w:t>
      </w:r>
    </w:p>
    <w:p w14:paraId="0F46C81E" w14:textId="24548066" w:rsidR="00DF2BB6" w:rsidRPr="00C70209" w:rsidRDefault="00DF2BB6" w:rsidP="003131E2">
      <w:pPr>
        <w:pStyle w:val="BodyText"/>
      </w:pPr>
      <w:r w:rsidRPr="00C70209">
        <w:t xml:space="preserve">One RCT (Fearon 2002) identified in the systematic review and hand-searching process comparing rHuEPO plus iron with iron alone reported laboratory measures in neonates requiring cardiac surgery. Fearon (2002) reported a statistically significant mean change in Hb level (g/dL) from baseline observed in the rHuEPO group (MD 1.0) compared with no change in Hb level from baseline in the control group (MD 0.0); however, a comparison between treatment groups was not reported and data were incomplete, preventing further analysis (no SDs provided). </w:t>
      </w:r>
      <w:r w:rsidRPr="00C70209">
        <w:rPr>
          <w:b/>
          <w:highlight w:val="yellow"/>
        </w:rPr>
        <w:fldChar w:fldCharType="begin"/>
      </w:r>
      <w:r w:rsidRPr="00C70209">
        <w:rPr>
          <w:b/>
        </w:rPr>
        <w:instrText xml:space="preserve"> REF _Ref412674402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6</w:t>
      </w:r>
      <w:r w:rsidRPr="00C70209">
        <w:rPr>
          <w:b/>
          <w:highlight w:val="yellow"/>
        </w:rPr>
        <w:fldChar w:fldCharType="end"/>
      </w:r>
      <w:r w:rsidRPr="00C70209">
        <w:t xml:space="preserve"> summarises the results from this study.</w:t>
      </w:r>
    </w:p>
    <w:p w14:paraId="2977CF10"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744F5A12" w14:textId="2D4DD792" w:rsidR="00DF2BB6" w:rsidRPr="00C70209" w:rsidRDefault="00DF2BB6" w:rsidP="003131E2">
      <w:pPr>
        <w:pStyle w:val="Caption"/>
      </w:pPr>
      <w:bookmarkStart w:id="633" w:name="_Ref412674402"/>
      <w:bookmarkStart w:id="634" w:name="_Toc423015405"/>
      <w:bookmarkStart w:id="635" w:name="_Toc427747153"/>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6</w:t>
      </w:r>
      <w:r w:rsidR="00130F03" w:rsidRPr="00C70209">
        <w:fldChar w:fldCharType="end"/>
      </w:r>
      <w:bookmarkEnd w:id="633"/>
      <w:r w:rsidRPr="00C70209">
        <w:tab/>
        <w:t>Neonatal and paediatric patients requiring surgery: Results for ESAs versus no ESAs – Laboratory measures (secondary outcome)</w:t>
      </w:r>
      <w:bookmarkEnd w:id="634"/>
      <w:bookmarkEnd w:id="63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51E57A9D"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233F6CC3" w14:textId="77777777" w:rsidR="00DF2BB6" w:rsidRPr="00C70209" w:rsidRDefault="00DF2BB6" w:rsidP="003131E2">
            <w:pPr>
              <w:pStyle w:val="TableH2"/>
              <w:rPr>
                <w:rFonts w:eastAsia="Arial Unicode MS"/>
                <w:lang w:eastAsia="en-US"/>
              </w:rPr>
            </w:pPr>
            <w:r w:rsidRPr="00C70209">
              <w:rPr>
                <w:rFonts w:eastAsia="Arial Unicode MS"/>
                <w:lang w:eastAsia="en-US"/>
              </w:rPr>
              <w:t>Study</w:t>
            </w:r>
          </w:p>
          <w:p w14:paraId="533C3102" w14:textId="77777777" w:rsidR="00DF2BB6" w:rsidRPr="00C70209" w:rsidRDefault="00DF2BB6" w:rsidP="003131E2">
            <w:pPr>
              <w:pStyle w:val="TableH2"/>
              <w:rPr>
                <w:rFonts w:eastAsia="Arial Unicode MS"/>
                <w:vertAlign w:val="superscript"/>
                <w:lang w:eastAsia="en-US"/>
              </w:rPr>
            </w:pPr>
            <w:r w:rsidRPr="00C70209">
              <w:rPr>
                <w:rFonts w:eastAsia="Arial Unicode MS"/>
                <w:lang w:eastAsia="en-US"/>
              </w:rPr>
              <w:t>Level of evidence</w:t>
            </w:r>
            <w:r w:rsidRPr="00C70209">
              <w:rPr>
                <w:rFonts w:eastAsia="Arial Unicode MS"/>
                <w:vertAlign w:val="superscript"/>
                <w:lang w:eastAsia="en-US"/>
              </w:rPr>
              <w:t>a</w:t>
            </w:r>
          </w:p>
          <w:p w14:paraId="4730EE19" w14:textId="77777777" w:rsidR="00DF2BB6" w:rsidRPr="00C70209" w:rsidRDefault="00DF2BB6" w:rsidP="003131E2">
            <w:pPr>
              <w:pStyle w:val="TableH2"/>
              <w:rPr>
                <w:rFonts w:eastAsia="Arial Unicode MS"/>
                <w:lang w:eastAsia="en-US"/>
              </w:rPr>
            </w:pPr>
            <w:r w:rsidRPr="00C70209">
              <w:rPr>
                <w:rFonts w:eastAsia="Arial Unicode MS"/>
                <w:i/>
                <w:lang w:eastAsia="en-US"/>
              </w:rPr>
              <w:t>Quality</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3B2AFCCA"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No. of trials / sample size </w:t>
            </w:r>
            <w:r w:rsidRPr="00C70209">
              <w:rPr>
                <w:rFonts w:eastAsia="Arial Unicode MS"/>
              </w:rPr>
              <w:t>included</w:t>
            </w:r>
            <w:r w:rsidRPr="00C70209">
              <w:rPr>
                <w:rFonts w:eastAsia="Arial Unicode MS"/>
                <w:lang w:eastAsia="en-US"/>
              </w:rPr>
              <w:t xml:space="preserve"> in analysis</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B30A4B3" w14:textId="77777777" w:rsidR="00DF2BB6" w:rsidRPr="00C70209" w:rsidRDefault="00DF2BB6" w:rsidP="003131E2">
            <w:pPr>
              <w:pStyle w:val="TableH2"/>
              <w:rPr>
                <w:rFonts w:eastAsia="Arial Unicode MS"/>
                <w:lang w:eastAsia="en-US"/>
              </w:rPr>
            </w:pPr>
            <w:r w:rsidRPr="00C70209">
              <w:rPr>
                <w:rFonts w:eastAsia="Arial Unicode MS"/>
                <w:lang w:eastAsia="en-US"/>
              </w:rPr>
              <w:t xml:space="preserve">Patient population </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142B66A2" w14:textId="77777777" w:rsidR="00DF2BB6" w:rsidRPr="00C70209" w:rsidRDefault="00DF2BB6" w:rsidP="003131E2">
            <w:pPr>
              <w:pStyle w:val="TableH2"/>
              <w:rPr>
                <w:rFonts w:eastAsia="Arial Unicode MS"/>
                <w:lang w:eastAsia="en-US"/>
              </w:rPr>
            </w:pPr>
            <w:r w:rsidRPr="00C70209">
              <w:rPr>
                <w:rFonts w:eastAsia="Arial Unicode MS"/>
                <w:lang w:eastAsia="en-US"/>
              </w:rPr>
              <w:t>Setting</w:t>
            </w:r>
          </w:p>
          <w:p w14:paraId="600D1537" w14:textId="77777777" w:rsidR="00DF2BB6" w:rsidRPr="00C70209" w:rsidRDefault="00DF2BB6" w:rsidP="003131E2">
            <w:pPr>
              <w:pStyle w:val="TableH2"/>
              <w:rPr>
                <w:rFonts w:eastAsia="Arial Unicode MS"/>
                <w:lang w:eastAsia="en-US"/>
              </w:rPr>
            </w:pPr>
            <w:r w:rsidRPr="00C70209">
              <w:rPr>
                <w:rFonts w:eastAsia="Arial Unicode MS"/>
                <w:lang w:eastAsia="en-US"/>
              </w:rPr>
              <w:t>Location</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70F3B9F1" w14:textId="1E53B43D" w:rsidR="00DF2BB6" w:rsidRPr="00C70209" w:rsidRDefault="00DF2BB6" w:rsidP="003131E2">
            <w:pPr>
              <w:pStyle w:val="TableH2"/>
              <w:rPr>
                <w:rFonts w:eastAsia="Arial Unicode MS"/>
                <w:lang w:eastAsia="en-US"/>
              </w:rPr>
            </w:pPr>
            <w:r w:rsidRPr="00C70209">
              <w:rPr>
                <w:rFonts w:eastAsia="Arial Unicode MS"/>
                <w:lang w:eastAsia="en-US"/>
              </w:rPr>
              <w:t>Intervention versus comparator</w:t>
            </w:r>
          </w:p>
        </w:tc>
        <w:tc>
          <w:tcPr>
            <w:tcW w:w="487" w:type="pct"/>
            <w:vMerge w:val="restart"/>
            <w:tcBorders>
              <w:top w:val="single" w:sz="4" w:space="0" w:color="000000"/>
              <w:left w:val="single" w:sz="4" w:space="0" w:color="000000"/>
              <w:bottom w:val="single" w:sz="4" w:space="0" w:color="000000"/>
              <w:right w:val="single" w:sz="4" w:space="0" w:color="000000"/>
            </w:tcBorders>
            <w:hideMark/>
          </w:tcPr>
          <w:p w14:paraId="51314005" w14:textId="77777777" w:rsidR="00DF2BB6" w:rsidRPr="00C70209" w:rsidRDefault="00DF2BB6" w:rsidP="003131E2">
            <w:pPr>
              <w:pStyle w:val="TableH2"/>
              <w:rPr>
                <w:rFonts w:eastAsia="Arial Unicode MS"/>
                <w:lang w:eastAsia="en-US"/>
              </w:rPr>
            </w:pPr>
            <w:r w:rsidRPr="00C70209">
              <w:rPr>
                <w:rFonts w:eastAsia="Arial Unicode MS"/>
                <w:lang w:eastAsia="en-US"/>
              </w:rPr>
              <w:t>Outcome</w:t>
            </w:r>
          </w:p>
        </w:tc>
        <w:tc>
          <w:tcPr>
            <w:tcW w:w="2160" w:type="pct"/>
            <w:gridSpan w:val="4"/>
            <w:tcBorders>
              <w:top w:val="single" w:sz="4" w:space="0" w:color="000000"/>
              <w:left w:val="single" w:sz="4" w:space="0" w:color="000000"/>
              <w:bottom w:val="single" w:sz="4" w:space="0" w:color="000000"/>
              <w:right w:val="single" w:sz="4" w:space="0" w:color="000000"/>
            </w:tcBorders>
            <w:hideMark/>
          </w:tcPr>
          <w:p w14:paraId="6971E830" w14:textId="77777777" w:rsidR="00DF2BB6" w:rsidRPr="00C70209" w:rsidRDefault="00DF2BB6" w:rsidP="003131E2">
            <w:pPr>
              <w:pStyle w:val="TableH2"/>
              <w:rPr>
                <w:rFonts w:eastAsia="Arial Unicode MS"/>
                <w:i/>
                <w:lang w:eastAsia="en-US"/>
              </w:rPr>
            </w:pPr>
            <w:r w:rsidRPr="00C70209">
              <w:rPr>
                <w:rFonts w:eastAsia="Arial Unicode MS"/>
                <w:lang w:eastAsia="en-US"/>
              </w:rPr>
              <w:t>Results</w:t>
            </w:r>
          </w:p>
        </w:tc>
      </w:tr>
      <w:tr w:rsidR="00DF2BB6" w:rsidRPr="00C70209" w14:paraId="18FC27A0"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B9DB89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CBE8338"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BCCE9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D4E4921"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F583B67" w14:textId="77777777" w:rsidR="00DF2BB6" w:rsidRPr="00C70209" w:rsidRDefault="00DF2BB6" w:rsidP="003131E2">
            <w:pPr>
              <w:pStyle w:val="TableH2"/>
              <w:rPr>
                <w:rFonts w:eastAsia="Arial Unicode MS"/>
                <w:lang w:eastAsia="en-US"/>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6EB8BAD"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555A3A99" w14:textId="58CE99E7" w:rsidR="00DF2BB6" w:rsidRPr="00C70209" w:rsidRDefault="00DF2BB6" w:rsidP="003131E2">
            <w:pPr>
              <w:pStyle w:val="TableH2"/>
              <w:rPr>
                <w:rFonts w:eastAsia="Arial Unicode MS"/>
                <w:lang w:eastAsia="en-US"/>
              </w:rPr>
            </w:pPr>
            <w:r w:rsidRPr="00C70209">
              <w:rPr>
                <w:rFonts w:eastAsia="Arial Unicode MS"/>
                <w:lang w:eastAsia="en-US"/>
              </w:rPr>
              <w:t>ESAs</w:t>
            </w:r>
          </w:p>
          <w:p w14:paraId="0186D5C1"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2CC2FC3F" w14:textId="08F30C63"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4F53BA07"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tcPr>
          <w:p w14:paraId="5A148C46" w14:textId="77777777" w:rsidR="00DF2BB6" w:rsidRPr="00C70209" w:rsidRDefault="00DF2BB6" w:rsidP="003131E2">
            <w:pPr>
              <w:pStyle w:val="TableH2"/>
              <w:rPr>
                <w:rFonts w:eastAsia="Arial Unicode MS"/>
                <w:lang w:eastAsia="en-US"/>
              </w:rPr>
            </w:pPr>
            <w:r w:rsidRPr="00C70209">
              <w:rPr>
                <w:rFonts w:eastAsia="Arial Unicode MS"/>
                <w:lang w:eastAsia="en-US"/>
              </w:rPr>
              <w:t>No ESAs</w:t>
            </w:r>
          </w:p>
          <w:p w14:paraId="615646F9"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45EDADBA"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4A2E884B" w14:textId="77777777" w:rsidR="00DF2BB6" w:rsidRPr="00C70209" w:rsidRDefault="00DF2BB6" w:rsidP="003131E2">
            <w:pPr>
              <w:pStyle w:val="TableH2"/>
              <w:rPr>
                <w:rFonts w:eastAsia="Arial Unicode MS"/>
                <w:lang w:eastAsia="en-US"/>
              </w:rPr>
            </w:pPr>
          </w:p>
        </w:tc>
        <w:tc>
          <w:tcPr>
            <w:tcW w:w="519" w:type="pct"/>
            <w:tcBorders>
              <w:top w:val="single" w:sz="4" w:space="0" w:color="000000"/>
              <w:left w:val="single" w:sz="4" w:space="0" w:color="000000"/>
              <w:bottom w:val="single" w:sz="4" w:space="0" w:color="000000"/>
              <w:right w:val="single" w:sz="4" w:space="0" w:color="000000"/>
            </w:tcBorders>
            <w:hideMark/>
          </w:tcPr>
          <w:p w14:paraId="762F8946" w14:textId="77777777" w:rsidR="00DF2BB6" w:rsidRPr="00C70209" w:rsidRDefault="00DF2BB6" w:rsidP="003131E2">
            <w:pPr>
              <w:pStyle w:val="TableH2"/>
              <w:rPr>
                <w:rFonts w:eastAsia="Arial Unicode MS"/>
                <w:lang w:eastAsia="en-US"/>
              </w:rPr>
            </w:pPr>
            <w:r w:rsidRPr="00C70209">
              <w:rPr>
                <w:rFonts w:eastAsia="Arial Unicode MS"/>
                <w:lang w:eastAsia="en-US"/>
              </w:rPr>
              <w:t>Risk estimate (95% CI)</w:t>
            </w:r>
          </w:p>
        </w:tc>
        <w:tc>
          <w:tcPr>
            <w:tcW w:w="603" w:type="pct"/>
            <w:tcBorders>
              <w:top w:val="single" w:sz="4" w:space="0" w:color="000000"/>
              <w:left w:val="single" w:sz="4" w:space="0" w:color="000000"/>
              <w:bottom w:val="single" w:sz="4" w:space="0" w:color="000000"/>
              <w:right w:val="single" w:sz="4" w:space="0" w:color="000000"/>
            </w:tcBorders>
            <w:hideMark/>
          </w:tcPr>
          <w:p w14:paraId="18B22F14" w14:textId="77777777" w:rsidR="00DF2BB6" w:rsidRPr="00C70209" w:rsidRDefault="00DF2BB6" w:rsidP="003131E2">
            <w:pPr>
              <w:pStyle w:val="TableH2"/>
              <w:rPr>
                <w:rFonts w:eastAsia="Arial Unicode MS"/>
                <w:lang w:eastAsia="en-US"/>
              </w:rPr>
            </w:pPr>
            <w:r w:rsidRPr="00C70209">
              <w:rPr>
                <w:rFonts w:eastAsia="Arial Unicode MS"/>
                <w:i/>
                <w:lang w:eastAsia="en-US"/>
              </w:rPr>
              <w:t>Statistical significance</w:t>
            </w:r>
          </w:p>
          <w:p w14:paraId="06C4D46E" w14:textId="062ED35D" w:rsidR="00DF2BB6" w:rsidRPr="00C70209" w:rsidRDefault="001A475D" w:rsidP="003131E2">
            <w:pPr>
              <w:pStyle w:val="TableH2"/>
              <w:rPr>
                <w:rFonts w:eastAsia="Arial Unicode MS"/>
                <w:lang w:eastAsia="en-US"/>
              </w:rPr>
            </w:pPr>
            <w:r w:rsidRPr="001A475D">
              <w:rPr>
                <w:rFonts w:eastAsia="Arial Unicode MS"/>
                <w:i/>
                <w:lang w:eastAsia="en-US"/>
              </w:rPr>
              <w:t>P-</w:t>
            </w:r>
            <w:r w:rsidR="00DF2BB6" w:rsidRPr="00C70209">
              <w:rPr>
                <w:rFonts w:eastAsia="Arial Unicode MS"/>
                <w:lang w:eastAsia="en-US"/>
              </w:rPr>
              <w:t>value</w:t>
            </w:r>
          </w:p>
          <w:p w14:paraId="48164259" w14:textId="77777777" w:rsidR="00DF2BB6" w:rsidRPr="00C70209" w:rsidRDefault="00DF2BB6" w:rsidP="003131E2">
            <w:pPr>
              <w:pStyle w:val="TableH2"/>
              <w:rPr>
                <w:rFonts w:eastAsia="Arial Unicode MS"/>
                <w:lang w:eastAsia="en-US"/>
              </w:rPr>
            </w:pPr>
            <w:r w:rsidRPr="00C70209">
              <w:rPr>
                <w:lang w:eastAsia="en-US"/>
              </w:rPr>
              <w:t>Heterogeneity</w:t>
            </w:r>
            <w:r w:rsidRPr="00C70209">
              <w:rPr>
                <w:vertAlign w:val="superscript"/>
                <w:lang w:eastAsia="en-US"/>
              </w:rPr>
              <w:t>b</w:t>
            </w:r>
          </w:p>
        </w:tc>
      </w:tr>
      <w:tr w:rsidR="00DF2BB6" w:rsidRPr="00C70209" w14:paraId="4C6E1523" w14:textId="77777777" w:rsidTr="003131E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1C88F00E" w14:textId="77777777" w:rsidR="00DF2BB6" w:rsidRPr="00C70209" w:rsidRDefault="00DF2BB6" w:rsidP="003131E2">
            <w:pPr>
              <w:pStyle w:val="TableH4"/>
              <w:rPr>
                <w:rFonts w:eastAsia="Arial Unicode MS"/>
              </w:rPr>
            </w:pPr>
            <w:r w:rsidRPr="00C70209">
              <w:rPr>
                <w:rFonts w:eastAsia="Arial Unicode MS"/>
                <w:lang w:eastAsia="ja-JP"/>
              </w:rPr>
              <w:t>Level II evidence</w:t>
            </w:r>
          </w:p>
        </w:tc>
      </w:tr>
      <w:tr w:rsidR="00DF2BB6" w:rsidRPr="00C70209" w14:paraId="5322BF2F" w14:textId="77777777" w:rsidTr="003131E2">
        <w:trPr>
          <w:cantSplit/>
          <w:tblHeader/>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362DC791" w14:textId="37E396A2" w:rsidR="00DF2BB6" w:rsidRPr="00C70209" w:rsidRDefault="00DF2BB6">
            <w:pPr>
              <w:pStyle w:val="Tabletext-evidencematrix"/>
              <w:spacing w:line="276" w:lineRule="auto"/>
            </w:pPr>
            <w:r w:rsidRPr="00C70209">
              <w:t>Fearon 2002</w:t>
            </w:r>
            <w:r w:rsidRPr="00C70209">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0E261C">
              <w:instrText xml:space="preserve"> ADDIN EN.CITE </w:instrText>
            </w:r>
            <w:r w:rsidR="000E261C">
              <w:fldChar w:fldCharType="begin">
                <w:fldData xml:space="preserve">PEVuZE5vdGU+PENpdGU+PEF1dGhvcj5GZWFyb248L0F1dGhvcj48WWVhcj4yMDAyPC9ZZWFyPjxS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0</w:t>
            </w:r>
            <w:r w:rsidRPr="00C70209">
              <w:fldChar w:fldCharType="end"/>
            </w:r>
          </w:p>
          <w:p w14:paraId="154DD614" w14:textId="77777777" w:rsidR="00DF2BB6" w:rsidRPr="00C70209" w:rsidRDefault="00DF2BB6">
            <w:pPr>
              <w:pStyle w:val="Tabletext-evidencematrix"/>
              <w:spacing w:line="276" w:lineRule="auto"/>
            </w:pPr>
            <w:r w:rsidRPr="00C70209">
              <w:t>Level II</w:t>
            </w:r>
          </w:p>
          <w:p w14:paraId="661A6CEB" w14:textId="77777777" w:rsidR="00DF2BB6" w:rsidRPr="00C70209" w:rsidRDefault="00DF2BB6">
            <w:pPr>
              <w:pStyle w:val="Tabletext-evidencematrix"/>
              <w:spacing w:line="276" w:lineRule="auto"/>
            </w:pPr>
            <w:r w:rsidRPr="00C70209">
              <w:rPr>
                <w:i/>
              </w:rPr>
              <w:t>Poor</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ED1614B" w14:textId="77777777" w:rsidR="00DF2BB6" w:rsidRPr="00C70209" w:rsidRDefault="00DF2BB6">
            <w:pPr>
              <w:pStyle w:val="Tabletext-evidencematrix"/>
              <w:spacing w:line="276" w:lineRule="auto"/>
            </w:pPr>
            <w:r w:rsidRPr="00C70209">
              <w:t>N=31</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618E3FA1" w14:textId="0C365B7C" w:rsidR="00DF2BB6" w:rsidRPr="00C70209" w:rsidRDefault="00DF2BB6" w:rsidP="003131E2">
            <w:pPr>
              <w:pStyle w:val="Tabletext-evidencematrix"/>
            </w:pPr>
            <w:r w:rsidRPr="00C70209">
              <w:t>Infants and children aged &lt;8 years scheduled for primary cranial vault remodelling</w:t>
            </w:r>
          </w:p>
        </w:tc>
        <w:tc>
          <w:tcPr>
            <w:tcW w:w="492" w:type="pct"/>
            <w:vMerge w:val="restart"/>
            <w:tcBorders>
              <w:top w:val="single" w:sz="4" w:space="0" w:color="000000"/>
              <w:left w:val="single" w:sz="4" w:space="0" w:color="000000"/>
              <w:bottom w:val="single" w:sz="4" w:space="0" w:color="000000"/>
              <w:right w:val="single" w:sz="4" w:space="0" w:color="000000"/>
            </w:tcBorders>
            <w:hideMark/>
          </w:tcPr>
          <w:p w14:paraId="292BE4F9" w14:textId="77777777" w:rsidR="00DF2BB6" w:rsidRPr="00C70209" w:rsidRDefault="00DF2BB6">
            <w:pPr>
              <w:pStyle w:val="Tabletext-evidencematrix"/>
              <w:spacing w:line="276" w:lineRule="auto"/>
            </w:pPr>
            <w:r w:rsidRPr="00C70209">
              <w:t>Single hospital, USA</w:t>
            </w:r>
          </w:p>
        </w:tc>
        <w:tc>
          <w:tcPr>
            <w:tcW w:w="491" w:type="pct"/>
            <w:vMerge w:val="restart"/>
            <w:tcBorders>
              <w:top w:val="single" w:sz="4" w:space="0" w:color="000000"/>
              <w:left w:val="single" w:sz="4" w:space="0" w:color="000000"/>
              <w:bottom w:val="single" w:sz="4" w:space="0" w:color="000000"/>
              <w:right w:val="single" w:sz="4" w:space="0" w:color="000000"/>
            </w:tcBorders>
            <w:hideMark/>
          </w:tcPr>
          <w:p w14:paraId="13FBE400" w14:textId="36DDE3F6" w:rsidR="00DF2BB6" w:rsidRPr="00C70209" w:rsidRDefault="00DF2BB6">
            <w:pPr>
              <w:pStyle w:val="Tabletext-subanalysis"/>
              <w:spacing w:line="276" w:lineRule="auto"/>
            </w:pPr>
            <w:r w:rsidRPr="00C70209">
              <w:t>rHuEPO versus no rHuEPO</w:t>
            </w:r>
          </w:p>
          <w:p w14:paraId="416688AD" w14:textId="77777777" w:rsidR="00DF2BB6" w:rsidRPr="00C70209" w:rsidRDefault="00DF2BB6">
            <w:pPr>
              <w:pStyle w:val="Tabletext-subanalysis"/>
              <w:spacing w:line="276" w:lineRule="auto"/>
            </w:pPr>
            <w:r w:rsidRPr="00C70209">
              <w:t>*Administered 3 weeks before surgery</w:t>
            </w:r>
          </w:p>
          <w:p w14:paraId="159622ED" w14:textId="77777777" w:rsidR="00DF2BB6" w:rsidRPr="00C70209" w:rsidRDefault="00DF2BB6">
            <w:pPr>
              <w:pStyle w:val="Tabletext-subanalysis"/>
              <w:spacing w:line="276" w:lineRule="auto"/>
            </w:pPr>
            <w:r w:rsidRPr="00C70209">
              <w:t>*All children received oral elemental iron (4mg/kg/day)</w:t>
            </w:r>
          </w:p>
        </w:tc>
        <w:tc>
          <w:tcPr>
            <w:tcW w:w="487" w:type="pct"/>
            <w:tcBorders>
              <w:top w:val="single" w:sz="4" w:space="0" w:color="000000"/>
              <w:left w:val="single" w:sz="4" w:space="0" w:color="000000"/>
              <w:bottom w:val="single" w:sz="4" w:space="0" w:color="000000"/>
              <w:right w:val="single" w:sz="4" w:space="0" w:color="000000"/>
            </w:tcBorders>
            <w:hideMark/>
          </w:tcPr>
          <w:p w14:paraId="3BC69BEA" w14:textId="77777777" w:rsidR="00DF2BB6" w:rsidRPr="00C70209" w:rsidRDefault="00DF2BB6" w:rsidP="003131E2">
            <w:pPr>
              <w:pStyle w:val="Tabletext-evidencematrix"/>
            </w:pPr>
            <w:r w:rsidRPr="00C70209">
              <w:t>Mean Hb (g/dL) post-treatment</w:t>
            </w:r>
          </w:p>
        </w:tc>
        <w:tc>
          <w:tcPr>
            <w:tcW w:w="519" w:type="pct"/>
            <w:tcBorders>
              <w:top w:val="single" w:sz="4" w:space="0" w:color="000000"/>
              <w:left w:val="single" w:sz="4" w:space="0" w:color="000000"/>
              <w:bottom w:val="single" w:sz="4" w:space="0" w:color="000000"/>
              <w:right w:val="single" w:sz="4" w:space="0" w:color="000000"/>
            </w:tcBorders>
            <w:hideMark/>
          </w:tcPr>
          <w:p w14:paraId="4D58343A" w14:textId="77777777" w:rsidR="00DF2BB6" w:rsidRPr="00C70209" w:rsidRDefault="00DF2BB6">
            <w:pPr>
              <w:pStyle w:val="Tabletext-evidencematrix"/>
              <w:spacing w:line="276" w:lineRule="auto"/>
            </w:pPr>
            <w:r w:rsidRPr="00C70209">
              <w:t>13.1 ± NR</w:t>
            </w:r>
          </w:p>
        </w:tc>
        <w:tc>
          <w:tcPr>
            <w:tcW w:w="519" w:type="pct"/>
            <w:tcBorders>
              <w:top w:val="single" w:sz="4" w:space="0" w:color="000000"/>
              <w:left w:val="single" w:sz="4" w:space="0" w:color="000000"/>
              <w:bottom w:val="single" w:sz="4" w:space="0" w:color="000000"/>
              <w:right w:val="single" w:sz="4" w:space="0" w:color="000000"/>
            </w:tcBorders>
            <w:hideMark/>
          </w:tcPr>
          <w:p w14:paraId="4BD87534" w14:textId="77777777" w:rsidR="00DF2BB6" w:rsidRPr="00C70209" w:rsidRDefault="00DF2BB6">
            <w:pPr>
              <w:pStyle w:val="Tabletext-evidencematrix"/>
              <w:spacing w:line="276" w:lineRule="auto"/>
            </w:pPr>
            <w:r w:rsidRPr="00C70209">
              <w:t>11.8 ± NR</w:t>
            </w:r>
          </w:p>
        </w:tc>
        <w:tc>
          <w:tcPr>
            <w:tcW w:w="519" w:type="pct"/>
            <w:tcBorders>
              <w:top w:val="single" w:sz="4" w:space="0" w:color="000000"/>
              <w:left w:val="single" w:sz="4" w:space="0" w:color="000000"/>
              <w:bottom w:val="single" w:sz="4" w:space="0" w:color="000000"/>
              <w:right w:val="single" w:sz="4" w:space="0" w:color="000000"/>
            </w:tcBorders>
            <w:hideMark/>
          </w:tcPr>
          <w:p w14:paraId="4A152774" w14:textId="77777777" w:rsidR="00DF2BB6" w:rsidRPr="00C70209" w:rsidRDefault="00DF2BB6">
            <w:pPr>
              <w:pStyle w:val="Tabletext-evidencematrix"/>
              <w:spacing w:line="276" w:lineRule="auto"/>
            </w:pPr>
            <w:r w:rsidRPr="00C70209">
              <w:t>MD –1.3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89765A2" w14:textId="77777777" w:rsidR="00DF2BB6" w:rsidRPr="00C70209" w:rsidRDefault="00DF2BB6">
            <w:pPr>
              <w:pStyle w:val="Tabletext-evidencematrix"/>
              <w:spacing w:line="276" w:lineRule="auto"/>
            </w:pPr>
            <w:r w:rsidRPr="00C70209">
              <w:rPr>
                <w:bCs w:val="0"/>
              </w:rPr>
              <w:t>NR</w:t>
            </w:r>
          </w:p>
        </w:tc>
      </w:tr>
      <w:tr w:rsidR="00DF2BB6" w:rsidRPr="00C70209" w14:paraId="55FFAB09" w14:textId="77777777" w:rsidTr="003131E2">
        <w:trPr>
          <w:cantSplit/>
          <w:tblHead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70D44EA"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19B2DA"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BEF3A20"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395AACD" w14:textId="77777777" w:rsidR="00DF2BB6" w:rsidRPr="00C70209" w:rsidRDefault="00DF2BB6">
            <w:pPr>
              <w:spacing w:after="0"/>
              <w:ind w:left="0"/>
              <w:rPr>
                <w:rFonts w:ascii="Arial Narrow" w:eastAsia="Arial Unicode MS" w:hAnsi="Arial Narrow" w:cs="Arial"/>
                <w:bCs/>
                <w:color w:val="auto"/>
                <w:sz w:val="16"/>
                <w:szCs w:val="24"/>
                <w:lang w:eastAsia="ja-JP"/>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FC657C2" w14:textId="77777777" w:rsidR="00DF2BB6" w:rsidRPr="00C70209" w:rsidRDefault="00DF2BB6">
            <w:pPr>
              <w:spacing w:after="0"/>
              <w:ind w:left="0"/>
              <w:rPr>
                <w:rFonts w:ascii="Arial Narrow" w:eastAsia="Arial Unicode MS" w:hAnsi="Arial Narrow" w:cs="Arial"/>
                <w:bCs/>
                <w:color w:val="auto"/>
                <w:sz w:val="14"/>
                <w:szCs w:val="14"/>
                <w:lang w:eastAsia="ja-JP"/>
              </w:rPr>
            </w:pPr>
          </w:p>
        </w:tc>
        <w:tc>
          <w:tcPr>
            <w:tcW w:w="487" w:type="pct"/>
            <w:tcBorders>
              <w:top w:val="single" w:sz="4" w:space="0" w:color="000000"/>
              <w:left w:val="single" w:sz="4" w:space="0" w:color="000000"/>
              <w:bottom w:val="single" w:sz="4" w:space="0" w:color="000000"/>
              <w:right w:val="single" w:sz="4" w:space="0" w:color="000000"/>
            </w:tcBorders>
            <w:hideMark/>
          </w:tcPr>
          <w:p w14:paraId="57218CC9" w14:textId="77777777" w:rsidR="00DF2BB6" w:rsidRPr="00C70209" w:rsidRDefault="00DF2BB6" w:rsidP="003131E2">
            <w:pPr>
              <w:pStyle w:val="Tabletext-evidencematrix"/>
            </w:pPr>
            <w:r w:rsidRPr="00C70209">
              <w:t>Mean change in Hb (g/dL) pre- and post-treatment</w:t>
            </w:r>
          </w:p>
        </w:tc>
        <w:tc>
          <w:tcPr>
            <w:tcW w:w="519" w:type="pct"/>
            <w:tcBorders>
              <w:top w:val="single" w:sz="4" w:space="0" w:color="000000"/>
              <w:left w:val="single" w:sz="4" w:space="0" w:color="000000"/>
              <w:bottom w:val="single" w:sz="4" w:space="0" w:color="000000"/>
              <w:right w:val="single" w:sz="4" w:space="0" w:color="000000"/>
            </w:tcBorders>
            <w:hideMark/>
          </w:tcPr>
          <w:p w14:paraId="3D22D6A8" w14:textId="77777777" w:rsidR="00DF2BB6" w:rsidRPr="00C70209" w:rsidRDefault="00DF2BB6">
            <w:pPr>
              <w:pStyle w:val="Tabletext-evidencematrix"/>
              <w:spacing w:line="276" w:lineRule="auto"/>
            </w:pPr>
            <w:r w:rsidRPr="00C70209">
              <w:t>1.0 ± NR</w:t>
            </w:r>
          </w:p>
        </w:tc>
        <w:tc>
          <w:tcPr>
            <w:tcW w:w="519" w:type="pct"/>
            <w:tcBorders>
              <w:top w:val="single" w:sz="4" w:space="0" w:color="000000"/>
              <w:left w:val="single" w:sz="4" w:space="0" w:color="000000"/>
              <w:bottom w:val="single" w:sz="4" w:space="0" w:color="000000"/>
              <w:right w:val="single" w:sz="4" w:space="0" w:color="000000"/>
            </w:tcBorders>
            <w:hideMark/>
          </w:tcPr>
          <w:p w14:paraId="7C91CA7D" w14:textId="77777777" w:rsidR="00DF2BB6" w:rsidRPr="00C70209" w:rsidRDefault="00DF2BB6">
            <w:pPr>
              <w:pStyle w:val="Tabletext-evidencematrix"/>
              <w:spacing w:line="276" w:lineRule="auto"/>
            </w:pPr>
            <w:r w:rsidRPr="00C70209">
              <w:t>0.0 ± NR</w:t>
            </w:r>
          </w:p>
        </w:tc>
        <w:tc>
          <w:tcPr>
            <w:tcW w:w="519" w:type="pct"/>
            <w:tcBorders>
              <w:top w:val="single" w:sz="4" w:space="0" w:color="000000"/>
              <w:left w:val="single" w:sz="4" w:space="0" w:color="000000"/>
              <w:bottom w:val="single" w:sz="4" w:space="0" w:color="000000"/>
              <w:right w:val="single" w:sz="4" w:space="0" w:color="000000"/>
            </w:tcBorders>
            <w:hideMark/>
          </w:tcPr>
          <w:p w14:paraId="001206FD" w14:textId="77777777" w:rsidR="00DF2BB6" w:rsidRPr="00C70209" w:rsidRDefault="00DF2BB6">
            <w:pPr>
              <w:pStyle w:val="Tabletext-evidencematrix"/>
              <w:spacing w:line="276" w:lineRule="auto"/>
            </w:pPr>
            <w:r w:rsidRPr="00C70209">
              <w:t>MD 1.0 [NR]</w:t>
            </w:r>
          </w:p>
        </w:tc>
        <w:tc>
          <w:tcPr>
            <w:tcW w:w="60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EA2C8D6" w14:textId="77777777" w:rsidR="00DF2BB6" w:rsidRPr="00C70209" w:rsidRDefault="00DF2BB6">
            <w:pPr>
              <w:pStyle w:val="Tabletext-evidencematrix"/>
              <w:spacing w:line="276" w:lineRule="auto"/>
            </w:pPr>
            <w:r w:rsidRPr="00C70209">
              <w:t>NR</w:t>
            </w:r>
          </w:p>
        </w:tc>
      </w:tr>
    </w:tbl>
    <w:p w14:paraId="4C5151F5" w14:textId="142C1A92"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Hb, haemoglobin; MD, mean difference; NR, not reported; rHuEPO, </w:t>
      </w:r>
      <w:r w:rsidR="00EA5C41" w:rsidRPr="00C70209">
        <w:t>recombinant human epoetin</w:t>
      </w:r>
      <w:r w:rsidRPr="00C70209">
        <w:t>; SD, standard deviation</w:t>
      </w:r>
    </w:p>
    <w:p w14:paraId="66C20E1A"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DA3DD14"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26515BE"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0AFFECD3" w14:textId="77777777" w:rsidR="00DF2BB6" w:rsidRPr="00C70209" w:rsidRDefault="00DF2BB6" w:rsidP="003131E2">
      <w:pPr>
        <w:pStyle w:val="Head4Num"/>
      </w:pPr>
      <w:r w:rsidRPr="00C70209">
        <w:t>Oral and/or parenteral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10"/>
        <w:gridCol w:w="10"/>
        <w:gridCol w:w="821"/>
        <w:gridCol w:w="81"/>
        <w:gridCol w:w="740"/>
        <w:gridCol w:w="54"/>
        <w:gridCol w:w="767"/>
        <w:gridCol w:w="27"/>
        <w:gridCol w:w="794"/>
      </w:tblGrid>
      <w:tr w:rsidR="00DF2BB6" w:rsidRPr="00C70209" w14:paraId="00EEE2C4"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172D031E" w14:textId="77777777" w:rsidR="00DF2BB6" w:rsidRPr="00C70209" w:rsidRDefault="00DF2BB6" w:rsidP="003131E2">
            <w:pPr>
              <w:pStyle w:val="PP-heading"/>
            </w:pPr>
            <w:r w:rsidRPr="00C70209">
              <w:t>Evidence statements – surgical (oral and/or parenteral iron)</w:t>
            </w:r>
          </w:p>
        </w:tc>
        <w:tc>
          <w:tcPr>
            <w:tcW w:w="81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34DD4CAC" w14:textId="77777777" w:rsidR="00DF2BB6" w:rsidRPr="00C70209" w:rsidRDefault="00DF2BB6" w:rsidP="003131E2">
            <w:pPr>
              <w:ind w:left="113" w:right="113"/>
              <w:jc w:val="center"/>
              <w:rPr>
                <w:b/>
              </w:rPr>
            </w:pPr>
            <w:r w:rsidRPr="00C70209">
              <w:rPr>
                <w:b/>
              </w:rPr>
              <w:t>Evidence</w:t>
            </w:r>
          </w:p>
        </w:tc>
        <w:tc>
          <w:tcPr>
            <w:tcW w:w="912" w:type="dxa"/>
            <w:gridSpan w:val="3"/>
            <w:tcBorders>
              <w:top w:val="single" w:sz="4" w:space="0" w:color="000000"/>
              <w:left w:val="single" w:sz="4" w:space="0" w:color="000000"/>
              <w:bottom w:val="single" w:sz="4" w:space="0" w:color="000000"/>
              <w:right w:val="single" w:sz="4" w:space="0" w:color="000000"/>
            </w:tcBorders>
            <w:shd w:val="clear" w:color="auto" w:fill="FFCC00"/>
            <w:textDirection w:val="btLr"/>
          </w:tcPr>
          <w:p w14:paraId="28D333DC" w14:textId="77777777" w:rsidR="00DF2BB6" w:rsidRPr="00C70209" w:rsidRDefault="00DF2BB6" w:rsidP="003131E2">
            <w:pPr>
              <w:ind w:left="113" w:right="113"/>
              <w:jc w:val="center"/>
              <w:rPr>
                <w:b/>
              </w:rPr>
            </w:pPr>
            <w:r w:rsidRPr="00C70209">
              <w:rPr>
                <w:b/>
              </w:rPr>
              <w:t>Consistency</w:t>
            </w:r>
          </w:p>
        </w:tc>
        <w:tc>
          <w:tcPr>
            <w:tcW w:w="794"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49793C70" w14:textId="77777777" w:rsidR="00DF2BB6" w:rsidRPr="00C70209" w:rsidRDefault="00DF2BB6" w:rsidP="003131E2">
            <w:pPr>
              <w:ind w:left="113" w:right="113"/>
              <w:jc w:val="center"/>
              <w:rPr>
                <w:b/>
              </w:rPr>
            </w:pPr>
            <w:r w:rsidRPr="00C70209">
              <w:rPr>
                <w:b/>
              </w:rPr>
              <w:t>Clinical impact</w:t>
            </w:r>
          </w:p>
        </w:tc>
        <w:tc>
          <w:tcPr>
            <w:tcW w:w="794" w:type="dxa"/>
            <w:gridSpan w:val="2"/>
            <w:tcBorders>
              <w:top w:val="single" w:sz="4" w:space="0" w:color="000000"/>
              <w:left w:val="single" w:sz="4" w:space="0" w:color="000000"/>
              <w:bottom w:val="single" w:sz="4" w:space="0" w:color="000000"/>
              <w:right w:val="single" w:sz="4" w:space="0" w:color="000000"/>
            </w:tcBorders>
            <w:shd w:val="clear" w:color="auto" w:fill="FFCC00"/>
            <w:textDirection w:val="btLr"/>
          </w:tcPr>
          <w:p w14:paraId="4B107366" w14:textId="77777777" w:rsidR="00DF2BB6" w:rsidRPr="00C70209" w:rsidRDefault="00DF2BB6" w:rsidP="003131E2">
            <w:pPr>
              <w:ind w:left="113" w:right="113"/>
              <w:jc w:val="center"/>
              <w:rPr>
                <w:b/>
              </w:rPr>
            </w:pPr>
            <w:r w:rsidRPr="00C70209">
              <w:rPr>
                <w:b/>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127DA4F" w14:textId="77777777" w:rsidR="00DF2BB6" w:rsidRPr="00C70209" w:rsidRDefault="00DF2BB6" w:rsidP="003131E2">
            <w:pPr>
              <w:ind w:left="113" w:right="113"/>
              <w:jc w:val="center"/>
              <w:rPr>
                <w:b/>
              </w:rPr>
            </w:pPr>
            <w:r w:rsidRPr="00C70209">
              <w:rPr>
                <w:b/>
              </w:rPr>
              <w:t>Applicability</w:t>
            </w:r>
          </w:p>
        </w:tc>
      </w:tr>
      <w:tr w:rsidR="00DF2BB6" w:rsidRPr="00C70209" w14:paraId="199D3B3E" w14:textId="77777777" w:rsidTr="003131E2">
        <w:trPr>
          <w:cantSplit/>
        </w:trPr>
        <w:tc>
          <w:tcPr>
            <w:tcW w:w="851" w:type="dxa"/>
          </w:tcPr>
          <w:p w14:paraId="677E396A" w14:textId="77777777" w:rsidR="00DF2BB6" w:rsidRPr="00C70209" w:rsidRDefault="00DF2BB6" w:rsidP="00E9569B">
            <w:pPr>
              <w:pStyle w:val="Tabletext"/>
              <w:numPr>
                <w:ilvl w:val="0"/>
                <w:numId w:val="34"/>
              </w:numPr>
            </w:pPr>
          </w:p>
        </w:tc>
        <w:tc>
          <w:tcPr>
            <w:tcW w:w="3750" w:type="dxa"/>
          </w:tcPr>
          <w:p w14:paraId="706D8AE5" w14:textId="77777777" w:rsidR="00DF2BB6" w:rsidRPr="00C70209" w:rsidRDefault="00DF2BB6" w:rsidP="003131E2">
            <w:pPr>
              <w:pStyle w:val="ES-table"/>
            </w:pPr>
            <w:r w:rsidRPr="00C70209">
              <w:t>In neonatal and paediatric patients undergoing surgery, the effect of iron compared with no iron on transfusion incidence or volume is unknown.</w:t>
            </w:r>
          </w:p>
        </w:tc>
        <w:tc>
          <w:tcPr>
            <w:tcW w:w="820" w:type="dxa"/>
            <w:gridSpan w:val="2"/>
          </w:tcPr>
          <w:p w14:paraId="3576745E" w14:textId="77777777" w:rsidR="00DF2BB6" w:rsidRPr="00C70209" w:rsidRDefault="00DF2BB6" w:rsidP="003131E2">
            <w:pPr>
              <w:pStyle w:val="T-ABCD"/>
            </w:pPr>
            <w:r w:rsidRPr="00C70209">
              <w:t>NA</w:t>
            </w:r>
          </w:p>
        </w:tc>
        <w:tc>
          <w:tcPr>
            <w:tcW w:w="821" w:type="dxa"/>
          </w:tcPr>
          <w:p w14:paraId="1C5B19AF" w14:textId="77777777" w:rsidR="00DF2BB6" w:rsidRPr="00C70209" w:rsidRDefault="00DF2BB6" w:rsidP="003131E2">
            <w:pPr>
              <w:pStyle w:val="T-ABCD"/>
            </w:pPr>
            <w:r w:rsidRPr="00C70209">
              <w:t>NA</w:t>
            </w:r>
          </w:p>
        </w:tc>
        <w:tc>
          <w:tcPr>
            <w:tcW w:w="821" w:type="dxa"/>
            <w:gridSpan w:val="2"/>
          </w:tcPr>
          <w:p w14:paraId="6DF518C0" w14:textId="77777777" w:rsidR="00DF2BB6" w:rsidRPr="00C70209" w:rsidRDefault="00DF2BB6" w:rsidP="003131E2">
            <w:pPr>
              <w:pStyle w:val="T-ABCD"/>
            </w:pPr>
            <w:r w:rsidRPr="00C70209">
              <w:t>NA</w:t>
            </w:r>
          </w:p>
        </w:tc>
        <w:tc>
          <w:tcPr>
            <w:tcW w:w="821" w:type="dxa"/>
            <w:gridSpan w:val="2"/>
          </w:tcPr>
          <w:p w14:paraId="6EC37735" w14:textId="77777777" w:rsidR="00DF2BB6" w:rsidRPr="00C70209" w:rsidRDefault="00DF2BB6" w:rsidP="003131E2">
            <w:pPr>
              <w:pStyle w:val="T-ABCD"/>
            </w:pPr>
            <w:r w:rsidRPr="00C70209">
              <w:t>NA</w:t>
            </w:r>
          </w:p>
        </w:tc>
        <w:tc>
          <w:tcPr>
            <w:tcW w:w="821" w:type="dxa"/>
            <w:gridSpan w:val="2"/>
          </w:tcPr>
          <w:p w14:paraId="5BC11706" w14:textId="77777777" w:rsidR="00DF2BB6" w:rsidRPr="00C70209" w:rsidRDefault="00DF2BB6" w:rsidP="003131E2">
            <w:pPr>
              <w:pStyle w:val="T-ABCD"/>
            </w:pPr>
            <w:r w:rsidRPr="00C70209">
              <w:t xml:space="preserve">NA </w:t>
            </w:r>
          </w:p>
        </w:tc>
      </w:tr>
      <w:tr w:rsidR="00DF2BB6" w:rsidRPr="00C70209" w14:paraId="11ADA660" w14:textId="77777777" w:rsidTr="003131E2">
        <w:trPr>
          <w:cantSplit/>
        </w:trPr>
        <w:tc>
          <w:tcPr>
            <w:tcW w:w="851" w:type="dxa"/>
          </w:tcPr>
          <w:p w14:paraId="3FF668E1" w14:textId="77777777" w:rsidR="00DF2BB6" w:rsidRPr="00C70209" w:rsidRDefault="00DF2BB6" w:rsidP="00E9569B">
            <w:pPr>
              <w:pStyle w:val="Tabletext"/>
              <w:numPr>
                <w:ilvl w:val="0"/>
                <w:numId w:val="34"/>
              </w:numPr>
            </w:pPr>
          </w:p>
        </w:tc>
        <w:tc>
          <w:tcPr>
            <w:tcW w:w="3750" w:type="dxa"/>
          </w:tcPr>
          <w:p w14:paraId="6B2251C8" w14:textId="77777777" w:rsidR="00DF2BB6" w:rsidRPr="00C70209" w:rsidRDefault="00DF2BB6" w:rsidP="003131E2">
            <w:pPr>
              <w:pStyle w:val="ES-table"/>
            </w:pPr>
            <w:r w:rsidRPr="00C70209">
              <w:t>In neonatal and paediatric patients undergoing surgery, the effect of iron compared with no iron on mortality is unknown.</w:t>
            </w:r>
          </w:p>
        </w:tc>
        <w:tc>
          <w:tcPr>
            <w:tcW w:w="820" w:type="dxa"/>
            <w:gridSpan w:val="2"/>
          </w:tcPr>
          <w:p w14:paraId="1EA861E4" w14:textId="77777777" w:rsidR="00DF2BB6" w:rsidRPr="00C70209" w:rsidRDefault="00DF2BB6" w:rsidP="003131E2">
            <w:pPr>
              <w:pStyle w:val="T-ABCD"/>
            </w:pPr>
            <w:r w:rsidRPr="00C70209">
              <w:t>NA</w:t>
            </w:r>
          </w:p>
        </w:tc>
        <w:tc>
          <w:tcPr>
            <w:tcW w:w="821" w:type="dxa"/>
          </w:tcPr>
          <w:p w14:paraId="3CC02199" w14:textId="77777777" w:rsidR="00DF2BB6" w:rsidRPr="00C70209" w:rsidRDefault="00DF2BB6" w:rsidP="003131E2">
            <w:pPr>
              <w:pStyle w:val="T-ABCD"/>
            </w:pPr>
            <w:r w:rsidRPr="00C70209">
              <w:t>NA</w:t>
            </w:r>
          </w:p>
        </w:tc>
        <w:tc>
          <w:tcPr>
            <w:tcW w:w="821" w:type="dxa"/>
            <w:gridSpan w:val="2"/>
          </w:tcPr>
          <w:p w14:paraId="31D5C625" w14:textId="77777777" w:rsidR="00DF2BB6" w:rsidRPr="00C70209" w:rsidRDefault="00DF2BB6" w:rsidP="003131E2">
            <w:pPr>
              <w:pStyle w:val="T-ABCD"/>
            </w:pPr>
            <w:r w:rsidRPr="00C70209">
              <w:t>NA</w:t>
            </w:r>
          </w:p>
        </w:tc>
        <w:tc>
          <w:tcPr>
            <w:tcW w:w="821" w:type="dxa"/>
            <w:gridSpan w:val="2"/>
          </w:tcPr>
          <w:p w14:paraId="711F51EE" w14:textId="77777777" w:rsidR="00DF2BB6" w:rsidRPr="00C70209" w:rsidRDefault="00DF2BB6" w:rsidP="003131E2">
            <w:pPr>
              <w:pStyle w:val="T-ABCD"/>
            </w:pPr>
            <w:r w:rsidRPr="00C70209">
              <w:t>NA</w:t>
            </w:r>
          </w:p>
        </w:tc>
        <w:tc>
          <w:tcPr>
            <w:tcW w:w="821" w:type="dxa"/>
            <w:gridSpan w:val="2"/>
          </w:tcPr>
          <w:p w14:paraId="59970528" w14:textId="77777777" w:rsidR="00DF2BB6" w:rsidRPr="00C70209" w:rsidRDefault="00DF2BB6" w:rsidP="003131E2">
            <w:pPr>
              <w:pStyle w:val="T-ABCD"/>
            </w:pPr>
            <w:r w:rsidRPr="00C70209">
              <w:t xml:space="preserve">NA </w:t>
            </w:r>
          </w:p>
        </w:tc>
      </w:tr>
      <w:tr w:rsidR="00DF2BB6" w:rsidRPr="00C70209" w14:paraId="64443A58" w14:textId="77777777" w:rsidTr="003131E2">
        <w:trPr>
          <w:cantSplit/>
        </w:trPr>
        <w:tc>
          <w:tcPr>
            <w:tcW w:w="8705" w:type="dxa"/>
            <w:gridSpan w:val="11"/>
          </w:tcPr>
          <w:p w14:paraId="4DD4785B" w14:textId="77777777" w:rsidR="00DF2BB6" w:rsidRPr="00C70209" w:rsidRDefault="00DF2BB6" w:rsidP="003131E2">
            <w:pPr>
              <w:pStyle w:val="ES-notes"/>
            </w:pPr>
            <w:r w:rsidRPr="00C70209">
              <w:t>ES, evidence statement</w:t>
            </w:r>
          </w:p>
          <w:p w14:paraId="6B1A1FD6"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287F2780" w14:textId="77777777" w:rsidR="00DF2BB6" w:rsidRPr="00C70209"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20"/>
        <w:gridCol w:w="15"/>
        <w:gridCol w:w="7292"/>
      </w:tblGrid>
      <w:tr w:rsidR="00DF2BB6" w:rsidRPr="00C70209" w14:paraId="7682BC57" w14:textId="77777777" w:rsidTr="00EF1DEA">
        <w:tc>
          <w:tcPr>
            <w:tcW w:w="8427" w:type="dxa"/>
            <w:gridSpan w:val="3"/>
            <w:tcBorders>
              <w:top w:val="single" w:sz="4" w:space="0" w:color="000000"/>
              <w:left w:val="single" w:sz="4" w:space="0" w:color="000000"/>
              <w:bottom w:val="single" w:sz="4" w:space="0" w:color="000000"/>
              <w:right w:val="single" w:sz="4" w:space="0" w:color="000000"/>
            </w:tcBorders>
            <w:shd w:val="clear" w:color="auto" w:fill="FFFF00"/>
          </w:tcPr>
          <w:p w14:paraId="311B11B3" w14:textId="3DDF2867" w:rsidR="00DF2BB6" w:rsidRPr="00C70209" w:rsidRDefault="00DF2BB6" w:rsidP="003131E2">
            <w:pPr>
              <w:pStyle w:val="PP-heading"/>
            </w:pPr>
            <w:r w:rsidRPr="00C70209">
              <w:t xml:space="preserve">Recommendation – surgical </w:t>
            </w:r>
            <w:r w:rsidR="00EF1DEA">
              <w:t>(</w:t>
            </w:r>
            <w:r w:rsidR="00EF1DEA" w:rsidRPr="00C70209">
              <w:t>oral and/or parenteral iron)</w:t>
            </w:r>
          </w:p>
        </w:tc>
      </w:tr>
      <w:tr w:rsidR="00DF2BB6" w:rsidRPr="00C70209" w14:paraId="31FFB664" w14:textId="77777777" w:rsidTr="00EF1DEA">
        <w:tc>
          <w:tcPr>
            <w:tcW w:w="1120" w:type="dxa"/>
            <w:tcBorders>
              <w:right w:val="single" w:sz="4" w:space="0" w:color="auto"/>
            </w:tcBorders>
            <w:shd w:val="clear" w:color="auto" w:fill="auto"/>
          </w:tcPr>
          <w:p w14:paraId="10805E47" w14:textId="77777777" w:rsidR="00DF2BB6" w:rsidRPr="00C70209" w:rsidRDefault="00DF2BB6" w:rsidP="00130F03">
            <w:pPr>
              <w:pStyle w:val="PT-bullets"/>
            </w:pPr>
            <w:r w:rsidRPr="00C70209">
              <w:t>R5</w:t>
            </w:r>
          </w:p>
          <w:p w14:paraId="27AD8942" w14:textId="77777777" w:rsidR="00DF2BB6" w:rsidRPr="00C70209" w:rsidRDefault="00DF2BB6" w:rsidP="00130F03">
            <w:pPr>
              <w:pStyle w:val="PT-bullets"/>
            </w:pPr>
            <w:r w:rsidRPr="00C70209">
              <w:t>(Grade C)</w:t>
            </w:r>
          </w:p>
        </w:tc>
        <w:tc>
          <w:tcPr>
            <w:tcW w:w="7307" w:type="dxa"/>
            <w:gridSpan w:val="2"/>
            <w:tcBorders>
              <w:left w:val="single" w:sz="4" w:space="0" w:color="auto"/>
            </w:tcBorders>
            <w:shd w:val="clear" w:color="auto" w:fill="auto"/>
          </w:tcPr>
          <w:p w14:paraId="47777D0C" w14:textId="6F2EE0CB" w:rsidR="00DF2BB6" w:rsidRPr="00C70209" w:rsidRDefault="00DF2BB6" w:rsidP="00130F03">
            <w:pPr>
              <w:pStyle w:val="PT-bullets"/>
            </w:pPr>
            <w:r w:rsidRPr="00C70209">
              <w:t>In surgical paediatric patients with or at risk of iron-deficiency anaemia, preoperative iron therapy is recommended.</w:t>
            </w:r>
            <w:r w:rsidRPr="00C70209">
              <w:rPr>
                <w:vertAlign w:val="superscript"/>
              </w:rPr>
              <w:t>a</w:t>
            </w:r>
          </w:p>
          <w:p w14:paraId="4E05078E" w14:textId="45DC2225" w:rsidR="00DF2BB6" w:rsidRPr="00C70209" w:rsidRDefault="00DF2BB6" w:rsidP="00A06EBF">
            <w:pPr>
              <w:pStyle w:val="PP-note"/>
            </w:pPr>
            <w:r w:rsidRPr="00C70209">
              <w:rPr>
                <w:vertAlign w:val="superscript"/>
              </w:rPr>
              <w:t>a</w:t>
            </w:r>
            <w:r w:rsidRPr="00C70209">
              <w:t xml:space="preserve"> </w:t>
            </w:r>
            <w:r w:rsidR="00EF1DEA">
              <w:t>See</w:t>
            </w:r>
            <w:r w:rsidRPr="00C70209">
              <w:t xml:space="preserve"> R4 in </w:t>
            </w:r>
            <w:r w:rsidRPr="00C70209">
              <w:rPr>
                <w:i/>
              </w:rPr>
              <w:t>Patient Blood Management Guidelines: Module 2 – Perioperative</w:t>
            </w:r>
            <w:r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fldChar w:fldCharType="separate"/>
            </w:r>
            <w:r w:rsidR="00A06EBF" w:rsidRPr="00A06EBF">
              <w:rPr>
                <w:noProof/>
                <w:vertAlign w:val="superscript"/>
              </w:rPr>
              <w:t>15</w:t>
            </w:r>
            <w:r w:rsidRPr="00C70209">
              <w:fldChar w:fldCharType="end"/>
            </w:r>
          </w:p>
        </w:tc>
      </w:tr>
      <w:tr w:rsidR="00DF2BB6" w:rsidRPr="00C70209" w14:paraId="65E8446A" w14:textId="77777777" w:rsidTr="001C55FB">
        <w:tc>
          <w:tcPr>
            <w:tcW w:w="8427" w:type="dxa"/>
            <w:gridSpan w:val="3"/>
            <w:tcBorders>
              <w:top w:val="single" w:sz="4" w:space="0" w:color="000000"/>
              <w:left w:val="single" w:sz="4" w:space="0" w:color="000000"/>
              <w:bottom w:val="single" w:sz="4" w:space="0" w:color="000000"/>
              <w:right w:val="single" w:sz="4" w:space="0" w:color="000000"/>
            </w:tcBorders>
            <w:shd w:val="clear" w:color="auto" w:fill="FFFF99"/>
          </w:tcPr>
          <w:p w14:paraId="3E1FD2D7" w14:textId="54E8D787" w:rsidR="00DF2BB6" w:rsidRPr="00C70209" w:rsidRDefault="00DF2BB6" w:rsidP="003131E2">
            <w:pPr>
              <w:pStyle w:val="PP-heading"/>
            </w:pPr>
            <w:r w:rsidRPr="00C70209">
              <w:t xml:space="preserve">Practice points – surgical </w:t>
            </w:r>
            <w:r w:rsidR="00EF1DEA">
              <w:t>(</w:t>
            </w:r>
            <w:r w:rsidR="00EF1DEA" w:rsidRPr="00C70209">
              <w:t>oral and/or parenteral iron)</w:t>
            </w:r>
          </w:p>
        </w:tc>
      </w:tr>
      <w:tr w:rsidR="00DF2BB6" w:rsidRPr="00C70209" w14:paraId="55FD938D" w14:textId="77777777" w:rsidTr="001C55FB">
        <w:tc>
          <w:tcPr>
            <w:tcW w:w="1135" w:type="dxa"/>
            <w:gridSpan w:val="2"/>
            <w:tcBorders>
              <w:right w:val="single" w:sz="4" w:space="0" w:color="auto"/>
            </w:tcBorders>
            <w:shd w:val="clear" w:color="auto" w:fill="auto"/>
          </w:tcPr>
          <w:p w14:paraId="1A958D32" w14:textId="1CEBF226" w:rsidR="00DF2BB6" w:rsidRPr="00C70209" w:rsidRDefault="001C55FB" w:rsidP="001C55FB">
            <w:pPr>
              <w:pStyle w:val="PT-bullets"/>
            </w:pPr>
            <w:r w:rsidRPr="00C70209">
              <w:t>PP23</w:t>
            </w:r>
          </w:p>
        </w:tc>
        <w:tc>
          <w:tcPr>
            <w:tcW w:w="7292" w:type="dxa"/>
            <w:tcBorders>
              <w:left w:val="single" w:sz="4" w:space="0" w:color="auto"/>
            </w:tcBorders>
            <w:shd w:val="clear" w:color="auto" w:fill="auto"/>
          </w:tcPr>
          <w:p w14:paraId="76568636" w14:textId="77777777" w:rsidR="00DF2BB6" w:rsidRPr="00C70209" w:rsidRDefault="00DF2BB6" w:rsidP="00130F03">
            <w:pPr>
              <w:pStyle w:val="PT-bullets"/>
            </w:pPr>
            <w:r w:rsidRPr="00C70209">
              <w:t>In neonatal and paediatric surgical patients in whom substantial blood loss is anticipated, preoperative anaemia and iron deficiency</w:t>
            </w:r>
            <w:r w:rsidRPr="00C70209">
              <w:rPr>
                <w:vertAlign w:val="superscript"/>
              </w:rPr>
              <w:t>a</w:t>
            </w:r>
            <w:r w:rsidRPr="00C70209">
              <w:t xml:space="preserve"> should be identified, evaluated and managed to minimise RBC transfusion.</w:t>
            </w:r>
            <w:r w:rsidRPr="00C70209">
              <w:rPr>
                <w:vertAlign w:val="superscript"/>
              </w:rPr>
              <w:t>b</w:t>
            </w:r>
          </w:p>
          <w:p w14:paraId="7067B7A8" w14:textId="6C014687" w:rsidR="00EF1DEA" w:rsidRPr="00C70209" w:rsidRDefault="00DF2BB6" w:rsidP="00EF1DEA">
            <w:pPr>
              <w:pStyle w:val="PP-note"/>
            </w:pPr>
            <w:r w:rsidRPr="00C70209">
              <w:rPr>
                <w:vertAlign w:val="superscript"/>
              </w:rPr>
              <w:t>a</w:t>
            </w:r>
            <w:r w:rsidRPr="00C70209">
              <w:t xml:space="preserve"> Iron deficiency can be present with a normal haemoglobin</w:t>
            </w:r>
            <w:r w:rsidRPr="00C70209">
              <w:br/>
            </w:r>
            <w:r w:rsidRPr="00C70209">
              <w:rPr>
                <w:vertAlign w:val="superscript"/>
              </w:rPr>
              <w:t xml:space="preserve">b </w:t>
            </w:r>
            <w:r w:rsidR="00EF1DEA">
              <w:t>See Appendix G(</w:t>
            </w:r>
            <w:r w:rsidR="00EF1DEA" w:rsidRPr="00EF1DEA">
              <w:rPr>
                <w:i/>
              </w:rPr>
              <w:t>P</w:t>
            </w:r>
            <w:r w:rsidRPr="00EF1DEA">
              <w:rPr>
                <w:i/>
              </w:rPr>
              <w:t xml:space="preserve">aediatric </w:t>
            </w:r>
            <w:r w:rsidR="00EF1DEA">
              <w:rPr>
                <w:i/>
              </w:rPr>
              <w:t>Hb</w:t>
            </w:r>
            <w:r w:rsidRPr="00EF1DEA">
              <w:rPr>
                <w:i/>
              </w:rPr>
              <w:t xml:space="preserve"> assessment and optimisation template</w:t>
            </w:r>
            <w:r w:rsidRPr="00C70209">
              <w:t xml:space="preserve">) for further </w:t>
            </w:r>
            <w:r w:rsidRPr="00EF1DEA">
              <w:t>information</w:t>
            </w:r>
            <w:r w:rsidRPr="00C70209">
              <w:t xml:space="preserve"> on the optimal dosing strategy.</w:t>
            </w:r>
          </w:p>
        </w:tc>
      </w:tr>
      <w:tr w:rsidR="00DF2BB6" w:rsidRPr="00C70209" w14:paraId="090456DA" w14:textId="77777777" w:rsidTr="001C55FB">
        <w:tc>
          <w:tcPr>
            <w:tcW w:w="1135" w:type="dxa"/>
            <w:gridSpan w:val="2"/>
            <w:tcBorders>
              <w:right w:val="single" w:sz="4" w:space="0" w:color="auto"/>
            </w:tcBorders>
            <w:shd w:val="clear" w:color="auto" w:fill="auto"/>
          </w:tcPr>
          <w:p w14:paraId="7C127B3C" w14:textId="22B54CE3" w:rsidR="00DF2BB6" w:rsidRPr="00C70209" w:rsidRDefault="001C55FB" w:rsidP="001C55FB">
            <w:pPr>
              <w:pStyle w:val="PT-bullets"/>
            </w:pPr>
            <w:r w:rsidRPr="00C70209">
              <w:t>PP24</w:t>
            </w:r>
          </w:p>
        </w:tc>
        <w:tc>
          <w:tcPr>
            <w:tcW w:w="7292" w:type="dxa"/>
            <w:tcBorders>
              <w:left w:val="single" w:sz="4" w:space="0" w:color="auto"/>
            </w:tcBorders>
            <w:shd w:val="clear" w:color="auto" w:fill="auto"/>
          </w:tcPr>
          <w:p w14:paraId="6C0EA607" w14:textId="205352F8" w:rsidR="00DF2BB6" w:rsidRPr="00C70209" w:rsidRDefault="00DF2BB6" w:rsidP="001C55FB">
            <w:pPr>
              <w:pStyle w:val="PT-bullets"/>
            </w:pPr>
            <w:r w:rsidRPr="00C70209">
              <w:t xml:space="preserve">To implement </w:t>
            </w:r>
            <w:r w:rsidR="001C55FB" w:rsidRPr="00C70209">
              <w:t>PP23</w:t>
            </w:r>
            <w:r w:rsidRPr="00C70209">
              <w:t>, patients should be evaluated as early as possible so that scheduling of surgery can be coordinated with optimisation of the patient’s haemoglobin and iron stores.</w:t>
            </w:r>
          </w:p>
        </w:tc>
      </w:tr>
      <w:tr w:rsidR="00DF2BB6" w:rsidRPr="00C70209" w14:paraId="2A752D66" w14:textId="77777777" w:rsidTr="001C55FB">
        <w:trPr>
          <w:trHeight w:val="220"/>
        </w:trPr>
        <w:tc>
          <w:tcPr>
            <w:tcW w:w="8427" w:type="dxa"/>
            <w:gridSpan w:val="3"/>
            <w:shd w:val="clear" w:color="auto" w:fill="auto"/>
          </w:tcPr>
          <w:p w14:paraId="0684A9DD" w14:textId="1093329D" w:rsidR="00DF2BB6" w:rsidRPr="00C70209" w:rsidRDefault="00DF2BB6" w:rsidP="003131E2">
            <w:pPr>
              <w:pStyle w:val="ES-notes"/>
            </w:pPr>
            <w:r w:rsidRPr="00C70209">
              <w:t xml:space="preserve">AI, adequate intake; PP, practice point; </w:t>
            </w:r>
            <w:r w:rsidR="00EF1DEA" w:rsidRPr="00C70209">
              <w:t>R, recommendation</w:t>
            </w:r>
            <w:r w:rsidR="00EF1DEA">
              <w:t>;</w:t>
            </w:r>
            <w:r w:rsidR="00EF1DEA" w:rsidRPr="00C70209">
              <w:t xml:space="preserve"> </w:t>
            </w:r>
            <w:r w:rsidRPr="00C70209">
              <w:t>RBC, red blood cell; RDI, recommended daily intake; RNI, recommended nutrient intake</w:t>
            </w:r>
          </w:p>
        </w:tc>
      </w:tr>
    </w:tbl>
    <w:p w14:paraId="6C5B58AD" w14:textId="77777777" w:rsidR="00DF2BB6" w:rsidRPr="00C70209" w:rsidRDefault="00DF2BB6" w:rsidP="003131E2">
      <w:pPr>
        <w:pStyle w:val="BodyText"/>
      </w:pPr>
    </w:p>
    <w:p w14:paraId="0765CEA6" w14:textId="77777777" w:rsidR="00DF2BB6" w:rsidRPr="00C70209" w:rsidRDefault="00DF2BB6" w:rsidP="003131E2">
      <w:pPr>
        <w:pStyle w:val="Heading5"/>
        <w:rPr>
          <w:lang w:val="en-AU"/>
        </w:rPr>
      </w:pPr>
      <w:r w:rsidRPr="00C70209">
        <w:rPr>
          <w:lang w:val="en-AU"/>
        </w:rPr>
        <w:t>Summary of evidence</w:t>
      </w:r>
    </w:p>
    <w:p w14:paraId="67B57C10" w14:textId="37A2B7E8" w:rsidR="00DF2BB6" w:rsidRPr="00C70209" w:rsidRDefault="00DF2BB6" w:rsidP="003131E2">
      <w:pPr>
        <w:pStyle w:val="BodyText"/>
      </w:pPr>
      <w:r w:rsidRPr="00C70209">
        <w:t>There were no studies identified in the systematic review and hand-searching process that assessed the safety and effectiveness of oral and/or parenteral iron compared with no iron or placebo in neonatal and/or paediatric patients requiring surgery.</w:t>
      </w:r>
    </w:p>
    <w:p w14:paraId="38654FC6" w14:textId="77777777" w:rsidR="00DF2BB6" w:rsidRPr="00C70209" w:rsidRDefault="00DF2BB6" w:rsidP="003131E2">
      <w:pPr>
        <w:pStyle w:val="BodyText"/>
      </w:pPr>
    </w:p>
    <w:p w14:paraId="21B2303B" w14:textId="77777777" w:rsidR="00DF2BB6" w:rsidRPr="00C70209" w:rsidRDefault="00DF2BB6">
      <w:pPr>
        <w:spacing w:after="200" w:line="276" w:lineRule="auto"/>
        <w:ind w:left="0"/>
        <w:rPr>
          <w:rFonts w:ascii="Arial" w:hAnsi="Arial" w:cs="Arial"/>
          <w:b/>
          <w:bCs/>
          <w:szCs w:val="26"/>
        </w:rPr>
      </w:pPr>
      <w:r w:rsidRPr="00C70209">
        <w:br w:type="page"/>
      </w:r>
    </w:p>
    <w:p w14:paraId="4BF0FDFB" w14:textId="78760184" w:rsidR="00DF2BB6" w:rsidRPr="00C70209" w:rsidRDefault="00DF2BB6" w:rsidP="003131E2">
      <w:pPr>
        <w:pStyle w:val="Heading3"/>
      </w:pPr>
      <w:bookmarkStart w:id="636" w:name="_Toc423015346"/>
      <w:bookmarkStart w:id="637" w:name="_Toc427746859"/>
      <w:r w:rsidRPr="00C70209">
        <w:t>Critically ill neonatal and paediatric patients</w:t>
      </w:r>
      <w:bookmarkEnd w:id="636"/>
      <w:bookmarkEnd w:id="637"/>
    </w:p>
    <w:p w14:paraId="774C6903" w14:textId="7472B9BD" w:rsidR="00DF2BB6" w:rsidRPr="00C70209" w:rsidRDefault="00DF2BB6" w:rsidP="003131E2">
      <w:pPr>
        <w:pStyle w:val="Head4Num"/>
      </w:pPr>
      <w:r w:rsidRPr="00C70209">
        <w:t>ESAs (with or without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6DFB7C7B"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49658855" w14:textId="77777777" w:rsidR="00DF2BB6" w:rsidRPr="00C70209" w:rsidRDefault="00DF2BB6" w:rsidP="003131E2">
            <w:pPr>
              <w:pStyle w:val="PP-heading"/>
            </w:pPr>
            <w:r w:rsidRPr="00C70209">
              <w:t>Evidence statements – critically ill (ESAs with or without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572C029D"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E6D23CA"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C02E5A8"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26313FBD"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A670A1B" w14:textId="77777777" w:rsidR="00DF2BB6" w:rsidRPr="00C70209" w:rsidRDefault="00DF2BB6" w:rsidP="003131E2">
            <w:pPr>
              <w:ind w:left="113" w:right="113"/>
              <w:jc w:val="center"/>
              <w:rPr>
                <w:b/>
              </w:rPr>
            </w:pPr>
            <w:r w:rsidRPr="00C70209">
              <w:rPr>
                <w:b/>
              </w:rPr>
              <w:t>Applicability</w:t>
            </w:r>
          </w:p>
        </w:tc>
      </w:tr>
      <w:tr w:rsidR="00DF2BB6" w:rsidRPr="00C70209" w14:paraId="63682419" w14:textId="77777777" w:rsidTr="003131E2">
        <w:trPr>
          <w:cantSplit/>
        </w:trPr>
        <w:tc>
          <w:tcPr>
            <w:tcW w:w="851" w:type="dxa"/>
          </w:tcPr>
          <w:p w14:paraId="63E3703F" w14:textId="77777777" w:rsidR="00DF2BB6" w:rsidRPr="00C70209" w:rsidRDefault="00DF2BB6" w:rsidP="00E9569B">
            <w:pPr>
              <w:pStyle w:val="Tabletext"/>
              <w:numPr>
                <w:ilvl w:val="0"/>
                <w:numId w:val="34"/>
              </w:numPr>
            </w:pPr>
          </w:p>
        </w:tc>
        <w:tc>
          <w:tcPr>
            <w:tcW w:w="3750" w:type="dxa"/>
          </w:tcPr>
          <w:p w14:paraId="2755FA94" w14:textId="77777777" w:rsidR="00DF2BB6" w:rsidRPr="00C70209" w:rsidRDefault="00DF2BB6" w:rsidP="003131E2">
            <w:pPr>
              <w:pStyle w:val="ES-table"/>
            </w:pPr>
            <w:r w:rsidRPr="00C70209">
              <w:t>In critically ill neonatal patients, the effect of ESA therapy (with or without iron) on transfusion incidence or volume is unknown.</w:t>
            </w:r>
          </w:p>
        </w:tc>
        <w:tc>
          <w:tcPr>
            <w:tcW w:w="820" w:type="dxa"/>
          </w:tcPr>
          <w:p w14:paraId="287AC381" w14:textId="77777777" w:rsidR="00DF2BB6" w:rsidRPr="00C70209" w:rsidRDefault="00DF2BB6" w:rsidP="003131E2">
            <w:pPr>
              <w:pStyle w:val="T-ABCD"/>
            </w:pPr>
            <w:r w:rsidRPr="00C70209">
              <w:t>NA</w:t>
            </w:r>
          </w:p>
        </w:tc>
        <w:tc>
          <w:tcPr>
            <w:tcW w:w="821" w:type="dxa"/>
          </w:tcPr>
          <w:p w14:paraId="08AAE723" w14:textId="77777777" w:rsidR="00DF2BB6" w:rsidRPr="00C70209" w:rsidRDefault="00DF2BB6" w:rsidP="003131E2">
            <w:pPr>
              <w:pStyle w:val="T-ABCD"/>
            </w:pPr>
            <w:r w:rsidRPr="00C70209">
              <w:t>NA</w:t>
            </w:r>
          </w:p>
        </w:tc>
        <w:tc>
          <w:tcPr>
            <w:tcW w:w="821" w:type="dxa"/>
          </w:tcPr>
          <w:p w14:paraId="1F71D0D4" w14:textId="77777777" w:rsidR="00DF2BB6" w:rsidRPr="00C70209" w:rsidRDefault="00DF2BB6" w:rsidP="003131E2">
            <w:pPr>
              <w:pStyle w:val="T-ABCD"/>
            </w:pPr>
            <w:r w:rsidRPr="00C70209">
              <w:t>NA</w:t>
            </w:r>
          </w:p>
        </w:tc>
        <w:tc>
          <w:tcPr>
            <w:tcW w:w="821" w:type="dxa"/>
          </w:tcPr>
          <w:p w14:paraId="6C6527CF" w14:textId="77777777" w:rsidR="00DF2BB6" w:rsidRPr="00C70209" w:rsidRDefault="00DF2BB6" w:rsidP="003131E2">
            <w:pPr>
              <w:pStyle w:val="T-ABCD"/>
            </w:pPr>
            <w:r w:rsidRPr="00C70209">
              <w:t>NA</w:t>
            </w:r>
          </w:p>
        </w:tc>
        <w:tc>
          <w:tcPr>
            <w:tcW w:w="821" w:type="dxa"/>
          </w:tcPr>
          <w:p w14:paraId="7FB52562" w14:textId="77777777" w:rsidR="00DF2BB6" w:rsidRPr="00C70209" w:rsidRDefault="00DF2BB6" w:rsidP="003131E2">
            <w:pPr>
              <w:pStyle w:val="T-ABCD"/>
            </w:pPr>
            <w:r w:rsidRPr="00C70209">
              <w:t xml:space="preserve">NA </w:t>
            </w:r>
          </w:p>
        </w:tc>
      </w:tr>
      <w:tr w:rsidR="00DF2BB6" w:rsidRPr="00C70209" w14:paraId="0B7B87C3" w14:textId="77777777" w:rsidTr="003131E2">
        <w:trPr>
          <w:cantSplit/>
        </w:trPr>
        <w:tc>
          <w:tcPr>
            <w:tcW w:w="851" w:type="dxa"/>
          </w:tcPr>
          <w:p w14:paraId="2D3DCAE5" w14:textId="77777777" w:rsidR="00DF2BB6" w:rsidRPr="00C70209" w:rsidRDefault="00DF2BB6" w:rsidP="00E9569B">
            <w:pPr>
              <w:pStyle w:val="Tabletext"/>
              <w:numPr>
                <w:ilvl w:val="0"/>
                <w:numId w:val="34"/>
              </w:numPr>
            </w:pPr>
          </w:p>
        </w:tc>
        <w:tc>
          <w:tcPr>
            <w:tcW w:w="3750" w:type="dxa"/>
          </w:tcPr>
          <w:p w14:paraId="369D77AD" w14:textId="77777777" w:rsidR="00DF2BB6" w:rsidRPr="00C70209" w:rsidRDefault="00DF2BB6" w:rsidP="003131E2">
            <w:pPr>
              <w:pStyle w:val="ES-table"/>
            </w:pPr>
            <w:r w:rsidRPr="00C70209">
              <w:t xml:space="preserve">In critically ill paediatric patients, the effect of ESA </w:t>
            </w:r>
            <w:r w:rsidRPr="00C70209">
              <w:rPr>
                <w:szCs w:val="20"/>
              </w:rPr>
              <w:t xml:space="preserve">therapy </w:t>
            </w:r>
            <w:r w:rsidRPr="00C70209">
              <w:t>plus iron compared with iron alone on transfusion volume or incidence is uncertain.</w:t>
            </w:r>
          </w:p>
          <w:p w14:paraId="5205026F" w14:textId="77777777" w:rsidR="00DF2BB6" w:rsidRPr="00C70209" w:rsidRDefault="00DF2BB6" w:rsidP="003131E2">
            <w:pPr>
              <w:pStyle w:val="ES-notes"/>
              <w:rPr>
                <w:szCs w:val="20"/>
              </w:rPr>
            </w:pPr>
            <w:r w:rsidRPr="00C70209">
              <w:t>(See evidence matrix D2.Z in Volume 2 of the technical report.)</w:t>
            </w:r>
          </w:p>
        </w:tc>
        <w:tc>
          <w:tcPr>
            <w:tcW w:w="820" w:type="dxa"/>
          </w:tcPr>
          <w:p w14:paraId="253B4D51" w14:textId="77777777" w:rsidR="00DF2BB6" w:rsidRPr="00C70209" w:rsidRDefault="00DF2BB6" w:rsidP="003131E2">
            <w:pPr>
              <w:pStyle w:val="T-ABCD"/>
            </w:pPr>
            <w:r w:rsidRPr="00C70209">
              <w:sym w:font="Symbol" w:char="F0D6"/>
            </w:r>
          </w:p>
        </w:tc>
        <w:tc>
          <w:tcPr>
            <w:tcW w:w="821" w:type="dxa"/>
          </w:tcPr>
          <w:p w14:paraId="6F11F2F7" w14:textId="77777777" w:rsidR="00DF2BB6" w:rsidRPr="00C70209" w:rsidRDefault="00DF2BB6" w:rsidP="003131E2">
            <w:pPr>
              <w:pStyle w:val="T-ABCD"/>
            </w:pPr>
            <w:r w:rsidRPr="00C70209">
              <w:sym w:font="Symbol" w:char="F0D6"/>
            </w:r>
            <w:r w:rsidRPr="00C70209">
              <w:sym w:font="Symbol" w:char="F0D6"/>
            </w:r>
            <w:r w:rsidRPr="00C70209">
              <w:sym w:font="Symbol" w:char="F0D6"/>
            </w:r>
          </w:p>
        </w:tc>
        <w:tc>
          <w:tcPr>
            <w:tcW w:w="821" w:type="dxa"/>
          </w:tcPr>
          <w:p w14:paraId="1EA2E611" w14:textId="77777777" w:rsidR="00DF2BB6" w:rsidRPr="00C70209" w:rsidRDefault="00DF2BB6" w:rsidP="003131E2">
            <w:pPr>
              <w:pStyle w:val="T-ABCD"/>
            </w:pPr>
            <w:r w:rsidRPr="00C70209">
              <w:t>NA</w:t>
            </w:r>
          </w:p>
        </w:tc>
        <w:tc>
          <w:tcPr>
            <w:tcW w:w="821" w:type="dxa"/>
          </w:tcPr>
          <w:p w14:paraId="6A60E939" w14:textId="77777777" w:rsidR="00DF2BB6" w:rsidRPr="00C70209" w:rsidRDefault="00DF2BB6" w:rsidP="003131E2">
            <w:pPr>
              <w:pStyle w:val="T-ABCD"/>
            </w:pPr>
            <w:r w:rsidRPr="00C70209">
              <w:sym w:font="Symbol" w:char="F0D6"/>
            </w:r>
            <w:r w:rsidRPr="00C70209">
              <w:sym w:font="Symbol" w:char="F0D6"/>
            </w:r>
          </w:p>
        </w:tc>
        <w:tc>
          <w:tcPr>
            <w:tcW w:w="821" w:type="dxa"/>
          </w:tcPr>
          <w:p w14:paraId="22E021C0" w14:textId="77777777" w:rsidR="00DF2BB6" w:rsidRPr="00C70209" w:rsidRDefault="00DF2BB6" w:rsidP="003131E2">
            <w:pPr>
              <w:pStyle w:val="T-ABCD"/>
            </w:pPr>
            <w:r w:rsidRPr="00C70209">
              <w:sym w:font="Symbol" w:char="F0D6"/>
            </w:r>
          </w:p>
        </w:tc>
      </w:tr>
      <w:tr w:rsidR="00DF2BB6" w:rsidRPr="00C70209" w14:paraId="3787FB77" w14:textId="77777777" w:rsidTr="003131E2">
        <w:trPr>
          <w:cantSplit/>
        </w:trPr>
        <w:tc>
          <w:tcPr>
            <w:tcW w:w="851" w:type="dxa"/>
          </w:tcPr>
          <w:p w14:paraId="1D14027B" w14:textId="77777777" w:rsidR="00DF2BB6" w:rsidRPr="00C70209" w:rsidRDefault="00DF2BB6" w:rsidP="00E9569B">
            <w:pPr>
              <w:pStyle w:val="Tabletext"/>
              <w:numPr>
                <w:ilvl w:val="0"/>
                <w:numId w:val="34"/>
              </w:numPr>
            </w:pPr>
          </w:p>
        </w:tc>
        <w:tc>
          <w:tcPr>
            <w:tcW w:w="3750" w:type="dxa"/>
          </w:tcPr>
          <w:p w14:paraId="23AFFCD5" w14:textId="77777777" w:rsidR="00DF2BB6" w:rsidRPr="00C70209" w:rsidRDefault="00DF2BB6" w:rsidP="003131E2">
            <w:pPr>
              <w:pStyle w:val="ES-table"/>
            </w:pPr>
            <w:r w:rsidRPr="00C70209">
              <w:t xml:space="preserve">In critically ill neonatal and paediatric patients, the effect of ESA </w:t>
            </w:r>
            <w:r w:rsidRPr="00C70209">
              <w:rPr>
                <w:szCs w:val="20"/>
              </w:rPr>
              <w:t xml:space="preserve">therapy </w:t>
            </w:r>
            <w:r w:rsidRPr="00C70209">
              <w:t>(with or without iron) on thromboembolic events is unknown.</w:t>
            </w:r>
          </w:p>
        </w:tc>
        <w:tc>
          <w:tcPr>
            <w:tcW w:w="820" w:type="dxa"/>
          </w:tcPr>
          <w:p w14:paraId="31832A2E" w14:textId="77777777" w:rsidR="00DF2BB6" w:rsidRPr="00C70209" w:rsidRDefault="00DF2BB6" w:rsidP="003131E2">
            <w:pPr>
              <w:pStyle w:val="T-ABCD"/>
            </w:pPr>
            <w:r w:rsidRPr="00C70209">
              <w:t>NA</w:t>
            </w:r>
          </w:p>
        </w:tc>
        <w:tc>
          <w:tcPr>
            <w:tcW w:w="821" w:type="dxa"/>
          </w:tcPr>
          <w:p w14:paraId="0FF60666" w14:textId="77777777" w:rsidR="00DF2BB6" w:rsidRPr="00C70209" w:rsidRDefault="00DF2BB6" w:rsidP="003131E2">
            <w:pPr>
              <w:pStyle w:val="T-ABCD"/>
            </w:pPr>
            <w:r w:rsidRPr="00C70209">
              <w:t>NA</w:t>
            </w:r>
          </w:p>
        </w:tc>
        <w:tc>
          <w:tcPr>
            <w:tcW w:w="821" w:type="dxa"/>
          </w:tcPr>
          <w:p w14:paraId="6C6028CE" w14:textId="77777777" w:rsidR="00DF2BB6" w:rsidRPr="00C70209" w:rsidRDefault="00DF2BB6" w:rsidP="003131E2">
            <w:pPr>
              <w:pStyle w:val="T-ABCD"/>
            </w:pPr>
            <w:r w:rsidRPr="00C70209">
              <w:t>NA</w:t>
            </w:r>
          </w:p>
        </w:tc>
        <w:tc>
          <w:tcPr>
            <w:tcW w:w="821" w:type="dxa"/>
          </w:tcPr>
          <w:p w14:paraId="400A580E" w14:textId="77777777" w:rsidR="00DF2BB6" w:rsidRPr="00C70209" w:rsidRDefault="00DF2BB6" w:rsidP="003131E2">
            <w:pPr>
              <w:pStyle w:val="T-ABCD"/>
            </w:pPr>
            <w:r w:rsidRPr="00C70209">
              <w:t>NA</w:t>
            </w:r>
          </w:p>
        </w:tc>
        <w:tc>
          <w:tcPr>
            <w:tcW w:w="821" w:type="dxa"/>
          </w:tcPr>
          <w:p w14:paraId="67E0D63E" w14:textId="77777777" w:rsidR="00DF2BB6" w:rsidRPr="00C70209" w:rsidRDefault="00DF2BB6" w:rsidP="003131E2">
            <w:pPr>
              <w:pStyle w:val="T-ABCD"/>
            </w:pPr>
            <w:r w:rsidRPr="00C70209">
              <w:t xml:space="preserve">NA </w:t>
            </w:r>
          </w:p>
        </w:tc>
      </w:tr>
      <w:tr w:rsidR="00DF2BB6" w:rsidRPr="00C70209" w14:paraId="0353F0A0" w14:textId="77777777" w:rsidTr="003131E2">
        <w:trPr>
          <w:cantSplit/>
        </w:trPr>
        <w:tc>
          <w:tcPr>
            <w:tcW w:w="851" w:type="dxa"/>
          </w:tcPr>
          <w:p w14:paraId="76C6D021" w14:textId="77777777" w:rsidR="00DF2BB6" w:rsidRPr="00C70209" w:rsidRDefault="00DF2BB6" w:rsidP="00E9569B">
            <w:pPr>
              <w:pStyle w:val="Tabletext"/>
              <w:numPr>
                <w:ilvl w:val="0"/>
                <w:numId w:val="34"/>
              </w:numPr>
            </w:pPr>
          </w:p>
        </w:tc>
        <w:tc>
          <w:tcPr>
            <w:tcW w:w="3750" w:type="dxa"/>
          </w:tcPr>
          <w:p w14:paraId="442B8244" w14:textId="77777777" w:rsidR="00DF2BB6" w:rsidRPr="00C70209" w:rsidRDefault="00DF2BB6" w:rsidP="003131E2">
            <w:pPr>
              <w:pStyle w:val="ES-table"/>
            </w:pPr>
            <w:r w:rsidRPr="00C70209">
              <w:t>In critically ill paediatric patients with acute respiratory failure, the effect of ESA therapy plus iron compared with iron alone on mortality is uncertain.</w:t>
            </w:r>
          </w:p>
          <w:p w14:paraId="54314358" w14:textId="77777777" w:rsidR="00DF2BB6" w:rsidRPr="00C70209" w:rsidRDefault="00DF2BB6" w:rsidP="003131E2">
            <w:pPr>
              <w:pStyle w:val="ES-notes"/>
            </w:pPr>
            <w:r w:rsidRPr="00C70209">
              <w:t>(See evidence matrix D2.AA in Volume 2 of the technical report.)</w:t>
            </w:r>
          </w:p>
        </w:tc>
        <w:tc>
          <w:tcPr>
            <w:tcW w:w="820" w:type="dxa"/>
          </w:tcPr>
          <w:p w14:paraId="00F15C3E" w14:textId="77777777" w:rsidR="00DF2BB6" w:rsidRPr="00C70209" w:rsidRDefault="00DF2BB6" w:rsidP="003131E2">
            <w:pPr>
              <w:pStyle w:val="T-ABCD"/>
            </w:pPr>
            <w:r w:rsidRPr="00C70209">
              <w:sym w:font="Symbol" w:char="F0D6"/>
            </w:r>
          </w:p>
        </w:tc>
        <w:tc>
          <w:tcPr>
            <w:tcW w:w="821" w:type="dxa"/>
          </w:tcPr>
          <w:p w14:paraId="466C5EC3" w14:textId="77777777" w:rsidR="00DF2BB6" w:rsidRPr="00C70209" w:rsidRDefault="00DF2BB6" w:rsidP="003131E2">
            <w:pPr>
              <w:pStyle w:val="T-ABCD"/>
            </w:pPr>
            <w:r w:rsidRPr="00C70209">
              <w:t>NA</w:t>
            </w:r>
          </w:p>
        </w:tc>
        <w:tc>
          <w:tcPr>
            <w:tcW w:w="821" w:type="dxa"/>
          </w:tcPr>
          <w:p w14:paraId="467C2712" w14:textId="77777777" w:rsidR="00DF2BB6" w:rsidRPr="00C70209" w:rsidRDefault="00DF2BB6" w:rsidP="003131E2">
            <w:pPr>
              <w:pStyle w:val="T-ABCD"/>
            </w:pPr>
            <w:r w:rsidRPr="00C70209">
              <w:t>NA</w:t>
            </w:r>
          </w:p>
        </w:tc>
        <w:tc>
          <w:tcPr>
            <w:tcW w:w="821" w:type="dxa"/>
          </w:tcPr>
          <w:p w14:paraId="23F3C6BE" w14:textId="77777777" w:rsidR="00DF2BB6" w:rsidRPr="00C70209" w:rsidRDefault="00DF2BB6" w:rsidP="003131E2">
            <w:pPr>
              <w:pStyle w:val="T-ABCD"/>
            </w:pPr>
            <w:r w:rsidRPr="00C70209">
              <w:sym w:font="Symbol" w:char="F0D6"/>
            </w:r>
            <w:r w:rsidRPr="00C70209">
              <w:sym w:font="Symbol" w:char="F0D6"/>
            </w:r>
          </w:p>
        </w:tc>
        <w:tc>
          <w:tcPr>
            <w:tcW w:w="821" w:type="dxa"/>
          </w:tcPr>
          <w:p w14:paraId="5A1C1B66" w14:textId="77777777" w:rsidR="00DF2BB6" w:rsidRPr="00C70209" w:rsidRDefault="00DF2BB6" w:rsidP="003131E2">
            <w:pPr>
              <w:pStyle w:val="T-ABCD"/>
            </w:pPr>
            <w:r w:rsidRPr="00C70209">
              <w:sym w:font="Symbol" w:char="F0D6"/>
            </w:r>
          </w:p>
        </w:tc>
      </w:tr>
      <w:tr w:rsidR="00DF2BB6" w:rsidRPr="00C70209" w14:paraId="62031728" w14:textId="77777777" w:rsidTr="003131E2">
        <w:trPr>
          <w:cantSplit/>
        </w:trPr>
        <w:tc>
          <w:tcPr>
            <w:tcW w:w="851" w:type="dxa"/>
          </w:tcPr>
          <w:p w14:paraId="4642D210" w14:textId="77777777" w:rsidR="00DF2BB6" w:rsidRPr="00C70209" w:rsidRDefault="00DF2BB6" w:rsidP="00E9569B">
            <w:pPr>
              <w:pStyle w:val="Tabletext"/>
              <w:numPr>
                <w:ilvl w:val="0"/>
                <w:numId w:val="34"/>
              </w:numPr>
            </w:pPr>
          </w:p>
        </w:tc>
        <w:tc>
          <w:tcPr>
            <w:tcW w:w="3750" w:type="dxa"/>
          </w:tcPr>
          <w:p w14:paraId="0C81828A" w14:textId="77777777" w:rsidR="00DF2BB6" w:rsidRPr="00C70209" w:rsidRDefault="00DF2BB6" w:rsidP="003131E2">
            <w:pPr>
              <w:pStyle w:val="ES-table"/>
            </w:pPr>
            <w:r w:rsidRPr="00C70209">
              <w:t xml:space="preserve">In critically ill neonatal patients, the effect of ESA </w:t>
            </w:r>
            <w:r w:rsidRPr="00C70209">
              <w:rPr>
                <w:szCs w:val="20"/>
              </w:rPr>
              <w:t xml:space="preserve">therapy </w:t>
            </w:r>
            <w:r w:rsidRPr="00C70209">
              <w:t>(with or without iron) on mortality is unknown.</w:t>
            </w:r>
          </w:p>
        </w:tc>
        <w:tc>
          <w:tcPr>
            <w:tcW w:w="820" w:type="dxa"/>
          </w:tcPr>
          <w:p w14:paraId="5F79A0A1" w14:textId="77777777" w:rsidR="00DF2BB6" w:rsidRPr="00C70209" w:rsidRDefault="00DF2BB6" w:rsidP="003131E2">
            <w:pPr>
              <w:pStyle w:val="T-ABCD"/>
            </w:pPr>
            <w:r w:rsidRPr="00C70209">
              <w:t>NA</w:t>
            </w:r>
          </w:p>
        </w:tc>
        <w:tc>
          <w:tcPr>
            <w:tcW w:w="821" w:type="dxa"/>
          </w:tcPr>
          <w:p w14:paraId="581418AE" w14:textId="77777777" w:rsidR="00DF2BB6" w:rsidRPr="00C70209" w:rsidRDefault="00DF2BB6" w:rsidP="003131E2">
            <w:pPr>
              <w:pStyle w:val="T-ABCD"/>
            </w:pPr>
            <w:r w:rsidRPr="00C70209">
              <w:t>NA</w:t>
            </w:r>
          </w:p>
        </w:tc>
        <w:tc>
          <w:tcPr>
            <w:tcW w:w="821" w:type="dxa"/>
          </w:tcPr>
          <w:p w14:paraId="16039D09" w14:textId="77777777" w:rsidR="00DF2BB6" w:rsidRPr="00C70209" w:rsidRDefault="00DF2BB6" w:rsidP="003131E2">
            <w:pPr>
              <w:pStyle w:val="T-ABCD"/>
            </w:pPr>
            <w:r w:rsidRPr="00C70209">
              <w:t>NA</w:t>
            </w:r>
          </w:p>
        </w:tc>
        <w:tc>
          <w:tcPr>
            <w:tcW w:w="821" w:type="dxa"/>
          </w:tcPr>
          <w:p w14:paraId="23AC233C" w14:textId="77777777" w:rsidR="00DF2BB6" w:rsidRPr="00C70209" w:rsidRDefault="00DF2BB6" w:rsidP="003131E2">
            <w:pPr>
              <w:pStyle w:val="T-ABCD"/>
            </w:pPr>
            <w:r w:rsidRPr="00C70209">
              <w:t>NA</w:t>
            </w:r>
          </w:p>
        </w:tc>
        <w:tc>
          <w:tcPr>
            <w:tcW w:w="821" w:type="dxa"/>
          </w:tcPr>
          <w:p w14:paraId="1DD07AC8" w14:textId="77777777" w:rsidR="00DF2BB6" w:rsidRPr="00C70209" w:rsidRDefault="00DF2BB6" w:rsidP="003131E2">
            <w:pPr>
              <w:pStyle w:val="T-ABCD"/>
            </w:pPr>
            <w:r w:rsidRPr="00C70209">
              <w:t xml:space="preserve">NA </w:t>
            </w:r>
          </w:p>
        </w:tc>
      </w:tr>
      <w:tr w:rsidR="00DF2BB6" w:rsidRPr="00C70209" w14:paraId="725D65FC" w14:textId="77777777" w:rsidTr="003131E2">
        <w:trPr>
          <w:cantSplit/>
        </w:trPr>
        <w:tc>
          <w:tcPr>
            <w:tcW w:w="8705" w:type="dxa"/>
            <w:gridSpan w:val="7"/>
          </w:tcPr>
          <w:p w14:paraId="2B9C44D5" w14:textId="77777777" w:rsidR="00DF2BB6" w:rsidRPr="00C70209" w:rsidRDefault="00DF2BB6" w:rsidP="003131E2">
            <w:pPr>
              <w:pStyle w:val="ES-notes"/>
            </w:pPr>
            <w:r w:rsidRPr="00C70209">
              <w:t>ES, evidence statement; ESA, erythropoiesis stimulating agent</w:t>
            </w:r>
          </w:p>
          <w:p w14:paraId="2509570D"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4DF0269C" w14:textId="77777777" w:rsidR="00EF1DEA" w:rsidRDefault="00EF1DEA" w:rsidP="00EF1DEA">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2"/>
        <w:gridCol w:w="7315"/>
      </w:tblGrid>
      <w:tr w:rsidR="00EF1DEA" w:rsidRPr="00C70209" w14:paraId="62157F31" w14:textId="77777777" w:rsidTr="003606CA">
        <w:tc>
          <w:tcPr>
            <w:tcW w:w="8427" w:type="dxa"/>
            <w:gridSpan w:val="2"/>
            <w:tcBorders>
              <w:top w:val="single" w:sz="4" w:space="0" w:color="000000"/>
              <w:left w:val="single" w:sz="4" w:space="0" w:color="000000"/>
              <w:bottom w:val="single" w:sz="4" w:space="0" w:color="000000"/>
              <w:right w:val="single" w:sz="4" w:space="0" w:color="000000"/>
            </w:tcBorders>
            <w:shd w:val="clear" w:color="auto" w:fill="FFFF99"/>
          </w:tcPr>
          <w:p w14:paraId="40F3BFE5" w14:textId="44AEC80A" w:rsidR="00EF1DEA" w:rsidRPr="00C70209" w:rsidRDefault="00EF1DEA" w:rsidP="00EF1DEA">
            <w:pPr>
              <w:pStyle w:val="PP-heading"/>
            </w:pPr>
            <w:r w:rsidRPr="00C70209">
              <w:t xml:space="preserve">Practice point – </w:t>
            </w:r>
            <w:r>
              <w:t>critically ill</w:t>
            </w:r>
            <w:r w:rsidRPr="00C70209">
              <w:t xml:space="preserve"> </w:t>
            </w:r>
            <w:r>
              <w:t>(</w:t>
            </w:r>
            <w:r w:rsidRPr="00C70209">
              <w:t>er</w:t>
            </w:r>
            <w:r>
              <w:t>ythropoiesis stimulating agents)</w:t>
            </w:r>
          </w:p>
        </w:tc>
      </w:tr>
      <w:tr w:rsidR="00EF1DEA" w:rsidRPr="00C70209" w14:paraId="7D0DD6BB" w14:textId="77777777" w:rsidTr="003606CA">
        <w:tc>
          <w:tcPr>
            <w:tcW w:w="1112" w:type="dxa"/>
            <w:tcBorders>
              <w:right w:val="single" w:sz="4" w:space="0" w:color="auto"/>
            </w:tcBorders>
            <w:shd w:val="clear" w:color="auto" w:fill="auto"/>
          </w:tcPr>
          <w:p w14:paraId="3136479B" w14:textId="77777777" w:rsidR="00EF1DEA" w:rsidRPr="00C70209" w:rsidRDefault="00EF1DEA" w:rsidP="003606CA">
            <w:pPr>
              <w:pStyle w:val="PT-bullets"/>
            </w:pPr>
            <w:r w:rsidRPr="00C70209">
              <w:t>PP26</w:t>
            </w:r>
          </w:p>
        </w:tc>
        <w:tc>
          <w:tcPr>
            <w:tcW w:w="7315" w:type="dxa"/>
            <w:tcBorders>
              <w:left w:val="single" w:sz="4" w:space="0" w:color="auto"/>
            </w:tcBorders>
            <w:shd w:val="clear" w:color="auto" w:fill="auto"/>
          </w:tcPr>
          <w:p w14:paraId="0A65D21D" w14:textId="77777777" w:rsidR="00EF1DEA" w:rsidRPr="00C70209" w:rsidRDefault="00EF1DEA" w:rsidP="003606CA">
            <w:pPr>
              <w:pStyle w:val="PT-bullets"/>
            </w:pPr>
            <w:r w:rsidRPr="00C70209">
              <w:t xml:space="preserve">In critically ill paediatric patients with anaemia, ESAs should not be </w:t>
            </w:r>
            <w:r w:rsidRPr="00C70209">
              <w:rPr>
                <w:i/>
              </w:rPr>
              <w:t xml:space="preserve">routinely </w:t>
            </w:r>
            <w:r w:rsidRPr="00C70209">
              <w:t>used.</w:t>
            </w:r>
            <w:r w:rsidRPr="00C70209">
              <w:rPr>
                <w:vertAlign w:val="superscript"/>
              </w:rPr>
              <w:t>a</w:t>
            </w:r>
          </w:p>
          <w:p w14:paraId="7F3A5CFA" w14:textId="16E62697" w:rsidR="00EF1DEA" w:rsidRPr="00C70209" w:rsidRDefault="00EF1DEA" w:rsidP="00A06EBF">
            <w:pPr>
              <w:pStyle w:val="PP-note"/>
            </w:pPr>
            <w:r w:rsidRPr="00C70209">
              <w:rPr>
                <w:vertAlign w:val="superscript"/>
              </w:rPr>
              <w:t>a</w:t>
            </w:r>
            <w:r w:rsidRPr="00C70209">
              <w:t xml:space="preserve"> This point is </w:t>
            </w:r>
            <w:r w:rsidRPr="00E95843">
              <w:t>based</w:t>
            </w:r>
            <w:r w:rsidRPr="00C70209">
              <w:t xml:space="preserve"> on the lack of effect of ESAs on mortality in critically ill adult patients. </w:t>
            </w:r>
            <w:r>
              <w:t>See</w:t>
            </w:r>
            <w:r w:rsidRPr="00C70209">
              <w:t xml:space="preserve"> R2 in </w:t>
            </w:r>
            <w:r w:rsidRPr="00C70209">
              <w:rPr>
                <w:i/>
              </w:rPr>
              <w:t>Patient Blood Management Guidelines: Module 4 – Critical Care</w:t>
            </w:r>
            <w:r w:rsidRPr="00C70209">
              <w:fldChar w:fldCharType="begin"/>
            </w:r>
            <w:r w:rsidR="00A06EBF">
              <w:instrText xml:space="preserve"> ADDIN EN.CITE &lt;EndNote&gt;&lt;Cite&gt;&lt;Author&gt;National Blood Authority (NBA)&lt;/Author&gt;&lt;Year&gt;2013&lt;/Year&gt;&lt;RecNum&gt;196&lt;/RecNum&gt;&lt;DisplayText&gt;&lt;style face="superscript"&gt;8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Pr="00C70209">
              <w:fldChar w:fldCharType="separate"/>
            </w:r>
            <w:r w:rsidR="00A06EBF" w:rsidRPr="00A06EBF">
              <w:rPr>
                <w:noProof/>
                <w:vertAlign w:val="superscript"/>
              </w:rPr>
              <w:t>84</w:t>
            </w:r>
            <w:r w:rsidRPr="00C70209">
              <w:fldChar w:fldCharType="end"/>
            </w:r>
          </w:p>
        </w:tc>
      </w:tr>
      <w:tr w:rsidR="00EF1DEA" w:rsidRPr="00C70209" w14:paraId="20B84477" w14:textId="77777777" w:rsidTr="003606CA">
        <w:trPr>
          <w:trHeight w:val="340"/>
        </w:trPr>
        <w:tc>
          <w:tcPr>
            <w:tcW w:w="8427" w:type="dxa"/>
            <w:gridSpan w:val="2"/>
            <w:shd w:val="clear" w:color="auto" w:fill="auto"/>
          </w:tcPr>
          <w:p w14:paraId="16F3C424" w14:textId="77777777" w:rsidR="00EF1DEA" w:rsidRPr="00C70209" w:rsidRDefault="00EF1DEA" w:rsidP="003606CA">
            <w:pPr>
              <w:pStyle w:val="ES-notes"/>
            </w:pPr>
            <w:r w:rsidRPr="00C70209">
              <w:t>ESA, erythropoiesis stimulating agent; PP, practice point; R, recommendation</w:t>
            </w:r>
            <w:r>
              <w:t>;</w:t>
            </w:r>
            <w:r w:rsidRPr="00C70209">
              <w:t xml:space="preserve"> </w:t>
            </w:r>
          </w:p>
        </w:tc>
      </w:tr>
    </w:tbl>
    <w:p w14:paraId="110613E7" w14:textId="77777777" w:rsidR="00EF1DEA" w:rsidRPr="00EF1DEA" w:rsidRDefault="00EF1DEA" w:rsidP="00EF1DEA">
      <w:pPr>
        <w:rPr>
          <w:lang w:eastAsia="en-GB"/>
        </w:rPr>
      </w:pPr>
    </w:p>
    <w:p w14:paraId="041E73B4" w14:textId="77777777" w:rsidR="00DF2BB6" w:rsidRPr="00C70209" w:rsidRDefault="00DF2BB6" w:rsidP="003131E2">
      <w:pPr>
        <w:pStyle w:val="Heading5"/>
        <w:rPr>
          <w:lang w:val="en-AU"/>
        </w:rPr>
      </w:pPr>
      <w:r w:rsidRPr="00C70209">
        <w:rPr>
          <w:lang w:val="en-AU"/>
        </w:rPr>
        <w:t>Summary of evidence</w:t>
      </w:r>
    </w:p>
    <w:p w14:paraId="1F497D4F" w14:textId="77777777" w:rsidR="00DF2BB6" w:rsidRPr="00C70209" w:rsidRDefault="00DF2BB6" w:rsidP="003131E2">
      <w:pPr>
        <w:pStyle w:val="Heading6"/>
      </w:pPr>
      <w:r w:rsidRPr="00C70209">
        <w:t>Level I evidence</w:t>
      </w:r>
    </w:p>
    <w:p w14:paraId="61590D06" w14:textId="704C7A5F" w:rsidR="00DF2BB6" w:rsidRPr="00C70209" w:rsidRDefault="00DF2BB6" w:rsidP="003131E2">
      <w:pPr>
        <w:pStyle w:val="BodyText"/>
      </w:pPr>
      <w:r w:rsidRPr="00C70209">
        <w:t xml:space="preserve">There were no Level I studies identified from the systematic review and hand-searching process that examined the use of ESAs compared with placebo or no ESAs </w:t>
      </w:r>
      <w:r w:rsidRPr="00C70209">
        <w:rPr>
          <w:lang w:eastAsia="ja-JP"/>
        </w:rPr>
        <w:t>in critically ill neonatal and/or paediatric patients</w:t>
      </w:r>
      <w:r w:rsidRPr="00C70209">
        <w:t xml:space="preserve"> (see </w:t>
      </w:r>
      <w:r w:rsidRPr="00C70209">
        <w:rPr>
          <w:b/>
        </w:rPr>
        <w:t>Appendix C, Volume 2</w:t>
      </w:r>
      <w:r w:rsidRPr="00C70209">
        <w:t>).</w:t>
      </w:r>
    </w:p>
    <w:p w14:paraId="30558A67" w14:textId="77777777" w:rsidR="00DF2BB6" w:rsidRPr="00C70209" w:rsidRDefault="00DF2BB6" w:rsidP="003131E2">
      <w:pPr>
        <w:pStyle w:val="Heading6"/>
      </w:pPr>
      <w:r w:rsidRPr="00C70209">
        <w:t>Level II evidence</w:t>
      </w:r>
    </w:p>
    <w:p w14:paraId="5CAB687C" w14:textId="77777777" w:rsidR="00DF2BB6" w:rsidRPr="00C70209" w:rsidRDefault="00DF2BB6" w:rsidP="003131E2">
      <w:pPr>
        <w:pStyle w:val="BodyText"/>
      </w:pPr>
      <w:r w:rsidRPr="00C70209">
        <w:t xml:space="preserve">There were no RCTs identified in the systematic review and hand-searching process that assessed the use of ESAs </w:t>
      </w:r>
      <w:r w:rsidRPr="00C70209">
        <w:rPr>
          <w:lang w:eastAsia="ja-JP"/>
        </w:rPr>
        <w:t>in critically ill neonates</w:t>
      </w:r>
      <w:r w:rsidRPr="00C70209">
        <w:t>.</w:t>
      </w:r>
    </w:p>
    <w:p w14:paraId="36D4396F" w14:textId="6A18CA2A" w:rsidR="00DF2BB6" w:rsidRPr="00C70209" w:rsidRDefault="00DF2BB6" w:rsidP="003131E2">
      <w:pPr>
        <w:pStyle w:val="BodyText"/>
      </w:pPr>
      <w:r w:rsidRPr="00C70209">
        <w:t xml:space="preserve">Two Level II studies </w:t>
      </w:r>
      <w:r w:rsidR="001A475D" w:rsidRPr="00C70209">
        <w:fldChar w:fldCharType="begin"/>
      </w:r>
      <w:r w:rsidR="001A475D">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001A475D" w:rsidRPr="00C70209">
        <w:fldChar w:fldCharType="separate"/>
      </w:r>
      <w:r w:rsidR="001A475D" w:rsidRPr="000E261C">
        <w:rPr>
          <w:noProof/>
          <w:vertAlign w:val="superscript"/>
        </w:rPr>
        <w:t>281</w:t>
      </w:r>
      <w:r w:rsidR="001A475D" w:rsidRPr="00C70209">
        <w:fldChar w:fldCharType="end"/>
      </w:r>
      <w:r w:rsidRPr="001A475D">
        <w:rPr>
          <w:vertAlign w:val="superscript"/>
        </w:rPr>
        <w:t>,</w:t>
      </w:r>
      <w:r w:rsidR="001A475D"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 </w:instrText>
      </w:r>
      <w:r w:rsidR="001A475D">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2</w:t>
      </w:r>
      <w:r w:rsidR="001A475D" w:rsidRPr="00C70209">
        <w:fldChar w:fldCharType="end"/>
      </w:r>
      <w:r w:rsidRPr="00C70209">
        <w:t xml:space="preserve"> identified in the systematic review and hand-searching process examined the use of ESAs </w:t>
      </w:r>
      <w:r w:rsidRPr="00C70209">
        <w:rPr>
          <w:lang w:eastAsia="ja-JP"/>
        </w:rPr>
        <w:t xml:space="preserve">in critically ill infants, children or </w:t>
      </w:r>
      <w:r w:rsidRPr="00C70209">
        <w:t xml:space="preserve">adolescents (see </w:t>
      </w:r>
      <w:r w:rsidRPr="00C70209">
        <w:rPr>
          <w:b/>
        </w:rPr>
        <w:t>Appendix C, Volume 2</w:t>
      </w:r>
      <w:r w:rsidRPr="00C70209">
        <w:t xml:space="preserve">). The main characteristics of these RCTs are summarised in </w:t>
      </w:r>
      <w:r w:rsidRPr="00C70209">
        <w:rPr>
          <w:b/>
        </w:rPr>
        <w:fldChar w:fldCharType="begin"/>
      </w:r>
      <w:r w:rsidRPr="00C70209">
        <w:rPr>
          <w:b/>
        </w:rPr>
        <w:instrText xml:space="preserve"> REF _Ref404865048 \h  \* MERGEFORMAT </w:instrText>
      </w:r>
      <w:r w:rsidRPr="00C70209">
        <w:rPr>
          <w:b/>
        </w:rPr>
      </w:r>
      <w:r w:rsidRPr="00C70209">
        <w:rPr>
          <w:b/>
        </w:rPr>
        <w:fldChar w:fldCharType="separate"/>
      </w:r>
      <w:r w:rsidR="000F7A9B" w:rsidRPr="000F7A9B">
        <w:rPr>
          <w:b/>
        </w:rPr>
        <w:t>Table 3.2.57</w:t>
      </w:r>
      <w:r w:rsidRPr="00C70209">
        <w:rPr>
          <w:b/>
        </w:rPr>
        <w:fldChar w:fldCharType="end"/>
      </w:r>
      <w:r w:rsidRPr="00C70209">
        <w:t>.</w:t>
      </w:r>
    </w:p>
    <w:p w14:paraId="06AC2FBE" w14:textId="49F0ACCA" w:rsidR="00DF2BB6" w:rsidRPr="00C70209" w:rsidRDefault="00DF2BB6" w:rsidP="003131E2">
      <w:pPr>
        <w:pStyle w:val="BodyText"/>
      </w:pPr>
      <w:r w:rsidRPr="00C70209">
        <w:t>The RCT by Chicella (2006)</w:t>
      </w:r>
      <w:r w:rsidR="001A475D" w:rsidRPr="00C70209">
        <w:fldChar w:fldCharType="begin"/>
      </w:r>
      <w:r w:rsidR="001A475D">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001A475D" w:rsidRPr="00C70209">
        <w:fldChar w:fldCharType="separate"/>
      </w:r>
      <w:r w:rsidR="001A475D" w:rsidRPr="000E261C">
        <w:rPr>
          <w:noProof/>
          <w:vertAlign w:val="superscript"/>
        </w:rPr>
        <w:t>281</w:t>
      </w:r>
      <w:r w:rsidR="001A475D" w:rsidRPr="00C70209">
        <w:fldChar w:fldCharType="end"/>
      </w:r>
      <w:r w:rsidRPr="00C70209">
        <w:t xml:space="preserve"> was a single</w:t>
      </w:r>
      <w:r w:rsidR="00BB008C" w:rsidRPr="00C70209">
        <w:t xml:space="preserve"> </w:t>
      </w:r>
      <w:r w:rsidRPr="00C70209">
        <w:t>centre study conducted in the USA that assessed the safety and efficacy of rHuEPO in reducing the rate of RBC transfusion in critically ill infants and children admitted to a single paediatric intensive care unit (PICU) and diagnosed with anaemia (defined as Hct &lt;30%). A total of 27 patients aged 1 month to 13 years were randomised to receive either rHuEPO (mean age 23 months) or placebo (mean age 29 months). All infants received iron.</w:t>
      </w:r>
    </w:p>
    <w:p w14:paraId="16B04C64" w14:textId="4C467380" w:rsidR="00DF2BB6" w:rsidRDefault="00DF2BB6" w:rsidP="003131E2">
      <w:pPr>
        <w:pStyle w:val="BodyText"/>
      </w:pPr>
      <w:r w:rsidRPr="00C70209">
        <w:t>The RCT by Jacobs (2003)</w:t>
      </w:r>
      <w:r w:rsidR="001A475D"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 </w:instrText>
      </w:r>
      <w:r w:rsidR="001A475D">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2</w:t>
      </w:r>
      <w:r w:rsidR="001A475D" w:rsidRPr="00C70209">
        <w:fldChar w:fldCharType="end"/>
      </w:r>
      <w:r w:rsidRPr="00C70209">
        <w:t xml:space="preserve"> was a single</w:t>
      </w:r>
      <w:r w:rsidR="00BB008C" w:rsidRPr="00C70209">
        <w:t xml:space="preserve"> </w:t>
      </w:r>
      <w:r w:rsidRPr="00C70209">
        <w:t>centre study conducted in the USA that assessed the safety and efficacy of rHuEPO in reducing the rate of RBC transfusion in critically ill infants who were diagnosed with bronchiolitis, acute respiratory failure and anaemia (defined as Hct &lt;2 SD below normal for age). A total of 44 patients aged 1 month to 2 years were randomised to receive either rHuEPO (mean age 3.5 months) or placebo (mean age 2.7 months). All infants were administered iron. The study was stopped early after an interim analysis revealed that significantly higher enrolment target was needed to detect a significant difference between treatment groups for the primary outcome measure.</w:t>
      </w:r>
    </w:p>
    <w:p w14:paraId="5862B80E" w14:textId="77777777" w:rsidR="00EF1DEA" w:rsidRPr="00C70209" w:rsidRDefault="00EF1DEA" w:rsidP="003131E2">
      <w:pPr>
        <w:pStyle w:val="BodyText"/>
      </w:pPr>
    </w:p>
    <w:p w14:paraId="3CE70D92" w14:textId="041470CD" w:rsidR="00DF2BB6" w:rsidRPr="00C70209" w:rsidRDefault="00DF2BB6" w:rsidP="003131E2">
      <w:pPr>
        <w:pStyle w:val="Caption"/>
        <w:ind w:left="2070"/>
      </w:pPr>
      <w:bookmarkStart w:id="638" w:name="_Ref404865048"/>
      <w:bookmarkStart w:id="639" w:name="_Toc423015406"/>
      <w:bookmarkStart w:id="640" w:name="_Toc427747154"/>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7</w:t>
      </w:r>
      <w:r w:rsidR="00130F03" w:rsidRPr="00C70209">
        <w:fldChar w:fldCharType="end"/>
      </w:r>
      <w:bookmarkEnd w:id="638"/>
      <w:r w:rsidRPr="00C70209">
        <w:tab/>
        <w:t>Characteristics and quality of Level II evidence – ESAs in critically ill paediatric patients</w:t>
      </w:r>
      <w:bookmarkEnd w:id="639"/>
      <w:bookmarkEnd w:id="640"/>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6"/>
        <w:gridCol w:w="1304"/>
        <w:gridCol w:w="1938"/>
        <w:gridCol w:w="1945"/>
        <w:gridCol w:w="1934"/>
      </w:tblGrid>
      <w:tr w:rsidR="00DF2BB6" w:rsidRPr="00C70209" w14:paraId="01B3A366"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hideMark/>
          </w:tcPr>
          <w:p w14:paraId="07005BFB" w14:textId="77777777" w:rsidR="00DF2BB6" w:rsidRPr="00C70209" w:rsidRDefault="00DF2BB6" w:rsidP="003131E2">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33D559AB" w14:textId="77777777" w:rsidR="00DF2BB6" w:rsidRPr="00C70209" w:rsidRDefault="00DF2BB6" w:rsidP="003131E2">
            <w:pPr>
              <w:pStyle w:val="TableH2"/>
            </w:pPr>
            <w:r w:rsidRPr="00C70209">
              <w:t>Study type</w:t>
            </w:r>
          </w:p>
          <w:p w14:paraId="1ADDB26A" w14:textId="77777777" w:rsidR="00DF2BB6" w:rsidRPr="00C70209" w:rsidRDefault="00DF2BB6" w:rsidP="003131E2">
            <w:pPr>
              <w:pStyle w:val="TableH3"/>
            </w:pPr>
            <w:r w:rsidRPr="00C70209">
              <w:t>Study quality</w:t>
            </w:r>
          </w:p>
        </w:tc>
        <w:tc>
          <w:tcPr>
            <w:tcW w:w="2013" w:type="dxa"/>
            <w:tcBorders>
              <w:top w:val="single" w:sz="4" w:space="0" w:color="auto"/>
              <w:left w:val="single" w:sz="4" w:space="0" w:color="auto"/>
              <w:bottom w:val="single" w:sz="4" w:space="0" w:color="auto"/>
              <w:right w:val="single" w:sz="4" w:space="0" w:color="auto"/>
            </w:tcBorders>
            <w:hideMark/>
          </w:tcPr>
          <w:p w14:paraId="46125650" w14:textId="77777777" w:rsidR="00DF2BB6" w:rsidRPr="00C70209" w:rsidRDefault="00DF2BB6" w:rsidP="003131E2">
            <w:pPr>
              <w:pStyle w:val="TableH2"/>
            </w:pPr>
            <w:r w:rsidRPr="00C70209">
              <w:t>Population</w:t>
            </w:r>
          </w:p>
          <w:p w14:paraId="488611AE" w14:textId="77777777" w:rsidR="00DF2BB6" w:rsidRPr="00C70209" w:rsidRDefault="00DF2BB6" w:rsidP="003131E2">
            <w:pPr>
              <w:pStyle w:val="TableH2"/>
            </w:pPr>
            <w:r w:rsidRPr="00C70209">
              <w:t>N</w:t>
            </w:r>
          </w:p>
        </w:tc>
        <w:tc>
          <w:tcPr>
            <w:tcW w:w="2013" w:type="dxa"/>
            <w:tcBorders>
              <w:top w:val="single" w:sz="4" w:space="0" w:color="auto"/>
              <w:left w:val="single" w:sz="4" w:space="0" w:color="auto"/>
              <w:bottom w:val="single" w:sz="4" w:space="0" w:color="auto"/>
              <w:right w:val="single" w:sz="4" w:space="0" w:color="auto"/>
            </w:tcBorders>
            <w:hideMark/>
          </w:tcPr>
          <w:p w14:paraId="5A611926" w14:textId="77777777" w:rsidR="00DF2BB6" w:rsidRPr="00C70209" w:rsidRDefault="00DF2BB6" w:rsidP="003131E2">
            <w:pPr>
              <w:pStyle w:val="TableH2"/>
            </w:pPr>
            <w:r w:rsidRPr="00C70209">
              <w:t>Comparison</w:t>
            </w:r>
          </w:p>
        </w:tc>
        <w:tc>
          <w:tcPr>
            <w:tcW w:w="2013" w:type="dxa"/>
            <w:tcBorders>
              <w:top w:val="single" w:sz="4" w:space="0" w:color="auto"/>
              <w:left w:val="single" w:sz="4" w:space="0" w:color="auto"/>
              <w:bottom w:val="single" w:sz="4" w:space="0" w:color="auto"/>
              <w:right w:val="single" w:sz="4" w:space="0" w:color="auto"/>
            </w:tcBorders>
            <w:hideMark/>
          </w:tcPr>
          <w:p w14:paraId="5A0EB7F2" w14:textId="77777777" w:rsidR="00DF2BB6" w:rsidRPr="00C70209" w:rsidRDefault="00DF2BB6" w:rsidP="003131E2">
            <w:pPr>
              <w:pStyle w:val="TableH2"/>
            </w:pPr>
            <w:r w:rsidRPr="00C70209">
              <w:t>Outcomes</w:t>
            </w:r>
          </w:p>
        </w:tc>
      </w:tr>
      <w:tr w:rsidR="00DF2BB6" w:rsidRPr="00C70209" w14:paraId="1AFE08D3"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hideMark/>
          </w:tcPr>
          <w:p w14:paraId="6390236B" w14:textId="5E9F03DD" w:rsidR="00DF2BB6" w:rsidRPr="00C70209" w:rsidRDefault="00DF2BB6" w:rsidP="000E261C">
            <w:pPr>
              <w:pStyle w:val="Tabletext"/>
            </w:pPr>
            <w:r w:rsidRPr="00C70209">
              <w:t>Chicella (2006)</w:t>
            </w:r>
            <w:r w:rsidRPr="00C70209">
              <w:fldChar w:fldCharType="begin"/>
            </w:r>
            <w:r w:rsidR="000E261C">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Pr="00C70209">
              <w:fldChar w:fldCharType="separate"/>
            </w:r>
            <w:r w:rsidR="000E261C" w:rsidRPr="000E261C">
              <w:rPr>
                <w:noProof/>
                <w:vertAlign w:val="superscript"/>
              </w:rPr>
              <w:t>281</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hideMark/>
          </w:tcPr>
          <w:p w14:paraId="2BABB5E3" w14:textId="77777777" w:rsidR="00DF2BB6" w:rsidRPr="00C70209" w:rsidRDefault="00DF2BB6" w:rsidP="003131E2">
            <w:pPr>
              <w:pStyle w:val="Tabletext"/>
            </w:pPr>
            <w:r w:rsidRPr="00C70209">
              <w:t>Level II</w:t>
            </w:r>
          </w:p>
          <w:p w14:paraId="756D932A" w14:textId="77777777" w:rsidR="00DF2BB6" w:rsidRPr="00C70209" w:rsidRDefault="00DF2BB6" w:rsidP="003131E2">
            <w:pPr>
              <w:pStyle w:val="Tabletext"/>
              <w:rPr>
                <w:i/>
              </w:rPr>
            </w:pPr>
            <w:r w:rsidRPr="00C70209">
              <w:rPr>
                <w:i/>
              </w:rPr>
              <w:t>Poor</w:t>
            </w:r>
          </w:p>
        </w:tc>
        <w:tc>
          <w:tcPr>
            <w:tcW w:w="2013" w:type="dxa"/>
            <w:tcBorders>
              <w:top w:val="single" w:sz="4" w:space="0" w:color="auto"/>
              <w:left w:val="single" w:sz="4" w:space="0" w:color="auto"/>
              <w:bottom w:val="single" w:sz="4" w:space="0" w:color="auto"/>
              <w:right w:val="single" w:sz="4" w:space="0" w:color="auto"/>
            </w:tcBorders>
          </w:tcPr>
          <w:p w14:paraId="07B399F6" w14:textId="1F382504" w:rsidR="00DF2BB6" w:rsidRPr="00C70209" w:rsidRDefault="00DF2BB6" w:rsidP="003131E2">
            <w:pPr>
              <w:pStyle w:val="Tabletext"/>
            </w:pPr>
            <w:r w:rsidRPr="00C70209">
              <w:t>Critically ill children (aged ≤18 years) admitted to PICU with anaemia (defined as Hct ≤30 %)</w:t>
            </w:r>
          </w:p>
          <w:p w14:paraId="102634D5" w14:textId="77777777" w:rsidR="00DF2BB6" w:rsidRPr="00C70209" w:rsidRDefault="00DF2BB6" w:rsidP="003131E2">
            <w:pPr>
              <w:pStyle w:val="Tabletext"/>
            </w:pPr>
          </w:p>
          <w:p w14:paraId="24C58747" w14:textId="77777777" w:rsidR="00DF2BB6" w:rsidRPr="00C70209" w:rsidRDefault="00DF2BB6" w:rsidP="003131E2">
            <w:pPr>
              <w:pStyle w:val="Tabletext"/>
            </w:pPr>
            <w:r w:rsidRPr="00C70209">
              <w:t>N=27</w:t>
            </w:r>
          </w:p>
        </w:tc>
        <w:tc>
          <w:tcPr>
            <w:tcW w:w="2013" w:type="dxa"/>
            <w:tcBorders>
              <w:top w:val="single" w:sz="4" w:space="0" w:color="auto"/>
              <w:left w:val="single" w:sz="4" w:space="0" w:color="auto"/>
              <w:bottom w:val="single" w:sz="4" w:space="0" w:color="auto"/>
              <w:right w:val="single" w:sz="4" w:space="0" w:color="auto"/>
            </w:tcBorders>
            <w:hideMark/>
          </w:tcPr>
          <w:p w14:paraId="48E3759A" w14:textId="0B297DE0" w:rsidR="00DF2BB6" w:rsidRPr="00C70209" w:rsidRDefault="00DF2BB6" w:rsidP="003131E2">
            <w:pPr>
              <w:pStyle w:val="Tabletext"/>
            </w:pPr>
            <w:r w:rsidRPr="00C70209">
              <w:t>rHuEPO (300 U/kg/day, iv) versus placebo (saline)</w:t>
            </w:r>
          </w:p>
          <w:p w14:paraId="5923615F" w14:textId="47F0DB4D" w:rsidR="00DF2BB6" w:rsidRPr="00C70209" w:rsidRDefault="00DF2BB6" w:rsidP="003131E2">
            <w:pPr>
              <w:pStyle w:val="Tabletextnote"/>
            </w:pPr>
            <w:r w:rsidRPr="00C70209">
              <w:t>*All infants received oral iron (6 mg/kg/day, ferrous sulphate)</w:t>
            </w:r>
          </w:p>
          <w:p w14:paraId="3D5B5DD7" w14:textId="77777777" w:rsidR="00DF2BB6" w:rsidRPr="00C70209" w:rsidRDefault="00DF2BB6" w:rsidP="003131E2">
            <w:pPr>
              <w:pStyle w:val="Tabletextnote"/>
            </w:pPr>
            <w:r w:rsidRPr="00C70209">
              <w:t>*no specified transfusion protocol</w:t>
            </w:r>
          </w:p>
        </w:tc>
        <w:tc>
          <w:tcPr>
            <w:tcW w:w="2013" w:type="dxa"/>
            <w:tcBorders>
              <w:top w:val="single" w:sz="4" w:space="0" w:color="auto"/>
              <w:left w:val="single" w:sz="4" w:space="0" w:color="auto"/>
              <w:bottom w:val="single" w:sz="4" w:space="0" w:color="auto"/>
              <w:right w:val="single" w:sz="4" w:space="0" w:color="auto"/>
            </w:tcBorders>
            <w:hideMark/>
          </w:tcPr>
          <w:p w14:paraId="752BE342" w14:textId="7E19F26F" w:rsidR="00DF2BB6" w:rsidRPr="00C70209" w:rsidRDefault="00DF2BB6" w:rsidP="003131E2">
            <w:pPr>
              <w:pStyle w:val="Tabletext"/>
            </w:pPr>
            <w:r w:rsidRPr="00C70209">
              <w:t>Transfusion incidence</w:t>
            </w:r>
          </w:p>
          <w:p w14:paraId="2FBA593B" w14:textId="77777777" w:rsidR="00DF2BB6" w:rsidRPr="00C70209" w:rsidRDefault="00DF2BB6" w:rsidP="003131E2">
            <w:pPr>
              <w:pStyle w:val="Tabletext"/>
            </w:pPr>
            <w:r w:rsidRPr="00C70209">
              <w:t xml:space="preserve">Laboratory measures (Hct) </w:t>
            </w:r>
          </w:p>
        </w:tc>
      </w:tr>
      <w:tr w:rsidR="00DF2BB6" w:rsidRPr="00C70209" w14:paraId="316982E2" w14:textId="77777777" w:rsidTr="003131E2">
        <w:trPr>
          <w:cantSplit/>
          <w:tblHeader/>
        </w:trPr>
        <w:tc>
          <w:tcPr>
            <w:tcW w:w="1347" w:type="dxa"/>
            <w:tcBorders>
              <w:top w:val="single" w:sz="4" w:space="0" w:color="auto"/>
              <w:left w:val="single" w:sz="4" w:space="0" w:color="auto"/>
              <w:bottom w:val="single" w:sz="4" w:space="0" w:color="auto"/>
              <w:right w:val="single" w:sz="4" w:space="0" w:color="auto"/>
            </w:tcBorders>
            <w:hideMark/>
          </w:tcPr>
          <w:p w14:paraId="1EA538B5" w14:textId="31222CDA" w:rsidR="00DF2BB6" w:rsidRPr="00C70209" w:rsidRDefault="00DF2BB6" w:rsidP="000E261C">
            <w:pPr>
              <w:pStyle w:val="Tabletext"/>
            </w:pPr>
            <w:r w:rsidRPr="00C70209">
              <w:t>Jacobs (2003)</w:t>
            </w:r>
            <w:r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 </w:instrText>
            </w:r>
            <w:r w:rsidR="000E261C">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hideMark/>
          </w:tcPr>
          <w:p w14:paraId="437D381E" w14:textId="77777777" w:rsidR="00DF2BB6" w:rsidRPr="00C70209" w:rsidRDefault="00DF2BB6" w:rsidP="003131E2">
            <w:pPr>
              <w:pStyle w:val="Tabletext"/>
            </w:pPr>
            <w:r w:rsidRPr="00C70209">
              <w:t>Level II</w:t>
            </w:r>
          </w:p>
          <w:p w14:paraId="35DEB1DD" w14:textId="77777777" w:rsidR="00DF2BB6" w:rsidRPr="00C70209" w:rsidRDefault="00DF2BB6" w:rsidP="003131E2">
            <w:pPr>
              <w:pStyle w:val="Tabletext"/>
              <w:rPr>
                <w:i/>
              </w:rPr>
            </w:pPr>
            <w:r w:rsidRPr="00C70209">
              <w:rPr>
                <w:i/>
              </w:rPr>
              <w:t xml:space="preserve">Fair </w:t>
            </w:r>
          </w:p>
        </w:tc>
        <w:tc>
          <w:tcPr>
            <w:tcW w:w="2013" w:type="dxa"/>
            <w:tcBorders>
              <w:top w:val="single" w:sz="4" w:space="0" w:color="auto"/>
              <w:left w:val="single" w:sz="4" w:space="0" w:color="auto"/>
              <w:bottom w:val="single" w:sz="4" w:space="0" w:color="auto"/>
              <w:right w:val="single" w:sz="4" w:space="0" w:color="auto"/>
            </w:tcBorders>
          </w:tcPr>
          <w:p w14:paraId="3B5A3265" w14:textId="447687E2" w:rsidR="00DF2BB6" w:rsidRPr="00C70209" w:rsidRDefault="00DF2BB6" w:rsidP="003131E2">
            <w:pPr>
              <w:pStyle w:val="Tabletext"/>
            </w:pPr>
            <w:r w:rsidRPr="00C70209">
              <w:t>Critically ill infants (aged 1 month to 2 years) diagnosed with bronchiolitis, acute respiratory failure and anaemia</w:t>
            </w:r>
          </w:p>
          <w:p w14:paraId="0E4C0EA2" w14:textId="77777777" w:rsidR="00DF2BB6" w:rsidRPr="00C70209" w:rsidRDefault="00DF2BB6" w:rsidP="003131E2">
            <w:pPr>
              <w:pStyle w:val="Tabletext"/>
            </w:pPr>
          </w:p>
          <w:p w14:paraId="16DA0A56" w14:textId="77777777" w:rsidR="00DF2BB6" w:rsidRPr="00C70209" w:rsidRDefault="00DF2BB6" w:rsidP="003131E2">
            <w:pPr>
              <w:pStyle w:val="Tabletext"/>
            </w:pPr>
            <w:r w:rsidRPr="00C70209">
              <w:t>N=44</w:t>
            </w:r>
          </w:p>
        </w:tc>
        <w:tc>
          <w:tcPr>
            <w:tcW w:w="2013" w:type="dxa"/>
            <w:tcBorders>
              <w:top w:val="single" w:sz="4" w:space="0" w:color="auto"/>
              <w:left w:val="single" w:sz="4" w:space="0" w:color="auto"/>
              <w:bottom w:val="single" w:sz="4" w:space="0" w:color="auto"/>
              <w:right w:val="single" w:sz="4" w:space="0" w:color="auto"/>
            </w:tcBorders>
            <w:hideMark/>
          </w:tcPr>
          <w:p w14:paraId="45CB4289" w14:textId="1247B0D0" w:rsidR="00DF2BB6" w:rsidRPr="00C70209" w:rsidRDefault="00DF2BB6" w:rsidP="003131E2">
            <w:pPr>
              <w:pStyle w:val="Tabletext"/>
            </w:pPr>
            <w:r w:rsidRPr="00C70209">
              <w:t>rHuEPO (200 U/kg/day, iv) versus placebo (albumin)</w:t>
            </w:r>
          </w:p>
          <w:p w14:paraId="21C44B93" w14:textId="77777777" w:rsidR="00DF2BB6" w:rsidRPr="00C70209" w:rsidRDefault="00DF2BB6" w:rsidP="003131E2">
            <w:pPr>
              <w:pStyle w:val="Tabletextnote"/>
            </w:pPr>
            <w:r w:rsidRPr="00C70209">
              <w:t>*All infants received enteral elemental iron (3 mg/kg/day)</w:t>
            </w:r>
          </w:p>
          <w:p w14:paraId="02941D06" w14:textId="77777777" w:rsidR="00DF2BB6" w:rsidRPr="00C70209" w:rsidRDefault="00DF2BB6" w:rsidP="003131E2">
            <w:pPr>
              <w:pStyle w:val="Tabletextnote"/>
            </w:pPr>
            <w:r w:rsidRPr="00C70209">
              <w:t>*Transfusion guidelines were in place</w:t>
            </w:r>
          </w:p>
        </w:tc>
        <w:tc>
          <w:tcPr>
            <w:tcW w:w="2013" w:type="dxa"/>
            <w:tcBorders>
              <w:top w:val="single" w:sz="4" w:space="0" w:color="auto"/>
              <w:left w:val="single" w:sz="4" w:space="0" w:color="auto"/>
              <w:bottom w:val="single" w:sz="4" w:space="0" w:color="auto"/>
              <w:right w:val="single" w:sz="4" w:space="0" w:color="auto"/>
            </w:tcBorders>
            <w:hideMark/>
          </w:tcPr>
          <w:p w14:paraId="072A21C3" w14:textId="6356C885" w:rsidR="00DF2BB6" w:rsidRPr="00C70209" w:rsidRDefault="00DF2BB6" w:rsidP="003131E2">
            <w:pPr>
              <w:pStyle w:val="Tabletext"/>
            </w:pPr>
            <w:r w:rsidRPr="00C70209">
              <w:t>Transfusion incidence and volume</w:t>
            </w:r>
          </w:p>
          <w:p w14:paraId="765DDA41" w14:textId="13576F8F" w:rsidR="00DF2BB6" w:rsidRPr="00C70209" w:rsidRDefault="00DF2BB6" w:rsidP="003131E2">
            <w:pPr>
              <w:pStyle w:val="Tabletext"/>
            </w:pPr>
            <w:r w:rsidRPr="00C70209">
              <w:t>Mortality</w:t>
            </w:r>
          </w:p>
          <w:p w14:paraId="098AEB17" w14:textId="77777777" w:rsidR="00DF2BB6" w:rsidRPr="00C70209" w:rsidRDefault="00DF2BB6" w:rsidP="003131E2">
            <w:pPr>
              <w:pStyle w:val="Tabletext"/>
            </w:pPr>
            <w:r w:rsidRPr="00C70209">
              <w:t>Laboratory measures (Hct, ferritin)</w:t>
            </w:r>
          </w:p>
        </w:tc>
      </w:tr>
    </w:tbl>
    <w:p w14:paraId="37CEF46A" w14:textId="65D0D83C" w:rsidR="00DF2BB6" w:rsidRPr="00C70209" w:rsidRDefault="00DF2BB6" w:rsidP="003131E2">
      <w:pPr>
        <w:pStyle w:val="TableFigNotes0"/>
      </w:pPr>
      <w:r w:rsidRPr="00C70209">
        <w:t xml:space="preserve">ESA, </w:t>
      </w:r>
      <w:r w:rsidR="00EA5C41" w:rsidRPr="00C70209">
        <w:t>erythropoiesis stimulating agent</w:t>
      </w:r>
      <w:r w:rsidRPr="00C70209">
        <w:t xml:space="preserve">; Hct, haematocrit; iv, intravenous; PICU, paediatric intensive care unit; rHuEPO, </w:t>
      </w:r>
      <w:r w:rsidR="00EA5C41" w:rsidRPr="00C70209">
        <w:t>recombinant human epoetin</w:t>
      </w:r>
      <w:r w:rsidRPr="00C70209">
        <w:t>; U, unit</w:t>
      </w:r>
    </w:p>
    <w:p w14:paraId="198357F5" w14:textId="77777777" w:rsidR="00DF2BB6" w:rsidRPr="00C70209" w:rsidRDefault="00DF2BB6" w:rsidP="003131E2"/>
    <w:p w14:paraId="5ED2167D" w14:textId="77777777" w:rsidR="00DF2BB6" w:rsidRPr="00C70209" w:rsidRDefault="00DF2BB6">
      <w:pPr>
        <w:spacing w:after="200"/>
      </w:pPr>
      <w:r w:rsidRPr="00C70209">
        <w:br w:type="page"/>
      </w:r>
    </w:p>
    <w:p w14:paraId="3CB59400" w14:textId="77777777" w:rsidR="00DF2BB6" w:rsidRPr="00C70209" w:rsidRDefault="00DF2BB6" w:rsidP="003131E2">
      <w:pPr>
        <w:pStyle w:val="Heading5"/>
        <w:rPr>
          <w:lang w:val="en-AU"/>
        </w:rPr>
      </w:pPr>
      <w:r w:rsidRPr="00C70209">
        <w:rPr>
          <w:lang w:val="en-AU"/>
        </w:rPr>
        <w:t>Results</w:t>
      </w:r>
    </w:p>
    <w:p w14:paraId="1CFB8EA2" w14:textId="77777777" w:rsidR="00DF2BB6" w:rsidRPr="00C70209" w:rsidRDefault="00DF2BB6" w:rsidP="003131E2">
      <w:pPr>
        <w:pStyle w:val="Heading6"/>
      </w:pPr>
      <w:r w:rsidRPr="00C70209">
        <w:t>Transfusion incidence and volume</w:t>
      </w:r>
    </w:p>
    <w:p w14:paraId="799B8D07" w14:textId="5FF6BA4C" w:rsidR="00DF2BB6" w:rsidRPr="00C70209" w:rsidRDefault="00DF2BB6" w:rsidP="003131E2">
      <w:pPr>
        <w:pStyle w:val="BodyText"/>
      </w:pPr>
      <w:r w:rsidRPr="00C70209">
        <w:t xml:space="preserve">Two RCTs </w:t>
      </w:r>
      <w:r w:rsidR="001A475D" w:rsidRPr="00C70209">
        <w:fldChar w:fldCharType="begin"/>
      </w:r>
      <w:r w:rsidR="001A475D">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001A475D" w:rsidRPr="00C70209">
        <w:fldChar w:fldCharType="separate"/>
      </w:r>
      <w:r w:rsidR="001A475D" w:rsidRPr="000E261C">
        <w:rPr>
          <w:noProof/>
          <w:vertAlign w:val="superscript"/>
        </w:rPr>
        <w:t>281</w:t>
      </w:r>
      <w:r w:rsidR="001A475D" w:rsidRPr="00C70209">
        <w:fldChar w:fldCharType="end"/>
      </w:r>
      <w:r w:rsidR="001A475D" w:rsidRPr="001A475D">
        <w:rPr>
          <w:vertAlign w:val="superscript"/>
        </w:rPr>
        <w:t>,</w:t>
      </w:r>
      <w:r w:rsidR="001A475D"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 </w:instrText>
      </w:r>
      <w:r w:rsidR="001A475D">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2</w:t>
      </w:r>
      <w:r w:rsidR="001A475D" w:rsidRPr="00C70209">
        <w:fldChar w:fldCharType="end"/>
      </w:r>
      <w:r w:rsidR="001A475D">
        <w:t xml:space="preserve"> </w:t>
      </w:r>
      <w:r w:rsidRPr="00C70209">
        <w:t xml:space="preserve">identified in the systematic review and hand-searching process comparing rHuEPO with placebo reported on transfusion incidence or volume in critically ill infants and children. </w:t>
      </w:r>
      <w:r w:rsidRPr="00C70209">
        <w:rPr>
          <w:b/>
          <w:highlight w:val="yellow"/>
        </w:rPr>
        <w:fldChar w:fldCharType="begin"/>
      </w:r>
      <w:r w:rsidRPr="00C70209">
        <w:rPr>
          <w:b/>
        </w:rPr>
        <w:instrText xml:space="preserve"> REF _Ref412729518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8</w:t>
      </w:r>
      <w:r w:rsidRPr="00C70209">
        <w:rPr>
          <w:b/>
          <w:highlight w:val="yellow"/>
        </w:rPr>
        <w:fldChar w:fldCharType="end"/>
      </w:r>
      <w:r w:rsidRPr="00C70209">
        <w:t xml:space="preserve"> summarises the results from these studies.</w:t>
      </w:r>
    </w:p>
    <w:p w14:paraId="5F7E3DE0" w14:textId="7DC4D960" w:rsidR="00DF2BB6" w:rsidRPr="00C70209" w:rsidRDefault="00DF2BB6" w:rsidP="003131E2">
      <w:pPr>
        <w:pStyle w:val="BodyText"/>
      </w:pPr>
      <w:r w:rsidRPr="00C70209">
        <w:t>Both Chicella (2006)</w:t>
      </w:r>
      <w:r w:rsidR="001A475D" w:rsidRPr="00C70209">
        <w:fldChar w:fldCharType="begin"/>
      </w:r>
      <w:r w:rsidR="001A475D">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001A475D" w:rsidRPr="00C70209">
        <w:fldChar w:fldCharType="separate"/>
      </w:r>
      <w:r w:rsidR="001A475D" w:rsidRPr="000E261C">
        <w:rPr>
          <w:noProof/>
          <w:vertAlign w:val="superscript"/>
        </w:rPr>
        <w:t>281</w:t>
      </w:r>
      <w:r w:rsidR="001A475D" w:rsidRPr="00C70209">
        <w:fldChar w:fldCharType="end"/>
      </w:r>
      <w:r w:rsidRPr="00C70209">
        <w:t xml:space="preserve"> and Jacobs (2003)</w:t>
      </w:r>
      <w:r w:rsidR="001A475D"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 </w:instrText>
      </w:r>
      <w:r w:rsidR="001A475D">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2</w:t>
      </w:r>
      <w:r w:rsidR="001A475D" w:rsidRPr="00C70209">
        <w:fldChar w:fldCharType="end"/>
      </w:r>
      <w:r w:rsidRPr="00C70209">
        <w:t xml:space="preserve"> reported no significant difference between treatment groups for the incidence of RBC transfusions (RR 0.70; 95% CI 0.19, 2.54 and RR 0.91; 95% CI 0.49, 1.69, respectively) or the mean number of transfusions per patient (MD –0.40; 95% CI –1.09, 0.29 and MD –0.10; 95% CI –0.22, –0.02, respectively) when comparing rHuEPO with placebo in critically ill paediatric patients.</w:t>
      </w:r>
    </w:p>
    <w:p w14:paraId="0918AFCB" w14:textId="7700BA0D" w:rsidR="00DF2BB6" w:rsidRPr="00C70209" w:rsidRDefault="00DF2BB6" w:rsidP="003131E2">
      <w:pPr>
        <w:pStyle w:val="BodyText"/>
      </w:pPr>
      <w:r w:rsidRPr="00C70209">
        <w:t>The study by Jacobs (2003)</w:t>
      </w:r>
      <w:r w:rsidR="001A475D"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 </w:instrText>
      </w:r>
      <w:r w:rsidR="001A475D">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2</w:t>
      </w:r>
      <w:r w:rsidR="001A475D" w:rsidRPr="00C70209">
        <w:fldChar w:fldCharType="end"/>
      </w:r>
      <w:r w:rsidRPr="00C70209">
        <w:t xml:space="preserve"> may not be sufficiently powered to detect a significant difference for this outcome, given that the study was stopped early after the interim analysis revealed no difference between groups for the primary outcome of number of RBC transfusions. The authors calculated that a total of 98 patients would be required to detect a significant difference between groups for this outcome; however, the interim results suggested that more than 3000 patients would be needed.</w:t>
      </w:r>
    </w:p>
    <w:p w14:paraId="131CA410" w14:textId="385FFB91" w:rsidR="00DF2BB6" w:rsidRPr="00C70209" w:rsidRDefault="00DF2BB6" w:rsidP="003131E2">
      <w:pPr>
        <w:pStyle w:val="BodyText"/>
      </w:pPr>
      <w:r w:rsidRPr="00C70209">
        <w:t>Jacobs (2003)</w:t>
      </w:r>
      <w:r w:rsidR="001A475D"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 </w:instrText>
      </w:r>
      <w:r w:rsidR="001A475D">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1A475D">
        <w:instrText xml:space="preserve"> ADDIN EN.CITE.DATA </w:instrText>
      </w:r>
      <w:r w:rsidR="001A475D">
        <w:fldChar w:fldCharType="end"/>
      </w:r>
      <w:r w:rsidR="001A475D" w:rsidRPr="00C70209">
        <w:fldChar w:fldCharType="separate"/>
      </w:r>
      <w:r w:rsidR="001A475D" w:rsidRPr="000E261C">
        <w:rPr>
          <w:noProof/>
          <w:vertAlign w:val="superscript"/>
        </w:rPr>
        <w:t>282</w:t>
      </w:r>
      <w:r w:rsidR="001A475D" w:rsidRPr="00C70209">
        <w:fldChar w:fldCharType="end"/>
      </w:r>
      <w:r w:rsidRPr="00C70209">
        <w:t xml:space="preserve"> also reported no significant difference between treatment groups for the mean volume of RBC transfused (</w:t>
      </w:r>
      <w:r w:rsidR="001A475D" w:rsidRPr="001A475D">
        <w:rPr>
          <w:i/>
        </w:rPr>
        <w:t>P = </w:t>
      </w:r>
      <w:r w:rsidRPr="00C70209">
        <w:t>NR); however, our analysis using the values reported suggests a significant effect in favour of rHuEPO (with iron) for reducing the volume of RBC transfused (MD –0.80; 95% CI –1.13, 0.47) in critically ill paediatric patients. The reasons for this discrepancy were not determined.</w:t>
      </w:r>
    </w:p>
    <w:p w14:paraId="4CCEBED2" w14:textId="1413A2D5" w:rsidR="00DF2BB6" w:rsidRPr="00C70209" w:rsidRDefault="00DF2BB6" w:rsidP="003131E2">
      <w:pPr>
        <w:pStyle w:val="BodyText"/>
      </w:pPr>
      <w:r w:rsidRPr="00C70209">
        <w:t xml:space="preserve">A meta-analysis was conducted to evaluate the effectiveness of rHuEPO compared with placebo on reducing the need for RBC transfusion in critically ill infants and children (see </w:t>
      </w:r>
      <w:r w:rsidRPr="00C70209">
        <w:rPr>
          <w:b/>
        </w:rPr>
        <w:fldChar w:fldCharType="begin"/>
      </w:r>
      <w:r w:rsidRPr="00C70209">
        <w:rPr>
          <w:b/>
        </w:rPr>
        <w:instrText xml:space="preserve"> REF _Ref404870216 \h  \* MERGEFORMAT </w:instrText>
      </w:r>
      <w:r w:rsidRPr="00C70209">
        <w:rPr>
          <w:b/>
        </w:rPr>
      </w:r>
      <w:r w:rsidRPr="00C70209">
        <w:rPr>
          <w:b/>
        </w:rPr>
        <w:fldChar w:fldCharType="separate"/>
      </w:r>
      <w:r w:rsidR="000F7A9B" w:rsidRPr="000F7A9B">
        <w:rPr>
          <w:b/>
        </w:rPr>
        <w:t>Figure 3.2.27</w:t>
      </w:r>
      <w:r w:rsidRPr="00C70209">
        <w:rPr>
          <w:b/>
        </w:rPr>
        <w:fldChar w:fldCharType="end"/>
      </w:r>
      <w:r w:rsidRPr="00C70209">
        <w:rPr>
          <w:b/>
        </w:rPr>
        <w:t xml:space="preserve"> </w:t>
      </w:r>
      <w:r w:rsidRPr="00C70209">
        <w:t xml:space="preserve">and </w:t>
      </w:r>
      <w:r w:rsidRPr="00C70209">
        <w:rPr>
          <w:b/>
        </w:rPr>
        <w:fldChar w:fldCharType="begin"/>
      </w:r>
      <w:r w:rsidRPr="00C70209">
        <w:rPr>
          <w:b/>
        </w:rPr>
        <w:instrText xml:space="preserve"> REF _Ref404870218 \h  \* MERGEFORMAT </w:instrText>
      </w:r>
      <w:r w:rsidRPr="00C70209">
        <w:rPr>
          <w:b/>
        </w:rPr>
      </w:r>
      <w:r w:rsidRPr="00C70209">
        <w:rPr>
          <w:b/>
        </w:rPr>
        <w:fldChar w:fldCharType="separate"/>
      </w:r>
      <w:r w:rsidR="000F7A9B" w:rsidRPr="000F7A9B">
        <w:rPr>
          <w:b/>
        </w:rPr>
        <w:t>Figure</w:t>
      </w:r>
      <w:r w:rsidR="000F7A9B" w:rsidRPr="00C70209">
        <w:t xml:space="preserve"> </w:t>
      </w:r>
      <w:r w:rsidR="000F7A9B" w:rsidRPr="000F7A9B">
        <w:rPr>
          <w:b/>
        </w:rPr>
        <w:t>3.2.28</w:t>
      </w:r>
      <w:r w:rsidRPr="00C70209">
        <w:rPr>
          <w:b/>
        </w:rPr>
        <w:fldChar w:fldCharType="end"/>
      </w:r>
      <w:r w:rsidRPr="00C70209">
        <w:t>). The analysis showed that the administration of ESAs did not significantly alter the incidence of RBC transfusions (RR 0.86; 95% CI 0.49, 1.51) or affect the mean number of RBC transfusions per patient (MD –0.11; 95% CI –0.23, 0.01) in critically ill infants and children. There was no significant heterogeneity for either outcome (I</w:t>
      </w:r>
      <w:r w:rsidRPr="00C70209">
        <w:rPr>
          <w:vertAlign w:val="superscript"/>
        </w:rPr>
        <w:t>2</w:t>
      </w:r>
      <w:r w:rsidRPr="00C70209">
        <w:t>=0%).</w:t>
      </w:r>
    </w:p>
    <w:p w14:paraId="327B634B" w14:textId="77777777" w:rsidR="00DF2BB6" w:rsidRPr="00C70209" w:rsidRDefault="00DF2BB6" w:rsidP="003131E2">
      <w:pPr>
        <w:pStyle w:val="BodyText"/>
      </w:pPr>
    </w:p>
    <w:p w14:paraId="429D0864"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1D57BD7F" w14:textId="035A4896" w:rsidR="00DF2BB6" w:rsidRPr="00C70209" w:rsidRDefault="00DF2BB6" w:rsidP="003131E2">
      <w:pPr>
        <w:pStyle w:val="Caption"/>
      </w:pPr>
      <w:bookmarkStart w:id="641" w:name="_Ref412729518"/>
      <w:bookmarkStart w:id="642" w:name="_Toc423015407"/>
      <w:bookmarkStart w:id="643" w:name="_Toc427747155"/>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8</w:t>
      </w:r>
      <w:r w:rsidR="00130F03" w:rsidRPr="00C70209">
        <w:fldChar w:fldCharType="end"/>
      </w:r>
      <w:bookmarkEnd w:id="641"/>
      <w:r w:rsidRPr="00C70209">
        <w:tab/>
        <w:t>Critically ill paediatric patients: Results for ESAs versus no ESAs – Transfusion volume or incidence</w:t>
      </w:r>
      <w:bookmarkEnd w:id="642"/>
      <w:bookmarkEnd w:id="64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2"/>
        <w:gridCol w:w="1392"/>
        <w:gridCol w:w="1395"/>
        <w:gridCol w:w="1392"/>
        <w:gridCol w:w="1381"/>
        <w:gridCol w:w="1471"/>
        <w:gridCol w:w="1471"/>
        <w:gridCol w:w="1449"/>
        <w:gridCol w:w="1732"/>
      </w:tblGrid>
      <w:tr w:rsidR="00DF2BB6" w:rsidRPr="00C70209" w14:paraId="278F61B6" w14:textId="77777777" w:rsidTr="003131E2">
        <w:trPr>
          <w:cantSplit/>
          <w:tblHeader/>
        </w:trPr>
        <w:tc>
          <w:tcPr>
            <w:tcW w:w="388" w:type="pct"/>
            <w:vMerge w:val="restart"/>
            <w:tcBorders>
              <w:bottom w:val="single" w:sz="4" w:space="0" w:color="auto"/>
            </w:tcBorders>
          </w:tcPr>
          <w:p w14:paraId="4A0D6A75" w14:textId="77777777" w:rsidR="00DF2BB6" w:rsidRPr="00C70209" w:rsidRDefault="00DF2BB6" w:rsidP="003131E2">
            <w:pPr>
              <w:pStyle w:val="TableH2"/>
              <w:rPr>
                <w:rFonts w:eastAsia="Arial Unicode MS"/>
              </w:rPr>
            </w:pPr>
            <w:r w:rsidRPr="00C70209">
              <w:rPr>
                <w:rFonts w:eastAsia="Arial Unicode MS"/>
              </w:rPr>
              <w:t>Study</w:t>
            </w:r>
          </w:p>
          <w:p w14:paraId="7FB9E29E"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1937B89E" w14:textId="77777777" w:rsidR="00DF2BB6" w:rsidRPr="00C70209" w:rsidRDefault="00DF2BB6" w:rsidP="003131E2">
            <w:pPr>
              <w:pStyle w:val="TableH2"/>
              <w:rPr>
                <w:rFonts w:eastAsia="Arial Unicode MS"/>
              </w:rPr>
            </w:pPr>
            <w:r w:rsidRPr="00C70209">
              <w:rPr>
                <w:rFonts w:eastAsia="Arial Unicode MS"/>
                <w:i/>
              </w:rPr>
              <w:t>Quality</w:t>
            </w:r>
          </w:p>
        </w:tc>
        <w:tc>
          <w:tcPr>
            <w:tcW w:w="491" w:type="pct"/>
            <w:vMerge w:val="restart"/>
          </w:tcPr>
          <w:p w14:paraId="09B24A90"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1" w:type="pct"/>
            <w:vMerge w:val="restart"/>
          </w:tcPr>
          <w:p w14:paraId="17E31C87"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2" w:type="pct"/>
            <w:vMerge w:val="restart"/>
          </w:tcPr>
          <w:p w14:paraId="7ECA32F1" w14:textId="77777777" w:rsidR="00DF2BB6" w:rsidRPr="00C70209" w:rsidRDefault="00DF2BB6" w:rsidP="003131E2">
            <w:pPr>
              <w:pStyle w:val="TableH2"/>
              <w:rPr>
                <w:rFonts w:eastAsia="Arial Unicode MS"/>
              </w:rPr>
            </w:pPr>
            <w:r w:rsidRPr="00C70209">
              <w:rPr>
                <w:rFonts w:eastAsia="Arial Unicode MS"/>
              </w:rPr>
              <w:t>Setting</w:t>
            </w:r>
          </w:p>
          <w:p w14:paraId="2E1147D4" w14:textId="77777777" w:rsidR="00DF2BB6" w:rsidRPr="00C70209" w:rsidRDefault="00DF2BB6" w:rsidP="003131E2">
            <w:pPr>
              <w:pStyle w:val="TableH2"/>
              <w:rPr>
                <w:rFonts w:eastAsia="Arial Unicode MS"/>
              </w:rPr>
            </w:pPr>
            <w:r w:rsidRPr="00C70209">
              <w:rPr>
                <w:rFonts w:eastAsia="Arial Unicode MS"/>
              </w:rPr>
              <w:t>Location</w:t>
            </w:r>
          </w:p>
        </w:tc>
        <w:tc>
          <w:tcPr>
            <w:tcW w:w="491" w:type="pct"/>
            <w:vMerge w:val="restart"/>
          </w:tcPr>
          <w:p w14:paraId="67FD68A7" w14:textId="399F6481" w:rsidR="00DF2BB6" w:rsidRPr="00C70209" w:rsidRDefault="00DF2BB6" w:rsidP="003131E2">
            <w:pPr>
              <w:pStyle w:val="TableH2"/>
              <w:rPr>
                <w:rFonts w:eastAsia="Arial Unicode MS"/>
              </w:rPr>
            </w:pPr>
            <w:r w:rsidRPr="00C70209">
              <w:rPr>
                <w:rFonts w:eastAsia="Arial Unicode MS"/>
              </w:rPr>
              <w:t>Intervention versus comparator</w:t>
            </w:r>
          </w:p>
        </w:tc>
        <w:tc>
          <w:tcPr>
            <w:tcW w:w="487" w:type="pct"/>
            <w:vMerge w:val="restart"/>
            <w:tcBorders>
              <w:bottom w:val="single" w:sz="4" w:space="0" w:color="auto"/>
            </w:tcBorders>
          </w:tcPr>
          <w:p w14:paraId="7FA4CA4C" w14:textId="77777777" w:rsidR="00DF2BB6" w:rsidRPr="00C70209" w:rsidRDefault="00DF2BB6" w:rsidP="003131E2">
            <w:pPr>
              <w:pStyle w:val="TableH2"/>
              <w:rPr>
                <w:rFonts w:eastAsia="Arial Unicode MS"/>
              </w:rPr>
            </w:pPr>
            <w:r w:rsidRPr="00C70209">
              <w:rPr>
                <w:rFonts w:eastAsia="Arial Unicode MS"/>
              </w:rPr>
              <w:t>Outcome</w:t>
            </w:r>
          </w:p>
        </w:tc>
        <w:tc>
          <w:tcPr>
            <w:tcW w:w="2160" w:type="pct"/>
            <w:gridSpan w:val="4"/>
          </w:tcPr>
          <w:p w14:paraId="6FF1BA92" w14:textId="77777777" w:rsidR="00DF2BB6" w:rsidRPr="00C70209" w:rsidRDefault="00DF2BB6" w:rsidP="003131E2">
            <w:pPr>
              <w:pStyle w:val="TableH2"/>
              <w:rPr>
                <w:rFonts w:eastAsia="Arial Unicode MS"/>
              </w:rPr>
            </w:pPr>
            <w:r w:rsidRPr="00C70209">
              <w:rPr>
                <w:rFonts w:eastAsia="Arial Unicode MS"/>
              </w:rPr>
              <w:t>Results</w:t>
            </w:r>
          </w:p>
        </w:tc>
      </w:tr>
      <w:tr w:rsidR="00DF2BB6" w:rsidRPr="00C70209" w14:paraId="697461E5" w14:textId="77777777" w:rsidTr="003131E2">
        <w:trPr>
          <w:cantSplit/>
          <w:tblHeader/>
        </w:trPr>
        <w:tc>
          <w:tcPr>
            <w:tcW w:w="388" w:type="pct"/>
            <w:vMerge/>
          </w:tcPr>
          <w:p w14:paraId="42A44188" w14:textId="77777777" w:rsidR="00DF2BB6" w:rsidRPr="00C70209" w:rsidRDefault="00DF2BB6" w:rsidP="003131E2">
            <w:pPr>
              <w:pStyle w:val="TableH2"/>
              <w:rPr>
                <w:rFonts w:eastAsia="Arial Unicode MS"/>
              </w:rPr>
            </w:pPr>
          </w:p>
        </w:tc>
        <w:tc>
          <w:tcPr>
            <w:tcW w:w="491" w:type="pct"/>
            <w:vMerge/>
          </w:tcPr>
          <w:p w14:paraId="3272E403" w14:textId="77777777" w:rsidR="00DF2BB6" w:rsidRPr="00C70209" w:rsidRDefault="00DF2BB6" w:rsidP="003131E2">
            <w:pPr>
              <w:pStyle w:val="TableH2"/>
              <w:rPr>
                <w:rFonts w:eastAsia="Arial Unicode MS"/>
              </w:rPr>
            </w:pPr>
          </w:p>
        </w:tc>
        <w:tc>
          <w:tcPr>
            <w:tcW w:w="491" w:type="pct"/>
            <w:vMerge/>
          </w:tcPr>
          <w:p w14:paraId="7CA20640" w14:textId="77777777" w:rsidR="00DF2BB6" w:rsidRPr="00C70209" w:rsidRDefault="00DF2BB6" w:rsidP="003131E2">
            <w:pPr>
              <w:pStyle w:val="TableH2"/>
              <w:rPr>
                <w:rFonts w:eastAsia="Arial Unicode MS"/>
              </w:rPr>
            </w:pPr>
          </w:p>
        </w:tc>
        <w:tc>
          <w:tcPr>
            <w:tcW w:w="492" w:type="pct"/>
            <w:vMerge/>
          </w:tcPr>
          <w:p w14:paraId="6ED6CA2C" w14:textId="77777777" w:rsidR="00DF2BB6" w:rsidRPr="00C70209" w:rsidRDefault="00DF2BB6" w:rsidP="003131E2">
            <w:pPr>
              <w:pStyle w:val="TableH2"/>
              <w:rPr>
                <w:rFonts w:eastAsia="Arial Unicode MS"/>
              </w:rPr>
            </w:pPr>
          </w:p>
        </w:tc>
        <w:tc>
          <w:tcPr>
            <w:tcW w:w="491" w:type="pct"/>
            <w:vMerge/>
          </w:tcPr>
          <w:p w14:paraId="4116DCD1" w14:textId="77777777" w:rsidR="00DF2BB6" w:rsidRPr="00C70209" w:rsidRDefault="00DF2BB6" w:rsidP="003131E2">
            <w:pPr>
              <w:pStyle w:val="TableH2"/>
              <w:rPr>
                <w:rFonts w:eastAsia="Arial Unicode MS"/>
              </w:rPr>
            </w:pPr>
          </w:p>
        </w:tc>
        <w:tc>
          <w:tcPr>
            <w:tcW w:w="487" w:type="pct"/>
            <w:vMerge/>
          </w:tcPr>
          <w:p w14:paraId="252207E2" w14:textId="77777777" w:rsidR="00DF2BB6" w:rsidRPr="00C70209" w:rsidRDefault="00DF2BB6" w:rsidP="003131E2">
            <w:pPr>
              <w:pStyle w:val="TableH2"/>
              <w:rPr>
                <w:rFonts w:eastAsia="Arial Unicode MS"/>
              </w:rPr>
            </w:pPr>
          </w:p>
        </w:tc>
        <w:tc>
          <w:tcPr>
            <w:tcW w:w="519" w:type="pct"/>
          </w:tcPr>
          <w:p w14:paraId="2595274B" w14:textId="3CD03C67" w:rsidR="00DF2BB6" w:rsidRPr="00C70209" w:rsidRDefault="00DF2BB6" w:rsidP="003131E2">
            <w:pPr>
              <w:pStyle w:val="TableH2"/>
              <w:rPr>
                <w:rFonts w:eastAsia="Arial Unicode MS"/>
              </w:rPr>
            </w:pPr>
            <w:r w:rsidRPr="00C70209">
              <w:rPr>
                <w:rFonts w:eastAsia="Arial Unicode MS"/>
              </w:rPr>
              <w:t>ESAs</w:t>
            </w:r>
          </w:p>
          <w:p w14:paraId="661138F1" w14:textId="77777777" w:rsidR="00DF2BB6" w:rsidRPr="00C70209" w:rsidRDefault="00DF2BB6" w:rsidP="003131E2">
            <w:pPr>
              <w:pStyle w:val="TableH2"/>
              <w:rPr>
                <w:rFonts w:eastAsia="Arial Unicode MS"/>
              </w:rPr>
            </w:pPr>
            <w:r w:rsidRPr="00C70209">
              <w:rPr>
                <w:rFonts w:eastAsia="Arial Unicode MS"/>
              </w:rPr>
              <w:t>n/N (%)</w:t>
            </w:r>
          </w:p>
          <w:p w14:paraId="3DC26771" w14:textId="1BAA12C9" w:rsidR="00DF2BB6" w:rsidRPr="00C70209" w:rsidRDefault="00DF2BB6" w:rsidP="003131E2">
            <w:pPr>
              <w:pStyle w:val="TableH2"/>
              <w:rPr>
                <w:rFonts w:eastAsia="Arial Unicode MS"/>
              </w:rPr>
            </w:pPr>
            <w:r w:rsidRPr="00C70209">
              <w:rPr>
                <w:rFonts w:eastAsia="Arial Unicode MS"/>
              </w:rPr>
              <w:t>Mean ± SD</w:t>
            </w:r>
          </w:p>
          <w:p w14:paraId="6607377C" w14:textId="77777777" w:rsidR="00DF2BB6" w:rsidRPr="00C70209" w:rsidRDefault="00DF2BB6" w:rsidP="003131E2">
            <w:pPr>
              <w:pStyle w:val="TableH2"/>
              <w:rPr>
                <w:rFonts w:eastAsia="Arial Unicode MS"/>
              </w:rPr>
            </w:pPr>
          </w:p>
        </w:tc>
        <w:tc>
          <w:tcPr>
            <w:tcW w:w="519" w:type="pct"/>
          </w:tcPr>
          <w:p w14:paraId="3DE87D4B" w14:textId="77777777" w:rsidR="00DF2BB6" w:rsidRPr="00C70209" w:rsidRDefault="00DF2BB6" w:rsidP="003131E2">
            <w:pPr>
              <w:pStyle w:val="TableH2"/>
              <w:rPr>
                <w:rFonts w:eastAsia="Arial Unicode MS"/>
              </w:rPr>
            </w:pPr>
            <w:r w:rsidRPr="00C70209">
              <w:rPr>
                <w:rFonts w:eastAsia="Arial Unicode MS"/>
              </w:rPr>
              <w:t>No ESAs</w:t>
            </w:r>
          </w:p>
          <w:p w14:paraId="1B1B79A5"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081668CA"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5EBEC98C" w14:textId="77777777" w:rsidR="00DF2BB6" w:rsidRPr="00C70209" w:rsidRDefault="00DF2BB6" w:rsidP="003131E2">
            <w:pPr>
              <w:pStyle w:val="TableH2"/>
              <w:rPr>
                <w:rFonts w:eastAsia="Arial Unicode MS"/>
              </w:rPr>
            </w:pPr>
          </w:p>
        </w:tc>
        <w:tc>
          <w:tcPr>
            <w:tcW w:w="511" w:type="pct"/>
          </w:tcPr>
          <w:p w14:paraId="5846FA97" w14:textId="77777777" w:rsidR="00DF2BB6" w:rsidRPr="00C70209" w:rsidRDefault="00DF2BB6" w:rsidP="003131E2">
            <w:pPr>
              <w:pStyle w:val="TableH2"/>
              <w:rPr>
                <w:rFonts w:eastAsia="Arial Unicode MS"/>
              </w:rPr>
            </w:pPr>
            <w:r w:rsidRPr="00C70209">
              <w:rPr>
                <w:rFonts w:eastAsia="Arial Unicode MS"/>
              </w:rPr>
              <w:t>Risk estimate (95% CI)</w:t>
            </w:r>
          </w:p>
        </w:tc>
        <w:tc>
          <w:tcPr>
            <w:tcW w:w="611" w:type="pct"/>
          </w:tcPr>
          <w:p w14:paraId="360860ED" w14:textId="77777777" w:rsidR="00DF2BB6" w:rsidRPr="00C70209" w:rsidRDefault="00DF2BB6" w:rsidP="003131E2">
            <w:pPr>
              <w:pStyle w:val="TableH3"/>
              <w:rPr>
                <w:rFonts w:eastAsia="Arial Unicode MS"/>
              </w:rPr>
            </w:pPr>
            <w:r w:rsidRPr="00C70209">
              <w:rPr>
                <w:rFonts w:eastAsia="Arial Unicode MS"/>
              </w:rPr>
              <w:t>Statistical significance</w:t>
            </w:r>
          </w:p>
          <w:p w14:paraId="7A7B376A" w14:textId="4294B199" w:rsidR="00DF2BB6" w:rsidRPr="00C70209" w:rsidRDefault="001A475D" w:rsidP="003131E2">
            <w:pPr>
              <w:pStyle w:val="TableH3"/>
              <w:rPr>
                <w:rFonts w:eastAsia="Arial Unicode MS"/>
                <w:i w:val="0"/>
              </w:rPr>
            </w:pPr>
            <w:r w:rsidRPr="001A475D">
              <w:rPr>
                <w:rFonts w:eastAsia="Arial Unicode MS"/>
              </w:rPr>
              <w:t>P-</w:t>
            </w:r>
            <w:r w:rsidR="00DF2BB6" w:rsidRPr="00C70209">
              <w:rPr>
                <w:rFonts w:eastAsia="Arial Unicode MS"/>
                <w:i w:val="0"/>
              </w:rPr>
              <w:t>value</w:t>
            </w:r>
          </w:p>
          <w:p w14:paraId="6409DD1C"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187AA86D" w14:textId="77777777" w:rsidTr="003131E2">
        <w:trPr>
          <w:cantSplit/>
        </w:trPr>
        <w:tc>
          <w:tcPr>
            <w:tcW w:w="5000" w:type="pct"/>
            <w:gridSpan w:val="10"/>
            <w:shd w:val="clear" w:color="auto" w:fill="000000" w:themeFill="text1"/>
          </w:tcPr>
          <w:p w14:paraId="30DC8F85" w14:textId="77777777" w:rsidR="00DF2BB6" w:rsidRPr="00C70209" w:rsidRDefault="00DF2BB6" w:rsidP="003131E2">
            <w:pPr>
              <w:pStyle w:val="TableH4"/>
              <w:rPr>
                <w:rFonts w:eastAsia="Arial Unicode MS"/>
                <w:lang w:eastAsia="ja-JP"/>
              </w:rPr>
            </w:pPr>
            <w:r w:rsidRPr="00C70209">
              <w:rPr>
                <w:rFonts w:eastAsia="Arial Unicode MS"/>
                <w:lang w:eastAsia="ja-JP"/>
              </w:rPr>
              <w:t>Level II evidence</w:t>
            </w:r>
          </w:p>
        </w:tc>
      </w:tr>
      <w:tr w:rsidR="00DF2BB6" w:rsidRPr="00C70209" w14:paraId="62237ABB" w14:textId="77777777" w:rsidTr="003131E2">
        <w:trPr>
          <w:cantSplit/>
          <w:tblHeader/>
        </w:trPr>
        <w:tc>
          <w:tcPr>
            <w:tcW w:w="388" w:type="pct"/>
            <w:vMerge w:val="restart"/>
          </w:tcPr>
          <w:p w14:paraId="349C1F89" w14:textId="67717BDA" w:rsidR="00DF2BB6" w:rsidRPr="00C70209" w:rsidRDefault="00DF2BB6" w:rsidP="003131E2">
            <w:pPr>
              <w:pStyle w:val="Tabletext-evidencematrix"/>
            </w:pPr>
            <w:r w:rsidRPr="00C70209">
              <w:t>Chicella 2006</w:t>
            </w:r>
            <w:r w:rsidRPr="00C70209">
              <w:fldChar w:fldCharType="begin"/>
            </w:r>
            <w:r w:rsidR="000E261C">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Pr="00C70209">
              <w:fldChar w:fldCharType="separate"/>
            </w:r>
            <w:r w:rsidR="000E261C" w:rsidRPr="000E261C">
              <w:rPr>
                <w:noProof/>
                <w:vertAlign w:val="superscript"/>
              </w:rPr>
              <w:t>281</w:t>
            </w:r>
            <w:r w:rsidRPr="00C70209">
              <w:fldChar w:fldCharType="end"/>
            </w:r>
          </w:p>
          <w:p w14:paraId="64729E9D" w14:textId="77777777" w:rsidR="00DF2BB6" w:rsidRPr="00C70209" w:rsidRDefault="00DF2BB6" w:rsidP="003131E2">
            <w:pPr>
              <w:pStyle w:val="Tabletext-evidencematrix"/>
            </w:pPr>
            <w:r w:rsidRPr="00C70209">
              <w:t>Level II</w:t>
            </w:r>
          </w:p>
          <w:p w14:paraId="1C3BD0B1" w14:textId="77777777" w:rsidR="00DF2BB6" w:rsidRPr="00C70209" w:rsidRDefault="00DF2BB6" w:rsidP="003131E2">
            <w:pPr>
              <w:pStyle w:val="Tabletext-evidencematrix"/>
            </w:pPr>
            <w:r w:rsidRPr="00C70209">
              <w:rPr>
                <w:i/>
              </w:rPr>
              <w:t>Poor</w:t>
            </w:r>
          </w:p>
        </w:tc>
        <w:tc>
          <w:tcPr>
            <w:tcW w:w="491" w:type="pct"/>
            <w:vMerge w:val="restart"/>
          </w:tcPr>
          <w:p w14:paraId="3DC1E01B" w14:textId="77777777" w:rsidR="00DF2BB6" w:rsidRPr="00C70209" w:rsidRDefault="00DF2BB6" w:rsidP="003131E2">
            <w:pPr>
              <w:pStyle w:val="Tabletext-evidencematrix"/>
            </w:pPr>
            <w:r w:rsidRPr="00C70209">
              <w:t>N=27</w:t>
            </w:r>
          </w:p>
        </w:tc>
        <w:tc>
          <w:tcPr>
            <w:tcW w:w="491" w:type="pct"/>
            <w:vMerge w:val="restart"/>
          </w:tcPr>
          <w:p w14:paraId="51BF426D" w14:textId="77777777" w:rsidR="00DF2BB6" w:rsidRPr="00C70209" w:rsidRDefault="00DF2BB6" w:rsidP="003131E2">
            <w:pPr>
              <w:pStyle w:val="Tabletext-evidencematrix"/>
            </w:pPr>
            <w:r w:rsidRPr="00C70209">
              <w:t>Critically ill children aged ≤18 years with Hct ≤30 %</w:t>
            </w:r>
          </w:p>
        </w:tc>
        <w:tc>
          <w:tcPr>
            <w:tcW w:w="492" w:type="pct"/>
            <w:vMerge w:val="restart"/>
          </w:tcPr>
          <w:p w14:paraId="3164288A" w14:textId="77777777" w:rsidR="00DF2BB6" w:rsidRPr="00C70209" w:rsidRDefault="00DF2BB6" w:rsidP="003131E2">
            <w:pPr>
              <w:pStyle w:val="Tabletext-evidencematrix"/>
            </w:pPr>
            <w:r w:rsidRPr="00C70209">
              <w:t>Single PICU, USA</w:t>
            </w:r>
          </w:p>
        </w:tc>
        <w:tc>
          <w:tcPr>
            <w:tcW w:w="491" w:type="pct"/>
            <w:vMerge w:val="restart"/>
          </w:tcPr>
          <w:p w14:paraId="6A7400E9" w14:textId="669F7AEA" w:rsidR="00DF2BB6" w:rsidRPr="00C70209" w:rsidRDefault="00DF2BB6" w:rsidP="003131E2">
            <w:pPr>
              <w:pStyle w:val="Tabletext-evidencematrix"/>
            </w:pPr>
            <w:r w:rsidRPr="00C70209">
              <w:t>rHuEPO versus placebo (normal saline)</w:t>
            </w:r>
          </w:p>
          <w:p w14:paraId="7F53CF1F" w14:textId="77777777" w:rsidR="00DF2BB6" w:rsidRPr="00C70209" w:rsidRDefault="00DF2BB6" w:rsidP="003131E2">
            <w:pPr>
              <w:pStyle w:val="Tabletext-subanalysis"/>
            </w:pPr>
            <w:r w:rsidRPr="00C70209">
              <w:t>*All children received oral ferrous sulphate (6 mg elemental iron/kg/day)</w:t>
            </w:r>
          </w:p>
        </w:tc>
        <w:tc>
          <w:tcPr>
            <w:tcW w:w="487" w:type="pct"/>
          </w:tcPr>
          <w:p w14:paraId="4D3DC85B" w14:textId="77777777" w:rsidR="00DF2BB6" w:rsidRPr="00C70209" w:rsidRDefault="00DF2BB6" w:rsidP="003131E2">
            <w:pPr>
              <w:pStyle w:val="Tabletext-evidencematrix"/>
            </w:pPr>
            <w:r w:rsidRPr="00C70209">
              <w:t>Patients who received a RBC transfusion</w:t>
            </w:r>
          </w:p>
        </w:tc>
        <w:tc>
          <w:tcPr>
            <w:tcW w:w="519" w:type="pct"/>
          </w:tcPr>
          <w:p w14:paraId="563C1AB5" w14:textId="77777777" w:rsidR="00DF2BB6" w:rsidRPr="00C70209" w:rsidRDefault="00DF2BB6" w:rsidP="003131E2">
            <w:pPr>
              <w:pStyle w:val="Tabletext-evidencematrix"/>
            </w:pPr>
            <w:r w:rsidRPr="00C70209">
              <w:t>3/14 (21%)</w:t>
            </w:r>
          </w:p>
        </w:tc>
        <w:tc>
          <w:tcPr>
            <w:tcW w:w="519" w:type="pct"/>
          </w:tcPr>
          <w:p w14:paraId="5AD96ED0" w14:textId="77777777" w:rsidR="00DF2BB6" w:rsidRPr="00C70209" w:rsidRDefault="00DF2BB6" w:rsidP="003131E2">
            <w:pPr>
              <w:pStyle w:val="Tabletext-evidencematrix"/>
            </w:pPr>
            <w:r w:rsidRPr="00C70209">
              <w:t>4/13 (31%)</w:t>
            </w:r>
          </w:p>
        </w:tc>
        <w:tc>
          <w:tcPr>
            <w:tcW w:w="510" w:type="pct"/>
          </w:tcPr>
          <w:p w14:paraId="627D1254" w14:textId="77777777" w:rsidR="00DF2BB6" w:rsidRPr="00C70209" w:rsidRDefault="00DF2BB6" w:rsidP="003131E2">
            <w:pPr>
              <w:pStyle w:val="Tabletext-evidencematrix"/>
            </w:pPr>
            <w:r w:rsidRPr="00C70209">
              <w:t>RR 0.70 [0.19, 2.54]</w:t>
            </w:r>
            <w:r w:rsidRPr="00C70209">
              <w:rPr>
                <w:vertAlign w:val="superscript"/>
              </w:rPr>
              <w:t>c</w:t>
            </w:r>
          </w:p>
        </w:tc>
        <w:tc>
          <w:tcPr>
            <w:tcW w:w="612" w:type="pct"/>
          </w:tcPr>
          <w:p w14:paraId="73350883" w14:textId="77777777" w:rsidR="00DF2BB6" w:rsidRPr="00C70209" w:rsidRDefault="00DF2BB6" w:rsidP="003131E2">
            <w:pPr>
              <w:pStyle w:val="Tabletext-evidencematrix"/>
              <w:rPr>
                <w:i/>
              </w:rPr>
            </w:pPr>
            <w:r w:rsidRPr="00C70209">
              <w:rPr>
                <w:i/>
              </w:rPr>
              <w:t>No significant difference</w:t>
            </w:r>
          </w:p>
          <w:p w14:paraId="54948E49" w14:textId="7ADB0D13" w:rsidR="00DF2BB6" w:rsidRPr="00C70209" w:rsidRDefault="001A475D" w:rsidP="003131E2">
            <w:pPr>
              <w:pStyle w:val="Tabletext-evidencematrix"/>
            </w:pPr>
            <w:r w:rsidRPr="001A475D">
              <w:rPr>
                <w:i/>
              </w:rPr>
              <w:t>P = </w:t>
            </w:r>
            <w:r w:rsidR="00DF2BB6" w:rsidRPr="00C70209">
              <w:t>0.68</w:t>
            </w:r>
          </w:p>
        </w:tc>
      </w:tr>
      <w:tr w:rsidR="00DF2BB6" w:rsidRPr="00C70209" w14:paraId="58612A13" w14:textId="77777777" w:rsidTr="003131E2">
        <w:trPr>
          <w:cantSplit/>
          <w:tblHeader/>
        </w:trPr>
        <w:tc>
          <w:tcPr>
            <w:tcW w:w="388" w:type="pct"/>
            <w:vMerge/>
          </w:tcPr>
          <w:p w14:paraId="06284D93" w14:textId="77777777" w:rsidR="00DF2BB6" w:rsidRPr="00C70209" w:rsidRDefault="00DF2BB6" w:rsidP="003131E2">
            <w:pPr>
              <w:spacing w:before="40" w:after="60"/>
              <w:rPr>
                <w:rFonts w:ascii="Arial Narrow" w:eastAsia="Arial Unicode MS" w:hAnsi="Arial Narrow" w:cs="Arial"/>
                <w:bCs/>
                <w:sz w:val="16"/>
                <w:szCs w:val="16"/>
                <w:highlight w:val="yellow"/>
                <w:lang w:eastAsia="ja-JP"/>
              </w:rPr>
            </w:pPr>
          </w:p>
        </w:tc>
        <w:tc>
          <w:tcPr>
            <w:tcW w:w="491" w:type="pct"/>
            <w:vMerge/>
          </w:tcPr>
          <w:p w14:paraId="5334BA9F" w14:textId="77777777" w:rsidR="00DF2BB6" w:rsidRPr="00C70209" w:rsidRDefault="00DF2BB6" w:rsidP="003131E2">
            <w:pPr>
              <w:spacing w:before="40" w:after="60"/>
              <w:rPr>
                <w:rFonts w:ascii="Arial Narrow" w:eastAsia="Arial Unicode MS" w:hAnsi="Arial Narrow" w:cs="Arial"/>
                <w:bCs/>
                <w:sz w:val="16"/>
                <w:szCs w:val="16"/>
                <w:lang w:eastAsia="ja-JP"/>
              </w:rPr>
            </w:pPr>
          </w:p>
        </w:tc>
        <w:tc>
          <w:tcPr>
            <w:tcW w:w="491" w:type="pct"/>
            <w:vMerge/>
          </w:tcPr>
          <w:p w14:paraId="28E844C6" w14:textId="77777777" w:rsidR="00DF2BB6" w:rsidRPr="00C70209" w:rsidRDefault="00DF2BB6" w:rsidP="003131E2">
            <w:pPr>
              <w:spacing w:before="40" w:after="60"/>
              <w:rPr>
                <w:rFonts w:ascii="Arial Narrow" w:eastAsia="Arial Unicode MS" w:hAnsi="Arial Narrow" w:cs="Arial"/>
                <w:bCs/>
                <w:sz w:val="16"/>
                <w:szCs w:val="16"/>
                <w:lang w:eastAsia="ja-JP"/>
              </w:rPr>
            </w:pPr>
          </w:p>
        </w:tc>
        <w:tc>
          <w:tcPr>
            <w:tcW w:w="492" w:type="pct"/>
            <w:vMerge/>
          </w:tcPr>
          <w:p w14:paraId="71A31FB1" w14:textId="77777777" w:rsidR="00DF2BB6" w:rsidRPr="00C70209" w:rsidRDefault="00DF2BB6" w:rsidP="003131E2">
            <w:pPr>
              <w:spacing w:before="40" w:after="60"/>
              <w:rPr>
                <w:rFonts w:ascii="Arial Narrow" w:eastAsia="Arial Unicode MS" w:hAnsi="Arial Narrow" w:cs="Arial"/>
                <w:bCs/>
                <w:sz w:val="16"/>
                <w:szCs w:val="16"/>
                <w:lang w:eastAsia="ja-JP"/>
              </w:rPr>
            </w:pPr>
          </w:p>
        </w:tc>
        <w:tc>
          <w:tcPr>
            <w:tcW w:w="491" w:type="pct"/>
            <w:vMerge/>
          </w:tcPr>
          <w:p w14:paraId="1A03B93F" w14:textId="77777777" w:rsidR="00DF2BB6" w:rsidRPr="00C70209" w:rsidRDefault="00DF2BB6" w:rsidP="003131E2">
            <w:pPr>
              <w:spacing w:before="40" w:after="60"/>
              <w:rPr>
                <w:rFonts w:ascii="Arial Narrow" w:eastAsia="Arial Unicode MS" w:hAnsi="Arial Narrow" w:cs="Arial"/>
                <w:bCs/>
                <w:sz w:val="16"/>
                <w:szCs w:val="16"/>
                <w:lang w:eastAsia="ja-JP"/>
              </w:rPr>
            </w:pPr>
          </w:p>
        </w:tc>
        <w:tc>
          <w:tcPr>
            <w:tcW w:w="487" w:type="pct"/>
          </w:tcPr>
          <w:p w14:paraId="1BE667C0" w14:textId="77777777" w:rsidR="00DF2BB6" w:rsidRPr="00C70209" w:rsidRDefault="00DF2BB6" w:rsidP="003131E2">
            <w:pPr>
              <w:pStyle w:val="Tabletext-evidencematrix"/>
            </w:pPr>
            <w:r w:rsidRPr="00C70209">
              <w:t>Mean number RBC transfusions per patient</w:t>
            </w:r>
          </w:p>
        </w:tc>
        <w:tc>
          <w:tcPr>
            <w:tcW w:w="519" w:type="pct"/>
          </w:tcPr>
          <w:p w14:paraId="7126FDA0" w14:textId="77777777" w:rsidR="00DF2BB6" w:rsidRPr="00C70209" w:rsidRDefault="00DF2BB6" w:rsidP="003131E2">
            <w:pPr>
              <w:pStyle w:val="Tabletext-evidencematrix"/>
            </w:pPr>
            <w:r w:rsidRPr="00C70209">
              <w:t xml:space="preserve">0.2 ± 0.4 </w:t>
            </w:r>
          </w:p>
        </w:tc>
        <w:tc>
          <w:tcPr>
            <w:tcW w:w="519" w:type="pct"/>
          </w:tcPr>
          <w:p w14:paraId="7FDCCAE6" w14:textId="77777777" w:rsidR="00DF2BB6" w:rsidRPr="00C70209" w:rsidRDefault="00DF2BB6" w:rsidP="003131E2">
            <w:pPr>
              <w:pStyle w:val="Tabletext-evidencematrix"/>
            </w:pPr>
            <w:r w:rsidRPr="00C70209">
              <w:t xml:space="preserve">0.6 ± 1.2 </w:t>
            </w:r>
          </w:p>
        </w:tc>
        <w:tc>
          <w:tcPr>
            <w:tcW w:w="510" w:type="pct"/>
          </w:tcPr>
          <w:p w14:paraId="5460C96C" w14:textId="77777777" w:rsidR="00DF2BB6" w:rsidRPr="00C70209" w:rsidRDefault="00DF2BB6" w:rsidP="003131E2">
            <w:pPr>
              <w:pStyle w:val="Tabletext-evidencematrix"/>
            </w:pPr>
            <w:r w:rsidRPr="00C70209">
              <w:t>MD –0.40 [–1.09, 0.29]</w:t>
            </w:r>
            <w:r w:rsidRPr="00C70209">
              <w:rPr>
                <w:vertAlign w:val="superscript"/>
              </w:rPr>
              <w:t>c</w:t>
            </w:r>
          </w:p>
        </w:tc>
        <w:tc>
          <w:tcPr>
            <w:tcW w:w="612" w:type="pct"/>
          </w:tcPr>
          <w:p w14:paraId="201C156B" w14:textId="77777777" w:rsidR="00DF2BB6" w:rsidRPr="00C70209" w:rsidRDefault="00DF2BB6" w:rsidP="003131E2">
            <w:pPr>
              <w:pStyle w:val="Tabletext-evidencematrix"/>
              <w:rPr>
                <w:i/>
              </w:rPr>
            </w:pPr>
            <w:r w:rsidRPr="00C70209">
              <w:rPr>
                <w:i/>
              </w:rPr>
              <w:t>No significant difference</w:t>
            </w:r>
          </w:p>
          <w:p w14:paraId="706E73E6" w14:textId="297140A5" w:rsidR="00DF2BB6" w:rsidRPr="00C70209" w:rsidRDefault="001A475D" w:rsidP="003131E2">
            <w:pPr>
              <w:pStyle w:val="Tabletext-evidencematrix"/>
            </w:pPr>
            <w:r w:rsidRPr="001A475D">
              <w:rPr>
                <w:i/>
              </w:rPr>
              <w:t>P = </w:t>
            </w:r>
            <w:r w:rsidR="00DF2BB6" w:rsidRPr="00C70209">
              <w:t>0.49</w:t>
            </w:r>
          </w:p>
        </w:tc>
      </w:tr>
      <w:tr w:rsidR="00DF2BB6" w:rsidRPr="00C70209" w14:paraId="6BD3A210" w14:textId="77777777" w:rsidTr="003131E2">
        <w:trPr>
          <w:cantSplit/>
          <w:tblHeader/>
        </w:trPr>
        <w:tc>
          <w:tcPr>
            <w:tcW w:w="388" w:type="pct"/>
            <w:vMerge w:val="restart"/>
          </w:tcPr>
          <w:p w14:paraId="22980DEB" w14:textId="47DF889B" w:rsidR="00DF2BB6" w:rsidRPr="00C70209" w:rsidRDefault="00DF2BB6" w:rsidP="003131E2">
            <w:pPr>
              <w:pStyle w:val="Tabletext-evidencematrix"/>
            </w:pPr>
            <w:r w:rsidRPr="00C70209">
              <w:t>Jacobs 2003</w:t>
            </w:r>
            <w:r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 </w:instrText>
            </w:r>
            <w:r w:rsidR="000E261C">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2</w:t>
            </w:r>
            <w:r w:rsidRPr="00C70209">
              <w:fldChar w:fldCharType="end"/>
            </w:r>
          </w:p>
          <w:p w14:paraId="3E5AC33E" w14:textId="77777777" w:rsidR="00DF2BB6" w:rsidRPr="00C70209" w:rsidRDefault="00DF2BB6" w:rsidP="003131E2">
            <w:pPr>
              <w:pStyle w:val="Tabletext-evidencematrix"/>
            </w:pPr>
            <w:r w:rsidRPr="00C70209">
              <w:t>Level II</w:t>
            </w:r>
          </w:p>
          <w:p w14:paraId="3B00F751" w14:textId="77777777" w:rsidR="00DF2BB6" w:rsidRPr="00C70209" w:rsidRDefault="00DF2BB6" w:rsidP="003131E2">
            <w:pPr>
              <w:pStyle w:val="Tabletext-evidencematrix"/>
              <w:rPr>
                <w:rStyle w:val="Emphasis"/>
              </w:rPr>
            </w:pPr>
            <w:r w:rsidRPr="00C70209">
              <w:rPr>
                <w:rStyle w:val="Emphasis"/>
              </w:rPr>
              <w:t>Fair</w:t>
            </w:r>
          </w:p>
        </w:tc>
        <w:tc>
          <w:tcPr>
            <w:tcW w:w="491" w:type="pct"/>
            <w:vMerge w:val="restart"/>
          </w:tcPr>
          <w:p w14:paraId="2F1CB771" w14:textId="77777777" w:rsidR="00DF2BB6" w:rsidRPr="00C70209" w:rsidRDefault="00DF2BB6" w:rsidP="003131E2">
            <w:pPr>
              <w:pStyle w:val="Tabletext-evidencematrix"/>
            </w:pPr>
            <w:r w:rsidRPr="00C70209">
              <w:t>N=44</w:t>
            </w:r>
          </w:p>
        </w:tc>
        <w:tc>
          <w:tcPr>
            <w:tcW w:w="491" w:type="pct"/>
            <w:vMerge w:val="restart"/>
          </w:tcPr>
          <w:p w14:paraId="7BB63BCB" w14:textId="77777777" w:rsidR="00DF2BB6" w:rsidRPr="00C70209" w:rsidRDefault="00DF2BB6" w:rsidP="003131E2">
            <w:pPr>
              <w:pStyle w:val="Tabletext-evidencematrix"/>
            </w:pPr>
            <w:r w:rsidRPr="00C70209">
              <w:t>Critically ill children aged 1 month to 2 years diagnosed with bronchiolitis, acute respiratory failure and anaemia</w:t>
            </w:r>
          </w:p>
        </w:tc>
        <w:tc>
          <w:tcPr>
            <w:tcW w:w="492" w:type="pct"/>
            <w:vMerge w:val="restart"/>
          </w:tcPr>
          <w:p w14:paraId="1920E178" w14:textId="77777777" w:rsidR="00DF2BB6" w:rsidRPr="00C70209" w:rsidRDefault="00DF2BB6" w:rsidP="003131E2">
            <w:pPr>
              <w:pStyle w:val="Tabletext-evidencematrix"/>
            </w:pPr>
            <w:r w:rsidRPr="00C70209">
              <w:t>Single PICU, USA</w:t>
            </w:r>
          </w:p>
        </w:tc>
        <w:tc>
          <w:tcPr>
            <w:tcW w:w="491" w:type="pct"/>
            <w:vMerge w:val="restart"/>
          </w:tcPr>
          <w:p w14:paraId="1D7682DA" w14:textId="0F3B514E" w:rsidR="00DF2BB6" w:rsidRPr="00C70209" w:rsidRDefault="00DF2BB6" w:rsidP="003131E2">
            <w:pPr>
              <w:pStyle w:val="Tabletext-evidencematrix"/>
            </w:pPr>
            <w:r w:rsidRPr="00C70209">
              <w:t>rHuEPO versus placebo (albumin)</w:t>
            </w:r>
          </w:p>
          <w:p w14:paraId="668698E5" w14:textId="77777777" w:rsidR="00DF2BB6" w:rsidRPr="00C70209" w:rsidRDefault="00DF2BB6" w:rsidP="003131E2">
            <w:pPr>
              <w:pStyle w:val="Tabletext-subanalysis"/>
            </w:pPr>
            <w:r w:rsidRPr="00C70209">
              <w:t>*All children received enteral elemental iron (3 mg/kg/day)</w:t>
            </w:r>
          </w:p>
        </w:tc>
        <w:tc>
          <w:tcPr>
            <w:tcW w:w="487" w:type="pct"/>
          </w:tcPr>
          <w:p w14:paraId="54A46FC4" w14:textId="77777777" w:rsidR="00DF2BB6" w:rsidRPr="00C70209" w:rsidRDefault="00DF2BB6" w:rsidP="003131E2">
            <w:pPr>
              <w:pStyle w:val="Tabletext-evidencematrix"/>
            </w:pPr>
            <w:r w:rsidRPr="00C70209">
              <w:t>Patients who received one or more RBC transfusions</w:t>
            </w:r>
          </w:p>
        </w:tc>
        <w:tc>
          <w:tcPr>
            <w:tcW w:w="519" w:type="pct"/>
          </w:tcPr>
          <w:p w14:paraId="4360A598" w14:textId="77777777" w:rsidR="00DF2BB6" w:rsidRPr="00C70209" w:rsidRDefault="00DF2BB6" w:rsidP="003131E2">
            <w:pPr>
              <w:pStyle w:val="Tabletext-evidencematrix"/>
            </w:pPr>
            <w:r w:rsidRPr="00C70209">
              <w:t>10/22 (45.5%)</w:t>
            </w:r>
          </w:p>
        </w:tc>
        <w:tc>
          <w:tcPr>
            <w:tcW w:w="519" w:type="pct"/>
          </w:tcPr>
          <w:p w14:paraId="6DBD8791" w14:textId="77777777" w:rsidR="00DF2BB6" w:rsidRPr="00C70209" w:rsidRDefault="00DF2BB6" w:rsidP="003131E2">
            <w:pPr>
              <w:pStyle w:val="Tabletext-evidencematrix"/>
            </w:pPr>
            <w:r w:rsidRPr="00C70209">
              <w:t>11/22 (50.0%)</w:t>
            </w:r>
          </w:p>
        </w:tc>
        <w:tc>
          <w:tcPr>
            <w:tcW w:w="510" w:type="pct"/>
          </w:tcPr>
          <w:p w14:paraId="1B06AD3B" w14:textId="77777777" w:rsidR="00DF2BB6" w:rsidRPr="00C70209" w:rsidRDefault="00DF2BB6" w:rsidP="003131E2">
            <w:pPr>
              <w:pStyle w:val="Tabletext-evidencematrix"/>
            </w:pPr>
            <w:r w:rsidRPr="00C70209">
              <w:t>RR 0.91 [0.49, 1.69]</w:t>
            </w:r>
            <w:r w:rsidRPr="00C70209">
              <w:rPr>
                <w:vertAlign w:val="superscript"/>
              </w:rPr>
              <w:t>c</w:t>
            </w:r>
          </w:p>
        </w:tc>
        <w:tc>
          <w:tcPr>
            <w:tcW w:w="612" w:type="pct"/>
          </w:tcPr>
          <w:p w14:paraId="6A30651B" w14:textId="77777777" w:rsidR="00DF2BB6" w:rsidRPr="00C70209" w:rsidRDefault="00DF2BB6" w:rsidP="003131E2">
            <w:pPr>
              <w:pStyle w:val="Tabletext-evidencematrix"/>
              <w:rPr>
                <w:i/>
              </w:rPr>
            </w:pPr>
            <w:r w:rsidRPr="00C70209">
              <w:rPr>
                <w:i/>
              </w:rPr>
              <w:t>No significant difference</w:t>
            </w:r>
          </w:p>
          <w:p w14:paraId="5DA3B13F" w14:textId="71DCD0AE" w:rsidR="00DF2BB6" w:rsidRPr="00C70209" w:rsidRDefault="001A475D" w:rsidP="003131E2">
            <w:pPr>
              <w:pStyle w:val="Tabletext-evidencematrix"/>
            </w:pPr>
            <w:r w:rsidRPr="001A475D">
              <w:rPr>
                <w:i/>
              </w:rPr>
              <w:t>P = </w:t>
            </w:r>
            <w:r w:rsidR="00DF2BB6" w:rsidRPr="00C70209">
              <w:t>0.76</w:t>
            </w:r>
            <w:r w:rsidR="00DF2BB6" w:rsidRPr="00C70209">
              <w:rPr>
                <w:vertAlign w:val="superscript"/>
              </w:rPr>
              <w:t>c</w:t>
            </w:r>
          </w:p>
        </w:tc>
      </w:tr>
      <w:tr w:rsidR="00DF2BB6" w:rsidRPr="00C70209" w14:paraId="6AD39BA2" w14:textId="77777777" w:rsidTr="003131E2">
        <w:trPr>
          <w:cantSplit/>
          <w:tblHeader/>
        </w:trPr>
        <w:tc>
          <w:tcPr>
            <w:tcW w:w="388" w:type="pct"/>
            <w:vMerge/>
          </w:tcPr>
          <w:p w14:paraId="30FD3A65" w14:textId="77777777" w:rsidR="00DF2BB6" w:rsidRPr="00C70209" w:rsidRDefault="00DF2BB6" w:rsidP="003131E2">
            <w:pPr>
              <w:pStyle w:val="Tabletext-evidencematrix"/>
            </w:pPr>
          </w:p>
        </w:tc>
        <w:tc>
          <w:tcPr>
            <w:tcW w:w="491" w:type="pct"/>
            <w:vMerge/>
          </w:tcPr>
          <w:p w14:paraId="7DB614D2" w14:textId="77777777" w:rsidR="00DF2BB6" w:rsidRPr="00C70209" w:rsidRDefault="00DF2BB6" w:rsidP="003131E2">
            <w:pPr>
              <w:pStyle w:val="Tabletext-evidencematrix"/>
            </w:pPr>
          </w:p>
        </w:tc>
        <w:tc>
          <w:tcPr>
            <w:tcW w:w="491" w:type="pct"/>
            <w:vMerge/>
          </w:tcPr>
          <w:p w14:paraId="4D49BE37" w14:textId="77777777" w:rsidR="00DF2BB6" w:rsidRPr="00C70209" w:rsidRDefault="00DF2BB6" w:rsidP="003131E2">
            <w:pPr>
              <w:pStyle w:val="Tabletext-evidencematrix"/>
            </w:pPr>
          </w:p>
        </w:tc>
        <w:tc>
          <w:tcPr>
            <w:tcW w:w="492" w:type="pct"/>
            <w:vMerge/>
          </w:tcPr>
          <w:p w14:paraId="21131C9F" w14:textId="77777777" w:rsidR="00DF2BB6" w:rsidRPr="00C70209" w:rsidRDefault="00DF2BB6" w:rsidP="003131E2">
            <w:pPr>
              <w:pStyle w:val="Tabletext-evidencematrix"/>
            </w:pPr>
          </w:p>
        </w:tc>
        <w:tc>
          <w:tcPr>
            <w:tcW w:w="491" w:type="pct"/>
            <w:vMerge/>
          </w:tcPr>
          <w:p w14:paraId="753DD507" w14:textId="77777777" w:rsidR="00DF2BB6" w:rsidRPr="00C70209" w:rsidRDefault="00DF2BB6" w:rsidP="003131E2">
            <w:pPr>
              <w:pStyle w:val="Tabletext-evidencematrix"/>
            </w:pPr>
          </w:p>
        </w:tc>
        <w:tc>
          <w:tcPr>
            <w:tcW w:w="487" w:type="pct"/>
          </w:tcPr>
          <w:p w14:paraId="60226281" w14:textId="77777777" w:rsidR="00DF2BB6" w:rsidRPr="00C70209" w:rsidRDefault="00DF2BB6" w:rsidP="003131E2">
            <w:pPr>
              <w:pStyle w:val="Tabletext-evidencematrix"/>
            </w:pPr>
            <w:r w:rsidRPr="00C70209">
              <w:t>Mean number RBC transfusions per patient</w:t>
            </w:r>
          </w:p>
        </w:tc>
        <w:tc>
          <w:tcPr>
            <w:tcW w:w="519" w:type="pct"/>
          </w:tcPr>
          <w:p w14:paraId="2229DD89" w14:textId="77777777" w:rsidR="00DF2BB6" w:rsidRPr="00C70209" w:rsidRDefault="00DF2BB6" w:rsidP="003131E2">
            <w:pPr>
              <w:pStyle w:val="Tabletext-evidencematrix"/>
            </w:pPr>
            <w:r w:rsidRPr="00C70209">
              <w:t>0.6 ± 0.2</w:t>
            </w:r>
          </w:p>
        </w:tc>
        <w:tc>
          <w:tcPr>
            <w:tcW w:w="519" w:type="pct"/>
          </w:tcPr>
          <w:p w14:paraId="3B248F1C" w14:textId="77777777" w:rsidR="00DF2BB6" w:rsidRPr="00C70209" w:rsidRDefault="00DF2BB6" w:rsidP="003131E2">
            <w:pPr>
              <w:pStyle w:val="Tabletext-evidencematrix"/>
            </w:pPr>
            <w:r w:rsidRPr="00C70209">
              <w:t xml:space="preserve">0.7 ± 0.2 </w:t>
            </w:r>
          </w:p>
        </w:tc>
        <w:tc>
          <w:tcPr>
            <w:tcW w:w="510" w:type="pct"/>
          </w:tcPr>
          <w:p w14:paraId="049303CF" w14:textId="77777777" w:rsidR="00DF2BB6" w:rsidRPr="00C70209" w:rsidRDefault="00DF2BB6" w:rsidP="003131E2">
            <w:pPr>
              <w:pStyle w:val="Tabletext-evidencematrix"/>
              <w:rPr>
                <w:vertAlign w:val="superscript"/>
              </w:rPr>
            </w:pPr>
            <w:r w:rsidRPr="00C70209">
              <w:t>MD –0.10 [–0.22, 0.02]</w:t>
            </w:r>
            <w:r w:rsidRPr="00C70209">
              <w:rPr>
                <w:vertAlign w:val="superscript"/>
              </w:rPr>
              <w:t>c</w:t>
            </w:r>
          </w:p>
        </w:tc>
        <w:tc>
          <w:tcPr>
            <w:tcW w:w="612" w:type="pct"/>
          </w:tcPr>
          <w:p w14:paraId="1705DF7D" w14:textId="77777777" w:rsidR="00DF2BB6" w:rsidRPr="00C70209" w:rsidRDefault="00DF2BB6" w:rsidP="003131E2">
            <w:pPr>
              <w:pStyle w:val="Tabletext-evidencematrix"/>
              <w:rPr>
                <w:i/>
              </w:rPr>
            </w:pPr>
            <w:r w:rsidRPr="00C70209">
              <w:rPr>
                <w:i/>
              </w:rPr>
              <w:t>No significant difference</w:t>
            </w:r>
          </w:p>
          <w:p w14:paraId="575B763B" w14:textId="5DEB0F77" w:rsidR="00DF2BB6" w:rsidRPr="00C70209" w:rsidRDefault="001A475D" w:rsidP="003131E2">
            <w:pPr>
              <w:pStyle w:val="Tabletext-evidencematrix"/>
              <w:rPr>
                <w:vertAlign w:val="superscript"/>
              </w:rPr>
            </w:pPr>
            <w:r w:rsidRPr="001A475D">
              <w:rPr>
                <w:i/>
              </w:rPr>
              <w:t>P = </w:t>
            </w:r>
            <w:r w:rsidR="00DF2BB6" w:rsidRPr="00C70209">
              <w:t>0.10</w:t>
            </w:r>
            <w:r w:rsidR="00DF2BB6" w:rsidRPr="00C70209">
              <w:rPr>
                <w:vertAlign w:val="superscript"/>
              </w:rPr>
              <w:t>c</w:t>
            </w:r>
          </w:p>
        </w:tc>
      </w:tr>
      <w:tr w:rsidR="00DF2BB6" w:rsidRPr="00C70209" w14:paraId="7133E605" w14:textId="77777777" w:rsidTr="003131E2">
        <w:trPr>
          <w:cantSplit/>
          <w:tblHeader/>
        </w:trPr>
        <w:tc>
          <w:tcPr>
            <w:tcW w:w="388" w:type="pct"/>
            <w:vMerge/>
          </w:tcPr>
          <w:p w14:paraId="53068CC3" w14:textId="77777777" w:rsidR="00DF2BB6" w:rsidRPr="00C70209" w:rsidRDefault="00DF2BB6" w:rsidP="003131E2">
            <w:pPr>
              <w:pStyle w:val="Tabletext-evidencematrix"/>
            </w:pPr>
          </w:p>
        </w:tc>
        <w:tc>
          <w:tcPr>
            <w:tcW w:w="491" w:type="pct"/>
            <w:vMerge/>
          </w:tcPr>
          <w:p w14:paraId="3D52F8DF" w14:textId="77777777" w:rsidR="00DF2BB6" w:rsidRPr="00C70209" w:rsidRDefault="00DF2BB6" w:rsidP="003131E2">
            <w:pPr>
              <w:pStyle w:val="Tabletext-evidencematrix"/>
            </w:pPr>
          </w:p>
        </w:tc>
        <w:tc>
          <w:tcPr>
            <w:tcW w:w="491" w:type="pct"/>
            <w:vMerge/>
          </w:tcPr>
          <w:p w14:paraId="3322494C" w14:textId="77777777" w:rsidR="00DF2BB6" w:rsidRPr="00C70209" w:rsidRDefault="00DF2BB6" w:rsidP="003131E2">
            <w:pPr>
              <w:pStyle w:val="Tabletext-evidencematrix"/>
            </w:pPr>
          </w:p>
        </w:tc>
        <w:tc>
          <w:tcPr>
            <w:tcW w:w="492" w:type="pct"/>
            <w:vMerge/>
          </w:tcPr>
          <w:p w14:paraId="4562AA9F" w14:textId="77777777" w:rsidR="00DF2BB6" w:rsidRPr="00C70209" w:rsidRDefault="00DF2BB6" w:rsidP="003131E2">
            <w:pPr>
              <w:pStyle w:val="Tabletext-evidencematrix"/>
            </w:pPr>
          </w:p>
        </w:tc>
        <w:tc>
          <w:tcPr>
            <w:tcW w:w="491" w:type="pct"/>
            <w:vMerge/>
          </w:tcPr>
          <w:p w14:paraId="75387092" w14:textId="77777777" w:rsidR="00DF2BB6" w:rsidRPr="00C70209" w:rsidRDefault="00DF2BB6" w:rsidP="003131E2">
            <w:pPr>
              <w:pStyle w:val="Tabletext-evidencematrix"/>
            </w:pPr>
          </w:p>
        </w:tc>
        <w:tc>
          <w:tcPr>
            <w:tcW w:w="487" w:type="pct"/>
          </w:tcPr>
          <w:p w14:paraId="114396F0" w14:textId="77777777" w:rsidR="00DF2BB6" w:rsidRPr="00C70209" w:rsidRDefault="00DF2BB6" w:rsidP="003131E2">
            <w:pPr>
              <w:pStyle w:val="Tabletext-evidencematrix"/>
            </w:pPr>
            <w:r w:rsidRPr="00C70209">
              <w:t>Mean volume RBC transfused (mL/kg)</w:t>
            </w:r>
          </w:p>
        </w:tc>
        <w:tc>
          <w:tcPr>
            <w:tcW w:w="519" w:type="pct"/>
          </w:tcPr>
          <w:p w14:paraId="69023F70" w14:textId="77777777" w:rsidR="00DF2BB6" w:rsidRPr="00C70209" w:rsidRDefault="00DF2BB6" w:rsidP="003131E2">
            <w:pPr>
              <w:pStyle w:val="Tabletext-evidencematrix"/>
            </w:pPr>
            <w:r w:rsidRPr="00C70209">
              <w:t xml:space="preserve">9.6 ± 0.5 </w:t>
            </w:r>
          </w:p>
        </w:tc>
        <w:tc>
          <w:tcPr>
            <w:tcW w:w="519" w:type="pct"/>
          </w:tcPr>
          <w:p w14:paraId="1648AC1E" w14:textId="77777777" w:rsidR="00DF2BB6" w:rsidRPr="00C70209" w:rsidRDefault="00DF2BB6" w:rsidP="003131E2">
            <w:pPr>
              <w:pStyle w:val="Tabletext-evidencematrix"/>
            </w:pPr>
            <w:r w:rsidRPr="00C70209">
              <w:t xml:space="preserve">10.4 ± 0.6 </w:t>
            </w:r>
          </w:p>
        </w:tc>
        <w:tc>
          <w:tcPr>
            <w:tcW w:w="510" w:type="pct"/>
          </w:tcPr>
          <w:p w14:paraId="7CFFBB1C" w14:textId="77777777" w:rsidR="00DF2BB6" w:rsidRPr="00C70209" w:rsidRDefault="00DF2BB6" w:rsidP="003131E2">
            <w:pPr>
              <w:pStyle w:val="Tabletext-evidencematrix"/>
            </w:pPr>
            <w:r w:rsidRPr="00C70209">
              <w:t>MD –0.80 [–1.13, –0.47]</w:t>
            </w:r>
            <w:r w:rsidRPr="00C70209">
              <w:rPr>
                <w:vertAlign w:val="superscript"/>
              </w:rPr>
              <w:t>c</w:t>
            </w:r>
          </w:p>
        </w:tc>
        <w:tc>
          <w:tcPr>
            <w:tcW w:w="612" w:type="pct"/>
          </w:tcPr>
          <w:p w14:paraId="79BA148F" w14:textId="77777777" w:rsidR="00DF2BB6" w:rsidRPr="00C70209" w:rsidRDefault="00DF2BB6" w:rsidP="003131E2">
            <w:pPr>
              <w:pStyle w:val="Tabletext-evidencematrix"/>
              <w:rPr>
                <w:i/>
              </w:rPr>
            </w:pPr>
            <w:r w:rsidRPr="00C70209">
              <w:rPr>
                <w:i/>
              </w:rPr>
              <w:t>No significant difference</w:t>
            </w:r>
          </w:p>
          <w:p w14:paraId="72B3A7A9" w14:textId="3461848A" w:rsidR="00DF2BB6" w:rsidRPr="00C70209" w:rsidRDefault="001A475D" w:rsidP="003131E2">
            <w:pPr>
              <w:pStyle w:val="Tabletext-evidencematrix"/>
            </w:pPr>
            <w:r w:rsidRPr="001A475D">
              <w:rPr>
                <w:i/>
              </w:rPr>
              <w:t>P &gt; </w:t>
            </w:r>
            <w:r w:rsidR="00DF2BB6" w:rsidRPr="00C70209">
              <w:t>0.05</w:t>
            </w:r>
            <w:r w:rsidR="00DF2BB6" w:rsidRPr="00C70209">
              <w:rPr>
                <w:vertAlign w:val="superscript"/>
              </w:rPr>
              <w:t>d</w:t>
            </w:r>
          </w:p>
        </w:tc>
      </w:tr>
    </w:tbl>
    <w:p w14:paraId="6F0C2FBF" w14:textId="79A0A42D"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Hct, haematocrit; MD, mean difference;</w:t>
      </w:r>
      <w:r w:rsidRPr="00C70209" w:rsidDel="00CD2B8F">
        <w:t xml:space="preserve"> </w:t>
      </w:r>
      <w:r w:rsidRPr="00C70209">
        <w:t xml:space="preserve">PICU, paediatric intensive care unit; RBC, red blood cell; rHuEPO, </w:t>
      </w:r>
      <w:r w:rsidR="00EA5C41" w:rsidRPr="00C70209">
        <w:t>recombinant human epoetin</w:t>
      </w:r>
      <w:r w:rsidRPr="00C70209">
        <w:t>; RR, risk ratio</w:t>
      </w:r>
    </w:p>
    <w:p w14:paraId="41909BD0"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3B643EA"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258618A" w14:textId="77777777" w:rsidR="00DF2BB6" w:rsidRPr="00C70209" w:rsidRDefault="00DF2BB6" w:rsidP="003131E2">
      <w:pPr>
        <w:pStyle w:val="TabFigNotes0noindent"/>
      </w:pPr>
      <w:r w:rsidRPr="00C70209">
        <w:rPr>
          <w:b/>
        </w:rPr>
        <w:t>c.</w:t>
      </w:r>
      <w:r w:rsidRPr="00C70209">
        <w:t xml:space="preserve"> Calculated post-hoc using RevMan 5.1.2.</w:t>
      </w:r>
    </w:p>
    <w:p w14:paraId="73A2DCCC" w14:textId="61351A5F" w:rsidR="00DF2BB6" w:rsidRPr="00C70209" w:rsidRDefault="00DF2BB6" w:rsidP="003131E2">
      <w:pPr>
        <w:pStyle w:val="TabFigNotes0noindent"/>
      </w:pPr>
      <w:r w:rsidRPr="00C70209">
        <w:rPr>
          <w:b/>
        </w:rPr>
        <w:t>d.</w:t>
      </w:r>
      <w:r w:rsidRPr="00C70209">
        <w:t xml:space="preserve"> </w:t>
      </w:r>
      <w:r w:rsidR="001A475D" w:rsidRPr="001A475D">
        <w:rPr>
          <w:i/>
        </w:rPr>
        <w:t>P-</w:t>
      </w:r>
      <w:r w:rsidRPr="00C70209">
        <w:t>value as reported by trial authors.</w:t>
      </w:r>
    </w:p>
    <w:p w14:paraId="49FD6D01" w14:textId="77777777" w:rsidR="00DF2BB6" w:rsidRPr="00C70209" w:rsidRDefault="00DF2BB6" w:rsidP="003131E2">
      <w:pPr>
        <w:pStyle w:val="TabFigNotes0noindent"/>
      </w:pPr>
    </w:p>
    <w:p w14:paraId="1A4B929C" w14:textId="77777777" w:rsidR="00DF2BB6" w:rsidRPr="00C70209" w:rsidRDefault="00DF2BB6" w:rsidP="003131E2">
      <w:pPr>
        <w:pStyle w:val="TabFigNotes0noindent"/>
        <w:sectPr w:rsidR="00DF2BB6" w:rsidRPr="00C70209" w:rsidSect="00130F03">
          <w:pgSz w:w="16839" w:h="11907" w:orient="landscape" w:code="9"/>
          <w:pgMar w:top="1440" w:right="1440" w:bottom="1440" w:left="1440" w:header="720" w:footer="720" w:gutter="0"/>
          <w:cols w:space="720"/>
          <w:docGrid w:linePitch="360"/>
        </w:sectPr>
      </w:pPr>
    </w:p>
    <w:p w14:paraId="60443CF1" w14:textId="00B38A61" w:rsidR="00DF2BB6" w:rsidRPr="00C70209" w:rsidRDefault="00DF2BB6" w:rsidP="003131E2">
      <w:pPr>
        <w:pStyle w:val="Caption"/>
        <w:ind w:left="2070"/>
      </w:pPr>
      <w:bookmarkStart w:id="644" w:name="_Ref404870216"/>
      <w:bookmarkStart w:id="645" w:name="_Toc421795398"/>
      <w:bookmarkStart w:id="646" w:name="_Toc427747266"/>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7</w:t>
      </w:r>
      <w:r w:rsidRPr="00C70209">
        <w:fldChar w:fldCharType="end"/>
      </w:r>
      <w:bookmarkEnd w:id="644"/>
      <w:r w:rsidRPr="00C70209">
        <w:tab/>
        <w:t xml:space="preserve">Meta-analysis: ESAs versus no ESAs in critically ill paediatric patients – </w:t>
      </w:r>
      <w:r w:rsidR="00D7682F" w:rsidRPr="00C70209">
        <w:t xml:space="preserve">transfusion </w:t>
      </w:r>
      <w:r w:rsidRPr="00C70209">
        <w:t>incidence</w:t>
      </w:r>
      <w:bookmarkEnd w:id="645"/>
      <w:bookmarkEnd w:id="646"/>
    </w:p>
    <w:p w14:paraId="7CF847C5" w14:textId="77777777" w:rsidR="00DF2BB6" w:rsidRPr="00C70209" w:rsidRDefault="00DF2BB6" w:rsidP="003131E2">
      <w:pPr>
        <w:pStyle w:val="BodyText"/>
      </w:pPr>
      <w:r w:rsidRPr="00C70209">
        <w:rPr>
          <w:noProof/>
        </w:rPr>
        <w:drawing>
          <wp:inline distT="0" distB="0" distL="0" distR="0" wp14:anchorId="7667BC3C" wp14:editId="04AD3CF7">
            <wp:extent cx="4986000" cy="1324800"/>
            <wp:effectExtent l="19050" t="19050" r="24765" b="279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tically ill transfusion incidence.emf"/>
                    <pic:cNvPicPr/>
                  </pic:nvPicPr>
                  <pic:blipFill>
                    <a:blip r:embed="rId63">
                      <a:extLst>
                        <a:ext uri="{28A0092B-C50C-407E-A947-70E740481C1C}">
                          <a14:useLocalDpi xmlns:a14="http://schemas.microsoft.com/office/drawing/2010/main" val="0"/>
                        </a:ext>
                      </a:extLst>
                    </a:blip>
                    <a:stretch>
                      <a:fillRect/>
                    </a:stretch>
                  </pic:blipFill>
                  <pic:spPr>
                    <a:xfrm>
                      <a:off x="0" y="0"/>
                      <a:ext cx="4986000" cy="1324800"/>
                    </a:xfrm>
                    <a:prstGeom prst="rect">
                      <a:avLst/>
                    </a:prstGeom>
                    <a:ln w="12696" cmpd="sng">
                      <a:solidFill>
                        <a:srgbClr val="000000"/>
                      </a:solidFill>
                      <a:prstDash val="solid"/>
                    </a:ln>
                  </pic:spPr>
                </pic:pic>
              </a:graphicData>
            </a:graphic>
          </wp:inline>
        </w:drawing>
      </w:r>
    </w:p>
    <w:p w14:paraId="5BE645AE" w14:textId="77777777" w:rsidR="00DF2BB6" w:rsidRPr="00C70209" w:rsidRDefault="00DF2BB6" w:rsidP="003131E2">
      <w:pPr>
        <w:pStyle w:val="BodyText"/>
      </w:pPr>
    </w:p>
    <w:p w14:paraId="2C0BFA74" w14:textId="602A9707" w:rsidR="00DF2BB6" w:rsidRPr="00C70209" w:rsidRDefault="00DF2BB6" w:rsidP="003131E2">
      <w:pPr>
        <w:pStyle w:val="Caption"/>
        <w:ind w:left="2070"/>
      </w:pPr>
      <w:bookmarkStart w:id="647" w:name="_Ref404870218"/>
      <w:bookmarkStart w:id="648" w:name="_Toc421795399"/>
      <w:bookmarkStart w:id="649" w:name="_Toc427747267"/>
      <w:r w:rsidRPr="00C70209">
        <w:t xml:space="preserve">Figure </w:t>
      </w:r>
      <w:r w:rsidRPr="00C70209">
        <w:fldChar w:fldCharType="begin"/>
      </w:r>
      <w:r w:rsidRPr="00C70209">
        <w:instrText xml:space="preserve"> STYLEREF 2 \s </w:instrText>
      </w:r>
      <w:r w:rsidRPr="00C70209">
        <w:fldChar w:fldCharType="separate"/>
      </w:r>
      <w:r w:rsidR="000F7A9B">
        <w:rPr>
          <w:noProof/>
        </w:rPr>
        <w:t>3.2</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8</w:t>
      </w:r>
      <w:r w:rsidRPr="00C70209">
        <w:fldChar w:fldCharType="end"/>
      </w:r>
      <w:bookmarkEnd w:id="647"/>
      <w:r w:rsidRPr="00C70209">
        <w:tab/>
        <w:t xml:space="preserve">Meta-analysis: ESAs versus no ESAs in critically ill paediatric patients – </w:t>
      </w:r>
      <w:r w:rsidR="001A475D">
        <w:t>m</w:t>
      </w:r>
      <w:r w:rsidRPr="00C70209">
        <w:t>e</w:t>
      </w:r>
      <w:r w:rsidR="00D7682F" w:rsidRPr="00C70209">
        <w:t>a</w:t>
      </w:r>
      <w:r w:rsidRPr="00C70209">
        <w:t>n number of transfusions</w:t>
      </w:r>
      <w:bookmarkEnd w:id="648"/>
      <w:bookmarkEnd w:id="649"/>
    </w:p>
    <w:p w14:paraId="654DC354" w14:textId="77777777" w:rsidR="00DF2BB6" w:rsidRPr="00C70209" w:rsidRDefault="00DF2BB6" w:rsidP="003131E2">
      <w:pPr>
        <w:pStyle w:val="BodyText"/>
      </w:pPr>
      <w:r w:rsidRPr="00C70209">
        <w:rPr>
          <w:noProof/>
        </w:rPr>
        <w:drawing>
          <wp:inline distT="0" distB="0" distL="0" distR="0" wp14:anchorId="05088A41" wp14:editId="33AC8DC5">
            <wp:extent cx="5176299" cy="1200647"/>
            <wp:effectExtent l="19050" t="19050" r="24765" b="1905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tically ill mean number transfusion.emf"/>
                    <pic:cNvPicPr/>
                  </pic:nvPicPr>
                  <pic:blipFill>
                    <a:blip r:embed="rId64">
                      <a:extLst>
                        <a:ext uri="{28A0092B-C50C-407E-A947-70E740481C1C}">
                          <a14:useLocalDpi xmlns:a14="http://schemas.microsoft.com/office/drawing/2010/main" val="0"/>
                        </a:ext>
                      </a:extLst>
                    </a:blip>
                    <a:stretch>
                      <a:fillRect/>
                    </a:stretch>
                  </pic:blipFill>
                  <pic:spPr>
                    <a:xfrm>
                      <a:off x="0" y="0"/>
                      <a:ext cx="5177143" cy="1200843"/>
                    </a:xfrm>
                    <a:prstGeom prst="rect">
                      <a:avLst/>
                    </a:prstGeom>
                    <a:ln w="12696" cmpd="sng">
                      <a:solidFill>
                        <a:srgbClr val="000000"/>
                      </a:solidFill>
                      <a:prstDash val="solid"/>
                    </a:ln>
                  </pic:spPr>
                </pic:pic>
              </a:graphicData>
            </a:graphic>
          </wp:inline>
        </w:drawing>
      </w:r>
    </w:p>
    <w:p w14:paraId="734B501E" w14:textId="77777777" w:rsidR="00DF2BB6" w:rsidRPr="00C70209" w:rsidRDefault="00DF2BB6" w:rsidP="003131E2">
      <w:pPr>
        <w:spacing w:after="200"/>
      </w:pPr>
    </w:p>
    <w:p w14:paraId="2B4D909A" w14:textId="77777777" w:rsidR="00DF2BB6" w:rsidRPr="00C70209" w:rsidRDefault="00DF2BB6" w:rsidP="003131E2">
      <w:pPr>
        <w:spacing w:after="200"/>
      </w:pPr>
      <w:r w:rsidRPr="00C70209">
        <w:br w:type="page"/>
      </w:r>
    </w:p>
    <w:p w14:paraId="59B1279B" w14:textId="77777777" w:rsidR="00DF2BB6" w:rsidRPr="00C70209" w:rsidRDefault="00DF2BB6" w:rsidP="003131E2">
      <w:pPr>
        <w:pStyle w:val="Heading6"/>
      </w:pPr>
      <w:r w:rsidRPr="00C70209">
        <w:t>Thromboembolic events</w:t>
      </w:r>
    </w:p>
    <w:p w14:paraId="7C493FF8" w14:textId="43417467" w:rsidR="00DF2BB6" w:rsidRPr="00C70209" w:rsidRDefault="00DF2BB6" w:rsidP="003131E2">
      <w:pPr>
        <w:pStyle w:val="BodyText"/>
      </w:pPr>
      <w:r w:rsidRPr="00C70209">
        <w:t>There were no studies identified in the systematic review and hand-searching process that assessed the safety or effectiveness of ESA treatment (with or without iron supplementation) in critically ill paediatric patients and reported thromboembolic events.</w:t>
      </w:r>
    </w:p>
    <w:p w14:paraId="2128050E" w14:textId="77777777" w:rsidR="00DF2BB6" w:rsidRPr="00C70209" w:rsidRDefault="00DF2BB6" w:rsidP="003131E2">
      <w:pPr>
        <w:pStyle w:val="Heading6"/>
      </w:pPr>
      <w:r w:rsidRPr="00C70209">
        <w:t>Mortality</w:t>
      </w:r>
    </w:p>
    <w:p w14:paraId="1756BC96" w14:textId="411B7B32" w:rsidR="00DF2BB6" w:rsidRPr="00C70209" w:rsidRDefault="00DF2BB6" w:rsidP="003131E2">
      <w:pPr>
        <w:pStyle w:val="BodyText"/>
      </w:pPr>
      <w:r w:rsidRPr="00C70209">
        <w:t xml:space="preserve">One RCT (Jacobs 2003) identified in the systematic review and hand-searching process reported the incidence of mortality in critically ill infants comparing rHuEPO with placebo. </w:t>
      </w:r>
      <w:r w:rsidRPr="00C70209">
        <w:rPr>
          <w:b/>
          <w:highlight w:val="yellow"/>
        </w:rPr>
        <w:fldChar w:fldCharType="begin"/>
      </w:r>
      <w:r w:rsidRPr="00C70209">
        <w:rPr>
          <w:b/>
        </w:rPr>
        <w:instrText xml:space="preserve"> REF _Ref412729826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59</w:t>
      </w:r>
      <w:r w:rsidRPr="00C70209">
        <w:rPr>
          <w:b/>
          <w:highlight w:val="yellow"/>
        </w:rPr>
        <w:fldChar w:fldCharType="end"/>
      </w:r>
      <w:r w:rsidRPr="00C70209">
        <w:t xml:space="preserve"> summarises the results from this study.</w:t>
      </w:r>
    </w:p>
    <w:p w14:paraId="758D7971" w14:textId="5651F698" w:rsidR="00DF2BB6" w:rsidRPr="00C70209" w:rsidRDefault="00DF2BB6" w:rsidP="003131E2">
      <w:pPr>
        <w:pStyle w:val="BodyText"/>
      </w:pPr>
      <w:r w:rsidRPr="00C70209">
        <w:t>There were no studies identified in the systematic review and hand-searching process comparing rHuEPO with no rHuEPO or placebo that reported on mortality in critically ill neonates, children or adolescents.</w:t>
      </w:r>
    </w:p>
    <w:p w14:paraId="4F78D1AC" w14:textId="216DFF5C" w:rsidR="00DF2BB6" w:rsidRPr="00C70209" w:rsidRDefault="00DF2BB6" w:rsidP="003131E2">
      <w:pPr>
        <w:pStyle w:val="BodyText"/>
      </w:pPr>
      <w:r w:rsidRPr="00C70209">
        <w:rPr>
          <w:lang w:eastAsia="ja-JP"/>
        </w:rPr>
        <w:t>Mortality was not an outcome of the RCT by Jacobs (2003), but the authors reported that there were no deaths in either group when comparing rHuEPO with placebo in critically ill infants (0/22 versus 0/22</w:t>
      </w:r>
      <w:r w:rsidRPr="00C70209">
        <w:t xml:space="preserve">). The study </w:t>
      </w:r>
      <w:r w:rsidRPr="00C70209">
        <w:rPr>
          <w:lang w:eastAsia="ja-JP"/>
        </w:rPr>
        <w:t xml:space="preserve">was too small (N=44) </w:t>
      </w:r>
      <w:r w:rsidRPr="00C70209">
        <w:t xml:space="preserve">and not powered to detect a significant </w:t>
      </w:r>
      <w:r w:rsidRPr="00C70209">
        <w:rPr>
          <w:lang w:eastAsia="ja-JP"/>
        </w:rPr>
        <w:t xml:space="preserve">between-group </w:t>
      </w:r>
      <w:r w:rsidRPr="00C70209">
        <w:t>difference for this outcome.</w:t>
      </w:r>
    </w:p>
    <w:p w14:paraId="6910836E" w14:textId="77777777" w:rsidR="00DF2BB6" w:rsidRPr="00C70209" w:rsidRDefault="00DF2BB6" w:rsidP="003131E2">
      <w:pPr>
        <w:pStyle w:val="BodyText"/>
      </w:pPr>
    </w:p>
    <w:p w14:paraId="398F0BE5"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3FC83079" w14:textId="5E69582F" w:rsidR="00DF2BB6" w:rsidRPr="00C70209" w:rsidRDefault="00DF2BB6" w:rsidP="003131E2">
      <w:pPr>
        <w:pStyle w:val="Caption"/>
      </w:pPr>
      <w:bookmarkStart w:id="650" w:name="_Ref412729826"/>
      <w:bookmarkStart w:id="651" w:name="_Toc423015408"/>
      <w:bookmarkStart w:id="652" w:name="_Toc427747156"/>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59</w:t>
      </w:r>
      <w:r w:rsidR="00130F03" w:rsidRPr="00C70209">
        <w:fldChar w:fldCharType="end"/>
      </w:r>
      <w:bookmarkEnd w:id="650"/>
      <w:r w:rsidRPr="00C70209">
        <w:tab/>
        <w:t>Critically ill paediatric patients: Results for ESAs versus no ESAs – Mortality</w:t>
      </w:r>
      <w:bookmarkEnd w:id="651"/>
      <w:bookmarkEnd w:id="65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0CA8F880" w14:textId="77777777" w:rsidTr="003131E2">
        <w:trPr>
          <w:cantSplit/>
          <w:tblHeader/>
        </w:trPr>
        <w:tc>
          <w:tcPr>
            <w:tcW w:w="388" w:type="pct"/>
            <w:vMerge w:val="restart"/>
            <w:tcBorders>
              <w:bottom w:val="single" w:sz="4" w:space="0" w:color="auto"/>
            </w:tcBorders>
          </w:tcPr>
          <w:p w14:paraId="7DF87B74" w14:textId="77777777" w:rsidR="00DF2BB6" w:rsidRPr="00C70209" w:rsidRDefault="00DF2BB6" w:rsidP="003131E2">
            <w:pPr>
              <w:pStyle w:val="TableH2"/>
              <w:rPr>
                <w:rFonts w:eastAsia="Arial Unicode MS"/>
              </w:rPr>
            </w:pPr>
            <w:r w:rsidRPr="00C70209">
              <w:rPr>
                <w:rFonts w:eastAsia="Arial Unicode MS"/>
              </w:rPr>
              <w:t>Study</w:t>
            </w:r>
          </w:p>
          <w:p w14:paraId="40A507C1"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16273F46" w14:textId="77777777" w:rsidR="00DF2BB6" w:rsidRPr="00C70209" w:rsidRDefault="00DF2BB6" w:rsidP="003131E2">
            <w:pPr>
              <w:pStyle w:val="TableH2"/>
              <w:rPr>
                <w:rFonts w:eastAsia="Arial Unicode MS"/>
              </w:rPr>
            </w:pPr>
            <w:r w:rsidRPr="00C70209">
              <w:rPr>
                <w:rFonts w:eastAsia="Arial Unicode MS"/>
                <w:i/>
              </w:rPr>
              <w:t>Quality</w:t>
            </w:r>
          </w:p>
        </w:tc>
        <w:tc>
          <w:tcPr>
            <w:tcW w:w="491" w:type="pct"/>
            <w:vMerge w:val="restart"/>
          </w:tcPr>
          <w:p w14:paraId="7AB310D5"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1" w:type="pct"/>
            <w:vMerge w:val="restart"/>
          </w:tcPr>
          <w:p w14:paraId="4299A241"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2" w:type="pct"/>
            <w:vMerge w:val="restart"/>
          </w:tcPr>
          <w:p w14:paraId="1AF28097" w14:textId="77777777" w:rsidR="00DF2BB6" w:rsidRPr="00C70209" w:rsidRDefault="00DF2BB6" w:rsidP="003131E2">
            <w:pPr>
              <w:pStyle w:val="TableH2"/>
              <w:rPr>
                <w:rFonts w:eastAsia="Arial Unicode MS"/>
              </w:rPr>
            </w:pPr>
            <w:r w:rsidRPr="00C70209">
              <w:rPr>
                <w:rFonts w:eastAsia="Arial Unicode MS"/>
              </w:rPr>
              <w:t>Setting</w:t>
            </w:r>
          </w:p>
          <w:p w14:paraId="643BE6B0" w14:textId="77777777" w:rsidR="00DF2BB6" w:rsidRPr="00C70209" w:rsidRDefault="00DF2BB6" w:rsidP="003131E2">
            <w:pPr>
              <w:pStyle w:val="TableH2"/>
              <w:rPr>
                <w:rFonts w:eastAsia="Arial Unicode MS"/>
              </w:rPr>
            </w:pPr>
            <w:r w:rsidRPr="00C70209">
              <w:rPr>
                <w:rFonts w:eastAsia="Arial Unicode MS"/>
              </w:rPr>
              <w:t>Location</w:t>
            </w:r>
          </w:p>
        </w:tc>
        <w:tc>
          <w:tcPr>
            <w:tcW w:w="491" w:type="pct"/>
            <w:vMerge w:val="restart"/>
          </w:tcPr>
          <w:p w14:paraId="690DD2DD" w14:textId="0A68EC21" w:rsidR="00DF2BB6" w:rsidRPr="00C70209" w:rsidRDefault="00DF2BB6" w:rsidP="003131E2">
            <w:pPr>
              <w:pStyle w:val="TableH2"/>
              <w:rPr>
                <w:rFonts w:eastAsia="Arial Unicode MS"/>
              </w:rPr>
            </w:pPr>
            <w:r w:rsidRPr="00C70209">
              <w:rPr>
                <w:rFonts w:eastAsia="Arial Unicode MS"/>
              </w:rPr>
              <w:t>Intervention versus comparator</w:t>
            </w:r>
          </w:p>
        </w:tc>
        <w:tc>
          <w:tcPr>
            <w:tcW w:w="487" w:type="pct"/>
            <w:vMerge w:val="restart"/>
            <w:tcBorders>
              <w:bottom w:val="single" w:sz="4" w:space="0" w:color="auto"/>
            </w:tcBorders>
          </w:tcPr>
          <w:p w14:paraId="525F5BD3" w14:textId="77777777" w:rsidR="00DF2BB6" w:rsidRPr="00C70209" w:rsidRDefault="00DF2BB6" w:rsidP="003131E2">
            <w:pPr>
              <w:pStyle w:val="TableH2"/>
              <w:rPr>
                <w:rFonts w:eastAsia="Arial Unicode MS"/>
              </w:rPr>
            </w:pPr>
            <w:r w:rsidRPr="00C70209">
              <w:rPr>
                <w:rFonts w:eastAsia="Arial Unicode MS"/>
              </w:rPr>
              <w:t>Outcome</w:t>
            </w:r>
          </w:p>
        </w:tc>
        <w:tc>
          <w:tcPr>
            <w:tcW w:w="2160" w:type="pct"/>
            <w:gridSpan w:val="4"/>
          </w:tcPr>
          <w:p w14:paraId="2F528AF0"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33586701" w14:textId="77777777" w:rsidTr="003131E2">
        <w:trPr>
          <w:cantSplit/>
          <w:tblHeader/>
        </w:trPr>
        <w:tc>
          <w:tcPr>
            <w:tcW w:w="388" w:type="pct"/>
            <w:vMerge/>
          </w:tcPr>
          <w:p w14:paraId="4951FBC6" w14:textId="77777777" w:rsidR="00DF2BB6" w:rsidRPr="00C70209" w:rsidRDefault="00DF2BB6" w:rsidP="003131E2">
            <w:pPr>
              <w:pStyle w:val="TableH2"/>
              <w:rPr>
                <w:rFonts w:eastAsia="Arial Unicode MS"/>
              </w:rPr>
            </w:pPr>
          </w:p>
        </w:tc>
        <w:tc>
          <w:tcPr>
            <w:tcW w:w="491" w:type="pct"/>
            <w:vMerge/>
          </w:tcPr>
          <w:p w14:paraId="6934BA63" w14:textId="77777777" w:rsidR="00DF2BB6" w:rsidRPr="00C70209" w:rsidRDefault="00DF2BB6" w:rsidP="003131E2">
            <w:pPr>
              <w:pStyle w:val="TableH2"/>
              <w:rPr>
                <w:rFonts w:eastAsia="Arial Unicode MS"/>
              </w:rPr>
            </w:pPr>
          </w:p>
        </w:tc>
        <w:tc>
          <w:tcPr>
            <w:tcW w:w="491" w:type="pct"/>
            <w:vMerge/>
          </w:tcPr>
          <w:p w14:paraId="26DF518A" w14:textId="77777777" w:rsidR="00DF2BB6" w:rsidRPr="00C70209" w:rsidRDefault="00DF2BB6" w:rsidP="003131E2">
            <w:pPr>
              <w:pStyle w:val="TableH2"/>
              <w:rPr>
                <w:rFonts w:eastAsia="Arial Unicode MS"/>
              </w:rPr>
            </w:pPr>
          </w:p>
        </w:tc>
        <w:tc>
          <w:tcPr>
            <w:tcW w:w="492" w:type="pct"/>
            <w:vMerge/>
          </w:tcPr>
          <w:p w14:paraId="6047F259" w14:textId="77777777" w:rsidR="00DF2BB6" w:rsidRPr="00C70209" w:rsidRDefault="00DF2BB6" w:rsidP="003131E2">
            <w:pPr>
              <w:pStyle w:val="TableH2"/>
              <w:rPr>
                <w:rFonts w:eastAsia="Arial Unicode MS"/>
              </w:rPr>
            </w:pPr>
          </w:p>
        </w:tc>
        <w:tc>
          <w:tcPr>
            <w:tcW w:w="491" w:type="pct"/>
            <w:vMerge/>
          </w:tcPr>
          <w:p w14:paraId="43292AA8" w14:textId="77777777" w:rsidR="00DF2BB6" w:rsidRPr="00C70209" w:rsidRDefault="00DF2BB6" w:rsidP="003131E2">
            <w:pPr>
              <w:pStyle w:val="TableH2"/>
              <w:rPr>
                <w:rFonts w:eastAsia="Arial Unicode MS"/>
              </w:rPr>
            </w:pPr>
          </w:p>
        </w:tc>
        <w:tc>
          <w:tcPr>
            <w:tcW w:w="487" w:type="pct"/>
            <w:vMerge/>
          </w:tcPr>
          <w:p w14:paraId="1D563F35" w14:textId="77777777" w:rsidR="00DF2BB6" w:rsidRPr="00C70209" w:rsidRDefault="00DF2BB6" w:rsidP="003131E2">
            <w:pPr>
              <w:pStyle w:val="TableH2"/>
              <w:rPr>
                <w:rFonts w:eastAsia="Arial Unicode MS"/>
              </w:rPr>
            </w:pPr>
          </w:p>
        </w:tc>
        <w:tc>
          <w:tcPr>
            <w:tcW w:w="519" w:type="pct"/>
          </w:tcPr>
          <w:p w14:paraId="10C3955F" w14:textId="13EA339B" w:rsidR="00DF2BB6" w:rsidRPr="00C70209" w:rsidRDefault="00DF2BB6" w:rsidP="003131E2">
            <w:pPr>
              <w:pStyle w:val="TableH2"/>
              <w:rPr>
                <w:rFonts w:eastAsia="Arial Unicode MS"/>
              </w:rPr>
            </w:pPr>
            <w:r w:rsidRPr="00C70209">
              <w:rPr>
                <w:rFonts w:eastAsia="Arial Unicode MS"/>
              </w:rPr>
              <w:t>ESAs</w:t>
            </w:r>
          </w:p>
          <w:p w14:paraId="3A460B12"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2C2375CD" w14:textId="1ACA8A3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676AFF27" w14:textId="77777777" w:rsidR="00DF2BB6" w:rsidRPr="00C70209" w:rsidRDefault="00DF2BB6" w:rsidP="003131E2">
            <w:pPr>
              <w:pStyle w:val="TableH2"/>
              <w:rPr>
                <w:rFonts w:eastAsia="Arial Unicode MS"/>
              </w:rPr>
            </w:pPr>
          </w:p>
        </w:tc>
        <w:tc>
          <w:tcPr>
            <w:tcW w:w="519" w:type="pct"/>
          </w:tcPr>
          <w:p w14:paraId="0ECB7887" w14:textId="77777777" w:rsidR="00DF2BB6" w:rsidRPr="00C70209" w:rsidRDefault="00DF2BB6" w:rsidP="003131E2">
            <w:pPr>
              <w:pStyle w:val="TableH2"/>
              <w:rPr>
                <w:rFonts w:eastAsia="Arial Unicode MS"/>
              </w:rPr>
            </w:pPr>
            <w:r w:rsidRPr="00C70209">
              <w:rPr>
                <w:rFonts w:eastAsia="Arial Unicode MS"/>
              </w:rPr>
              <w:t>No ESAs</w:t>
            </w:r>
          </w:p>
          <w:p w14:paraId="2EDB8219"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361AD59F"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3E81F4C0" w14:textId="77777777" w:rsidR="00DF2BB6" w:rsidRPr="00C70209" w:rsidRDefault="00DF2BB6" w:rsidP="003131E2">
            <w:pPr>
              <w:pStyle w:val="TableH2"/>
              <w:rPr>
                <w:rFonts w:eastAsia="Arial Unicode MS"/>
              </w:rPr>
            </w:pPr>
          </w:p>
        </w:tc>
        <w:tc>
          <w:tcPr>
            <w:tcW w:w="519" w:type="pct"/>
          </w:tcPr>
          <w:p w14:paraId="1A97483D" w14:textId="77777777" w:rsidR="00DF2BB6" w:rsidRPr="00C70209" w:rsidRDefault="00DF2BB6" w:rsidP="003131E2">
            <w:pPr>
              <w:pStyle w:val="TableH2"/>
              <w:rPr>
                <w:rFonts w:eastAsia="Arial Unicode MS"/>
              </w:rPr>
            </w:pPr>
            <w:r w:rsidRPr="00C70209">
              <w:rPr>
                <w:rFonts w:eastAsia="Arial Unicode MS"/>
              </w:rPr>
              <w:t>Risk estimate (95% CI)</w:t>
            </w:r>
          </w:p>
        </w:tc>
        <w:tc>
          <w:tcPr>
            <w:tcW w:w="603" w:type="pct"/>
          </w:tcPr>
          <w:p w14:paraId="38BB0183" w14:textId="77777777" w:rsidR="00DF2BB6" w:rsidRPr="00C70209" w:rsidRDefault="00DF2BB6" w:rsidP="003131E2">
            <w:pPr>
              <w:pStyle w:val="TableH3"/>
              <w:rPr>
                <w:rFonts w:eastAsia="Arial Unicode MS"/>
              </w:rPr>
            </w:pPr>
            <w:r w:rsidRPr="00C70209">
              <w:rPr>
                <w:rFonts w:eastAsia="Arial Unicode MS"/>
              </w:rPr>
              <w:t>Statistical significance</w:t>
            </w:r>
          </w:p>
          <w:p w14:paraId="7935BEA6" w14:textId="6AD0000C"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1DDFF220"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4889AF59" w14:textId="77777777" w:rsidTr="003131E2">
        <w:trPr>
          <w:cantSplit/>
        </w:trPr>
        <w:tc>
          <w:tcPr>
            <w:tcW w:w="5000" w:type="pct"/>
            <w:gridSpan w:val="10"/>
            <w:shd w:val="clear" w:color="auto" w:fill="000000" w:themeFill="text1"/>
          </w:tcPr>
          <w:p w14:paraId="61745FBD" w14:textId="77777777" w:rsidR="00DF2BB6" w:rsidRPr="00C70209" w:rsidRDefault="00DF2BB6" w:rsidP="003131E2">
            <w:pPr>
              <w:pStyle w:val="TableH4"/>
              <w:rPr>
                <w:rFonts w:eastAsia="Arial Unicode MS"/>
                <w:lang w:eastAsia="ja-JP"/>
              </w:rPr>
            </w:pPr>
            <w:r w:rsidRPr="00C70209">
              <w:rPr>
                <w:rFonts w:eastAsia="Arial Unicode MS"/>
                <w:lang w:eastAsia="ja-JP"/>
              </w:rPr>
              <w:t>Level II evidence</w:t>
            </w:r>
          </w:p>
        </w:tc>
      </w:tr>
      <w:tr w:rsidR="00DF2BB6" w:rsidRPr="00C70209" w14:paraId="1AFF9C62" w14:textId="77777777" w:rsidTr="003131E2">
        <w:trPr>
          <w:cantSplit/>
          <w:tblHeader/>
        </w:trPr>
        <w:tc>
          <w:tcPr>
            <w:tcW w:w="388" w:type="pct"/>
          </w:tcPr>
          <w:p w14:paraId="6518D36E" w14:textId="3EB81FA4" w:rsidR="00DF2BB6" w:rsidRPr="00C70209" w:rsidRDefault="00DF2BB6" w:rsidP="003131E2">
            <w:pPr>
              <w:pStyle w:val="Tabletext-evidencematrix"/>
            </w:pPr>
            <w:r w:rsidRPr="00C70209">
              <w:t>Jacobs 2003</w:t>
            </w:r>
            <w:r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 </w:instrText>
            </w:r>
            <w:r w:rsidR="000E261C">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2</w:t>
            </w:r>
            <w:r w:rsidRPr="00C70209">
              <w:fldChar w:fldCharType="end"/>
            </w:r>
          </w:p>
          <w:p w14:paraId="04740499" w14:textId="77777777" w:rsidR="00DF2BB6" w:rsidRPr="00C70209" w:rsidRDefault="00DF2BB6" w:rsidP="003131E2">
            <w:pPr>
              <w:pStyle w:val="Tabletext-evidencematrix"/>
            </w:pPr>
            <w:r w:rsidRPr="00C70209">
              <w:t>Level II</w:t>
            </w:r>
          </w:p>
          <w:p w14:paraId="71E108B1" w14:textId="77777777" w:rsidR="00DF2BB6" w:rsidRPr="00C70209" w:rsidRDefault="00DF2BB6" w:rsidP="003131E2">
            <w:pPr>
              <w:pStyle w:val="Tabletext-evidencematrix"/>
              <w:rPr>
                <w:rStyle w:val="Emphasis"/>
              </w:rPr>
            </w:pPr>
            <w:r w:rsidRPr="00C70209">
              <w:rPr>
                <w:rStyle w:val="Emphasis"/>
              </w:rPr>
              <w:t>Fair</w:t>
            </w:r>
          </w:p>
        </w:tc>
        <w:tc>
          <w:tcPr>
            <w:tcW w:w="491" w:type="pct"/>
          </w:tcPr>
          <w:p w14:paraId="61176775" w14:textId="77777777" w:rsidR="00DF2BB6" w:rsidRPr="00C70209" w:rsidRDefault="00DF2BB6" w:rsidP="003131E2">
            <w:pPr>
              <w:pStyle w:val="Tabletext-evidencematrix"/>
            </w:pPr>
            <w:r w:rsidRPr="00C70209">
              <w:t>N=44</w:t>
            </w:r>
          </w:p>
        </w:tc>
        <w:tc>
          <w:tcPr>
            <w:tcW w:w="491" w:type="pct"/>
          </w:tcPr>
          <w:p w14:paraId="59E8E8C4" w14:textId="77777777" w:rsidR="00DF2BB6" w:rsidRPr="00C70209" w:rsidRDefault="00DF2BB6" w:rsidP="003131E2">
            <w:pPr>
              <w:pStyle w:val="Tabletext-evidencematrix"/>
            </w:pPr>
            <w:r w:rsidRPr="00C70209">
              <w:t>Critically ill children aged 1 month to 2 years diagnosed with bronchiolitis, acute respiratory failure and anaemia.</w:t>
            </w:r>
          </w:p>
        </w:tc>
        <w:tc>
          <w:tcPr>
            <w:tcW w:w="492" w:type="pct"/>
          </w:tcPr>
          <w:p w14:paraId="57368B4E" w14:textId="77777777" w:rsidR="00DF2BB6" w:rsidRPr="00C70209" w:rsidRDefault="00DF2BB6" w:rsidP="003131E2">
            <w:pPr>
              <w:pStyle w:val="Tabletext-evidencematrix"/>
            </w:pPr>
            <w:r w:rsidRPr="00C70209">
              <w:t>Single PICU, USA</w:t>
            </w:r>
          </w:p>
        </w:tc>
        <w:tc>
          <w:tcPr>
            <w:tcW w:w="491" w:type="pct"/>
          </w:tcPr>
          <w:p w14:paraId="628B22F3" w14:textId="67252FB4" w:rsidR="00DF2BB6" w:rsidRPr="00C70209" w:rsidRDefault="00DF2BB6" w:rsidP="003131E2">
            <w:pPr>
              <w:pStyle w:val="Tabletext-evidencematrix"/>
            </w:pPr>
            <w:r w:rsidRPr="00C70209">
              <w:t>rHuEPO versus placebo (albumin)</w:t>
            </w:r>
          </w:p>
          <w:p w14:paraId="0EC8A889" w14:textId="77777777" w:rsidR="00DF2BB6" w:rsidRPr="00C70209" w:rsidRDefault="00DF2BB6" w:rsidP="003131E2">
            <w:pPr>
              <w:pStyle w:val="Tabletext-subanalysis"/>
            </w:pPr>
            <w:r w:rsidRPr="00C70209">
              <w:t>*All children received enteral elemental iron (3 mg/kg/day)</w:t>
            </w:r>
          </w:p>
        </w:tc>
        <w:tc>
          <w:tcPr>
            <w:tcW w:w="487" w:type="pct"/>
          </w:tcPr>
          <w:p w14:paraId="42F64498" w14:textId="77777777" w:rsidR="00DF2BB6" w:rsidRPr="00C70209" w:rsidRDefault="00DF2BB6" w:rsidP="003131E2">
            <w:pPr>
              <w:pStyle w:val="Tabletext-evidencematrix"/>
            </w:pPr>
            <w:r w:rsidRPr="00C70209">
              <w:t>Mortality</w:t>
            </w:r>
          </w:p>
        </w:tc>
        <w:tc>
          <w:tcPr>
            <w:tcW w:w="519" w:type="pct"/>
          </w:tcPr>
          <w:p w14:paraId="7CB2573A" w14:textId="77777777" w:rsidR="00DF2BB6" w:rsidRPr="00C70209" w:rsidRDefault="00DF2BB6" w:rsidP="003131E2">
            <w:pPr>
              <w:pStyle w:val="Tabletext-evidencematrix"/>
            </w:pPr>
            <w:r w:rsidRPr="00C70209">
              <w:t>0/22 (0%)</w:t>
            </w:r>
          </w:p>
        </w:tc>
        <w:tc>
          <w:tcPr>
            <w:tcW w:w="519" w:type="pct"/>
          </w:tcPr>
          <w:p w14:paraId="60C94E5E" w14:textId="77777777" w:rsidR="00DF2BB6" w:rsidRPr="00C70209" w:rsidRDefault="00DF2BB6" w:rsidP="003131E2">
            <w:pPr>
              <w:pStyle w:val="Tabletext-evidencematrix"/>
            </w:pPr>
            <w:r w:rsidRPr="00C70209">
              <w:t>0/22 (0%)</w:t>
            </w:r>
          </w:p>
        </w:tc>
        <w:tc>
          <w:tcPr>
            <w:tcW w:w="519" w:type="pct"/>
          </w:tcPr>
          <w:p w14:paraId="25D0678F" w14:textId="77777777" w:rsidR="00DF2BB6" w:rsidRPr="00C70209" w:rsidRDefault="00DF2BB6" w:rsidP="003131E2">
            <w:pPr>
              <w:pStyle w:val="Tabletext-evidencematrix"/>
            </w:pPr>
            <w:r w:rsidRPr="00C70209">
              <w:t>NA</w:t>
            </w:r>
          </w:p>
        </w:tc>
        <w:tc>
          <w:tcPr>
            <w:tcW w:w="603" w:type="pct"/>
          </w:tcPr>
          <w:p w14:paraId="472192A5" w14:textId="77777777" w:rsidR="00DF2BB6" w:rsidRPr="00C70209" w:rsidRDefault="00DF2BB6" w:rsidP="003131E2">
            <w:pPr>
              <w:pStyle w:val="Tabletext-evidencematrix"/>
              <w:rPr>
                <w:i/>
              </w:rPr>
            </w:pPr>
            <w:r w:rsidRPr="00C70209">
              <w:rPr>
                <w:i/>
              </w:rPr>
              <w:t>Not estimable</w:t>
            </w:r>
          </w:p>
          <w:p w14:paraId="6E039888" w14:textId="7D3DEDC8" w:rsidR="00DF2BB6" w:rsidRPr="00C70209" w:rsidRDefault="001A475D" w:rsidP="003131E2">
            <w:pPr>
              <w:pStyle w:val="Tabletext-evidencematrix"/>
            </w:pPr>
            <w:r w:rsidRPr="001A475D">
              <w:rPr>
                <w:i/>
              </w:rPr>
              <w:t>P = </w:t>
            </w:r>
            <w:r w:rsidR="00DF2BB6" w:rsidRPr="00C70209">
              <w:t>NA</w:t>
            </w:r>
          </w:p>
        </w:tc>
      </w:tr>
    </w:tbl>
    <w:p w14:paraId="5B1F228F" w14:textId="516C575A"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NA, not applicable; PICU, paediatric intensive care unit; rHuEPO, </w:t>
      </w:r>
      <w:r w:rsidR="00EA5C41" w:rsidRPr="00C70209">
        <w:t>recombinant human epoetin</w:t>
      </w:r>
      <w:r w:rsidRPr="00C70209">
        <w:t>; SD, standard deviation</w:t>
      </w:r>
    </w:p>
    <w:p w14:paraId="547DA250"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2C8B326"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88D9BB6"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0B9B65F8" w14:textId="18A3F06C" w:rsidR="00DF2BB6" w:rsidRPr="00C70209" w:rsidRDefault="00DF2BB6" w:rsidP="003131E2">
      <w:pPr>
        <w:pStyle w:val="Heading6"/>
      </w:pPr>
      <w:r w:rsidRPr="00C70209">
        <w:t>Secondary outcomes</w:t>
      </w:r>
      <w:r w:rsidRPr="00C70209">
        <w:rPr>
          <w:rStyle w:val="FootnoteReference"/>
        </w:rPr>
        <w:footnoteReference w:id="36"/>
      </w:r>
    </w:p>
    <w:p w14:paraId="63A38E31" w14:textId="77777777" w:rsidR="00DF2BB6" w:rsidRPr="00C70209" w:rsidRDefault="00DF2BB6" w:rsidP="003131E2">
      <w:pPr>
        <w:pStyle w:val="Heading7"/>
        <w:rPr>
          <w:lang w:eastAsia="ja-JP"/>
        </w:rPr>
      </w:pPr>
      <w:r w:rsidRPr="00C70209">
        <w:rPr>
          <w:lang w:eastAsia="ja-JP"/>
        </w:rPr>
        <w:t>Functional or performance status</w:t>
      </w:r>
    </w:p>
    <w:p w14:paraId="1492E95C" w14:textId="3A951A74" w:rsidR="00DF2BB6" w:rsidRPr="00C70209" w:rsidRDefault="00DF2BB6" w:rsidP="003131E2">
      <w:pPr>
        <w:pStyle w:val="BodyText"/>
      </w:pPr>
      <w:r w:rsidRPr="00C70209">
        <w:t>There were no studies identified in the systematic review and hand-searching process comparing rHuEPO with no rHuEPO or placebo that reported on functional or performance status in critically ill neonatal and/or paediatric patients.</w:t>
      </w:r>
    </w:p>
    <w:p w14:paraId="630F360D" w14:textId="644B2584" w:rsidR="00DF2BB6" w:rsidRPr="00C70209" w:rsidRDefault="00DF2BB6" w:rsidP="003131E2">
      <w:pPr>
        <w:pStyle w:val="Heading7"/>
        <w:rPr>
          <w:lang w:eastAsia="ja-JP"/>
        </w:rPr>
      </w:pPr>
      <w:r w:rsidRPr="00C70209">
        <w:rPr>
          <w:lang w:eastAsia="ja-JP"/>
        </w:rPr>
        <w:t>Laboratory measures</w:t>
      </w:r>
    </w:p>
    <w:p w14:paraId="59998370" w14:textId="31EB2154" w:rsidR="00DF2BB6" w:rsidRPr="00C70209" w:rsidRDefault="00DF2BB6" w:rsidP="003131E2">
      <w:pPr>
        <w:pStyle w:val="BodyText"/>
      </w:pPr>
      <w:r w:rsidRPr="00C70209">
        <w:t xml:space="preserve">Two RCTs (Chicella 2006, Jacobs 2003) identified in the systematic review and hand-searching process comparing rHuEPO with placebo reported laboratory measures (Hct, ferritin) in critically ill infants and children. </w:t>
      </w:r>
      <w:r w:rsidRPr="00C70209">
        <w:rPr>
          <w:b/>
          <w:highlight w:val="yellow"/>
        </w:rPr>
        <w:fldChar w:fldCharType="begin"/>
      </w:r>
      <w:r w:rsidRPr="00C70209">
        <w:rPr>
          <w:b/>
        </w:rPr>
        <w:instrText xml:space="preserve"> REF _Ref412729966 \h </w:instrText>
      </w:r>
      <w:r w:rsidRPr="00C70209">
        <w:rPr>
          <w:b/>
          <w:highlight w:val="yellow"/>
        </w:rPr>
        <w:instrText xml:space="preserve"> \* MERGEFORMAT </w:instrText>
      </w:r>
      <w:r w:rsidRPr="00C70209">
        <w:rPr>
          <w:b/>
          <w:highlight w:val="yellow"/>
        </w:rPr>
      </w:r>
      <w:r w:rsidRPr="00C70209">
        <w:rPr>
          <w:b/>
          <w:highlight w:val="yellow"/>
        </w:rPr>
        <w:fldChar w:fldCharType="separate"/>
      </w:r>
      <w:r w:rsidR="000F7A9B" w:rsidRPr="000F7A9B">
        <w:rPr>
          <w:b/>
        </w:rPr>
        <w:t>Table 3.2.60</w:t>
      </w:r>
      <w:r w:rsidRPr="00C70209">
        <w:rPr>
          <w:b/>
          <w:highlight w:val="yellow"/>
        </w:rPr>
        <w:fldChar w:fldCharType="end"/>
      </w:r>
      <w:r w:rsidRPr="00C70209">
        <w:t xml:space="preserve"> summarises the results from these studies.</w:t>
      </w:r>
    </w:p>
    <w:p w14:paraId="71543D0C" w14:textId="246A6E55" w:rsidR="00DF2BB6" w:rsidRPr="00C70209" w:rsidRDefault="00DF2BB6" w:rsidP="003131E2">
      <w:pPr>
        <w:pStyle w:val="BodyText"/>
      </w:pPr>
      <w:r w:rsidRPr="00C70209">
        <w:t>Chicella (2006) reported no significant difference between treatment groups for mean change in Hct (%) from baseline to discharge (MD 2.70; 95% CI –0.44, 5.84) or the final Hct (MD 3.50; 95% CI 0.28, 6.72) when comparing rHuEPO with placebo in critically ill infants and children aged &lt;18 years.</w:t>
      </w:r>
    </w:p>
    <w:p w14:paraId="47B6DBA3" w14:textId="22176C0D" w:rsidR="00DF2BB6" w:rsidRPr="00C70209" w:rsidRDefault="00DF2BB6" w:rsidP="003131E2">
      <w:pPr>
        <w:pStyle w:val="BodyText"/>
      </w:pPr>
      <w:r w:rsidRPr="00C70209">
        <w:t>Jacobs (2003) reported an effect favouring rHuEPO for mean change in Hct (%) from admission to discharge (MD 2.70; 95% CI 2.15, 3.25) but not serum ferritin (MD –5.20; 95% CI –18.73, 8.33) when comparing rHuEPO with placebo in critically ill infants aged &lt;2 years.</w:t>
      </w:r>
    </w:p>
    <w:p w14:paraId="4D14D3CE"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330E6CA3" w14:textId="7432DD0B" w:rsidR="00DF2BB6" w:rsidRPr="00C70209" w:rsidRDefault="00DF2BB6" w:rsidP="003131E2">
      <w:pPr>
        <w:pStyle w:val="Caption"/>
      </w:pPr>
      <w:bookmarkStart w:id="653" w:name="_Ref412729966"/>
      <w:bookmarkStart w:id="654" w:name="_Toc423015409"/>
      <w:bookmarkStart w:id="655" w:name="_Toc427747157"/>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3.2</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60</w:t>
      </w:r>
      <w:r w:rsidR="00130F03" w:rsidRPr="00C70209">
        <w:fldChar w:fldCharType="end"/>
      </w:r>
      <w:bookmarkEnd w:id="653"/>
      <w:r w:rsidRPr="00C70209">
        <w:tab/>
        <w:t>Critically ill paediatric patients: Results for ESAs versus no ESAs – Laboratory measures (Hb, Hct, ferritin) (secondary outcome)</w:t>
      </w:r>
      <w:bookmarkEnd w:id="654"/>
      <w:bookmarkEnd w:id="65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2"/>
        <w:gridCol w:w="1392"/>
        <w:gridCol w:w="1395"/>
        <w:gridCol w:w="1392"/>
        <w:gridCol w:w="1381"/>
        <w:gridCol w:w="1471"/>
        <w:gridCol w:w="1471"/>
        <w:gridCol w:w="1471"/>
        <w:gridCol w:w="1710"/>
      </w:tblGrid>
      <w:tr w:rsidR="00DF2BB6" w:rsidRPr="00C70209" w14:paraId="41B2E23E" w14:textId="77777777" w:rsidTr="003131E2">
        <w:trPr>
          <w:cantSplit/>
          <w:tblHeader/>
        </w:trPr>
        <w:tc>
          <w:tcPr>
            <w:tcW w:w="388" w:type="pct"/>
            <w:vMerge w:val="restart"/>
            <w:tcBorders>
              <w:bottom w:val="single" w:sz="4" w:space="0" w:color="auto"/>
            </w:tcBorders>
          </w:tcPr>
          <w:p w14:paraId="4B6A8B25" w14:textId="77777777" w:rsidR="00DF2BB6" w:rsidRPr="00C70209" w:rsidRDefault="00DF2BB6" w:rsidP="003131E2">
            <w:pPr>
              <w:pStyle w:val="TableH2"/>
              <w:rPr>
                <w:rFonts w:eastAsia="Arial Unicode MS"/>
              </w:rPr>
            </w:pPr>
            <w:r w:rsidRPr="00C70209">
              <w:rPr>
                <w:rFonts w:eastAsia="Arial Unicode MS"/>
              </w:rPr>
              <w:t>Study</w:t>
            </w:r>
          </w:p>
          <w:p w14:paraId="5168F3CA" w14:textId="77777777" w:rsidR="00DF2BB6" w:rsidRPr="00C70209" w:rsidRDefault="00DF2BB6" w:rsidP="003131E2">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425D750F" w14:textId="77777777" w:rsidR="00DF2BB6" w:rsidRPr="00C70209" w:rsidRDefault="00DF2BB6" w:rsidP="003131E2">
            <w:pPr>
              <w:pStyle w:val="TableH2"/>
              <w:rPr>
                <w:rFonts w:eastAsia="Arial Unicode MS"/>
              </w:rPr>
            </w:pPr>
            <w:r w:rsidRPr="00C70209">
              <w:rPr>
                <w:rFonts w:eastAsia="Arial Unicode MS"/>
                <w:i/>
              </w:rPr>
              <w:t>Quality</w:t>
            </w:r>
          </w:p>
        </w:tc>
        <w:tc>
          <w:tcPr>
            <w:tcW w:w="491" w:type="pct"/>
            <w:vMerge w:val="restart"/>
          </w:tcPr>
          <w:p w14:paraId="166090C6" w14:textId="77777777" w:rsidR="00DF2BB6" w:rsidRPr="00C70209" w:rsidRDefault="00DF2BB6" w:rsidP="003131E2">
            <w:pPr>
              <w:pStyle w:val="TableH2"/>
              <w:rPr>
                <w:rFonts w:eastAsia="Arial Unicode MS"/>
              </w:rPr>
            </w:pPr>
            <w:r w:rsidRPr="00C70209">
              <w:rPr>
                <w:rFonts w:eastAsia="Arial Unicode MS"/>
              </w:rPr>
              <w:t>No. of trials / sample size included in analysis</w:t>
            </w:r>
          </w:p>
        </w:tc>
        <w:tc>
          <w:tcPr>
            <w:tcW w:w="491" w:type="pct"/>
            <w:vMerge w:val="restart"/>
          </w:tcPr>
          <w:p w14:paraId="119ECAFB" w14:textId="77777777" w:rsidR="00DF2BB6" w:rsidRPr="00C70209" w:rsidRDefault="00DF2BB6" w:rsidP="003131E2">
            <w:pPr>
              <w:pStyle w:val="TableH2"/>
              <w:rPr>
                <w:rFonts w:eastAsia="Arial Unicode MS"/>
              </w:rPr>
            </w:pPr>
            <w:r w:rsidRPr="00C70209">
              <w:rPr>
                <w:rFonts w:eastAsia="Arial Unicode MS"/>
              </w:rPr>
              <w:t xml:space="preserve">Patient population </w:t>
            </w:r>
          </w:p>
        </w:tc>
        <w:tc>
          <w:tcPr>
            <w:tcW w:w="492" w:type="pct"/>
            <w:vMerge w:val="restart"/>
          </w:tcPr>
          <w:p w14:paraId="13DDCADD" w14:textId="77777777" w:rsidR="00DF2BB6" w:rsidRPr="00C70209" w:rsidRDefault="00DF2BB6" w:rsidP="003131E2">
            <w:pPr>
              <w:pStyle w:val="TableH2"/>
              <w:rPr>
                <w:rFonts w:eastAsia="Arial Unicode MS"/>
              </w:rPr>
            </w:pPr>
            <w:r w:rsidRPr="00C70209">
              <w:rPr>
                <w:rFonts w:eastAsia="Arial Unicode MS"/>
              </w:rPr>
              <w:t>Setting</w:t>
            </w:r>
          </w:p>
          <w:p w14:paraId="3EBC454B" w14:textId="77777777" w:rsidR="00DF2BB6" w:rsidRPr="00C70209" w:rsidRDefault="00DF2BB6" w:rsidP="003131E2">
            <w:pPr>
              <w:pStyle w:val="TableH2"/>
              <w:rPr>
                <w:rFonts w:eastAsia="Arial Unicode MS"/>
              </w:rPr>
            </w:pPr>
            <w:r w:rsidRPr="00C70209">
              <w:rPr>
                <w:rFonts w:eastAsia="Arial Unicode MS"/>
              </w:rPr>
              <w:t>Location</w:t>
            </w:r>
          </w:p>
        </w:tc>
        <w:tc>
          <w:tcPr>
            <w:tcW w:w="491" w:type="pct"/>
            <w:vMerge w:val="restart"/>
          </w:tcPr>
          <w:p w14:paraId="57BB3340" w14:textId="5E56D44C" w:rsidR="00DF2BB6" w:rsidRPr="00C70209" w:rsidRDefault="00DF2BB6" w:rsidP="003131E2">
            <w:pPr>
              <w:pStyle w:val="TableH2"/>
              <w:rPr>
                <w:rFonts w:eastAsia="Arial Unicode MS"/>
              </w:rPr>
            </w:pPr>
            <w:r w:rsidRPr="00C70209">
              <w:rPr>
                <w:rFonts w:eastAsia="Arial Unicode MS"/>
              </w:rPr>
              <w:t>Intervention versus comparator</w:t>
            </w:r>
          </w:p>
        </w:tc>
        <w:tc>
          <w:tcPr>
            <w:tcW w:w="487" w:type="pct"/>
            <w:vMerge w:val="restart"/>
            <w:tcBorders>
              <w:bottom w:val="single" w:sz="4" w:space="0" w:color="auto"/>
            </w:tcBorders>
          </w:tcPr>
          <w:p w14:paraId="43A9F265" w14:textId="77777777" w:rsidR="00DF2BB6" w:rsidRPr="00C70209" w:rsidRDefault="00DF2BB6" w:rsidP="003131E2">
            <w:pPr>
              <w:pStyle w:val="TableH2"/>
              <w:rPr>
                <w:rFonts w:eastAsia="Arial Unicode MS"/>
              </w:rPr>
            </w:pPr>
            <w:r w:rsidRPr="00C70209">
              <w:rPr>
                <w:rFonts w:eastAsia="Arial Unicode MS"/>
              </w:rPr>
              <w:t>Outcome</w:t>
            </w:r>
          </w:p>
        </w:tc>
        <w:tc>
          <w:tcPr>
            <w:tcW w:w="2160" w:type="pct"/>
            <w:gridSpan w:val="4"/>
          </w:tcPr>
          <w:p w14:paraId="69C4E5DB" w14:textId="77777777" w:rsidR="00DF2BB6" w:rsidRPr="00C70209" w:rsidRDefault="00DF2BB6" w:rsidP="003131E2">
            <w:pPr>
              <w:pStyle w:val="TableH2"/>
              <w:rPr>
                <w:rFonts w:eastAsia="Arial Unicode MS"/>
                <w:i/>
              </w:rPr>
            </w:pPr>
            <w:r w:rsidRPr="00C70209">
              <w:rPr>
                <w:rFonts w:eastAsia="Arial Unicode MS"/>
              </w:rPr>
              <w:t>Results</w:t>
            </w:r>
          </w:p>
        </w:tc>
      </w:tr>
      <w:tr w:rsidR="00DF2BB6" w:rsidRPr="00C70209" w14:paraId="6C033478" w14:textId="77777777" w:rsidTr="003131E2">
        <w:trPr>
          <w:cantSplit/>
          <w:tblHeader/>
        </w:trPr>
        <w:tc>
          <w:tcPr>
            <w:tcW w:w="388" w:type="pct"/>
            <w:vMerge/>
          </w:tcPr>
          <w:p w14:paraId="069E3CA5" w14:textId="77777777" w:rsidR="00DF2BB6" w:rsidRPr="00C70209" w:rsidRDefault="00DF2BB6" w:rsidP="003131E2">
            <w:pPr>
              <w:pStyle w:val="TableH2"/>
              <w:rPr>
                <w:rFonts w:eastAsia="Arial Unicode MS"/>
              </w:rPr>
            </w:pPr>
          </w:p>
        </w:tc>
        <w:tc>
          <w:tcPr>
            <w:tcW w:w="491" w:type="pct"/>
            <w:vMerge/>
          </w:tcPr>
          <w:p w14:paraId="7F892A6E" w14:textId="77777777" w:rsidR="00DF2BB6" w:rsidRPr="00C70209" w:rsidRDefault="00DF2BB6" w:rsidP="003131E2">
            <w:pPr>
              <w:pStyle w:val="TableH2"/>
              <w:rPr>
                <w:rFonts w:eastAsia="Arial Unicode MS"/>
              </w:rPr>
            </w:pPr>
          </w:p>
        </w:tc>
        <w:tc>
          <w:tcPr>
            <w:tcW w:w="491" w:type="pct"/>
            <w:vMerge/>
          </w:tcPr>
          <w:p w14:paraId="4C2DA968" w14:textId="77777777" w:rsidR="00DF2BB6" w:rsidRPr="00C70209" w:rsidRDefault="00DF2BB6" w:rsidP="003131E2">
            <w:pPr>
              <w:pStyle w:val="TableH2"/>
              <w:rPr>
                <w:rFonts w:eastAsia="Arial Unicode MS"/>
              </w:rPr>
            </w:pPr>
          </w:p>
        </w:tc>
        <w:tc>
          <w:tcPr>
            <w:tcW w:w="492" w:type="pct"/>
            <w:vMerge/>
          </w:tcPr>
          <w:p w14:paraId="0EC8E6E8" w14:textId="77777777" w:rsidR="00DF2BB6" w:rsidRPr="00C70209" w:rsidRDefault="00DF2BB6" w:rsidP="003131E2">
            <w:pPr>
              <w:pStyle w:val="TableH2"/>
              <w:rPr>
                <w:rFonts w:eastAsia="Arial Unicode MS"/>
              </w:rPr>
            </w:pPr>
          </w:p>
        </w:tc>
        <w:tc>
          <w:tcPr>
            <w:tcW w:w="491" w:type="pct"/>
            <w:vMerge/>
          </w:tcPr>
          <w:p w14:paraId="4C4F09E1" w14:textId="77777777" w:rsidR="00DF2BB6" w:rsidRPr="00C70209" w:rsidRDefault="00DF2BB6" w:rsidP="003131E2">
            <w:pPr>
              <w:pStyle w:val="TableH2"/>
              <w:rPr>
                <w:rFonts w:eastAsia="Arial Unicode MS"/>
              </w:rPr>
            </w:pPr>
          </w:p>
        </w:tc>
        <w:tc>
          <w:tcPr>
            <w:tcW w:w="487" w:type="pct"/>
            <w:vMerge/>
          </w:tcPr>
          <w:p w14:paraId="0F3ACE0A" w14:textId="77777777" w:rsidR="00DF2BB6" w:rsidRPr="00C70209" w:rsidRDefault="00DF2BB6" w:rsidP="003131E2">
            <w:pPr>
              <w:pStyle w:val="TableH2"/>
              <w:rPr>
                <w:rFonts w:eastAsia="Arial Unicode MS"/>
              </w:rPr>
            </w:pPr>
          </w:p>
        </w:tc>
        <w:tc>
          <w:tcPr>
            <w:tcW w:w="519" w:type="pct"/>
          </w:tcPr>
          <w:p w14:paraId="5DFF0C2E" w14:textId="7798F8E6" w:rsidR="00DF2BB6" w:rsidRPr="00C70209" w:rsidRDefault="00DF2BB6" w:rsidP="003131E2">
            <w:pPr>
              <w:pStyle w:val="TableH2"/>
              <w:rPr>
                <w:rFonts w:eastAsia="Arial Unicode MS"/>
              </w:rPr>
            </w:pPr>
            <w:r w:rsidRPr="00C70209">
              <w:rPr>
                <w:rFonts w:eastAsia="Arial Unicode MS"/>
              </w:rPr>
              <w:t>ESAs</w:t>
            </w:r>
          </w:p>
          <w:p w14:paraId="1C83238B"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6DF7555F" w14:textId="42918903"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44932176" w14:textId="77777777" w:rsidR="00DF2BB6" w:rsidRPr="00C70209" w:rsidRDefault="00DF2BB6" w:rsidP="003131E2">
            <w:pPr>
              <w:pStyle w:val="TableH2"/>
              <w:rPr>
                <w:rFonts w:eastAsia="Arial Unicode MS"/>
              </w:rPr>
            </w:pPr>
          </w:p>
        </w:tc>
        <w:tc>
          <w:tcPr>
            <w:tcW w:w="519" w:type="pct"/>
          </w:tcPr>
          <w:p w14:paraId="5B7780C2" w14:textId="77777777" w:rsidR="00DF2BB6" w:rsidRPr="00C70209" w:rsidRDefault="00DF2BB6" w:rsidP="003131E2">
            <w:pPr>
              <w:pStyle w:val="TableH2"/>
              <w:rPr>
                <w:rFonts w:eastAsia="Arial Unicode MS"/>
              </w:rPr>
            </w:pPr>
            <w:r w:rsidRPr="00C70209">
              <w:rPr>
                <w:rFonts w:eastAsia="Arial Unicode MS"/>
              </w:rPr>
              <w:t>No ESAs</w:t>
            </w:r>
          </w:p>
          <w:p w14:paraId="12938AF7" w14:textId="77777777" w:rsidR="00DF2BB6" w:rsidRPr="00C70209" w:rsidRDefault="00DF2BB6" w:rsidP="003131E2">
            <w:pPr>
              <w:pStyle w:val="TableH2"/>
              <w:rPr>
                <w:rFonts w:eastAsia="Arial Unicode MS"/>
                <w:lang w:eastAsia="ja-JP"/>
              </w:rPr>
            </w:pPr>
            <w:r w:rsidRPr="00C70209">
              <w:rPr>
                <w:rFonts w:eastAsia="Arial Unicode MS"/>
                <w:lang w:eastAsia="ja-JP"/>
              </w:rPr>
              <w:t>n/N (%)</w:t>
            </w:r>
          </w:p>
          <w:p w14:paraId="4146DC34" w14:textId="77777777" w:rsidR="00DF2BB6" w:rsidRPr="00C70209" w:rsidRDefault="00DF2BB6" w:rsidP="003131E2">
            <w:pPr>
              <w:pStyle w:val="TableH2"/>
              <w:rPr>
                <w:rFonts w:eastAsia="Arial Unicode MS"/>
                <w:lang w:eastAsia="ja-JP"/>
              </w:rPr>
            </w:pPr>
            <w:r w:rsidRPr="00C70209">
              <w:rPr>
                <w:rFonts w:eastAsia="Arial Unicode MS"/>
                <w:lang w:eastAsia="ja-JP"/>
              </w:rPr>
              <w:t xml:space="preserve">Mean </w:t>
            </w:r>
            <w:r w:rsidRPr="00C70209">
              <w:rPr>
                <w:rFonts w:eastAsia="Arial Unicode MS" w:cs="Calibri"/>
                <w:lang w:eastAsia="ja-JP"/>
              </w:rPr>
              <w:t>±</w:t>
            </w:r>
            <w:r w:rsidRPr="00C70209">
              <w:rPr>
                <w:rFonts w:eastAsia="Arial Unicode MS"/>
                <w:lang w:eastAsia="ja-JP"/>
              </w:rPr>
              <w:t xml:space="preserve"> SD</w:t>
            </w:r>
          </w:p>
          <w:p w14:paraId="567A92C0" w14:textId="77777777" w:rsidR="00DF2BB6" w:rsidRPr="00C70209" w:rsidRDefault="00DF2BB6" w:rsidP="003131E2">
            <w:pPr>
              <w:pStyle w:val="TableH2"/>
              <w:rPr>
                <w:rFonts w:eastAsia="Arial Unicode MS"/>
              </w:rPr>
            </w:pPr>
          </w:p>
        </w:tc>
        <w:tc>
          <w:tcPr>
            <w:tcW w:w="519" w:type="pct"/>
          </w:tcPr>
          <w:p w14:paraId="375CC41D" w14:textId="77777777" w:rsidR="00DF2BB6" w:rsidRPr="00C70209" w:rsidRDefault="00DF2BB6" w:rsidP="003131E2">
            <w:pPr>
              <w:pStyle w:val="TableH2"/>
              <w:rPr>
                <w:rFonts w:eastAsia="Arial Unicode MS"/>
              </w:rPr>
            </w:pPr>
            <w:r w:rsidRPr="00C70209">
              <w:rPr>
                <w:rFonts w:eastAsia="Arial Unicode MS"/>
              </w:rPr>
              <w:t>Risk estimate (95% CI)</w:t>
            </w:r>
          </w:p>
        </w:tc>
        <w:tc>
          <w:tcPr>
            <w:tcW w:w="603" w:type="pct"/>
          </w:tcPr>
          <w:p w14:paraId="7CDC69BE" w14:textId="77777777" w:rsidR="00DF2BB6" w:rsidRPr="00C70209" w:rsidRDefault="00DF2BB6" w:rsidP="003131E2">
            <w:pPr>
              <w:pStyle w:val="TableH3"/>
              <w:rPr>
                <w:rFonts w:eastAsia="Arial Unicode MS"/>
              </w:rPr>
            </w:pPr>
            <w:r w:rsidRPr="00C70209">
              <w:rPr>
                <w:rFonts w:eastAsia="Arial Unicode MS"/>
              </w:rPr>
              <w:t>Statistical significance</w:t>
            </w:r>
          </w:p>
          <w:p w14:paraId="2ED19CBB" w14:textId="0E5CCA99" w:rsidR="00DF2BB6" w:rsidRPr="00C70209" w:rsidRDefault="001A475D" w:rsidP="003131E2">
            <w:pPr>
              <w:pStyle w:val="TableH2"/>
              <w:rPr>
                <w:rFonts w:eastAsia="Arial Unicode MS"/>
              </w:rPr>
            </w:pPr>
            <w:r w:rsidRPr="001A475D">
              <w:rPr>
                <w:rFonts w:eastAsia="Arial Unicode MS"/>
                <w:i/>
              </w:rPr>
              <w:t>P-</w:t>
            </w:r>
            <w:r w:rsidR="00DF2BB6" w:rsidRPr="00C70209">
              <w:rPr>
                <w:rFonts w:eastAsia="Arial Unicode MS"/>
              </w:rPr>
              <w:t>value</w:t>
            </w:r>
          </w:p>
          <w:p w14:paraId="3A766B67" w14:textId="77777777" w:rsidR="00DF2BB6" w:rsidRPr="00C70209" w:rsidRDefault="00DF2BB6" w:rsidP="003131E2">
            <w:pPr>
              <w:pStyle w:val="TableH2"/>
              <w:rPr>
                <w:rFonts w:eastAsia="Arial Unicode MS"/>
              </w:rPr>
            </w:pPr>
            <w:r w:rsidRPr="00C70209">
              <w:t>Heterogeneity</w:t>
            </w:r>
            <w:r w:rsidRPr="00C70209">
              <w:rPr>
                <w:vertAlign w:val="superscript"/>
              </w:rPr>
              <w:t>b</w:t>
            </w:r>
          </w:p>
        </w:tc>
      </w:tr>
      <w:tr w:rsidR="00DF2BB6" w:rsidRPr="00C70209" w14:paraId="031B4EF4" w14:textId="77777777" w:rsidTr="003131E2">
        <w:trPr>
          <w:cantSplit/>
        </w:trPr>
        <w:tc>
          <w:tcPr>
            <w:tcW w:w="5000" w:type="pct"/>
            <w:gridSpan w:val="10"/>
            <w:shd w:val="clear" w:color="auto" w:fill="000000" w:themeFill="text1"/>
          </w:tcPr>
          <w:p w14:paraId="5200C891" w14:textId="77777777" w:rsidR="00DF2BB6" w:rsidRPr="00C70209" w:rsidRDefault="00DF2BB6" w:rsidP="003131E2">
            <w:pPr>
              <w:pStyle w:val="TableH4"/>
              <w:rPr>
                <w:rFonts w:eastAsia="Arial Unicode MS"/>
                <w:lang w:eastAsia="ja-JP"/>
              </w:rPr>
            </w:pPr>
            <w:r w:rsidRPr="00C70209">
              <w:rPr>
                <w:rFonts w:eastAsia="Arial Unicode MS"/>
                <w:lang w:eastAsia="ja-JP"/>
              </w:rPr>
              <w:t>Level II evidence</w:t>
            </w:r>
          </w:p>
        </w:tc>
      </w:tr>
      <w:tr w:rsidR="00DF2BB6" w:rsidRPr="00C70209" w14:paraId="29D97E6D" w14:textId="77777777" w:rsidTr="003131E2">
        <w:trPr>
          <w:cantSplit/>
          <w:tblHeader/>
        </w:trPr>
        <w:tc>
          <w:tcPr>
            <w:tcW w:w="388" w:type="pct"/>
            <w:vMerge w:val="restart"/>
          </w:tcPr>
          <w:p w14:paraId="49B085CF" w14:textId="15C673CC" w:rsidR="00DF2BB6" w:rsidRPr="00C70209" w:rsidRDefault="00DF2BB6" w:rsidP="003131E2">
            <w:pPr>
              <w:pStyle w:val="Tabletext-evidencematrix"/>
            </w:pPr>
            <w:r w:rsidRPr="00C70209">
              <w:t>Chicella 2006</w:t>
            </w:r>
            <w:r w:rsidRPr="00C70209">
              <w:fldChar w:fldCharType="begin"/>
            </w:r>
            <w:r w:rsidR="000E261C">
              <w:instrText xml:space="preserve"> ADDIN EN.CITE &lt;EndNote&gt;&lt;Cite&gt;&lt;Author&gt;Chicella&lt;/Author&gt;&lt;Year&gt;2006&lt;/Year&gt;&lt;RecNum&gt;468&lt;/RecNum&gt;&lt;DisplayText&gt;&lt;style face="superscript"&gt;281&lt;/style&gt;&lt;/DisplayText&gt;&lt;record&gt;&lt;rec-number&gt;468&lt;/rec-number&gt;&lt;foreign-keys&gt;&lt;key app="EN" db-id="9edve2wadsavt5ewavaxtda4f2tavzvts9ee" timestamp="1428889205"&gt;468&lt;/key&gt;&lt;/foreign-keys&gt;&lt;ref-type name="Journal Article"&gt;17&lt;/ref-type&gt;&lt;contributors&gt;&lt;authors&gt;&lt;author&gt;Chicella, Michael F&lt;/author&gt;&lt;author&gt;Krueger, Kem P&lt;/author&gt;&lt;/authors&gt;&lt;/contributors&gt;&lt;titles&gt;&lt;title&gt;Prospective randomized double-blind placebo controlled trial of recombinant human erythropoietin administration to reduce blood transfusions in anemic pediatric intensive care patients&lt;/title&gt;&lt;secondary-title&gt;The Journal of Pediatric Pharmacology and Therapeutics&lt;/secondary-title&gt;&lt;/titles&gt;&lt;periodical&gt;&lt;full-title&gt;The Journal of Pediatric Pharmacology and Therapeutics&lt;/full-title&gt;&lt;/periodical&gt;&lt;pages&gt;101–106&lt;/pages&gt;&lt;volume&gt;11&lt;/volume&gt;&lt;number&gt;2&lt;/number&gt;&lt;dates&gt;&lt;year&gt;2006&lt;/year&gt;&lt;/dates&gt;&lt;isbn&gt;1551-6776&lt;/isbn&gt;&lt;urls&gt;&lt;related-urls&gt;&lt;url&gt;http://www.jppt.org/doi/abs/10.5863/1551-6776-11.2.101&lt;/url&gt;&lt;/related-urls&gt;&lt;/urls&gt;&lt;access-date&gt;13 April 2015&lt;/access-date&gt;&lt;/record&gt;&lt;/Cite&gt;&lt;/EndNote&gt;</w:instrText>
            </w:r>
            <w:r w:rsidRPr="00C70209">
              <w:fldChar w:fldCharType="separate"/>
            </w:r>
            <w:r w:rsidR="000E261C" w:rsidRPr="000E261C">
              <w:rPr>
                <w:noProof/>
                <w:vertAlign w:val="superscript"/>
              </w:rPr>
              <w:t>281</w:t>
            </w:r>
            <w:r w:rsidRPr="00C70209">
              <w:fldChar w:fldCharType="end"/>
            </w:r>
          </w:p>
          <w:p w14:paraId="140A459F" w14:textId="77777777" w:rsidR="00DF2BB6" w:rsidRPr="00C70209" w:rsidRDefault="00DF2BB6" w:rsidP="003131E2">
            <w:pPr>
              <w:pStyle w:val="Tabletext-evidencematrix"/>
            </w:pPr>
            <w:r w:rsidRPr="00C70209">
              <w:t>Level II</w:t>
            </w:r>
          </w:p>
          <w:p w14:paraId="691DB30F" w14:textId="77777777" w:rsidR="00DF2BB6" w:rsidRPr="00C70209" w:rsidRDefault="00DF2BB6" w:rsidP="003131E2">
            <w:pPr>
              <w:pStyle w:val="Tabletext-evidencematrix"/>
            </w:pPr>
            <w:r w:rsidRPr="00C70209">
              <w:rPr>
                <w:i/>
              </w:rPr>
              <w:t>Poor</w:t>
            </w:r>
          </w:p>
        </w:tc>
        <w:tc>
          <w:tcPr>
            <w:tcW w:w="491" w:type="pct"/>
            <w:vMerge w:val="restart"/>
          </w:tcPr>
          <w:p w14:paraId="336B3F89" w14:textId="77777777" w:rsidR="00DF2BB6" w:rsidRPr="00C70209" w:rsidRDefault="00DF2BB6" w:rsidP="003131E2">
            <w:pPr>
              <w:pStyle w:val="Tabletext-evidencematrix"/>
            </w:pPr>
            <w:r w:rsidRPr="00C70209">
              <w:t>N=27</w:t>
            </w:r>
          </w:p>
        </w:tc>
        <w:tc>
          <w:tcPr>
            <w:tcW w:w="491" w:type="pct"/>
            <w:vMerge w:val="restart"/>
          </w:tcPr>
          <w:p w14:paraId="347132A0" w14:textId="77777777" w:rsidR="00DF2BB6" w:rsidRPr="00C70209" w:rsidRDefault="00DF2BB6" w:rsidP="003131E2">
            <w:pPr>
              <w:pStyle w:val="Tabletext-evidencematrix"/>
            </w:pPr>
            <w:r w:rsidRPr="00C70209">
              <w:t>Critically ill children aged ≤18 years with Hct ≤30%</w:t>
            </w:r>
          </w:p>
        </w:tc>
        <w:tc>
          <w:tcPr>
            <w:tcW w:w="492" w:type="pct"/>
            <w:vMerge w:val="restart"/>
          </w:tcPr>
          <w:p w14:paraId="75B00561" w14:textId="77777777" w:rsidR="00DF2BB6" w:rsidRPr="00C70209" w:rsidRDefault="00DF2BB6" w:rsidP="003131E2">
            <w:pPr>
              <w:pStyle w:val="Tabletext-evidencematrix"/>
            </w:pPr>
            <w:r w:rsidRPr="00C70209">
              <w:t>Single PICU, USA</w:t>
            </w:r>
          </w:p>
        </w:tc>
        <w:tc>
          <w:tcPr>
            <w:tcW w:w="491" w:type="pct"/>
            <w:vMerge w:val="restart"/>
          </w:tcPr>
          <w:p w14:paraId="7CCB5198" w14:textId="644222DC" w:rsidR="00DF2BB6" w:rsidRPr="00C70209" w:rsidRDefault="00DF2BB6" w:rsidP="003131E2">
            <w:pPr>
              <w:pStyle w:val="Tabletext-evidencematrix"/>
            </w:pPr>
            <w:r w:rsidRPr="00C70209">
              <w:t>rHuEPO versus placebo (normal saline)</w:t>
            </w:r>
          </w:p>
          <w:p w14:paraId="1F06420F" w14:textId="77777777" w:rsidR="00DF2BB6" w:rsidRPr="00C70209" w:rsidRDefault="00DF2BB6" w:rsidP="003131E2">
            <w:pPr>
              <w:pStyle w:val="Tabletext-subanalysis"/>
            </w:pPr>
            <w:r w:rsidRPr="00C70209">
              <w:t>*All children received oral ferrous sulphate (6 mg elemental iron/kg/day)</w:t>
            </w:r>
          </w:p>
        </w:tc>
        <w:tc>
          <w:tcPr>
            <w:tcW w:w="487" w:type="pct"/>
          </w:tcPr>
          <w:p w14:paraId="4E210D71" w14:textId="77777777" w:rsidR="00DF2BB6" w:rsidRPr="00C70209" w:rsidRDefault="00DF2BB6" w:rsidP="003131E2">
            <w:pPr>
              <w:pStyle w:val="Tabletext-evidencematrix"/>
            </w:pPr>
            <w:r w:rsidRPr="00C70209">
              <w:t>% Hct change</w:t>
            </w:r>
          </w:p>
        </w:tc>
        <w:tc>
          <w:tcPr>
            <w:tcW w:w="519" w:type="pct"/>
          </w:tcPr>
          <w:p w14:paraId="650D99A4" w14:textId="77777777" w:rsidR="00DF2BB6" w:rsidRPr="00C70209" w:rsidRDefault="00DF2BB6" w:rsidP="003131E2">
            <w:pPr>
              <w:pStyle w:val="Tabletext-evidencematrix"/>
            </w:pPr>
            <w:r w:rsidRPr="00C70209">
              <w:t xml:space="preserve">3.9 ± 4 </w:t>
            </w:r>
          </w:p>
        </w:tc>
        <w:tc>
          <w:tcPr>
            <w:tcW w:w="519" w:type="pct"/>
          </w:tcPr>
          <w:p w14:paraId="55CC1081" w14:textId="77777777" w:rsidR="00DF2BB6" w:rsidRPr="00C70209" w:rsidRDefault="00DF2BB6" w:rsidP="003131E2">
            <w:pPr>
              <w:pStyle w:val="Tabletext-evidencematrix"/>
            </w:pPr>
            <w:r w:rsidRPr="00C70209">
              <w:t xml:space="preserve">1.2 ± 4.3 </w:t>
            </w:r>
          </w:p>
        </w:tc>
        <w:tc>
          <w:tcPr>
            <w:tcW w:w="519" w:type="pct"/>
          </w:tcPr>
          <w:p w14:paraId="10A1FC3C" w14:textId="77777777" w:rsidR="00DF2BB6" w:rsidRPr="00C70209" w:rsidRDefault="00DF2BB6" w:rsidP="003131E2">
            <w:pPr>
              <w:pStyle w:val="Tabletext-evidencematrix"/>
            </w:pPr>
            <w:r w:rsidRPr="00C70209">
              <w:t>MD 2.70 [–0.44, 5.84]</w:t>
            </w:r>
            <w:r w:rsidRPr="00C70209">
              <w:rPr>
                <w:vertAlign w:val="superscript"/>
              </w:rPr>
              <w:t>c</w:t>
            </w:r>
          </w:p>
        </w:tc>
        <w:tc>
          <w:tcPr>
            <w:tcW w:w="603" w:type="pct"/>
          </w:tcPr>
          <w:p w14:paraId="31563555" w14:textId="77777777" w:rsidR="00DF2BB6" w:rsidRPr="00C70209" w:rsidRDefault="00DF2BB6" w:rsidP="003131E2">
            <w:pPr>
              <w:pStyle w:val="Tabletext-evidencematrix"/>
              <w:rPr>
                <w:i/>
              </w:rPr>
            </w:pPr>
            <w:r w:rsidRPr="00C70209">
              <w:rPr>
                <w:i/>
              </w:rPr>
              <w:t>No significant difference</w:t>
            </w:r>
          </w:p>
          <w:p w14:paraId="5348C5CF" w14:textId="3D2EBFB4" w:rsidR="00DF2BB6" w:rsidRPr="00C70209" w:rsidRDefault="001A475D" w:rsidP="003131E2">
            <w:pPr>
              <w:pStyle w:val="Tabletext-evidencematrix"/>
            </w:pPr>
            <w:r w:rsidRPr="001A475D">
              <w:rPr>
                <w:i/>
              </w:rPr>
              <w:t>P = </w:t>
            </w:r>
            <w:r w:rsidR="00DF2BB6" w:rsidRPr="00C70209">
              <w:t>0.14</w:t>
            </w:r>
          </w:p>
        </w:tc>
      </w:tr>
      <w:tr w:rsidR="00DF2BB6" w:rsidRPr="00C70209" w14:paraId="732268A6" w14:textId="77777777" w:rsidTr="003131E2">
        <w:trPr>
          <w:cantSplit/>
          <w:tblHeader/>
        </w:trPr>
        <w:tc>
          <w:tcPr>
            <w:tcW w:w="388" w:type="pct"/>
            <w:vMerge/>
          </w:tcPr>
          <w:p w14:paraId="17D3E87A" w14:textId="77777777" w:rsidR="00DF2BB6" w:rsidRPr="00C70209" w:rsidRDefault="00DF2BB6" w:rsidP="003131E2">
            <w:pPr>
              <w:pStyle w:val="Tabletext-evidencematrix"/>
            </w:pPr>
          </w:p>
        </w:tc>
        <w:tc>
          <w:tcPr>
            <w:tcW w:w="491" w:type="pct"/>
            <w:vMerge/>
          </w:tcPr>
          <w:p w14:paraId="378A51BC" w14:textId="77777777" w:rsidR="00DF2BB6" w:rsidRPr="00C70209" w:rsidRDefault="00DF2BB6" w:rsidP="003131E2">
            <w:pPr>
              <w:pStyle w:val="Tabletext-evidencematrix"/>
            </w:pPr>
          </w:p>
        </w:tc>
        <w:tc>
          <w:tcPr>
            <w:tcW w:w="491" w:type="pct"/>
            <w:vMerge/>
          </w:tcPr>
          <w:p w14:paraId="506E62BA" w14:textId="77777777" w:rsidR="00DF2BB6" w:rsidRPr="00C70209" w:rsidRDefault="00DF2BB6" w:rsidP="003131E2">
            <w:pPr>
              <w:pStyle w:val="Tabletext-evidencematrix"/>
            </w:pPr>
          </w:p>
        </w:tc>
        <w:tc>
          <w:tcPr>
            <w:tcW w:w="492" w:type="pct"/>
            <w:vMerge/>
          </w:tcPr>
          <w:p w14:paraId="35CE53B6" w14:textId="77777777" w:rsidR="00DF2BB6" w:rsidRPr="00C70209" w:rsidRDefault="00DF2BB6" w:rsidP="003131E2">
            <w:pPr>
              <w:pStyle w:val="Tabletext-evidencematrix"/>
            </w:pPr>
          </w:p>
        </w:tc>
        <w:tc>
          <w:tcPr>
            <w:tcW w:w="491" w:type="pct"/>
            <w:vMerge/>
          </w:tcPr>
          <w:p w14:paraId="476E344D" w14:textId="77777777" w:rsidR="00DF2BB6" w:rsidRPr="00C70209" w:rsidRDefault="00DF2BB6" w:rsidP="003131E2">
            <w:pPr>
              <w:pStyle w:val="Tabletext-evidencematrix"/>
            </w:pPr>
          </w:p>
        </w:tc>
        <w:tc>
          <w:tcPr>
            <w:tcW w:w="487" w:type="pct"/>
          </w:tcPr>
          <w:p w14:paraId="69D936E0" w14:textId="77777777" w:rsidR="00DF2BB6" w:rsidRPr="00C70209" w:rsidRDefault="00DF2BB6" w:rsidP="003131E2">
            <w:pPr>
              <w:pStyle w:val="Tabletext-evidencematrix"/>
            </w:pPr>
            <w:r w:rsidRPr="00C70209">
              <w:t>Final Hct</w:t>
            </w:r>
          </w:p>
        </w:tc>
        <w:tc>
          <w:tcPr>
            <w:tcW w:w="519" w:type="pct"/>
          </w:tcPr>
          <w:p w14:paraId="4D1B2576" w14:textId="77777777" w:rsidR="00DF2BB6" w:rsidRPr="00C70209" w:rsidRDefault="00DF2BB6" w:rsidP="003131E2">
            <w:pPr>
              <w:pStyle w:val="Tabletext-evidencematrix"/>
            </w:pPr>
            <w:r w:rsidRPr="00C70209">
              <w:t xml:space="preserve">30.3 ± 3.6 </w:t>
            </w:r>
          </w:p>
        </w:tc>
        <w:tc>
          <w:tcPr>
            <w:tcW w:w="519" w:type="pct"/>
          </w:tcPr>
          <w:p w14:paraId="257903E6" w14:textId="77777777" w:rsidR="00DF2BB6" w:rsidRPr="00C70209" w:rsidRDefault="00DF2BB6" w:rsidP="003131E2">
            <w:pPr>
              <w:pStyle w:val="Tabletext-evidencematrix"/>
            </w:pPr>
            <w:r w:rsidRPr="00C70209">
              <w:t xml:space="preserve">26.8 ± 4.8 </w:t>
            </w:r>
          </w:p>
        </w:tc>
        <w:tc>
          <w:tcPr>
            <w:tcW w:w="519" w:type="pct"/>
          </w:tcPr>
          <w:p w14:paraId="2E9754D7" w14:textId="77777777" w:rsidR="00DF2BB6" w:rsidRPr="00C70209" w:rsidRDefault="00DF2BB6" w:rsidP="003131E2">
            <w:pPr>
              <w:pStyle w:val="Tabletext-evidencematrix"/>
            </w:pPr>
            <w:r w:rsidRPr="00C70209">
              <w:t>MD 3.50 [0.28, 6.72]</w:t>
            </w:r>
            <w:r w:rsidRPr="00C70209">
              <w:rPr>
                <w:vertAlign w:val="superscript"/>
              </w:rPr>
              <w:t>c</w:t>
            </w:r>
          </w:p>
        </w:tc>
        <w:tc>
          <w:tcPr>
            <w:tcW w:w="603" w:type="pct"/>
          </w:tcPr>
          <w:p w14:paraId="7E9E7E1D" w14:textId="77777777" w:rsidR="00DF2BB6" w:rsidRPr="00C70209" w:rsidRDefault="00DF2BB6" w:rsidP="003131E2">
            <w:pPr>
              <w:pStyle w:val="Tabletext-evidencematrix"/>
              <w:rPr>
                <w:i/>
              </w:rPr>
            </w:pPr>
            <w:r w:rsidRPr="00C70209">
              <w:rPr>
                <w:i/>
              </w:rPr>
              <w:t>No significant difference</w:t>
            </w:r>
          </w:p>
          <w:p w14:paraId="21591FB7" w14:textId="6F70E8C9" w:rsidR="00DF2BB6" w:rsidRPr="00C70209" w:rsidRDefault="001A475D" w:rsidP="003131E2">
            <w:pPr>
              <w:pStyle w:val="Tabletext-evidencematrix"/>
            </w:pPr>
            <w:r w:rsidRPr="001A475D">
              <w:rPr>
                <w:i/>
              </w:rPr>
              <w:t>P = </w:t>
            </w:r>
            <w:r w:rsidR="00DF2BB6" w:rsidRPr="00C70209">
              <w:t>0.06</w:t>
            </w:r>
          </w:p>
        </w:tc>
      </w:tr>
      <w:tr w:rsidR="00DF2BB6" w:rsidRPr="00C70209" w14:paraId="597D8651" w14:textId="77777777" w:rsidTr="003131E2">
        <w:trPr>
          <w:cantSplit/>
          <w:tblHeader/>
        </w:trPr>
        <w:tc>
          <w:tcPr>
            <w:tcW w:w="388" w:type="pct"/>
            <w:vMerge w:val="restart"/>
          </w:tcPr>
          <w:p w14:paraId="0A1598DA" w14:textId="479FAB0C" w:rsidR="00DF2BB6" w:rsidRPr="00C70209" w:rsidRDefault="00DF2BB6" w:rsidP="003131E2">
            <w:pPr>
              <w:pStyle w:val="Tabletext-evidencematrix"/>
            </w:pPr>
            <w:r w:rsidRPr="00C70209">
              <w:t>Jacobs 2003</w:t>
            </w:r>
            <w:r w:rsidRPr="00C70209">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 </w:instrText>
            </w:r>
            <w:r w:rsidR="000E261C">
              <w:fldChar w:fldCharType="begin">
                <w:fldData xml:space="preserve">PEVuZE5vdGU+PENpdGU+PEF1dGhvcj5KYWNvYnM8L0F1dGhvcj48WWVhcj4yMDAzPC9ZZWFyPjxS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282</w:t>
            </w:r>
            <w:r w:rsidRPr="00C70209">
              <w:fldChar w:fldCharType="end"/>
            </w:r>
          </w:p>
          <w:p w14:paraId="79959013" w14:textId="77777777" w:rsidR="00DF2BB6" w:rsidRPr="00C70209" w:rsidRDefault="00DF2BB6" w:rsidP="003131E2">
            <w:pPr>
              <w:pStyle w:val="Tabletext-evidencematrix"/>
            </w:pPr>
            <w:r w:rsidRPr="00C70209">
              <w:t>Level II</w:t>
            </w:r>
          </w:p>
          <w:p w14:paraId="79C52189" w14:textId="77777777" w:rsidR="00DF2BB6" w:rsidRPr="00C70209" w:rsidRDefault="00DF2BB6" w:rsidP="003131E2">
            <w:pPr>
              <w:pStyle w:val="Tabletext-evidencematrix"/>
              <w:rPr>
                <w:i/>
              </w:rPr>
            </w:pPr>
            <w:r w:rsidRPr="00C70209">
              <w:rPr>
                <w:i/>
              </w:rPr>
              <w:t>Fair</w:t>
            </w:r>
          </w:p>
        </w:tc>
        <w:tc>
          <w:tcPr>
            <w:tcW w:w="491" w:type="pct"/>
            <w:vMerge w:val="restart"/>
          </w:tcPr>
          <w:p w14:paraId="1AA46FB2" w14:textId="77777777" w:rsidR="00DF2BB6" w:rsidRPr="00C70209" w:rsidRDefault="00DF2BB6" w:rsidP="003131E2">
            <w:pPr>
              <w:pStyle w:val="Tabletext-evidencematrix"/>
            </w:pPr>
            <w:r w:rsidRPr="00C70209">
              <w:t>N=44</w:t>
            </w:r>
          </w:p>
        </w:tc>
        <w:tc>
          <w:tcPr>
            <w:tcW w:w="491" w:type="pct"/>
            <w:vMerge w:val="restart"/>
          </w:tcPr>
          <w:p w14:paraId="315DBAEF" w14:textId="77777777" w:rsidR="00DF2BB6" w:rsidRPr="00C70209" w:rsidRDefault="00DF2BB6" w:rsidP="003131E2">
            <w:pPr>
              <w:pStyle w:val="Tabletext-evidencematrix"/>
            </w:pPr>
            <w:r w:rsidRPr="00C70209">
              <w:t>Critically ill children aged 1 month to 2 years diagnosed with bronchiolitis, acute respiratory failure and anaemia</w:t>
            </w:r>
          </w:p>
        </w:tc>
        <w:tc>
          <w:tcPr>
            <w:tcW w:w="492" w:type="pct"/>
            <w:vMerge w:val="restart"/>
          </w:tcPr>
          <w:p w14:paraId="73D9304C" w14:textId="77777777" w:rsidR="00DF2BB6" w:rsidRPr="00C70209" w:rsidRDefault="00DF2BB6" w:rsidP="003131E2">
            <w:pPr>
              <w:pStyle w:val="Tabletext-evidencematrix"/>
            </w:pPr>
            <w:r w:rsidRPr="00C70209">
              <w:t>Single PICU, USA</w:t>
            </w:r>
          </w:p>
        </w:tc>
        <w:tc>
          <w:tcPr>
            <w:tcW w:w="491" w:type="pct"/>
            <w:vMerge w:val="restart"/>
          </w:tcPr>
          <w:p w14:paraId="6E1ECCC4" w14:textId="58404BE7" w:rsidR="00DF2BB6" w:rsidRPr="00C70209" w:rsidRDefault="00DF2BB6" w:rsidP="003131E2">
            <w:pPr>
              <w:pStyle w:val="Tabletext-evidencematrix"/>
            </w:pPr>
            <w:r w:rsidRPr="00C70209">
              <w:t>rHuEPO versus placebo (albumin)</w:t>
            </w:r>
          </w:p>
          <w:p w14:paraId="2EA27078" w14:textId="77777777" w:rsidR="00DF2BB6" w:rsidRPr="00C70209" w:rsidRDefault="00DF2BB6" w:rsidP="003131E2">
            <w:pPr>
              <w:pStyle w:val="Tabletext-subanalysis"/>
            </w:pPr>
            <w:r w:rsidRPr="00C70209">
              <w:t>*All children received enteral elemental iron (3 mg/kg/day)</w:t>
            </w:r>
          </w:p>
        </w:tc>
        <w:tc>
          <w:tcPr>
            <w:tcW w:w="487" w:type="pct"/>
          </w:tcPr>
          <w:p w14:paraId="28C16969" w14:textId="77777777" w:rsidR="00DF2BB6" w:rsidRPr="00C70209" w:rsidRDefault="00DF2BB6" w:rsidP="003131E2">
            <w:pPr>
              <w:pStyle w:val="Tabletext-evidencematrix"/>
            </w:pPr>
            <w:r w:rsidRPr="00C70209">
              <w:t xml:space="preserve">Mean change in Hct (%) from admission to discharge </w:t>
            </w:r>
          </w:p>
        </w:tc>
        <w:tc>
          <w:tcPr>
            <w:tcW w:w="519" w:type="pct"/>
          </w:tcPr>
          <w:p w14:paraId="1EF5B55E" w14:textId="77777777" w:rsidR="00DF2BB6" w:rsidRPr="00C70209" w:rsidRDefault="00DF2BB6" w:rsidP="003131E2">
            <w:pPr>
              <w:pStyle w:val="Tabletext-evidencematrix"/>
            </w:pPr>
            <w:r w:rsidRPr="00C70209">
              <w:t xml:space="preserve">7.1 ± 1.0 </w:t>
            </w:r>
          </w:p>
        </w:tc>
        <w:tc>
          <w:tcPr>
            <w:tcW w:w="519" w:type="pct"/>
          </w:tcPr>
          <w:p w14:paraId="533B90EB" w14:textId="77777777" w:rsidR="00DF2BB6" w:rsidRPr="00C70209" w:rsidRDefault="00DF2BB6" w:rsidP="003131E2">
            <w:pPr>
              <w:pStyle w:val="Tabletext-evidencematrix"/>
            </w:pPr>
            <w:r w:rsidRPr="00C70209">
              <w:t xml:space="preserve">4.4 ± 0.85 </w:t>
            </w:r>
          </w:p>
        </w:tc>
        <w:tc>
          <w:tcPr>
            <w:tcW w:w="519" w:type="pct"/>
          </w:tcPr>
          <w:p w14:paraId="2F3362EF" w14:textId="77777777" w:rsidR="00DF2BB6" w:rsidRPr="00C70209" w:rsidRDefault="00DF2BB6" w:rsidP="003131E2">
            <w:pPr>
              <w:pStyle w:val="Tabletext-evidencematrix"/>
              <w:rPr>
                <w:vertAlign w:val="superscript"/>
              </w:rPr>
            </w:pPr>
            <w:r w:rsidRPr="00C70209">
              <w:t>MD 2.70 [2.15, 3.25]</w:t>
            </w:r>
            <w:r w:rsidRPr="00C70209">
              <w:rPr>
                <w:vertAlign w:val="superscript"/>
              </w:rPr>
              <w:t>c</w:t>
            </w:r>
          </w:p>
        </w:tc>
        <w:tc>
          <w:tcPr>
            <w:tcW w:w="603" w:type="pct"/>
            <w:shd w:val="clear" w:color="auto" w:fill="D9D9D9" w:themeFill="background1" w:themeFillShade="D9"/>
          </w:tcPr>
          <w:p w14:paraId="61674350" w14:textId="0BC307D0" w:rsidR="00DF2BB6" w:rsidRPr="00C70209" w:rsidRDefault="00DF2BB6" w:rsidP="003131E2">
            <w:pPr>
              <w:pStyle w:val="Tabletext-evidencematrix"/>
              <w:rPr>
                <w:i/>
              </w:rPr>
            </w:pPr>
            <w:r w:rsidRPr="00C70209">
              <w:rPr>
                <w:i/>
              </w:rPr>
              <w:t>Favours rHuEPO + iron</w:t>
            </w:r>
          </w:p>
          <w:p w14:paraId="518E41C2" w14:textId="6A07E2AE" w:rsidR="00DF2BB6" w:rsidRPr="00C70209" w:rsidRDefault="001A475D" w:rsidP="003131E2">
            <w:pPr>
              <w:pStyle w:val="Tabletext-evidencematrix"/>
            </w:pPr>
            <w:r w:rsidRPr="001A475D">
              <w:rPr>
                <w:i/>
              </w:rPr>
              <w:t>P &lt; </w:t>
            </w:r>
            <w:r w:rsidR="00DF2BB6" w:rsidRPr="00C70209">
              <w:t>0.00001</w:t>
            </w:r>
            <w:r w:rsidR="00DF2BB6" w:rsidRPr="00C70209">
              <w:rPr>
                <w:vertAlign w:val="superscript"/>
              </w:rPr>
              <w:t>c</w:t>
            </w:r>
          </w:p>
        </w:tc>
      </w:tr>
      <w:tr w:rsidR="00DF2BB6" w:rsidRPr="00C70209" w14:paraId="450832CC" w14:textId="77777777" w:rsidTr="003131E2">
        <w:trPr>
          <w:cantSplit/>
          <w:tblHeader/>
        </w:trPr>
        <w:tc>
          <w:tcPr>
            <w:tcW w:w="388" w:type="pct"/>
            <w:vMerge/>
          </w:tcPr>
          <w:p w14:paraId="3F96BF45" w14:textId="77777777" w:rsidR="00DF2BB6" w:rsidRPr="00C70209" w:rsidRDefault="00DF2BB6" w:rsidP="003131E2">
            <w:pPr>
              <w:pStyle w:val="Tabletext-evidencematrix"/>
            </w:pPr>
          </w:p>
        </w:tc>
        <w:tc>
          <w:tcPr>
            <w:tcW w:w="491" w:type="pct"/>
            <w:vMerge/>
          </w:tcPr>
          <w:p w14:paraId="15349ED9" w14:textId="77777777" w:rsidR="00DF2BB6" w:rsidRPr="00C70209" w:rsidRDefault="00DF2BB6" w:rsidP="003131E2">
            <w:pPr>
              <w:pStyle w:val="Tabletext-evidencematrix"/>
            </w:pPr>
          </w:p>
        </w:tc>
        <w:tc>
          <w:tcPr>
            <w:tcW w:w="491" w:type="pct"/>
            <w:vMerge/>
          </w:tcPr>
          <w:p w14:paraId="1EBEAA13" w14:textId="77777777" w:rsidR="00DF2BB6" w:rsidRPr="00C70209" w:rsidRDefault="00DF2BB6" w:rsidP="003131E2">
            <w:pPr>
              <w:pStyle w:val="Tabletext-evidencematrix"/>
            </w:pPr>
          </w:p>
        </w:tc>
        <w:tc>
          <w:tcPr>
            <w:tcW w:w="492" w:type="pct"/>
            <w:vMerge/>
          </w:tcPr>
          <w:p w14:paraId="138F5A12" w14:textId="77777777" w:rsidR="00DF2BB6" w:rsidRPr="00C70209" w:rsidRDefault="00DF2BB6" w:rsidP="003131E2">
            <w:pPr>
              <w:pStyle w:val="Tabletext-evidencematrix"/>
            </w:pPr>
          </w:p>
        </w:tc>
        <w:tc>
          <w:tcPr>
            <w:tcW w:w="491" w:type="pct"/>
            <w:vMerge/>
          </w:tcPr>
          <w:p w14:paraId="7D7F1CBB" w14:textId="77777777" w:rsidR="00DF2BB6" w:rsidRPr="00C70209" w:rsidRDefault="00DF2BB6" w:rsidP="003131E2">
            <w:pPr>
              <w:pStyle w:val="Tabletext-evidencematrix"/>
            </w:pPr>
          </w:p>
        </w:tc>
        <w:tc>
          <w:tcPr>
            <w:tcW w:w="487" w:type="pct"/>
          </w:tcPr>
          <w:p w14:paraId="107E3AFB" w14:textId="77777777" w:rsidR="00DF2BB6" w:rsidRPr="00C70209" w:rsidRDefault="00DF2BB6" w:rsidP="003131E2">
            <w:pPr>
              <w:pStyle w:val="Tabletext-evidencematrix"/>
            </w:pPr>
            <w:r w:rsidRPr="00C70209">
              <w:t>Mean change in serum ferritin from admission to discharge (ng/mL)</w:t>
            </w:r>
          </w:p>
        </w:tc>
        <w:tc>
          <w:tcPr>
            <w:tcW w:w="519" w:type="pct"/>
          </w:tcPr>
          <w:p w14:paraId="55A96B33" w14:textId="77777777" w:rsidR="00DF2BB6" w:rsidRPr="00C70209" w:rsidRDefault="00DF2BB6" w:rsidP="003131E2">
            <w:pPr>
              <w:pStyle w:val="Tabletext-evidencematrix"/>
            </w:pPr>
            <w:r w:rsidRPr="00C70209">
              <w:t xml:space="preserve">16.3 ± 20.15 </w:t>
            </w:r>
          </w:p>
        </w:tc>
        <w:tc>
          <w:tcPr>
            <w:tcW w:w="519" w:type="pct"/>
          </w:tcPr>
          <w:p w14:paraId="5F827052" w14:textId="77777777" w:rsidR="00DF2BB6" w:rsidRPr="00C70209" w:rsidRDefault="00DF2BB6" w:rsidP="003131E2">
            <w:pPr>
              <w:pStyle w:val="Tabletext-evidencematrix"/>
            </w:pPr>
            <w:r w:rsidRPr="00C70209">
              <w:t xml:space="preserve">21.5 ± 25.35 </w:t>
            </w:r>
          </w:p>
        </w:tc>
        <w:tc>
          <w:tcPr>
            <w:tcW w:w="519" w:type="pct"/>
          </w:tcPr>
          <w:p w14:paraId="2A1BF01A" w14:textId="77777777" w:rsidR="00DF2BB6" w:rsidRPr="00C70209" w:rsidRDefault="00DF2BB6" w:rsidP="003131E2">
            <w:pPr>
              <w:pStyle w:val="Tabletext-evidencematrix"/>
              <w:rPr>
                <w:vertAlign w:val="superscript"/>
              </w:rPr>
            </w:pPr>
            <w:r w:rsidRPr="00C70209">
              <w:t>MD –5.20 [–18.73, 8.33]</w:t>
            </w:r>
            <w:r w:rsidRPr="00C70209">
              <w:rPr>
                <w:vertAlign w:val="superscript"/>
              </w:rPr>
              <w:t>c</w:t>
            </w:r>
          </w:p>
        </w:tc>
        <w:tc>
          <w:tcPr>
            <w:tcW w:w="603" w:type="pct"/>
          </w:tcPr>
          <w:p w14:paraId="0CD6E805" w14:textId="77777777" w:rsidR="00DF2BB6" w:rsidRPr="00C70209" w:rsidRDefault="00DF2BB6" w:rsidP="003131E2">
            <w:pPr>
              <w:pStyle w:val="Tabletext-evidencematrix"/>
              <w:rPr>
                <w:i/>
              </w:rPr>
            </w:pPr>
            <w:r w:rsidRPr="00C70209">
              <w:rPr>
                <w:i/>
              </w:rPr>
              <w:t>No significant difference</w:t>
            </w:r>
          </w:p>
          <w:p w14:paraId="2B8FC1BD" w14:textId="4FBE501E" w:rsidR="00DF2BB6" w:rsidRPr="00C70209" w:rsidRDefault="001A475D" w:rsidP="003131E2">
            <w:pPr>
              <w:pStyle w:val="Tabletext-evidencematrix"/>
              <w:rPr>
                <w:vertAlign w:val="superscript"/>
              </w:rPr>
            </w:pPr>
            <w:r w:rsidRPr="001A475D">
              <w:rPr>
                <w:i/>
              </w:rPr>
              <w:t>P = </w:t>
            </w:r>
            <w:r w:rsidR="00DF2BB6" w:rsidRPr="00C70209">
              <w:t>0.45</w:t>
            </w:r>
            <w:r w:rsidR="00DF2BB6" w:rsidRPr="00C70209">
              <w:rPr>
                <w:vertAlign w:val="superscript"/>
              </w:rPr>
              <w:t>c</w:t>
            </w:r>
          </w:p>
        </w:tc>
      </w:tr>
    </w:tbl>
    <w:p w14:paraId="66918C5B" w14:textId="303D80E2" w:rsidR="00DF2BB6" w:rsidRPr="00C70209" w:rsidRDefault="00DF2BB6" w:rsidP="003131E2">
      <w:pPr>
        <w:pStyle w:val="TabFigNotes0noindent"/>
      </w:pPr>
      <w:r w:rsidRPr="00C70209">
        <w:t xml:space="preserve">CI, confidence interval; ESA, </w:t>
      </w:r>
      <w:r w:rsidR="00EA5C41" w:rsidRPr="00C70209">
        <w:t>erythropoiesis stimulating agent</w:t>
      </w:r>
      <w:r w:rsidRPr="00C70209">
        <w:t xml:space="preserve">; Hb, haemoglobin; Hct, haematocrit; MD, mean difference; PICU, paediatric intensive care unit; rHuEPO, </w:t>
      </w:r>
      <w:r w:rsidR="00EA5C41" w:rsidRPr="00C70209">
        <w:t>recombinant human epoetin</w:t>
      </w:r>
      <w:r w:rsidRPr="00C70209">
        <w:t>; SD, standard deviation</w:t>
      </w:r>
    </w:p>
    <w:p w14:paraId="78C26D80" w14:textId="77777777" w:rsidR="00DF2BB6" w:rsidRPr="00C70209" w:rsidRDefault="00DF2BB6" w:rsidP="003131E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5EFBDA9" w14:textId="77777777" w:rsidR="00DF2BB6" w:rsidRPr="00C70209" w:rsidRDefault="00DF2BB6" w:rsidP="003131E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94BE777" w14:textId="35ACD208" w:rsidR="00DF2BB6" w:rsidRPr="00C70209" w:rsidRDefault="00DF2BB6" w:rsidP="003131E2">
      <w:pPr>
        <w:pStyle w:val="TabFigNotes0noindent"/>
      </w:pPr>
      <w:r w:rsidRPr="00C70209">
        <w:rPr>
          <w:b/>
        </w:rPr>
        <w:t>c.</w:t>
      </w:r>
      <w:r w:rsidRPr="00C70209">
        <w:t xml:space="preserve"> </w:t>
      </w:r>
      <w:r w:rsidRPr="00C70209">
        <w:rPr>
          <w:bCs/>
          <w:lang w:eastAsia="en-GB"/>
        </w:rPr>
        <w:t>Calculated post-hoc using RevMan 5.1.2.</w:t>
      </w:r>
    </w:p>
    <w:p w14:paraId="1FFBAFBA" w14:textId="77777777" w:rsidR="00DF2BB6" w:rsidRPr="00C70209" w:rsidRDefault="00DF2BB6" w:rsidP="003131E2">
      <w:pPr>
        <w:pStyle w:val="BodyText"/>
        <w:sectPr w:rsidR="00DF2BB6" w:rsidRPr="00C70209" w:rsidSect="00130F03">
          <w:pgSz w:w="16839" w:h="11907" w:orient="landscape" w:code="9"/>
          <w:pgMar w:top="1440" w:right="1440" w:bottom="1440" w:left="1440" w:header="720" w:footer="720" w:gutter="0"/>
          <w:cols w:space="720"/>
          <w:docGrid w:linePitch="360"/>
        </w:sectPr>
      </w:pPr>
    </w:p>
    <w:p w14:paraId="159130D7" w14:textId="77777777" w:rsidR="00DF2BB6" w:rsidRPr="00C70209" w:rsidRDefault="00DF2BB6" w:rsidP="003131E2">
      <w:pPr>
        <w:pStyle w:val="Head4Num"/>
      </w:pPr>
      <w:r w:rsidRPr="00C70209">
        <w:t>Oral and/or parenteral ir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DF2BB6" w:rsidRPr="00C70209" w14:paraId="1B081CD7" w14:textId="77777777" w:rsidTr="003131E2">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C00"/>
          </w:tcPr>
          <w:p w14:paraId="7E0B5968" w14:textId="77777777" w:rsidR="00DF2BB6" w:rsidRPr="00C70209" w:rsidRDefault="00DF2BB6" w:rsidP="003131E2">
            <w:pPr>
              <w:pStyle w:val="PP-heading"/>
            </w:pPr>
            <w:r w:rsidRPr="00C70209">
              <w:t>Evidence statements – critically ill (oral and/or parenteral iron)</w:t>
            </w:r>
          </w:p>
        </w:tc>
        <w:tc>
          <w:tcPr>
            <w:tcW w:w="820"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1471D88E" w14:textId="77777777" w:rsidR="00DF2BB6" w:rsidRPr="00C70209" w:rsidRDefault="00DF2BB6" w:rsidP="003131E2">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6E8D771B" w14:textId="77777777" w:rsidR="00DF2BB6" w:rsidRPr="00C70209" w:rsidRDefault="00DF2BB6" w:rsidP="003131E2">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41F3780" w14:textId="77777777" w:rsidR="00DF2BB6" w:rsidRPr="00C70209" w:rsidRDefault="00DF2BB6" w:rsidP="003131E2">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7CA10A87" w14:textId="77777777" w:rsidR="00DF2BB6" w:rsidRPr="00C70209" w:rsidRDefault="00DF2BB6" w:rsidP="003131E2">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C00"/>
            <w:textDirection w:val="btLr"/>
          </w:tcPr>
          <w:p w14:paraId="491DE5DD" w14:textId="77777777" w:rsidR="00DF2BB6" w:rsidRPr="00C70209" w:rsidRDefault="00DF2BB6" w:rsidP="003131E2">
            <w:pPr>
              <w:ind w:left="113" w:right="113"/>
              <w:jc w:val="center"/>
              <w:rPr>
                <w:b/>
              </w:rPr>
            </w:pPr>
            <w:r w:rsidRPr="00C70209">
              <w:rPr>
                <w:b/>
              </w:rPr>
              <w:t>Applicability</w:t>
            </w:r>
          </w:p>
        </w:tc>
      </w:tr>
      <w:tr w:rsidR="00DF2BB6" w:rsidRPr="00C70209" w14:paraId="3E093EA3" w14:textId="77777777" w:rsidTr="003131E2">
        <w:trPr>
          <w:cantSplit/>
        </w:trPr>
        <w:tc>
          <w:tcPr>
            <w:tcW w:w="851" w:type="dxa"/>
          </w:tcPr>
          <w:p w14:paraId="21471782" w14:textId="77777777" w:rsidR="00DF2BB6" w:rsidRPr="00C70209" w:rsidRDefault="00DF2BB6" w:rsidP="00E9569B">
            <w:pPr>
              <w:pStyle w:val="Tabletext"/>
              <w:numPr>
                <w:ilvl w:val="0"/>
                <w:numId w:val="34"/>
              </w:numPr>
            </w:pPr>
          </w:p>
        </w:tc>
        <w:tc>
          <w:tcPr>
            <w:tcW w:w="3750" w:type="dxa"/>
          </w:tcPr>
          <w:p w14:paraId="3F5DA0EE" w14:textId="77777777" w:rsidR="00DF2BB6" w:rsidRPr="00C70209" w:rsidRDefault="00DF2BB6" w:rsidP="003131E2">
            <w:pPr>
              <w:pStyle w:val="ES-table"/>
            </w:pPr>
            <w:r w:rsidRPr="00C70209">
              <w:t>In critically ill neonatal and paediatric patients, the effect of iron compared with no iron on transfusion incidence or volume is unknown.</w:t>
            </w:r>
          </w:p>
        </w:tc>
        <w:tc>
          <w:tcPr>
            <w:tcW w:w="820" w:type="dxa"/>
          </w:tcPr>
          <w:p w14:paraId="05F3A7FA" w14:textId="77777777" w:rsidR="00DF2BB6" w:rsidRPr="00C70209" w:rsidRDefault="00DF2BB6" w:rsidP="003131E2">
            <w:pPr>
              <w:pStyle w:val="T-ABCD"/>
            </w:pPr>
            <w:r w:rsidRPr="00C70209">
              <w:t>NA</w:t>
            </w:r>
          </w:p>
        </w:tc>
        <w:tc>
          <w:tcPr>
            <w:tcW w:w="821" w:type="dxa"/>
          </w:tcPr>
          <w:p w14:paraId="6F7FC94E" w14:textId="77777777" w:rsidR="00DF2BB6" w:rsidRPr="00C70209" w:rsidRDefault="00DF2BB6" w:rsidP="003131E2">
            <w:pPr>
              <w:pStyle w:val="T-ABCD"/>
            </w:pPr>
            <w:r w:rsidRPr="00C70209">
              <w:t>NA</w:t>
            </w:r>
          </w:p>
        </w:tc>
        <w:tc>
          <w:tcPr>
            <w:tcW w:w="821" w:type="dxa"/>
          </w:tcPr>
          <w:p w14:paraId="145AAAFA" w14:textId="77777777" w:rsidR="00DF2BB6" w:rsidRPr="00C70209" w:rsidRDefault="00DF2BB6" w:rsidP="003131E2">
            <w:pPr>
              <w:pStyle w:val="T-ABCD"/>
            </w:pPr>
            <w:r w:rsidRPr="00C70209">
              <w:t>NA</w:t>
            </w:r>
          </w:p>
        </w:tc>
        <w:tc>
          <w:tcPr>
            <w:tcW w:w="821" w:type="dxa"/>
          </w:tcPr>
          <w:p w14:paraId="755DF330" w14:textId="77777777" w:rsidR="00DF2BB6" w:rsidRPr="00C70209" w:rsidRDefault="00DF2BB6" w:rsidP="003131E2">
            <w:pPr>
              <w:pStyle w:val="T-ABCD"/>
            </w:pPr>
            <w:r w:rsidRPr="00C70209">
              <w:t>NA</w:t>
            </w:r>
          </w:p>
        </w:tc>
        <w:tc>
          <w:tcPr>
            <w:tcW w:w="821" w:type="dxa"/>
          </w:tcPr>
          <w:p w14:paraId="30476562" w14:textId="77777777" w:rsidR="00DF2BB6" w:rsidRPr="00C70209" w:rsidRDefault="00DF2BB6" w:rsidP="003131E2">
            <w:pPr>
              <w:pStyle w:val="T-ABCD"/>
            </w:pPr>
            <w:r w:rsidRPr="00C70209">
              <w:t xml:space="preserve">NA </w:t>
            </w:r>
          </w:p>
        </w:tc>
      </w:tr>
      <w:tr w:rsidR="00DF2BB6" w:rsidRPr="00C70209" w14:paraId="130F7260" w14:textId="77777777" w:rsidTr="003131E2">
        <w:trPr>
          <w:cantSplit/>
        </w:trPr>
        <w:tc>
          <w:tcPr>
            <w:tcW w:w="851" w:type="dxa"/>
          </w:tcPr>
          <w:p w14:paraId="03B4CB7C" w14:textId="77777777" w:rsidR="00DF2BB6" w:rsidRPr="00C70209" w:rsidRDefault="00DF2BB6" w:rsidP="00E9569B">
            <w:pPr>
              <w:pStyle w:val="Tabletext"/>
              <w:numPr>
                <w:ilvl w:val="0"/>
                <w:numId w:val="34"/>
              </w:numPr>
            </w:pPr>
          </w:p>
        </w:tc>
        <w:tc>
          <w:tcPr>
            <w:tcW w:w="3750" w:type="dxa"/>
          </w:tcPr>
          <w:p w14:paraId="49EF0679" w14:textId="77777777" w:rsidR="00DF2BB6" w:rsidRPr="00C70209" w:rsidRDefault="00DF2BB6" w:rsidP="003131E2">
            <w:pPr>
              <w:pStyle w:val="ES-table"/>
            </w:pPr>
            <w:r w:rsidRPr="00C70209">
              <w:t>In critically ill neonatal and paediatric patients, the effect of iron compared with no iron on mortality is unknown.</w:t>
            </w:r>
          </w:p>
        </w:tc>
        <w:tc>
          <w:tcPr>
            <w:tcW w:w="820" w:type="dxa"/>
          </w:tcPr>
          <w:p w14:paraId="71D83329" w14:textId="77777777" w:rsidR="00DF2BB6" w:rsidRPr="00C70209" w:rsidRDefault="00DF2BB6" w:rsidP="003131E2">
            <w:pPr>
              <w:pStyle w:val="T-ABCD"/>
            </w:pPr>
            <w:r w:rsidRPr="00C70209">
              <w:t>NA</w:t>
            </w:r>
          </w:p>
        </w:tc>
        <w:tc>
          <w:tcPr>
            <w:tcW w:w="821" w:type="dxa"/>
          </w:tcPr>
          <w:p w14:paraId="0E2F989E" w14:textId="77777777" w:rsidR="00DF2BB6" w:rsidRPr="00C70209" w:rsidRDefault="00DF2BB6" w:rsidP="003131E2">
            <w:pPr>
              <w:pStyle w:val="T-ABCD"/>
            </w:pPr>
            <w:r w:rsidRPr="00C70209">
              <w:t>NA</w:t>
            </w:r>
          </w:p>
        </w:tc>
        <w:tc>
          <w:tcPr>
            <w:tcW w:w="821" w:type="dxa"/>
          </w:tcPr>
          <w:p w14:paraId="52FEAE74" w14:textId="77777777" w:rsidR="00DF2BB6" w:rsidRPr="00C70209" w:rsidRDefault="00DF2BB6" w:rsidP="003131E2">
            <w:pPr>
              <w:pStyle w:val="T-ABCD"/>
            </w:pPr>
            <w:r w:rsidRPr="00C70209">
              <w:t>NA</w:t>
            </w:r>
          </w:p>
        </w:tc>
        <w:tc>
          <w:tcPr>
            <w:tcW w:w="821" w:type="dxa"/>
          </w:tcPr>
          <w:p w14:paraId="0F7775CE" w14:textId="77777777" w:rsidR="00DF2BB6" w:rsidRPr="00C70209" w:rsidRDefault="00DF2BB6" w:rsidP="003131E2">
            <w:pPr>
              <w:pStyle w:val="T-ABCD"/>
            </w:pPr>
            <w:r w:rsidRPr="00C70209">
              <w:t>NA</w:t>
            </w:r>
          </w:p>
        </w:tc>
        <w:tc>
          <w:tcPr>
            <w:tcW w:w="821" w:type="dxa"/>
          </w:tcPr>
          <w:p w14:paraId="74EF1542" w14:textId="77777777" w:rsidR="00DF2BB6" w:rsidRPr="00C70209" w:rsidRDefault="00DF2BB6" w:rsidP="003131E2">
            <w:pPr>
              <w:pStyle w:val="T-ABCD"/>
            </w:pPr>
            <w:r w:rsidRPr="00C70209">
              <w:t xml:space="preserve">NA </w:t>
            </w:r>
          </w:p>
        </w:tc>
      </w:tr>
      <w:tr w:rsidR="00DF2BB6" w:rsidRPr="00C70209" w14:paraId="069E229C" w14:textId="77777777" w:rsidTr="003131E2">
        <w:trPr>
          <w:cantSplit/>
          <w:trHeight w:val="58"/>
        </w:trPr>
        <w:tc>
          <w:tcPr>
            <w:tcW w:w="8705" w:type="dxa"/>
            <w:gridSpan w:val="7"/>
          </w:tcPr>
          <w:p w14:paraId="52A387D8" w14:textId="77777777" w:rsidR="00DF2BB6" w:rsidRPr="00C70209" w:rsidRDefault="00DF2BB6" w:rsidP="003131E2">
            <w:pPr>
              <w:pStyle w:val="ES-notes"/>
            </w:pPr>
            <w:r w:rsidRPr="00C70209">
              <w:t>ES, evidence statement</w:t>
            </w:r>
          </w:p>
          <w:p w14:paraId="669F416F" w14:textId="77777777" w:rsidR="00DF2BB6" w:rsidRPr="00C70209" w:rsidRDefault="00DF2BB6" w:rsidP="003131E2">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BA261A2" w14:textId="77777777" w:rsidR="00DF2BB6" w:rsidRDefault="00DF2BB6" w:rsidP="003131E2">
      <w:pPr>
        <w:pStyle w:val="BodyText"/>
      </w:pPr>
    </w:p>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20"/>
        <w:gridCol w:w="7307"/>
      </w:tblGrid>
      <w:tr w:rsidR="00EF1DEA" w:rsidRPr="00C70209" w14:paraId="1DEA5018" w14:textId="77777777" w:rsidTr="003606CA">
        <w:tc>
          <w:tcPr>
            <w:tcW w:w="8427" w:type="dxa"/>
            <w:gridSpan w:val="2"/>
            <w:tcBorders>
              <w:top w:val="single" w:sz="4" w:space="0" w:color="000000"/>
              <w:left w:val="single" w:sz="4" w:space="0" w:color="000000"/>
              <w:bottom w:val="single" w:sz="4" w:space="0" w:color="000000"/>
              <w:right w:val="single" w:sz="4" w:space="0" w:color="000000"/>
            </w:tcBorders>
            <w:shd w:val="clear" w:color="auto" w:fill="FFFF99"/>
          </w:tcPr>
          <w:p w14:paraId="1ABB48F3" w14:textId="77777777" w:rsidR="00EF1DEA" w:rsidRPr="00C70209" w:rsidRDefault="00EF1DEA" w:rsidP="003606CA">
            <w:pPr>
              <w:pStyle w:val="PP-heading"/>
            </w:pPr>
            <w:r w:rsidRPr="00C70209">
              <w:t>Practice point –</w:t>
            </w:r>
            <w:r>
              <w:t xml:space="preserve"> oral and/or parenteral iron</w:t>
            </w:r>
          </w:p>
        </w:tc>
      </w:tr>
      <w:tr w:rsidR="00EF1DEA" w:rsidRPr="00C70209" w14:paraId="59A1ACA0" w14:textId="77777777" w:rsidTr="003606CA">
        <w:tc>
          <w:tcPr>
            <w:tcW w:w="1120" w:type="dxa"/>
            <w:tcBorders>
              <w:right w:val="single" w:sz="4" w:space="0" w:color="auto"/>
            </w:tcBorders>
            <w:shd w:val="clear" w:color="auto" w:fill="auto"/>
          </w:tcPr>
          <w:p w14:paraId="0BC655C6" w14:textId="77777777" w:rsidR="00EF1DEA" w:rsidRPr="00C70209" w:rsidRDefault="00EF1DEA" w:rsidP="003606CA">
            <w:pPr>
              <w:pStyle w:val="PT-bullets"/>
            </w:pPr>
            <w:r w:rsidRPr="00C70209">
              <w:t>PP27</w:t>
            </w:r>
          </w:p>
        </w:tc>
        <w:tc>
          <w:tcPr>
            <w:tcW w:w="7307" w:type="dxa"/>
            <w:tcBorders>
              <w:left w:val="single" w:sz="4" w:space="0" w:color="auto"/>
            </w:tcBorders>
            <w:shd w:val="clear" w:color="auto" w:fill="auto"/>
          </w:tcPr>
          <w:p w14:paraId="52D53D68" w14:textId="77777777" w:rsidR="00EF1DEA" w:rsidRPr="00C70209" w:rsidRDefault="00EF1DEA" w:rsidP="003606CA">
            <w:pPr>
              <w:pStyle w:val="PT-bullets"/>
            </w:pPr>
            <w:r w:rsidRPr="00C70209">
              <w:t xml:space="preserve">Critically ill paediatric patients should receive iron supplementation as necessary to achieve the RNI. </w:t>
            </w:r>
          </w:p>
        </w:tc>
      </w:tr>
    </w:tbl>
    <w:p w14:paraId="1D0D1A6B" w14:textId="77777777" w:rsidR="00EF1DEA" w:rsidRPr="00C70209" w:rsidRDefault="00EF1DEA" w:rsidP="003131E2">
      <w:pPr>
        <w:pStyle w:val="BodyText"/>
      </w:pPr>
    </w:p>
    <w:p w14:paraId="1F886F14" w14:textId="77777777" w:rsidR="00DF2BB6" w:rsidRPr="00C70209" w:rsidRDefault="00DF2BB6" w:rsidP="003131E2">
      <w:pPr>
        <w:pStyle w:val="Heading5"/>
        <w:rPr>
          <w:lang w:val="en-AU"/>
        </w:rPr>
      </w:pPr>
      <w:r w:rsidRPr="00C70209">
        <w:rPr>
          <w:lang w:val="en-AU"/>
        </w:rPr>
        <w:t>Summary of evidence</w:t>
      </w:r>
    </w:p>
    <w:p w14:paraId="501A030B" w14:textId="6C670A31" w:rsidR="00DF2BB6" w:rsidRPr="00C70209" w:rsidRDefault="00DF2BB6" w:rsidP="003131E2">
      <w:pPr>
        <w:pStyle w:val="BodyText"/>
      </w:pPr>
      <w:r w:rsidRPr="00C70209">
        <w:t>There were no studies identified in the systematic review and hand-searching process that assessed the safety and effectiveness of oral and/or parenteral iron in critically ill neonatal and/or paediatric patients.</w:t>
      </w:r>
    </w:p>
    <w:p w14:paraId="10F3A05B" w14:textId="77777777" w:rsidR="00DF2BB6" w:rsidRPr="00C70209" w:rsidRDefault="00DF2BB6" w:rsidP="003131E2">
      <w:pPr>
        <w:pStyle w:val="BodyText"/>
      </w:pPr>
    </w:p>
    <w:p w14:paraId="6D5B70FD" w14:textId="77777777" w:rsidR="00DF2BB6" w:rsidRPr="00C70209" w:rsidRDefault="00DF2BB6" w:rsidP="003131E2">
      <w:pPr>
        <w:pStyle w:val="BodyText"/>
        <w:sectPr w:rsidR="00DF2BB6" w:rsidRPr="00C70209" w:rsidSect="00130F03">
          <w:pgSz w:w="11907" w:h="16839" w:code="9"/>
          <w:pgMar w:top="1440" w:right="1440" w:bottom="1440" w:left="1440" w:header="720" w:footer="720" w:gutter="0"/>
          <w:cols w:space="720"/>
          <w:docGrid w:linePitch="360"/>
        </w:sectPr>
      </w:pPr>
    </w:p>
    <w:p w14:paraId="309F1CAF" w14:textId="77777777" w:rsidR="00206019" w:rsidRPr="00C70209" w:rsidRDefault="00206019" w:rsidP="005407AD">
      <w:pPr>
        <w:pStyle w:val="Heading2"/>
        <w:ind w:left="0" w:firstLine="0"/>
        <w:rPr>
          <w:lang w:val="en-AU"/>
        </w:rPr>
      </w:pPr>
      <w:bookmarkStart w:id="656" w:name="_Toc427746860"/>
      <w:bookmarkStart w:id="657" w:name="_Toc423015347"/>
      <w:r w:rsidRPr="00C70209">
        <w:rPr>
          <w:lang w:val="en-AU"/>
        </w:rPr>
        <w:t>Question 3</w:t>
      </w:r>
      <w:bookmarkEnd w:id="656"/>
    </w:p>
    <w:p w14:paraId="631C2CE7" w14:textId="77777777" w:rsidR="00206019" w:rsidRPr="00C70209" w:rsidRDefault="00206019" w:rsidP="005407AD">
      <w:pPr>
        <w:pStyle w:val="BoxHeading"/>
        <w:rPr>
          <w:lang w:eastAsia="en-GB"/>
        </w:rPr>
      </w:pPr>
      <w:r w:rsidRPr="00C70209">
        <w:rPr>
          <w:lang w:eastAsia="en-GB"/>
        </w:rPr>
        <w:t>Question 3 (Interventional)</w:t>
      </w:r>
    </w:p>
    <w:p w14:paraId="4AF3971F" w14:textId="77777777" w:rsidR="00206019" w:rsidRPr="00C70209" w:rsidRDefault="00206019" w:rsidP="005407AD">
      <w:pPr>
        <w:pStyle w:val="BoxText"/>
        <w:rPr>
          <w:b/>
          <w:lang w:eastAsia="en-GB"/>
        </w:rPr>
      </w:pPr>
      <w:r w:rsidRPr="00C70209">
        <w:rPr>
          <w:lang w:eastAsia="en-GB"/>
        </w:rPr>
        <w:t>In paediatric/neonate patients, what is the effect of FFP, cryoprecipitate, fibrinogen concentrate, and/or platelet transfusion on patient outcomes?</w:t>
      </w:r>
    </w:p>
    <w:p w14:paraId="7DF96E1A" w14:textId="77777777" w:rsidR="00206019" w:rsidRPr="00C70209" w:rsidRDefault="00206019" w:rsidP="005407AD">
      <w:pPr>
        <w:pStyle w:val="BoxText"/>
        <w:rPr>
          <w:sz w:val="18"/>
          <w:szCs w:val="18"/>
          <w:lang w:eastAsia="en-GB"/>
        </w:rPr>
      </w:pPr>
      <w:r w:rsidRPr="00C70209">
        <w:rPr>
          <w:sz w:val="18"/>
          <w:szCs w:val="18"/>
          <w:lang w:eastAsia="en-GB"/>
        </w:rPr>
        <w:t>FFP, fresh frozen plasma</w:t>
      </w:r>
    </w:p>
    <w:p w14:paraId="6501E696" w14:textId="77777777" w:rsidR="00206019" w:rsidRPr="00C70209" w:rsidRDefault="00206019" w:rsidP="005407AD">
      <w:pPr>
        <w:pStyle w:val="BodyText"/>
        <w:rPr>
          <w:lang w:eastAsia="en-GB"/>
        </w:rPr>
      </w:pPr>
    </w:p>
    <w:tbl>
      <w:tblPr>
        <w:tblW w:w="4679"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6"/>
        <w:gridCol w:w="7513"/>
      </w:tblGrid>
      <w:tr w:rsidR="00206019" w:rsidRPr="00C70209" w14:paraId="0678D41F" w14:textId="77777777" w:rsidTr="00D05215">
        <w:tc>
          <w:tcPr>
            <w:tcW w:w="5000" w:type="pct"/>
            <w:gridSpan w:val="2"/>
            <w:tcBorders>
              <w:top w:val="single" w:sz="4" w:space="0" w:color="000000"/>
              <w:left w:val="single" w:sz="4" w:space="0" w:color="000000"/>
              <w:bottom w:val="single" w:sz="4" w:space="0" w:color="000000"/>
              <w:right w:val="single" w:sz="4" w:space="0" w:color="000000"/>
            </w:tcBorders>
            <w:shd w:val="clear" w:color="auto" w:fill="FFFF00"/>
          </w:tcPr>
          <w:p w14:paraId="14F7EE2C" w14:textId="5FA658C2" w:rsidR="00206019" w:rsidRPr="00C70209" w:rsidRDefault="00206019" w:rsidP="00EF1DEA">
            <w:pPr>
              <w:pStyle w:val="PP-heading"/>
            </w:pPr>
            <w:r w:rsidRPr="00C70209">
              <w:t>Recommendation –</w:t>
            </w:r>
            <w:r w:rsidR="006859B9" w:rsidRPr="00C70209">
              <w:t>FFP, cryoprecipitate, fibrinoge</w:t>
            </w:r>
            <w:r w:rsidR="00EF1DEA">
              <w:t>n concentrate, and/or platelets</w:t>
            </w:r>
          </w:p>
        </w:tc>
      </w:tr>
      <w:tr w:rsidR="00206019" w:rsidRPr="00C70209" w14:paraId="7F293564" w14:textId="77777777" w:rsidTr="00EF1DEA">
        <w:tc>
          <w:tcPr>
            <w:tcW w:w="657" w:type="pct"/>
            <w:tcBorders>
              <w:right w:val="single" w:sz="4" w:space="0" w:color="auto"/>
            </w:tcBorders>
            <w:shd w:val="clear" w:color="auto" w:fill="auto"/>
          </w:tcPr>
          <w:p w14:paraId="646E5D56" w14:textId="77777777" w:rsidR="00206019" w:rsidRPr="00C70209" w:rsidRDefault="00206019" w:rsidP="005407AD">
            <w:pPr>
              <w:pStyle w:val="PT-bullets"/>
            </w:pPr>
            <w:r w:rsidRPr="00C70209">
              <w:t>R6</w:t>
            </w:r>
            <w:r w:rsidRPr="00C70209">
              <w:br/>
              <w:t>(Grade C)</w:t>
            </w:r>
          </w:p>
        </w:tc>
        <w:tc>
          <w:tcPr>
            <w:tcW w:w="4343" w:type="pct"/>
            <w:tcBorders>
              <w:left w:val="single" w:sz="4" w:space="0" w:color="auto"/>
            </w:tcBorders>
            <w:shd w:val="clear" w:color="auto" w:fill="auto"/>
          </w:tcPr>
          <w:p w14:paraId="78FF8F4B" w14:textId="406176EC" w:rsidR="00206019" w:rsidRPr="00C70209" w:rsidRDefault="00206019" w:rsidP="005407AD">
            <w:pPr>
              <w:pStyle w:val="PT-bullets"/>
            </w:pPr>
            <w:r w:rsidRPr="00C70209">
              <w:t xml:space="preserve">In neonatal and paediatric patients requiring cardiac surgery, the </w:t>
            </w:r>
            <w:r w:rsidRPr="00C70209">
              <w:rPr>
                <w:i/>
              </w:rPr>
              <w:t xml:space="preserve">routine </w:t>
            </w:r>
            <w:r w:rsidRPr="00C70209">
              <w:t>use of an FF</w:t>
            </w:r>
            <w:r w:rsidR="001A475D" w:rsidRPr="001A475D">
              <w:rPr>
                <w:i/>
              </w:rPr>
              <w:t>P-</w:t>
            </w:r>
            <w:r w:rsidRPr="00C70209">
              <w:t xml:space="preserve">based pump prime solution is not recommended, because it offers no advantages over an albumin-based solution in relation to postoperative blood loss, or perioperative transfusion requirements. </w:t>
            </w:r>
          </w:p>
        </w:tc>
      </w:tr>
      <w:tr w:rsidR="00206019" w:rsidRPr="00C70209" w14:paraId="19CD14C2" w14:textId="77777777" w:rsidTr="00D05215">
        <w:tc>
          <w:tcPr>
            <w:tcW w:w="5000" w:type="pct"/>
            <w:gridSpan w:val="2"/>
            <w:tcBorders>
              <w:top w:val="single" w:sz="4" w:space="0" w:color="000000"/>
              <w:left w:val="single" w:sz="4" w:space="0" w:color="000000"/>
              <w:bottom w:val="single" w:sz="4" w:space="0" w:color="000000"/>
              <w:right w:val="single" w:sz="4" w:space="0" w:color="000000"/>
            </w:tcBorders>
            <w:shd w:val="clear" w:color="auto" w:fill="FFFF99"/>
          </w:tcPr>
          <w:p w14:paraId="3A6041E7" w14:textId="11EFBEDD" w:rsidR="00206019" w:rsidRPr="00C70209" w:rsidRDefault="00206019" w:rsidP="00EF1DEA">
            <w:pPr>
              <w:pStyle w:val="PP-heading"/>
            </w:pPr>
            <w:r w:rsidRPr="00C70209">
              <w:t>Practice point</w:t>
            </w:r>
            <w:r w:rsidR="00EF1DEA">
              <w:t>s</w:t>
            </w:r>
            <w:r w:rsidRPr="00C70209">
              <w:t xml:space="preserve"> –</w:t>
            </w:r>
            <w:r w:rsidR="006859B9" w:rsidRPr="00C70209">
              <w:t>FFP, cryoprecipitate, fibrinoge</w:t>
            </w:r>
            <w:r w:rsidR="00EF1DEA">
              <w:t>n concentrate, and/or platelets</w:t>
            </w:r>
          </w:p>
        </w:tc>
      </w:tr>
      <w:tr w:rsidR="00206019" w:rsidRPr="00C70209" w14:paraId="434C3377" w14:textId="77777777" w:rsidTr="005407AD">
        <w:tc>
          <w:tcPr>
            <w:tcW w:w="657" w:type="pct"/>
            <w:tcBorders>
              <w:right w:val="single" w:sz="4" w:space="0" w:color="auto"/>
            </w:tcBorders>
            <w:shd w:val="clear" w:color="auto" w:fill="auto"/>
          </w:tcPr>
          <w:p w14:paraId="6BA22825" w14:textId="47FEFA14" w:rsidR="00206019" w:rsidRPr="00C70209" w:rsidRDefault="00F053AA" w:rsidP="00F053AA">
            <w:pPr>
              <w:pStyle w:val="Normal-noindent"/>
            </w:pPr>
            <w:r w:rsidRPr="00C70209">
              <w:rPr>
                <w:rFonts w:asciiTheme="minorHAnsi" w:hAnsiTheme="minorHAnsi"/>
              </w:rPr>
              <w:t>PP28</w:t>
            </w:r>
          </w:p>
        </w:tc>
        <w:tc>
          <w:tcPr>
            <w:tcW w:w="4343" w:type="pct"/>
            <w:tcBorders>
              <w:left w:val="single" w:sz="4" w:space="0" w:color="auto"/>
            </w:tcBorders>
            <w:shd w:val="clear" w:color="auto" w:fill="auto"/>
          </w:tcPr>
          <w:p w14:paraId="46EB1332" w14:textId="7B6E25C4" w:rsidR="003606CA" w:rsidRPr="00C70209" w:rsidRDefault="00206019" w:rsidP="003606CA">
            <w:pPr>
              <w:pStyle w:val="PT-bullets"/>
            </w:pPr>
            <w:r w:rsidRPr="00C70209">
              <w:t>In neonatal and paediatric patients, the decision to transfuse cryoprecipitate, FFP, fibrinogen concentrate and platelets should take into account the potential risks and benefits. The decision should be based not only on laboratory investigations but also on assessment of the patient’s clinical condition. Factors that may influence the decision include active bleeding, medications affecting platelet function and coagulation status, and congenital and acquired bleeding disorders.</w:t>
            </w:r>
          </w:p>
        </w:tc>
      </w:tr>
      <w:tr w:rsidR="00DF0315" w:rsidRPr="00C70209" w14:paraId="270179D2" w14:textId="77777777" w:rsidTr="005407AD">
        <w:tc>
          <w:tcPr>
            <w:tcW w:w="657" w:type="pct"/>
            <w:tcBorders>
              <w:right w:val="single" w:sz="4" w:space="0" w:color="auto"/>
            </w:tcBorders>
            <w:shd w:val="clear" w:color="auto" w:fill="auto"/>
          </w:tcPr>
          <w:p w14:paraId="3E1548FB" w14:textId="7EAB25B5" w:rsidR="00DF0315" w:rsidRPr="00C70209" w:rsidDel="00F053AA" w:rsidRDefault="00DF0315" w:rsidP="00F053AA">
            <w:pPr>
              <w:pStyle w:val="Normal-noindent"/>
              <w:rPr>
                <w:rFonts w:asciiTheme="minorHAnsi" w:hAnsiTheme="minorHAnsi"/>
              </w:rPr>
            </w:pPr>
            <w:r w:rsidRPr="00C70209">
              <w:rPr>
                <w:rFonts w:asciiTheme="minorHAnsi" w:hAnsiTheme="minorHAnsi"/>
              </w:rPr>
              <w:t>PP29</w:t>
            </w:r>
          </w:p>
        </w:tc>
        <w:tc>
          <w:tcPr>
            <w:tcW w:w="4343" w:type="pct"/>
            <w:tcBorders>
              <w:left w:val="single" w:sz="4" w:space="0" w:color="auto"/>
            </w:tcBorders>
            <w:shd w:val="clear" w:color="auto" w:fill="auto"/>
          </w:tcPr>
          <w:p w14:paraId="6B8D0016" w14:textId="4062D4C9" w:rsidR="000A4258" w:rsidRPr="00C70209" w:rsidRDefault="000A4258" w:rsidP="000A4258">
            <w:pPr>
              <w:pStyle w:val="PP-bullets"/>
            </w:pPr>
            <w:r w:rsidRPr="00C70209">
              <w:t>For guidance on the use of FFP in specific patient groups, refer to</w:t>
            </w:r>
            <w:r w:rsidRPr="00C70209">
              <w:rPr>
                <w:vertAlign w:val="superscript"/>
              </w:rPr>
              <w:t>a</w:t>
            </w:r>
          </w:p>
          <w:p w14:paraId="1B494860" w14:textId="5CC57126" w:rsidR="000A4258" w:rsidRPr="00C70209" w:rsidRDefault="000A4258" w:rsidP="000A4258">
            <w:pPr>
              <w:pStyle w:val="PP-bullet"/>
              <w:rPr>
                <w:lang w:val="en-AU"/>
              </w:rPr>
            </w:pPr>
            <w:r w:rsidRPr="00C70209">
              <w:rPr>
                <w:i/>
                <w:lang w:val="en-AU"/>
              </w:rPr>
              <w:t xml:space="preserve">Patient Blood Management Guidelines: Module 1 – Critical Bleeding/Massive Transfusion </w:t>
            </w:r>
            <w:r w:rsidR="00543AAA" w:rsidRPr="00C70209">
              <w:rPr>
                <w:lang w:val="en-AU"/>
              </w:rPr>
              <w:t>(2011</w:t>
            </w:r>
            <w:r w:rsidRPr="00C70209">
              <w:rPr>
                <w:lang w:val="en-AU"/>
              </w:rPr>
              <w:t>)</w:t>
            </w:r>
            <w:r w:rsidR="00A06EBF">
              <w:rPr>
                <w:lang w:val="en-AU"/>
              </w:rPr>
              <w:fldChar w:fldCharType="begin"/>
            </w:r>
            <w:r w:rsidR="000E261C">
              <w:rPr>
                <w:lang w:val="en-AU"/>
              </w:rPr>
              <w:instrText xml:space="preserve"> ADDIN EN.CITE &lt;EndNote&gt;&lt;Cite&gt;&lt;Author&gt;National Blood Authority (NBA)&lt;/Author&gt;&lt;Year&gt;2011&lt;/Year&gt;&lt;RecNum&gt;199&lt;/RecNum&gt;&lt;DisplayText&gt;&lt;style face="superscript"&gt;283&lt;/style&gt;&lt;/DisplayText&gt;&lt;record&gt;&lt;rec-number&gt;199&lt;/rec-number&gt;&lt;foreign-keys&gt;&lt;key app="EN" db-id="9edve2wadsavt5ewavaxtda4f2tavzvts9ee" timestamp="1426642642"&gt;199&lt;/key&gt;&lt;/foreign-keys&gt;&lt;ref-type name="Government Document"&gt;46&lt;/ref-type&gt;&lt;contributors&gt;&lt;authors&gt;&lt;author&gt;National Blood Authority (NBA),&lt;/author&gt;&lt;/authors&gt;&lt;/contributors&gt;&lt;titles&gt;&lt;title&gt;Patient Blood Management Guidelines: Module 1 – Critical Bleeding/Massive Transfusion&lt;/title&gt;&lt;/titles&gt;&lt;dates&gt;&lt;year&gt;2011&lt;/year&gt;&lt;/dates&gt;&lt;pub-location&gt;Canberra, Australia&lt;/pub-location&gt;&lt;publisher&gt;NBA&lt;/publisher&gt;&lt;urls&gt;&lt;related-urls&gt;&lt;url&gt;http://www.blood.gov.au/pbm-module-1&lt;/url&gt;&lt;/related-urls&gt;&lt;/urls&gt;&lt;access-date&gt;1 February 2014&lt;/access-date&gt;&lt;/record&gt;&lt;/Cite&gt;&lt;/EndNote&gt;</w:instrText>
            </w:r>
            <w:r w:rsidR="00A06EBF">
              <w:rPr>
                <w:lang w:val="en-AU"/>
              </w:rPr>
              <w:fldChar w:fldCharType="separate"/>
            </w:r>
            <w:r w:rsidR="000E261C" w:rsidRPr="000E261C">
              <w:rPr>
                <w:noProof/>
                <w:vertAlign w:val="superscript"/>
                <w:lang w:val="en-AU"/>
              </w:rPr>
              <w:t>283</w:t>
            </w:r>
            <w:r w:rsidR="00A06EBF">
              <w:rPr>
                <w:lang w:val="en-AU"/>
              </w:rPr>
              <w:fldChar w:fldCharType="end"/>
            </w:r>
          </w:p>
          <w:p w14:paraId="3BB4BBD4" w14:textId="06617D81" w:rsidR="000A4258" w:rsidRPr="00C70209" w:rsidRDefault="000A4258" w:rsidP="000A4258">
            <w:pPr>
              <w:pStyle w:val="PP-bullet"/>
              <w:rPr>
                <w:i/>
                <w:lang w:val="en-AU"/>
              </w:rPr>
            </w:pPr>
            <w:r w:rsidRPr="00C70209">
              <w:rPr>
                <w:i/>
                <w:lang w:val="en-AU"/>
              </w:rPr>
              <w:t>Patient Blood Management Guidelines:</w:t>
            </w:r>
            <w:r w:rsidR="00543AAA" w:rsidRPr="00C70209">
              <w:rPr>
                <w:i/>
                <w:lang w:val="en-AU"/>
              </w:rPr>
              <w:t xml:space="preserve"> Module 2 – Perioperative (2012</w:t>
            </w:r>
            <w:r w:rsidRPr="00C70209">
              <w:rPr>
                <w:i/>
                <w:lang w:val="en-AU"/>
              </w:rPr>
              <w:t>)</w:t>
            </w:r>
            <w:r w:rsidR="00A06EBF">
              <w:rPr>
                <w:lang w:val="en-AU"/>
              </w:rPr>
              <w:fldChar w:fldCharType="begin"/>
            </w:r>
            <w:r w:rsidR="00A06EBF">
              <w:rPr>
                <w:lang w:val="en-AU"/>
              </w:rPr>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A06EBF">
              <w:rPr>
                <w:lang w:val="en-AU"/>
              </w:rPr>
              <w:fldChar w:fldCharType="separate"/>
            </w:r>
            <w:r w:rsidR="00A06EBF" w:rsidRPr="00A06EBF">
              <w:rPr>
                <w:noProof/>
                <w:vertAlign w:val="superscript"/>
                <w:lang w:val="en-AU"/>
              </w:rPr>
              <w:t>15</w:t>
            </w:r>
            <w:r w:rsidR="00A06EBF">
              <w:rPr>
                <w:lang w:val="en-AU"/>
              </w:rPr>
              <w:fldChar w:fldCharType="end"/>
            </w:r>
          </w:p>
          <w:p w14:paraId="3CA3DDCB" w14:textId="526C66F6" w:rsidR="000A4258" w:rsidRPr="00C70209" w:rsidRDefault="000A4258" w:rsidP="000A4258">
            <w:pPr>
              <w:pStyle w:val="PP-bullet"/>
              <w:rPr>
                <w:i/>
                <w:lang w:val="en-AU"/>
              </w:rPr>
            </w:pPr>
            <w:r w:rsidRPr="00C70209">
              <w:rPr>
                <w:i/>
                <w:lang w:val="en-AU"/>
              </w:rPr>
              <w:t>Warfarin Reversal: Consensus Guidelines, on behalf of the Australasian Society of Thrombosis and Haemostasis</w:t>
            </w:r>
            <w:r w:rsidR="00543AAA" w:rsidRPr="00C70209">
              <w:rPr>
                <w:lang w:val="en-AU"/>
              </w:rPr>
              <w:t xml:space="preserve"> (2004</w:t>
            </w:r>
            <w:r w:rsidRPr="00C70209">
              <w:rPr>
                <w:lang w:val="en-AU"/>
              </w:rPr>
              <w:t>)</w:t>
            </w:r>
            <w:r w:rsidR="00A06EBF">
              <w:rPr>
                <w:lang w:val="en-AU"/>
              </w:rPr>
              <w:fldChar w:fldCharType="begin"/>
            </w:r>
            <w:r w:rsidR="000E261C">
              <w:rPr>
                <w:lang w:val="en-AU"/>
              </w:rPr>
              <w:instrText xml:space="preserve"> ADDIN EN.CITE &lt;EndNote&gt;&lt;Cite&gt;&lt;Author&gt;Baker&lt;/Author&gt;&lt;Year&gt;2004&lt;/Year&gt;&lt;RecNum&gt;551&lt;/RecNum&gt;&lt;DisplayText&gt;&lt;style face="superscript"&gt;284&lt;/style&gt;&lt;/DisplayText&gt;&lt;record&gt;&lt;rec-number&gt;551&lt;/rec-number&gt;&lt;foreign-keys&gt;&lt;key app="EN" db-id="9edve2wadsavt5ewavaxtda4f2tavzvts9ee" timestamp="1429939807"&gt;551&lt;/key&gt;&lt;/foreign-keys&gt;&lt;ref-type name="Journal Article"&gt;17&lt;/ref-type&gt;&lt;contributors&gt;&lt;authors&gt;&lt;author&gt;Baker, R. I.&lt;/author&gt;&lt;author&gt;Coughlin, P. B.&lt;/author&gt;&lt;author&gt;Gallus, A. S.&lt;/author&gt;&lt;author&gt;Harper, P. L.&lt;/author&gt;&lt;author&gt;Salem, H. H.&lt;/author&gt;&lt;author&gt;Wood, E. M.&lt;/author&gt;&lt;author&gt;Warfarin Reversal Consensus, Group&lt;/author&gt;&lt;/authors&gt;&lt;/contributors&gt;&lt;titles&gt;&lt;title&gt;Warfarin reversal: consensus guidelines, on behalf of the Australasian Society of Thrombosis and Haemostasis&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492–497&lt;/pages&gt;&lt;volume&gt;181&lt;/volume&gt;&lt;number&gt;9&lt;/number&gt;&lt;dates&gt;&lt;year&gt;2004&lt;/year&gt;&lt;/dates&gt;&lt;isbn&gt;0025-729X&lt;/isbn&gt;&lt;urls&gt;&lt;related-urls&gt;&lt;url&gt;https://www.mja.com.au/system/files/issues/181_09_011104/bak10441_fm.pdf&lt;/url&gt;&lt;/related-urls&gt;&lt;/urls&gt;&lt;/record&gt;&lt;/Cite&gt;&lt;/EndNote&gt;</w:instrText>
            </w:r>
            <w:r w:rsidR="00A06EBF">
              <w:rPr>
                <w:lang w:val="en-AU"/>
              </w:rPr>
              <w:fldChar w:fldCharType="separate"/>
            </w:r>
            <w:r w:rsidR="000E261C" w:rsidRPr="000E261C">
              <w:rPr>
                <w:noProof/>
                <w:vertAlign w:val="superscript"/>
                <w:lang w:val="en-AU"/>
              </w:rPr>
              <w:t>284</w:t>
            </w:r>
            <w:r w:rsidR="00A06EBF">
              <w:rPr>
                <w:lang w:val="en-AU"/>
              </w:rPr>
              <w:fldChar w:fldCharType="end"/>
            </w:r>
          </w:p>
          <w:p w14:paraId="75808165" w14:textId="5DADF6D8" w:rsidR="000A4258" w:rsidRPr="00C70209" w:rsidRDefault="000A4258" w:rsidP="000A4258">
            <w:pPr>
              <w:pStyle w:val="PP-bullet"/>
              <w:rPr>
                <w:lang w:val="en-AU"/>
              </w:rPr>
            </w:pPr>
            <w:r w:rsidRPr="00C70209">
              <w:rPr>
                <w:i/>
                <w:lang w:val="en-AU"/>
              </w:rPr>
              <w:t>AHCDO guidelines for patients with specific factor deficiencies</w:t>
            </w:r>
            <w:r w:rsidRPr="00C70209">
              <w:rPr>
                <w:lang w:val="en-AU"/>
              </w:rPr>
              <w:t xml:space="preserve"> (www.ahcdo.org.au)</w:t>
            </w:r>
          </w:p>
          <w:p w14:paraId="5DF0F8ED" w14:textId="7DD761D0" w:rsidR="000A4258" w:rsidRPr="00C70209" w:rsidRDefault="000A4258" w:rsidP="000A4258">
            <w:pPr>
              <w:pStyle w:val="PP-bullet"/>
              <w:rPr>
                <w:lang w:val="en-AU"/>
              </w:rPr>
            </w:pPr>
            <w:r w:rsidRPr="00C70209">
              <w:rPr>
                <w:lang w:val="en-AU"/>
              </w:rPr>
              <w:t xml:space="preserve">TTP: </w:t>
            </w:r>
            <w:r w:rsidRPr="00C70209">
              <w:rPr>
                <w:i/>
                <w:lang w:val="en-AU"/>
              </w:rPr>
              <w:t>Guidelines for the Use of Fresh-Frozen Plasma, Cryoprecipitate and Cryosupernatant</w:t>
            </w:r>
            <w:r w:rsidR="00D5276C" w:rsidRPr="00C70209">
              <w:rPr>
                <w:lang w:val="en-AU"/>
              </w:rPr>
              <w:t xml:space="preserve"> (2004</w:t>
            </w:r>
            <w:r w:rsidRPr="00C70209">
              <w:rPr>
                <w:lang w:val="en-AU"/>
              </w:rPr>
              <w:t>)</w:t>
            </w:r>
            <w:r w:rsidR="00A06EBF">
              <w:rPr>
                <w:lang w:val="en-AU"/>
              </w:rPr>
              <w:fldChar w:fldCharType="begin"/>
            </w:r>
            <w:r w:rsidR="000E261C">
              <w:rPr>
                <w:lang w:val="en-AU"/>
              </w:rPr>
              <w:instrText xml:space="preserve"> ADDIN EN.CITE &lt;EndNote&gt;&lt;Cite&gt;&lt;Author&gt;O&amp;apos;Shaughnessy&lt;/Author&gt;&lt;Year&gt;2004&lt;/Year&gt;&lt;RecNum&gt;1046&lt;/RecNum&gt;&lt;DisplayText&gt;&lt;style face="superscript"&gt;285&lt;/style&gt;&lt;/DisplayText&gt;&lt;record&gt;&lt;rec-number&gt;1046&lt;/rec-number&gt;&lt;foreign-keys&gt;&lt;key app="EN" db-id="9edve2wadsavt5ewavaxtda4f2tavzvts9ee" timestamp="1438836074"&gt;1046&lt;/key&gt;&lt;/foreign-keys&gt;&lt;ref-type name="Journal Article"&gt;17&lt;/ref-type&gt;&lt;contributors&gt;&lt;authors&gt;&lt;author&gt;O&amp;apos;Shaughnessy, D. F.&lt;/author&gt;&lt;author&gt;Atterbury, C.&lt;/author&gt;&lt;author&gt;Bolton Maggs, P.&lt;/author&gt;&lt;author&gt;Murphy, M.&lt;/author&gt;&lt;author&gt;Thomas, D.&lt;/author&gt;&lt;author&gt;Yates, S.&lt;/author&gt;&lt;author&gt;Williamson, L. M.&lt;/author&gt;&lt;author&gt;British Committee for Standards in Haematology, Blood Transfusion Task Force&lt;/author&gt;&lt;/authors&gt;&lt;/contributors&gt;&lt;auth-address&gt;Southampton University Hospitals, Southampton, UK.&lt;/auth-address&gt;&lt;titles&gt;&lt;title&gt;Guidelines for the use of fresh-frozen plasma, cryoprecipitate and cryosupernatant&lt;/title&gt;&lt;secondary-title&gt;Br J Haematol&lt;/secondary-title&gt;&lt;/titles&gt;&lt;periodical&gt;&lt;full-title&gt;Br J Haematol&lt;/full-title&gt;&lt;abbr-1&gt;British journal of haematology&lt;/abbr-1&gt;&lt;/periodical&gt;&lt;pages&gt;11-28&lt;/pages&gt;&lt;volume&gt;126&lt;/volume&gt;&lt;number&gt;1&lt;/number&gt;&lt;keywords&gt;&lt;keyword&gt;Adult&lt;/keyword&gt;&lt;keyword&gt;Blood Coagulation Disorders/*therapy&lt;/keyword&gt;&lt;keyword&gt;Blood Component Transfusion/*methods&lt;/keyword&gt;&lt;keyword&gt;Child&lt;/keyword&gt;&lt;keyword&gt;Humans&lt;/keyword&gt;&lt;keyword&gt;*Patient Selection&lt;/keyword&gt;&lt;keyword&gt;*Plasma&lt;/keyword&gt;&lt;/keywords&gt;&lt;dates&gt;&lt;year&gt;2004&lt;/year&gt;&lt;pub-dates&gt;&lt;date&gt;Jul&lt;/date&gt;&lt;/pub-dates&gt;&lt;/dates&gt;&lt;isbn&gt;0007-1048 (Print)&amp;#xD;0007-1048 (Linking)&lt;/isbn&gt;&lt;accession-num&gt;15198728&lt;/accession-num&gt;&lt;urls&gt;&lt;related-urls&gt;&lt;url&gt;http://www.ncbi.nlm.nih.gov/pubmed/15198728&lt;/url&gt;&lt;/related-urls&gt;&lt;/urls&gt;&lt;electronic-resource-num&gt;10.1111/j.1365-2141.2004.04972.x&lt;/electronic-resource-num&gt;&lt;/record&gt;&lt;/Cite&gt;&lt;/EndNote&gt;</w:instrText>
            </w:r>
            <w:r w:rsidR="00A06EBF">
              <w:rPr>
                <w:lang w:val="en-AU"/>
              </w:rPr>
              <w:fldChar w:fldCharType="separate"/>
            </w:r>
            <w:r w:rsidR="000E261C" w:rsidRPr="000E261C">
              <w:rPr>
                <w:noProof/>
                <w:vertAlign w:val="superscript"/>
                <w:lang w:val="en-AU"/>
              </w:rPr>
              <w:t>285</w:t>
            </w:r>
            <w:r w:rsidR="00A06EBF">
              <w:rPr>
                <w:lang w:val="en-AU"/>
              </w:rPr>
              <w:fldChar w:fldCharType="end"/>
            </w:r>
          </w:p>
          <w:p w14:paraId="519D9F9F" w14:textId="7374E5C7" w:rsidR="00DF0315" w:rsidRPr="00C70209" w:rsidRDefault="000A4258" w:rsidP="00A06EBF">
            <w:pPr>
              <w:pStyle w:val="PP-note"/>
            </w:pPr>
            <w:r w:rsidRPr="00C70209">
              <w:rPr>
                <w:vertAlign w:val="superscript"/>
              </w:rPr>
              <w:t>a</w:t>
            </w:r>
            <w:r w:rsidRPr="00C70209">
              <w:t xml:space="preserve"> </w:t>
            </w:r>
            <w:r w:rsidR="003606CA">
              <w:t>See</w:t>
            </w:r>
            <w:r w:rsidRPr="00C70209">
              <w:t xml:space="preserve"> PP17 from </w:t>
            </w:r>
            <w:r w:rsidRPr="00C70209">
              <w:rPr>
                <w:i/>
              </w:rPr>
              <w:t>Patient Blood Management Guidelines: Module 3 – Medical</w:t>
            </w:r>
            <w:r w:rsidR="00A06EBF">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A06EBF">
              <w:fldChar w:fldCharType="separate"/>
            </w:r>
            <w:r w:rsidR="00A06EBF" w:rsidRPr="00A06EBF">
              <w:rPr>
                <w:noProof/>
                <w:vertAlign w:val="superscript"/>
              </w:rPr>
              <w:t>14</w:t>
            </w:r>
            <w:r w:rsidR="00A06EBF">
              <w:fldChar w:fldCharType="end"/>
            </w:r>
          </w:p>
        </w:tc>
      </w:tr>
      <w:tr w:rsidR="00707781" w:rsidRPr="00C70209" w14:paraId="22B5793C" w14:textId="77777777" w:rsidTr="005407AD">
        <w:tc>
          <w:tcPr>
            <w:tcW w:w="657" w:type="pct"/>
            <w:tcBorders>
              <w:right w:val="single" w:sz="4" w:space="0" w:color="auto"/>
            </w:tcBorders>
            <w:shd w:val="clear" w:color="auto" w:fill="auto"/>
          </w:tcPr>
          <w:p w14:paraId="6D0D8A36" w14:textId="77777777" w:rsidR="00707781" w:rsidRPr="00C70209" w:rsidDel="00F053AA" w:rsidRDefault="00707781" w:rsidP="00F053AA">
            <w:pPr>
              <w:pStyle w:val="Normal-noindent"/>
              <w:rPr>
                <w:rFonts w:asciiTheme="minorHAnsi" w:hAnsiTheme="minorHAnsi"/>
              </w:rPr>
            </w:pPr>
            <w:r w:rsidRPr="00C70209">
              <w:rPr>
                <w:rFonts w:asciiTheme="minorHAnsi" w:hAnsiTheme="minorHAnsi"/>
              </w:rPr>
              <w:t>PP30</w:t>
            </w:r>
          </w:p>
        </w:tc>
        <w:tc>
          <w:tcPr>
            <w:tcW w:w="4343" w:type="pct"/>
            <w:tcBorders>
              <w:left w:val="single" w:sz="4" w:space="0" w:color="auto"/>
            </w:tcBorders>
            <w:shd w:val="clear" w:color="auto" w:fill="auto"/>
          </w:tcPr>
          <w:p w14:paraId="7F586AA0" w14:textId="4AE14D64" w:rsidR="000A4258" w:rsidRPr="00C70209" w:rsidRDefault="000A4258" w:rsidP="000A4258">
            <w:pPr>
              <w:pStyle w:val="PP-bullets"/>
            </w:pPr>
            <w:r w:rsidRPr="00C70209">
              <w:t>In patients undergoing chemotherapy and haematopoietic stem cell transplantation, the recommended strategy for prophylactic use of platelets is transfusion at a platelet count of &lt;10 x 10</w:t>
            </w:r>
            <w:r w:rsidRPr="00C70209">
              <w:rPr>
                <w:vertAlign w:val="superscript"/>
              </w:rPr>
              <w:t>9</w:t>
            </w:r>
            <w:r w:rsidRPr="00C70209">
              <w:t>/L in the absence of risk factors, and at &lt;20 x 10</w:t>
            </w:r>
            <w:r w:rsidRPr="00C70209">
              <w:rPr>
                <w:vertAlign w:val="superscript"/>
              </w:rPr>
              <w:t>9</w:t>
            </w:r>
            <w:r w:rsidRPr="00C70209">
              <w:t>/L in the presence of risk factors (e.g. fever, minor bleeding).</w:t>
            </w:r>
            <w:r w:rsidRPr="00C70209">
              <w:rPr>
                <w:vertAlign w:val="superscript"/>
              </w:rPr>
              <w:t>a</w:t>
            </w:r>
          </w:p>
          <w:p w14:paraId="3B7C181A" w14:textId="0D7EBD70" w:rsidR="00707781" w:rsidRPr="00C70209" w:rsidRDefault="000A4258" w:rsidP="00A06EBF">
            <w:pPr>
              <w:pStyle w:val="PP-note"/>
            </w:pPr>
            <w:r w:rsidRPr="00C70209">
              <w:rPr>
                <w:vertAlign w:val="superscript"/>
              </w:rPr>
              <w:t xml:space="preserve">a </w:t>
            </w:r>
            <w:r w:rsidR="003606CA">
              <w:t>See</w:t>
            </w:r>
            <w:r w:rsidRPr="00C70209">
              <w:t xml:space="preserve"> R8 from </w:t>
            </w:r>
            <w:r w:rsidRPr="00C70209">
              <w:rPr>
                <w:i/>
              </w:rPr>
              <w:t>Patient Blood Management Guidelines: Module 3 – Medical</w:t>
            </w:r>
            <w:r w:rsidR="00A06EBF">
              <w:fldChar w:fldCharType="begin"/>
            </w:r>
            <w:r w:rsidR="00A06EBF">
              <w:instrText xml:space="preserve"> ADDIN EN.CITE &lt;EndNote&gt;&lt;Cite&gt;&lt;Author&gt;National Blood Authority (NBA)&lt;/Author&gt;&lt;Year&gt;2012&lt;/Year&gt;&lt;RecNum&gt;197&lt;/RecNum&gt;&lt;DisplayText&gt;&lt;style face="superscript"&gt;14&lt;/style&gt;&lt;/DisplayText&gt;&lt;record&gt;&lt;rec-number&gt;197&lt;/rec-number&gt;&lt;foreign-keys&gt;&lt;key app="EN" db-id="9edve2wadsavt5ewavaxtda4f2tavzvts9ee" timestamp="1426642642"&gt;197&lt;/key&gt;&lt;/foreign-keys&gt;&lt;ref-type name="Government Document"&gt;46&lt;/ref-type&gt;&lt;contributors&gt;&lt;authors&gt;&lt;author&gt;National Blood Authority (NBA),&lt;/author&gt;&lt;/authors&gt;&lt;/contributors&gt;&lt;titles&gt;&lt;title&gt;Patient Blood Management Guidelines: Module 3 – Medical&lt;/title&gt;&lt;/titles&gt;&lt;dates&gt;&lt;year&gt;2012&lt;/year&gt;&lt;/dates&gt;&lt;pub-location&gt;Canberra, Australia&lt;/pub-location&gt;&lt;publisher&gt;NBA&lt;/publisher&gt;&lt;urls&gt;&lt;related-urls&gt;&lt;url&gt;http://www.blood.gov.au/pbm-module-3&lt;/url&gt;&lt;/related-urls&gt;&lt;/urls&gt;&lt;access-date&gt;1 February 2014&lt;/access-date&gt;&lt;/record&gt;&lt;/Cite&gt;&lt;/EndNote&gt;</w:instrText>
            </w:r>
            <w:r w:rsidR="00A06EBF">
              <w:fldChar w:fldCharType="separate"/>
            </w:r>
            <w:r w:rsidR="00A06EBF" w:rsidRPr="00A06EBF">
              <w:rPr>
                <w:noProof/>
                <w:vertAlign w:val="superscript"/>
              </w:rPr>
              <w:t>14</w:t>
            </w:r>
            <w:r w:rsidR="00A06EBF">
              <w:fldChar w:fldCharType="end"/>
            </w:r>
          </w:p>
        </w:tc>
      </w:tr>
      <w:tr w:rsidR="00206019" w:rsidRPr="00C70209" w14:paraId="27990E80" w14:textId="77777777" w:rsidTr="005407AD">
        <w:trPr>
          <w:trHeight w:val="397"/>
        </w:trPr>
        <w:tc>
          <w:tcPr>
            <w:tcW w:w="5000" w:type="pct"/>
            <w:gridSpan w:val="2"/>
            <w:shd w:val="clear" w:color="auto" w:fill="auto"/>
          </w:tcPr>
          <w:p w14:paraId="5D5F2EF3" w14:textId="3A257AB5" w:rsidR="00206019" w:rsidRPr="00C70209" w:rsidRDefault="00206019" w:rsidP="005407AD">
            <w:pPr>
              <w:pStyle w:val="ES-notes"/>
            </w:pPr>
            <w:r w:rsidRPr="00C70209">
              <w:t>FFP, fresh frozen plasma; PP, practice point</w:t>
            </w:r>
            <w:r w:rsidR="000A4258" w:rsidRPr="00C70209">
              <w:t>; R, recommendation</w:t>
            </w:r>
          </w:p>
        </w:tc>
      </w:tr>
    </w:tbl>
    <w:p w14:paraId="35CDFF65" w14:textId="77777777" w:rsidR="00206019" w:rsidRPr="00C70209" w:rsidRDefault="00206019" w:rsidP="005407AD"/>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976"/>
        <w:gridCol w:w="7450"/>
      </w:tblGrid>
      <w:tr w:rsidR="00DF0315" w:rsidRPr="00C70209" w14:paraId="003CDC6A" w14:textId="77777777" w:rsidTr="000A4258">
        <w:tc>
          <w:tcPr>
            <w:tcW w:w="5000" w:type="pct"/>
            <w:gridSpan w:val="2"/>
            <w:tcBorders>
              <w:top w:val="single" w:sz="4" w:space="0" w:color="000000"/>
              <w:left w:val="single" w:sz="4" w:space="0" w:color="000000"/>
              <w:bottom w:val="single" w:sz="4" w:space="0" w:color="000000"/>
              <w:right w:val="single" w:sz="4" w:space="0" w:color="000000"/>
            </w:tcBorders>
            <w:shd w:val="clear" w:color="auto" w:fill="FFFF99"/>
          </w:tcPr>
          <w:p w14:paraId="0D3D3592" w14:textId="415C9C22" w:rsidR="00DF0315" w:rsidRPr="00C70209" w:rsidRDefault="00DF0315" w:rsidP="001C55FB">
            <w:pPr>
              <w:pStyle w:val="PP-heading"/>
            </w:pPr>
            <w:r w:rsidRPr="00C70209">
              <w:t>Expert opinion point</w:t>
            </w:r>
            <w:r w:rsidR="001A33C5" w:rsidRPr="00C70209">
              <w:t>s</w:t>
            </w:r>
            <w:r w:rsidRPr="00C70209">
              <w:t xml:space="preserve"> – </w:t>
            </w:r>
            <w:r w:rsidR="003606CA" w:rsidRPr="00C70209">
              <w:t>FFP, cryoprecipitate, fibrinoge</w:t>
            </w:r>
            <w:r w:rsidR="003606CA">
              <w:t>n concentrate, and/or platelets</w:t>
            </w:r>
          </w:p>
        </w:tc>
      </w:tr>
      <w:tr w:rsidR="00DF0315" w:rsidRPr="00C70209" w14:paraId="79CF52D3" w14:textId="77777777" w:rsidTr="000A4258">
        <w:tc>
          <w:tcPr>
            <w:tcW w:w="579" w:type="pct"/>
            <w:tcBorders>
              <w:right w:val="single" w:sz="4" w:space="0" w:color="auto"/>
            </w:tcBorders>
            <w:shd w:val="clear" w:color="auto" w:fill="auto"/>
          </w:tcPr>
          <w:p w14:paraId="20DAF3C4" w14:textId="68D9790F" w:rsidR="00DF0315" w:rsidRPr="00C70209" w:rsidDel="00F053AA" w:rsidRDefault="00DF0315" w:rsidP="001C55FB">
            <w:pPr>
              <w:pStyle w:val="Normal-noindent"/>
              <w:rPr>
                <w:rFonts w:asciiTheme="minorHAnsi" w:hAnsiTheme="minorHAnsi"/>
              </w:rPr>
            </w:pPr>
            <w:r w:rsidRPr="00C70209">
              <w:rPr>
                <w:rFonts w:asciiTheme="minorHAnsi" w:hAnsiTheme="minorHAnsi"/>
              </w:rPr>
              <w:t>EOP1</w:t>
            </w:r>
          </w:p>
        </w:tc>
        <w:tc>
          <w:tcPr>
            <w:tcW w:w="4421" w:type="pct"/>
            <w:tcBorders>
              <w:left w:val="single" w:sz="4" w:space="0" w:color="auto"/>
            </w:tcBorders>
            <w:shd w:val="clear" w:color="auto" w:fill="auto"/>
          </w:tcPr>
          <w:p w14:paraId="0AC67050" w14:textId="7A37D843" w:rsidR="003606CA" w:rsidRPr="00C70209" w:rsidRDefault="003606CA" w:rsidP="001A475D">
            <w:pPr>
              <w:pStyle w:val="PP-bullets"/>
            </w:pPr>
            <w:r>
              <w:t xml:space="preserve">In neonatal and paediatric patients undergoing surgery, FFP is only indicated for treatment of </w:t>
            </w:r>
            <w:r>
              <w:rPr>
                <w:lang w:val="en-US"/>
              </w:rPr>
              <w:t xml:space="preserve">active </w:t>
            </w:r>
            <w:r>
              <w:t xml:space="preserve">bleeding </w:t>
            </w:r>
            <w:r>
              <w:rPr>
                <w:lang w:val="en-US"/>
              </w:rPr>
              <w:t xml:space="preserve">where </w:t>
            </w:r>
            <w:r>
              <w:t>coagulopathy</w:t>
            </w:r>
            <w:r>
              <w:rPr>
                <w:lang w:val="en-US"/>
              </w:rPr>
              <w:t xml:space="preserve"> is a contributing factor</w:t>
            </w:r>
            <w:r>
              <w:t xml:space="preserve">. Its use should be guided by clinical assessment, supplemented by </w:t>
            </w:r>
            <w:r w:rsidR="001A475D">
              <w:t>POC</w:t>
            </w:r>
            <w:r>
              <w:t xml:space="preserve"> or laboratory testing.</w:t>
            </w:r>
          </w:p>
        </w:tc>
      </w:tr>
      <w:tr w:rsidR="000A4258" w:rsidRPr="00C70209" w14:paraId="18C19D02" w14:textId="77777777" w:rsidTr="000A4258">
        <w:tc>
          <w:tcPr>
            <w:tcW w:w="579" w:type="pct"/>
            <w:tcBorders>
              <w:right w:val="single" w:sz="4" w:space="0" w:color="auto"/>
            </w:tcBorders>
            <w:shd w:val="clear" w:color="auto" w:fill="auto"/>
          </w:tcPr>
          <w:p w14:paraId="1CEF4D56" w14:textId="1060E2CA" w:rsidR="000A4258" w:rsidRPr="00C70209" w:rsidRDefault="000A4258" w:rsidP="001C55FB">
            <w:pPr>
              <w:pStyle w:val="Normal-noindent"/>
              <w:rPr>
                <w:rFonts w:asciiTheme="minorHAnsi" w:hAnsiTheme="minorHAnsi"/>
              </w:rPr>
            </w:pPr>
            <w:r w:rsidRPr="00C70209">
              <w:rPr>
                <w:rFonts w:asciiTheme="minorHAnsi" w:hAnsiTheme="minorHAnsi"/>
              </w:rPr>
              <w:t>EOP2</w:t>
            </w:r>
          </w:p>
        </w:tc>
        <w:tc>
          <w:tcPr>
            <w:tcW w:w="4421" w:type="pct"/>
            <w:tcBorders>
              <w:left w:val="single" w:sz="4" w:space="0" w:color="auto"/>
            </w:tcBorders>
            <w:shd w:val="clear" w:color="auto" w:fill="auto"/>
          </w:tcPr>
          <w:p w14:paraId="1EAA1EFD" w14:textId="3A8473AF" w:rsidR="000A4258" w:rsidRPr="00C70209" w:rsidRDefault="000A4258" w:rsidP="000A4258">
            <w:pPr>
              <w:pStyle w:val="PP-bullets"/>
            </w:pPr>
            <w:r w:rsidRPr="00C70209">
              <w:t>Cryoprecipitate should be used to treat active bleeding when the fibrinogen level is &lt;1.5 g/L. A target level of 2 g/L may be appropriate in certain groups</w:t>
            </w:r>
            <w:r w:rsidR="003606CA">
              <w:t>.</w:t>
            </w:r>
            <w:r w:rsidR="003606CA" w:rsidRPr="003606CA">
              <w:rPr>
                <w:vertAlign w:val="superscript"/>
              </w:rPr>
              <w:t>a</w:t>
            </w:r>
          </w:p>
          <w:p w14:paraId="23769F15" w14:textId="4367507D" w:rsidR="003606CA" w:rsidRPr="00C70209" w:rsidRDefault="000A4258" w:rsidP="003606CA">
            <w:pPr>
              <w:pStyle w:val="PP-note"/>
            </w:pPr>
            <w:r w:rsidRPr="00C70209">
              <w:rPr>
                <w:vertAlign w:val="superscript"/>
              </w:rPr>
              <w:t>a</w:t>
            </w:r>
            <w:r w:rsidRPr="00C70209">
              <w:t xml:space="preserve"> </w:t>
            </w:r>
            <w:r w:rsidR="003606CA">
              <w:t>The template given in Appendix K (</w:t>
            </w:r>
            <w:r w:rsidR="003606CA" w:rsidRPr="003606CA">
              <w:rPr>
                <w:i/>
              </w:rPr>
              <w:t>Critical bleeding protocol</w:t>
            </w:r>
            <w:r w:rsidR="003606CA">
              <w:t xml:space="preserve">) is intended for local adaptation. </w:t>
            </w:r>
          </w:p>
        </w:tc>
      </w:tr>
      <w:tr w:rsidR="000A4258" w:rsidRPr="00C70209" w14:paraId="3EC9C57F" w14:textId="77777777" w:rsidTr="000A4258">
        <w:tc>
          <w:tcPr>
            <w:tcW w:w="579" w:type="pct"/>
            <w:tcBorders>
              <w:top w:val="single" w:sz="4" w:space="0" w:color="000000"/>
              <w:left w:val="single" w:sz="4" w:space="0" w:color="000000"/>
              <w:bottom w:val="single" w:sz="4" w:space="0" w:color="000000"/>
              <w:right w:val="single" w:sz="4" w:space="0" w:color="auto"/>
            </w:tcBorders>
            <w:hideMark/>
          </w:tcPr>
          <w:p w14:paraId="61FB8EDA" w14:textId="77777777" w:rsidR="000A4258" w:rsidRPr="00C70209" w:rsidRDefault="000A4258">
            <w:pPr>
              <w:pStyle w:val="Normal-noindent"/>
              <w:rPr>
                <w:rFonts w:asciiTheme="minorHAnsi" w:hAnsiTheme="minorHAnsi"/>
              </w:rPr>
            </w:pPr>
            <w:r w:rsidRPr="00C70209">
              <w:rPr>
                <w:rFonts w:asciiTheme="minorHAnsi" w:hAnsiTheme="minorHAnsi"/>
              </w:rPr>
              <w:t>EOP3</w:t>
            </w:r>
          </w:p>
        </w:tc>
        <w:tc>
          <w:tcPr>
            <w:tcW w:w="4421" w:type="pct"/>
            <w:tcBorders>
              <w:top w:val="single" w:sz="4" w:space="0" w:color="000000"/>
              <w:left w:val="single" w:sz="4" w:space="0" w:color="auto"/>
              <w:bottom w:val="single" w:sz="4" w:space="0" w:color="000000"/>
              <w:right w:val="single" w:sz="4" w:space="0" w:color="000000"/>
            </w:tcBorders>
            <w:hideMark/>
          </w:tcPr>
          <w:p w14:paraId="0AA4290D" w14:textId="77777777" w:rsidR="000A4258" w:rsidRPr="00C70209" w:rsidRDefault="000A4258">
            <w:pPr>
              <w:pStyle w:val="Normalnoindent"/>
            </w:pPr>
            <w:r w:rsidRPr="00C70209">
              <w:t xml:space="preserve">In general, neonatal and paediatric patients with a platelet count </w:t>
            </w:r>
            <w:r w:rsidRPr="00C70209">
              <w:rPr>
                <w:rFonts w:cs="Calibri"/>
              </w:rPr>
              <w:t>≥</w:t>
            </w:r>
            <w:r w:rsidRPr="00C70209">
              <w:t xml:space="preserve"> 50 X 10</w:t>
            </w:r>
            <w:r w:rsidRPr="00C70209">
              <w:rPr>
                <w:vertAlign w:val="superscript"/>
              </w:rPr>
              <w:t>9</w:t>
            </w:r>
            <w:r w:rsidRPr="00C70209">
              <w:t xml:space="preserve">/L </w:t>
            </w:r>
            <w:r w:rsidRPr="00C70209">
              <w:rPr>
                <w:i/>
              </w:rPr>
              <w:t xml:space="preserve">or </w:t>
            </w:r>
            <w:r w:rsidRPr="00C70209">
              <w:t xml:space="preserve">an INR </w:t>
            </w:r>
            <w:r w:rsidRPr="00C70209">
              <w:rPr>
                <w:rFonts w:cs="Calibri"/>
              </w:rPr>
              <w:t>≤</w:t>
            </w:r>
            <w:r w:rsidRPr="00C70209">
              <w:t>2 can undergo invasive procedures without any serious bleeding; however, lower platelet counts and higher INRs may be tolerated.</w:t>
            </w:r>
            <w:r w:rsidRPr="00C70209">
              <w:rPr>
                <w:vertAlign w:val="superscript"/>
              </w:rPr>
              <w:t>a</w:t>
            </w:r>
          </w:p>
          <w:p w14:paraId="56C781C2" w14:textId="35550979" w:rsidR="003606CA" w:rsidRPr="00C70209" w:rsidRDefault="000A4258" w:rsidP="00A06EBF">
            <w:pPr>
              <w:pStyle w:val="PP-note"/>
            </w:pPr>
            <w:r w:rsidRPr="00C70209">
              <w:rPr>
                <w:vertAlign w:val="superscript"/>
              </w:rPr>
              <w:t>a</w:t>
            </w:r>
            <w:r w:rsidRPr="00C70209">
              <w:t xml:space="preserve"> See PP17 </w:t>
            </w:r>
            <w:r w:rsidRPr="00C70209">
              <w:rPr>
                <w:i/>
              </w:rPr>
              <w:t>Patient Blood Management Guidelines: Module 2 – Perioperative</w:t>
            </w:r>
            <w:r w:rsidR="003F7DCB"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3F7DCB" w:rsidRPr="00C70209">
              <w:fldChar w:fldCharType="separate"/>
            </w:r>
            <w:r w:rsidR="00A06EBF" w:rsidRPr="00A06EBF">
              <w:rPr>
                <w:noProof/>
                <w:vertAlign w:val="superscript"/>
              </w:rPr>
              <w:t>15</w:t>
            </w:r>
            <w:r w:rsidR="003F7DCB" w:rsidRPr="00C70209">
              <w:fldChar w:fldCharType="end"/>
            </w:r>
          </w:p>
        </w:tc>
      </w:tr>
      <w:tr w:rsidR="000A4258" w:rsidRPr="00C70209" w14:paraId="6C4C520C" w14:textId="77777777" w:rsidTr="000A4258">
        <w:trPr>
          <w:trHeight w:val="397"/>
        </w:trPr>
        <w:tc>
          <w:tcPr>
            <w:tcW w:w="5000" w:type="pct"/>
            <w:gridSpan w:val="2"/>
            <w:tcBorders>
              <w:top w:val="single" w:sz="4" w:space="0" w:color="000000"/>
              <w:left w:val="single" w:sz="4" w:space="0" w:color="000000"/>
              <w:bottom w:val="single" w:sz="4" w:space="0" w:color="000000"/>
              <w:right w:val="single" w:sz="4" w:space="0" w:color="000000"/>
            </w:tcBorders>
            <w:hideMark/>
          </w:tcPr>
          <w:p w14:paraId="5DAA60B1" w14:textId="4B708DC8" w:rsidR="000A4258" w:rsidRPr="00C70209" w:rsidRDefault="000A4258">
            <w:pPr>
              <w:pStyle w:val="ES-notes"/>
            </w:pPr>
            <w:r w:rsidRPr="00C70209">
              <w:t xml:space="preserve">EOP, expert opinion point; FFP, fresh frozen plasma; INR, international normalised ratio; </w:t>
            </w:r>
            <w:r w:rsidR="001A475D">
              <w:t xml:space="preserve">POC, point of care; </w:t>
            </w:r>
            <w:r w:rsidRPr="00C70209">
              <w:t>PP, practice point</w:t>
            </w:r>
          </w:p>
        </w:tc>
      </w:tr>
    </w:tbl>
    <w:p w14:paraId="46F477D7" w14:textId="77777777" w:rsidR="000A4258" w:rsidRPr="00C70209" w:rsidRDefault="000A4258" w:rsidP="000A4258">
      <w:pPr>
        <w:rPr>
          <w:lang w:eastAsia="en-GB"/>
        </w:rPr>
      </w:pPr>
    </w:p>
    <w:tbl>
      <w:tblPr>
        <w:tblW w:w="4679" w:type="pct"/>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9"/>
      </w:tblGrid>
      <w:tr w:rsidR="00206019" w:rsidRPr="00C70209" w14:paraId="2F60C557" w14:textId="77777777" w:rsidTr="00D05215">
        <w:tc>
          <w:tcPr>
            <w:tcW w:w="5000" w:type="pct"/>
            <w:tcBorders>
              <w:top w:val="single" w:sz="4" w:space="0" w:color="000000"/>
              <w:left w:val="single" w:sz="4" w:space="0" w:color="000000"/>
              <w:bottom w:val="single" w:sz="4" w:space="0" w:color="000000"/>
              <w:right w:val="single" w:sz="4" w:space="0" w:color="000000"/>
            </w:tcBorders>
            <w:shd w:val="clear" w:color="auto" w:fill="FFFFCC"/>
          </w:tcPr>
          <w:p w14:paraId="3ACB96B1" w14:textId="77777777" w:rsidR="00206019" w:rsidRPr="00C70209" w:rsidRDefault="00206019" w:rsidP="005407AD">
            <w:pPr>
              <w:pStyle w:val="PP-heading"/>
            </w:pPr>
            <w:r w:rsidRPr="00C70209">
              <w:t>Evidence gaps and areas for future research</w:t>
            </w:r>
          </w:p>
        </w:tc>
      </w:tr>
      <w:tr w:rsidR="00206019" w:rsidRPr="00C70209" w14:paraId="6A2DCCAE" w14:textId="77777777" w:rsidTr="005407AD">
        <w:trPr>
          <w:trHeight w:val="397"/>
        </w:trPr>
        <w:tc>
          <w:tcPr>
            <w:tcW w:w="4999" w:type="pct"/>
            <w:tcBorders>
              <w:top w:val="single" w:sz="4" w:space="0" w:color="000000"/>
              <w:left w:val="single" w:sz="4" w:space="0" w:color="000000"/>
              <w:bottom w:val="single" w:sz="4" w:space="0" w:color="000000"/>
              <w:right w:val="single" w:sz="4" w:space="0" w:color="000000"/>
            </w:tcBorders>
            <w:shd w:val="clear" w:color="auto" w:fill="auto"/>
          </w:tcPr>
          <w:p w14:paraId="2E7F678F" w14:textId="77777777" w:rsidR="00206019" w:rsidRPr="00C70209" w:rsidRDefault="00206019" w:rsidP="005407AD">
            <w:pPr>
              <w:pStyle w:val="PT-bullets"/>
            </w:pPr>
            <w:r w:rsidRPr="00C70209">
              <w:t>In the neonatal and paediatric population in general there is a need for further research on:</w:t>
            </w:r>
          </w:p>
          <w:p w14:paraId="68B4A154" w14:textId="77777777" w:rsidR="00206019" w:rsidRPr="00C70209" w:rsidRDefault="00206019" w:rsidP="005407AD">
            <w:pPr>
              <w:pStyle w:val="PP-bullet"/>
              <w:rPr>
                <w:lang w:val="en-AU"/>
              </w:rPr>
            </w:pPr>
            <w:r w:rsidRPr="00C70209">
              <w:rPr>
                <w:lang w:val="en-AU"/>
              </w:rPr>
              <w:t>the relative roles of cryoprecipitate, FFP and fibrinogen concentrate in the management of coagulopathy with or without bleeding</w:t>
            </w:r>
          </w:p>
          <w:p w14:paraId="749DFF2F" w14:textId="77777777" w:rsidR="00206019" w:rsidRPr="00C70209" w:rsidRDefault="00206019" w:rsidP="005407AD">
            <w:pPr>
              <w:pStyle w:val="PP-bullet"/>
              <w:rPr>
                <w:lang w:val="en-AU"/>
              </w:rPr>
            </w:pPr>
            <w:r w:rsidRPr="00C70209">
              <w:rPr>
                <w:lang w:val="en-AU"/>
              </w:rPr>
              <w:t>the appropriate dose of cryoprecipitate, FFP and fibrinogen concentrate in the management of coagulopathy with or without bleeding</w:t>
            </w:r>
          </w:p>
          <w:p w14:paraId="6C53AEF3" w14:textId="77777777" w:rsidR="00206019" w:rsidRPr="00C70209" w:rsidRDefault="00206019" w:rsidP="005407AD">
            <w:pPr>
              <w:pStyle w:val="PP-bullet"/>
              <w:rPr>
                <w:lang w:val="en-AU"/>
              </w:rPr>
            </w:pPr>
            <w:r w:rsidRPr="00C70209">
              <w:rPr>
                <w:lang w:val="en-AU"/>
              </w:rPr>
              <w:t>the appropriate transfusion thresholds for platelet transfusion in the management of thrombocytopaenic patients with or without bleeding</w:t>
            </w:r>
          </w:p>
          <w:p w14:paraId="616B8A4D" w14:textId="77777777" w:rsidR="00206019" w:rsidRPr="00C70209" w:rsidRDefault="00206019" w:rsidP="005407AD">
            <w:pPr>
              <w:pStyle w:val="PP-bullet"/>
              <w:rPr>
                <w:lang w:val="en-AU"/>
              </w:rPr>
            </w:pPr>
            <w:r w:rsidRPr="00C70209">
              <w:rPr>
                <w:lang w:val="en-AU"/>
              </w:rPr>
              <w:t>the appropriate dose of platelets in the management of thrombocytopaenic patients with or without bleeding</w:t>
            </w:r>
          </w:p>
          <w:p w14:paraId="75A586B5" w14:textId="77777777" w:rsidR="00206019" w:rsidRPr="00C70209" w:rsidRDefault="00206019" w:rsidP="005407AD">
            <w:pPr>
              <w:pStyle w:val="PP-bullet"/>
              <w:rPr>
                <w:lang w:val="en-AU"/>
              </w:rPr>
            </w:pPr>
            <w:r w:rsidRPr="00C70209">
              <w:rPr>
                <w:lang w:val="en-AU"/>
              </w:rPr>
              <w:t>the appropriate roles of factor concentrates in reducing RBC transfusion in the management of coagulopathy with or without bleeding.</w:t>
            </w:r>
          </w:p>
        </w:tc>
      </w:tr>
    </w:tbl>
    <w:p w14:paraId="7A122405" w14:textId="77777777" w:rsidR="00206019" w:rsidRPr="00C70209" w:rsidRDefault="00206019" w:rsidP="005407AD">
      <w:pPr>
        <w:pStyle w:val="BodyText"/>
      </w:pPr>
    </w:p>
    <w:p w14:paraId="24FCDAD7" w14:textId="77777777" w:rsidR="00206019" w:rsidRPr="00C70209" w:rsidRDefault="00206019" w:rsidP="005407AD">
      <w:pPr>
        <w:pStyle w:val="Heading3"/>
      </w:pPr>
      <w:bookmarkStart w:id="658" w:name="_Toc427746861"/>
      <w:r w:rsidRPr="00C70209">
        <w:t>Background</w:t>
      </w:r>
      <w:bookmarkEnd w:id="658"/>
    </w:p>
    <w:p w14:paraId="136429DF" w14:textId="42025313" w:rsidR="00206019" w:rsidRPr="00C70209" w:rsidRDefault="00206019" w:rsidP="005407AD">
      <w:pPr>
        <w:pStyle w:val="BodyText"/>
        <w:rPr>
          <w:lang w:eastAsia="en-GB"/>
        </w:rPr>
      </w:pPr>
      <w:r w:rsidRPr="00C70209">
        <w:t>The</w:t>
      </w:r>
      <w:r w:rsidRPr="00C70209">
        <w:rPr>
          <w:lang w:eastAsia="en-GB"/>
        </w:rPr>
        <w:t xml:space="preserve"> systematic review examined the evidence for 5 interventions that aim to improve haemostasis in neonatal and paediatric patients: </w:t>
      </w:r>
      <w:r w:rsidRPr="00C70209">
        <w:t xml:space="preserve">(1) FFP; (2) </w:t>
      </w:r>
      <w:r w:rsidRPr="00C70209">
        <w:rPr>
          <w:lang w:eastAsia="en-GB"/>
        </w:rPr>
        <w:t>cryoprecipitate; (3) fibrinogen concentrate; (4) platelets; and (5) a combination of these products.</w:t>
      </w:r>
    </w:p>
    <w:p w14:paraId="198D9DEF" w14:textId="595FEAFA" w:rsidR="00206019" w:rsidRPr="00C70209" w:rsidRDefault="00206019" w:rsidP="005407AD">
      <w:pPr>
        <w:pStyle w:val="BodyText"/>
      </w:pPr>
      <w:r w:rsidRPr="00C70209">
        <w:t>FFP contains all the coagulation factors present in normal plasma and is primarily transfused in neonatal or paediatric patients who have abnormal coagulation test results, under the assumption that these tests accurately predict bleeding and that transfusion will reduce that risk. FFP may also be used in patients requiring medical care for oncology, cardiac, transplantation, orthopaedic, burns, c</w:t>
      </w:r>
      <w:r w:rsidRPr="00C70209">
        <w:rPr>
          <w:b/>
          <w:bCs/>
        </w:rPr>
        <w:t>r</w:t>
      </w:r>
      <w:r w:rsidRPr="00C70209">
        <w:t>aniofacial surgery, ECMO (extracorporeal membrane oxygenation) or ECLS (extracorporeal life support) and trauma.</w:t>
      </w:r>
    </w:p>
    <w:p w14:paraId="68F098C3" w14:textId="6E39D565" w:rsidR="00206019" w:rsidRPr="00C70209" w:rsidRDefault="00206019" w:rsidP="005407AD">
      <w:pPr>
        <w:pStyle w:val="BodyText"/>
      </w:pPr>
      <w:r w:rsidRPr="00C70209">
        <w:t xml:space="preserve">Fibrinogen (also called </w:t>
      </w:r>
      <w:r w:rsidR="00B05479" w:rsidRPr="00C70209">
        <w:t>f</w:t>
      </w:r>
      <w:r w:rsidRPr="00C70209">
        <w:t>actor I) is a blood plasma protein produced by the liver that is important in blood coagulation. Assessment of fibrinogen deficiency is made through a fibrinogen</w:t>
      </w:r>
      <w:r w:rsidR="0023776E" w:rsidRPr="00C70209">
        <w:t xml:space="preserve"> </w:t>
      </w:r>
      <w:r w:rsidRPr="00C70209">
        <w:t>level blood test that measures the concentration (g/L) of fibrinogen in the blood. Both cryoprecipitate and fibrinogen concentrate are used in patients with hypofibrinogenaemia, under the assumptions that low fibrinogen levels accurately predict bleeding, and that transfusion will reduce that risk. Primary triggers for transfusion of cryoprecipitate are haemostatic support during massive blood loss episode, low fibrinogen and active bleeding before or during an invasive procedure, dysfibrinogenaemia and active bleeding before or during an invasive procedure.</w:t>
      </w:r>
    </w:p>
    <w:p w14:paraId="712160DB" w14:textId="0FF38330" w:rsidR="00206019" w:rsidRPr="00C70209" w:rsidRDefault="00206019" w:rsidP="005407AD">
      <w:pPr>
        <w:pStyle w:val="BodyText"/>
      </w:pPr>
      <w:r w:rsidRPr="00C70209">
        <w:t xml:space="preserve">Platelet transfusions are frequently used to correct thrombocytopenia in critically ill patients. </w:t>
      </w:r>
      <w:r w:rsidRPr="00C70209">
        <w:rPr>
          <w:rFonts w:eastAsiaTheme="minorEastAsia"/>
          <w:lang w:eastAsia="zh-TW"/>
        </w:rPr>
        <w:t xml:space="preserve">The pretransfusion platelet count is the primary measure in initiating a transfusion episode. </w:t>
      </w:r>
      <w:r w:rsidRPr="00C70209">
        <w:rPr>
          <w:rFonts w:eastAsiaTheme="minorEastAsia"/>
          <w:bCs/>
          <w:lang w:eastAsia="zh-TW"/>
        </w:rPr>
        <w:t>Primary</w:t>
      </w:r>
      <w:r w:rsidRPr="00C70209">
        <w:rPr>
          <w:rFonts w:eastAsiaTheme="minorEastAsia"/>
          <w:b/>
          <w:bCs/>
          <w:lang w:eastAsia="zh-TW"/>
        </w:rPr>
        <w:t xml:space="preserve"> </w:t>
      </w:r>
      <w:r w:rsidRPr="00C70209">
        <w:rPr>
          <w:rFonts w:eastAsiaTheme="minorEastAsia"/>
          <w:bCs/>
          <w:lang w:eastAsia="zh-TW"/>
        </w:rPr>
        <w:t xml:space="preserve">triggers for transfusion of platelets are low platelet count and active bleeding prior to or during an invasive </w:t>
      </w:r>
      <w:r w:rsidRPr="00C70209">
        <w:t>procedure, prophylaxis post chemotherapy or bone marrow transplant, known or suspected disorder (acquired or inherited) affecting platelet function and active bleeding before or during an invasive procedure.</w:t>
      </w:r>
    </w:p>
    <w:p w14:paraId="288DA09B" w14:textId="3BBC6732" w:rsidR="00206019" w:rsidRPr="00C70209" w:rsidRDefault="00206019" w:rsidP="005407AD">
      <w:pPr>
        <w:pStyle w:val="BodyText"/>
      </w:pPr>
      <w:r w:rsidRPr="00C70209">
        <w:t>A combination of FFP, cryoprecipitate, platelet and fibrinogen in bleeding patients may be used if bleeding continues after attempted surgical haemostasis fails, and when the coagulation tests are abnormal or the platelet count reduced.</w:t>
      </w:r>
    </w:p>
    <w:p w14:paraId="5C571547" w14:textId="45CFCB65" w:rsidR="00206019" w:rsidRPr="00C70209" w:rsidRDefault="00206019" w:rsidP="005407AD">
      <w:pPr>
        <w:pStyle w:val="BodyText"/>
      </w:pPr>
      <w:r w:rsidRPr="00C70209">
        <w:t xml:space="preserve">There is controversy over the benefits of using these blood products to improve haemostasis </w:t>
      </w:r>
      <w:r w:rsidRPr="00C70209">
        <w:rPr>
          <w:lang w:eastAsia="en-GB"/>
        </w:rPr>
        <w:t>in both procedural and nonprocedural settings. T</w:t>
      </w:r>
      <w:r w:rsidRPr="00C70209">
        <w:t xml:space="preserve">he use of </w:t>
      </w:r>
      <w:r w:rsidRPr="00C70209">
        <w:rPr>
          <w:lang w:eastAsia="en-GB"/>
        </w:rPr>
        <w:t>these interventions</w:t>
      </w:r>
      <w:r w:rsidRPr="00C70209">
        <w:t xml:space="preserve"> may be associated with infection, allergic reactions, haemolysis, transfusion-related circulatory overload (TACO) and transfusion-related acute lung injury (TRALI). </w:t>
      </w:r>
      <w:r w:rsidRPr="00C70209">
        <w:rPr>
          <w:lang w:eastAsia="en-GB"/>
        </w:rPr>
        <w:t>The review aimed to establish whether such products provide a clinical benefit on patient outcomes.</w:t>
      </w:r>
    </w:p>
    <w:p w14:paraId="13D81CC3" w14:textId="77777777" w:rsidR="00206019" w:rsidRPr="00C70209" w:rsidRDefault="00206019" w:rsidP="005407AD">
      <w:pPr>
        <w:pStyle w:val="Heading3"/>
      </w:pPr>
      <w:bookmarkStart w:id="659" w:name="_Toc427746862"/>
      <w:r w:rsidRPr="00C70209">
        <w:t>Methods</w:t>
      </w:r>
      <w:bookmarkEnd w:id="659"/>
    </w:p>
    <w:p w14:paraId="64D421C1" w14:textId="31410115" w:rsidR="00206019" w:rsidRPr="00C70209" w:rsidRDefault="00206019" w:rsidP="005407AD">
      <w:pPr>
        <w:pStyle w:val="BodyText"/>
      </w:pPr>
      <w:r w:rsidRPr="00C70209">
        <w:t>The</w:t>
      </w:r>
      <w:r w:rsidRPr="00C70209">
        <w:rPr>
          <w:lang w:eastAsia="en-GB"/>
        </w:rPr>
        <w:t xml:space="preserve"> systematic review examined the evidence for </w:t>
      </w:r>
      <w:r w:rsidRPr="00C70209">
        <w:t>FFP, cryoprecipitate, fibrinogen concentrate, and platelet concentrates</w:t>
      </w:r>
      <w:r w:rsidRPr="00C70209">
        <w:rPr>
          <w:lang w:eastAsia="en-GB"/>
        </w:rPr>
        <w:t xml:space="preserve"> in neonatal and paediatric patients, with a focus on four specific population groups: (1) </w:t>
      </w:r>
      <w:r w:rsidRPr="00C70209">
        <w:t>preterm</w:t>
      </w:r>
      <w:r w:rsidR="00D5276C" w:rsidRPr="00C70209">
        <w:t xml:space="preserve"> infants (aged &lt;</w:t>
      </w:r>
      <w:r w:rsidRPr="00C70209">
        <w:t xml:space="preserve">37 weeks gestational age) and infants (aged 0–23 months); (2) a general population of neonatal and paediatric patients undergoing medical care; (3) neonatal and paediatric patients undergoing surgery; and (4) critically ill neonatal and paediatric patients (see </w:t>
      </w:r>
      <w:r w:rsidR="009D6610" w:rsidRPr="00C70209">
        <w:rPr>
          <w:b/>
        </w:rPr>
        <w:t xml:space="preserve">Section </w:t>
      </w:r>
      <w:r w:rsidR="009D6610" w:rsidRPr="00C70209">
        <w:rPr>
          <w:b/>
          <w:lang w:eastAsia="en-GB"/>
        </w:rPr>
        <w:fldChar w:fldCharType="begin"/>
      </w:r>
      <w:r w:rsidR="009D6610" w:rsidRPr="00C70209">
        <w:rPr>
          <w:b/>
          <w:lang w:eastAsia="en-GB"/>
        </w:rPr>
        <w:instrText xml:space="preserve"> REF _Ref424131191 \n \h  \* MERGEFORMAT </w:instrText>
      </w:r>
      <w:r w:rsidR="009D6610" w:rsidRPr="00C70209">
        <w:rPr>
          <w:b/>
          <w:lang w:eastAsia="en-GB"/>
        </w:rPr>
      </w:r>
      <w:r w:rsidR="009D6610" w:rsidRPr="00C70209">
        <w:rPr>
          <w:b/>
          <w:lang w:eastAsia="en-GB"/>
        </w:rPr>
        <w:fldChar w:fldCharType="separate"/>
      </w:r>
      <w:r w:rsidR="000F7A9B">
        <w:rPr>
          <w:b/>
          <w:lang w:eastAsia="en-GB"/>
        </w:rPr>
        <w:t>4.1</w:t>
      </w:r>
      <w:r w:rsidR="009D6610" w:rsidRPr="00C70209">
        <w:rPr>
          <w:b/>
          <w:lang w:eastAsia="en-GB"/>
        </w:rPr>
        <w:fldChar w:fldCharType="end"/>
      </w:r>
      <w:r w:rsidRPr="00C70209">
        <w:rPr>
          <w:lang w:eastAsia="en-GB"/>
        </w:rPr>
        <w:t>)</w:t>
      </w:r>
      <w:r w:rsidRPr="00C70209">
        <w:t>.</w:t>
      </w:r>
    </w:p>
    <w:p w14:paraId="391FDCCE" w14:textId="4FBAC08D" w:rsidR="00206019" w:rsidRPr="00C70209" w:rsidRDefault="00206019" w:rsidP="005407AD">
      <w:pPr>
        <w:pStyle w:val="BodyText"/>
      </w:pPr>
      <w:r w:rsidRPr="00C70209">
        <w:t>In preterm infants and infants, two separate comparisons were assessed: (1) FFP compared with no FFP (or a different FFP transfusion strategy); and (2) platelet transfusion compared with no platelet transfusion (or a different platelet transfusion strategy).</w:t>
      </w:r>
    </w:p>
    <w:p w14:paraId="16668FB3" w14:textId="77777777" w:rsidR="00206019" w:rsidRPr="00C70209" w:rsidRDefault="00206019" w:rsidP="005407AD">
      <w:pPr>
        <w:pStyle w:val="BodyText"/>
      </w:pPr>
      <w:r w:rsidRPr="00C70209">
        <w:t>In neonatal and paediatric patients under medical care, one comparison was assessed: (1) platelet transfusion compared with no platelet transfusion (or a different platelet transfusion strategy).</w:t>
      </w:r>
    </w:p>
    <w:p w14:paraId="77A376BA" w14:textId="4A79B96A" w:rsidR="00206019" w:rsidRPr="00C70209" w:rsidRDefault="00206019" w:rsidP="005407AD">
      <w:pPr>
        <w:pStyle w:val="BodyText"/>
      </w:pPr>
      <w:r w:rsidRPr="00C70209">
        <w:t>In neonatal and paediatric patients undergoing surgery and in critically ill neonatal and paediatric patients, five separate comparisons were assessed: (1) FFP compared with no FFP (or a different FFP transfusion strategy); (2) cryoprecipitate compared with no cryoprecipitate (or a different cryoprecipitate transfusion strategy); (3) platelet transfusion compared with no platelet transfusion (or a different platelet transfusion strategy); (4) fibrinogen concentrate compared with no fibrinogen concentrate (or a different fibrinogen transfusion strategy); and (5) a combination of FFP, cryoprecipitate, fibrinogen concentrate of platelets compared with a different combination.</w:t>
      </w:r>
    </w:p>
    <w:p w14:paraId="550EC052" w14:textId="3ACAE955" w:rsidR="00206019" w:rsidRPr="00C70209" w:rsidRDefault="00206019" w:rsidP="005407AD">
      <w:pPr>
        <w:pStyle w:val="BodyText"/>
      </w:pPr>
      <w:r w:rsidRPr="00C70209">
        <w:t xml:space="preserve">For this question, the only evidence that was considered was Level III–2 or higher, published after 1995 (see </w:t>
      </w:r>
      <w:r w:rsidRPr="00C70209">
        <w:rPr>
          <w:b/>
        </w:rPr>
        <w:t xml:space="preserve">Section </w:t>
      </w:r>
      <w:r w:rsidR="009D6610" w:rsidRPr="00C70209">
        <w:rPr>
          <w:b/>
        </w:rPr>
        <w:fldChar w:fldCharType="begin"/>
      </w:r>
      <w:r w:rsidR="009D6610" w:rsidRPr="00C70209">
        <w:rPr>
          <w:b/>
        </w:rPr>
        <w:instrText xml:space="preserve"> REF _Ref424130900 \r \h </w:instrText>
      </w:r>
      <w:r w:rsidR="009D6610" w:rsidRPr="00C70209">
        <w:rPr>
          <w:b/>
        </w:rPr>
      </w:r>
      <w:r w:rsidR="009D6610" w:rsidRPr="00C70209">
        <w:rPr>
          <w:b/>
        </w:rPr>
        <w:fldChar w:fldCharType="separate"/>
      </w:r>
      <w:r w:rsidR="000F7A9B">
        <w:rPr>
          <w:b/>
        </w:rPr>
        <w:t>3.1.2</w:t>
      </w:r>
      <w:r w:rsidR="009D6610" w:rsidRPr="00C70209">
        <w:rPr>
          <w:b/>
        </w:rPr>
        <w:fldChar w:fldCharType="end"/>
      </w:r>
      <w:r w:rsidRPr="00C70209">
        <w:t xml:space="preserve"> </w:t>
      </w:r>
      <w:r w:rsidRPr="00C70209">
        <w:rPr>
          <w:lang w:eastAsia="en-GB"/>
        </w:rPr>
        <w:t>for details on the levels of evidence for intervention studies)</w:t>
      </w:r>
      <w:r w:rsidRPr="00C70209">
        <w:t xml:space="preserve">. Articles published before 1995 that had been included in a Level I study were included in the review. A search of lower level evidence was only conducted for primary outcomes not addressed in higher level evidence </w:t>
      </w:r>
      <w:r w:rsidR="009D6610" w:rsidRPr="00C70209">
        <w:rPr>
          <w:lang w:eastAsia="en-GB"/>
        </w:rPr>
        <w:t xml:space="preserve">(see </w:t>
      </w:r>
      <w:r w:rsidR="009D6610" w:rsidRPr="00C70209">
        <w:rPr>
          <w:b/>
          <w:lang w:eastAsia="en-GB"/>
        </w:rPr>
        <w:t xml:space="preserve">Section </w:t>
      </w:r>
      <w:r w:rsidR="009D6610" w:rsidRPr="00C70209">
        <w:rPr>
          <w:b/>
          <w:lang w:eastAsia="en-GB"/>
        </w:rPr>
        <w:fldChar w:fldCharType="begin"/>
      </w:r>
      <w:r w:rsidR="009D6610" w:rsidRPr="00C70209">
        <w:rPr>
          <w:b/>
          <w:lang w:eastAsia="en-GB"/>
        </w:rPr>
        <w:instrText xml:space="preserve"> REF _Ref425415771 \r \h  \* MERGEFORMAT </w:instrText>
      </w:r>
      <w:r w:rsidR="009D6610" w:rsidRPr="00C70209">
        <w:rPr>
          <w:b/>
          <w:lang w:eastAsia="en-GB"/>
        </w:rPr>
      </w:r>
      <w:r w:rsidR="009D6610" w:rsidRPr="00C70209">
        <w:rPr>
          <w:b/>
          <w:lang w:eastAsia="en-GB"/>
        </w:rPr>
        <w:fldChar w:fldCharType="separate"/>
      </w:r>
      <w:r w:rsidR="000F7A9B">
        <w:rPr>
          <w:b/>
          <w:lang w:eastAsia="en-GB"/>
        </w:rPr>
        <w:t>2.3</w:t>
      </w:r>
      <w:r w:rsidR="009D6610" w:rsidRPr="00C70209">
        <w:rPr>
          <w:b/>
          <w:lang w:eastAsia="en-GB"/>
        </w:rPr>
        <w:fldChar w:fldCharType="end"/>
      </w:r>
      <w:r w:rsidR="009D6610" w:rsidRPr="00C70209">
        <w:rPr>
          <w:lang w:eastAsia="en-GB"/>
        </w:rPr>
        <w:t>)</w:t>
      </w:r>
      <w:r w:rsidRPr="00C70209">
        <w:t>. Secondary outcomes were only extracted from studies that reported one or more primary outcomes.</w:t>
      </w:r>
    </w:p>
    <w:p w14:paraId="31F4E248" w14:textId="156622D8" w:rsidR="00206019" w:rsidRPr="00C70209" w:rsidRDefault="00206019" w:rsidP="005407AD">
      <w:pPr>
        <w:pStyle w:val="BodyText"/>
      </w:pPr>
      <w:r w:rsidRPr="00C70209">
        <w:t>Overall, the systematic review and hand-searching process identified two Level I studies, six Level II studies and seven Level III studies that evaluated the use of FFP, cryoprecipitate, fibrinogen concentrate or platelet transfusion in neonatal and paediatric patients and reported primary outcomes relevant to our research questions.</w:t>
      </w:r>
    </w:p>
    <w:p w14:paraId="1A99AB7E" w14:textId="0A537E75" w:rsidR="00206019" w:rsidRPr="00C70209" w:rsidRDefault="00206019" w:rsidP="005407AD">
      <w:pPr>
        <w:pStyle w:val="BodyText"/>
      </w:pPr>
      <w:r w:rsidRPr="00C70209">
        <w:t>The search identified no literature specifically pertaining to Australia’s Aboriginal and Torres Strait Islander peoples relevant to this research question.</w:t>
      </w:r>
    </w:p>
    <w:p w14:paraId="1454B141" w14:textId="77777777" w:rsidR="00206019" w:rsidRPr="00C70209" w:rsidRDefault="00206019" w:rsidP="005407AD">
      <w:pPr>
        <w:pStyle w:val="Heading3"/>
      </w:pPr>
      <w:bookmarkStart w:id="660" w:name="_Toc427746863"/>
      <w:r w:rsidRPr="00C70209">
        <w:t>Preterm and low birth weight infants</w:t>
      </w:r>
      <w:bookmarkEnd w:id="660"/>
    </w:p>
    <w:p w14:paraId="1020D219" w14:textId="4026F4A5" w:rsidR="00206019" w:rsidRPr="00C70209" w:rsidRDefault="00206019" w:rsidP="00206019">
      <w:pPr>
        <w:pStyle w:val="Head4Num"/>
        <w:ind w:left="1574" w:hanging="864"/>
      </w:pPr>
      <w:r w:rsidRPr="00C70209">
        <w:t>Fresh frozen plasma</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0"/>
        <w:gridCol w:w="3750"/>
        <w:gridCol w:w="809"/>
        <w:gridCol w:w="809"/>
        <w:gridCol w:w="810"/>
        <w:gridCol w:w="809"/>
        <w:gridCol w:w="810"/>
      </w:tblGrid>
      <w:tr w:rsidR="00206019" w:rsidRPr="00C70209" w14:paraId="3CB4F2DB" w14:textId="77777777" w:rsidTr="005407AD">
        <w:trPr>
          <w:cantSplit/>
          <w:trHeight w:val="2078"/>
          <w:tblHeader/>
        </w:trPr>
        <w:tc>
          <w:tcPr>
            <w:tcW w:w="4600" w:type="dxa"/>
            <w:gridSpan w:val="2"/>
            <w:tcBorders>
              <w:top w:val="single" w:sz="4" w:space="0" w:color="000000"/>
              <w:left w:val="single" w:sz="4" w:space="0" w:color="000000"/>
              <w:bottom w:val="single" w:sz="4" w:space="0" w:color="000000"/>
              <w:right w:val="single" w:sz="4" w:space="0" w:color="000000"/>
            </w:tcBorders>
            <w:shd w:val="clear" w:color="auto" w:fill="FFC000"/>
          </w:tcPr>
          <w:p w14:paraId="5628C77F" w14:textId="77777777" w:rsidR="00206019" w:rsidRPr="00C70209" w:rsidRDefault="00206019" w:rsidP="005407AD">
            <w:pPr>
              <w:pStyle w:val="PP-heading"/>
            </w:pPr>
            <w:bookmarkStart w:id="661" w:name="_Toc248631112"/>
            <w:r w:rsidRPr="00C70209">
              <w:t>Evidence statements – preterm and low birth weight infants (fresh frozen plasma)</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757A38BD" w14:textId="77777777" w:rsidR="00206019" w:rsidRPr="00C70209" w:rsidRDefault="00206019" w:rsidP="005407AD">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6CDF9030" w14:textId="77777777" w:rsidR="00206019" w:rsidRPr="00C70209" w:rsidRDefault="00206019" w:rsidP="005407AD">
            <w:pPr>
              <w:ind w:left="113" w:right="113"/>
              <w:jc w:val="center"/>
              <w:rPr>
                <w:b/>
              </w:rPr>
            </w:pPr>
            <w:r w:rsidRPr="00C70209">
              <w:rPr>
                <w:b/>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57AB6012" w14:textId="77777777" w:rsidR="00206019" w:rsidRPr="00C70209" w:rsidRDefault="00206019" w:rsidP="005407AD">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64917C43" w14:textId="77777777" w:rsidR="00206019" w:rsidRPr="00C70209" w:rsidRDefault="00206019" w:rsidP="005407AD">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C58FB7E" w14:textId="77777777" w:rsidR="00206019" w:rsidRPr="00C70209" w:rsidRDefault="00206019" w:rsidP="005407AD">
            <w:pPr>
              <w:ind w:left="113" w:right="113"/>
              <w:jc w:val="center"/>
              <w:rPr>
                <w:b/>
              </w:rPr>
            </w:pPr>
            <w:r w:rsidRPr="00C70209">
              <w:rPr>
                <w:b/>
              </w:rPr>
              <w:t>Applicability</w:t>
            </w:r>
          </w:p>
        </w:tc>
      </w:tr>
      <w:tr w:rsidR="00206019" w:rsidRPr="00C70209" w14:paraId="1A3A05C1" w14:textId="77777777" w:rsidTr="005407AD">
        <w:trPr>
          <w:cantSplit/>
        </w:trPr>
        <w:tc>
          <w:tcPr>
            <w:tcW w:w="850" w:type="dxa"/>
          </w:tcPr>
          <w:p w14:paraId="04D58C7C" w14:textId="77777777" w:rsidR="00206019" w:rsidRPr="00C70209" w:rsidRDefault="00206019" w:rsidP="00206019">
            <w:pPr>
              <w:pStyle w:val="Tabletextnoindent"/>
              <w:numPr>
                <w:ilvl w:val="0"/>
                <w:numId w:val="48"/>
              </w:numPr>
            </w:pPr>
          </w:p>
        </w:tc>
        <w:tc>
          <w:tcPr>
            <w:tcW w:w="3750" w:type="dxa"/>
          </w:tcPr>
          <w:p w14:paraId="0F7B2B1F" w14:textId="77777777" w:rsidR="00206019" w:rsidRPr="00C70209" w:rsidRDefault="00206019" w:rsidP="005407AD">
            <w:pPr>
              <w:pStyle w:val="ES-table"/>
            </w:pPr>
            <w:r w:rsidRPr="00C70209">
              <w:t>In preterm (&lt;32 weeks) or very low birth weight infants (&lt;1500 g), the effect of FFP compared with no FFP on mortality is uncertain.</w:t>
            </w:r>
          </w:p>
          <w:p w14:paraId="0331EEFA" w14:textId="77777777" w:rsidR="00206019" w:rsidRPr="00C70209" w:rsidRDefault="00206019" w:rsidP="005407AD">
            <w:pPr>
              <w:pStyle w:val="ES-notes"/>
            </w:pPr>
            <w:r w:rsidRPr="00C70209">
              <w:t>(See evidence matrix D3.A in Volume 2 of the technical report.)</w:t>
            </w:r>
          </w:p>
        </w:tc>
        <w:tc>
          <w:tcPr>
            <w:tcW w:w="809" w:type="dxa"/>
          </w:tcPr>
          <w:p w14:paraId="2DA98E77" w14:textId="77777777" w:rsidR="00206019" w:rsidRPr="00C70209" w:rsidRDefault="00206019" w:rsidP="005407AD">
            <w:pPr>
              <w:pStyle w:val="T-ABCD"/>
            </w:pPr>
            <w:r w:rsidRPr="00C70209">
              <w:sym w:font="Symbol" w:char="F0D6"/>
            </w:r>
          </w:p>
        </w:tc>
        <w:tc>
          <w:tcPr>
            <w:tcW w:w="809" w:type="dxa"/>
          </w:tcPr>
          <w:p w14:paraId="5CCB3410"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10" w:type="dxa"/>
          </w:tcPr>
          <w:p w14:paraId="7A992991" w14:textId="77777777" w:rsidR="00206019" w:rsidRPr="00C70209" w:rsidRDefault="00206019" w:rsidP="005407AD">
            <w:pPr>
              <w:pStyle w:val="T-ABCD"/>
            </w:pPr>
            <w:r w:rsidRPr="00C70209">
              <w:t>NA</w:t>
            </w:r>
          </w:p>
        </w:tc>
        <w:tc>
          <w:tcPr>
            <w:tcW w:w="809" w:type="dxa"/>
          </w:tcPr>
          <w:p w14:paraId="60DCA51F"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10" w:type="dxa"/>
          </w:tcPr>
          <w:p w14:paraId="0BB78370" w14:textId="77777777" w:rsidR="00206019" w:rsidRPr="00C70209" w:rsidRDefault="00206019" w:rsidP="005407AD">
            <w:pPr>
              <w:pStyle w:val="T-ABCD"/>
            </w:pPr>
            <w:r w:rsidRPr="00C70209">
              <w:sym w:font="Symbol" w:char="F0D6"/>
            </w:r>
          </w:p>
        </w:tc>
      </w:tr>
      <w:tr w:rsidR="00206019" w:rsidRPr="00C70209" w14:paraId="7178A715" w14:textId="77777777" w:rsidTr="005407AD">
        <w:trPr>
          <w:cantSplit/>
        </w:trPr>
        <w:tc>
          <w:tcPr>
            <w:tcW w:w="850" w:type="dxa"/>
          </w:tcPr>
          <w:p w14:paraId="3EFB7B14" w14:textId="77777777" w:rsidR="00206019" w:rsidRPr="00C70209" w:rsidRDefault="00206019" w:rsidP="00206019">
            <w:pPr>
              <w:pStyle w:val="Tabletextnoindent"/>
              <w:numPr>
                <w:ilvl w:val="0"/>
                <w:numId w:val="48"/>
              </w:numPr>
            </w:pPr>
          </w:p>
        </w:tc>
        <w:tc>
          <w:tcPr>
            <w:tcW w:w="3750" w:type="dxa"/>
          </w:tcPr>
          <w:p w14:paraId="50AD906C" w14:textId="77777777" w:rsidR="00206019" w:rsidRPr="00C70209" w:rsidRDefault="00206019" w:rsidP="005407AD">
            <w:pPr>
              <w:pStyle w:val="ES-table"/>
            </w:pPr>
            <w:r w:rsidRPr="00C70209">
              <w:t>In preterm (&lt;32 weeks) or very low birth weight infants (&lt;1500 g), the effect of FFP compared with no FFP on IVH is uncertain.</w:t>
            </w:r>
          </w:p>
          <w:p w14:paraId="2D8A5720" w14:textId="77777777" w:rsidR="00206019" w:rsidRPr="00C70209" w:rsidRDefault="00206019" w:rsidP="005407AD">
            <w:pPr>
              <w:pStyle w:val="ES-notes"/>
            </w:pPr>
            <w:r w:rsidRPr="00C70209">
              <w:t>(See evidence matrix D3.B in Volume 2 of the technical report.)</w:t>
            </w:r>
          </w:p>
        </w:tc>
        <w:tc>
          <w:tcPr>
            <w:tcW w:w="809" w:type="dxa"/>
          </w:tcPr>
          <w:p w14:paraId="2F3D42F0" w14:textId="77777777" w:rsidR="00206019" w:rsidRPr="00C70209" w:rsidRDefault="00206019" w:rsidP="005407AD">
            <w:pPr>
              <w:pStyle w:val="T-ABCD"/>
            </w:pPr>
            <w:r w:rsidRPr="00C70209">
              <w:sym w:font="Symbol" w:char="F0D6"/>
            </w:r>
          </w:p>
        </w:tc>
        <w:tc>
          <w:tcPr>
            <w:tcW w:w="809" w:type="dxa"/>
          </w:tcPr>
          <w:p w14:paraId="5C3DC2A2" w14:textId="77777777" w:rsidR="00206019" w:rsidRPr="00C70209" w:rsidRDefault="00206019" w:rsidP="005407AD">
            <w:pPr>
              <w:pStyle w:val="T-ABCD"/>
            </w:pPr>
            <w:r w:rsidRPr="00C70209">
              <w:sym w:font="Symbol" w:char="F0D6"/>
            </w:r>
            <w:r w:rsidRPr="00C70209">
              <w:sym w:font="Symbol" w:char="F0D6"/>
            </w:r>
          </w:p>
        </w:tc>
        <w:tc>
          <w:tcPr>
            <w:tcW w:w="810" w:type="dxa"/>
          </w:tcPr>
          <w:p w14:paraId="4860ABB3" w14:textId="77777777" w:rsidR="00206019" w:rsidRPr="00C70209" w:rsidRDefault="00206019" w:rsidP="005407AD">
            <w:pPr>
              <w:pStyle w:val="T-ABCD"/>
            </w:pPr>
            <w:r w:rsidRPr="00C70209">
              <w:t>NA</w:t>
            </w:r>
          </w:p>
        </w:tc>
        <w:tc>
          <w:tcPr>
            <w:tcW w:w="809" w:type="dxa"/>
          </w:tcPr>
          <w:p w14:paraId="3FA7CC9E"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10" w:type="dxa"/>
          </w:tcPr>
          <w:p w14:paraId="23619407" w14:textId="77777777" w:rsidR="00206019" w:rsidRPr="00C70209" w:rsidRDefault="00206019" w:rsidP="005407AD">
            <w:pPr>
              <w:pStyle w:val="T-ABCD"/>
            </w:pPr>
            <w:r w:rsidRPr="00C70209">
              <w:sym w:font="Symbol" w:char="F0D6"/>
            </w:r>
          </w:p>
        </w:tc>
      </w:tr>
      <w:tr w:rsidR="00206019" w:rsidRPr="00C70209" w14:paraId="7AF49D42" w14:textId="77777777" w:rsidTr="005407AD">
        <w:trPr>
          <w:cantSplit/>
        </w:trPr>
        <w:tc>
          <w:tcPr>
            <w:tcW w:w="850" w:type="dxa"/>
          </w:tcPr>
          <w:p w14:paraId="3CAEC8F7" w14:textId="77777777" w:rsidR="00206019" w:rsidRPr="00C70209" w:rsidRDefault="00206019" w:rsidP="00206019">
            <w:pPr>
              <w:pStyle w:val="Tabletextnoindent"/>
              <w:numPr>
                <w:ilvl w:val="0"/>
                <w:numId w:val="48"/>
              </w:numPr>
            </w:pPr>
          </w:p>
        </w:tc>
        <w:tc>
          <w:tcPr>
            <w:tcW w:w="3750" w:type="dxa"/>
          </w:tcPr>
          <w:p w14:paraId="18607AC8" w14:textId="77777777" w:rsidR="00206019" w:rsidRPr="00C70209" w:rsidRDefault="00206019" w:rsidP="005407AD">
            <w:pPr>
              <w:pStyle w:val="ES-table"/>
            </w:pPr>
            <w:r w:rsidRPr="00C70209">
              <w:t>In preterm (&lt;37 weeks) infants, the effect of FFP compared with no FFP on transfusion-related serious adverse events is unknown.</w:t>
            </w:r>
          </w:p>
        </w:tc>
        <w:tc>
          <w:tcPr>
            <w:tcW w:w="809" w:type="dxa"/>
          </w:tcPr>
          <w:p w14:paraId="48531655" w14:textId="77777777" w:rsidR="00206019" w:rsidRPr="00C70209" w:rsidRDefault="00206019" w:rsidP="005407AD">
            <w:pPr>
              <w:pStyle w:val="T-ABCD"/>
            </w:pPr>
            <w:r w:rsidRPr="00C70209">
              <w:t>NA</w:t>
            </w:r>
          </w:p>
        </w:tc>
        <w:tc>
          <w:tcPr>
            <w:tcW w:w="809" w:type="dxa"/>
          </w:tcPr>
          <w:p w14:paraId="368CA641" w14:textId="77777777" w:rsidR="00206019" w:rsidRPr="00C70209" w:rsidRDefault="00206019" w:rsidP="005407AD">
            <w:pPr>
              <w:pStyle w:val="T-ABCD"/>
            </w:pPr>
            <w:r w:rsidRPr="00C70209">
              <w:t>NA</w:t>
            </w:r>
          </w:p>
        </w:tc>
        <w:tc>
          <w:tcPr>
            <w:tcW w:w="810" w:type="dxa"/>
          </w:tcPr>
          <w:p w14:paraId="4CD2CA41" w14:textId="77777777" w:rsidR="00206019" w:rsidRPr="00C70209" w:rsidRDefault="00206019" w:rsidP="005407AD">
            <w:pPr>
              <w:pStyle w:val="T-ABCD"/>
            </w:pPr>
            <w:r w:rsidRPr="00C70209">
              <w:t>NA</w:t>
            </w:r>
          </w:p>
        </w:tc>
        <w:tc>
          <w:tcPr>
            <w:tcW w:w="809" w:type="dxa"/>
          </w:tcPr>
          <w:p w14:paraId="4DA5F3C2" w14:textId="77777777" w:rsidR="00206019" w:rsidRPr="00C70209" w:rsidRDefault="00206019" w:rsidP="005407AD">
            <w:pPr>
              <w:pStyle w:val="T-ABCD"/>
            </w:pPr>
            <w:r w:rsidRPr="00C70209">
              <w:t>NA</w:t>
            </w:r>
          </w:p>
        </w:tc>
        <w:tc>
          <w:tcPr>
            <w:tcW w:w="810" w:type="dxa"/>
          </w:tcPr>
          <w:p w14:paraId="728532A3" w14:textId="77777777" w:rsidR="00206019" w:rsidRPr="00C70209" w:rsidRDefault="00206019" w:rsidP="005407AD">
            <w:pPr>
              <w:pStyle w:val="T-ABCD"/>
            </w:pPr>
            <w:r w:rsidRPr="00C70209">
              <w:t xml:space="preserve">NA </w:t>
            </w:r>
          </w:p>
        </w:tc>
      </w:tr>
      <w:tr w:rsidR="00206019" w:rsidRPr="00C70209" w14:paraId="6D4897E5" w14:textId="77777777" w:rsidTr="005407AD">
        <w:trPr>
          <w:cantSplit/>
        </w:trPr>
        <w:tc>
          <w:tcPr>
            <w:tcW w:w="850" w:type="dxa"/>
          </w:tcPr>
          <w:p w14:paraId="1541EB89" w14:textId="77777777" w:rsidR="00206019" w:rsidRPr="00C70209" w:rsidRDefault="00206019" w:rsidP="00206019">
            <w:pPr>
              <w:pStyle w:val="Tabletextnoindent"/>
              <w:numPr>
                <w:ilvl w:val="0"/>
                <w:numId w:val="48"/>
              </w:numPr>
            </w:pPr>
          </w:p>
        </w:tc>
        <w:tc>
          <w:tcPr>
            <w:tcW w:w="3750" w:type="dxa"/>
          </w:tcPr>
          <w:p w14:paraId="1CF5924E" w14:textId="77777777" w:rsidR="00206019" w:rsidRPr="00C70209" w:rsidRDefault="00206019" w:rsidP="005407AD">
            <w:pPr>
              <w:pStyle w:val="ES-table"/>
            </w:pPr>
            <w:r w:rsidRPr="00C70209">
              <w:t>In preterm (&lt;37 weeks) infants, the effect of FFP compared with no FFP on transfusion volume or incidence is unknown.</w:t>
            </w:r>
          </w:p>
        </w:tc>
        <w:tc>
          <w:tcPr>
            <w:tcW w:w="809" w:type="dxa"/>
          </w:tcPr>
          <w:p w14:paraId="13FA8245" w14:textId="77777777" w:rsidR="00206019" w:rsidRPr="00C70209" w:rsidRDefault="00206019" w:rsidP="005407AD">
            <w:pPr>
              <w:pStyle w:val="T-ABCD"/>
            </w:pPr>
            <w:r w:rsidRPr="00C70209">
              <w:t>NA</w:t>
            </w:r>
          </w:p>
        </w:tc>
        <w:tc>
          <w:tcPr>
            <w:tcW w:w="809" w:type="dxa"/>
          </w:tcPr>
          <w:p w14:paraId="0C6452EF" w14:textId="77777777" w:rsidR="00206019" w:rsidRPr="00C70209" w:rsidRDefault="00206019" w:rsidP="005407AD">
            <w:pPr>
              <w:pStyle w:val="T-ABCD"/>
            </w:pPr>
            <w:r w:rsidRPr="00C70209">
              <w:t>NA</w:t>
            </w:r>
          </w:p>
        </w:tc>
        <w:tc>
          <w:tcPr>
            <w:tcW w:w="810" w:type="dxa"/>
          </w:tcPr>
          <w:p w14:paraId="7FCE4155" w14:textId="77777777" w:rsidR="00206019" w:rsidRPr="00C70209" w:rsidRDefault="00206019" w:rsidP="005407AD">
            <w:pPr>
              <w:pStyle w:val="T-ABCD"/>
            </w:pPr>
            <w:r w:rsidRPr="00C70209">
              <w:t>NA</w:t>
            </w:r>
          </w:p>
        </w:tc>
        <w:tc>
          <w:tcPr>
            <w:tcW w:w="809" w:type="dxa"/>
          </w:tcPr>
          <w:p w14:paraId="26AD6805" w14:textId="77777777" w:rsidR="00206019" w:rsidRPr="00C70209" w:rsidRDefault="00206019" w:rsidP="005407AD">
            <w:pPr>
              <w:pStyle w:val="T-ABCD"/>
            </w:pPr>
            <w:r w:rsidRPr="00C70209">
              <w:t>NA</w:t>
            </w:r>
          </w:p>
        </w:tc>
        <w:tc>
          <w:tcPr>
            <w:tcW w:w="810" w:type="dxa"/>
          </w:tcPr>
          <w:p w14:paraId="657C5152" w14:textId="77777777" w:rsidR="00206019" w:rsidRPr="00C70209" w:rsidRDefault="00206019" w:rsidP="005407AD">
            <w:pPr>
              <w:pStyle w:val="T-ABCD"/>
            </w:pPr>
            <w:r w:rsidRPr="00C70209">
              <w:t xml:space="preserve">NA </w:t>
            </w:r>
          </w:p>
        </w:tc>
      </w:tr>
      <w:tr w:rsidR="00206019" w:rsidRPr="00C70209" w14:paraId="5FF94417" w14:textId="77777777" w:rsidTr="005407AD">
        <w:trPr>
          <w:cantSplit/>
        </w:trPr>
        <w:tc>
          <w:tcPr>
            <w:tcW w:w="850" w:type="dxa"/>
          </w:tcPr>
          <w:p w14:paraId="14F8159E" w14:textId="77777777" w:rsidR="00206019" w:rsidRPr="00C70209" w:rsidRDefault="00206019" w:rsidP="00206019">
            <w:pPr>
              <w:pStyle w:val="Tabletextnoindent"/>
              <w:numPr>
                <w:ilvl w:val="0"/>
                <w:numId w:val="48"/>
              </w:numPr>
            </w:pPr>
          </w:p>
        </w:tc>
        <w:tc>
          <w:tcPr>
            <w:tcW w:w="3750" w:type="dxa"/>
          </w:tcPr>
          <w:p w14:paraId="0C6217C2" w14:textId="77777777" w:rsidR="00206019" w:rsidRPr="00C70209" w:rsidRDefault="00206019" w:rsidP="005407AD">
            <w:pPr>
              <w:pStyle w:val="ES-table"/>
            </w:pPr>
            <w:r w:rsidRPr="00C70209">
              <w:t>In preterm (&lt;37 weeks) infants, the effect of FFP compared with a different FFP transfusion strategy on mortality is unknown.</w:t>
            </w:r>
          </w:p>
        </w:tc>
        <w:tc>
          <w:tcPr>
            <w:tcW w:w="809" w:type="dxa"/>
          </w:tcPr>
          <w:p w14:paraId="2A361A49" w14:textId="77777777" w:rsidR="00206019" w:rsidRPr="00C70209" w:rsidRDefault="00206019" w:rsidP="005407AD">
            <w:pPr>
              <w:pStyle w:val="T-ABCD"/>
            </w:pPr>
            <w:r w:rsidRPr="00C70209">
              <w:t>NA</w:t>
            </w:r>
          </w:p>
        </w:tc>
        <w:tc>
          <w:tcPr>
            <w:tcW w:w="809" w:type="dxa"/>
          </w:tcPr>
          <w:p w14:paraId="789B2DD2" w14:textId="77777777" w:rsidR="00206019" w:rsidRPr="00C70209" w:rsidRDefault="00206019" w:rsidP="005407AD">
            <w:pPr>
              <w:pStyle w:val="T-ABCD"/>
            </w:pPr>
            <w:r w:rsidRPr="00C70209">
              <w:t>NA</w:t>
            </w:r>
          </w:p>
        </w:tc>
        <w:tc>
          <w:tcPr>
            <w:tcW w:w="810" w:type="dxa"/>
          </w:tcPr>
          <w:p w14:paraId="7439C02E" w14:textId="77777777" w:rsidR="00206019" w:rsidRPr="00C70209" w:rsidRDefault="00206019" w:rsidP="005407AD">
            <w:pPr>
              <w:pStyle w:val="T-ABCD"/>
            </w:pPr>
            <w:r w:rsidRPr="00C70209">
              <w:t>NA</w:t>
            </w:r>
          </w:p>
        </w:tc>
        <w:tc>
          <w:tcPr>
            <w:tcW w:w="809" w:type="dxa"/>
          </w:tcPr>
          <w:p w14:paraId="668E9E51" w14:textId="77777777" w:rsidR="00206019" w:rsidRPr="00C70209" w:rsidRDefault="00206019" w:rsidP="005407AD">
            <w:pPr>
              <w:pStyle w:val="T-ABCD"/>
            </w:pPr>
            <w:r w:rsidRPr="00C70209">
              <w:t>NA</w:t>
            </w:r>
          </w:p>
        </w:tc>
        <w:tc>
          <w:tcPr>
            <w:tcW w:w="810" w:type="dxa"/>
          </w:tcPr>
          <w:p w14:paraId="085C8224" w14:textId="77777777" w:rsidR="00206019" w:rsidRPr="00C70209" w:rsidRDefault="00206019" w:rsidP="005407AD">
            <w:pPr>
              <w:pStyle w:val="T-ABCD"/>
            </w:pPr>
            <w:r w:rsidRPr="00C70209">
              <w:t xml:space="preserve">NA </w:t>
            </w:r>
          </w:p>
        </w:tc>
      </w:tr>
      <w:tr w:rsidR="00206019" w:rsidRPr="00C70209" w14:paraId="3575181E" w14:textId="77777777" w:rsidTr="005407AD">
        <w:trPr>
          <w:cantSplit/>
        </w:trPr>
        <w:tc>
          <w:tcPr>
            <w:tcW w:w="850" w:type="dxa"/>
          </w:tcPr>
          <w:p w14:paraId="78B61C37" w14:textId="77777777" w:rsidR="00206019" w:rsidRPr="00C70209" w:rsidRDefault="00206019" w:rsidP="00206019">
            <w:pPr>
              <w:pStyle w:val="Tabletextnoindent"/>
              <w:numPr>
                <w:ilvl w:val="0"/>
                <w:numId w:val="48"/>
              </w:numPr>
            </w:pPr>
          </w:p>
        </w:tc>
        <w:tc>
          <w:tcPr>
            <w:tcW w:w="3750" w:type="dxa"/>
          </w:tcPr>
          <w:p w14:paraId="7D655F77" w14:textId="77777777" w:rsidR="00206019" w:rsidRPr="00C70209" w:rsidRDefault="00206019" w:rsidP="005407AD">
            <w:pPr>
              <w:pStyle w:val="ES-table"/>
            </w:pPr>
            <w:r w:rsidRPr="00C70209">
              <w:t>In preterm (&lt;37 weeks) infants, the effect of FFP compared with a different FFP transfusion strategy on bleeding events is unknown.</w:t>
            </w:r>
          </w:p>
        </w:tc>
        <w:tc>
          <w:tcPr>
            <w:tcW w:w="809" w:type="dxa"/>
          </w:tcPr>
          <w:p w14:paraId="350C513E" w14:textId="77777777" w:rsidR="00206019" w:rsidRPr="00C70209" w:rsidRDefault="00206019" w:rsidP="005407AD">
            <w:pPr>
              <w:pStyle w:val="T-ABCD"/>
            </w:pPr>
            <w:r w:rsidRPr="00C70209">
              <w:t>NA</w:t>
            </w:r>
          </w:p>
        </w:tc>
        <w:tc>
          <w:tcPr>
            <w:tcW w:w="809" w:type="dxa"/>
          </w:tcPr>
          <w:p w14:paraId="3495787D" w14:textId="77777777" w:rsidR="00206019" w:rsidRPr="00C70209" w:rsidRDefault="00206019" w:rsidP="005407AD">
            <w:pPr>
              <w:pStyle w:val="T-ABCD"/>
            </w:pPr>
            <w:r w:rsidRPr="00C70209">
              <w:t>NA</w:t>
            </w:r>
          </w:p>
        </w:tc>
        <w:tc>
          <w:tcPr>
            <w:tcW w:w="810" w:type="dxa"/>
          </w:tcPr>
          <w:p w14:paraId="653C1964" w14:textId="77777777" w:rsidR="00206019" w:rsidRPr="00C70209" w:rsidRDefault="00206019" w:rsidP="005407AD">
            <w:pPr>
              <w:pStyle w:val="T-ABCD"/>
            </w:pPr>
            <w:r w:rsidRPr="00C70209">
              <w:t>NA</w:t>
            </w:r>
          </w:p>
        </w:tc>
        <w:tc>
          <w:tcPr>
            <w:tcW w:w="809" w:type="dxa"/>
          </w:tcPr>
          <w:p w14:paraId="4DA70431" w14:textId="77777777" w:rsidR="00206019" w:rsidRPr="00C70209" w:rsidRDefault="00206019" w:rsidP="005407AD">
            <w:pPr>
              <w:pStyle w:val="T-ABCD"/>
            </w:pPr>
            <w:r w:rsidRPr="00C70209">
              <w:t>NA</w:t>
            </w:r>
          </w:p>
        </w:tc>
        <w:tc>
          <w:tcPr>
            <w:tcW w:w="810" w:type="dxa"/>
          </w:tcPr>
          <w:p w14:paraId="1B58B71A" w14:textId="77777777" w:rsidR="00206019" w:rsidRPr="00C70209" w:rsidRDefault="00206019" w:rsidP="005407AD">
            <w:pPr>
              <w:pStyle w:val="T-ABCD"/>
            </w:pPr>
            <w:r w:rsidRPr="00C70209">
              <w:t xml:space="preserve">NA </w:t>
            </w:r>
          </w:p>
        </w:tc>
      </w:tr>
      <w:tr w:rsidR="00206019" w:rsidRPr="00C70209" w14:paraId="2AD9B087" w14:textId="77777777" w:rsidTr="005407AD">
        <w:trPr>
          <w:cantSplit/>
        </w:trPr>
        <w:tc>
          <w:tcPr>
            <w:tcW w:w="850" w:type="dxa"/>
          </w:tcPr>
          <w:p w14:paraId="682B0F29" w14:textId="77777777" w:rsidR="00206019" w:rsidRPr="00C70209" w:rsidRDefault="00206019" w:rsidP="00206019">
            <w:pPr>
              <w:pStyle w:val="Tabletextnoindent"/>
              <w:numPr>
                <w:ilvl w:val="0"/>
                <w:numId w:val="48"/>
              </w:numPr>
            </w:pPr>
          </w:p>
        </w:tc>
        <w:tc>
          <w:tcPr>
            <w:tcW w:w="3750" w:type="dxa"/>
          </w:tcPr>
          <w:p w14:paraId="56F1970C" w14:textId="77777777" w:rsidR="00206019" w:rsidRPr="00C70209" w:rsidRDefault="00206019" w:rsidP="005407AD">
            <w:pPr>
              <w:pStyle w:val="ES-table"/>
            </w:pPr>
            <w:r w:rsidRPr="00C70209">
              <w:t>In preterm (&lt;37 weeks) infants, the effect of FFP compared with a different FFP transfusion strategy on transfusion-related serious adverse events is unknown.</w:t>
            </w:r>
          </w:p>
        </w:tc>
        <w:tc>
          <w:tcPr>
            <w:tcW w:w="809" w:type="dxa"/>
          </w:tcPr>
          <w:p w14:paraId="0D3C8A91" w14:textId="77777777" w:rsidR="00206019" w:rsidRPr="00C70209" w:rsidRDefault="00206019" w:rsidP="005407AD">
            <w:pPr>
              <w:pStyle w:val="T-ABCD"/>
            </w:pPr>
            <w:r w:rsidRPr="00C70209">
              <w:t>NA</w:t>
            </w:r>
          </w:p>
        </w:tc>
        <w:tc>
          <w:tcPr>
            <w:tcW w:w="809" w:type="dxa"/>
          </w:tcPr>
          <w:p w14:paraId="669CA308" w14:textId="77777777" w:rsidR="00206019" w:rsidRPr="00C70209" w:rsidRDefault="00206019" w:rsidP="005407AD">
            <w:pPr>
              <w:pStyle w:val="T-ABCD"/>
            </w:pPr>
            <w:r w:rsidRPr="00C70209">
              <w:t>NA</w:t>
            </w:r>
          </w:p>
        </w:tc>
        <w:tc>
          <w:tcPr>
            <w:tcW w:w="810" w:type="dxa"/>
          </w:tcPr>
          <w:p w14:paraId="22275940" w14:textId="77777777" w:rsidR="00206019" w:rsidRPr="00C70209" w:rsidRDefault="00206019" w:rsidP="005407AD">
            <w:pPr>
              <w:pStyle w:val="T-ABCD"/>
            </w:pPr>
            <w:r w:rsidRPr="00C70209">
              <w:t>NA</w:t>
            </w:r>
          </w:p>
        </w:tc>
        <w:tc>
          <w:tcPr>
            <w:tcW w:w="809" w:type="dxa"/>
          </w:tcPr>
          <w:p w14:paraId="5A97C2F1" w14:textId="77777777" w:rsidR="00206019" w:rsidRPr="00C70209" w:rsidRDefault="00206019" w:rsidP="005407AD">
            <w:pPr>
              <w:pStyle w:val="T-ABCD"/>
            </w:pPr>
            <w:r w:rsidRPr="00C70209">
              <w:t>NA</w:t>
            </w:r>
          </w:p>
        </w:tc>
        <w:tc>
          <w:tcPr>
            <w:tcW w:w="810" w:type="dxa"/>
          </w:tcPr>
          <w:p w14:paraId="0B1E7776" w14:textId="77777777" w:rsidR="00206019" w:rsidRPr="00C70209" w:rsidRDefault="00206019" w:rsidP="005407AD">
            <w:pPr>
              <w:pStyle w:val="T-ABCD"/>
            </w:pPr>
            <w:r w:rsidRPr="00C70209">
              <w:t xml:space="preserve">NA </w:t>
            </w:r>
          </w:p>
        </w:tc>
      </w:tr>
      <w:tr w:rsidR="00206019" w:rsidRPr="00C70209" w14:paraId="7E92C7A8" w14:textId="77777777" w:rsidTr="005407AD">
        <w:trPr>
          <w:cantSplit/>
        </w:trPr>
        <w:tc>
          <w:tcPr>
            <w:tcW w:w="850" w:type="dxa"/>
          </w:tcPr>
          <w:p w14:paraId="7C55E988" w14:textId="77777777" w:rsidR="00206019" w:rsidRPr="00C70209" w:rsidRDefault="00206019" w:rsidP="00206019">
            <w:pPr>
              <w:pStyle w:val="Tabletextnoindent"/>
              <w:numPr>
                <w:ilvl w:val="0"/>
                <w:numId w:val="48"/>
              </w:numPr>
            </w:pPr>
          </w:p>
        </w:tc>
        <w:tc>
          <w:tcPr>
            <w:tcW w:w="3750" w:type="dxa"/>
          </w:tcPr>
          <w:p w14:paraId="06ECF2FB" w14:textId="77777777" w:rsidR="00206019" w:rsidRPr="00C70209" w:rsidRDefault="00206019" w:rsidP="005407AD">
            <w:pPr>
              <w:pStyle w:val="ES-table"/>
            </w:pPr>
            <w:r w:rsidRPr="00C70209">
              <w:t>In preterm (&lt;37 weeks) infants, the effect of FFP compared with a different FFP transfusion strategy on transfusion volume or incidence is unknown.</w:t>
            </w:r>
          </w:p>
        </w:tc>
        <w:tc>
          <w:tcPr>
            <w:tcW w:w="809" w:type="dxa"/>
          </w:tcPr>
          <w:p w14:paraId="4B32424D" w14:textId="77777777" w:rsidR="00206019" w:rsidRPr="00C70209" w:rsidRDefault="00206019" w:rsidP="005407AD">
            <w:pPr>
              <w:pStyle w:val="T-ABCD"/>
            </w:pPr>
            <w:r w:rsidRPr="00C70209">
              <w:t>NA</w:t>
            </w:r>
          </w:p>
        </w:tc>
        <w:tc>
          <w:tcPr>
            <w:tcW w:w="809" w:type="dxa"/>
          </w:tcPr>
          <w:p w14:paraId="622669E0" w14:textId="77777777" w:rsidR="00206019" w:rsidRPr="00C70209" w:rsidRDefault="00206019" w:rsidP="005407AD">
            <w:pPr>
              <w:pStyle w:val="T-ABCD"/>
            </w:pPr>
            <w:r w:rsidRPr="00C70209">
              <w:t>NA</w:t>
            </w:r>
          </w:p>
        </w:tc>
        <w:tc>
          <w:tcPr>
            <w:tcW w:w="810" w:type="dxa"/>
          </w:tcPr>
          <w:p w14:paraId="76B89169" w14:textId="77777777" w:rsidR="00206019" w:rsidRPr="00C70209" w:rsidRDefault="00206019" w:rsidP="005407AD">
            <w:pPr>
              <w:pStyle w:val="T-ABCD"/>
            </w:pPr>
            <w:r w:rsidRPr="00C70209">
              <w:t>NA</w:t>
            </w:r>
          </w:p>
        </w:tc>
        <w:tc>
          <w:tcPr>
            <w:tcW w:w="809" w:type="dxa"/>
          </w:tcPr>
          <w:p w14:paraId="21AF5D96" w14:textId="77777777" w:rsidR="00206019" w:rsidRPr="00C70209" w:rsidRDefault="00206019" w:rsidP="005407AD">
            <w:pPr>
              <w:pStyle w:val="T-ABCD"/>
            </w:pPr>
            <w:r w:rsidRPr="00C70209">
              <w:t>NA</w:t>
            </w:r>
          </w:p>
        </w:tc>
        <w:tc>
          <w:tcPr>
            <w:tcW w:w="810" w:type="dxa"/>
          </w:tcPr>
          <w:p w14:paraId="5FA60175" w14:textId="77777777" w:rsidR="00206019" w:rsidRPr="00C70209" w:rsidRDefault="00206019" w:rsidP="005407AD">
            <w:pPr>
              <w:pStyle w:val="T-ABCD"/>
            </w:pPr>
            <w:r w:rsidRPr="00C70209">
              <w:t xml:space="preserve">NA </w:t>
            </w:r>
          </w:p>
        </w:tc>
      </w:tr>
      <w:tr w:rsidR="00206019" w:rsidRPr="00C70209" w14:paraId="38295EB3" w14:textId="77777777" w:rsidTr="005407AD">
        <w:trPr>
          <w:cantSplit/>
        </w:trPr>
        <w:tc>
          <w:tcPr>
            <w:tcW w:w="8647" w:type="dxa"/>
            <w:gridSpan w:val="7"/>
          </w:tcPr>
          <w:p w14:paraId="60027649" w14:textId="77777777" w:rsidR="00206019" w:rsidRPr="00C70209" w:rsidRDefault="00206019" w:rsidP="005407AD">
            <w:pPr>
              <w:pStyle w:val="ES-notes"/>
            </w:pPr>
            <w:r w:rsidRPr="00C70209">
              <w:t>ES, evidence statement; FFP, fresh frozen plasma; IVH, intraventricular haemorrhage</w:t>
            </w:r>
          </w:p>
          <w:p w14:paraId="5980AAE8"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1D2F0C4B" w14:textId="77777777" w:rsidR="00206019" w:rsidRPr="00C70209" w:rsidRDefault="00206019">
      <w:pPr>
        <w:spacing w:after="200" w:line="276" w:lineRule="auto"/>
        <w:ind w:left="0"/>
      </w:pPr>
      <w:r w:rsidRPr="00C70209">
        <w:br w:type="page"/>
      </w:r>
    </w:p>
    <w:p w14:paraId="30F7605B" w14:textId="77777777" w:rsidR="00206019" w:rsidRPr="00C70209" w:rsidRDefault="00206019" w:rsidP="005407AD">
      <w:pPr>
        <w:pStyle w:val="Heading5"/>
        <w:rPr>
          <w:iCs w:val="0"/>
          <w:lang w:val="en-AU"/>
        </w:rPr>
      </w:pPr>
      <w:r w:rsidRPr="00C70209">
        <w:rPr>
          <w:lang w:val="en-AU"/>
        </w:rPr>
        <w:t>Summary of evidence</w:t>
      </w:r>
    </w:p>
    <w:p w14:paraId="1D3844FF" w14:textId="77777777" w:rsidR="00206019" w:rsidRPr="00C70209" w:rsidRDefault="00206019" w:rsidP="005407AD">
      <w:pPr>
        <w:pStyle w:val="Heading6"/>
      </w:pPr>
      <w:r w:rsidRPr="00C70209">
        <w:t xml:space="preserve">Level I </w:t>
      </w:r>
      <w:bookmarkEnd w:id="661"/>
      <w:r w:rsidRPr="00C70209">
        <w:t>evidence</w:t>
      </w:r>
    </w:p>
    <w:p w14:paraId="12BBBE7C" w14:textId="701CB465" w:rsidR="00206019" w:rsidRPr="00C70209" w:rsidRDefault="00206019" w:rsidP="005407AD">
      <w:pPr>
        <w:pStyle w:val="BodyText"/>
      </w:pPr>
      <w:r w:rsidRPr="00C70209">
        <w:t xml:space="preserve">The systematic review and hand-searching process identified one Level I study </w:t>
      </w:r>
      <w:r w:rsidR="001A475D">
        <w:fldChar w:fldCharType="begin"/>
      </w:r>
      <w:r w:rsidR="001A475D">
        <w:instrText xml:space="preserve"> ADDIN EN.CITE &lt;EndNote&gt;&lt;Cite&gt;&lt;Author&gt;Osborn&lt;/Author&gt;&lt;Year&gt;2004&lt;/Year&gt;&lt;RecNum&gt;141&lt;/RecNum&gt;&lt;DisplayText&gt;&lt;style face="superscript"&gt;28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001A475D">
        <w:fldChar w:fldCharType="separate"/>
      </w:r>
      <w:r w:rsidR="001A475D" w:rsidRPr="000E261C">
        <w:rPr>
          <w:noProof/>
          <w:vertAlign w:val="superscript"/>
        </w:rPr>
        <w:t>286</w:t>
      </w:r>
      <w:r w:rsidR="001A475D">
        <w:fldChar w:fldCharType="end"/>
      </w:r>
      <w:r w:rsidR="001A475D">
        <w:t xml:space="preserve"> </w:t>
      </w:r>
      <w:r w:rsidRPr="00C70209">
        <w:t xml:space="preserve">that reported the effect of FFP transfusion strategies in preterm and term infants (see </w:t>
      </w:r>
      <w:r w:rsidRPr="00C70209">
        <w:rPr>
          <w:b/>
        </w:rPr>
        <w:t>Appendix C, Volume 2</w:t>
      </w:r>
      <w:r w:rsidRPr="00C70209">
        <w:t xml:space="preserve">). The main characteristics of this review are summarised in </w:t>
      </w:r>
      <w:r w:rsidRPr="00C70209">
        <w:rPr>
          <w:b/>
        </w:rPr>
        <w:fldChar w:fldCharType="begin"/>
      </w:r>
      <w:r w:rsidRPr="00C70209">
        <w:rPr>
          <w:b/>
        </w:rPr>
        <w:instrText xml:space="preserve"> REF _Ref412454827 \h  \* MERGEFORMAT </w:instrText>
      </w:r>
      <w:r w:rsidRPr="00C70209">
        <w:rPr>
          <w:b/>
        </w:rPr>
      </w:r>
      <w:r w:rsidRPr="00C70209">
        <w:rPr>
          <w:b/>
        </w:rPr>
        <w:fldChar w:fldCharType="separate"/>
      </w:r>
      <w:r w:rsidR="000F7A9B" w:rsidRPr="000F7A9B">
        <w:rPr>
          <w:b/>
        </w:rPr>
        <w:t>Table 3.3.1</w:t>
      </w:r>
      <w:r w:rsidRPr="00C70209">
        <w:rPr>
          <w:b/>
        </w:rPr>
        <w:fldChar w:fldCharType="end"/>
      </w:r>
      <w:r w:rsidRPr="00C70209">
        <w:rPr>
          <w:b/>
        </w:rPr>
        <w:t>.</w:t>
      </w:r>
    </w:p>
    <w:p w14:paraId="47875857" w14:textId="2B37720A" w:rsidR="00206019" w:rsidRPr="00C70209" w:rsidRDefault="00206019" w:rsidP="005407AD">
      <w:pPr>
        <w:pStyle w:val="BodyText"/>
        <w:rPr>
          <w:szCs w:val="20"/>
        </w:rPr>
      </w:pPr>
      <w:r w:rsidRPr="00C70209">
        <w:t>Osborn (2004)</w:t>
      </w:r>
      <w:r w:rsidR="001A475D">
        <w:fldChar w:fldCharType="begin"/>
      </w:r>
      <w:r w:rsidR="001A475D">
        <w:instrText xml:space="preserve"> ADDIN EN.CITE &lt;EndNote&gt;&lt;Cite&gt;&lt;Author&gt;Osborn&lt;/Author&gt;&lt;Year&gt;2004&lt;/Year&gt;&lt;RecNum&gt;141&lt;/RecNum&gt;&lt;DisplayText&gt;&lt;style face="superscript"&gt;28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001A475D">
        <w:fldChar w:fldCharType="separate"/>
      </w:r>
      <w:r w:rsidR="001A475D" w:rsidRPr="000E261C">
        <w:rPr>
          <w:noProof/>
          <w:vertAlign w:val="superscript"/>
        </w:rPr>
        <w:t>286</w:t>
      </w:r>
      <w:r w:rsidR="001A475D">
        <w:fldChar w:fldCharType="end"/>
      </w:r>
      <w:r w:rsidRPr="00C70209">
        <w:t xml:space="preserve"> was a good-quality systematic review that examined the effect of early volume expansion on morbidity and mortality in very preterm infants. Four RCTs (Beverley 1985</w:t>
      </w:r>
      <w:r w:rsidR="001A475D" w:rsidRPr="00C70209">
        <w:fldChar w:fldCharType="begin"/>
      </w:r>
      <w:r w:rsidR="001A475D">
        <w:instrText xml:space="preserve"> ADDIN EN.CITE &lt;EndNote&gt;&lt;Cite&gt;&lt;Author&gt;Beverley&lt;/Author&gt;&lt;Year&gt;1985&lt;/Year&gt;&lt;RecNum&gt;981&lt;/RecNum&gt;&lt;DisplayText&gt;&lt;style face="superscript"&gt;287&lt;/style&gt;&lt;/DisplayText&gt;&lt;record&gt;&lt;rec-number&gt;981&lt;/rec-number&gt;&lt;foreign-keys&gt;&lt;key app="EN" db-id="9edve2wadsavt5ewavaxtda4f2tavzvts9ee" timestamp="1437365814"&gt;981&lt;/key&gt;&lt;/foreign-keys&gt;&lt;ref-type name="Journal Article"&gt;17&lt;/ref-type&gt;&lt;contributors&gt;&lt;authors&gt;&lt;author&gt;Beverley, D. W.&lt;/author&gt;&lt;author&gt;Pitts-Tucker, T. J.&lt;/author&gt;&lt;author&gt;Congdon, P. J.&lt;/author&gt;&lt;author&gt;Arthur, R. J.&lt;/author&gt;&lt;author&gt;Tate, G.&lt;/author&gt;&lt;/authors&gt;&lt;/contributors&gt;&lt;titles&gt;&lt;title&gt;Prevention of intraventricular haemorrhage by fresh frozen plasma&lt;/title&gt;&lt;secondary-title&gt;Archives of Disease in Childhood&lt;/secondary-title&gt;&lt;alt-title&gt;Arch. Dis. Child.&lt;/alt-title&gt;&lt;/titles&gt;&lt;periodical&gt;&lt;full-title&gt;Archives of Disease in Childhood&lt;/full-title&gt;&lt;/periodical&gt;&lt;pages&gt;710–713&lt;/pages&gt;&lt;volume&gt;60&lt;/volume&gt;&lt;number&gt;8&lt;/number&gt;&lt;dates&gt;&lt;year&gt;1985&lt;/year&gt;&lt;/dates&gt;&lt;isbn&gt;0003-9888&lt;/isbn&gt;&lt;urls&gt;&lt;related-urls&gt;&lt;url&gt;http://www.ncbi.nlm.nih.gov/pmc/articles/PMC1777434/pdf/archdisch00719-0022.pdf&lt;/url&gt;&lt;/related-urls&gt;&lt;/urls&gt;&lt;electronic-resource-num&gt;DOI:10.1136/adc.60.8.710&lt;/electronic-resource-num&gt;&lt;/record&gt;&lt;/Cite&gt;&lt;/EndNote&gt;</w:instrText>
      </w:r>
      <w:r w:rsidR="001A475D" w:rsidRPr="00C70209">
        <w:fldChar w:fldCharType="separate"/>
      </w:r>
      <w:r w:rsidR="001A475D" w:rsidRPr="000E261C">
        <w:rPr>
          <w:noProof/>
          <w:vertAlign w:val="superscript"/>
        </w:rPr>
        <w:t>287</w:t>
      </w:r>
      <w:r w:rsidR="001A475D" w:rsidRPr="00C70209">
        <w:fldChar w:fldCharType="end"/>
      </w:r>
      <w:r w:rsidRPr="00C70209">
        <w:t>; Ekblad 1992</w:t>
      </w:r>
      <w:r w:rsidR="001A475D" w:rsidRPr="00C70209">
        <w:fldChar w:fldCharType="begin"/>
      </w:r>
      <w:r w:rsidR="001A475D">
        <w:instrText xml:space="preserve"> ADDIN EN.CITE &lt;EndNote&gt;&lt;Cite&gt;&lt;Author&gt;Ekblad&lt;/Author&gt;&lt;Year&gt;1992&lt;/Year&gt;&lt;RecNum&gt;985&lt;/RecNum&gt;&lt;DisplayText&gt;&lt;style face="superscript"&gt;288&lt;/style&gt;&lt;/DisplayText&gt;&lt;record&gt;&lt;rec-number&gt;985&lt;/rec-number&gt;&lt;foreign-keys&gt;&lt;key app="EN" db-id="9edve2wadsavt5ewavaxtda4f2tavzvts9ee" timestamp="1437365814"&gt;985&lt;/key&gt;&lt;/foreign-keys&gt;&lt;ref-type name="Journal Article"&gt;17&lt;/ref-type&gt;&lt;contributors&gt;&lt;authors&gt;&lt;author&gt;Ekblad, H.&lt;/author&gt;&lt;author&gt;Kero, P.&lt;/author&gt;&lt;author&gt;Korvenranta, H.&lt;/author&gt;&lt;/authors&gt;&lt;/contributors&gt;&lt;titles&gt;&lt;title&gt;Renal function in preterm infants during the first five days of life: influence of maturation and early colloid treatment&lt;/title&gt;&lt;secondary-title&gt;Biology of the Neonate&lt;/secondary-title&gt;&lt;alt-title&gt;Biol. Neonate&lt;/alt-title&gt;&lt;/titles&gt;&lt;periodical&gt;&lt;full-title&gt;Biol Neonate&lt;/full-title&gt;&lt;abbr-1&gt;Biology of the neonate&lt;/abbr-1&gt;&lt;/periodical&gt;&lt;pages&gt;308–317&lt;/pages&gt;&lt;volume&gt;61&lt;/volume&gt;&lt;number&gt;5&lt;/number&gt;&lt;dates&gt;&lt;year&gt;1992&lt;/year&gt;&lt;/dates&gt;&lt;isbn&gt;0006-3126&lt;/isbn&gt;&lt;urls&gt;&lt;related-urls&gt;&lt;url&gt;http://www.karger.com/Article/Abstract/243759&lt;/url&gt;&lt;/related-urls&gt;&lt;/urls&gt;&lt;electronic-resource-num&gt;DOI:10.1159/000243759&lt;/electronic-resource-num&gt;&lt;/record&gt;&lt;/Cite&gt;&lt;/EndNote&gt;</w:instrText>
      </w:r>
      <w:r w:rsidR="001A475D" w:rsidRPr="00C70209">
        <w:fldChar w:fldCharType="separate"/>
      </w:r>
      <w:r w:rsidR="001A475D" w:rsidRPr="000E261C">
        <w:rPr>
          <w:noProof/>
          <w:vertAlign w:val="superscript"/>
        </w:rPr>
        <w:t>288</w:t>
      </w:r>
      <w:r w:rsidR="001A475D" w:rsidRPr="00C70209">
        <w:fldChar w:fldCharType="end"/>
      </w:r>
      <w:r w:rsidRPr="00C70209">
        <w:t>; Gottuso 1976</w:t>
      </w:r>
      <w:r w:rsidR="001A475D" w:rsidRPr="00C70209">
        <w:fldChar w:fldCharType="begin"/>
      </w:r>
      <w:r w:rsidR="001A475D">
        <w:instrText xml:space="preserve"> ADDIN EN.CITE &lt;EndNote&gt;&lt;Cite&gt;&lt;Author&gt;Gottuso&lt;/Author&gt;&lt;Year&gt;1976&lt;/Year&gt;&lt;RecNum&gt;986&lt;/RecNum&gt;&lt;DisplayText&gt;&lt;style face="superscript"&gt;289&lt;/style&gt;&lt;/DisplayText&gt;&lt;record&gt;&lt;rec-number&gt;986&lt;/rec-number&gt;&lt;foreign-keys&gt;&lt;key app="EN" db-id="9edve2wadsavt5ewavaxtda4f2tavzvts9ee" timestamp="1437365814"&gt;986&lt;/key&gt;&lt;/foreign-keys&gt;&lt;ref-type name="Journal Article"&gt;17&lt;/ref-type&gt;&lt;contributors&gt;&lt;authors&gt;&lt;author&gt;Gottuso, M. A. F. A. U.&lt;/author&gt;&lt;author&gt;Williams, M. L. F. A. U.&lt;/author&gt;&lt;author&gt;Oski, F. A.&lt;/author&gt;&lt;/authors&gt;&lt;/contributors&gt;&lt;titles&gt;&lt;title&gt;The role of exchange transfusions in the management of low-birth-weight infants with and without severe respiratory distress syndrome. II. Further observations and studies of mechanisms of action&lt;/title&gt;&lt;secondary-title&gt;The Journal of Pediatrics&lt;/secondary-title&gt;&lt;alt-title&gt;J. Pediatr.&lt;/alt-title&gt;&lt;/titles&gt;&lt;periodical&gt;&lt;full-title&gt;J Pediatr&lt;/full-title&gt;&lt;abbr-1&gt;The Journal of pediatrics&lt;/abbr-1&gt;&lt;/periodical&gt;&lt;pages&gt;279–285&lt;/pages&gt;&lt;volume&gt;89&lt;/volume&gt;&lt;number&gt;2&lt;/number&gt;&lt;dates&gt;&lt;year&gt;1976&lt;/year&gt;&lt;/dates&gt;&lt;isbn&gt;0022-3476&lt;/isbn&gt;&lt;urls&gt;&lt;related-urls&gt;&lt;url&gt;http://www.jpeds.com/article/S0022-3476(76)80468-4/abstract&lt;/url&gt;&lt;/related-urls&gt;&lt;/urls&gt;&lt;electronic-resource-num&gt;DOI:10.1016/S0022-3476(76)80468-4&lt;/electronic-resource-num&gt;&lt;/record&gt;&lt;/Cite&gt;&lt;/EndNote&gt;</w:instrText>
      </w:r>
      <w:r w:rsidR="001A475D" w:rsidRPr="00C70209">
        <w:fldChar w:fldCharType="separate"/>
      </w:r>
      <w:r w:rsidR="001A475D" w:rsidRPr="000E261C">
        <w:rPr>
          <w:noProof/>
          <w:vertAlign w:val="superscript"/>
        </w:rPr>
        <w:t>289</w:t>
      </w:r>
      <w:r w:rsidR="001A475D" w:rsidRPr="00C70209">
        <w:fldChar w:fldCharType="end"/>
      </w:r>
      <w:r w:rsidRPr="00C70209">
        <w:t>; NNNI 1996a</w:t>
      </w:r>
      <w:r w:rsidR="001A475D">
        <w:fldChar w:fldCharType="begin"/>
      </w:r>
      <w:r w:rsidR="001A475D">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1A475D">
        <w:fldChar w:fldCharType="separate"/>
      </w:r>
      <w:r w:rsidR="001A475D" w:rsidRPr="000E261C">
        <w:rPr>
          <w:noProof/>
          <w:vertAlign w:val="superscript"/>
        </w:rPr>
        <w:t>290</w:t>
      </w:r>
      <w:r w:rsidR="001A475D">
        <w:fldChar w:fldCharType="end"/>
      </w:r>
      <w:r w:rsidRPr="00C70209">
        <w:t>) and one 2-year follow-up report (NNNI 1996b</w:t>
      </w:r>
      <w:r w:rsidR="001A475D">
        <w:fldChar w:fldCharType="begin"/>
      </w:r>
      <w:r w:rsidR="001A475D">
        <w:instrText xml:space="preserve"> ADDIN EN.CITE &lt;EndNote&gt;&lt;Cite&gt;&lt;Author&gt;The Northern Neonatal Nursing Initiative Trial Group&lt;/Author&gt;&lt;Year&gt;1996b&lt;/Year&gt;&lt;RecNum&gt;143&lt;/RecNum&gt;&lt;DisplayText&gt;&lt;style face="superscript"&gt;291&lt;/style&gt;&lt;/DisplayText&gt;&lt;record&gt;&lt;rec-number&gt;143&lt;/rec-number&gt;&lt;foreign-keys&gt;&lt;key app="EN" db-id="9edve2wadsavt5ewavaxtda4f2tavzvts9ee" timestamp="1426550421"&gt;143&lt;/key&gt;&lt;/foreign-keys&gt;&lt;ref-type name="Journal Article"&gt;17&lt;/ref-type&gt;&lt;contributors&gt;&lt;authors&gt;&lt;author&gt;The Northern Neonatal Nursing Initiative Trial Group,&lt;/author&gt;&lt;/authors&gt;&lt;/contributors&gt;&lt;titles&gt;&lt;title&gt;Randomised trial of prophylactic early fresh-frozen plasma or gelatin or glucose in preterm babies: outcome at 2 years&lt;/title&gt;&lt;secondary-title&gt;The Lancet&lt;/secondary-title&gt;&lt;/titles&gt;&lt;periodical&gt;&lt;full-title&gt;The Lancet&lt;/full-title&gt;&lt;/periodical&gt;&lt;pages&gt;229–232&lt;/pages&gt;&lt;volume&gt;348&lt;/volume&gt;&lt;reprint-edition&gt;NOT IN FILE&lt;/reprint-edition&gt;&lt;dates&gt;&lt;year&gt;1996b&lt;/year&gt;&lt;/dates&gt;&lt;urls&gt;&lt;/urls&gt;&lt;/record&gt;&lt;/Cite&gt;&lt;/EndNote&gt;</w:instrText>
      </w:r>
      <w:r w:rsidR="001A475D">
        <w:fldChar w:fldCharType="separate"/>
      </w:r>
      <w:r w:rsidR="001A475D" w:rsidRPr="000E261C">
        <w:rPr>
          <w:noProof/>
          <w:vertAlign w:val="superscript"/>
        </w:rPr>
        <w:t>291</w:t>
      </w:r>
      <w:r w:rsidR="001A475D">
        <w:fldChar w:fldCharType="end"/>
      </w:r>
      <w:r w:rsidRPr="00C70209">
        <w:t>) were identified that were relevant to our research question, and compared FFP with control (either no treatment or maintenance fluid). The included studies enrolled patients on the basis of prematurity, not haemodynamic compromise, and were generally small, single</w:t>
      </w:r>
      <w:r w:rsidR="00BB008C" w:rsidRPr="00C70209">
        <w:t xml:space="preserve"> </w:t>
      </w:r>
      <w:r w:rsidRPr="00C70209">
        <w:t>centre studies; with three RCTs each enrolling between 40–80 patients. The largest study was the Northern Neonatal Nurs</w:t>
      </w:r>
      <w:r w:rsidR="001A475D">
        <w:t>ing Initiative (NNNI) trial</w:t>
      </w:r>
      <w:r w:rsidR="001A475D">
        <w:fldChar w:fldCharType="begin"/>
      </w:r>
      <w:r w:rsidR="001A475D">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1A475D">
        <w:fldChar w:fldCharType="separate"/>
      </w:r>
      <w:r w:rsidR="001A475D" w:rsidRPr="000E261C">
        <w:rPr>
          <w:noProof/>
          <w:vertAlign w:val="superscript"/>
        </w:rPr>
        <w:t>290</w:t>
      </w:r>
      <w:r w:rsidR="001A475D">
        <w:fldChar w:fldCharType="end"/>
      </w:r>
      <w:r w:rsidRPr="00C70209">
        <w:t xml:space="preserve"> that was conducted in 18 maternity units across the UK. As this trial contributed the majority of the data, the published reports of this study </w:t>
      </w:r>
      <w:r w:rsidR="001A475D">
        <w:fldChar w:fldCharType="begin"/>
      </w:r>
      <w:r w:rsidR="001A475D">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1A475D">
        <w:fldChar w:fldCharType="separate"/>
      </w:r>
      <w:r w:rsidR="001A475D" w:rsidRPr="000E261C">
        <w:rPr>
          <w:noProof/>
          <w:vertAlign w:val="superscript"/>
        </w:rPr>
        <w:t>290</w:t>
      </w:r>
      <w:r w:rsidR="001A475D">
        <w:fldChar w:fldCharType="end"/>
      </w:r>
      <w:r w:rsidR="001A475D" w:rsidRPr="001A475D">
        <w:rPr>
          <w:vertAlign w:val="superscript"/>
        </w:rPr>
        <w:t>,</w:t>
      </w:r>
      <w:r w:rsidR="001A475D">
        <w:fldChar w:fldCharType="begin"/>
      </w:r>
      <w:r w:rsidR="001A475D">
        <w:instrText xml:space="preserve"> ADDIN EN.CITE &lt;EndNote&gt;&lt;Cite&gt;&lt;Author&gt;The Northern Neonatal Nursing Initiative Trial Group&lt;/Author&gt;&lt;Year&gt;1996b&lt;/Year&gt;&lt;RecNum&gt;143&lt;/RecNum&gt;&lt;DisplayText&gt;&lt;style face="superscript"&gt;291&lt;/style&gt;&lt;/DisplayText&gt;&lt;record&gt;&lt;rec-number&gt;143&lt;/rec-number&gt;&lt;foreign-keys&gt;&lt;key app="EN" db-id="9edve2wadsavt5ewavaxtda4f2tavzvts9ee" timestamp="1426550421"&gt;143&lt;/key&gt;&lt;/foreign-keys&gt;&lt;ref-type name="Journal Article"&gt;17&lt;/ref-type&gt;&lt;contributors&gt;&lt;authors&gt;&lt;author&gt;The Northern Neonatal Nursing Initiative Trial Group,&lt;/author&gt;&lt;/authors&gt;&lt;/contributors&gt;&lt;titles&gt;&lt;title&gt;Randomised trial of prophylactic early fresh-frozen plasma or gelatin or glucose in preterm babies: outcome at 2 years&lt;/title&gt;&lt;secondary-title&gt;The Lancet&lt;/secondary-title&gt;&lt;/titles&gt;&lt;periodical&gt;&lt;full-title&gt;The Lancet&lt;/full-title&gt;&lt;/periodical&gt;&lt;pages&gt;229–232&lt;/pages&gt;&lt;volume&gt;348&lt;/volume&gt;&lt;reprint-edition&gt;NOT IN FILE&lt;/reprint-edition&gt;&lt;dates&gt;&lt;year&gt;1996b&lt;/year&gt;&lt;/dates&gt;&lt;urls&gt;&lt;/urls&gt;&lt;/record&gt;&lt;/Cite&gt;&lt;/EndNote&gt;</w:instrText>
      </w:r>
      <w:r w:rsidR="001A475D">
        <w:fldChar w:fldCharType="separate"/>
      </w:r>
      <w:r w:rsidR="001A475D" w:rsidRPr="000E261C">
        <w:rPr>
          <w:noProof/>
          <w:vertAlign w:val="superscript"/>
        </w:rPr>
        <w:t>291</w:t>
      </w:r>
      <w:r w:rsidR="001A475D">
        <w:fldChar w:fldCharType="end"/>
      </w:r>
      <w:r w:rsidR="001A475D" w:rsidRPr="001A475D">
        <w:rPr>
          <w:vertAlign w:val="superscript"/>
        </w:rPr>
        <w:t xml:space="preserve"> </w:t>
      </w:r>
      <w:r w:rsidRPr="00C70209">
        <w:t>were retrieved for further assessment.</w:t>
      </w:r>
    </w:p>
    <w:p w14:paraId="2E54CB69" w14:textId="60004A04" w:rsidR="00206019" w:rsidRPr="00C70209" w:rsidRDefault="00206019" w:rsidP="005407AD">
      <w:pPr>
        <w:pStyle w:val="BodyText"/>
        <w:rPr>
          <w:szCs w:val="20"/>
        </w:rPr>
      </w:pPr>
      <w:r w:rsidRPr="00C70209">
        <w:rPr>
          <w:b/>
        </w:rPr>
        <w:fldChar w:fldCharType="begin"/>
      </w:r>
      <w:r w:rsidRPr="00C70209">
        <w:rPr>
          <w:b/>
        </w:rPr>
        <w:instrText xml:space="preserve"> REF _Ref412455279 \h  \* MERGEFORMAT </w:instrText>
      </w:r>
      <w:r w:rsidRPr="00C70209">
        <w:rPr>
          <w:b/>
        </w:rPr>
      </w:r>
      <w:r w:rsidRPr="00C70209">
        <w:rPr>
          <w:b/>
        </w:rPr>
        <w:fldChar w:fldCharType="separate"/>
      </w:r>
      <w:r w:rsidR="000F7A9B" w:rsidRPr="000F7A9B">
        <w:rPr>
          <w:b/>
        </w:rPr>
        <w:t>Table 3.3.2</w:t>
      </w:r>
      <w:r w:rsidRPr="00C70209">
        <w:rPr>
          <w:b/>
        </w:rPr>
        <w:fldChar w:fldCharType="end"/>
      </w:r>
      <w:r w:rsidRPr="00C70209">
        <w:rPr>
          <w:b/>
        </w:rPr>
        <w:t xml:space="preserve"> </w:t>
      </w:r>
      <w:r w:rsidRPr="00C70209">
        <w:t>summarises the main characteristics of the Level II studies assessed by Osborn (2004).</w:t>
      </w:r>
      <w:r w:rsidRPr="00C70209">
        <w:rPr>
          <w:szCs w:val="20"/>
        </w:rPr>
        <w:t xml:space="preserve"> The review authors concluded that there was no evidence to support the routine use of early volume expansion in preterm infants on the basis of gestational age or birth weight in the first days after birth.</w:t>
      </w:r>
    </w:p>
    <w:p w14:paraId="060C51C4" w14:textId="77777777" w:rsidR="00206019" w:rsidRPr="00C70209" w:rsidRDefault="00206019" w:rsidP="005407AD">
      <w:pPr>
        <w:pStyle w:val="BodyText"/>
      </w:pPr>
    </w:p>
    <w:p w14:paraId="21A97EC8" w14:textId="318422E0" w:rsidR="00206019" w:rsidRPr="00C70209" w:rsidRDefault="00206019" w:rsidP="005407AD">
      <w:pPr>
        <w:pStyle w:val="Caption"/>
        <w:ind w:left="2070"/>
      </w:pPr>
      <w:bookmarkStart w:id="662" w:name="_Ref412454827"/>
      <w:bookmarkStart w:id="663" w:name="_Toc427747158"/>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w:t>
      </w:r>
      <w:r w:rsidRPr="00C70209">
        <w:fldChar w:fldCharType="end"/>
      </w:r>
      <w:bookmarkEnd w:id="662"/>
      <w:r w:rsidRPr="00C70209">
        <w:tab/>
        <w:t>Characteristics and quality of Level I evidence – FFP in preterm and low birth weight infants</w:t>
      </w:r>
      <w:bookmarkEnd w:id="663"/>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7"/>
        <w:gridCol w:w="1307"/>
        <w:gridCol w:w="1915"/>
        <w:gridCol w:w="1915"/>
        <w:gridCol w:w="1916"/>
      </w:tblGrid>
      <w:tr w:rsidR="00206019" w:rsidRPr="00C70209" w14:paraId="36E869A7" w14:textId="77777777" w:rsidTr="005407AD">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E71896E" w14:textId="77777777" w:rsidR="00206019" w:rsidRPr="00C70209" w:rsidRDefault="00206019" w:rsidP="005407AD">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64B24BCD" w14:textId="77777777" w:rsidR="00206019" w:rsidRPr="00C70209" w:rsidRDefault="00206019" w:rsidP="005407AD">
            <w:pPr>
              <w:pStyle w:val="TableH2"/>
            </w:pPr>
            <w:r w:rsidRPr="00C70209">
              <w:t>Study type</w:t>
            </w:r>
          </w:p>
          <w:p w14:paraId="2712E7A4" w14:textId="77777777" w:rsidR="00206019" w:rsidRPr="00C70209" w:rsidRDefault="00206019" w:rsidP="005407AD">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B4D5533" w14:textId="77777777" w:rsidR="00206019" w:rsidRPr="00C70209" w:rsidRDefault="00206019" w:rsidP="005407AD">
            <w:pPr>
              <w:pStyle w:val="TableH2"/>
            </w:pPr>
            <w:r w:rsidRPr="00C70209">
              <w:t>Population</w:t>
            </w:r>
          </w:p>
          <w:p w14:paraId="00CA381C" w14:textId="77777777" w:rsidR="00206019" w:rsidRPr="00C70209" w:rsidRDefault="00206019" w:rsidP="005407AD">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8D72E96" w14:textId="77777777" w:rsidR="00206019" w:rsidRPr="00C70209" w:rsidRDefault="00206019" w:rsidP="005407AD">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222314F9" w14:textId="77777777" w:rsidR="00206019" w:rsidRPr="00C70209" w:rsidRDefault="00206019" w:rsidP="005407AD">
            <w:pPr>
              <w:pStyle w:val="TableH2"/>
            </w:pPr>
            <w:r w:rsidRPr="00C70209">
              <w:t>Outcomes</w:t>
            </w:r>
          </w:p>
        </w:tc>
      </w:tr>
      <w:tr w:rsidR="00206019" w:rsidRPr="00C70209" w14:paraId="2A251712" w14:textId="77777777" w:rsidTr="005407AD">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D29F34E" w14:textId="77777777" w:rsidR="00206019" w:rsidRPr="00C70209" w:rsidRDefault="00206019" w:rsidP="005407AD">
            <w:pPr>
              <w:pStyle w:val="Tabletext"/>
            </w:pPr>
            <w:r w:rsidRPr="00C70209">
              <w:t>Osborn</w:t>
            </w:r>
          </w:p>
          <w:p w14:paraId="1D679D54" w14:textId="735E4431" w:rsidR="00206019" w:rsidRPr="00C70209" w:rsidRDefault="00206019" w:rsidP="000E261C">
            <w:pPr>
              <w:pStyle w:val="Tabletext"/>
            </w:pPr>
            <w:r w:rsidRPr="00C70209">
              <w:t>(2004)</w:t>
            </w:r>
            <w:r w:rsidR="00A06EBF">
              <w:fldChar w:fldCharType="begin"/>
            </w:r>
            <w:r w:rsidR="000E261C">
              <w:instrText xml:space="preserve"> ADDIN EN.CITE &lt;EndNote&gt;&lt;Cite&gt;&lt;Author&gt;Osborn&lt;/Author&gt;&lt;Year&gt;2004&lt;/Year&gt;&lt;RecNum&gt;141&lt;/RecNum&gt;&lt;DisplayText&gt;&lt;style face="superscript"&gt;28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00A06EBF">
              <w:fldChar w:fldCharType="separate"/>
            </w:r>
            <w:r w:rsidR="000E261C" w:rsidRPr="000E261C">
              <w:rPr>
                <w:noProof/>
                <w:vertAlign w:val="superscript"/>
              </w:rPr>
              <w:t>286</w:t>
            </w:r>
            <w:r w:rsidR="00A06EBF">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2B0B5684" w14:textId="353AC969" w:rsidR="00206019" w:rsidRPr="00C70209" w:rsidRDefault="00206019" w:rsidP="005407AD">
            <w:pPr>
              <w:pStyle w:val="Tabletext"/>
            </w:pPr>
            <w:r w:rsidRPr="00C70209">
              <w:t>Level I</w:t>
            </w:r>
          </w:p>
          <w:p w14:paraId="6D02C5DD" w14:textId="77777777" w:rsidR="00206019" w:rsidRPr="00C70209" w:rsidRDefault="00206019" w:rsidP="005407AD">
            <w:pPr>
              <w:pStyle w:val="Tabletext"/>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E6DAD2B" w14:textId="77777777" w:rsidR="00206019" w:rsidRPr="00C70209" w:rsidRDefault="00206019" w:rsidP="005407AD">
            <w:pPr>
              <w:pStyle w:val="Tabletext"/>
            </w:pPr>
            <w:r w:rsidRPr="00C70209">
              <w:t>Preterm infants (≤32 weeks gestational age) or VLBW infants (≤1500 g), aged &lt;72 hours old</w:t>
            </w:r>
          </w:p>
          <w:p w14:paraId="70990417" w14:textId="77777777" w:rsidR="00206019" w:rsidRPr="00C70209" w:rsidRDefault="00206019" w:rsidP="005407AD">
            <w:pPr>
              <w:pStyle w:val="Tabletext"/>
            </w:pPr>
            <w:r w:rsidRPr="00C70209">
              <w:t>8 RCTs, N=94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93ECC69" w14:textId="77777777" w:rsidR="00206019" w:rsidRPr="00C70209" w:rsidRDefault="00206019" w:rsidP="005407AD">
            <w:pPr>
              <w:pStyle w:val="Tabletext"/>
            </w:pPr>
            <w:r w:rsidRPr="00C70209">
              <w:t>Early volume expansion versus no volume expansion or another form of volume expansion</w:t>
            </w:r>
          </w:p>
          <w:p w14:paraId="39349AE8" w14:textId="77777777" w:rsidR="00206019" w:rsidRPr="00C70209" w:rsidRDefault="00206019" w:rsidP="005407AD">
            <w:pPr>
              <w:pStyle w:val="Tabletext-evidencematrix"/>
            </w:pPr>
            <w:r w:rsidRPr="00C70209">
              <w:t>*includes normal saline, FFP, albumin, plasma substitutes or blood</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2278A0D" w14:textId="77777777" w:rsidR="00206019" w:rsidRPr="00C70209" w:rsidRDefault="00206019" w:rsidP="005407AD">
            <w:pPr>
              <w:pStyle w:val="Tabletext"/>
            </w:pPr>
            <w:r w:rsidRPr="00C70209">
              <w:t>Mortality</w:t>
            </w:r>
          </w:p>
          <w:p w14:paraId="31E7F169" w14:textId="77777777" w:rsidR="00206019" w:rsidRPr="00C70209" w:rsidRDefault="00206019" w:rsidP="005407AD">
            <w:pPr>
              <w:pStyle w:val="Tabletext"/>
            </w:pPr>
            <w:r w:rsidRPr="00C70209">
              <w:t xml:space="preserve">Bleeding events </w:t>
            </w:r>
          </w:p>
        </w:tc>
      </w:tr>
    </w:tbl>
    <w:p w14:paraId="6BF2E3C7" w14:textId="0CD387C3" w:rsidR="00206019" w:rsidRPr="00C70209" w:rsidRDefault="00206019" w:rsidP="005407AD">
      <w:pPr>
        <w:pStyle w:val="TableFigNotes18"/>
      </w:pPr>
      <w:r w:rsidRPr="00C70209">
        <w:t>FFP, fresh frozen plasma; RCT, randomised controlled trial; VLBW, very low birth weight.</w:t>
      </w:r>
    </w:p>
    <w:p w14:paraId="60194C1E" w14:textId="77777777" w:rsidR="00206019" w:rsidRPr="00C70209" w:rsidRDefault="00206019" w:rsidP="005407AD">
      <w:pPr>
        <w:pStyle w:val="Heading6"/>
      </w:pPr>
      <w:r w:rsidRPr="00C70209">
        <w:t>Level II evidence</w:t>
      </w:r>
    </w:p>
    <w:p w14:paraId="4589FA6F" w14:textId="2B4D9969" w:rsidR="00206019" w:rsidRPr="00C70209" w:rsidRDefault="00206019" w:rsidP="005407AD">
      <w:pPr>
        <w:pStyle w:val="BodyText"/>
      </w:pPr>
      <w:r w:rsidRPr="00C70209">
        <w:t xml:space="preserve">The systematic review and hand-searching process identified no additional Level II studies that examined the effect of FFP transfusion strategies in preterm infants (see </w:t>
      </w:r>
      <w:r w:rsidRPr="00C70209">
        <w:rPr>
          <w:b/>
        </w:rPr>
        <w:t>Appendix C, Volume 2</w:t>
      </w:r>
      <w:r w:rsidRPr="00C70209">
        <w:t>).</w:t>
      </w:r>
    </w:p>
    <w:p w14:paraId="59593E81" w14:textId="77777777" w:rsidR="00206019" w:rsidRPr="00C70209" w:rsidRDefault="00206019" w:rsidP="005407AD">
      <w:pPr>
        <w:pStyle w:val="Heading6"/>
      </w:pPr>
      <w:r w:rsidRPr="00C70209">
        <w:t>Level III evidence</w:t>
      </w:r>
    </w:p>
    <w:p w14:paraId="4FBFADF5" w14:textId="5B0329EF" w:rsidR="00206019" w:rsidRPr="00C70209" w:rsidRDefault="00206019" w:rsidP="005407AD">
      <w:pPr>
        <w:pStyle w:val="BodyText"/>
      </w:pPr>
      <w:bookmarkStart w:id="664" w:name="OLE_LINK3"/>
      <w:r w:rsidRPr="00C70209">
        <w:t xml:space="preserve">The systematic review and hand-searching process identified </w:t>
      </w:r>
      <w:bookmarkEnd w:id="664"/>
      <w:r w:rsidRPr="00C70209">
        <w:t xml:space="preserve">no Level III studies that examined the use of FFP transfusion strategies in preterm infants (see </w:t>
      </w:r>
      <w:r w:rsidRPr="00C70209">
        <w:rPr>
          <w:b/>
        </w:rPr>
        <w:t>Appendix C, Volume 2</w:t>
      </w:r>
      <w:r w:rsidRPr="00C70209">
        <w:t>).</w:t>
      </w:r>
    </w:p>
    <w:p w14:paraId="07817AB5" w14:textId="77777777" w:rsidR="00206019" w:rsidRPr="00C70209" w:rsidRDefault="00206019" w:rsidP="003606CA">
      <w:pPr>
        <w:pStyle w:val="BodyText"/>
      </w:pPr>
    </w:p>
    <w:p w14:paraId="0D4D180C" w14:textId="77777777" w:rsidR="00206019" w:rsidRPr="00C70209" w:rsidRDefault="00206019" w:rsidP="005407AD">
      <w:pPr>
        <w:pStyle w:val="Caption"/>
        <w:ind w:left="2070"/>
      </w:pPr>
      <w:bookmarkStart w:id="665" w:name="_Ref412455279"/>
      <w:bookmarkStart w:id="666" w:name="_Toc427747159"/>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w:t>
      </w:r>
      <w:r w:rsidRPr="00C70209">
        <w:fldChar w:fldCharType="end"/>
      </w:r>
      <w:bookmarkEnd w:id="665"/>
      <w:r w:rsidRPr="00C70209">
        <w:t xml:space="preserve"> </w:t>
      </w:r>
      <w:r w:rsidRPr="00C70209">
        <w:tab/>
        <w:t>Characteristics and quality of Level II evidence – FFP in preterm and low birth weight infants</w:t>
      </w:r>
      <w:bookmarkEnd w:id="666"/>
    </w:p>
    <w:tbl>
      <w:tblPr>
        <w:tblW w:w="4558"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1"/>
        <w:gridCol w:w="1442"/>
        <w:gridCol w:w="1847"/>
        <w:gridCol w:w="1847"/>
        <w:gridCol w:w="1848"/>
      </w:tblGrid>
      <w:tr w:rsidR="00206019" w:rsidRPr="00C70209" w14:paraId="399DFA1D" w14:textId="77777777" w:rsidTr="005407AD">
        <w:trPr>
          <w:tblHeader/>
        </w:trPr>
        <w:tc>
          <w:tcPr>
            <w:tcW w:w="1441"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1A030DD" w14:textId="77777777" w:rsidR="00206019" w:rsidRPr="00C70209" w:rsidRDefault="00206019" w:rsidP="005407AD">
            <w:pPr>
              <w:pStyle w:val="TableH2"/>
            </w:pPr>
            <w:r w:rsidRPr="00C70209">
              <w:t>Study ID</w:t>
            </w:r>
          </w:p>
        </w:tc>
        <w:tc>
          <w:tcPr>
            <w:tcW w:w="1442" w:type="dxa"/>
            <w:tcBorders>
              <w:top w:val="single" w:sz="4" w:space="0" w:color="auto"/>
              <w:left w:val="single" w:sz="4" w:space="0" w:color="auto"/>
              <w:bottom w:val="single" w:sz="4" w:space="0" w:color="auto"/>
              <w:right w:val="single" w:sz="4" w:space="0" w:color="auto"/>
              <w:tl2br w:val="nil"/>
              <w:tr2bl w:val="nil"/>
            </w:tcBorders>
          </w:tcPr>
          <w:p w14:paraId="597F8A71" w14:textId="77777777" w:rsidR="00206019" w:rsidRPr="00C70209" w:rsidRDefault="00206019" w:rsidP="005407AD">
            <w:pPr>
              <w:pStyle w:val="TableH2"/>
            </w:pPr>
            <w:r w:rsidRPr="00C70209">
              <w:t>Study type</w:t>
            </w:r>
          </w:p>
          <w:p w14:paraId="0CEEEA12" w14:textId="77777777" w:rsidR="00206019" w:rsidRPr="00C70209" w:rsidRDefault="00206019" w:rsidP="005407AD">
            <w:pPr>
              <w:pStyle w:val="TableH2"/>
              <w:rPr>
                <w:i/>
              </w:rPr>
            </w:pPr>
            <w:r w:rsidRPr="00C70209">
              <w:rPr>
                <w:i/>
              </w:rPr>
              <w:t>Study quality</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44965FEC" w14:textId="77777777" w:rsidR="00206019" w:rsidRPr="00C70209" w:rsidRDefault="00206019" w:rsidP="005407AD">
            <w:pPr>
              <w:pStyle w:val="TableH2"/>
            </w:pPr>
            <w:r w:rsidRPr="00C70209">
              <w:t>Population</w:t>
            </w:r>
          </w:p>
          <w:p w14:paraId="57EAC117" w14:textId="77777777" w:rsidR="00206019" w:rsidRPr="00C70209" w:rsidRDefault="00206019" w:rsidP="005407AD">
            <w:pPr>
              <w:pStyle w:val="TableH2"/>
            </w:pPr>
            <w:r w:rsidRPr="00C70209">
              <w:t>N</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63FE7FD2" w14:textId="77777777" w:rsidR="00206019" w:rsidRPr="00C70209" w:rsidRDefault="00206019" w:rsidP="005407AD">
            <w:pPr>
              <w:pStyle w:val="TableH2"/>
            </w:pPr>
            <w:r w:rsidRPr="00C70209">
              <w:t>Comparison</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357A8DC8" w14:textId="77777777" w:rsidR="00206019" w:rsidRPr="00C70209" w:rsidRDefault="00206019" w:rsidP="005407AD">
            <w:pPr>
              <w:pStyle w:val="TableH2"/>
            </w:pPr>
            <w:r w:rsidRPr="00C70209">
              <w:t>Outcomes</w:t>
            </w:r>
          </w:p>
        </w:tc>
      </w:tr>
      <w:tr w:rsidR="00206019" w:rsidRPr="00C70209" w14:paraId="60595FF4" w14:textId="77777777" w:rsidTr="005407AD">
        <w:trPr>
          <w:tblHeader/>
        </w:trPr>
        <w:tc>
          <w:tcPr>
            <w:tcW w:w="8425"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7C90F6CF" w14:textId="77777777" w:rsidR="00206019" w:rsidRPr="00C70209" w:rsidRDefault="00206019" w:rsidP="005407AD">
            <w:pPr>
              <w:pStyle w:val="TableH3"/>
            </w:pPr>
            <w:r w:rsidRPr="00C70209">
              <w:t>Identified and assess by Osborn (2004)</w:t>
            </w:r>
          </w:p>
        </w:tc>
      </w:tr>
      <w:tr w:rsidR="00206019" w:rsidRPr="00C70209" w14:paraId="644E926C" w14:textId="77777777" w:rsidTr="005407AD">
        <w:trPr>
          <w:tblHeader/>
        </w:trPr>
        <w:tc>
          <w:tcPr>
            <w:tcW w:w="1441"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FC2FE1D" w14:textId="059D7756" w:rsidR="00206019" w:rsidRPr="00C70209" w:rsidRDefault="00206019" w:rsidP="000E261C">
            <w:pPr>
              <w:pStyle w:val="Tabletext"/>
            </w:pPr>
            <w:r w:rsidRPr="00C70209">
              <w:t>Beverly (1985)</w:t>
            </w:r>
            <w:r w:rsidRPr="00C70209">
              <w:fldChar w:fldCharType="begin"/>
            </w:r>
            <w:r w:rsidR="000E261C">
              <w:instrText xml:space="preserve"> ADDIN EN.CITE &lt;EndNote&gt;&lt;Cite&gt;&lt;Author&gt;Beverley&lt;/Author&gt;&lt;Year&gt;1985&lt;/Year&gt;&lt;RecNum&gt;981&lt;/RecNum&gt;&lt;DisplayText&gt;&lt;style face="superscript"&gt;287&lt;/style&gt;&lt;/DisplayText&gt;&lt;record&gt;&lt;rec-number&gt;981&lt;/rec-number&gt;&lt;foreign-keys&gt;&lt;key app="EN" db-id="9edve2wadsavt5ewavaxtda4f2tavzvts9ee" timestamp="1437365814"&gt;981&lt;/key&gt;&lt;/foreign-keys&gt;&lt;ref-type name="Journal Article"&gt;17&lt;/ref-type&gt;&lt;contributors&gt;&lt;authors&gt;&lt;author&gt;Beverley, D. W.&lt;/author&gt;&lt;author&gt;Pitts-Tucker, T. J.&lt;/author&gt;&lt;author&gt;Congdon, P. J.&lt;/author&gt;&lt;author&gt;Arthur, R. J.&lt;/author&gt;&lt;author&gt;Tate, G.&lt;/author&gt;&lt;/authors&gt;&lt;/contributors&gt;&lt;titles&gt;&lt;title&gt;Prevention of intraventricular haemorrhage by fresh frozen plasma&lt;/title&gt;&lt;secondary-title&gt;Archives of Disease in Childhood&lt;/secondary-title&gt;&lt;alt-title&gt;Arch. Dis. Child.&lt;/alt-title&gt;&lt;/titles&gt;&lt;periodical&gt;&lt;full-title&gt;Archives of Disease in Childhood&lt;/full-title&gt;&lt;/periodical&gt;&lt;pages&gt;710–713&lt;/pages&gt;&lt;volume&gt;60&lt;/volume&gt;&lt;number&gt;8&lt;/number&gt;&lt;dates&gt;&lt;year&gt;1985&lt;/year&gt;&lt;/dates&gt;&lt;isbn&gt;0003-9888&lt;/isbn&gt;&lt;urls&gt;&lt;related-urls&gt;&lt;url&gt;http://www.ncbi.nlm.nih.gov/pmc/articles/PMC1777434/pdf/archdisch00719-0022.pdf&lt;/url&gt;&lt;/related-urls&gt;&lt;/urls&gt;&lt;electronic-resource-num&gt;DOI:10.1136/adc.60.8.710&lt;/electronic-resource-num&gt;&lt;/record&gt;&lt;/Cite&gt;&lt;/EndNote&gt;</w:instrText>
            </w:r>
            <w:r w:rsidRPr="00C70209">
              <w:fldChar w:fldCharType="separate"/>
            </w:r>
            <w:r w:rsidR="000E261C" w:rsidRPr="000E261C">
              <w:rPr>
                <w:noProof/>
                <w:vertAlign w:val="superscript"/>
              </w:rPr>
              <w:t>287</w:t>
            </w:r>
            <w:r w:rsidRPr="00C70209">
              <w:fldChar w:fldCharType="end"/>
            </w:r>
          </w:p>
        </w:tc>
        <w:tc>
          <w:tcPr>
            <w:tcW w:w="1442" w:type="dxa"/>
            <w:tcBorders>
              <w:top w:val="single" w:sz="4" w:space="0" w:color="auto"/>
              <w:left w:val="single" w:sz="4" w:space="0" w:color="auto"/>
              <w:bottom w:val="single" w:sz="4" w:space="0" w:color="auto"/>
              <w:right w:val="single" w:sz="4" w:space="0" w:color="auto"/>
              <w:tl2br w:val="nil"/>
              <w:tr2bl w:val="nil"/>
            </w:tcBorders>
          </w:tcPr>
          <w:p w14:paraId="569B7CA5" w14:textId="77777777" w:rsidR="00206019" w:rsidRPr="00C70209" w:rsidRDefault="00206019" w:rsidP="005407AD">
            <w:pPr>
              <w:pStyle w:val="Tabletext"/>
            </w:pPr>
            <w:r w:rsidRPr="00C70209">
              <w:t>Level II</w:t>
            </w:r>
          </w:p>
          <w:p w14:paraId="2609A52D" w14:textId="77777777" w:rsidR="00206019" w:rsidRPr="00C70209" w:rsidRDefault="00206019" w:rsidP="005407AD">
            <w:pPr>
              <w:pStyle w:val="Tabletext"/>
              <w:rPr>
                <w:i/>
              </w:rPr>
            </w:pPr>
            <w:r w:rsidRPr="00C70209">
              <w:rPr>
                <w:i/>
              </w:rPr>
              <w:t>Adequate</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5B128404" w14:textId="236C9908" w:rsidR="00206019" w:rsidRPr="00C70209" w:rsidRDefault="00206019" w:rsidP="005407AD">
            <w:pPr>
              <w:pStyle w:val="Tabletext"/>
            </w:pPr>
            <w:r w:rsidRPr="00C70209">
              <w:t>Preterm infants (&lt;32 weeks gestational age) or &lt;1500 g</w:t>
            </w:r>
          </w:p>
          <w:p w14:paraId="705F7108" w14:textId="77777777" w:rsidR="00206019" w:rsidRPr="00C70209" w:rsidRDefault="00206019" w:rsidP="005407AD">
            <w:pPr>
              <w:pStyle w:val="Tabletext"/>
            </w:pPr>
            <w:r w:rsidRPr="00C70209">
              <w:t>N=80</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1880291C" w14:textId="432B2831" w:rsidR="00206019" w:rsidRPr="00C70209" w:rsidRDefault="00206019" w:rsidP="005407AD">
            <w:pPr>
              <w:pStyle w:val="Tabletext"/>
            </w:pPr>
            <w:r w:rsidRPr="00C70209">
              <w:t xml:space="preserve">FFP (10 mL/kg) on admission and at 24 hours of age (n=38) versus control (no treatment) (n=42) </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07B5CB8D" w14:textId="77777777" w:rsidR="00206019" w:rsidRPr="00C70209" w:rsidRDefault="00206019" w:rsidP="005407AD">
            <w:pPr>
              <w:pStyle w:val="Tabletext"/>
            </w:pPr>
            <w:r w:rsidRPr="00C70209">
              <w:t>Bleeding events</w:t>
            </w:r>
          </w:p>
        </w:tc>
      </w:tr>
      <w:tr w:rsidR="00206019" w:rsidRPr="00C70209" w14:paraId="3EC824C0" w14:textId="77777777" w:rsidTr="005407AD">
        <w:trPr>
          <w:tblHeader/>
        </w:trPr>
        <w:tc>
          <w:tcPr>
            <w:tcW w:w="1441"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5542DE6" w14:textId="64FE5480" w:rsidR="00206019" w:rsidRPr="00C70209" w:rsidRDefault="00206019" w:rsidP="000E261C">
            <w:pPr>
              <w:pStyle w:val="Tabletext"/>
            </w:pPr>
            <w:r w:rsidRPr="00C70209">
              <w:t>Ekblad (1991)</w:t>
            </w:r>
            <w:r w:rsidRPr="00C70209">
              <w:fldChar w:fldCharType="begin"/>
            </w:r>
            <w:r w:rsidR="000E261C">
              <w:instrText xml:space="preserve"> ADDIN EN.CITE &lt;EndNote&gt;&lt;Cite&gt;&lt;Author&gt;Ekblad&lt;/Author&gt;&lt;Year&gt;1992&lt;/Year&gt;&lt;RecNum&gt;985&lt;/RecNum&gt;&lt;DisplayText&gt;&lt;style face="superscript"&gt;288&lt;/style&gt;&lt;/DisplayText&gt;&lt;record&gt;&lt;rec-number&gt;985&lt;/rec-number&gt;&lt;foreign-keys&gt;&lt;key app="EN" db-id="9edve2wadsavt5ewavaxtda4f2tavzvts9ee" timestamp="1437365814"&gt;985&lt;/key&gt;&lt;/foreign-keys&gt;&lt;ref-type name="Journal Article"&gt;17&lt;/ref-type&gt;&lt;contributors&gt;&lt;authors&gt;&lt;author&gt;Ekblad, H.&lt;/author&gt;&lt;author&gt;Kero, P.&lt;/author&gt;&lt;author&gt;Korvenranta, H.&lt;/author&gt;&lt;/authors&gt;&lt;/contributors&gt;&lt;titles&gt;&lt;title&gt;Renal function in preterm infants during the first five days of life: influence of maturation and early colloid treatment&lt;/title&gt;&lt;secondary-title&gt;Biology of the Neonate&lt;/secondary-title&gt;&lt;alt-title&gt;Biol. Neonate&lt;/alt-title&gt;&lt;/titles&gt;&lt;periodical&gt;&lt;full-title&gt;Biol Neonate&lt;/full-title&gt;&lt;abbr-1&gt;Biology of the neonate&lt;/abbr-1&gt;&lt;/periodical&gt;&lt;pages&gt;308–317&lt;/pages&gt;&lt;volume&gt;61&lt;/volume&gt;&lt;number&gt;5&lt;/number&gt;&lt;dates&gt;&lt;year&gt;1992&lt;/year&gt;&lt;/dates&gt;&lt;isbn&gt;0006-3126&lt;/isbn&gt;&lt;urls&gt;&lt;related-urls&gt;&lt;url&gt;http://www.karger.com/Article/Abstract/243759&lt;/url&gt;&lt;/related-urls&gt;&lt;/urls&gt;&lt;electronic-resource-num&gt;DOI:10.1159/000243759&lt;/electronic-resource-num&gt;&lt;/record&gt;&lt;/Cite&gt;&lt;/EndNote&gt;</w:instrText>
            </w:r>
            <w:r w:rsidRPr="00C70209">
              <w:fldChar w:fldCharType="separate"/>
            </w:r>
            <w:r w:rsidR="000E261C" w:rsidRPr="000E261C">
              <w:rPr>
                <w:noProof/>
                <w:vertAlign w:val="superscript"/>
              </w:rPr>
              <w:t>288</w:t>
            </w:r>
            <w:r w:rsidRPr="00C70209">
              <w:fldChar w:fldCharType="end"/>
            </w:r>
          </w:p>
        </w:tc>
        <w:tc>
          <w:tcPr>
            <w:tcW w:w="1442" w:type="dxa"/>
            <w:tcBorders>
              <w:top w:val="single" w:sz="4" w:space="0" w:color="auto"/>
              <w:left w:val="single" w:sz="4" w:space="0" w:color="auto"/>
              <w:bottom w:val="single" w:sz="4" w:space="0" w:color="auto"/>
              <w:right w:val="single" w:sz="4" w:space="0" w:color="auto"/>
              <w:tl2br w:val="nil"/>
              <w:tr2bl w:val="nil"/>
            </w:tcBorders>
          </w:tcPr>
          <w:p w14:paraId="7971A346" w14:textId="77777777" w:rsidR="00206019" w:rsidRPr="00C70209" w:rsidRDefault="00206019" w:rsidP="005407AD">
            <w:pPr>
              <w:pStyle w:val="Tabletext"/>
            </w:pPr>
            <w:r w:rsidRPr="00C70209">
              <w:t>Level II</w:t>
            </w:r>
          </w:p>
          <w:p w14:paraId="1791A2A7" w14:textId="77777777" w:rsidR="00206019" w:rsidRPr="00C70209" w:rsidRDefault="00206019" w:rsidP="005407AD">
            <w:pPr>
              <w:pStyle w:val="Tabletext"/>
              <w:rPr>
                <w:i/>
              </w:rPr>
            </w:pPr>
            <w:r w:rsidRPr="00C70209">
              <w:rPr>
                <w:i/>
              </w:rPr>
              <w:t>Unclear</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49199BA3" w14:textId="77777777" w:rsidR="00206019" w:rsidRPr="00C70209" w:rsidRDefault="00206019" w:rsidP="005407AD">
            <w:pPr>
              <w:pStyle w:val="Tabletext"/>
            </w:pPr>
            <w:r w:rsidRPr="00C70209">
              <w:t>Preterm infants (&lt;30 and 30–34 weeks gestational age) and &lt;5 hours old</w:t>
            </w:r>
          </w:p>
          <w:p w14:paraId="7674942D" w14:textId="77777777" w:rsidR="00206019" w:rsidRPr="00C70209" w:rsidRDefault="00206019" w:rsidP="005407AD">
            <w:pPr>
              <w:pStyle w:val="Tabletext"/>
            </w:pPr>
            <w:r w:rsidRPr="00C70209">
              <w:t>N=40</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71658BFD" w14:textId="77777777" w:rsidR="00206019" w:rsidRPr="00C70209" w:rsidRDefault="00206019" w:rsidP="005407AD">
            <w:pPr>
              <w:pStyle w:val="Tabletext"/>
            </w:pPr>
            <w:r w:rsidRPr="00C70209">
              <w:t>FFP (10 mL/kg) over 2 hours, daily for 3 days (n=21) versus control (no treatment) (n=19)</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5FB85CAC" w14:textId="77777777" w:rsidR="00206019" w:rsidRPr="00C70209" w:rsidRDefault="00206019" w:rsidP="005407AD">
            <w:pPr>
              <w:pStyle w:val="Tabletext"/>
            </w:pPr>
            <w:r w:rsidRPr="00C70209">
              <w:t>Bleeding events</w:t>
            </w:r>
          </w:p>
        </w:tc>
      </w:tr>
      <w:tr w:rsidR="00206019" w:rsidRPr="00C70209" w14:paraId="0C591E7F" w14:textId="77777777" w:rsidTr="005407AD">
        <w:trPr>
          <w:tblHeader/>
        </w:trPr>
        <w:tc>
          <w:tcPr>
            <w:tcW w:w="1441"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F36B3AB" w14:textId="30A84BEE" w:rsidR="00206019" w:rsidRPr="00C70209" w:rsidRDefault="00206019" w:rsidP="000E261C">
            <w:pPr>
              <w:pStyle w:val="Tabletext"/>
            </w:pPr>
            <w:r w:rsidRPr="00C70209">
              <w:t>Gottuso (1976)</w:t>
            </w:r>
            <w:r w:rsidRPr="00C70209">
              <w:fldChar w:fldCharType="begin"/>
            </w:r>
            <w:r w:rsidR="000E261C">
              <w:instrText xml:space="preserve"> ADDIN EN.CITE &lt;EndNote&gt;&lt;Cite&gt;&lt;Author&gt;Gottuso&lt;/Author&gt;&lt;Year&gt;1976&lt;/Year&gt;&lt;RecNum&gt;986&lt;/RecNum&gt;&lt;DisplayText&gt;&lt;style face="superscript"&gt;289&lt;/style&gt;&lt;/DisplayText&gt;&lt;record&gt;&lt;rec-number&gt;986&lt;/rec-number&gt;&lt;foreign-keys&gt;&lt;key app="EN" db-id="9edve2wadsavt5ewavaxtda4f2tavzvts9ee" timestamp="1437365814"&gt;986&lt;/key&gt;&lt;/foreign-keys&gt;&lt;ref-type name="Journal Article"&gt;17&lt;/ref-type&gt;&lt;contributors&gt;&lt;authors&gt;&lt;author&gt;Gottuso, M. A. F. A. U.&lt;/author&gt;&lt;author&gt;Williams, M. L. F. A. U.&lt;/author&gt;&lt;author&gt;Oski, F. A.&lt;/author&gt;&lt;/authors&gt;&lt;/contributors&gt;&lt;titles&gt;&lt;title&gt;The role of exchange transfusions in the management of low-birth-weight infants with and without severe respiratory distress syndrome. II. Further observations and studies of mechanisms of action&lt;/title&gt;&lt;secondary-title&gt;The Journal of Pediatrics&lt;/secondary-title&gt;&lt;alt-title&gt;J. Pediatr.&lt;/alt-title&gt;&lt;/titles&gt;&lt;periodical&gt;&lt;full-title&gt;J Pediatr&lt;/full-title&gt;&lt;abbr-1&gt;The Journal of pediatrics&lt;/abbr-1&gt;&lt;/periodical&gt;&lt;pages&gt;279–285&lt;/pages&gt;&lt;volume&gt;89&lt;/volume&gt;&lt;number&gt;2&lt;/number&gt;&lt;dates&gt;&lt;year&gt;1976&lt;/year&gt;&lt;/dates&gt;&lt;isbn&gt;0022-3476&lt;/isbn&gt;&lt;urls&gt;&lt;related-urls&gt;&lt;url&gt;http://www.jpeds.com/article/S0022-3476(76)80468-4/abstract&lt;/url&gt;&lt;/related-urls&gt;&lt;/urls&gt;&lt;electronic-resource-num&gt;DOI:10.1016/S0022-3476(76)80468-4&lt;/electronic-resource-num&gt;&lt;/record&gt;&lt;/Cite&gt;&lt;/EndNote&gt;</w:instrText>
            </w:r>
            <w:r w:rsidRPr="00C70209">
              <w:fldChar w:fldCharType="separate"/>
            </w:r>
            <w:r w:rsidR="000E261C" w:rsidRPr="000E261C">
              <w:rPr>
                <w:noProof/>
                <w:vertAlign w:val="superscript"/>
              </w:rPr>
              <w:t>289</w:t>
            </w:r>
            <w:r w:rsidRPr="00C70209">
              <w:fldChar w:fldCharType="end"/>
            </w:r>
          </w:p>
        </w:tc>
        <w:tc>
          <w:tcPr>
            <w:tcW w:w="1442" w:type="dxa"/>
            <w:tcBorders>
              <w:top w:val="single" w:sz="4" w:space="0" w:color="auto"/>
              <w:left w:val="single" w:sz="4" w:space="0" w:color="auto"/>
              <w:bottom w:val="single" w:sz="4" w:space="0" w:color="auto"/>
              <w:right w:val="single" w:sz="4" w:space="0" w:color="auto"/>
              <w:tl2br w:val="nil"/>
              <w:tr2bl w:val="nil"/>
            </w:tcBorders>
          </w:tcPr>
          <w:p w14:paraId="10975967" w14:textId="77777777" w:rsidR="00206019" w:rsidRPr="00C70209" w:rsidRDefault="00206019" w:rsidP="005407AD">
            <w:pPr>
              <w:pStyle w:val="Tabletext"/>
            </w:pPr>
            <w:r w:rsidRPr="00C70209">
              <w:t>Level II</w:t>
            </w:r>
          </w:p>
          <w:p w14:paraId="194D7353" w14:textId="77777777" w:rsidR="00206019" w:rsidRPr="00C70209" w:rsidRDefault="00206019" w:rsidP="005407AD">
            <w:pPr>
              <w:pStyle w:val="Tabletext"/>
              <w:rPr>
                <w:i/>
              </w:rPr>
            </w:pPr>
            <w:r w:rsidRPr="00C70209">
              <w:rPr>
                <w:i/>
              </w:rPr>
              <w:t>Adequate</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4B4E05C0" w14:textId="18378E44" w:rsidR="00206019" w:rsidRPr="00C70209" w:rsidRDefault="00206019" w:rsidP="005407AD">
            <w:pPr>
              <w:pStyle w:val="Tabletext"/>
            </w:pPr>
            <w:r w:rsidRPr="00C70209">
              <w:t>Preterm infants</w:t>
            </w:r>
          </w:p>
          <w:p w14:paraId="0B3F8559" w14:textId="77777777" w:rsidR="00206019" w:rsidRPr="00C70209" w:rsidRDefault="00206019" w:rsidP="005407AD">
            <w:pPr>
              <w:pStyle w:val="Tabletext-evidencematrix"/>
            </w:pPr>
            <w:r w:rsidRPr="00C70209">
              <w:t>Group 1: 700–1000 g, &lt; 24 hours old</w:t>
            </w:r>
          </w:p>
          <w:p w14:paraId="1EEB5EB5" w14:textId="55DFAB25" w:rsidR="00206019" w:rsidRPr="00C70209" w:rsidRDefault="00206019" w:rsidP="005407AD">
            <w:pPr>
              <w:pStyle w:val="Tabletext-evidencematrix"/>
            </w:pPr>
            <w:r w:rsidRPr="00C70209">
              <w:t xml:space="preserve">Group 2: 1001–2000 g, &lt; 24 </w:t>
            </w:r>
            <w:r w:rsidR="00C6358C" w:rsidRPr="00C70209">
              <w:t>hours</w:t>
            </w:r>
            <w:r w:rsidRPr="00C70209">
              <w:t xml:space="preserve"> old</w:t>
            </w:r>
          </w:p>
          <w:p w14:paraId="469D0225" w14:textId="77777777" w:rsidR="00206019" w:rsidRPr="00C70209" w:rsidRDefault="00206019" w:rsidP="005407AD">
            <w:pPr>
              <w:pStyle w:val="Tabletext-evidencematrix"/>
            </w:pPr>
            <w:r w:rsidRPr="00C70209">
              <w:t>Group 3: &gt;1000 g, any age with partial thromboplastin time &gt; 60 s, and acidosis or hypoxia in 60% inspired oxygen</w:t>
            </w:r>
          </w:p>
          <w:p w14:paraId="10682EB8" w14:textId="77777777" w:rsidR="00206019" w:rsidRPr="00C70209" w:rsidRDefault="00206019" w:rsidP="005407AD">
            <w:pPr>
              <w:pStyle w:val="Tabletext"/>
            </w:pPr>
            <w:r w:rsidRPr="00C70209">
              <w:t>N=59</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07D50431" w14:textId="77777777" w:rsidR="00206019" w:rsidRPr="00C70209" w:rsidRDefault="00206019" w:rsidP="005407AD">
            <w:pPr>
              <w:pStyle w:val="Tabletext"/>
            </w:pPr>
            <w:r w:rsidRPr="00C70209">
              <w:t>FFP (15 mL/kg) (n=26) versus control (supportive care only) (n=33)</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120E79E3" w14:textId="77777777" w:rsidR="00206019" w:rsidRPr="00C70209" w:rsidRDefault="00206019" w:rsidP="005407AD">
            <w:pPr>
              <w:pStyle w:val="Tabletext"/>
            </w:pPr>
            <w:r w:rsidRPr="00C70209">
              <w:t>Mortality</w:t>
            </w:r>
          </w:p>
          <w:p w14:paraId="5066A1C7" w14:textId="77777777" w:rsidR="00206019" w:rsidRPr="00C70209" w:rsidRDefault="00206019" w:rsidP="005407AD">
            <w:pPr>
              <w:pStyle w:val="Tabletext"/>
            </w:pPr>
            <w:r w:rsidRPr="00C70209">
              <w:t>Bleeding events</w:t>
            </w:r>
          </w:p>
        </w:tc>
      </w:tr>
      <w:tr w:rsidR="00206019" w:rsidRPr="00C70209" w14:paraId="721E45C5" w14:textId="77777777" w:rsidTr="005407AD">
        <w:trPr>
          <w:tblHeader/>
        </w:trPr>
        <w:tc>
          <w:tcPr>
            <w:tcW w:w="1441"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1F3A163" w14:textId="5FBEC0A9" w:rsidR="00206019" w:rsidRPr="00C70209" w:rsidRDefault="00206019" w:rsidP="000E261C">
            <w:pPr>
              <w:pStyle w:val="Tabletext"/>
            </w:pPr>
            <w:r w:rsidRPr="00C70209">
              <w:t>NNNI (1996a)</w:t>
            </w:r>
            <w:r w:rsidR="00A06EBF">
              <w:fldChar w:fldCharType="begin"/>
            </w:r>
            <w:r w:rsidR="000E261C">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A06EBF">
              <w:fldChar w:fldCharType="separate"/>
            </w:r>
            <w:r w:rsidR="000E261C" w:rsidRPr="000E261C">
              <w:rPr>
                <w:noProof/>
                <w:vertAlign w:val="superscript"/>
              </w:rPr>
              <w:t>290</w:t>
            </w:r>
            <w:r w:rsidR="00A06EBF">
              <w:fldChar w:fldCharType="end"/>
            </w:r>
            <w:r w:rsidRPr="00C70209">
              <w:t xml:space="preserve"> </w:t>
            </w:r>
          </w:p>
        </w:tc>
        <w:tc>
          <w:tcPr>
            <w:tcW w:w="1442" w:type="dxa"/>
            <w:tcBorders>
              <w:top w:val="single" w:sz="4" w:space="0" w:color="auto"/>
              <w:left w:val="single" w:sz="4" w:space="0" w:color="auto"/>
              <w:bottom w:val="single" w:sz="4" w:space="0" w:color="auto"/>
              <w:right w:val="single" w:sz="4" w:space="0" w:color="auto"/>
              <w:tl2br w:val="nil"/>
              <w:tr2bl w:val="nil"/>
            </w:tcBorders>
          </w:tcPr>
          <w:p w14:paraId="0A833619" w14:textId="26598FAF" w:rsidR="00206019" w:rsidRPr="00C70209" w:rsidRDefault="00206019" w:rsidP="005407AD">
            <w:pPr>
              <w:pStyle w:val="Tabletext"/>
            </w:pPr>
            <w:r w:rsidRPr="00C70209">
              <w:t>Level II</w:t>
            </w:r>
          </w:p>
          <w:p w14:paraId="66BF1C78" w14:textId="77777777" w:rsidR="00206019" w:rsidRPr="00C70209" w:rsidRDefault="00206019" w:rsidP="005407AD">
            <w:pPr>
              <w:pStyle w:val="Tabletext"/>
            </w:pPr>
            <w:r w:rsidRPr="00C70209">
              <w:rPr>
                <w:i/>
              </w:rPr>
              <w:t>Adequate</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4CB41B0F" w14:textId="54EA0344" w:rsidR="00206019" w:rsidRPr="00C70209" w:rsidRDefault="00206019" w:rsidP="005407AD">
            <w:pPr>
              <w:pStyle w:val="Tabletext"/>
            </w:pPr>
            <w:r w:rsidRPr="00C70209">
              <w:t>Preterm infants (&lt;32 weeks gestational age), &lt;2 hours old</w:t>
            </w:r>
          </w:p>
          <w:p w14:paraId="347EE4C5" w14:textId="77777777" w:rsidR="00206019" w:rsidRPr="00C70209" w:rsidRDefault="00206019" w:rsidP="005407AD">
            <w:pPr>
              <w:pStyle w:val="Tabletext"/>
            </w:pPr>
            <w:r w:rsidRPr="00C70209">
              <w:t>N=515</w:t>
            </w:r>
            <w:r w:rsidRPr="00C70209">
              <w:rPr>
                <w:vertAlign w:val="superscript"/>
              </w:rPr>
              <w:t>a</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031B16A3" w14:textId="69B1C3C1" w:rsidR="00206019" w:rsidRPr="00C70209" w:rsidRDefault="00206019" w:rsidP="005407AD">
            <w:pPr>
              <w:pStyle w:val="Tabletext"/>
            </w:pPr>
            <w:r w:rsidRPr="00C70209">
              <w:t>FFP (20 mL/kg over 15 minutes then 10 mL/kg at 24 hours) (n=257) versus gelatin plasma substitute (n=261) versus control (maintenance fluids) (n=258)</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4140201D" w14:textId="77777777" w:rsidR="00206019" w:rsidRPr="00C70209" w:rsidRDefault="00206019" w:rsidP="005407AD">
            <w:pPr>
              <w:pStyle w:val="Tabletext"/>
            </w:pPr>
            <w:r w:rsidRPr="00C70209">
              <w:t>Mortality</w:t>
            </w:r>
          </w:p>
          <w:p w14:paraId="541CDB84" w14:textId="77777777" w:rsidR="00206019" w:rsidRPr="00C70209" w:rsidRDefault="00206019" w:rsidP="005407AD">
            <w:pPr>
              <w:pStyle w:val="Tabletext"/>
            </w:pPr>
            <w:r w:rsidRPr="00C70209">
              <w:t>Bleeding events</w:t>
            </w:r>
          </w:p>
        </w:tc>
      </w:tr>
      <w:tr w:rsidR="00206019" w:rsidRPr="00C70209" w14:paraId="42276752" w14:textId="77777777" w:rsidTr="005407AD">
        <w:trPr>
          <w:tblHeader/>
        </w:trPr>
        <w:tc>
          <w:tcPr>
            <w:tcW w:w="1441"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0E678936" w14:textId="547E89A6" w:rsidR="00206019" w:rsidRPr="00C70209" w:rsidRDefault="00206019" w:rsidP="005407AD">
            <w:pPr>
              <w:pStyle w:val="Tabletext"/>
            </w:pPr>
            <w:r w:rsidRPr="00C70209">
              <w:t>NNNI (1996b)</w:t>
            </w:r>
            <w:r w:rsidR="00A06EBF">
              <w:fldChar w:fldCharType="begin"/>
            </w:r>
            <w:r w:rsidR="000E261C">
              <w:instrText xml:space="preserve"> ADDIN EN.CITE &lt;EndNote&gt;&lt;Cite&gt;&lt;Author&gt;The Northern Neonatal Nursing Initiative Trial Group&lt;/Author&gt;&lt;Year&gt;1996b&lt;/Year&gt;&lt;RecNum&gt;143&lt;/RecNum&gt;&lt;DisplayText&gt;&lt;style face="superscript"&gt;291&lt;/style&gt;&lt;/DisplayText&gt;&lt;record&gt;&lt;rec-number&gt;143&lt;/rec-number&gt;&lt;foreign-keys&gt;&lt;key app="EN" db-id="9edve2wadsavt5ewavaxtda4f2tavzvts9ee" timestamp="1426550421"&gt;143&lt;/key&gt;&lt;/foreign-keys&gt;&lt;ref-type name="Journal Article"&gt;17&lt;/ref-type&gt;&lt;contributors&gt;&lt;authors&gt;&lt;author&gt;The Northern Neonatal Nursing Initiative Trial Group,&lt;/author&gt;&lt;/authors&gt;&lt;/contributors&gt;&lt;titles&gt;&lt;title&gt;Randomised trial of prophylactic early fresh-frozen plasma or gelatin or glucose in preterm babies: outcome at 2 years&lt;/title&gt;&lt;secondary-title&gt;The Lancet&lt;/secondary-title&gt;&lt;/titles&gt;&lt;periodical&gt;&lt;full-title&gt;The Lancet&lt;/full-title&gt;&lt;/periodical&gt;&lt;pages&gt;229–232&lt;/pages&gt;&lt;volume&gt;348&lt;/volume&gt;&lt;reprint-edition&gt;NOT IN FILE&lt;/reprint-edition&gt;&lt;dates&gt;&lt;year&gt;1996b&lt;/year&gt;&lt;/dates&gt;&lt;urls&gt;&lt;/urls&gt;&lt;/record&gt;&lt;/Cite&gt;&lt;/EndNote&gt;</w:instrText>
            </w:r>
            <w:r w:rsidR="00A06EBF">
              <w:fldChar w:fldCharType="separate"/>
            </w:r>
            <w:r w:rsidR="000E261C" w:rsidRPr="000E261C">
              <w:rPr>
                <w:noProof/>
                <w:vertAlign w:val="superscript"/>
              </w:rPr>
              <w:t>291</w:t>
            </w:r>
            <w:r w:rsidR="00A06EBF">
              <w:fldChar w:fldCharType="end"/>
            </w:r>
          </w:p>
          <w:p w14:paraId="35078CCC" w14:textId="6CD5B994" w:rsidR="00206019" w:rsidRPr="00C70209" w:rsidRDefault="00206019" w:rsidP="005407AD">
            <w:pPr>
              <w:pStyle w:val="Tabletext-evidencematrix"/>
            </w:pPr>
            <w:r w:rsidRPr="00C70209">
              <w:t>*2-year follow</w:t>
            </w:r>
            <w:r w:rsidR="00674A97" w:rsidRPr="00C70209">
              <w:t>-</w:t>
            </w:r>
            <w:r w:rsidRPr="00C70209">
              <w:t>up</w:t>
            </w:r>
          </w:p>
        </w:tc>
        <w:tc>
          <w:tcPr>
            <w:tcW w:w="1442" w:type="dxa"/>
            <w:tcBorders>
              <w:top w:val="single" w:sz="4" w:space="0" w:color="auto"/>
              <w:left w:val="single" w:sz="4" w:space="0" w:color="auto"/>
              <w:bottom w:val="single" w:sz="4" w:space="0" w:color="auto"/>
              <w:right w:val="single" w:sz="4" w:space="0" w:color="auto"/>
              <w:tl2br w:val="nil"/>
              <w:tr2bl w:val="nil"/>
            </w:tcBorders>
          </w:tcPr>
          <w:p w14:paraId="7DB14014" w14:textId="308C279D" w:rsidR="00206019" w:rsidRPr="00C70209" w:rsidRDefault="00206019" w:rsidP="005407AD">
            <w:pPr>
              <w:pStyle w:val="Tabletext"/>
            </w:pPr>
            <w:r w:rsidRPr="00C70209">
              <w:t>Level II</w:t>
            </w:r>
          </w:p>
          <w:p w14:paraId="13F43488" w14:textId="77777777" w:rsidR="00206019" w:rsidRPr="00C70209" w:rsidRDefault="00206019" w:rsidP="005407AD">
            <w:pPr>
              <w:pStyle w:val="Tabletext"/>
            </w:pPr>
            <w:r w:rsidRPr="00C70209">
              <w:rPr>
                <w:i/>
              </w:rPr>
              <w:t>Adequate</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1A90033A" w14:textId="0BD878B2" w:rsidR="00206019" w:rsidRPr="00C70209" w:rsidRDefault="00206019" w:rsidP="005407AD">
            <w:pPr>
              <w:pStyle w:val="Tabletext"/>
            </w:pPr>
            <w:r w:rsidRPr="00C70209">
              <w:t>Preterm infants (&lt;32 weeks gestational age), &lt;2 hours old</w:t>
            </w:r>
          </w:p>
          <w:p w14:paraId="21D875EE" w14:textId="77777777" w:rsidR="00206019" w:rsidRPr="00C70209" w:rsidRDefault="00206019" w:rsidP="005407AD">
            <w:pPr>
              <w:pStyle w:val="Tabletext"/>
            </w:pPr>
            <w:r w:rsidRPr="00C70209">
              <w:t>N=515</w:t>
            </w:r>
            <w:r w:rsidRPr="00C70209">
              <w:rPr>
                <w:vertAlign w:val="superscript"/>
              </w:rPr>
              <w:t>a</w:t>
            </w:r>
          </w:p>
        </w:tc>
        <w:tc>
          <w:tcPr>
            <w:tcW w:w="1847" w:type="dxa"/>
            <w:tcBorders>
              <w:top w:val="single" w:sz="4" w:space="0" w:color="auto"/>
              <w:left w:val="single" w:sz="4" w:space="0" w:color="auto"/>
              <w:bottom w:val="single" w:sz="4" w:space="0" w:color="auto"/>
              <w:right w:val="single" w:sz="4" w:space="0" w:color="auto"/>
              <w:tl2br w:val="nil"/>
              <w:tr2bl w:val="nil"/>
            </w:tcBorders>
          </w:tcPr>
          <w:p w14:paraId="0830E53C" w14:textId="2F18472E" w:rsidR="00206019" w:rsidRPr="00C70209" w:rsidRDefault="00206019" w:rsidP="005407AD">
            <w:pPr>
              <w:pStyle w:val="Tabletext"/>
            </w:pPr>
            <w:r w:rsidRPr="00C70209">
              <w:t>FFP (20 mL/kg over 15 minutes then 10 mL/kg at 24 hours) (n=257) versus gelatin plasma substitute (n=261) versus control (maintenance fluids) (n=258)</w:t>
            </w:r>
          </w:p>
        </w:tc>
        <w:tc>
          <w:tcPr>
            <w:tcW w:w="1848" w:type="dxa"/>
            <w:tcBorders>
              <w:top w:val="single" w:sz="4" w:space="0" w:color="auto"/>
              <w:left w:val="single" w:sz="4" w:space="0" w:color="auto"/>
              <w:bottom w:val="single" w:sz="4" w:space="0" w:color="auto"/>
              <w:right w:val="single" w:sz="4" w:space="0" w:color="auto"/>
              <w:tl2br w:val="nil"/>
              <w:tr2bl w:val="nil"/>
            </w:tcBorders>
          </w:tcPr>
          <w:p w14:paraId="56D6E3FF" w14:textId="77777777" w:rsidR="00206019" w:rsidRPr="00C70209" w:rsidRDefault="00206019" w:rsidP="005407AD">
            <w:pPr>
              <w:pStyle w:val="Tabletext"/>
            </w:pPr>
            <w:r w:rsidRPr="00C70209">
              <w:t>Mortality</w:t>
            </w:r>
          </w:p>
          <w:p w14:paraId="0CF58621" w14:textId="77777777" w:rsidR="00206019" w:rsidRPr="00C70209" w:rsidRDefault="00206019" w:rsidP="005407AD">
            <w:pPr>
              <w:pStyle w:val="Tabletext"/>
            </w:pPr>
            <w:r w:rsidRPr="00C70209">
              <w:t>Bleeding events</w:t>
            </w:r>
          </w:p>
        </w:tc>
      </w:tr>
    </w:tbl>
    <w:p w14:paraId="7CB38BA1" w14:textId="77777777" w:rsidR="00206019" w:rsidRPr="00C70209" w:rsidRDefault="00206019" w:rsidP="005407AD">
      <w:pPr>
        <w:pStyle w:val="TableFigNotes0"/>
      </w:pPr>
      <w:r w:rsidRPr="00C70209">
        <w:t>FFP, fresh frozen plasma; NNNI, Northern Neonatal Nursing Initiative</w:t>
      </w:r>
    </w:p>
    <w:p w14:paraId="0F008D56" w14:textId="77777777" w:rsidR="00206019" w:rsidRPr="00C70209" w:rsidRDefault="00206019" w:rsidP="005407AD">
      <w:pPr>
        <w:pStyle w:val="TableFigNotes18"/>
        <w:rPr>
          <w:b/>
        </w:rPr>
      </w:pPr>
      <w:r w:rsidRPr="00C70209">
        <w:rPr>
          <w:b/>
        </w:rPr>
        <w:t xml:space="preserve">a. </w:t>
      </w:r>
      <w:r w:rsidRPr="00C70209">
        <w:t xml:space="preserve">NNNI (1996) was a three-arm trial. Only FFP versus control </w:t>
      </w:r>
      <w:r w:rsidRPr="00C70209">
        <w:rPr>
          <w:b/>
        </w:rPr>
        <w:t>(</w:t>
      </w:r>
      <w:r w:rsidRPr="00C70209">
        <w:t>glucose as 10% dextrose or dextrose saline) is reported here.</w:t>
      </w:r>
    </w:p>
    <w:p w14:paraId="233ADACF" w14:textId="77777777" w:rsidR="00206019" w:rsidRPr="00C70209" w:rsidRDefault="00206019" w:rsidP="005407AD">
      <w:pPr>
        <w:pStyle w:val="BodyText"/>
      </w:pPr>
      <w:r w:rsidRPr="00C70209">
        <w:br w:type="page"/>
      </w:r>
    </w:p>
    <w:p w14:paraId="23E90461" w14:textId="77777777" w:rsidR="00206019" w:rsidRPr="00C70209" w:rsidRDefault="00206019" w:rsidP="005407AD">
      <w:pPr>
        <w:pStyle w:val="Heading5"/>
        <w:rPr>
          <w:lang w:val="en-AU"/>
        </w:rPr>
      </w:pPr>
      <w:r w:rsidRPr="00C70209">
        <w:rPr>
          <w:lang w:val="en-AU"/>
        </w:rPr>
        <w:t>Results</w:t>
      </w:r>
    </w:p>
    <w:p w14:paraId="3D59B429" w14:textId="77777777" w:rsidR="00206019" w:rsidRPr="00C70209" w:rsidRDefault="00206019" w:rsidP="005407AD">
      <w:pPr>
        <w:pStyle w:val="Heading6"/>
      </w:pPr>
      <w:r w:rsidRPr="00C70209">
        <w:t>Mortality</w:t>
      </w:r>
    </w:p>
    <w:p w14:paraId="35616834" w14:textId="0912347B" w:rsidR="00206019" w:rsidRPr="00C70209" w:rsidRDefault="00206019" w:rsidP="005407AD">
      <w:pPr>
        <w:pStyle w:val="BodyText"/>
        <w:rPr>
          <w:bCs/>
          <w:lang w:eastAsia="en-GB"/>
        </w:rPr>
      </w:pPr>
      <w:r w:rsidRPr="00C70209">
        <w:rPr>
          <w:rFonts w:eastAsiaTheme="minorEastAsia" w:cs="Calibri"/>
          <w:lang w:eastAsia="zh-TW"/>
        </w:rPr>
        <w:t>The systematic review and hand-searching process identified</w:t>
      </w:r>
      <w:r w:rsidRPr="00C70209">
        <w:rPr>
          <w:lang w:eastAsia="en-GB"/>
        </w:rPr>
        <w:t xml:space="preserve"> one good-quality Level I study (Osborn 2004) </w:t>
      </w:r>
      <w:r w:rsidRPr="00C70209">
        <w:t xml:space="preserve">that </w:t>
      </w:r>
      <w:r w:rsidRPr="00C70209">
        <w:rPr>
          <w:lang w:eastAsia="en-GB"/>
        </w:rPr>
        <w:t xml:space="preserve">assessed the incidence of mortality in preterm infants administered FFP compared with no FFP or placebo. Additional data from the RCT conducted by the NNNI (NNNI 1996a, NNNI </w:t>
      </w:r>
      <w:r w:rsidRPr="00C70209">
        <w:rPr>
          <w:shd w:val="clear" w:color="auto" w:fill="FFFFFF" w:themeFill="background1"/>
          <w:lang w:eastAsia="en-GB"/>
        </w:rPr>
        <w:t>1996b) was</w:t>
      </w:r>
      <w:r w:rsidRPr="00C70209">
        <w:rPr>
          <w:lang w:eastAsia="en-GB"/>
        </w:rPr>
        <w:t xml:space="preserve"> retrieved and included in our review</w:t>
      </w:r>
      <w:r w:rsidRPr="00C70209">
        <w:rPr>
          <w:bCs/>
          <w:lang w:eastAsia="en-GB"/>
        </w:rPr>
        <w:t>.</w:t>
      </w:r>
      <w:r w:rsidRPr="00C70209">
        <w:rPr>
          <w:b/>
          <w:lang w:eastAsia="en-GB"/>
        </w:rPr>
        <w:t xml:space="preserve"> </w:t>
      </w:r>
      <w:r w:rsidRPr="00C70209">
        <w:rPr>
          <w:b/>
          <w:lang w:eastAsia="en-GB"/>
        </w:rPr>
        <w:fldChar w:fldCharType="begin"/>
      </w:r>
      <w:r w:rsidRPr="00C70209">
        <w:rPr>
          <w:b/>
          <w:lang w:eastAsia="en-GB"/>
        </w:rPr>
        <w:instrText xml:space="preserve"> REF _Ref420497370 \h  \* MERGEFORMAT </w:instrText>
      </w:r>
      <w:r w:rsidRPr="00C70209">
        <w:rPr>
          <w:b/>
          <w:lang w:eastAsia="en-GB"/>
        </w:rPr>
      </w:r>
      <w:r w:rsidRPr="00C70209">
        <w:rPr>
          <w:b/>
          <w:lang w:eastAsia="en-GB"/>
        </w:rPr>
        <w:fldChar w:fldCharType="separate"/>
      </w:r>
      <w:r w:rsidR="000F7A9B" w:rsidRPr="000F7A9B">
        <w:rPr>
          <w:b/>
        </w:rPr>
        <w:t>Table 3.3.3</w:t>
      </w:r>
      <w:r w:rsidRPr="00C70209">
        <w:rPr>
          <w:b/>
          <w:lang w:eastAsia="en-GB"/>
        </w:rPr>
        <w:fldChar w:fldCharType="end"/>
      </w:r>
      <w:r w:rsidRPr="00C70209">
        <w:rPr>
          <w:lang w:eastAsia="en-GB"/>
        </w:rPr>
        <w:t xml:space="preserve"> </w:t>
      </w:r>
      <w:r w:rsidRPr="00C70209">
        <w:rPr>
          <w:bCs/>
          <w:lang w:eastAsia="en-GB"/>
        </w:rPr>
        <w:t>summarises the results from these studies.</w:t>
      </w:r>
    </w:p>
    <w:p w14:paraId="74E76E86" w14:textId="1A741359" w:rsidR="00206019" w:rsidRPr="00C70209" w:rsidRDefault="00206019" w:rsidP="005407AD">
      <w:pPr>
        <w:pStyle w:val="BodyText"/>
      </w:pPr>
      <w:r w:rsidRPr="00C70209">
        <w:rPr>
          <w:lang w:eastAsia="en-GB"/>
        </w:rPr>
        <w:t xml:space="preserve">The systematic review by </w:t>
      </w:r>
      <w:r w:rsidRPr="00C70209">
        <w:t>Osborn</w:t>
      </w:r>
      <w:r w:rsidRPr="00C70209">
        <w:rPr>
          <w:lang w:eastAsia="en-GB"/>
        </w:rPr>
        <w:t xml:space="preserve"> (2004) conducted a meta-analysis of three RCTs (Beverley 1985, Gottuso 1976, NNNI 1996a) involving 654 preterm infants and reported no significant difference between treatment groups comparing FFP with no FPP (</w:t>
      </w:r>
      <w:r w:rsidRPr="00C70209">
        <w:t xml:space="preserve">RR 1.05; 95%CI 0.81, 1.36). </w:t>
      </w:r>
      <w:r w:rsidRPr="00C70209">
        <w:rPr>
          <w:lang w:eastAsia="en-GB"/>
        </w:rPr>
        <w:t xml:space="preserve">There were 76 (23.7%) deaths in the FFP group compared with 78 (23.4%) deaths in the control group. </w:t>
      </w:r>
      <w:r w:rsidRPr="00C70209">
        <w:t>There was no significant heterogeneity for this outcome (I</w:t>
      </w:r>
      <w:r w:rsidRPr="00C70209">
        <w:rPr>
          <w:vertAlign w:val="superscript"/>
        </w:rPr>
        <w:t>2</w:t>
      </w:r>
      <w:r w:rsidRPr="00C70209">
        <w:t>=0%).</w:t>
      </w:r>
    </w:p>
    <w:p w14:paraId="6D881080" w14:textId="0A9B0328" w:rsidR="00206019" w:rsidRPr="00C70209" w:rsidRDefault="00206019" w:rsidP="005407AD">
      <w:pPr>
        <w:pStyle w:val="BodyText"/>
        <w:rPr>
          <w:bCs/>
          <w:lang w:eastAsia="en-GB"/>
        </w:rPr>
      </w:pPr>
      <w:r w:rsidRPr="00C70209">
        <w:rPr>
          <w:lang w:eastAsia="en-GB"/>
        </w:rPr>
        <w:t>The large multicentre trial conducted by the NNNI (</w:t>
      </w:r>
      <w:r w:rsidRPr="00C70209">
        <w:rPr>
          <w:bCs/>
          <w:lang w:eastAsia="en-GB"/>
        </w:rPr>
        <w:t>NNNI 1996a) reported no significant difference in mortality before 6 weeks (RR 1.00; 95%CI 0.68, 1.48) or before discharge (RR 1.05; 95%CI 0.73, 1.50). Subgroup analyses were performed for</w:t>
      </w:r>
      <w:r w:rsidRPr="00C70209">
        <w:rPr>
          <w:bCs/>
          <w:iCs/>
          <w:lang w:eastAsia="en-GB"/>
        </w:rPr>
        <w:t xml:space="preserve"> cause-specific mortality before discharge, which also showed</w:t>
      </w:r>
      <w:r w:rsidRPr="00C70209">
        <w:rPr>
          <w:bCs/>
          <w:lang w:eastAsia="en-GB"/>
        </w:rPr>
        <w:t xml:space="preserve"> no significant difference in mortality due to respiratory distress (RR 0.97; 95%CI 0.59, 1.60), IVH (RR 1.88; 95%CI 0.81, 4.36), NEC (RR 0.72; 95%CI 0.23, 2.23) or other (RR 0.50; 95%CI 0.09, 2.72).</w:t>
      </w:r>
    </w:p>
    <w:p w14:paraId="17EDE83A" w14:textId="6B33332B" w:rsidR="00206019" w:rsidRPr="00C70209" w:rsidRDefault="00206019" w:rsidP="005407AD">
      <w:pPr>
        <w:pStyle w:val="BodyText"/>
        <w:rPr>
          <w:bCs/>
          <w:lang w:eastAsia="en-GB"/>
        </w:rPr>
      </w:pPr>
      <w:r w:rsidRPr="00C70209">
        <w:rPr>
          <w:bCs/>
          <w:lang w:eastAsia="en-GB"/>
        </w:rPr>
        <w:t xml:space="preserve">NNNI (1996b) was a follow-up of survivors from NNNI (1996a) 2 years </w:t>
      </w:r>
      <w:r w:rsidR="00C6358C" w:rsidRPr="00C70209">
        <w:rPr>
          <w:bCs/>
          <w:lang w:eastAsia="en-GB"/>
        </w:rPr>
        <w:t>post intervention</w:t>
      </w:r>
      <w:r w:rsidRPr="00C70209">
        <w:rPr>
          <w:bCs/>
          <w:lang w:eastAsia="en-GB"/>
        </w:rPr>
        <w:t>. There were no significant differences in overall mortality before 2 years of age (RR 1.02; 95%CI 0.73, 1.43); neonatal mortality before 4 weeks of age (RR 0.93; 95%CI 0.63, 1.39) or infant mortality between 1 and 23 months (RR 1.41; 95%CI 0.64, 3.11). Subgroup analyses were performed for cause-specific mortality in infants aged 1–23 months. There were no significant difference in mortality due to chronic lung disease (RR 1.41; 95%CI 0.45, 4.37), sudden unexpected death (RR 4.02; 95%CI 0.45, 35.68), infection (RR 1.00; 95%CI 0.14, 7.07) or other causes (RR 0.50; 95%CI 0.05, 5.50).</w:t>
      </w:r>
    </w:p>
    <w:p w14:paraId="1CF2B7F0" w14:textId="77777777" w:rsidR="00206019" w:rsidRPr="00C70209" w:rsidRDefault="00206019" w:rsidP="005407AD">
      <w:pPr>
        <w:pStyle w:val="BodyText"/>
        <w:rPr>
          <w:bCs/>
          <w:iCs/>
          <w:lang w:eastAsia="en-GB"/>
        </w:rPr>
      </w:pPr>
    </w:p>
    <w:p w14:paraId="268734E0" w14:textId="77777777" w:rsidR="00206019" w:rsidRPr="00C70209" w:rsidRDefault="00206019" w:rsidP="005407AD">
      <w:pPr>
        <w:rPr>
          <w:bCs/>
          <w:iCs/>
          <w:lang w:eastAsia="en-GB"/>
        </w:rPr>
        <w:sectPr w:rsidR="00206019" w:rsidRPr="00C70209" w:rsidSect="005407AD">
          <w:footnotePr>
            <w:numFmt w:val="lowerLetter"/>
          </w:footnotePr>
          <w:pgSz w:w="11906" w:h="16838" w:code="9"/>
          <w:pgMar w:top="1440" w:right="1440" w:bottom="1440" w:left="1440" w:header="709" w:footer="709" w:gutter="0"/>
          <w:cols w:space="708"/>
          <w:docGrid w:linePitch="326"/>
        </w:sectPr>
      </w:pPr>
    </w:p>
    <w:p w14:paraId="2C04422E" w14:textId="77777777" w:rsidR="00206019" w:rsidRPr="00C70209" w:rsidRDefault="00206019" w:rsidP="005407AD">
      <w:pPr>
        <w:pStyle w:val="Caption"/>
      </w:pPr>
      <w:bookmarkStart w:id="667" w:name="_Ref420497370"/>
      <w:bookmarkStart w:id="668" w:name="_Toc427747160"/>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w:t>
      </w:r>
      <w:r w:rsidRPr="00C70209">
        <w:fldChar w:fldCharType="end"/>
      </w:r>
      <w:bookmarkEnd w:id="667"/>
      <w:r w:rsidRPr="00C70209">
        <w:t xml:space="preserve"> </w:t>
      </w:r>
      <w:r w:rsidRPr="00C70209">
        <w:tab/>
        <w:t>Preterm infants: Results for FFP versus no FFP – mortality</w:t>
      </w:r>
      <w:bookmarkEnd w:id="6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48AD262C" w14:textId="77777777" w:rsidTr="005407AD">
        <w:trPr>
          <w:cantSplit/>
          <w:tblHeader/>
        </w:trPr>
        <w:tc>
          <w:tcPr>
            <w:tcW w:w="389" w:type="pct"/>
            <w:vMerge w:val="restart"/>
          </w:tcPr>
          <w:p w14:paraId="3A6B9928" w14:textId="77777777" w:rsidR="00206019" w:rsidRPr="00C70209" w:rsidRDefault="00206019" w:rsidP="005407AD">
            <w:pPr>
              <w:pStyle w:val="TableH2"/>
              <w:rPr>
                <w:rFonts w:eastAsia="Arial Unicode MS"/>
              </w:rPr>
            </w:pPr>
            <w:r w:rsidRPr="00C70209">
              <w:rPr>
                <w:rFonts w:eastAsia="Arial Unicode MS"/>
              </w:rPr>
              <w:t>Study</w:t>
            </w:r>
          </w:p>
          <w:p w14:paraId="4CDF6115"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09C3C65"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2" w:type="pct"/>
            <w:vMerge w:val="restart"/>
          </w:tcPr>
          <w:p w14:paraId="74C5B964"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60663533"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4C13D9BE" w14:textId="77777777" w:rsidR="00206019" w:rsidRPr="00C70209" w:rsidRDefault="00206019" w:rsidP="005407AD">
            <w:pPr>
              <w:pStyle w:val="TableH2"/>
              <w:rPr>
                <w:rFonts w:eastAsia="Arial Unicode MS"/>
              </w:rPr>
            </w:pPr>
            <w:r w:rsidRPr="00C70209">
              <w:rPr>
                <w:rFonts w:eastAsia="Arial Unicode MS"/>
              </w:rPr>
              <w:t>Setting</w:t>
            </w:r>
          </w:p>
          <w:p w14:paraId="30951D4D"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6391CD31"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6B79AFCF"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365A7E54"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48C13B5F" w14:textId="77777777" w:rsidTr="005407AD">
        <w:trPr>
          <w:cantSplit/>
          <w:tblHeader/>
        </w:trPr>
        <w:tc>
          <w:tcPr>
            <w:tcW w:w="389" w:type="pct"/>
            <w:vMerge/>
          </w:tcPr>
          <w:p w14:paraId="359E2EAA" w14:textId="77777777" w:rsidR="00206019" w:rsidRPr="00C70209" w:rsidRDefault="00206019" w:rsidP="005407AD">
            <w:pPr>
              <w:pStyle w:val="TableH2"/>
              <w:rPr>
                <w:rFonts w:eastAsia="Arial Unicode MS"/>
              </w:rPr>
            </w:pPr>
          </w:p>
        </w:tc>
        <w:tc>
          <w:tcPr>
            <w:tcW w:w="492" w:type="pct"/>
            <w:vMerge/>
          </w:tcPr>
          <w:p w14:paraId="107110F1" w14:textId="77777777" w:rsidR="00206019" w:rsidRPr="00C70209" w:rsidRDefault="00206019" w:rsidP="005407AD">
            <w:pPr>
              <w:pStyle w:val="TableH2"/>
              <w:rPr>
                <w:rFonts w:eastAsia="Arial Unicode MS"/>
              </w:rPr>
            </w:pPr>
          </w:p>
        </w:tc>
        <w:tc>
          <w:tcPr>
            <w:tcW w:w="490" w:type="pct"/>
            <w:vMerge/>
          </w:tcPr>
          <w:p w14:paraId="5CA3B794" w14:textId="77777777" w:rsidR="00206019" w:rsidRPr="00C70209" w:rsidRDefault="00206019" w:rsidP="005407AD">
            <w:pPr>
              <w:pStyle w:val="TableH2"/>
              <w:rPr>
                <w:rFonts w:eastAsia="Arial Unicode MS"/>
              </w:rPr>
            </w:pPr>
          </w:p>
        </w:tc>
        <w:tc>
          <w:tcPr>
            <w:tcW w:w="490" w:type="pct"/>
            <w:vMerge/>
          </w:tcPr>
          <w:p w14:paraId="0FC6944A" w14:textId="77777777" w:rsidR="00206019" w:rsidRPr="00C70209" w:rsidRDefault="00206019" w:rsidP="005407AD">
            <w:pPr>
              <w:pStyle w:val="TableH2"/>
              <w:rPr>
                <w:rFonts w:eastAsia="Arial Unicode MS"/>
              </w:rPr>
            </w:pPr>
          </w:p>
        </w:tc>
        <w:tc>
          <w:tcPr>
            <w:tcW w:w="491" w:type="pct"/>
            <w:vMerge/>
          </w:tcPr>
          <w:p w14:paraId="5033A775" w14:textId="77777777" w:rsidR="00206019" w:rsidRPr="00C70209" w:rsidRDefault="00206019" w:rsidP="005407AD">
            <w:pPr>
              <w:pStyle w:val="TableH2"/>
              <w:rPr>
                <w:rFonts w:eastAsia="Arial Unicode MS"/>
              </w:rPr>
            </w:pPr>
          </w:p>
        </w:tc>
        <w:tc>
          <w:tcPr>
            <w:tcW w:w="490" w:type="pct"/>
            <w:vMerge/>
          </w:tcPr>
          <w:p w14:paraId="68AC25C4" w14:textId="77777777" w:rsidR="00206019" w:rsidRPr="00C70209" w:rsidRDefault="00206019" w:rsidP="005407AD">
            <w:pPr>
              <w:pStyle w:val="TableH2"/>
              <w:rPr>
                <w:rFonts w:eastAsia="Arial Unicode MS"/>
              </w:rPr>
            </w:pPr>
          </w:p>
        </w:tc>
        <w:tc>
          <w:tcPr>
            <w:tcW w:w="520" w:type="pct"/>
          </w:tcPr>
          <w:p w14:paraId="2F31D07B" w14:textId="77777777" w:rsidR="00206019" w:rsidRPr="00C70209" w:rsidRDefault="00206019" w:rsidP="005407AD">
            <w:pPr>
              <w:pStyle w:val="TableH2"/>
              <w:rPr>
                <w:rFonts w:eastAsia="Arial Unicode MS"/>
              </w:rPr>
            </w:pPr>
            <w:r w:rsidRPr="00C70209">
              <w:rPr>
                <w:rFonts w:eastAsia="Arial Unicode MS"/>
              </w:rPr>
              <w:t>FFP</w:t>
            </w:r>
          </w:p>
          <w:p w14:paraId="2517D753"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1EAC606C" w14:textId="77777777" w:rsidR="00206019" w:rsidRPr="00C70209" w:rsidRDefault="00206019" w:rsidP="005407AD">
            <w:pPr>
              <w:pStyle w:val="TableH2"/>
              <w:rPr>
                <w:rFonts w:eastAsia="Arial Unicode MS"/>
              </w:rPr>
            </w:pPr>
            <w:r w:rsidRPr="00C70209">
              <w:rPr>
                <w:rFonts w:eastAsia="Arial Unicode MS"/>
              </w:rPr>
              <w:t>No FFP</w:t>
            </w:r>
          </w:p>
          <w:p w14:paraId="55FBDDD5"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3A7A22F9"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7A9C8830" w14:textId="77777777" w:rsidR="00206019" w:rsidRPr="00C70209" w:rsidRDefault="00206019" w:rsidP="005407AD">
            <w:pPr>
              <w:pStyle w:val="TableH2"/>
              <w:rPr>
                <w:rFonts w:eastAsia="Arial Unicode MS"/>
                <w:i/>
              </w:rPr>
            </w:pPr>
            <w:r w:rsidRPr="00C70209">
              <w:rPr>
                <w:rFonts w:eastAsia="Arial Unicode MS"/>
                <w:i/>
              </w:rPr>
              <w:t>Statistical significance</w:t>
            </w:r>
          </w:p>
          <w:p w14:paraId="6221A28E" w14:textId="2CBCADDD"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3F660B03"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447076E8" w14:textId="77777777" w:rsidTr="005407AD">
        <w:trPr>
          <w:cantSplit/>
        </w:trPr>
        <w:tc>
          <w:tcPr>
            <w:tcW w:w="5000" w:type="pct"/>
            <w:gridSpan w:val="10"/>
            <w:shd w:val="clear" w:color="auto" w:fill="000000" w:themeFill="text1"/>
          </w:tcPr>
          <w:p w14:paraId="380F77B7"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 evidence</w:t>
            </w:r>
          </w:p>
        </w:tc>
      </w:tr>
      <w:tr w:rsidR="00206019" w:rsidRPr="00C70209" w14:paraId="2A009D7B" w14:textId="77777777" w:rsidTr="005407AD">
        <w:trPr>
          <w:cantSplit/>
        </w:trPr>
        <w:tc>
          <w:tcPr>
            <w:tcW w:w="389" w:type="pct"/>
          </w:tcPr>
          <w:p w14:paraId="298E6A70" w14:textId="0C328EDA" w:rsidR="00206019" w:rsidRPr="00C70209" w:rsidRDefault="00206019" w:rsidP="005407AD">
            <w:pPr>
              <w:pStyle w:val="Tabletext-evidencematrix"/>
            </w:pPr>
            <w:r w:rsidRPr="00C70209">
              <w:t>Osborn 2004</w:t>
            </w:r>
            <w:r w:rsidRPr="00C70209">
              <w:fldChar w:fldCharType="begin"/>
            </w:r>
            <w:r w:rsidR="000E261C">
              <w:instrText xml:space="preserve"> ADDIN EN.CITE &lt;EndNote&gt;&lt;Cite&gt;&lt;Author&gt;Osborn&lt;/Author&gt;&lt;Year&gt;2004&lt;/Year&gt;&lt;RecNum&gt;141&lt;/RecNum&gt;&lt;DisplayText&gt;&lt;style face="superscript"&gt;28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Pr="00C70209">
              <w:fldChar w:fldCharType="separate"/>
            </w:r>
            <w:r w:rsidR="000E261C" w:rsidRPr="000E261C">
              <w:rPr>
                <w:noProof/>
                <w:vertAlign w:val="superscript"/>
              </w:rPr>
              <w:t>286</w:t>
            </w:r>
            <w:r w:rsidRPr="00C70209">
              <w:fldChar w:fldCharType="end"/>
            </w:r>
          </w:p>
          <w:p w14:paraId="57962174" w14:textId="77777777" w:rsidR="00206019" w:rsidRPr="00C70209" w:rsidRDefault="00206019" w:rsidP="005407AD">
            <w:pPr>
              <w:pStyle w:val="Tabletext-evidencematrix"/>
            </w:pPr>
            <w:r w:rsidRPr="00C70209">
              <w:t>Level I</w:t>
            </w:r>
          </w:p>
          <w:p w14:paraId="358E4605" w14:textId="77777777" w:rsidR="00206019" w:rsidRPr="00C70209" w:rsidRDefault="00206019" w:rsidP="005407AD">
            <w:pPr>
              <w:pStyle w:val="Tabletext-evidencematrix"/>
              <w:rPr>
                <w:i/>
                <w:iCs/>
              </w:rPr>
            </w:pPr>
            <w:r w:rsidRPr="00C70209">
              <w:rPr>
                <w:i/>
                <w:iCs/>
              </w:rPr>
              <w:t>Good</w:t>
            </w:r>
          </w:p>
        </w:tc>
        <w:tc>
          <w:tcPr>
            <w:tcW w:w="492" w:type="pct"/>
          </w:tcPr>
          <w:p w14:paraId="2E20F05B" w14:textId="7A71C720" w:rsidR="00206019" w:rsidRPr="00C70209" w:rsidRDefault="00206019" w:rsidP="005407AD">
            <w:pPr>
              <w:pStyle w:val="Tabletext-evidencematrix"/>
            </w:pPr>
            <w:r w:rsidRPr="00C70209">
              <w:t>3 trials (Beverley 1985,</w:t>
            </w:r>
            <w:r w:rsidRPr="00C70209">
              <w:fldChar w:fldCharType="begin"/>
            </w:r>
            <w:r w:rsidR="000E261C">
              <w:instrText xml:space="preserve"> ADDIN EN.CITE &lt;EndNote&gt;&lt;Cite&gt;&lt;Author&gt;Beverley&lt;/Author&gt;&lt;Year&gt;1985&lt;/Year&gt;&lt;RecNum&gt;981&lt;/RecNum&gt;&lt;DisplayText&gt;&lt;style face="superscript"&gt;287&lt;/style&gt;&lt;/DisplayText&gt;&lt;record&gt;&lt;rec-number&gt;981&lt;/rec-number&gt;&lt;foreign-keys&gt;&lt;key app="EN" db-id="9edve2wadsavt5ewavaxtda4f2tavzvts9ee" timestamp="1437365814"&gt;981&lt;/key&gt;&lt;/foreign-keys&gt;&lt;ref-type name="Journal Article"&gt;17&lt;/ref-type&gt;&lt;contributors&gt;&lt;authors&gt;&lt;author&gt;Beverley, D. W.&lt;/author&gt;&lt;author&gt;Pitts-Tucker, T. J.&lt;/author&gt;&lt;author&gt;Congdon, P. J.&lt;/author&gt;&lt;author&gt;Arthur, R. J.&lt;/author&gt;&lt;author&gt;Tate, G.&lt;/author&gt;&lt;/authors&gt;&lt;/contributors&gt;&lt;titles&gt;&lt;title&gt;Prevention of intraventricular haemorrhage by fresh frozen plasma&lt;/title&gt;&lt;secondary-title&gt;Archives of Disease in Childhood&lt;/secondary-title&gt;&lt;alt-title&gt;Arch. Dis. Child.&lt;/alt-title&gt;&lt;/titles&gt;&lt;periodical&gt;&lt;full-title&gt;Archives of Disease in Childhood&lt;/full-title&gt;&lt;/periodical&gt;&lt;pages&gt;710–713&lt;/pages&gt;&lt;volume&gt;60&lt;/volume&gt;&lt;number&gt;8&lt;/number&gt;&lt;dates&gt;&lt;year&gt;1985&lt;/year&gt;&lt;/dates&gt;&lt;isbn&gt;0003-9888&lt;/isbn&gt;&lt;urls&gt;&lt;related-urls&gt;&lt;url&gt;http://www.ncbi.nlm.nih.gov/pmc/articles/PMC1777434/pdf/archdisch00719-0022.pdf&lt;/url&gt;&lt;/related-urls&gt;&lt;/urls&gt;&lt;electronic-resource-num&gt;DOI:10.1136/adc.60.8.710&lt;/electronic-resource-num&gt;&lt;/record&gt;&lt;/Cite&gt;&lt;/EndNote&gt;</w:instrText>
            </w:r>
            <w:r w:rsidRPr="00C70209">
              <w:fldChar w:fldCharType="separate"/>
            </w:r>
            <w:r w:rsidR="000E261C" w:rsidRPr="000E261C">
              <w:rPr>
                <w:noProof/>
                <w:vertAlign w:val="superscript"/>
              </w:rPr>
              <w:t>287</w:t>
            </w:r>
            <w:r w:rsidRPr="00C70209">
              <w:fldChar w:fldCharType="end"/>
            </w:r>
            <w:r w:rsidRPr="00C70209">
              <w:t xml:space="preserve"> Gottuso 1976,</w:t>
            </w:r>
            <w:r w:rsidRPr="00C70209">
              <w:fldChar w:fldCharType="begin"/>
            </w:r>
            <w:r w:rsidR="000E261C">
              <w:instrText xml:space="preserve"> ADDIN EN.CITE &lt;EndNote&gt;&lt;Cite&gt;&lt;Author&gt;Gottuso&lt;/Author&gt;&lt;Year&gt;1976&lt;/Year&gt;&lt;RecNum&gt;986&lt;/RecNum&gt;&lt;DisplayText&gt;&lt;style face="superscript"&gt;289&lt;/style&gt;&lt;/DisplayText&gt;&lt;record&gt;&lt;rec-number&gt;986&lt;/rec-number&gt;&lt;foreign-keys&gt;&lt;key app="EN" db-id="9edve2wadsavt5ewavaxtda4f2tavzvts9ee" timestamp="1437365814"&gt;986&lt;/key&gt;&lt;/foreign-keys&gt;&lt;ref-type name="Journal Article"&gt;17&lt;/ref-type&gt;&lt;contributors&gt;&lt;authors&gt;&lt;author&gt;Gottuso, M. A. F. A. U.&lt;/author&gt;&lt;author&gt;Williams, M. L. F. A. U.&lt;/author&gt;&lt;author&gt;Oski, F. A.&lt;/author&gt;&lt;/authors&gt;&lt;/contributors&gt;&lt;titles&gt;&lt;title&gt;The role of exchange transfusions in the management of low-birth-weight infants with and without severe respiratory distress syndrome. II. Further observations and studies of mechanisms of action&lt;/title&gt;&lt;secondary-title&gt;The Journal of Pediatrics&lt;/secondary-title&gt;&lt;alt-title&gt;J. Pediatr.&lt;/alt-title&gt;&lt;/titles&gt;&lt;periodical&gt;&lt;full-title&gt;J Pediatr&lt;/full-title&gt;&lt;abbr-1&gt;The Journal of pediatrics&lt;/abbr-1&gt;&lt;/periodical&gt;&lt;pages&gt;279–285&lt;/pages&gt;&lt;volume&gt;89&lt;/volume&gt;&lt;number&gt;2&lt;/number&gt;&lt;dates&gt;&lt;year&gt;1976&lt;/year&gt;&lt;/dates&gt;&lt;isbn&gt;0022-3476&lt;/isbn&gt;&lt;urls&gt;&lt;related-urls&gt;&lt;url&gt;http://www.jpeds.com/article/S0022-3476(76)80468-4/abstract&lt;/url&gt;&lt;/related-urls&gt;&lt;/urls&gt;&lt;electronic-resource-num&gt;DOI:10.1016/S0022-3476(76)80468-4&lt;/electronic-resource-num&gt;&lt;/record&gt;&lt;/Cite&gt;&lt;/EndNote&gt;</w:instrText>
            </w:r>
            <w:r w:rsidRPr="00C70209">
              <w:fldChar w:fldCharType="separate"/>
            </w:r>
            <w:r w:rsidR="000E261C" w:rsidRPr="000E261C">
              <w:rPr>
                <w:noProof/>
                <w:vertAlign w:val="superscript"/>
              </w:rPr>
              <w:t>289</w:t>
            </w:r>
            <w:r w:rsidRPr="00C70209">
              <w:fldChar w:fldCharType="end"/>
            </w:r>
            <w:r w:rsidRPr="00C70209">
              <w:t xml:space="preserve"> NNNI 1996a</w:t>
            </w:r>
            <w:r w:rsidR="00A06EBF">
              <w:fldChar w:fldCharType="begin"/>
            </w:r>
            <w:r w:rsidR="000E261C">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A06EBF">
              <w:fldChar w:fldCharType="separate"/>
            </w:r>
            <w:r w:rsidR="000E261C" w:rsidRPr="000E261C">
              <w:rPr>
                <w:noProof/>
                <w:vertAlign w:val="superscript"/>
              </w:rPr>
              <w:t>290</w:t>
            </w:r>
            <w:r w:rsidR="00A06EBF">
              <w:fldChar w:fldCharType="end"/>
            </w:r>
            <w:r w:rsidRPr="00C70209">
              <w:t>)</w:t>
            </w:r>
          </w:p>
          <w:p w14:paraId="40B191EC" w14:textId="77777777" w:rsidR="00206019" w:rsidRPr="00C70209" w:rsidRDefault="00206019" w:rsidP="005407AD">
            <w:pPr>
              <w:pStyle w:val="Tabletext-evidencematrix"/>
            </w:pPr>
            <w:r w:rsidRPr="00C70209">
              <w:t>N=654</w:t>
            </w:r>
          </w:p>
        </w:tc>
        <w:tc>
          <w:tcPr>
            <w:tcW w:w="490" w:type="pct"/>
          </w:tcPr>
          <w:p w14:paraId="7737F3C8" w14:textId="77777777" w:rsidR="00206019" w:rsidRPr="00C70209" w:rsidRDefault="00206019" w:rsidP="005407AD">
            <w:pPr>
              <w:pStyle w:val="Tabletext-evidencematrix"/>
            </w:pPr>
            <w:r w:rsidRPr="00C70209">
              <w:t>Preterm infants (≤ 32 weeks gestation) or ≤ 1500 g and aged ≤ 72 hours</w:t>
            </w:r>
          </w:p>
        </w:tc>
        <w:tc>
          <w:tcPr>
            <w:tcW w:w="490" w:type="pct"/>
          </w:tcPr>
          <w:p w14:paraId="389032D2" w14:textId="77777777" w:rsidR="00206019" w:rsidRPr="00C70209" w:rsidRDefault="00206019" w:rsidP="005407AD">
            <w:pPr>
              <w:pStyle w:val="Tabletext-evidencematrix"/>
            </w:pPr>
            <w:r w:rsidRPr="00C70209">
              <w:t>NR</w:t>
            </w:r>
          </w:p>
        </w:tc>
        <w:tc>
          <w:tcPr>
            <w:tcW w:w="491" w:type="pct"/>
          </w:tcPr>
          <w:p w14:paraId="0EFA832D" w14:textId="77777777" w:rsidR="00206019" w:rsidRPr="00C70209" w:rsidRDefault="00206019" w:rsidP="005407AD">
            <w:pPr>
              <w:pStyle w:val="Tabletext-evidencematrix"/>
            </w:pPr>
            <w:r w:rsidRPr="00C70209">
              <w:t>FFP versus no FFP</w:t>
            </w:r>
          </w:p>
        </w:tc>
        <w:tc>
          <w:tcPr>
            <w:tcW w:w="490" w:type="pct"/>
          </w:tcPr>
          <w:p w14:paraId="3B870381" w14:textId="77777777" w:rsidR="00206019" w:rsidRPr="00C70209" w:rsidRDefault="00206019" w:rsidP="005407AD">
            <w:pPr>
              <w:pStyle w:val="Tabletext-evidencematrix"/>
            </w:pPr>
            <w:r w:rsidRPr="00C70209">
              <w:t>Mortality</w:t>
            </w:r>
          </w:p>
        </w:tc>
        <w:tc>
          <w:tcPr>
            <w:tcW w:w="520" w:type="pct"/>
          </w:tcPr>
          <w:p w14:paraId="459E4182" w14:textId="77777777" w:rsidR="00206019" w:rsidRPr="00C70209" w:rsidRDefault="00206019" w:rsidP="005407AD">
            <w:pPr>
              <w:pStyle w:val="Tabletext-evidencematrix"/>
            </w:pPr>
            <w:r w:rsidRPr="00C70209">
              <w:t>76/321 (23.7%)</w:t>
            </w:r>
          </w:p>
        </w:tc>
        <w:tc>
          <w:tcPr>
            <w:tcW w:w="519" w:type="pct"/>
          </w:tcPr>
          <w:p w14:paraId="6343E34E" w14:textId="77777777" w:rsidR="00206019" w:rsidRPr="00C70209" w:rsidRDefault="00206019" w:rsidP="005407AD">
            <w:pPr>
              <w:pStyle w:val="Tabletext-evidencematrix"/>
            </w:pPr>
            <w:r w:rsidRPr="00C70209">
              <w:t>78/333 (23.4%)</w:t>
            </w:r>
          </w:p>
        </w:tc>
        <w:tc>
          <w:tcPr>
            <w:tcW w:w="521" w:type="pct"/>
          </w:tcPr>
          <w:p w14:paraId="3E740153" w14:textId="77777777" w:rsidR="00206019" w:rsidRPr="00C70209" w:rsidRDefault="00206019" w:rsidP="005407AD">
            <w:pPr>
              <w:pStyle w:val="Tabletext-evidencematrix"/>
            </w:pPr>
            <w:r w:rsidRPr="00C70209">
              <w:t>RR 1.05 [0.81, 1.36]</w:t>
            </w:r>
          </w:p>
        </w:tc>
        <w:tc>
          <w:tcPr>
            <w:tcW w:w="598" w:type="pct"/>
          </w:tcPr>
          <w:p w14:paraId="0363ACC4" w14:textId="77777777" w:rsidR="00206019" w:rsidRPr="00C70209" w:rsidRDefault="00206019" w:rsidP="005407AD">
            <w:pPr>
              <w:pStyle w:val="Tabletext-evidencematrix"/>
              <w:rPr>
                <w:i/>
                <w:iCs/>
              </w:rPr>
            </w:pPr>
            <w:r w:rsidRPr="00C70209">
              <w:rPr>
                <w:i/>
                <w:iCs/>
              </w:rPr>
              <w:t>No significant difference</w:t>
            </w:r>
          </w:p>
          <w:p w14:paraId="21E785FD" w14:textId="500317D7" w:rsidR="00206019" w:rsidRPr="00C70209" w:rsidRDefault="001A475D" w:rsidP="005407AD">
            <w:pPr>
              <w:pStyle w:val="Tabletext-evidencematrix"/>
            </w:pPr>
            <w:r w:rsidRPr="001A475D">
              <w:rPr>
                <w:i/>
              </w:rPr>
              <w:t>P = </w:t>
            </w:r>
            <w:r w:rsidR="00206019" w:rsidRPr="00C70209">
              <w:t>0.69</w:t>
            </w:r>
          </w:p>
          <w:p w14:paraId="4A0C09E2" w14:textId="77777777" w:rsidR="00206019" w:rsidRPr="00C70209" w:rsidRDefault="00206019" w:rsidP="005407AD">
            <w:pPr>
              <w:pStyle w:val="Tabletext-evidencematrix"/>
            </w:pPr>
            <w:r w:rsidRPr="00C70209">
              <w:t>No significant heterogeneity</w:t>
            </w:r>
          </w:p>
          <w:p w14:paraId="4AE40E2C" w14:textId="77777777" w:rsidR="00206019" w:rsidRPr="00C70209" w:rsidRDefault="00206019" w:rsidP="005407AD">
            <w:pPr>
              <w:pStyle w:val="Tabletext-evidencematrix"/>
            </w:pPr>
            <w:r w:rsidRPr="00C70209">
              <w:t>I</w:t>
            </w:r>
            <w:r w:rsidRPr="00C70209">
              <w:rPr>
                <w:vertAlign w:val="superscript"/>
              </w:rPr>
              <w:t>2</w:t>
            </w:r>
            <w:r w:rsidRPr="00C70209">
              <w:t xml:space="preserve"> = 0%</w:t>
            </w:r>
          </w:p>
        </w:tc>
      </w:tr>
      <w:tr w:rsidR="00206019" w:rsidRPr="00C70209" w14:paraId="277082F2" w14:textId="77777777" w:rsidTr="005407AD">
        <w:trPr>
          <w:cantSplit/>
        </w:trPr>
        <w:tc>
          <w:tcPr>
            <w:tcW w:w="5000" w:type="pct"/>
            <w:gridSpan w:val="10"/>
            <w:shd w:val="clear" w:color="auto" w:fill="000000" w:themeFill="text1"/>
          </w:tcPr>
          <w:p w14:paraId="74A635F2"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 evidence</w:t>
            </w:r>
          </w:p>
        </w:tc>
      </w:tr>
      <w:tr w:rsidR="00206019" w:rsidRPr="00C70209" w14:paraId="7A3CC108" w14:textId="77777777" w:rsidTr="005407AD">
        <w:trPr>
          <w:cantSplit/>
        </w:trPr>
        <w:tc>
          <w:tcPr>
            <w:tcW w:w="389" w:type="pct"/>
            <w:vMerge w:val="restart"/>
          </w:tcPr>
          <w:p w14:paraId="225C4579" w14:textId="25548C8B" w:rsidR="00206019" w:rsidRPr="00C70209" w:rsidRDefault="00206019" w:rsidP="005407AD">
            <w:pPr>
              <w:pStyle w:val="Tabletext-evidencematrix"/>
            </w:pPr>
            <w:r w:rsidRPr="00C70209">
              <w:t>NNNI 1996a</w:t>
            </w:r>
            <w:r w:rsidR="00A06EBF">
              <w:fldChar w:fldCharType="begin"/>
            </w:r>
            <w:r w:rsidR="000E261C">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A06EBF">
              <w:fldChar w:fldCharType="separate"/>
            </w:r>
            <w:r w:rsidR="000E261C" w:rsidRPr="000E261C">
              <w:rPr>
                <w:noProof/>
                <w:vertAlign w:val="superscript"/>
              </w:rPr>
              <w:t>290</w:t>
            </w:r>
            <w:r w:rsidR="00A06EBF">
              <w:fldChar w:fldCharType="end"/>
            </w:r>
          </w:p>
          <w:p w14:paraId="48E1F857" w14:textId="77777777" w:rsidR="00206019" w:rsidRPr="00C70209" w:rsidRDefault="00206019" w:rsidP="005407AD">
            <w:pPr>
              <w:pStyle w:val="Tabletext-evidencematrix"/>
            </w:pPr>
            <w:r w:rsidRPr="00C70209">
              <w:t>Level II</w:t>
            </w:r>
          </w:p>
          <w:p w14:paraId="20010317" w14:textId="77777777" w:rsidR="00206019" w:rsidRPr="00C70209" w:rsidRDefault="00206019" w:rsidP="005407AD">
            <w:pPr>
              <w:pStyle w:val="Tabletext-evidencematrix"/>
              <w:rPr>
                <w:i/>
              </w:rPr>
            </w:pPr>
            <w:r w:rsidRPr="00C70209">
              <w:rPr>
                <w:i/>
              </w:rPr>
              <w:t>Fair</w:t>
            </w:r>
          </w:p>
        </w:tc>
        <w:tc>
          <w:tcPr>
            <w:tcW w:w="492" w:type="pct"/>
            <w:vMerge w:val="restart"/>
          </w:tcPr>
          <w:p w14:paraId="61E048E5" w14:textId="77777777" w:rsidR="00206019" w:rsidRPr="00C70209" w:rsidRDefault="00206019" w:rsidP="005407AD">
            <w:pPr>
              <w:pStyle w:val="Tabletext-evidencematrix"/>
            </w:pPr>
            <w:r w:rsidRPr="00C70209">
              <w:t>N=515</w:t>
            </w:r>
          </w:p>
        </w:tc>
        <w:tc>
          <w:tcPr>
            <w:tcW w:w="490" w:type="pct"/>
            <w:vMerge w:val="restart"/>
          </w:tcPr>
          <w:p w14:paraId="7459543A" w14:textId="77777777" w:rsidR="00206019" w:rsidRPr="00C70209" w:rsidRDefault="00206019" w:rsidP="005407AD">
            <w:pPr>
              <w:pStyle w:val="Tabletext-evidencematrix"/>
            </w:pPr>
            <w:r w:rsidRPr="00C70209">
              <w:t>Preterm infants (≤ 32 weeks gestation), aged ≤ 2 hours</w:t>
            </w:r>
          </w:p>
        </w:tc>
        <w:tc>
          <w:tcPr>
            <w:tcW w:w="490" w:type="pct"/>
            <w:vMerge w:val="restart"/>
          </w:tcPr>
          <w:p w14:paraId="22012983" w14:textId="77777777" w:rsidR="00206019" w:rsidRPr="00C70209" w:rsidRDefault="00206019" w:rsidP="005407AD">
            <w:pPr>
              <w:pStyle w:val="Tabletext-evidencematrix"/>
            </w:pPr>
            <w:r w:rsidRPr="00C70209">
              <w:t xml:space="preserve">Multicentre, UK </w:t>
            </w:r>
          </w:p>
        </w:tc>
        <w:tc>
          <w:tcPr>
            <w:tcW w:w="491" w:type="pct"/>
            <w:vMerge w:val="restart"/>
          </w:tcPr>
          <w:p w14:paraId="21A2448F" w14:textId="77777777" w:rsidR="00206019" w:rsidRPr="00C70209" w:rsidRDefault="00206019" w:rsidP="005407AD">
            <w:pPr>
              <w:pStyle w:val="Tabletext-evidencematrix"/>
            </w:pPr>
            <w:r w:rsidRPr="00C70209">
              <w:t xml:space="preserve">FFP versus dextrose </w:t>
            </w:r>
            <w:r w:rsidRPr="00C70209">
              <w:rPr>
                <w:vertAlign w:val="superscript"/>
              </w:rPr>
              <w:t>c</w:t>
            </w:r>
          </w:p>
        </w:tc>
        <w:tc>
          <w:tcPr>
            <w:tcW w:w="490" w:type="pct"/>
          </w:tcPr>
          <w:p w14:paraId="692CDDBD" w14:textId="77777777" w:rsidR="00206019" w:rsidRPr="00C70209" w:rsidRDefault="00206019" w:rsidP="005407AD">
            <w:pPr>
              <w:pStyle w:val="Tabletext-evidencematrix"/>
            </w:pPr>
            <w:r w:rsidRPr="00C70209">
              <w:t>Mortality before 6 weeks</w:t>
            </w:r>
          </w:p>
        </w:tc>
        <w:tc>
          <w:tcPr>
            <w:tcW w:w="520" w:type="pct"/>
          </w:tcPr>
          <w:p w14:paraId="794399E9" w14:textId="77777777" w:rsidR="00206019" w:rsidRPr="00C70209" w:rsidRDefault="00206019" w:rsidP="005407AD">
            <w:pPr>
              <w:pStyle w:val="Tabletext-evidencematrix"/>
            </w:pPr>
            <w:r w:rsidRPr="00C70209">
              <w:t>43/257 (16.7%)</w:t>
            </w:r>
          </w:p>
        </w:tc>
        <w:tc>
          <w:tcPr>
            <w:tcW w:w="519" w:type="pct"/>
          </w:tcPr>
          <w:p w14:paraId="31748252" w14:textId="77777777" w:rsidR="00206019" w:rsidRPr="00C70209" w:rsidRDefault="00206019" w:rsidP="005407AD">
            <w:pPr>
              <w:pStyle w:val="Tabletext-evidencematrix"/>
            </w:pPr>
            <w:r w:rsidRPr="00C70209">
              <w:t>43/258 (16.7%)</w:t>
            </w:r>
          </w:p>
        </w:tc>
        <w:tc>
          <w:tcPr>
            <w:tcW w:w="521" w:type="pct"/>
          </w:tcPr>
          <w:p w14:paraId="5DB8553C" w14:textId="77777777" w:rsidR="00206019" w:rsidRPr="00C70209" w:rsidRDefault="00206019" w:rsidP="005407AD">
            <w:pPr>
              <w:pStyle w:val="Tabletext-evidencematrix"/>
            </w:pPr>
            <w:r w:rsidRPr="00C70209">
              <w:t>RR 1.00 [0.68, 1.48]</w:t>
            </w:r>
            <w:r w:rsidRPr="00C70209">
              <w:rPr>
                <w:vertAlign w:val="superscript"/>
              </w:rPr>
              <w:t>d</w:t>
            </w:r>
          </w:p>
        </w:tc>
        <w:tc>
          <w:tcPr>
            <w:tcW w:w="598" w:type="pct"/>
          </w:tcPr>
          <w:p w14:paraId="03AAC9A6" w14:textId="77777777" w:rsidR="00206019" w:rsidRPr="00C70209" w:rsidRDefault="00206019" w:rsidP="005407AD">
            <w:pPr>
              <w:pStyle w:val="Tabletext-evidencematrix"/>
              <w:rPr>
                <w:i/>
              </w:rPr>
            </w:pPr>
            <w:r w:rsidRPr="00C70209">
              <w:rPr>
                <w:i/>
              </w:rPr>
              <w:t>No significant difference</w:t>
            </w:r>
          </w:p>
          <w:p w14:paraId="4A069988" w14:textId="71A60D3E" w:rsidR="00206019" w:rsidRPr="00C70209" w:rsidRDefault="001A475D" w:rsidP="005407AD">
            <w:pPr>
              <w:pStyle w:val="Tabletext-evidencematrix"/>
            </w:pPr>
            <w:r w:rsidRPr="001A475D">
              <w:rPr>
                <w:i/>
              </w:rPr>
              <w:t>P = </w:t>
            </w:r>
            <w:r w:rsidR="00206019" w:rsidRPr="00C70209">
              <w:t>0.98</w:t>
            </w:r>
            <w:r w:rsidR="00206019" w:rsidRPr="00C70209">
              <w:rPr>
                <w:vertAlign w:val="superscript"/>
              </w:rPr>
              <w:t>d</w:t>
            </w:r>
          </w:p>
        </w:tc>
      </w:tr>
      <w:tr w:rsidR="00206019" w:rsidRPr="00C70209" w14:paraId="7EADFA50" w14:textId="77777777" w:rsidTr="005407AD">
        <w:trPr>
          <w:cantSplit/>
        </w:trPr>
        <w:tc>
          <w:tcPr>
            <w:tcW w:w="389" w:type="pct"/>
            <w:vMerge/>
          </w:tcPr>
          <w:p w14:paraId="07C64CD1" w14:textId="77777777" w:rsidR="00206019" w:rsidRPr="00C70209" w:rsidRDefault="00206019" w:rsidP="005407AD">
            <w:pPr>
              <w:pStyle w:val="Tabletext-evidencematrix"/>
            </w:pPr>
          </w:p>
        </w:tc>
        <w:tc>
          <w:tcPr>
            <w:tcW w:w="492" w:type="pct"/>
            <w:vMerge/>
          </w:tcPr>
          <w:p w14:paraId="5D7D999C" w14:textId="77777777" w:rsidR="00206019" w:rsidRPr="00C70209" w:rsidRDefault="00206019" w:rsidP="005407AD">
            <w:pPr>
              <w:pStyle w:val="Tabletext-evidencematrix"/>
            </w:pPr>
          </w:p>
        </w:tc>
        <w:tc>
          <w:tcPr>
            <w:tcW w:w="490" w:type="pct"/>
            <w:vMerge/>
          </w:tcPr>
          <w:p w14:paraId="367ACB8A" w14:textId="77777777" w:rsidR="00206019" w:rsidRPr="00C70209" w:rsidRDefault="00206019" w:rsidP="005407AD">
            <w:pPr>
              <w:pStyle w:val="Tabletext-evidencematrix"/>
            </w:pPr>
          </w:p>
        </w:tc>
        <w:tc>
          <w:tcPr>
            <w:tcW w:w="490" w:type="pct"/>
            <w:vMerge/>
          </w:tcPr>
          <w:p w14:paraId="1FDF4D1E" w14:textId="77777777" w:rsidR="00206019" w:rsidRPr="00C70209" w:rsidRDefault="00206019" w:rsidP="005407AD">
            <w:pPr>
              <w:pStyle w:val="Tabletext-evidencematrix"/>
            </w:pPr>
          </w:p>
        </w:tc>
        <w:tc>
          <w:tcPr>
            <w:tcW w:w="491" w:type="pct"/>
            <w:vMerge/>
          </w:tcPr>
          <w:p w14:paraId="549E4586" w14:textId="77777777" w:rsidR="00206019" w:rsidRPr="00C70209" w:rsidRDefault="00206019" w:rsidP="005407AD">
            <w:pPr>
              <w:pStyle w:val="Tabletext-evidencematrix"/>
            </w:pPr>
          </w:p>
        </w:tc>
        <w:tc>
          <w:tcPr>
            <w:tcW w:w="490" w:type="pct"/>
          </w:tcPr>
          <w:p w14:paraId="56DE0669" w14:textId="77777777" w:rsidR="00206019" w:rsidRPr="00C70209" w:rsidRDefault="00206019" w:rsidP="005407AD">
            <w:pPr>
              <w:pStyle w:val="Tabletext-evidencematrix"/>
            </w:pPr>
            <w:r w:rsidRPr="00C70209">
              <w:t>Mortality before discharge (all patients)</w:t>
            </w:r>
          </w:p>
        </w:tc>
        <w:tc>
          <w:tcPr>
            <w:tcW w:w="520" w:type="pct"/>
          </w:tcPr>
          <w:p w14:paraId="1EA8D718" w14:textId="77777777" w:rsidR="00206019" w:rsidRPr="00C70209" w:rsidRDefault="00206019" w:rsidP="005407AD">
            <w:pPr>
              <w:pStyle w:val="Tabletext-evidencematrix"/>
            </w:pPr>
            <w:r w:rsidRPr="00C70209">
              <w:t>49/257 (19.1%)</w:t>
            </w:r>
          </w:p>
        </w:tc>
        <w:tc>
          <w:tcPr>
            <w:tcW w:w="519" w:type="pct"/>
          </w:tcPr>
          <w:p w14:paraId="4E506B3D" w14:textId="77777777" w:rsidR="00206019" w:rsidRPr="00C70209" w:rsidRDefault="00206019" w:rsidP="005407AD">
            <w:pPr>
              <w:pStyle w:val="Tabletext-evidencematrix"/>
            </w:pPr>
            <w:r w:rsidRPr="00C70209">
              <w:t>47/258 (18.2%)</w:t>
            </w:r>
          </w:p>
        </w:tc>
        <w:tc>
          <w:tcPr>
            <w:tcW w:w="521" w:type="pct"/>
          </w:tcPr>
          <w:p w14:paraId="7E2EF3D9" w14:textId="77777777" w:rsidR="00206019" w:rsidRPr="00C70209" w:rsidRDefault="00206019" w:rsidP="005407AD">
            <w:pPr>
              <w:pStyle w:val="Tabletext-evidencematrix"/>
            </w:pPr>
            <w:r w:rsidRPr="00C70209">
              <w:t>RR 1.05 [0.73, 1.50]</w:t>
            </w:r>
            <w:r w:rsidRPr="00C70209">
              <w:rPr>
                <w:vertAlign w:val="superscript"/>
              </w:rPr>
              <w:t>d</w:t>
            </w:r>
          </w:p>
        </w:tc>
        <w:tc>
          <w:tcPr>
            <w:tcW w:w="598" w:type="pct"/>
          </w:tcPr>
          <w:p w14:paraId="6A4DD33A" w14:textId="77777777" w:rsidR="00206019" w:rsidRPr="00C70209" w:rsidRDefault="00206019" w:rsidP="005407AD">
            <w:pPr>
              <w:pStyle w:val="Tabletext-evidencematrix"/>
              <w:rPr>
                <w:i/>
              </w:rPr>
            </w:pPr>
            <w:r w:rsidRPr="00C70209">
              <w:rPr>
                <w:i/>
              </w:rPr>
              <w:t>No significant difference</w:t>
            </w:r>
          </w:p>
          <w:p w14:paraId="46AD3A9A" w14:textId="4614754E" w:rsidR="00206019" w:rsidRPr="00C70209" w:rsidRDefault="001A475D" w:rsidP="005407AD">
            <w:pPr>
              <w:pStyle w:val="Tabletext-evidencematrix"/>
            </w:pPr>
            <w:r w:rsidRPr="001A475D">
              <w:rPr>
                <w:i/>
              </w:rPr>
              <w:t>P = </w:t>
            </w:r>
            <w:r w:rsidR="00206019" w:rsidRPr="00C70209">
              <w:t>0.80</w:t>
            </w:r>
            <w:r w:rsidR="00206019" w:rsidRPr="00C70209">
              <w:rPr>
                <w:vertAlign w:val="superscript"/>
              </w:rPr>
              <w:t>d</w:t>
            </w:r>
          </w:p>
        </w:tc>
      </w:tr>
      <w:tr w:rsidR="00206019" w:rsidRPr="00C70209" w14:paraId="7E28B5BA" w14:textId="77777777" w:rsidTr="005407AD">
        <w:trPr>
          <w:cantSplit/>
        </w:trPr>
        <w:tc>
          <w:tcPr>
            <w:tcW w:w="389" w:type="pct"/>
            <w:vMerge/>
          </w:tcPr>
          <w:p w14:paraId="7368BD21" w14:textId="77777777" w:rsidR="00206019" w:rsidRPr="00C70209" w:rsidRDefault="00206019" w:rsidP="005407AD">
            <w:pPr>
              <w:pStyle w:val="Tabletext-evidencematrix"/>
            </w:pPr>
          </w:p>
        </w:tc>
        <w:tc>
          <w:tcPr>
            <w:tcW w:w="492" w:type="pct"/>
            <w:vMerge/>
          </w:tcPr>
          <w:p w14:paraId="142C94C0" w14:textId="77777777" w:rsidR="00206019" w:rsidRPr="00C70209" w:rsidRDefault="00206019" w:rsidP="005407AD">
            <w:pPr>
              <w:pStyle w:val="Tabletext-evidencematrix"/>
            </w:pPr>
          </w:p>
        </w:tc>
        <w:tc>
          <w:tcPr>
            <w:tcW w:w="490" w:type="pct"/>
            <w:vMerge/>
          </w:tcPr>
          <w:p w14:paraId="0D5343AC" w14:textId="77777777" w:rsidR="00206019" w:rsidRPr="00C70209" w:rsidRDefault="00206019" w:rsidP="005407AD">
            <w:pPr>
              <w:pStyle w:val="Tabletext-evidencematrix"/>
            </w:pPr>
          </w:p>
        </w:tc>
        <w:tc>
          <w:tcPr>
            <w:tcW w:w="490" w:type="pct"/>
            <w:vMerge/>
          </w:tcPr>
          <w:p w14:paraId="4E57E09F" w14:textId="77777777" w:rsidR="00206019" w:rsidRPr="00C70209" w:rsidRDefault="00206019" w:rsidP="005407AD">
            <w:pPr>
              <w:pStyle w:val="Tabletext-evidencematrix"/>
            </w:pPr>
          </w:p>
        </w:tc>
        <w:tc>
          <w:tcPr>
            <w:tcW w:w="491" w:type="pct"/>
            <w:vMerge/>
          </w:tcPr>
          <w:p w14:paraId="1C510403" w14:textId="77777777" w:rsidR="00206019" w:rsidRPr="00C70209" w:rsidRDefault="00206019" w:rsidP="005407AD">
            <w:pPr>
              <w:pStyle w:val="Tabletext-evidencematrix"/>
            </w:pPr>
          </w:p>
        </w:tc>
        <w:tc>
          <w:tcPr>
            <w:tcW w:w="490" w:type="pct"/>
            <w:tcBorders>
              <w:bottom w:val="nil"/>
            </w:tcBorders>
          </w:tcPr>
          <w:p w14:paraId="6B13AF2B" w14:textId="77777777" w:rsidR="00206019" w:rsidRPr="00C70209" w:rsidRDefault="00206019" w:rsidP="005407AD">
            <w:pPr>
              <w:pStyle w:val="Tabletext-evidencematrix"/>
            </w:pPr>
          </w:p>
        </w:tc>
        <w:tc>
          <w:tcPr>
            <w:tcW w:w="2158" w:type="pct"/>
            <w:gridSpan w:val="4"/>
          </w:tcPr>
          <w:p w14:paraId="6D33FAC8" w14:textId="77777777" w:rsidR="00206019" w:rsidRPr="00C70209" w:rsidRDefault="00206019" w:rsidP="005407AD">
            <w:pPr>
              <w:pStyle w:val="Tabletext-evidencematrix"/>
              <w:rPr>
                <w:i/>
                <w:iCs/>
                <w:sz w:val="14"/>
                <w:szCs w:val="14"/>
              </w:rPr>
            </w:pPr>
            <w:r w:rsidRPr="00C70209">
              <w:rPr>
                <w:i/>
                <w:iCs/>
                <w:sz w:val="14"/>
                <w:szCs w:val="14"/>
              </w:rPr>
              <w:t>Subgroup analysis: Cause-specific mortality before discharge</w:t>
            </w:r>
          </w:p>
        </w:tc>
      </w:tr>
      <w:tr w:rsidR="00206019" w:rsidRPr="00C70209" w14:paraId="221B8305" w14:textId="77777777" w:rsidTr="005407AD">
        <w:trPr>
          <w:cantSplit/>
        </w:trPr>
        <w:tc>
          <w:tcPr>
            <w:tcW w:w="389" w:type="pct"/>
            <w:vMerge/>
          </w:tcPr>
          <w:p w14:paraId="7AD09023" w14:textId="77777777" w:rsidR="00206019" w:rsidRPr="00C70209" w:rsidRDefault="00206019" w:rsidP="005407AD">
            <w:pPr>
              <w:pStyle w:val="Tabletext-evidencematrix"/>
            </w:pPr>
          </w:p>
        </w:tc>
        <w:tc>
          <w:tcPr>
            <w:tcW w:w="492" w:type="pct"/>
            <w:vMerge/>
          </w:tcPr>
          <w:p w14:paraId="2E367A63" w14:textId="77777777" w:rsidR="00206019" w:rsidRPr="00C70209" w:rsidRDefault="00206019" w:rsidP="005407AD">
            <w:pPr>
              <w:pStyle w:val="Tabletext-evidencematrix"/>
            </w:pPr>
          </w:p>
        </w:tc>
        <w:tc>
          <w:tcPr>
            <w:tcW w:w="490" w:type="pct"/>
            <w:vMerge/>
          </w:tcPr>
          <w:p w14:paraId="7B02028D" w14:textId="77777777" w:rsidR="00206019" w:rsidRPr="00C70209" w:rsidRDefault="00206019" w:rsidP="005407AD">
            <w:pPr>
              <w:pStyle w:val="Tabletext-evidencematrix"/>
            </w:pPr>
          </w:p>
        </w:tc>
        <w:tc>
          <w:tcPr>
            <w:tcW w:w="490" w:type="pct"/>
            <w:vMerge/>
          </w:tcPr>
          <w:p w14:paraId="1728CC38" w14:textId="77777777" w:rsidR="00206019" w:rsidRPr="00C70209" w:rsidRDefault="00206019" w:rsidP="005407AD">
            <w:pPr>
              <w:pStyle w:val="Tabletext-evidencematrix"/>
            </w:pPr>
          </w:p>
        </w:tc>
        <w:tc>
          <w:tcPr>
            <w:tcW w:w="491" w:type="pct"/>
            <w:vMerge/>
          </w:tcPr>
          <w:p w14:paraId="132F3087" w14:textId="77777777" w:rsidR="00206019" w:rsidRPr="00C70209" w:rsidRDefault="00206019" w:rsidP="005407AD">
            <w:pPr>
              <w:pStyle w:val="Tabletext-evidencematrix"/>
            </w:pPr>
          </w:p>
        </w:tc>
        <w:tc>
          <w:tcPr>
            <w:tcW w:w="490" w:type="pct"/>
            <w:tcBorders>
              <w:top w:val="nil"/>
            </w:tcBorders>
          </w:tcPr>
          <w:p w14:paraId="146556A7" w14:textId="77777777" w:rsidR="00206019" w:rsidRPr="00C70209" w:rsidRDefault="00206019" w:rsidP="005407AD">
            <w:pPr>
              <w:pStyle w:val="Tabletext-subanalysis"/>
              <w:jc w:val="right"/>
            </w:pPr>
            <w:r w:rsidRPr="00C70209">
              <w:t>due to respiratory distress (no IVH)</w:t>
            </w:r>
          </w:p>
        </w:tc>
        <w:tc>
          <w:tcPr>
            <w:tcW w:w="520" w:type="pct"/>
          </w:tcPr>
          <w:p w14:paraId="0EBA1392" w14:textId="77777777" w:rsidR="00206019" w:rsidRPr="00C70209" w:rsidRDefault="00206019" w:rsidP="005407AD">
            <w:pPr>
              <w:pStyle w:val="Tabletext-subanalysis"/>
            </w:pPr>
            <w:r w:rsidRPr="00C70209">
              <w:t>27/257 (10.5%)</w:t>
            </w:r>
          </w:p>
        </w:tc>
        <w:tc>
          <w:tcPr>
            <w:tcW w:w="519" w:type="pct"/>
          </w:tcPr>
          <w:p w14:paraId="138D85C8" w14:textId="77777777" w:rsidR="00206019" w:rsidRPr="00C70209" w:rsidRDefault="00206019" w:rsidP="005407AD">
            <w:pPr>
              <w:pStyle w:val="Tabletext-subanalysis"/>
            </w:pPr>
            <w:r w:rsidRPr="00C70209">
              <w:t>28/258 (10.9%)</w:t>
            </w:r>
          </w:p>
        </w:tc>
        <w:tc>
          <w:tcPr>
            <w:tcW w:w="521" w:type="pct"/>
          </w:tcPr>
          <w:p w14:paraId="375216E8" w14:textId="77777777" w:rsidR="00206019" w:rsidRPr="00C70209" w:rsidRDefault="00206019" w:rsidP="005407AD">
            <w:pPr>
              <w:pStyle w:val="Tabletext-subanalysis"/>
            </w:pPr>
            <w:r w:rsidRPr="00C70209">
              <w:t>RR 0.97 [0.59, 1.60]</w:t>
            </w:r>
            <w:r w:rsidRPr="00C70209">
              <w:rPr>
                <w:vertAlign w:val="superscript"/>
              </w:rPr>
              <w:t>d</w:t>
            </w:r>
          </w:p>
        </w:tc>
        <w:tc>
          <w:tcPr>
            <w:tcW w:w="598" w:type="pct"/>
          </w:tcPr>
          <w:p w14:paraId="6345A689" w14:textId="77777777" w:rsidR="00206019" w:rsidRPr="00C70209" w:rsidRDefault="00206019" w:rsidP="005407AD">
            <w:pPr>
              <w:pStyle w:val="Tabletext-subanalysis"/>
              <w:rPr>
                <w:i/>
              </w:rPr>
            </w:pPr>
            <w:r w:rsidRPr="00C70209">
              <w:rPr>
                <w:i/>
              </w:rPr>
              <w:t>No significant difference</w:t>
            </w:r>
          </w:p>
          <w:p w14:paraId="0212B0F6" w14:textId="01FBF9C2" w:rsidR="00206019" w:rsidRPr="00C70209" w:rsidRDefault="001A475D" w:rsidP="005407AD">
            <w:pPr>
              <w:pStyle w:val="Tabletext-subanalysis"/>
            </w:pPr>
            <w:r w:rsidRPr="001A475D">
              <w:rPr>
                <w:i/>
              </w:rPr>
              <w:t>P = </w:t>
            </w:r>
            <w:r w:rsidR="00206019" w:rsidRPr="00C70209">
              <w:t>0.90</w:t>
            </w:r>
            <w:r w:rsidR="00206019" w:rsidRPr="00C70209">
              <w:rPr>
                <w:vertAlign w:val="superscript"/>
              </w:rPr>
              <w:t>d</w:t>
            </w:r>
          </w:p>
        </w:tc>
      </w:tr>
      <w:tr w:rsidR="00206019" w:rsidRPr="00C70209" w14:paraId="28132EA9" w14:textId="77777777" w:rsidTr="005407AD">
        <w:trPr>
          <w:cantSplit/>
        </w:trPr>
        <w:tc>
          <w:tcPr>
            <w:tcW w:w="389" w:type="pct"/>
            <w:vMerge/>
          </w:tcPr>
          <w:p w14:paraId="147E0C65" w14:textId="77777777" w:rsidR="00206019" w:rsidRPr="00C70209" w:rsidRDefault="00206019" w:rsidP="005407AD">
            <w:pPr>
              <w:pStyle w:val="Tabletext-evidencematrix"/>
            </w:pPr>
          </w:p>
        </w:tc>
        <w:tc>
          <w:tcPr>
            <w:tcW w:w="492" w:type="pct"/>
            <w:vMerge/>
          </w:tcPr>
          <w:p w14:paraId="42AE444D" w14:textId="77777777" w:rsidR="00206019" w:rsidRPr="00C70209" w:rsidRDefault="00206019" w:rsidP="005407AD">
            <w:pPr>
              <w:pStyle w:val="Tabletext-evidencematrix"/>
            </w:pPr>
          </w:p>
        </w:tc>
        <w:tc>
          <w:tcPr>
            <w:tcW w:w="490" w:type="pct"/>
            <w:vMerge/>
          </w:tcPr>
          <w:p w14:paraId="327F0DFF" w14:textId="77777777" w:rsidR="00206019" w:rsidRPr="00C70209" w:rsidRDefault="00206019" w:rsidP="005407AD">
            <w:pPr>
              <w:pStyle w:val="Tabletext-evidencematrix"/>
            </w:pPr>
          </w:p>
        </w:tc>
        <w:tc>
          <w:tcPr>
            <w:tcW w:w="490" w:type="pct"/>
            <w:vMerge/>
          </w:tcPr>
          <w:p w14:paraId="4F48C92D" w14:textId="77777777" w:rsidR="00206019" w:rsidRPr="00C70209" w:rsidRDefault="00206019" w:rsidP="005407AD">
            <w:pPr>
              <w:pStyle w:val="Tabletext-evidencematrix"/>
            </w:pPr>
          </w:p>
        </w:tc>
        <w:tc>
          <w:tcPr>
            <w:tcW w:w="491" w:type="pct"/>
            <w:vMerge/>
          </w:tcPr>
          <w:p w14:paraId="365A9F83" w14:textId="77777777" w:rsidR="00206019" w:rsidRPr="00C70209" w:rsidRDefault="00206019" w:rsidP="005407AD">
            <w:pPr>
              <w:pStyle w:val="Tabletext-evidencematrix"/>
            </w:pPr>
          </w:p>
        </w:tc>
        <w:tc>
          <w:tcPr>
            <w:tcW w:w="490" w:type="pct"/>
          </w:tcPr>
          <w:p w14:paraId="4DA6281A" w14:textId="44E5C4F8" w:rsidR="00206019" w:rsidRPr="00C70209" w:rsidRDefault="00206019" w:rsidP="005407AD">
            <w:pPr>
              <w:pStyle w:val="Tabletext-subanalysis"/>
              <w:jc w:val="right"/>
            </w:pPr>
            <w:r w:rsidRPr="00C70209">
              <w:t xml:space="preserve">due to </w:t>
            </w:r>
            <w:r w:rsidR="00840673" w:rsidRPr="00C70209">
              <w:t>IVH</w:t>
            </w:r>
          </w:p>
        </w:tc>
        <w:tc>
          <w:tcPr>
            <w:tcW w:w="520" w:type="pct"/>
          </w:tcPr>
          <w:p w14:paraId="7A5D3A2B" w14:textId="77777777" w:rsidR="00206019" w:rsidRPr="00C70209" w:rsidRDefault="00206019" w:rsidP="005407AD">
            <w:pPr>
              <w:pStyle w:val="Tabletext-subanalysis"/>
            </w:pPr>
            <w:r w:rsidRPr="00C70209">
              <w:t>15/257 (5.8%)</w:t>
            </w:r>
          </w:p>
        </w:tc>
        <w:tc>
          <w:tcPr>
            <w:tcW w:w="519" w:type="pct"/>
          </w:tcPr>
          <w:p w14:paraId="658D83D2" w14:textId="77777777" w:rsidR="00206019" w:rsidRPr="00C70209" w:rsidRDefault="00206019" w:rsidP="005407AD">
            <w:pPr>
              <w:pStyle w:val="Tabletext-subanalysis"/>
            </w:pPr>
            <w:r w:rsidRPr="00C70209">
              <w:t>8/258 (3.1%)</w:t>
            </w:r>
          </w:p>
        </w:tc>
        <w:tc>
          <w:tcPr>
            <w:tcW w:w="521" w:type="pct"/>
          </w:tcPr>
          <w:p w14:paraId="01070767" w14:textId="77777777" w:rsidR="00206019" w:rsidRPr="00C70209" w:rsidRDefault="00206019" w:rsidP="005407AD">
            <w:pPr>
              <w:pStyle w:val="Tabletext-subanalysis"/>
            </w:pPr>
            <w:r w:rsidRPr="00C70209">
              <w:t>RR 1.88 [0.81, 4.36]</w:t>
            </w:r>
            <w:r w:rsidRPr="00C70209">
              <w:rPr>
                <w:vertAlign w:val="superscript"/>
              </w:rPr>
              <w:t>d</w:t>
            </w:r>
          </w:p>
        </w:tc>
        <w:tc>
          <w:tcPr>
            <w:tcW w:w="598" w:type="pct"/>
          </w:tcPr>
          <w:p w14:paraId="05B3B46B" w14:textId="77777777" w:rsidR="00206019" w:rsidRPr="00C70209" w:rsidRDefault="00206019" w:rsidP="005407AD">
            <w:pPr>
              <w:pStyle w:val="Tabletext-subanalysis"/>
              <w:rPr>
                <w:i/>
              </w:rPr>
            </w:pPr>
            <w:r w:rsidRPr="00C70209">
              <w:rPr>
                <w:i/>
              </w:rPr>
              <w:t>No significant difference</w:t>
            </w:r>
          </w:p>
          <w:p w14:paraId="5A1D109D" w14:textId="08BA9AA8" w:rsidR="00206019" w:rsidRPr="00C70209" w:rsidRDefault="001A475D" w:rsidP="005407AD">
            <w:pPr>
              <w:pStyle w:val="Tabletext-subanalysis"/>
            </w:pPr>
            <w:r w:rsidRPr="001A475D">
              <w:rPr>
                <w:i/>
              </w:rPr>
              <w:t>P = </w:t>
            </w:r>
            <w:r w:rsidR="00206019" w:rsidRPr="00C70209">
              <w:t>0.14</w:t>
            </w:r>
            <w:r w:rsidR="00206019" w:rsidRPr="00C70209">
              <w:rPr>
                <w:vertAlign w:val="superscript"/>
              </w:rPr>
              <w:t>d</w:t>
            </w:r>
          </w:p>
        </w:tc>
      </w:tr>
      <w:tr w:rsidR="00206019" w:rsidRPr="00C70209" w14:paraId="0B1FB3FE" w14:textId="77777777" w:rsidTr="005407AD">
        <w:trPr>
          <w:cantSplit/>
        </w:trPr>
        <w:tc>
          <w:tcPr>
            <w:tcW w:w="389" w:type="pct"/>
            <w:vMerge/>
          </w:tcPr>
          <w:p w14:paraId="02F1D8E6" w14:textId="77777777" w:rsidR="00206019" w:rsidRPr="00C70209" w:rsidRDefault="00206019" w:rsidP="005407AD">
            <w:pPr>
              <w:pStyle w:val="Tabletext-evidencematrix"/>
            </w:pPr>
          </w:p>
        </w:tc>
        <w:tc>
          <w:tcPr>
            <w:tcW w:w="492" w:type="pct"/>
            <w:vMerge/>
          </w:tcPr>
          <w:p w14:paraId="131A9852" w14:textId="77777777" w:rsidR="00206019" w:rsidRPr="00C70209" w:rsidRDefault="00206019" w:rsidP="005407AD">
            <w:pPr>
              <w:pStyle w:val="Tabletext-evidencematrix"/>
            </w:pPr>
          </w:p>
        </w:tc>
        <w:tc>
          <w:tcPr>
            <w:tcW w:w="490" w:type="pct"/>
            <w:vMerge/>
          </w:tcPr>
          <w:p w14:paraId="7E522E12" w14:textId="77777777" w:rsidR="00206019" w:rsidRPr="00C70209" w:rsidRDefault="00206019" w:rsidP="005407AD">
            <w:pPr>
              <w:pStyle w:val="Tabletext-evidencematrix"/>
            </w:pPr>
          </w:p>
        </w:tc>
        <w:tc>
          <w:tcPr>
            <w:tcW w:w="490" w:type="pct"/>
            <w:vMerge/>
          </w:tcPr>
          <w:p w14:paraId="31BE66CB" w14:textId="77777777" w:rsidR="00206019" w:rsidRPr="00C70209" w:rsidRDefault="00206019" w:rsidP="005407AD">
            <w:pPr>
              <w:pStyle w:val="Tabletext-evidencematrix"/>
            </w:pPr>
          </w:p>
        </w:tc>
        <w:tc>
          <w:tcPr>
            <w:tcW w:w="491" w:type="pct"/>
            <w:vMerge/>
          </w:tcPr>
          <w:p w14:paraId="707A5621" w14:textId="77777777" w:rsidR="00206019" w:rsidRPr="00C70209" w:rsidRDefault="00206019" w:rsidP="005407AD">
            <w:pPr>
              <w:pStyle w:val="Tabletext-evidencematrix"/>
            </w:pPr>
          </w:p>
        </w:tc>
        <w:tc>
          <w:tcPr>
            <w:tcW w:w="490" w:type="pct"/>
          </w:tcPr>
          <w:p w14:paraId="20472EC5" w14:textId="77777777" w:rsidR="00206019" w:rsidRPr="00C70209" w:rsidRDefault="00206019" w:rsidP="005407AD">
            <w:pPr>
              <w:pStyle w:val="Tabletext-subanalysis"/>
              <w:jc w:val="right"/>
            </w:pPr>
            <w:r w:rsidRPr="00C70209">
              <w:t>due to NEC</w:t>
            </w:r>
          </w:p>
        </w:tc>
        <w:tc>
          <w:tcPr>
            <w:tcW w:w="520" w:type="pct"/>
          </w:tcPr>
          <w:p w14:paraId="65D9FBEE" w14:textId="77777777" w:rsidR="00206019" w:rsidRPr="00C70209" w:rsidRDefault="00206019" w:rsidP="005407AD">
            <w:pPr>
              <w:pStyle w:val="Tabletext-subanalysis"/>
            </w:pPr>
            <w:r w:rsidRPr="00C70209">
              <w:t>5/257 (1.9%)</w:t>
            </w:r>
          </w:p>
        </w:tc>
        <w:tc>
          <w:tcPr>
            <w:tcW w:w="519" w:type="pct"/>
          </w:tcPr>
          <w:p w14:paraId="76A2B46C" w14:textId="77777777" w:rsidR="00206019" w:rsidRPr="00C70209" w:rsidRDefault="00206019" w:rsidP="005407AD">
            <w:pPr>
              <w:pStyle w:val="Tabletext-subanalysis"/>
            </w:pPr>
            <w:r w:rsidRPr="00C70209">
              <w:t>7/258 (2.7%)</w:t>
            </w:r>
          </w:p>
        </w:tc>
        <w:tc>
          <w:tcPr>
            <w:tcW w:w="521" w:type="pct"/>
          </w:tcPr>
          <w:p w14:paraId="5AF080B4" w14:textId="77777777" w:rsidR="00206019" w:rsidRPr="00C70209" w:rsidRDefault="00206019" w:rsidP="005407AD">
            <w:pPr>
              <w:pStyle w:val="Tabletext-subanalysis"/>
            </w:pPr>
            <w:r w:rsidRPr="00C70209">
              <w:t>RR 0.72 [0.23, 2.23]</w:t>
            </w:r>
            <w:r w:rsidRPr="00C70209">
              <w:rPr>
                <w:vertAlign w:val="superscript"/>
              </w:rPr>
              <w:t>d</w:t>
            </w:r>
          </w:p>
        </w:tc>
        <w:tc>
          <w:tcPr>
            <w:tcW w:w="598" w:type="pct"/>
          </w:tcPr>
          <w:p w14:paraId="578661C4" w14:textId="77777777" w:rsidR="00206019" w:rsidRPr="00C70209" w:rsidRDefault="00206019" w:rsidP="005407AD">
            <w:pPr>
              <w:pStyle w:val="Tabletext-subanalysis"/>
              <w:rPr>
                <w:i/>
              </w:rPr>
            </w:pPr>
            <w:r w:rsidRPr="00C70209">
              <w:rPr>
                <w:i/>
              </w:rPr>
              <w:t>No significant difference</w:t>
            </w:r>
          </w:p>
          <w:p w14:paraId="59617704" w14:textId="1A7D20BB" w:rsidR="00206019" w:rsidRPr="00C70209" w:rsidRDefault="001A475D" w:rsidP="005407AD">
            <w:pPr>
              <w:pStyle w:val="Tabletext-subanalysis"/>
            </w:pPr>
            <w:r w:rsidRPr="001A475D">
              <w:rPr>
                <w:i/>
              </w:rPr>
              <w:t>P = </w:t>
            </w:r>
            <w:r w:rsidR="00206019" w:rsidRPr="00C70209">
              <w:t>0.57</w:t>
            </w:r>
            <w:r w:rsidR="00206019" w:rsidRPr="00C70209">
              <w:rPr>
                <w:vertAlign w:val="superscript"/>
              </w:rPr>
              <w:t>d</w:t>
            </w:r>
          </w:p>
        </w:tc>
      </w:tr>
      <w:tr w:rsidR="00206019" w:rsidRPr="00C70209" w14:paraId="6AD8F086" w14:textId="77777777" w:rsidTr="005407AD">
        <w:trPr>
          <w:cantSplit/>
        </w:trPr>
        <w:tc>
          <w:tcPr>
            <w:tcW w:w="389" w:type="pct"/>
            <w:vMerge/>
          </w:tcPr>
          <w:p w14:paraId="5A48BB16" w14:textId="77777777" w:rsidR="00206019" w:rsidRPr="00C70209" w:rsidRDefault="00206019" w:rsidP="005407AD">
            <w:pPr>
              <w:pStyle w:val="Tabletext-evidencematrix"/>
            </w:pPr>
          </w:p>
        </w:tc>
        <w:tc>
          <w:tcPr>
            <w:tcW w:w="492" w:type="pct"/>
            <w:vMerge/>
          </w:tcPr>
          <w:p w14:paraId="333E3474" w14:textId="77777777" w:rsidR="00206019" w:rsidRPr="00C70209" w:rsidRDefault="00206019" w:rsidP="005407AD">
            <w:pPr>
              <w:pStyle w:val="Tabletext-evidencematrix"/>
            </w:pPr>
          </w:p>
        </w:tc>
        <w:tc>
          <w:tcPr>
            <w:tcW w:w="490" w:type="pct"/>
            <w:vMerge/>
          </w:tcPr>
          <w:p w14:paraId="746F0A79" w14:textId="77777777" w:rsidR="00206019" w:rsidRPr="00C70209" w:rsidRDefault="00206019" w:rsidP="005407AD">
            <w:pPr>
              <w:pStyle w:val="Tabletext-evidencematrix"/>
            </w:pPr>
          </w:p>
        </w:tc>
        <w:tc>
          <w:tcPr>
            <w:tcW w:w="490" w:type="pct"/>
            <w:vMerge/>
          </w:tcPr>
          <w:p w14:paraId="62F1B6F8" w14:textId="77777777" w:rsidR="00206019" w:rsidRPr="00C70209" w:rsidRDefault="00206019" w:rsidP="005407AD">
            <w:pPr>
              <w:pStyle w:val="Tabletext-evidencematrix"/>
            </w:pPr>
          </w:p>
        </w:tc>
        <w:tc>
          <w:tcPr>
            <w:tcW w:w="491" w:type="pct"/>
            <w:vMerge/>
          </w:tcPr>
          <w:p w14:paraId="6E054166" w14:textId="77777777" w:rsidR="00206019" w:rsidRPr="00C70209" w:rsidRDefault="00206019" w:rsidP="005407AD">
            <w:pPr>
              <w:pStyle w:val="Tabletext-evidencematrix"/>
            </w:pPr>
          </w:p>
        </w:tc>
        <w:tc>
          <w:tcPr>
            <w:tcW w:w="490" w:type="pct"/>
          </w:tcPr>
          <w:p w14:paraId="5AAAE92E" w14:textId="77777777" w:rsidR="00206019" w:rsidRPr="00C70209" w:rsidRDefault="00206019" w:rsidP="005407AD">
            <w:pPr>
              <w:pStyle w:val="Tabletext-subanalysis"/>
              <w:jc w:val="right"/>
            </w:pPr>
            <w:r w:rsidRPr="00C70209">
              <w:t>due to other reasons</w:t>
            </w:r>
          </w:p>
        </w:tc>
        <w:tc>
          <w:tcPr>
            <w:tcW w:w="520" w:type="pct"/>
          </w:tcPr>
          <w:p w14:paraId="69C05EC1" w14:textId="77777777" w:rsidR="00206019" w:rsidRPr="00C70209" w:rsidRDefault="00206019" w:rsidP="005407AD">
            <w:pPr>
              <w:pStyle w:val="Tabletext-subanalysis"/>
            </w:pPr>
            <w:r w:rsidRPr="00C70209">
              <w:t>2/257 (0.8%)</w:t>
            </w:r>
          </w:p>
        </w:tc>
        <w:tc>
          <w:tcPr>
            <w:tcW w:w="519" w:type="pct"/>
          </w:tcPr>
          <w:p w14:paraId="13FFF22D" w14:textId="77777777" w:rsidR="00206019" w:rsidRPr="00C70209" w:rsidRDefault="00206019" w:rsidP="005407AD">
            <w:pPr>
              <w:pStyle w:val="Tabletext-subanalysis"/>
            </w:pPr>
            <w:r w:rsidRPr="00C70209">
              <w:t>4/258 (1.6%)</w:t>
            </w:r>
          </w:p>
        </w:tc>
        <w:tc>
          <w:tcPr>
            <w:tcW w:w="521" w:type="pct"/>
          </w:tcPr>
          <w:p w14:paraId="5CFA5694" w14:textId="77777777" w:rsidR="00206019" w:rsidRPr="00C70209" w:rsidRDefault="00206019" w:rsidP="005407AD">
            <w:pPr>
              <w:pStyle w:val="Tabletext-subanalysis"/>
            </w:pPr>
            <w:r w:rsidRPr="00C70209">
              <w:t>RR 0.50 [0.09, 2.72]</w:t>
            </w:r>
            <w:r w:rsidRPr="00C70209">
              <w:rPr>
                <w:vertAlign w:val="superscript"/>
              </w:rPr>
              <w:t>d</w:t>
            </w:r>
          </w:p>
        </w:tc>
        <w:tc>
          <w:tcPr>
            <w:tcW w:w="598" w:type="pct"/>
          </w:tcPr>
          <w:p w14:paraId="0AD84861" w14:textId="77777777" w:rsidR="00206019" w:rsidRPr="00C70209" w:rsidRDefault="00206019" w:rsidP="005407AD">
            <w:pPr>
              <w:pStyle w:val="Tabletext-subanalysis"/>
              <w:rPr>
                <w:i/>
              </w:rPr>
            </w:pPr>
            <w:r w:rsidRPr="00C70209">
              <w:rPr>
                <w:i/>
              </w:rPr>
              <w:t>No significant difference</w:t>
            </w:r>
          </w:p>
          <w:p w14:paraId="265D7833" w14:textId="121C18BB" w:rsidR="00206019" w:rsidRPr="00C70209" w:rsidRDefault="001A475D" w:rsidP="005407AD">
            <w:pPr>
              <w:pStyle w:val="Tabletext-subanalysis"/>
            </w:pPr>
            <w:r w:rsidRPr="001A475D">
              <w:rPr>
                <w:i/>
              </w:rPr>
              <w:t>P = </w:t>
            </w:r>
            <w:r w:rsidR="00206019" w:rsidRPr="00C70209">
              <w:t>0.42</w:t>
            </w:r>
            <w:r w:rsidR="00206019" w:rsidRPr="00C70209">
              <w:rPr>
                <w:vertAlign w:val="superscript"/>
              </w:rPr>
              <w:t>d</w:t>
            </w:r>
          </w:p>
        </w:tc>
      </w:tr>
      <w:tr w:rsidR="00206019" w:rsidRPr="00C70209" w14:paraId="2786D234" w14:textId="77777777" w:rsidTr="005407AD">
        <w:trPr>
          <w:cantSplit/>
        </w:trPr>
        <w:tc>
          <w:tcPr>
            <w:tcW w:w="389" w:type="pct"/>
            <w:vMerge w:val="restart"/>
          </w:tcPr>
          <w:p w14:paraId="1F904722" w14:textId="6E81100E" w:rsidR="00206019" w:rsidRPr="00C70209" w:rsidRDefault="00206019" w:rsidP="005407AD">
            <w:pPr>
              <w:pStyle w:val="Tabletext-evidencematrix"/>
            </w:pPr>
            <w:r w:rsidRPr="00C70209">
              <w:t>NNNI 1996b</w:t>
            </w:r>
            <w:r w:rsidR="00A06EBF">
              <w:fldChar w:fldCharType="begin"/>
            </w:r>
            <w:r w:rsidR="000E261C">
              <w:instrText xml:space="preserve"> ADDIN EN.CITE &lt;EndNote&gt;&lt;Cite&gt;&lt;Author&gt;The Northern Neonatal Nursing Initiative Trial Group&lt;/Author&gt;&lt;Year&gt;1996b&lt;/Year&gt;&lt;RecNum&gt;143&lt;/RecNum&gt;&lt;DisplayText&gt;&lt;style face="superscript"&gt;291&lt;/style&gt;&lt;/DisplayText&gt;&lt;record&gt;&lt;rec-number&gt;143&lt;/rec-number&gt;&lt;foreign-keys&gt;&lt;key app="EN" db-id="9edve2wadsavt5ewavaxtda4f2tavzvts9ee" timestamp="1426550421"&gt;143&lt;/key&gt;&lt;/foreign-keys&gt;&lt;ref-type name="Journal Article"&gt;17&lt;/ref-type&gt;&lt;contributors&gt;&lt;authors&gt;&lt;author&gt;The Northern Neonatal Nursing Initiative Trial Group,&lt;/author&gt;&lt;/authors&gt;&lt;/contributors&gt;&lt;titles&gt;&lt;title&gt;Randomised trial of prophylactic early fresh-frozen plasma or gelatin or glucose in preterm babies: outcome at 2 years&lt;/title&gt;&lt;secondary-title&gt;The Lancet&lt;/secondary-title&gt;&lt;/titles&gt;&lt;periodical&gt;&lt;full-title&gt;The Lancet&lt;/full-title&gt;&lt;/periodical&gt;&lt;pages&gt;229–232&lt;/pages&gt;&lt;volume&gt;348&lt;/volume&gt;&lt;reprint-edition&gt;NOT IN FILE&lt;/reprint-edition&gt;&lt;dates&gt;&lt;year&gt;1996b&lt;/year&gt;&lt;/dates&gt;&lt;urls&gt;&lt;/urls&gt;&lt;/record&gt;&lt;/Cite&gt;&lt;/EndNote&gt;</w:instrText>
            </w:r>
            <w:r w:rsidR="00A06EBF">
              <w:fldChar w:fldCharType="separate"/>
            </w:r>
            <w:r w:rsidR="000E261C" w:rsidRPr="000E261C">
              <w:rPr>
                <w:noProof/>
                <w:vertAlign w:val="superscript"/>
              </w:rPr>
              <w:t>291</w:t>
            </w:r>
            <w:r w:rsidR="00A06EBF">
              <w:fldChar w:fldCharType="end"/>
            </w:r>
          </w:p>
          <w:p w14:paraId="7D059FF7" w14:textId="77777777" w:rsidR="00206019" w:rsidRPr="00C70209" w:rsidRDefault="00206019" w:rsidP="005407AD">
            <w:pPr>
              <w:pStyle w:val="Tabletext-evidencematrix"/>
            </w:pPr>
            <w:r w:rsidRPr="00C70209">
              <w:t>Level II</w:t>
            </w:r>
          </w:p>
          <w:p w14:paraId="5BD6C4E9" w14:textId="77777777" w:rsidR="00206019" w:rsidRPr="00C70209" w:rsidRDefault="00206019" w:rsidP="005407AD">
            <w:pPr>
              <w:pStyle w:val="Tabletext-evidencematrix"/>
              <w:rPr>
                <w:i/>
              </w:rPr>
            </w:pPr>
            <w:r w:rsidRPr="00C70209">
              <w:rPr>
                <w:i/>
              </w:rPr>
              <w:t>Fair</w:t>
            </w:r>
          </w:p>
          <w:p w14:paraId="594CF3FD" w14:textId="14A52EC3" w:rsidR="00206019" w:rsidRPr="00C70209" w:rsidRDefault="00206019" w:rsidP="000E261C">
            <w:pPr>
              <w:pStyle w:val="Tabletext-subanalysis"/>
            </w:pPr>
            <w:r w:rsidRPr="00C70209">
              <w:t>*2-year follow</w:t>
            </w:r>
            <w:r w:rsidR="00674A97" w:rsidRPr="00C70209">
              <w:t>-</w:t>
            </w:r>
            <w:r w:rsidRPr="00C70209">
              <w:t>up of NNNI 1996a</w:t>
            </w:r>
            <w:r w:rsidR="00A06EBF">
              <w:fldChar w:fldCharType="begin"/>
            </w:r>
            <w:r w:rsidR="000E261C">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A06EBF">
              <w:fldChar w:fldCharType="separate"/>
            </w:r>
            <w:r w:rsidR="000E261C" w:rsidRPr="000E261C">
              <w:rPr>
                <w:noProof/>
                <w:vertAlign w:val="superscript"/>
              </w:rPr>
              <w:t>290</w:t>
            </w:r>
            <w:r w:rsidR="00A06EBF">
              <w:fldChar w:fldCharType="end"/>
            </w:r>
          </w:p>
        </w:tc>
        <w:tc>
          <w:tcPr>
            <w:tcW w:w="492" w:type="pct"/>
            <w:vMerge w:val="restart"/>
          </w:tcPr>
          <w:p w14:paraId="7839067A" w14:textId="77777777" w:rsidR="00206019" w:rsidRPr="00C70209" w:rsidRDefault="00206019" w:rsidP="005407AD">
            <w:pPr>
              <w:pStyle w:val="Tabletext-evidencematrix"/>
            </w:pPr>
            <w:r w:rsidRPr="00C70209">
              <w:t>N=515</w:t>
            </w:r>
          </w:p>
        </w:tc>
        <w:tc>
          <w:tcPr>
            <w:tcW w:w="490" w:type="pct"/>
            <w:vMerge w:val="restart"/>
          </w:tcPr>
          <w:p w14:paraId="3EBA60CB" w14:textId="28940C2A" w:rsidR="00206019" w:rsidRPr="00C70209" w:rsidRDefault="00206019" w:rsidP="005407AD">
            <w:pPr>
              <w:pStyle w:val="Tabletext-evidencematrix"/>
            </w:pPr>
            <w:r w:rsidRPr="00C70209">
              <w:t>Preterm infants (≤ 32 weeks gestation), aged ≤ 2 hours at 2 years follow</w:t>
            </w:r>
            <w:r w:rsidR="00674A97" w:rsidRPr="00C70209">
              <w:t>-</w:t>
            </w:r>
            <w:r w:rsidRPr="00C70209">
              <w:t>up</w:t>
            </w:r>
          </w:p>
        </w:tc>
        <w:tc>
          <w:tcPr>
            <w:tcW w:w="490" w:type="pct"/>
            <w:vMerge w:val="restart"/>
          </w:tcPr>
          <w:p w14:paraId="0F2029EF" w14:textId="77777777" w:rsidR="00206019" w:rsidRPr="00C70209" w:rsidRDefault="00206019" w:rsidP="005407AD">
            <w:pPr>
              <w:pStyle w:val="Tabletext-evidencematrix"/>
            </w:pPr>
            <w:r w:rsidRPr="00C70209">
              <w:t xml:space="preserve">Multicentre, UK </w:t>
            </w:r>
          </w:p>
        </w:tc>
        <w:tc>
          <w:tcPr>
            <w:tcW w:w="491" w:type="pct"/>
            <w:vMerge w:val="restart"/>
          </w:tcPr>
          <w:p w14:paraId="5FF575A9" w14:textId="77777777" w:rsidR="00206019" w:rsidRPr="00C70209" w:rsidRDefault="00206019" w:rsidP="005407AD">
            <w:pPr>
              <w:pStyle w:val="Tabletext-evidencematrix"/>
            </w:pPr>
            <w:r w:rsidRPr="00C70209">
              <w:t xml:space="preserve">FFP versus dextrose </w:t>
            </w:r>
            <w:r w:rsidRPr="00C70209">
              <w:rPr>
                <w:vertAlign w:val="superscript"/>
              </w:rPr>
              <w:t>c</w:t>
            </w:r>
          </w:p>
        </w:tc>
        <w:tc>
          <w:tcPr>
            <w:tcW w:w="490" w:type="pct"/>
          </w:tcPr>
          <w:p w14:paraId="66AFCB4E" w14:textId="77777777" w:rsidR="00206019" w:rsidRPr="00C70209" w:rsidRDefault="00206019" w:rsidP="005407AD">
            <w:pPr>
              <w:pStyle w:val="Tabletext-evidencematrix"/>
            </w:pPr>
            <w:r w:rsidRPr="00C70209">
              <w:t>Mortality before 2 years of age</w:t>
            </w:r>
          </w:p>
        </w:tc>
        <w:tc>
          <w:tcPr>
            <w:tcW w:w="520" w:type="pct"/>
          </w:tcPr>
          <w:p w14:paraId="0117534B" w14:textId="77777777" w:rsidR="00206019" w:rsidRPr="00C70209" w:rsidRDefault="00206019" w:rsidP="005407AD">
            <w:pPr>
              <w:pStyle w:val="Tabletext-evidencematrix"/>
            </w:pPr>
            <w:r w:rsidRPr="00C70209">
              <w:t>54/257 (21.0%)</w:t>
            </w:r>
          </w:p>
        </w:tc>
        <w:tc>
          <w:tcPr>
            <w:tcW w:w="519" w:type="pct"/>
          </w:tcPr>
          <w:p w14:paraId="76E3238F" w14:textId="77777777" w:rsidR="00206019" w:rsidRPr="00C70209" w:rsidRDefault="00206019" w:rsidP="005407AD">
            <w:pPr>
              <w:pStyle w:val="Tabletext-evidencematrix"/>
            </w:pPr>
            <w:r w:rsidRPr="00C70209">
              <w:t>53/258 (20.5%)</w:t>
            </w:r>
          </w:p>
        </w:tc>
        <w:tc>
          <w:tcPr>
            <w:tcW w:w="521" w:type="pct"/>
          </w:tcPr>
          <w:p w14:paraId="02D81173" w14:textId="77777777" w:rsidR="00206019" w:rsidRPr="00C70209" w:rsidRDefault="00206019" w:rsidP="005407AD">
            <w:pPr>
              <w:pStyle w:val="Tabletext-evidencematrix"/>
            </w:pPr>
            <w:r w:rsidRPr="00C70209">
              <w:t>RR 1.02 [0.73, 1.43]</w:t>
            </w:r>
            <w:r w:rsidRPr="00C70209">
              <w:rPr>
                <w:vertAlign w:val="superscript"/>
              </w:rPr>
              <w:t>d</w:t>
            </w:r>
          </w:p>
        </w:tc>
        <w:tc>
          <w:tcPr>
            <w:tcW w:w="598" w:type="pct"/>
          </w:tcPr>
          <w:p w14:paraId="36222864" w14:textId="3BFEC311" w:rsidR="00206019" w:rsidRPr="00C70209" w:rsidRDefault="00206019" w:rsidP="005407AD">
            <w:pPr>
              <w:pStyle w:val="Tabletext-evidencematrix"/>
              <w:rPr>
                <w:i/>
              </w:rPr>
            </w:pPr>
            <w:r w:rsidRPr="00C70209">
              <w:rPr>
                <w:i/>
              </w:rPr>
              <w:t>No significant difference</w:t>
            </w:r>
          </w:p>
          <w:p w14:paraId="57746656" w14:textId="65A57277" w:rsidR="00206019" w:rsidRPr="00C70209" w:rsidRDefault="001A475D" w:rsidP="005407AD">
            <w:pPr>
              <w:pStyle w:val="Tabletext-evidencematrix"/>
            </w:pPr>
            <w:r w:rsidRPr="001A475D">
              <w:rPr>
                <w:i/>
              </w:rPr>
              <w:t>P = </w:t>
            </w:r>
            <w:r w:rsidR="00206019" w:rsidRPr="00C70209">
              <w:t>0.90</w:t>
            </w:r>
            <w:r w:rsidR="00206019" w:rsidRPr="00C70209">
              <w:rPr>
                <w:vertAlign w:val="superscript"/>
              </w:rPr>
              <w:t>d</w:t>
            </w:r>
          </w:p>
        </w:tc>
      </w:tr>
      <w:tr w:rsidR="00206019" w:rsidRPr="00C70209" w14:paraId="3373181D" w14:textId="77777777" w:rsidTr="005407AD">
        <w:trPr>
          <w:cantSplit/>
        </w:trPr>
        <w:tc>
          <w:tcPr>
            <w:tcW w:w="389" w:type="pct"/>
            <w:vMerge/>
          </w:tcPr>
          <w:p w14:paraId="7A3ACA03"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3C64CCFA"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02185E4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7BE579E5"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2D823790"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Pr>
          <w:p w14:paraId="779A52F8" w14:textId="77777777" w:rsidR="00206019" w:rsidRPr="00C70209" w:rsidRDefault="00206019" w:rsidP="005407AD">
            <w:pPr>
              <w:pStyle w:val="Tabletext-evidencematrix"/>
            </w:pPr>
            <w:r w:rsidRPr="00C70209">
              <w:t>Neonatal mortality (aged &lt; 4 weeks)</w:t>
            </w:r>
          </w:p>
        </w:tc>
        <w:tc>
          <w:tcPr>
            <w:tcW w:w="520" w:type="pct"/>
          </w:tcPr>
          <w:p w14:paraId="766DF51E" w14:textId="77777777" w:rsidR="00206019" w:rsidRPr="00C70209" w:rsidRDefault="00206019" w:rsidP="005407AD">
            <w:pPr>
              <w:pStyle w:val="Tabletext-evidencematrix"/>
            </w:pPr>
            <w:r w:rsidRPr="00C70209">
              <w:t>40/257 (15.6%)</w:t>
            </w:r>
          </w:p>
        </w:tc>
        <w:tc>
          <w:tcPr>
            <w:tcW w:w="519" w:type="pct"/>
          </w:tcPr>
          <w:p w14:paraId="73617801" w14:textId="77777777" w:rsidR="00206019" w:rsidRPr="00C70209" w:rsidRDefault="00206019" w:rsidP="005407AD">
            <w:pPr>
              <w:pStyle w:val="Tabletext-evidencematrix"/>
            </w:pPr>
            <w:r w:rsidRPr="00C70209">
              <w:t>43/258 (16.7%)</w:t>
            </w:r>
          </w:p>
        </w:tc>
        <w:tc>
          <w:tcPr>
            <w:tcW w:w="521" w:type="pct"/>
          </w:tcPr>
          <w:p w14:paraId="7D45C528" w14:textId="77777777" w:rsidR="00206019" w:rsidRPr="00C70209" w:rsidRDefault="00206019" w:rsidP="005407AD">
            <w:pPr>
              <w:pStyle w:val="Tabletext-evidencematrix"/>
            </w:pPr>
            <w:r w:rsidRPr="00C70209">
              <w:t>RR 0.93 [0.63, 1.39]</w:t>
            </w:r>
            <w:r w:rsidRPr="00C70209">
              <w:rPr>
                <w:vertAlign w:val="superscript"/>
              </w:rPr>
              <w:t>d</w:t>
            </w:r>
          </w:p>
        </w:tc>
        <w:tc>
          <w:tcPr>
            <w:tcW w:w="598" w:type="pct"/>
          </w:tcPr>
          <w:p w14:paraId="78A9870A" w14:textId="378E421C" w:rsidR="00206019" w:rsidRPr="00C70209" w:rsidRDefault="00206019" w:rsidP="005407AD">
            <w:pPr>
              <w:pStyle w:val="Tabletext-evidencematrix"/>
              <w:rPr>
                <w:i/>
              </w:rPr>
            </w:pPr>
            <w:r w:rsidRPr="00C70209">
              <w:rPr>
                <w:i/>
              </w:rPr>
              <w:t>No significant difference</w:t>
            </w:r>
          </w:p>
          <w:p w14:paraId="1AAE800C" w14:textId="07F739EB" w:rsidR="00206019" w:rsidRPr="00C70209" w:rsidRDefault="001A475D" w:rsidP="005407AD">
            <w:pPr>
              <w:pStyle w:val="Tabletext-evidencematrix"/>
            </w:pPr>
            <w:r w:rsidRPr="001A475D">
              <w:rPr>
                <w:i/>
              </w:rPr>
              <w:t>P = </w:t>
            </w:r>
            <w:r w:rsidR="00206019" w:rsidRPr="00C70209">
              <w:t>0.73</w:t>
            </w:r>
            <w:r w:rsidR="00206019" w:rsidRPr="00C70209">
              <w:rPr>
                <w:vertAlign w:val="superscript"/>
              </w:rPr>
              <w:t>d</w:t>
            </w:r>
          </w:p>
        </w:tc>
      </w:tr>
      <w:tr w:rsidR="00206019" w:rsidRPr="00C70209" w14:paraId="05A047D5" w14:textId="77777777" w:rsidTr="005407AD">
        <w:trPr>
          <w:cantSplit/>
        </w:trPr>
        <w:tc>
          <w:tcPr>
            <w:tcW w:w="389" w:type="pct"/>
            <w:vMerge/>
          </w:tcPr>
          <w:p w14:paraId="6170DC83"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41C86E79"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4142EC7A"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3F76D9F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4D94A3CF"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Pr>
          <w:p w14:paraId="5A5D1630" w14:textId="77777777" w:rsidR="00206019" w:rsidRPr="00C70209" w:rsidRDefault="00206019" w:rsidP="005407AD">
            <w:pPr>
              <w:pStyle w:val="Tabletext-evidencematrix"/>
            </w:pPr>
            <w:r w:rsidRPr="00C70209">
              <w:t>Infant mortality (aged 1–23 months)</w:t>
            </w:r>
          </w:p>
        </w:tc>
        <w:tc>
          <w:tcPr>
            <w:tcW w:w="520" w:type="pct"/>
          </w:tcPr>
          <w:p w14:paraId="40290F0C" w14:textId="77777777" w:rsidR="00206019" w:rsidRPr="00C70209" w:rsidRDefault="00206019" w:rsidP="005407AD">
            <w:pPr>
              <w:pStyle w:val="Tabletext-evidencematrix"/>
            </w:pPr>
            <w:r w:rsidRPr="00C70209">
              <w:t>14/257 (5.4%)</w:t>
            </w:r>
          </w:p>
        </w:tc>
        <w:tc>
          <w:tcPr>
            <w:tcW w:w="519" w:type="pct"/>
          </w:tcPr>
          <w:p w14:paraId="02331083" w14:textId="77777777" w:rsidR="00206019" w:rsidRPr="00C70209" w:rsidRDefault="00206019" w:rsidP="005407AD">
            <w:pPr>
              <w:pStyle w:val="Tabletext-evidencematrix"/>
            </w:pPr>
            <w:r w:rsidRPr="00C70209">
              <w:t>10/258 (3.9%)</w:t>
            </w:r>
          </w:p>
        </w:tc>
        <w:tc>
          <w:tcPr>
            <w:tcW w:w="521" w:type="pct"/>
          </w:tcPr>
          <w:p w14:paraId="7C0D1A33" w14:textId="77777777" w:rsidR="00206019" w:rsidRPr="00C70209" w:rsidRDefault="00206019" w:rsidP="005407AD">
            <w:pPr>
              <w:pStyle w:val="Tabletext-evidencematrix"/>
            </w:pPr>
            <w:r w:rsidRPr="00C70209">
              <w:t>RR 1.41 [0.64, 3.11]</w:t>
            </w:r>
            <w:r w:rsidRPr="00C70209">
              <w:rPr>
                <w:vertAlign w:val="superscript"/>
              </w:rPr>
              <w:t>d</w:t>
            </w:r>
          </w:p>
        </w:tc>
        <w:tc>
          <w:tcPr>
            <w:tcW w:w="598" w:type="pct"/>
          </w:tcPr>
          <w:p w14:paraId="1DB3019B" w14:textId="678B0B54" w:rsidR="00206019" w:rsidRPr="00C70209" w:rsidRDefault="00206019" w:rsidP="005407AD">
            <w:pPr>
              <w:pStyle w:val="Tabletext-evidencematrix"/>
              <w:rPr>
                <w:i/>
              </w:rPr>
            </w:pPr>
            <w:r w:rsidRPr="00C70209">
              <w:rPr>
                <w:i/>
              </w:rPr>
              <w:t>No significant difference</w:t>
            </w:r>
          </w:p>
          <w:p w14:paraId="77515113" w14:textId="65769A05" w:rsidR="00206019" w:rsidRPr="00C70209" w:rsidRDefault="001A475D" w:rsidP="005407AD">
            <w:pPr>
              <w:pStyle w:val="Tabletext-evidencematrix"/>
            </w:pPr>
            <w:r w:rsidRPr="001A475D">
              <w:rPr>
                <w:i/>
              </w:rPr>
              <w:t>P = </w:t>
            </w:r>
            <w:r w:rsidR="00206019" w:rsidRPr="00C70209">
              <w:t>0.40</w:t>
            </w:r>
            <w:r w:rsidR="00206019" w:rsidRPr="00C70209">
              <w:rPr>
                <w:vertAlign w:val="superscript"/>
              </w:rPr>
              <w:t>d</w:t>
            </w:r>
          </w:p>
        </w:tc>
      </w:tr>
      <w:tr w:rsidR="00206019" w:rsidRPr="00C70209" w14:paraId="2EA5286A" w14:textId="77777777" w:rsidTr="005407AD">
        <w:trPr>
          <w:cantSplit/>
        </w:trPr>
        <w:tc>
          <w:tcPr>
            <w:tcW w:w="389" w:type="pct"/>
            <w:vMerge/>
          </w:tcPr>
          <w:p w14:paraId="70F068A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51EBCA4D"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5DBCBAB9"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2C542160"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3291355F"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Borders>
              <w:bottom w:val="nil"/>
            </w:tcBorders>
          </w:tcPr>
          <w:p w14:paraId="07B93AA8" w14:textId="77777777" w:rsidR="00206019" w:rsidRPr="00C70209" w:rsidRDefault="00206019" w:rsidP="005407AD">
            <w:pPr>
              <w:pStyle w:val="Tabletext-evidencematrix"/>
              <w:rPr>
                <w:i/>
              </w:rPr>
            </w:pPr>
          </w:p>
        </w:tc>
        <w:tc>
          <w:tcPr>
            <w:tcW w:w="2158" w:type="pct"/>
            <w:gridSpan w:val="4"/>
          </w:tcPr>
          <w:p w14:paraId="680BFAE6" w14:textId="0F2D4D3F" w:rsidR="00206019" w:rsidRPr="00C70209" w:rsidRDefault="00206019" w:rsidP="005407AD">
            <w:pPr>
              <w:pStyle w:val="Tabletext-subanalysis"/>
              <w:rPr>
                <w:i/>
              </w:rPr>
            </w:pPr>
            <w:r w:rsidRPr="00C70209">
              <w:rPr>
                <w:i/>
              </w:rPr>
              <w:t xml:space="preserve">Subgroup analysis: Cause-specific mortality (age 1–23 months) </w:t>
            </w:r>
          </w:p>
        </w:tc>
      </w:tr>
      <w:tr w:rsidR="00206019" w:rsidRPr="00C70209" w14:paraId="66011CA9" w14:textId="77777777" w:rsidTr="005407AD">
        <w:trPr>
          <w:cantSplit/>
        </w:trPr>
        <w:tc>
          <w:tcPr>
            <w:tcW w:w="389" w:type="pct"/>
            <w:vMerge/>
          </w:tcPr>
          <w:p w14:paraId="110C42B4"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1E679EDA"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0845D229"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799C34E0"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78A5683D"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Borders>
              <w:top w:val="nil"/>
            </w:tcBorders>
          </w:tcPr>
          <w:p w14:paraId="7C9CD787" w14:textId="77777777" w:rsidR="00206019" w:rsidRPr="00C70209" w:rsidRDefault="00206019" w:rsidP="005407AD">
            <w:pPr>
              <w:pStyle w:val="Tabletext-subanalysis"/>
              <w:jc w:val="right"/>
            </w:pPr>
            <w:r w:rsidRPr="00C70209">
              <w:t>due to chronic lung disease</w:t>
            </w:r>
          </w:p>
        </w:tc>
        <w:tc>
          <w:tcPr>
            <w:tcW w:w="520" w:type="pct"/>
          </w:tcPr>
          <w:p w14:paraId="2805617C" w14:textId="77777777" w:rsidR="00206019" w:rsidRPr="00C70209" w:rsidRDefault="00206019" w:rsidP="005407AD">
            <w:pPr>
              <w:pStyle w:val="Tabletext-subanalysis"/>
            </w:pPr>
            <w:r w:rsidRPr="00C70209">
              <w:t>7/257 (2.7%)</w:t>
            </w:r>
          </w:p>
        </w:tc>
        <w:tc>
          <w:tcPr>
            <w:tcW w:w="519" w:type="pct"/>
          </w:tcPr>
          <w:p w14:paraId="7179AD3B" w14:textId="77777777" w:rsidR="00206019" w:rsidRPr="00C70209" w:rsidRDefault="00206019" w:rsidP="005407AD">
            <w:pPr>
              <w:pStyle w:val="Tabletext-subanalysis"/>
            </w:pPr>
            <w:r w:rsidRPr="00C70209">
              <w:t>5/258 (1.9%)</w:t>
            </w:r>
          </w:p>
        </w:tc>
        <w:tc>
          <w:tcPr>
            <w:tcW w:w="521" w:type="pct"/>
          </w:tcPr>
          <w:p w14:paraId="63F7B2CF" w14:textId="77777777" w:rsidR="00206019" w:rsidRPr="00C70209" w:rsidRDefault="00206019" w:rsidP="005407AD">
            <w:pPr>
              <w:pStyle w:val="Tabletext-subanalysis"/>
            </w:pPr>
            <w:r w:rsidRPr="00C70209">
              <w:t>RR 1.41 [0.45, 4.37]</w:t>
            </w:r>
            <w:r w:rsidRPr="00C70209">
              <w:rPr>
                <w:vertAlign w:val="superscript"/>
              </w:rPr>
              <w:t>d</w:t>
            </w:r>
          </w:p>
        </w:tc>
        <w:tc>
          <w:tcPr>
            <w:tcW w:w="598" w:type="pct"/>
          </w:tcPr>
          <w:p w14:paraId="30938B23" w14:textId="5C3E8994" w:rsidR="00206019" w:rsidRPr="00C70209" w:rsidRDefault="00206019" w:rsidP="005407AD">
            <w:pPr>
              <w:pStyle w:val="Tabletext-subanalysis"/>
              <w:rPr>
                <w:i/>
              </w:rPr>
            </w:pPr>
            <w:r w:rsidRPr="00C70209">
              <w:rPr>
                <w:i/>
              </w:rPr>
              <w:t>No significant difference</w:t>
            </w:r>
          </w:p>
          <w:p w14:paraId="274D92AF" w14:textId="1604A208" w:rsidR="00206019" w:rsidRPr="00C70209" w:rsidRDefault="001A475D" w:rsidP="005407AD">
            <w:pPr>
              <w:pStyle w:val="Tabletext-subanalysis"/>
            </w:pPr>
            <w:r w:rsidRPr="001A475D">
              <w:rPr>
                <w:i/>
              </w:rPr>
              <w:t>P = </w:t>
            </w:r>
            <w:r w:rsidR="00206019" w:rsidRPr="00C70209">
              <w:t>0.56</w:t>
            </w:r>
            <w:r w:rsidR="00206019" w:rsidRPr="00C70209">
              <w:rPr>
                <w:vertAlign w:val="superscript"/>
              </w:rPr>
              <w:t>d</w:t>
            </w:r>
          </w:p>
        </w:tc>
      </w:tr>
      <w:tr w:rsidR="00206019" w:rsidRPr="00C70209" w14:paraId="2755574D" w14:textId="77777777" w:rsidTr="005407AD">
        <w:trPr>
          <w:cantSplit/>
        </w:trPr>
        <w:tc>
          <w:tcPr>
            <w:tcW w:w="389" w:type="pct"/>
            <w:vMerge/>
          </w:tcPr>
          <w:p w14:paraId="53B57E79"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74C1C431"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48907CA5"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6A0A8EB2"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32112AD1"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Pr>
          <w:p w14:paraId="57A459D5" w14:textId="77777777" w:rsidR="00206019" w:rsidRPr="00C70209" w:rsidRDefault="00206019" w:rsidP="005407AD">
            <w:pPr>
              <w:pStyle w:val="Tabletext-subanalysis"/>
              <w:jc w:val="right"/>
            </w:pPr>
            <w:r w:rsidRPr="00C70209">
              <w:t>due to sudden unexpected death</w:t>
            </w:r>
          </w:p>
        </w:tc>
        <w:tc>
          <w:tcPr>
            <w:tcW w:w="520" w:type="pct"/>
          </w:tcPr>
          <w:p w14:paraId="57172C46" w14:textId="77777777" w:rsidR="00206019" w:rsidRPr="00C70209" w:rsidRDefault="00206019" w:rsidP="005407AD">
            <w:pPr>
              <w:pStyle w:val="Tabletext-subanalysis"/>
            </w:pPr>
            <w:r w:rsidRPr="00C70209">
              <w:t>4/257 (1.6%)</w:t>
            </w:r>
          </w:p>
        </w:tc>
        <w:tc>
          <w:tcPr>
            <w:tcW w:w="519" w:type="pct"/>
          </w:tcPr>
          <w:p w14:paraId="2F0A68D9" w14:textId="77777777" w:rsidR="00206019" w:rsidRPr="00C70209" w:rsidRDefault="00206019" w:rsidP="005407AD">
            <w:pPr>
              <w:pStyle w:val="Tabletext-subanalysis"/>
            </w:pPr>
            <w:r w:rsidRPr="00C70209">
              <w:t>1/258 (0.4%)</w:t>
            </w:r>
          </w:p>
        </w:tc>
        <w:tc>
          <w:tcPr>
            <w:tcW w:w="521" w:type="pct"/>
          </w:tcPr>
          <w:p w14:paraId="3D652A7E" w14:textId="77777777" w:rsidR="00206019" w:rsidRPr="00C70209" w:rsidRDefault="00206019" w:rsidP="005407AD">
            <w:pPr>
              <w:pStyle w:val="Tabletext-subanalysis"/>
            </w:pPr>
            <w:r w:rsidRPr="00C70209">
              <w:t>RR 4.02 [0.45, 35.68]</w:t>
            </w:r>
            <w:r w:rsidRPr="00C70209">
              <w:rPr>
                <w:vertAlign w:val="superscript"/>
              </w:rPr>
              <w:t>d</w:t>
            </w:r>
          </w:p>
        </w:tc>
        <w:tc>
          <w:tcPr>
            <w:tcW w:w="598" w:type="pct"/>
          </w:tcPr>
          <w:p w14:paraId="6D1BFF8F" w14:textId="6630DA77" w:rsidR="00206019" w:rsidRPr="00C70209" w:rsidRDefault="00206019" w:rsidP="005407AD">
            <w:pPr>
              <w:pStyle w:val="Tabletext-subanalysis"/>
              <w:rPr>
                <w:i/>
              </w:rPr>
            </w:pPr>
            <w:r w:rsidRPr="00C70209">
              <w:rPr>
                <w:i/>
              </w:rPr>
              <w:t>No significant difference</w:t>
            </w:r>
          </w:p>
          <w:p w14:paraId="6627FE58" w14:textId="12894147" w:rsidR="00206019" w:rsidRPr="00C70209" w:rsidRDefault="001A475D" w:rsidP="005407AD">
            <w:pPr>
              <w:pStyle w:val="Tabletext-subanalysis"/>
            </w:pPr>
            <w:r w:rsidRPr="001A475D">
              <w:rPr>
                <w:i/>
              </w:rPr>
              <w:t>P = </w:t>
            </w:r>
            <w:r w:rsidR="00206019" w:rsidRPr="00C70209">
              <w:t>0.21</w:t>
            </w:r>
            <w:r w:rsidR="00206019" w:rsidRPr="00C70209">
              <w:rPr>
                <w:vertAlign w:val="superscript"/>
              </w:rPr>
              <w:t>d</w:t>
            </w:r>
          </w:p>
        </w:tc>
      </w:tr>
      <w:tr w:rsidR="00206019" w:rsidRPr="00C70209" w14:paraId="4A0F46A9" w14:textId="77777777" w:rsidTr="005407AD">
        <w:trPr>
          <w:cantSplit/>
        </w:trPr>
        <w:tc>
          <w:tcPr>
            <w:tcW w:w="389" w:type="pct"/>
            <w:vMerge/>
          </w:tcPr>
          <w:p w14:paraId="1002FCF1"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5DAE667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069DD6EC"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704AE09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0396FE4A"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Pr>
          <w:p w14:paraId="52A6130E" w14:textId="77777777" w:rsidR="00206019" w:rsidRPr="00C70209" w:rsidRDefault="00206019" w:rsidP="005407AD">
            <w:pPr>
              <w:pStyle w:val="Tabletext-subanalysis"/>
              <w:jc w:val="right"/>
            </w:pPr>
            <w:r w:rsidRPr="00C70209">
              <w:t>due to infection</w:t>
            </w:r>
          </w:p>
        </w:tc>
        <w:tc>
          <w:tcPr>
            <w:tcW w:w="520" w:type="pct"/>
          </w:tcPr>
          <w:p w14:paraId="4835E670" w14:textId="77777777" w:rsidR="00206019" w:rsidRPr="00C70209" w:rsidRDefault="00206019" w:rsidP="005407AD">
            <w:pPr>
              <w:pStyle w:val="Tabletext-subanalysis"/>
            </w:pPr>
            <w:r w:rsidRPr="00C70209">
              <w:t>2/257 (0.8%)</w:t>
            </w:r>
          </w:p>
        </w:tc>
        <w:tc>
          <w:tcPr>
            <w:tcW w:w="519" w:type="pct"/>
          </w:tcPr>
          <w:p w14:paraId="56D6352C" w14:textId="77777777" w:rsidR="00206019" w:rsidRPr="00C70209" w:rsidRDefault="00206019" w:rsidP="005407AD">
            <w:pPr>
              <w:pStyle w:val="Tabletext-subanalysis"/>
            </w:pPr>
            <w:r w:rsidRPr="00C70209">
              <w:t>2/258 (0.8%)</w:t>
            </w:r>
          </w:p>
        </w:tc>
        <w:tc>
          <w:tcPr>
            <w:tcW w:w="521" w:type="pct"/>
          </w:tcPr>
          <w:p w14:paraId="72C2B4B2" w14:textId="77777777" w:rsidR="00206019" w:rsidRPr="00C70209" w:rsidRDefault="00206019" w:rsidP="005407AD">
            <w:pPr>
              <w:pStyle w:val="Tabletext-subanalysis"/>
            </w:pPr>
            <w:r w:rsidRPr="00C70209">
              <w:t>RR 1.00 [0.14, 7.07]</w:t>
            </w:r>
            <w:r w:rsidRPr="00C70209">
              <w:rPr>
                <w:vertAlign w:val="superscript"/>
              </w:rPr>
              <w:t>d</w:t>
            </w:r>
          </w:p>
        </w:tc>
        <w:tc>
          <w:tcPr>
            <w:tcW w:w="598" w:type="pct"/>
          </w:tcPr>
          <w:p w14:paraId="329AF718" w14:textId="7B39F00D" w:rsidR="00206019" w:rsidRPr="00C70209" w:rsidRDefault="00206019" w:rsidP="005407AD">
            <w:pPr>
              <w:pStyle w:val="Tabletext-subanalysis"/>
              <w:rPr>
                <w:i/>
              </w:rPr>
            </w:pPr>
            <w:r w:rsidRPr="00C70209">
              <w:rPr>
                <w:i/>
              </w:rPr>
              <w:t>No significant difference</w:t>
            </w:r>
          </w:p>
          <w:p w14:paraId="7E0612E1" w14:textId="4B2B8D84" w:rsidR="00206019" w:rsidRPr="00C70209" w:rsidRDefault="001A475D" w:rsidP="005407AD">
            <w:pPr>
              <w:pStyle w:val="Tabletext-subanalysis"/>
            </w:pPr>
            <w:r w:rsidRPr="001A475D">
              <w:rPr>
                <w:i/>
              </w:rPr>
              <w:t>P = </w:t>
            </w:r>
            <w:r w:rsidR="00206019" w:rsidRPr="00C70209">
              <w:t>1.00</w:t>
            </w:r>
            <w:r w:rsidR="00206019" w:rsidRPr="00C70209">
              <w:rPr>
                <w:vertAlign w:val="superscript"/>
              </w:rPr>
              <w:t>d</w:t>
            </w:r>
          </w:p>
        </w:tc>
      </w:tr>
      <w:tr w:rsidR="00206019" w:rsidRPr="00C70209" w14:paraId="5C075B60" w14:textId="77777777" w:rsidTr="005407AD">
        <w:trPr>
          <w:cantSplit/>
        </w:trPr>
        <w:tc>
          <w:tcPr>
            <w:tcW w:w="389" w:type="pct"/>
            <w:vMerge/>
          </w:tcPr>
          <w:p w14:paraId="4716A43A"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4AA70EF3"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05F55DDE"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311EBC1B"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032322F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Pr>
          <w:p w14:paraId="76011852" w14:textId="77777777" w:rsidR="00206019" w:rsidRPr="00C70209" w:rsidRDefault="00206019" w:rsidP="005407AD">
            <w:pPr>
              <w:pStyle w:val="Tabletext-subanalysis"/>
              <w:jc w:val="right"/>
            </w:pPr>
            <w:r w:rsidRPr="00C70209">
              <w:t>due to other reasons</w:t>
            </w:r>
          </w:p>
        </w:tc>
        <w:tc>
          <w:tcPr>
            <w:tcW w:w="520" w:type="pct"/>
          </w:tcPr>
          <w:p w14:paraId="230F03A5" w14:textId="77777777" w:rsidR="00206019" w:rsidRPr="00C70209" w:rsidRDefault="00206019" w:rsidP="005407AD">
            <w:pPr>
              <w:pStyle w:val="Tabletext-subanalysis"/>
            </w:pPr>
            <w:r w:rsidRPr="00C70209">
              <w:t>1/257 (0.4%)</w:t>
            </w:r>
          </w:p>
        </w:tc>
        <w:tc>
          <w:tcPr>
            <w:tcW w:w="519" w:type="pct"/>
          </w:tcPr>
          <w:p w14:paraId="120B931B" w14:textId="77777777" w:rsidR="00206019" w:rsidRPr="00C70209" w:rsidRDefault="00206019" w:rsidP="005407AD">
            <w:pPr>
              <w:pStyle w:val="Tabletext-subanalysis"/>
            </w:pPr>
            <w:r w:rsidRPr="00C70209">
              <w:t>2/258 (0.8%)</w:t>
            </w:r>
          </w:p>
        </w:tc>
        <w:tc>
          <w:tcPr>
            <w:tcW w:w="521" w:type="pct"/>
          </w:tcPr>
          <w:p w14:paraId="61173532" w14:textId="77777777" w:rsidR="00206019" w:rsidRPr="00C70209" w:rsidRDefault="00206019" w:rsidP="005407AD">
            <w:pPr>
              <w:pStyle w:val="Tabletext-subanalysis"/>
            </w:pPr>
            <w:r w:rsidRPr="00C70209">
              <w:t>RR 0.50 [0.05, 5.50]</w:t>
            </w:r>
            <w:r w:rsidRPr="00C70209">
              <w:rPr>
                <w:vertAlign w:val="superscript"/>
              </w:rPr>
              <w:t>d</w:t>
            </w:r>
          </w:p>
        </w:tc>
        <w:tc>
          <w:tcPr>
            <w:tcW w:w="598" w:type="pct"/>
          </w:tcPr>
          <w:p w14:paraId="52609674" w14:textId="78BB2758" w:rsidR="00206019" w:rsidRPr="00C70209" w:rsidRDefault="00206019" w:rsidP="005407AD">
            <w:pPr>
              <w:pStyle w:val="Tabletext-subanalysis"/>
              <w:rPr>
                <w:i/>
              </w:rPr>
            </w:pPr>
            <w:r w:rsidRPr="00C70209">
              <w:rPr>
                <w:i/>
              </w:rPr>
              <w:t>No significant difference</w:t>
            </w:r>
          </w:p>
          <w:p w14:paraId="5E78D16E" w14:textId="2B1A07BC" w:rsidR="00206019" w:rsidRPr="00C70209" w:rsidRDefault="001A475D" w:rsidP="005407AD">
            <w:pPr>
              <w:pStyle w:val="Tabletext-subanalysis"/>
            </w:pPr>
            <w:r w:rsidRPr="001A475D">
              <w:rPr>
                <w:i/>
              </w:rPr>
              <w:t>P = </w:t>
            </w:r>
            <w:r w:rsidR="00206019" w:rsidRPr="00C70209">
              <w:t>0.57</w:t>
            </w:r>
            <w:r w:rsidR="00206019" w:rsidRPr="00C70209">
              <w:rPr>
                <w:vertAlign w:val="superscript"/>
              </w:rPr>
              <w:t>d</w:t>
            </w:r>
          </w:p>
        </w:tc>
      </w:tr>
    </w:tbl>
    <w:p w14:paraId="214959BA" w14:textId="77777777" w:rsidR="00206019" w:rsidRPr="00C70209" w:rsidRDefault="00206019" w:rsidP="005407AD">
      <w:pPr>
        <w:pStyle w:val="TabFigNotes0noindent"/>
      </w:pPr>
      <w:r w:rsidRPr="00C70209">
        <w:t>CI, confidence interval; FFP, fresh frozen plasma; NNNI, Northern Neonatal Nursing Initiative; NR, not reported; OR, odds ratio; RR, risk ratio</w:t>
      </w:r>
    </w:p>
    <w:p w14:paraId="160404F9"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33F741D" w14:textId="3EE14824"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2 &gt;50%.</w:t>
      </w:r>
    </w:p>
    <w:p w14:paraId="24564418" w14:textId="77777777" w:rsidR="00206019" w:rsidRPr="00C70209" w:rsidRDefault="00206019" w:rsidP="005407AD">
      <w:pPr>
        <w:pStyle w:val="TabFigNotes0noindent"/>
      </w:pPr>
      <w:r w:rsidRPr="00C70209">
        <w:rPr>
          <w:b/>
        </w:rPr>
        <w:t>c.</w:t>
      </w:r>
      <w:r w:rsidRPr="00C70209">
        <w:t xml:space="preserve"> NNNI 1996a was a three-armed RCT comparing FFP with either a gelatin plasma substitute or control (maintenance infusion of 10% dextrose or dextrose saline). Only the FFP versus dextrose results are presented here.</w:t>
      </w:r>
    </w:p>
    <w:p w14:paraId="1C7F121B" w14:textId="77777777" w:rsidR="00206019" w:rsidRPr="00C70209" w:rsidRDefault="00206019" w:rsidP="005407AD">
      <w:pPr>
        <w:pStyle w:val="TabFigNotes0noindent"/>
      </w:pPr>
      <w:r w:rsidRPr="00C70209">
        <w:rPr>
          <w:b/>
        </w:rPr>
        <w:t>d.</w:t>
      </w:r>
      <w:r w:rsidRPr="00C70209">
        <w:t xml:space="preserve"> Calculated post-hoc using RevMan 5.1.2.</w:t>
      </w:r>
    </w:p>
    <w:p w14:paraId="51E650ED" w14:textId="77777777" w:rsidR="00206019" w:rsidRPr="00C70209" w:rsidRDefault="00206019" w:rsidP="005407AD">
      <w:pPr>
        <w:pStyle w:val="TabFigNotes0noindent"/>
      </w:pPr>
    </w:p>
    <w:p w14:paraId="0BBB7A01"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32442D0A" w14:textId="57F91D10" w:rsidR="00206019" w:rsidRPr="00C70209" w:rsidRDefault="00206019" w:rsidP="005407AD">
      <w:pPr>
        <w:pStyle w:val="Heading6"/>
      </w:pPr>
      <w:r w:rsidRPr="00C70209">
        <w:t>Bleeding events</w:t>
      </w:r>
    </w:p>
    <w:p w14:paraId="7C80A6B4" w14:textId="63995994" w:rsidR="00206019" w:rsidRPr="00C70209" w:rsidRDefault="00206019" w:rsidP="005407AD">
      <w:pPr>
        <w:pStyle w:val="BodyText"/>
      </w:pPr>
      <w:r w:rsidRPr="00C70209">
        <w:rPr>
          <w:rFonts w:eastAsiaTheme="minorEastAsia" w:cs="Calibri"/>
          <w:lang w:eastAsia="zh-TW"/>
        </w:rPr>
        <w:t>The systematic review and hand-searching process identified</w:t>
      </w:r>
      <w:r w:rsidRPr="00C70209">
        <w:t xml:space="preserve"> one good-quality Level I study (Osborn 2004) that provided evidence for bleeding events in preterm infants administered FFP compared with no FFP. </w:t>
      </w:r>
      <w:r w:rsidRPr="00C70209">
        <w:rPr>
          <w:lang w:eastAsia="en-GB"/>
        </w:rPr>
        <w:t>Additional data from the RCT conducted by the NNNI (NNNI 1996a</w:t>
      </w:r>
      <w:r w:rsidRPr="00C70209">
        <w:rPr>
          <w:shd w:val="clear" w:color="auto" w:fill="FFFFFF" w:themeFill="background1"/>
          <w:lang w:eastAsia="en-GB"/>
        </w:rPr>
        <w:t>) was</w:t>
      </w:r>
      <w:r w:rsidRPr="00C70209">
        <w:rPr>
          <w:lang w:eastAsia="en-GB"/>
        </w:rPr>
        <w:t xml:space="preserve"> retrieved for this outcome to clarify the data reported by Osborn (2004). </w:t>
      </w:r>
      <w:r w:rsidRPr="00C70209">
        <w:rPr>
          <w:b/>
        </w:rPr>
        <w:fldChar w:fldCharType="begin"/>
      </w:r>
      <w:r w:rsidRPr="00C70209">
        <w:rPr>
          <w:b/>
        </w:rPr>
        <w:instrText xml:space="preserve"> REF _Ref420497414 \h  \* MERGEFORMAT </w:instrText>
      </w:r>
      <w:r w:rsidRPr="00C70209">
        <w:rPr>
          <w:b/>
        </w:rPr>
      </w:r>
      <w:r w:rsidRPr="00C70209">
        <w:rPr>
          <w:b/>
        </w:rPr>
        <w:fldChar w:fldCharType="separate"/>
      </w:r>
      <w:r w:rsidR="000F7A9B" w:rsidRPr="000F7A9B">
        <w:rPr>
          <w:b/>
        </w:rPr>
        <w:t>Table 3.3.4</w:t>
      </w:r>
      <w:r w:rsidRPr="00C70209">
        <w:rPr>
          <w:b/>
        </w:rPr>
        <w:fldChar w:fldCharType="end"/>
      </w:r>
      <w:r w:rsidRPr="00C70209">
        <w:rPr>
          <w:b/>
        </w:rPr>
        <w:t xml:space="preserve"> </w:t>
      </w:r>
      <w:r w:rsidRPr="00C70209">
        <w:t>summarises the results from these studies.</w:t>
      </w:r>
    </w:p>
    <w:p w14:paraId="6E8851EE" w14:textId="1C0075B6" w:rsidR="00206019" w:rsidRPr="00C70209" w:rsidRDefault="00206019" w:rsidP="005407AD">
      <w:pPr>
        <w:pStyle w:val="BodyText"/>
      </w:pPr>
      <w:r w:rsidRPr="00C70209">
        <w:t xml:space="preserve">The review by Osborn (2004) identified two RCTs (Beverley 1985, Ekblad 1991) involving 120 preterm infants born before 32 weeks gestation that </w:t>
      </w:r>
      <w:r w:rsidRPr="00C70209">
        <w:rPr>
          <w:lang w:eastAsia="en-GB"/>
        </w:rPr>
        <w:t>examined the association between FFP and bleeding events in preterm infants</w:t>
      </w:r>
      <w:r w:rsidRPr="00C70209">
        <w:t>. A meta-analysis of the data found that 11 infants (18.6%) in the FFP group experienced P/IVH (any grade) compared with 20 infants (32.8%) in the control group. This trend towards reduced P/IVH in infants receiving FFP was not statistically significant (RR 0.58, 95%CI 0.30, 1.11). There was moderate heterogeneity (I</w:t>
      </w:r>
      <w:r w:rsidRPr="00C70209">
        <w:rPr>
          <w:vertAlign w:val="superscript"/>
        </w:rPr>
        <w:t>2</w:t>
      </w:r>
      <w:r w:rsidRPr="00C70209">
        <w:t>=33%) for this outcome.</w:t>
      </w:r>
    </w:p>
    <w:p w14:paraId="7EBC121D" w14:textId="0D0E6E11" w:rsidR="00206019" w:rsidRPr="00C70209" w:rsidRDefault="00206019" w:rsidP="005407AD">
      <w:pPr>
        <w:pStyle w:val="BodyText"/>
      </w:pPr>
      <w:r w:rsidRPr="00C70209">
        <w:t>Osborn (2004) also reported the individual trials results according to the grade of P/IVH. The RCT by Beverley (1985) reported a nonsignificant trend towards reduced P/IVH grade 2–4 (one trial; RR 0.43, 95%CI 0.17, 1.08) and P/IVH grade 3–4 (one trial; RR 0.55, 95%CI 0.21, 1.47). In a secondary analysis of patients from one trial (NNNI 1996a), it was reported that there was no significant difference in P/IVH (any grade) (RR 1.20, 95%CI 0.83, 1.74) or P/IVH grade 2–4 (RR 0.93, 95%CI 0.45, 1.95) among infants surviving 6 weeks in maternity units with routine scanning facilities.</w:t>
      </w:r>
    </w:p>
    <w:p w14:paraId="100FF014" w14:textId="7DA139D8" w:rsidR="00206019" w:rsidRPr="00C70209" w:rsidRDefault="00206019" w:rsidP="005407AD">
      <w:pPr>
        <w:pStyle w:val="BodyText"/>
      </w:pPr>
      <w:r w:rsidRPr="00C70209">
        <w:t>The complete data for all infants enrolled in the NNNI study was retrieved from the published report (NNNI 1996a) to further understand the missing data. Among 515 preterm infants randomised to the FFP or control group, 429 survived 6 weeks, and 308 of these had available scans (including patients in unit without routine scanning facilities). Among these infants, there was no significant difference in IVH (any grade) (RR 1.15 95%CI 0.80, 1.64), subependymal IVH (RR 1.31 95%CI 0.82, 2.09) or severe IVH (RR 0.89 95%CI 0.44, 1.79).</w:t>
      </w:r>
    </w:p>
    <w:p w14:paraId="4E79E763" w14:textId="095E1CBA" w:rsidR="00206019" w:rsidRPr="00C70209" w:rsidRDefault="00206019" w:rsidP="005407AD">
      <w:pPr>
        <w:pStyle w:val="BodyText"/>
      </w:pPr>
      <w:r w:rsidRPr="00C70209">
        <w:t>The data from the NNNI (1996a) study are likely to overstate the incidence of IVH as not all infants received scans.</w:t>
      </w:r>
    </w:p>
    <w:p w14:paraId="35AE9CAE" w14:textId="77777777" w:rsidR="00206019" w:rsidRPr="00C70209" w:rsidRDefault="00206019" w:rsidP="005407AD">
      <w:pPr>
        <w:pStyle w:val="BodyText"/>
      </w:pPr>
    </w:p>
    <w:p w14:paraId="06BD7F47"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2EC885E2" w14:textId="77777777" w:rsidR="00206019" w:rsidRPr="00C70209" w:rsidRDefault="00206019" w:rsidP="005407AD">
      <w:pPr>
        <w:pStyle w:val="Caption"/>
      </w:pPr>
      <w:bookmarkStart w:id="669" w:name="_Ref420497414"/>
      <w:bookmarkStart w:id="670" w:name="_Toc427747161"/>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4</w:t>
      </w:r>
      <w:r w:rsidRPr="00C70209">
        <w:fldChar w:fldCharType="end"/>
      </w:r>
      <w:bookmarkEnd w:id="669"/>
      <w:r w:rsidRPr="00C70209">
        <w:t xml:space="preserve"> </w:t>
      </w:r>
      <w:r w:rsidRPr="00C70209">
        <w:tab/>
      </w:r>
      <w:r w:rsidRPr="00C70209">
        <w:rPr>
          <w:szCs w:val="21"/>
        </w:rPr>
        <w:t>Preterm infants: Results for FFP versus no FFP – bleeding events</w:t>
      </w:r>
      <w:bookmarkEnd w:id="670"/>
    </w:p>
    <w:tbl>
      <w:tblPr>
        <w:tblW w:w="50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6"/>
        <w:gridCol w:w="1391"/>
        <w:gridCol w:w="1391"/>
        <w:gridCol w:w="1394"/>
        <w:gridCol w:w="1391"/>
        <w:gridCol w:w="1476"/>
        <w:gridCol w:w="1473"/>
        <w:gridCol w:w="1479"/>
        <w:gridCol w:w="1697"/>
      </w:tblGrid>
      <w:tr w:rsidR="00206019" w:rsidRPr="00C70209" w14:paraId="58044A80" w14:textId="77777777" w:rsidTr="005407AD">
        <w:trPr>
          <w:cantSplit/>
          <w:tblHeader/>
        </w:trPr>
        <w:tc>
          <w:tcPr>
            <w:tcW w:w="389" w:type="pct"/>
            <w:vMerge w:val="restart"/>
          </w:tcPr>
          <w:p w14:paraId="5DC506B1" w14:textId="77777777" w:rsidR="00206019" w:rsidRPr="00C70209" w:rsidRDefault="00206019" w:rsidP="005407AD">
            <w:pPr>
              <w:pStyle w:val="TableH2"/>
              <w:rPr>
                <w:rFonts w:eastAsia="Arial Unicode MS"/>
              </w:rPr>
            </w:pPr>
            <w:r w:rsidRPr="00C70209">
              <w:rPr>
                <w:rFonts w:eastAsia="Arial Unicode MS"/>
              </w:rPr>
              <w:t>Study</w:t>
            </w:r>
          </w:p>
          <w:p w14:paraId="6A9E9B1A"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61B11660"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2" w:type="pct"/>
            <w:vMerge w:val="restart"/>
          </w:tcPr>
          <w:p w14:paraId="61B44A39"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5C905561"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282860ED" w14:textId="77777777" w:rsidR="00206019" w:rsidRPr="00C70209" w:rsidRDefault="00206019" w:rsidP="005407AD">
            <w:pPr>
              <w:pStyle w:val="TableH2"/>
              <w:rPr>
                <w:rFonts w:eastAsia="Arial Unicode MS"/>
              </w:rPr>
            </w:pPr>
            <w:r w:rsidRPr="00C70209">
              <w:rPr>
                <w:rFonts w:eastAsia="Arial Unicode MS"/>
              </w:rPr>
              <w:t>Setting</w:t>
            </w:r>
          </w:p>
          <w:p w14:paraId="301B3326"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1E86047C"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1666CE0F"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00FBD418"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43EA3C1C" w14:textId="77777777" w:rsidTr="005407AD">
        <w:trPr>
          <w:cantSplit/>
          <w:tblHeader/>
        </w:trPr>
        <w:tc>
          <w:tcPr>
            <w:tcW w:w="389" w:type="pct"/>
            <w:vMerge/>
          </w:tcPr>
          <w:p w14:paraId="37AAE9AB" w14:textId="77777777" w:rsidR="00206019" w:rsidRPr="00C70209" w:rsidRDefault="00206019" w:rsidP="005407AD">
            <w:pPr>
              <w:pStyle w:val="TableH2"/>
              <w:rPr>
                <w:rFonts w:eastAsia="Arial Unicode MS"/>
              </w:rPr>
            </w:pPr>
          </w:p>
        </w:tc>
        <w:tc>
          <w:tcPr>
            <w:tcW w:w="492" w:type="pct"/>
            <w:vMerge/>
          </w:tcPr>
          <w:p w14:paraId="32D309E8" w14:textId="77777777" w:rsidR="00206019" w:rsidRPr="00C70209" w:rsidRDefault="00206019" w:rsidP="005407AD">
            <w:pPr>
              <w:pStyle w:val="TableH2"/>
              <w:rPr>
                <w:rFonts w:eastAsia="Arial Unicode MS"/>
              </w:rPr>
            </w:pPr>
          </w:p>
        </w:tc>
        <w:tc>
          <w:tcPr>
            <w:tcW w:w="490" w:type="pct"/>
            <w:vMerge/>
          </w:tcPr>
          <w:p w14:paraId="652FD961" w14:textId="77777777" w:rsidR="00206019" w:rsidRPr="00C70209" w:rsidRDefault="00206019" w:rsidP="005407AD">
            <w:pPr>
              <w:pStyle w:val="TableH2"/>
              <w:rPr>
                <w:rFonts w:eastAsia="Arial Unicode MS"/>
              </w:rPr>
            </w:pPr>
          </w:p>
        </w:tc>
        <w:tc>
          <w:tcPr>
            <w:tcW w:w="490" w:type="pct"/>
            <w:vMerge/>
          </w:tcPr>
          <w:p w14:paraId="77B33EBE" w14:textId="77777777" w:rsidR="00206019" w:rsidRPr="00C70209" w:rsidRDefault="00206019" w:rsidP="005407AD">
            <w:pPr>
              <w:pStyle w:val="TableH2"/>
              <w:rPr>
                <w:rFonts w:eastAsia="Arial Unicode MS"/>
              </w:rPr>
            </w:pPr>
          </w:p>
        </w:tc>
        <w:tc>
          <w:tcPr>
            <w:tcW w:w="491" w:type="pct"/>
            <w:vMerge/>
          </w:tcPr>
          <w:p w14:paraId="327AFD6E" w14:textId="77777777" w:rsidR="00206019" w:rsidRPr="00C70209" w:rsidRDefault="00206019" w:rsidP="005407AD">
            <w:pPr>
              <w:pStyle w:val="TableH2"/>
              <w:rPr>
                <w:rFonts w:eastAsia="Arial Unicode MS"/>
              </w:rPr>
            </w:pPr>
          </w:p>
        </w:tc>
        <w:tc>
          <w:tcPr>
            <w:tcW w:w="490" w:type="pct"/>
            <w:vMerge/>
          </w:tcPr>
          <w:p w14:paraId="335928EC" w14:textId="77777777" w:rsidR="00206019" w:rsidRPr="00C70209" w:rsidRDefault="00206019" w:rsidP="005407AD">
            <w:pPr>
              <w:pStyle w:val="TableH2"/>
              <w:rPr>
                <w:rFonts w:eastAsia="Arial Unicode MS"/>
              </w:rPr>
            </w:pPr>
          </w:p>
        </w:tc>
        <w:tc>
          <w:tcPr>
            <w:tcW w:w="520" w:type="pct"/>
          </w:tcPr>
          <w:p w14:paraId="7E83B5E7" w14:textId="77777777" w:rsidR="00206019" w:rsidRPr="00C70209" w:rsidRDefault="00206019" w:rsidP="005407AD">
            <w:pPr>
              <w:pStyle w:val="TableH2"/>
              <w:rPr>
                <w:rFonts w:eastAsia="Arial Unicode MS"/>
              </w:rPr>
            </w:pPr>
            <w:r w:rsidRPr="00C70209">
              <w:rPr>
                <w:rFonts w:eastAsia="Arial Unicode MS"/>
              </w:rPr>
              <w:t>FFP</w:t>
            </w:r>
          </w:p>
          <w:p w14:paraId="1DE66CC2"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2BE72279" w14:textId="77777777" w:rsidR="00206019" w:rsidRPr="00C70209" w:rsidRDefault="00206019" w:rsidP="005407AD">
            <w:pPr>
              <w:pStyle w:val="TableH2"/>
              <w:rPr>
                <w:rFonts w:eastAsia="Arial Unicode MS"/>
              </w:rPr>
            </w:pPr>
            <w:r w:rsidRPr="00C70209">
              <w:rPr>
                <w:rFonts w:eastAsia="Arial Unicode MS"/>
              </w:rPr>
              <w:t>No FFP</w:t>
            </w:r>
          </w:p>
          <w:p w14:paraId="5D22472F"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0711BE01"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4EB2DD5E" w14:textId="77777777" w:rsidR="00206019" w:rsidRPr="00C70209" w:rsidRDefault="00206019" w:rsidP="005407AD">
            <w:pPr>
              <w:pStyle w:val="TableH2"/>
              <w:rPr>
                <w:rFonts w:eastAsia="Arial Unicode MS"/>
                <w:i/>
              </w:rPr>
            </w:pPr>
            <w:r w:rsidRPr="00C70209">
              <w:rPr>
                <w:rFonts w:eastAsia="Arial Unicode MS"/>
                <w:i/>
              </w:rPr>
              <w:t>Statistical significance</w:t>
            </w:r>
          </w:p>
          <w:p w14:paraId="3EE3310C" w14:textId="49247052"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2CDD614B"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7B4A7322" w14:textId="77777777" w:rsidTr="005407AD">
        <w:trPr>
          <w:cantSplit/>
          <w:tblHeader/>
        </w:trPr>
        <w:tc>
          <w:tcPr>
            <w:tcW w:w="5000" w:type="pct"/>
            <w:gridSpan w:val="10"/>
            <w:shd w:val="clear" w:color="auto" w:fill="000000" w:themeFill="text1"/>
          </w:tcPr>
          <w:p w14:paraId="0C10CB0D"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 evidence</w:t>
            </w:r>
          </w:p>
        </w:tc>
      </w:tr>
      <w:tr w:rsidR="00206019" w:rsidRPr="00C70209" w14:paraId="658BE992" w14:textId="77777777" w:rsidTr="005407AD">
        <w:trPr>
          <w:cantSplit/>
          <w:tblHeader/>
        </w:trPr>
        <w:tc>
          <w:tcPr>
            <w:tcW w:w="389" w:type="pct"/>
          </w:tcPr>
          <w:p w14:paraId="722FCF24" w14:textId="288A8660" w:rsidR="00206019" w:rsidRPr="00C70209" w:rsidRDefault="00206019" w:rsidP="005407AD">
            <w:pPr>
              <w:pStyle w:val="Tabletext-evidencematrix"/>
            </w:pPr>
            <w:r w:rsidRPr="00C70209">
              <w:t>Osborn 2004</w:t>
            </w:r>
            <w:r w:rsidRPr="00C70209">
              <w:fldChar w:fldCharType="begin"/>
            </w:r>
            <w:r w:rsidR="000E261C">
              <w:instrText xml:space="preserve"> ADDIN EN.CITE &lt;EndNote&gt;&lt;Cite&gt;&lt;Author&gt;Osborn&lt;/Author&gt;&lt;Year&gt;2004&lt;/Year&gt;&lt;RecNum&gt;141&lt;/RecNum&gt;&lt;DisplayText&gt;&lt;style face="superscript"&gt;28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Pr="00C70209">
              <w:fldChar w:fldCharType="separate"/>
            </w:r>
            <w:r w:rsidR="000E261C" w:rsidRPr="000E261C">
              <w:rPr>
                <w:noProof/>
                <w:vertAlign w:val="superscript"/>
              </w:rPr>
              <w:t>286</w:t>
            </w:r>
            <w:r w:rsidRPr="00C70209">
              <w:fldChar w:fldCharType="end"/>
            </w:r>
          </w:p>
          <w:p w14:paraId="2F2A9895" w14:textId="77777777" w:rsidR="00206019" w:rsidRPr="00C70209" w:rsidRDefault="00206019" w:rsidP="005407AD">
            <w:pPr>
              <w:pStyle w:val="Tabletext-evidencematrix"/>
            </w:pPr>
            <w:r w:rsidRPr="00C70209">
              <w:t>Level I</w:t>
            </w:r>
          </w:p>
          <w:p w14:paraId="102C5364" w14:textId="77777777" w:rsidR="00206019" w:rsidRPr="00C70209" w:rsidRDefault="00206019" w:rsidP="005407AD">
            <w:pPr>
              <w:pStyle w:val="Tabletext-evidencematrix"/>
              <w:rPr>
                <w:i/>
              </w:rPr>
            </w:pPr>
            <w:r w:rsidRPr="00C70209">
              <w:rPr>
                <w:i/>
              </w:rPr>
              <w:t>Good</w:t>
            </w:r>
          </w:p>
        </w:tc>
        <w:tc>
          <w:tcPr>
            <w:tcW w:w="492" w:type="pct"/>
          </w:tcPr>
          <w:p w14:paraId="0F87CCD7" w14:textId="5C37E55D" w:rsidR="00206019" w:rsidRPr="00C70209" w:rsidRDefault="00206019" w:rsidP="005407AD">
            <w:pPr>
              <w:pStyle w:val="Tabletext-evidencematrix"/>
            </w:pPr>
            <w:r w:rsidRPr="00C70209">
              <w:t>2 trials (Beverley 1985,</w:t>
            </w:r>
            <w:r w:rsidRPr="00C70209">
              <w:fldChar w:fldCharType="begin"/>
            </w:r>
            <w:r w:rsidR="000E261C">
              <w:instrText xml:space="preserve"> ADDIN EN.CITE &lt;EndNote&gt;&lt;Cite&gt;&lt;Author&gt;Beverley&lt;/Author&gt;&lt;Year&gt;1985&lt;/Year&gt;&lt;RecNum&gt;981&lt;/RecNum&gt;&lt;DisplayText&gt;&lt;style face="superscript"&gt;287&lt;/style&gt;&lt;/DisplayText&gt;&lt;record&gt;&lt;rec-number&gt;981&lt;/rec-number&gt;&lt;foreign-keys&gt;&lt;key app="EN" db-id="9edve2wadsavt5ewavaxtda4f2tavzvts9ee" timestamp="1437365814"&gt;981&lt;/key&gt;&lt;/foreign-keys&gt;&lt;ref-type name="Journal Article"&gt;17&lt;/ref-type&gt;&lt;contributors&gt;&lt;authors&gt;&lt;author&gt;Beverley, D. W.&lt;/author&gt;&lt;author&gt;Pitts-Tucker, T. J.&lt;/author&gt;&lt;author&gt;Congdon, P. J.&lt;/author&gt;&lt;author&gt;Arthur, R. J.&lt;/author&gt;&lt;author&gt;Tate, G.&lt;/author&gt;&lt;/authors&gt;&lt;/contributors&gt;&lt;titles&gt;&lt;title&gt;Prevention of intraventricular haemorrhage by fresh frozen plasma&lt;/title&gt;&lt;secondary-title&gt;Archives of Disease in Childhood&lt;/secondary-title&gt;&lt;alt-title&gt;Arch. Dis. Child.&lt;/alt-title&gt;&lt;/titles&gt;&lt;periodical&gt;&lt;full-title&gt;Archives of Disease in Childhood&lt;/full-title&gt;&lt;/periodical&gt;&lt;pages&gt;710–713&lt;/pages&gt;&lt;volume&gt;60&lt;/volume&gt;&lt;number&gt;8&lt;/number&gt;&lt;dates&gt;&lt;year&gt;1985&lt;/year&gt;&lt;/dates&gt;&lt;isbn&gt;0003-9888&lt;/isbn&gt;&lt;urls&gt;&lt;related-urls&gt;&lt;url&gt;http://www.ncbi.nlm.nih.gov/pmc/articles/PMC1777434/pdf/archdisch00719-0022.pdf&lt;/url&gt;&lt;/related-urls&gt;&lt;/urls&gt;&lt;electronic-resource-num&gt;DOI:10.1136/adc.60.8.710&lt;/electronic-resource-num&gt;&lt;/record&gt;&lt;/Cite&gt;&lt;/EndNote&gt;</w:instrText>
            </w:r>
            <w:r w:rsidRPr="00C70209">
              <w:fldChar w:fldCharType="separate"/>
            </w:r>
            <w:r w:rsidR="000E261C" w:rsidRPr="000E261C">
              <w:rPr>
                <w:noProof/>
                <w:vertAlign w:val="superscript"/>
              </w:rPr>
              <w:t>287</w:t>
            </w:r>
            <w:r w:rsidRPr="00C70209">
              <w:fldChar w:fldCharType="end"/>
            </w:r>
            <w:r w:rsidRPr="00C70209">
              <w:t xml:space="preserve"> Ekblad 1991</w:t>
            </w:r>
            <w:r w:rsidRPr="00C70209">
              <w:fldChar w:fldCharType="begin"/>
            </w:r>
            <w:r w:rsidR="000E261C">
              <w:instrText xml:space="preserve"> ADDIN EN.CITE &lt;EndNote&gt;&lt;Cite&gt;&lt;Author&gt;Ekblad&lt;/Author&gt;&lt;Year&gt;1992&lt;/Year&gt;&lt;RecNum&gt;985&lt;/RecNum&gt;&lt;DisplayText&gt;&lt;style face="superscript"&gt;288&lt;/style&gt;&lt;/DisplayText&gt;&lt;record&gt;&lt;rec-number&gt;985&lt;/rec-number&gt;&lt;foreign-keys&gt;&lt;key app="EN" db-id="9edve2wadsavt5ewavaxtda4f2tavzvts9ee" timestamp="1437365814"&gt;985&lt;/key&gt;&lt;/foreign-keys&gt;&lt;ref-type name="Journal Article"&gt;17&lt;/ref-type&gt;&lt;contributors&gt;&lt;authors&gt;&lt;author&gt;Ekblad, H.&lt;/author&gt;&lt;author&gt;Kero, P.&lt;/author&gt;&lt;author&gt;Korvenranta, H.&lt;/author&gt;&lt;/authors&gt;&lt;/contributors&gt;&lt;titles&gt;&lt;title&gt;Renal function in preterm infants during the first five days of life: influence of maturation and early colloid treatment&lt;/title&gt;&lt;secondary-title&gt;Biology of the Neonate&lt;/secondary-title&gt;&lt;alt-title&gt;Biol. Neonate&lt;/alt-title&gt;&lt;/titles&gt;&lt;periodical&gt;&lt;full-title&gt;Biol Neonate&lt;/full-title&gt;&lt;abbr-1&gt;Biology of the neonate&lt;/abbr-1&gt;&lt;/periodical&gt;&lt;pages&gt;308–317&lt;/pages&gt;&lt;volume&gt;61&lt;/volume&gt;&lt;number&gt;5&lt;/number&gt;&lt;dates&gt;&lt;year&gt;1992&lt;/year&gt;&lt;/dates&gt;&lt;isbn&gt;0006-3126&lt;/isbn&gt;&lt;urls&gt;&lt;related-urls&gt;&lt;url&gt;http://www.karger.com/Article/Abstract/243759&lt;/url&gt;&lt;/related-urls&gt;&lt;/urls&gt;&lt;electronic-resource-num&gt;DOI:10.1159/000243759&lt;/electronic-resource-num&gt;&lt;/record&gt;&lt;/Cite&gt;&lt;/EndNote&gt;</w:instrText>
            </w:r>
            <w:r w:rsidRPr="00C70209">
              <w:fldChar w:fldCharType="separate"/>
            </w:r>
            <w:r w:rsidR="000E261C" w:rsidRPr="000E261C">
              <w:rPr>
                <w:noProof/>
                <w:vertAlign w:val="superscript"/>
              </w:rPr>
              <w:t>288</w:t>
            </w:r>
            <w:r w:rsidRPr="00C70209">
              <w:fldChar w:fldCharType="end"/>
            </w:r>
            <w:r w:rsidRPr="00C70209">
              <w:t>)</w:t>
            </w:r>
          </w:p>
          <w:p w14:paraId="67CA1FB5" w14:textId="77777777" w:rsidR="00206019" w:rsidRPr="00C70209" w:rsidRDefault="00206019" w:rsidP="005407AD">
            <w:pPr>
              <w:pStyle w:val="Tabletext-evidencematrix"/>
            </w:pPr>
            <w:r w:rsidRPr="00C70209">
              <w:t>N=120</w:t>
            </w:r>
          </w:p>
        </w:tc>
        <w:tc>
          <w:tcPr>
            <w:tcW w:w="490" w:type="pct"/>
          </w:tcPr>
          <w:p w14:paraId="502F4728" w14:textId="77777777" w:rsidR="00206019" w:rsidRPr="00C70209" w:rsidRDefault="00206019" w:rsidP="005407AD">
            <w:pPr>
              <w:pStyle w:val="Tabletext-evidencematrix"/>
            </w:pPr>
            <w:r w:rsidRPr="00C70209">
              <w:t>Preterm infants (≤ 32 weeks gestation) or ≤ 1500g and aged ≤ 72 hours</w:t>
            </w:r>
          </w:p>
        </w:tc>
        <w:tc>
          <w:tcPr>
            <w:tcW w:w="490" w:type="pct"/>
          </w:tcPr>
          <w:p w14:paraId="40C9B2A8" w14:textId="77777777" w:rsidR="00206019" w:rsidRPr="00C70209" w:rsidRDefault="00206019" w:rsidP="005407AD">
            <w:pPr>
              <w:pStyle w:val="Tabletext-evidencematrix"/>
            </w:pPr>
            <w:r w:rsidRPr="00C70209">
              <w:t>NR</w:t>
            </w:r>
          </w:p>
        </w:tc>
        <w:tc>
          <w:tcPr>
            <w:tcW w:w="491" w:type="pct"/>
          </w:tcPr>
          <w:p w14:paraId="14D7AACE" w14:textId="77777777" w:rsidR="00206019" w:rsidRPr="00C70209" w:rsidRDefault="00206019" w:rsidP="005407AD">
            <w:pPr>
              <w:pStyle w:val="Tabletext-evidencematrix"/>
            </w:pPr>
            <w:r w:rsidRPr="00C70209">
              <w:t>FFP versus no FFP</w:t>
            </w:r>
          </w:p>
        </w:tc>
        <w:tc>
          <w:tcPr>
            <w:tcW w:w="490" w:type="pct"/>
          </w:tcPr>
          <w:p w14:paraId="30C05729" w14:textId="77777777" w:rsidR="00206019" w:rsidRPr="00C70209" w:rsidRDefault="00206019" w:rsidP="005407AD">
            <w:pPr>
              <w:pStyle w:val="Tabletext-evidencematrix"/>
            </w:pPr>
            <w:r w:rsidRPr="00C70209">
              <w:t>P/IVH (any)</w:t>
            </w:r>
          </w:p>
        </w:tc>
        <w:tc>
          <w:tcPr>
            <w:tcW w:w="520" w:type="pct"/>
          </w:tcPr>
          <w:p w14:paraId="5DDC8DD2" w14:textId="77777777" w:rsidR="00206019" w:rsidRPr="00C70209" w:rsidRDefault="00206019" w:rsidP="005407AD">
            <w:pPr>
              <w:pStyle w:val="Tabletext-evidencematrix"/>
            </w:pPr>
            <w:r w:rsidRPr="00C70209">
              <w:t>11/59 (18.6%)</w:t>
            </w:r>
          </w:p>
        </w:tc>
        <w:tc>
          <w:tcPr>
            <w:tcW w:w="519" w:type="pct"/>
          </w:tcPr>
          <w:p w14:paraId="71398787" w14:textId="77777777" w:rsidR="00206019" w:rsidRPr="00C70209" w:rsidRDefault="00206019" w:rsidP="005407AD">
            <w:pPr>
              <w:pStyle w:val="Tabletext-evidencematrix"/>
            </w:pPr>
            <w:r w:rsidRPr="00C70209">
              <w:t>20/61 (32.8%)</w:t>
            </w:r>
          </w:p>
        </w:tc>
        <w:tc>
          <w:tcPr>
            <w:tcW w:w="521" w:type="pct"/>
          </w:tcPr>
          <w:p w14:paraId="471148DE" w14:textId="77777777" w:rsidR="00206019" w:rsidRPr="00C70209" w:rsidRDefault="00206019" w:rsidP="005407AD">
            <w:pPr>
              <w:pStyle w:val="Tabletext-evidencematrix"/>
            </w:pPr>
            <w:r w:rsidRPr="00C70209">
              <w:t>RR 0.58 [0.30, 1.11]</w:t>
            </w:r>
          </w:p>
        </w:tc>
        <w:tc>
          <w:tcPr>
            <w:tcW w:w="598" w:type="pct"/>
          </w:tcPr>
          <w:p w14:paraId="7D254C2E" w14:textId="77777777" w:rsidR="00206019" w:rsidRPr="00C70209" w:rsidRDefault="00206019" w:rsidP="005407AD">
            <w:pPr>
              <w:pStyle w:val="Tabletext-evidencematrix"/>
              <w:rPr>
                <w:i/>
              </w:rPr>
            </w:pPr>
            <w:r w:rsidRPr="00C70209">
              <w:rPr>
                <w:i/>
              </w:rPr>
              <w:t>No significant difference</w:t>
            </w:r>
          </w:p>
          <w:p w14:paraId="1AE87141" w14:textId="52C63372" w:rsidR="00206019" w:rsidRPr="00C70209" w:rsidRDefault="001A475D" w:rsidP="005407AD">
            <w:pPr>
              <w:pStyle w:val="Tabletext-evidencematrix"/>
            </w:pPr>
            <w:r w:rsidRPr="001A475D">
              <w:rPr>
                <w:i/>
              </w:rPr>
              <w:t>P = </w:t>
            </w:r>
            <w:r w:rsidR="00206019" w:rsidRPr="00C70209">
              <w:t>0.099</w:t>
            </w:r>
          </w:p>
          <w:p w14:paraId="624D9DDB" w14:textId="77777777" w:rsidR="00206019" w:rsidRPr="00C70209" w:rsidRDefault="00206019" w:rsidP="005407AD">
            <w:pPr>
              <w:pStyle w:val="Tabletext-evidencematrix"/>
            </w:pPr>
            <w:r w:rsidRPr="00C70209">
              <w:t>Moderate heterogeneity</w:t>
            </w:r>
          </w:p>
          <w:p w14:paraId="56ADD331" w14:textId="77777777" w:rsidR="00206019" w:rsidRPr="00C70209" w:rsidRDefault="00206019" w:rsidP="005407AD">
            <w:pPr>
              <w:pStyle w:val="Tabletext-evidencematrix"/>
            </w:pPr>
            <w:r w:rsidRPr="00C70209">
              <w:t>I</w:t>
            </w:r>
            <w:r w:rsidRPr="00C70209">
              <w:rPr>
                <w:vertAlign w:val="superscript"/>
              </w:rPr>
              <w:t xml:space="preserve">2 </w:t>
            </w:r>
            <w:r w:rsidRPr="00C70209">
              <w:t>= 33%</w:t>
            </w:r>
          </w:p>
        </w:tc>
      </w:tr>
      <w:tr w:rsidR="00206019" w:rsidRPr="00C70209" w14:paraId="001834EF" w14:textId="77777777" w:rsidTr="005407AD">
        <w:trPr>
          <w:cantSplit/>
          <w:tblHeader/>
        </w:trPr>
        <w:tc>
          <w:tcPr>
            <w:tcW w:w="5000" w:type="pct"/>
            <w:gridSpan w:val="10"/>
            <w:shd w:val="clear" w:color="auto" w:fill="000000" w:themeFill="text1"/>
          </w:tcPr>
          <w:p w14:paraId="438C8006"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 evidence</w:t>
            </w:r>
          </w:p>
        </w:tc>
      </w:tr>
      <w:tr w:rsidR="00206019" w:rsidRPr="00C70209" w14:paraId="07DC5FE8" w14:textId="77777777" w:rsidTr="005407AD">
        <w:trPr>
          <w:cantSplit/>
          <w:tblHeader/>
        </w:trPr>
        <w:tc>
          <w:tcPr>
            <w:tcW w:w="389" w:type="pct"/>
            <w:vMerge w:val="restart"/>
          </w:tcPr>
          <w:p w14:paraId="3BB364A1" w14:textId="1A45FB15" w:rsidR="00206019" w:rsidRPr="00C70209" w:rsidRDefault="00206019" w:rsidP="005407AD">
            <w:pPr>
              <w:pStyle w:val="Tabletext-evidencematrix"/>
            </w:pPr>
            <w:r w:rsidRPr="00C70209">
              <w:t>Osborn 2004</w:t>
            </w:r>
            <w:r w:rsidRPr="00C70209">
              <w:fldChar w:fldCharType="begin"/>
            </w:r>
            <w:r w:rsidR="000E261C">
              <w:instrText xml:space="preserve"> ADDIN EN.CITE &lt;EndNote&gt;&lt;Cite&gt;&lt;Author&gt;Osborn&lt;/Author&gt;&lt;Year&gt;2004&lt;/Year&gt;&lt;RecNum&gt;141&lt;/RecNum&gt;&lt;DisplayText&gt;&lt;style face="superscript"&gt;286&lt;/style&gt;&lt;/DisplayText&gt;&lt;record&gt;&lt;rec-number&gt;141&lt;/rec-number&gt;&lt;foreign-keys&gt;&lt;key app="EN" db-id="9edve2wadsavt5ewavaxtda4f2tavzvts9ee" timestamp="1426550421"&gt;141&lt;/key&gt;&lt;/foreign-keys&gt;&lt;ref-type name="Journal Article"&gt;17&lt;/ref-type&gt;&lt;contributors&gt;&lt;authors&gt;&lt;author&gt;Osborn, D. A.&lt;/author&gt;&lt;author&gt;Evans, N.&lt;/author&gt;&lt;/authors&gt;&lt;/contributors&gt;&lt;auth-address&gt;Osborn, D.A., RPA Newborn Care, Royal Prince Alfred Hospital, Missenden Rd, Camperdown, NSW, Australia, 2050&lt;/auth-address&gt;&lt;titles&gt;&lt;title&gt;Early volume expansion for prevention of morbidity and mortality in very preterm infants&lt;/title&gt;&lt;secondary-title&gt;Cochrane database of systematic reviews (Online)&lt;/secondary-title&gt;&lt;/titles&gt;&lt;periodical&gt;&lt;full-title&gt;Cochrane database of systematic reviews (Online)&lt;/full-title&gt;&lt;/periodical&gt;&lt;pages&gt;CD002055&lt;/pages&gt;&lt;number&gt;2&lt;/number&gt;&lt;reprint-edition&gt;NOT IN FILE&lt;/reprint-edition&gt;&lt;keywords&gt;&lt;keyword&gt;Embase13Mar14&lt;/keyword&gt;&lt;keyword&gt;Level I&lt;/keyword&gt;&lt;/keywords&gt;&lt;dates&gt;&lt;year&gt;2004&lt;/year&gt;&lt;/dates&gt;&lt;isbn&gt;1469-493X&lt;/isbn&gt;&lt;urls&gt;&lt;related-urls&gt;&lt;url&gt;http://www.embase.com/search/results?subaction=viewrecord&amp;amp;from=export&amp;amp;id=L39041654&lt;/url&gt;&lt;/related-urls&gt;&lt;/urls&gt;&lt;/record&gt;&lt;/Cite&gt;&lt;/EndNote&gt;</w:instrText>
            </w:r>
            <w:r w:rsidRPr="00C70209">
              <w:fldChar w:fldCharType="separate"/>
            </w:r>
            <w:r w:rsidR="000E261C" w:rsidRPr="000E261C">
              <w:rPr>
                <w:noProof/>
                <w:vertAlign w:val="superscript"/>
              </w:rPr>
              <w:t>286</w:t>
            </w:r>
            <w:r w:rsidRPr="00C70209">
              <w:fldChar w:fldCharType="end"/>
            </w:r>
          </w:p>
          <w:p w14:paraId="6C2849FB" w14:textId="77777777" w:rsidR="00206019" w:rsidRPr="00C70209" w:rsidRDefault="00206019" w:rsidP="005407AD">
            <w:pPr>
              <w:pStyle w:val="Tabletext-evidencematrix"/>
            </w:pPr>
            <w:r w:rsidRPr="00C70209">
              <w:t>Level I/II</w:t>
            </w:r>
          </w:p>
          <w:p w14:paraId="60AB1353" w14:textId="77777777" w:rsidR="00206019" w:rsidRPr="00C70209" w:rsidRDefault="00206019" w:rsidP="005407AD">
            <w:pPr>
              <w:pStyle w:val="Tabletext-evidencematrix"/>
              <w:rPr>
                <w:i/>
                <w:iCs/>
              </w:rPr>
            </w:pPr>
            <w:r w:rsidRPr="00C70209">
              <w:rPr>
                <w:i/>
                <w:iCs/>
              </w:rPr>
              <w:t>Good</w:t>
            </w:r>
          </w:p>
        </w:tc>
        <w:tc>
          <w:tcPr>
            <w:tcW w:w="492" w:type="pct"/>
            <w:vMerge w:val="restart"/>
          </w:tcPr>
          <w:p w14:paraId="1E113BC9" w14:textId="6D7A505C" w:rsidR="00206019" w:rsidRPr="00C70209" w:rsidRDefault="00206019" w:rsidP="005407AD">
            <w:pPr>
              <w:pStyle w:val="Tabletext-evidencematrix"/>
            </w:pPr>
            <w:r w:rsidRPr="00C70209">
              <w:t>1 trial (Beverley 1985</w:t>
            </w:r>
            <w:r w:rsidRPr="00C70209">
              <w:fldChar w:fldCharType="begin"/>
            </w:r>
            <w:r w:rsidR="000E261C">
              <w:instrText xml:space="preserve"> ADDIN EN.CITE &lt;EndNote&gt;&lt;Cite&gt;&lt;Author&gt;Beverley&lt;/Author&gt;&lt;Year&gt;1985&lt;/Year&gt;&lt;RecNum&gt;981&lt;/RecNum&gt;&lt;DisplayText&gt;&lt;style face="superscript"&gt;287&lt;/style&gt;&lt;/DisplayText&gt;&lt;record&gt;&lt;rec-number&gt;981&lt;/rec-number&gt;&lt;foreign-keys&gt;&lt;key app="EN" db-id="9edve2wadsavt5ewavaxtda4f2tavzvts9ee" timestamp="1437365814"&gt;981&lt;/key&gt;&lt;/foreign-keys&gt;&lt;ref-type name="Journal Article"&gt;17&lt;/ref-type&gt;&lt;contributors&gt;&lt;authors&gt;&lt;author&gt;Beverley, D. W.&lt;/author&gt;&lt;author&gt;Pitts-Tucker, T. J.&lt;/author&gt;&lt;author&gt;Congdon, P. J.&lt;/author&gt;&lt;author&gt;Arthur, R. J.&lt;/author&gt;&lt;author&gt;Tate, G.&lt;/author&gt;&lt;/authors&gt;&lt;/contributors&gt;&lt;titles&gt;&lt;title&gt;Prevention of intraventricular haemorrhage by fresh frozen plasma&lt;/title&gt;&lt;secondary-title&gt;Archives of Disease in Childhood&lt;/secondary-title&gt;&lt;alt-title&gt;Arch. Dis. Child.&lt;/alt-title&gt;&lt;/titles&gt;&lt;periodical&gt;&lt;full-title&gt;Archives of Disease in Childhood&lt;/full-title&gt;&lt;/periodical&gt;&lt;pages&gt;710–713&lt;/pages&gt;&lt;volume&gt;60&lt;/volume&gt;&lt;number&gt;8&lt;/number&gt;&lt;dates&gt;&lt;year&gt;1985&lt;/year&gt;&lt;/dates&gt;&lt;isbn&gt;0003-9888&lt;/isbn&gt;&lt;urls&gt;&lt;related-urls&gt;&lt;url&gt;http://www.ncbi.nlm.nih.gov/pmc/articles/PMC1777434/pdf/archdisch00719-0022.pdf&lt;/url&gt;&lt;/related-urls&gt;&lt;/urls&gt;&lt;electronic-resource-num&gt;DOI:10.1136/adc.60.8.710&lt;/electronic-resource-num&gt;&lt;/record&gt;&lt;/Cite&gt;&lt;/EndNote&gt;</w:instrText>
            </w:r>
            <w:r w:rsidRPr="00C70209">
              <w:fldChar w:fldCharType="separate"/>
            </w:r>
            <w:r w:rsidR="000E261C" w:rsidRPr="000E261C">
              <w:rPr>
                <w:noProof/>
                <w:vertAlign w:val="superscript"/>
              </w:rPr>
              <w:t>287</w:t>
            </w:r>
            <w:r w:rsidRPr="00C70209">
              <w:fldChar w:fldCharType="end"/>
            </w:r>
            <w:r w:rsidRPr="00C70209">
              <w:t>)</w:t>
            </w:r>
          </w:p>
          <w:p w14:paraId="162F3F53" w14:textId="77777777" w:rsidR="00206019" w:rsidRPr="00C70209" w:rsidRDefault="00206019" w:rsidP="005407AD">
            <w:pPr>
              <w:pStyle w:val="Tabletext-evidencematrix"/>
            </w:pPr>
            <w:r w:rsidRPr="00C70209">
              <w:t>N=80</w:t>
            </w:r>
          </w:p>
        </w:tc>
        <w:tc>
          <w:tcPr>
            <w:tcW w:w="490" w:type="pct"/>
            <w:vMerge w:val="restart"/>
          </w:tcPr>
          <w:p w14:paraId="2D9D1A8F" w14:textId="77777777" w:rsidR="00206019" w:rsidRPr="00C70209" w:rsidRDefault="00206019" w:rsidP="005407AD">
            <w:pPr>
              <w:pStyle w:val="Tabletext-evidencematrix"/>
            </w:pPr>
            <w:r w:rsidRPr="00C70209">
              <w:t>Preterm infants (≤ 32 weeks gestation) or ≤ 1500g and aged ≤ 72 hours</w:t>
            </w:r>
          </w:p>
        </w:tc>
        <w:tc>
          <w:tcPr>
            <w:tcW w:w="490" w:type="pct"/>
            <w:vMerge w:val="restart"/>
          </w:tcPr>
          <w:p w14:paraId="7F10BDC2" w14:textId="77777777" w:rsidR="00206019" w:rsidRPr="00C70209" w:rsidRDefault="00206019" w:rsidP="005407AD">
            <w:pPr>
              <w:pStyle w:val="Tabletext-evidencematrix"/>
            </w:pPr>
            <w:r w:rsidRPr="00C70209">
              <w:t>NR</w:t>
            </w:r>
          </w:p>
        </w:tc>
        <w:tc>
          <w:tcPr>
            <w:tcW w:w="491" w:type="pct"/>
            <w:vMerge w:val="restart"/>
          </w:tcPr>
          <w:p w14:paraId="404CA533" w14:textId="77777777" w:rsidR="00206019" w:rsidRPr="00C70209" w:rsidRDefault="00206019" w:rsidP="005407AD">
            <w:pPr>
              <w:pStyle w:val="Tabletext-evidencematrix"/>
            </w:pPr>
            <w:r w:rsidRPr="00C70209">
              <w:t>FFP versus no FFP</w:t>
            </w:r>
          </w:p>
        </w:tc>
        <w:tc>
          <w:tcPr>
            <w:tcW w:w="490" w:type="pct"/>
          </w:tcPr>
          <w:p w14:paraId="576A7AC1" w14:textId="77777777" w:rsidR="00206019" w:rsidRPr="00C70209" w:rsidRDefault="00206019" w:rsidP="005407AD">
            <w:pPr>
              <w:pStyle w:val="Tabletext-evidencematrix"/>
            </w:pPr>
            <w:r w:rsidRPr="00C70209">
              <w:t>P/IVH (grade 2–4)</w:t>
            </w:r>
          </w:p>
        </w:tc>
        <w:tc>
          <w:tcPr>
            <w:tcW w:w="520" w:type="pct"/>
          </w:tcPr>
          <w:p w14:paraId="2AF4272A" w14:textId="77777777" w:rsidR="00206019" w:rsidRPr="00C70209" w:rsidRDefault="00206019" w:rsidP="005407AD">
            <w:pPr>
              <w:pStyle w:val="Tabletext-evidencematrix"/>
            </w:pPr>
            <w:r w:rsidRPr="00C70209">
              <w:t>5/38 (13.2%)</w:t>
            </w:r>
          </w:p>
        </w:tc>
        <w:tc>
          <w:tcPr>
            <w:tcW w:w="519" w:type="pct"/>
          </w:tcPr>
          <w:p w14:paraId="738F430E" w14:textId="77777777" w:rsidR="00206019" w:rsidRPr="00C70209" w:rsidRDefault="00206019" w:rsidP="005407AD">
            <w:pPr>
              <w:pStyle w:val="Tabletext-evidencematrix"/>
            </w:pPr>
            <w:r w:rsidRPr="00C70209">
              <w:t>13/42 (31.0%)</w:t>
            </w:r>
          </w:p>
        </w:tc>
        <w:tc>
          <w:tcPr>
            <w:tcW w:w="521" w:type="pct"/>
          </w:tcPr>
          <w:p w14:paraId="5A0C7741" w14:textId="77777777" w:rsidR="00206019" w:rsidRPr="00C70209" w:rsidRDefault="00206019" w:rsidP="005407AD">
            <w:pPr>
              <w:pStyle w:val="Tabletext-evidencematrix"/>
            </w:pPr>
            <w:r w:rsidRPr="00C70209">
              <w:t>RR 0.43 [0.17, 1.08]</w:t>
            </w:r>
          </w:p>
        </w:tc>
        <w:tc>
          <w:tcPr>
            <w:tcW w:w="598" w:type="pct"/>
          </w:tcPr>
          <w:p w14:paraId="2B47EC87" w14:textId="77777777" w:rsidR="00206019" w:rsidRPr="00C70209" w:rsidRDefault="00206019" w:rsidP="005407AD">
            <w:pPr>
              <w:pStyle w:val="Tabletext-evidencematrix"/>
              <w:rPr>
                <w:i/>
              </w:rPr>
            </w:pPr>
            <w:r w:rsidRPr="00C70209">
              <w:rPr>
                <w:i/>
              </w:rPr>
              <w:t>No significant difference</w:t>
            </w:r>
          </w:p>
          <w:p w14:paraId="0149D0D0" w14:textId="44147487" w:rsidR="00206019" w:rsidRPr="00C70209" w:rsidRDefault="001A475D" w:rsidP="005407AD">
            <w:pPr>
              <w:pStyle w:val="Tabletext-evidencematrix"/>
            </w:pPr>
            <w:r w:rsidRPr="001A475D">
              <w:rPr>
                <w:i/>
              </w:rPr>
              <w:t>P = </w:t>
            </w:r>
            <w:r w:rsidR="00206019" w:rsidRPr="00C70209">
              <w:t>0.072</w:t>
            </w:r>
          </w:p>
        </w:tc>
      </w:tr>
      <w:tr w:rsidR="00206019" w:rsidRPr="00C70209" w14:paraId="4D9F6AA3" w14:textId="77777777" w:rsidTr="005407AD">
        <w:trPr>
          <w:cantSplit/>
          <w:tblHeader/>
        </w:trPr>
        <w:tc>
          <w:tcPr>
            <w:tcW w:w="389" w:type="pct"/>
            <w:vMerge/>
          </w:tcPr>
          <w:p w14:paraId="2C57FE6E" w14:textId="77777777" w:rsidR="00206019" w:rsidRPr="00C70209" w:rsidRDefault="00206019" w:rsidP="005407AD">
            <w:pPr>
              <w:pStyle w:val="Tabletext-evidencematrix"/>
              <w:rPr>
                <w:b/>
                <w:sz w:val="18"/>
              </w:rPr>
            </w:pPr>
          </w:p>
        </w:tc>
        <w:tc>
          <w:tcPr>
            <w:tcW w:w="492" w:type="pct"/>
            <w:vMerge/>
          </w:tcPr>
          <w:p w14:paraId="46C89B50" w14:textId="77777777" w:rsidR="00206019" w:rsidRPr="00C70209" w:rsidRDefault="00206019" w:rsidP="005407AD">
            <w:pPr>
              <w:pStyle w:val="Tabletext-evidencematrix"/>
            </w:pPr>
          </w:p>
        </w:tc>
        <w:tc>
          <w:tcPr>
            <w:tcW w:w="490" w:type="pct"/>
            <w:vMerge/>
          </w:tcPr>
          <w:p w14:paraId="18FB29FD" w14:textId="77777777" w:rsidR="00206019" w:rsidRPr="00C70209" w:rsidRDefault="00206019" w:rsidP="005407AD">
            <w:pPr>
              <w:pStyle w:val="Tabletext-evidencematrix"/>
            </w:pPr>
          </w:p>
        </w:tc>
        <w:tc>
          <w:tcPr>
            <w:tcW w:w="490" w:type="pct"/>
            <w:vMerge/>
          </w:tcPr>
          <w:p w14:paraId="76868980" w14:textId="77777777" w:rsidR="00206019" w:rsidRPr="00C70209" w:rsidRDefault="00206019" w:rsidP="005407AD">
            <w:pPr>
              <w:pStyle w:val="Tabletext-evidencematrix"/>
            </w:pPr>
          </w:p>
        </w:tc>
        <w:tc>
          <w:tcPr>
            <w:tcW w:w="491" w:type="pct"/>
            <w:vMerge/>
          </w:tcPr>
          <w:p w14:paraId="2255F55A" w14:textId="77777777" w:rsidR="00206019" w:rsidRPr="00C70209" w:rsidRDefault="00206019" w:rsidP="005407AD">
            <w:pPr>
              <w:pStyle w:val="Tabletext-evidencematrix"/>
            </w:pPr>
          </w:p>
        </w:tc>
        <w:tc>
          <w:tcPr>
            <w:tcW w:w="490" w:type="pct"/>
          </w:tcPr>
          <w:p w14:paraId="56B24F4B" w14:textId="77777777" w:rsidR="00206019" w:rsidRPr="00C70209" w:rsidRDefault="00206019" w:rsidP="005407AD">
            <w:pPr>
              <w:pStyle w:val="Tabletext-evidencematrix"/>
            </w:pPr>
            <w:r w:rsidRPr="00C70209">
              <w:t>P/IVH (grade 3–4)</w:t>
            </w:r>
          </w:p>
        </w:tc>
        <w:tc>
          <w:tcPr>
            <w:tcW w:w="520" w:type="pct"/>
          </w:tcPr>
          <w:p w14:paraId="1198C2AC" w14:textId="77777777" w:rsidR="00206019" w:rsidRPr="00C70209" w:rsidRDefault="00206019" w:rsidP="005407AD">
            <w:pPr>
              <w:pStyle w:val="Tabletext-evidencematrix"/>
            </w:pPr>
            <w:r w:rsidRPr="00C70209">
              <w:t>5/38 (13.2%)</w:t>
            </w:r>
          </w:p>
        </w:tc>
        <w:tc>
          <w:tcPr>
            <w:tcW w:w="519" w:type="pct"/>
          </w:tcPr>
          <w:p w14:paraId="2C70EC78" w14:textId="77777777" w:rsidR="00206019" w:rsidRPr="00C70209" w:rsidRDefault="00206019" w:rsidP="005407AD">
            <w:pPr>
              <w:pStyle w:val="Tabletext-evidencematrix"/>
            </w:pPr>
            <w:r w:rsidRPr="00C70209">
              <w:t>10/42 (23.8%)</w:t>
            </w:r>
          </w:p>
        </w:tc>
        <w:tc>
          <w:tcPr>
            <w:tcW w:w="521" w:type="pct"/>
          </w:tcPr>
          <w:p w14:paraId="032C82FA" w14:textId="77777777" w:rsidR="00206019" w:rsidRPr="00C70209" w:rsidRDefault="00206019" w:rsidP="005407AD">
            <w:pPr>
              <w:pStyle w:val="Tabletext-evidencematrix"/>
            </w:pPr>
            <w:r w:rsidRPr="00C70209">
              <w:t>RR 0.55 [0.21, 1.47]</w:t>
            </w:r>
          </w:p>
        </w:tc>
        <w:tc>
          <w:tcPr>
            <w:tcW w:w="598" w:type="pct"/>
          </w:tcPr>
          <w:p w14:paraId="5DA959F4" w14:textId="77777777" w:rsidR="00206019" w:rsidRPr="00C70209" w:rsidRDefault="00206019" w:rsidP="005407AD">
            <w:pPr>
              <w:pStyle w:val="Tabletext-evidencematrix"/>
              <w:rPr>
                <w:i/>
              </w:rPr>
            </w:pPr>
            <w:r w:rsidRPr="00C70209">
              <w:rPr>
                <w:i/>
              </w:rPr>
              <w:t>No significant difference</w:t>
            </w:r>
          </w:p>
          <w:p w14:paraId="44ECDB21" w14:textId="78E3C783" w:rsidR="00206019" w:rsidRPr="00C70209" w:rsidRDefault="001A475D" w:rsidP="005407AD">
            <w:pPr>
              <w:pStyle w:val="Tabletext-evidencematrix"/>
            </w:pPr>
            <w:r w:rsidRPr="001A475D">
              <w:rPr>
                <w:i/>
              </w:rPr>
              <w:t>P = </w:t>
            </w:r>
            <w:r w:rsidR="00206019" w:rsidRPr="00C70209">
              <w:t>0.24</w:t>
            </w:r>
          </w:p>
        </w:tc>
      </w:tr>
      <w:tr w:rsidR="00206019" w:rsidRPr="00C70209" w14:paraId="0B3BB3CD" w14:textId="77777777" w:rsidTr="005407AD">
        <w:trPr>
          <w:cantSplit/>
          <w:tblHeader/>
        </w:trPr>
        <w:tc>
          <w:tcPr>
            <w:tcW w:w="389" w:type="pct"/>
            <w:vMerge/>
          </w:tcPr>
          <w:p w14:paraId="77CACD66" w14:textId="77777777" w:rsidR="00206019" w:rsidRPr="00C70209" w:rsidRDefault="00206019" w:rsidP="005407AD">
            <w:pPr>
              <w:pStyle w:val="Tabletext-evidencematrix"/>
              <w:rPr>
                <w:b/>
                <w:sz w:val="18"/>
              </w:rPr>
            </w:pPr>
          </w:p>
        </w:tc>
        <w:tc>
          <w:tcPr>
            <w:tcW w:w="492" w:type="pct"/>
            <w:vMerge w:val="restart"/>
          </w:tcPr>
          <w:p w14:paraId="3A36A842" w14:textId="77777777" w:rsidR="00206019" w:rsidRPr="00C70209" w:rsidRDefault="00206019" w:rsidP="005407AD">
            <w:pPr>
              <w:pStyle w:val="Tabletext-evidencematrix"/>
            </w:pPr>
            <w:r w:rsidRPr="00C70209">
              <w:t>1 trial (NNNI 1996a)</w:t>
            </w:r>
          </w:p>
          <w:p w14:paraId="5DE1BC86" w14:textId="77777777" w:rsidR="00206019" w:rsidRPr="00C70209" w:rsidRDefault="00206019" w:rsidP="005407AD">
            <w:pPr>
              <w:pStyle w:val="Tabletext-evidencematrix"/>
            </w:pPr>
            <w:r w:rsidRPr="00C70209">
              <w:t>N=282</w:t>
            </w:r>
          </w:p>
        </w:tc>
        <w:tc>
          <w:tcPr>
            <w:tcW w:w="490" w:type="pct"/>
            <w:vMerge/>
          </w:tcPr>
          <w:p w14:paraId="380A44A3" w14:textId="77777777" w:rsidR="00206019" w:rsidRPr="00C70209" w:rsidRDefault="00206019" w:rsidP="005407AD">
            <w:pPr>
              <w:pStyle w:val="Tabletext-evidencematrix"/>
            </w:pPr>
          </w:p>
        </w:tc>
        <w:tc>
          <w:tcPr>
            <w:tcW w:w="490" w:type="pct"/>
            <w:vMerge w:val="restart"/>
          </w:tcPr>
          <w:p w14:paraId="7CF7E087" w14:textId="77777777" w:rsidR="00206019" w:rsidRPr="00C70209" w:rsidRDefault="00206019" w:rsidP="005407AD">
            <w:pPr>
              <w:pStyle w:val="Tabletext-evidencematrix"/>
            </w:pPr>
            <w:r w:rsidRPr="00C70209">
              <w:t>Multicentre, UK (maternity units from 18 hospitals)</w:t>
            </w:r>
          </w:p>
        </w:tc>
        <w:tc>
          <w:tcPr>
            <w:tcW w:w="491" w:type="pct"/>
            <w:vMerge/>
          </w:tcPr>
          <w:p w14:paraId="4C6D878A" w14:textId="77777777" w:rsidR="00206019" w:rsidRPr="00C70209" w:rsidRDefault="00206019" w:rsidP="005407AD">
            <w:pPr>
              <w:pStyle w:val="Tabletext-evidencematrix"/>
            </w:pPr>
          </w:p>
        </w:tc>
        <w:tc>
          <w:tcPr>
            <w:tcW w:w="490" w:type="pct"/>
          </w:tcPr>
          <w:p w14:paraId="20F59393" w14:textId="77777777" w:rsidR="00206019" w:rsidRPr="00C70209" w:rsidRDefault="00206019" w:rsidP="005407AD">
            <w:pPr>
              <w:pStyle w:val="Tabletext-evidencematrix"/>
            </w:pPr>
            <w:r w:rsidRPr="00C70209">
              <w:t>P/IVH (any) in infants surviving 6-weeks and cared for in a unit with routine scan facilities</w:t>
            </w:r>
            <w:r w:rsidRPr="00C70209">
              <w:rPr>
                <w:vertAlign w:val="superscript"/>
              </w:rPr>
              <w:t xml:space="preserve"> e</w:t>
            </w:r>
          </w:p>
        </w:tc>
        <w:tc>
          <w:tcPr>
            <w:tcW w:w="520" w:type="pct"/>
          </w:tcPr>
          <w:p w14:paraId="082B2B19" w14:textId="77777777" w:rsidR="00206019" w:rsidRPr="00C70209" w:rsidRDefault="00206019" w:rsidP="005407AD">
            <w:pPr>
              <w:pStyle w:val="Tabletext-evidencematrix"/>
            </w:pPr>
            <w:r w:rsidRPr="00C70209">
              <w:t>42/135 (31.1%)</w:t>
            </w:r>
          </w:p>
        </w:tc>
        <w:tc>
          <w:tcPr>
            <w:tcW w:w="519" w:type="pct"/>
          </w:tcPr>
          <w:p w14:paraId="7B211680" w14:textId="77777777" w:rsidR="00206019" w:rsidRPr="00C70209" w:rsidRDefault="00206019" w:rsidP="005407AD">
            <w:pPr>
              <w:pStyle w:val="Tabletext-evidencematrix"/>
            </w:pPr>
            <w:r w:rsidRPr="00C70209">
              <w:t>38/147 (25.9%)</w:t>
            </w:r>
          </w:p>
        </w:tc>
        <w:tc>
          <w:tcPr>
            <w:tcW w:w="521" w:type="pct"/>
          </w:tcPr>
          <w:p w14:paraId="3F692416" w14:textId="77777777" w:rsidR="00206019" w:rsidRPr="00C70209" w:rsidRDefault="00206019" w:rsidP="005407AD">
            <w:pPr>
              <w:pStyle w:val="Tabletext-evidencematrix"/>
            </w:pPr>
            <w:r w:rsidRPr="00C70209">
              <w:t>RR 1.20 [0.83, 1.74]</w:t>
            </w:r>
          </w:p>
        </w:tc>
        <w:tc>
          <w:tcPr>
            <w:tcW w:w="598" w:type="pct"/>
          </w:tcPr>
          <w:p w14:paraId="3F9A35EF" w14:textId="77777777" w:rsidR="00206019" w:rsidRPr="00C70209" w:rsidRDefault="00206019" w:rsidP="005407AD">
            <w:pPr>
              <w:pStyle w:val="Tabletext-evidencematrix"/>
              <w:rPr>
                <w:i/>
              </w:rPr>
            </w:pPr>
            <w:r w:rsidRPr="00C70209">
              <w:rPr>
                <w:i/>
              </w:rPr>
              <w:t>No significant difference</w:t>
            </w:r>
          </w:p>
          <w:p w14:paraId="1A13F8C7" w14:textId="5A60887E" w:rsidR="00206019" w:rsidRPr="00C70209" w:rsidRDefault="001A475D" w:rsidP="005407AD">
            <w:pPr>
              <w:pStyle w:val="Tabletext-evidencematrix"/>
            </w:pPr>
            <w:r w:rsidRPr="001A475D">
              <w:rPr>
                <w:i/>
              </w:rPr>
              <w:t>P = </w:t>
            </w:r>
            <w:r w:rsidR="00206019" w:rsidRPr="00C70209">
              <w:t>0.33</w:t>
            </w:r>
          </w:p>
        </w:tc>
      </w:tr>
      <w:tr w:rsidR="00206019" w:rsidRPr="00C70209" w14:paraId="3F79CA67" w14:textId="77777777" w:rsidTr="005407AD">
        <w:trPr>
          <w:cantSplit/>
          <w:tblHeader/>
        </w:trPr>
        <w:tc>
          <w:tcPr>
            <w:tcW w:w="389" w:type="pct"/>
            <w:vMerge/>
          </w:tcPr>
          <w:p w14:paraId="0C6D7A38" w14:textId="77777777" w:rsidR="00206019" w:rsidRPr="00C70209" w:rsidRDefault="00206019" w:rsidP="005407AD">
            <w:pPr>
              <w:pStyle w:val="Tabletext-evidencematrix"/>
              <w:rPr>
                <w:b/>
                <w:sz w:val="18"/>
              </w:rPr>
            </w:pPr>
          </w:p>
        </w:tc>
        <w:tc>
          <w:tcPr>
            <w:tcW w:w="492" w:type="pct"/>
            <w:vMerge/>
          </w:tcPr>
          <w:p w14:paraId="5EF67967" w14:textId="77777777" w:rsidR="00206019" w:rsidRPr="00C70209" w:rsidRDefault="00206019" w:rsidP="005407AD">
            <w:pPr>
              <w:pStyle w:val="Tabletext-evidencematrix"/>
            </w:pPr>
          </w:p>
        </w:tc>
        <w:tc>
          <w:tcPr>
            <w:tcW w:w="490" w:type="pct"/>
            <w:vMerge/>
          </w:tcPr>
          <w:p w14:paraId="309C5410" w14:textId="77777777" w:rsidR="00206019" w:rsidRPr="00C70209" w:rsidRDefault="00206019" w:rsidP="005407AD">
            <w:pPr>
              <w:pStyle w:val="Tabletext-evidencematrix"/>
            </w:pPr>
          </w:p>
        </w:tc>
        <w:tc>
          <w:tcPr>
            <w:tcW w:w="490" w:type="pct"/>
            <w:vMerge/>
          </w:tcPr>
          <w:p w14:paraId="7851B603" w14:textId="77777777" w:rsidR="00206019" w:rsidRPr="00C70209" w:rsidRDefault="00206019" w:rsidP="005407AD">
            <w:pPr>
              <w:pStyle w:val="Tabletext-evidencematrix"/>
            </w:pPr>
          </w:p>
        </w:tc>
        <w:tc>
          <w:tcPr>
            <w:tcW w:w="491" w:type="pct"/>
            <w:vMerge/>
          </w:tcPr>
          <w:p w14:paraId="71C086E0" w14:textId="77777777" w:rsidR="00206019" w:rsidRPr="00C70209" w:rsidRDefault="00206019" w:rsidP="005407AD">
            <w:pPr>
              <w:pStyle w:val="Tabletext-evidencematrix"/>
            </w:pPr>
          </w:p>
        </w:tc>
        <w:tc>
          <w:tcPr>
            <w:tcW w:w="490" w:type="pct"/>
          </w:tcPr>
          <w:p w14:paraId="02032DE6" w14:textId="77777777" w:rsidR="00206019" w:rsidRPr="00C70209" w:rsidRDefault="00206019" w:rsidP="005407AD">
            <w:pPr>
              <w:pStyle w:val="Tabletext-evidencematrix"/>
            </w:pPr>
            <w:r w:rsidRPr="00C70209">
              <w:t xml:space="preserve">P/IVH grade 2–4 in infants surviving 6-weeks and cared for in a unit with routine scan facilities </w:t>
            </w:r>
            <w:r w:rsidRPr="00C70209">
              <w:rPr>
                <w:vertAlign w:val="superscript"/>
              </w:rPr>
              <w:t>e</w:t>
            </w:r>
          </w:p>
        </w:tc>
        <w:tc>
          <w:tcPr>
            <w:tcW w:w="520" w:type="pct"/>
          </w:tcPr>
          <w:p w14:paraId="4F048108" w14:textId="77777777" w:rsidR="00206019" w:rsidRPr="00C70209" w:rsidRDefault="00206019" w:rsidP="005407AD">
            <w:pPr>
              <w:pStyle w:val="Tabletext-evidencematrix"/>
            </w:pPr>
            <w:r w:rsidRPr="00C70209">
              <w:t>12/135 (8.9%)</w:t>
            </w:r>
          </w:p>
        </w:tc>
        <w:tc>
          <w:tcPr>
            <w:tcW w:w="519" w:type="pct"/>
          </w:tcPr>
          <w:p w14:paraId="7AD6FDC0" w14:textId="77777777" w:rsidR="00206019" w:rsidRPr="00C70209" w:rsidRDefault="00206019" w:rsidP="005407AD">
            <w:pPr>
              <w:pStyle w:val="Tabletext-evidencematrix"/>
            </w:pPr>
            <w:r w:rsidRPr="00C70209">
              <w:t>14/147 (9.5%)</w:t>
            </w:r>
          </w:p>
        </w:tc>
        <w:tc>
          <w:tcPr>
            <w:tcW w:w="521" w:type="pct"/>
          </w:tcPr>
          <w:p w14:paraId="24D1AA89" w14:textId="77777777" w:rsidR="00206019" w:rsidRPr="00C70209" w:rsidRDefault="00206019" w:rsidP="005407AD">
            <w:pPr>
              <w:pStyle w:val="Tabletext-evidencematrix"/>
            </w:pPr>
            <w:r w:rsidRPr="00C70209">
              <w:t>RR 0.93 [0.45, 1.95]</w:t>
            </w:r>
          </w:p>
        </w:tc>
        <w:tc>
          <w:tcPr>
            <w:tcW w:w="598" w:type="pct"/>
          </w:tcPr>
          <w:p w14:paraId="1A87FFF2" w14:textId="77777777" w:rsidR="00206019" w:rsidRPr="00C70209" w:rsidRDefault="00206019" w:rsidP="005407AD">
            <w:pPr>
              <w:pStyle w:val="Tabletext-evidencematrix"/>
              <w:rPr>
                <w:i/>
              </w:rPr>
            </w:pPr>
            <w:r w:rsidRPr="00C70209">
              <w:rPr>
                <w:i/>
              </w:rPr>
              <w:t>No significant difference</w:t>
            </w:r>
          </w:p>
          <w:p w14:paraId="6E72A6E6" w14:textId="614085EF" w:rsidR="00206019" w:rsidRPr="00C70209" w:rsidRDefault="001A475D" w:rsidP="005407AD">
            <w:pPr>
              <w:pStyle w:val="Tabletext-evidencematrix"/>
            </w:pPr>
            <w:r w:rsidRPr="001A475D">
              <w:rPr>
                <w:i/>
              </w:rPr>
              <w:t>P = </w:t>
            </w:r>
            <w:r w:rsidR="00206019" w:rsidRPr="00C70209">
              <w:t>0.85</w:t>
            </w:r>
          </w:p>
        </w:tc>
      </w:tr>
      <w:tr w:rsidR="00206019" w:rsidRPr="00C70209" w14:paraId="121D9780" w14:textId="77777777" w:rsidTr="005407AD">
        <w:trPr>
          <w:cantSplit/>
          <w:tblHeader/>
        </w:trPr>
        <w:tc>
          <w:tcPr>
            <w:tcW w:w="389" w:type="pct"/>
            <w:vMerge w:val="restart"/>
          </w:tcPr>
          <w:p w14:paraId="3E56AD35" w14:textId="37A3EDC9" w:rsidR="00206019" w:rsidRPr="00C70209" w:rsidRDefault="00206019" w:rsidP="005407AD">
            <w:pPr>
              <w:pStyle w:val="Tabletext-evidencematrix"/>
            </w:pPr>
            <w:r w:rsidRPr="00C70209">
              <w:t>NNNI 1996a</w:t>
            </w:r>
            <w:r w:rsidR="00A06EBF">
              <w:fldChar w:fldCharType="begin"/>
            </w:r>
            <w:r w:rsidR="000E261C">
              <w:instrText xml:space="preserve"> ADDIN EN.CITE &lt;EndNote&gt;&lt;Cite&gt;&lt;Author&gt;The Northern Neonatal Nursing Initiative Trial&lt;/Author&gt;&lt;Year&gt;1996a&lt;/Year&gt;&lt;RecNum&gt;142&lt;/RecNum&gt;&lt;DisplayText&gt;&lt;style face="superscript"&gt;290&lt;/style&gt;&lt;/DisplayText&gt;&lt;record&gt;&lt;rec-number&gt;142&lt;/rec-number&gt;&lt;foreign-keys&gt;&lt;key app="EN" db-id="9edve2wadsavt5ewavaxtda4f2tavzvts9ee" timestamp="1426550421"&gt;142&lt;/key&gt;&lt;/foreign-keys&gt;&lt;ref-type name="Journal Article"&gt;17&lt;/ref-type&gt;&lt;contributors&gt;&lt;authors&gt;&lt;author&gt;The Northern Neonatal Nursing Initiative Trial, Group&lt;/author&gt;&lt;/authors&gt;&lt;/contributors&gt;&lt;titles&gt;&lt;title&gt;A randomized trial comparing the effect of prophylactic intravenous fresh frozen plasma, gelatin or gluocse on early mortality and morbidity in preterm babies&lt;/title&gt;&lt;secondary-title&gt;Eur J Pediatr&lt;/secondary-title&gt;&lt;/titles&gt;&lt;periodical&gt;&lt;full-title&gt;Eur J Pediatr&lt;/full-title&gt;&lt;/periodical&gt;&lt;pages&gt;580–588&lt;/pages&gt;&lt;volume&gt;155&lt;/volume&gt;&lt;reprint-edition&gt;NOT IN FILE&lt;/reprint-edition&gt;&lt;dates&gt;&lt;year&gt;1996a&lt;/year&gt;&lt;/dates&gt;&lt;urls&gt;&lt;/urls&gt;&lt;/record&gt;&lt;/Cite&gt;&lt;/EndNote&gt;</w:instrText>
            </w:r>
            <w:r w:rsidR="00A06EBF">
              <w:fldChar w:fldCharType="separate"/>
            </w:r>
            <w:r w:rsidR="000E261C" w:rsidRPr="000E261C">
              <w:rPr>
                <w:noProof/>
                <w:vertAlign w:val="superscript"/>
              </w:rPr>
              <w:t>290</w:t>
            </w:r>
            <w:r w:rsidR="00A06EBF">
              <w:fldChar w:fldCharType="end"/>
            </w:r>
          </w:p>
          <w:p w14:paraId="1E3F914A" w14:textId="77777777" w:rsidR="00206019" w:rsidRPr="00C70209" w:rsidRDefault="00206019" w:rsidP="005407AD">
            <w:pPr>
              <w:pStyle w:val="Tabletext-evidencematrix"/>
            </w:pPr>
            <w:r w:rsidRPr="00C70209">
              <w:t>Level II</w:t>
            </w:r>
          </w:p>
          <w:p w14:paraId="07B57EDB" w14:textId="77777777" w:rsidR="00206019" w:rsidRPr="00C70209" w:rsidRDefault="00206019" w:rsidP="005407AD">
            <w:pPr>
              <w:pStyle w:val="Tabletext-evidencematrix"/>
            </w:pPr>
            <w:r w:rsidRPr="00C70209">
              <w:rPr>
                <w:i/>
              </w:rPr>
              <w:t>Fair</w:t>
            </w:r>
          </w:p>
        </w:tc>
        <w:tc>
          <w:tcPr>
            <w:tcW w:w="492" w:type="pct"/>
            <w:vMerge w:val="restart"/>
          </w:tcPr>
          <w:p w14:paraId="58D04929" w14:textId="77777777" w:rsidR="00206019" w:rsidRPr="00C70209" w:rsidRDefault="00206019" w:rsidP="005407AD">
            <w:pPr>
              <w:pStyle w:val="Tabletext-evidencematrix"/>
            </w:pPr>
            <w:r w:rsidRPr="00C70209">
              <w:t>N=308</w:t>
            </w:r>
          </w:p>
        </w:tc>
        <w:tc>
          <w:tcPr>
            <w:tcW w:w="490" w:type="pct"/>
            <w:vMerge w:val="restart"/>
          </w:tcPr>
          <w:p w14:paraId="49938D2D" w14:textId="77777777" w:rsidR="00206019" w:rsidRPr="00C70209" w:rsidRDefault="00206019" w:rsidP="005407AD">
            <w:pPr>
              <w:pStyle w:val="Tabletext-evidencematrix"/>
            </w:pPr>
            <w:r w:rsidRPr="00C70209">
              <w:t>Preterm infants (≤ 32 weeks gestation), aged ≤ 2 hours</w:t>
            </w:r>
          </w:p>
        </w:tc>
        <w:tc>
          <w:tcPr>
            <w:tcW w:w="490" w:type="pct"/>
            <w:vMerge w:val="restart"/>
          </w:tcPr>
          <w:p w14:paraId="3C9BC4AD" w14:textId="77777777" w:rsidR="00206019" w:rsidRPr="00C70209" w:rsidRDefault="00206019" w:rsidP="005407AD">
            <w:pPr>
              <w:pStyle w:val="Tabletext-evidencematrix"/>
            </w:pPr>
            <w:r w:rsidRPr="00C70209">
              <w:t>Multicentre, UK (maternity units from 18 hospitals)</w:t>
            </w:r>
          </w:p>
        </w:tc>
        <w:tc>
          <w:tcPr>
            <w:tcW w:w="491" w:type="pct"/>
            <w:vMerge w:val="restart"/>
          </w:tcPr>
          <w:p w14:paraId="3ED4E5B5" w14:textId="77777777" w:rsidR="00206019" w:rsidRPr="00C70209" w:rsidRDefault="00206019" w:rsidP="005407AD">
            <w:pPr>
              <w:pStyle w:val="Tabletext-evidencematrix"/>
            </w:pPr>
            <w:r w:rsidRPr="00C70209">
              <w:t xml:space="preserve">FFP versus dextrose </w:t>
            </w:r>
            <w:r w:rsidRPr="00C70209">
              <w:rPr>
                <w:vertAlign w:val="superscript"/>
              </w:rPr>
              <w:t>c</w:t>
            </w:r>
          </w:p>
          <w:p w14:paraId="087D27D3" w14:textId="77777777" w:rsidR="00206019" w:rsidRPr="00C70209" w:rsidRDefault="00206019" w:rsidP="005407AD">
            <w:pPr>
              <w:pStyle w:val="Tabletext-evidencematrix"/>
            </w:pPr>
          </w:p>
          <w:p w14:paraId="446D7FAD" w14:textId="77777777" w:rsidR="00206019" w:rsidRPr="00C70209" w:rsidRDefault="00206019" w:rsidP="005407AD">
            <w:pPr>
              <w:pStyle w:val="Tabletext-evidencematrix"/>
            </w:pPr>
          </w:p>
        </w:tc>
        <w:tc>
          <w:tcPr>
            <w:tcW w:w="490" w:type="pct"/>
          </w:tcPr>
          <w:p w14:paraId="37C7E844" w14:textId="77777777" w:rsidR="00206019" w:rsidRPr="00C70209" w:rsidRDefault="00206019" w:rsidP="005407AD">
            <w:pPr>
              <w:pStyle w:val="Tabletext-evidencematrix"/>
            </w:pPr>
            <w:r w:rsidRPr="00C70209">
              <w:t xml:space="preserve">IVH (any) in infants surviving 6-weeks and scanned </w:t>
            </w:r>
            <w:r w:rsidRPr="00C70209">
              <w:rPr>
                <w:vertAlign w:val="superscript"/>
              </w:rPr>
              <w:t>e</w:t>
            </w:r>
          </w:p>
        </w:tc>
        <w:tc>
          <w:tcPr>
            <w:tcW w:w="520" w:type="pct"/>
          </w:tcPr>
          <w:p w14:paraId="0B263912" w14:textId="77777777" w:rsidR="00206019" w:rsidRPr="00C70209" w:rsidRDefault="00206019" w:rsidP="005407AD">
            <w:pPr>
              <w:pStyle w:val="Tabletext-evidencematrix"/>
            </w:pPr>
            <w:r w:rsidRPr="00C70209">
              <w:t>44/147 (29.9%)</w:t>
            </w:r>
          </w:p>
        </w:tc>
        <w:tc>
          <w:tcPr>
            <w:tcW w:w="519" w:type="pct"/>
          </w:tcPr>
          <w:p w14:paraId="54681C23" w14:textId="77777777" w:rsidR="00206019" w:rsidRPr="00C70209" w:rsidRDefault="00206019" w:rsidP="005407AD">
            <w:pPr>
              <w:pStyle w:val="Tabletext-evidencematrix"/>
            </w:pPr>
            <w:r w:rsidRPr="00C70209">
              <w:t>42/161 (26.1%)</w:t>
            </w:r>
          </w:p>
        </w:tc>
        <w:tc>
          <w:tcPr>
            <w:tcW w:w="521" w:type="pct"/>
          </w:tcPr>
          <w:p w14:paraId="390C5830" w14:textId="77777777" w:rsidR="00206019" w:rsidRPr="00C70209" w:rsidRDefault="00206019" w:rsidP="005407AD">
            <w:pPr>
              <w:pStyle w:val="Tabletext-evidencematrix"/>
            </w:pPr>
            <w:r w:rsidRPr="00C70209">
              <w:t>RR 1.15 [0.80, 1.64]</w:t>
            </w:r>
            <w:r w:rsidRPr="00C70209">
              <w:rPr>
                <w:vertAlign w:val="superscript"/>
              </w:rPr>
              <w:t>d</w:t>
            </w:r>
          </w:p>
        </w:tc>
        <w:tc>
          <w:tcPr>
            <w:tcW w:w="598" w:type="pct"/>
          </w:tcPr>
          <w:p w14:paraId="299FEB60" w14:textId="2D351219" w:rsidR="00206019" w:rsidRPr="00C70209" w:rsidRDefault="00206019" w:rsidP="005407AD">
            <w:pPr>
              <w:pStyle w:val="Tabletext-evidencematrix"/>
              <w:rPr>
                <w:i/>
              </w:rPr>
            </w:pPr>
            <w:r w:rsidRPr="00C70209">
              <w:rPr>
                <w:i/>
              </w:rPr>
              <w:t>No significant difference</w:t>
            </w:r>
          </w:p>
          <w:p w14:paraId="771595B7" w14:textId="6F95C728" w:rsidR="00206019" w:rsidRPr="00C70209" w:rsidRDefault="001A475D" w:rsidP="005407AD">
            <w:pPr>
              <w:pStyle w:val="Tabletext-evidencematrix"/>
            </w:pPr>
            <w:r w:rsidRPr="001A475D">
              <w:rPr>
                <w:i/>
              </w:rPr>
              <w:t>P = </w:t>
            </w:r>
            <w:r w:rsidR="00206019" w:rsidRPr="00C70209">
              <w:t>0.45</w:t>
            </w:r>
            <w:r w:rsidR="00206019" w:rsidRPr="00C70209">
              <w:rPr>
                <w:vertAlign w:val="superscript"/>
              </w:rPr>
              <w:t>d</w:t>
            </w:r>
          </w:p>
        </w:tc>
      </w:tr>
      <w:tr w:rsidR="00206019" w:rsidRPr="00C70209" w14:paraId="4672F133" w14:textId="77777777" w:rsidTr="005407AD">
        <w:trPr>
          <w:cantSplit/>
          <w:tblHeader/>
        </w:trPr>
        <w:tc>
          <w:tcPr>
            <w:tcW w:w="389" w:type="pct"/>
            <w:vMerge/>
          </w:tcPr>
          <w:p w14:paraId="1449D375" w14:textId="77777777" w:rsidR="00206019" w:rsidRPr="00C70209" w:rsidRDefault="00206019" w:rsidP="005407AD">
            <w:pPr>
              <w:pStyle w:val="Tabletext-evidencematrix"/>
            </w:pPr>
          </w:p>
        </w:tc>
        <w:tc>
          <w:tcPr>
            <w:tcW w:w="492" w:type="pct"/>
            <w:vMerge/>
          </w:tcPr>
          <w:p w14:paraId="6F41EDB1" w14:textId="77777777" w:rsidR="00206019" w:rsidRPr="00C70209" w:rsidRDefault="00206019" w:rsidP="005407AD">
            <w:pPr>
              <w:pStyle w:val="Tabletext-evidencematrix"/>
            </w:pPr>
          </w:p>
        </w:tc>
        <w:tc>
          <w:tcPr>
            <w:tcW w:w="490" w:type="pct"/>
            <w:vMerge/>
          </w:tcPr>
          <w:p w14:paraId="4F48965C" w14:textId="77777777" w:rsidR="00206019" w:rsidRPr="00C70209" w:rsidRDefault="00206019" w:rsidP="005407AD">
            <w:pPr>
              <w:pStyle w:val="Tabletext-evidencematrix"/>
            </w:pPr>
          </w:p>
        </w:tc>
        <w:tc>
          <w:tcPr>
            <w:tcW w:w="490" w:type="pct"/>
            <w:vMerge/>
          </w:tcPr>
          <w:p w14:paraId="2EBD3964" w14:textId="77777777" w:rsidR="00206019" w:rsidRPr="00C70209" w:rsidRDefault="00206019" w:rsidP="005407AD">
            <w:pPr>
              <w:pStyle w:val="Tabletext-evidencematrix"/>
            </w:pPr>
          </w:p>
        </w:tc>
        <w:tc>
          <w:tcPr>
            <w:tcW w:w="491" w:type="pct"/>
            <w:vMerge/>
          </w:tcPr>
          <w:p w14:paraId="2C4F6F5F" w14:textId="77777777" w:rsidR="00206019" w:rsidRPr="00C70209" w:rsidRDefault="00206019" w:rsidP="005407AD">
            <w:pPr>
              <w:pStyle w:val="Tabletext-evidencematrix"/>
            </w:pPr>
          </w:p>
        </w:tc>
        <w:tc>
          <w:tcPr>
            <w:tcW w:w="490" w:type="pct"/>
          </w:tcPr>
          <w:p w14:paraId="7E705245" w14:textId="77777777" w:rsidR="00206019" w:rsidRPr="00C70209" w:rsidRDefault="00206019" w:rsidP="005407AD">
            <w:pPr>
              <w:pStyle w:val="Tabletext-evidencematrix"/>
            </w:pPr>
            <w:r w:rsidRPr="00C70209">
              <w:t>Subependymal only</w:t>
            </w:r>
          </w:p>
        </w:tc>
        <w:tc>
          <w:tcPr>
            <w:tcW w:w="520" w:type="pct"/>
          </w:tcPr>
          <w:p w14:paraId="36111B33" w14:textId="77777777" w:rsidR="00206019" w:rsidRPr="00C70209" w:rsidRDefault="00206019" w:rsidP="005407AD">
            <w:pPr>
              <w:pStyle w:val="Tabletext-evidencematrix"/>
            </w:pPr>
            <w:r w:rsidRPr="00C70209">
              <w:t>31/147 (21.1%)</w:t>
            </w:r>
          </w:p>
        </w:tc>
        <w:tc>
          <w:tcPr>
            <w:tcW w:w="519" w:type="pct"/>
          </w:tcPr>
          <w:p w14:paraId="494D505D" w14:textId="77777777" w:rsidR="00206019" w:rsidRPr="00C70209" w:rsidRDefault="00206019" w:rsidP="005407AD">
            <w:pPr>
              <w:pStyle w:val="Tabletext-evidencematrix"/>
            </w:pPr>
            <w:r w:rsidRPr="00C70209">
              <w:t>26/161 (16.1%)</w:t>
            </w:r>
          </w:p>
        </w:tc>
        <w:tc>
          <w:tcPr>
            <w:tcW w:w="521" w:type="pct"/>
          </w:tcPr>
          <w:p w14:paraId="3610DBA6" w14:textId="77777777" w:rsidR="00206019" w:rsidRPr="00C70209" w:rsidRDefault="00206019" w:rsidP="005407AD">
            <w:pPr>
              <w:pStyle w:val="Tabletext-evidencematrix"/>
            </w:pPr>
            <w:r w:rsidRPr="00C70209">
              <w:t>RR 1.31 [0.82, 2.09]</w:t>
            </w:r>
            <w:r w:rsidRPr="00C70209">
              <w:rPr>
                <w:vertAlign w:val="superscript"/>
              </w:rPr>
              <w:t>d</w:t>
            </w:r>
          </w:p>
        </w:tc>
        <w:tc>
          <w:tcPr>
            <w:tcW w:w="598" w:type="pct"/>
          </w:tcPr>
          <w:p w14:paraId="3FC73D4E" w14:textId="680421DF" w:rsidR="00206019" w:rsidRPr="00C70209" w:rsidRDefault="00206019" w:rsidP="005407AD">
            <w:pPr>
              <w:pStyle w:val="Tabletext-evidencematrix"/>
              <w:rPr>
                <w:i/>
              </w:rPr>
            </w:pPr>
            <w:r w:rsidRPr="00C70209">
              <w:rPr>
                <w:i/>
              </w:rPr>
              <w:t>No significant difference</w:t>
            </w:r>
          </w:p>
          <w:p w14:paraId="5987B68C" w14:textId="6C2DA421" w:rsidR="00206019" w:rsidRPr="00C70209" w:rsidRDefault="001A475D" w:rsidP="005407AD">
            <w:pPr>
              <w:pStyle w:val="Tabletext-evidencematrix"/>
            </w:pPr>
            <w:r w:rsidRPr="001A475D">
              <w:rPr>
                <w:i/>
              </w:rPr>
              <w:t>P = </w:t>
            </w:r>
            <w:r w:rsidR="00206019" w:rsidRPr="00C70209">
              <w:t>0.27</w:t>
            </w:r>
            <w:r w:rsidR="00206019" w:rsidRPr="00C70209">
              <w:rPr>
                <w:vertAlign w:val="superscript"/>
              </w:rPr>
              <w:t>d</w:t>
            </w:r>
          </w:p>
        </w:tc>
      </w:tr>
      <w:tr w:rsidR="00206019" w:rsidRPr="00C70209" w14:paraId="77E669FF" w14:textId="77777777" w:rsidTr="005407AD">
        <w:trPr>
          <w:cantSplit/>
          <w:tblHeader/>
        </w:trPr>
        <w:tc>
          <w:tcPr>
            <w:tcW w:w="389" w:type="pct"/>
            <w:vMerge/>
          </w:tcPr>
          <w:p w14:paraId="429C1149"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2" w:type="pct"/>
            <w:vMerge/>
          </w:tcPr>
          <w:p w14:paraId="784FFC9A"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2F9A8D0B"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vMerge/>
          </w:tcPr>
          <w:p w14:paraId="5721A474"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1" w:type="pct"/>
            <w:vMerge/>
          </w:tcPr>
          <w:p w14:paraId="40AEDE97" w14:textId="77777777" w:rsidR="00206019" w:rsidRPr="00C70209" w:rsidRDefault="00206019" w:rsidP="005407AD">
            <w:pPr>
              <w:spacing w:before="40" w:after="60"/>
              <w:rPr>
                <w:rFonts w:ascii="Arial Narrow" w:eastAsia="Arial Unicode MS" w:hAnsi="Arial Narrow" w:cs="Arial"/>
                <w:bCs/>
                <w:sz w:val="16"/>
                <w:szCs w:val="24"/>
                <w:lang w:eastAsia="ja-JP"/>
              </w:rPr>
            </w:pPr>
          </w:p>
        </w:tc>
        <w:tc>
          <w:tcPr>
            <w:tcW w:w="490" w:type="pct"/>
          </w:tcPr>
          <w:p w14:paraId="0F9E28A4" w14:textId="77777777" w:rsidR="00206019" w:rsidRPr="00C70209" w:rsidRDefault="00206019" w:rsidP="005407AD">
            <w:pPr>
              <w:pStyle w:val="Tabletext-evidencematrix"/>
            </w:pPr>
            <w:r w:rsidRPr="00C70209">
              <w:t>Severe IVH</w:t>
            </w:r>
          </w:p>
        </w:tc>
        <w:tc>
          <w:tcPr>
            <w:tcW w:w="520" w:type="pct"/>
          </w:tcPr>
          <w:p w14:paraId="4189D0A1" w14:textId="77777777" w:rsidR="00206019" w:rsidRPr="00C70209" w:rsidRDefault="00206019" w:rsidP="005407AD">
            <w:pPr>
              <w:pStyle w:val="Tabletext-evidencematrix"/>
            </w:pPr>
            <w:r w:rsidRPr="00C70209">
              <w:t>13/147 (8.8%)</w:t>
            </w:r>
          </w:p>
        </w:tc>
        <w:tc>
          <w:tcPr>
            <w:tcW w:w="519" w:type="pct"/>
          </w:tcPr>
          <w:p w14:paraId="5F157B0A" w14:textId="77777777" w:rsidR="00206019" w:rsidRPr="00C70209" w:rsidRDefault="00206019" w:rsidP="005407AD">
            <w:pPr>
              <w:pStyle w:val="Tabletext-evidencematrix"/>
            </w:pPr>
            <w:r w:rsidRPr="00C70209">
              <w:t>16/161 (9.9%)</w:t>
            </w:r>
          </w:p>
        </w:tc>
        <w:tc>
          <w:tcPr>
            <w:tcW w:w="521" w:type="pct"/>
          </w:tcPr>
          <w:p w14:paraId="561E2492" w14:textId="77777777" w:rsidR="00206019" w:rsidRPr="00C70209" w:rsidRDefault="00206019" w:rsidP="005407AD">
            <w:pPr>
              <w:pStyle w:val="Tabletext-evidencematrix"/>
            </w:pPr>
            <w:r w:rsidRPr="00C70209">
              <w:t>RR 0.89 [0.44, 1.79]</w:t>
            </w:r>
            <w:r w:rsidRPr="00C70209">
              <w:rPr>
                <w:vertAlign w:val="superscript"/>
              </w:rPr>
              <w:t>d</w:t>
            </w:r>
          </w:p>
        </w:tc>
        <w:tc>
          <w:tcPr>
            <w:tcW w:w="598" w:type="pct"/>
          </w:tcPr>
          <w:p w14:paraId="5D6DCB21" w14:textId="01944B39" w:rsidR="00206019" w:rsidRPr="00C70209" w:rsidRDefault="00206019" w:rsidP="005407AD">
            <w:pPr>
              <w:pStyle w:val="Tabletext-evidencematrix"/>
              <w:rPr>
                <w:i/>
              </w:rPr>
            </w:pPr>
            <w:r w:rsidRPr="00C70209">
              <w:rPr>
                <w:i/>
              </w:rPr>
              <w:t>No significant difference</w:t>
            </w:r>
          </w:p>
          <w:p w14:paraId="5816A5E0" w14:textId="182CBA73" w:rsidR="00206019" w:rsidRPr="00C70209" w:rsidRDefault="001A475D" w:rsidP="005407AD">
            <w:pPr>
              <w:pStyle w:val="Tabletext-evidencematrix"/>
            </w:pPr>
            <w:r w:rsidRPr="001A475D">
              <w:rPr>
                <w:i/>
              </w:rPr>
              <w:t>P = </w:t>
            </w:r>
            <w:r w:rsidR="00206019" w:rsidRPr="00C70209">
              <w:t>0.74</w:t>
            </w:r>
            <w:r w:rsidR="00206019" w:rsidRPr="00C70209">
              <w:rPr>
                <w:vertAlign w:val="superscript"/>
              </w:rPr>
              <w:t>d</w:t>
            </w:r>
          </w:p>
        </w:tc>
      </w:tr>
    </w:tbl>
    <w:p w14:paraId="5D7D63DB" w14:textId="77777777" w:rsidR="00206019" w:rsidRPr="00C70209" w:rsidRDefault="00206019" w:rsidP="005407AD">
      <w:pPr>
        <w:pStyle w:val="TabFigNotes0noindent"/>
      </w:pPr>
      <w:r w:rsidRPr="00C70209">
        <w:t>CI, confidence interval; FFP, fresh frozen plasma; IVH, intraventricular haemorrhage; NNNI, Northern Neonatal Nursing Initiative; NR, not reported; OR, odds ratio; P/IVH, peri/intraventricular haemorrhage; RBC, red blood cell; RR, risk ratio</w:t>
      </w:r>
    </w:p>
    <w:p w14:paraId="2E6CAB17"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9EC65BA" w14:textId="311669B4"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1D075847" w14:textId="77777777" w:rsidR="00206019" w:rsidRPr="00C70209" w:rsidRDefault="00206019" w:rsidP="005407AD">
      <w:pPr>
        <w:pStyle w:val="TabFigNotes0noindent"/>
      </w:pPr>
      <w:r w:rsidRPr="00C70209">
        <w:rPr>
          <w:b/>
        </w:rPr>
        <w:t>c.</w:t>
      </w:r>
      <w:r w:rsidRPr="00C70209">
        <w:t xml:space="preserve"> NNNI 1996a was a three-armed RCT comparing FFP with either a gelatin plasma substitute or control (maintenance infusion of 10% dextrose or dextrose saline). Only the FFP versus dextrose results are presented here.</w:t>
      </w:r>
    </w:p>
    <w:p w14:paraId="3DD26F1D" w14:textId="77777777" w:rsidR="00206019" w:rsidRPr="00C70209" w:rsidRDefault="00206019" w:rsidP="005407AD">
      <w:pPr>
        <w:pStyle w:val="TabFigNotes0noindent"/>
      </w:pPr>
      <w:r w:rsidRPr="00C70209">
        <w:rPr>
          <w:b/>
        </w:rPr>
        <w:t>d.</w:t>
      </w:r>
      <w:r w:rsidRPr="00C70209">
        <w:t xml:space="preserve"> Calculated post-hoc using RevMan 5.1.2.</w:t>
      </w:r>
    </w:p>
    <w:p w14:paraId="4CFD84C6" w14:textId="43E1E75F" w:rsidR="00206019" w:rsidRPr="00C70209" w:rsidRDefault="00206019" w:rsidP="005407AD">
      <w:pPr>
        <w:pStyle w:val="TabFigNotes0noindent"/>
      </w:pPr>
      <w:r w:rsidRPr="00C70209">
        <w:rPr>
          <w:b/>
        </w:rPr>
        <w:t>e.</w:t>
      </w:r>
      <w:r w:rsidRPr="00C70209">
        <w:t xml:space="preserve"> There were 214 and 258 infants in the intervention and control groups respectively that survived 6-weeks however not all units provided routine cerebral ultrasounds and not all infants received scans. The data reported by Osborn (2004) refers to those infants that received care in one of eight maternity units reported to provide routine screening and had received a scan. These data were also reported by the NNNI Trial Group (1996a) along with the complete data for all infants scanned (also provided here for completeness).</w:t>
      </w:r>
    </w:p>
    <w:p w14:paraId="34DB8695" w14:textId="77777777" w:rsidR="00206019" w:rsidRPr="00C70209" w:rsidRDefault="00206019" w:rsidP="005407AD">
      <w:pPr>
        <w:pStyle w:val="TabFigNotes0noindent"/>
      </w:pPr>
    </w:p>
    <w:p w14:paraId="64C6D61F"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3B1154DB" w14:textId="2707E39A" w:rsidR="00206019" w:rsidRPr="00C70209" w:rsidRDefault="00206019" w:rsidP="005407AD">
      <w:pPr>
        <w:pStyle w:val="Heading6"/>
      </w:pPr>
      <w:r w:rsidRPr="00C70209">
        <w:t>Transfusion-related serious adverse events</w:t>
      </w:r>
    </w:p>
    <w:p w14:paraId="22F1171F" w14:textId="191C5146" w:rsidR="00206019" w:rsidRPr="00C70209" w:rsidRDefault="00206019" w:rsidP="005407AD">
      <w:pPr>
        <w:pStyle w:val="BodyText"/>
      </w:pPr>
      <w:r w:rsidRPr="00C70209">
        <w:rPr>
          <w:rFonts w:eastAsiaTheme="minorEastAsia" w:cs="Calibri"/>
          <w:lang w:eastAsia="zh-TW"/>
        </w:rPr>
        <w:t>The systematic review and hand-searching process identified</w:t>
      </w:r>
      <w:r w:rsidRPr="00C70209">
        <w:t xml:space="preserve"> no studies that assessed </w:t>
      </w:r>
      <w:r w:rsidRPr="00C70209">
        <w:rPr>
          <w:lang w:eastAsia="en-GB"/>
        </w:rPr>
        <w:t xml:space="preserve">the safety and effectiveness and FFP compared with no FPP (or a different FFP transfusion strategy) in preterm infants that reported the incidence of transfusion-related </w:t>
      </w:r>
      <w:r w:rsidR="009D6610" w:rsidRPr="00C70209">
        <w:rPr>
          <w:lang w:eastAsia="en-GB"/>
        </w:rPr>
        <w:t>SAEs (TACO, TRALI, haemolytic transfusion reactions, transfusion transmitted infections, transfusion-induced graft-versus-host-disease, anaphylactic reactions)</w:t>
      </w:r>
      <w:r w:rsidRPr="00C70209">
        <w:rPr>
          <w:lang w:eastAsia="en-GB"/>
        </w:rPr>
        <w:t>.</w:t>
      </w:r>
    </w:p>
    <w:p w14:paraId="1610D7A2" w14:textId="77777777" w:rsidR="00206019" w:rsidRPr="00C70209" w:rsidRDefault="00206019" w:rsidP="005407AD">
      <w:pPr>
        <w:pStyle w:val="Heading6"/>
      </w:pPr>
      <w:r w:rsidRPr="00C70209">
        <w:t>Transfusion volume or incidence</w:t>
      </w:r>
    </w:p>
    <w:p w14:paraId="1F2D0D63" w14:textId="0303BACE" w:rsidR="00206019" w:rsidRPr="00C70209" w:rsidRDefault="00206019" w:rsidP="005407AD">
      <w:pPr>
        <w:pStyle w:val="BodyText"/>
      </w:pPr>
      <w:r w:rsidRPr="00C70209">
        <w:rPr>
          <w:rFonts w:eastAsiaTheme="minorEastAsia" w:cs="Calibri"/>
          <w:lang w:eastAsia="zh-TW"/>
        </w:rPr>
        <w:t xml:space="preserve">The systematic review and hand-searching process identified </w:t>
      </w:r>
      <w:r w:rsidRPr="00C70209">
        <w:t xml:space="preserve">no studies that assessed </w:t>
      </w:r>
      <w:r w:rsidRPr="00C70209">
        <w:rPr>
          <w:lang w:eastAsia="en-GB"/>
        </w:rPr>
        <w:t xml:space="preserve">the safety and effectiveness and FFP compared with no FPP (or a different FFP transfusion strategy) in preterm infants and reported </w:t>
      </w:r>
      <w:r w:rsidRPr="00C70209">
        <w:t>transfusion volume or incidence.</w:t>
      </w:r>
    </w:p>
    <w:p w14:paraId="1E6756E6" w14:textId="77777777" w:rsidR="00206019" w:rsidRPr="00C70209" w:rsidRDefault="00206019">
      <w:pPr>
        <w:spacing w:after="200"/>
        <w:rPr>
          <w:rFonts w:ascii="Arial" w:hAnsi="Arial" w:cs="Arial"/>
          <w:b/>
          <w:bCs/>
          <w:sz w:val="20"/>
          <w:szCs w:val="28"/>
          <w:lang w:eastAsia="en-GB"/>
        </w:rPr>
      </w:pPr>
      <w:r w:rsidRPr="00C70209">
        <w:br w:type="page"/>
      </w:r>
    </w:p>
    <w:p w14:paraId="7D7D776A" w14:textId="77777777" w:rsidR="00206019" w:rsidRPr="00C70209" w:rsidRDefault="00206019" w:rsidP="00206019">
      <w:pPr>
        <w:pStyle w:val="Head4Num"/>
        <w:ind w:left="1574" w:hanging="864"/>
      </w:pPr>
      <w:r w:rsidRPr="00C70209">
        <w:t>Platelet transfusion</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206019" w:rsidRPr="00C70209" w14:paraId="01317A1D"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tcPr>
          <w:p w14:paraId="515B10BF" w14:textId="77777777" w:rsidR="00206019" w:rsidRPr="00C70209" w:rsidRDefault="00206019" w:rsidP="005407AD">
            <w:pPr>
              <w:pStyle w:val="PP-heading"/>
            </w:pPr>
            <w:r w:rsidRPr="00C70209">
              <w:t>Evidence statements – preterm and low birth weight infants (platelet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D9E5750" w14:textId="77777777" w:rsidR="00206019" w:rsidRPr="00C70209" w:rsidRDefault="00206019" w:rsidP="005407AD">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E886F6E" w14:textId="77777777" w:rsidR="00206019" w:rsidRPr="00C70209" w:rsidRDefault="00206019" w:rsidP="005407AD">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4327A0DC" w14:textId="77777777" w:rsidR="00206019" w:rsidRPr="00C70209" w:rsidRDefault="00206019" w:rsidP="005407AD">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6252DFDA" w14:textId="77777777" w:rsidR="00206019" w:rsidRPr="00C70209" w:rsidRDefault="00206019" w:rsidP="005407AD">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062966C" w14:textId="77777777" w:rsidR="00206019" w:rsidRPr="00C70209" w:rsidRDefault="00206019" w:rsidP="005407AD">
            <w:pPr>
              <w:ind w:left="113" w:right="113"/>
              <w:jc w:val="center"/>
              <w:rPr>
                <w:b/>
              </w:rPr>
            </w:pPr>
            <w:r w:rsidRPr="00C70209">
              <w:rPr>
                <w:b/>
              </w:rPr>
              <w:t>Applicability</w:t>
            </w:r>
          </w:p>
        </w:tc>
      </w:tr>
      <w:tr w:rsidR="00206019" w:rsidRPr="00C70209" w14:paraId="44B5A43B" w14:textId="77777777" w:rsidTr="005407AD">
        <w:trPr>
          <w:cantSplit/>
        </w:trPr>
        <w:tc>
          <w:tcPr>
            <w:tcW w:w="851" w:type="dxa"/>
          </w:tcPr>
          <w:p w14:paraId="62266BF2" w14:textId="77777777" w:rsidR="00206019" w:rsidRPr="00C70209" w:rsidRDefault="00206019" w:rsidP="00206019">
            <w:pPr>
              <w:pStyle w:val="Tabletextnoindent"/>
              <w:numPr>
                <w:ilvl w:val="0"/>
                <w:numId w:val="49"/>
              </w:numPr>
            </w:pPr>
          </w:p>
        </w:tc>
        <w:tc>
          <w:tcPr>
            <w:tcW w:w="3750" w:type="dxa"/>
          </w:tcPr>
          <w:p w14:paraId="770812B5" w14:textId="4C7609B4" w:rsidR="00206019" w:rsidRPr="00C70209" w:rsidRDefault="00206019" w:rsidP="005407AD">
            <w:pPr>
              <w:pStyle w:val="ES-table"/>
            </w:pPr>
            <w:r w:rsidRPr="00C70209">
              <w:t>In preterm (&lt;32 weeks) or extremely low birth weight (&lt;1000 g) infants, the effect of platelet transfusion compared with no platelet transfusion on mortality is uncertain.</w:t>
            </w:r>
          </w:p>
          <w:p w14:paraId="0BC28F5C" w14:textId="77777777" w:rsidR="00206019" w:rsidRPr="00C70209" w:rsidRDefault="00206019" w:rsidP="005407AD">
            <w:pPr>
              <w:pStyle w:val="ES-notes"/>
            </w:pPr>
            <w:r w:rsidRPr="00C70209">
              <w:t>(See evidence matrix D3.C in Volume 2 of the technical report.)</w:t>
            </w:r>
          </w:p>
        </w:tc>
        <w:tc>
          <w:tcPr>
            <w:tcW w:w="809" w:type="dxa"/>
          </w:tcPr>
          <w:p w14:paraId="42027B96" w14:textId="77777777" w:rsidR="00206019" w:rsidRPr="00C70209" w:rsidRDefault="00206019" w:rsidP="005407AD">
            <w:pPr>
              <w:pStyle w:val="T-ABCD"/>
            </w:pPr>
            <w:r w:rsidRPr="00C70209">
              <w:sym w:font="Symbol" w:char="F0D6"/>
            </w:r>
          </w:p>
        </w:tc>
        <w:tc>
          <w:tcPr>
            <w:tcW w:w="809" w:type="dxa"/>
          </w:tcPr>
          <w:p w14:paraId="744C080C" w14:textId="77777777" w:rsidR="00206019" w:rsidRPr="00C70209" w:rsidRDefault="00206019" w:rsidP="005407AD">
            <w:pPr>
              <w:pStyle w:val="T-ABCD"/>
            </w:pPr>
            <w:r w:rsidRPr="00C70209">
              <w:sym w:font="Symbol" w:char="F0D6"/>
            </w:r>
            <w:r w:rsidRPr="00C70209">
              <w:sym w:font="Symbol" w:char="F0D6"/>
            </w:r>
          </w:p>
        </w:tc>
        <w:tc>
          <w:tcPr>
            <w:tcW w:w="809" w:type="dxa"/>
          </w:tcPr>
          <w:p w14:paraId="23DDBD68" w14:textId="77777777" w:rsidR="00206019" w:rsidRPr="00C70209" w:rsidRDefault="00206019" w:rsidP="005407AD">
            <w:pPr>
              <w:pStyle w:val="T-ABCD"/>
            </w:pPr>
            <w:r w:rsidRPr="00C70209">
              <w:t>X</w:t>
            </w:r>
          </w:p>
        </w:tc>
        <w:tc>
          <w:tcPr>
            <w:tcW w:w="809" w:type="dxa"/>
          </w:tcPr>
          <w:p w14:paraId="0CB7FACD" w14:textId="77777777" w:rsidR="00206019" w:rsidRPr="00C70209" w:rsidRDefault="00206019" w:rsidP="005407AD">
            <w:pPr>
              <w:pStyle w:val="T-ABCD"/>
            </w:pPr>
            <w:r w:rsidRPr="00C70209">
              <w:sym w:font="Symbol" w:char="F0D6"/>
            </w:r>
            <w:r w:rsidRPr="00C70209">
              <w:sym w:font="Symbol" w:char="F0D6"/>
            </w:r>
          </w:p>
        </w:tc>
        <w:tc>
          <w:tcPr>
            <w:tcW w:w="810" w:type="dxa"/>
          </w:tcPr>
          <w:p w14:paraId="091D50E9" w14:textId="77777777" w:rsidR="00206019" w:rsidRPr="00C70209" w:rsidRDefault="00206019" w:rsidP="005407AD">
            <w:pPr>
              <w:pStyle w:val="T-ABCD"/>
            </w:pPr>
            <w:r w:rsidRPr="00C70209">
              <w:sym w:font="Symbol" w:char="F0D6"/>
            </w:r>
          </w:p>
        </w:tc>
      </w:tr>
      <w:tr w:rsidR="00206019" w:rsidRPr="00C70209" w14:paraId="16765310" w14:textId="77777777" w:rsidTr="005407AD">
        <w:trPr>
          <w:cantSplit/>
        </w:trPr>
        <w:tc>
          <w:tcPr>
            <w:tcW w:w="851" w:type="dxa"/>
          </w:tcPr>
          <w:p w14:paraId="076A3E02" w14:textId="77777777" w:rsidR="00206019" w:rsidRPr="00C70209" w:rsidRDefault="00206019" w:rsidP="00206019">
            <w:pPr>
              <w:pStyle w:val="Tabletextnoindent"/>
              <w:numPr>
                <w:ilvl w:val="0"/>
                <w:numId w:val="48"/>
              </w:numPr>
            </w:pPr>
          </w:p>
        </w:tc>
        <w:tc>
          <w:tcPr>
            <w:tcW w:w="3750" w:type="dxa"/>
          </w:tcPr>
          <w:p w14:paraId="11D98CA6" w14:textId="675F2CFC" w:rsidR="00206019" w:rsidRPr="00C70209" w:rsidRDefault="00206019" w:rsidP="005407AD">
            <w:pPr>
              <w:pStyle w:val="ES-table"/>
            </w:pPr>
            <w:r w:rsidRPr="00C70209">
              <w:t>In neonates with thrombocytopenia admitted to NICU, platelet transfusion may be associated with an increased risk of IVH compared with no platelet transfusion.</w:t>
            </w:r>
          </w:p>
          <w:p w14:paraId="61F57F70" w14:textId="77777777" w:rsidR="00206019" w:rsidRPr="00C70209" w:rsidRDefault="00206019" w:rsidP="005407AD">
            <w:pPr>
              <w:pStyle w:val="ES-notes"/>
            </w:pPr>
            <w:r w:rsidRPr="00C70209">
              <w:t>(See evidence matrix D3.D in Volume 2 of the technical report.)</w:t>
            </w:r>
          </w:p>
        </w:tc>
        <w:tc>
          <w:tcPr>
            <w:tcW w:w="809" w:type="dxa"/>
          </w:tcPr>
          <w:p w14:paraId="2226E24D" w14:textId="77777777" w:rsidR="00206019" w:rsidRPr="00C70209" w:rsidRDefault="00206019" w:rsidP="005407AD">
            <w:pPr>
              <w:pStyle w:val="T-ABCD"/>
            </w:pPr>
            <w:r w:rsidRPr="00C70209">
              <w:sym w:font="Symbol" w:char="F0D6"/>
            </w:r>
          </w:p>
        </w:tc>
        <w:tc>
          <w:tcPr>
            <w:tcW w:w="809" w:type="dxa"/>
          </w:tcPr>
          <w:p w14:paraId="48C46C0E"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09" w:type="dxa"/>
          </w:tcPr>
          <w:p w14:paraId="327224E3" w14:textId="77777777" w:rsidR="00206019" w:rsidRPr="00C70209" w:rsidRDefault="00206019" w:rsidP="005407AD">
            <w:pPr>
              <w:pStyle w:val="T-ABCD"/>
            </w:pPr>
            <w:r w:rsidRPr="00C70209">
              <w:t>X</w:t>
            </w:r>
          </w:p>
        </w:tc>
        <w:tc>
          <w:tcPr>
            <w:tcW w:w="809" w:type="dxa"/>
          </w:tcPr>
          <w:p w14:paraId="5FFDDD19" w14:textId="77777777" w:rsidR="00206019" w:rsidRPr="00C70209" w:rsidRDefault="00206019" w:rsidP="005407AD">
            <w:pPr>
              <w:pStyle w:val="T-ABCD"/>
            </w:pPr>
            <w:r w:rsidRPr="00C70209">
              <w:sym w:font="Symbol" w:char="F0D6"/>
            </w:r>
            <w:r w:rsidRPr="00C70209">
              <w:sym w:font="Symbol" w:char="F0D6"/>
            </w:r>
          </w:p>
        </w:tc>
        <w:tc>
          <w:tcPr>
            <w:tcW w:w="810" w:type="dxa"/>
          </w:tcPr>
          <w:p w14:paraId="2917F09C" w14:textId="77777777" w:rsidR="00206019" w:rsidRPr="00C70209" w:rsidRDefault="00206019" w:rsidP="005407AD">
            <w:pPr>
              <w:pStyle w:val="T-ABCD"/>
            </w:pPr>
            <w:r w:rsidRPr="00C70209">
              <w:sym w:font="Symbol" w:char="F0D6"/>
            </w:r>
          </w:p>
        </w:tc>
      </w:tr>
      <w:tr w:rsidR="00206019" w:rsidRPr="00C70209" w14:paraId="13585218" w14:textId="77777777" w:rsidTr="005407AD">
        <w:trPr>
          <w:cantSplit/>
        </w:trPr>
        <w:tc>
          <w:tcPr>
            <w:tcW w:w="851" w:type="dxa"/>
          </w:tcPr>
          <w:p w14:paraId="545D3DBD" w14:textId="77777777" w:rsidR="00206019" w:rsidRPr="00C70209" w:rsidRDefault="00206019" w:rsidP="00206019">
            <w:pPr>
              <w:pStyle w:val="Tabletextnoindent"/>
              <w:numPr>
                <w:ilvl w:val="0"/>
                <w:numId w:val="48"/>
              </w:numPr>
            </w:pPr>
          </w:p>
        </w:tc>
        <w:tc>
          <w:tcPr>
            <w:tcW w:w="3750" w:type="dxa"/>
          </w:tcPr>
          <w:p w14:paraId="18166CF4" w14:textId="77777777" w:rsidR="00206019" w:rsidRPr="00C70209" w:rsidRDefault="00206019" w:rsidP="005407AD">
            <w:pPr>
              <w:pStyle w:val="ES-table"/>
            </w:pPr>
            <w:r w:rsidRPr="00C70209">
              <w:t>In preterm (&lt;37 weeks) infants, the effect of platelet transfusion compared with no platelet transfusion on bleeding events other than IVH is unknown.</w:t>
            </w:r>
          </w:p>
        </w:tc>
        <w:tc>
          <w:tcPr>
            <w:tcW w:w="809" w:type="dxa"/>
          </w:tcPr>
          <w:p w14:paraId="2F5E98B2" w14:textId="77777777" w:rsidR="00206019" w:rsidRPr="00C70209" w:rsidRDefault="00206019" w:rsidP="005407AD">
            <w:pPr>
              <w:pStyle w:val="T-ABCD"/>
            </w:pPr>
            <w:r w:rsidRPr="00C70209">
              <w:t>NA</w:t>
            </w:r>
          </w:p>
        </w:tc>
        <w:tc>
          <w:tcPr>
            <w:tcW w:w="809" w:type="dxa"/>
          </w:tcPr>
          <w:p w14:paraId="5B14A626" w14:textId="77777777" w:rsidR="00206019" w:rsidRPr="00C70209" w:rsidRDefault="00206019" w:rsidP="005407AD">
            <w:pPr>
              <w:pStyle w:val="T-ABCD"/>
            </w:pPr>
            <w:r w:rsidRPr="00C70209">
              <w:t>NA</w:t>
            </w:r>
          </w:p>
        </w:tc>
        <w:tc>
          <w:tcPr>
            <w:tcW w:w="809" w:type="dxa"/>
          </w:tcPr>
          <w:p w14:paraId="4236F691" w14:textId="77777777" w:rsidR="00206019" w:rsidRPr="00C70209" w:rsidRDefault="00206019" w:rsidP="005407AD">
            <w:pPr>
              <w:pStyle w:val="T-ABCD"/>
            </w:pPr>
            <w:r w:rsidRPr="00C70209">
              <w:t>NA</w:t>
            </w:r>
          </w:p>
        </w:tc>
        <w:tc>
          <w:tcPr>
            <w:tcW w:w="809" w:type="dxa"/>
          </w:tcPr>
          <w:p w14:paraId="519DEEB1" w14:textId="77777777" w:rsidR="00206019" w:rsidRPr="00C70209" w:rsidRDefault="00206019" w:rsidP="005407AD">
            <w:pPr>
              <w:pStyle w:val="T-ABCD"/>
            </w:pPr>
            <w:r w:rsidRPr="00C70209">
              <w:t>NA</w:t>
            </w:r>
          </w:p>
        </w:tc>
        <w:tc>
          <w:tcPr>
            <w:tcW w:w="810" w:type="dxa"/>
          </w:tcPr>
          <w:p w14:paraId="32DAEA39" w14:textId="77777777" w:rsidR="00206019" w:rsidRPr="00C70209" w:rsidRDefault="00206019" w:rsidP="005407AD">
            <w:pPr>
              <w:pStyle w:val="T-ABCD"/>
            </w:pPr>
            <w:r w:rsidRPr="00C70209">
              <w:t xml:space="preserve">NA </w:t>
            </w:r>
          </w:p>
        </w:tc>
      </w:tr>
      <w:tr w:rsidR="00206019" w:rsidRPr="00C70209" w14:paraId="55652B08" w14:textId="77777777" w:rsidTr="005407AD">
        <w:trPr>
          <w:cantSplit/>
        </w:trPr>
        <w:tc>
          <w:tcPr>
            <w:tcW w:w="851" w:type="dxa"/>
          </w:tcPr>
          <w:p w14:paraId="3E521DD6" w14:textId="77777777" w:rsidR="00206019" w:rsidRPr="00C70209" w:rsidRDefault="00206019" w:rsidP="00206019">
            <w:pPr>
              <w:pStyle w:val="Tabletextnoindent"/>
              <w:numPr>
                <w:ilvl w:val="0"/>
                <w:numId w:val="48"/>
              </w:numPr>
            </w:pPr>
          </w:p>
        </w:tc>
        <w:tc>
          <w:tcPr>
            <w:tcW w:w="3750" w:type="dxa"/>
          </w:tcPr>
          <w:p w14:paraId="6F4F80A4" w14:textId="77777777" w:rsidR="00206019" w:rsidRPr="00C70209" w:rsidRDefault="00206019" w:rsidP="005407AD">
            <w:pPr>
              <w:pStyle w:val="ES-table"/>
            </w:pPr>
            <w:r w:rsidRPr="00C70209">
              <w:t>In preterm (&lt;37 weeks) infants, the effect of platelet transfusion compared with no platelet transfusion on transfusion-related serious adverse events is unknown.</w:t>
            </w:r>
          </w:p>
        </w:tc>
        <w:tc>
          <w:tcPr>
            <w:tcW w:w="809" w:type="dxa"/>
          </w:tcPr>
          <w:p w14:paraId="580714FA" w14:textId="77777777" w:rsidR="00206019" w:rsidRPr="00C70209" w:rsidRDefault="00206019" w:rsidP="005407AD">
            <w:pPr>
              <w:pStyle w:val="T-ABCD"/>
            </w:pPr>
            <w:r w:rsidRPr="00C70209">
              <w:t>NA</w:t>
            </w:r>
          </w:p>
        </w:tc>
        <w:tc>
          <w:tcPr>
            <w:tcW w:w="809" w:type="dxa"/>
          </w:tcPr>
          <w:p w14:paraId="22BCAF56" w14:textId="77777777" w:rsidR="00206019" w:rsidRPr="00C70209" w:rsidRDefault="00206019" w:rsidP="005407AD">
            <w:pPr>
              <w:pStyle w:val="T-ABCD"/>
            </w:pPr>
            <w:r w:rsidRPr="00C70209">
              <w:t>NA</w:t>
            </w:r>
          </w:p>
        </w:tc>
        <w:tc>
          <w:tcPr>
            <w:tcW w:w="809" w:type="dxa"/>
          </w:tcPr>
          <w:p w14:paraId="3B9F3B07" w14:textId="77777777" w:rsidR="00206019" w:rsidRPr="00C70209" w:rsidRDefault="00206019" w:rsidP="005407AD">
            <w:pPr>
              <w:pStyle w:val="T-ABCD"/>
            </w:pPr>
            <w:r w:rsidRPr="00C70209">
              <w:t>NA</w:t>
            </w:r>
          </w:p>
        </w:tc>
        <w:tc>
          <w:tcPr>
            <w:tcW w:w="809" w:type="dxa"/>
          </w:tcPr>
          <w:p w14:paraId="66A84BA4" w14:textId="77777777" w:rsidR="00206019" w:rsidRPr="00C70209" w:rsidRDefault="00206019" w:rsidP="005407AD">
            <w:pPr>
              <w:pStyle w:val="T-ABCD"/>
            </w:pPr>
            <w:r w:rsidRPr="00C70209">
              <w:t>NA</w:t>
            </w:r>
          </w:p>
        </w:tc>
        <w:tc>
          <w:tcPr>
            <w:tcW w:w="810" w:type="dxa"/>
          </w:tcPr>
          <w:p w14:paraId="616AB316" w14:textId="77777777" w:rsidR="00206019" w:rsidRPr="00C70209" w:rsidRDefault="00206019" w:rsidP="005407AD">
            <w:pPr>
              <w:pStyle w:val="T-ABCD"/>
            </w:pPr>
            <w:r w:rsidRPr="00C70209">
              <w:t xml:space="preserve">NA </w:t>
            </w:r>
          </w:p>
        </w:tc>
      </w:tr>
      <w:tr w:rsidR="00206019" w:rsidRPr="00C70209" w14:paraId="7566D6E2" w14:textId="77777777" w:rsidTr="005407AD">
        <w:trPr>
          <w:cantSplit/>
        </w:trPr>
        <w:tc>
          <w:tcPr>
            <w:tcW w:w="851" w:type="dxa"/>
          </w:tcPr>
          <w:p w14:paraId="2530BC28" w14:textId="77777777" w:rsidR="00206019" w:rsidRPr="00C70209" w:rsidRDefault="00206019" w:rsidP="00206019">
            <w:pPr>
              <w:pStyle w:val="Tabletextnoindent"/>
              <w:numPr>
                <w:ilvl w:val="0"/>
                <w:numId w:val="48"/>
              </w:numPr>
            </w:pPr>
          </w:p>
        </w:tc>
        <w:tc>
          <w:tcPr>
            <w:tcW w:w="3750" w:type="dxa"/>
          </w:tcPr>
          <w:p w14:paraId="59AF13BC" w14:textId="77777777" w:rsidR="00206019" w:rsidRPr="00C70209" w:rsidRDefault="00206019" w:rsidP="005407AD">
            <w:pPr>
              <w:pStyle w:val="ES-table"/>
            </w:pPr>
            <w:r w:rsidRPr="00C70209">
              <w:t>In preterm (&lt;37 weeks) infants, the effect of platelet transfusion compared with no platelet transfusion on transfusion volume or incidence is unknown.</w:t>
            </w:r>
          </w:p>
        </w:tc>
        <w:tc>
          <w:tcPr>
            <w:tcW w:w="809" w:type="dxa"/>
          </w:tcPr>
          <w:p w14:paraId="2C94FEE5" w14:textId="77777777" w:rsidR="00206019" w:rsidRPr="00C70209" w:rsidRDefault="00206019" w:rsidP="005407AD">
            <w:pPr>
              <w:pStyle w:val="T-ABCD"/>
            </w:pPr>
            <w:r w:rsidRPr="00C70209">
              <w:t>NA</w:t>
            </w:r>
          </w:p>
        </w:tc>
        <w:tc>
          <w:tcPr>
            <w:tcW w:w="809" w:type="dxa"/>
          </w:tcPr>
          <w:p w14:paraId="6B036ABC" w14:textId="77777777" w:rsidR="00206019" w:rsidRPr="00C70209" w:rsidRDefault="00206019" w:rsidP="005407AD">
            <w:pPr>
              <w:pStyle w:val="T-ABCD"/>
            </w:pPr>
            <w:r w:rsidRPr="00C70209">
              <w:t>NA</w:t>
            </w:r>
          </w:p>
        </w:tc>
        <w:tc>
          <w:tcPr>
            <w:tcW w:w="809" w:type="dxa"/>
          </w:tcPr>
          <w:p w14:paraId="7D229C70" w14:textId="77777777" w:rsidR="00206019" w:rsidRPr="00C70209" w:rsidRDefault="00206019" w:rsidP="005407AD">
            <w:pPr>
              <w:pStyle w:val="T-ABCD"/>
            </w:pPr>
            <w:r w:rsidRPr="00C70209">
              <w:t>NA</w:t>
            </w:r>
          </w:p>
        </w:tc>
        <w:tc>
          <w:tcPr>
            <w:tcW w:w="809" w:type="dxa"/>
          </w:tcPr>
          <w:p w14:paraId="33D8757E" w14:textId="77777777" w:rsidR="00206019" w:rsidRPr="00C70209" w:rsidRDefault="00206019" w:rsidP="005407AD">
            <w:pPr>
              <w:pStyle w:val="T-ABCD"/>
            </w:pPr>
            <w:r w:rsidRPr="00C70209">
              <w:t>NA</w:t>
            </w:r>
          </w:p>
        </w:tc>
        <w:tc>
          <w:tcPr>
            <w:tcW w:w="810" w:type="dxa"/>
          </w:tcPr>
          <w:p w14:paraId="12201F8B" w14:textId="77777777" w:rsidR="00206019" w:rsidRPr="00C70209" w:rsidRDefault="00206019" w:rsidP="005407AD">
            <w:pPr>
              <w:pStyle w:val="T-ABCD"/>
            </w:pPr>
            <w:r w:rsidRPr="00C70209">
              <w:t xml:space="preserve">NA </w:t>
            </w:r>
          </w:p>
        </w:tc>
      </w:tr>
      <w:tr w:rsidR="001A33C5" w:rsidRPr="00C70209" w14:paraId="2B453F0D" w14:textId="77777777" w:rsidTr="00C10FF7">
        <w:trPr>
          <w:cantSplit/>
        </w:trPr>
        <w:tc>
          <w:tcPr>
            <w:tcW w:w="8647" w:type="dxa"/>
            <w:gridSpan w:val="7"/>
          </w:tcPr>
          <w:p w14:paraId="27A68D5B" w14:textId="77777777" w:rsidR="001A33C5" w:rsidRPr="00C70209" w:rsidRDefault="001A33C5" w:rsidP="00C10FF7">
            <w:pPr>
              <w:pStyle w:val="ES-notes"/>
            </w:pPr>
            <w:r w:rsidRPr="00C70209">
              <w:t>ES, evidence statement; FFP, fresh frozen plasma; IVH, intraventricular haemorrhage; NICU, neonatal intensive care unit; RBC, red blood cell</w:t>
            </w:r>
          </w:p>
          <w:p w14:paraId="3B89A9D6" w14:textId="77777777" w:rsidR="001A33C5" w:rsidRPr="00C70209" w:rsidRDefault="001A33C5" w:rsidP="00C10FF7">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2739EB6" w14:textId="77777777" w:rsidR="001A33C5" w:rsidRPr="00C70209" w:rsidRDefault="001A33C5"/>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1A33C5" w:rsidRPr="00C70209" w14:paraId="20FBF290" w14:textId="77777777" w:rsidTr="00C10FF7">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tcPr>
          <w:p w14:paraId="1A89DCE8" w14:textId="378D0873" w:rsidR="001A33C5" w:rsidRPr="00C70209" w:rsidRDefault="001A33C5" w:rsidP="00C10FF7">
            <w:pPr>
              <w:pStyle w:val="PP-heading"/>
            </w:pPr>
            <w:r w:rsidRPr="00C70209">
              <w:t>Evidence statements – preterm and low birth weight infants (platelet transfusion using a different platelet transfusion strateg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5EC7704" w14:textId="77777777" w:rsidR="001A33C5" w:rsidRPr="00C70209" w:rsidRDefault="001A33C5" w:rsidP="00C10FF7">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4B9E99E9" w14:textId="77777777" w:rsidR="001A33C5" w:rsidRPr="00C70209" w:rsidRDefault="001A33C5" w:rsidP="00C10FF7">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1E836819" w14:textId="77777777" w:rsidR="001A33C5" w:rsidRPr="00C70209" w:rsidRDefault="001A33C5" w:rsidP="00C10FF7">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23D4280" w14:textId="77777777" w:rsidR="001A33C5" w:rsidRPr="00C70209" w:rsidRDefault="001A33C5" w:rsidP="00C10FF7">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732D03E9" w14:textId="77777777" w:rsidR="001A33C5" w:rsidRPr="00C70209" w:rsidRDefault="001A33C5" w:rsidP="00C10FF7">
            <w:pPr>
              <w:ind w:left="113" w:right="113"/>
              <w:jc w:val="center"/>
              <w:rPr>
                <w:b/>
              </w:rPr>
            </w:pPr>
            <w:r w:rsidRPr="00C70209">
              <w:rPr>
                <w:b/>
              </w:rPr>
              <w:t>Applicability</w:t>
            </w:r>
          </w:p>
        </w:tc>
      </w:tr>
      <w:tr w:rsidR="00206019" w:rsidRPr="00C70209" w14:paraId="057DAC04" w14:textId="77777777" w:rsidTr="005407AD">
        <w:trPr>
          <w:cantSplit/>
        </w:trPr>
        <w:tc>
          <w:tcPr>
            <w:tcW w:w="851" w:type="dxa"/>
          </w:tcPr>
          <w:p w14:paraId="054E8F92" w14:textId="77777777" w:rsidR="00206019" w:rsidRPr="00C70209" w:rsidRDefault="00206019" w:rsidP="00206019">
            <w:pPr>
              <w:pStyle w:val="Tabletextnoindent"/>
              <w:numPr>
                <w:ilvl w:val="0"/>
                <w:numId w:val="48"/>
              </w:numPr>
            </w:pPr>
          </w:p>
        </w:tc>
        <w:tc>
          <w:tcPr>
            <w:tcW w:w="3750" w:type="dxa"/>
          </w:tcPr>
          <w:p w14:paraId="31E68412" w14:textId="77777777" w:rsidR="00206019" w:rsidRPr="00C70209" w:rsidRDefault="00206019" w:rsidP="005407AD">
            <w:pPr>
              <w:pStyle w:val="ES-table"/>
            </w:pPr>
            <w:r w:rsidRPr="00C70209">
              <w:t>In preterm infants (&lt;32 weeks), the effect of a restrictive platelet transfusion strategy compared with a liberal platelet transfusion strategy on mortality is uncertain.</w:t>
            </w:r>
          </w:p>
          <w:p w14:paraId="73656A92" w14:textId="77777777" w:rsidR="00206019" w:rsidRPr="00C70209" w:rsidRDefault="00206019" w:rsidP="005407AD">
            <w:pPr>
              <w:pStyle w:val="ES-notes"/>
            </w:pPr>
            <w:r w:rsidRPr="00C70209">
              <w:t>(See evidence matrix D3.E in Volume 2 of the technical report.)</w:t>
            </w:r>
          </w:p>
        </w:tc>
        <w:tc>
          <w:tcPr>
            <w:tcW w:w="809" w:type="dxa"/>
          </w:tcPr>
          <w:p w14:paraId="14B6608C" w14:textId="77777777" w:rsidR="00206019" w:rsidRPr="00C70209" w:rsidRDefault="00206019" w:rsidP="005407AD">
            <w:pPr>
              <w:pStyle w:val="T-ABCD"/>
            </w:pPr>
            <w:r w:rsidRPr="00C70209">
              <w:sym w:font="Symbol" w:char="F0D6"/>
            </w:r>
          </w:p>
        </w:tc>
        <w:tc>
          <w:tcPr>
            <w:tcW w:w="809" w:type="dxa"/>
          </w:tcPr>
          <w:p w14:paraId="33A297ED" w14:textId="77777777" w:rsidR="00206019" w:rsidRPr="00C70209" w:rsidRDefault="00206019" w:rsidP="005407AD">
            <w:pPr>
              <w:pStyle w:val="T-ABCD"/>
            </w:pPr>
            <w:r w:rsidRPr="00C70209">
              <w:t>NA</w:t>
            </w:r>
          </w:p>
        </w:tc>
        <w:tc>
          <w:tcPr>
            <w:tcW w:w="809" w:type="dxa"/>
          </w:tcPr>
          <w:p w14:paraId="7FAB3A5B" w14:textId="77777777" w:rsidR="00206019" w:rsidRPr="00C70209" w:rsidRDefault="00206019" w:rsidP="005407AD">
            <w:pPr>
              <w:pStyle w:val="T-ABCD"/>
            </w:pPr>
            <w:r w:rsidRPr="00C70209">
              <w:t>NA</w:t>
            </w:r>
          </w:p>
        </w:tc>
        <w:tc>
          <w:tcPr>
            <w:tcW w:w="809" w:type="dxa"/>
          </w:tcPr>
          <w:p w14:paraId="66EABE66"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10" w:type="dxa"/>
          </w:tcPr>
          <w:p w14:paraId="56974D4F" w14:textId="77777777" w:rsidR="00206019" w:rsidRPr="00C70209" w:rsidRDefault="00206019" w:rsidP="005407AD">
            <w:pPr>
              <w:pStyle w:val="T-ABCD"/>
            </w:pPr>
            <w:r w:rsidRPr="00C70209">
              <w:sym w:font="Symbol" w:char="F0D6"/>
            </w:r>
            <w:r w:rsidRPr="00C70209">
              <w:sym w:font="Symbol" w:char="F0D6"/>
            </w:r>
          </w:p>
        </w:tc>
      </w:tr>
      <w:tr w:rsidR="00206019" w:rsidRPr="00C70209" w14:paraId="4633B8F3" w14:textId="77777777" w:rsidTr="005407AD">
        <w:trPr>
          <w:cantSplit/>
        </w:trPr>
        <w:tc>
          <w:tcPr>
            <w:tcW w:w="851" w:type="dxa"/>
          </w:tcPr>
          <w:p w14:paraId="413CC08A" w14:textId="77777777" w:rsidR="00206019" w:rsidRPr="00C70209" w:rsidRDefault="00206019" w:rsidP="00206019">
            <w:pPr>
              <w:pStyle w:val="Tabletextnoindent"/>
              <w:numPr>
                <w:ilvl w:val="0"/>
                <w:numId w:val="48"/>
              </w:numPr>
            </w:pPr>
          </w:p>
        </w:tc>
        <w:tc>
          <w:tcPr>
            <w:tcW w:w="3750" w:type="dxa"/>
          </w:tcPr>
          <w:p w14:paraId="52B3329E" w14:textId="77777777" w:rsidR="00206019" w:rsidRPr="00C70209" w:rsidRDefault="00206019" w:rsidP="005407AD">
            <w:pPr>
              <w:pStyle w:val="ES-table"/>
            </w:pPr>
            <w:r w:rsidRPr="00C70209">
              <w:t>In preterm (&lt;32 weeks) infants, the effect of a restrictive platelet transfusion strategy compared with a liberal platelet transfusion strategy on bleeding events is uncertain.</w:t>
            </w:r>
          </w:p>
          <w:p w14:paraId="3FA9B1FD" w14:textId="77777777" w:rsidR="00206019" w:rsidRPr="00C70209" w:rsidRDefault="00206019" w:rsidP="005407AD">
            <w:pPr>
              <w:pStyle w:val="ES-notes"/>
            </w:pPr>
            <w:r w:rsidRPr="00C70209">
              <w:t>(See evidence matrix D3.F in Volume 2 of the technical report.)</w:t>
            </w:r>
          </w:p>
        </w:tc>
        <w:tc>
          <w:tcPr>
            <w:tcW w:w="809" w:type="dxa"/>
          </w:tcPr>
          <w:p w14:paraId="6C1E0189" w14:textId="77777777" w:rsidR="00206019" w:rsidRPr="00C70209" w:rsidRDefault="00206019" w:rsidP="005407AD">
            <w:pPr>
              <w:pStyle w:val="T-ABCD"/>
            </w:pPr>
            <w:r w:rsidRPr="00C70209">
              <w:sym w:font="Symbol" w:char="F0D6"/>
            </w:r>
          </w:p>
        </w:tc>
        <w:tc>
          <w:tcPr>
            <w:tcW w:w="809" w:type="dxa"/>
          </w:tcPr>
          <w:p w14:paraId="562DE1AD" w14:textId="77777777" w:rsidR="00206019" w:rsidRPr="00C70209" w:rsidRDefault="00206019" w:rsidP="005407AD">
            <w:pPr>
              <w:pStyle w:val="T-ABCD"/>
            </w:pPr>
            <w:r w:rsidRPr="00C70209">
              <w:t>NA</w:t>
            </w:r>
          </w:p>
        </w:tc>
        <w:tc>
          <w:tcPr>
            <w:tcW w:w="809" w:type="dxa"/>
          </w:tcPr>
          <w:p w14:paraId="39377BE5" w14:textId="77777777" w:rsidR="00206019" w:rsidRPr="00C70209" w:rsidRDefault="00206019" w:rsidP="005407AD">
            <w:pPr>
              <w:pStyle w:val="T-ABCD"/>
            </w:pPr>
            <w:r w:rsidRPr="00C70209">
              <w:t>NA</w:t>
            </w:r>
          </w:p>
        </w:tc>
        <w:tc>
          <w:tcPr>
            <w:tcW w:w="809" w:type="dxa"/>
          </w:tcPr>
          <w:p w14:paraId="2098D610" w14:textId="77777777" w:rsidR="00206019" w:rsidRPr="00C70209" w:rsidRDefault="00206019" w:rsidP="005407AD">
            <w:pPr>
              <w:pStyle w:val="T-ABCD"/>
            </w:pPr>
            <w:r w:rsidRPr="00C70209">
              <w:sym w:font="Symbol" w:char="F0D6"/>
            </w:r>
            <w:r w:rsidRPr="00C70209">
              <w:sym w:font="Symbol" w:char="F0D6"/>
            </w:r>
          </w:p>
        </w:tc>
        <w:tc>
          <w:tcPr>
            <w:tcW w:w="810" w:type="dxa"/>
          </w:tcPr>
          <w:p w14:paraId="2258DD6F" w14:textId="77777777" w:rsidR="00206019" w:rsidRPr="00C70209" w:rsidRDefault="00206019" w:rsidP="005407AD">
            <w:pPr>
              <w:pStyle w:val="T-ABCD"/>
            </w:pPr>
            <w:r w:rsidRPr="00C70209">
              <w:sym w:font="Symbol" w:char="F0D6"/>
            </w:r>
            <w:r w:rsidRPr="00C70209">
              <w:sym w:font="Symbol" w:char="F0D6"/>
            </w:r>
          </w:p>
        </w:tc>
      </w:tr>
      <w:tr w:rsidR="00206019" w:rsidRPr="00C70209" w14:paraId="616EA288" w14:textId="77777777" w:rsidTr="005407AD">
        <w:trPr>
          <w:cantSplit/>
        </w:trPr>
        <w:tc>
          <w:tcPr>
            <w:tcW w:w="851" w:type="dxa"/>
          </w:tcPr>
          <w:p w14:paraId="494B2302" w14:textId="77777777" w:rsidR="00206019" w:rsidRPr="00C70209" w:rsidRDefault="00206019" w:rsidP="00206019">
            <w:pPr>
              <w:pStyle w:val="Tabletextnoindent"/>
              <w:keepNext w:val="0"/>
              <w:numPr>
                <w:ilvl w:val="0"/>
                <w:numId w:val="48"/>
              </w:numPr>
            </w:pPr>
          </w:p>
        </w:tc>
        <w:tc>
          <w:tcPr>
            <w:tcW w:w="3750" w:type="dxa"/>
          </w:tcPr>
          <w:p w14:paraId="628AF0AC" w14:textId="77777777" w:rsidR="00206019" w:rsidRPr="00C70209" w:rsidRDefault="00206019" w:rsidP="005407AD">
            <w:pPr>
              <w:pStyle w:val="ES-table"/>
            </w:pPr>
            <w:r w:rsidRPr="00C70209">
              <w:t>In preterm (&lt;37 weeks) infants, the effect of a restrictive platelet transfusion strategy compared with a liberal platelet transfusion strategy on transfusion-related serious adverse events is unknown.</w:t>
            </w:r>
          </w:p>
        </w:tc>
        <w:tc>
          <w:tcPr>
            <w:tcW w:w="809" w:type="dxa"/>
          </w:tcPr>
          <w:p w14:paraId="073FD460" w14:textId="77777777" w:rsidR="00206019" w:rsidRPr="00C70209" w:rsidRDefault="00206019" w:rsidP="005407AD">
            <w:pPr>
              <w:pStyle w:val="T-ABCD"/>
            </w:pPr>
            <w:r w:rsidRPr="00C70209">
              <w:t>NA</w:t>
            </w:r>
          </w:p>
        </w:tc>
        <w:tc>
          <w:tcPr>
            <w:tcW w:w="809" w:type="dxa"/>
          </w:tcPr>
          <w:p w14:paraId="36C30AD7" w14:textId="77777777" w:rsidR="00206019" w:rsidRPr="00C70209" w:rsidRDefault="00206019" w:rsidP="005407AD">
            <w:pPr>
              <w:pStyle w:val="T-ABCD"/>
            </w:pPr>
            <w:r w:rsidRPr="00C70209">
              <w:t>NA</w:t>
            </w:r>
          </w:p>
        </w:tc>
        <w:tc>
          <w:tcPr>
            <w:tcW w:w="809" w:type="dxa"/>
          </w:tcPr>
          <w:p w14:paraId="7383BB23" w14:textId="77777777" w:rsidR="00206019" w:rsidRPr="00C70209" w:rsidRDefault="00206019" w:rsidP="005407AD">
            <w:pPr>
              <w:pStyle w:val="T-ABCD"/>
            </w:pPr>
            <w:r w:rsidRPr="00C70209">
              <w:t>NA</w:t>
            </w:r>
          </w:p>
        </w:tc>
        <w:tc>
          <w:tcPr>
            <w:tcW w:w="809" w:type="dxa"/>
          </w:tcPr>
          <w:p w14:paraId="1FAF102C" w14:textId="77777777" w:rsidR="00206019" w:rsidRPr="00C70209" w:rsidRDefault="00206019" w:rsidP="005407AD">
            <w:pPr>
              <w:pStyle w:val="T-ABCD"/>
            </w:pPr>
            <w:r w:rsidRPr="00C70209">
              <w:t>NA</w:t>
            </w:r>
          </w:p>
        </w:tc>
        <w:tc>
          <w:tcPr>
            <w:tcW w:w="810" w:type="dxa"/>
          </w:tcPr>
          <w:p w14:paraId="1A0C358A" w14:textId="77777777" w:rsidR="00206019" w:rsidRPr="00C70209" w:rsidRDefault="00206019" w:rsidP="005407AD">
            <w:pPr>
              <w:pStyle w:val="T-ABCD"/>
            </w:pPr>
            <w:r w:rsidRPr="00C70209">
              <w:t xml:space="preserve">NA </w:t>
            </w:r>
          </w:p>
        </w:tc>
      </w:tr>
      <w:tr w:rsidR="00206019" w:rsidRPr="00C70209" w14:paraId="6B9EEA4E" w14:textId="77777777" w:rsidTr="005407AD">
        <w:trPr>
          <w:cantSplit/>
        </w:trPr>
        <w:tc>
          <w:tcPr>
            <w:tcW w:w="851" w:type="dxa"/>
          </w:tcPr>
          <w:p w14:paraId="6C5E2C78" w14:textId="77777777" w:rsidR="00206019" w:rsidRPr="00C70209" w:rsidRDefault="00206019" w:rsidP="00206019">
            <w:pPr>
              <w:pStyle w:val="Tabletextnoindent"/>
              <w:numPr>
                <w:ilvl w:val="0"/>
                <w:numId w:val="48"/>
              </w:numPr>
            </w:pPr>
          </w:p>
        </w:tc>
        <w:tc>
          <w:tcPr>
            <w:tcW w:w="3750" w:type="dxa"/>
          </w:tcPr>
          <w:p w14:paraId="73DCFB77" w14:textId="77777777" w:rsidR="00206019" w:rsidRPr="00C70209" w:rsidRDefault="00206019" w:rsidP="005407AD">
            <w:pPr>
              <w:pStyle w:val="ES-table"/>
            </w:pPr>
            <w:r w:rsidRPr="00C70209">
              <w:t>In preterm (&lt;37 weeks) infants, the effect of a restrictive platelet transfusion strategy compared with a liberal platelet transfusion strategy on RBC transfusion volume or incidence is unknown.</w:t>
            </w:r>
          </w:p>
        </w:tc>
        <w:tc>
          <w:tcPr>
            <w:tcW w:w="809" w:type="dxa"/>
          </w:tcPr>
          <w:p w14:paraId="7FA7F871" w14:textId="77777777" w:rsidR="00206019" w:rsidRPr="00C70209" w:rsidRDefault="00206019" w:rsidP="005407AD">
            <w:pPr>
              <w:pStyle w:val="T-ABCD"/>
              <w:keepNext/>
            </w:pPr>
            <w:r w:rsidRPr="00C70209">
              <w:t>NA</w:t>
            </w:r>
          </w:p>
        </w:tc>
        <w:tc>
          <w:tcPr>
            <w:tcW w:w="809" w:type="dxa"/>
          </w:tcPr>
          <w:p w14:paraId="69F2FCC3" w14:textId="77777777" w:rsidR="00206019" w:rsidRPr="00C70209" w:rsidRDefault="00206019" w:rsidP="005407AD">
            <w:pPr>
              <w:pStyle w:val="T-ABCD"/>
              <w:keepNext/>
            </w:pPr>
            <w:r w:rsidRPr="00C70209">
              <w:t>NA</w:t>
            </w:r>
          </w:p>
        </w:tc>
        <w:tc>
          <w:tcPr>
            <w:tcW w:w="809" w:type="dxa"/>
          </w:tcPr>
          <w:p w14:paraId="29D7AC78" w14:textId="77777777" w:rsidR="00206019" w:rsidRPr="00C70209" w:rsidRDefault="00206019" w:rsidP="005407AD">
            <w:pPr>
              <w:pStyle w:val="T-ABCD"/>
              <w:keepNext/>
            </w:pPr>
            <w:r w:rsidRPr="00C70209">
              <w:t>NA</w:t>
            </w:r>
          </w:p>
        </w:tc>
        <w:tc>
          <w:tcPr>
            <w:tcW w:w="809" w:type="dxa"/>
          </w:tcPr>
          <w:p w14:paraId="52003316" w14:textId="77777777" w:rsidR="00206019" w:rsidRPr="00C70209" w:rsidRDefault="00206019" w:rsidP="005407AD">
            <w:pPr>
              <w:pStyle w:val="T-ABCD"/>
              <w:keepNext/>
            </w:pPr>
            <w:r w:rsidRPr="00C70209">
              <w:t>NA</w:t>
            </w:r>
          </w:p>
        </w:tc>
        <w:tc>
          <w:tcPr>
            <w:tcW w:w="810" w:type="dxa"/>
          </w:tcPr>
          <w:p w14:paraId="6CB4B55F" w14:textId="77777777" w:rsidR="00206019" w:rsidRPr="00C70209" w:rsidRDefault="00206019" w:rsidP="005407AD">
            <w:pPr>
              <w:pStyle w:val="T-ABCD"/>
              <w:keepNext/>
            </w:pPr>
            <w:r w:rsidRPr="00C70209">
              <w:t xml:space="preserve">NA </w:t>
            </w:r>
          </w:p>
        </w:tc>
      </w:tr>
      <w:tr w:rsidR="00206019" w:rsidRPr="00C70209" w14:paraId="0221E388" w14:textId="77777777" w:rsidTr="005407AD">
        <w:trPr>
          <w:cantSplit/>
        </w:trPr>
        <w:tc>
          <w:tcPr>
            <w:tcW w:w="8647" w:type="dxa"/>
            <w:gridSpan w:val="7"/>
          </w:tcPr>
          <w:p w14:paraId="4A8FA8A6" w14:textId="77777777" w:rsidR="00206019" w:rsidRPr="00C70209" w:rsidRDefault="00206019" w:rsidP="005407AD">
            <w:pPr>
              <w:pStyle w:val="ES-notes"/>
            </w:pPr>
            <w:r w:rsidRPr="00C70209">
              <w:t>ES, evidence statement; FFP, fresh frozen plasma; IVH, intraventricular haemorrhage; NICU, neonatal intensive care unit; RBC, red blood cell</w:t>
            </w:r>
          </w:p>
          <w:p w14:paraId="0445BAF4"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6922976B" w14:textId="77777777" w:rsidR="00206019" w:rsidRPr="00C70209" w:rsidRDefault="00206019" w:rsidP="005407AD">
      <w:pPr>
        <w:pStyle w:val="Heading5"/>
        <w:rPr>
          <w:color w:val="auto"/>
          <w:lang w:val="en-AU"/>
        </w:rPr>
      </w:pPr>
      <w:r w:rsidRPr="00C70209">
        <w:rPr>
          <w:color w:val="auto"/>
          <w:lang w:val="en-AU"/>
        </w:rPr>
        <w:t>Summary of evidence</w:t>
      </w:r>
    </w:p>
    <w:p w14:paraId="6F17DADB" w14:textId="77777777" w:rsidR="00206019" w:rsidRPr="00C70209" w:rsidRDefault="00206019" w:rsidP="005407AD">
      <w:pPr>
        <w:pStyle w:val="Heading6"/>
      </w:pPr>
      <w:r w:rsidRPr="00C70209">
        <w:t>Level I evidence</w:t>
      </w:r>
    </w:p>
    <w:p w14:paraId="0134057D" w14:textId="494D9D48" w:rsidR="00206019" w:rsidRPr="00C70209" w:rsidRDefault="00206019" w:rsidP="005407AD">
      <w:pPr>
        <w:pStyle w:val="BodyText"/>
        <w:rPr>
          <w:lang w:eastAsia="en-GB"/>
        </w:rPr>
      </w:pPr>
      <w:bookmarkStart w:id="671" w:name="OLE_LINK4"/>
      <w:bookmarkStart w:id="672" w:name="OLE_LINK5"/>
      <w:bookmarkStart w:id="673" w:name="OLE_LINK6"/>
      <w:r w:rsidRPr="00C70209">
        <w:rPr>
          <w:rFonts w:eastAsiaTheme="minorEastAsia" w:cs="Calibri"/>
          <w:lang w:eastAsia="zh-TW"/>
        </w:rPr>
        <w:t>The systematic review and hand-searching process identified</w:t>
      </w:r>
      <w:bookmarkEnd w:id="671"/>
      <w:bookmarkEnd w:id="672"/>
      <w:bookmarkEnd w:id="673"/>
      <w:r w:rsidRPr="00C70209">
        <w:t xml:space="preserve"> no Level I studies that assessed the safety and effectiveness of platelet transfusions compared with no platelet transfusion (or a different platelet transfusion strategy) </w:t>
      </w:r>
      <w:r w:rsidRPr="00C70209">
        <w:rPr>
          <w:lang w:eastAsia="en-GB"/>
        </w:rPr>
        <w:t>in preterm infants.</w:t>
      </w:r>
    </w:p>
    <w:p w14:paraId="43C33EB0" w14:textId="4197B5E9" w:rsidR="00206019" w:rsidRPr="00C70209" w:rsidRDefault="00206019" w:rsidP="005407AD">
      <w:pPr>
        <w:pStyle w:val="Heading6"/>
      </w:pPr>
      <w:r w:rsidRPr="00C70209">
        <w:t>Level II evidence</w:t>
      </w:r>
    </w:p>
    <w:p w14:paraId="3448BB35" w14:textId="0473B56A" w:rsidR="00206019" w:rsidRPr="00C70209" w:rsidRDefault="00206019" w:rsidP="005407AD">
      <w:pPr>
        <w:pStyle w:val="BodyText"/>
        <w:rPr>
          <w:lang w:eastAsia="en-GB"/>
        </w:rPr>
      </w:pPr>
      <w:r w:rsidRPr="00C70209">
        <w:t xml:space="preserve">The systematic review and hand-searching process identified no Level II studies that assessed the safety and effectiveness of platelet transfusions compared with no platelet transfusion (or a different platelet transfusion strategy) </w:t>
      </w:r>
      <w:r w:rsidRPr="00C70209">
        <w:rPr>
          <w:lang w:eastAsia="en-GB"/>
        </w:rPr>
        <w:t>in preterm infants.</w:t>
      </w:r>
    </w:p>
    <w:p w14:paraId="6542BA51" w14:textId="77777777" w:rsidR="00206019" w:rsidRPr="00C70209" w:rsidRDefault="00206019" w:rsidP="005407AD">
      <w:pPr>
        <w:pStyle w:val="Heading6"/>
      </w:pPr>
      <w:r w:rsidRPr="00C70209">
        <w:t>Level III evidence</w:t>
      </w:r>
    </w:p>
    <w:p w14:paraId="4BF29C01" w14:textId="4F282B0D" w:rsidR="00206019" w:rsidRPr="00C70209" w:rsidRDefault="00206019" w:rsidP="005407AD">
      <w:pPr>
        <w:pStyle w:val="BodyText"/>
        <w:rPr>
          <w:lang w:eastAsia="en-GB"/>
        </w:rPr>
      </w:pPr>
      <w:r w:rsidRPr="00C70209">
        <w:t>The systematic review and hand-searching process identified three</w:t>
      </w:r>
      <w:r w:rsidRPr="00C70209">
        <w:rPr>
          <w:lang w:eastAsia="en-GB"/>
        </w:rPr>
        <w:t xml:space="preserve"> Level III studies (Baer 2007, Bonifacio 2007, Christensen 2006) comparing platelet transfusion with no platelet transfusion in preterm infants and one Level III study (von Lindern 2012) comparing different platelet transfusion strategies in preterm infants </w:t>
      </w:r>
      <w:r w:rsidRPr="00C70209">
        <w:t xml:space="preserve">(see </w:t>
      </w:r>
      <w:r w:rsidRPr="00C70209">
        <w:rPr>
          <w:b/>
        </w:rPr>
        <w:t>Appendix C, Volume 2</w:t>
      </w:r>
      <w:r w:rsidRPr="00C70209">
        <w:t>)</w:t>
      </w:r>
      <w:r w:rsidRPr="00C70209">
        <w:rPr>
          <w:lang w:eastAsia="en-GB"/>
        </w:rPr>
        <w:t xml:space="preserve">. </w:t>
      </w:r>
      <w:r w:rsidRPr="00C70209">
        <w:rPr>
          <w:b/>
          <w:lang w:eastAsia="en-GB"/>
        </w:rPr>
        <w:fldChar w:fldCharType="begin"/>
      </w:r>
      <w:r w:rsidRPr="00C70209">
        <w:rPr>
          <w:b/>
          <w:lang w:eastAsia="en-GB"/>
        </w:rPr>
        <w:instrText xml:space="preserve"> REF _Ref412455570 \h  \* MERGEFORMAT </w:instrText>
      </w:r>
      <w:r w:rsidRPr="00C70209">
        <w:rPr>
          <w:b/>
          <w:lang w:eastAsia="en-GB"/>
        </w:rPr>
      </w:r>
      <w:r w:rsidRPr="00C70209">
        <w:rPr>
          <w:b/>
          <w:lang w:eastAsia="en-GB"/>
        </w:rPr>
        <w:fldChar w:fldCharType="separate"/>
      </w:r>
      <w:r w:rsidR="000F7A9B" w:rsidRPr="000F7A9B">
        <w:rPr>
          <w:b/>
          <w:lang w:eastAsia="en-GB"/>
        </w:rPr>
        <w:t>Table 3.3.5</w:t>
      </w:r>
      <w:r w:rsidRPr="00C70209">
        <w:rPr>
          <w:b/>
          <w:lang w:eastAsia="en-GB"/>
        </w:rPr>
        <w:fldChar w:fldCharType="end"/>
      </w:r>
      <w:r w:rsidRPr="00C70209">
        <w:rPr>
          <w:lang w:eastAsia="en-GB"/>
        </w:rPr>
        <w:t xml:space="preserve"> summarises the main characteristics of these studies.</w:t>
      </w:r>
    </w:p>
    <w:p w14:paraId="35579F64" w14:textId="742A94EA" w:rsidR="00206019" w:rsidRPr="00C70209" w:rsidRDefault="00206019" w:rsidP="005407AD">
      <w:pPr>
        <w:pStyle w:val="BodyText"/>
        <w:rPr>
          <w:bCs/>
          <w:lang w:eastAsia="en-GB"/>
        </w:rPr>
      </w:pPr>
      <w:r w:rsidRPr="00C70209">
        <w:rPr>
          <w:lang w:eastAsia="en-GB"/>
        </w:rPr>
        <w:t xml:space="preserve">Baer (2007) conducted a good-quality </w:t>
      </w:r>
      <w:r w:rsidRPr="00C70209">
        <w:rPr>
          <w:bCs/>
          <w:lang w:eastAsia="en-GB"/>
        </w:rPr>
        <w:t>retrospective cohort study that investigated the association between platelet transfusion and mortality among 1600 neonates with thrombocytopenia. The study was conducted in multiple NICUs in the USA.</w:t>
      </w:r>
    </w:p>
    <w:p w14:paraId="7D8A8EAC" w14:textId="209FDD14" w:rsidR="00206019" w:rsidRPr="00C70209" w:rsidRDefault="00206019" w:rsidP="005407AD">
      <w:pPr>
        <w:pStyle w:val="BodyText"/>
        <w:rPr>
          <w:bCs/>
          <w:lang w:eastAsia="en-GB"/>
        </w:rPr>
      </w:pPr>
      <w:r w:rsidRPr="00C70209">
        <w:rPr>
          <w:lang w:eastAsia="en-GB"/>
        </w:rPr>
        <w:t xml:space="preserve">Bonifacio (2007) conducted a poor-quality nested </w:t>
      </w:r>
      <w:r w:rsidR="00C56734" w:rsidRPr="00C70209">
        <w:rPr>
          <w:bCs/>
          <w:lang w:eastAsia="en-GB"/>
        </w:rPr>
        <w:t>case–control</w:t>
      </w:r>
      <w:r w:rsidRPr="00C70209">
        <w:rPr>
          <w:bCs/>
          <w:lang w:eastAsia="en-GB"/>
        </w:rPr>
        <w:t xml:space="preserve"> study in a single NICU in the USA involving 164 preterm infants born at or before 32 weeks gestation. Cases were defined as participants </w:t>
      </w:r>
      <w:r w:rsidRPr="00C70209">
        <w:rPr>
          <w:bCs/>
        </w:rPr>
        <w:t>with thrombocytopenia (</w:t>
      </w:r>
      <w:r w:rsidRPr="00C70209">
        <w:rPr>
          <w:bCs/>
          <w:lang w:eastAsia="en-GB"/>
        </w:rPr>
        <w:t>platelet count ≤150x10</w:t>
      </w:r>
      <w:r w:rsidRPr="00C70209">
        <w:rPr>
          <w:bCs/>
          <w:vertAlign w:val="superscript"/>
          <w:lang w:eastAsia="en-GB"/>
        </w:rPr>
        <w:t>9</w:t>
      </w:r>
      <w:r w:rsidRPr="00C70209">
        <w:rPr>
          <w:bCs/>
          <w:lang w:eastAsia="en-GB"/>
        </w:rPr>
        <w:t>/L)</w:t>
      </w:r>
      <w:r w:rsidRPr="00C70209">
        <w:rPr>
          <w:bCs/>
        </w:rPr>
        <w:t xml:space="preserve"> and controls as those without thrombocytopenia. Of the 94 included cases, 12 were defined as having mild thrombocytopenia (100–150x10</w:t>
      </w:r>
      <w:r w:rsidRPr="00C70209">
        <w:rPr>
          <w:bCs/>
          <w:vertAlign w:val="superscript"/>
        </w:rPr>
        <w:t>9</w:t>
      </w:r>
      <w:r w:rsidRPr="00C70209">
        <w:rPr>
          <w:bCs/>
        </w:rPr>
        <w:t>/L), 34 with moderate (50–100x10</w:t>
      </w:r>
      <w:r w:rsidRPr="00C70209">
        <w:rPr>
          <w:bCs/>
          <w:vertAlign w:val="superscript"/>
        </w:rPr>
        <w:t>9</w:t>
      </w:r>
      <w:r w:rsidRPr="00C70209">
        <w:rPr>
          <w:bCs/>
        </w:rPr>
        <w:t>/L), and 48 with severe (&lt;50x10</w:t>
      </w:r>
      <w:r w:rsidRPr="00C70209">
        <w:rPr>
          <w:bCs/>
          <w:vertAlign w:val="superscript"/>
        </w:rPr>
        <w:t>9</w:t>
      </w:r>
      <w:r w:rsidRPr="00C70209">
        <w:rPr>
          <w:bCs/>
        </w:rPr>
        <w:t xml:space="preserve">/L). </w:t>
      </w:r>
      <w:r w:rsidRPr="00C70209">
        <w:rPr>
          <w:bCs/>
          <w:lang w:eastAsia="en-GB"/>
        </w:rPr>
        <w:t>The authors investigated the association between thrombocytopenia and platelet transfusion-related morbidity (IVH, sepsis, NEC, and bleeding) and mortality.</w:t>
      </w:r>
    </w:p>
    <w:p w14:paraId="47906A66" w14:textId="2FF11CB6" w:rsidR="00206019" w:rsidRPr="00C70209" w:rsidRDefault="00206019" w:rsidP="005407AD">
      <w:pPr>
        <w:pStyle w:val="BodyText"/>
        <w:rPr>
          <w:bCs/>
        </w:rPr>
      </w:pPr>
      <w:r w:rsidRPr="00C70209">
        <w:rPr>
          <w:lang w:eastAsia="en-GB"/>
        </w:rPr>
        <w:t>Christensen (2006) conducted a poor</w:t>
      </w:r>
      <w:r w:rsidR="004B557C" w:rsidRPr="00C70209">
        <w:rPr>
          <w:lang w:eastAsia="en-GB"/>
        </w:rPr>
        <w:t>-</w:t>
      </w:r>
      <w:r w:rsidRPr="00C70209">
        <w:rPr>
          <w:lang w:eastAsia="en-GB"/>
        </w:rPr>
        <w:t xml:space="preserve">quality </w:t>
      </w:r>
      <w:r w:rsidRPr="00C70209">
        <w:t>retrospective cohort study of</w:t>
      </w:r>
      <w:r w:rsidRPr="00C70209">
        <w:rPr>
          <w:rFonts w:eastAsia="Arial Unicode MS"/>
        </w:rPr>
        <w:t xml:space="preserve"> 284 </w:t>
      </w:r>
      <w:r w:rsidRPr="00C70209">
        <w:t xml:space="preserve">preterm infants with </w:t>
      </w:r>
      <w:r w:rsidRPr="00C70209">
        <w:rPr>
          <w:rFonts w:eastAsia="Arial Unicode MS"/>
        </w:rPr>
        <w:t>extremely low birth weight (</w:t>
      </w:r>
      <w:r w:rsidRPr="00C70209">
        <w:t>≤1000 g) from multiple NICUs in the USA. The authors</w:t>
      </w:r>
      <w:r w:rsidRPr="00C70209">
        <w:rPr>
          <w:bCs/>
          <w:lang w:eastAsia="en-GB"/>
        </w:rPr>
        <w:t xml:space="preserve"> examined the association between platelet transfusion and mortality during and after thrombocytopenia. </w:t>
      </w:r>
      <w:r w:rsidRPr="00C70209">
        <w:rPr>
          <w:bCs/>
        </w:rPr>
        <w:t>Data was collected from electronic medical records, case mix, pharmacy, and laboratory systems. Trained clinical personnel entered additional data, with data managed by authorised data analysts. Patient medical records were also reviewed by the authors to determine reasons for ordering each platelet transfusion.</w:t>
      </w:r>
    </w:p>
    <w:p w14:paraId="0A4EA619" w14:textId="4FE740CB" w:rsidR="00206019" w:rsidRPr="00C70209" w:rsidRDefault="00206019" w:rsidP="005407AD">
      <w:pPr>
        <w:pStyle w:val="BodyText"/>
      </w:pPr>
      <w:r w:rsidRPr="00C70209">
        <w:t>Von Lindern (2012) was a fair</w:t>
      </w:r>
      <w:r w:rsidR="0023776E" w:rsidRPr="00C70209">
        <w:t>-</w:t>
      </w:r>
      <w:r w:rsidRPr="00C70209">
        <w:t>quality retrospective cohort study conducted in two NICUs in the Netherlands that followed different platelet transfusion guidelines during the study period. The authors included data on 679 premature infants born before 32 weeks gestation with thrombocytopenia (platelet count &lt;150 x10</w:t>
      </w:r>
      <w:r w:rsidRPr="00C70209">
        <w:rPr>
          <w:vertAlign w:val="superscript"/>
        </w:rPr>
        <w:t>9</w:t>
      </w:r>
      <w:r w:rsidRPr="00C70209">
        <w:t>/L) and examined the effect of restrictive platelet transfusion strategy (transfused when active haemorrhage and platelet count &lt;50x10</w:t>
      </w:r>
      <w:r w:rsidRPr="00C70209">
        <w:rPr>
          <w:vertAlign w:val="superscript"/>
        </w:rPr>
        <w:t>9</w:t>
      </w:r>
      <w:r w:rsidRPr="00C70209">
        <w:t>/L) compared with a liberal platelet transfusion strategy (transfused according to predefined platelet count threshold) on mortality, IVH (all grades) and major haemorrhage.</w:t>
      </w:r>
    </w:p>
    <w:p w14:paraId="0646B4CC" w14:textId="77777777" w:rsidR="00206019" w:rsidRPr="00C70209" w:rsidRDefault="00206019" w:rsidP="005407AD">
      <w:pPr>
        <w:pStyle w:val="BodyText"/>
        <w:rPr>
          <w:bCs/>
          <w:lang w:eastAsia="en-GB"/>
        </w:rPr>
      </w:pPr>
    </w:p>
    <w:p w14:paraId="6192B3EC" w14:textId="77777777" w:rsidR="00206019" w:rsidRPr="00C70209" w:rsidRDefault="00206019" w:rsidP="005407AD">
      <w:pPr>
        <w:pStyle w:val="Caption"/>
        <w:ind w:left="2160" w:hanging="1440"/>
      </w:pPr>
      <w:bookmarkStart w:id="674" w:name="_Ref412455570"/>
      <w:bookmarkStart w:id="675" w:name="_Toc427747162"/>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5</w:t>
      </w:r>
      <w:r w:rsidRPr="00C70209">
        <w:fldChar w:fldCharType="end"/>
      </w:r>
      <w:bookmarkEnd w:id="674"/>
      <w:r w:rsidRPr="00C70209">
        <w:t xml:space="preserve"> </w:t>
      </w:r>
      <w:r w:rsidRPr="00C70209">
        <w:tab/>
        <w:t>Characteristics and quality of Level III evidence – platelet transfusions in preterm infants (&lt;37 weeks gestational age)</w:t>
      </w:r>
      <w:bookmarkEnd w:id="675"/>
    </w:p>
    <w:tbl>
      <w:tblPr>
        <w:tblStyle w:val="TableGrid"/>
        <w:tblW w:w="0" w:type="auto"/>
        <w:tblInd w:w="821" w:type="dxa"/>
        <w:tblLook w:val="04A0" w:firstRow="1" w:lastRow="0" w:firstColumn="1" w:lastColumn="0" w:noHBand="0" w:noVBand="1"/>
      </w:tblPr>
      <w:tblGrid>
        <w:gridCol w:w="1486"/>
        <w:gridCol w:w="1487"/>
        <w:gridCol w:w="2006"/>
        <w:gridCol w:w="1624"/>
        <w:gridCol w:w="1818"/>
      </w:tblGrid>
      <w:tr w:rsidR="00206019" w:rsidRPr="00C70209" w14:paraId="4B97DBDC" w14:textId="77777777" w:rsidTr="005407AD">
        <w:tc>
          <w:tcPr>
            <w:tcW w:w="1486" w:type="dxa"/>
          </w:tcPr>
          <w:p w14:paraId="540D5F51" w14:textId="77777777" w:rsidR="00206019" w:rsidRPr="00C70209" w:rsidRDefault="00206019" w:rsidP="005407AD">
            <w:pPr>
              <w:pStyle w:val="TableH2"/>
            </w:pPr>
            <w:r w:rsidRPr="00C70209">
              <w:t>Study ID</w:t>
            </w:r>
          </w:p>
        </w:tc>
        <w:tc>
          <w:tcPr>
            <w:tcW w:w="1487" w:type="dxa"/>
          </w:tcPr>
          <w:p w14:paraId="200E8690" w14:textId="77777777" w:rsidR="00206019" w:rsidRPr="00C70209" w:rsidRDefault="00206019" w:rsidP="005407AD">
            <w:pPr>
              <w:pStyle w:val="TableH2"/>
            </w:pPr>
            <w:r w:rsidRPr="00C70209">
              <w:t>Study type</w:t>
            </w:r>
          </w:p>
          <w:p w14:paraId="684CF782" w14:textId="77777777" w:rsidR="00206019" w:rsidRPr="00C70209" w:rsidRDefault="00206019" w:rsidP="005407AD">
            <w:pPr>
              <w:pStyle w:val="TableH2"/>
              <w:rPr>
                <w:i/>
              </w:rPr>
            </w:pPr>
            <w:r w:rsidRPr="00C70209">
              <w:rPr>
                <w:i/>
              </w:rPr>
              <w:t>Study quality</w:t>
            </w:r>
          </w:p>
        </w:tc>
        <w:tc>
          <w:tcPr>
            <w:tcW w:w="2006" w:type="dxa"/>
          </w:tcPr>
          <w:p w14:paraId="6BC03514" w14:textId="77777777" w:rsidR="00206019" w:rsidRPr="00C70209" w:rsidRDefault="00206019" w:rsidP="005407AD">
            <w:pPr>
              <w:pStyle w:val="TableH2"/>
            </w:pPr>
            <w:r w:rsidRPr="00C70209">
              <w:t>Population</w:t>
            </w:r>
          </w:p>
          <w:p w14:paraId="47C12DF6" w14:textId="77777777" w:rsidR="00206019" w:rsidRPr="00C70209" w:rsidRDefault="00206019" w:rsidP="005407AD">
            <w:pPr>
              <w:pStyle w:val="TableH2"/>
            </w:pPr>
            <w:r w:rsidRPr="00C70209">
              <w:t>N</w:t>
            </w:r>
          </w:p>
        </w:tc>
        <w:tc>
          <w:tcPr>
            <w:tcW w:w="1624" w:type="dxa"/>
          </w:tcPr>
          <w:p w14:paraId="590D0D35" w14:textId="77777777" w:rsidR="00206019" w:rsidRPr="00C70209" w:rsidRDefault="00206019" w:rsidP="005407AD">
            <w:pPr>
              <w:pStyle w:val="TableH2"/>
            </w:pPr>
            <w:r w:rsidRPr="00C70209">
              <w:t>Comparison</w:t>
            </w:r>
          </w:p>
        </w:tc>
        <w:tc>
          <w:tcPr>
            <w:tcW w:w="1818" w:type="dxa"/>
          </w:tcPr>
          <w:p w14:paraId="64C09819" w14:textId="77777777" w:rsidR="00206019" w:rsidRPr="00C70209" w:rsidRDefault="00206019" w:rsidP="005407AD">
            <w:pPr>
              <w:pStyle w:val="TableH2"/>
            </w:pPr>
            <w:r w:rsidRPr="00C70209">
              <w:t>Outcomes</w:t>
            </w:r>
          </w:p>
        </w:tc>
      </w:tr>
      <w:tr w:rsidR="00206019" w:rsidRPr="00C70209" w14:paraId="25823636" w14:textId="77777777" w:rsidTr="005407AD">
        <w:tc>
          <w:tcPr>
            <w:tcW w:w="8421" w:type="dxa"/>
            <w:gridSpan w:val="5"/>
          </w:tcPr>
          <w:p w14:paraId="1BDA6C87" w14:textId="77777777" w:rsidR="00206019" w:rsidRPr="00C70209" w:rsidRDefault="00206019" w:rsidP="005407AD">
            <w:pPr>
              <w:pStyle w:val="TableH3"/>
            </w:pPr>
            <w:r w:rsidRPr="00C70209">
              <w:t>Platelet transfusion compared with no transfusion</w:t>
            </w:r>
          </w:p>
        </w:tc>
      </w:tr>
      <w:tr w:rsidR="00206019" w:rsidRPr="00C70209" w14:paraId="05F1878D" w14:textId="77777777" w:rsidTr="005407AD">
        <w:tc>
          <w:tcPr>
            <w:tcW w:w="1486" w:type="dxa"/>
          </w:tcPr>
          <w:p w14:paraId="0F666DD1" w14:textId="77777777" w:rsidR="00206019" w:rsidRPr="00C70209" w:rsidRDefault="00206019" w:rsidP="005407AD">
            <w:pPr>
              <w:pStyle w:val="Tabletext"/>
            </w:pPr>
            <w:r w:rsidRPr="00C70209">
              <w:t>Baer</w:t>
            </w:r>
          </w:p>
          <w:p w14:paraId="678FA73E" w14:textId="1423EF5D" w:rsidR="00206019" w:rsidRPr="00C70209" w:rsidRDefault="00206019" w:rsidP="000E261C">
            <w:pPr>
              <w:pStyle w:val="Tabletext"/>
            </w:pPr>
            <w:r w:rsidRPr="00C70209">
              <w:t>(2007)</w:t>
            </w:r>
            <w:r w:rsidRPr="00C70209">
              <w:fldChar w:fldCharType="begin"/>
            </w:r>
            <w:r w:rsidR="000E261C">
              <w:instrText xml:space="preserve"> ADDIN EN.CITE &lt;EndNote&gt;&lt;Cite&gt;&lt;Author&gt;Baer&lt;/Author&gt;&lt;Year&gt;2007&lt;/Year&gt;&lt;RecNum&gt;130&lt;/RecNum&gt;&lt;DisplayText&gt;&lt;style face="superscript"&gt;292&lt;/style&gt;&lt;/DisplayText&gt;&lt;record&gt;&lt;rec-number&gt;130&lt;/rec-number&gt;&lt;foreign-keys&gt;&lt;key app="EN" db-id="9edve2wadsavt5ewavaxtda4f2tavzvts9ee" timestamp="1426550421"&gt;130&lt;/key&gt;&lt;/foreign-keys&gt;&lt;ref-type name="Journal Article"&gt;17&lt;/ref-type&gt;&lt;contributors&gt;&lt;authors&gt;&lt;author&gt;Baer, V. L.&lt;/author&gt;&lt;author&gt;Lambert, D. K.&lt;/author&gt;&lt;author&gt;Henry, E.&lt;/author&gt;&lt;author&gt;Snow, G. L.&lt;/author&gt;&lt;author&gt;Sola-Visner, M. C.&lt;/author&gt;&lt;author&gt;Christensen, R. D.&lt;/author&gt;&lt;/authors&gt;&lt;/contributors&gt;&lt;titles&gt;&lt;title&gt;Do platelet transfusions in the NICU adversely affect survival? Analysis of 1600 thrombocytopenic neonates in a multihospital healthcare system&lt;/title&gt;&lt;secondary-title&gt;Journal of Perinatology&lt;/secondary-title&gt;&lt;/titles&gt;&lt;periodical&gt;&lt;full-title&gt;Journal of Perinatology&lt;/full-title&gt;&lt;/periodical&gt;&lt;pages&gt;790–796&lt;/pages&gt;&lt;volume&gt;27&lt;/volume&gt;&lt;number&gt;12&lt;/number&gt;&lt;keywords&gt;&lt;keyword&gt;transfusion&lt;/keyword&gt;&lt;/keywords&gt;&lt;dates&gt;&lt;year&gt;2007&lt;/year&gt;&lt;pub-dates&gt;&lt;date&gt;September&lt;/date&gt;&lt;/pub-dates&gt;&lt;/dates&gt;&lt;urls&gt;&lt;related-urls&gt;&lt;url&gt;http://www.ncbi.nlm.nih.gov/pubmed/17855804&lt;/url&gt;&lt;/related-urls&gt;&lt;/urls&gt;&lt;/record&gt;&lt;/Cite&gt;&lt;/EndNote&gt;</w:instrText>
            </w:r>
            <w:r w:rsidRPr="00C70209">
              <w:fldChar w:fldCharType="separate"/>
            </w:r>
            <w:r w:rsidR="000E261C" w:rsidRPr="000E261C">
              <w:rPr>
                <w:noProof/>
                <w:vertAlign w:val="superscript"/>
              </w:rPr>
              <w:t>292</w:t>
            </w:r>
            <w:r w:rsidRPr="00C70209">
              <w:fldChar w:fldCharType="end"/>
            </w:r>
          </w:p>
        </w:tc>
        <w:tc>
          <w:tcPr>
            <w:tcW w:w="1487" w:type="dxa"/>
          </w:tcPr>
          <w:p w14:paraId="0D0FD7D5" w14:textId="75AD7AF1" w:rsidR="00206019" w:rsidRPr="00C70209" w:rsidRDefault="00206019" w:rsidP="005407AD">
            <w:pPr>
              <w:pStyle w:val="Tabletext"/>
            </w:pPr>
            <w:r w:rsidRPr="00C70209">
              <w:t>Retrospective cohort</w:t>
            </w:r>
          </w:p>
          <w:p w14:paraId="33D7C5D8" w14:textId="77777777" w:rsidR="00206019" w:rsidRPr="00C70209" w:rsidRDefault="00206019" w:rsidP="005407AD">
            <w:pPr>
              <w:pStyle w:val="Tabletext"/>
              <w:rPr>
                <w:i/>
              </w:rPr>
            </w:pPr>
            <w:r w:rsidRPr="00C70209">
              <w:rPr>
                <w:i/>
              </w:rPr>
              <w:t xml:space="preserve">Good </w:t>
            </w:r>
          </w:p>
        </w:tc>
        <w:tc>
          <w:tcPr>
            <w:tcW w:w="2006" w:type="dxa"/>
          </w:tcPr>
          <w:p w14:paraId="77CDC389" w14:textId="77777777" w:rsidR="00206019" w:rsidRPr="00C70209" w:rsidRDefault="00206019" w:rsidP="005407AD">
            <w:pPr>
              <w:pStyle w:val="Tabletext"/>
            </w:pPr>
            <w:r w:rsidRPr="00C70209">
              <w:t>Neonates with thrombocytopenia</w:t>
            </w:r>
          </w:p>
          <w:p w14:paraId="2BD35755" w14:textId="77777777" w:rsidR="00206019" w:rsidRPr="00C70209" w:rsidRDefault="00206019" w:rsidP="005407AD">
            <w:pPr>
              <w:pStyle w:val="Tabletext"/>
            </w:pPr>
            <w:r w:rsidRPr="00C70209">
              <w:t>N=1600</w:t>
            </w:r>
          </w:p>
        </w:tc>
        <w:tc>
          <w:tcPr>
            <w:tcW w:w="1624" w:type="dxa"/>
          </w:tcPr>
          <w:p w14:paraId="65CA1565" w14:textId="77777777" w:rsidR="00206019" w:rsidRPr="00C70209" w:rsidRDefault="00206019" w:rsidP="005407AD">
            <w:pPr>
              <w:pStyle w:val="Tabletext"/>
            </w:pPr>
            <w:r w:rsidRPr="00C70209">
              <w:t>Platelet transfusion versus no transfusion</w:t>
            </w:r>
          </w:p>
        </w:tc>
        <w:tc>
          <w:tcPr>
            <w:tcW w:w="1818" w:type="dxa"/>
          </w:tcPr>
          <w:p w14:paraId="14A3A267" w14:textId="1B526F88" w:rsidR="00206019" w:rsidRPr="00C70209" w:rsidRDefault="00206019" w:rsidP="005407AD">
            <w:pPr>
              <w:pStyle w:val="Tabletext"/>
            </w:pPr>
            <w:r w:rsidRPr="00C70209">
              <w:t>Mortality</w:t>
            </w:r>
          </w:p>
          <w:p w14:paraId="649A13AC" w14:textId="77777777" w:rsidR="00206019" w:rsidRPr="00C70209" w:rsidRDefault="00206019" w:rsidP="005407AD">
            <w:pPr>
              <w:pStyle w:val="Tabletext"/>
            </w:pPr>
            <w:r w:rsidRPr="00C70209">
              <w:t xml:space="preserve">Bleeding events </w:t>
            </w:r>
          </w:p>
        </w:tc>
      </w:tr>
      <w:tr w:rsidR="00206019" w:rsidRPr="00C70209" w14:paraId="34099FE6" w14:textId="77777777" w:rsidTr="005407AD">
        <w:tc>
          <w:tcPr>
            <w:tcW w:w="1486" w:type="dxa"/>
          </w:tcPr>
          <w:p w14:paraId="1DE9EC70" w14:textId="448D712C" w:rsidR="00206019" w:rsidRPr="00C70209" w:rsidRDefault="00206019" w:rsidP="005407AD">
            <w:pPr>
              <w:pStyle w:val="Tabletext"/>
            </w:pPr>
            <w:r w:rsidRPr="00C70209">
              <w:t>Bonifacio</w:t>
            </w:r>
          </w:p>
          <w:p w14:paraId="322051B7" w14:textId="2954628F" w:rsidR="00206019" w:rsidRPr="00C70209" w:rsidRDefault="00206019" w:rsidP="000E261C">
            <w:pPr>
              <w:pStyle w:val="Tabletext"/>
            </w:pPr>
            <w:r w:rsidRPr="00C70209">
              <w:t>(2007)</w:t>
            </w:r>
            <w:r w:rsidRPr="00C70209">
              <w:fldChar w:fldCharType="begin"/>
            </w:r>
            <w:r w:rsidR="000E261C">
              <w:instrText xml:space="preserve"> ADDIN EN.CITE &lt;EndNote&gt;&lt;Cite&gt;&lt;Author&gt;Bonifacio&lt;/Author&gt;&lt;Year&gt;2007&lt;/Year&gt;&lt;RecNum&gt;131&lt;/RecNum&gt;&lt;DisplayText&gt;&lt;style face="superscript"&gt;293&lt;/style&gt;&lt;/DisplayText&gt;&lt;record&gt;&lt;rec-number&gt;131&lt;/rec-number&gt;&lt;foreign-keys&gt;&lt;key app="EN" db-id="9edve2wadsavt5ewavaxtda4f2tavzvts9ee" timestamp="1426550421"&gt;131&lt;/key&gt;&lt;/foreign-keys&gt;&lt;ref-type name="Journal Article"&gt;17&lt;/ref-type&gt;&lt;contributors&gt;&lt;authors&gt;&lt;author&gt;Bonifacio, L.&lt;/author&gt;&lt;author&gt;Petrova, A.&lt;/author&gt;&lt;author&gt;Nanjundaswamy, S.&lt;/author&gt;&lt;author&gt;Mehta, R.&lt;/author&gt;&lt;/authors&gt;&lt;/contributors&gt;&lt;titles&gt;&lt;title&gt;Thrombocytopenia related neonatal outcome in preterms&lt;/title&gt;&lt;secondary-title&gt;Indian Journal of Pediatrics&lt;/secondary-title&gt;&lt;/titles&gt;&lt;periodical&gt;&lt;full-title&gt;Indian Journal of Pediatrics&lt;/full-title&gt;&lt;/periodical&gt;&lt;pages&gt;267–274&lt;/pages&gt;&lt;volume&gt;74&lt;/volume&gt;&lt;number&gt;3&lt;/number&gt;&lt;dates&gt;&lt;year&gt;2007&lt;/year&gt;&lt;pub-dates&gt;&lt;date&gt;March&lt;/date&gt;&lt;/pub-dates&gt;&lt;/dates&gt;&lt;urls&gt;&lt;related-urls&gt;&lt;url&gt;http://www.ncbi.nlm.nih.gov/pubmed/17401266&lt;/url&gt;&lt;/related-urls&gt;&lt;/urls&gt;&lt;access-date&gt;13 April 2015&lt;/access-date&gt;&lt;/record&gt;&lt;/Cite&gt;&lt;/EndNote&gt;</w:instrText>
            </w:r>
            <w:r w:rsidRPr="00C70209">
              <w:fldChar w:fldCharType="separate"/>
            </w:r>
            <w:r w:rsidR="000E261C" w:rsidRPr="000E261C">
              <w:rPr>
                <w:noProof/>
                <w:vertAlign w:val="superscript"/>
              </w:rPr>
              <w:t>293</w:t>
            </w:r>
            <w:r w:rsidRPr="00C70209">
              <w:fldChar w:fldCharType="end"/>
            </w:r>
          </w:p>
        </w:tc>
        <w:tc>
          <w:tcPr>
            <w:tcW w:w="1487" w:type="dxa"/>
          </w:tcPr>
          <w:p w14:paraId="1CEBA8D5" w14:textId="01CEDA32" w:rsidR="00206019" w:rsidRPr="00C70209" w:rsidRDefault="00206019" w:rsidP="005407AD">
            <w:pPr>
              <w:pStyle w:val="Tabletext"/>
            </w:pPr>
            <w:r w:rsidRPr="00C70209">
              <w:t xml:space="preserve">Nested </w:t>
            </w:r>
            <w:r w:rsidR="00C56734" w:rsidRPr="00C70209">
              <w:t>case–control</w:t>
            </w:r>
            <w:r w:rsidRPr="00C70209">
              <w:t xml:space="preserve"> study</w:t>
            </w:r>
          </w:p>
          <w:p w14:paraId="17B8B492" w14:textId="77777777" w:rsidR="00206019" w:rsidRPr="00C70209" w:rsidRDefault="00206019" w:rsidP="005407AD">
            <w:pPr>
              <w:pStyle w:val="Tabletext"/>
              <w:rPr>
                <w:i/>
              </w:rPr>
            </w:pPr>
            <w:r w:rsidRPr="00C70209">
              <w:rPr>
                <w:i/>
              </w:rPr>
              <w:t>Poor</w:t>
            </w:r>
          </w:p>
        </w:tc>
        <w:tc>
          <w:tcPr>
            <w:tcW w:w="2006" w:type="dxa"/>
          </w:tcPr>
          <w:p w14:paraId="23F3F991" w14:textId="77777777" w:rsidR="00206019" w:rsidRPr="00C70209" w:rsidRDefault="00206019" w:rsidP="005407AD">
            <w:pPr>
              <w:pStyle w:val="Tabletext"/>
            </w:pPr>
            <w:r w:rsidRPr="00C70209">
              <w:t>Preterm infants (≤32 weeks gestational age) with thrombocytopenia (platelet count ≤150 x10</w:t>
            </w:r>
            <w:r w:rsidRPr="00C70209">
              <w:rPr>
                <w:vertAlign w:val="superscript"/>
              </w:rPr>
              <w:t>9</w:t>
            </w:r>
            <w:r w:rsidRPr="00C70209">
              <w:t>/L (cases) or without thrombocytopenia (controls)</w:t>
            </w:r>
          </w:p>
          <w:p w14:paraId="61B9EFD0" w14:textId="77777777" w:rsidR="00206019" w:rsidRPr="00C70209" w:rsidRDefault="00206019" w:rsidP="005407AD">
            <w:pPr>
              <w:pStyle w:val="Tabletext"/>
            </w:pPr>
            <w:r w:rsidRPr="00C70209">
              <w:t>N=164</w:t>
            </w:r>
          </w:p>
        </w:tc>
        <w:tc>
          <w:tcPr>
            <w:tcW w:w="1624" w:type="dxa"/>
          </w:tcPr>
          <w:p w14:paraId="3531EAFC" w14:textId="77777777" w:rsidR="00206019" w:rsidRPr="00C70209" w:rsidRDefault="00206019" w:rsidP="005407AD">
            <w:pPr>
              <w:pStyle w:val="Tabletext"/>
            </w:pPr>
            <w:r w:rsidRPr="00C70209">
              <w:t>Platelet transfusion versus no transfusion</w:t>
            </w:r>
          </w:p>
        </w:tc>
        <w:tc>
          <w:tcPr>
            <w:tcW w:w="1818" w:type="dxa"/>
          </w:tcPr>
          <w:p w14:paraId="57109904" w14:textId="013B8ABE" w:rsidR="00206019" w:rsidRPr="00C70209" w:rsidRDefault="00206019" w:rsidP="005407AD">
            <w:pPr>
              <w:pStyle w:val="Tabletext"/>
            </w:pPr>
            <w:r w:rsidRPr="00C70209">
              <w:t>Mortality</w:t>
            </w:r>
          </w:p>
          <w:p w14:paraId="32CB15A1" w14:textId="77777777" w:rsidR="00206019" w:rsidRPr="00C70209" w:rsidRDefault="00206019" w:rsidP="005407AD">
            <w:pPr>
              <w:pStyle w:val="Tabletext"/>
            </w:pPr>
            <w:r w:rsidRPr="00C70209">
              <w:t>Bleeding events</w:t>
            </w:r>
          </w:p>
        </w:tc>
      </w:tr>
      <w:tr w:rsidR="00206019" w:rsidRPr="00C70209" w14:paraId="51BA1407" w14:textId="77777777" w:rsidTr="005407AD">
        <w:tc>
          <w:tcPr>
            <w:tcW w:w="1486" w:type="dxa"/>
          </w:tcPr>
          <w:p w14:paraId="70480F4C" w14:textId="6A98462F" w:rsidR="00206019" w:rsidRPr="00C70209" w:rsidRDefault="00206019" w:rsidP="000E261C">
            <w:pPr>
              <w:pStyle w:val="Tabletext"/>
            </w:pPr>
            <w:r w:rsidRPr="00C70209">
              <w:t>Christensen (2006)</w:t>
            </w:r>
            <w:r w:rsidRPr="00C70209">
              <w:fldChar w:fldCharType="begin"/>
            </w:r>
            <w:r w:rsidR="000E261C">
              <w:instrText xml:space="preserve"> ADDIN EN.CITE &lt;EndNote&gt;&lt;Cite&gt;&lt;Author&gt;Christensen&lt;/Author&gt;&lt;Year&gt;2006&lt;/Year&gt;&lt;RecNum&gt;132&lt;/RecNum&gt;&lt;DisplayText&gt;&lt;style face="superscript"&gt;294&lt;/style&gt;&lt;/DisplayText&gt;&lt;record&gt;&lt;rec-number&gt;132&lt;/rec-number&gt;&lt;foreign-keys&gt;&lt;key app="EN" db-id="9edve2wadsavt5ewavaxtda4f2tavzvts9ee" timestamp="1426550421"&gt;132&lt;/key&gt;&lt;/foreign-keys&gt;&lt;ref-type name="Journal Article"&gt;17&lt;/ref-type&gt;&lt;contributors&gt;&lt;authors&gt;&lt;author&gt;Christensen, R. D.&lt;/author&gt;&lt;author&gt;Henry, E.&lt;/author&gt;&lt;author&gt;Wiedmeier, S. E.&lt;/author&gt;&lt;author&gt;Stoddard, R. A.&lt;/author&gt;&lt;author&gt;Sola-Visner, M. C.&lt;/author&gt;&lt;author&gt;Lambert, D. K.&lt;/author&gt;&lt;author&gt;Kiehn, T. I.&lt;/author&gt;&lt;author&gt;Ainsworth, S.&lt;/author&gt;&lt;/authors&gt;&lt;/contributors&gt;&lt;titles&gt;&lt;title&gt;Thrombocytopenia among extremely low birth weight neonates: Data from a multihospital healthcare system&lt;/title&gt;&lt;secondary-title&gt;Journal of Perinatology&lt;/secondary-title&gt;&lt;/titles&gt;&lt;periodical&gt;&lt;full-title&gt;Journal of Perinatology&lt;/full-title&gt;&lt;/periodical&gt;&lt;pages&gt;348–353&lt;/pages&gt;&lt;volume&gt;26&lt;/volume&gt;&lt;number&gt;6&lt;/number&gt;&lt;dates&gt;&lt;year&gt;2006&lt;/year&gt;&lt;pub-dates&gt;&lt;date&gt;June&lt;/date&gt;&lt;/pub-dates&gt;&lt;/dates&gt;&lt;urls&gt;&lt;related-urls&gt;&lt;url&gt;http://www.ncbi.nlm.nih.gov/pubmed/16642027&lt;/url&gt;&lt;/related-urls&gt;&lt;/urls&gt;&lt;access-date&gt;13 April 2015&lt;/access-date&gt;&lt;/record&gt;&lt;/Cite&gt;&lt;/EndNote&gt;</w:instrText>
            </w:r>
            <w:r w:rsidRPr="00C70209">
              <w:fldChar w:fldCharType="separate"/>
            </w:r>
            <w:r w:rsidR="000E261C" w:rsidRPr="000E261C">
              <w:rPr>
                <w:noProof/>
                <w:vertAlign w:val="superscript"/>
              </w:rPr>
              <w:t>294</w:t>
            </w:r>
            <w:r w:rsidRPr="00C70209">
              <w:fldChar w:fldCharType="end"/>
            </w:r>
          </w:p>
        </w:tc>
        <w:tc>
          <w:tcPr>
            <w:tcW w:w="1487" w:type="dxa"/>
          </w:tcPr>
          <w:p w14:paraId="177FC129" w14:textId="77777777" w:rsidR="00206019" w:rsidRPr="00C70209" w:rsidRDefault="00206019" w:rsidP="005407AD">
            <w:pPr>
              <w:pStyle w:val="Tabletext"/>
            </w:pPr>
            <w:r w:rsidRPr="00C70209">
              <w:t>Retrospective cohort study</w:t>
            </w:r>
          </w:p>
          <w:p w14:paraId="1B2200C3" w14:textId="77777777" w:rsidR="00206019" w:rsidRPr="00C70209" w:rsidRDefault="00206019" w:rsidP="005407AD">
            <w:pPr>
              <w:pStyle w:val="Tabletext"/>
              <w:rPr>
                <w:i/>
              </w:rPr>
            </w:pPr>
            <w:r w:rsidRPr="00C70209">
              <w:rPr>
                <w:i/>
              </w:rPr>
              <w:t>Fair</w:t>
            </w:r>
          </w:p>
        </w:tc>
        <w:tc>
          <w:tcPr>
            <w:tcW w:w="2006" w:type="dxa"/>
          </w:tcPr>
          <w:p w14:paraId="0283FB88" w14:textId="77777777" w:rsidR="00206019" w:rsidRPr="00C70209" w:rsidRDefault="00206019" w:rsidP="005407AD">
            <w:pPr>
              <w:pStyle w:val="Tabletext"/>
            </w:pPr>
            <w:r w:rsidRPr="00C70209">
              <w:t>Preterm infants with ELBW (≤1000 g)</w:t>
            </w:r>
          </w:p>
          <w:p w14:paraId="1C5536D9" w14:textId="77777777" w:rsidR="00206019" w:rsidRPr="00C70209" w:rsidRDefault="00206019" w:rsidP="005407AD">
            <w:pPr>
              <w:pStyle w:val="Tabletext"/>
            </w:pPr>
            <w:r w:rsidRPr="00C70209">
              <w:t>N=284</w:t>
            </w:r>
          </w:p>
        </w:tc>
        <w:tc>
          <w:tcPr>
            <w:tcW w:w="1624" w:type="dxa"/>
          </w:tcPr>
          <w:p w14:paraId="0C25DD48" w14:textId="77777777" w:rsidR="00206019" w:rsidRPr="00C70209" w:rsidRDefault="00206019" w:rsidP="005407AD">
            <w:pPr>
              <w:pStyle w:val="Tabletext"/>
            </w:pPr>
            <w:r w:rsidRPr="00C70209">
              <w:t>Platelet transfusion versus no transfusion</w:t>
            </w:r>
          </w:p>
        </w:tc>
        <w:tc>
          <w:tcPr>
            <w:tcW w:w="1818" w:type="dxa"/>
          </w:tcPr>
          <w:p w14:paraId="23A6D159" w14:textId="77777777" w:rsidR="00206019" w:rsidRPr="00C70209" w:rsidRDefault="00206019" w:rsidP="005407AD">
            <w:pPr>
              <w:pStyle w:val="Tabletext"/>
            </w:pPr>
            <w:r w:rsidRPr="00C70209">
              <w:t xml:space="preserve">Mortality </w:t>
            </w:r>
          </w:p>
        </w:tc>
      </w:tr>
      <w:tr w:rsidR="00206019" w:rsidRPr="00C70209" w14:paraId="7AC479C2" w14:textId="77777777" w:rsidTr="005407AD">
        <w:tc>
          <w:tcPr>
            <w:tcW w:w="8421" w:type="dxa"/>
            <w:gridSpan w:val="5"/>
          </w:tcPr>
          <w:p w14:paraId="6A9F426F" w14:textId="77777777" w:rsidR="00206019" w:rsidRPr="00C70209" w:rsidRDefault="00206019" w:rsidP="005407AD">
            <w:pPr>
              <w:pStyle w:val="TableH3"/>
            </w:pPr>
            <w:r w:rsidRPr="00C70209">
              <w:t>Platelet transfusion compared with a different platelet transfusion strategy</w:t>
            </w:r>
          </w:p>
        </w:tc>
      </w:tr>
      <w:tr w:rsidR="00206019" w:rsidRPr="00C70209" w14:paraId="33A52DAA" w14:textId="77777777" w:rsidTr="005407AD">
        <w:tc>
          <w:tcPr>
            <w:tcW w:w="1486" w:type="dxa"/>
          </w:tcPr>
          <w:p w14:paraId="5E7FF4B8" w14:textId="64BA5825" w:rsidR="00206019" w:rsidRPr="00C70209" w:rsidRDefault="00206019" w:rsidP="000E261C">
            <w:pPr>
              <w:pStyle w:val="Tabletext"/>
            </w:pPr>
            <w:r w:rsidRPr="00C70209">
              <w:t>Von Lindern (2012)</w:t>
            </w:r>
            <w:r w:rsidRPr="00C70209">
              <w:fldChar w:fldCharType="begin"/>
            </w:r>
            <w:r w:rsidR="000E261C">
              <w:instrText xml:space="preserve"> ADDIN EN.CITE &lt;EndNote&gt;&lt;Cite&gt;&lt;Author&gt;Von Lindern&lt;/Author&gt;&lt;Year&gt;2012&lt;/Year&gt;&lt;RecNum&gt;144&lt;/RecNum&gt;&lt;DisplayText&gt;&lt;style face="superscript"&gt;295&lt;/style&gt;&lt;/DisplayText&gt;&lt;record&gt;&lt;rec-number&gt;144&lt;/rec-number&gt;&lt;foreign-keys&gt;&lt;key app="EN" db-id="9edve2wadsavt5ewavaxtda4f2tavzvts9ee" timestamp="1426550421"&gt;144&lt;/key&gt;&lt;/foreign-keys&gt;&lt;ref-type name="Journal Article"&gt;17&lt;/ref-type&gt;&lt;contributors&gt;&lt;authors&gt;&lt;author&gt;Von Lindern, J. S.&lt;/author&gt;&lt;author&gt;Hulzebos, C. V.&lt;/author&gt;&lt;author&gt;Bos, A. F.&lt;/author&gt;&lt;author&gt;Brand, A.&lt;/author&gt;&lt;author&gt;Walther, F. J.&lt;/author&gt;&lt;author&gt;Lopriore, E.&lt;/author&gt;&lt;/authors&gt;&lt;/contributors&gt;&lt;titles&gt;&lt;title&gt;Thrombocytopaenia and intraventricular haemorrhage in very premature infants: A tale of two cities&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348–352&lt;/pages&gt;&lt;volume&gt;97&lt;/volume&gt;&lt;number&gt;5&lt;/number&gt;&lt;keywords&gt;&lt;keyword&gt;infant&lt;/keyword&gt;&lt;/keywords&gt;&lt;dates&gt;&lt;year&gt;2012&lt;/year&gt;&lt;pub-dates&gt;&lt;date&gt;September&lt;/date&gt;&lt;/pub-dates&gt;&lt;/dates&gt;&lt;urls&gt;&lt;related-urls&gt;&lt;url&gt;http://fn.bmj.com/content/97/5/F348.long&lt;/url&gt;&lt;/related-urls&gt;&lt;/urls&gt;&lt;access-date&gt;13 April 2015&lt;/access-date&gt;&lt;/record&gt;&lt;/Cite&gt;&lt;/EndNote&gt;</w:instrText>
            </w:r>
            <w:r w:rsidRPr="00C70209">
              <w:fldChar w:fldCharType="separate"/>
            </w:r>
            <w:r w:rsidR="000E261C" w:rsidRPr="000E261C">
              <w:rPr>
                <w:noProof/>
                <w:vertAlign w:val="superscript"/>
              </w:rPr>
              <w:t>295</w:t>
            </w:r>
            <w:r w:rsidRPr="00C70209">
              <w:fldChar w:fldCharType="end"/>
            </w:r>
          </w:p>
        </w:tc>
        <w:tc>
          <w:tcPr>
            <w:tcW w:w="1487" w:type="dxa"/>
          </w:tcPr>
          <w:p w14:paraId="6DDC30C0" w14:textId="77777777" w:rsidR="00206019" w:rsidRPr="00C70209" w:rsidRDefault="00206019" w:rsidP="005407AD">
            <w:pPr>
              <w:pStyle w:val="Tabletext"/>
            </w:pPr>
            <w:r w:rsidRPr="00C70209">
              <w:t>Retrospective cohort</w:t>
            </w:r>
          </w:p>
          <w:p w14:paraId="334723E5" w14:textId="77777777" w:rsidR="00206019" w:rsidRPr="00C70209" w:rsidRDefault="00206019" w:rsidP="005407AD">
            <w:pPr>
              <w:pStyle w:val="Tabletext"/>
              <w:rPr>
                <w:i/>
              </w:rPr>
            </w:pPr>
            <w:r w:rsidRPr="00C70209">
              <w:rPr>
                <w:i/>
              </w:rPr>
              <w:t>Fair</w:t>
            </w:r>
          </w:p>
        </w:tc>
        <w:tc>
          <w:tcPr>
            <w:tcW w:w="2006" w:type="dxa"/>
          </w:tcPr>
          <w:p w14:paraId="4B38E2A1" w14:textId="77777777" w:rsidR="00206019" w:rsidRPr="00C70209" w:rsidRDefault="00206019" w:rsidP="005407AD">
            <w:pPr>
              <w:pStyle w:val="Tabletext"/>
            </w:pPr>
            <w:r w:rsidRPr="00C70209">
              <w:t>Preterm infants (&lt;32 weeks gestational age) with thrombocytopenia (platelet count &lt;150 x10</w:t>
            </w:r>
            <w:r w:rsidRPr="00C70209">
              <w:rPr>
                <w:vertAlign w:val="superscript"/>
              </w:rPr>
              <w:t>9</w:t>
            </w:r>
            <w:r w:rsidRPr="00C70209">
              <w:t>/L)</w:t>
            </w:r>
          </w:p>
          <w:p w14:paraId="605B1D8B" w14:textId="77777777" w:rsidR="00206019" w:rsidRPr="00C70209" w:rsidRDefault="00206019" w:rsidP="005407AD">
            <w:pPr>
              <w:pStyle w:val="Tabletext"/>
            </w:pPr>
            <w:r w:rsidRPr="00C70209">
              <w:t>N=679</w:t>
            </w:r>
          </w:p>
        </w:tc>
        <w:tc>
          <w:tcPr>
            <w:tcW w:w="1624" w:type="dxa"/>
          </w:tcPr>
          <w:p w14:paraId="22893C48" w14:textId="77777777" w:rsidR="00206019" w:rsidRPr="00C70209" w:rsidRDefault="00206019" w:rsidP="005407AD">
            <w:pPr>
              <w:pStyle w:val="Tabletext"/>
            </w:pPr>
            <w:r w:rsidRPr="00C70209">
              <w:t>Restrictive platelet transfusion</w:t>
            </w:r>
            <w:r w:rsidRPr="00C70209">
              <w:rPr>
                <w:vertAlign w:val="superscript"/>
              </w:rPr>
              <w:t>a</w:t>
            </w:r>
            <w:r w:rsidRPr="00C70209">
              <w:t xml:space="preserve"> versus liberal platelet transfusion</w:t>
            </w:r>
            <w:r w:rsidRPr="00C70209">
              <w:rPr>
                <w:vertAlign w:val="superscript"/>
              </w:rPr>
              <w:t>b</w:t>
            </w:r>
          </w:p>
        </w:tc>
        <w:tc>
          <w:tcPr>
            <w:tcW w:w="1818" w:type="dxa"/>
          </w:tcPr>
          <w:p w14:paraId="05DA6762" w14:textId="77777777" w:rsidR="00206019" w:rsidRPr="00C70209" w:rsidRDefault="00206019" w:rsidP="005407AD">
            <w:pPr>
              <w:pStyle w:val="Tabletext"/>
            </w:pPr>
            <w:r w:rsidRPr="00C70209">
              <w:t>Mortality</w:t>
            </w:r>
          </w:p>
          <w:p w14:paraId="26BCCA2F" w14:textId="77777777" w:rsidR="00206019" w:rsidRPr="00C70209" w:rsidRDefault="00206019" w:rsidP="005407AD">
            <w:pPr>
              <w:pStyle w:val="Tabletext"/>
            </w:pPr>
            <w:r w:rsidRPr="00C70209">
              <w:t>Bleeding events</w:t>
            </w:r>
          </w:p>
        </w:tc>
      </w:tr>
    </w:tbl>
    <w:p w14:paraId="62D59C43" w14:textId="644641C2" w:rsidR="00206019" w:rsidRPr="00C70209" w:rsidRDefault="00206019" w:rsidP="005407AD">
      <w:pPr>
        <w:pStyle w:val="TableFigNotes0"/>
        <w:rPr>
          <w:vertAlign w:val="superscript"/>
        </w:rPr>
      </w:pPr>
      <w:r w:rsidRPr="00C70209">
        <w:t>ELBW, extremely low birth weight</w:t>
      </w:r>
    </w:p>
    <w:p w14:paraId="37D89773" w14:textId="77777777" w:rsidR="00206019" w:rsidRPr="00C70209" w:rsidRDefault="00206019" w:rsidP="005407AD">
      <w:pPr>
        <w:pStyle w:val="TableFigNotes0"/>
      </w:pPr>
      <w:r w:rsidRPr="00C70209">
        <w:rPr>
          <w:b/>
        </w:rPr>
        <w:t>a.</w:t>
      </w:r>
      <w:r w:rsidRPr="00C70209">
        <w:rPr>
          <w:vertAlign w:val="superscript"/>
        </w:rPr>
        <w:t xml:space="preserve"> </w:t>
      </w:r>
      <w:r w:rsidRPr="00C70209">
        <w:t>Transfused when active haemorrhage and platelet count &lt;50x10</w:t>
      </w:r>
      <w:r w:rsidRPr="00C70209">
        <w:rPr>
          <w:vertAlign w:val="superscript"/>
        </w:rPr>
        <w:t>9</w:t>
      </w:r>
      <w:r w:rsidRPr="00C70209">
        <w:t>/L.</w:t>
      </w:r>
    </w:p>
    <w:p w14:paraId="0B36D9D7" w14:textId="77777777" w:rsidR="00206019" w:rsidRPr="00C70209" w:rsidRDefault="00206019" w:rsidP="005407AD">
      <w:pPr>
        <w:pStyle w:val="TableFigNotes18"/>
        <w:rPr>
          <w:b/>
        </w:rPr>
      </w:pPr>
      <w:r w:rsidRPr="00C70209">
        <w:rPr>
          <w:b/>
        </w:rPr>
        <w:t xml:space="preserve">b. </w:t>
      </w:r>
      <w:r w:rsidRPr="00C70209">
        <w:t>Transfused according to predefined platelet count threshold.</w:t>
      </w:r>
    </w:p>
    <w:p w14:paraId="524FD662" w14:textId="77777777" w:rsidR="00206019" w:rsidRPr="00C70209" w:rsidRDefault="00206019" w:rsidP="005407AD">
      <w:pPr>
        <w:pStyle w:val="TableFigNotes0"/>
        <w:rPr>
          <w:rFonts w:ascii="Arial" w:hAnsi="Arial" w:cs="Arial"/>
          <w:b/>
          <w:bCs/>
          <w:sz w:val="20"/>
          <w:szCs w:val="28"/>
          <w:lang w:eastAsia="en-GB"/>
        </w:rPr>
      </w:pPr>
      <w:r w:rsidRPr="00C70209" w:rsidDel="00A1766A">
        <w:t xml:space="preserve"> </w:t>
      </w:r>
      <w:r w:rsidRPr="00C70209">
        <w:br w:type="page"/>
      </w:r>
    </w:p>
    <w:p w14:paraId="5BE0602A" w14:textId="77777777" w:rsidR="00206019" w:rsidRPr="00C70209" w:rsidRDefault="00206019" w:rsidP="005407AD">
      <w:pPr>
        <w:pStyle w:val="Heading5"/>
        <w:rPr>
          <w:lang w:val="en-AU"/>
        </w:rPr>
      </w:pPr>
      <w:r w:rsidRPr="00C70209">
        <w:rPr>
          <w:lang w:val="en-AU"/>
        </w:rPr>
        <w:t>Results</w:t>
      </w:r>
    </w:p>
    <w:p w14:paraId="49D6210B" w14:textId="77777777" w:rsidR="00206019" w:rsidRPr="00C70209" w:rsidRDefault="00206019" w:rsidP="005407AD">
      <w:pPr>
        <w:pStyle w:val="Heading6"/>
      </w:pPr>
      <w:r w:rsidRPr="00C70209">
        <w:t>Mortality</w:t>
      </w:r>
    </w:p>
    <w:p w14:paraId="36BE9184" w14:textId="77777777" w:rsidR="00206019" w:rsidRPr="00C70209" w:rsidRDefault="00206019" w:rsidP="005407AD">
      <w:pPr>
        <w:pStyle w:val="Heading7"/>
      </w:pPr>
      <w:r w:rsidRPr="00C70209">
        <w:t>Platelet transfusion compared with no platelet transfusion</w:t>
      </w:r>
    </w:p>
    <w:p w14:paraId="47E14BB8" w14:textId="7655AC28" w:rsidR="00206019" w:rsidRPr="00C70209" w:rsidRDefault="00206019" w:rsidP="005407AD">
      <w:pPr>
        <w:pStyle w:val="BodyText"/>
        <w:rPr>
          <w:lang w:eastAsia="en-GB"/>
        </w:rPr>
      </w:pPr>
      <w:r w:rsidRPr="00C70209">
        <w:t>The systematic review and hand-searching process identified three</w:t>
      </w:r>
      <w:r w:rsidRPr="00C70209">
        <w:rPr>
          <w:lang w:eastAsia="en-GB"/>
        </w:rPr>
        <w:t xml:space="preserve"> Level III studies (Baer 2007,</w:t>
      </w:r>
      <w:r w:rsidRPr="00C70209">
        <w:rPr>
          <w:bCs/>
          <w:lang w:eastAsia="en-GB"/>
        </w:rPr>
        <w:t xml:space="preserve"> Bonifacio 2007, Christensen 2006) of variable quality </w:t>
      </w:r>
      <w:r w:rsidRPr="00C70209">
        <w:rPr>
          <w:bCs/>
          <w:iCs/>
          <w:lang w:eastAsia="en-GB"/>
        </w:rPr>
        <w:t>that</w:t>
      </w:r>
      <w:r w:rsidRPr="00C70209">
        <w:rPr>
          <w:lang w:eastAsia="en-GB"/>
        </w:rPr>
        <w:t xml:space="preserve"> </w:t>
      </w:r>
      <w:r w:rsidRPr="00C70209">
        <w:rPr>
          <w:bCs/>
          <w:lang w:eastAsia="en-GB"/>
        </w:rPr>
        <w:t>examined the association between platelet transfusion and mortality among preterm infants.</w:t>
      </w:r>
      <w:r w:rsidRPr="00C70209">
        <w:rPr>
          <w:lang w:eastAsia="en-GB"/>
        </w:rPr>
        <w:t xml:space="preserve"> </w:t>
      </w:r>
      <w:r w:rsidRPr="00C70209">
        <w:rPr>
          <w:b/>
          <w:lang w:eastAsia="en-GB"/>
        </w:rPr>
        <w:fldChar w:fldCharType="begin"/>
      </w:r>
      <w:r w:rsidRPr="00C70209">
        <w:rPr>
          <w:b/>
          <w:lang w:eastAsia="en-GB"/>
        </w:rPr>
        <w:instrText xml:space="preserve"> REF _Ref412455621 \h  \* MERGEFORMAT </w:instrText>
      </w:r>
      <w:r w:rsidRPr="00C70209">
        <w:rPr>
          <w:b/>
          <w:lang w:eastAsia="en-GB"/>
        </w:rPr>
      </w:r>
      <w:r w:rsidRPr="00C70209">
        <w:rPr>
          <w:b/>
          <w:lang w:eastAsia="en-GB"/>
        </w:rPr>
        <w:fldChar w:fldCharType="separate"/>
      </w:r>
      <w:r w:rsidR="000F7A9B" w:rsidRPr="000F7A9B">
        <w:rPr>
          <w:b/>
        </w:rPr>
        <w:t>Table 3.3.6</w:t>
      </w:r>
      <w:r w:rsidRPr="00C70209">
        <w:rPr>
          <w:b/>
          <w:lang w:eastAsia="en-GB"/>
        </w:rPr>
        <w:fldChar w:fldCharType="end"/>
      </w:r>
      <w:r w:rsidRPr="00C70209">
        <w:rPr>
          <w:b/>
          <w:lang w:eastAsia="en-GB"/>
        </w:rPr>
        <w:t xml:space="preserve"> </w:t>
      </w:r>
      <w:r w:rsidRPr="00C70209">
        <w:rPr>
          <w:lang w:eastAsia="en-GB"/>
        </w:rPr>
        <w:t>summarises the results of these studies.</w:t>
      </w:r>
    </w:p>
    <w:p w14:paraId="2922B8B9" w14:textId="1743C63B" w:rsidR="00206019" w:rsidRPr="00C70209" w:rsidRDefault="00206019" w:rsidP="005407AD">
      <w:pPr>
        <w:pStyle w:val="BodyText"/>
        <w:rPr>
          <w:bCs/>
        </w:rPr>
      </w:pPr>
      <w:r w:rsidRPr="00C70209">
        <w:rPr>
          <w:bCs/>
        </w:rPr>
        <w:t>Baer (2007) assessed mortality among 1600 neonatal patients and reported transfusion of platelets to be a significant predictor of mortality (unadjusted; RR 9.18; 95%CI 5.70, 14.79). The analysis revealed an increasing number of platelet transfusions to be associated with a significant increased risk of death with a linear regression analysis reported to show an increasing risk of mortality with each additional platelet transfusion (OR 1.14; 95%CI 1.10, 1.18).</w:t>
      </w:r>
      <w:r w:rsidR="00441DBB" w:rsidRPr="00C70209">
        <w:rPr>
          <w:bCs/>
        </w:rPr>
        <w:t xml:space="preserve"> </w:t>
      </w:r>
      <w:r w:rsidRPr="00C70209">
        <w:rPr>
          <w:bCs/>
        </w:rPr>
        <w:t>In a logistic regression analysis of patients who received ≤10 platelet transfusions only, there was also an increased association between platelet transfusion and mortality reported (OR 1.45, 95% CI NR).</w:t>
      </w:r>
    </w:p>
    <w:p w14:paraId="341553BF" w14:textId="7281CBD4" w:rsidR="00206019" w:rsidRPr="00C70209" w:rsidRDefault="00206019" w:rsidP="005407AD">
      <w:pPr>
        <w:pStyle w:val="BodyText"/>
        <w:rPr>
          <w:bCs/>
        </w:rPr>
      </w:pPr>
      <w:r w:rsidRPr="00C70209">
        <w:rPr>
          <w:bCs/>
        </w:rPr>
        <w:t xml:space="preserve">Baer (2007) also conducted a sensitivity analyses to test 48 hypothetical scenarios combining the risk of additional platelet transfusions and unmeasured variables on mortality. Known and unknown predictors of mortality were considered. The observed OR of 1.14 (95%CI 1.10, 1.18) occurred when r=0. Results of the sensitivity analysis showed that for all 24 scenarios with </w:t>
      </w:r>
      <w:r w:rsidR="001A475D" w:rsidRPr="001A475D">
        <w:rPr>
          <w:bCs/>
          <w:i/>
        </w:rPr>
        <w:t>P &lt; </w:t>
      </w:r>
      <w:r w:rsidRPr="00C70209">
        <w:rPr>
          <w:bCs/>
        </w:rPr>
        <w:t>0.6, there was a statistically significant adverse effect of additional platelet transfusions on mortality, beyond the effect of the observed variable.</w:t>
      </w:r>
    </w:p>
    <w:p w14:paraId="313A8541" w14:textId="6F216346" w:rsidR="00206019" w:rsidRPr="00C70209" w:rsidRDefault="00206019" w:rsidP="005407AD">
      <w:pPr>
        <w:pStyle w:val="BodyText"/>
      </w:pPr>
      <w:r w:rsidRPr="00C70209">
        <w:t xml:space="preserve">The authors concluded that </w:t>
      </w:r>
      <w:r w:rsidR="00441DBB" w:rsidRPr="00C70209">
        <w:t>“</w:t>
      </w:r>
      <w:r w:rsidRPr="00C70209">
        <w:rPr>
          <w:i/>
          <w:szCs w:val="18"/>
        </w:rPr>
        <w:t>the number of platelet transfusions administered in the NICU predicts the mortality rate”</w:t>
      </w:r>
      <w:r w:rsidRPr="00C70209">
        <w:rPr>
          <w:i/>
        </w:rPr>
        <w:t xml:space="preserve"> </w:t>
      </w:r>
      <w:r w:rsidRPr="00C70209">
        <w:t>and that “</w:t>
      </w:r>
      <w:r w:rsidRPr="00C70209">
        <w:rPr>
          <w:i/>
          <w:szCs w:val="18"/>
        </w:rPr>
        <w:t xml:space="preserve">the present data and the sensitivity analysis both suggest that some of this correlation is due to harmful effects of multiple platelet transfusions in this group of </w:t>
      </w:r>
      <w:r w:rsidR="00441DBB" w:rsidRPr="00C70209">
        <w:rPr>
          <w:i/>
          <w:szCs w:val="18"/>
        </w:rPr>
        <w:t>patients”</w:t>
      </w:r>
      <w:r w:rsidRPr="00C70209">
        <w:rPr>
          <w:i/>
          <w:szCs w:val="18"/>
        </w:rPr>
        <w:t>.</w:t>
      </w:r>
    </w:p>
    <w:p w14:paraId="2D16D14D" w14:textId="3D6B4DD8" w:rsidR="00206019" w:rsidRPr="00C70209" w:rsidRDefault="00206019" w:rsidP="005407AD">
      <w:pPr>
        <w:pStyle w:val="BodyText"/>
        <w:rPr>
          <w:bCs/>
        </w:rPr>
      </w:pPr>
      <w:r w:rsidRPr="00C70209">
        <w:rPr>
          <w:bCs/>
        </w:rPr>
        <w:t xml:space="preserve">Bonifacio (2007) was a nested </w:t>
      </w:r>
      <w:r w:rsidR="00C56734" w:rsidRPr="00C70209">
        <w:rPr>
          <w:bCs/>
        </w:rPr>
        <w:t>case–control</w:t>
      </w:r>
      <w:r w:rsidRPr="00C70209">
        <w:rPr>
          <w:bCs/>
        </w:rPr>
        <w:t xml:space="preserve"> study of 94 preterm infants with thrombocytopenia and 70 preterm infants without thrombocytopenia. The authors found a significant difference in mortality that favoured no platelet transfusion (RR 2.66; CI 1.05, 6.70); however in a subgroup analyses according age the effect was not significant (&lt;28 weeks gestational age; RR 3.57; CI 0.57, 22.38 and gestational age 28–32 weeks; RR 1.82; CI 0.51, 6.53).</w:t>
      </w:r>
    </w:p>
    <w:p w14:paraId="5F6843C6" w14:textId="589629BD" w:rsidR="00206019" w:rsidRPr="00C70209" w:rsidRDefault="00206019" w:rsidP="005407AD">
      <w:pPr>
        <w:pStyle w:val="BodyText"/>
        <w:rPr>
          <w:bCs/>
          <w:iCs/>
        </w:rPr>
      </w:pPr>
      <w:r w:rsidRPr="00C70209">
        <w:rPr>
          <w:bCs/>
        </w:rPr>
        <w:t>Christensen (2006) found no significant difference in mortality between platelet transfusion and no platelet transfusion in all patients, regardless of platelet count (RR 1.44; 95%CI 0.89, 2.35). However in thrombocytopenic patients, there was a significant difference favouring no platelet transfusion for all-cause mortality (RR 2.54; 95%CI 1.17, 5.51).</w:t>
      </w:r>
      <w:r w:rsidRPr="00C70209">
        <w:rPr>
          <w:i/>
          <w:iCs/>
        </w:rPr>
        <w:t xml:space="preserve"> </w:t>
      </w:r>
      <w:r w:rsidRPr="00C70209">
        <w:rPr>
          <w:iCs/>
        </w:rPr>
        <w:t xml:space="preserve">The authors conducted a subgroup analyses stratified by number of platelet transfusions received. Infants who received </w:t>
      </w:r>
      <w:r w:rsidRPr="00C70209">
        <w:rPr>
          <w:bCs/>
          <w:iCs/>
        </w:rPr>
        <w:t>1–5 platelet transfusions were significantly more likely to die (all-cause mortality; RR 2.26; 95%CI 1.00, 5.09 and mortality during thrombocytopenia; RR 2.49; 95%CI 1.04, 5.98); but there was no association between the number of platelets transfused and mortality after thrombocytopenia had resolved (RR 0.83; 95%CI 0.05, 13.08). A similar trend was seen in infants who received &gt;5 platelet transfusions. That is, there were significant between-group differences for all-cause mortality (RR 3.32; 95%CI 1.38, 7.99) and mortality during thrombocytopenia (RR 3.10; 95%CI 1.16, 8.25) that favoured no platelet transfusion, but there was no difference in the incidence of mortality after thrombocytopenia had resolved (RR 4.65; 95%CI 0.44, 49.54).</w:t>
      </w:r>
    </w:p>
    <w:p w14:paraId="3DFCE3BD" w14:textId="77777777" w:rsidR="00206019" w:rsidRPr="00C70209" w:rsidRDefault="00206019" w:rsidP="005407AD">
      <w:pPr>
        <w:pStyle w:val="BodyText"/>
        <w:rPr>
          <w:bCs/>
          <w:iCs/>
        </w:rPr>
        <w:sectPr w:rsidR="00206019" w:rsidRPr="00C70209" w:rsidSect="005407AD">
          <w:pgSz w:w="11906" w:h="16838" w:code="9"/>
          <w:pgMar w:top="1440" w:right="1440" w:bottom="1440" w:left="1440" w:header="709" w:footer="709" w:gutter="0"/>
          <w:cols w:space="708"/>
          <w:docGrid w:linePitch="326"/>
        </w:sectPr>
      </w:pPr>
      <w:r w:rsidRPr="00C70209">
        <w:rPr>
          <w:bCs/>
          <w:iCs/>
        </w:rPr>
        <w:t xml:space="preserve"> </w:t>
      </w:r>
    </w:p>
    <w:p w14:paraId="29B99736" w14:textId="77777777" w:rsidR="00206019" w:rsidRPr="00C70209" w:rsidRDefault="00206019" w:rsidP="005407AD">
      <w:pPr>
        <w:pStyle w:val="Caption"/>
      </w:pPr>
      <w:bookmarkStart w:id="676" w:name="_Ref412455621"/>
      <w:bookmarkStart w:id="677" w:name="_Toc427747163"/>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6</w:t>
      </w:r>
      <w:r w:rsidRPr="00C70209">
        <w:fldChar w:fldCharType="end"/>
      </w:r>
      <w:bookmarkEnd w:id="676"/>
      <w:r w:rsidRPr="00C70209">
        <w:tab/>
        <w:t>Preterm infants: Results for platelet transfusion versus no platelet transfusion – mortality</w:t>
      </w:r>
      <w:bookmarkEnd w:id="677"/>
    </w:p>
    <w:tbl>
      <w:tblPr>
        <w:tblW w:w="50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6"/>
        <w:gridCol w:w="1391"/>
        <w:gridCol w:w="1391"/>
        <w:gridCol w:w="1394"/>
        <w:gridCol w:w="1391"/>
        <w:gridCol w:w="1476"/>
        <w:gridCol w:w="1473"/>
        <w:gridCol w:w="1479"/>
        <w:gridCol w:w="1697"/>
      </w:tblGrid>
      <w:tr w:rsidR="00206019" w:rsidRPr="00C70209" w14:paraId="6548DCE4" w14:textId="77777777" w:rsidTr="005407AD">
        <w:trPr>
          <w:cantSplit/>
          <w:tblHeader/>
        </w:trPr>
        <w:tc>
          <w:tcPr>
            <w:tcW w:w="389" w:type="pct"/>
            <w:vMerge w:val="restart"/>
          </w:tcPr>
          <w:p w14:paraId="4FEACC61" w14:textId="77777777" w:rsidR="00206019" w:rsidRPr="00C70209" w:rsidRDefault="00206019" w:rsidP="005407AD">
            <w:pPr>
              <w:pStyle w:val="TableH2"/>
              <w:rPr>
                <w:rFonts w:eastAsia="Arial Unicode MS"/>
              </w:rPr>
            </w:pPr>
            <w:r w:rsidRPr="00C70209">
              <w:rPr>
                <w:rFonts w:eastAsia="Arial Unicode MS"/>
              </w:rPr>
              <w:t>Study</w:t>
            </w:r>
          </w:p>
          <w:p w14:paraId="7DAF964D"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54260BD8"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2" w:type="pct"/>
            <w:vMerge w:val="restart"/>
          </w:tcPr>
          <w:p w14:paraId="52A151AF"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11C775DA"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2C00E66B" w14:textId="77777777" w:rsidR="00206019" w:rsidRPr="00C70209" w:rsidRDefault="00206019" w:rsidP="005407AD">
            <w:pPr>
              <w:pStyle w:val="TableH2"/>
              <w:rPr>
                <w:rFonts w:eastAsia="Arial Unicode MS"/>
              </w:rPr>
            </w:pPr>
            <w:r w:rsidRPr="00C70209">
              <w:rPr>
                <w:rFonts w:eastAsia="Arial Unicode MS"/>
              </w:rPr>
              <w:t>Setting</w:t>
            </w:r>
          </w:p>
          <w:p w14:paraId="39944F85"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09BB6116"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74882C35"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2714D555"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4DF8790C" w14:textId="77777777" w:rsidTr="005407AD">
        <w:trPr>
          <w:cantSplit/>
          <w:tblHeader/>
        </w:trPr>
        <w:tc>
          <w:tcPr>
            <w:tcW w:w="389" w:type="pct"/>
            <w:vMerge/>
          </w:tcPr>
          <w:p w14:paraId="374F0DD1" w14:textId="77777777" w:rsidR="00206019" w:rsidRPr="00C70209" w:rsidRDefault="00206019" w:rsidP="005407AD">
            <w:pPr>
              <w:pStyle w:val="TableH2"/>
              <w:rPr>
                <w:rFonts w:eastAsia="Arial Unicode MS"/>
              </w:rPr>
            </w:pPr>
          </w:p>
        </w:tc>
        <w:tc>
          <w:tcPr>
            <w:tcW w:w="492" w:type="pct"/>
            <w:vMerge/>
          </w:tcPr>
          <w:p w14:paraId="6ED1CF7C" w14:textId="77777777" w:rsidR="00206019" w:rsidRPr="00C70209" w:rsidRDefault="00206019" w:rsidP="005407AD">
            <w:pPr>
              <w:pStyle w:val="TableH2"/>
              <w:rPr>
                <w:rFonts w:eastAsia="Arial Unicode MS"/>
              </w:rPr>
            </w:pPr>
          </w:p>
        </w:tc>
        <w:tc>
          <w:tcPr>
            <w:tcW w:w="490" w:type="pct"/>
            <w:vMerge/>
          </w:tcPr>
          <w:p w14:paraId="0211A99C" w14:textId="77777777" w:rsidR="00206019" w:rsidRPr="00C70209" w:rsidRDefault="00206019" w:rsidP="005407AD">
            <w:pPr>
              <w:pStyle w:val="TableH2"/>
              <w:rPr>
                <w:rFonts w:eastAsia="Arial Unicode MS"/>
              </w:rPr>
            </w:pPr>
          </w:p>
        </w:tc>
        <w:tc>
          <w:tcPr>
            <w:tcW w:w="490" w:type="pct"/>
            <w:vMerge/>
          </w:tcPr>
          <w:p w14:paraId="7AA465F6" w14:textId="77777777" w:rsidR="00206019" w:rsidRPr="00C70209" w:rsidRDefault="00206019" w:rsidP="005407AD">
            <w:pPr>
              <w:pStyle w:val="TableH2"/>
              <w:rPr>
                <w:rFonts w:eastAsia="Arial Unicode MS"/>
              </w:rPr>
            </w:pPr>
          </w:p>
        </w:tc>
        <w:tc>
          <w:tcPr>
            <w:tcW w:w="491" w:type="pct"/>
            <w:vMerge/>
          </w:tcPr>
          <w:p w14:paraId="0FE89997" w14:textId="77777777" w:rsidR="00206019" w:rsidRPr="00C70209" w:rsidRDefault="00206019" w:rsidP="005407AD">
            <w:pPr>
              <w:pStyle w:val="TableH2"/>
              <w:rPr>
                <w:rFonts w:eastAsia="Arial Unicode MS"/>
              </w:rPr>
            </w:pPr>
          </w:p>
        </w:tc>
        <w:tc>
          <w:tcPr>
            <w:tcW w:w="490" w:type="pct"/>
            <w:vMerge/>
          </w:tcPr>
          <w:p w14:paraId="6958ECC7" w14:textId="77777777" w:rsidR="00206019" w:rsidRPr="00C70209" w:rsidRDefault="00206019" w:rsidP="005407AD">
            <w:pPr>
              <w:pStyle w:val="TableH2"/>
              <w:rPr>
                <w:rFonts w:eastAsia="Arial Unicode MS"/>
              </w:rPr>
            </w:pPr>
          </w:p>
        </w:tc>
        <w:tc>
          <w:tcPr>
            <w:tcW w:w="520" w:type="pct"/>
          </w:tcPr>
          <w:p w14:paraId="13806D9B" w14:textId="77777777" w:rsidR="00206019" w:rsidRPr="00C70209" w:rsidRDefault="00206019" w:rsidP="005407AD">
            <w:pPr>
              <w:pStyle w:val="TableH2"/>
              <w:rPr>
                <w:rFonts w:eastAsia="Arial Unicode MS"/>
              </w:rPr>
            </w:pPr>
            <w:r w:rsidRPr="00C70209">
              <w:rPr>
                <w:rFonts w:eastAsia="Arial Unicode MS"/>
              </w:rPr>
              <w:t>Platelet transfusion</w:t>
            </w:r>
          </w:p>
          <w:p w14:paraId="40F98895"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3FF99B96" w14:textId="77777777" w:rsidR="00206019" w:rsidRPr="00C70209" w:rsidRDefault="00206019" w:rsidP="005407AD">
            <w:pPr>
              <w:pStyle w:val="TableH2"/>
              <w:rPr>
                <w:rFonts w:eastAsia="Arial Unicode MS"/>
              </w:rPr>
            </w:pPr>
            <w:r w:rsidRPr="00C70209">
              <w:rPr>
                <w:rFonts w:eastAsia="Arial Unicode MS"/>
              </w:rPr>
              <w:t>No platelet transfusion</w:t>
            </w:r>
          </w:p>
          <w:p w14:paraId="65D2B310"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5F2C6A64"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45FA68A7" w14:textId="77777777" w:rsidR="00206019" w:rsidRPr="00C70209" w:rsidRDefault="00206019" w:rsidP="005407AD">
            <w:pPr>
              <w:pStyle w:val="TableH2"/>
              <w:rPr>
                <w:rFonts w:eastAsia="Arial Unicode MS"/>
                <w:i/>
              </w:rPr>
            </w:pPr>
            <w:r w:rsidRPr="00C70209">
              <w:rPr>
                <w:rFonts w:eastAsia="Arial Unicode MS"/>
                <w:i/>
              </w:rPr>
              <w:t>Statistical significance</w:t>
            </w:r>
          </w:p>
          <w:p w14:paraId="328D9ED8" w14:textId="104C359D"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7E138594"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0EFAA83C" w14:textId="77777777" w:rsidTr="005407AD">
        <w:trPr>
          <w:cantSplit/>
        </w:trPr>
        <w:tc>
          <w:tcPr>
            <w:tcW w:w="5000" w:type="pct"/>
            <w:gridSpan w:val="10"/>
            <w:shd w:val="clear" w:color="auto" w:fill="000000" w:themeFill="text1"/>
          </w:tcPr>
          <w:p w14:paraId="5048ABFB"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I evidence</w:t>
            </w:r>
          </w:p>
        </w:tc>
      </w:tr>
      <w:tr w:rsidR="00206019" w:rsidRPr="00C70209" w14:paraId="24C17F39" w14:textId="77777777" w:rsidTr="005407AD">
        <w:trPr>
          <w:cantSplit/>
        </w:trPr>
        <w:tc>
          <w:tcPr>
            <w:tcW w:w="389" w:type="pct"/>
            <w:vMerge w:val="restart"/>
          </w:tcPr>
          <w:p w14:paraId="4114B66D" w14:textId="285A4C5E" w:rsidR="00206019" w:rsidRPr="00C70209" w:rsidRDefault="00206019" w:rsidP="005407AD">
            <w:pPr>
              <w:pStyle w:val="Tabletext-evidencematrix"/>
            </w:pPr>
            <w:r w:rsidRPr="00C70209">
              <w:t>Baer 2007</w:t>
            </w:r>
            <w:r w:rsidRPr="00C70209">
              <w:fldChar w:fldCharType="begin"/>
            </w:r>
            <w:r w:rsidR="000E261C">
              <w:instrText xml:space="preserve"> ADDIN EN.CITE &lt;EndNote&gt;&lt;Cite&gt;&lt;Author&gt;Baer&lt;/Author&gt;&lt;Year&gt;2007&lt;/Year&gt;&lt;RecNum&gt;130&lt;/RecNum&gt;&lt;DisplayText&gt;&lt;style face="superscript"&gt;292&lt;/style&gt;&lt;/DisplayText&gt;&lt;record&gt;&lt;rec-number&gt;130&lt;/rec-number&gt;&lt;foreign-keys&gt;&lt;key app="EN" db-id="9edve2wadsavt5ewavaxtda4f2tavzvts9ee" timestamp="1426550421"&gt;130&lt;/key&gt;&lt;/foreign-keys&gt;&lt;ref-type name="Journal Article"&gt;17&lt;/ref-type&gt;&lt;contributors&gt;&lt;authors&gt;&lt;author&gt;Baer, V. L.&lt;/author&gt;&lt;author&gt;Lambert, D. K.&lt;/author&gt;&lt;author&gt;Henry, E.&lt;/author&gt;&lt;author&gt;Snow, G. L.&lt;/author&gt;&lt;author&gt;Sola-Visner, M. C.&lt;/author&gt;&lt;author&gt;Christensen, R. D.&lt;/author&gt;&lt;/authors&gt;&lt;/contributors&gt;&lt;titles&gt;&lt;title&gt;Do platelet transfusions in the NICU adversely affect survival? Analysis of 1600 thrombocytopenic neonates in a multihospital healthcare system&lt;/title&gt;&lt;secondary-title&gt;Journal of Perinatology&lt;/secondary-title&gt;&lt;/titles&gt;&lt;periodical&gt;&lt;full-title&gt;Journal of Perinatology&lt;/full-title&gt;&lt;/periodical&gt;&lt;pages&gt;790–796&lt;/pages&gt;&lt;volume&gt;27&lt;/volume&gt;&lt;number&gt;12&lt;/number&gt;&lt;keywords&gt;&lt;keyword&gt;transfusion&lt;/keyword&gt;&lt;/keywords&gt;&lt;dates&gt;&lt;year&gt;2007&lt;/year&gt;&lt;pub-dates&gt;&lt;date&gt;September&lt;/date&gt;&lt;/pub-dates&gt;&lt;/dates&gt;&lt;urls&gt;&lt;related-urls&gt;&lt;url&gt;http://www.ncbi.nlm.nih.gov/pubmed/17855804&lt;/url&gt;&lt;/related-urls&gt;&lt;/urls&gt;&lt;/record&gt;&lt;/Cite&gt;&lt;/EndNote&gt;</w:instrText>
            </w:r>
            <w:r w:rsidRPr="00C70209">
              <w:fldChar w:fldCharType="separate"/>
            </w:r>
            <w:r w:rsidR="000E261C" w:rsidRPr="000E261C">
              <w:rPr>
                <w:noProof/>
                <w:vertAlign w:val="superscript"/>
              </w:rPr>
              <w:t>292</w:t>
            </w:r>
            <w:r w:rsidRPr="00C70209">
              <w:fldChar w:fldCharType="end"/>
            </w:r>
          </w:p>
          <w:p w14:paraId="52A74904" w14:textId="77777777" w:rsidR="00206019" w:rsidRPr="00C70209" w:rsidRDefault="00206019" w:rsidP="005407AD">
            <w:pPr>
              <w:pStyle w:val="Tabletext-evidencematrix"/>
            </w:pPr>
            <w:r w:rsidRPr="00C70209">
              <w:t>Level III–2</w:t>
            </w:r>
          </w:p>
          <w:p w14:paraId="76A8FAFD" w14:textId="77777777" w:rsidR="00206019" w:rsidRPr="00C70209" w:rsidRDefault="00206019" w:rsidP="005407AD">
            <w:pPr>
              <w:pStyle w:val="Tabletext-evidencematrix"/>
              <w:rPr>
                <w:i/>
              </w:rPr>
            </w:pPr>
            <w:r w:rsidRPr="00C70209">
              <w:rPr>
                <w:i/>
              </w:rPr>
              <w:t>Good</w:t>
            </w:r>
          </w:p>
        </w:tc>
        <w:tc>
          <w:tcPr>
            <w:tcW w:w="492" w:type="pct"/>
            <w:vMerge w:val="restart"/>
          </w:tcPr>
          <w:p w14:paraId="4BB1A243" w14:textId="77777777" w:rsidR="00206019" w:rsidRPr="00C70209" w:rsidRDefault="00206019" w:rsidP="005407AD">
            <w:pPr>
              <w:pStyle w:val="Tabletext-evidencematrix"/>
            </w:pPr>
            <w:r w:rsidRPr="00C70209">
              <w:t>N=1600</w:t>
            </w:r>
          </w:p>
        </w:tc>
        <w:tc>
          <w:tcPr>
            <w:tcW w:w="490" w:type="pct"/>
            <w:vMerge w:val="restart"/>
          </w:tcPr>
          <w:p w14:paraId="78AAC2F9" w14:textId="77777777" w:rsidR="00206019" w:rsidRPr="00C70209" w:rsidRDefault="00206019" w:rsidP="005407AD">
            <w:pPr>
              <w:pStyle w:val="Tabletext-evidencematrix"/>
            </w:pPr>
            <w:r w:rsidRPr="00C70209">
              <w:t>Neonates with thrombocytopenia who had survived &gt;48 hours and were admitted to the NICU</w:t>
            </w:r>
          </w:p>
        </w:tc>
        <w:tc>
          <w:tcPr>
            <w:tcW w:w="490" w:type="pct"/>
            <w:vMerge w:val="restart"/>
          </w:tcPr>
          <w:p w14:paraId="4A06B41B" w14:textId="77777777" w:rsidR="00206019" w:rsidRPr="00C70209" w:rsidRDefault="00206019" w:rsidP="005407AD">
            <w:pPr>
              <w:pStyle w:val="Tabletext-evidencematrix"/>
            </w:pPr>
            <w:r w:rsidRPr="00C70209">
              <w:t>Multiple NICUs, USA</w:t>
            </w:r>
          </w:p>
        </w:tc>
        <w:tc>
          <w:tcPr>
            <w:tcW w:w="491" w:type="pct"/>
            <w:vMerge w:val="restart"/>
          </w:tcPr>
          <w:p w14:paraId="7E384E24" w14:textId="77777777" w:rsidR="00206019" w:rsidRPr="00C70209" w:rsidRDefault="00206019" w:rsidP="005407AD">
            <w:pPr>
              <w:pStyle w:val="Tabletext-evidencematrix"/>
            </w:pPr>
            <w:r w:rsidRPr="00C70209">
              <w:t>Platelet transfusion versus no platelet transfusion</w:t>
            </w:r>
          </w:p>
        </w:tc>
        <w:tc>
          <w:tcPr>
            <w:tcW w:w="490" w:type="pct"/>
          </w:tcPr>
          <w:p w14:paraId="511AAF37" w14:textId="77777777" w:rsidR="00206019" w:rsidRPr="00C70209" w:rsidRDefault="00206019" w:rsidP="005407AD">
            <w:pPr>
              <w:pStyle w:val="Tabletext-evidencematrix"/>
            </w:pPr>
            <w:r w:rsidRPr="00C70209">
              <w:t>Mortality (unadjusted)</w:t>
            </w:r>
          </w:p>
        </w:tc>
        <w:tc>
          <w:tcPr>
            <w:tcW w:w="520" w:type="pct"/>
          </w:tcPr>
          <w:p w14:paraId="07C0BFCE" w14:textId="77777777" w:rsidR="00206019" w:rsidRPr="00C70209" w:rsidRDefault="00206019" w:rsidP="005407AD">
            <w:pPr>
              <w:pStyle w:val="Tabletext-evidencematrix"/>
            </w:pPr>
            <w:r w:rsidRPr="00C70209">
              <w:t>82/494 (16%)</w:t>
            </w:r>
          </w:p>
        </w:tc>
        <w:tc>
          <w:tcPr>
            <w:tcW w:w="519" w:type="pct"/>
          </w:tcPr>
          <w:p w14:paraId="088AE7C1" w14:textId="77777777" w:rsidR="00206019" w:rsidRPr="00C70209" w:rsidRDefault="00206019" w:rsidP="005407AD">
            <w:pPr>
              <w:pStyle w:val="Tabletext-evidencematrix"/>
            </w:pPr>
            <w:r w:rsidRPr="00C70209">
              <w:t>20/1106 (2%)</w:t>
            </w:r>
          </w:p>
        </w:tc>
        <w:tc>
          <w:tcPr>
            <w:tcW w:w="521" w:type="pct"/>
          </w:tcPr>
          <w:p w14:paraId="53E98724" w14:textId="77777777" w:rsidR="00206019" w:rsidRPr="00C70209" w:rsidRDefault="00206019" w:rsidP="005407AD">
            <w:pPr>
              <w:pStyle w:val="Tabletext-evidencematrix"/>
              <w:rPr>
                <w:vertAlign w:val="superscript"/>
              </w:rPr>
            </w:pPr>
            <w:r w:rsidRPr="00C70209">
              <w:t>RR 9.18 [5.70, 14.79]</w:t>
            </w:r>
            <w:r w:rsidRPr="00C70209">
              <w:rPr>
                <w:vertAlign w:val="superscript"/>
              </w:rPr>
              <w:t>c</w:t>
            </w:r>
          </w:p>
        </w:tc>
        <w:tc>
          <w:tcPr>
            <w:tcW w:w="598" w:type="pct"/>
            <w:shd w:val="clear" w:color="auto" w:fill="D9D9D9" w:themeFill="background1" w:themeFillShade="D9"/>
          </w:tcPr>
          <w:p w14:paraId="40F25A7A" w14:textId="77777777" w:rsidR="00206019" w:rsidRPr="00C70209" w:rsidRDefault="00206019" w:rsidP="005407AD">
            <w:pPr>
              <w:pStyle w:val="Tabletext-evidencematrix"/>
              <w:rPr>
                <w:i/>
              </w:rPr>
            </w:pPr>
            <w:r w:rsidRPr="00C70209">
              <w:rPr>
                <w:i/>
              </w:rPr>
              <w:t>Favours no platelet transfusion</w:t>
            </w:r>
          </w:p>
          <w:p w14:paraId="2C85D177" w14:textId="77777777" w:rsidR="00206019" w:rsidRPr="00C70209" w:rsidRDefault="00206019" w:rsidP="005407AD">
            <w:pPr>
              <w:pStyle w:val="Tabletext-evidencematrix"/>
            </w:pPr>
            <w:r w:rsidRPr="00C70209">
              <w:t>P &lt; 0.00001</w:t>
            </w:r>
          </w:p>
        </w:tc>
      </w:tr>
      <w:tr w:rsidR="00206019" w:rsidRPr="00C70209" w14:paraId="34098395" w14:textId="77777777" w:rsidTr="005407AD">
        <w:trPr>
          <w:cantSplit/>
        </w:trPr>
        <w:tc>
          <w:tcPr>
            <w:tcW w:w="389" w:type="pct"/>
            <w:vMerge/>
          </w:tcPr>
          <w:p w14:paraId="2E3A8201" w14:textId="77777777" w:rsidR="00206019" w:rsidRPr="00C70209" w:rsidRDefault="00206019" w:rsidP="005407AD">
            <w:pPr>
              <w:pStyle w:val="Tabletext-evidencematrix"/>
            </w:pPr>
          </w:p>
        </w:tc>
        <w:tc>
          <w:tcPr>
            <w:tcW w:w="492" w:type="pct"/>
            <w:vMerge/>
          </w:tcPr>
          <w:p w14:paraId="159A211B" w14:textId="77777777" w:rsidR="00206019" w:rsidRPr="00C70209" w:rsidRDefault="00206019" w:rsidP="005407AD">
            <w:pPr>
              <w:pStyle w:val="Tabletext-evidencematrix"/>
            </w:pPr>
          </w:p>
        </w:tc>
        <w:tc>
          <w:tcPr>
            <w:tcW w:w="490" w:type="pct"/>
            <w:vMerge/>
          </w:tcPr>
          <w:p w14:paraId="54F4B9E3" w14:textId="77777777" w:rsidR="00206019" w:rsidRPr="00C70209" w:rsidRDefault="00206019" w:rsidP="005407AD">
            <w:pPr>
              <w:pStyle w:val="Tabletext-evidencematrix"/>
            </w:pPr>
          </w:p>
        </w:tc>
        <w:tc>
          <w:tcPr>
            <w:tcW w:w="490" w:type="pct"/>
            <w:vMerge/>
          </w:tcPr>
          <w:p w14:paraId="4B8C1254" w14:textId="77777777" w:rsidR="00206019" w:rsidRPr="00C70209" w:rsidRDefault="00206019" w:rsidP="005407AD">
            <w:pPr>
              <w:pStyle w:val="Tabletext-evidencematrix"/>
            </w:pPr>
          </w:p>
        </w:tc>
        <w:tc>
          <w:tcPr>
            <w:tcW w:w="491" w:type="pct"/>
            <w:vMerge/>
          </w:tcPr>
          <w:p w14:paraId="57A80AB0" w14:textId="77777777" w:rsidR="00206019" w:rsidRPr="00C70209" w:rsidRDefault="00206019" w:rsidP="005407AD">
            <w:pPr>
              <w:pStyle w:val="Tabletext-evidencematrix"/>
            </w:pPr>
          </w:p>
        </w:tc>
        <w:tc>
          <w:tcPr>
            <w:tcW w:w="490" w:type="pct"/>
            <w:tcBorders>
              <w:bottom w:val="nil"/>
            </w:tcBorders>
          </w:tcPr>
          <w:p w14:paraId="64AEEA89" w14:textId="77777777" w:rsidR="00206019" w:rsidRPr="00C70209" w:rsidRDefault="00206019" w:rsidP="005407AD">
            <w:pPr>
              <w:pStyle w:val="Tabletext-evidencematrix"/>
            </w:pPr>
          </w:p>
        </w:tc>
        <w:tc>
          <w:tcPr>
            <w:tcW w:w="2158" w:type="pct"/>
            <w:gridSpan w:val="4"/>
          </w:tcPr>
          <w:p w14:paraId="2568797D" w14:textId="77777777" w:rsidR="00206019" w:rsidRPr="00C70209" w:rsidRDefault="00206019" w:rsidP="005407AD">
            <w:pPr>
              <w:pStyle w:val="Tabletext-subanalysis"/>
              <w:rPr>
                <w:i/>
              </w:rPr>
            </w:pPr>
            <w:r w:rsidRPr="00C70209">
              <w:rPr>
                <w:i/>
              </w:rPr>
              <w:t>Subgroup analysis: number of platelet transfusions versus no platelet transfusions</w:t>
            </w:r>
          </w:p>
        </w:tc>
      </w:tr>
      <w:tr w:rsidR="00206019" w:rsidRPr="00C70209" w14:paraId="1EBB13B9" w14:textId="77777777" w:rsidTr="005407AD">
        <w:trPr>
          <w:cantSplit/>
        </w:trPr>
        <w:tc>
          <w:tcPr>
            <w:tcW w:w="389" w:type="pct"/>
            <w:vMerge/>
          </w:tcPr>
          <w:p w14:paraId="6C09B66E" w14:textId="77777777" w:rsidR="00206019" w:rsidRPr="00C70209" w:rsidRDefault="00206019" w:rsidP="005407AD">
            <w:pPr>
              <w:pStyle w:val="Tabletext-evidencematrix"/>
            </w:pPr>
          </w:p>
        </w:tc>
        <w:tc>
          <w:tcPr>
            <w:tcW w:w="492" w:type="pct"/>
            <w:vMerge/>
          </w:tcPr>
          <w:p w14:paraId="4BA888DB" w14:textId="77777777" w:rsidR="00206019" w:rsidRPr="00C70209" w:rsidRDefault="00206019" w:rsidP="005407AD">
            <w:pPr>
              <w:pStyle w:val="Tabletext-evidencematrix"/>
            </w:pPr>
          </w:p>
        </w:tc>
        <w:tc>
          <w:tcPr>
            <w:tcW w:w="490" w:type="pct"/>
            <w:vMerge/>
          </w:tcPr>
          <w:p w14:paraId="1B970CCE" w14:textId="77777777" w:rsidR="00206019" w:rsidRPr="00C70209" w:rsidRDefault="00206019" w:rsidP="005407AD">
            <w:pPr>
              <w:pStyle w:val="Tabletext-evidencematrix"/>
            </w:pPr>
          </w:p>
        </w:tc>
        <w:tc>
          <w:tcPr>
            <w:tcW w:w="490" w:type="pct"/>
            <w:vMerge/>
          </w:tcPr>
          <w:p w14:paraId="0CD30D1C" w14:textId="77777777" w:rsidR="00206019" w:rsidRPr="00C70209" w:rsidRDefault="00206019" w:rsidP="005407AD">
            <w:pPr>
              <w:pStyle w:val="Tabletext-evidencematrix"/>
            </w:pPr>
          </w:p>
        </w:tc>
        <w:tc>
          <w:tcPr>
            <w:tcW w:w="491" w:type="pct"/>
            <w:vMerge/>
          </w:tcPr>
          <w:p w14:paraId="17AAAF96" w14:textId="77777777" w:rsidR="00206019" w:rsidRPr="00C70209" w:rsidRDefault="00206019" w:rsidP="005407AD">
            <w:pPr>
              <w:pStyle w:val="Tabletext-evidencematrix"/>
            </w:pPr>
          </w:p>
        </w:tc>
        <w:tc>
          <w:tcPr>
            <w:tcW w:w="490" w:type="pct"/>
            <w:tcBorders>
              <w:top w:val="nil"/>
            </w:tcBorders>
          </w:tcPr>
          <w:p w14:paraId="0A1EBAC1" w14:textId="77777777" w:rsidR="00206019" w:rsidRPr="00C70209" w:rsidRDefault="00206019" w:rsidP="005407AD">
            <w:pPr>
              <w:pStyle w:val="Tabletext-subanalysis"/>
              <w:jc w:val="right"/>
            </w:pPr>
            <w:r w:rsidRPr="00C70209">
              <w:t>Infants who received 1–2 platelet transfusions versus control</w:t>
            </w:r>
          </w:p>
        </w:tc>
        <w:tc>
          <w:tcPr>
            <w:tcW w:w="520" w:type="pct"/>
          </w:tcPr>
          <w:p w14:paraId="57EF2680" w14:textId="77777777" w:rsidR="00206019" w:rsidRPr="00C70209" w:rsidRDefault="00206019" w:rsidP="005407AD">
            <w:pPr>
              <w:pStyle w:val="Tabletext-subanalysis"/>
            </w:pPr>
            <w:r w:rsidRPr="00C70209">
              <w:t>31/278 (11%)</w:t>
            </w:r>
          </w:p>
        </w:tc>
        <w:tc>
          <w:tcPr>
            <w:tcW w:w="519" w:type="pct"/>
          </w:tcPr>
          <w:p w14:paraId="0CA4D2AC" w14:textId="77777777" w:rsidR="00206019" w:rsidRPr="00C70209" w:rsidRDefault="00206019" w:rsidP="005407AD">
            <w:pPr>
              <w:pStyle w:val="Tabletext-subanalysis"/>
            </w:pPr>
            <w:r w:rsidRPr="00C70209">
              <w:t>20/1106 (2%)</w:t>
            </w:r>
          </w:p>
        </w:tc>
        <w:tc>
          <w:tcPr>
            <w:tcW w:w="521" w:type="pct"/>
          </w:tcPr>
          <w:p w14:paraId="2A32BF9E" w14:textId="77777777" w:rsidR="00206019" w:rsidRPr="00C70209" w:rsidRDefault="00206019" w:rsidP="005407AD">
            <w:pPr>
              <w:pStyle w:val="Tabletext-subanalysis"/>
            </w:pPr>
            <w:r w:rsidRPr="00C70209">
              <w:t>RR 6.17 [3.57, 10.65]</w:t>
            </w:r>
            <w:r w:rsidRPr="00C70209">
              <w:rPr>
                <w:vertAlign w:val="superscript"/>
              </w:rPr>
              <w:t>c</w:t>
            </w:r>
          </w:p>
        </w:tc>
        <w:tc>
          <w:tcPr>
            <w:tcW w:w="598" w:type="pct"/>
            <w:shd w:val="clear" w:color="auto" w:fill="D9D9D9" w:themeFill="background1" w:themeFillShade="D9"/>
          </w:tcPr>
          <w:p w14:paraId="77EDCD89" w14:textId="77777777" w:rsidR="00206019" w:rsidRPr="00C70209" w:rsidRDefault="00206019" w:rsidP="005407AD">
            <w:pPr>
              <w:pStyle w:val="Tabletext-subanalysis"/>
              <w:rPr>
                <w:i/>
              </w:rPr>
            </w:pPr>
            <w:r w:rsidRPr="00C70209">
              <w:rPr>
                <w:i/>
              </w:rPr>
              <w:t>Favours no platelet transfusion</w:t>
            </w:r>
          </w:p>
          <w:p w14:paraId="78F3095C" w14:textId="77777777" w:rsidR="00206019" w:rsidRPr="00C70209" w:rsidRDefault="00206019" w:rsidP="005407AD">
            <w:pPr>
              <w:pStyle w:val="Tabletext-subanalysis"/>
            </w:pPr>
            <w:r w:rsidRPr="00C70209">
              <w:t>P &lt; 0.00001</w:t>
            </w:r>
          </w:p>
        </w:tc>
      </w:tr>
      <w:tr w:rsidR="00206019" w:rsidRPr="00C70209" w14:paraId="3E5F6DF9" w14:textId="77777777" w:rsidTr="005407AD">
        <w:trPr>
          <w:cantSplit/>
        </w:trPr>
        <w:tc>
          <w:tcPr>
            <w:tcW w:w="389" w:type="pct"/>
            <w:vMerge/>
          </w:tcPr>
          <w:p w14:paraId="09F05915" w14:textId="77777777" w:rsidR="00206019" w:rsidRPr="00C70209" w:rsidRDefault="00206019" w:rsidP="005407AD">
            <w:pPr>
              <w:pStyle w:val="Tabletext-evidencematrix"/>
            </w:pPr>
          </w:p>
        </w:tc>
        <w:tc>
          <w:tcPr>
            <w:tcW w:w="492" w:type="pct"/>
            <w:vMerge/>
          </w:tcPr>
          <w:p w14:paraId="649628EF" w14:textId="77777777" w:rsidR="00206019" w:rsidRPr="00C70209" w:rsidRDefault="00206019" w:rsidP="005407AD">
            <w:pPr>
              <w:pStyle w:val="Tabletext-evidencematrix"/>
            </w:pPr>
          </w:p>
        </w:tc>
        <w:tc>
          <w:tcPr>
            <w:tcW w:w="490" w:type="pct"/>
            <w:vMerge/>
          </w:tcPr>
          <w:p w14:paraId="6FAD3C67" w14:textId="77777777" w:rsidR="00206019" w:rsidRPr="00C70209" w:rsidRDefault="00206019" w:rsidP="005407AD">
            <w:pPr>
              <w:pStyle w:val="Tabletext-evidencematrix"/>
            </w:pPr>
          </w:p>
        </w:tc>
        <w:tc>
          <w:tcPr>
            <w:tcW w:w="490" w:type="pct"/>
            <w:vMerge/>
          </w:tcPr>
          <w:p w14:paraId="63F3249E" w14:textId="77777777" w:rsidR="00206019" w:rsidRPr="00C70209" w:rsidRDefault="00206019" w:rsidP="005407AD">
            <w:pPr>
              <w:pStyle w:val="Tabletext-evidencematrix"/>
            </w:pPr>
          </w:p>
        </w:tc>
        <w:tc>
          <w:tcPr>
            <w:tcW w:w="491" w:type="pct"/>
            <w:vMerge/>
          </w:tcPr>
          <w:p w14:paraId="01D09C24" w14:textId="77777777" w:rsidR="00206019" w:rsidRPr="00C70209" w:rsidRDefault="00206019" w:rsidP="005407AD">
            <w:pPr>
              <w:pStyle w:val="Tabletext-evidencematrix"/>
            </w:pPr>
          </w:p>
        </w:tc>
        <w:tc>
          <w:tcPr>
            <w:tcW w:w="490" w:type="pct"/>
          </w:tcPr>
          <w:p w14:paraId="3B02C348" w14:textId="77777777" w:rsidR="00206019" w:rsidRPr="00C70209" w:rsidRDefault="00206019" w:rsidP="005407AD">
            <w:pPr>
              <w:pStyle w:val="Tabletext-subanalysis"/>
              <w:jc w:val="right"/>
            </w:pPr>
            <w:r w:rsidRPr="00C70209">
              <w:t>Infants who received 3–10 platelet transfusions versus control</w:t>
            </w:r>
          </w:p>
        </w:tc>
        <w:tc>
          <w:tcPr>
            <w:tcW w:w="520" w:type="pct"/>
          </w:tcPr>
          <w:p w14:paraId="740A6F75" w14:textId="77777777" w:rsidR="00206019" w:rsidRPr="00C70209" w:rsidRDefault="00206019" w:rsidP="005407AD">
            <w:pPr>
              <w:pStyle w:val="Tabletext-subanalysis"/>
            </w:pPr>
            <w:r w:rsidRPr="00C70209">
              <w:t>34/167 (20%)</w:t>
            </w:r>
          </w:p>
        </w:tc>
        <w:tc>
          <w:tcPr>
            <w:tcW w:w="519" w:type="pct"/>
          </w:tcPr>
          <w:p w14:paraId="4F62C53A" w14:textId="77777777" w:rsidR="00206019" w:rsidRPr="00C70209" w:rsidRDefault="00206019" w:rsidP="005407AD">
            <w:pPr>
              <w:pStyle w:val="Tabletext-subanalysis"/>
            </w:pPr>
            <w:r w:rsidRPr="00C70209">
              <w:t>20/1106 (2%)</w:t>
            </w:r>
          </w:p>
        </w:tc>
        <w:tc>
          <w:tcPr>
            <w:tcW w:w="521" w:type="pct"/>
          </w:tcPr>
          <w:p w14:paraId="1B35274D" w14:textId="77777777" w:rsidR="00206019" w:rsidRPr="00C70209" w:rsidRDefault="00206019" w:rsidP="005407AD">
            <w:pPr>
              <w:pStyle w:val="Tabletext-subanalysis"/>
            </w:pPr>
            <w:r w:rsidRPr="00C70209">
              <w:t>RR 11.26 [6.64, 19.09]</w:t>
            </w:r>
            <w:r w:rsidRPr="00C70209">
              <w:rPr>
                <w:vertAlign w:val="superscript"/>
              </w:rPr>
              <w:t>c</w:t>
            </w:r>
          </w:p>
        </w:tc>
        <w:tc>
          <w:tcPr>
            <w:tcW w:w="598" w:type="pct"/>
            <w:shd w:val="clear" w:color="auto" w:fill="D9D9D9" w:themeFill="background1" w:themeFillShade="D9"/>
          </w:tcPr>
          <w:p w14:paraId="613177A8" w14:textId="77777777" w:rsidR="00206019" w:rsidRPr="00C70209" w:rsidRDefault="00206019" w:rsidP="005407AD">
            <w:pPr>
              <w:pStyle w:val="Tabletext-subanalysis"/>
              <w:rPr>
                <w:i/>
              </w:rPr>
            </w:pPr>
            <w:r w:rsidRPr="00C70209">
              <w:rPr>
                <w:i/>
              </w:rPr>
              <w:t>Favours no platelet transfusion</w:t>
            </w:r>
          </w:p>
          <w:p w14:paraId="41C85B32" w14:textId="77777777" w:rsidR="00206019" w:rsidRPr="00C70209" w:rsidRDefault="00206019" w:rsidP="005407AD">
            <w:pPr>
              <w:pStyle w:val="Tabletext-subanalysis"/>
            </w:pPr>
            <w:r w:rsidRPr="00C70209">
              <w:t>P &lt; 0.00001</w:t>
            </w:r>
          </w:p>
        </w:tc>
      </w:tr>
      <w:tr w:rsidR="00206019" w:rsidRPr="00C70209" w14:paraId="5237DC25" w14:textId="77777777" w:rsidTr="005407AD">
        <w:trPr>
          <w:cantSplit/>
        </w:trPr>
        <w:tc>
          <w:tcPr>
            <w:tcW w:w="389" w:type="pct"/>
            <w:vMerge/>
          </w:tcPr>
          <w:p w14:paraId="6E0AB701" w14:textId="77777777" w:rsidR="00206019" w:rsidRPr="00C70209" w:rsidRDefault="00206019" w:rsidP="005407AD">
            <w:pPr>
              <w:pStyle w:val="Tabletext-evidencematrix"/>
            </w:pPr>
          </w:p>
        </w:tc>
        <w:tc>
          <w:tcPr>
            <w:tcW w:w="492" w:type="pct"/>
            <w:vMerge/>
          </w:tcPr>
          <w:p w14:paraId="2C1BA17E" w14:textId="77777777" w:rsidR="00206019" w:rsidRPr="00C70209" w:rsidRDefault="00206019" w:rsidP="005407AD">
            <w:pPr>
              <w:pStyle w:val="Tabletext-evidencematrix"/>
            </w:pPr>
          </w:p>
        </w:tc>
        <w:tc>
          <w:tcPr>
            <w:tcW w:w="490" w:type="pct"/>
            <w:vMerge/>
          </w:tcPr>
          <w:p w14:paraId="3B0F29A1" w14:textId="77777777" w:rsidR="00206019" w:rsidRPr="00C70209" w:rsidRDefault="00206019" w:rsidP="005407AD">
            <w:pPr>
              <w:pStyle w:val="Tabletext-evidencematrix"/>
            </w:pPr>
          </w:p>
        </w:tc>
        <w:tc>
          <w:tcPr>
            <w:tcW w:w="490" w:type="pct"/>
            <w:vMerge/>
          </w:tcPr>
          <w:p w14:paraId="4FBCCA92" w14:textId="77777777" w:rsidR="00206019" w:rsidRPr="00C70209" w:rsidRDefault="00206019" w:rsidP="005407AD">
            <w:pPr>
              <w:pStyle w:val="Tabletext-evidencematrix"/>
            </w:pPr>
          </w:p>
        </w:tc>
        <w:tc>
          <w:tcPr>
            <w:tcW w:w="491" w:type="pct"/>
            <w:vMerge/>
          </w:tcPr>
          <w:p w14:paraId="18B42F03" w14:textId="77777777" w:rsidR="00206019" w:rsidRPr="00C70209" w:rsidRDefault="00206019" w:rsidP="005407AD">
            <w:pPr>
              <w:pStyle w:val="Tabletext-evidencematrix"/>
            </w:pPr>
          </w:p>
        </w:tc>
        <w:tc>
          <w:tcPr>
            <w:tcW w:w="490" w:type="pct"/>
          </w:tcPr>
          <w:p w14:paraId="537C561D" w14:textId="77777777" w:rsidR="00206019" w:rsidRPr="00C70209" w:rsidRDefault="00206019" w:rsidP="005407AD">
            <w:pPr>
              <w:pStyle w:val="Tabletext-subanalysis"/>
              <w:jc w:val="right"/>
            </w:pPr>
            <w:r w:rsidRPr="00C70209">
              <w:t>Infants who received &gt;10 platelet transfusions versus control</w:t>
            </w:r>
          </w:p>
        </w:tc>
        <w:tc>
          <w:tcPr>
            <w:tcW w:w="520" w:type="pct"/>
          </w:tcPr>
          <w:p w14:paraId="64007013" w14:textId="77777777" w:rsidR="00206019" w:rsidRPr="00C70209" w:rsidRDefault="00206019" w:rsidP="005407AD">
            <w:pPr>
              <w:pStyle w:val="Tabletext-subanalysis"/>
            </w:pPr>
            <w:r w:rsidRPr="00C70209">
              <w:t>17/49 (35%)</w:t>
            </w:r>
          </w:p>
        </w:tc>
        <w:tc>
          <w:tcPr>
            <w:tcW w:w="519" w:type="pct"/>
          </w:tcPr>
          <w:p w14:paraId="7FD86510" w14:textId="77777777" w:rsidR="00206019" w:rsidRPr="00C70209" w:rsidRDefault="00206019" w:rsidP="005407AD">
            <w:pPr>
              <w:pStyle w:val="Tabletext-subanalysis"/>
            </w:pPr>
            <w:r w:rsidRPr="00C70209">
              <w:t>20/1106 (2%)</w:t>
            </w:r>
          </w:p>
        </w:tc>
        <w:tc>
          <w:tcPr>
            <w:tcW w:w="521" w:type="pct"/>
          </w:tcPr>
          <w:p w14:paraId="2BAA00B0" w14:textId="77777777" w:rsidR="00206019" w:rsidRPr="00C70209" w:rsidRDefault="00206019" w:rsidP="005407AD">
            <w:pPr>
              <w:pStyle w:val="Tabletext-subanalysis"/>
            </w:pPr>
            <w:r w:rsidRPr="00C70209">
              <w:t>RR 19.19 [10.74, 34.26]</w:t>
            </w:r>
            <w:r w:rsidRPr="00C70209">
              <w:rPr>
                <w:vertAlign w:val="superscript"/>
              </w:rPr>
              <w:t>c</w:t>
            </w:r>
          </w:p>
        </w:tc>
        <w:tc>
          <w:tcPr>
            <w:tcW w:w="598" w:type="pct"/>
            <w:shd w:val="clear" w:color="auto" w:fill="D9D9D9" w:themeFill="background1" w:themeFillShade="D9"/>
          </w:tcPr>
          <w:p w14:paraId="33E92CBD" w14:textId="77777777" w:rsidR="00206019" w:rsidRPr="00C70209" w:rsidRDefault="00206019" w:rsidP="005407AD">
            <w:pPr>
              <w:pStyle w:val="Tabletext-subanalysis"/>
              <w:rPr>
                <w:i/>
              </w:rPr>
            </w:pPr>
            <w:r w:rsidRPr="00C70209">
              <w:rPr>
                <w:i/>
              </w:rPr>
              <w:t>Favours no platelet transfusion</w:t>
            </w:r>
          </w:p>
          <w:p w14:paraId="13662F78" w14:textId="77777777" w:rsidR="00206019" w:rsidRPr="00C70209" w:rsidRDefault="00206019" w:rsidP="005407AD">
            <w:pPr>
              <w:pStyle w:val="Tabletext-subanalysis"/>
            </w:pPr>
            <w:r w:rsidRPr="00C70209">
              <w:t>P &lt; 0.00001</w:t>
            </w:r>
          </w:p>
        </w:tc>
      </w:tr>
      <w:tr w:rsidR="00206019" w:rsidRPr="00C70209" w14:paraId="53EC2D23" w14:textId="77777777" w:rsidTr="005407AD">
        <w:trPr>
          <w:cantSplit/>
        </w:trPr>
        <w:tc>
          <w:tcPr>
            <w:tcW w:w="389" w:type="pct"/>
            <w:vMerge/>
          </w:tcPr>
          <w:p w14:paraId="44055135" w14:textId="77777777" w:rsidR="00206019" w:rsidRPr="00C70209" w:rsidRDefault="00206019" w:rsidP="005407AD">
            <w:pPr>
              <w:pStyle w:val="Tabletext-evidencematrix"/>
            </w:pPr>
          </w:p>
        </w:tc>
        <w:tc>
          <w:tcPr>
            <w:tcW w:w="492" w:type="pct"/>
            <w:vMerge/>
          </w:tcPr>
          <w:p w14:paraId="1B0928F6" w14:textId="77777777" w:rsidR="00206019" w:rsidRPr="00C70209" w:rsidRDefault="00206019" w:rsidP="005407AD">
            <w:pPr>
              <w:pStyle w:val="Tabletext-evidencematrix"/>
            </w:pPr>
          </w:p>
        </w:tc>
        <w:tc>
          <w:tcPr>
            <w:tcW w:w="490" w:type="pct"/>
            <w:vMerge/>
          </w:tcPr>
          <w:p w14:paraId="49751C84" w14:textId="77777777" w:rsidR="00206019" w:rsidRPr="00C70209" w:rsidRDefault="00206019" w:rsidP="005407AD">
            <w:pPr>
              <w:pStyle w:val="Tabletext-evidencematrix"/>
            </w:pPr>
          </w:p>
        </w:tc>
        <w:tc>
          <w:tcPr>
            <w:tcW w:w="490" w:type="pct"/>
            <w:vMerge/>
          </w:tcPr>
          <w:p w14:paraId="2CD3C1CE" w14:textId="77777777" w:rsidR="00206019" w:rsidRPr="00C70209" w:rsidRDefault="00206019" w:rsidP="005407AD">
            <w:pPr>
              <w:pStyle w:val="Tabletext-evidencematrix"/>
            </w:pPr>
          </w:p>
        </w:tc>
        <w:tc>
          <w:tcPr>
            <w:tcW w:w="491" w:type="pct"/>
            <w:vMerge/>
          </w:tcPr>
          <w:p w14:paraId="52BECB1C" w14:textId="77777777" w:rsidR="00206019" w:rsidRPr="00C70209" w:rsidRDefault="00206019" w:rsidP="005407AD">
            <w:pPr>
              <w:pStyle w:val="Tabletext-evidencematrix"/>
            </w:pPr>
          </w:p>
        </w:tc>
        <w:tc>
          <w:tcPr>
            <w:tcW w:w="490" w:type="pct"/>
            <w:vMerge w:val="restart"/>
          </w:tcPr>
          <w:p w14:paraId="7C82D1C0" w14:textId="77777777" w:rsidR="00206019" w:rsidRPr="00C70209" w:rsidRDefault="00206019" w:rsidP="005407AD">
            <w:pPr>
              <w:pStyle w:val="Tabletext-subanalysis"/>
              <w:jc w:val="right"/>
            </w:pPr>
            <w:r w:rsidRPr="00C70209">
              <w:t>Mortality with each additional platelet transfusion</w:t>
            </w:r>
          </w:p>
        </w:tc>
        <w:tc>
          <w:tcPr>
            <w:tcW w:w="520" w:type="pct"/>
            <w:vMerge w:val="restart"/>
          </w:tcPr>
          <w:p w14:paraId="41B5B81F" w14:textId="77777777" w:rsidR="00206019" w:rsidRPr="00C70209" w:rsidRDefault="00206019" w:rsidP="005407AD">
            <w:pPr>
              <w:pStyle w:val="Tabletext-subanalysis"/>
            </w:pPr>
            <w:r w:rsidRPr="00C70209">
              <w:t>NA</w:t>
            </w:r>
          </w:p>
        </w:tc>
        <w:tc>
          <w:tcPr>
            <w:tcW w:w="519" w:type="pct"/>
            <w:vMerge w:val="restart"/>
          </w:tcPr>
          <w:p w14:paraId="73656363" w14:textId="77777777" w:rsidR="00206019" w:rsidRPr="00C70209" w:rsidRDefault="00206019" w:rsidP="005407AD">
            <w:pPr>
              <w:pStyle w:val="Tabletext-subanalysis"/>
            </w:pPr>
            <w:r w:rsidRPr="00C70209">
              <w:t>NA</w:t>
            </w:r>
          </w:p>
        </w:tc>
        <w:tc>
          <w:tcPr>
            <w:tcW w:w="521" w:type="pct"/>
          </w:tcPr>
          <w:p w14:paraId="13A2BCE9" w14:textId="13CC2270" w:rsidR="00206019" w:rsidRPr="00C70209" w:rsidRDefault="00206019" w:rsidP="005407AD">
            <w:pPr>
              <w:pStyle w:val="Tabletext-subanalysis"/>
            </w:pPr>
            <w:r w:rsidRPr="00C70209">
              <w:t>OR 1.14 [1.10, 1.18]</w:t>
            </w:r>
          </w:p>
          <w:p w14:paraId="6535F881" w14:textId="77777777" w:rsidR="00206019" w:rsidRPr="00C70209" w:rsidRDefault="00206019" w:rsidP="005407AD">
            <w:pPr>
              <w:pStyle w:val="Tabletext-subanalysis"/>
            </w:pPr>
            <w:r w:rsidRPr="00C70209">
              <w:t>*linear regression model</w:t>
            </w:r>
          </w:p>
        </w:tc>
        <w:tc>
          <w:tcPr>
            <w:tcW w:w="598" w:type="pct"/>
            <w:shd w:val="clear" w:color="auto" w:fill="D9D9D9" w:themeFill="background1" w:themeFillShade="D9"/>
          </w:tcPr>
          <w:p w14:paraId="628B601A" w14:textId="77777777" w:rsidR="00206019" w:rsidRPr="00C70209" w:rsidRDefault="00206019" w:rsidP="005407AD">
            <w:pPr>
              <w:pStyle w:val="Tabletext-subanalysis"/>
              <w:rPr>
                <w:i/>
              </w:rPr>
            </w:pPr>
            <w:r w:rsidRPr="00C70209">
              <w:rPr>
                <w:i/>
              </w:rPr>
              <w:t>Favours no platelet transfusions</w:t>
            </w:r>
          </w:p>
          <w:p w14:paraId="17F2AD39" w14:textId="2F83EDE5" w:rsidR="00206019" w:rsidRPr="00C70209" w:rsidRDefault="001A475D" w:rsidP="005407AD">
            <w:pPr>
              <w:pStyle w:val="Tabletext-subanalysis"/>
            </w:pPr>
            <w:r w:rsidRPr="001A475D">
              <w:rPr>
                <w:i/>
              </w:rPr>
              <w:t>P = </w:t>
            </w:r>
            <w:r w:rsidR="00206019" w:rsidRPr="00C70209">
              <w:t>NR</w:t>
            </w:r>
          </w:p>
        </w:tc>
      </w:tr>
      <w:tr w:rsidR="00206019" w:rsidRPr="00C70209" w14:paraId="3F38432D" w14:textId="77777777" w:rsidTr="005407AD">
        <w:trPr>
          <w:cantSplit/>
        </w:trPr>
        <w:tc>
          <w:tcPr>
            <w:tcW w:w="389" w:type="pct"/>
            <w:vMerge/>
          </w:tcPr>
          <w:p w14:paraId="268C71DB"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74F8A5B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1FB32E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CDDA443"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7DF362F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7D28E9FB"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520" w:type="pct"/>
            <w:vMerge/>
          </w:tcPr>
          <w:p w14:paraId="25A54862" w14:textId="77777777" w:rsidR="00206019" w:rsidRPr="00C70209" w:rsidRDefault="00206019" w:rsidP="005407AD">
            <w:pPr>
              <w:pStyle w:val="Tabletext-subanalysis"/>
            </w:pPr>
          </w:p>
        </w:tc>
        <w:tc>
          <w:tcPr>
            <w:tcW w:w="519" w:type="pct"/>
            <w:vMerge/>
          </w:tcPr>
          <w:p w14:paraId="50D6975D" w14:textId="77777777" w:rsidR="00206019" w:rsidRPr="00C70209" w:rsidRDefault="00206019" w:rsidP="005407AD">
            <w:pPr>
              <w:pStyle w:val="Tabletext-subanalysis"/>
            </w:pPr>
          </w:p>
        </w:tc>
        <w:tc>
          <w:tcPr>
            <w:tcW w:w="521" w:type="pct"/>
          </w:tcPr>
          <w:p w14:paraId="5379BABA" w14:textId="77777777" w:rsidR="00206019" w:rsidRPr="00C70209" w:rsidRDefault="00206019" w:rsidP="005407AD">
            <w:pPr>
              <w:pStyle w:val="Tabletext-subanalysis"/>
            </w:pPr>
            <w:r w:rsidRPr="00C70209">
              <w:t>OR 1.45 [NR]</w:t>
            </w:r>
          </w:p>
          <w:p w14:paraId="7FFD59A4" w14:textId="77777777" w:rsidR="00206019" w:rsidRPr="00C70209" w:rsidRDefault="00206019" w:rsidP="005407AD">
            <w:pPr>
              <w:pStyle w:val="Tabletext-subanalysis"/>
            </w:pPr>
            <w:r w:rsidRPr="00C70209">
              <w:t>*logistic regression model; patients who received ≤10 platelet transfusions only</w:t>
            </w:r>
          </w:p>
        </w:tc>
        <w:tc>
          <w:tcPr>
            <w:tcW w:w="598" w:type="pct"/>
            <w:shd w:val="clear" w:color="auto" w:fill="D9D9D9" w:themeFill="background1" w:themeFillShade="D9"/>
          </w:tcPr>
          <w:p w14:paraId="3564F43F" w14:textId="77777777" w:rsidR="00206019" w:rsidRPr="00C70209" w:rsidRDefault="00206019" w:rsidP="005407AD">
            <w:pPr>
              <w:pStyle w:val="Tabletext-subanalysis"/>
              <w:rPr>
                <w:i/>
              </w:rPr>
            </w:pPr>
            <w:r w:rsidRPr="00C70209">
              <w:rPr>
                <w:i/>
              </w:rPr>
              <w:t>Favours no platelet transfusions</w:t>
            </w:r>
          </w:p>
          <w:p w14:paraId="7CFADE8A" w14:textId="01A82986" w:rsidR="00206019" w:rsidRPr="00C70209" w:rsidRDefault="001A475D" w:rsidP="005407AD">
            <w:pPr>
              <w:pStyle w:val="Tabletext-subanalysis"/>
            </w:pPr>
            <w:r w:rsidRPr="001A475D">
              <w:rPr>
                <w:i/>
              </w:rPr>
              <w:t>P = </w:t>
            </w:r>
            <w:r w:rsidR="00206019" w:rsidRPr="00C70209">
              <w:t>NR</w:t>
            </w:r>
          </w:p>
        </w:tc>
      </w:tr>
      <w:tr w:rsidR="00206019" w:rsidRPr="00C70209" w14:paraId="4F58AE8A" w14:textId="77777777" w:rsidTr="005407AD">
        <w:trPr>
          <w:cantSplit/>
        </w:trPr>
        <w:tc>
          <w:tcPr>
            <w:tcW w:w="389" w:type="pct"/>
            <w:vMerge/>
          </w:tcPr>
          <w:p w14:paraId="6C75F6A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0485492E"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85526C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45BD7B8E"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1139D992"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735C677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2158" w:type="pct"/>
            <w:gridSpan w:val="4"/>
          </w:tcPr>
          <w:p w14:paraId="3AFB221E" w14:textId="239C23F8" w:rsidR="00206019" w:rsidRPr="00C70209" w:rsidRDefault="00206019" w:rsidP="005407AD">
            <w:pPr>
              <w:pStyle w:val="Tabletext-subanalysis"/>
            </w:pPr>
            <w:r w:rsidRPr="00C70209">
              <w:t>The authors conducted a sensitivity analysis tested 48 hypothetical scenarios combining the risk of additional platelet transfusions and unmeasured variables on mortality, using the linear logistic regression model with observed OR of 1.14 (95%CI 1.10, 1.18). Results of the sensitivity analysis showed that for 30 scenarios there was a statistically significant adverse effect of additional platelet transfusions on mortality, beyond the effect of the observed variable. In 13 scenarios, platelet transfusions neither significantly increased nor decreased mortality rate, and in 5 scenarios the OR was significantly below 1, indicating a beneficial effect of platelet transfusions on mortality rate</w:t>
            </w:r>
          </w:p>
        </w:tc>
      </w:tr>
      <w:tr w:rsidR="00206019" w:rsidRPr="00C70209" w14:paraId="223F62E7" w14:textId="77777777" w:rsidTr="005407AD">
        <w:trPr>
          <w:cantSplit/>
        </w:trPr>
        <w:tc>
          <w:tcPr>
            <w:tcW w:w="389" w:type="pct"/>
            <w:vMerge w:val="restart"/>
          </w:tcPr>
          <w:p w14:paraId="182CD594" w14:textId="68695698" w:rsidR="00206019" w:rsidRPr="00C70209" w:rsidRDefault="00206019" w:rsidP="005407AD">
            <w:pPr>
              <w:pStyle w:val="Tabletext-evidencematrix"/>
            </w:pPr>
            <w:r w:rsidRPr="00C70209">
              <w:t>Bonifacio 2007</w:t>
            </w:r>
            <w:r w:rsidRPr="00C70209">
              <w:fldChar w:fldCharType="begin"/>
            </w:r>
            <w:r w:rsidR="000E261C">
              <w:instrText xml:space="preserve"> ADDIN EN.CITE &lt;EndNote&gt;&lt;Cite&gt;&lt;Author&gt;Bonifacio&lt;/Author&gt;&lt;Year&gt;2007&lt;/Year&gt;&lt;RecNum&gt;131&lt;/RecNum&gt;&lt;DisplayText&gt;&lt;style face="superscript"&gt;293&lt;/style&gt;&lt;/DisplayText&gt;&lt;record&gt;&lt;rec-number&gt;131&lt;/rec-number&gt;&lt;foreign-keys&gt;&lt;key app="EN" db-id="9edve2wadsavt5ewavaxtda4f2tavzvts9ee" timestamp="1426550421"&gt;131&lt;/key&gt;&lt;/foreign-keys&gt;&lt;ref-type name="Journal Article"&gt;17&lt;/ref-type&gt;&lt;contributors&gt;&lt;authors&gt;&lt;author&gt;Bonifacio, L.&lt;/author&gt;&lt;author&gt;Petrova, A.&lt;/author&gt;&lt;author&gt;Nanjundaswamy, S.&lt;/author&gt;&lt;author&gt;Mehta, R.&lt;/author&gt;&lt;/authors&gt;&lt;/contributors&gt;&lt;titles&gt;&lt;title&gt;Thrombocytopenia related neonatal outcome in preterms&lt;/title&gt;&lt;secondary-title&gt;Indian Journal of Pediatrics&lt;/secondary-title&gt;&lt;/titles&gt;&lt;periodical&gt;&lt;full-title&gt;Indian Journal of Pediatrics&lt;/full-title&gt;&lt;/periodical&gt;&lt;pages&gt;267–274&lt;/pages&gt;&lt;volume&gt;74&lt;/volume&gt;&lt;number&gt;3&lt;/number&gt;&lt;dates&gt;&lt;year&gt;2007&lt;/year&gt;&lt;pub-dates&gt;&lt;date&gt;March&lt;/date&gt;&lt;/pub-dates&gt;&lt;/dates&gt;&lt;urls&gt;&lt;related-urls&gt;&lt;url&gt;http://www.ncbi.nlm.nih.gov/pubmed/17401266&lt;/url&gt;&lt;/related-urls&gt;&lt;/urls&gt;&lt;access-date&gt;13 April 2015&lt;/access-date&gt;&lt;/record&gt;&lt;/Cite&gt;&lt;/EndNote&gt;</w:instrText>
            </w:r>
            <w:r w:rsidRPr="00C70209">
              <w:fldChar w:fldCharType="separate"/>
            </w:r>
            <w:r w:rsidR="000E261C" w:rsidRPr="000E261C">
              <w:rPr>
                <w:noProof/>
                <w:vertAlign w:val="superscript"/>
              </w:rPr>
              <w:t>293</w:t>
            </w:r>
            <w:r w:rsidRPr="00C70209">
              <w:fldChar w:fldCharType="end"/>
            </w:r>
          </w:p>
          <w:p w14:paraId="0B0A4265" w14:textId="77777777" w:rsidR="00206019" w:rsidRPr="00C70209" w:rsidRDefault="00206019" w:rsidP="005407AD">
            <w:pPr>
              <w:pStyle w:val="Tabletext-evidencematrix"/>
            </w:pPr>
            <w:r w:rsidRPr="00C70209">
              <w:t>Level III–2</w:t>
            </w:r>
          </w:p>
          <w:p w14:paraId="23A1D5F0" w14:textId="77777777" w:rsidR="00206019" w:rsidRPr="00C70209" w:rsidRDefault="00206019" w:rsidP="005407AD">
            <w:pPr>
              <w:pStyle w:val="Tabletext-evidencematrix"/>
              <w:rPr>
                <w:i/>
              </w:rPr>
            </w:pPr>
            <w:r w:rsidRPr="00C70209">
              <w:rPr>
                <w:i/>
              </w:rPr>
              <w:t>Poor</w:t>
            </w:r>
          </w:p>
        </w:tc>
        <w:tc>
          <w:tcPr>
            <w:tcW w:w="492" w:type="pct"/>
            <w:vMerge w:val="restart"/>
          </w:tcPr>
          <w:p w14:paraId="12992957" w14:textId="77777777" w:rsidR="00206019" w:rsidRPr="00C70209" w:rsidRDefault="00206019" w:rsidP="005407AD">
            <w:pPr>
              <w:pStyle w:val="Tabletext-evidencematrix"/>
            </w:pPr>
            <w:r w:rsidRPr="00C70209">
              <w:t>N=164</w:t>
            </w:r>
          </w:p>
        </w:tc>
        <w:tc>
          <w:tcPr>
            <w:tcW w:w="490" w:type="pct"/>
            <w:vMerge w:val="restart"/>
          </w:tcPr>
          <w:p w14:paraId="18D39738" w14:textId="77777777" w:rsidR="00206019" w:rsidRPr="00C70209" w:rsidRDefault="00206019" w:rsidP="005407AD">
            <w:pPr>
              <w:pStyle w:val="Tabletext-evidencematrix"/>
            </w:pPr>
            <w:r w:rsidRPr="00C70209">
              <w:t>Preterm infants (≤ 32 weeks gestational age) with thrombocytopenia</w:t>
            </w:r>
          </w:p>
        </w:tc>
        <w:tc>
          <w:tcPr>
            <w:tcW w:w="490" w:type="pct"/>
            <w:vMerge w:val="restart"/>
          </w:tcPr>
          <w:p w14:paraId="085D040F" w14:textId="77777777" w:rsidR="00206019" w:rsidRPr="00C70209" w:rsidRDefault="00206019" w:rsidP="005407AD">
            <w:pPr>
              <w:pStyle w:val="Tabletext-evidencematrix"/>
            </w:pPr>
            <w:r w:rsidRPr="00C70209">
              <w:t>Single NICU, USA</w:t>
            </w:r>
          </w:p>
        </w:tc>
        <w:tc>
          <w:tcPr>
            <w:tcW w:w="491" w:type="pct"/>
            <w:vMerge w:val="restart"/>
          </w:tcPr>
          <w:p w14:paraId="73715637" w14:textId="77777777" w:rsidR="00206019" w:rsidRPr="00C70209" w:rsidRDefault="00206019" w:rsidP="005407AD">
            <w:pPr>
              <w:pStyle w:val="Tabletext-evidencematrix"/>
            </w:pPr>
            <w:r w:rsidRPr="00C70209">
              <w:t>Platelet transfusion versus no platelet transfusion</w:t>
            </w:r>
          </w:p>
        </w:tc>
        <w:tc>
          <w:tcPr>
            <w:tcW w:w="490" w:type="pct"/>
          </w:tcPr>
          <w:p w14:paraId="5E05609C" w14:textId="77777777" w:rsidR="00206019" w:rsidRPr="00C70209" w:rsidRDefault="00206019" w:rsidP="005407AD">
            <w:pPr>
              <w:pStyle w:val="Tabletext-evidencematrix"/>
            </w:pPr>
            <w:r w:rsidRPr="00C70209">
              <w:t>Mortality</w:t>
            </w:r>
          </w:p>
        </w:tc>
        <w:tc>
          <w:tcPr>
            <w:tcW w:w="520" w:type="pct"/>
          </w:tcPr>
          <w:p w14:paraId="0F58186B" w14:textId="77777777" w:rsidR="00206019" w:rsidRPr="00C70209" w:rsidRDefault="00206019" w:rsidP="005407AD">
            <w:pPr>
              <w:pStyle w:val="Tabletext-evidencematrix"/>
            </w:pPr>
            <w:r w:rsidRPr="00C70209">
              <w:t>29/60 (48.3%)</w:t>
            </w:r>
          </w:p>
        </w:tc>
        <w:tc>
          <w:tcPr>
            <w:tcW w:w="519" w:type="pct"/>
          </w:tcPr>
          <w:p w14:paraId="41AD68E2" w14:textId="77777777" w:rsidR="00206019" w:rsidRPr="00C70209" w:rsidRDefault="00206019" w:rsidP="005407AD">
            <w:pPr>
              <w:pStyle w:val="Tabletext-evidencematrix"/>
            </w:pPr>
            <w:r w:rsidRPr="00C70209">
              <w:t>4/22 (18.2%)</w:t>
            </w:r>
          </w:p>
        </w:tc>
        <w:tc>
          <w:tcPr>
            <w:tcW w:w="521" w:type="pct"/>
          </w:tcPr>
          <w:p w14:paraId="349D7FCB" w14:textId="77777777" w:rsidR="00206019" w:rsidRPr="00C70209" w:rsidRDefault="00206019" w:rsidP="005407AD">
            <w:pPr>
              <w:pStyle w:val="Tabletext-evidencematrix"/>
            </w:pPr>
            <w:r w:rsidRPr="00C70209">
              <w:t>2.66 [1.05, 6.70]</w:t>
            </w:r>
            <w:r w:rsidRPr="00C70209">
              <w:rPr>
                <w:vertAlign w:val="superscript"/>
              </w:rPr>
              <w:t>c</w:t>
            </w:r>
          </w:p>
        </w:tc>
        <w:tc>
          <w:tcPr>
            <w:tcW w:w="598" w:type="pct"/>
            <w:shd w:val="clear" w:color="auto" w:fill="D9D9D9" w:themeFill="background1" w:themeFillShade="D9"/>
          </w:tcPr>
          <w:p w14:paraId="193C527C" w14:textId="77777777" w:rsidR="00206019" w:rsidRPr="00C70209" w:rsidRDefault="00206019" w:rsidP="005407AD">
            <w:pPr>
              <w:pStyle w:val="Tabletext-evidencematrix"/>
              <w:rPr>
                <w:i/>
              </w:rPr>
            </w:pPr>
            <w:r w:rsidRPr="00C70209">
              <w:rPr>
                <w:i/>
              </w:rPr>
              <w:t>Favours no platelet transfusion</w:t>
            </w:r>
          </w:p>
          <w:p w14:paraId="3A351A51" w14:textId="5E54A510" w:rsidR="00206019" w:rsidRPr="00C70209" w:rsidRDefault="001A475D" w:rsidP="005407AD">
            <w:pPr>
              <w:pStyle w:val="Tabletext-evidencematrix"/>
            </w:pPr>
            <w:r w:rsidRPr="001A475D">
              <w:rPr>
                <w:i/>
              </w:rPr>
              <w:t>P = </w:t>
            </w:r>
            <w:r w:rsidR="00206019" w:rsidRPr="00C70209">
              <w:t>0.04</w:t>
            </w:r>
            <w:r w:rsidR="00206019" w:rsidRPr="00C70209">
              <w:rPr>
                <w:vertAlign w:val="superscript"/>
              </w:rPr>
              <w:t>c</w:t>
            </w:r>
          </w:p>
        </w:tc>
      </w:tr>
      <w:tr w:rsidR="00206019" w:rsidRPr="00C70209" w14:paraId="3495018D" w14:textId="77777777" w:rsidTr="005407AD">
        <w:trPr>
          <w:cantSplit/>
        </w:trPr>
        <w:tc>
          <w:tcPr>
            <w:tcW w:w="389" w:type="pct"/>
            <w:vMerge/>
          </w:tcPr>
          <w:p w14:paraId="74C20AB6" w14:textId="77777777" w:rsidR="00206019" w:rsidRPr="00C70209" w:rsidRDefault="00206019" w:rsidP="005407AD">
            <w:pPr>
              <w:pStyle w:val="Tabletext-evidencematrix"/>
            </w:pPr>
          </w:p>
        </w:tc>
        <w:tc>
          <w:tcPr>
            <w:tcW w:w="492" w:type="pct"/>
            <w:vMerge/>
          </w:tcPr>
          <w:p w14:paraId="5321DD4E" w14:textId="77777777" w:rsidR="00206019" w:rsidRPr="00C70209" w:rsidRDefault="00206019" w:rsidP="005407AD">
            <w:pPr>
              <w:pStyle w:val="Tabletext-evidencematrix"/>
            </w:pPr>
          </w:p>
        </w:tc>
        <w:tc>
          <w:tcPr>
            <w:tcW w:w="490" w:type="pct"/>
            <w:vMerge/>
          </w:tcPr>
          <w:p w14:paraId="5533D679" w14:textId="77777777" w:rsidR="00206019" w:rsidRPr="00C70209" w:rsidRDefault="00206019" w:rsidP="005407AD">
            <w:pPr>
              <w:pStyle w:val="Tabletext-evidencematrix"/>
            </w:pPr>
          </w:p>
        </w:tc>
        <w:tc>
          <w:tcPr>
            <w:tcW w:w="490" w:type="pct"/>
            <w:vMerge/>
          </w:tcPr>
          <w:p w14:paraId="40B7B154" w14:textId="77777777" w:rsidR="00206019" w:rsidRPr="00C70209" w:rsidRDefault="00206019" w:rsidP="005407AD">
            <w:pPr>
              <w:pStyle w:val="Tabletext-evidencematrix"/>
            </w:pPr>
          </w:p>
        </w:tc>
        <w:tc>
          <w:tcPr>
            <w:tcW w:w="491" w:type="pct"/>
            <w:vMerge/>
          </w:tcPr>
          <w:p w14:paraId="621AC765" w14:textId="77777777" w:rsidR="00206019" w:rsidRPr="00C70209" w:rsidRDefault="00206019" w:rsidP="005407AD">
            <w:pPr>
              <w:pStyle w:val="Tabletext-evidencematrix"/>
            </w:pPr>
          </w:p>
        </w:tc>
        <w:tc>
          <w:tcPr>
            <w:tcW w:w="490" w:type="pct"/>
            <w:tcBorders>
              <w:bottom w:val="nil"/>
            </w:tcBorders>
          </w:tcPr>
          <w:p w14:paraId="38604C67" w14:textId="77777777" w:rsidR="00206019" w:rsidRPr="00C70209" w:rsidRDefault="00206019" w:rsidP="005407AD">
            <w:pPr>
              <w:pStyle w:val="Tabletext-evidencematrix"/>
            </w:pPr>
          </w:p>
        </w:tc>
        <w:tc>
          <w:tcPr>
            <w:tcW w:w="2158" w:type="pct"/>
            <w:gridSpan w:val="4"/>
          </w:tcPr>
          <w:p w14:paraId="615FD5AC" w14:textId="77777777" w:rsidR="00206019" w:rsidRPr="00C70209" w:rsidRDefault="00206019" w:rsidP="005407AD">
            <w:pPr>
              <w:pStyle w:val="Tabletext-subanalysis"/>
              <w:rPr>
                <w:i/>
              </w:rPr>
            </w:pPr>
            <w:r w:rsidRPr="00C70209">
              <w:rPr>
                <w:i/>
              </w:rPr>
              <w:t>Subgroup analysis: gestational age</w:t>
            </w:r>
          </w:p>
        </w:tc>
      </w:tr>
      <w:tr w:rsidR="00206019" w:rsidRPr="00C70209" w14:paraId="5B753BA3" w14:textId="77777777" w:rsidTr="005407AD">
        <w:trPr>
          <w:cantSplit/>
        </w:trPr>
        <w:tc>
          <w:tcPr>
            <w:tcW w:w="389" w:type="pct"/>
            <w:vMerge/>
          </w:tcPr>
          <w:p w14:paraId="53693E6F" w14:textId="77777777" w:rsidR="00206019" w:rsidRPr="00C70209" w:rsidRDefault="00206019" w:rsidP="005407AD">
            <w:pPr>
              <w:pStyle w:val="Tabletext-evidencematrix"/>
            </w:pPr>
          </w:p>
        </w:tc>
        <w:tc>
          <w:tcPr>
            <w:tcW w:w="492" w:type="pct"/>
            <w:vMerge/>
          </w:tcPr>
          <w:p w14:paraId="078D1BB8" w14:textId="77777777" w:rsidR="00206019" w:rsidRPr="00C70209" w:rsidRDefault="00206019" w:rsidP="005407AD">
            <w:pPr>
              <w:pStyle w:val="Tabletext-evidencematrix"/>
            </w:pPr>
          </w:p>
        </w:tc>
        <w:tc>
          <w:tcPr>
            <w:tcW w:w="490" w:type="pct"/>
            <w:vMerge/>
          </w:tcPr>
          <w:p w14:paraId="4B6D0AD4" w14:textId="77777777" w:rsidR="00206019" w:rsidRPr="00C70209" w:rsidRDefault="00206019" w:rsidP="005407AD">
            <w:pPr>
              <w:pStyle w:val="Tabletext-evidencematrix"/>
            </w:pPr>
          </w:p>
        </w:tc>
        <w:tc>
          <w:tcPr>
            <w:tcW w:w="490" w:type="pct"/>
            <w:vMerge/>
          </w:tcPr>
          <w:p w14:paraId="31454E91" w14:textId="77777777" w:rsidR="00206019" w:rsidRPr="00C70209" w:rsidRDefault="00206019" w:rsidP="005407AD">
            <w:pPr>
              <w:pStyle w:val="Tabletext-evidencematrix"/>
            </w:pPr>
          </w:p>
        </w:tc>
        <w:tc>
          <w:tcPr>
            <w:tcW w:w="491" w:type="pct"/>
            <w:vMerge/>
          </w:tcPr>
          <w:p w14:paraId="4AE3EB90" w14:textId="77777777" w:rsidR="00206019" w:rsidRPr="00C70209" w:rsidRDefault="00206019" w:rsidP="005407AD">
            <w:pPr>
              <w:pStyle w:val="Tabletext-evidencematrix"/>
            </w:pPr>
          </w:p>
        </w:tc>
        <w:tc>
          <w:tcPr>
            <w:tcW w:w="490" w:type="pct"/>
            <w:tcBorders>
              <w:top w:val="nil"/>
            </w:tcBorders>
          </w:tcPr>
          <w:p w14:paraId="24D0D9D1" w14:textId="77777777" w:rsidR="00206019" w:rsidRPr="00C70209" w:rsidRDefault="00206019" w:rsidP="005407AD">
            <w:pPr>
              <w:pStyle w:val="Tabletext-subanalysis"/>
              <w:jc w:val="right"/>
            </w:pPr>
            <w:r w:rsidRPr="00C70209">
              <w:t>Infants with gestational age &lt;28 weeks</w:t>
            </w:r>
          </w:p>
        </w:tc>
        <w:tc>
          <w:tcPr>
            <w:tcW w:w="520" w:type="pct"/>
          </w:tcPr>
          <w:p w14:paraId="7B40ECFB" w14:textId="77777777" w:rsidR="00206019" w:rsidRPr="00C70209" w:rsidRDefault="00206019" w:rsidP="005407AD">
            <w:pPr>
              <w:pStyle w:val="Tabletext-subanalysis"/>
            </w:pPr>
            <w:r w:rsidRPr="00C70209">
              <w:t>25/49 (51.0%)</w:t>
            </w:r>
          </w:p>
        </w:tc>
        <w:tc>
          <w:tcPr>
            <w:tcW w:w="519" w:type="pct"/>
          </w:tcPr>
          <w:p w14:paraId="04D05305" w14:textId="77777777" w:rsidR="00206019" w:rsidRPr="00C70209" w:rsidRDefault="00206019" w:rsidP="005407AD">
            <w:pPr>
              <w:pStyle w:val="Tabletext-subanalysis"/>
            </w:pPr>
            <w:r w:rsidRPr="00C70209">
              <w:t>1/7 (14.3%)</w:t>
            </w:r>
          </w:p>
        </w:tc>
        <w:tc>
          <w:tcPr>
            <w:tcW w:w="521" w:type="pct"/>
          </w:tcPr>
          <w:p w14:paraId="470DA7C7" w14:textId="77777777" w:rsidR="00206019" w:rsidRPr="00C70209" w:rsidRDefault="00206019" w:rsidP="005407AD">
            <w:pPr>
              <w:pStyle w:val="Tabletext-subanalysis"/>
            </w:pPr>
            <w:r w:rsidRPr="00C70209">
              <w:t>RR 3.57 [0.57, 22.38]c</w:t>
            </w:r>
          </w:p>
        </w:tc>
        <w:tc>
          <w:tcPr>
            <w:tcW w:w="598" w:type="pct"/>
            <w:shd w:val="clear" w:color="auto" w:fill="auto"/>
          </w:tcPr>
          <w:p w14:paraId="71EA69A3" w14:textId="77777777" w:rsidR="00206019" w:rsidRPr="00C70209" w:rsidRDefault="00206019" w:rsidP="005407AD">
            <w:pPr>
              <w:pStyle w:val="Tabletext-subanalysis"/>
              <w:rPr>
                <w:i/>
              </w:rPr>
            </w:pPr>
            <w:r w:rsidRPr="00C70209">
              <w:rPr>
                <w:i/>
              </w:rPr>
              <w:t>No significant difference</w:t>
            </w:r>
          </w:p>
          <w:p w14:paraId="48E38514" w14:textId="6134200E" w:rsidR="00206019" w:rsidRPr="00C70209" w:rsidRDefault="001A475D" w:rsidP="005407AD">
            <w:pPr>
              <w:pStyle w:val="Tabletext-subanalysis"/>
            </w:pPr>
            <w:r w:rsidRPr="001A475D">
              <w:rPr>
                <w:i/>
              </w:rPr>
              <w:t>P = </w:t>
            </w:r>
            <w:r w:rsidR="00206019" w:rsidRPr="00C70209">
              <w:t>0.17c</w:t>
            </w:r>
          </w:p>
        </w:tc>
      </w:tr>
      <w:tr w:rsidR="00206019" w:rsidRPr="00C70209" w14:paraId="3A0C9BBE" w14:textId="77777777" w:rsidTr="005407AD">
        <w:trPr>
          <w:cantSplit/>
        </w:trPr>
        <w:tc>
          <w:tcPr>
            <w:tcW w:w="389" w:type="pct"/>
            <w:vMerge/>
          </w:tcPr>
          <w:p w14:paraId="3B7DC138" w14:textId="77777777" w:rsidR="00206019" w:rsidRPr="00C70209" w:rsidRDefault="00206019" w:rsidP="005407AD">
            <w:pPr>
              <w:pStyle w:val="Tabletext-evidencematrix"/>
            </w:pPr>
          </w:p>
        </w:tc>
        <w:tc>
          <w:tcPr>
            <w:tcW w:w="492" w:type="pct"/>
            <w:vMerge/>
          </w:tcPr>
          <w:p w14:paraId="626A557D" w14:textId="77777777" w:rsidR="00206019" w:rsidRPr="00C70209" w:rsidRDefault="00206019" w:rsidP="005407AD">
            <w:pPr>
              <w:pStyle w:val="Tabletext-evidencematrix"/>
            </w:pPr>
          </w:p>
        </w:tc>
        <w:tc>
          <w:tcPr>
            <w:tcW w:w="490" w:type="pct"/>
            <w:vMerge/>
          </w:tcPr>
          <w:p w14:paraId="245E7594" w14:textId="77777777" w:rsidR="00206019" w:rsidRPr="00C70209" w:rsidRDefault="00206019" w:rsidP="005407AD">
            <w:pPr>
              <w:pStyle w:val="Tabletext-evidencematrix"/>
            </w:pPr>
          </w:p>
        </w:tc>
        <w:tc>
          <w:tcPr>
            <w:tcW w:w="490" w:type="pct"/>
            <w:vMerge/>
          </w:tcPr>
          <w:p w14:paraId="56D16816" w14:textId="77777777" w:rsidR="00206019" w:rsidRPr="00C70209" w:rsidRDefault="00206019" w:rsidP="005407AD">
            <w:pPr>
              <w:pStyle w:val="Tabletext-evidencematrix"/>
            </w:pPr>
          </w:p>
        </w:tc>
        <w:tc>
          <w:tcPr>
            <w:tcW w:w="491" w:type="pct"/>
            <w:vMerge/>
          </w:tcPr>
          <w:p w14:paraId="3A92EC1C" w14:textId="77777777" w:rsidR="00206019" w:rsidRPr="00C70209" w:rsidRDefault="00206019" w:rsidP="005407AD">
            <w:pPr>
              <w:pStyle w:val="Tabletext-evidencematrix"/>
            </w:pPr>
          </w:p>
        </w:tc>
        <w:tc>
          <w:tcPr>
            <w:tcW w:w="490" w:type="pct"/>
          </w:tcPr>
          <w:p w14:paraId="3178B907" w14:textId="77777777" w:rsidR="00206019" w:rsidRPr="00C70209" w:rsidRDefault="00206019" w:rsidP="005407AD">
            <w:pPr>
              <w:pStyle w:val="Tabletext-subanalysis"/>
              <w:jc w:val="right"/>
            </w:pPr>
            <w:r w:rsidRPr="00C70209">
              <w:t>Infants with gestational age 28–32 weeks</w:t>
            </w:r>
          </w:p>
        </w:tc>
        <w:tc>
          <w:tcPr>
            <w:tcW w:w="520" w:type="pct"/>
          </w:tcPr>
          <w:p w14:paraId="7F5F06A0" w14:textId="77777777" w:rsidR="00206019" w:rsidRPr="00C70209" w:rsidRDefault="00206019" w:rsidP="005407AD">
            <w:pPr>
              <w:pStyle w:val="Tabletext-subanalysis"/>
            </w:pPr>
            <w:r w:rsidRPr="00C70209">
              <w:t>4/11 (36.4%)</w:t>
            </w:r>
          </w:p>
        </w:tc>
        <w:tc>
          <w:tcPr>
            <w:tcW w:w="519" w:type="pct"/>
          </w:tcPr>
          <w:p w14:paraId="7B8E1418" w14:textId="77777777" w:rsidR="00206019" w:rsidRPr="00C70209" w:rsidRDefault="00206019" w:rsidP="005407AD">
            <w:pPr>
              <w:pStyle w:val="Tabletext-subanalysis"/>
            </w:pPr>
            <w:r w:rsidRPr="00C70209">
              <w:t>3/15 (20.0%)</w:t>
            </w:r>
          </w:p>
        </w:tc>
        <w:tc>
          <w:tcPr>
            <w:tcW w:w="521" w:type="pct"/>
          </w:tcPr>
          <w:p w14:paraId="14A5D32F" w14:textId="77777777" w:rsidR="00206019" w:rsidRPr="00C70209" w:rsidRDefault="00206019" w:rsidP="005407AD">
            <w:pPr>
              <w:pStyle w:val="Tabletext-subanalysis"/>
            </w:pPr>
            <w:r w:rsidRPr="00C70209">
              <w:t>RR 1.82 [0.51, 6.53]c</w:t>
            </w:r>
          </w:p>
        </w:tc>
        <w:tc>
          <w:tcPr>
            <w:tcW w:w="598" w:type="pct"/>
          </w:tcPr>
          <w:p w14:paraId="38A36C4B" w14:textId="77777777" w:rsidR="00206019" w:rsidRPr="00C70209" w:rsidRDefault="00206019" w:rsidP="005407AD">
            <w:pPr>
              <w:pStyle w:val="Tabletext-subanalysis"/>
              <w:rPr>
                <w:i/>
              </w:rPr>
            </w:pPr>
            <w:r w:rsidRPr="00C70209">
              <w:rPr>
                <w:i/>
              </w:rPr>
              <w:t>No significant difference</w:t>
            </w:r>
          </w:p>
          <w:p w14:paraId="707E5841" w14:textId="56CC4C1C" w:rsidR="00206019" w:rsidRPr="00C70209" w:rsidRDefault="001A475D" w:rsidP="005407AD">
            <w:pPr>
              <w:pStyle w:val="Tabletext-subanalysis"/>
            </w:pPr>
            <w:r w:rsidRPr="001A475D">
              <w:rPr>
                <w:i/>
              </w:rPr>
              <w:t>P = </w:t>
            </w:r>
            <w:r w:rsidR="00206019" w:rsidRPr="00C70209">
              <w:t>0.36c</w:t>
            </w:r>
          </w:p>
        </w:tc>
      </w:tr>
      <w:tr w:rsidR="00206019" w:rsidRPr="00C70209" w14:paraId="5A088357" w14:textId="77777777" w:rsidTr="005407AD">
        <w:trPr>
          <w:cantSplit/>
        </w:trPr>
        <w:tc>
          <w:tcPr>
            <w:tcW w:w="389" w:type="pct"/>
            <w:vMerge w:val="restart"/>
          </w:tcPr>
          <w:p w14:paraId="10BF91AE" w14:textId="5B82096B" w:rsidR="00206019" w:rsidRPr="00C70209" w:rsidRDefault="00206019" w:rsidP="005407AD">
            <w:pPr>
              <w:pStyle w:val="Tabletext-evidencematrix"/>
            </w:pPr>
            <w:r w:rsidRPr="00C70209">
              <w:t>Christensen 2006</w:t>
            </w:r>
            <w:r w:rsidRPr="00C70209">
              <w:fldChar w:fldCharType="begin"/>
            </w:r>
            <w:r w:rsidR="000E261C">
              <w:instrText xml:space="preserve"> ADDIN EN.CITE &lt;EndNote&gt;&lt;Cite&gt;&lt;Author&gt;Christensen&lt;/Author&gt;&lt;Year&gt;2006&lt;/Year&gt;&lt;RecNum&gt;132&lt;/RecNum&gt;&lt;DisplayText&gt;&lt;style face="superscript"&gt;294&lt;/style&gt;&lt;/DisplayText&gt;&lt;record&gt;&lt;rec-number&gt;132&lt;/rec-number&gt;&lt;foreign-keys&gt;&lt;key app="EN" db-id="9edve2wadsavt5ewavaxtda4f2tavzvts9ee" timestamp="1426550421"&gt;132&lt;/key&gt;&lt;/foreign-keys&gt;&lt;ref-type name="Journal Article"&gt;17&lt;/ref-type&gt;&lt;contributors&gt;&lt;authors&gt;&lt;author&gt;Christensen, R. D.&lt;/author&gt;&lt;author&gt;Henry, E.&lt;/author&gt;&lt;author&gt;Wiedmeier, S. E.&lt;/author&gt;&lt;author&gt;Stoddard, R. A.&lt;/author&gt;&lt;author&gt;Sola-Visner, M. C.&lt;/author&gt;&lt;author&gt;Lambert, D. K.&lt;/author&gt;&lt;author&gt;Kiehn, T. I.&lt;/author&gt;&lt;author&gt;Ainsworth, S.&lt;/author&gt;&lt;/authors&gt;&lt;/contributors&gt;&lt;titles&gt;&lt;title&gt;Thrombocytopenia among extremely low birth weight neonates: Data from a multihospital healthcare system&lt;/title&gt;&lt;secondary-title&gt;Journal of Perinatology&lt;/secondary-title&gt;&lt;/titles&gt;&lt;periodical&gt;&lt;full-title&gt;Journal of Perinatology&lt;/full-title&gt;&lt;/periodical&gt;&lt;pages&gt;348–353&lt;/pages&gt;&lt;volume&gt;26&lt;/volume&gt;&lt;number&gt;6&lt;/number&gt;&lt;dates&gt;&lt;year&gt;2006&lt;/year&gt;&lt;pub-dates&gt;&lt;date&gt;June&lt;/date&gt;&lt;/pub-dates&gt;&lt;/dates&gt;&lt;urls&gt;&lt;related-urls&gt;&lt;url&gt;http://www.ncbi.nlm.nih.gov/pubmed/16642027&lt;/url&gt;&lt;/related-urls&gt;&lt;/urls&gt;&lt;access-date&gt;13 April 2015&lt;/access-date&gt;&lt;/record&gt;&lt;/Cite&gt;&lt;/EndNote&gt;</w:instrText>
            </w:r>
            <w:r w:rsidRPr="00C70209">
              <w:fldChar w:fldCharType="separate"/>
            </w:r>
            <w:r w:rsidR="000E261C" w:rsidRPr="000E261C">
              <w:rPr>
                <w:noProof/>
                <w:vertAlign w:val="superscript"/>
              </w:rPr>
              <w:t>294</w:t>
            </w:r>
            <w:r w:rsidRPr="00C70209">
              <w:fldChar w:fldCharType="end"/>
            </w:r>
          </w:p>
          <w:p w14:paraId="204488E5" w14:textId="77777777" w:rsidR="00206019" w:rsidRPr="00C70209" w:rsidRDefault="00206019" w:rsidP="005407AD">
            <w:pPr>
              <w:pStyle w:val="Tabletext-evidencematrix"/>
            </w:pPr>
            <w:r w:rsidRPr="00C70209">
              <w:t>Level III–2</w:t>
            </w:r>
          </w:p>
          <w:p w14:paraId="00447404" w14:textId="77777777" w:rsidR="00206019" w:rsidRPr="00C70209" w:rsidRDefault="00206019" w:rsidP="005407AD">
            <w:pPr>
              <w:pStyle w:val="Tabletext-evidencematrix"/>
              <w:rPr>
                <w:i/>
              </w:rPr>
            </w:pPr>
            <w:r w:rsidRPr="00C70209">
              <w:rPr>
                <w:i/>
              </w:rPr>
              <w:t>Poor</w:t>
            </w:r>
          </w:p>
        </w:tc>
        <w:tc>
          <w:tcPr>
            <w:tcW w:w="492" w:type="pct"/>
            <w:vMerge w:val="restart"/>
          </w:tcPr>
          <w:p w14:paraId="5D23611E" w14:textId="77777777" w:rsidR="00206019" w:rsidRPr="00C70209" w:rsidRDefault="00206019" w:rsidP="005407AD">
            <w:pPr>
              <w:pStyle w:val="Tabletext-evidencematrix"/>
            </w:pPr>
            <w:r w:rsidRPr="00C70209">
              <w:t>N=284</w:t>
            </w:r>
          </w:p>
        </w:tc>
        <w:tc>
          <w:tcPr>
            <w:tcW w:w="490" w:type="pct"/>
            <w:vMerge w:val="restart"/>
          </w:tcPr>
          <w:p w14:paraId="3151A76C" w14:textId="77777777" w:rsidR="00206019" w:rsidRPr="00C70209" w:rsidRDefault="00206019" w:rsidP="005407AD">
            <w:pPr>
              <w:pStyle w:val="Tabletext-evidencematrix"/>
            </w:pPr>
            <w:r w:rsidRPr="00C70209">
              <w:t xml:space="preserve">Preterm infants with ELBW (≤ 1000 g) </w:t>
            </w:r>
          </w:p>
        </w:tc>
        <w:tc>
          <w:tcPr>
            <w:tcW w:w="490" w:type="pct"/>
            <w:vMerge w:val="restart"/>
          </w:tcPr>
          <w:p w14:paraId="2490B533" w14:textId="77777777" w:rsidR="00206019" w:rsidRPr="00C70209" w:rsidRDefault="00206019" w:rsidP="005407AD">
            <w:pPr>
              <w:pStyle w:val="Tabletext-evidencematrix"/>
            </w:pPr>
            <w:r w:rsidRPr="00C70209">
              <w:t>Multiple NICUs, USA</w:t>
            </w:r>
          </w:p>
        </w:tc>
        <w:tc>
          <w:tcPr>
            <w:tcW w:w="491" w:type="pct"/>
            <w:vMerge w:val="restart"/>
          </w:tcPr>
          <w:p w14:paraId="5E842CA2" w14:textId="77777777" w:rsidR="00206019" w:rsidRPr="00C70209" w:rsidRDefault="00206019" w:rsidP="005407AD">
            <w:pPr>
              <w:pStyle w:val="Tabletext-evidencematrix"/>
            </w:pPr>
            <w:r w:rsidRPr="00C70209">
              <w:t>Platelet transfusion versus no platelet transfusion</w:t>
            </w:r>
          </w:p>
        </w:tc>
        <w:tc>
          <w:tcPr>
            <w:tcW w:w="490" w:type="pct"/>
          </w:tcPr>
          <w:p w14:paraId="0FB12B28" w14:textId="77777777" w:rsidR="00206019" w:rsidRPr="00C70209" w:rsidRDefault="00206019" w:rsidP="005407AD">
            <w:pPr>
              <w:pStyle w:val="Tabletext-evidencematrix"/>
            </w:pPr>
            <w:r w:rsidRPr="00C70209">
              <w:t>Mortality in all patients regardless of platelet count</w:t>
            </w:r>
          </w:p>
        </w:tc>
        <w:tc>
          <w:tcPr>
            <w:tcW w:w="520" w:type="pct"/>
          </w:tcPr>
          <w:p w14:paraId="1AD14B04" w14:textId="77777777" w:rsidR="00206019" w:rsidRPr="00C70209" w:rsidRDefault="00206019" w:rsidP="005407AD">
            <w:pPr>
              <w:pStyle w:val="Tabletext-evidencematrix"/>
            </w:pPr>
            <w:r w:rsidRPr="00C70209">
              <w:t>29/129 (23%)</w:t>
            </w:r>
          </w:p>
        </w:tc>
        <w:tc>
          <w:tcPr>
            <w:tcW w:w="519" w:type="pct"/>
          </w:tcPr>
          <w:p w14:paraId="6A3795BE" w14:textId="77777777" w:rsidR="00206019" w:rsidRPr="00C70209" w:rsidRDefault="00206019" w:rsidP="005407AD">
            <w:pPr>
              <w:pStyle w:val="Tabletext-evidencematrix"/>
            </w:pPr>
            <w:r w:rsidRPr="00C70209">
              <w:t>24/154 (16%)</w:t>
            </w:r>
          </w:p>
        </w:tc>
        <w:tc>
          <w:tcPr>
            <w:tcW w:w="521" w:type="pct"/>
          </w:tcPr>
          <w:p w14:paraId="71788A30" w14:textId="77777777" w:rsidR="00206019" w:rsidRPr="00C70209" w:rsidRDefault="00206019" w:rsidP="005407AD">
            <w:pPr>
              <w:pStyle w:val="Tabletext-evidencematrix"/>
            </w:pPr>
            <w:r w:rsidRPr="00C70209">
              <w:t>RR 1.44 [0.89, 2.35]</w:t>
            </w:r>
          </w:p>
        </w:tc>
        <w:tc>
          <w:tcPr>
            <w:tcW w:w="598" w:type="pct"/>
            <w:shd w:val="clear" w:color="auto" w:fill="auto"/>
          </w:tcPr>
          <w:p w14:paraId="385A506B" w14:textId="77777777" w:rsidR="00206019" w:rsidRPr="00C70209" w:rsidRDefault="00206019" w:rsidP="005407AD">
            <w:pPr>
              <w:pStyle w:val="Tabletext-evidencematrix"/>
              <w:rPr>
                <w:i/>
              </w:rPr>
            </w:pPr>
            <w:r w:rsidRPr="00C70209">
              <w:rPr>
                <w:i/>
              </w:rPr>
              <w:t>No significant difference</w:t>
            </w:r>
          </w:p>
          <w:p w14:paraId="7BCBF1CF" w14:textId="2A55E10D" w:rsidR="00206019" w:rsidRPr="00C70209" w:rsidRDefault="001A475D" w:rsidP="005407AD">
            <w:pPr>
              <w:pStyle w:val="Tabletext-evidencematrix"/>
            </w:pPr>
            <w:r w:rsidRPr="001A475D">
              <w:rPr>
                <w:i/>
              </w:rPr>
              <w:t>P = </w:t>
            </w:r>
            <w:r w:rsidR="00206019" w:rsidRPr="00C70209">
              <w:t>0.14</w:t>
            </w:r>
          </w:p>
        </w:tc>
      </w:tr>
      <w:tr w:rsidR="00206019" w:rsidRPr="00C70209" w14:paraId="04C12729" w14:textId="77777777" w:rsidTr="005407AD">
        <w:trPr>
          <w:cantSplit/>
        </w:trPr>
        <w:tc>
          <w:tcPr>
            <w:tcW w:w="389" w:type="pct"/>
            <w:vMerge/>
          </w:tcPr>
          <w:p w14:paraId="13A3853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033B267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F3F6AA4"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EEACD0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60C85FE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bottom w:val="nil"/>
            </w:tcBorders>
          </w:tcPr>
          <w:p w14:paraId="0214235F" w14:textId="77777777" w:rsidR="00206019" w:rsidRPr="00C70209" w:rsidRDefault="00206019" w:rsidP="005407AD">
            <w:pPr>
              <w:pStyle w:val="Tabletext-evidencematrix"/>
            </w:pPr>
            <w:r w:rsidRPr="00C70209">
              <w:t>Mortality in thrombocytopenic patients (all-cause)</w:t>
            </w:r>
          </w:p>
        </w:tc>
        <w:tc>
          <w:tcPr>
            <w:tcW w:w="520" w:type="pct"/>
          </w:tcPr>
          <w:p w14:paraId="599DB00D" w14:textId="77777777" w:rsidR="00206019" w:rsidRPr="00C70209" w:rsidRDefault="00206019" w:rsidP="005407AD">
            <w:pPr>
              <w:pStyle w:val="Tabletext-evidencematrix"/>
            </w:pPr>
            <w:r w:rsidRPr="00C70209">
              <w:t>29/129 (23%)</w:t>
            </w:r>
          </w:p>
        </w:tc>
        <w:tc>
          <w:tcPr>
            <w:tcW w:w="519" w:type="pct"/>
          </w:tcPr>
          <w:p w14:paraId="1177D9F0" w14:textId="77777777" w:rsidR="00206019" w:rsidRPr="00C70209" w:rsidRDefault="00206019" w:rsidP="005407AD">
            <w:pPr>
              <w:pStyle w:val="Tabletext-evidencematrix"/>
            </w:pPr>
            <w:r w:rsidRPr="00C70209">
              <w:t>7/79 (9%)</w:t>
            </w:r>
          </w:p>
        </w:tc>
        <w:tc>
          <w:tcPr>
            <w:tcW w:w="521" w:type="pct"/>
          </w:tcPr>
          <w:p w14:paraId="3DF0964B" w14:textId="77777777" w:rsidR="00206019" w:rsidRPr="00C70209" w:rsidRDefault="00206019" w:rsidP="005407AD">
            <w:pPr>
              <w:pStyle w:val="Tabletext-evidencematrix"/>
            </w:pPr>
            <w:r w:rsidRPr="00C70209">
              <w:t>RR 2.54 [1.17, 5.51]</w:t>
            </w:r>
            <w:r w:rsidRPr="00C70209">
              <w:rPr>
                <w:vertAlign w:val="superscript"/>
              </w:rPr>
              <w:t>c</w:t>
            </w:r>
          </w:p>
        </w:tc>
        <w:tc>
          <w:tcPr>
            <w:tcW w:w="598" w:type="pct"/>
            <w:shd w:val="clear" w:color="auto" w:fill="D9D9D9" w:themeFill="background1" w:themeFillShade="D9"/>
          </w:tcPr>
          <w:p w14:paraId="51C2875F" w14:textId="77777777" w:rsidR="00206019" w:rsidRPr="00C70209" w:rsidRDefault="00206019" w:rsidP="005407AD">
            <w:pPr>
              <w:pStyle w:val="Tabletext-evidencematrix"/>
              <w:rPr>
                <w:i/>
                <w:iCs/>
              </w:rPr>
            </w:pPr>
            <w:r w:rsidRPr="00C70209">
              <w:rPr>
                <w:i/>
                <w:iCs/>
              </w:rPr>
              <w:t>Favours no platelet transfusion</w:t>
            </w:r>
          </w:p>
          <w:p w14:paraId="2ED03655" w14:textId="237DC032" w:rsidR="00206019" w:rsidRPr="00C70209" w:rsidRDefault="001A475D" w:rsidP="005407AD">
            <w:pPr>
              <w:pStyle w:val="Tabletext-evidencematrix"/>
            </w:pPr>
            <w:r w:rsidRPr="001A475D">
              <w:rPr>
                <w:i/>
              </w:rPr>
              <w:t>P = </w:t>
            </w:r>
            <w:r w:rsidR="00206019" w:rsidRPr="00C70209">
              <w:t>0.02</w:t>
            </w:r>
            <w:r w:rsidR="00206019" w:rsidRPr="00C70209">
              <w:rPr>
                <w:vertAlign w:val="superscript"/>
              </w:rPr>
              <w:t>c</w:t>
            </w:r>
          </w:p>
        </w:tc>
      </w:tr>
      <w:tr w:rsidR="00206019" w:rsidRPr="00C70209" w14:paraId="02E60AD4" w14:textId="77777777" w:rsidTr="005407AD">
        <w:trPr>
          <w:cantSplit/>
        </w:trPr>
        <w:tc>
          <w:tcPr>
            <w:tcW w:w="389" w:type="pct"/>
            <w:vMerge/>
          </w:tcPr>
          <w:p w14:paraId="0107FFEE"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2AF1EB22"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DD64E7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418E26A1"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056CD16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top w:val="nil"/>
              <w:bottom w:val="nil"/>
            </w:tcBorders>
          </w:tcPr>
          <w:p w14:paraId="3AAB5083" w14:textId="77777777" w:rsidR="00206019" w:rsidRPr="00C70209" w:rsidRDefault="00206019" w:rsidP="005407AD">
            <w:pPr>
              <w:pStyle w:val="Tabletext-evidencematrix"/>
            </w:pPr>
          </w:p>
        </w:tc>
        <w:tc>
          <w:tcPr>
            <w:tcW w:w="2158" w:type="pct"/>
            <w:gridSpan w:val="4"/>
          </w:tcPr>
          <w:p w14:paraId="593C8C7A" w14:textId="77777777" w:rsidR="00206019" w:rsidRPr="00C70209" w:rsidRDefault="00206019" w:rsidP="005407AD">
            <w:pPr>
              <w:pStyle w:val="Tabletext-evidencematrix"/>
              <w:rPr>
                <w:i/>
                <w:iCs/>
                <w:sz w:val="14"/>
                <w:szCs w:val="14"/>
              </w:rPr>
            </w:pPr>
            <w:r w:rsidRPr="00C70209">
              <w:rPr>
                <w:i/>
                <w:iCs/>
                <w:sz w:val="14"/>
                <w:szCs w:val="14"/>
              </w:rPr>
              <w:t xml:space="preserve">Subgroup analysis: number of platelet transfusions </w:t>
            </w:r>
          </w:p>
        </w:tc>
      </w:tr>
      <w:tr w:rsidR="00206019" w:rsidRPr="00C70209" w14:paraId="57E47BC1" w14:textId="77777777" w:rsidTr="005407AD">
        <w:trPr>
          <w:cantSplit/>
        </w:trPr>
        <w:tc>
          <w:tcPr>
            <w:tcW w:w="389" w:type="pct"/>
            <w:vMerge/>
          </w:tcPr>
          <w:p w14:paraId="4E3A06B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23204797"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286743AC"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C9BF2D5"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25BF849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top w:val="nil"/>
            </w:tcBorders>
          </w:tcPr>
          <w:p w14:paraId="3F4E329A" w14:textId="77777777" w:rsidR="00206019" w:rsidRPr="00C70209" w:rsidRDefault="00206019" w:rsidP="005407AD">
            <w:pPr>
              <w:pStyle w:val="Tabletext-subanalysis"/>
              <w:jc w:val="right"/>
            </w:pPr>
            <w:r w:rsidRPr="00C70209">
              <w:t xml:space="preserve">Infants who received 1–5 platelet transfusions </w:t>
            </w:r>
          </w:p>
        </w:tc>
        <w:tc>
          <w:tcPr>
            <w:tcW w:w="520" w:type="pct"/>
          </w:tcPr>
          <w:p w14:paraId="35F81C0E" w14:textId="77777777" w:rsidR="00206019" w:rsidRPr="00C70209" w:rsidRDefault="00206019" w:rsidP="005407AD">
            <w:pPr>
              <w:pStyle w:val="Tabletext-subanalysis"/>
            </w:pPr>
            <w:r w:rsidRPr="00C70209">
              <w:t>19/95 (20%)</w:t>
            </w:r>
          </w:p>
        </w:tc>
        <w:tc>
          <w:tcPr>
            <w:tcW w:w="519" w:type="pct"/>
          </w:tcPr>
          <w:p w14:paraId="0A592453" w14:textId="77777777" w:rsidR="00206019" w:rsidRPr="00C70209" w:rsidRDefault="00206019" w:rsidP="005407AD">
            <w:pPr>
              <w:pStyle w:val="Tabletext-subanalysis"/>
            </w:pPr>
            <w:r w:rsidRPr="00C70209">
              <w:t>7/79 (9%)</w:t>
            </w:r>
          </w:p>
        </w:tc>
        <w:tc>
          <w:tcPr>
            <w:tcW w:w="521" w:type="pct"/>
          </w:tcPr>
          <w:p w14:paraId="18D33276" w14:textId="77777777" w:rsidR="00206019" w:rsidRPr="00C70209" w:rsidRDefault="00206019" w:rsidP="005407AD">
            <w:pPr>
              <w:pStyle w:val="Tabletext-subanalysis"/>
            </w:pPr>
            <w:r w:rsidRPr="00C70209">
              <w:t>RR 2.26 [1.00, 5.09]</w:t>
            </w:r>
            <w:r w:rsidRPr="00C70209">
              <w:rPr>
                <w:vertAlign w:val="superscript"/>
              </w:rPr>
              <w:t>c</w:t>
            </w:r>
          </w:p>
        </w:tc>
        <w:tc>
          <w:tcPr>
            <w:tcW w:w="598" w:type="pct"/>
            <w:shd w:val="clear" w:color="auto" w:fill="D9D9D9" w:themeFill="background1" w:themeFillShade="D9"/>
          </w:tcPr>
          <w:p w14:paraId="79439615" w14:textId="77777777" w:rsidR="00206019" w:rsidRPr="00C70209" w:rsidRDefault="00206019" w:rsidP="005407AD">
            <w:pPr>
              <w:pStyle w:val="Tabletext-subanalysis"/>
              <w:rPr>
                <w:i/>
              </w:rPr>
            </w:pPr>
            <w:r w:rsidRPr="00C70209">
              <w:rPr>
                <w:i/>
              </w:rPr>
              <w:t>Favours no platelet transfusion</w:t>
            </w:r>
          </w:p>
          <w:p w14:paraId="30E18CD4" w14:textId="68B80A28" w:rsidR="00206019" w:rsidRPr="00C70209" w:rsidRDefault="001A475D" w:rsidP="005407AD">
            <w:pPr>
              <w:pStyle w:val="Tabletext-subanalysis"/>
            </w:pPr>
            <w:r w:rsidRPr="001A475D">
              <w:rPr>
                <w:i/>
              </w:rPr>
              <w:t>P = </w:t>
            </w:r>
            <w:r w:rsidR="00206019" w:rsidRPr="00C70209">
              <w:t>0.05</w:t>
            </w:r>
            <w:r w:rsidR="00206019" w:rsidRPr="00C70209">
              <w:rPr>
                <w:vertAlign w:val="superscript"/>
              </w:rPr>
              <w:t>c</w:t>
            </w:r>
          </w:p>
        </w:tc>
      </w:tr>
      <w:tr w:rsidR="00206019" w:rsidRPr="00C70209" w14:paraId="39CEBFD6" w14:textId="77777777" w:rsidTr="005407AD">
        <w:trPr>
          <w:cantSplit/>
        </w:trPr>
        <w:tc>
          <w:tcPr>
            <w:tcW w:w="389" w:type="pct"/>
            <w:vMerge/>
          </w:tcPr>
          <w:p w14:paraId="736C73A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229EA883"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3BB37C63"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6FB7B0C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75061284"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Pr>
          <w:p w14:paraId="050149C4" w14:textId="77777777" w:rsidR="00206019" w:rsidRPr="00C70209" w:rsidRDefault="00206019" w:rsidP="005407AD">
            <w:pPr>
              <w:pStyle w:val="Tabletext-subanalysis"/>
              <w:jc w:val="right"/>
            </w:pPr>
            <w:r w:rsidRPr="00C70209">
              <w:t>Infants who received &gt; 5 platelet transfusions</w:t>
            </w:r>
          </w:p>
        </w:tc>
        <w:tc>
          <w:tcPr>
            <w:tcW w:w="520" w:type="pct"/>
          </w:tcPr>
          <w:p w14:paraId="1D77A8C4" w14:textId="77777777" w:rsidR="00206019" w:rsidRPr="00C70209" w:rsidRDefault="00206019" w:rsidP="005407AD">
            <w:pPr>
              <w:pStyle w:val="Tabletext-subanalysis"/>
              <w:rPr>
                <w:szCs w:val="16"/>
              </w:rPr>
            </w:pPr>
            <w:r w:rsidRPr="00C70209">
              <w:rPr>
                <w:szCs w:val="16"/>
              </w:rPr>
              <w:t>10/34 (29%)</w:t>
            </w:r>
          </w:p>
        </w:tc>
        <w:tc>
          <w:tcPr>
            <w:tcW w:w="519" w:type="pct"/>
          </w:tcPr>
          <w:p w14:paraId="12922266" w14:textId="77777777" w:rsidR="00206019" w:rsidRPr="00C70209" w:rsidRDefault="00206019" w:rsidP="005407AD">
            <w:pPr>
              <w:pStyle w:val="Tabletext-subanalysis"/>
              <w:rPr>
                <w:szCs w:val="16"/>
              </w:rPr>
            </w:pPr>
            <w:r w:rsidRPr="00C70209">
              <w:rPr>
                <w:szCs w:val="16"/>
              </w:rPr>
              <w:t>7/79 (9%)</w:t>
            </w:r>
          </w:p>
        </w:tc>
        <w:tc>
          <w:tcPr>
            <w:tcW w:w="521" w:type="pct"/>
          </w:tcPr>
          <w:p w14:paraId="0B3E6991" w14:textId="77777777" w:rsidR="00206019" w:rsidRPr="00C70209" w:rsidRDefault="00206019" w:rsidP="005407AD">
            <w:pPr>
              <w:pStyle w:val="Tabletext-subanalysis"/>
              <w:rPr>
                <w:szCs w:val="16"/>
              </w:rPr>
            </w:pPr>
            <w:r w:rsidRPr="00C70209">
              <w:rPr>
                <w:szCs w:val="16"/>
              </w:rPr>
              <w:t>RR 3.32 [1.38, 7.99]</w:t>
            </w:r>
            <w:r w:rsidRPr="00C70209">
              <w:rPr>
                <w:szCs w:val="16"/>
                <w:vertAlign w:val="superscript"/>
              </w:rPr>
              <w:t>c</w:t>
            </w:r>
          </w:p>
        </w:tc>
        <w:tc>
          <w:tcPr>
            <w:tcW w:w="598" w:type="pct"/>
            <w:shd w:val="clear" w:color="auto" w:fill="D9D9D9" w:themeFill="background1" w:themeFillShade="D9"/>
          </w:tcPr>
          <w:p w14:paraId="7464903A" w14:textId="77777777" w:rsidR="00206019" w:rsidRPr="00C70209" w:rsidRDefault="00206019" w:rsidP="005407AD">
            <w:pPr>
              <w:pStyle w:val="Tabletext-subanalysis"/>
              <w:rPr>
                <w:i/>
                <w:szCs w:val="16"/>
              </w:rPr>
            </w:pPr>
            <w:r w:rsidRPr="00C70209">
              <w:rPr>
                <w:i/>
                <w:szCs w:val="16"/>
              </w:rPr>
              <w:t>Favours no platelet transfusion</w:t>
            </w:r>
          </w:p>
          <w:p w14:paraId="50FDF5E2" w14:textId="4ED932A9" w:rsidR="00206019" w:rsidRPr="00C70209" w:rsidRDefault="001A475D" w:rsidP="005407AD">
            <w:pPr>
              <w:pStyle w:val="Tabletext-subanalysis"/>
              <w:rPr>
                <w:szCs w:val="16"/>
              </w:rPr>
            </w:pPr>
            <w:r w:rsidRPr="001A475D">
              <w:rPr>
                <w:i/>
                <w:szCs w:val="16"/>
              </w:rPr>
              <w:t>P = </w:t>
            </w:r>
            <w:r w:rsidR="00206019" w:rsidRPr="00C70209">
              <w:rPr>
                <w:szCs w:val="16"/>
              </w:rPr>
              <w:t>0.007</w:t>
            </w:r>
            <w:r w:rsidR="00206019" w:rsidRPr="00C70209">
              <w:rPr>
                <w:szCs w:val="16"/>
                <w:vertAlign w:val="superscript"/>
              </w:rPr>
              <w:t>c</w:t>
            </w:r>
          </w:p>
        </w:tc>
      </w:tr>
      <w:tr w:rsidR="00206019" w:rsidRPr="00C70209" w14:paraId="0D99C598" w14:textId="77777777" w:rsidTr="005407AD">
        <w:trPr>
          <w:cantSplit/>
        </w:trPr>
        <w:tc>
          <w:tcPr>
            <w:tcW w:w="389" w:type="pct"/>
            <w:vMerge/>
          </w:tcPr>
          <w:p w14:paraId="4BA23B53"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29CABD0A"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61C2F2F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EEFA867"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1B1C3383"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bottom w:val="nil"/>
            </w:tcBorders>
          </w:tcPr>
          <w:p w14:paraId="23F0F5FE" w14:textId="77777777" w:rsidR="00206019" w:rsidRPr="00C70209" w:rsidRDefault="00206019" w:rsidP="005407AD">
            <w:pPr>
              <w:pStyle w:val="Tabletext-evidencematrix"/>
            </w:pPr>
            <w:r w:rsidRPr="00C70209">
              <w:t>Mortality during thrombocytopenia</w:t>
            </w:r>
          </w:p>
        </w:tc>
        <w:tc>
          <w:tcPr>
            <w:tcW w:w="520" w:type="pct"/>
          </w:tcPr>
          <w:p w14:paraId="6E19DD19" w14:textId="77777777" w:rsidR="00206019" w:rsidRPr="00C70209" w:rsidRDefault="00206019" w:rsidP="005407AD">
            <w:pPr>
              <w:pStyle w:val="Tabletext-evidencematrix"/>
            </w:pPr>
            <w:r w:rsidRPr="00C70209">
              <w:t>26/129 (20%)</w:t>
            </w:r>
          </w:p>
        </w:tc>
        <w:tc>
          <w:tcPr>
            <w:tcW w:w="519" w:type="pct"/>
          </w:tcPr>
          <w:p w14:paraId="71440163" w14:textId="77777777" w:rsidR="00206019" w:rsidRPr="00C70209" w:rsidRDefault="00206019" w:rsidP="005407AD">
            <w:pPr>
              <w:pStyle w:val="Tabletext-evidencematrix"/>
            </w:pPr>
            <w:r w:rsidRPr="00C70209">
              <w:t>6/79 (7.6%)</w:t>
            </w:r>
          </w:p>
        </w:tc>
        <w:tc>
          <w:tcPr>
            <w:tcW w:w="521" w:type="pct"/>
          </w:tcPr>
          <w:p w14:paraId="58F6362A" w14:textId="77777777" w:rsidR="00206019" w:rsidRPr="00C70209" w:rsidRDefault="00206019" w:rsidP="005407AD">
            <w:pPr>
              <w:pStyle w:val="Tabletext-evidencematrix"/>
            </w:pPr>
            <w:r w:rsidRPr="00C70209">
              <w:t>RR 2.65 [1.14, 6.16]</w:t>
            </w:r>
          </w:p>
        </w:tc>
        <w:tc>
          <w:tcPr>
            <w:tcW w:w="598" w:type="pct"/>
            <w:shd w:val="clear" w:color="auto" w:fill="D9D9D9" w:themeFill="background1" w:themeFillShade="D9"/>
          </w:tcPr>
          <w:p w14:paraId="7888C531" w14:textId="77777777" w:rsidR="00206019" w:rsidRPr="00C70209" w:rsidRDefault="00206019" w:rsidP="005407AD">
            <w:pPr>
              <w:pStyle w:val="Tabletext-evidencematrix"/>
              <w:rPr>
                <w:i/>
              </w:rPr>
            </w:pPr>
            <w:r w:rsidRPr="00C70209">
              <w:rPr>
                <w:i/>
              </w:rPr>
              <w:t>Favours no platelet transfusion</w:t>
            </w:r>
          </w:p>
          <w:p w14:paraId="3201E422" w14:textId="34171ED5" w:rsidR="00206019" w:rsidRPr="00C70209" w:rsidRDefault="001A475D" w:rsidP="005407AD">
            <w:pPr>
              <w:pStyle w:val="Tabletext-evidencematrix"/>
            </w:pPr>
            <w:r w:rsidRPr="001A475D">
              <w:rPr>
                <w:i/>
              </w:rPr>
              <w:t>P = </w:t>
            </w:r>
            <w:r w:rsidR="00206019" w:rsidRPr="00C70209">
              <w:t>0.02</w:t>
            </w:r>
            <w:r w:rsidR="00206019" w:rsidRPr="00C70209">
              <w:rPr>
                <w:vertAlign w:val="superscript"/>
              </w:rPr>
              <w:t>c</w:t>
            </w:r>
          </w:p>
        </w:tc>
      </w:tr>
      <w:tr w:rsidR="00206019" w:rsidRPr="00C70209" w14:paraId="4E1B92DC" w14:textId="77777777" w:rsidTr="005407AD">
        <w:trPr>
          <w:cantSplit/>
        </w:trPr>
        <w:tc>
          <w:tcPr>
            <w:tcW w:w="389" w:type="pct"/>
            <w:vMerge/>
          </w:tcPr>
          <w:p w14:paraId="5F3E1881"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6C3F073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4904E0E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5B3618C0"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4560551E"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top w:val="nil"/>
              <w:bottom w:val="nil"/>
            </w:tcBorders>
          </w:tcPr>
          <w:p w14:paraId="1BAE31CC"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2158" w:type="pct"/>
            <w:gridSpan w:val="4"/>
          </w:tcPr>
          <w:p w14:paraId="04B9270B" w14:textId="77777777" w:rsidR="00206019" w:rsidRPr="00C70209" w:rsidRDefault="00206019" w:rsidP="005407AD">
            <w:pPr>
              <w:pStyle w:val="Tabletext-subanalysis"/>
              <w:rPr>
                <w:i/>
                <w:szCs w:val="16"/>
              </w:rPr>
            </w:pPr>
            <w:r w:rsidRPr="00C70209">
              <w:rPr>
                <w:i/>
              </w:rPr>
              <w:t xml:space="preserve">Subgroup analysis: number of platelet transfusions </w:t>
            </w:r>
          </w:p>
        </w:tc>
      </w:tr>
      <w:tr w:rsidR="00206019" w:rsidRPr="00C70209" w14:paraId="5965AE4B" w14:textId="77777777" w:rsidTr="005407AD">
        <w:trPr>
          <w:cantSplit/>
        </w:trPr>
        <w:tc>
          <w:tcPr>
            <w:tcW w:w="389" w:type="pct"/>
            <w:vMerge/>
          </w:tcPr>
          <w:p w14:paraId="12DDCEC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62534FE2"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312C80E5"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359AB55"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720EA30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top w:val="nil"/>
            </w:tcBorders>
          </w:tcPr>
          <w:p w14:paraId="369265B8" w14:textId="77777777" w:rsidR="00206019" w:rsidRPr="00C70209" w:rsidRDefault="00206019" w:rsidP="005407AD">
            <w:pPr>
              <w:pStyle w:val="Tabletext-subanalysis"/>
              <w:jc w:val="right"/>
            </w:pPr>
            <w:r w:rsidRPr="00C70209">
              <w:t>Infants who received 1–5 platelet transfusions</w:t>
            </w:r>
          </w:p>
        </w:tc>
        <w:tc>
          <w:tcPr>
            <w:tcW w:w="520" w:type="pct"/>
          </w:tcPr>
          <w:p w14:paraId="295513A5" w14:textId="77777777" w:rsidR="00206019" w:rsidRPr="00C70209" w:rsidRDefault="00206019" w:rsidP="005407AD">
            <w:pPr>
              <w:pStyle w:val="Tabletext-subanalysis"/>
            </w:pPr>
            <w:r w:rsidRPr="00C70209">
              <w:t>18/95 (18.9%)</w:t>
            </w:r>
          </w:p>
        </w:tc>
        <w:tc>
          <w:tcPr>
            <w:tcW w:w="519" w:type="pct"/>
          </w:tcPr>
          <w:p w14:paraId="3FDF6593" w14:textId="77777777" w:rsidR="00206019" w:rsidRPr="00C70209" w:rsidRDefault="00206019" w:rsidP="005407AD">
            <w:pPr>
              <w:pStyle w:val="Tabletext-subanalysis"/>
            </w:pPr>
            <w:r w:rsidRPr="00C70209">
              <w:t>6/79 (7.6%)</w:t>
            </w:r>
          </w:p>
        </w:tc>
        <w:tc>
          <w:tcPr>
            <w:tcW w:w="521" w:type="pct"/>
          </w:tcPr>
          <w:p w14:paraId="7848A0ED" w14:textId="77777777" w:rsidR="00206019" w:rsidRPr="00C70209" w:rsidRDefault="00206019" w:rsidP="005407AD">
            <w:pPr>
              <w:pStyle w:val="Tabletext-subanalysis"/>
            </w:pPr>
            <w:r w:rsidRPr="00C70209">
              <w:t>RR 2.49 [1.04, 5.98]</w:t>
            </w:r>
            <w:r w:rsidRPr="00C70209">
              <w:rPr>
                <w:szCs w:val="16"/>
                <w:vertAlign w:val="superscript"/>
              </w:rPr>
              <w:t>c</w:t>
            </w:r>
          </w:p>
        </w:tc>
        <w:tc>
          <w:tcPr>
            <w:tcW w:w="598" w:type="pct"/>
            <w:shd w:val="clear" w:color="auto" w:fill="D9D9D9" w:themeFill="background1" w:themeFillShade="D9"/>
          </w:tcPr>
          <w:p w14:paraId="15528CDA" w14:textId="77777777" w:rsidR="00206019" w:rsidRPr="00C70209" w:rsidRDefault="00206019" w:rsidP="005407AD">
            <w:pPr>
              <w:pStyle w:val="Tabletext-subanalysis"/>
              <w:rPr>
                <w:i/>
                <w:szCs w:val="16"/>
              </w:rPr>
            </w:pPr>
            <w:r w:rsidRPr="00C70209">
              <w:rPr>
                <w:i/>
                <w:szCs w:val="16"/>
              </w:rPr>
              <w:t>Favours no platelet transfusion</w:t>
            </w:r>
          </w:p>
          <w:p w14:paraId="1AF23847" w14:textId="74FB0205" w:rsidR="00206019" w:rsidRPr="00C70209" w:rsidRDefault="001A475D" w:rsidP="005407AD">
            <w:pPr>
              <w:pStyle w:val="Tabletext-subanalysis"/>
            </w:pPr>
            <w:r w:rsidRPr="001A475D">
              <w:rPr>
                <w:i/>
                <w:szCs w:val="16"/>
              </w:rPr>
              <w:t>P = </w:t>
            </w:r>
            <w:r w:rsidR="00206019" w:rsidRPr="00C70209">
              <w:rPr>
                <w:szCs w:val="16"/>
              </w:rPr>
              <w:t>0.04</w:t>
            </w:r>
            <w:r w:rsidR="00206019" w:rsidRPr="00C70209">
              <w:rPr>
                <w:szCs w:val="16"/>
                <w:vertAlign w:val="superscript"/>
              </w:rPr>
              <w:t>c</w:t>
            </w:r>
          </w:p>
        </w:tc>
      </w:tr>
      <w:tr w:rsidR="00206019" w:rsidRPr="00C70209" w14:paraId="0AF38059" w14:textId="77777777" w:rsidTr="005407AD">
        <w:trPr>
          <w:cantSplit/>
        </w:trPr>
        <w:tc>
          <w:tcPr>
            <w:tcW w:w="389" w:type="pct"/>
            <w:vMerge/>
          </w:tcPr>
          <w:p w14:paraId="2CDC5D6C"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1CF8BA7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D167D51"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32D2393C"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45EA7E1A"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Pr>
          <w:p w14:paraId="4FF473FA" w14:textId="77777777" w:rsidR="00206019" w:rsidRPr="00C70209" w:rsidRDefault="00206019" w:rsidP="005407AD">
            <w:pPr>
              <w:pStyle w:val="Tabletext-subanalysis"/>
              <w:jc w:val="right"/>
            </w:pPr>
            <w:r w:rsidRPr="00C70209">
              <w:t>Infants who received &gt;5 platelet transfusions</w:t>
            </w:r>
          </w:p>
        </w:tc>
        <w:tc>
          <w:tcPr>
            <w:tcW w:w="520" w:type="pct"/>
          </w:tcPr>
          <w:p w14:paraId="70121110" w14:textId="77777777" w:rsidR="00206019" w:rsidRPr="00C70209" w:rsidRDefault="00206019" w:rsidP="005407AD">
            <w:pPr>
              <w:pStyle w:val="Tabletext-subanalysis"/>
            </w:pPr>
            <w:r w:rsidRPr="00C70209">
              <w:t>8/34 (23.5%)</w:t>
            </w:r>
          </w:p>
        </w:tc>
        <w:tc>
          <w:tcPr>
            <w:tcW w:w="519" w:type="pct"/>
          </w:tcPr>
          <w:p w14:paraId="00258B74" w14:textId="77777777" w:rsidR="00206019" w:rsidRPr="00C70209" w:rsidRDefault="00206019" w:rsidP="005407AD">
            <w:pPr>
              <w:pStyle w:val="Tabletext-subanalysis"/>
            </w:pPr>
            <w:r w:rsidRPr="00C70209">
              <w:t>6/79 (7.6%)</w:t>
            </w:r>
          </w:p>
        </w:tc>
        <w:tc>
          <w:tcPr>
            <w:tcW w:w="521" w:type="pct"/>
          </w:tcPr>
          <w:p w14:paraId="3B637F56" w14:textId="77777777" w:rsidR="00206019" w:rsidRPr="00C70209" w:rsidRDefault="00206019" w:rsidP="005407AD">
            <w:pPr>
              <w:pStyle w:val="Tabletext-subanalysis"/>
            </w:pPr>
            <w:r w:rsidRPr="00C70209">
              <w:t>RR 3.10 [1.16, 8.25]</w:t>
            </w:r>
            <w:r w:rsidRPr="00C70209">
              <w:rPr>
                <w:vertAlign w:val="superscript"/>
              </w:rPr>
              <w:t>c</w:t>
            </w:r>
          </w:p>
        </w:tc>
        <w:tc>
          <w:tcPr>
            <w:tcW w:w="598" w:type="pct"/>
            <w:shd w:val="clear" w:color="auto" w:fill="D9D9D9" w:themeFill="background1" w:themeFillShade="D9"/>
          </w:tcPr>
          <w:p w14:paraId="7318E7CC" w14:textId="77777777" w:rsidR="00206019" w:rsidRPr="00C70209" w:rsidRDefault="00206019" w:rsidP="005407AD">
            <w:pPr>
              <w:pStyle w:val="Tabletext-subanalysis"/>
              <w:rPr>
                <w:i/>
                <w:szCs w:val="16"/>
              </w:rPr>
            </w:pPr>
            <w:r w:rsidRPr="00C70209">
              <w:rPr>
                <w:i/>
                <w:szCs w:val="16"/>
              </w:rPr>
              <w:t>Favours no platelet transfusion</w:t>
            </w:r>
          </w:p>
          <w:p w14:paraId="1D81785E" w14:textId="1D7D4D35" w:rsidR="00206019" w:rsidRPr="00C70209" w:rsidRDefault="001A475D" w:rsidP="005407AD">
            <w:pPr>
              <w:pStyle w:val="Tabletext-subanalysis"/>
            </w:pPr>
            <w:r w:rsidRPr="001A475D">
              <w:rPr>
                <w:i/>
                <w:szCs w:val="16"/>
              </w:rPr>
              <w:t>P = </w:t>
            </w:r>
            <w:r w:rsidR="00206019" w:rsidRPr="00C70209">
              <w:rPr>
                <w:szCs w:val="16"/>
              </w:rPr>
              <w:t>0.02</w:t>
            </w:r>
            <w:r w:rsidR="00206019" w:rsidRPr="00C70209">
              <w:rPr>
                <w:szCs w:val="16"/>
                <w:vertAlign w:val="superscript"/>
              </w:rPr>
              <w:t>c</w:t>
            </w:r>
          </w:p>
        </w:tc>
      </w:tr>
      <w:tr w:rsidR="00206019" w:rsidRPr="00C70209" w14:paraId="0189F7CC" w14:textId="77777777" w:rsidTr="005407AD">
        <w:trPr>
          <w:cantSplit/>
        </w:trPr>
        <w:tc>
          <w:tcPr>
            <w:tcW w:w="389" w:type="pct"/>
            <w:vMerge/>
          </w:tcPr>
          <w:p w14:paraId="3A8F93C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3124EAAC"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704B96DB"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EE74F9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2AE5FDD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bottom w:val="nil"/>
            </w:tcBorders>
          </w:tcPr>
          <w:p w14:paraId="54483011" w14:textId="77777777" w:rsidR="00206019" w:rsidRPr="00C70209" w:rsidRDefault="00206019" w:rsidP="005407AD">
            <w:pPr>
              <w:pStyle w:val="Tabletext-evidencematrix"/>
            </w:pPr>
            <w:r w:rsidRPr="00C70209">
              <w:t>Mortality after thrombocytopenia had resolved</w:t>
            </w:r>
          </w:p>
        </w:tc>
        <w:tc>
          <w:tcPr>
            <w:tcW w:w="520" w:type="pct"/>
          </w:tcPr>
          <w:p w14:paraId="7068EBE4" w14:textId="77777777" w:rsidR="00206019" w:rsidRPr="00C70209" w:rsidRDefault="00206019" w:rsidP="005407AD">
            <w:pPr>
              <w:pStyle w:val="Tabletext-evidencematrix"/>
            </w:pPr>
            <w:r w:rsidRPr="00C70209">
              <w:t>3/129 (2.3%)</w:t>
            </w:r>
          </w:p>
        </w:tc>
        <w:tc>
          <w:tcPr>
            <w:tcW w:w="519" w:type="pct"/>
          </w:tcPr>
          <w:p w14:paraId="042E835E" w14:textId="77777777" w:rsidR="00206019" w:rsidRPr="00C70209" w:rsidRDefault="00206019" w:rsidP="005407AD">
            <w:pPr>
              <w:pStyle w:val="Tabletext-evidencematrix"/>
            </w:pPr>
            <w:r w:rsidRPr="00C70209">
              <w:t>1/79 (1.3%)</w:t>
            </w:r>
          </w:p>
        </w:tc>
        <w:tc>
          <w:tcPr>
            <w:tcW w:w="521" w:type="pct"/>
          </w:tcPr>
          <w:p w14:paraId="0772523E" w14:textId="77777777" w:rsidR="00206019" w:rsidRPr="00C70209" w:rsidRDefault="00206019" w:rsidP="005407AD">
            <w:pPr>
              <w:pStyle w:val="Tabletext-evidencematrix"/>
            </w:pPr>
            <w:r w:rsidRPr="00C70209">
              <w:t>RR 1.84 [0.19, 17.36]</w:t>
            </w:r>
            <w:r w:rsidRPr="00C70209">
              <w:rPr>
                <w:vertAlign w:val="superscript"/>
              </w:rPr>
              <w:t>c</w:t>
            </w:r>
          </w:p>
        </w:tc>
        <w:tc>
          <w:tcPr>
            <w:tcW w:w="598" w:type="pct"/>
          </w:tcPr>
          <w:p w14:paraId="47C9C4A1" w14:textId="77777777" w:rsidR="00206019" w:rsidRPr="00C70209" w:rsidRDefault="00206019" w:rsidP="005407AD">
            <w:pPr>
              <w:pStyle w:val="Tabletext-evidencematrix"/>
              <w:rPr>
                <w:i/>
              </w:rPr>
            </w:pPr>
            <w:r w:rsidRPr="00C70209">
              <w:rPr>
                <w:i/>
              </w:rPr>
              <w:t>No significant difference</w:t>
            </w:r>
          </w:p>
          <w:p w14:paraId="22891F7E" w14:textId="22990E4D" w:rsidR="00206019" w:rsidRPr="00C70209" w:rsidRDefault="001A475D" w:rsidP="005407AD">
            <w:pPr>
              <w:pStyle w:val="Tabletext-evidencematrix"/>
            </w:pPr>
            <w:r w:rsidRPr="001A475D">
              <w:rPr>
                <w:i/>
              </w:rPr>
              <w:t>P = </w:t>
            </w:r>
            <w:r w:rsidR="00206019" w:rsidRPr="00C70209">
              <w:t>0.60</w:t>
            </w:r>
            <w:r w:rsidR="00206019" w:rsidRPr="00C70209">
              <w:rPr>
                <w:vertAlign w:val="superscript"/>
              </w:rPr>
              <w:t>c</w:t>
            </w:r>
          </w:p>
        </w:tc>
      </w:tr>
      <w:tr w:rsidR="00206019" w:rsidRPr="00C70209" w14:paraId="1FDEF720" w14:textId="77777777" w:rsidTr="005407AD">
        <w:trPr>
          <w:cantSplit/>
        </w:trPr>
        <w:tc>
          <w:tcPr>
            <w:tcW w:w="389" w:type="pct"/>
            <w:vMerge/>
          </w:tcPr>
          <w:p w14:paraId="24F40A7A"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4142BB1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381065B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681B057B"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6FAE1E04"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top w:val="nil"/>
              <w:bottom w:val="nil"/>
            </w:tcBorders>
          </w:tcPr>
          <w:p w14:paraId="05C27399" w14:textId="77777777" w:rsidR="00206019" w:rsidRPr="00C70209" w:rsidRDefault="00206019" w:rsidP="005407AD">
            <w:pPr>
              <w:pStyle w:val="Tabletext-subanalysis"/>
              <w:jc w:val="right"/>
            </w:pPr>
          </w:p>
        </w:tc>
        <w:tc>
          <w:tcPr>
            <w:tcW w:w="2158" w:type="pct"/>
            <w:gridSpan w:val="4"/>
          </w:tcPr>
          <w:p w14:paraId="0FD956AD" w14:textId="77777777" w:rsidR="00206019" w:rsidRPr="00C70209" w:rsidRDefault="00206019" w:rsidP="005407AD">
            <w:pPr>
              <w:pStyle w:val="Tabletext-subanalysis"/>
              <w:rPr>
                <w:i/>
              </w:rPr>
            </w:pPr>
            <w:r w:rsidRPr="00C70209">
              <w:rPr>
                <w:i/>
                <w:iCs/>
              </w:rPr>
              <w:t>Subgroup analysis: number of platelet transfusions</w:t>
            </w:r>
          </w:p>
        </w:tc>
      </w:tr>
      <w:tr w:rsidR="00206019" w:rsidRPr="00C70209" w14:paraId="400B9FAD" w14:textId="77777777" w:rsidTr="005407AD">
        <w:trPr>
          <w:cantSplit/>
        </w:trPr>
        <w:tc>
          <w:tcPr>
            <w:tcW w:w="389" w:type="pct"/>
            <w:vMerge/>
          </w:tcPr>
          <w:p w14:paraId="47BB5D04"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79EC4CD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794D1E55"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E91ACA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559A1DD2"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Borders>
              <w:top w:val="nil"/>
            </w:tcBorders>
          </w:tcPr>
          <w:p w14:paraId="1476EB3E" w14:textId="77777777" w:rsidR="00206019" w:rsidRPr="00C70209" w:rsidRDefault="00206019" w:rsidP="005407AD">
            <w:pPr>
              <w:pStyle w:val="Tabletext-subanalysis"/>
              <w:jc w:val="right"/>
            </w:pPr>
            <w:r w:rsidRPr="00C70209">
              <w:t>Infants who received 1–5 platelet transfusions</w:t>
            </w:r>
          </w:p>
        </w:tc>
        <w:tc>
          <w:tcPr>
            <w:tcW w:w="520" w:type="pct"/>
          </w:tcPr>
          <w:p w14:paraId="312B56DB" w14:textId="77777777" w:rsidR="00206019" w:rsidRPr="00C70209" w:rsidRDefault="00206019" w:rsidP="005407AD">
            <w:pPr>
              <w:pStyle w:val="Tabletext-subanalysis"/>
            </w:pPr>
            <w:r w:rsidRPr="00C70209">
              <w:t>1/95 (1.1%)</w:t>
            </w:r>
          </w:p>
        </w:tc>
        <w:tc>
          <w:tcPr>
            <w:tcW w:w="519" w:type="pct"/>
          </w:tcPr>
          <w:p w14:paraId="66AFE546" w14:textId="77777777" w:rsidR="00206019" w:rsidRPr="00C70209" w:rsidRDefault="00206019" w:rsidP="005407AD">
            <w:pPr>
              <w:pStyle w:val="Tabletext-subanalysis"/>
            </w:pPr>
            <w:r w:rsidRPr="00C70209">
              <w:t>1/79 (1.3%)</w:t>
            </w:r>
          </w:p>
        </w:tc>
        <w:tc>
          <w:tcPr>
            <w:tcW w:w="521" w:type="pct"/>
          </w:tcPr>
          <w:p w14:paraId="04FBA6D8" w14:textId="77777777" w:rsidR="00206019" w:rsidRPr="00C70209" w:rsidRDefault="00206019" w:rsidP="005407AD">
            <w:pPr>
              <w:pStyle w:val="Tabletext-subanalysis"/>
            </w:pPr>
            <w:r w:rsidRPr="00C70209">
              <w:t>RR 0.83 [0.05, 13.08]</w:t>
            </w:r>
            <w:r w:rsidRPr="00C70209">
              <w:rPr>
                <w:vertAlign w:val="superscript"/>
              </w:rPr>
              <w:t>c</w:t>
            </w:r>
          </w:p>
        </w:tc>
        <w:tc>
          <w:tcPr>
            <w:tcW w:w="598" w:type="pct"/>
          </w:tcPr>
          <w:p w14:paraId="453C5BF9" w14:textId="77777777" w:rsidR="00206019" w:rsidRPr="00C70209" w:rsidRDefault="00206019" w:rsidP="005407AD">
            <w:pPr>
              <w:pStyle w:val="Tabletext-subanalysis"/>
              <w:rPr>
                <w:i/>
              </w:rPr>
            </w:pPr>
            <w:r w:rsidRPr="00C70209">
              <w:rPr>
                <w:i/>
              </w:rPr>
              <w:t>No significant difference</w:t>
            </w:r>
          </w:p>
          <w:p w14:paraId="37A13F71" w14:textId="28A72700" w:rsidR="00206019" w:rsidRPr="00C70209" w:rsidRDefault="001A475D" w:rsidP="005407AD">
            <w:pPr>
              <w:pStyle w:val="Tabletext-subanalysis"/>
            </w:pPr>
            <w:r w:rsidRPr="001A475D">
              <w:rPr>
                <w:i/>
              </w:rPr>
              <w:t>P = </w:t>
            </w:r>
            <w:r w:rsidR="00206019" w:rsidRPr="00C70209">
              <w:t>0.90</w:t>
            </w:r>
            <w:r w:rsidR="00206019" w:rsidRPr="00C70209">
              <w:rPr>
                <w:vertAlign w:val="superscript"/>
              </w:rPr>
              <w:t>c</w:t>
            </w:r>
          </w:p>
        </w:tc>
      </w:tr>
      <w:tr w:rsidR="00206019" w:rsidRPr="00C70209" w14:paraId="442902FA" w14:textId="77777777" w:rsidTr="005407AD">
        <w:trPr>
          <w:cantSplit/>
        </w:trPr>
        <w:tc>
          <w:tcPr>
            <w:tcW w:w="389" w:type="pct"/>
            <w:vMerge/>
          </w:tcPr>
          <w:p w14:paraId="18F99095"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392C6AB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7806A600"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321B3EB1"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5A40ED55"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tcPr>
          <w:p w14:paraId="07DDB857" w14:textId="77777777" w:rsidR="00206019" w:rsidRPr="00C70209" w:rsidRDefault="00206019" w:rsidP="005407AD">
            <w:pPr>
              <w:pStyle w:val="Tabletext-subanalysis"/>
              <w:jc w:val="right"/>
            </w:pPr>
            <w:r w:rsidRPr="00C70209">
              <w:t>Infants who received &gt; 5 platelet transfusions</w:t>
            </w:r>
          </w:p>
        </w:tc>
        <w:tc>
          <w:tcPr>
            <w:tcW w:w="520" w:type="pct"/>
          </w:tcPr>
          <w:p w14:paraId="5FF588A4" w14:textId="77777777" w:rsidR="00206019" w:rsidRPr="00C70209" w:rsidRDefault="00206019" w:rsidP="005407AD">
            <w:pPr>
              <w:pStyle w:val="Tabletext-subanalysis"/>
            </w:pPr>
            <w:r w:rsidRPr="00C70209">
              <w:t>2/34 (5.9%)</w:t>
            </w:r>
          </w:p>
        </w:tc>
        <w:tc>
          <w:tcPr>
            <w:tcW w:w="519" w:type="pct"/>
          </w:tcPr>
          <w:p w14:paraId="6987EDC4" w14:textId="77777777" w:rsidR="00206019" w:rsidRPr="00C70209" w:rsidRDefault="00206019" w:rsidP="005407AD">
            <w:pPr>
              <w:pStyle w:val="Tabletext-subanalysis"/>
            </w:pPr>
            <w:r w:rsidRPr="00C70209">
              <w:t>1/79 (1.3%)</w:t>
            </w:r>
          </w:p>
        </w:tc>
        <w:tc>
          <w:tcPr>
            <w:tcW w:w="521" w:type="pct"/>
          </w:tcPr>
          <w:p w14:paraId="1EB97184" w14:textId="77777777" w:rsidR="00206019" w:rsidRPr="00C70209" w:rsidRDefault="00206019" w:rsidP="005407AD">
            <w:pPr>
              <w:pStyle w:val="Tabletext-subanalysis"/>
            </w:pPr>
            <w:r w:rsidRPr="00C70209">
              <w:t>RR 4.65 [0.44, 49.54]</w:t>
            </w:r>
            <w:r w:rsidRPr="00C70209">
              <w:rPr>
                <w:vertAlign w:val="superscript"/>
              </w:rPr>
              <w:t>c</w:t>
            </w:r>
          </w:p>
        </w:tc>
        <w:tc>
          <w:tcPr>
            <w:tcW w:w="598" w:type="pct"/>
          </w:tcPr>
          <w:p w14:paraId="4B448B5A" w14:textId="77777777" w:rsidR="00206019" w:rsidRPr="00C70209" w:rsidRDefault="00206019" w:rsidP="005407AD">
            <w:pPr>
              <w:pStyle w:val="Tabletext-subanalysis"/>
              <w:rPr>
                <w:i/>
              </w:rPr>
            </w:pPr>
            <w:r w:rsidRPr="00C70209">
              <w:rPr>
                <w:i/>
              </w:rPr>
              <w:t>No significant difference</w:t>
            </w:r>
          </w:p>
          <w:p w14:paraId="1FA2D097" w14:textId="420849EF" w:rsidR="00206019" w:rsidRPr="00C70209" w:rsidRDefault="001A475D" w:rsidP="005407AD">
            <w:pPr>
              <w:pStyle w:val="Tabletext-subanalysis"/>
            </w:pPr>
            <w:r w:rsidRPr="001A475D">
              <w:rPr>
                <w:i/>
              </w:rPr>
              <w:t>P = </w:t>
            </w:r>
            <w:r w:rsidR="00206019" w:rsidRPr="00C70209">
              <w:t>0.20</w:t>
            </w:r>
            <w:r w:rsidR="00206019" w:rsidRPr="00C70209">
              <w:rPr>
                <w:vertAlign w:val="superscript"/>
              </w:rPr>
              <w:t>c</w:t>
            </w:r>
          </w:p>
        </w:tc>
      </w:tr>
    </w:tbl>
    <w:p w14:paraId="74640DA7" w14:textId="77777777" w:rsidR="00206019" w:rsidRPr="00C70209" w:rsidRDefault="00206019" w:rsidP="005407AD">
      <w:pPr>
        <w:pStyle w:val="TabFigNotes0noindent"/>
      </w:pPr>
      <w:r w:rsidRPr="00C70209">
        <w:t>CI, confidence interval; ELBW, extremely low birth weight; NICU, neonatal intensive care unit; NR, not reported; OR, odds ratio; RR, risk ratio</w:t>
      </w:r>
    </w:p>
    <w:p w14:paraId="3D6CC1E5"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0573C58" w14:textId="1951CFF2"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DB2C0C0" w14:textId="77777777" w:rsidR="00206019" w:rsidRPr="00C70209" w:rsidRDefault="00206019" w:rsidP="005407AD">
      <w:pPr>
        <w:pStyle w:val="TabFigNotes0noindent"/>
      </w:pPr>
      <w:r w:rsidRPr="00C70209">
        <w:rPr>
          <w:b/>
        </w:rPr>
        <w:t>c.</w:t>
      </w:r>
      <w:r w:rsidRPr="00C70209">
        <w:t xml:space="preserve"> Calculated post-hoc using RevMan 5.1.2.</w:t>
      </w:r>
    </w:p>
    <w:p w14:paraId="4D997C36" w14:textId="756E3922" w:rsidR="00206019" w:rsidRPr="00C70209" w:rsidRDefault="00206019" w:rsidP="005407AD">
      <w:pPr>
        <w:pStyle w:val="TabFigNotes0noindent"/>
      </w:pPr>
      <w:r w:rsidRPr="00C70209">
        <w:rPr>
          <w:b/>
        </w:rPr>
        <w:t>d.</w:t>
      </w:r>
      <w:r w:rsidRPr="00C70209">
        <w:t xml:space="preserve"> The authors reported a higher proportion of infants with gestational age &lt;28 weeks that received platelet transfusions died compared with the non-transfused group, but did not provide </w:t>
      </w:r>
      <w:r w:rsidR="001A475D" w:rsidRPr="001A475D">
        <w:rPr>
          <w:i/>
        </w:rPr>
        <w:t>P-</w:t>
      </w:r>
      <w:r w:rsidRPr="00C70209">
        <w:t>values.</w:t>
      </w:r>
    </w:p>
    <w:p w14:paraId="143F0434" w14:textId="77777777" w:rsidR="00206019" w:rsidRPr="00C70209" w:rsidRDefault="00206019" w:rsidP="005407AD">
      <w:pPr>
        <w:pStyle w:val="TabFigNotes0noindent"/>
      </w:pPr>
    </w:p>
    <w:p w14:paraId="5090F789" w14:textId="77777777" w:rsidR="00206019" w:rsidRPr="00C70209" w:rsidRDefault="00206019" w:rsidP="005407AD">
      <w:pPr>
        <w:pStyle w:val="BodyText"/>
        <w:sectPr w:rsidR="00206019" w:rsidRPr="00C70209" w:rsidSect="005407AD">
          <w:pgSz w:w="16838" w:h="11906" w:orient="landscape" w:code="9"/>
          <w:pgMar w:top="1440" w:right="1440" w:bottom="1440" w:left="1440" w:header="709" w:footer="709" w:gutter="0"/>
          <w:cols w:space="708"/>
          <w:docGrid w:linePitch="326"/>
        </w:sectPr>
      </w:pPr>
    </w:p>
    <w:p w14:paraId="647528E5" w14:textId="77777777" w:rsidR="00206019" w:rsidRPr="00C70209" w:rsidRDefault="00206019" w:rsidP="005407AD">
      <w:pPr>
        <w:pStyle w:val="Heading7"/>
      </w:pPr>
      <w:r w:rsidRPr="00C70209">
        <w:t>Platelet transfusion compared with a different platelet transfusion protocol</w:t>
      </w:r>
    </w:p>
    <w:p w14:paraId="7DAEC921" w14:textId="7CB460EC" w:rsidR="00206019" w:rsidRPr="00C70209" w:rsidRDefault="00206019" w:rsidP="005407AD">
      <w:pPr>
        <w:pStyle w:val="BodyText"/>
      </w:pPr>
      <w:r w:rsidRPr="00C70209">
        <w:t>One fair</w:t>
      </w:r>
      <w:r w:rsidR="0023776E" w:rsidRPr="00C70209">
        <w:t>-</w:t>
      </w:r>
      <w:r w:rsidRPr="00C70209">
        <w:t xml:space="preserve">quality Level III study (von Lindern 2012) </w:t>
      </w:r>
      <w:r w:rsidRPr="00C70209">
        <w:rPr>
          <w:bCs/>
          <w:iCs/>
          <w:lang w:eastAsia="en-GB"/>
        </w:rPr>
        <w:t xml:space="preserve">identified in the </w:t>
      </w:r>
      <w:r w:rsidRPr="00C70209">
        <w:rPr>
          <w:lang w:eastAsia="en-GB"/>
        </w:rPr>
        <w:t>systematic review and hand-searching process</w:t>
      </w:r>
      <w:r w:rsidRPr="00C70209">
        <w:t xml:space="preserve"> assessed the association between different platelet transfusion strategies and IVH among preterm infants and provided evidence for mortality in this patient group. </w:t>
      </w:r>
      <w:r w:rsidRPr="00C70209">
        <w:rPr>
          <w:b/>
        </w:rPr>
        <w:fldChar w:fldCharType="begin"/>
      </w:r>
      <w:r w:rsidRPr="00C70209">
        <w:rPr>
          <w:b/>
        </w:rPr>
        <w:instrText xml:space="preserve"> REF _Ref412474465 \h  \* MERGEFORMAT </w:instrText>
      </w:r>
      <w:r w:rsidRPr="00C70209">
        <w:rPr>
          <w:b/>
        </w:rPr>
      </w:r>
      <w:r w:rsidRPr="00C70209">
        <w:rPr>
          <w:b/>
        </w:rPr>
        <w:fldChar w:fldCharType="separate"/>
      </w:r>
      <w:r w:rsidR="000F7A9B" w:rsidRPr="000F7A9B">
        <w:rPr>
          <w:b/>
        </w:rPr>
        <w:t>Table 3.3.7</w:t>
      </w:r>
      <w:r w:rsidRPr="00C70209">
        <w:rPr>
          <w:b/>
        </w:rPr>
        <w:fldChar w:fldCharType="end"/>
      </w:r>
      <w:r w:rsidRPr="00C70209">
        <w:t xml:space="preserve"> summarises the results from this study.</w:t>
      </w:r>
    </w:p>
    <w:p w14:paraId="3567056E" w14:textId="3D25E392" w:rsidR="00206019" w:rsidRPr="00C70209" w:rsidRDefault="00206019" w:rsidP="005407AD">
      <w:pPr>
        <w:pStyle w:val="BodyText"/>
      </w:pPr>
      <w:r w:rsidRPr="00C70209">
        <w:t>Von Lindern (2012) reported no significant difference in overall mortality between restrictive and liberal platelet transfusion groups (RR 1.05; 95%CI 0.60, 1.82). Data should be interpreted with caution because bias may have been introduced due to the retrospective nature of the study.</w:t>
      </w:r>
    </w:p>
    <w:p w14:paraId="4C480BFA" w14:textId="77777777" w:rsidR="00206019" w:rsidRPr="00C70209" w:rsidRDefault="00206019" w:rsidP="005407AD">
      <w:pPr>
        <w:pStyle w:val="BodyText"/>
      </w:pPr>
    </w:p>
    <w:p w14:paraId="03004672"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3C9B47F9" w14:textId="77777777" w:rsidR="00206019" w:rsidRPr="00C70209" w:rsidRDefault="00206019" w:rsidP="005407AD">
      <w:pPr>
        <w:pStyle w:val="Caption"/>
      </w:pPr>
      <w:bookmarkStart w:id="678" w:name="_Ref412474465"/>
      <w:bookmarkStart w:id="679" w:name="_Toc427747164"/>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7</w:t>
      </w:r>
      <w:r w:rsidRPr="00C70209">
        <w:fldChar w:fldCharType="end"/>
      </w:r>
      <w:bookmarkEnd w:id="678"/>
      <w:r w:rsidRPr="00C70209">
        <w:tab/>
        <w:t>Preterm infants: Results for platelet transfusion versus different platelet transfusion strategy – mortality</w:t>
      </w:r>
      <w:bookmarkEnd w:id="6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4F542089" w14:textId="77777777" w:rsidTr="005407AD">
        <w:trPr>
          <w:cantSplit/>
          <w:tblHeader/>
        </w:trPr>
        <w:tc>
          <w:tcPr>
            <w:tcW w:w="389" w:type="pct"/>
            <w:vMerge w:val="restart"/>
          </w:tcPr>
          <w:p w14:paraId="2C24FD04" w14:textId="77777777" w:rsidR="00206019" w:rsidRPr="00C70209" w:rsidRDefault="00206019" w:rsidP="005407AD">
            <w:pPr>
              <w:pStyle w:val="TableH2"/>
              <w:rPr>
                <w:rFonts w:eastAsia="Arial Unicode MS"/>
              </w:rPr>
            </w:pPr>
            <w:r w:rsidRPr="00C70209">
              <w:rPr>
                <w:rFonts w:eastAsia="Arial Unicode MS"/>
              </w:rPr>
              <w:t>Study</w:t>
            </w:r>
          </w:p>
          <w:p w14:paraId="220B5FF7"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296D5495"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2" w:type="pct"/>
            <w:vMerge w:val="restart"/>
          </w:tcPr>
          <w:p w14:paraId="6252A767"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17ECFB01"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79660E02" w14:textId="77777777" w:rsidR="00206019" w:rsidRPr="00C70209" w:rsidRDefault="00206019" w:rsidP="005407AD">
            <w:pPr>
              <w:pStyle w:val="TableH2"/>
              <w:rPr>
                <w:rFonts w:eastAsia="Arial Unicode MS"/>
              </w:rPr>
            </w:pPr>
            <w:r w:rsidRPr="00C70209">
              <w:rPr>
                <w:rFonts w:eastAsia="Arial Unicode MS"/>
              </w:rPr>
              <w:t>Setting</w:t>
            </w:r>
          </w:p>
          <w:p w14:paraId="5B3448DA"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7FDBC336"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2CDCDDAA"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30307DBA"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78C10FF8" w14:textId="77777777" w:rsidTr="005407AD">
        <w:trPr>
          <w:cantSplit/>
          <w:tblHeader/>
        </w:trPr>
        <w:tc>
          <w:tcPr>
            <w:tcW w:w="389" w:type="pct"/>
            <w:vMerge/>
          </w:tcPr>
          <w:p w14:paraId="69710B0C" w14:textId="77777777" w:rsidR="00206019" w:rsidRPr="00C70209" w:rsidRDefault="00206019" w:rsidP="005407AD">
            <w:pPr>
              <w:pStyle w:val="TableH2"/>
              <w:rPr>
                <w:rFonts w:eastAsia="Arial Unicode MS"/>
              </w:rPr>
            </w:pPr>
          </w:p>
        </w:tc>
        <w:tc>
          <w:tcPr>
            <w:tcW w:w="492" w:type="pct"/>
            <w:vMerge/>
          </w:tcPr>
          <w:p w14:paraId="30C1BF0D" w14:textId="77777777" w:rsidR="00206019" w:rsidRPr="00C70209" w:rsidRDefault="00206019" w:rsidP="005407AD">
            <w:pPr>
              <w:pStyle w:val="TableH2"/>
              <w:rPr>
                <w:rFonts w:eastAsia="Arial Unicode MS"/>
              </w:rPr>
            </w:pPr>
          </w:p>
        </w:tc>
        <w:tc>
          <w:tcPr>
            <w:tcW w:w="490" w:type="pct"/>
            <w:vMerge/>
          </w:tcPr>
          <w:p w14:paraId="13CB1A96" w14:textId="77777777" w:rsidR="00206019" w:rsidRPr="00C70209" w:rsidRDefault="00206019" w:rsidP="005407AD">
            <w:pPr>
              <w:pStyle w:val="TableH2"/>
              <w:rPr>
                <w:rFonts w:eastAsia="Arial Unicode MS"/>
              </w:rPr>
            </w:pPr>
          </w:p>
        </w:tc>
        <w:tc>
          <w:tcPr>
            <w:tcW w:w="490" w:type="pct"/>
            <w:vMerge/>
          </w:tcPr>
          <w:p w14:paraId="71C79D31" w14:textId="77777777" w:rsidR="00206019" w:rsidRPr="00C70209" w:rsidRDefault="00206019" w:rsidP="005407AD">
            <w:pPr>
              <w:pStyle w:val="TableH2"/>
              <w:rPr>
                <w:rFonts w:eastAsia="Arial Unicode MS"/>
              </w:rPr>
            </w:pPr>
          </w:p>
        </w:tc>
        <w:tc>
          <w:tcPr>
            <w:tcW w:w="491" w:type="pct"/>
            <w:vMerge/>
          </w:tcPr>
          <w:p w14:paraId="11E6638E" w14:textId="77777777" w:rsidR="00206019" w:rsidRPr="00C70209" w:rsidRDefault="00206019" w:rsidP="005407AD">
            <w:pPr>
              <w:pStyle w:val="TableH2"/>
              <w:rPr>
                <w:rFonts w:eastAsia="Arial Unicode MS"/>
              </w:rPr>
            </w:pPr>
          </w:p>
        </w:tc>
        <w:tc>
          <w:tcPr>
            <w:tcW w:w="490" w:type="pct"/>
            <w:vMerge/>
          </w:tcPr>
          <w:p w14:paraId="4E85F0B6" w14:textId="77777777" w:rsidR="00206019" w:rsidRPr="00C70209" w:rsidRDefault="00206019" w:rsidP="005407AD">
            <w:pPr>
              <w:pStyle w:val="TableH2"/>
              <w:rPr>
                <w:rFonts w:eastAsia="Arial Unicode MS"/>
              </w:rPr>
            </w:pPr>
          </w:p>
        </w:tc>
        <w:tc>
          <w:tcPr>
            <w:tcW w:w="520" w:type="pct"/>
          </w:tcPr>
          <w:p w14:paraId="037063D1" w14:textId="2EF73998" w:rsidR="00206019" w:rsidRPr="00C70209" w:rsidRDefault="00206019" w:rsidP="005407AD">
            <w:pPr>
              <w:pStyle w:val="TableH2"/>
              <w:rPr>
                <w:rFonts w:eastAsia="Arial Unicode MS"/>
              </w:rPr>
            </w:pPr>
            <w:r w:rsidRPr="00C70209">
              <w:rPr>
                <w:rFonts w:eastAsia="Arial Unicode MS"/>
              </w:rPr>
              <w:t>Platelet transfusion</w:t>
            </w:r>
          </w:p>
          <w:p w14:paraId="09B1F968"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0BB9D244" w14:textId="77777777" w:rsidR="00206019" w:rsidRPr="00C70209" w:rsidRDefault="00206019" w:rsidP="005407AD">
            <w:pPr>
              <w:pStyle w:val="TableH2"/>
              <w:rPr>
                <w:rFonts w:eastAsia="Arial Unicode MS"/>
              </w:rPr>
            </w:pPr>
            <w:r w:rsidRPr="00C70209">
              <w:rPr>
                <w:rFonts w:eastAsia="Arial Unicode MS"/>
              </w:rPr>
              <w:t xml:space="preserve">Different platelet transfusion </w:t>
            </w:r>
            <w:r w:rsidRPr="00C70209">
              <w:rPr>
                <w:rFonts w:eastAsia="Arial Unicode MS"/>
                <w:bCs/>
              </w:rPr>
              <w:t>strategy</w:t>
            </w:r>
          </w:p>
          <w:p w14:paraId="72C4391E"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6CD01980"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066F2908" w14:textId="77777777" w:rsidR="00206019" w:rsidRPr="00C70209" w:rsidRDefault="00206019" w:rsidP="005407AD">
            <w:pPr>
              <w:pStyle w:val="TableH2"/>
              <w:rPr>
                <w:rFonts w:eastAsia="Arial Unicode MS"/>
                <w:i/>
              </w:rPr>
            </w:pPr>
            <w:r w:rsidRPr="00C70209">
              <w:rPr>
                <w:rFonts w:eastAsia="Arial Unicode MS"/>
                <w:i/>
              </w:rPr>
              <w:t>Statistical significance</w:t>
            </w:r>
          </w:p>
          <w:p w14:paraId="7185D02D" w14:textId="39E79DB7"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359037FF"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75667340" w14:textId="77777777" w:rsidTr="005407AD">
        <w:trPr>
          <w:cantSplit/>
        </w:trPr>
        <w:tc>
          <w:tcPr>
            <w:tcW w:w="5000" w:type="pct"/>
            <w:gridSpan w:val="10"/>
            <w:tcBorders>
              <w:bottom w:val="single" w:sz="4" w:space="0" w:color="auto"/>
            </w:tcBorders>
            <w:shd w:val="clear" w:color="auto" w:fill="000000" w:themeFill="text1"/>
          </w:tcPr>
          <w:p w14:paraId="218E913C"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I evidence</w:t>
            </w:r>
          </w:p>
        </w:tc>
      </w:tr>
      <w:tr w:rsidR="00206019" w:rsidRPr="00C70209" w14:paraId="73A16699" w14:textId="77777777" w:rsidTr="005407AD">
        <w:trPr>
          <w:cantSplit/>
          <w:trHeight w:val="494"/>
          <w:tblHeader/>
        </w:trPr>
        <w:tc>
          <w:tcPr>
            <w:tcW w:w="389" w:type="pct"/>
            <w:vMerge w:val="restart"/>
            <w:tcBorders>
              <w:left w:val="single" w:sz="4" w:space="0" w:color="auto"/>
              <w:right w:val="single" w:sz="4" w:space="0" w:color="auto"/>
            </w:tcBorders>
            <w:shd w:val="clear" w:color="auto" w:fill="auto"/>
          </w:tcPr>
          <w:p w14:paraId="766050E3" w14:textId="6C92CCFD" w:rsidR="00206019" w:rsidRPr="00C70209" w:rsidRDefault="00206019" w:rsidP="005407AD">
            <w:pPr>
              <w:pStyle w:val="Tabletext-evidencematrix"/>
            </w:pPr>
            <w:r w:rsidRPr="00C70209">
              <w:t>von Lindern 2012</w:t>
            </w:r>
            <w:r w:rsidRPr="00C70209">
              <w:fldChar w:fldCharType="begin"/>
            </w:r>
            <w:r w:rsidR="000E261C">
              <w:instrText xml:space="preserve"> ADDIN EN.CITE &lt;EndNote&gt;&lt;Cite&gt;&lt;Author&gt;Von Lindern&lt;/Author&gt;&lt;Year&gt;2012&lt;/Year&gt;&lt;RecNum&gt;144&lt;/RecNum&gt;&lt;DisplayText&gt;&lt;style face="superscript"&gt;295&lt;/style&gt;&lt;/DisplayText&gt;&lt;record&gt;&lt;rec-number&gt;144&lt;/rec-number&gt;&lt;foreign-keys&gt;&lt;key app="EN" db-id="9edve2wadsavt5ewavaxtda4f2tavzvts9ee" timestamp="1426550421"&gt;144&lt;/key&gt;&lt;/foreign-keys&gt;&lt;ref-type name="Journal Article"&gt;17&lt;/ref-type&gt;&lt;contributors&gt;&lt;authors&gt;&lt;author&gt;Von Lindern, J. S.&lt;/author&gt;&lt;author&gt;Hulzebos, C. V.&lt;/author&gt;&lt;author&gt;Bos, A. F.&lt;/author&gt;&lt;author&gt;Brand, A.&lt;/author&gt;&lt;author&gt;Walther, F. J.&lt;/author&gt;&lt;author&gt;Lopriore, E.&lt;/author&gt;&lt;/authors&gt;&lt;/contributors&gt;&lt;titles&gt;&lt;title&gt;Thrombocytopaenia and intraventricular haemorrhage in very premature infants: A tale of two cities&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348–352&lt;/pages&gt;&lt;volume&gt;97&lt;/volume&gt;&lt;number&gt;5&lt;/number&gt;&lt;keywords&gt;&lt;keyword&gt;infant&lt;/keyword&gt;&lt;/keywords&gt;&lt;dates&gt;&lt;year&gt;2012&lt;/year&gt;&lt;pub-dates&gt;&lt;date&gt;September&lt;/date&gt;&lt;/pub-dates&gt;&lt;/dates&gt;&lt;urls&gt;&lt;related-urls&gt;&lt;url&gt;http://fn.bmj.com/content/97/5/F348.long&lt;/url&gt;&lt;/related-urls&gt;&lt;/urls&gt;&lt;access-date&gt;13 April 2015&lt;/access-date&gt;&lt;/record&gt;&lt;/Cite&gt;&lt;/EndNote&gt;</w:instrText>
            </w:r>
            <w:r w:rsidRPr="00C70209">
              <w:fldChar w:fldCharType="separate"/>
            </w:r>
            <w:r w:rsidR="000E261C" w:rsidRPr="000E261C">
              <w:rPr>
                <w:noProof/>
                <w:vertAlign w:val="superscript"/>
              </w:rPr>
              <w:t>295</w:t>
            </w:r>
            <w:r w:rsidRPr="00C70209">
              <w:fldChar w:fldCharType="end"/>
            </w:r>
          </w:p>
          <w:p w14:paraId="680C115E" w14:textId="77777777" w:rsidR="00206019" w:rsidRPr="00C70209" w:rsidRDefault="00206019" w:rsidP="005407AD">
            <w:pPr>
              <w:pStyle w:val="Tabletext-evidencematrix"/>
            </w:pPr>
            <w:r w:rsidRPr="00C70209">
              <w:t>Level III–2</w:t>
            </w:r>
          </w:p>
          <w:p w14:paraId="32033B8F" w14:textId="77777777" w:rsidR="00206019" w:rsidRPr="00C70209" w:rsidRDefault="00206019" w:rsidP="005407AD">
            <w:pPr>
              <w:pStyle w:val="Tabletext-evidencematrix"/>
              <w:rPr>
                <w:i/>
              </w:rPr>
            </w:pPr>
            <w:r w:rsidRPr="00C70209">
              <w:rPr>
                <w:i/>
              </w:rPr>
              <w:t>Fair</w:t>
            </w:r>
          </w:p>
        </w:tc>
        <w:tc>
          <w:tcPr>
            <w:tcW w:w="492" w:type="pct"/>
            <w:vMerge w:val="restart"/>
            <w:tcBorders>
              <w:left w:val="single" w:sz="4" w:space="0" w:color="auto"/>
              <w:right w:val="single" w:sz="4" w:space="0" w:color="auto"/>
            </w:tcBorders>
            <w:shd w:val="clear" w:color="auto" w:fill="auto"/>
          </w:tcPr>
          <w:p w14:paraId="4110B2D1" w14:textId="77777777" w:rsidR="00206019" w:rsidRPr="00C70209" w:rsidRDefault="00206019" w:rsidP="005407AD">
            <w:pPr>
              <w:pStyle w:val="Tabletext-evidencematrix"/>
            </w:pPr>
            <w:r w:rsidRPr="00C70209">
              <w:t>N=679</w:t>
            </w:r>
          </w:p>
          <w:p w14:paraId="38A8DBE9" w14:textId="77777777" w:rsidR="00206019" w:rsidRPr="00C70209" w:rsidRDefault="00206019" w:rsidP="005407AD">
            <w:pPr>
              <w:pStyle w:val="Tabletext-evidencematrix"/>
            </w:pPr>
          </w:p>
        </w:tc>
        <w:tc>
          <w:tcPr>
            <w:tcW w:w="490" w:type="pct"/>
            <w:vMerge w:val="restart"/>
            <w:tcBorders>
              <w:left w:val="single" w:sz="4" w:space="0" w:color="auto"/>
              <w:right w:val="single" w:sz="4" w:space="0" w:color="auto"/>
            </w:tcBorders>
            <w:shd w:val="clear" w:color="auto" w:fill="auto"/>
          </w:tcPr>
          <w:p w14:paraId="41094745" w14:textId="6EEA59CE" w:rsidR="00206019" w:rsidRPr="00C70209" w:rsidRDefault="00206019" w:rsidP="005407AD">
            <w:pPr>
              <w:pStyle w:val="Tabletext-evidencematrix"/>
            </w:pPr>
            <w:r w:rsidRPr="00C70209">
              <w:t>Preterm infants (&lt;32 weeks gestational age) with or without thrombocytopenia</w:t>
            </w:r>
          </w:p>
        </w:tc>
        <w:tc>
          <w:tcPr>
            <w:tcW w:w="490" w:type="pct"/>
            <w:vMerge w:val="restart"/>
            <w:tcBorders>
              <w:left w:val="single" w:sz="4" w:space="0" w:color="auto"/>
              <w:right w:val="single" w:sz="4" w:space="0" w:color="auto"/>
            </w:tcBorders>
            <w:shd w:val="clear" w:color="auto" w:fill="auto"/>
          </w:tcPr>
          <w:p w14:paraId="1C0002CD" w14:textId="77777777" w:rsidR="00206019" w:rsidRPr="00C70209" w:rsidRDefault="00206019" w:rsidP="005407AD">
            <w:pPr>
              <w:pStyle w:val="Tabletext-evidencematrix"/>
            </w:pPr>
            <w:r w:rsidRPr="00C70209">
              <w:t>2x NICUs, The Netherlands</w:t>
            </w:r>
          </w:p>
        </w:tc>
        <w:tc>
          <w:tcPr>
            <w:tcW w:w="491" w:type="pct"/>
            <w:vMerge w:val="restart"/>
            <w:tcBorders>
              <w:left w:val="single" w:sz="4" w:space="0" w:color="auto"/>
              <w:right w:val="single" w:sz="4" w:space="0" w:color="auto"/>
            </w:tcBorders>
            <w:shd w:val="clear" w:color="auto" w:fill="auto"/>
          </w:tcPr>
          <w:p w14:paraId="4778390E" w14:textId="2F842AE6" w:rsidR="00206019" w:rsidRPr="00C70209" w:rsidRDefault="00206019" w:rsidP="005407AD">
            <w:pPr>
              <w:pStyle w:val="Tabletext-evidencematrix"/>
            </w:pPr>
            <w:r w:rsidRPr="00C70209">
              <w:t>Restrictive platelet transfusion (when active haemorrhage and platelet count &lt;50 x10</w:t>
            </w:r>
            <w:r w:rsidRPr="00C70209">
              <w:rPr>
                <w:vertAlign w:val="superscript"/>
              </w:rPr>
              <w:t>9 </w:t>
            </w:r>
            <w:r w:rsidRPr="00C70209">
              <w:t>/L) versus liberal platelet transfusion (predefined platelet count threshold)</w:t>
            </w:r>
            <w:r w:rsidRPr="00C70209">
              <w:rPr>
                <w:vertAlign w:val="superscript"/>
              </w:rPr>
              <w:t>d</w:t>
            </w:r>
          </w:p>
        </w:tc>
        <w:tc>
          <w:tcPr>
            <w:tcW w:w="490" w:type="pct"/>
            <w:vMerge w:val="restart"/>
            <w:tcBorders>
              <w:top w:val="single" w:sz="4" w:space="0" w:color="auto"/>
              <w:left w:val="single" w:sz="4" w:space="0" w:color="auto"/>
              <w:right w:val="single" w:sz="4" w:space="0" w:color="auto"/>
            </w:tcBorders>
            <w:shd w:val="clear" w:color="auto" w:fill="auto"/>
          </w:tcPr>
          <w:p w14:paraId="6A31ABF8" w14:textId="77777777" w:rsidR="00206019" w:rsidRPr="00C70209" w:rsidRDefault="00206019" w:rsidP="005407AD">
            <w:pPr>
              <w:pStyle w:val="Tabletext-evidencematrix"/>
            </w:pPr>
            <w:r w:rsidRPr="00C70209">
              <w:t>Mortality (overall)</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0E9F39CA" w14:textId="77777777" w:rsidR="00206019" w:rsidRPr="00C70209" w:rsidRDefault="00206019" w:rsidP="005407AD">
            <w:pPr>
              <w:pStyle w:val="Tabletext-evidencematrix"/>
            </w:pPr>
            <w:r w:rsidRPr="00C70209">
              <w:t>25/353 (7%)</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0D78B50E" w14:textId="77777777" w:rsidR="00206019" w:rsidRPr="00C70209" w:rsidRDefault="00206019" w:rsidP="005407AD">
            <w:pPr>
              <w:pStyle w:val="Tabletext-evidencematrix"/>
            </w:pPr>
            <w:r w:rsidRPr="00C70209">
              <w:t>22/326 (7%)</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6AC6962D" w14:textId="77777777" w:rsidR="00206019" w:rsidRPr="00C70209" w:rsidRDefault="00206019" w:rsidP="005407AD">
            <w:pPr>
              <w:pStyle w:val="Tabletext-evidencematrix"/>
            </w:pPr>
            <w:r w:rsidRPr="00C70209">
              <w:t>RR 1.05 [0.60, 1.82]</w:t>
            </w:r>
          </w:p>
        </w:tc>
        <w:tc>
          <w:tcPr>
            <w:tcW w:w="598" w:type="pct"/>
            <w:vMerge w:val="restart"/>
            <w:tcBorders>
              <w:top w:val="single" w:sz="4" w:space="0" w:color="auto"/>
              <w:left w:val="single" w:sz="4" w:space="0" w:color="auto"/>
              <w:right w:val="single" w:sz="4" w:space="0" w:color="auto"/>
            </w:tcBorders>
            <w:shd w:val="clear" w:color="auto" w:fill="auto"/>
          </w:tcPr>
          <w:p w14:paraId="5F7C301C" w14:textId="77777777" w:rsidR="00206019" w:rsidRPr="00C70209" w:rsidRDefault="00206019" w:rsidP="005407AD">
            <w:pPr>
              <w:pStyle w:val="Tabletext-evidencematrix"/>
              <w:rPr>
                <w:i/>
              </w:rPr>
            </w:pPr>
            <w:r w:rsidRPr="00C70209">
              <w:rPr>
                <w:i/>
              </w:rPr>
              <w:t>No significant difference</w:t>
            </w:r>
          </w:p>
          <w:p w14:paraId="3A4E9470" w14:textId="22F4D8BE" w:rsidR="00206019" w:rsidRPr="00C70209" w:rsidRDefault="001A475D" w:rsidP="005407AD">
            <w:pPr>
              <w:pStyle w:val="Tabletext-evidencematrix"/>
            </w:pPr>
            <w:r w:rsidRPr="001A475D">
              <w:rPr>
                <w:i/>
              </w:rPr>
              <w:t>P = </w:t>
            </w:r>
            <w:r w:rsidR="00206019" w:rsidRPr="00C70209">
              <w:t>0.86</w:t>
            </w:r>
          </w:p>
        </w:tc>
      </w:tr>
      <w:tr w:rsidR="00206019" w:rsidRPr="00C70209" w14:paraId="43CBC5BC" w14:textId="77777777" w:rsidTr="005407AD">
        <w:trPr>
          <w:cantSplit/>
          <w:tblHeader/>
        </w:trPr>
        <w:tc>
          <w:tcPr>
            <w:tcW w:w="389" w:type="pct"/>
            <w:vMerge/>
            <w:tcBorders>
              <w:left w:val="single" w:sz="4" w:space="0" w:color="auto"/>
              <w:right w:val="single" w:sz="4" w:space="0" w:color="auto"/>
            </w:tcBorders>
            <w:shd w:val="clear" w:color="auto" w:fill="auto"/>
          </w:tcPr>
          <w:p w14:paraId="11E9FA97"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Borders>
              <w:left w:val="single" w:sz="4" w:space="0" w:color="auto"/>
              <w:right w:val="single" w:sz="4" w:space="0" w:color="auto"/>
            </w:tcBorders>
            <w:shd w:val="clear" w:color="auto" w:fill="auto"/>
          </w:tcPr>
          <w:p w14:paraId="583F21D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Borders>
              <w:left w:val="single" w:sz="4" w:space="0" w:color="auto"/>
              <w:right w:val="single" w:sz="4" w:space="0" w:color="auto"/>
            </w:tcBorders>
            <w:shd w:val="clear" w:color="auto" w:fill="auto"/>
          </w:tcPr>
          <w:p w14:paraId="0901E450"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Borders>
              <w:left w:val="single" w:sz="4" w:space="0" w:color="auto"/>
              <w:right w:val="single" w:sz="4" w:space="0" w:color="auto"/>
            </w:tcBorders>
            <w:shd w:val="clear" w:color="auto" w:fill="auto"/>
          </w:tcPr>
          <w:p w14:paraId="28A0952D"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Borders>
              <w:left w:val="single" w:sz="4" w:space="0" w:color="auto"/>
              <w:right w:val="single" w:sz="4" w:space="0" w:color="auto"/>
            </w:tcBorders>
            <w:shd w:val="clear" w:color="auto" w:fill="auto"/>
          </w:tcPr>
          <w:p w14:paraId="3387971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Borders>
              <w:left w:val="single" w:sz="4" w:space="0" w:color="auto"/>
              <w:bottom w:val="single" w:sz="4" w:space="0" w:color="auto"/>
              <w:right w:val="single" w:sz="4" w:space="0" w:color="auto"/>
            </w:tcBorders>
            <w:shd w:val="clear" w:color="auto" w:fill="auto"/>
          </w:tcPr>
          <w:p w14:paraId="73BC52F3"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1560" w:type="pct"/>
            <w:gridSpan w:val="3"/>
            <w:tcBorders>
              <w:top w:val="single" w:sz="4" w:space="0" w:color="auto"/>
              <w:left w:val="single" w:sz="4" w:space="0" w:color="auto"/>
              <w:bottom w:val="single" w:sz="4" w:space="0" w:color="auto"/>
              <w:right w:val="single" w:sz="4" w:space="0" w:color="auto"/>
            </w:tcBorders>
            <w:shd w:val="clear" w:color="auto" w:fill="auto"/>
          </w:tcPr>
          <w:p w14:paraId="1AC72F50" w14:textId="77777777" w:rsidR="00206019" w:rsidRPr="00C70209" w:rsidRDefault="00206019" w:rsidP="005407AD">
            <w:pPr>
              <w:pStyle w:val="Tabletext-subanalysis"/>
            </w:pPr>
            <w:r w:rsidRPr="00C70209">
              <w:t>The authors noted that there was no difference in death rate in infants who received a platelet transfusions compared with those who did not receive a platelet transfusion, but no data were reported.</w:t>
            </w:r>
          </w:p>
        </w:tc>
        <w:tc>
          <w:tcPr>
            <w:tcW w:w="598" w:type="pct"/>
            <w:vMerge/>
            <w:tcBorders>
              <w:left w:val="single" w:sz="4" w:space="0" w:color="auto"/>
              <w:bottom w:val="single" w:sz="4" w:space="0" w:color="auto"/>
              <w:right w:val="single" w:sz="4" w:space="0" w:color="auto"/>
            </w:tcBorders>
            <w:shd w:val="clear" w:color="auto" w:fill="auto"/>
          </w:tcPr>
          <w:p w14:paraId="666ECD6D" w14:textId="77777777" w:rsidR="00206019" w:rsidRPr="00C70209" w:rsidRDefault="00206019" w:rsidP="005407AD">
            <w:pPr>
              <w:spacing w:before="40" w:after="60"/>
              <w:rPr>
                <w:rFonts w:ascii="Arial Narrow" w:eastAsia="Arial Unicode MS" w:hAnsi="Arial Narrow" w:cs="Arial"/>
                <w:bCs/>
                <w:sz w:val="16"/>
                <w:szCs w:val="24"/>
                <w:lang w:eastAsia="ja-JP"/>
              </w:rPr>
            </w:pPr>
          </w:p>
        </w:tc>
      </w:tr>
    </w:tbl>
    <w:p w14:paraId="7B6D8FCA" w14:textId="71983552" w:rsidR="00206019" w:rsidRPr="00C70209" w:rsidRDefault="00206019" w:rsidP="005407AD">
      <w:pPr>
        <w:pStyle w:val="TabFigNotes0noindent"/>
      </w:pPr>
      <w:r w:rsidRPr="00C70209">
        <w:t>CI, confidence interval; IVH, intraventricular haemorrhage; NEC, necrotising enterocolitis; NICU, neonatal intensive care unit; NR, not reported; OR, odds ratio; PDA, patent ductus arteriosus; RR, risk ratio</w:t>
      </w:r>
    </w:p>
    <w:p w14:paraId="35323810"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29D8511" w14:textId="5D69396F"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006D369" w14:textId="77777777" w:rsidR="00206019" w:rsidRPr="00C70209" w:rsidRDefault="00206019" w:rsidP="005407AD">
      <w:pPr>
        <w:pStyle w:val="TabFigNotes0noindent"/>
      </w:pPr>
      <w:r w:rsidRPr="00C70209">
        <w:rPr>
          <w:b/>
        </w:rPr>
        <w:t>c.</w:t>
      </w:r>
      <w:r w:rsidRPr="00C70209">
        <w:t xml:space="preserve"> Calculated post-hoc using RevMan 5.1.2.</w:t>
      </w:r>
    </w:p>
    <w:p w14:paraId="30E9551D" w14:textId="28CD4086" w:rsidR="00206019" w:rsidRPr="00C70209" w:rsidRDefault="00206019" w:rsidP="005407AD">
      <w:pPr>
        <w:pStyle w:val="TabFigNotes0noindent"/>
      </w:pPr>
      <w:r w:rsidRPr="00C70209">
        <w:rPr>
          <w:b/>
        </w:rPr>
        <w:t>d.</w:t>
      </w:r>
      <w:r w:rsidRPr="00C70209">
        <w:t xml:space="preserve"> The data is reported according to NICU transfusion policy, not specifically infants who received platelet transfusions.</w:t>
      </w:r>
    </w:p>
    <w:p w14:paraId="0272F794" w14:textId="77777777" w:rsidR="00206019" w:rsidRPr="00C70209" w:rsidRDefault="00206019" w:rsidP="005407AD">
      <w:pPr>
        <w:pStyle w:val="TabFigNotes0noindent"/>
        <w:rPr>
          <w:rFonts w:cs="Arial"/>
        </w:rPr>
      </w:pPr>
      <w:r w:rsidRPr="00C70209">
        <w:rPr>
          <w:rFonts w:cs="Arial"/>
          <w:b/>
        </w:rPr>
        <w:t>e.</w:t>
      </w:r>
      <w:r w:rsidRPr="00C70209">
        <w:rPr>
          <w:rFonts w:cs="Arial"/>
        </w:rPr>
        <w:t xml:space="preserve"> Two infants in the restrictive transfusion unit also had pulmonary haemorrhage managed by mechanical ventilation with positive end-expiratory pressure and endotracheal xylomethazoline</w:t>
      </w:r>
    </w:p>
    <w:p w14:paraId="0F90AB88" w14:textId="77777777" w:rsidR="00206019" w:rsidRPr="00C70209" w:rsidRDefault="00206019" w:rsidP="005407AD">
      <w:pPr>
        <w:rPr>
          <w:rFonts w:eastAsia="PMingLiU"/>
        </w:rPr>
        <w:sectPr w:rsidR="00206019" w:rsidRPr="00C70209" w:rsidSect="005407AD">
          <w:pgSz w:w="16838" w:h="11906" w:orient="landscape" w:code="9"/>
          <w:pgMar w:top="1440" w:right="1440" w:bottom="1440" w:left="1440" w:header="709" w:footer="709" w:gutter="0"/>
          <w:cols w:space="708"/>
          <w:docGrid w:linePitch="326"/>
        </w:sectPr>
      </w:pPr>
    </w:p>
    <w:p w14:paraId="3C112DD1" w14:textId="77429075" w:rsidR="00206019" w:rsidRPr="00C70209" w:rsidRDefault="00206019" w:rsidP="005407AD">
      <w:pPr>
        <w:pStyle w:val="Heading6"/>
      </w:pPr>
      <w:r w:rsidRPr="00C70209">
        <w:t>Bleeding events</w:t>
      </w:r>
    </w:p>
    <w:p w14:paraId="7A177840" w14:textId="77777777" w:rsidR="00206019" w:rsidRPr="00C70209" w:rsidRDefault="00206019" w:rsidP="005407AD">
      <w:pPr>
        <w:pStyle w:val="Heading7"/>
      </w:pPr>
      <w:r w:rsidRPr="00C70209">
        <w:t>Platelet transfusion compared with no transfusion</w:t>
      </w:r>
    </w:p>
    <w:p w14:paraId="716D1A78" w14:textId="65312F6A" w:rsidR="00206019" w:rsidRPr="00C70209" w:rsidRDefault="00206019" w:rsidP="005407AD">
      <w:pPr>
        <w:pStyle w:val="BodyText"/>
        <w:rPr>
          <w:bCs/>
          <w:iCs/>
          <w:lang w:eastAsia="en-GB"/>
        </w:rPr>
      </w:pPr>
      <w:r w:rsidRPr="00C70209">
        <w:rPr>
          <w:bCs/>
          <w:iCs/>
          <w:lang w:eastAsia="en-GB"/>
        </w:rPr>
        <w:t xml:space="preserve">The systematic review and hand-searching process identified two Level III studies (Baer 2007, Bonifacio 2007) </w:t>
      </w:r>
      <w:r w:rsidRPr="00C70209">
        <w:rPr>
          <w:bCs/>
          <w:lang w:eastAsia="en-GB"/>
        </w:rPr>
        <w:t>of variable quality</w:t>
      </w:r>
      <w:r w:rsidRPr="00C70209">
        <w:rPr>
          <w:bCs/>
          <w:iCs/>
          <w:lang w:eastAsia="en-GB"/>
        </w:rPr>
        <w:t xml:space="preserve"> that </w:t>
      </w:r>
      <w:r w:rsidRPr="00C70209">
        <w:rPr>
          <w:bCs/>
          <w:lang w:eastAsia="en-GB"/>
        </w:rPr>
        <w:t xml:space="preserve">examined the association between platelet transfusion and morbidity among preterm </w:t>
      </w:r>
      <w:r w:rsidRPr="00C70209">
        <w:rPr>
          <w:bCs/>
          <w:iCs/>
          <w:lang w:eastAsia="en-GB"/>
        </w:rPr>
        <w:t>infants and provided evidence for bleeding events.</w:t>
      </w:r>
      <w:r w:rsidRPr="00C70209">
        <w:rPr>
          <w:b/>
          <w:bCs/>
          <w:iCs/>
          <w:lang w:eastAsia="en-GB"/>
        </w:rPr>
        <w:t xml:space="preserve"> </w:t>
      </w:r>
      <w:r w:rsidRPr="00C70209">
        <w:rPr>
          <w:b/>
          <w:bCs/>
          <w:iCs/>
          <w:lang w:eastAsia="en-GB"/>
        </w:rPr>
        <w:fldChar w:fldCharType="begin"/>
      </w:r>
      <w:r w:rsidRPr="00C70209">
        <w:rPr>
          <w:b/>
          <w:bCs/>
          <w:iCs/>
          <w:lang w:eastAsia="en-GB"/>
        </w:rPr>
        <w:instrText xml:space="preserve"> REF _Ref420497520 \h  \* MERGEFORMAT </w:instrText>
      </w:r>
      <w:r w:rsidRPr="00C70209">
        <w:rPr>
          <w:b/>
          <w:bCs/>
          <w:iCs/>
          <w:lang w:eastAsia="en-GB"/>
        </w:rPr>
      </w:r>
      <w:r w:rsidRPr="00C70209">
        <w:rPr>
          <w:b/>
          <w:bCs/>
          <w:iCs/>
          <w:lang w:eastAsia="en-GB"/>
        </w:rPr>
        <w:fldChar w:fldCharType="separate"/>
      </w:r>
      <w:r w:rsidR="000F7A9B" w:rsidRPr="000F7A9B">
        <w:rPr>
          <w:b/>
        </w:rPr>
        <w:t>Table 3.3.8</w:t>
      </w:r>
      <w:r w:rsidRPr="00C70209">
        <w:rPr>
          <w:b/>
          <w:bCs/>
          <w:iCs/>
          <w:lang w:eastAsia="en-GB"/>
        </w:rPr>
        <w:fldChar w:fldCharType="end"/>
      </w:r>
      <w:r w:rsidRPr="00C70209">
        <w:rPr>
          <w:b/>
          <w:bCs/>
          <w:iCs/>
          <w:lang w:eastAsia="en-GB"/>
        </w:rPr>
        <w:t xml:space="preserve"> </w:t>
      </w:r>
      <w:r w:rsidRPr="00C70209">
        <w:rPr>
          <w:bCs/>
          <w:iCs/>
          <w:lang w:eastAsia="en-GB"/>
        </w:rPr>
        <w:t>summarises the results from these studies.</w:t>
      </w:r>
    </w:p>
    <w:p w14:paraId="019D6B1A" w14:textId="7C6E8527" w:rsidR="00206019" w:rsidRPr="00C70209" w:rsidRDefault="00206019" w:rsidP="005407AD">
      <w:pPr>
        <w:pStyle w:val="BodyText"/>
      </w:pPr>
      <w:r w:rsidRPr="00C70209">
        <w:t xml:space="preserve">Baer (2007) was a retrospective cohort study </w:t>
      </w:r>
      <w:r w:rsidRPr="00C70209">
        <w:rPr>
          <w:bCs/>
          <w:lang w:eastAsia="en-GB"/>
        </w:rPr>
        <w:t>of 1600 neonates with thrombocytopenia</w:t>
      </w:r>
      <w:r w:rsidRPr="00C70209">
        <w:t xml:space="preserve">. The authors reported a significant difference in severe IVH (grade 3–4) that favoured no platelet transfusions (RR 5.04; 95%CI 3.59, 7.07); however, these data were not adjusted for confounding variables. In an assessment according to the number of platelet transfusions administered, there were significant differences favouring no platelet transfusion in infants who received 1–2 platelet transfusions (RR 3.53; 95%CI 2.34, 5.32), 3–10 platelet transfusions (RR 7.53; 95%CI 5.19, 10.91) and &gt;10 platelet transfusions (RR 5.13; 95%CI 2.75, 9.58). Again, these data were not adjusted for confounding variables and no assessment </w:t>
      </w:r>
      <w:r w:rsidR="009D6610" w:rsidRPr="00C70209">
        <w:t xml:space="preserve">comparing </w:t>
      </w:r>
      <w:r w:rsidRPr="00C70209">
        <w:t>the number of platelet transfusions received was performed</w:t>
      </w:r>
      <w:r w:rsidR="009D6610" w:rsidRPr="00C70209">
        <w:t xml:space="preserve"> (such as 1–2 versus 3–10)</w:t>
      </w:r>
      <w:r w:rsidRPr="00C70209">
        <w:t>.</w:t>
      </w:r>
    </w:p>
    <w:p w14:paraId="0F228184" w14:textId="2AF4F470" w:rsidR="00206019" w:rsidRPr="00C70209" w:rsidRDefault="00206019" w:rsidP="005407AD">
      <w:pPr>
        <w:pStyle w:val="BodyText"/>
        <w:rPr>
          <w:bCs/>
          <w:iCs/>
          <w:lang w:eastAsia="en-GB"/>
        </w:rPr>
      </w:pPr>
      <w:r w:rsidRPr="00C70209">
        <w:t xml:space="preserve">The study by Bonifacio (2007) was a nested </w:t>
      </w:r>
      <w:r w:rsidR="00C56734" w:rsidRPr="00C70209">
        <w:t>case–control</w:t>
      </w:r>
      <w:r w:rsidRPr="00C70209">
        <w:t xml:space="preserve"> study that investigated thrombocytopenia and platelet transfusion-related IVH. The diagnosis of IVH (any grade) was based on the results of cranial ultrasound examinations on days 7 and 14 of life. The authors reported a significant increased risk of IVH among preterm infants administered platelets (RR 1.94; 95%CI 1.02, 3.69) and observed that IVH occurred more frequently in cases than controls; irrespective of the severity and age of onset of thrombocytopenia. In subgroup analyses by gestational age, there was no significant difference in IVH among infants aged &lt;28 weeks gestation (RR 1.21; 95%CI 0.62, 2.37) or infants aged</w:t>
      </w:r>
      <w:r w:rsidRPr="00C70209">
        <w:rPr>
          <w:bCs/>
          <w:iCs/>
          <w:lang w:eastAsia="en-GB"/>
        </w:rPr>
        <w:t xml:space="preserve"> 28–32 weeks gestation (RR 1.36; 95%CI 0.34, 5.52).</w:t>
      </w:r>
    </w:p>
    <w:p w14:paraId="39CF59DB" w14:textId="77777777" w:rsidR="00206019" w:rsidRPr="00C70209" w:rsidRDefault="00206019" w:rsidP="005407AD">
      <w:pPr>
        <w:pStyle w:val="BodyText"/>
        <w:rPr>
          <w:bCs/>
          <w:iCs/>
          <w:lang w:eastAsia="en-GB"/>
        </w:rPr>
        <w:sectPr w:rsidR="00206019" w:rsidRPr="00C70209" w:rsidSect="005407AD">
          <w:pgSz w:w="11906" w:h="16838" w:code="9"/>
          <w:pgMar w:top="1440" w:right="1440" w:bottom="1440" w:left="1440" w:header="709" w:footer="709" w:gutter="0"/>
          <w:cols w:space="708"/>
          <w:docGrid w:linePitch="326"/>
        </w:sectPr>
      </w:pPr>
    </w:p>
    <w:p w14:paraId="62B6EEAD" w14:textId="77777777" w:rsidR="00206019" w:rsidRPr="00C70209" w:rsidRDefault="00206019" w:rsidP="005407AD">
      <w:pPr>
        <w:pStyle w:val="Caption"/>
      </w:pPr>
      <w:r w:rsidRPr="00C70209">
        <w:rPr>
          <w:iCs/>
          <w:lang w:eastAsia="en-GB"/>
        </w:rPr>
        <w:t xml:space="preserve"> </w:t>
      </w:r>
      <w:bookmarkStart w:id="680" w:name="_Ref420497520"/>
      <w:bookmarkStart w:id="681" w:name="_Toc427747165"/>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8</w:t>
      </w:r>
      <w:r w:rsidRPr="00C70209">
        <w:fldChar w:fldCharType="end"/>
      </w:r>
      <w:bookmarkEnd w:id="680"/>
      <w:r w:rsidRPr="00C70209">
        <w:tab/>
        <w:t>Preterm infants: Results for platelet transfusion versus no platelet transfusion – bleeding events</w:t>
      </w:r>
      <w:bookmarkEnd w:id="6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66B128A2" w14:textId="77777777" w:rsidTr="005407AD">
        <w:trPr>
          <w:cantSplit/>
          <w:tblHeader/>
        </w:trPr>
        <w:tc>
          <w:tcPr>
            <w:tcW w:w="389" w:type="pct"/>
            <w:vMerge w:val="restart"/>
          </w:tcPr>
          <w:p w14:paraId="1EEF495A" w14:textId="77777777" w:rsidR="00206019" w:rsidRPr="00C70209" w:rsidRDefault="00206019" w:rsidP="005407AD">
            <w:pPr>
              <w:pStyle w:val="TableH2"/>
              <w:rPr>
                <w:rFonts w:eastAsia="Arial Unicode MS"/>
              </w:rPr>
            </w:pPr>
            <w:r w:rsidRPr="00C70209">
              <w:rPr>
                <w:rFonts w:eastAsia="Arial Unicode MS"/>
              </w:rPr>
              <w:t>Study</w:t>
            </w:r>
          </w:p>
          <w:p w14:paraId="5CDDC7C0"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43450A95" w14:textId="77777777" w:rsidR="00206019" w:rsidRPr="00C70209" w:rsidRDefault="00206019" w:rsidP="005407AD">
            <w:pPr>
              <w:pStyle w:val="TableH2"/>
              <w:rPr>
                <w:rFonts w:eastAsia="Arial Unicode MS"/>
                <w:iCs/>
              </w:rPr>
            </w:pPr>
            <w:r w:rsidRPr="00C70209">
              <w:rPr>
                <w:rFonts w:eastAsia="Arial Unicode MS"/>
                <w:iCs/>
              </w:rPr>
              <w:t>Quality</w:t>
            </w:r>
          </w:p>
        </w:tc>
        <w:tc>
          <w:tcPr>
            <w:tcW w:w="492" w:type="pct"/>
            <w:vMerge w:val="restart"/>
          </w:tcPr>
          <w:p w14:paraId="4AB3DD4E"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713DD7BE"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6C8A8F21" w14:textId="77777777" w:rsidR="00206019" w:rsidRPr="00C70209" w:rsidRDefault="00206019" w:rsidP="005407AD">
            <w:pPr>
              <w:pStyle w:val="TableH2"/>
              <w:rPr>
                <w:rFonts w:eastAsia="Arial Unicode MS"/>
              </w:rPr>
            </w:pPr>
            <w:r w:rsidRPr="00C70209">
              <w:rPr>
                <w:rFonts w:eastAsia="Arial Unicode MS"/>
              </w:rPr>
              <w:t>Setting</w:t>
            </w:r>
          </w:p>
          <w:p w14:paraId="1AA1CF9D"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4CA67FCB"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2A816CB5"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42342D0D"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1F53B146" w14:textId="77777777" w:rsidTr="005407AD">
        <w:trPr>
          <w:cantSplit/>
          <w:tblHeader/>
        </w:trPr>
        <w:tc>
          <w:tcPr>
            <w:tcW w:w="389" w:type="pct"/>
            <w:vMerge/>
          </w:tcPr>
          <w:p w14:paraId="3570B1AF" w14:textId="77777777" w:rsidR="00206019" w:rsidRPr="00C70209" w:rsidRDefault="00206019" w:rsidP="005407AD">
            <w:pPr>
              <w:pStyle w:val="TableH2"/>
              <w:rPr>
                <w:rFonts w:eastAsia="Arial Unicode MS"/>
              </w:rPr>
            </w:pPr>
          </w:p>
        </w:tc>
        <w:tc>
          <w:tcPr>
            <w:tcW w:w="492" w:type="pct"/>
            <w:vMerge/>
          </w:tcPr>
          <w:p w14:paraId="3F5D5074" w14:textId="77777777" w:rsidR="00206019" w:rsidRPr="00C70209" w:rsidRDefault="00206019" w:rsidP="005407AD">
            <w:pPr>
              <w:pStyle w:val="TableH2"/>
              <w:rPr>
                <w:rFonts w:eastAsia="Arial Unicode MS"/>
              </w:rPr>
            </w:pPr>
          </w:p>
        </w:tc>
        <w:tc>
          <w:tcPr>
            <w:tcW w:w="490" w:type="pct"/>
            <w:vMerge/>
          </w:tcPr>
          <w:p w14:paraId="79E44FB9" w14:textId="77777777" w:rsidR="00206019" w:rsidRPr="00C70209" w:rsidRDefault="00206019" w:rsidP="005407AD">
            <w:pPr>
              <w:pStyle w:val="TableH2"/>
              <w:rPr>
                <w:rFonts w:eastAsia="Arial Unicode MS"/>
              </w:rPr>
            </w:pPr>
          </w:p>
        </w:tc>
        <w:tc>
          <w:tcPr>
            <w:tcW w:w="490" w:type="pct"/>
            <w:vMerge/>
          </w:tcPr>
          <w:p w14:paraId="46D36764" w14:textId="77777777" w:rsidR="00206019" w:rsidRPr="00C70209" w:rsidRDefault="00206019" w:rsidP="005407AD">
            <w:pPr>
              <w:pStyle w:val="TableH2"/>
              <w:rPr>
                <w:rFonts w:eastAsia="Arial Unicode MS"/>
              </w:rPr>
            </w:pPr>
          </w:p>
        </w:tc>
        <w:tc>
          <w:tcPr>
            <w:tcW w:w="491" w:type="pct"/>
            <w:vMerge/>
          </w:tcPr>
          <w:p w14:paraId="3732327B" w14:textId="77777777" w:rsidR="00206019" w:rsidRPr="00C70209" w:rsidRDefault="00206019" w:rsidP="005407AD">
            <w:pPr>
              <w:pStyle w:val="TableH2"/>
              <w:rPr>
                <w:rFonts w:eastAsia="Arial Unicode MS"/>
              </w:rPr>
            </w:pPr>
          </w:p>
        </w:tc>
        <w:tc>
          <w:tcPr>
            <w:tcW w:w="490" w:type="pct"/>
            <w:vMerge/>
          </w:tcPr>
          <w:p w14:paraId="1BC779A5" w14:textId="77777777" w:rsidR="00206019" w:rsidRPr="00C70209" w:rsidRDefault="00206019" w:rsidP="005407AD">
            <w:pPr>
              <w:pStyle w:val="TableH2"/>
              <w:rPr>
                <w:rFonts w:eastAsia="Arial Unicode MS"/>
              </w:rPr>
            </w:pPr>
          </w:p>
        </w:tc>
        <w:tc>
          <w:tcPr>
            <w:tcW w:w="520" w:type="pct"/>
          </w:tcPr>
          <w:p w14:paraId="4E926411" w14:textId="12523AFE" w:rsidR="00206019" w:rsidRPr="00C70209" w:rsidRDefault="00206019" w:rsidP="005407AD">
            <w:pPr>
              <w:pStyle w:val="TableH2"/>
              <w:rPr>
                <w:rFonts w:eastAsia="Arial Unicode MS"/>
              </w:rPr>
            </w:pPr>
            <w:r w:rsidRPr="00C70209">
              <w:rPr>
                <w:rFonts w:eastAsia="Arial Unicode MS"/>
              </w:rPr>
              <w:t>Platelet transfusion</w:t>
            </w:r>
          </w:p>
          <w:p w14:paraId="6115B1B2"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184EEB7C" w14:textId="77777777" w:rsidR="00206019" w:rsidRPr="00C70209" w:rsidRDefault="00206019" w:rsidP="005407AD">
            <w:pPr>
              <w:pStyle w:val="TableH2"/>
              <w:rPr>
                <w:rFonts w:eastAsia="Arial Unicode MS"/>
              </w:rPr>
            </w:pPr>
            <w:r w:rsidRPr="00C70209">
              <w:rPr>
                <w:rFonts w:eastAsia="Arial Unicode MS"/>
              </w:rPr>
              <w:t>No platelet transfusion or different strategy</w:t>
            </w:r>
          </w:p>
          <w:p w14:paraId="26ACA427"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4822372C"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63AB6601" w14:textId="77777777" w:rsidR="00206019" w:rsidRPr="00C70209" w:rsidRDefault="00206019" w:rsidP="005407AD">
            <w:pPr>
              <w:pStyle w:val="TableH2"/>
              <w:rPr>
                <w:rFonts w:eastAsia="Arial Unicode MS"/>
                <w:i/>
              </w:rPr>
            </w:pPr>
            <w:r w:rsidRPr="00C70209">
              <w:rPr>
                <w:rFonts w:eastAsia="Arial Unicode MS"/>
                <w:i/>
              </w:rPr>
              <w:t>Statistical significance</w:t>
            </w:r>
          </w:p>
          <w:p w14:paraId="41751818" w14:textId="09B7076D"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442A217E"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550ADFDB" w14:textId="77777777" w:rsidTr="005407AD">
        <w:trPr>
          <w:cantSplit/>
        </w:trPr>
        <w:tc>
          <w:tcPr>
            <w:tcW w:w="5000" w:type="pct"/>
            <w:gridSpan w:val="10"/>
            <w:tcBorders>
              <w:bottom w:val="single" w:sz="4" w:space="0" w:color="auto"/>
            </w:tcBorders>
            <w:shd w:val="clear" w:color="auto" w:fill="000000" w:themeFill="text1"/>
          </w:tcPr>
          <w:p w14:paraId="68C47D61"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I evidence</w:t>
            </w:r>
          </w:p>
        </w:tc>
      </w:tr>
      <w:tr w:rsidR="00206019" w:rsidRPr="00C70209" w14:paraId="3299CFD2" w14:textId="77777777" w:rsidTr="005407AD">
        <w:trPr>
          <w:cantSplit/>
          <w:tblHeader/>
        </w:trPr>
        <w:tc>
          <w:tcPr>
            <w:tcW w:w="389" w:type="pct"/>
            <w:vMerge w:val="restart"/>
          </w:tcPr>
          <w:p w14:paraId="1D3ACACC" w14:textId="0E52E565" w:rsidR="00206019" w:rsidRPr="00C70209" w:rsidRDefault="00206019" w:rsidP="005407AD">
            <w:pPr>
              <w:pStyle w:val="Tabletext-evidencematrix"/>
            </w:pPr>
            <w:r w:rsidRPr="00C70209">
              <w:t>Baer 2007</w:t>
            </w:r>
            <w:r w:rsidRPr="00C70209">
              <w:fldChar w:fldCharType="begin"/>
            </w:r>
            <w:r w:rsidR="000E261C">
              <w:instrText xml:space="preserve"> ADDIN EN.CITE &lt;EndNote&gt;&lt;Cite&gt;&lt;Author&gt;Baer&lt;/Author&gt;&lt;Year&gt;2007&lt;/Year&gt;&lt;RecNum&gt;130&lt;/RecNum&gt;&lt;DisplayText&gt;&lt;style face="superscript"&gt;292&lt;/style&gt;&lt;/DisplayText&gt;&lt;record&gt;&lt;rec-number&gt;130&lt;/rec-number&gt;&lt;foreign-keys&gt;&lt;key app="EN" db-id="9edve2wadsavt5ewavaxtda4f2tavzvts9ee" timestamp="1426550421"&gt;130&lt;/key&gt;&lt;/foreign-keys&gt;&lt;ref-type name="Journal Article"&gt;17&lt;/ref-type&gt;&lt;contributors&gt;&lt;authors&gt;&lt;author&gt;Baer, V. L.&lt;/author&gt;&lt;author&gt;Lambert, D. K.&lt;/author&gt;&lt;author&gt;Henry, E.&lt;/author&gt;&lt;author&gt;Snow, G. L.&lt;/author&gt;&lt;author&gt;Sola-Visner, M. C.&lt;/author&gt;&lt;author&gt;Christensen, R. D.&lt;/author&gt;&lt;/authors&gt;&lt;/contributors&gt;&lt;titles&gt;&lt;title&gt;Do platelet transfusions in the NICU adversely affect survival? Analysis of 1600 thrombocytopenic neonates in a multihospital healthcare system&lt;/title&gt;&lt;secondary-title&gt;Journal of Perinatology&lt;/secondary-title&gt;&lt;/titles&gt;&lt;periodical&gt;&lt;full-title&gt;Journal of Perinatology&lt;/full-title&gt;&lt;/periodical&gt;&lt;pages&gt;790–796&lt;/pages&gt;&lt;volume&gt;27&lt;/volume&gt;&lt;number&gt;12&lt;/number&gt;&lt;keywords&gt;&lt;keyword&gt;transfusion&lt;/keyword&gt;&lt;/keywords&gt;&lt;dates&gt;&lt;year&gt;2007&lt;/year&gt;&lt;pub-dates&gt;&lt;date&gt;September&lt;/date&gt;&lt;/pub-dates&gt;&lt;/dates&gt;&lt;urls&gt;&lt;related-urls&gt;&lt;url&gt;http://www.ncbi.nlm.nih.gov/pubmed/17855804&lt;/url&gt;&lt;/related-urls&gt;&lt;/urls&gt;&lt;/record&gt;&lt;/Cite&gt;&lt;/EndNote&gt;</w:instrText>
            </w:r>
            <w:r w:rsidRPr="00C70209">
              <w:fldChar w:fldCharType="separate"/>
            </w:r>
            <w:r w:rsidR="000E261C" w:rsidRPr="000E261C">
              <w:rPr>
                <w:noProof/>
                <w:vertAlign w:val="superscript"/>
              </w:rPr>
              <w:t>292</w:t>
            </w:r>
            <w:r w:rsidRPr="00C70209">
              <w:fldChar w:fldCharType="end"/>
            </w:r>
          </w:p>
          <w:p w14:paraId="7382BFB6" w14:textId="77777777" w:rsidR="00206019" w:rsidRPr="00C70209" w:rsidRDefault="00206019" w:rsidP="005407AD">
            <w:pPr>
              <w:pStyle w:val="Tabletext-evidencematrix"/>
            </w:pPr>
            <w:r w:rsidRPr="00C70209">
              <w:t>Level III–2</w:t>
            </w:r>
          </w:p>
          <w:p w14:paraId="7A018D85" w14:textId="77777777" w:rsidR="00206019" w:rsidRPr="00C70209" w:rsidRDefault="00206019" w:rsidP="005407AD">
            <w:pPr>
              <w:pStyle w:val="Tabletext-evidencematrix"/>
              <w:rPr>
                <w:i/>
              </w:rPr>
            </w:pPr>
            <w:r w:rsidRPr="00C70209">
              <w:rPr>
                <w:i/>
              </w:rPr>
              <w:t>Good</w:t>
            </w:r>
          </w:p>
        </w:tc>
        <w:tc>
          <w:tcPr>
            <w:tcW w:w="492" w:type="pct"/>
            <w:vMerge w:val="restart"/>
          </w:tcPr>
          <w:p w14:paraId="289F1071" w14:textId="77777777" w:rsidR="00206019" w:rsidRPr="00C70209" w:rsidRDefault="00206019" w:rsidP="005407AD">
            <w:pPr>
              <w:pStyle w:val="Tabletext-evidencematrix"/>
            </w:pPr>
            <w:r w:rsidRPr="00C70209">
              <w:t>N=1600</w:t>
            </w:r>
          </w:p>
        </w:tc>
        <w:tc>
          <w:tcPr>
            <w:tcW w:w="490" w:type="pct"/>
            <w:vMerge w:val="restart"/>
          </w:tcPr>
          <w:p w14:paraId="794692E4" w14:textId="77777777" w:rsidR="00206019" w:rsidRPr="00C70209" w:rsidRDefault="00206019" w:rsidP="005407AD">
            <w:pPr>
              <w:pStyle w:val="Tabletext-evidencematrix"/>
            </w:pPr>
            <w:r w:rsidRPr="00C70209">
              <w:t>Neonates with thrombocytopenia who had survived &gt; 48 hours and were admitted to the NICU</w:t>
            </w:r>
          </w:p>
        </w:tc>
        <w:tc>
          <w:tcPr>
            <w:tcW w:w="490" w:type="pct"/>
            <w:vMerge w:val="restart"/>
          </w:tcPr>
          <w:p w14:paraId="237E3ED9" w14:textId="77777777" w:rsidR="00206019" w:rsidRPr="00C70209" w:rsidRDefault="00206019" w:rsidP="005407AD">
            <w:pPr>
              <w:pStyle w:val="Tabletext-evidencematrix"/>
            </w:pPr>
            <w:r w:rsidRPr="00C70209">
              <w:t>Multiple NICUs, USA</w:t>
            </w:r>
          </w:p>
        </w:tc>
        <w:tc>
          <w:tcPr>
            <w:tcW w:w="491" w:type="pct"/>
            <w:vMerge w:val="restart"/>
          </w:tcPr>
          <w:p w14:paraId="3D3DD4C9" w14:textId="77777777" w:rsidR="00206019" w:rsidRPr="00C70209" w:rsidRDefault="00206019" w:rsidP="005407AD">
            <w:pPr>
              <w:pStyle w:val="Tabletext-evidencematrix"/>
            </w:pPr>
            <w:r w:rsidRPr="00C70209">
              <w:t>Platelet transfusion versus no platelet transfusion</w:t>
            </w:r>
          </w:p>
        </w:tc>
        <w:tc>
          <w:tcPr>
            <w:tcW w:w="490" w:type="pct"/>
          </w:tcPr>
          <w:p w14:paraId="08190794" w14:textId="77777777" w:rsidR="00206019" w:rsidRPr="00C70209" w:rsidRDefault="00206019" w:rsidP="005407AD">
            <w:pPr>
              <w:pStyle w:val="Tabletext-evidencematrix"/>
            </w:pPr>
            <w:r w:rsidRPr="00C70209">
              <w:t>IVH (grade 3–4)</w:t>
            </w:r>
          </w:p>
        </w:tc>
        <w:tc>
          <w:tcPr>
            <w:tcW w:w="520" w:type="pct"/>
          </w:tcPr>
          <w:p w14:paraId="4344631A" w14:textId="77777777" w:rsidR="00206019" w:rsidRPr="00C70209" w:rsidRDefault="00206019" w:rsidP="005407AD">
            <w:pPr>
              <w:pStyle w:val="Tabletext-evidencematrix"/>
            </w:pPr>
            <w:r w:rsidRPr="00C70209">
              <w:t>99/494 (20%)</w:t>
            </w:r>
          </w:p>
        </w:tc>
        <w:tc>
          <w:tcPr>
            <w:tcW w:w="519" w:type="pct"/>
          </w:tcPr>
          <w:p w14:paraId="319AA7F9" w14:textId="77777777" w:rsidR="00206019" w:rsidRPr="00C70209" w:rsidRDefault="00206019" w:rsidP="005407AD">
            <w:pPr>
              <w:pStyle w:val="Tabletext-evidencematrix"/>
            </w:pPr>
            <w:r w:rsidRPr="00C70209">
              <w:t>44/1106 (4%)</w:t>
            </w:r>
          </w:p>
        </w:tc>
        <w:tc>
          <w:tcPr>
            <w:tcW w:w="521" w:type="pct"/>
          </w:tcPr>
          <w:p w14:paraId="152AD8E5" w14:textId="77777777" w:rsidR="00206019" w:rsidRPr="00C70209" w:rsidRDefault="00206019" w:rsidP="005407AD">
            <w:pPr>
              <w:pStyle w:val="Tabletext-evidencematrix"/>
            </w:pPr>
            <w:r w:rsidRPr="00C70209">
              <w:t>RR 5.04 [3.59, 7.07]</w:t>
            </w:r>
            <w:r w:rsidRPr="00C70209">
              <w:rPr>
                <w:vertAlign w:val="superscript"/>
              </w:rPr>
              <w:t>c</w:t>
            </w:r>
          </w:p>
        </w:tc>
        <w:tc>
          <w:tcPr>
            <w:tcW w:w="598" w:type="pct"/>
            <w:shd w:val="clear" w:color="auto" w:fill="D9D9D9" w:themeFill="background1" w:themeFillShade="D9"/>
          </w:tcPr>
          <w:p w14:paraId="27CF9013" w14:textId="77777777" w:rsidR="00206019" w:rsidRPr="00C70209" w:rsidRDefault="00206019" w:rsidP="005407AD">
            <w:pPr>
              <w:pStyle w:val="Tabletext-evidencematrix"/>
              <w:rPr>
                <w:i/>
              </w:rPr>
            </w:pPr>
            <w:r w:rsidRPr="00C70209">
              <w:rPr>
                <w:i/>
              </w:rPr>
              <w:t>Favours no platelet transfusion</w:t>
            </w:r>
          </w:p>
          <w:p w14:paraId="60D6FC4C" w14:textId="4C30AE9D" w:rsidR="00206019" w:rsidRPr="00C70209" w:rsidRDefault="001A475D" w:rsidP="005407AD">
            <w:pPr>
              <w:pStyle w:val="Tabletext-evidencematrix"/>
            </w:pPr>
            <w:r w:rsidRPr="001A475D">
              <w:rPr>
                <w:i/>
              </w:rPr>
              <w:t>P &lt; </w:t>
            </w:r>
            <w:r w:rsidR="00206019" w:rsidRPr="00C70209">
              <w:t>0.00001</w:t>
            </w:r>
          </w:p>
        </w:tc>
      </w:tr>
      <w:tr w:rsidR="00206019" w:rsidRPr="00C70209" w14:paraId="0F8ECA91" w14:textId="77777777" w:rsidTr="005407AD">
        <w:trPr>
          <w:cantSplit/>
          <w:tblHeader/>
        </w:trPr>
        <w:tc>
          <w:tcPr>
            <w:tcW w:w="389" w:type="pct"/>
            <w:vMerge/>
          </w:tcPr>
          <w:p w14:paraId="51C66775" w14:textId="77777777" w:rsidR="00206019" w:rsidRPr="00C70209" w:rsidRDefault="00206019" w:rsidP="005407AD">
            <w:pPr>
              <w:pStyle w:val="Tabletext-evidencematrix"/>
            </w:pPr>
          </w:p>
        </w:tc>
        <w:tc>
          <w:tcPr>
            <w:tcW w:w="492" w:type="pct"/>
            <w:vMerge/>
          </w:tcPr>
          <w:p w14:paraId="437BC7E0" w14:textId="77777777" w:rsidR="00206019" w:rsidRPr="00C70209" w:rsidRDefault="00206019" w:rsidP="005407AD">
            <w:pPr>
              <w:pStyle w:val="Tabletext-evidencematrix"/>
            </w:pPr>
          </w:p>
        </w:tc>
        <w:tc>
          <w:tcPr>
            <w:tcW w:w="490" w:type="pct"/>
            <w:vMerge/>
          </w:tcPr>
          <w:p w14:paraId="7EAFA414" w14:textId="77777777" w:rsidR="00206019" w:rsidRPr="00C70209" w:rsidRDefault="00206019" w:rsidP="005407AD">
            <w:pPr>
              <w:pStyle w:val="Tabletext-evidencematrix"/>
            </w:pPr>
          </w:p>
        </w:tc>
        <w:tc>
          <w:tcPr>
            <w:tcW w:w="490" w:type="pct"/>
            <w:vMerge/>
          </w:tcPr>
          <w:p w14:paraId="33368CF3" w14:textId="77777777" w:rsidR="00206019" w:rsidRPr="00C70209" w:rsidRDefault="00206019" w:rsidP="005407AD">
            <w:pPr>
              <w:pStyle w:val="Tabletext-evidencematrix"/>
            </w:pPr>
          </w:p>
        </w:tc>
        <w:tc>
          <w:tcPr>
            <w:tcW w:w="491" w:type="pct"/>
            <w:vMerge/>
          </w:tcPr>
          <w:p w14:paraId="4ECA1F84" w14:textId="77777777" w:rsidR="00206019" w:rsidRPr="00C70209" w:rsidRDefault="00206019" w:rsidP="005407AD">
            <w:pPr>
              <w:pStyle w:val="Tabletext-evidencematrix"/>
            </w:pPr>
          </w:p>
        </w:tc>
        <w:tc>
          <w:tcPr>
            <w:tcW w:w="490" w:type="pct"/>
            <w:tcBorders>
              <w:bottom w:val="nil"/>
            </w:tcBorders>
          </w:tcPr>
          <w:p w14:paraId="3B27F19B" w14:textId="77777777" w:rsidR="00206019" w:rsidRPr="00C70209" w:rsidRDefault="00206019" w:rsidP="005407AD">
            <w:pPr>
              <w:pStyle w:val="Tabletext-subanalysis"/>
            </w:pPr>
          </w:p>
        </w:tc>
        <w:tc>
          <w:tcPr>
            <w:tcW w:w="2158" w:type="pct"/>
            <w:gridSpan w:val="4"/>
          </w:tcPr>
          <w:p w14:paraId="066C9B4F" w14:textId="77777777" w:rsidR="00206019" w:rsidRPr="00C70209" w:rsidRDefault="00206019" w:rsidP="005407AD">
            <w:pPr>
              <w:pStyle w:val="Tabletext-subanalysis"/>
              <w:rPr>
                <w:i/>
              </w:rPr>
            </w:pPr>
            <w:r w:rsidRPr="00C70209">
              <w:rPr>
                <w:i/>
                <w:iCs/>
              </w:rPr>
              <w:t>Subgroup analysis: number of platelet transfusions</w:t>
            </w:r>
          </w:p>
        </w:tc>
      </w:tr>
      <w:tr w:rsidR="00206019" w:rsidRPr="00C70209" w14:paraId="5CE9D74A" w14:textId="77777777" w:rsidTr="005407AD">
        <w:trPr>
          <w:cantSplit/>
          <w:tblHeader/>
        </w:trPr>
        <w:tc>
          <w:tcPr>
            <w:tcW w:w="389" w:type="pct"/>
            <w:vMerge/>
          </w:tcPr>
          <w:p w14:paraId="73FDDE3C" w14:textId="77777777" w:rsidR="00206019" w:rsidRPr="00C70209" w:rsidRDefault="00206019" w:rsidP="005407AD">
            <w:pPr>
              <w:pStyle w:val="Tabletext-evidencematrix"/>
            </w:pPr>
          </w:p>
        </w:tc>
        <w:tc>
          <w:tcPr>
            <w:tcW w:w="492" w:type="pct"/>
            <w:vMerge/>
          </w:tcPr>
          <w:p w14:paraId="6D43A186" w14:textId="77777777" w:rsidR="00206019" w:rsidRPr="00C70209" w:rsidRDefault="00206019" w:rsidP="005407AD">
            <w:pPr>
              <w:pStyle w:val="Tabletext-evidencematrix"/>
            </w:pPr>
          </w:p>
        </w:tc>
        <w:tc>
          <w:tcPr>
            <w:tcW w:w="490" w:type="pct"/>
            <w:vMerge/>
          </w:tcPr>
          <w:p w14:paraId="56988A17" w14:textId="77777777" w:rsidR="00206019" w:rsidRPr="00C70209" w:rsidRDefault="00206019" w:rsidP="005407AD">
            <w:pPr>
              <w:pStyle w:val="Tabletext-evidencematrix"/>
            </w:pPr>
          </w:p>
        </w:tc>
        <w:tc>
          <w:tcPr>
            <w:tcW w:w="490" w:type="pct"/>
            <w:vMerge/>
          </w:tcPr>
          <w:p w14:paraId="34F66A4D" w14:textId="77777777" w:rsidR="00206019" w:rsidRPr="00C70209" w:rsidRDefault="00206019" w:rsidP="005407AD">
            <w:pPr>
              <w:pStyle w:val="Tabletext-evidencematrix"/>
            </w:pPr>
          </w:p>
        </w:tc>
        <w:tc>
          <w:tcPr>
            <w:tcW w:w="491" w:type="pct"/>
            <w:vMerge/>
          </w:tcPr>
          <w:p w14:paraId="6C58CC8F" w14:textId="77777777" w:rsidR="00206019" w:rsidRPr="00C70209" w:rsidRDefault="00206019" w:rsidP="005407AD">
            <w:pPr>
              <w:pStyle w:val="Tabletext-evidencematrix"/>
            </w:pPr>
          </w:p>
        </w:tc>
        <w:tc>
          <w:tcPr>
            <w:tcW w:w="490" w:type="pct"/>
            <w:tcBorders>
              <w:top w:val="nil"/>
            </w:tcBorders>
          </w:tcPr>
          <w:p w14:paraId="25AC79D2" w14:textId="77777777" w:rsidR="00206019" w:rsidRPr="00C70209" w:rsidRDefault="00206019" w:rsidP="005407AD">
            <w:pPr>
              <w:pStyle w:val="Tabletext-subanalysis"/>
              <w:jc w:val="right"/>
            </w:pPr>
            <w:r w:rsidRPr="00C70209">
              <w:t>Infants who received 1–2 platelet transfusions versus control</w:t>
            </w:r>
          </w:p>
        </w:tc>
        <w:tc>
          <w:tcPr>
            <w:tcW w:w="520" w:type="pct"/>
          </w:tcPr>
          <w:p w14:paraId="64CA281B" w14:textId="77777777" w:rsidR="00206019" w:rsidRPr="00C70209" w:rsidRDefault="00206019" w:rsidP="005407AD">
            <w:pPr>
              <w:pStyle w:val="Tabletext-subanalysis"/>
            </w:pPr>
            <w:r w:rsidRPr="00C70209">
              <w:t>39/278 (14%)</w:t>
            </w:r>
          </w:p>
        </w:tc>
        <w:tc>
          <w:tcPr>
            <w:tcW w:w="519" w:type="pct"/>
          </w:tcPr>
          <w:p w14:paraId="3A718434" w14:textId="77777777" w:rsidR="00206019" w:rsidRPr="00C70209" w:rsidRDefault="00206019" w:rsidP="005407AD">
            <w:pPr>
              <w:pStyle w:val="Tabletext-subanalysis"/>
            </w:pPr>
            <w:r w:rsidRPr="00C70209">
              <w:t>44/1106 (4%)</w:t>
            </w:r>
          </w:p>
        </w:tc>
        <w:tc>
          <w:tcPr>
            <w:tcW w:w="521" w:type="pct"/>
          </w:tcPr>
          <w:p w14:paraId="2FE9840D" w14:textId="77777777" w:rsidR="00206019" w:rsidRPr="00C70209" w:rsidRDefault="00206019" w:rsidP="005407AD">
            <w:pPr>
              <w:pStyle w:val="Tabletext-subanalysis"/>
            </w:pPr>
            <w:r w:rsidRPr="00C70209">
              <w:t>RR 3.53 [2.34, 5.32]</w:t>
            </w:r>
            <w:r w:rsidRPr="00C70209">
              <w:rPr>
                <w:vertAlign w:val="superscript"/>
              </w:rPr>
              <w:t>c</w:t>
            </w:r>
          </w:p>
        </w:tc>
        <w:tc>
          <w:tcPr>
            <w:tcW w:w="598" w:type="pct"/>
            <w:shd w:val="clear" w:color="auto" w:fill="D9D9D9" w:themeFill="background1" w:themeFillShade="D9"/>
          </w:tcPr>
          <w:p w14:paraId="2C7BB34D" w14:textId="77777777" w:rsidR="00206019" w:rsidRPr="00C70209" w:rsidRDefault="00206019" w:rsidP="005407AD">
            <w:pPr>
              <w:pStyle w:val="Tabletext-subanalysis"/>
              <w:rPr>
                <w:i/>
              </w:rPr>
            </w:pPr>
            <w:r w:rsidRPr="00C70209">
              <w:rPr>
                <w:i/>
              </w:rPr>
              <w:t>Favours no platelet transfusion</w:t>
            </w:r>
          </w:p>
          <w:p w14:paraId="209A5CE1" w14:textId="7492C72E" w:rsidR="00206019" w:rsidRPr="00C70209" w:rsidRDefault="001A475D" w:rsidP="005407AD">
            <w:pPr>
              <w:pStyle w:val="Tabletext-subanalysis"/>
            </w:pPr>
            <w:r w:rsidRPr="001A475D">
              <w:rPr>
                <w:i/>
              </w:rPr>
              <w:t>P &lt; </w:t>
            </w:r>
            <w:r w:rsidR="00206019" w:rsidRPr="00C70209">
              <w:t>0.001</w:t>
            </w:r>
          </w:p>
        </w:tc>
      </w:tr>
      <w:tr w:rsidR="00206019" w:rsidRPr="00C70209" w14:paraId="622FF465" w14:textId="77777777" w:rsidTr="005407AD">
        <w:trPr>
          <w:cantSplit/>
          <w:tblHeader/>
        </w:trPr>
        <w:tc>
          <w:tcPr>
            <w:tcW w:w="389" w:type="pct"/>
            <w:vMerge/>
          </w:tcPr>
          <w:p w14:paraId="11F50A87" w14:textId="77777777" w:rsidR="00206019" w:rsidRPr="00C70209" w:rsidRDefault="00206019" w:rsidP="005407AD">
            <w:pPr>
              <w:pStyle w:val="Tabletext-evidencematrix"/>
            </w:pPr>
          </w:p>
        </w:tc>
        <w:tc>
          <w:tcPr>
            <w:tcW w:w="492" w:type="pct"/>
            <w:vMerge/>
          </w:tcPr>
          <w:p w14:paraId="00A18BF4" w14:textId="77777777" w:rsidR="00206019" w:rsidRPr="00C70209" w:rsidRDefault="00206019" w:rsidP="005407AD">
            <w:pPr>
              <w:pStyle w:val="Tabletext-evidencematrix"/>
            </w:pPr>
          </w:p>
        </w:tc>
        <w:tc>
          <w:tcPr>
            <w:tcW w:w="490" w:type="pct"/>
            <w:vMerge/>
          </w:tcPr>
          <w:p w14:paraId="5082B7E0" w14:textId="77777777" w:rsidR="00206019" w:rsidRPr="00C70209" w:rsidRDefault="00206019" w:rsidP="005407AD">
            <w:pPr>
              <w:pStyle w:val="Tabletext-evidencematrix"/>
            </w:pPr>
          </w:p>
        </w:tc>
        <w:tc>
          <w:tcPr>
            <w:tcW w:w="490" w:type="pct"/>
            <w:vMerge/>
          </w:tcPr>
          <w:p w14:paraId="41D4FAF8" w14:textId="77777777" w:rsidR="00206019" w:rsidRPr="00C70209" w:rsidRDefault="00206019" w:rsidP="005407AD">
            <w:pPr>
              <w:pStyle w:val="Tabletext-evidencematrix"/>
            </w:pPr>
          </w:p>
        </w:tc>
        <w:tc>
          <w:tcPr>
            <w:tcW w:w="491" w:type="pct"/>
            <w:vMerge/>
          </w:tcPr>
          <w:p w14:paraId="22ACE54C" w14:textId="77777777" w:rsidR="00206019" w:rsidRPr="00C70209" w:rsidRDefault="00206019" w:rsidP="005407AD">
            <w:pPr>
              <w:pStyle w:val="Tabletext-evidencematrix"/>
            </w:pPr>
          </w:p>
        </w:tc>
        <w:tc>
          <w:tcPr>
            <w:tcW w:w="490" w:type="pct"/>
          </w:tcPr>
          <w:p w14:paraId="5DE548FC" w14:textId="77777777" w:rsidR="00206019" w:rsidRPr="00C70209" w:rsidRDefault="00206019" w:rsidP="005407AD">
            <w:pPr>
              <w:pStyle w:val="Tabletext-subanalysis"/>
              <w:jc w:val="right"/>
            </w:pPr>
            <w:r w:rsidRPr="00C70209">
              <w:t>Infants who received 3–10 platelet transfusions versus control</w:t>
            </w:r>
          </w:p>
        </w:tc>
        <w:tc>
          <w:tcPr>
            <w:tcW w:w="520" w:type="pct"/>
          </w:tcPr>
          <w:p w14:paraId="402DC41D" w14:textId="77777777" w:rsidR="00206019" w:rsidRPr="00C70209" w:rsidRDefault="00206019" w:rsidP="005407AD">
            <w:pPr>
              <w:pStyle w:val="Tabletext-subanalysis"/>
            </w:pPr>
            <w:r w:rsidRPr="00C70209">
              <w:t>50/167 (30%)</w:t>
            </w:r>
          </w:p>
        </w:tc>
        <w:tc>
          <w:tcPr>
            <w:tcW w:w="519" w:type="pct"/>
          </w:tcPr>
          <w:p w14:paraId="36C95AD6" w14:textId="77777777" w:rsidR="00206019" w:rsidRPr="00C70209" w:rsidRDefault="00206019" w:rsidP="005407AD">
            <w:pPr>
              <w:pStyle w:val="Tabletext-subanalysis"/>
            </w:pPr>
            <w:r w:rsidRPr="00C70209">
              <w:t>44/1106 (4%)</w:t>
            </w:r>
          </w:p>
        </w:tc>
        <w:tc>
          <w:tcPr>
            <w:tcW w:w="521" w:type="pct"/>
          </w:tcPr>
          <w:p w14:paraId="65AE9676" w14:textId="77777777" w:rsidR="00206019" w:rsidRPr="00C70209" w:rsidRDefault="00206019" w:rsidP="005407AD">
            <w:pPr>
              <w:pStyle w:val="Tabletext-subanalysis"/>
            </w:pPr>
            <w:r w:rsidRPr="00C70209">
              <w:t>RR 7.53 [5.19, 10.91]</w:t>
            </w:r>
            <w:r w:rsidRPr="00C70209">
              <w:rPr>
                <w:vertAlign w:val="superscript"/>
              </w:rPr>
              <w:t>c</w:t>
            </w:r>
          </w:p>
        </w:tc>
        <w:tc>
          <w:tcPr>
            <w:tcW w:w="598" w:type="pct"/>
            <w:shd w:val="clear" w:color="auto" w:fill="D9D9D9" w:themeFill="background1" w:themeFillShade="D9"/>
          </w:tcPr>
          <w:p w14:paraId="75CF1B15" w14:textId="77777777" w:rsidR="00206019" w:rsidRPr="00C70209" w:rsidRDefault="00206019" w:rsidP="005407AD">
            <w:pPr>
              <w:pStyle w:val="Tabletext-subanalysis"/>
              <w:rPr>
                <w:i/>
              </w:rPr>
            </w:pPr>
            <w:r w:rsidRPr="00C70209">
              <w:rPr>
                <w:i/>
              </w:rPr>
              <w:t>Favours no platelet transfusion</w:t>
            </w:r>
          </w:p>
          <w:p w14:paraId="254EFC40" w14:textId="3F90ED88" w:rsidR="00206019" w:rsidRPr="00C70209" w:rsidRDefault="001A475D" w:rsidP="005407AD">
            <w:pPr>
              <w:pStyle w:val="Tabletext-subanalysis"/>
            </w:pPr>
            <w:r w:rsidRPr="001A475D">
              <w:rPr>
                <w:i/>
              </w:rPr>
              <w:t>P &lt; </w:t>
            </w:r>
            <w:r w:rsidR="00206019" w:rsidRPr="00C70209">
              <w:t>0.001</w:t>
            </w:r>
          </w:p>
        </w:tc>
      </w:tr>
      <w:tr w:rsidR="00206019" w:rsidRPr="00C70209" w14:paraId="04665FAD" w14:textId="77777777" w:rsidTr="005407AD">
        <w:trPr>
          <w:cantSplit/>
          <w:tblHeader/>
        </w:trPr>
        <w:tc>
          <w:tcPr>
            <w:tcW w:w="389" w:type="pct"/>
            <w:vMerge/>
          </w:tcPr>
          <w:p w14:paraId="64BFBC07" w14:textId="77777777" w:rsidR="00206019" w:rsidRPr="00C70209" w:rsidRDefault="00206019" w:rsidP="005407AD">
            <w:pPr>
              <w:pStyle w:val="Tabletext-evidencematrix"/>
            </w:pPr>
          </w:p>
        </w:tc>
        <w:tc>
          <w:tcPr>
            <w:tcW w:w="492" w:type="pct"/>
            <w:vMerge/>
          </w:tcPr>
          <w:p w14:paraId="2A9D439E" w14:textId="77777777" w:rsidR="00206019" w:rsidRPr="00C70209" w:rsidRDefault="00206019" w:rsidP="005407AD">
            <w:pPr>
              <w:pStyle w:val="Tabletext-evidencematrix"/>
            </w:pPr>
          </w:p>
        </w:tc>
        <w:tc>
          <w:tcPr>
            <w:tcW w:w="490" w:type="pct"/>
            <w:vMerge/>
          </w:tcPr>
          <w:p w14:paraId="6E37CD87" w14:textId="77777777" w:rsidR="00206019" w:rsidRPr="00C70209" w:rsidRDefault="00206019" w:rsidP="005407AD">
            <w:pPr>
              <w:pStyle w:val="Tabletext-evidencematrix"/>
            </w:pPr>
          </w:p>
        </w:tc>
        <w:tc>
          <w:tcPr>
            <w:tcW w:w="490" w:type="pct"/>
            <w:vMerge/>
          </w:tcPr>
          <w:p w14:paraId="6DD498AB" w14:textId="77777777" w:rsidR="00206019" w:rsidRPr="00C70209" w:rsidRDefault="00206019" w:rsidP="005407AD">
            <w:pPr>
              <w:pStyle w:val="Tabletext-evidencematrix"/>
            </w:pPr>
          </w:p>
        </w:tc>
        <w:tc>
          <w:tcPr>
            <w:tcW w:w="491" w:type="pct"/>
            <w:vMerge/>
          </w:tcPr>
          <w:p w14:paraId="0FF1D63B" w14:textId="77777777" w:rsidR="00206019" w:rsidRPr="00C70209" w:rsidRDefault="00206019" w:rsidP="005407AD">
            <w:pPr>
              <w:pStyle w:val="Tabletext-evidencematrix"/>
            </w:pPr>
          </w:p>
        </w:tc>
        <w:tc>
          <w:tcPr>
            <w:tcW w:w="490" w:type="pct"/>
          </w:tcPr>
          <w:p w14:paraId="4BB43D85" w14:textId="77777777" w:rsidR="00206019" w:rsidRPr="00C70209" w:rsidRDefault="00206019" w:rsidP="005407AD">
            <w:pPr>
              <w:pStyle w:val="Tabletext-subanalysis"/>
              <w:jc w:val="right"/>
            </w:pPr>
            <w:r w:rsidRPr="00C70209">
              <w:t>Infants who received &gt;10 platelet transfusions versus control</w:t>
            </w:r>
          </w:p>
        </w:tc>
        <w:tc>
          <w:tcPr>
            <w:tcW w:w="520" w:type="pct"/>
          </w:tcPr>
          <w:p w14:paraId="5CA8F7F9" w14:textId="77777777" w:rsidR="00206019" w:rsidRPr="00C70209" w:rsidRDefault="00206019" w:rsidP="005407AD">
            <w:pPr>
              <w:pStyle w:val="Tabletext-subanalysis"/>
            </w:pPr>
            <w:r w:rsidRPr="00C70209">
              <w:t>10/49 (20%)</w:t>
            </w:r>
          </w:p>
        </w:tc>
        <w:tc>
          <w:tcPr>
            <w:tcW w:w="519" w:type="pct"/>
          </w:tcPr>
          <w:p w14:paraId="593DF16F" w14:textId="77777777" w:rsidR="00206019" w:rsidRPr="00C70209" w:rsidRDefault="00206019" w:rsidP="005407AD">
            <w:pPr>
              <w:pStyle w:val="Tabletext-subanalysis"/>
            </w:pPr>
            <w:r w:rsidRPr="00C70209">
              <w:t>44/1106 (4%)</w:t>
            </w:r>
          </w:p>
        </w:tc>
        <w:tc>
          <w:tcPr>
            <w:tcW w:w="521" w:type="pct"/>
          </w:tcPr>
          <w:p w14:paraId="38641155" w14:textId="77777777" w:rsidR="00206019" w:rsidRPr="00C70209" w:rsidRDefault="00206019" w:rsidP="005407AD">
            <w:pPr>
              <w:pStyle w:val="Tabletext-subanalysis"/>
            </w:pPr>
            <w:r w:rsidRPr="00C70209">
              <w:t>RR 5.13 [2.75, 9.58]</w:t>
            </w:r>
            <w:r w:rsidRPr="00C70209">
              <w:rPr>
                <w:vertAlign w:val="superscript"/>
              </w:rPr>
              <w:t>c</w:t>
            </w:r>
          </w:p>
        </w:tc>
        <w:tc>
          <w:tcPr>
            <w:tcW w:w="598" w:type="pct"/>
            <w:shd w:val="clear" w:color="auto" w:fill="D9D9D9" w:themeFill="background1" w:themeFillShade="D9"/>
          </w:tcPr>
          <w:p w14:paraId="71F9B3D5" w14:textId="77777777" w:rsidR="00206019" w:rsidRPr="00C70209" w:rsidRDefault="00206019" w:rsidP="005407AD">
            <w:pPr>
              <w:pStyle w:val="Tabletext-subanalysis"/>
              <w:rPr>
                <w:i/>
              </w:rPr>
            </w:pPr>
            <w:r w:rsidRPr="00C70209">
              <w:rPr>
                <w:i/>
              </w:rPr>
              <w:t>Favours no platelet transfusion</w:t>
            </w:r>
          </w:p>
          <w:p w14:paraId="1374D6F0" w14:textId="1FE4641B" w:rsidR="00206019" w:rsidRPr="00C70209" w:rsidRDefault="001A475D" w:rsidP="005407AD">
            <w:pPr>
              <w:pStyle w:val="Tabletext-subanalysis"/>
            </w:pPr>
            <w:r w:rsidRPr="001A475D">
              <w:rPr>
                <w:i/>
              </w:rPr>
              <w:t>P &lt; </w:t>
            </w:r>
            <w:r w:rsidR="00206019" w:rsidRPr="00C70209">
              <w:t>0.001</w:t>
            </w:r>
          </w:p>
        </w:tc>
      </w:tr>
      <w:tr w:rsidR="00206019" w:rsidRPr="00C70209" w14:paraId="24726477" w14:textId="77777777" w:rsidTr="005407AD">
        <w:trPr>
          <w:cantSplit/>
          <w:tblHeader/>
        </w:trPr>
        <w:tc>
          <w:tcPr>
            <w:tcW w:w="389" w:type="pct"/>
            <w:vMerge w:val="restart"/>
          </w:tcPr>
          <w:p w14:paraId="667122F2" w14:textId="6666E96D" w:rsidR="00206019" w:rsidRPr="00C70209" w:rsidRDefault="00206019" w:rsidP="005407AD">
            <w:pPr>
              <w:pStyle w:val="Tabletext-evidencematrix"/>
            </w:pPr>
            <w:r w:rsidRPr="00C70209">
              <w:t>Bonifacio 2007</w:t>
            </w:r>
            <w:r w:rsidRPr="00C70209">
              <w:fldChar w:fldCharType="begin"/>
            </w:r>
            <w:r w:rsidR="000E261C">
              <w:instrText xml:space="preserve"> ADDIN EN.CITE &lt;EndNote&gt;&lt;Cite&gt;&lt;Author&gt;Bonifacio&lt;/Author&gt;&lt;Year&gt;2007&lt;/Year&gt;&lt;RecNum&gt;131&lt;/RecNum&gt;&lt;DisplayText&gt;&lt;style face="superscript"&gt;293&lt;/style&gt;&lt;/DisplayText&gt;&lt;record&gt;&lt;rec-number&gt;131&lt;/rec-number&gt;&lt;foreign-keys&gt;&lt;key app="EN" db-id="9edve2wadsavt5ewavaxtda4f2tavzvts9ee" timestamp="1426550421"&gt;131&lt;/key&gt;&lt;/foreign-keys&gt;&lt;ref-type name="Journal Article"&gt;17&lt;/ref-type&gt;&lt;contributors&gt;&lt;authors&gt;&lt;author&gt;Bonifacio, L.&lt;/author&gt;&lt;author&gt;Petrova, A.&lt;/author&gt;&lt;author&gt;Nanjundaswamy, S.&lt;/author&gt;&lt;author&gt;Mehta, R.&lt;/author&gt;&lt;/authors&gt;&lt;/contributors&gt;&lt;titles&gt;&lt;title&gt;Thrombocytopenia related neonatal outcome in preterms&lt;/title&gt;&lt;secondary-title&gt;Indian Journal of Pediatrics&lt;/secondary-title&gt;&lt;/titles&gt;&lt;periodical&gt;&lt;full-title&gt;Indian Journal of Pediatrics&lt;/full-title&gt;&lt;/periodical&gt;&lt;pages&gt;267–274&lt;/pages&gt;&lt;volume&gt;74&lt;/volume&gt;&lt;number&gt;3&lt;/number&gt;&lt;dates&gt;&lt;year&gt;2007&lt;/year&gt;&lt;pub-dates&gt;&lt;date&gt;March&lt;/date&gt;&lt;/pub-dates&gt;&lt;/dates&gt;&lt;urls&gt;&lt;related-urls&gt;&lt;url&gt;http://www.ncbi.nlm.nih.gov/pubmed/17401266&lt;/url&gt;&lt;/related-urls&gt;&lt;/urls&gt;&lt;access-date&gt;13 April 2015&lt;/access-date&gt;&lt;/record&gt;&lt;/Cite&gt;&lt;/EndNote&gt;</w:instrText>
            </w:r>
            <w:r w:rsidRPr="00C70209">
              <w:fldChar w:fldCharType="separate"/>
            </w:r>
            <w:r w:rsidR="000E261C" w:rsidRPr="000E261C">
              <w:rPr>
                <w:noProof/>
                <w:vertAlign w:val="superscript"/>
              </w:rPr>
              <w:t>293</w:t>
            </w:r>
            <w:r w:rsidRPr="00C70209">
              <w:fldChar w:fldCharType="end"/>
            </w:r>
          </w:p>
          <w:p w14:paraId="1D569979" w14:textId="77777777" w:rsidR="00206019" w:rsidRPr="00C70209" w:rsidRDefault="00206019" w:rsidP="005407AD">
            <w:pPr>
              <w:pStyle w:val="Tabletext-evidencematrix"/>
            </w:pPr>
            <w:r w:rsidRPr="00C70209">
              <w:t>Level III–2</w:t>
            </w:r>
          </w:p>
          <w:p w14:paraId="1E4A7E97" w14:textId="77777777" w:rsidR="00206019" w:rsidRPr="00C70209" w:rsidRDefault="00206019" w:rsidP="005407AD">
            <w:pPr>
              <w:pStyle w:val="Tabletext-evidencematrix"/>
              <w:rPr>
                <w:i/>
              </w:rPr>
            </w:pPr>
            <w:r w:rsidRPr="00C70209">
              <w:rPr>
                <w:i/>
              </w:rPr>
              <w:t>Poor</w:t>
            </w:r>
          </w:p>
        </w:tc>
        <w:tc>
          <w:tcPr>
            <w:tcW w:w="492" w:type="pct"/>
            <w:vMerge w:val="restart"/>
          </w:tcPr>
          <w:p w14:paraId="2AE73336" w14:textId="77777777" w:rsidR="00206019" w:rsidRPr="00C70209" w:rsidRDefault="00206019" w:rsidP="005407AD">
            <w:pPr>
              <w:pStyle w:val="Tabletext-evidencematrix"/>
            </w:pPr>
            <w:r w:rsidRPr="00C70209">
              <w:t>N=164</w:t>
            </w:r>
          </w:p>
        </w:tc>
        <w:tc>
          <w:tcPr>
            <w:tcW w:w="490" w:type="pct"/>
            <w:vMerge w:val="restart"/>
          </w:tcPr>
          <w:p w14:paraId="02A4559E" w14:textId="77777777" w:rsidR="00206019" w:rsidRPr="00C70209" w:rsidRDefault="00206019" w:rsidP="005407AD">
            <w:pPr>
              <w:pStyle w:val="Tabletext-evidencematrix"/>
            </w:pPr>
            <w:r w:rsidRPr="00C70209">
              <w:t>Preterm infants (≤ 32 weeks gestational age) with thrombocytopenia</w:t>
            </w:r>
          </w:p>
        </w:tc>
        <w:tc>
          <w:tcPr>
            <w:tcW w:w="490" w:type="pct"/>
            <w:vMerge w:val="restart"/>
          </w:tcPr>
          <w:p w14:paraId="75754E4F" w14:textId="77777777" w:rsidR="00206019" w:rsidRPr="00C70209" w:rsidRDefault="00206019" w:rsidP="005407AD">
            <w:pPr>
              <w:pStyle w:val="Tabletext-evidencematrix"/>
            </w:pPr>
            <w:r w:rsidRPr="00C70209">
              <w:t>Single NICU, USA</w:t>
            </w:r>
          </w:p>
        </w:tc>
        <w:tc>
          <w:tcPr>
            <w:tcW w:w="491" w:type="pct"/>
            <w:vMerge w:val="restart"/>
          </w:tcPr>
          <w:p w14:paraId="304A2A95" w14:textId="77777777" w:rsidR="00206019" w:rsidRPr="00C70209" w:rsidRDefault="00206019" w:rsidP="005407AD">
            <w:pPr>
              <w:pStyle w:val="Tabletext-evidencematrix"/>
            </w:pPr>
            <w:r w:rsidRPr="00C70209">
              <w:t>Platelet transfusion versus no platelet transfusion</w:t>
            </w:r>
          </w:p>
        </w:tc>
        <w:tc>
          <w:tcPr>
            <w:tcW w:w="490" w:type="pct"/>
          </w:tcPr>
          <w:p w14:paraId="285066AE" w14:textId="77777777" w:rsidR="00206019" w:rsidRPr="00C70209" w:rsidRDefault="00206019" w:rsidP="005407AD">
            <w:pPr>
              <w:pStyle w:val="Tabletext-evidencematrix"/>
            </w:pPr>
            <w:r w:rsidRPr="00C70209">
              <w:t>IVH (any grade)</w:t>
            </w:r>
          </w:p>
        </w:tc>
        <w:tc>
          <w:tcPr>
            <w:tcW w:w="520" w:type="pct"/>
          </w:tcPr>
          <w:p w14:paraId="2F7FDECE" w14:textId="77777777" w:rsidR="00206019" w:rsidRPr="00C70209" w:rsidRDefault="00206019" w:rsidP="005407AD">
            <w:pPr>
              <w:pStyle w:val="Tabletext-evidencematrix"/>
            </w:pPr>
            <w:r w:rsidRPr="00C70209">
              <w:t>37/60 (61.7%)</w:t>
            </w:r>
          </w:p>
        </w:tc>
        <w:tc>
          <w:tcPr>
            <w:tcW w:w="519" w:type="pct"/>
          </w:tcPr>
          <w:p w14:paraId="57934426" w14:textId="77777777" w:rsidR="00206019" w:rsidRPr="00C70209" w:rsidRDefault="00206019" w:rsidP="005407AD">
            <w:pPr>
              <w:pStyle w:val="Tabletext-evidencematrix"/>
            </w:pPr>
            <w:r w:rsidRPr="00C70209">
              <w:t>7/22 (31.8%)</w:t>
            </w:r>
          </w:p>
        </w:tc>
        <w:tc>
          <w:tcPr>
            <w:tcW w:w="521" w:type="pct"/>
          </w:tcPr>
          <w:p w14:paraId="47AA524D" w14:textId="77777777" w:rsidR="00206019" w:rsidRPr="00C70209" w:rsidRDefault="00206019" w:rsidP="005407AD">
            <w:pPr>
              <w:pStyle w:val="Tabletext-evidencematrix"/>
            </w:pPr>
            <w:r w:rsidRPr="00C70209">
              <w:t>RR 1.94 [1.02, 3.69]</w:t>
            </w:r>
            <w:r w:rsidRPr="00C70209">
              <w:rPr>
                <w:vertAlign w:val="superscript"/>
              </w:rPr>
              <w:t>c</w:t>
            </w:r>
          </w:p>
        </w:tc>
        <w:tc>
          <w:tcPr>
            <w:tcW w:w="598" w:type="pct"/>
            <w:shd w:val="clear" w:color="auto" w:fill="D9D9D9" w:themeFill="background1" w:themeFillShade="D9"/>
          </w:tcPr>
          <w:p w14:paraId="6C242E69" w14:textId="77777777" w:rsidR="00206019" w:rsidRPr="00C70209" w:rsidRDefault="00206019" w:rsidP="005407AD">
            <w:pPr>
              <w:pStyle w:val="Tabletext-evidencematrix"/>
              <w:rPr>
                <w:i/>
              </w:rPr>
            </w:pPr>
            <w:r w:rsidRPr="00C70209">
              <w:rPr>
                <w:i/>
              </w:rPr>
              <w:t>Favours no platelet transfusions</w:t>
            </w:r>
          </w:p>
          <w:p w14:paraId="43155533" w14:textId="74D3C2D7" w:rsidR="00206019" w:rsidRPr="00C70209" w:rsidRDefault="001A475D" w:rsidP="005407AD">
            <w:pPr>
              <w:pStyle w:val="Tabletext-evidencematrix"/>
            </w:pPr>
            <w:r w:rsidRPr="001A475D">
              <w:rPr>
                <w:i/>
              </w:rPr>
              <w:t>P = </w:t>
            </w:r>
            <w:r w:rsidR="00206019" w:rsidRPr="00C70209">
              <w:t>0.04</w:t>
            </w:r>
            <w:r w:rsidR="00206019" w:rsidRPr="00C70209">
              <w:rPr>
                <w:vertAlign w:val="superscript"/>
              </w:rPr>
              <w:t>c</w:t>
            </w:r>
          </w:p>
        </w:tc>
      </w:tr>
      <w:tr w:rsidR="00206019" w:rsidRPr="00C70209" w14:paraId="5CCB18CB" w14:textId="77777777" w:rsidTr="005407AD">
        <w:trPr>
          <w:cantSplit/>
          <w:tblHeader/>
        </w:trPr>
        <w:tc>
          <w:tcPr>
            <w:tcW w:w="389" w:type="pct"/>
            <w:vMerge/>
          </w:tcPr>
          <w:p w14:paraId="5384E20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2BDFF43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49A9D63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38C318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04550CAC" w14:textId="77777777" w:rsidR="00206019" w:rsidRPr="00C70209" w:rsidRDefault="00206019" w:rsidP="005407AD">
            <w:pPr>
              <w:pStyle w:val="Tabletext-evidencematrix"/>
              <w:rPr>
                <w:szCs w:val="16"/>
              </w:rPr>
            </w:pPr>
          </w:p>
        </w:tc>
        <w:tc>
          <w:tcPr>
            <w:tcW w:w="490" w:type="pct"/>
            <w:tcBorders>
              <w:bottom w:val="nil"/>
            </w:tcBorders>
          </w:tcPr>
          <w:p w14:paraId="4DD3C2EE" w14:textId="77777777" w:rsidR="00206019" w:rsidRPr="00C70209" w:rsidRDefault="00206019" w:rsidP="005407AD">
            <w:pPr>
              <w:pStyle w:val="Tabletext-subanalysis"/>
            </w:pPr>
          </w:p>
        </w:tc>
        <w:tc>
          <w:tcPr>
            <w:tcW w:w="2158" w:type="pct"/>
            <w:gridSpan w:val="4"/>
          </w:tcPr>
          <w:p w14:paraId="4FE9F0E3" w14:textId="77777777" w:rsidR="00206019" w:rsidRPr="00C70209" w:rsidRDefault="00206019" w:rsidP="005407AD">
            <w:pPr>
              <w:pStyle w:val="Tabletext-subanalysis"/>
              <w:rPr>
                <w:i/>
              </w:rPr>
            </w:pPr>
            <w:r w:rsidRPr="00C70209">
              <w:rPr>
                <w:i/>
              </w:rPr>
              <w:t>Subgroup analysis: gestational age</w:t>
            </w:r>
          </w:p>
        </w:tc>
      </w:tr>
      <w:tr w:rsidR="00206019" w:rsidRPr="00C70209" w14:paraId="6B170DC8" w14:textId="77777777" w:rsidTr="005407AD">
        <w:trPr>
          <w:cantSplit/>
          <w:tblHeader/>
        </w:trPr>
        <w:tc>
          <w:tcPr>
            <w:tcW w:w="389" w:type="pct"/>
            <w:vMerge/>
          </w:tcPr>
          <w:p w14:paraId="768305E6"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1B8646D0"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9574F97"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759505E8"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71107C01" w14:textId="77777777" w:rsidR="00206019" w:rsidRPr="00C70209" w:rsidRDefault="00206019" w:rsidP="005407AD">
            <w:pPr>
              <w:pStyle w:val="Tabletext-evidencematrix"/>
              <w:rPr>
                <w:szCs w:val="16"/>
              </w:rPr>
            </w:pPr>
          </w:p>
        </w:tc>
        <w:tc>
          <w:tcPr>
            <w:tcW w:w="490" w:type="pct"/>
            <w:tcBorders>
              <w:top w:val="nil"/>
            </w:tcBorders>
          </w:tcPr>
          <w:p w14:paraId="207233C4" w14:textId="77777777" w:rsidR="00206019" w:rsidRPr="00C70209" w:rsidRDefault="00206019" w:rsidP="005407AD">
            <w:pPr>
              <w:pStyle w:val="Tabletext-subanalysis"/>
            </w:pPr>
            <w:r w:rsidRPr="00C70209">
              <w:t>Infants with gestational age &lt;28 weeks</w:t>
            </w:r>
          </w:p>
        </w:tc>
        <w:tc>
          <w:tcPr>
            <w:tcW w:w="520" w:type="pct"/>
          </w:tcPr>
          <w:p w14:paraId="5838B45A" w14:textId="77777777" w:rsidR="00206019" w:rsidRPr="00C70209" w:rsidRDefault="00206019" w:rsidP="005407AD">
            <w:pPr>
              <w:pStyle w:val="Tabletext-subanalysis"/>
            </w:pPr>
            <w:r w:rsidRPr="00C70209">
              <w:t>34/49 (69.4%)</w:t>
            </w:r>
          </w:p>
        </w:tc>
        <w:tc>
          <w:tcPr>
            <w:tcW w:w="519" w:type="pct"/>
          </w:tcPr>
          <w:p w14:paraId="126BCBD9" w14:textId="77777777" w:rsidR="00206019" w:rsidRPr="00C70209" w:rsidRDefault="00206019" w:rsidP="005407AD">
            <w:pPr>
              <w:pStyle w:val="Tabletext-subanalysis"/>
            </w:pPr>
            <w:r w:rsidRPr="00C70209">
              <w:t>4/7 (57.2%)</w:t>
            </w:r>
          </w:p>
        </w:tc>
        <w:tc>
          <w:tcPr>
            <w:tcW w:w="521" w:type="pct"/>
          </w:tcPr>
          <w:p w14:paraId="4C77ED91" w14:textId="77777777" w:rsidR="00206019" w:rsidRPr="00C70209" w:rsidRDefault="00206019" w:rsidP="005407AD">
            <w:pPr>
              <w:pStyle w:val="Tabletext-subanalysis"/>
            </w:pPr>
            <w:r w:rsidRPr="00C70209">
              <w:t>RR 1.21 [0.62, 2.37]</w:t>
            </w:r>
            <w:r w:rsidRPr="00C70209">
              <w:rPr>
                <w:vertAlign w:val="superscript"/>
              </w:rPr>
              <w:t>c</w:t>
            </w:r>
          </w:p>
        </w:tc>
        <w:tc>
          <w:tcPr>
            <w:tcW w:w="598" w:type="pct"/>
          </w:tcPr>
          <w:p w14:paraId="2FE1B42F" w14:textId="77777777" w:rsidR="00206019" w:rsidRPr="00C70209" w:rsidRDefault="00206019" w:rsidP="005407AD">
            <w:pPr>
              <w:pStyle w:val="Tabletext-subanalysis"/>
              <w:rPr>
                <w:i/>
              </w:rPr>
            </w:pPr>
            <w:r w:rsidRPr="00C70209">
              <w:rPr>
                <w:i/>
              </w:rPr>
              <w:t>No significant difference</w:t>
            </w:r>
          </w:p>
          <w:p w14:paraId="00CA471F" w14:textId="7CFD6D58" w:rsidR="00206019" w:rsidRPr="00C70209" w:rsidRDefault="001A475D" w:rsidP="005407AD">
            <w:pPr>
              <w:pStyle w:val="Tabletext-subanalysis"/>
            </w:pPr>
            <w:r w:rsidRPr="001A475D">
              <w:rPr>
                <w:i/>
              </w:rPr>
              <w:t>P = </w:t>
            </w:r>
            <w:r w:rsidR="00206019" w:rsidRPr="00C70209">
              <w:t>0.57</w:t>
            </w:r>
            <w:r w:rsidR="00206019" w:rsidRPr="00C70209">
              <w:rPr>
                <w:vertAlign w:val="superscript"/>
              </w:rPr>
              <w:t>c</w:t>
            </w:r>
          </w:p>
        </w:tc>
      </w:tr>
      <w:tr w:rsidR="00206019" w:rsidRPr="00C70209" w14:paraId="0BC8C825" w14:textId="77777777" w:rsidTr="005407AD">
        <w:trPr>
          <w:cantSplit/>
          <w:tblHeader/>
        </w:trPr>
        <w:tc>
          <w:tcPr>
            <w:tcW w:w="389" w:type="pct"/>
            <w:vMerge/>
          </w:tcPr>
          <w:p w14:paraId="6E78A139"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2" w:type="pct"/>
            <w:vMerge/>
          </w:tcPr>
          <w:p w14:paraId="24CDFEEC"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0DB956EA"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0" w:type="pct"/>
            <w:vMerge/>
          </w:tcPr>
          <w:p w14:paraId="1A4804CF" w14:textId="77777777" w:rsidR="00206019" w:rsidRPr="00C70209" w:rsidRDefault="00206019" w:rsidP="005407AD">
            <w:pPr>
              <w:spacing w:before="40" w:after="60"/>
              <w:rPr>
                <w:rFonts w:ascii="Arial Narrow" w:eastAsia="Arial Unicode MS" w:hAnsi="Arial Narrow" w:cs="Arial"/>
                <w:bCs/>
                <w:sz w:val="16"/>
                <w:szCs w:val="16"/>
                <w:lang w:eastAsia="ja-JP"/>
              </w:rPr>
            </w:pPr>
          </w:p>
        </w:tc>
        <w:tc>
          <w:tcPr>
            <w:tcW w:w="491" w:type="pct"/>
            <w:vMerge/>
          </w:tcPr>
          <w:p w14:paraId="57ED3CB5" w14:textId="77777777" w:rsidR="00206019" w:rsidRPr="00C70209" w:rsidRDefault="00206019" w:rsidP="005407AD">
            <w:pPr>
              <w:pStyle w:val="Tabletext-evidencematrix"/>
              <w:rPr>
                <w:szCs w:val="16"/>
              </w:rPr>
            </w:pPr>
          </w:p>
        </w:tc>
        <w:tc>
          <w:tcPr>
            <w:tcW w:w="490" w:type="pct"/>
          </w:tcPr>
          <w:p w14:paraId="433EDED8" w14:textId="77777777" w:rsidR="00206019" w:rsidRPr="00C70209" w:rsidRDefault="00206019" w:rsidP="005407AD">
            <w:pPr>
              <w:pStyle w:val="Tabletext-subanalysis"/>
            </w:pPr>
            <w:r w:rsidRPr="00C70209">
              <w:t>Infants with gestational age 28–32 weeks</w:t>
            </w:r>
          </w:p>
        </w:tc>
        <w:tc>
          <w:tcPr>
            <w:tcW w:w="520" w:type="pct"/>
          </w:tcPr>
          <w:p w14:paraId="5DF7DE4E" w14:textId="77777777" w:rsidR="00206019" w:rsidRPr="00C70209" w:rsidRDefault="00206019" w:rsidP="005407AD">
            <w:pPr>
              <w:pStyle w:val="Tabletext-subanalysis"/>
            </w:pPr>
            <w:r w:rsidRPr="00C70209">
              <w:t>3/11 (27.3%)</w:t>
            </w:r>
          </w:p>
        </w:tc>
        <w:tc>
          <w:tcPr>
            <w:tcW w:w="519" w:type="pct"/>
          </w:tcPr>
          <w:p w14:paraId="09184E60" w14:textId="77777777" w:rsidR="00206019" w:rsidRPr="00C70209" w:rsidRDefault="00206019" w:rsidP="005407AD">
            <w:pPr>
              <w:pStyle w:val="Tabletext-subanalysis"/>
            </w:pPr>
            <w:r w:rsidRPr="00C70209">
              <w:t>3/15 (20.0%)</w:t>
            </w:r>
          </w:p>
        </w:tc>
        <w:tc>
          <w:tcPr>
            <w:tcW w:w="521" w:type="pct"/>
          </w:tcPr>
          <w:p w14:paraId="04836BE8" w14:textId="77777777" w:rsidR="00206019" w:rsidRPr="00C70209" w:rsidRDefault="00206019" w:rsidP="005407AD">
            <w:pPr>
              <w:pStyle w:val="Tabletext-subanalysis"/>
            </w:pPr>
            <w:r w:rsidRPr="00C70209">
              <w:t>RR 1.36 [0.34, 5.52]</w:t>
            </w:r>
            <w:r w:rsidRPr="00C70209">
              <w:rPr>
                <w:vertAlign w:val="superscript"/>
              </w:rPr>
              <w:t>c</w:t>
            </w:r>
          </w:p>
        </w:tc>
        <w:tc>
          <w:tcPr>
            <w:tcW w:w="598" w:type="pct"/>
          </w:tcPr>
          <w:p w14:paraId="40CF4B25" w14:textId="77777777" w:rsidR="00206019" w:rsidRPr="00C70209" w:rsidRDefault="00206019" w:rsidP="005407AD">
            <w:pPr>
              <w:pStyle w:val="Tabletext-subanalysis"/>
              <w:rPr>
                <w:i/>
              </w:rPr>
            </w:pPr>
            <w:r w:rsidRPr="00C70209">
              <w:rPr>
                <w:i/>
              </w:rPr>
              <w:t>No significant difference</w:t>
            </w:r>
          </w:p>
          <w:p w14:paraId="6B829631" w14:textId="63618ECD" w:rsidR="00206019" w:rsidRPr="00C70209" w:rsidRDefault="001A475D" w:rsidP="005407AD">
            <w:pPr>
              <w:pStyle w:val="Tabletext-subanalysis"/>
            </w:pPr>
            <w:r w:rsidRPr="001A475D">
              <w:rPr>
                <w:i/>
              </w:rPr>
              <w:t>P = </w:t>
            </w:r>
            <w:r w:rsidR="00206019" w:rsidRPr="00C70209">
              <w:t>0.66</w:t>
            </w:r>
            <w:r w:rsidR="00206019" w:rsidRPr="00C70209">
              <w:rPr>
                <w:vertAlign w:val="superscript"/>
              </w:rPr>
              <w:t>c</w:t>
            </w:r>
          </w:p>
        </w:tc>
      </w:tr>
    </w:tbl>
    <w:p w14:paraId="30B2EE1D" w14:textId="77777777" w:rsidR="00206019" w:rsidRPr="00C70209" w:rsidRDefault="00206019" w:rsidP="005407AD">
      <w:pPr>
        <w:pStyle w:val="TabFigNotes0noindent"/>
      </w:pPr>
      <w:r w:rsidRPr="00C70209">
        <w:t>CI, confidence interval; IVH, intraventricular haemorrhage; NICU, neonatal intensive care unit; NR, not reported; OR, odds ratio; RR, risk ratio</w:t>
      </w:r>
    </w:p>
    <w:p w14:paraId="5B658AA0"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1840FE3" w14:textId="77ADCEA1"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2 &gt;50%.</w:t>
      </w:r>
    </w:p>
    <w:p w14:paraId="226269A8" w14:textId="77777777" w:rsidR="00206019" w:rsidRPr="00C70209" w:rsidRDefault="00206019" w:rsidP="005407AD">
      <w:pPr>
        <w:pStyle w:val="TabFigNotes0noindent"/>
      </w:pPr>
      <w:r w:rsidRPr="00C70209">
        <w:rPr>
          <w:b/>
        </w:rPr>
        <w:t>c.</w:t>
      </w:r>
      <w:r w:rsidRPr="00C70209">
        <w:t xml:space="preserve"> Calculated post-hoc using RevMan 5.1.2.</w:t>
      </w:r>
    </w:p>
    <w:p w14:paraId="347C24FA"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19A36796" w14:textId="77777777" w:rsidR="00206019" w:rsidRPr="00C70209" w:rsidRDefault="00206019" w:rsidP="005407AD">
      <w:pPr>
        <w:pStyle w:val="Heading7"/>
      </w:pPr>
      <w:r w:rsidRPr="00C70209">
        <w:t>Platelet transfusion compared with a different platelet transfusion protocol</w:t>
      </w:r>
    </w:p>
    <w:p w14:paraId="2CC99406" w14:textId="61DCE4B5" w:rsidR="00206019" w:rsidRPr="00C70209" w:rsidRDefault="00206019" w:rsidP="005407AD">
      <w:pPr>
        <w:pStyle w:val="BodyText"/>
      </w:pPr>
      <w:r w:rsidRPr="00C70209">
        <w:t xml:space="preserve">The systematic review and hand-searching process identified one Level III study (von Lindern 2012) </w:t>
      </w:r>
      <w:r w:rsidRPr="00C70209">
        <w:rPr>
          <w:bCs/>
          <w:iCs/>
          <w:lang w:eastAsia="en-GB"/>
        </w:rPr>
        <w:t>that</w:t>
      </w:r>
      <w:r w:rsidRPr="00C70209">
        <w:t xml:space="preserve"> assessed the association between different platelet transfusion strategies and IVH among preterm infants (&lt; 32 weeks gestational age). </w:t>
      </w:r>
      <w:r w:rsidRPr="00C70209">
        <w:rPr>
          <w:b/>
        </w:rPr>
        <w:fldChar w:fldCharType="begin"/>
      </w:r>
      <w:r w:rsidRPr="00C70209">
        <w:rPr>
          <w:b/>
        </w:rPr>
        <w:instrText xml:space="preserve"> REF _Ref412538047 \h  \* MERGEFORMAT </w:instrText>
      </w:r>
      <w:r w:rsidRPr="00C70209">
        <w:rPr>
          <w:b/>
        </w:rPr>
      </w:r>
      <w:r w:rsidRPr="00C70209">
        <w:rPr>
          <w:b/>
        </w:rPr>
        <w:fldChar w:fldCharType="separate"/>
      </w:r>
      <w:r w:rsidR="000F7A9B" w:rsidRPr="000F7A9B">
        <w:rPr>
          <w:b/>
        </w:rPr>
        <w:t>Table 3.3.9</w:t>
      </w:r>
      <w:r w:rsidRPr="00C70209">
        <w:rPr>
          <w:b/>
        </w:rPr>
        <w:fldChar w:fldCharType="end"/>
      </w:r>
      <w:r w:rsidRPr="00C70209">
        <w:t xml:space="preserve"> summarises the results from this study.</w:t>
      </w:r>
    </w:p>
    <w:p w14:paraId="4C407C4D" w14:textId="723ED515" w:rsidR="00206019" w:rsidRPr="00C70209" w:rsidRDefault="00206019" w:rsidP="005407AD">
      <w:pPr>
        <w:pStyle w:val="BodyText"/>
      </w:pPr>
      <w:r w:rsidRPr="00C70209">
        <w:t>The study by von Lindern (2012) reported the incidence of IVH among preterm infants admitted to a NICU with a restrictive platelet transfusions strategy compared with those admitted to a NICU with a liberal platelet transfusions strategy. Among infants in whom cranial ultrasounds were available, the study found no significant difference between treatment groups (RR 1.17; 95%CI 0.87, 1.57). In a logistic regression analysis to assess for potential confounders, the authors reported a significant association between IVH (all grades) and thrombocytopenia irrespective of severity, and gestational age before 28 weeks, but not platelet transfusions.</w:t>
      </w:r>
    </w:p>
    <w:p w14:paraId="60ED72CF" w14:textId="6F8184F5" w:rsidR="00206019" w:rsidRPr="00C70209" w:rsidRDefault="00206019" w:rsidP="005407AD">
      <w:pPr>
        <w:pStyle w:val="BodyText"/>
      </w:pPr>
      <w:r w:rsidRPr="00C70209">
        <w:t>Among infants with thrombocytopenia, von Lindern (2012) reported no significant difference between restrictive and liberal platelet transfusions strategies on the severity of IVH: IVH (grade 1 or 2) (RR 1.24; 95%CI 0.78, 1.99) or severe IVH (grade 3 or 4) (RR 0.73; 95%CI 0.36, 1.49). However, a significant difference in IVH (grade 1) was noted, favouring a liberal platelet transfusion strategy (RR 1.94; 95%CI 1.09, 3.46), and a significant difference in IVH (grade 2), favouring a restrictive platelet transfusion strategy (RR 0.19; 95%CI 0.04, 0.87). There were no significant between-group differences for IVH (grade 3) (RR 0.24; 95%CI 0.05, 1.12), IVH (grade 4) (RR 1.22; 95%CI 0.49, 2.99) or major haemorrhage o</w:t>
      </w:r>
      <w:r w:rsidRPr="00C70209">
        <w:rPr>
          <w:bCs/>
          <w:iCs/>
          <w:lang w:eastAsia="en-GB"/>
        </w:rPr>
        <w:t>ther than IVH requiring one or more platelet transfusions</w:t>
      </w:r>
      <w:r w:rsidRPr="00C70209">
        <w:rPr>
          <w:bCs/>
          <w:iCs/>
          <w:vertAlign w:val="superscript"/>
          <w:lang w:eastAsia="en-GB"/>
        </w:rPr>
        <w:t xml:space="preserve"> </w:t>
      </w:r>
      <w:r w:rsidRPr="00C70209">
        <w:rPr>
          <w:bCs/>
          <w:iCs/>
          <w:lang w:eastAsia="en-GB"/>
        </w:rPr>
        <w:t>(RR 1.39; 95%CI 0.23, 8.24).</w:t>
      </w:r>
    </w:p>
    <w:p w14:paraId="105A4B11" w14:textId="77777777" w:rsidR="00206019" w:rsidRPr="00C70209" w:rsidRDefault="00206019" w:rsidP="005407AD">
      <w:pPr>
        <w:pStyle w:val="BodyText"/>
      </w:pPr>
    </w:p>
    <w:p w14:paraId="72FE72CF"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268772C6" w14:textId="77777777" w:rsidR="00206019" w:rsidRPr="00C70209" w:rsidRDefault="00206019" w:rsidP="005407AD">
      <w:pPr>
        <w:pStyle w:val="Caption"/>
      </w:pPr>
      <w:bookmarkStart w:id="682" w:name="_Ref412538047"/>
      <w:bookmarkStart w:id="683" w:name="_Toc427747166"/>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9</w:t>
      </w:r>
      <w:r w:rsidRPr="00C70209">
        <w:fldChar w:fldCharType="end"/>
      </w:r>
      <w:bookmarkEnd w:id="682"/>
      <w:r w:rsidRPr="00C70209">
        <w:tab/>
        <w:t>Preterm infants: Results for platelet transfusion versus different platelet transfusion strategy – bleeding events</w:t>
      </w:r>
      <w:bookmarkEnd w:id="6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4"/>
        <w:gridCol w:w="1395"/>
        <w:gridCol w:w="20"/>
        <w:gridCol w:w="1369"/>
        <w:gridCol w:w="1182"/>
        <w:gridCol w:w="1417"/>
        <w:gridCol w:w="1570"/>
        <w:gridCol w:w="1474"/>
        <w:gridCol w:w="1471"/>
        <w:gridCol w:w="1477"/>
        <w:gridCol w:w="1695"/>
      </w:tblGrid>
      <w:tr w:rsidR="00206019" w:rsidRPr="00C70209" w14:paraId="79EF8D75" w14:textId="77777777" w:rsidTr="005407AD">
        <w:trPr>
          <w:cantSplit/>
          <w:tblHeader/>
        </w:trPr>
        <w:tc>
          <w:tcPr>
            <w:tcW w:w="389" w:type="pct"/>
            <w:vMerge w:val="restart"/>
          </w:tcPr>
          <w:p w14:paraId="354AEE45" w14:textId="77777777" w:rsidR="00206019" w:rsidRPr="00C70209" w:rsidRDefault="00206019" w:rsidP="005407AD">
            <w:pPr>
              <w:pStyle w:val="TableH2"/>
              <w:rPr>
                <w:rFonts w:eastAsia="Arial Unicode MS"/>
              </w:rPr>
            </w:pPr>
            <w:r w:rsidRPr="00C70209">
              <w:rPr>
                <w:rFonts w:eastAsia="Arial Unicode MS"/>
              </w:rPr>
              <w:t>Study</w:t>
            </w:r>
          </w:p>
          <w:p w14:paraId="16A3ACD4"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2029F9BD"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9" w:type="pct"/>
            <w:gridSpan w:val="2"/>
            <w:vMerge w:val="restart"/>
          </w:tcPr>
          <w:p w14:paraId="055E8E65"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83" w:type="pct"/>
            <w:vMerge w:val="restart"/>
          </w:tcPr>
          <w:p w14:paraId="17897E27"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17" w:type="pct"/>
            <w:vMerge w:val="restart"/>
          </w:tcPr>
          <w:p w14:paraId="10B96042" w14:textId="77777777" w:rsidR="00206019" w:rsidRPr="00C70209" w:rsidRDefault="00206019" w:rsidP="005407AD">
            <w:pPr>
              <w:pStyle w:val="TableH2"/>
              <w:rPr>
                <w:rFonts w:eastAsia="Arial Unicode MS"/>
              </w:rPr>
            </w:pPr>
            <w:r w:rsidRPr="00C70209">
              <w:rPr>
                <w:rFonts w:eastAsia="Arial Unicode MS"/>
              </w:rPr>
              <w:t>Setting</w:t>
            </w:r>
          </w:p>
          <w:p w14:paraId="32AE7F65" w14:textId="77777777" w:rsidR="00206019" w:rsidRPr="00C70209" w:rsidRDefault="00206019" w:rsidP="005407AD">
            <w:pPr>
              <w:pStyle w:val="TableH2"/>
              <w:rPr>
                <w:rFonts w:eastAsia="Arial Unicode MS"/>
              </w:rPr>
            </w:pPr>
            <w:r w:rsidRPr="00C70209">
              <w:rPr>
                <w:rFonts w:eastAsia="Arial Unicode MS"/>
              </w:rPr>
              <w:t>Location</w:t>
            </w:r>
          </w:p>
        </w:tc>
        <w:tc>
          <w:tcPr>
            <w:tcW w:w="500" w:type="pct"/>
            <w:vMerge w:val="restart"/>
          </w:tcPr>
          <w:p w14:paraId="6B5A211A"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554" w:type="pct"/>
            <w:vMerge w:val="restart"/>
          </w:tcPr>
          <w:p w14:paraId="7BB4D35C"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631D666F"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127B7724" w14:textId="77777777" w:rsidTr="005407AD">
        <w:trPr>
          <w:cantSplit/>
          <w:tblHeader/>
        </w:trPr>
        <w:tc>
          <w:tcPr>
            <w:tcW w:w="389" w:type="pct"/>
            <w:vMerge/>
          </w:tcPr>
          <w:p w14:paraId="7612B93D" w14:textId="77777777" w:rsidR="00206019" w:rsidRPr="00C70209" w:rsidRDefault="00206019" w:rsidP="005407AD">
            <w:pPr>
              <w:pStyle w:val="TableH2"/>
              <w:rPr>
                <w:rFonts w:eastAsia="Arial Unicode MS"/>
              </w:rPr>
            </w:pPr>
          </w:p>
        </w:tc>
        <w:tc>
          <w:tcPr>
            <w:tcW w:w="499" w:type="pct"/>
            <w:gridSpan w:val="2"/>
            <w:vMerge/>
          </w:tcPr>
          <w:p w14:paraId="47593D30" w14:textId="77777777" w:rsidR="00206019" w:rsidRPr="00C70209" w:rsidRDefault="00206019" w:rsidP="005407AD">
            <w:pPr>
              <w:pStyle w:val="TableH2"/>
              <w:rPr>
                <w:rFonts w:eastAsia="Arial Unicode MS"/>
              </w:rPr>
            </w:pPr>
          </w:p>
        </w:tc>
        <w:tc>
          <w:tcPr>
            <w:tcW w:w="483" w:type="pct"/>
            <w:vMerge/>
          </w:tcPr>
          <w:p w14:paraId="458D4729" w14:textId="77777777" w:rsidR="00206019" w:rsidRPr="00C70209" w:rsidRDefault="00206019" w:rsidP="005407AD">
            <w:pPr>
              <w:pStyle w:val="TableH2"/>
              <w:rPr>
                <w:rFonts w:eastAsia="Arial Unicode MS"/>
              </w:rPr>
            </w:pPr>
          </w:p>
        </w:tc>
        <w:tc>
          <w:tcPr>
            <w:tcW w:w="417" w:type="pct"/>
            <w:vMerge/>
          </w:tcPr>
          <w:p w14:paraId="57EFB8E0" w14:textId="77777777" w:rsidR="00206019" w:rsidRPr="00C70209" w:rsidRDefault="00206019" w:rsidP="005407AD">
            <w:pPr>
              <w:pStyle w:val="TableH2"/>
              <w:rPr>
                <w:rFonts w:eastAsia="Arial Unicode MS"/>
              </w:rPr>
            </w:pPr>
          </w:p>
        </w:tc>
        <w:tc>
          <w:tcPr>
            <w:tcW w:w="500" w:type="pct"/>
            <w:vMerge/>
          </w:tcPr>
          <w:p w14:paraId="22944012" w14:textId="77777777" w:rsidR="00206019" w:rsidRPr="00C70209" w:rsidRDefault="00206019" w:rsidP="005407AD">
            <w:pPr>
              <w:pStyle w:val="TableH2"/>
              <w:rPr>
                <w:rFonts w:eastAsia="Arial Unicode MS"/>
              </w:rPr>
            </w:pPr>
          </w:p>
        </w:tc>
        <w:tc>
          <w:tcPr>
            <w:tcW w:w="554" w:type="pct"/>
            <w:vMerge/>
          </w:tcPr>
          <w:p w14:paraId="2C6AAC16" w14:textId="77777777" w:rsidR="00206019" w:rsidRPr="00C70209" w:rsidRDefault="00206019" w:rsidP="005407AD">
            <w:pPr>
              <w:pStyle w:val="TableH2"/>
              <w:rPr>
                <w:rFonts w:eastAsia="Arial Unicode MS"/>
              </w:rPr>
            </w:pPr>
          </w:p>
        </w:tc>
        <w:tc>
          <w:tcPr>
            <w:tcW w:w="520" w:type="pct"/>
          </w:tcPr>
          <w:p w14:paraId="13588EA7" w14:textId="56D68E48" w:rsidR="00206019" w:rsidRPr="00C70209" w:rsidRDefault="00206019" w:rsidP="005407AD">
            <w:pPr>
              <w:pStyle w:val="TableH2"/>
              <w:rPr>
                <w:rFonts w:eastAsia="Arial Unicode MS"/>
              </w:rPr>
            </w:pPr>
            <w:r w:rsidRPr="00C70209">
              <w:rPr>
                <w:rFonts w:eastAsia="Arial Unicode MS"/>
              </w:rPr>
              <w:t>Platelet transfusion</w:t>
            </w:r>
          </w:p>
          <w:p w14:paraId="47655B28"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1666FA1B" w14:textId="77777777" w:rsidR="00206019" w:rsidRPr="00C70209" w:rsidRDefault="00206019" w:rsidP="005407AD">
            <w:pPr>
              <w:pStyle w:val="TableH2"/>
              <w:rPr>
                <w:rFonts w:eastAsia="Arial Unicode MS"/>
              </w:rPr>
            </w:pPr>
            <w:r w:rsidRPr="00C70209">
              <w:rPr>
                <w:rFonts w:eastAsia="Arial Unicode MS"/>
              </w:rPr>
              <w:t xml:space="preserve">Different platelet transfusion </w:t>
            </w:r>
            <w:r w:rsidRPr="00C70209">
              <w:rPr>
                <w:rFonts w:eastAsia="Arial Unicode MS"/>
                <w:bCs/>
              </w:rPr>
              <w:t>strategy</w:t>
            </w:r>
          </w:p>
          <w:p w14:paraId="079598DB"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1115C222"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0AC54B27" w14:textId="77777777" w:rsidR="00206019" w:rsidRPr="00C70209" w:rsidRDefault="00206019" w:rsidP="005407AD">
            <w:pPr>
              <w:pStyle w:val="TableH2"/>
              <w:rPr>
                <w:rFonts w:eastAsia="Arial Unicode MS"/>
                <w:i/>
              </w:rPr>
            </w:pPr>
            <w:r w:rsidRPr="00C70209">
              <w:rPr>
                <w:rFonts w:eastAsia="Arial Unicode MS"/>
                <w:i/>
              </w:rPr>
              <w:t>Statistical significance</w:t>
            </w:r>
          </w:p>
          <w:p w14:paraId="4DE0BE81" w14:textId="3C366111"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41F94290"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13B9D8A1" w14:textId="77777777" w:rsidTr="005407AD">
        <w:trPr>
          <w:cantSplit/>
        </w:trPr>
        <w:tc>
          <w:tcPr>
            <w:tcW w:w="5000" w:type="pct"/>
            <w:gridSpan w:val="11"/>
            <w:tcBorders>
              <w:bottom w:val="single" w:sz="4" w:space="0" w:color="auto"/>
            </w:tcBorders>
            <w:shd w:val="clear" w:color="auto" w:fill="000000" w:themeFill="text1"/>
          </w:tcPr>
          <w:p w14:paraId="259657FA"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I evidence</w:t>
            </w:r>
          </w:p>
        </w:tc>
      </w:tr>
      <w:tr w:rsidR="00206019" w:rsidRPr="00C70209" w14:paraId="73407546" w14:textId="77777777" w:rsidTr="005407AD">
        <w:trPr>
          <w:cantSplit/>
          <w:tblHeader/>
        </w:trPr>
        <w:tc>
          <w:tcPr>
            <w:tcW w:w="389" w:type="pct"/>
            <w:vMerge w:val="restart"/>
            <w:tcBorders>
              <w:left w:val="single" w:sz="4" w:space="0" w:color="auto"/>
              <w:right w:val="single" w:sz="4" w:space="0" w:color="auto"/>
            </w:tcBorders>
            <w:shd w:val="clear" w:color="auto" w:fill="auto"/>
          </w:tcPr>
          <w:p w14:paraId="5BB864EA" w14:textId="7EE2356A" w:rsidR="00206019" w:rsidRPr="00C70209" w:rsidRDefault="00206019" w:rsidP="005407AD">
            <w:pPr>
              <w:pStyle w:val="Tabletext-evidencematrix"/>
            </w:pPr>
            <w:r w:rsidRPr="00C70209">
              <w:t>von Lindern 2012</w:t>
            </w:r>
            <w:r w:rsidRPr="00C70209">
              <w:fldChar w:fldCharType="begin"/>
            </w:r>
            <w:r w:rsidR="000E261C">
              <w:instrText xml:space="preserve"> ADDIN EN.CITE &lt;EndNote&gt;&lt;Cite&gt;&lt;Author&gt;Von Lindern&lt;/Author&gt;&lt;Year&gt;2012&lt;/Year&gt;&lt;RecNum&gt;144&lt;/RecNum&gt;&lt;DisplayText&gt;&lt;style face="superscript"&gt;295&lt;/style&gt;&lt;/DisplayText&gt;&lt;record&gt;&lt;rec-number&gt;144&lt;/rec-number&gt;&lt;foreign-keys&gt;&lt;key app="EN" db-id="9edve2wadsavt5ewavaxtda4f2tavzvts9ee" timestamp="1426550421"&gt;144&lt;/key&gt;&lt;/foreign-keys&gt;&lt;ref-type name="Journal Article"&gt;17&lt;/ref-type&gt;&lt;contributors&gt;&lt;authors&gt;&lt;author&gt;Von Lindern, J. S.&lt;/author&gt;&lt;author&gt;Hulzebos, C. V.&lt;/author&gt;&lt;author&gt;Bos, A. F.&lt;/author&gt;&lt;author&gt;Brand, A.&lt;/author&gt;&lt;author&gt;Walther, F. J.&lt;/author&gt;&lt;author&gt;Lopriore, E.&lt;/author&gt;&lt;/authors&gt;&lt;/contributors&gt;&lt;titles&gt;&lt;title&gt;Thrombocytopaenia and intraventricular haemorrhage in very premature infants: A tale of two cities&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348–352&lt;/pages&gt;&lt;volume&gt;97&lt;/volume&gt;&lt;number&gt;5&lt;/number&gt;&lt;keywords&gt;&lt;keyword&gt;infant&lt;/keyword&gt;&lt;/keywords&gt;&lt;dates&gt;&lt;year&gt;2012&lt;/year&gt;&lt;pub-dates&gt;&lt;date&gt;September&lt;/date&gt;&lt;/pub-dates&gt;&lt;/dates&gt;&lt;urls&gt;&lt;related-urls&gt;&lt;url&gt;http://fn.bmj.com/content/97/5/F348.long&lt;/url&gt;&lt;/related-urls&gt;&lt;/urls&gt;&lt;access-date&gt;13 April 2015&lt;/access-date&gt;&lt;/record&gt;&lt;/Cite&gt;&lt;/EndNote&gt;</w:instrText>
            </w:r>
            <w:r w:rsidRPr="00C70209">
              <w:fldChar w:fldCharType="separate"/>
            </w:r>
            <w:r w:rsidR="000E261C" w:rsidRPr="000E261C">
              <w:rPr>
                <w:noProof/>
                <w:vertAlign w:val="superscript"/>
              </w:rPr>
              <w:t>295</w:t>
            </w:r>
            <w:r w:rsidRPr="00C70209">
              <w:fldChar w:fldCharType="end"/>
            </w:r>
          </w:p>
          <w:p w14:paraId="4C044956" w14:textId="77777777" w:rsidR="00206019" w:rsidRPr="00C70209" w:rsidRDefault="00206019" w:rsidP="005407AD">
            <w:pPr>
              <w:pStyle w:val="Tabletext-evidencematrix"/>
            </w:pPr>
            <w:r w:rsidRPr="00C70209">
              <w:t>Level III–2</w:t>
            </w:r>
          </w:p>
          <w:p w14:paraId="5B7E4A66" w14:textId="77777777" w:rsidR="00206019" w:rsidRPr="00C70209" w:rsidRDefault="00206019" w:rsidP="005407AD">
            <w:pPr>
              <w:pStyle w:val="Tabletext-evidencematrix"/>
              <w:rPr>
                <w:i/>
              </w:rPr>
            </w:pPr>
            <w:r w:rsidRPr="00C70209">
              <w:rPr>
                <w:i/>
              </w:rPr>
              <w:t>Fair</w:t>
            </w:r>
          </w:p>
        </w:tc>
        <w:tc>
          <w:tcPr>
            <w:tcW w:w="492" w:type="pct"/>
            <w:vMerge w:val="restart"/>
            <w:tcBorders>
              <w:left w:val="single" w:sz="4" w:space="0" w:color="auto"/>
              <w:right w:val="single" w:sz="4" w:space="0" w:color="auto"/>
            </w:tcBorders>
            <w:shd w:val="clear" w:color="auto" w:fill="auto"/>
          </w:tcPr>
          <w:p w14:paraId="16F902F3" w14:textId="77777777" w:rsidR="00206019" w:rsidRPr="00C70209" w:rsidRDefault="00206019" w:rsidP="005407AD">
            <w:pPr>
              <w:pStyle w:val="Tabletext-evidencematrix"/>
            </w:pPr>
            <w:r w:rsidRPr="00C70209">
              <w:t>N=653</w:t>
            </w:r>
          </w:p>
          <w:p w14:paraId="69F2DA39" w14:textId="77777777" w:rsidR="00206019" w:rsidRPr="00C70209" w:rsidRDefault="00206019" w:rsidP="005407AD">
            <w:pPr>
              <w:pStyle w:val="Tabletext-evidencematrix"/>
            </w:pPr>
          </w:p>
        </w:tc>
        <w:tc>
          <w:tcPr>
            <w:tcW w:w="490" w:type="pct"/>
            <w:gridSpan w:val="2"/>
            <w:vMerge w:val="restart"/>
            <w:tcBorders>
              <w:left w:val="single" w:sz="4" w:space="0" w:color="auto"/>
              <w:right w:val="single" w:sz="4" w:space="0" w:color="auto"/>
            </w:tcBorders>
            <w:shd w:val="clear" w:color="auto" w:fill="auto"/>
          </w:tcPr>
          <w:p w14:paraId="24AAB485" w14:textId="77777777" w:rsidR="00206019" w:rsidRPr="00C70209" w:rsidRDefault="00206019" w:rsidP="005407AD">
            <w:pPr>
              <w:pStyle w:val="Tabletext-evidencematrix"/>
            </w:pPr>
            <w:r w:rsidRPr="00C70209">
              <w:t>Preterm infants (&lt; 32 weeks gestational age) with or without thrombocytopenia</w:t>
            </w:r>
          </w:p>
        </w:tc>
        <w:tc>
          <w:tcPr>
            <w:tcW w:w="417" w:type="pct"/>
            <w:vMerge w:val="restart"/>
            <w:tcBorders>
              <w:left w:val="single" w:sz="4" w:space="0" w:color="auto"/>
              <w:right w:val="single" w:sz="4" w:space="0" w:color="auto"/>
            </w:tcBorders>
            <w:shd w:val="clear" w:color="auto" w:fill="auto"/>
          </w:tcPr>
          <w:p w14:paraId="43DC16CD" w14:textId="77777777" w:rsidR="00206019" w:rsidRPr="00C70209" w:rsidRDefault="00206019" w:rsidP="005407AD">
            <w:pPr>
              <w:pStyle w:val="Tabletext-evidencematrix"/>
            </w:pPr>
            <w:r w:rsidRPr="00C70209">
              <w:t>2x NICUs, The Netherlands</w:t>
            </w:r>
          </w:p>
        </w:tc>
        <w:tc>
          <w:tcPr>
            <w:tcW w:w="500" w:type="pct"/>
            <w:vMerge w:val="restart"/>
            <w:tcBorders>
              <w:left w:val="single" w:sz="4" w:space="0" w:color="auto"/>
              <w:right w:val="single" w:sz="4" w:space="0" w:color="auto"/>
            </w:tcBorders>
            <w:shd w:val="clear" w:color="auto" w:fill="auto"/>
          </w:tcPr>
          <w:p w14:paraId="6D63910F" w14:textId="77777777" w:rsidR="00206019" w:rsidRPr="00C70209" w:rsidRDefault="00206019" w:rsidP="005407AD">
            <w:pPr>
              <w:pStyle w:val="Tabletext-evidencematrix"/>
            </w:pPr>
            <w:r w:rsidRPr="00C70209">
              <w:t>Restrictive platelet transfusion (when active haemorrhage and platelet count &lt; 50 x10</w:t>
            </w:r>
            <w:r w:rsidRPr="00C70209">
              <w:rPr>
                <w:vertAlign w:val="superscript"/>
              </w:rPr>
              <w:t>9 </w:t>
            </w:r>
            <w:r w:rsidRPr="00C70209">
              <w:t>/L) versus liberal platelet transfusion (predefined platelet count threshold)</w:t>
            </w:r>
            <w:r w:rsidRPr="00C70209">
              <w:rPr>
                <w:vertAlign w:val="superscript"/>
              </w:rPr>
              <w:t>d</w:t>
            </w:r>
          </w:p>
        </w:tc>
        <w:tc>
          <w:tcPr>
            <w:tcW w:w="554" w:type="pct"/>
            <w:vMerge w:val="restart"/>
            <w:tcBorders>
              <w:top w:val="single" w:sz="4" w:space="0" w:color="auto"/>
              <w:left w:val="single" w:sz="4" w:space="0" w:color="auto"/>
              <w:right w:val="single" w:sz="4" w:space="0" w:color="auto"/>
            </w:tcBorders>
            <w:shd w:val="clear" w:color="auto" w:fill="auto"/>
          </w:tcPr>
          <w:p w14:paraId="1FC0DD72" w14:textId="77777777" w:rsidR="00206019" w:rsidRPr="00C70209" w:rsidRDefault="00206019" w:rsidP="005407AD">
            <w:pPr>
              <w:pStyle w:val="Tabletext-evidencematrix"/>
            </w:pPr>
            <w:r w:rsidRPr="00C70209">
              <w:t>IVH (all infants with available cranial ultrasound) (N=653)</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44FC0E98" w14:textId="77777777" w:rsidR="00206019" w:rsidRPr="00C70209" w:rsidRDefault="00206019" w:rsidP="005407AD">
            <w:pPr>
              <w:pStyle w:val="Tabletext-evidencematrix"/>
            </w:pPr>
            <w:r w:rsidRPr="00C70209">
              <w:t>75/330 (23%)</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14C8AF31" w14:textId="77777777" w:rsidR="00206019" w:rsidRPr="00C70209" w:rsidRDefault="00206019" w:rsidP="005407AD">
            <w:pPr>
              <w:pStyle w:val="Tabletext-evidencematrix"/>
            </w:pPr>
            <w:r w:rsidRPr="00C70209">
              <w:t>63/323 (20%)</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71F5B9B3" w14:textId="77777777" w:rsidR="00206019" w:rsidRPr="00C70209" w:rsidRDefault="00206019" w:rsidP="005407AD">
            <w:pPr>
              <w:pStyle w:val="Tabletext-evidencematrix"/>
            </w:pPr>
            <w:r w:rsidRPr="00C70209">
              <w:t>RR 1.17 [0.87, 1.57]</w:t>
            </w:r>
            <w:r w:rsidRPr="00C70209">
              <w:rPr>
                <w:vertAlign w:val="superscript"/>
              </w:rPr>
              <w:t>c</w:t>
            </w:r>
          </w:p>
        </w:tc>
        <w:tc>
          <w:tcPr>
            <w:tcW w:w="598" w:type="pct"/>
            <w:vMerge w:val="restart"/>
            <w:tcBorders>
              <w:top w:val="single" w:sz="4" w:space="0" w:color="auto"/>
              <w:left w:val="single" w:sz="4" w:space="0" w:color="auto"/>
              <w:right w:val="single" w:sz="4" w:space="0" w:color="auto"/>
            </w:tcBorders>
            <w:shd w:val="clear" w:color="auto" w:fill="auto"/>
          </w:tcPr>
          <w:p w14:paraId="7AE1EC21" w14:textId="77777777" w:rsidR="00206019" w:rsidRPr="00C70209" w:rsidRDefault="00206019" w:rsidP="005407AD">
            <w:pPr>
              <w:pStyle w:val="Tabletext-evidencematrix"/>
              <w:rPr>
                <w:i/>
              </w:rPr>
            </w:pPr>
            <w:r w:rsidRPr="00C70209">
              <w:rPr>
                <w:i/>
              </w:rPr>
              <w:t>No significant difference</w:t>
            </w:r>
          </w:p>
          <w:p w14:paraId="482CA19A" w14:textId="75B04110" w:rsidR="00206019" w:rsidRPr="00C70209" w:rsidRDefault="001A475D" w:rsidP="005407AD">
            <w:pPr>
              <w:pStyle w:val="Tabletext-evidencematrix"/>
            </w:pPr>
            <w:r w:rsidRPr="001A475D">
              <w:rPr>
                <w:i/>
              </w:rPr>
              <w:t>P = </w:t>
            </w:r>
            <w:r w:rsidR="00206019" w:rsidRPr="00C70209">
              <w:t>0.31</w:t>
            </w:r>
          </w:p>
        </w:tc>
      </w:tr>
      <w:tr w:rsidR="00206019" w:rsidRPr="00C70209" w14:paraId="54AFFD39" w14:textId="77777777" w:rsidTr="005407AD">
        <w:trPr>
          <w:cantSplit/>
          <w:tblHeader/>
        </w:trPr>
        <w:tc>
          <w:tcPr>
            <w:tcW w:w="389" w:type="pct"/>
            <w:vMerge/>
            <w:tcBorders>
              <w:left w:val="single" w:sz="4" w:space="0" w:color="auto"/>
              <w:right w:val="single" w:sz="4" w:space="0" w:color="auto"/>
            </w:tcBorders>
            <w:shd w:val="clear" w:color="auto" w:fill="auto"/>
          </w:tcPr>
          <w:p w14:paraId="0ADFE097"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49B7B288"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2748F5A8" w14:textId="77777777" w:rsidR="00206019" w:rsidRPr="00C70209" w:rsidRDefault="00206019" w:rsidP="005407AD">
            <w:pPr>
              <w:pStyle w:val="Tabletext-evidencematrix"/>
            </w:pPr>
          </w:p>
        </w:tc>
        <w:tc>
          <w:tcPr>
            <w:tcW w:w="417" w:type="pct"/>
            <w:vMerge/>
            <w:tcBorders>
              <w:left w:val="single" w:sz="4" w:space="0" w:color="auto"/>
              <w:right w:val="single" w:sz="4" w:space="0" w:color="auto"/>
            </w:tcBorders>
            <w:shd w:val="clear" w:color="auto" w:fill="auto"/>
          </w:tcPr>
          <w:p w14:paraId="3504F73D" w14:textId="77777777" w:rsidR="00206019" w:rsidRPr="00C70209" w:rsidRDefault="00206019" w:rsidP="005407AD">
            <w:pPr>
              <w:pStyle w:val="Tabletext-evidencematrix"/>
            </w:pPr>
          </w:p>
        </w:tc>
        <w:tc>
          <w:tcPr>
            <w:tcW w:w="500" w:type="pct"/>
            <w:vMerge/>
            <w:tcBorders>
              <w:left w:val="single" w:sz="4" w:space="0" w:color="auto"/>
              <w:right w:val="single" w:sz="4" w:space="0" w:color="auto"/>
            </w:tcBorders>
            <w:shd w:val="clear" w:color="auto" w:fill="auto"/>
          </w:tcPr>
          <w:p w14:paraId="1A8DA466" w14:textId="77777777" w:rsidR="00206019" w:rsidRPr="00C70209" w:rsidRDefault="00206019" w:rsidP="005407AD">
            <w:pPr>
              <w:pStyle w:val="Tabletext-evidencematrix"/>
            </w:pPr>
          </w:p>
        </w:tc>
        <w:tc>
          <w:tcPr>
            <w:tcW w:w="554" w:type="pct"/>
            <w:vMerge/>
            <w:tcBorders>
              <w:left w:val="single" w:sz="4" w:space="0" w:color="auto"/>
              <w:bottom w:val="single" w:sz="4" w:space="0" w:color="auto"/>
              <w:right w:val="single" w:sz="4" w:space="0" w:color="auto"/>
            </w:tcBorders>
            <w:shd w:val="clear" w:color="auto" w:fill="auto"/>
          </w:tcPr>
          <w:p w14:paraId="46E88A3D" w14:textId="77777777" w:rsidR="00206019" w:rsidRPr="00C70209" w:rsidRDefault="00206019" w:rsidP="005407AD">
            <w:pPr>
              <w:pStyle w:val="Tabletext-evidencematrix"/>
            </w:pPr>
          </w:p>
        </w:tc>
        <w:tc>
          <w:tcPr>
            <w:tcW w:w="1560" w:type="pct"/>
            <w:gridSpan w:val="3"/>
            <w:tcBorders>
              <w:top w:val="single" w:sz="4" w:space="0" w:color="auto"/>
              <w:left w:val="single" w:sz="4" w:space="0" w:color="auto"/>
              <w:bottom w:val="single" w:sz="4" w:space="0" w:color="auto"/>
              <w:right w:val="single" w:sz="4" w:space="0" w:color="auto"/>
            </w:tcBorders>
            <w:shd w:val="clear" w:color="auto" w:fill="auto"/>
          </w:tcPr>
          <w:p w14:paraId="620C0DF1" w14:textId="0807D70A" w:rsidR="00206019" w:rsidRPr="00C70209" w:rsidRDefault="00206019" w:rsidP="005407AD">
            <w:pPr>
              <w:pStyle w:val="Tabletext-subanalysis"/>
            </w:pPr>
            <w:r w:rsidRPr="00C70209">
              <w:t xml:space="preserve">The authors conducted logistic regression analysis to assess confounders for IVH including: gestational age at birth (&lt;28 weeks or 28–32 weeks), thrombocytopenia (by severity), sepsis, intrauterine growth retardation, NEC, platelet transfusion, NICU (restrictive or liberal), and PDA and reported a significant association between IVH (all grades) and thrombocytopenia (irrespective of severity) and gestational age &lt;28 weeks. </w:t>
            </w:r>
          </w:p>
        </w:tc>
        <w:tc>
          <w:tcPr>
            <w:tcW w:w="598" w:type="pct"/>
            <w:vMerge/>
            <w:tcBorders>
              <w:left w:val="single" w:sz="4" w:space="0" w:color="auto"/>
              <w:bottom w:val="single" w:sz="4" w:space="0" w:color="auto"/>
              <w:right w:val="single" w:sz="4" w:space="0" w:color="auto"/>
            </w:tcBorders>
            <w:shd w:val="clear" w:color="auto" w:fill="auto"/>
          </w:tcPr>
          <w:p w14:paraId="037FB0D8" w14:textId="77777777" w:rsidR="00206019" w:rsidRPr="00C70209" w:rsidRDefault="00206019" w:rsidP="005407AD">
            <w:pPr>
              <w:pStyle w:val="Tabletext-evidencematrix"/>
            </w:pPr>
          </w:p>
        </w:tc>
      </w:tr>
      <w:tr w:rsidR="00206019" w:rsidRPr="00C70209" w14:paraId="5B84CDC7" w14:textId="77777777" w:rsidTr="005407AD">
        <w:trPr>
          <w:cantSplit/>
          <w:tblHeader/>
        </w:trPr>
        <w:tc>
          <w:tcPr>
            <w:tcW w:w="389" w:type="pct"/>
            <w:vMerge/>
            <w:tcBorders>
              <w:left w:val="single" w:sz="4" w:space="0" w:color="auto"/>
              <w:right w:val="single" w:sz="4" w:space="0" w:color="auto"/>
            </w:tcBorders>
            <w:shd w:val="clear" w:color="auto" w:fill="auto"/>
          </w:tcPr>
          <w:p w14:paraId="7E925ABB"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4FAFAEC5"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21D098B4" w14:textId="77777777" w:rsidR="00206019" w:rsidRPr="00C70209" w:rsidRDefault="00206019" w:rsidP="005407AD">
            <w:pPr>
              <w:pStyle w:val="Tabletext-evidencematrix"/>
            </w:pPr>
          </w:p>
        </w:tc>
        <w:tc>
          <w:tcPr>
            <w:tcW w:w="417" w:type="pct"/>
            <w:vMerge/>
            <w:tcBorders>
              <w:top w:val="single" w:sz="4" w:space="0" w:color="auto"/>
              <w:left w:val="single" w:sz="4" w:space="0" w:color="auto"/>
              <w:right w:val="single" w:sz="4" w:space="0" w:color="auto"/>
            </w:tcBorders>
            <w:shd w:val="clear" w:color="auto" w:fill="auto"/>
          </w:tcPr>
          <w:p w14:paraId="5A7F02C3" w14:textId="77777777" w:rsidR="00206019" w:rsidRPr="00C70209" w:rsidRDefault="00206019" w:rsidP="005407AD">
            <w:pPr>
              <w:pStyle w:val="Tabletext-evidencematrix"/>
            </w:pPr>
          </w:p>
        </w:tc>
        <w:tc>
          <w:tcPr>
            <w:tcW w:w="500" w:type="pct"/>
            <w:vMerge/>
            <w:tcBorders>
              <w:top w:val="single" w:sz="4" w:space="0" w:color="auto"/>
              <w:left w:val="single" w:sz="4" w:space="0" w:color="auto"/>
              <w:right w:val="single" w:sz="4" w:space="0" w:color="auto"/>
            </w:tcBorders>
            <w:shd w:val="clear" w:color="auto" w:fill="auto"/>
          </w:tcPr>
          <w:p w14:paraId="5599D6B8"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09CF2F8F" w14:textId="77777777" w:rsidR="00206019" w:rsidRPr="00C70209" w:rsidRDefault="00206019" w:rsidP="005407AD">
            <w:pPr>
              <w:pStyle w:val="Tabletext-evidencematrix"/>
            </w:pPr>
            <w:r w:rsidRPr="00C70209">
              <w:t>IVH (grade 1 or 2) in thrombocytopenic patients (N=286)</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6C6024D6" w14:textId="77777777" w:rsidR="00206019" w:rsidRPr="00C70209" w:rsidRDefault="00206019" w:rsidP="005407AD">
            <w:pPr>
              <w:pStyle w:val="Tabletext-evidencematrix"/>
            </w:pPr>
            <w:r w:rsidRPr="00C70209">
              <w:t>32/145 (22%)</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3F72262B" w14:textId="77777777" w:rsidR="00206019" w:rsidRPr="00C70209" w:rsidRDefault="00206019" w:rsidP="005407AD">
            <w:pPr>
              <w:pStyle w:val="Tabletext-evidencematrix"/>
            </w:pPr>
            <w:r w:rsidRPr="00C70209">
              <w:t>25/141 (18%)</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192F265A" w14:textId="77777777" w:rsidR="00206019" w:rsidRPr="00C70209" w:rsidRDefault="00206019" w:rsidP="005407AD">
            <w:pPr>
              <w:pStyle w:val="Tabletext-evidencematrix"/>
            </w:pPr>
            <w:r w:rsidRPr="00C70209">
              <w:t>RR 1.24 [0.78, 1.99]</w:t>
            </w:r>
            <w:r w:rsidRPr="00C70209">
              <w:rPr>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auto"/>
          </w:tcPr>
          <w:p w14:paraId="40DEFF4C" w14:textId="77777777" w:rsidR="00206019" w:rsidRPr="00C70209" w:rsidRDefault="00206019" w:rsidP="005407AD">
            <w:pPr>
              <w:pStyle w:val="Tabletext-evidencematrix"/>
              <w:rPr>
                <w:i/>
              </w:rPr>
            </w:pPr>
            <w:r w:rsidRPr="00C70209">
              <w:rPr>
                <w:i/>
              </w:rPr>
              <w:t>No significant difference</w:t>
            </w:r>
          </w:p>
          <w:p w14:paraId="45F4CDB7" w14:textId="3BC28950" w:rsidR="00206019" w:rsidRPr="00C70209" w:rsidRDefault="001A475D" w:rsidP="005407AD">
            <w:pPr>
              <w:pStyle w:val="Tabletext-evidencematrix"/>
            </w:pPr>
            <w:r w:rsidRPr="001A475D">
              <w:rPr>
                <w:i/>
              </w:rPr>
              <w:t>P = </w:t>
            </w:r>
            <w:r w:rsidR="00206019" w:rsidRPr="00C70209">
              <w:t>0.36</w:t>
            </w:r>
          </w:p>
        </w:tc>
      </w:tr>
      <w:tr w:rsidR="00206019" w:rsidRPr="00C70209" w14:paraId="1BE6A237" w14:textId="77777777" w:rsidTr="005407AD">
        <w:trPr>
          <w:cantSplit/>
          <w:tblHeader/>
        </w:trPr>
        <w:tc>
          <w:tcPr>
            <w:tcW w:w="389" w:type="pct"/>
            <w:vMerge/>
            <w:tcBorders>
              <w:left w:val="single" w:sz="4" w:space="0" w:color="auto"/>
              <w:right w:val="single" w:sz="4" w:space="0" w:color="auto"/>
            </w:tcBorders>
            <w:shd w:val="clear" w:color="auto" w:fill="auto"/>
          </w:tcPr>
          <w:p w14:paraId="10D74581"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2D922328"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5A5B7F56" w14:textId="77777777" w:rsidR="00206019" w:rsidRPr="00C70209" w:rsidRDefault="00206019" w:rsidP="005407AD">
            <w:pPr>
              <w:pStyle w:val="Tabletext-evidencematrix"/>
            </w:pPr>
          </w:p>
        </w:tc>
        <w:tc>
          <w:tcPr>
            <w:tcW w:w="417" w:type="pct"/>
            <w:vMerge/>
            <w:tcBorders>
              <w:top w:val="single" w:sz="4" w:space="0" w:color="auto"/>
              <w:left w:val="single" w:sz="4" w:space="0" w:color="auto"/>
              <w:right w:val="single" w:sz="4" w:space="0" w:color="auto"/>
            </w:tcBorders>
            <w:shd w:val="clear" w:color="auto" w:fill="auto"/>
          </w:tcPr>
          <w:p w14:paraId="0330DCDD" w14:textId="77777777" w:rsidR="00206019" w:rsidRPr="00C70209" w:rsidRDefault="00206019" w:rsidP="005407AD">
            <w:pPr>
              <w:pStyle w:val="Tabletext-evidencematrix"/>
            </w:pPr>
          </w:p>
        </w:tc>
        <w:tc>
          <w:tcPr>
            <w:tcW w:w="500" w:type="pct"/>
            <w:vMerge/>
            <w:tcBorders>
              <w:top w:val="single" w:sz="4" w:space="0" w:color="auto"/>
              <w:left w:val="single" w:sz="4" w:space="0" w:color="auto"/>
              <w:right w:val="single" w:sz="4" w:space="0" w:color="auto"/>
            </w:tcBorders>
            <w:shd w:val="clear" w:color="auto" w:fill="auto"/>
          </w:tcPr>
          <w:p w14:paraId="0495BCDE"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7F7B3510" w14:textId="77777777" w:rsidR="00206019" w:rsidRPr="00C70209" w:rsidRDefault="00206019" w:rsidP="005407AD">
            <w:pPr>
              <w:pStyle w:val="Tabletext-evidencematrix"/>
              <w:jc w:val="right"/>
            </w:pPr>
            <w:r w:rsidRPr="00C70209">
              <w:rPr>
                <w:sz w:val="14"/>
                <w:szCs w:val="14"/>
              </w:rPr>
              <w:t>IVH (grade 1)</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34AFA249" w14:textId="77777777" w:rsidR="00206019" w:rsidRPr="00C70209" w:rsidRDefault="00206019" w:rsidP="005407AD">
            <w:pPr>
              <w:pStyle w:val="Tabletext-evidencematrix"/>
            </w:pPr>
            <w:r w:rsidRPr="00C70209">
              <w:rPr>
                <w:sz w:val="14"/>
                <w:szCs w:val="14"/>
              </w:rPr>
              <w:t>30/145 (21%)</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50F1A269" w14:textId="77777777" w:rsidR="00206019" w:rsidRPr="00C70209" w:rsidRDefault="00206019" w:rsidP="005407AD">
            <w:pPr>
              <w:pStyle w:val="Tabletext-evidencematrix"/>
            </w:pPr>
            <w:r w:rsidRPr="00C70209">
              <w:rPr>
                <w:sz w:val="14"/>
                <w:szCs w:val="14"/>
              </w:rPr>
              <w:t>15/141 (11%)</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60F07274" w14:textId="77777777" w:rsidR="00206019" w:rsidRPr="00C70209" w:rsidRDefault="00206019" w:rsidP="005407AD">
            <w:pPr>
              <w:pStyle w:val="Tabletext-evidencematrix"/>
            </w:pPr>
            <w:r w:rsidRPr="00C70209">
              <w:rPr>
                <w:sz w:val="14"/>
                <w:szCs w:val="14"/>
              </w:rPr>
              <w:t>RR 1.94 [1.09, 3.46]</w:t>
            </w:r>
            <w:r w:rsidRPr="00C70209">
              <w:rPr>
                <w:sz w:val="14"/>
                <w:szCs w:val="14"/>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63C3F4" w14:textId="77777777" w:rsidR="00206019" w:rsidRPr="00C70209" w:rsidRDefault="00206019" w:rsidP="005407AD">
            <w:pPr>
              <w:pStyle w:val="Tabletext-evidencematrix"/>
              <w:rPr>
                <w:i/>
                <w:sz w:val="14"/>
                <w:szCs w:val="14"/>
              </w:rPr>
            </w:pPr>
            <w:r w:rsidRPr="00C70209">
              <w:rPr>
                <w:i/>
                <w:sz w:val="14"/>
                <w:szCs w:val="14"/>
              </w:rPr>
              <w:t>Favours liberal transfusion</w:t>
            </w:r>
          </w:p>
          <w:p w14:paraId="25612C21" w14:textId="62327D3D" w:rsidR="00206019" w:rsidRPr="00C70209" w:rsidRDefault="001A475D" w:rsidP="005407AD">
            <w:pPr>
              <w:pStyle w:val="Tabletext-evidencematrix"/>
              <w:rPr>
                <w:i/>
              </w:rPr>
            </w:pPr>
            <w:r w:rsidRPr="001A475D">
              <w:rPr>
                <w:i/>
                <w:sz w:val="14"/>
                <w:szCs w:val="14"/>
              </w:rPr>
              <w:t>P = </w:t>
            </w:r>
            <w:r w:rsidR="00206019" w:rsidRPr="00C70209">
              <w:rPr>
                <w:sz w:val="14"/>
                <w:szCs w:val="14"/>
              </w:rPr>
              <w:t>0.02</w:t>
            </w:r>
          </w:p>
        </w:tc>
      </w:tr>
      <w:tr w:rsidR="00206019" w:rsidRPr="00C70209" w14:paraId="2C4DCDD9" w14:textId="77777777" w:rsidTr="005407AD">
        <w:trPr>
          <w:cantSplit/>
          <w:tblHeader/>
        </w:trPr>
        <w:tc>
          <w:tcPr>
            <w:tcW w:w="389" w:type="pct"/>
            <w:vMerge/>
            <w:tcBorders>
              <w:left w:val="single" w:sz="4" w:space="0" w:color="auto"/>
              <w:right w:val="single" w:sz="4" w:space="0" w:color="auto"/>
            </w:tcBorders>
            <w:shd w:val="clear" w:color="auto" w:fill="auto"/>
          </w:tcPr>
          <w:p w14:paraId="79E9E29B"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1CA75137"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59E37D07" w14:textId="77777777" w:rsidR="00206019" w:rsidRPr="00C70209" w:rsidRDefault="00206019" w:rsidP="005407AD">
            <w:pPr>
              <w:pStyle w:val="Tabletext-evidencematrix"/>
            </w:pPr>
          </w:p>
        </w:tc>
        <w:tc>
          <w:tcPr>
            <w:tcW w:w="417" w:type="pct"/>
            <w:vMerge/>
            <w:tcBorders>
              <w:top w:val="single" w:sz="4" w:space="0" w:color="auto"/>
              <w:left w:val="single" w:sz="4" w:space="0" w:color="auto"/>
              <w:right w:val="single" w:sz="4" w:space="0" w:color="auto"/>
            </w:tcBorders>
            <w:shd w:val="clear" w:color="auto" w:fill="auto"/>
          </w:tcPr>
          <w:p w14:paraId="07404B6A" w14:textId="77777777" w:rsidR="00206019" w:rsidRPr="00C70209" w:rsidRDefault="00206019" w:rsidP="005407AD">
            <w:pPr>
              <w:pStyle w:val="Tabletext-evidencematrix"/>
            </w:pPr>
          </w:p>
        </w:tc>
        <w:tc>
          <w:tcPr>
            <w:tcW w:w="500" w:type="pct"/>
            <w:vMerge/>
            <w:tcBorders>
              <w:top w:val="single" w:sz="4" w:space="0" w:color="auto"/>
              <w:left w:val="single" w:sz="4" w:space="0" w:color="auto"/>
              <w:right w:val="single" w:sz="4" w:space="0" w:color="auto"/>
            </w:tcBorders>
            <w:shd w:val="clear" w:color="auto" w:fill="auto"/>
          </w:tcPr>
          <w:p w14:paraId="4899DB21"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51784E9D" w14:textId="77777777" w:rsidR="00206019" w:rsidRPr="00C70209" w:rsidRDefault="00206019" w:rsidP="005407AD">
            <w:pPr>
              <w:pStyle w:val="Tabletext-evidencematrix"/>
              <w:jc w:val="right"/>
            </w:pPr>
            <w:r w:rsidRPr="00C70209">
              <w:rPr>
                <w:sz w:val="14"/>
                <w:szCs w:val="14"/>
              </w:rPr>
              <w:t>IVH (grade 2)</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0F6CBDC5" w14:textId="77777777" w:rsidR="00206019" w:rsidRPr="00C70209" w:rsidRDefault="00206019" w:rsidP="005407AD">
            <w:pPr>
              <w:pStyle w:val="Tabletext-evidencematrix"/>
            </w:pPr>
            <w:r w:rsidRPr="00C70209">
              <w:rPr>
                <w:sz w:val="14"/>
                <w:szCs w:val="14"/>
              </w:rPr>
              <w:t>2/145 (1%)</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59B8F526" w14:textId="77777777" w:rsidR="00206019" w:rsidRPr="00C70209" w:rsidRDefault="00206019" w:rsidP="005407AD">
            <w:pPr>
              <w:pStyle w:val="Tabletext-evidencematrix"/>
            </w:pPr>
            <w:r w:rsidRPr="00C70209">
              <w:rPr>
                <w:sz w:val="14"/>
                <w:szCs w:val="14"/>
              </w:rPr>
              <w:t>10/141 (7%)</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27A190B1" w14:textId="77777777" w:rsidR="00206019" w:rsidRPr="00C70209" w:rsidRDefault="00206019" w:rsidP="005407AD">
            <w:pPr>
              <w:pStyle w:val="Tabletext-evidencematrix"/>
            </w:pPr>
            <w:r w:rsidRPr="00C70209">
              <w:rPr>
                <w:sz w:val="14"/>
                <w:szCs w:val="14"/>
              </w:rPr>
              <w:t>RR 0.19 [0.04, 0.87]</w:t>
            </w:r>
            <w:r w:rsidRPr="00C70209">
              <w:rPr>
                <w:sz w:val="14"/>
                <w:szCs w:val="14"/>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38A0A0" w14:textId="77777777" w:rsidR="00206019" w:rsidRPr="00C70209" w:rsidRDefault="00206019" w:rsidP="005407AD">
            <w:pPr>
              <w:pStyle w:val="Tabletext-evidencematrix"/>
              <w:rPr>
                <w:i/>
                <w:sz w:val="14"/>
                <w:szCs w:val="14"/>
              </w:rPr>
            </w:pPr>
            <w:r w:rsidRPr="00C70209">
              <w:rPr>
                <w:i/>
                <w:sz w:val="14"/>
                <w:szCs w:val="14"/>
              </w:rPr>
              <w:t>Favours restrictive transfusion</w:t>
            </w:r>
          </w:p>
          <w:p w14:paraId="23772186" w14:textId="5B3D7F0E" w:rsidR="00206019" w:rsidRPr="00C70209" w:rsidRDefault="001A475D" w:rsidP="005407AD">
            <w:pPr>
              <w:pStyle w:val="Tabletext-evidencematrix"/>
              <w:rPr>
                <w:i/>
              </w:rPr>
            </w:pPr>
            <w:r w:rsidRPr="001A475D">
              <w:rPr>
                <w:i/>
                <w:sz w:val="14"/>
                <w:szCs w:val="14"/>
              </w:rPr>
              <w:t>P = </w:t>
            </w:r>
            <w:r w:rsidR="00206019" w:rsidRPr="00C70209">
              <w:rPr>
                <w:sz w:val="14"/>
                <w:szCs w:val="14"/>
              </w:rPr>
              <w:t>0.02</w:t>
            </w:r>
          </w:p>
        </w:tc>
      </w:tr>
      <w:tr w:rsidR="00206019" w:rsidRPr="00C70209" w14:paraId="2206D5F5" w14:textId="77777777" w:rsidTr="005407AD">
        <w:trPr>
          <w:cantSplit/>
          <w:tblHeader/>
        </w:trPr>
        <w:tc>
          <w:tcPr>
            <w:tcW w:w="389" w:type="pct"/>
            <w:vMerge/>
            <w:tcBorders>
              <w:left w:val="single" w:sz="4" w:space="0" w:color="auto"/>
              <w:right w:val="single" w:sz="4" w:space="0" w:color="auto"/>
            </w:tcBorders>
            <w:shd w:val="clear" w:color="auto" w:fill="auto"/>
          </w:tcPr>
          <w:p w14:paraId="3FDED234"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6232DC98"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5445ACE7" w14:textId="77777777" w:rsidR="00206019" w:rsidRPr="00C70209" w:rsidRDefault="00206019" w:rsidP="005407AD">
            <w:pPr>
              <w:pStyle w:val="Tabletext-evidencematrix"/>
            </w:pPr>
          </w:p>
        </w:tc>
        <w:tc>
          <w:tcPr>
            <w:tcW w:w="417" w:type="pct"/>
            <w:vMerge/>
            <w:tcBorders>
              <w:top w:val="single" w:sz="4" w:space="0" w:color="auto"/>
              <w:left w:val="single" w:sz="4" w:space="0" w:color="auto"/>
              <w:right w:val="single" w:sz="4" w:space="0" w:color="auto"/>
            </w:tcBorders>
            <w:shd w:val="clear" w:color="auto" w:fill="auto"/>
          </w:tcPr>
          <w:p w14:paraId="1006F329" w14:textId="77777777" w:rsidR="00206019" w:rsidRPr="00C70209" w:rsidRDefault="00206019" w:rsidP="005407AD">
            <w:pPr>
              <w:pStyle w:val="Tabletext-evidencematrix"/>
            </w:pPr>
          </w:p>
        </w:tc>
        <w:tc>
          <w:tcPr>
            <w:tcW w:w="500" w:type="pct"/>
            <w:vMerge/>
            <w:tcBorders>
              <w:top w:val="single" w:sz="4" w:space="0" w:color="auto"/>
              <w:left w:val="single" w:sz="4" w:space="0" w:color="auto"/>
              <w:right w:val="single" w:sz="4" w:space="0" w:color="auto"/>
            </w:tcBorders>
            <w:shd w:val="clear" w:color="auto" w:fill="auto"/>
          </w:tcPr>
          <w:p w14:paraId="75AB2C2E"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42CADB12" w14:textId="77777777" w:rsidR="00206019" w:rsidRPr="00C70209" w:rsidRDefault="00206019" w:rsidP="005407AD">
            <w:pPr>
              <w:pStyle w:val="Tabletext-evidencematrix"/>
            </w:pPr>
            <w:r w:rsidRPr="00C70209">
              <w:t>IVH (grade 3 or 4) in thrombocytopenic patients (N=286)</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7B430CD7" w14:textId="77777777" w:rsidR="00206019" w:rsidRPr="00C70209" w:rsidRDefault="00206019" w:rsidP="005407AD">
            <w:pPr>
              <w:pStyle w:val="Tabletext-evidencematrix"/>
            </w:pPr>
            <w:r w:rsidRPr="00C70209">
              <w:t>12/145 (8%)</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56508300" w14:textId="77777777" w:rsidR="00206019" w:rsidRPr="00C70209" w:rsidRDefault="00206019" w:rsidP="005407AD">
            <w:pPr>
              <w:pStyle w:val="Tabletext-evidencematrix"/>
            </w:pPr>
            <w:r w:rsidRPr="00C70209">
              <w:t>16/141 (11%)</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69BE6A3E" w14:textId="77777777" w:rsidR="00206019" w:rsidRPr="00C70209" w:rsidRDefault="00206019" w:rsidP="005407AD">
            <w:pPr>
              <w:pStyle w:val="Tabletext-evidencematrix"/>
            </w:pPr>
            <w:r w:rsidRPr="00C70209">
              <w:t>RR 0.73 [0.36, 1.49]</w:t>
            </w:r>
            <w:r w:rsidRPr="00C70209">
              <w:rPr>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auto"/>
          </w:tcPr>
          <w:p w14:paraId="48FEC528" w14:textId="77777777" w:rsidR="00206019" w:rsidRPr="00C70209" w:rsidRDefault="00206019" w:rsidP="005407AD">
            <w:pPr>
              <w:pStyle w:val="Tabletext-evidencematrix"/>
              <w:rPr>
                <w:i/>
              </w:rPr>
            </w:pPr>
            <w:r w:rsidRPr="00C70209">
              <w:rPr>
                <w:i/>
              </w:rPr>
              <w:t>No significant difference</w:t>
            </w:r>
          </w:p>
          <w:p w14:paraId="70DE7A4D" w14:textId="74D1FD08" w:rsidR="00206019" w:rsidRPr="00C70209" w:rsidRDefault="001A475D" w:rsidP="005407AD">
            <w:pPr>
              <w:pStyle w:val="Tabletext-evidencematrix"/>
            </w:pPr>
            <w:r w:rsidRPr="001A475D">
              <w:rPr>
                <w:i/>
              </w:rPr>
              <w:t>P = </w:t>
            </w:r>
            <w:r w:rsidR="00206019" w:rsidRPr="00C70209">
              <w:t>0.38</w:t>
            </w:r>
          </w:p>
        </w:tc>
      </w:tr>
      <w:tr w:rsidR="00206019" w:rsidRPr="00C70209" w14:paraId="0895BCF0" w14:textId="77777777" w:rsidTr="005407AD">
        <w:trPr>
          <w:cantSplit/>
          <w:tblHeader/>
        </w:trPr>
        <w:tc>
          <w:tcPr>
            <w:tcW w:w="389" w:type="pct"/>
            <w:vMerge/>
            <w:tcBorders>
              <w:left w:val="single" w:sz="4" w:space="0" w:color="auto"/>
              <w:right w:val="single" w:sz="4" w:space="0" w:color="auto"/>
            </w:tcBorders>
            <w:shd w:val="clear" w:color="auto" w:fill="auto"/>
          </w:tcPr>
          <w:p w14:paraId="7B4AE6C0"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03835049"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5FABAFCC" w14:textId="77777777" w:rsidR="00206019" w:rsidRPr="00C70209" w:rsidRDefault="00206019" w:rsidP="005407AD">
            <w:pPr>
              <w:pStyle w:val="Tabletext-evidencematrix"/>
            </w:pPr>
          </w:p>
        </w:tc>
        <w:tc>
          <w:tcPr>
            <w:tcW w:w="417" w:type="pct"/>
            <w:vMerge/>
            <w:tcBorders>
              <w:left w:val="single" w:sz="4" w:space="0" w:color="auto"/>
              <w:right w:val="single" w:sz="4" w:space="0" w:color="auto"/>
            </w:tcBorders>
            <w:shd w:val="clear" w:color="auto" w:fill="auto"/>
          </w:tcPr>
          <w:p w14:paraId="5884168D" w14:textId="77777777" w:rsidR="00206019" w:rsidRPr="00C70209" w:rsidRDefault="00206019" w:rsidP="005407AD">
            <w:pPr>
              <w:pStyle w:val="Tabletext-evidencematrix"/>
            </w:pPr>
          </w:p>
        </w:tc>
        <w:tc>
          <w:tcPr>
            <w:tcW w:w="500" w:type="pct"/>
            <w:vMerge/>
            <w:tcBorders>
              <w:left w:val="single" w:sz="4" w:space="0" w:color="auto"/>
              <w:right w:val="single" w:sz="4" w:space="0" w:color="auto"/>
            </w:tcBorders>
            <w:shd w:val="clear" w:color="auto" w:fill="auto"/>
          </w:tcPr>
          <w:p w14:paraId="5E61F936"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6FA26C39" w14:textId="77777777" w:rsidR="00206019" w:rsidRPr="00C70209" w:rsidRDefault="00206019" w:rsidP="005407AD">
            <w:pPr>
              <w:pStyle w:val="Tabletext-evidencematrix"/>
              <w:jc w:val="right"/>
              <w:rPr>
                <w:sz w:val="14"/>
                <w:szCs w:val="14"/>
              </w:rPr>
            </w:pPr>
            <w:r w:rsidRPr="00C70209">
              <w:rPr>
                <w:sz w:val="14"/>
                <w:szCs w:val="14"/>
              </w:rPr>
              <w:t>IVH (grade 3)</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451EBE38" w14:textId="77777777" w:rsidR="00206019" w:rsidRPr="00C70209" w:rsidRDefault="00206019" w:rsidP="005407AD">
            <w:pPr>
              <w:pStyle w:val="Tabletext-evidencematrix"/>
              <w:rPr>
                <w:sz w:val="14"/>
                <w:szCs w:val="14"/>
              </w:rPr>
            </w:pPr>
            <w:r w:rsidRPr="00C70209">
              <w:rPr>
                <w:sz w:val="14"/>
                <w:szCs w:val="14"/>
              </w:rPr>
              <w:t>2/145 (1%)</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47743965" w14:textId="77777777" w:rsidR="00206019" w:rsidRPr="00C70209" w:rsidRDefault="00206019" w:rsidP="005407AD">
            <w:pPr>
              <w:pStyle w:val="Tabletext-evidencematrix"/>
              <w:rPr>
                <w:sz w:val="14"/>
                <w:szCs w:val="14"/>
              </w:rPr>
            </w:pPr>
            <w:r w:rsidRPr="00C70209">
              <w:rPr>
                <w:sz w:val="14"/>
                <w:szCs w:val="14"/>
              </w:rPr>
              <w:t>8/141 (6%)</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50CAA35E" w14:textId="77777777" w:rsidR="00206019" w:rsidRPr="00C70209" w:rsidRDefault="00206019" w:rsidP="005407AD">
            <w:pPr>
              <w:pStyle w:val="Tabletext-evidencematrix"/>
              <w:rPr>
                <w:sz w:val="14"/>
                <w:szCs w:val="14"/>
              </w:rPr>
            </w:pPr>
            <w:r w:rsidRPr="00C70209">
              <w:rPr>
                <w:sz w:val="14"/>
                <w:szCs w:val="14"/>
              </w:rPr>
              <w:t>RR 0.24 [0.05, 1.12]</w:t>
            </w:r>
            <w:r w:rsidRPr="00C70209">
              <w:rPr>
                <w:sz w:val="14"/>
                <w:szCs w:val="14"/>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auto"/>
          </w:tcPr>
          <w:p w14:paraId="08EA3886" w14:textId="77777777" w:rsidR="00206019" w:rsidRPr="00C70209" w:rsidRDefault="00206019" w:rsidP="005407AD">
            <w:pPr>
              <w:pStyle w:val="Tabletext-evidencematrix"/>
              <w:rPr>
                <w:i/>
                <w:sz w:val="14"/>
                <w:szCs w:val="14"/>
              </w:rPr>
            </w:pPr>
            <w:r w:rsidRPr="00C70209">
              <w:rPr>
                <w:i/>
                <w:sz w:val="14"/>
                <w:szCs w:val="14"/>
              </w:rPr>
              <w:t>No significant difference</w:t>
            </w:r>
          </w:p>
          <w:p w14:paraId="1C872B52" w14:textId="0C382995" w:rsidR="00206019" w:rsidRPr="00C70209" w:rsidRDefault="001A475D" w:rsidP="005407AD">
            <w:pPr>
              <w:pStyle w:val="Tabletext-evidencematrix"/>
              <w:rPr>
                <w:sz w:val="14"/>
                <w:szCs w:val="14"/>
              </w:rPr>
            </w:pPr>
            <w:r w:rsidRPr="001A475D">
              <w:rPr>
                <w:i/>
                <w:sz w:val="14"/>
                <w:szCs w:val="14"/>
              </w:rPr>
              <w:t>P = </w:t>
            </w:r>
            <w:r w:rsidR="00206019" w:rsidRPr="00C70209">
              <w:rPr>
                <w:sz w:val="14"/>
                <w:szCs w:val="14"/>
              </w:rPr>
              <w:t>0.06</w:t>
            </w:r>
          </w:p>
        </w:tc>
      </w:tr>
      <w:tr w:rsidR="00206019" w:rsidRPr="00C70209" w14:paraId="48D9288A" w14:textId="77777777" w:rsidTr="005407AD">
        <w:trPr>
          <w:cantSplit/>
          <w:tblHeader/>
        </w:trPr>
        <w:tc>
          <w:tcPr>
            <w:tcW w:w="389" w:type="pct"/>
            <w:vMerge/>
            <w:tcBorders>
              <w:left w:val="single" w:sz="4" w:space="0" w:color="auto"/>
              <w:right w:val="single" w:sz="4" w:space="0" w:color="auto"/>
            </w:tcBorders>
            <w:shd w:val="clear" w:color="auto" w:fill="auto"/>
          </w:tcPr>
          <w:p w14:paraId="737DF5FC"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4252CA98"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7D330168" w14:textId="77777777" w:rsidR="00206019" w:rsidRPr="00C70209" w:rsidRDefault="00206019" w:rsidP="005407AD">
            <w:pPr>
              <w:pStyle w:val="Tabletext-evidencematrix"/>
            </w:pPr>
          </w:p>
        </w:tc>
        <w:tc>
          <w:tcPr>
            <w:tcW w:w="417" w:type="pct"/>
            <w:vMerge/>
            <w:tcBorders>
              <w:left w:val="single" w:sz="4" w:space="0" w:color="auto"/>
              <w:right w:val="single" w:sz="4" w:space="0" w:color="auto"/>
            </w:tcBorders>
            <w:shd w:val="clear" w:color="auto" w:fill="auto"/>
          </w:tcPr>
          <w:p w14:paraId="28C9EAF8" w14:textId="77777777" w:rsidR="00206019" w:rsidRPr="00C70209" w:rsidRDefault="00206019" w:rsidP="005407AD">
            <w:pPr>
              <w:pStyle w:val="Tabletext-evidencematrix"/>
            </w:pPr>
          </w:p>
        </w:tc>
        <w:tc>
          <w:tcPr>
            <w:tcW w:w="500" w:type="pct"/>
            <w:vMerge/>
            <w:tcBorders>
              <w:left w:val="single" w:sz="4" w:space="0" w:color="auto"/>
              <w:right w:val="single" w:sz="4" w:space="0" w:color="auto"/>
            </w:tcBorders>
            <w:shd w:val="clear" w:color="auto" w:fill="auto"/>
          </w:tcPr>
          <w:p w14:paraId="6547ED0E"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135E1E6F" w14:textId="77777777" w:rsidR="00206019" w:rsidRPr="00C70209" w:rsidRDefault="00206019" w:rsidP="005407AD">
            <w:pPr>
              <w:pStyle w:val="Tabletext-evidencematrix"/>
              <w:jc w:val="right"/>
              <w:rPr>
                <w:sz w:val="14"/>
                <w:szCs w:val="14"/>
              </w:rPr>
            </w:pPr>
            <w:r w:rsidRPr="00C70209">
              <w:rPr>
                <w:sz w:val="14"/>
                <w:szCs w:val="14"/>
              </w:rPr>
              <w:t>IVH (grade 4)</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1CC254D4" w14:textId="77777777" w:rsidR="00206019" w:rsidRPr="00C70209" w:rsidRDefault="00206019" w:rsidP="005407AD">
            <w:pPr>
              <w:pStyle w:val="Tabletext-evidencematrix"/>
              <w:rPr>
                <w:sz w:val="14"/>
                <w:szCs w:val="14"/>
              </w:rPr>
            </w:pPr>
            <w:r w:rsidRPr="00C70209">
              <w:rPr>
                <w:sz w:val="14"/>
                <w:szCs w:val="14"/>
              </w:rPr>
              <w:t>10/145 (7%)</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663D0DF3" w14:textId="77777777" w:rsidR="00206019" w:rsidRPr="00C70209" w:rsidRDefault="00206019" w:rsidP="005407AD">
            <w:pPr>
              <w:pStyle w:val="Tabletext-evidencematrix"/>
              <w:rPr>
                <w:sz w:val="14"/>
                <w:szCs w:val="14"/>
              </w:rPr>
            </w:pPr>
            <w:r w:rsidRPr="00C70209">
              <w:rPr>
                <w:sz w:val="14"/>
                <w:szCs w:val="14"/>
              </w:rPr>
              <w:t>8/141 (6%)</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4F4D0150" w14:textId="77777777" w:rsidR="00206019" w:rsidRPr="00C70209" w:rsidRDefault="00206019" w:rsidP="005407AD">
            <w:pPr>
              <w:pStyle w:val="Tabletext-evidencematrix"/>
              <w:rPr>
                <w:sz w:val="14"/>
                <w:szCs w:val="14"/>
              </w:rPr>
            </w:pPr>
            <w:r w:rsidRPr="00C70209">
              <w:rPr>
                <w:sz w:val="14"/>
                <w:szCs w:val="14"/>
              </w:rPr>
              <w:t>RR 1.22 [0.49, 2.99]</w:t>
            </w:r>
            <w:r w:rsidRPr="00C70209">
              <w:rPr>
                <w:sz w:val="14"/>
                <w:szCs w:val="14"/>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auto"/>
          </w:tcPr>
          <w:p w14:paraId="58383254" w14:textId="77777777" w:rsidR="00206019" w:rsidRPr="00C70209" w:rsidRDefault="00206019" w:rsidP="005407AD">
            <w:pPr>
              <w:pStyle w:val="Tabletext-evidencematrix"/>
              <w:rPr>
                <w:i/>
                <w:sz w:val="14"/>
                <w:szCs w:val="14"/>
              </w:rPr>
            </w:pPr>
            <w:r w:rsidRPr="00C70209">
              <w:rPr>
                <w:i/>
                <w:sz w:val="14"/>
                <w:szCs w:val="14"/>
              </w:rPr>
              <w:t>No significant difference</w:t>
            </w:r>
          </w:p>
          <w:p w14:paraId="7EEF994D" w14:textId="515E4FCC" w:rsidR="00206019" w:rsidRPr="00C70209" w:rsidRDefault="001A475D" w:rsidP="005407AD">
            <w:pPr>
              <w:pStyle w:val="Tabletext-evidencematrix"/>
              <w:rPr>
                <w:sz w:val="14"/>
                <w:szCs w:val="14"/>
              </w:rPr>
            </w:pPr>
            <w:r w:rsidRPr="001A475D">
              <w:rPr>
                <w:i/>
                <w:sz w:val="14"/>
                <w:szCs w:val="14"/>
              </w:rPr>
              <w:t>P = </w:t>
            </w:r>
            <w:r w:rsidR="00206019" w:rsidRPr="00C70209">
              <w:rPr>
                <w:sz w:val="14"/>
                <w:szCs w:val="14"/>
              </w:rPr>
              <w:t>0.67</w:t>
            </w:r>
          </w:p>
        </w:tc>
      </w:tr>
      <w:tr w:rsidR="00206019" w:rsidRPr="00C70209" w14:paraId="126D4204" w14:textId="77777777" w:rsidTr="005407AD">
        <w:trPr>
          <w:cantSplit/>
          <w:tblHeader/>
        </w:trPr>
        <w:tc>
          <w:tcPr>
            <w:tcW w:w="389" w:type="pct"/>
            <w:vMerge/>
            <w:tcBorders>
              <w:left w:val="single" w:sz="4" w:space="0" w:color="auto"/>
              <w:right w:val="single" w:sz="4" w:space="0" w:color="auto"/>
            </w:tcBorders>
            <w:shd w:val="clear" w:color="auto" w:fill="auto"/>
          </w:tcPr>
          <w:p w14:paraId="4DF522DA" w14:textId="77777777" w:rsidR="00206019" w:rsidRPr="00C70209" w:rsidRDefault="00206019" w:rsidP="005407AD">
            <w:pPr>
              <w:pStyle w:val="Tabletext-evidencematrix"/>
            </w:pPr>
          </w:p>
        </w:tc>
        <w:tc>
          <w:tcPr>
            <w:tcW w:w="492" w:type="pct"/>
            <w:vMerge/>
            <w:tcBorders>
              <w:left w:val="single" w:sz="4" w:space="0" w:color="auto"/>
              <w:right w:val="single" w:sz="4" w:space="0" w:color="auto"/>
            </w:tcBorders>
            <w:shd w:val="clear" w:color="auto" w:fill="auto"/>
          </w:tcPr>
          <w:p w14:paraId="5046F48A" w14:textId="77777777" w:rsidR="00206019" w:rsidRPr="00C70209" w:rsidRDefault="00206019" w:rsidP="005407AD">
            <w:pPr>
              <w:pStyle w:val="Tabletext-evidencematrix"/>
            </w:pPr>
          </w:p>
        </w:tc>
        <w:tc>
          <w:tcPr>
            <w:tcW w:w="490" w:type="pct"/>
            <w:gridSpan w:val="2"/>
            <w:vMerge/>
            <w:tcBorders>
              <w:left w:val="single" w:sz="4" w:space="0" w:color="auto"/>
              <w:right w:val="single" w:sz="4" w:space="0" w:color="auto"/>
            </w:tcBorders>
            <w:shd w:val="clear" w:color="auto" w:fill="auto"/>
          </w:tcPr>
          <w:p w14:paraId="4D2028D3" w14:textId="77777777" w:rsidR="00206019" w:rsidRPr="00C70209" w:rsidRDefault="00206019" w:rsidP="005407AD">
            <w:pPr>
              <w:pStyle w:val="Tabletext-evidencematrix"/>
            </w:pPr>
          </w:p>
        </w:tc>
        <w:tc>
          <w:tcPr>
            <w:tcW w:w="417" w:type="pct"/>
            <w:vMerge/>
            <w:tcBorders>
              <w:left w:val="single" w:sz="4" w:space="0" w:color="auto"/>
              <w:right w:val="single" w:sz="4" w:space="0" w:color="auto"/>
            </w:tcBorders>
            <w:shd w:val="clear" w:color="auto" w:fill="auto"/>
          </w:tcPr>
          <w:p w14:paraId="65CB068F" w14:textId="77777777" w:rsidR="00206019" w:rsidRPr="00C70209" w:rsidRDefault="00206019" w:rsidP="005407AD">
            <w:pPr>
              <w:pStyle w:val="Tabletext-evidencematrix"/>
            </w:pPr>
          </w:p>
        </w:tc>
        <w:tc>
          <w:tcPr>
            <w:tcW w:w="500" w:type="pct"/>
            <w:vMerge/>
            <w:tcBorders>
              <w:left w:val="single" w:sz="4" w:space="0" w:color="auto"/>
              <w:right w:val="single" w:sz="4" w:space="0" w:color="auto"/>
            </w:tcBorders>
            <w:shd w:val="clear" w:color="auto" w:fill="auto"/>
          </w:tcPr>
          <w:p w14:paraId="38C788F8" w14:textId="77777777" w:rsidR="00206019" w:rsidRPr="00C70209" w:rsidRDefault="00206019" w:rsidP="005407AD">
            <w:pPr>
              <w:pStyle w:val="Tabletext-evidencematrix"/>
            </w:pPr>
          </w:p>
        </w:tc>
        <w:tc>
          <w:tcPr>
            <w:tcW w:w="554" w:type="pct"/>
            <w:tcBorders>
              <w:top w:val="single" w:sz="4" w:space="0" w:color="auto"/>
              <w:left w:val="single" w:sz="4" w:space="0" w:color="auto"/>
              <w:bottom w:val="single" w:sz="4" w:space="0" w:color="auto"/>
              <w:right w:val="single" w:sz="4" w:space="0" w:color="auto"/>
            </w:tcBorders>
            <w:shd w:val="clear" w:color="auto" w:fill="auto"/>
          </w:tcPr>
          <w:p w14:paraId="59DE76F2" w14:textId="77777777" w:rsidR="00206019" w:rsidRPr="00C70209" w:rsidRDefault="00206019" w:rsidP="005407AD">
            <w:pPr>
              <w:pStyle w:val="Tabletext-evidencematrix"/>
            </w:pPr>
            <w:r w:rsidRPr="00C70209">
              <w:t xml:space="preserve">Major haemorrhage other than IVH requiring one or more platelet transfusions </w:t>
            </w:r>
            <w:r w:rsidRPr="00C70209">
              <w:rPr>
                <w:vertAlign w:val="superscript"/>
              </w:rPr>
              <w:t>e</w:t>
            </w:r>
            <w:r w:rsidRPr="00C70209">
              <w:t xml:space="preserve"> </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46860E7C" w14:textId="77777777" w:rsidR="00206019" w:rsidRPr="00C70209" w:rsidRDefault="00206019" w:rsidP="005407AD">
            <w:pPr>
              <w:pStyle w:val="Tabletext-evidencematrix"/>
            </w:pPr>
            <w:r w:rsidRPr="00C70209">
              <w:t>3/353 (0.85%)</w:t>
            </w:r>
          </w:p>
          <w:p w14:paraId="1FE68C75" w14:textId="77777777" w:rsidR="00206019" w:rsidRPr="00C70209" w:rsidRDefault="00206019" w:rsidP="005407AD">
            <w:pPr>
              <w:pStyle w:val="Tabletext-evidencematrix"/>
            </w:pPr>
            <w:r w:rsidRPr="00C70209">
              <w:t>*gastrointestinal, adrenal post-surgery</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6AA71D13" w14:textId="77777777" w:rsidR="00206019" w:rsidRPr="00C70209" w:rsidRDefault="00206019" w:rsidP="005407AD">
            <w:pPr>
              <w:pStyle w:val="Tabletext-evidencematrix"/>
            </w:pPr>
            <w:r w:rsidRPr="00C70209">
              <w:t>2/326 (0.6%)</w:t>
            </w:r>
          </w:p>
          <w:p w14:paraId="28134110" w14:textId="77777777" w:rsidR="00206019" w:rsidRPr="00C70209" w:rsidRDefault="00206019" w:rsidP="005407AD">
            <w:pPr>
              <w:pStyle w:val="Tabletext-evidencematrix"/>
            </w:pPr>
            <w:r w:rsidRPr="00C70209">
              <w:t>*pulmonary</w:t>
            </w:r>
          </w:p>
        </w:tc>
        <w:tc>
          <w:tcPr>
            <w:tcW w:w="521" w:type="pct"/>
            <w:tcBorders>
              <w:top w:val="single" w:sz="4" w:space="0" w:color="auto"/>
              <w:left w:val="single" w:sz="4" w:space="0" w:color="auto"/>
              <w:bottom w:val="single" w:sz="4" w:space="0" w:color="auto"/>
              <w:right w:val="single" w:sz="4" w:space="0" w:color="auto"/>
            </w:tcBorders>
            <w:shd w:val="clear" w:color="auto" w:fill="auto"/>
          </w:tcPr>
          <w:p w14:paraId="05B3D084" w14:textId="77777777" w:rsidR="00206019" w:rsidRPr="00C70209" w:rsidRDefault="00206019" w:rsidP="005407AD">
            <w:pPr>
              <w:pStyle w:val="Tabletext-evidencematrix"/>
            </w:pPr>
            <w:r w:rsidRPr="00C70209">
              <w:t>RR 1.39 [0.23, 8.24]</w:t>
            </w:r>
            <w:r w:rsidRPr="00C70209">
              <w:rPr>
                <w:vertAlign w:val="superscript"/>
              </w:rPr>
              <w:t>c</w:t>
            </w:r>
          </w:p>
        </w:tc>
        <w:tc>
          <w:tcPr>
            <w:tcW w:w="598" w:type="pct"/>
            <w:tcBorders>
              <w:top w:val="single" w:sz="4" w:space="0" w:color="auto"/>
              <w:left w:val="single" w:sz="4" w:space="0" w:color="auto"/>
              <w:bottom w:val="single" w:sz="4" w:space="0" w:color="auto"/>
              <w:right w:val="single" w:sz="4" w:space="0" w:color="auto"/>
            </w:tcBorders>
            <w:shd w:val="clear" w:color="auto" w:fill="auto"/>
          </w:tcPr>
          <w:p w14:paraId="5E53194A" w14:textId="77777777" w:rsidR="00206019" w:rsidRPr="00C70209" w:rsidRDefault="00206019" w:rsidP="005407AD">
            <w:pPr>
              <w:pStyle w:val="Tabletext-evidencematrix"/>
              <w:rPr>
                <w:i/>
              </w:rPr>
            </w:pPr>
            <w:r w:rsidRPr="00C70209">
              <w:rPr>
                <w:i/>
              </w:rPr>
              <w:t>No significant difference</w:t>
            </w:r>
          </w:p>
          <w:p w14:paraId="34FE14B5" w14:textId="5FA5888B" w:rsidR="00206019" w:rsidRPr="00C70209" w:rsidRDefault="001A475D" w:rsidP="005407AD">
            <w:pPr>
              <w:pStyle w:val="Tabletext-evidencematrix"/>
            </w:pPr>
            <w:r w:rsidRPr="001A475D">
              <w:rPr>
                <w:i/>
              </w:rPr>
              <w:t>P = </w:t>
            </w:r>
            <w:r w:rsidR="00206019" w:rsidRPr="00C70209">
              <w:t>0.72</w:t>
            </w:r>
            <w:r w:rsidR="00206019" w:rsidRPr="00C70209">
              <w:rPr>
                <w:vertAlign w:val="superscript"/>
              </w:rPr>
              <w:t>c</w:t>
            </w:r>
          </w:p>
        </w:tc>
      </w:tr>
    </w:tbl>
    <w:p w14:paraId="048A5A44" w14:textId="2FD15527" w:rsidR="00206019" w:rsidRPr="00C70209" w:rsidRDefault="00206019" w:rsidP="005407AD">
      <w:pPr>
        <w:pStyle w:val="TabFigNotes0noindent"/>
      </w:pPr>
      <w:r w:rsidRPr="00C70209">
        <w:t>CI, confidence interval; IVH, intraventricular haemorrhage; NEC, necrotising enterocolitis; NICU, neonatal intensive care unit; NR, not reported; OR, odds ratio; PDA, patent ductus arteriosus; RR, risk ratio</w:t>
      </w:r>
    </w:p>
    <w:p w14:paraId="4AB588C4"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14CAB89" w14:textId="001D53ED"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55D628F" w14:textId="77777777" w:rsidR="00206019" w:rsidRPr="00C70209" w:rsidRDefault="00206019" w:rsidP="005407AD">
      <w:pPr>
        <w:pStyle w:val="TabFigNotes0noindent"/>
      </w:pPr>
      <w:r w:rsidRPr="00C70209">
        <w:rPr>
          <w:b/>
        </w:rPr>
        <w:t>c.</w:t>
      </w:r>
      <w:r w:rsidRPr="00C70209">
        <w:t xml:space="preserve"> Calculated post-hoc using RevMan 5.1.2.</w:t>
      </w:r>
    </w:p>
    <w:p w14:paraId="4A9B0634" w14:textId="00295091" w:rsidR="00206019" w:rsidRPr="00C70209" w:rsidRDefault="00206019" w:rsidP="005407AD">
      <w:pPr>
        <w:pStyle w:val="TabFigNotes0noindent"/>
      </w:pPr>
      <w:r w:rsidRPr="00C70209">
        <w:rPr>
          <w:b/>
        </w:rPr>
        <w:t>d.</w:t>
      </w:r>
      <w:r w:rsidRPr="00C70209">
        <w:t xml:space="preserve"> The data is reported according to NICU transfusion policy, not specifically infants who received platelet transfusions.</w:t>
      </w:r>
    </w:p>
    <w:p w14:paraId="3849D534" w14:textId="77777777" w:rsidR="00206019" w:rsidRPr="00C70209" w:rsidRDefault="00206019" w:rsidP="005407AD">
      <w:pPr>
        <w:pStyle w:val="TabFigNotes0noindent"/>
        <w:rPr>
          <w:rFonts w:cs="Arial"/>
        </w:rPr>
      </w:pPr>
      <w:r w:rsidRPr="00C70209">
        <w:rPr>
          <w:rFonts w:cs="Arial"/>
          <w:b/>
        </w:rPr>
        <w:t>e.</w:t>
      </w:r>
      <w:r w:rsidRPr="00C70209">
        <w:rPr>
          <w:rFonts w:cs="Arial"/>
        </w:rPr>
        <w:t xml:space="preserve"> Two infants in the restrictive transfusion unit also had pulmonary haemorrhage managed by mechanical ventilation with positive end-expiratory pressure and endotracheal xylomethazoline.</w:t>
      </w:r>
    </w:p>
    <w:p w14:paraId="0384FD57" w14:textId="77777777" w:rsidR="00206019" w:rsidRPr="00C70209" w:rsidRDefault="00206019" w:rsidP="005407AD"/>
    <w:p w14:paraId="1FF7B718" w14:textId="77777777" w:rsidR="00206019" w:rsidRPr="00C70209" w:rsidRDefault="00206019" w:rsidP="005407AD">
      <w:pPr>
        <w:sectPr w:rsidR="00206019" w:rsidRPr="00C70209" w:rsidSect="005407AD">
          <w:pgSz w:w="16838" w:h="11906" w:orient="landscape" w:code="9"/>
          <w:pgMar w:top="1440" w:right="1440" w:bottom="1440" w:left="1440" w:header="709" w:footer="709" w:gutter="0"/>
          <w:cols w:space="708"/>
          <w:docGrid w:linePitch="326"/>
        </w:sectPr>
      </w:pPr>
    </w:p>
    <w:p w14:paraId="7D37C7F1" w14:textId="0CBC8DB1" w:rsidR="00206019" w:rsidRPr="00C70209" w:rsidRDefault="00206019" w:rsidP="005407AD">
      <w:pPr>
        <w:pStyle w:val="Heading6"/>
      </w:pPr>
      <w:r w:rsidRPr="00C70209">
        <w:t>Transfusion-related serious adverse events</w:t>
      </w:r>
    </w:p>
    <w:p w14:paraId="5FFE598B" w14:textId="55B96BA5" w:rsidR="00206019" w:rsidRPr="00C70209" w:rsidRDefault="00206019" w:rsidP="005407AD">
      <w:pPr>
        <w:pStyle w:val="BodyText"/>
        <w:rPr>
          <w:lang w:eastAsia="en-GB"/>
        </w:rPr>
      </w:pPr>
      <w:r w:rsidRPr="00C70209">
        <w:t xml:space="preserve">The systematic review and hand-searching process identified no studies that compared platelet transfusion with no platelet transfusion (or a different platelet transfusion strategy) </w:t>
      </w:r>
      <w:r w:rsidRPr="00C70209">
        <w:rPr>
          <w:lang w:eastAsia="en-GB"/>
        </w:rPr>
        <w:t>in preterm infants and reported</w:t>
      </w:r>
      <w:r w:rsidRPr="00C70209">
        <w:t xml:space="preserve"> transfusion-related </w:t>
      </w:r>
      <w:r w:rsidR="009D6610" w:rsidRPr="00C70209">
        <w:t>SAEs (TACO, TRALI, haemolytic transfusion reactions, transfusion transmitted infections, transfusion-induced graft-versus-host-disease, anaphylactic reactions)</w:t>
      </w:r>
      <w:r w:rsidRPr="00C70209">
        <w:rPr>
          <w:lang w:eastAsia="en-GB"/>
        </w:rPr>
        <w:t>.</w:t>
      </w:r>
    </w:p>
    <w:p w14:paraId="3BBE000A" w14:textId="77777777" w:rsidR="00206019" w:rsidRPr="00C70209" w:rsidRDefault="00206019" w:rsidP="005407AD">
      <w:pPr>
        <w:pStyle w:val="Heading6"/>
      </w:pPr>
      <w:r w:rsidRPr="00C70209">
        <w:t>Transfusion volume or incidence</w:t>
      </w:r>
    </w:p>
    <w:p w14:paraId="0314519C" w14:textId="27EF5B26" w:rsidR="00206019" w:rsidRPr="00C70209" w:rsidRDefault="00206019" w:rsidP="005407AD">
      <w:pPr>
        <w:pStyle w:val="BodyText"/>
      </w:pPr>
      <w:r w:rsidRPr="00C70209">
        <w:t xml:space="preserve">The systematic review and hand-searching process identified no studies that compared platelet transfusion with no platelet transfusion (or a different platelet transfusion strategy) </w:t>
      </w:r>
      <w:r w:rsidRPr="00C70209">
        <w:rPr>
          <w:lang w:eastAsia="en-GB"/>
        </w:rPr>
        <w:t xml:space="preserve">in preterm infants and reported </w:t>
      </w:r>
      <w:r w:rsidRPr="00C70209">
        <w:t>on transfusion volume or incidence.</w:t>
      </w:r>
    </w:p>
    <w:p w14:paraId="1F17EE31" w14:textId="5039D27D" w:rsidR="00947A37" w:rsidRPr="00C70209" w:rsidRDefault="00947A37" w:rsidP="00947A37">
      <w:pPr>
        <w:pStyle w:val="BodyText"/>
        <w:rPr>
          <w:lang w:eastAsia="en-GB"/>
        </w:rPr>
      </w:pPr>
      <w:r w:rsidRPr="00C70209">
        <w:rPr>
          <w:lang w:eastAsia="en-GB"/>
        </w:rPr>
        <w:t xml:space="preserve">It was noted that the Level III study by von Lindern (2012) reported no significant difference in the number of RBC transfusions administered to patients admitted to the liberal transfusion unit compared with the restrictive transfusion unit (RR 0.90; CI 0.77, 1.06). This data did not differentiate between patients with thrombocytopaenia who received platelets compared with those who did not, therefore was not an appropriate </w:t>
      </w:r>
      <w:r w:rsidR="00C6358C" w:rsidRPr="00C70209">
        <w:rPr>
          <w:lang w:eastAsia="en-GB"/>
        </w:rPr>
        <w:t>comparison</w:t>
      </w:r>
      <w:r w:rsidRPr="00C70209">
        <w:rPr>
          <w:lang w:eastAsia="en-GB"/>
        </w:rPr>
        <w:t xml:space="preserve"> for inclusion in this review. It was also noted that </w:t>
      </w:r>
      <w:r w:rsidR="00060497" w:rsidRPr="00C70209">
        <w:rPr>
          <w:lang w:eastAsia="en-GB"/>
        </w:rPr>
        <w:t>thrombocytopaenic</w:t>
      </w:r>
      <w:r w:rsidRPr="00C70209">
        <w:rPr>
          <w:lang w:eastAsia="en-GB"/>
        </w:rPr>
        <w:t xml:space="preserve"> patients in the restrictive transfusion unit were administered significantly fewer platelets compared with those patients in the liberal transfusion unit.</w:t>
      </w:r>
    </w:p>
    <w:p w14:paraId="2A42B35D" w14:textId="77777777" w:rsidR="00206019" w:rsidRPr="00C70209" w:rsidRDefault="00206019">
      <w:pPr>
        <w:spacing w:after="200"/>
        <w:rPr>
          <w:rFonts w:ascii="Arial" w:hAnsi="Arial" w:cs="Arial"/>
          <w:b/>
          <w:bCs/>
          <w:sz w:val="20"/>
          <w:szCs w:val="28"/>
          <w:lang w:eastAsia="en-GB"/>
        </w:rPr>
      </w:pPr>
      <w:r w:rsidRPr="00C70209">
        <w:br w:type="page"/>
      </w:r>
    </w:p>
    <w:p w14:paraId="5BE7B4AD" w14:textId="77777777" w:rsidR="00206019" w:rsidRPr="00C70209" w:rsidRDefault="00206019" w:rsidP="005407AD">
      <w:pPr>
        <w:pStyle w:val="Heading3"/>
      </w:pPr>
      <w:bookmarkStart w:id="684" w:name="_Toc427746864"/>
      <w:r w:rsidRPr="00C70209">
        <w:t xml:space="preserve">Neonatal and </w:t>
      </w:r>
      <w:r w:rsidRPr="00C70209">
        <w:rPr>
          <w:iCs/>
        </w:rPr>
        <w:t>paediatric patients with cancer</w:t>
      </w:r>
      <w:bookmarkEnd w:id="684"/>
    </w:p>
    <w:p w14:paraId="630B2C09" w14:textId="77777777" w:rsidR="00206019" w:rsidRPr="00C70209" w:rsidRDefault="00206019" w:rsidP="00206019">
      <w:pPr>
        <w:pStyle w:val="Head4Num"/>
        <w:ind w:left="1574" w:hanging="864"/>
        <w:rPr>
          <w:lang w:eastAsia="en-GB"/>
        </w:rPr>
      </w:pPr>
      <w:r w:rsidRPr="00C70209">
        <w:t>Platelet transfusion</w:t>
      </w:r>
    </w:p>
    <w:tbl>
      <w:tblPr>
        <w:tblW w:w="8705"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20"/>
        <w:gridCol w:w="821"/>
        <w:gridCol w:w="821"/>
        <w:gridCol w:w="821"/>
        <w:gridCol w:w="821"/>
      </w:tblGrid>
      <w:tr w:rsidR="00206019" w:rsidRPr="00C70209" w14:paraId="3B212676"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tcPr>
          <w:p w14:paraId="3EA53148" w14:textId="77777777" w:rsidR="00206019" w:rsidRPr="00C70209" w:rsidRDefault="00206019" w:rsidP="005407AD">
            <w:pPr>
              <w:pStyle w:val="PP-heading"/>
            </w:pPr>
            <w:r w:rsidRPr="00C70209">
              <w:t>Evidence statements – cancer (platelet transfusion)</w:t>
            </w:r>
          </w:p>
        </w:tc>
        <w:tc>
          <w:tcPr>
            <w:tcW w:w="82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62607317" w14:textId="77777777" w:rsidR="00206019" w:rsidRPr="00C70209" w:rsidRDefault="00206019" w:rsidP="005407AD">
            <w:pPr>
              <w:ind w:left="113" w:right="113"/>
              <w:jc w:val="center"/>
              <w:rPr>
                <w:b/>
              </w:rPr>
            </w:pPr>
            <w:r w:rsidRPr="00C70209">
              <w:rPr>
                <w:b/>
              </w:rPr>
              <w:t>Evidence</w:t>
            </w:r>
          </w:p>
        </w:tc>
        <w:tc>
          <w:tcPr>
            <w:tcW w:w="821"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92C34B0" w14:textId="77777777" w:rsidR="00206019" w:rsidRPr="00C70209" w:rsidRDefault="00206019" w:rsidP="005407AD">
            <w:pPr>
              <w:ind w:left="113" w:right="113"/>
              <w:jc w:val="center"/>
              <w:rPr>
                <w:b/>
              </w:rPr>
            </w:pPr>
            <w:r w:rsidRPr="00C70209">
              <w:rPr>
                <w:b/>
              </w:rPr>
              <w:t>Consistency</w:t>
            </w:r>
          </w:p>
        </w:tc>
        <w:tc>
          <w:tcPr>
            <w:tcW w:w="821"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1FEE1D08" w14:textId="77777777" w:rsidR="00206019" w:rsidRPr="00C70209" w:rsidRDefault="00206019" w:rsidP="005407AD">
            <w:pPr>
              <w:ind w:left="113" w:right="113"/>
              <w:jc w:val="center"/>
              <w:rPr>
                <w:b/>
              </w:rPr>
            </w:pPr>
            <w:r w:rsidRPr="00C70209">
              <w:rPr>
                <w:b/>
              </w:rPr>
              <w:t>Clinical impact</w:t>
            </w:r>
          </w:p>
        </w:tc>
        <w:tc>
          <w:tcPr>
            <w:tcW w:w="821"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0CDC6E43" w14:textId="77777777" w:rsidR="00206019" w:rsidRPr="00C70209" w:rsidRDefault="00206019" w:rsidP="005407AD">
            <w:pPr>
              <w:ind w:left="113" w:right="113"/>
              <w:jc w:val="center"/>
              <w:rPr>
                <w:b/>
              </w:rPr>
            </w:pPr>
            <w:r w:rsidRPr="00C70209">
              <w:rPr>
                <w:b/>
              </w:rPr>
              <w:t>Generalisability</w:t>
            </w:r>
          </w:p>
        </w:tc>
        <w:tc>
          <w:tcPr>
            <w:tcW w:w="821"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7F7EB636" w14:textId="77777777" w:rsidR="00206019" w:rsidRPr="00C70209" w:rsidRDefault="00206019" w:rsidP="005407AD">
            <w:pPr>
              <w:ind w:left="113" w:right="113"/>
              <w:jc w:val="center"/>
              <w:rPr>
                <w:b/>
              </w:rPr>
            </w:pPr>
            <w:r w:rsidRPr="00C70209">
              <w:rPr>
                <w:b/>
              </w:rPr>
              <w:t>Applicability</w:t>
            </w:r>
          </w:p>
        </w:tc>
      </w:tr>
      <w:tr w:rsidR="00206019" w:rsidRPr="00C70209" w14:paraId="4DF94903" w14:textId="77777777" w:rsidTr="005407AD">
        <w:trPr>
          <w:cantSplit/>
        </w:trPr>
        <w:tc>
          <w:tcPr>
            <w:tcW w:w="851" w:type="dxa"/>
          </w:tcPr>
          <w:p w14:paraId="01CD45A0" w14:textId="77777777" w:rsidR="00206019" w:rsidRPr="00C70209" w:rsidRDefault="00206019" w:rsidP="00206019">
            <w:pPr>
              <w:pStyle w:val="Tabletextnoindent"/>
              <w:keepNext w:val="0"/>
              <w:numPr>
                <w:ilvl w:val="0"/>
                <w:numId w:val="48"/>
              </w:numPr>
              <w:ind w:left="357" w:hanging="357"/>
            </w:pPr>
          </w:p>
        </w:tc>
        <w:tc>
          <w:tcPr>
            <w:tcW w:w="3750" w:type="dxa"/>
          </w:tcPr>
          <w:p w14:paraId="3AF4CCEA" w14:textId="77777777" w:rsidR="00206019" w:rsidRPr="00C70209" w:rsidRDefault="00206019" w:rsidP="005407AD">
            <w:pPr>
              <w:pStyle w:val="ES-table"/>
            </w:pPr>
            <w:r w:rsidRPr="00C70209">
              <w:t>In paediatric patients with cancer, the effect of platelet transfusion compared with no platelet transfusion on mortality is unknown.</w:t>
            </w:r>
          </w:p>
        </w:tc>
        <w:tc>
          <w:tcPr>
            <w:tcW w:w="820" w:type="dxa"/>
          </w:tcPr>
          <w:p w14:paraId="5C65F2EB" w14:textId="77777777" w:rsidR="00206019" w:rsidRPr="00C70209" w:rsidRDefault="00206019" w:rsidP="005407AD">
            <w:pPr>
              <w:pStyle w:val="T-ABCD"/>
            </w:pPr>
            <w:r w:rsidRPr="00C70209">
              <w:t>NA</w:t>
            </w:r>
          </w:p>
        </w:tc>
        <w:tc>
          <w:tcPr>
            <w:tcW w:w="821" w:type="dxa"/>
          </w:tcPr>
          <w:p w14:paraId="4E24FDE8" w14:textId="77777777" w:rsidR="00206019" w:rsidRPr="00C70209" w:rsidRDefault="00206019" w:rsidP="005407AD">
            <w:pPr>
              <w:pStyle w:val="T-ABCD"/>
            </w:pPr>
            <w:r w:rsidRPr="00C70209">
              <w:t>NA</w:t>
            </w:r>
          </w:p>
        </w:tc>
        <w:tc>
          <w:tcPr>
            <w:tcW w:w="821" w:type="dxa"/>
          </w:tcPr>
          <w:p w14:paraId="7C2D93A1" w14:textId="77777777" w:rsidR="00206019" w:rsidRPr="00C70209" w:rsidRDefault="00206019" w:rsidP="005407AD">
            <w:pPr>
              <w:pStyle w:val="T-ABCD"/>
            </w:pPr>
            <w:r w:rsidRPr="00C70209">
              <w:t>NA</w:t>
            </w:r>
          </w:p>
        </w:tc>
        <w:tc>
          <w:tcPr>
            <w:tcW w:w="821" w:type="dxa"/>
          </w:tcPr>
          <w:p w14:paraId="7B858C55" w14:textId="77777777" w:rsidR="00206019" w:rsidRPr="00C70209" w:rsidRDefault="00206019" w:rsidP="005407AD">
            <w:pPr>
              <w:pStyle w:val="T-ABCD"/>
            </w:pPr>
            <w:r w:rsidRPr="00C70209">
              <w:t>NA</w:t>
            </w:r>
          </w:p>
        </w:tc>
        <w:tc>
          <w:tcPr>
            <w:tcW w:w="821" w:type="dxa"/>
          </w:tcPr>
          <w:p w14:paraId="4D659B07" w14:textId="77777777" w:rsidR="00206019" w:rsidRPr="00C70209" w:rsidRDefault="00206019" w:rsidP="005407AD">
            <w:pPr>
              <w:pStyle w:val="T-ABCD"/>
            </w:pPr>
            <w:r w:rsidRPr="00C70209">
              <w:t xml:space="preserve">NA </w:t>
            </w:r>
          </w:p>
        </w:tc>
      </w:tr>
      <w:tr w:rsidR="00206019" w:rsidRPr="00C70209" w14:paraId="615B78FE" w14:textId="77777777" w:rsidTr="005407AD">
        <w:trPr>
          <w:cantSplit/>
        </w:trPr>
        <w:tc>
          <w:tcPr>
            <w:tcW w:w="851" w:type="dxa"/>
          </w:tcPr>
          <w:p w14:paraId="6F72E063" w14:textId="77777777" w:rsidR="00206019" w:rsidRPr="00C70209" w:rsidRDefault="00206019" w:rsidP="00206019">
            <w:pPr>
              <w:pStyle w:val="Tabletextnoindent"/>
              <w:keepNext w:val="0"/>
              <w:numPr>
                <w:ilvl w:val="0"/>
                <w:numId w:val="48"/>
              </w:numPr>
              <w:ind w:left="357" w:hanging="357"/>
            </w:pPr>
          </w:p>
        </w:tc>
        <w:tc>
          <w:tcPr>
            <w:tcW w:w="3750" w:type="dxa"/>
          </w:tcPr>
          <w:p w14:paraId="2517302D" w14:textId="77777777" w:rsidR="00206019" w:rsidRPr="00C70209" w:rsidRDefault="00206019" w:rsidP="005407AD">
            <w:pPr>
              <w:pStyle w:val="ES-table"/>
            </w:pPr>
            <w:r w:rsidRPr="00C70209">
              <w:t>In paediatric patients with cancer, the effect of platelet transfusion compared with no platelet transfusion on bleeding events is unknown.</w:t>
            </w:r>
          </w:p>
        </w:tc>
        <w:tc>
          <w:tcPr>
            <w:tcW w:w="820" w:type="dxa"/>
          </w:tcPr>
          <w:p w14:paraId="059FEBB8" w14:textId="77777777" w:rsidR="00206019" w:rsidRPr="00C70209" w:rsidRDefault="00206019" w:rsidP="005407AD">
            <w:pPr>
              <w:pStyle w:val="T-ABCD"/>
            </w:pPr>
            <w:r w:rsidRPr="00C70209">
              <w:t>NA</w:t>
            </w:r>
          </w:p>
        </w:tc>
        <w:tc>
          <w:tcPr>
            <w:tcW w:w="821" w:type="dxa"/>
          </w:tcPr>
          <w:p w14:paraId="63229C40" w14:textId="77777777" w:rsidR="00206019" w:rsidRPr="00C70209" w:rsidRDefault="00206019" w:rsidP="005407AD">
            <w:pPr>
              <w:pStyle w:val="T-ABCD"/>
            </w:pPr>
            <w:r w:rsidRPr="00C70209">
              <w:t>NA</w:t>
            </w:r>
          </w:p>
        </w:tc>
        <w:tc>
          <w:tcPr>
            <w:tcW w:w="821" w:type="dxa"/>
          </w:tcPr>
          <w:p w14:paraId="41D13C1C" w14:textId="77777777" w:rsidR="00206019" w:rsidRPr="00C70209" w:rsidRDefault="00206019" w:rsidP="005407AD">
            <w:pPr>
              <w:pStyle w:val="T-ABCD"/>
            </w:pPr>
            <w:r w:rsidRPr="00C70209">
              <w:t>NA</w:t>
            </w:r>
          </w:p>
        </w:tc>
        <w:tc>
          <w:tcPr>
            <w:tcW w:w="821" w:type="dxa"/>
          </w:tcPr>
          <w:p w14:paraId="12FBD77D" w14:textId="77777777" w:rsidR="00206019" w:rsidRPr="00C70209" w:rsidRDefault="00206019" w:rsidP="005407AD">
            <w:pPr>
              <w:pStyle w:val="T-ABCD"/>
            </w:pPr>
            <w:r w:rsidRPr="00C70209">
              <w:t>NA</w:t>
            </w:r>
          </w:p>
        </w:tc>
        <w:tc>
          <w:tcPr>
            <w:tcW w:w="821" w:type="dxa"/>
          </w:tcPr>
          <w:p w14:paraId="62869DAA" w14:textId="77777777" w:rsidR="00206019" w:rsidRPr="00C70209" w:rsidRDefault="00206019" w:rsidP="005407AD">
            <w:pPr>
              <w:pStyle w:val="T-ABCD"/>
            </w:pPr>
            <w:r w:rsidRPr="00C70209">
              <w:t xml:space="preserve">NA </w:t>
            </w:r>
          </w:p>
        </w:tc>
      </w:tr>
      <w:tr w:rsidR="00206019" w:rsidRPr="00C70209" w14:paraId="0EF2EE6F" w14:textId="77777777" w:rsidTr="005407AD">
        <w:trPr>
          <w:cantSplit/>
        </w:trPr>
        <w:tc>
          <w:tcPr>
            <w:tcW w:w="851" w:type="dxa"/>
          </w:tcPr>
          <w:p w14:paraId="0D3D9A3E" w14:textId="77777777" w:rsidR="00206019" w:rsidRPr="00C70209" w:rsidRDefault="00206019" w:rsidP="00206019">
            <w:pPr>
              <w:pStyle w:val="Tabletextnoindent"/>
              <w:keepNext w:val="0"/>
              <w:numPr>
                <w:ilvl w:val="0"/>
                <w:numId w:val="48"/>
              </w:numPr>
              <w:ind w:left="357" w:hanging="357"/>
            </w:pPr>
          </w:p>
        </w:tc>
        <w:tc>
          <w:tcPr>
            <w:tcW w:w="3750" w:type="dxa"/>
          </w:tcPr>
          <w:p w14:paraId="0F52FA91" w14:textId="77777777" w:rsidR="00206019" w:rsidRPr="00C70209" w:rsidRDefault="00206019" w:rsidP="005407AD">
            <w:pPr>
              <w:pStyle w:val="ES-table"/>
            </w:pPr>
            <w:r w:rsidRPr="00C70209">
              <w:t>In paediatric patients with cancer, the effect of platelet transfusion compared with no platelet transfusion on transfusion-related serious adverse events is unknown.</w:t>
            </w:r>
          </w:p>
        </w:tc>
        <w:tc>
          <w:tcPr>
            <w:tcW w:w="820" w:type="dxa"/>
          </w:tcPr>
          <w:p w14:paraId="7D634F6F" w14:textId="77777777" w:rsidR="00206019" w:rsidRPr="00C70209" w:rsidRDefault="00206019" w:rsidP="005407AD">
            <w:pPr>
              <w:pStyle w:val="T-ABCD"/>
            </w:pPr>
            <w:r w:rsidRPr="00C70209">
              <w:t>NA</w:t>
            </w:r>
          </w:p>
        </w:tc>
        <w:tc>
          <w:tcPr>
            <w:tcW w:w="821" w:type="dxa"/>
          </w:tcPr>
          <w:p w14:paraId="65EB4F75" w14:textId="77777777" w:rsidR="00206019" w:rsidRPr="00C70209" w:rsidRDefault="00206019" w:rsidP="005407AD">
            <w:pPr>
              <w:pStyle w:val="T-ABCD"/>
            </w:pPr>
            <w:r w:rsidRPr="00C70209">
              <w:t>NA</w:t>
            </w:r>
          </w:p>
        </w:tc>
        <w:tc>
          <w:tcPr>
            <w:tcW w:w="821" w:type="dxa"/>
          </w:tcPr>
          <w:p w14:paraId="0F541858" w14:textId="77777777" w:rsidR="00206019" w:rsidRPr="00C70209" w:rsidRDefault="00206019" w:rsidP="005407AD">
            <w:pPr>
              <w:pStyle w:val="T-ABCD"/>
            </w:pPr>
            <w:r w:rsidRPr="00C70209">
              <w:t>NA</w:t>
            </w:r>
          </w:p>
        </w:tc>
        <w:tc>
          <w:tcPr>
            <w:tcW w:w="821" w:type="dxa"/>
          </w:tcPr>
          <w:p w14:paraId="28369D78" w14:textId="77777777" w:rsidR="00206019" w:rsidRPr="00C70209" w:rsidRDefault="00206019" w:rsidP="005407AD">
            <w:pPr>
              <w:pStyle w:val="T-ABCD"/>
            </w:pPr>
            <w:r w:rsidRPr="00C70209">
              <w:t>NA</w:t>
            </w:r>
          </w:p>
        </w:tc>
        <w:tc>
          <w:tcPr>
            <w:tcW w:w="821" w:type="dxa"/>
          </w:tcPr>
          <w:p w14:paraId="5243D298" w14:textId="77777777" w:rsidR="00206019" w:rsidRPr="00C70209" w:rsidRDefault="00206019" w:rsidP="005407AD">
            <w:pPr>
              <w:pStyle w:val="T-ABCD"/>
            </w:pPr>
            <w:r w:rsidRPr="00C70209">
              <w:t xml:space="preserve">NA </w:t>
            </w:r>
          </w:p>
        </w:tc>
      </w:tr>
      <w:tr w:rsidR="00206019" w:rsidRPr="00C70209" w14:paraId="269DCD55" w14:textId="77777777" w:rsidTr="005407AD">
        <w:trPr>
          <w:cantSplit/>
        </w:trPr>
        <w:tc>
          <w:tcPr>
            <w:tcW w:w="851" w:type="dxa"/>
          </w:tcPr>
          <w:p w14:paraId="18B1CA4E" w14:textId="77777777" w:rsidR="00206019" w:rsidRPr="00C70209" w:rsidRDefault="00206019" w:rsidP="00206019">
            <w:pPr>
              <w:pStyle w:val="Tabletextnoindent"/>
              <w:keepNext w:val="0"/>
              <w:numPr>
                <w:ilvl w:val="0"/>
                <w:numId w:val="48"/>
              </w:numPr>
              <w:ind w:left="357" w:hanging="357"/>
            </w:pPr>
          </w:p>
        </w:tc>
        <w:tc>
          <w:tcPr>
            <w:tcW w:w="3750" w:type="dxa"/>
          </w:tcPr>
          <w:p w14:paraId="77AACBBA" w14:textId="77777777" w:rsidR="00206019" w:rsidRPr="00C70209" w:rsidRDefault="00206019" w:rsidP="005407AD">
            <w:pPr>
              <w:pStyle w:val="ES-table"/>
            </w:pPr>
            <w:r w:rsidRPr="00C70209">
              <w:t>In paediatric patients with cancer, the effect of platelet transfusion compared with no platelet transfusion on transfusion volume or incidence is unknown.</w:t>
            </w:r>
          </w:p>
        </w:tc>
        <w:tc>
          <w:tcPr>
            <w:tcW w:w="820" w:type="dxa"/>
          </w:tcPr>
          <w:p w14:paraId="6E56A404" w14:textId="77777777" w:rsidR="00206019" w:rsidRPr="00C70209" w:rsidRDefault="00206019" w:rsidP="005407AD">
            <w:pPr>
              <w:pStyle w:val="T-ABCD"/>
            </w:pPr>
            <w:r w:rsidRPr="00C70209">
              <w:t>NA</w:t>
            </w:r>
          </w:p>
        </w:tc>
        <w:tc>
          <w:tcPr>
            <w:tcW w:w="821" w:type="dxa"/>
          </w:tcPr>
          <w:p w14:paraId="0CDF1AA1" w14:textId="77777777" w:rsidR="00206019" w:rsidRPr="00C70209" w:rsidRDefault="00206019" w:rsidP="005407AD">
            <w:pPr>
              <w:pStyle w:val="T-ABCD"/>
            </w:pPr>
            <w:r w:rsidRPr="00C70209">
              <w:t>NA</w:t>
            </w:r>
          </w:p>
        </w:tc>
        <w:tc>
          <w:tcPr>
            <w:tcW w:w="821" w:type="dxa"/>
          </w:tcPr>
          <w:p w14:paraId="660D38A0" w14:textId="77777777" w:rsidR="00206019" w:rsidRPr="00C70209" w:rsidRDefault="00206019" w:rsidP="005407AD">
            <w:pPr>
              <w:pStyle w:val="T-ABCD"/>
            </w:pPr>
            <w:r w:rsidRPr="00C70209">
              <w:t>NA</w:t>
            </w:r>
          </w:p>
        </w:tc>
        <w:tc>
          <w:tcPr>
            <w:tcW w:w="821" w:type="dxa"/>
          </w:tcPr>
          <w:p w14:paraId="24423D6D" w14:textId="77777777" w:rsidR="00206019" w:rsidRPr="00C70209" w:rsidRDefault="00206019" w:rsidP="005407AD">
            <w:pPr>
              <w:pStyle w:val="T-ABCD"/>
            </w:pPr>
            <w:r w:rsidRPr="00C70209">
              <w:t>NA</w:t>
            </w:r>
          </w:p>
        </w:tc>
        <w:tc>
          <w:tcPr>
            <w:tcW w:w="821" w:type="dxa"/>
          </w:tcPr>
          <w:p w14:paraId="1C3B3646" w14:textId="77777777" w:rsidR="00206019" w:rsidRPr="00C70209" w:rsidRDefault="00206019" w:rsidP="005407AD">
            <w:pPr>
              <w:pStyle w:val="T-ABCD"/>
            </w:pPr>
            <w:r w:rsidRPr="00C70209">
              <w:t xml:space="preserve">NA </w:t>
            </w:r>
          </w:p>
        </w:tc>
      </w:tr>
      <w:tr w:rsidR="00206019" w:rsidRPr="00C70209" w14:paraId="04F935D9" w14:textId="77777777" w:rsidTr="005407AD">
        <w:trPr>
          <w:cantSplit/>
        </w:trPr>
        <w:tc>
          <w:tcPr>
            <w:tcW w:w="851" w:type="dxa"/>
          </w:tcPr>
          <w:p w14:paraId="0EDB0EAC" w14:textId="77777777" w:rsidR="00206019" w:rsidRPr="00C70209" w:rsidRDefault="00206019" w:rsidP="00206019">
            <w:pPr>
              <w:pStyle w:val="Tabletextnoindent"/>
              <w:keepNext w:val="0"/>
              <w:numPr>
                <w:ilvl w:val="0"/>
                <w:numId w:val="48"/>
              </w:numPr>
              <w:ind w:left="357" w:hanging="357"/>
            </w:pPr>
          </w:p>
        </w:tc>
        <w:tc>
          <w:tcPr>
            <w:tcW w:w="3750" w:type="dxa"/>
          </w:tcPr>
          <w:p w14:paraId="04CE9955" w14:textId="77777777" w:rsidR="00206019" w:rsidRPr="00C70209" w:rsidRDefault="00206019" w:rsidP="005407AD">
            <w:pPr>
              <w:pStyle w:val="ES-table"/>
            </w:pPr>
            <w:r w:rsidRPr="00C70209">
              <w:t>In paediatric patients with acute leukaemia, the effect of a prophylactic platelet transfusion strategy compared with platelet transfusion in response to bleeding on mortality is uncertain.</w:t>
            </w:r>
          </w:p>
          <w:p w14:paraId="04DCF1E1" w14:textId="77777777" w:rsidR="00206019" w:rsidRPr="00C70209" w:rsidRDefault="00206019" w:rsidP="005407AD">
            <w:pPr>
              <w:pStyle w:val="ES-notes"/>
            </w:pPr>
            <w:r w:rsidRPr="00C70209">
              <w:t>(See evidence matrix D3.G in Volume 2 of the technical report.)</w:t>
            </w:r>
          </w:p>
        </w:tc>
        <w:tc>
          <w:tcPr>
            <w:tcW w:w="820" w:type="dxa"/>
          </w:tcPr>
          <w:p w14:paraId="2B37E75B" w14:textId="77777777" w:rsidR="00206019" w:rsidRPr="00C70209" w:rsidRDefault="00206019" w:rsidP="005407AD">
            <w:pPr>
              <w:pStyle w:val="T-ABCD"/>
            </w:pPr>
            <w:r w:rsidRPr="00C70209">
              <w:t>X</w:t>
            </w:r>
          </w:p>
        </w:tc>
        <w:tc>
          <w:tcPr>
            <w:tcW w:w="821" w:type="dxa"/>
          </w:tcPr>
          <w:p w14:paraId="1AB364C1" w14:textId="77777777" w:rsidR="00206019" w:rsidRPr="00C70209" w:rsidRDefault="00206019" w:rsidP="005407AD">
            <w:pPr>
              <w:pStyle w:val="T-ABCD"/>
            </w:pPr>
            <w:r w:rsidRPr="00C70209">
              <w:t>NA</w:t>
            </w:r>
          </w:p>
        </w:tc>
        <w:tc>
          <w:tcPr>
            <w:tcW w:w="821" w:type="dxa"/>
          </w:tcPr>
          <w:p w14:paraId="6F2CF9A8" w14:textId="77777777" w:rsidR="00206019" w:rsidRPr="00C70209" w:rsidRDefault="00206019" w:rsidP="005407AD">
            <w:pPr>
              <w:pStyle w:val="T-ABCD"/>
            </w:pPr>
            <w:r w:rsidRPr="00C70209">
              <w:t>NA</w:t>
            </w:r>
          </w:p>
        </w:tc>
        <w:tc>
          <w:tcPr>
            <w:tcW w:w="821" w:type="dxa"/>
          </w:tcPr>
          <w:p w14:paraId="2B728F0E" w14:textId="77777777" w:rsidR="00206019" w:rsidRPr="00C70209" w:rsidRDefault="00206019" w:rsidP="005407AD">
            <w:pPr>
              <w:pStyle w:val="T-ABCD"/>
            </w:pPr>
            <w:r w:rsidRPr="00C70209">
              <w:sym w:font="Symbol" w:char="F0D6"/>
            </w:r>
            <w:r w:rsidRPr="00C70209">
              <w:sym w:font="Symbol" w:char="F0D6"/>
            </w:r>
          </w:p>
        </w:tc>
        <w:tc>
          <w:tcPr>
            <w:tcW w:w="821" w:type="dxa"/>
          </w:tcPr>
          <w:p w14:paraId="64E6CAA6" w14:textId="77777777" w:rsidR="00206019" w:rsidRPr="00C70209" w:rsidRDefault="00206019" w:rsidP="005407AD">
            <w:pPr>
              <w:pStyle w:val="T-ABCD"/>
            </w:pPr>
            <w:r w:rsidRPr="00C70209">
              <w:sym w:font="Symbol" w:char="F0D6"/>
            </w:r>
          </w:p>
        </w:tc>
      </w:tr>
      <w:tr w:rsidR="00206019" w:rsidRPr="00C70209" w14:paraId="1E4D01CF" w14:textId="77777777" w:rsidTr="005407AD">
        <w:trPr>
          <w:cantSplit/>
        </w:trPr>
        <w:tc>
          <w:tcPr>
            <w:tcW w:w="851" w:type="dxa"/>
          </w:tcPr>
          <w:p w14:paraId="67937CC1" w14:textId="77777777" w:rsidR="00206019" w:rsidRPr="00C70209" w:rsidRDefault="00206019" w:rsidP="00206019">
            <w:pPr>
              <w:pStyle w:val="Tabletextnoindent"/>
              <w:keepNext w:val="0"/>
              <w:numPr>
                <w:ilvl w:val="0"/>
                <w:numId w:val="48"/>
              </w:numPr>
              <w:ind w:left="357" w:hanging="357"/>
            </w:pPr>
          </w:p>
        </w:tc>
        <w:tc>
          <w:tcPr>
            <w:tcW w:w="3750" w:type="dxa"/>
          </w:tcPr>
          <w:p w14:paraId="2025D76D" w14:textId="77777777" w:rsidR="00206019" w:rsidRPr="00C70209" w:rsidRDefault="00206019" w:rsidP="005407AD">
            <w:pPr>
              <w:pStyle w:val="ES-table"/>
            </w:pPr>
            <w:r w:rsidRPr="00C70209">
              <w:t>In paediatric patients with acute leukaemia, the effect of a prophylactic platelet transfusion strategy compared with platelet transfusion in response to bleeding on significant bleeding events is uncertain.</w:t>
            </w:r>
          </w:p>
          <w:p w14:paraId="66C625DF" w14:textId="77777777" w:rsidR="00206019" w:rsidRPr="00C70209" w:rsidRDefault="00206019" w:rsidP="005407AD">
            <w:pPr>
              <w:pStyle w:val="ES-notes"/>
            </w:pPr>
            <w:r w:rsidRPr="00C70209">
              <w:t>(See evidence matrix D3.H in Volume 2 of the technical report.)</w:t>
            </w:r>
          </w:p>
        </w:tc>
        <w:tc>
          <w:tcPr>
            <w:tcW w:w="820" w:type="dxa"/>
          </w:tcPr>
          <w:p w14:paraId="5AA7BB78" w14:textId="77777777" w:rsidR="00206019" w:rsidRPr="00C70209" w:rsidRDefault="00206019" w:rsidP="005407AD">
            <w:pPr>
              <w:pStyle w:val="T-ABCD"/>
            </w:pPr>
            <w:r w:rsidRPr="00C70209">
              <w:t>X</w:t>
            </w:r>
          </w:p>
        </w:tc>
        <w:tc>
          <w:tcPr>
            <w:tcW w:w="821" w:type="dxa"/>
          </w:tcPr>
          <w:p w14:paraId="6FCFD42A" w14:textId="77777777" w:rsidR="00206019" w:rsidRPr="00C70209" w:rsidRDefault="00206019" w:rsidP="005407AD">
            <w:pPr>
              <w:pStyle w:val="T-ABCD"/>
            </w:pPr>
            <w:r w:rsidRPr="00C70209">
              <w:t>NA</w:t>
            </w:r>
          </w:p>
        </w:tc>
        <w:tc>
          <w:tcPr>
            <w:tcW w:w="821" w:type="dxa"/>
          </w:tcPr>
          <w:p w14:paraId="130B4CD7" w14:textId="77777777" w:rsidR="00206019" w:rsidRPr="00C70209" w:rsidRDefault="00206019" w:rsidP="005407AD">
            <w:pPr>
              <w:pStyle w:val="T-ABCD"/>
            </w:pPr>
            <w:r w:rsidRPr="00C70209">
              <w:t>NA</w:t>
            </w:r>
          </w:p>
        </w:tc>
        <w:tc>
          <w:tcPr>
            <w:tcW w:w="821" w:type="dxa"/>
          </w:tcPr>
          <w:p w14:paraId="338F9811" w14:textId="77777777" w:rsidR="00206019" w:rsidRPr="00C70209" w:rsidRDefault="00206019" w:rsidP="005407AD">
            <w:pPr>
              <w:pStyle w:val="T-ABCD"/>
            </w:pPr>
            <w:r w:rsidRPr="00C70209">
              <w:sym w:font="Symbol" w:char="F0D6"/>
            </w:r>
            <w:r w:rsidRPr="00C70209">
              <w:sym w:font="Symbol" w:char="F0D6"/>
            </w:r>
          </w:p>
        </w:tc>
        <w:tc>
          <w:tcPr>
            <w:tcW w:w="821" w:type="dxa"/>
          </w:tcPr>
          <w:p w14:paraId="26C9945A" w14:textId="77777777" w:rsidR="00206019" w:rsidRPr="00C70209" w:rsidRDefault="00206019" w:rsidP="005407AD">
            <w:pPr>
              <w:pStyle w:val="T-ABCD"/>
            </w:pPr>
            <w:r w:rsidRPr="00C70209">
              <w:sym w:font="Symbol" w:char="F0D6"/>
            </w:r>
          </w:p>
        </w:tc>
      </w:tr>
      <w:tr w:rsidR="00206019" w:rsidRPr="00C70209" w14:paraId="73CCD34C" w14:textId="77777777" w:rsidTr="005407AD">
        <w:trPr>
          <w:cantSplit/>
        </w:trPr>
        <w:tc>
          <w:tcPr>
            <w:tcW w:w="851" w:type="dxa"/>
          </w:tcPr>
          <w:p w14:paraId="0B4B361F" w14:textId="77777777" w:rsidR="00206019" w:rsidRPr="00C70209" w:rsidRDefault="00206019" w:rsidP="00206019">
            <w:pPr>
              <w:pStyle w:val="Tabletextnoindent"/>
              <w:keepNext w:val="0"/>
              <w:numPr>
                <w:ilvl w:val="0"/>
                <w:numId w:val="48"/>
              </w:numPr>
              <w:ind w:left="357" w:hanging="357"/>
            </w:pPr>
          </w:p>
        </w:tc>
        <w:tc>
          <w:tcPr>
            <w:tcW w:w="3750" w:type="dxa"/>
          </w:tcPr>
          <w:p w14:paraId="5F680785" w14:textId="77777777" w:rsidR="00206019" w:rsidRPr="00C70209" w:rsidRDefault="00206019" w:rsidP="005407AD">
            <w:pPr>
              <w:pStyle w:val="ES-table"/>
            </w:pPr>
            <w:r w:rsidRPr="00C70209">
              <w:t>In paediatric patients with acute leukaemia, the effect of a prophylactic platelet transfusion strategy compared with platelet transfusion in response to bleeding on transfusion-related serious adverse events is unknown.</w:t>
            </w:r>
          </w:p>
        </w:tc>
        <w:tc>
          <w:tcPr>
            <w:tcW w:w="820" w:type="dxa"/>
          </w:tcPr>
          <w:p w14:paraId="34F5655D" w14:textId="77777777" w:rsidR="00206019" w:rsidRPr="00C70209" w:rsidRDefault="00206019" w:rsidP="005407AD">
            <w:pPr>
              <w:pStyle w:val="T-ABCD"/>
            </w:pPr>
            <w:r w:rsidRPr="00C70209">
              <w:t>NA</w:t>
            </w:r>
          </w:p>
        </w:tc>
        <w:tc>
          <w:tcPr>
            <w:tcW w:w="821" w:type="dxa"/>
          </w:tcPr>
          <w:p w14:paraId="453E77C7" w14:textId="77777777" w:rsidR="00206019" w:rsidRPr="00C70209" w:rsidRDefault="00206019" w:rsidP="005407AD">
            <w:pPr>
              <w:pStyle w:val="T-ABCD"/>
            </w:pPr>
            <w:r w:rsidRPr="00C70209">
              <w:t>NA</w:t>
            </w:r>
          </w:p>
        </w:tc>
        <w:tc>
          <w:tcPr>
            <w:tcW w:w="821" w:type="dxa"/>
          </w:tcPr>
          <w:p w14:paraId="0885E2B7" w14:textId="77777777" w:rsidR="00206019" w:rsidRPr="00C70209" w:rsidRDefault="00206019" w:rsidP="005407AD">
            <w:pPr>
              <w:pStyle w:val="T-ABCD"/>
            </w:pPr>
            <w:r w:rsidRPr="00C70209">
              <w:t>NA</w:t>
            </w:r>
          </w:p>
        </w:tc>
        <w:tc>
          <w:tcPr>
            <w:tcW w:w="821" w:type="dxa"/>
          </w:tcPr>
          <w:p w14:paraId="13573CA8" w14:textId="77777777" w:rsidR="00206019" w:rsidRPr="00C70209" w:rsidRDefault="00206019" w:rsidP="005407AD">
            <w:pPr>
              <w:pStyle w:val="T-ABCD"/>
            </w:pPr>
            <w:r w:rsidRPr="00C70209">
              <w:t>NA</w:t>
            </w:r>
          </w:p>
        </w:tc>
        <w:tc>
          <w:tcPr>
            <w:tcW w:w="821" w:type="dxa"/>
          </w:tcPr>
          <w:p w14:paraId="14BEB906" w14:textId="77777777" w:rsidR="00206019" w:rsidRPr="00C70209" w:rsidRDefault="00206019" w:rsidP="005407AD">
            <w:pPr>
              <w:pStyle w:val="T-ABCD"/>
            </w:pPr>
            <w:r w:rsidRPr="00C70209">
              <w:t xml:space="preserve">NA </w:t>
            </w:r>
          </w:p>
        </w:tc>
      </w:tr>
      <w:tr w:rsidR="00206019" w:rsidRPr="00C70209" w14:paraId="4A4C4200" w14:textId="77777777" w:rsidTr="005407AD">
        <w:trPr>
          <w:cantSplit/>
        </w:trPr>
        <w:tc>
          <w:tcPr>
            <w:tcW w:w="851" w:type="dxa"/>
          </w:tcPr>
          <w:p w14:paraId="13D30CB0" w14:textId="77777777" w:rsidR="00206019" w:rsidRPr="00C70209" w:rsidRDefault="00206019" w:rsidP="00206019">
            <w:pPr>
              <w:pStyle w:val="Tabletextnoindent"/>
              <w:keepNext w:val="0"/>
              <w:numPr>
                <w:ilvl w:val="0"/>
                <w:numId w:val="48"/>
              </w:numPr>
              <w:ind w:left="357" w:hanging="357"/>
            </w:pPr>
          </w:p>
        </w:tc>
        <w:tc>
          <w:tcPr>
            <w:tcW w:w="3750" w:type="dxa"/>
          </w:tcPr>
          <w:p w14:paraId="229A7C01" w14:textId="77777777" w:rsidR="00206019" w:rsidRPr="00C70209" w:rsidRDefault="00206019" w:rsidP="005407AD">
            <w:pPr>
              <w:pStyle w:val="ES-table"/>
            </w:pPr>
            <w:r w:rsidRPr="00C70209">
              <w:t>In paediatric patients with acute leukaemia, the effect of a prophylactic platelet transfusion strategy compared with platelet transfusion</w:t>
            </w:r>
            <w:r w:rsidRPr="00C70209" w:rsidDel="00583044">
              <w:t xml:space="preserve"> </w:t>
            </w:r>
            <w:r w:rsidRPr="00C70209">
              <w:t>in response to bleeding on the incidence of platelet transfusions is uncertain.</w:t>
            </w:r>
          </w:p>
          <w:p w14:paraId="1B93F175" w14:textId="77777777" w:rsidR="00206019" w:rsidRPr="00C70209" w:rsidRDefault="00206019" w:rsidP="005407AD">
            <w:pPr>
              <w:pStyle w:val="ES-notes"/>
            </w:pPr>
            <w:r w:rsidRPr="00C70209">
              <w:t>(See evidence matrix D3.I in Volume 2 of the technical report.)</w:t>
            </w:r>
          </w:p>
        </w:tc>
        <w:tc>
          <w:tcPr>
            <w:tcW w:w="820" w:type="dxa"/>
          </w:tcPr>
          <w:p w14:paraId="15A2C6BC" w14:textId="77777777" w:rsidR="00206019" w:rsidRPr="00C70209" w:rsidRDefault="00206019" w:rsidP="005407AD">
            <w:pPr>
              <w:pStyle w:val="T-ABCD"/>
            </w:pPr>
            <w:r w:rsidRPr="00C70209">
              <w:t>X</w:t>
            </w:r>
          </w:p>
        </w:tc>
        <w:tc>
          <w:tcPr>
            <w:tcW w:w="821" w:type="dxa"/>
          </w:tcPr>
          <w:p w14:paraId="20AEDABD" w14:textId="77777777" w:rsidR="00206019" w:rsidRPr="00C70209" w:rsidRDefault="00206019" w:rsidP="005407AD">
            <w:pPr>
              <w:pStyle w:val="T-ABCD"/>
            </w:pPr>
            <w:r w:rsidRPr="00C70209">
              <w:t>NA</w:t>
            </w:r>
          </w:p>
        </w:tc>
        <w:tc>
          <w:tcPr>
            <w:tcW w:w="821" w:type="dxa"/>
          </w:tcPr>
          <w:p w14:paraId="6F0A403A" w14:textId="77777777" w:rsidR="00206019" w:rsidRPr="00C70209" w:rsidRDefault="00206019" w:rsidP="005407AD">
            <w:pPr>
              <w:pStyle w:val="T-ABCD"/>
            </w:pPr>
            <w:r w:rsidRPr="00C70209">
              <w:t>NA</w:t>
            </w:r>
          </w:p>
        </w:tc>
        <w:tc>
          <w:tcPr>
            <w:tcW w:w="821" w:type="dxa"/>
          </w:tcPr>
          <w:p w14:paraId="774EDA6B" w14:textId="77777777" w:rsidR="00206019" w:rsidRPr="00C70209" w:rsidRDefault="00206019" w:rsidP="005407AD">
            <w:pPr>
              <w:pStyle w:val="T-ABCD"/>
            </w:pPr>
            <w:r w:rsidRPr="00C70209">
              <w:sym w:font="Symbol" w:char="F0D6"/>
            </w:r>
            <w:r w:rsidRPr="00C70209">
              <w:sym w:font="Symbol" w:char="F0D6"/>
            </w:r>
          </w:p>
        </w:tc>
        <w:tc>
          <w:tcPr>
            <w:tcW w:w="821" w:type="dxa"/>
          </w:tcPr>
          <w:p w14:paraId="271E23B3" w14:textId="77777777" w:rsidR="00206019" w:rsidRPr="00C70209" w:rsidRDefault="00206019" w:rsidP="005407AD">
            <w:pPr>
              <w:pStyle w:val="T-ABCD"/>
            </w:pPr>
            <w:r w:rsidRPr="00C70209">
              <w:sym w:font="Symbol" w:char="F0D6"/>
            </w:r>
          </w:p>
        </w:tc>
      </w:tr>
      <w:tr w:rsidR="00206019" w:rsidRPr="00C70209" w14:paraId="3281266D" w14:textId="77777777" w:rsidTr="005407AD">
        <w:trPr>
          <w:cantSplit/>
        </w:trPr>
        <w:tc>
          <w:tcPr>
            <w:tcW w:w="851" w:type="dxa"/>
          </w:tcPr>
          <w:p w14:paraId="6A8CC7C6" w14:textId="77777777" w:rsidR="00206019" w:rsidRPr="00C70209" w:rsidRDefault="00206019" w:rsidP="00206019">
            <w:pPr>
              <w:pStyle w:val="Tabletextnoindent"/>
              <w:numPr>
                <w:ilvl w:val="0"/>
                <w:numId w:val="48"/>
              </w:numPr>
              <w:ind w:left="357" w:hanging="357"/>
            </w:pPr>
          </w:p>
        </w:tc>
        <w:tc>
          <w:tcPr>
            <w:tcW w:w="3750" w:type="dxa"/>
          </w:tcPr>
          <w:p w14:paraId="35D8E59A" w14:textId="77777777" w:rsidR="00206019" w:rsidRPr="00C70209" w:rsidRDefault="00206019" w:rsidP="005407AD">
            <w:pPr>
              <w:pStyle w:val="ES-table"/>
            </w:pPr>
            <w:r w:rsidRPr="00C70209">
              <w:t>In paediatric patients with acute leukaemia, the effect of a prophylactic platelet transfusion strategy compared with platelet transfusion</w:t>
            </w:r>
            <w:r w:rsidRPr="00C70209" w:rsidDel="00583044">
              <w:t xml:space="preserve"> </w:t>
            </w:r>
            <w:r w:rsidRPr="00C70209">
              <w:t>in response to bleeding on the incidence of RBC transfusions is unknown.</w:t>
            </w:r>
          </w:p>
        </w:tc>
        <w:tc>
          <w:tcPr>
            <w:tcW w:w="820" w:type="dxa"/>
          </w:tcPr>
          <w:p w14:paraId="5CED0349" w14:textId="77777777" w:rsidR="00206019" w:rsidRPr="00C70209" w:rsidRDefault="00206019" w:rsidP="005407AD">
            <w:pPr>
              <w:pStyle w:val="T-ABCD"/>
            </w:pPr>
            <w:r w:rsidRPr="00C70209">
              <w:t>NA</w:t>
            </w:r>
          </w:p>
        </w:tc>
        <w:tc>
          <w:tcPr>
            <w:tcW w:w="821" w:type="dxa"/>
          </w:tcPr>
          <w:p w14:paraId="0BA3E628" w14:textId="77777777" w:rsidR="00206019" w:rsidRPr="00C70209" w:rsidRDefault="00206019" w:rsidP="005407AD">
            <w:pPr>
              <w:pStyle w:val="T-ABCD"/>
            </w:pPr>
            <w:r w:rsidRPr="00C70209">
              <w:t>NA</w:t>
            </w:r>
          </w:p>
        </w:tc>
        <w:tc>
          <w:tcPr>
            <w:tcW w:w="821" w:type="dxa"/>
          </w:tcPr>
          <w:p w14:paraId="29C14FD2" w14:textId="77777777" w:rsidR="00206019" w:rsidRPr="00C70209" w:rsidRDefault="00206019" w:rsidP="005407AD">
            <w:pPr>
              <w:pStyle w:val="T-ABCD"/>
            </w:pPr>
            <w:r w:rsidRPr="00C70209">
              <w:t>NA</w:t>
            </w:r>
          </w:p>
        </w:tc>
        <w:tc>
          <w:tcPr>
            <w:tcW w:w="821" w:type="dxa"/>
          </w:tcPr>
          <w:p w14:paraId="781FE31C" w14:textId="77777777" w:rsidR="00206019" w:rsidRPr="00C70209" w:rsidRDefault="00206019" w:rsidP="005407AD">
            <w:pPr>
              <w:pStyle w:val="T-ABCD"/>
            </w:pPr>
            <w:r w:rsidRPr="00C70209">
              <w:t>NA</w:t>
            </w:r>
          </w:p>
        </w:tc>
        <w:tc>
          <w:tcPr>
            <w:tcW w:w="821" w:type="dxa"/>
          </w:tcPr>
          <w:p w14:paraId="7A588F5F" w14:textId="77777777" w:rsidR="00206019" w:rsidRPr="00C70209" w:rsidRDefault="00206019" w:rsidP="005407AD">
            <w:pPr>
              <w:pStyle w:val="T-ABCD"/>
            </w:pPr>
            <w:r w:rsidRPr="00C70209">
              <w:t xml:space="preserve">NA </w:t>
            </w:r>
          </w:p>
        </w:tc>
      </w:tr>
      <w:tr w:rsidR="00206019" w:rsidRPr="00C70209" w14:paraId="6F3B8C81" w14:textId="77777777" w:rsidTr="005407AD">
        <w:trPr>
          <w:cantSplit/>
        </w:trPr>
        <w:tc>
          <w:tcPr>
            <w:tcW w:w="851" w:type="dxa"/>
          </w:tcPr>
          <w:p w14:paraId="1FABE144" w14:textId="77777777" w:rsidR="00206019" w:rsidRPr="00C70209" w:rsidRDefault="00206019" w:rsidP="00206019">
            <w:pPr>
              <w:pStyle w:val="Tabletextnoindent"/>
              <w:numPr>
                <w:ilvl w:val="0"/>
                <w:numId w:val="48"/>
              </w:numPr>
              <w:ind w:left="357" w:hanging="357"/>
            </w:pPr>
          </w:p>
        </w:tc>
        <w:tc>
          <w:tcPr>
            <w:tcW w:w="3750" w:type="dxa"/>
          </w:tcPr>
          <w:p w14:paraId="1FEDB3FD" w14:textId="77777777" w:rsidR="00206019" w:rsidRPr="00C70209" w:rsidRDefault="00206019" w:rsidP="005407AD">
            <w:pPr>
              <w:pStyle w:val="ES-table"/>
            </w:pPr>
            <w:r w:rsidRPr="00C70209">
              <w:t>In paediatric patients with acute leukaemia, the effect of a prophylactic platelet transfusion strategy compared with platelet transfusion in response to bleeding on transfusion volume is unknown.</w:t>
            </w:r>
          </w:p>
        </w:tc>
        <w:tc>
          <w:tcPr>
            <w:tcW w:w="820" w:type="dxa"/>
          </w:tcPr>
          <w:p w14:paraId="7D1EB2EB" w14:textId="77777777" w:rsidR="00206019" w:rsidRPr="00C70209" w:rsidRDefault="00206019" w:rsidP="005407AD">
            <w:pPr>
              <w:pStyle w:val="T-ABCD"/>
            </w:pPr>
            <w:r w:rsidRPr="00C70209">
              <w:t>NA</w:t>
            </w:r>
          </w:p>
        </w:tc>
        <w:tc>
          <w:tcPr>
            <w:tcW w:w="821" w:type="dxa"/>
          </w:tcPr>
          <w:p w14:paraId="1DC2E28D" w14:textId="77777777" w:rsidR="00206019" w:rsidRPr="00C70209" w:rsidRDefault="00206019" w:rsidP="005407AD">
            <w:pPr>
              <w:pStyle w:val="T-ABCD"/>
            </w:pPr>
            <w:r w:rsidRPr="00C70209">
              <w:t>NA</w:t>
            </w:r>
          </w:p>
        </w:tc>
        <w:tc>
          <w:tcPr>
            <w:tcW w:w="821" w:type="dxa"/>
          </w:tcPr>
          <w:p w14:paraId="5879F464" w14:textId="77777777" w:rsidR="00206019" w:rsidRPr="00C70209" w:rsidRDefault="00206019" w:rsidP="005407AD">
            <w:pPr>
              <w:pStyle w:val="T-ABCD"/>
            </w:pPr>
            <w:r w:rsidRPr="00C70209">
              <w:t>NA</w:t>
            </w:r>
          </w:p>
        </w:tc>
        <w:tc>
          <w:tcPr>
            <w:tcW w:w="821" w:type="dxa"/>
          </w:tcPr>
          <w:p w14:paraId="59A190DF" w14:textId="77777777" w:rsidR="00206019" w:rsidRPr="00C70209" w:rsidRDefault="00206019" w:rsidP="005407AD">
            <w:pPr>
              <w:pStyle w:val="T-ABCD"/>
            </w:pPr>
            <w:r w:rsidRPr="00C70209">
              <w:t>NA</w:t>
            </w:r>
          </w:p>
        </w:tc>
        <w:tc>
          <w:tcPr>
            <w:tcW w:w="821" w:type="dxa"/>
          </w:tcPr>
          <w:p w14:paraId="263F8E1C" w14:textId="77777777" w:rsidR="00206019" w:rsidRPr="00C70209" w:rsidRDefault="00206019" w:rsidP="005407AD">
            <w:pPr>
              <w:pStyle w:val="T-ABCD"/>
            </w:pPr>
            <w:r w:rsidRPr="00C70209">
              <w:t xml:space="preserve">NA </w:t>
            </w:r>
          </w:p>
        </w:tc>
      </w:tr>
      <w:tr w:rsidR="00206019" w:rsidRPr="00C70209" w14:paraId="12D7B357" w14:textId="77777777" w:rsidTr="005407AD">
        <w:trPr>
          <w:cantSplit/>
        </w:trPr>
        <w:tc>
          <w:tcPr>
            <w:tcW w:w="8705" w:type="dxa"/>
            <w:gridSpan w:val="7"/>
          </w:tcPr>
          <w:p w14:paraId="5A8A23E0" w14:textId="62600A1C" w:rsidR="00206019" w:rsidRPr="00C70209" w:rsidRDefault="00206019" w:rsidP="005407AD">
            <w:pPr>
              <w:pStyle w:val="ES-notes"/>
            </w:pPr>
            <w:r w:rsidRPr="00C70209">
              <w:t>ES, evidence statement; RBC, red blood cell</w:t>
            </w:r>
          </w:p>
          <w:p w14:paraId="008F41B0"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807BF22" w14:textId="77777777" w:rsidR="00206019" w:rsidRPr="00C70209" w:rsidRDefault="00206019" w:rsidP="005407AD">
      <w:pPr>
        <w:pStyle w:val="BodyText"/>
        <w:rPr>
          <w:lang w:eastAsia="en-GB"/>
        </w:rPr>
      </w:pPr>
    </w:p>
    <w:p w14:paraId="5C3C7F56" w14:textId="77777777" w:rsidR="00206019" w:rsidRPr="00C70209" w:rsidRDefault="00206019" w:rsidP="005407AD">
      <w:pPr>
        <w:pStyle w:val="Heading5"/>
        <w:rPr>
          <w:lang w:val="en-AU"/>
        </w:rPr>
      </w:pPr>
      <w:r w:rsidRPr="00C70209">
        <w:rPr>
          <w:lang w:val="en-AU"/>
        </w:rPr>
        <w:t>Summary of evidence</w:t>
      </w:r>
    </w:p>
    <w:p w14:paraId="17EDF1C4" w14:textId="77777777" w:rsidR="00206019" w:rsidRPr="00C70209" w:rsidRDefault="00206019" w:rsidP="005407AD">
      <w:pPr>
        <w:pStyle w:val="Heading6"/>
      </w:pPr>
      <w:r w:rsidRPr="00C70209">
        <w:t>Level I evidence</w:t>
      </w:r>
    </w:p>
    <w:p w14:paraId="1E60B8C8" w14:textId="691F5F13" w:rsidR="00206019" w:rsidRPr="00C70209" w:rsidRDefault="00206019" w:rsidP="005407AD">
      <w:pPr>
        <w:pStyle w:val="BodyText"/>
      </w:pPr>
      <w:r w:rsidRPr="00C70209">
        <w:t xml:space="preserve">The systematic review and hand-searching process identified one Level I study (Estcourt 2012) that examined the safety and effectiveness of platelet transfusions in neonatal and paediatric patients with cancer </w:t>
      </w:r>
      <w:r w:rsidRPr="00C70209">
        <w:rPr>
          <w:lang w:eastAsia="en-GB"/>
        </w:rPr>
        <w:t xml:space="preserve">(see </w:t>
      </w:r>
      <w:r w:rsidRPr="00C70209">
        <w:rPr>
          <w:b/>
        </w:rPr>
        <w:t>Appendix C, Volume 2</w:t>
      </w:r>
      <w:r w:rsidRPr="00C70209">
        <w:rPr>
          <w:lang w:eastAsia="en-GB"/>
        </w:rPr>
        <w:t>)</w:t>
      </w:r>
      <w:r w:rsidRPr="00C70209">
        <w:t xml:space="preserve">. </w:t>
      </w:r>
      <w:r w:rsidRPr="00C70209">
        <w:rPr>
          <w:b/>
        </w:rPr>
        <w:fldChar w:fldCharType="begin"/>
      </w:r>
      <w:r w:rsidRPr="00C70209">
        <w:rPr>
          <w:b/>
        </w:rPr>
        <w:instrText xml:space="preserve"> REF _Ref420497639 \h  \* MERGEFORMAT </w:instrText>
      </w:r>
      <w:r w:rsidRPr="00C70209">
        <w:rPr>
          <w:b/>
        </w:rPr>
      </w:r>
      <w:r w:rsidRPr="00C70209">
        <w:rPr>
          <w:b/>
        </w:rPr>
        <w:fldChar w:fldCharType="separate"/>
      </w:r>
      <w:r w:rsidR="000F7A9B" w:rsidRPr="000F7A9B">
        <w:rPr>
          <w:b/>
        </w:rPr>
        <w:t>Table 3.3.10</w:t>
      </w:r>
      <w:r w:rsidRPr="00C70209">
        <w:rPr>
          <w:b/>
        </w:rPr>
        <w:fldChar w:fldCharType="end"/>
      </w:r>
      <w:r w:rsidRPr="00C70209">
        <w:t xml:space="preserve"> summarises the main characteristics of this review.</w:t>
      </w:r>
    </w:p>
    <w:p w14:paraId="7F9D9C8E" w14:textId="1970C504" w:rsidR="00206019" w:rsidRPr="00C70209" w:rsidRDefault="00206019" w:rsidP="005407AD">
      <w:pPr>
        <w:pStyle w:val="BodyText"/>
      </w:pPr>
      <w:r w:rsidRPr="00C70209">
        <w:t>Estcourt (2012) was a good-quality Cochrane review of RCTs that examined the use of platelet transfusion for the prevention of bleeding in patients of all ages with haematological disorders receiving treatment with myelosuppressive chemotherapy and/or stem cell transplantation. Of the 13 included studies, two were conducted in paediatric populations (Murphy 1982, Roy 1973) and involved children hospitalised with previously untreated acute myeloid leukaemia (AML) or acute lymphoblastic leukaemia (ALL). The study by Roy (1973) did not meet our inclusion criteria because it compared two different doses of prophylactic platelet transfusions. Three studies were conducted in both adults and children (Diedrich 2005, Sensebe 2004, Slichter 2010); however, results were pooled for both age groups.</w:t>
      </w:r>
    </w:p>
    <w:p w14:paraId="5C8BF3DD" w14:textId="04E62058" w:rsidR="00206019" w:rsidRPr="00C70209" w:rsidRDefault="00206019" w:rsidP="005407AD">
      <w:pPr>
        <w:pStyle w:val="BodyText"/>
        <w:rPr>
          <w:lang w:eastAsia="en-GB"/>
        </w:rPr>
      </w:pPr>
      <w:r w:rsidRPr="00C70209">
        <w:t>The RCT by Murphy</w:t>
      </w:r>
      <w:r w:rsidRPr="00C70209">
        <w:rPr>
          <w:lang w:eastAsia="en-GB"/>
        </w:rPr>
        <w:t xml:space="preserve"> (1982) was conducted in a single centre in the USA and investigated the effect of therapeutic platelet transfusions (administered only in presence of bleeding) compared with a prophylactic platelet transfusion PPT (administered to maintain platelet count above 20 x10</w:t>
      </w:r>
      <w:r w:rsidRPr="00C70209">
        <w:rPr>
          <w:vertAlign w:val="superscript"/>
          <w:lang w:eastAsia="en-GB"/>
        </w:rPr>
        <w:t>9</w:t>
      </w:r>
      <w:r w:rsidRPr="00C70209">
        <w:rPr>
          <w:lang w:eastAsia="en-GB"/>
        </w:rPr>
        <w:t xml:space="preserve">/L) on mortality, all causes and from bleeding. The study was assessed by Estcourt (2012) to be of unclear risk of bias as no description of the method of random allocation was provided. Details for allocation concealment and blinding (patient, clinician or assessor) were not reported and </w:t>
      </w:r>
      <w:r w:rsidR="00060497" w:rsidRPr="00C70209">
        <w:rPr>
          <w:lang w:eastAsia="en-GB"/>
        </w:rPr>
        <w:t>loss to follow-up and outcome data was</w:t>
      </w:r>
      <w:r w:rsidRPr="00C70209">
        <w:rPr>
          <w:lang w:eastAsia="en-GB"/>
        </w:rPr>
        <w:t xml:space="preserve"> not reported. Primary (survival) outcomes were reported. The review authors noted high risk of bias for selective reporting and ‘</w:t>
      </w:r>
      <w:r w:rsidRPr="00C70209">
        <w:rPr>
          <w:i/>
          <w:szCs w:val="18"/>
        </w:rPr>
        <w:t>poorly backed up statements</w:t>
      </w:r>
      <w:r w:rsidRPr="00C70209">
        <w:rPr>
          <w:szCs w:val="18"/>
        </w:rPr>
        <w:t>’</w:t>
      </w:r>
      <w:r w:rsidRPr="00C70209">
        <w:rPr>
          <w:i/>
          <w:szCs w:val="18"/>
        </w:rPr>
        <w:t>.</w:t>
      </w:r>
    </w:p>
    <w:p w14:paraId="00173DEE" w14:textId="77777777" w:rsidR="00206019" w:rsidRPr="00C70209" w:rsidRDefault="00206019" w:rsidP="005407AD">
      <w:pPr>
        <w:pStyle w:val="Caption"/>
        <w:ind w:left="2160" w:hanging="1440"/>
      </w:pPr>
      <w:bookmarkStart w:id="685" w:name="_Ref420497639"/>
      <w:bookmarkStart w:id="686" w:name="_Toc427747167"/>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0</w:t>
      </w:r>
      <w:r w:rsidRPr="00C70209">
        <w:fldChar w:fldCharType="end"/>
      </w:r>
      <w:bookmarkEnd w:id="685"/>
      <w:r w:rsidRPr="00C70209">
        <w:rPr>
          <w:b w:val="0"/>
        </w:rPr>
        <w:tab/>
      </w:r>
      <w:r w:rsidRPr="00C70209">
        <w:t>Characteristics and quality of Level I evidence – platelet transfusion in neonatal and paediatric patients with cancer</w:t>
      </w:r>
      <w:bookmarkEnd w:id="686"/>
    </w:p>
    <w:tbl>
      <w:tblPr>
        <w:tblW w:w="8495" w:type="dxa"/>
        <w:tblInd w:w="816" w:type="dxa"/>
        <w:tblLayout w:type="fixed"/>
        <w:tblLook w:val="0000" w:firstRow="0" w:lastRow="0" w:firstColumn="0" w:lastColumn="0" w:noHBand="0" w:noVBand="0"/>
      </w:tblPr>
      <w:tblGrid>
        <w:gridCol w:w="1347"/>
        <w:gridCol w:w="1347"/>
        <w:gridCol w:w="1933"/>
        <w:gridCol w:w="1934"/>
        <w:gridCol w:w="1934"/>
      </w:tblGrid>
      <w:tr w:rsidR="00206019" w:rsidRPr="00C70209" w14:paraId="5E86AB35" w14:textId="77777777" w:rsidTr="005407AD">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16AF825E" w14:textId="77777777" w:rsidR="00206019" w:rsidRPr="00C70209" w:rsidRDefault="00206019" w:rsidP="005407AD">
            <w:pPr>
              <w:pStyle w:val="TableH2"/>
            </w:pPr>
            <w:r w:rsidRPr="00C70209">
              <w:t>Study ID</w:t>
            </w:r>
          </w:p>
        </w:tc>
        <w:tc>
          <w:tcPr>
            <w:tcW w:w="1347" w:type="dxa"/>
            <w:tcBorders>
              <w:top w:val="single" w:sz="4" w:space="0" w:color="auto"/>
              <w:left w:val="nil"/>
              <w:bottom w:val="single" w:sz="4" w:space="0" w:color="auto"/>
              <w:right w:val="single" w:sz="4" w:space="0" w:color="auto"/>
            </w:tcBorders>
            <w:shd w:val="clear" w:color="auto" w:fill="auto"/>
          </w:tcPr>
          <w:p w14:paraId="66291EBF" w14:textId="77777777" w:rsidR="00206019" w:rsidRPr="00C70209" w:rsidRDefault="00206019" w:rsidP="005407AD">
            <w:pPr>
              <w:pStyle w:val="TableH2"/>
            </w:pPr>
            <w:r w:rsidRPr="00C70209">
              <w:t>Study type</w:t>
            </w:r>
            <w:r w:rsidRPr="00C70209">
              <w:br/>
            </w:r>
            <w:r w:rsidRPr="00C70209">
              <w:rPr>
                <w:i/>
              </w:rPr>
              <w:t>Study quality</w:t>
            </w:r>
          </w:p>
        </w:tc>
        <w:tc>
          <w:tcPr>
            <w:tcW w:w="1933" w:type="dxa"/>
            <w:tcBorders>
              <w:top w:val="single" w:sz="4" w:space="0" w:color="auto"/>
              <w:left w:val="nil"/>
              <w:bottom w:val="single" w:sz="4" w:space="0" w:color="auto"/>
              <w:right w:val="single" w:sz="4" w:space="0" w:color="auto"/>
            </w:tcBorders>
            <w:shd w:val="clear" w:color="auto" w:fill="auto"/>
          </w:tcPr>
          <w:p w14:paraId="528D81A3" w14:textId="77777777" w:rsidR="00206019" w:rsidRPr="00C70209" w:rsidRDefault="00206019" w:rsidP="005407AD">
            <w:pPr>
              <w:pStyle w:val="TableH2"/>
            </w:pPr>
            <w:r w:rsidRPr="00C70209">
              <w:t>Population</w:t>
            </w:r>
          </w:p>
          <w:p w14:paraId="19B32255" w14:textId="77777777" w:rsidR="00206019" w:rsidRPr="00C70209" w:rsidRDefault="00206019" w:rsidP="005407AD">
            <w:pPr>
              <w:pStyle w:val="TableH2"/>
            </w:pPr>
            <w:r w:rsidRPr="00C70209">
              <w:t>N</w:t>
            </w:r>
          </w:p>
        </w:tc>
        <w:tc>
          <w:tcPr>
            <w:tcW w:w="1934" w:type="dxa"/>
            <w:tcBorders>
              <w:top w:val="single" w:sz="4" w:space="0" w:color="auto"/>
              <w:left w:val="nil"/>
              <w:bottom w:val="single" w:sz="4" w:space="0" w:color="auto"/>
              <w:right w:val="single" w:sz="4" w:space="0" w:color="auto"/>
            </w:tcBorders>
            <w:shd w:val="clear" w:color="auto" w:fill="auto"/>
          </w:tcPr>
          <w:p w14:paraId="0838E1BC" w14:textId="77777777" w:rsidR="00206019" w:rsidRPr="00C70209" w:rsidRDefault="00206019" w:rsidP="005407AD">
            <w:pPr>
              <w:pStyle w:val="TableH2"/>
            </w:pPr>
            <w:r w:rsidRPr="00C70209">
              <w:t>Comparison</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0938AE62" w14:textId="77777777" w:rsidR="00206019" w:rsidRPr="00C70209" w:rsidRDefault="00206019" w:rsidP="005407AD">
            <w:pPr>
              <w:pStyle w:val="TableH2"/>
            </w:pPr>
            <w:r w:rsidRPr="00C70209">
              <w:t>Outcomes</w:t>
            </w:r>
          </w:p>
        </w:tc>
      </w:tr>
      <w:tr w:rsidR="00206019" w:rsidRPr="00C70209" w14:paraId="6FD2033F" w14:textId="77777777" w:rsidTr="005407AD">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6F6306A3" w14:textId="18E5E6EB" w:rsidR="00206019" w:rsidRPr="00C70209" w:rsidRDefault="00206019" w:rsidP="000E261C">
            <w:pPr>
              <w:pStyle w:val="Tabletext"/>
            </w:pPr>
            <w:r w:rsidRPr="00C70209">
              <w:t>Estcourt (2012)</w:t>
            </w:r>
            <w:r w:rsidRPr="00C70209">
              <w:fldChar w:fldCharType="begin"/>
            </w:r>
            <w:r w:rsidR="000E261C">
              <w:instrText xml:space="preserve"> ADDIN EN.CITE &lt;EndNote&gt;&lt;Cite&gt;&lt;Author&gt;Estcourt&lt;/Author&gt;&lt;Year&gt;2012&lt;/Year&gt;&lt;RecNum&gt;134&lt;/RecNum&gt;&lt;DisplayText&gt;&lt;style face="superscript"&gt;296&lt;/style&gt;&lt;/DisplayText&gt;&lt;record&gt;&lt;rec-number&gt;134&lt;/rec-number&gt;&lt;foreign-keys&gt;&lt;key app="EN" db-id="9edve2wadsavt5ewavaxtda4f2tavzvts9ee" timestamp="1426550421"&gt;134&lt;/key&gt;&lt;/foreign-keys&gt;&lt;ref-type name="Journal Article"&gt;17&lt;/ref-type&gt;&lt;contributors&gt;&lt;authors&gt;&lt;author&gt;Estcourt, Lise&lt;/author&gt;&lt;author&gt;Stanworth, Simon&lt;/author&gt;&lt;author&gt;Doree, Carolyn&lt;/author&gt;&lt;author&gt;Hopewell, Sally&lt;/author&gt;&lt;author&gt;Murphy, Michael F.&lt;/author&gt;&lt;author&gt;Tinmouth, Alan&lt;/author&gt;&lt;author&gt;Heddle, Nancy&lt;/author&gt;&lt;/authors&gt;&lt;/contributors&gt;&lt;titles&gt;&lt;title&gt;Prophylactic platelet transfusion for prevention of bleeding in patients with haematological disorders after chemotherapy and stem cell transplantation&lt;/title&gt;&lt;secondary-title&gt;Cochrane Database of Systematic Reviews&lt;/secondary-title&gt;&lt;/titles&gt;&lt;periodical&gt;&lt;full-title&gt;Cochrane Database of Systematic Reviews&lt;/full-title&gt;&lt;abbr-1&gt;Cochrane Database Syst. Rev.&lt;/abbr-1&gt;&lt;/periodical&gt;&lt;volume&gt;16&lt;/volume&gt;&lt;number&gt;5&lt;/number&gt;&lt;keywords&gt;&lt;keyword&gt;Cochrane Reviews&lt;/keyword&gt;&lt;keyword&gt;Cochrane12Mar14&lt;/keyword&gt;&lt;/keywords&gt;&lt;dates&gt;&lt;year&gt;2012&lt;/year&gt;&lt;pub-dates&gt;&lt;date&gt;May&lt;/date&gt;&lt;/pub-dates&gt;&lt;/dates&gt;&lt;urls&gt;&lt;related-urls&gt;&lt;url&gt;http://www.ncbi.nlm.nih.gov/pubmed/22592695&lt;/url&gt;&lt;/related-urls&gt;&lt;/urls&gt;&lt;access-date&gt;13 April 2015&lt;/access-date&gt;&lt;/record&gt;&lt;/Cite&gt;&lt;/EndNote&gt;</w:instrText>
            </w:r>
            <w:r w:rsidRPr="00C70209">
              <w:fldChar w:fldCharType="separate"/>
            </w:r>
            <w:r w:rsidR="000E261C" w:rsidRPr="000E261C">
              <w:rPr>
                <w:noProof/>
                <w:vertAlign w:val="superscript"/>
              </w:rPr>
              <w:t>296</w:t>
            </w:r>
            <w:r w:rsidRPr="00C70209">
              <w:fldChar w:fldCharType="end"/>
            </w:r>
          </w:p>
        </w:tc>
        <w:tc>
          <w:tcPr>
            <w:tcW w:w="1347" w:type="dxa"/>
            <w:tcBorders>
              <w:top w:val="single" w:sz="4" w:space="0" w:color="auto"/>
              <w:left w:val="nil"/>
              <w:bottom w:val="single" w:sz="4" w:space="0" w:color="auto"/>
              <w:right w:val="single" w:sz="4" w:space="0" w:color="auto"/>
            </w:tcBorders>
            <w:shd w:val="clear" w:color="auto" w:fill="auto"/>
          </w:tcPr>
          <w:p w14:paraId="45029B1E" w14:textId="77777777" w:rsidR="00206019" w:rsidRPr="00C70209" w:rsidRDefault="00206019" w:rsidP="005407AD">
            <w:pPr>
              <w:pStyle w:val="Tabletext"/>
            </w:pPr>
            <w:r w:rsidRPr="00C70209">
              <w:t>Level I</w:t>
            </w:r>
          </w:p>
          <w:p w14:paraId="1005AA23" w14:textId="77777777" w:rsidR="00206019" w:rsidRPr="00C70209" w:rsidRDefault="00206019" w:rsidP="005407AD">
            <w:pPr>
              <w:pStyle w:val="Tabletext"/>
              <w:rPr>
                <w:i/>
              </w:rPr>
            </w:pPr>
            <w:r w:rsidRPr="00C70209">
              <w:rPr>
                <w:i/>
              </w:rPr>
              <w:t>Good</w:t>
            </w:r>
          </w:p>
        </w:tc>
        <w:tc>
          <w:tcPr>
            <w:tcW w:w="1933" w:type="dxa"/>
            <w:tcBorders>
              <w:top w:val="single" w:sz="4" w:space="0" w:color="auto"/>
              <w:left w:val="nil"/>
              <w:bottom w:val="single" w:sz="4" w:space="0" w:color="auto"/>
              <w:right w:val="single" w:sz="4" w:space="0" w:color="auto"/>
            </w:tcBorders>
            <w:shd w:val="clear" w:color="auto" w:fill="auto"/>
          </w:tcPr>
          <w:p w14:paraId="445CCB32" w14:textId="77777777" w:rsidR="00206019" w:rsidRPr="00C70209" w:rsidRDefault="00206019" w:rsidP="005407AD">
            <w:pPr>
              <w:pStyle w:val="Tabletext"/>
            </w:pPr>
            <w:r w:rsidRPr="00C70209">
              <w:t>Children hospitalised with previously untreated AML or ALL</w:t>
            </w:r>
          </w:p>
          <w:p w14:paraId="36EC05C5" w14:textId="77777777" w:rsidR="00206019" w:rsidRPr="00C70209" w:rsidRDefault="00206019" w:rsidP="005407AD">
            <w:pPr>
              <w:pStyle w:val="Tabletext"/>
            </w:pPr>
            <w:r w:rsidRPr="00C70209">
              <w:t>13 RCTs, N=2331</w:t>
            </w:r>
          </w:p>
          <w:p w14:paraId="17A630C8" w14:textId="77777777" w:rsidR="00206019" w:rsidRPr="00C70209" w:rsidRDefault="00206019" w:rsidP="005407AD">
            <w:pPr>
              <w:pStyle w:val="Tabletext"/>
            </w:pPr>
            <w:r w:rsidRPr="00C70209">
              <w:t>Paediatric RCTs</w:t>
            </w:r>
          </w:p>
          <w:p w14:paraId="5DAA36CE" w14:textId="77777777" w:rsidR="00206019" w:rsidRPr="00C70209" w:rsidRDefault="00206019" w:rsidP="005407AD">
            <w:pPr>
              <w:pStyle w:val="Tabletext"/>
            </w:pPr>
            <w:r w:rsidRPr="00C70209">
              <w:t>2 RCTs, N=56</w:t>
            </w:r>
          </w:p>
        </w:tc>
        <w:tc>
          <w:tcPr>
            <w:tcW w:w="1934" w:type="dxa"/>
            <w:tcBorders>
              <w:top w:val="single" w:sz="4" w:space="0" w:color="auto"/>
              <w:left w:val="nil"/>
              <w:bottom w:val="single" w:sz="4" w:space="0" w:color="auto"/>
              <w:right w:val="single" w:sz="4" w:space="0" w:color="auto"/>
            </w:tcBorders>
            <w:shd w:val="clear" w:color="auto" w:fill="auto"/>
          </w:tcPr>
          <w:p w14:paraId="660567FB" w14:textId="77777777" w:rsidR="00206019" w:rsidRPr="00C70209" w:rsidRDefault="00206019" w:rsidP="005407AD">
            <w:pPr>
              <w:pStyle w:val="Tabletext"/>
            </w:pPr>
            <w:r w:rsidRPr="00C70209">
              <w:t>Platelet transfusion versus different platelet transfusion strategy</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7872FEA4" w14:textId="77777777" w:rsidR="00206019" w:rsidRPr="00C70209" w:rsidRDefault="00206019" w:rsidP="005407AD">
            <w:pPr>
              <w:pStyle w:val="Tabletext"/>
            </w:pPr>
            <w:r w:rsidRPr="00C70209">
              <w:t>Mortality</w:t>
            </w:r>
          </w:p>
          <w:p w14:paraId="6E9FE072" w14:textId="77777777" w:rsidR="00206019" w:rsidRPr="00C70209" w:rsidRDefault="00206019" w:rsidP="005407AD">
            <w:pPr>
              <w:pStyle w:val="Tabletext"/>
            </w:pPr>
            <w:r w:rsidRPr="00C70209">
              <w:t>Bleeding events</w:t>
            </w:r>
          </w:p>
          <w:p w14:paraId="067273D2" w14:textId="7B643541" w:rsidR="00206019" w:rsidRPr="00C70209" w:rsidRDefault="00206019" w:rsidP="005407AD">
            <w:pPr>
              <w:pStyle w:val="Tabletext"/>
            </w:pPr>
            <w:r w:rsidRPr="00C70209">
              <w:t xml:space="preserve">Transfusion volume and incidence </w:t>
            </w:r>
          </w:p>
        </w:tc>
      </w:tr>
    </w:tbl>
    <w:p w14:paraId="66D37E6C" w14:textId="217360AA" w:rsidR="00206019" w:rsidRPr="00C70209" w:rsidRDefault="00206019" w:rsidP="005407AD">
      <w:pPr>
        <w:pStyle w:val="TableFigNotes18"/>
      </w:pPr>
      <w:r w:rsidRPr="00C70209">
        <w:t>ALL, acute lymphoblastic leukaemia; AML, acute myeloid leukaemia</w:t>
      </w:r>
    </w:p>
    <w:p w14:paraId="5AA5DCDC" w14:textId="77777777" w:rsidR="00206019" w:rsidRPr="00C70209" w:rsidRDefault="00206019" w:rsidP="005407AD">
      <w:pPr>
        <w:pStyle w:val="Heading6"/>
      </w:pPr>
      <w:r w:rsidRPr="00C70209">
        <w:t>Level II evidence</w:t>
      </w:r>
    </w:p>
    <w:p w14:paraId="2816C5C8" w14:textId="625027E8" w:rsidR="00206019" w:rsidRPr="00C70209" w:rsidRDefault="00206019" w:rsidP="005407AD">
      <w:pPr>
        <w:pStyle w:val="BodyText"/>
        <w:rPr>
          <w:lang w:eastAsia="en-GB"/>
        </w:rPr>
      </w:pPr>
      <w:r w:rsidRPr="00C70209">
        <w:rPr>
          <w:lang w:eastAsia="en-GB"/>
        </w:rPr>
        <w:t>The systematic review and hand-searching process identified no Level II studies that assessed the safety and effectiveness of platelet transfusion in neonatal and paediatric patients with cancer.</w:t>
      </w:r>
    </w:p>
    <w:p w14:paraId="0CAE45AD" w14:textId="77777777" w:rsidR="00206019" w:rsidRPr="00C70209" w:rsidRDefault="00206019" w:rsidP="005407AD">
      <w:pPr>
        <w:pStyle w:val="Heading6"/>
      </w:pPr>
      <w:r w:rsidRPr="00C70209">
        <w:t>Level III evidence</w:t>
      </w:r>
    </w:p>
    <w:p w14:paraId="14B3C449" w14:textId="3817DA6E" w:rsidR="00206019" w:rsidRPr="00C70209" w:rsidRDefault="00206019" w:rsidP="005407AD">
      <w:pPr>
        <w:pStyle w:val="BodyText"/>
      </w:pPr>
      <w:r w:rsidRPr="00C70209">
        <w:rPr>
          <w:lang w:eastAsia="en-GB"/>
        </w:rPr>
        <w:t>The systematic review and hand-searching process identified no Level III studies that assessed the safety and effectiveness of platelet transfusion in neonatal and paediatric patients with cancer.</w:t>
      </w:r>
    </w:p>
    <w:p w14:paraId="4F7DCE1B" w14:textId="77777777" w:rsidR="00206019" w:rsidRPr="00C70209" w:rsidRDefault="00206019">
      <w:pPr>
        <w:spacing w:after="200"/>
        <w:rPr>
          <w:rFonts w:ascii="Arial" w:hAnsi="Arial" w:cs="Arial"/>
          <w:b/>
          <w:bCs/>
          <w:sz w:val="20"/>
          <w:szCs w:val="28"/>
          <w:lang w:eastAsia="en-GB"/>
        </w:rPr>
      </w:pPr>
      <w:r w:rsidRPr="00C70209">
        <w:br w:type="page"/>
      </w:r>
    </w:p>
    <w:p w14:paraId="2858B462" w14:textId="77777777" w:rsidR="00206019" w:rsidRPr="00C70209" w:rsidRDefault="00206019" w:rsidP="005407AD">
      <w:pPr>
        <w:pStyle w:val="Heading5"/>
        <w:rPr>
          <w:lang w:val="en-AU"/>
        </w:rPr>
      </w:pPr>
      <w:r w:rsidRPr="00C70209">
        <w:rPr>
          <w:lang w:val="en-AU"/>
        </w:rPr>
        <w:t>Results</w:t>
      </w:r>
    </w:p>
    <w:p w14:paraId="6E0CCD85" w14:textId="77777777" w:rsidR="00206019" w:rsidRPr="00C70209" w:rsidRDefault="00206019" w:rsidP="005407AD">
      <w:pPr>
        <w:pStyle w:val="Heading6"/>
      </w:pPr>
      <w:r w:rsidRPr="00C70209">
        <w:t>Mortality</w:t>
      </w:r>
    </w:p>
    <w:p w14:paraId="7C3550D0" w14:textId="3335DE95" w:rsidR="00206019" w:rsidRPr="00C70209" w:rsidRDefault="00206019" w:rsidP="005407AD">
      <w:pPr>
        <w:pStyle w:val="BodyText"/>
      </w:pPr>
      <w:r w:rsidRPr="00C70209">
        <w:t>The systematic review and hand-searching process identified one Level I study (Estcourt 2012)</w:t>
      </w:r>
      <w:r w:rsidRPr="00C70209">
        <w:rPr>
          <w:bCs/>
          <w:iCs/>
          <w:lang w:eastAsia="en-GB"/>
        </w:rPr>
        <w:t xml:space="preserve"> that </w:t>
      </w:r>
      <w:r w:rsidRPr="00C70209">
        <w:t xml:space="preserve">assessed the incidence of mortality in neonatal and paediatric patients with cancer who were administered platelets. </w:t>
      </w:r>
      <w:r w:rsidRPr="00C70209">
        <w:fldChar w:fldCharType="begin"/>
      </w:r>
      <w:r w:rsidRPr="00C70209">
        <w:instrText xml:space="preserve"> REF _Ref420497682 \h  \* MERGEFORMAT </w:instrText>
      </w:r>
      <w:r w:rsidRPr="00C70209">
        <w:fldChar w:fldCharType="separate"/>
      </w:r>
      <w:r w:rsidR="000F7A9B" w:rsidRPr="000F7A9B">
        <w:rPr>
          <w:b/>
        </w:rPr>
        <w:t>Table 3.3.11</w:t>
      </w:r>
      <w:r w:rsidRPr="00C70209">
        <w:fldChar w:fldCharType="end"/>
      </w:r>
      <w:r w:rsidRPr="00C70209">
        <w:t xml:space="preserve"> summarises the results from this study.</w:t>
      </w:r>
    </w:p>
    <w:p w14:paraId="246A322D" w14:textId="06237E10" w:rsidR="00206019" w:rsidRPr="00C70209" w:rsidRDefault="00206019" w:rsidP="005407AD">
      <w:pPr>
        <w:pStyle w:val="BodyText"/>
      </w:pPr>
      <w:r w:rsidRPr="00C70209">
        <w:rPr>
          <w:lang w:eastAsia="en-GB"/>
        </w:rPr>
        <w:t>Estcourt (2012) identified one RCT (</w:t>
      </w:r>
      <w:r w:rsidRPr="00C70209">
        <w:rPr>
          <w:bCs/>
          <w:lang w:eastAsia="en-GB"/>
        </w:rPr>
        <w:t xml:space="preserve">Murphy 1982) that </w:t>
      </w:r>
      <w:r w:rsidRPr="00C70209">
        <w:t xml:space="preserve">compared prophylactic and therapeutic platelet transfusion regimes </w:t>
      </w:r>
      <w:r w:rsidRPr="00C70209">
        <w:rPr>
          <w:bCs/>
          <w:lang w:eastAsia="en-GB"/>
        </w:rPr>
        <w:t>in paediatric patients with AML of ALL. The study</w:t>
      </w:r>
      <w:r w:rsidRPr="00C70209">
        <w:t xml:space="preserve"> reported no significant difference in the incidence of all-cause mortality (RR 0.97; CI 0.46, 2.08) or mortality due to bleeding (RR 3.33; CI 0.32, 34.56). The study was not powered to detect differences for this outcome.</w:t>
      </w:r>
    </w:p>
    <w:p w14:paraId="1913B082"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23671BA2" w14:textId="77777777" w:rsidR="00206019" w:rsidRPr="00C70209" w:rsidRDefault="00206019" w:rsidP="005407AD">
      <w:pPr>
        <w:pStyle w:val="Caption"/>
      </w:pPr>
      <w:bookmarkStart w:id="687" w:name="_Ref420497682"/>
      <w:bookmarkStart w:id="688" w:name="_Toc427747168"/>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1</w:t>
      </w:r>
      <w:r w:rsidRPr="00C70209">
        <w:fldChar w:fldCharType="end"/>
      </w:r>
      <w:bookmarkEnd w:id="687"/>
      <w:r w:rsidRPr="00C70209">
        <w:tab/>
        <w:t>Neonatal and paediatric patients with cancer: Results for platelet transfusion versus different platelet transfusion strategy – mortality</w:t>
      </w:r>
      <w:bookmarkEnd w:id="6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046A195D" w14:textId="77777777" w:rsidTr="005407AD">
        <w:trPr>
          <w:cantSplit/>
          <w:tblHeader/>
        </w:trPr>
        <w:tc>
          <w:tcPr>
            <w:tcW w:w="389" w:type="pct"/>
            <w:vMerge w:val="restart"/>
          </w:tcPr>
          <w:p w14:paraId="459BD65D" w14:textId="77777777" w:rsidR="00206019" w:rsidRPr="00C70209" w:rsidRDefault="00206019" w:rsidP="005407AD">
            <w:pPr>
              <w:pStyle w:val="TableH2"/>
              <w:rPr>
                <w:rFonts w:eastAsia="Arial Unicode MS"/>
              </w:rPr>
            </w:pPr>
            <w:r w:rsidRPr="00C70209">
              <w:rPr>
                <w:rFonts w:eastAsia="Arial Unicode MS"/>
              </w:rPr>
              <w:t>Study</w:t>
            </w:r>
          </w:p>
          <w:p w14:paraId="067B96B0"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4E509CCD"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2" w:type="pct"/>
            <w:vMerge w:val="restart"/>
          </w:tcPr>
          <w:p w14:paraId="059C4D87"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5856DA7B"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1708817E" w14:textId="77777777" w:rsidR="00206019" w:rsidRPr="00C70209" w:rsidRDefault="00206019" w:rsidP="005407AD">
            <w:pPr>
              <w:pStyle w:val="TableH2"/>
              <w:rPr>
                <w:rFonts w:eastAsia="Arial Unicode MS"/>
              </w:rPr>
            </w:pPr>
            <w:r w:rsidRPr="00C70209">
              <w:rPr>
                <w:rFonts w:eastAsia="Arial Unicode MS"/>
              </w:rPr>
              <w:t>Setting</w:t>
            </w:r>
          </w:p>
          <w:p w14:paraId="3C5C8C53"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458025EB"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603B7313"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63BA7D69"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135FC2E6" w14:textId="77777777" w:rsidTr="005407AD">
        <w:trPr>
          <w:cantSplit/>
          <w:tblHeader/>
        </w:trPr>
        <w:tc>
          <w:tcPr>
            <w:tcW w:w="389" w:type="pct"/>
            <w:vMerge/>
          </w:tcPr>
          <w:p w14:paraId="755BADB1" w14:textId="77777777" w:rsidR="00206019" w:rsidRPr="00C70209" w:rsidRDefault="00206019" w:rsidP="005407AD">
            <w:pPr>
              <w:pStyle w:val="TableH2"/>
              <w:rPr>
                <w:rFonts w:eastAsia="Arial Unicode MS"/>
              </w:rPr>
            </w:pPr>
          </w:p>
        </w:tc>
        <w:tc>
          <w:tcPr>
            <w:tcW w:w="492" w:type="pct"/>
            <w:vMerge/>
          </w:tcPr>
          <w:p w14:paraId="5923663F" w14:textId="77777777" w:rsidR="00206019" w:rsidRPr="00C70209" w:rsidRDefault="00206019" w:rsidP="005407AD">
            <w:pPr>
              <w:pStyle w:val="TableH2"/>
              <w:rPr>
                <w:rFonts w:eastAsia="Arial Unicode MS"/>
              </w:rPr>
            </w:pPr>
          </w:p>
        </w:tc>
        <w:tc>
          <w:tcPr>
            <w:tcW w:w="490" w:type="pct"/>
            <w:vMerge/>
          </w:tcPr>
          <w:p w14:paraId="3E165DF9" w14:textId="77777777" w:rsidR="00206019" w:rsidRPr="00C70209" w:rsidRDefault="00206019" w:rsidP="005407AD">
            <w:pPr>
              <w:pStyle w:val="TableH2"/>
              <w:rPr>
                <w:rFonts w:eastAsia="Arial Unicode MS"/>
              </w:rPr>
            </w:pPr>
          </w:p>
        </w:tc>
        <w:tc>
          <w:tcPr>
            <w:tcW w:w="490" w:type="pct"/>
            <w:vMerge/>
          </w:tcPr>
          <w:p w14:paraId="7B1FE030" w14:textId="77777777" w:rsidR="00206019" w:rsidRPr="00C70209" w:rsidRDefault="00206019" w:rsidP="005407AD">
            <w:pPr>
              <w:pStyle w:val="TableH2"/>
              <w:rPr>
                <w:rFonts w:eastAsia="Arial Unicode MS"/>
              </w:rPr>
            </w:pPr>
          </w:p>
        </w:tc>
        <w:tc>
          <w:tcPr>
            <w:tcW w:w="491" w:type="pct"/>
            <w:vMerge/>
          </w:tcPr>
          <w:p w14:paraId="10E87D43" w14:textId="77777777" w:rsidR="00206019" w:rsidRPr="00C70209" w:rsidRDefault="00206019" w:rsidP="005407AD">
            <w:pPr>
              <w:pStyle w:val="TableH2"/>
              <w:rPr>
                <w:rFonts w:eastAsia="Arial Unicode MS"/>
              </w:rPr>
            </w:pPr>
          </w:p>
        </w:tc>
        <w:tc>
          <w:tcPr>
            <w:tcW w:w="490" w:type="pct"/>
            <w:vMerge/>
          </w:tcPr>
          <w:p w14:paraId="421A3580" w14:textId="77777777" w:rsidR="00206019" w:rsidRPr="00C70209" w:rsidRDefault="00206019" w:rsidP="005407AD">
            <w:pPr>
              <w:pStyle w:val="TableH2"/>
              <w:rPr>
                <w:rFonts w:eastAsia="Arial Unicode MS"/>
              </w:rPr>
            </w:pPr>
          </w:p>
        </w:tc>
        <w:tc>
          <w:tcPr>
            <w:tcW w:w="520" w:type="pct"/>
          </w:tcPr>
          <w:p w14:paraId="02835841" w14:textId="1AA7E5F6" w:rsidR="00206019" w:rsidRPr="00C70209" w:rsidRDefault="00206019" w:rsidP="005407AD">
            <w:pPr>
              <w:pStyle w:val="TableH2"/>
              <w:rPr>
                <w:rFonts w:eastAsia="Arial Unicode MS"/>
              </w:rPr>
            </w:pPr>
            <w:r w:rsidRPr="00C70209">
              <w:rPr>
                <w:rFonts w:eastAsia="Arial Unicode MS"/>
              </w:rPr>
              <w:t>Platelet transfusion</w:t>
            </w:r>
          </w:p>
          <w:p w14:paraId="03DD668C" w14:textId="77777777" w:rsidR="00206019" w:rsidRPr="00C70209" w:rsidRDefault="00206019" w:rsidP="005407AD">
            <w:pPr>
              <w:pStyle w:val="TableH2"/>
              <w:rPr>
                <w:rFonts w:eastAsia="Arial Unicode MS"/>
              </w:rPr>
            </w:pPr>
            <w:r w:rsidRPr="00C70209">
              <w:rPr>
                <w:rFonts w:eastAsia="Arial Unicode MS"/>
              </w:rPr>
              <w:t>n/N (%)</w:t>
            </w:r>
          </w:p>
          <w:p w14:paraId="5FB3AD6D" w14:textId="77777777" w:rsidR="00206019" w:rsidRPr="00C70209" w:rsidRDefault="00206019" w:rsidP="005407AD">
            <w:pPr>
              <w:pStyle w:val="TableH2"/>
              <w:rPr>
                <w:rFonts w:eastAsia="Arial Unicode MS"/>
              </w:rPr>
            </w:pPr>
            <w:r w:rsidRPr="00C70209">
              <w:t>Mean ± SD</w:t>
            </w:r>
          </w:p>
        </w:tc>
        <w:tc>
          <w:tcPr>
            <w:tcW w:w="519" w:type="pct"/>
          </w:tcPr>
          <w:p w14:paraId="0B1111A6" w14:textId="362DC00C" w:rsidR="00206019" w:rsidRPr="00C70209" w:rsidRDefault="00206019" w:rsidP="005407AD">
            <w:pPr>
              <w:pStyle w:val="TableH2"/>
              <w:rPr>
                <w:rFonts w:eastAsia="Arial Unicode MS"/>
              </w:rPr>
            </w:pPr>
            <w:r w:rsidRPr="00C70209">
              <w:rPr>
                <w:rFonts w:eastAsia="Arial Unicode MS"/>
              </w:rPr>
              <w:t>Different</w:t>
            </w:r>
            <w:r w:rsidRPr="00C70209">
              <w:rPr>
                <w:bCs/>
                <w:lang w:eastAsia="en-GB"/>
              </w:rPr>
              <w:t xml:space="preserve"> </w:t>
            </w:r>
            <w:r w:rsidRPr="00C70209">
              <w:rPr>
                <w:rFonts w:eastAsia="Arial Unicode MS"/>
                <w:bCs/>
              </w:rPr>
              <w:t>strategy</w:t>
            </w:r>
          </w:p>
          <w:p w14:paraId="28DEB671" w14:textId="77777777" w:rsidR="00206019" w:rsidRPr="00C70209" w:rsidRDefault="00206019" w:rsidP="005407AD">
            <w:pPr>
              <w:pStyle w:val="TableH2"/>
              <w:rPr>
                <w:rFonts w:eastAsia="Arial Unicode MS"/>
              </w:rPr>
            </w:pPr>
            <w:r w:rsidRPr="00C70209">
              <w:rPr>
                <w:rFonts w:eastAsia="Arial Unicode MS"/>
              </w:rPr>
              <w:t>n/N (%)</w:t>
            </w:r>
          </w:p>
          <w:p w14:paraId="0309DC2E" w14:textId="77777777" w:rsidR="00206019" w:rsidRPr="00C70209" w:rsidRDefault="00206019" w:rsidP="005407AD">
            <w:pPr>
              <w:pStyle w:val="TableH2"/>
              <w:rPr>
                <w:rFonts w:eastAsia="Arial Unicode MS"/>
              </w:rPr>
            </w:pPr>
            <w:r w:rsidRPr="00C70209">
              <w:t>Mean ± SD</w:t>
            </w:r>
          </w:p>
        </w:tc>
        <w:tc>
          <w:tcPr>
            <w:tcW w:w="521" w:type="pct"/>
          </w:tcPr>
          <w:p w14:paraId="2C507CFF"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26D80387" w14:textId="77777777" w:rsidR="00206019" w:rsidRPr="00C70209" w:rsidRDefault="00206019" w:rsidP="005407AD">
            <w:pPr>
              <w:pStyle w:val="TableH2"/>
              <w:rPr>
                <w:rFonts w:eastAsia="Arial Unicode MS"/>
                <w:i/>
              </w:rPr>
            </w:pPr>
            <w:r w:rsidRPr="00C70209">
              <w:rPr>
                <w:rFonts w:eastAsia="Arial Unicode MS"/>
                <w:i/>
              </w:rPr>
              <w:t>Statistical significance</w:t>
            </w:r>
          </w:p>
          <w:p w14:paraId="480C280F" w14:textId="061B2AFB"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1569B55F"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23212864" w14:textId="77777777" w:rsidTr="005407AD">
        <w:trPr>
          <w:cantSplit/>
        </w:trPr>
        <w:tc>
          <w:tcPr>
            <w:tcW w:w="5000" w:type="pct"/>
            <w:gridSpan w:val="10"/>
            <w:tcBorders>
              <w:bottom w:val="single" w:sz="4" w:space="0" w:color="auto"/>
            </w:tcBorders>
            <w:shd w:val="clear" w:color="auto" w:fill="000000" w:themeFill="text1"/>
          </w:tcPr>
          <w:p w14:paraId="5BC4ACAC"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 evidence</w:t>
            </w:r>
          </w:p>
        </w:tc>
      </w:tr>
      <w:tr w:rsidR="00206019" w:rsidRPr="00C70209" w14:paraId="23323C3D" w14:textId="77777777" w:rsidTr="005407AD">
        <w:trPr>
          <w:cantSplit/>
          <w:trHeight w:val="602"/>
          <w:tblHeader/>
        </w:trPr>
        <w:tc>
          <w:tcPr>
            <w:tcW w:w="389" w:type="pct"/>
            <w:vMerge w:val="restart"/>
          </w:tcPr>
          <w:p w14:paraId="4A173901" w14:textId="418C0256" w:rsidR="00206019" w:rsidRPr="00C70209" w:rsidRDefault="00206019" w:rsidP="005407AD">
            <w:pPr>
              <w:pStyle w:val="Tabletext-evidencematrix"/>
            </w:pPr>
            <w:r w:rsidRPr="00C70209">
              <w:t>Estcourt 2012</w:t>
            </w:r>
            <w:r w:rsidRPr="00C70209">
              <w:fldChar w:fldCharType="begin"/>
            </w:r>
            <w:r w:rsidR="000E261C">
              <w:instrText xml:space="preserve"> ADDIN EN.CITE &lt;EndNote&gt;&lt;Cite&gt;&lt;Author&gt;Estcourt&lt;/Author&gt;&lt;Year&gt;2012&lt;/Year&gt;&lt;RecNum&gt;134&lt;/RecNum&gt;&lt;DisplayText&gt;&lt;style face="superscript"&gt;296&lt;/style&gt;&lt;/DisplayText&gt;&lt;record&gt;&lt;rec-number&gt;134&lt;/rec-number&gt;&lt;foreign-keys&gt;&lt;key app="EN" db-id="9edve2wadsavt5ewavaxtda4f2tavzvts9ee" timestamp="1426550421"&gt;134&lt;/key&gt;&lt;/foreign-keys&gt;&lt;ref-type name="Journal Article"&gt;17&lt;/ref-type&gt;&lt;contributors&gt;&lt;authors&gt;&lt;author&gt;Estcourt, Lise&lt;/author&gt;&lt;author&gt;Stanworth, Simon&lt;/author&gt;&lt;author&gt;Doree, Carolyn&lt;/author&gt;&lt;author&gt;Hopewell, Sally&lt;/author&gt;&lt;author&gt;Murphy, Michael F.&lt;/author&gt;&lt;author&gt;Tinmouth, Alan&lt;/author&gt;&lt;author&gt;Heddle, Nancy&lt;/author&gt;&lt;/authors&gt;&lt;/contributors&gt;&lt;titles&gt;&lt;title&gt;Prophylactic platelet transfusion for prevention of bleeding in patients with haematological disorders after chemotherapy and stem cell transplantation&lt;/title&gt;&lt;secondary-title&gt;Cochrane Database of Systematic Reviews&lt;/secondary-title&gt;&lt;/titles&gt;&lt;periodical&gt;&lt;full-title&gt;Cochrane Database of Systematic Reviews&lt;/full-title&gt;&lt;abbr-1&gt;Cochrane Database Syst. Rev.&lt;/abbr-1&gt;&lt;/periodical&gt;&lt;volume&gt;16&lt;/volume&gt;&lt;number&gt;5&lt;/number&gt;&lt;keywords&gt;&lt;keyword&gt;Cochrane Reviews&lt;/keyword&gt;&lt;keyword&gt;Cochrane12Mar14&lt;/keyword&gt;&lt;/keywords&gt;&lt;dates&gt;&lt;year&gt;2012&lt;/year&gt;&lt;pub-dates&gt;&lt;date&gt;May&lt;/date&gt;&lt;/pub-dates&gt;&lt;/dates&gt;&lt;urls&gt;&lt;related-urls&gt;&lt;url&gt;http://www.ncbi.nlm.nih.gov/pubmed/22592695&lt;/url&gt;&lt;/related-urls&gt;&lt;/urls&gt;&lt;access-date&gt;13 April 2015&lt;/access-date&gt;&lt;/record&gt;&lt;/Cite&gt;&lt;/EndNote&gt;</w:instrText>
            </w:r>
            <w:r w:rsidRPr="00C70209">
              <w:fldChar w:fldCharType="separate"/>
            </w:r>
            <w:r w:rsidR="000E261C" w:rsidRPr="000E261C">
              <w:rPr>
                <w:noProof/>
                <w:vertAlign w:val="superscript"/>
              </w:rPr>
              <w:t>296</w:t>
            </w:r>
            <w:r w:rsidRPr="00C70209">
              <w:fldChar w:fldCharType="end"/>
            </w:r>
          </w:p>
          <w:p w14:paraId="77F2A96F" w14:textId="77777777" w:rsidR="00206019" w:rsidRPr="00C70209" w:rsidRDefault="00206019" w:rsidP="005407AD">
            <w:pPr>
              <w:pStyle w:val="Tabletext-evidencematrix"/>
            </w:pPr>
            <w:r w:rsidRPr="00C70209">
              <w:t>Level I/II</w:t>
            </w:r>
          </w:p>
          <w:p w14:paraId="335B11DE" w14:textId="77777777" w:rsidR="00206019" w:rsidRPr="00C70209" w:rsidRDefault="00206019" w:rsidP="005407AD">
            <w:pPr>
              <w:pStyle w:val="Tabletext-evidencematrix"/>
              <w:rPr>
                <w:i/>
              </w:rPr>
            </w:pPr>
            <w:r w:rsidRPr="00C70209">
              <w:rPr>
                <w:i/>
              </w:rPr>
              <w:t>Good</w:t>
            </w:r>
          </w:p>
        </w:tc>
        <w:tc>
          <w:tcPr>
            <w:tcW w:w="492" w:type="pct"/>
            <w:vMerge w:val="restart"/>
          </w:tcPr>
          <w:p w14:paraId="47C945F1" w14:textId="1BE7E4A2" w:rsidR="00206019" w:rsidRPr="00C70209" w:rsidRDefault="00206019" w:rsidP="005407AD">
            <w:pPr>
              <w:pStyle w:val="Tabletext-evidencematrix"/>
            </w:pPr>
            <w:r w:rsidRPr="00C70209">
              <w:t>1 trial (Murphy 1982)</w:t>
            </w:r>
            <w:r w:rsidR="000E261C">
              <w:fldChar w:fldCharType="begin"/>
            </w:r>
            <w:r w:rsidR="000E261C">
              <w:instrText xml:space="preserve"> ADDIN EN.CITE &lt;EndNote&gt;&lt;Cite&gt;&lt;Author&gt;Murphy&lt;/Author&gt;&lt;Year&gt;1982&lt;/Year&gt;&lt;RecNum&gt;1047&lt;/RecNum&gt;&lt;DisplayText&gt;&lt;style face="superscript"&gt;297&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0E261C">
              <w:fldChar w:fldCharType="separate"/>
            </w:r>
            <w:r w:rsidR="000E261C" w:rsidRPr="000E261C">
              <w:rPr>
                <w:noProof/>
                <w:vertAlign w:val="superscript"/>
              </w:rPr>
              <w:t>297</w:t>
            </w:r>
            <w:r w:rsidR="000E261C">
              <w:fldChar w:fldCharType="end"/>
            </w:r>
          </w:p>
          <w:p w14:paraId="0F8D15A8" w14:textId="77777777" w:rsidR="00206019" w:rsidRPr="00C70209" w:rsidRDefault="00206019" w:rsidP="005407AD">
            <w:pPr>
              <w:pStyle w:val="Tabletext-evidencematrix"/>
            </w:pPr>
            <w:r w:rsidRPr="00C70209">
              <w:t>N=56</w:t>
            </w:r>
          </w:p>
        </w:tc>
        <w:tc>
          <w:tcPr>
            <w:tcW w:w="490" w:type="pct"/>
            <w:vMerge w:val="restart"/>
          </w:tcPr>
          <w:p w14:paraId="32847F1C" w14:textId="5D4B53D4" w:rsidR="00206019" w:rsidRPr="00C70209" w:rsidRDefault="00206019" w:rsidP="005407AD">
            <w:pPr>
              <w:pStyle w:val="Tabletext-evidencematrix"/>
            </w:pPr>
            <w:r w:rsidRPr="00C70209">
              <w:t>Children hospitalised with previously untreated AML or ALL</w:t>
            </w:r>
          </w:p>
        </w:tc>
        <w:tc>
          <w:tcPr>
            <w:tcW w:w="490" w:type="pct"/>
            <w:vMerge w:val="restart"/>
          </w:tcPr>
          <w:p w14:paraId="200D2E0A" w14:textId="77777777" w:rsidR="00206019" w:rsidRPr="00C70209" w:rsidRDefault="00206019" w:rsidP="005407AD">
            <w:pPr>
              <w:pStyle w:val="Tabletext-evidencematrix"/>
            </w:pPr>
            <w:r w:rsidRPr="00C70209">
              <w:t>Children’s Hospital of Philadelphia, USA</w:t>
            </w:r>
          </w:p>
        </w:tc>
        <w:tc>
          <w:tcPr>
            <w:tcW w:w="491" w:type="pct"/>
            <w:vMerge w:val="restart"/>
          </w:tcPr>
          <w:p w14:paraId="34ABF972" w14:textId="77777777" w:rsidR="00206019" w:rsidRPr="00C70209" w:rsidRDefault="00206019" w:rsidP="005407AD">
            <w:pPr>
              <w:pStyle w:val="Tabletext-evidencematrix"/>
            </w:pPr>
            <w:r w:rsidRPr="00C70209">
              <w:t>TPT (administered only in presence of bleeding) versus PPT (administered to maintain platelet count above 20 x10</w:t>
            </w:r>
            <w:r w:rsidRPr="00C70209">
              <w:rPr>
                <w:vertAlign w:val="superscript"/>
              </w:rPr>
              <w:t>9</w:t>
            </w:r>
            <w:r w:rsidRPr="00C70209">
              <w:t>/L)</w:t>
            </w:r>
          </w:p>
        </w:tc>
        <w:tc>
          <w:tcPr>
            <w:tcW w:w="490" w:type="pct"/>
          </w:tcPr>
          <w:p w14:paraId="448D4CA7" w14:textId="77777777" w:rsidR="00206019" w:rsidRPr="00C70209" w:rsidRDefault="00206019" w:rsidP="005407AD">
            <w:pPr>
              <w:pStyle w:val="Tabletext-evidencematrix"/>
            </w:pPr>
            <w:r w:rsidRPr="00C70209">
              <w:t>Mortality (all causes)</w:t>
            </w:r>
          </w:p>
        </w:tc>
        <w:tc>
          <w:tcPr>
            <w:tcW w:w="520" w:type="pct"/>
          </w:tcPr>
          <w:p w14:paraId="7BC26C05" w14:textId="77777777" w:rsidR="00206019" w:rsidRPr="00C70209" w:rsidRDefault="00206019" w:rsidP="005407AD">
            <w:pPr>
              <w:pStyle w:val="Tabletext-evidencematrix"/>
            </w:pPr>
            <w:r w:rsidRPr="00C70209">
              <w:t>7/21 (33.3%)</w:t>
            </w:r>
          </w:p>
        </w:tc>
        <w:tc>
          <w:tcPr>
            <w:tcW w:w="519" w:type="pct"/>
          </w:tcPr>
          <w:p w14:paraId="6CB6F559" w14:textId="77777777" w:rsidR="00206019" w:rsidRPr="00C70209" w:rsidRDefault="00206019" w:rsidP="005407AD">
            <w:pPr>
              <w:pStyle w:val="Tabletext-evidencematrix"/>
            </w:pPr>
            <w:r w:rsidRPr="00C70209">
              <w:t>12/35 (34.3%)</w:t>
            </w:r>
          </w:p>
        </w:tc>
        <w:tc>
          <w:tcPr>
            <w:tcW w:w="521" w:type="pct"/>
          </w:tcPr>
          <w:p w14:paraId="41EF4926" w14:textId="77777777" w:rsidR="00206019" w:rsidRPr="00C70209" w:rsidRDefault="00206019" w:rsidP="005407AD">
            <w:pPr>
              <w:pStyle w:val="Tabletext-evidencematrix"/>
            </w:pPr>
            <w:r w:rsidRPr="00C70209">
              <w:t>RR 0.97 [0.46, 2.08]</w:t>
            </w:r>
          </w:p>
        </w:tc>
        <w:tc>
          <w:tcPr>
            <w:tcW w:w="598" w:type="pct"/>
          </w:tcPr>
          <w:p w14:paraId="13D60D5A" w14:textId="142D503F" w:rsidR="00206019" w:rsidRPr="00C70209" w:rsidRDefault="00206019" w:rsidP="005407AD">
            <w:pPr>
              <w:pStyle w:val="Tabletext-evidencematrix"/>
              <w:rPr>
                <w:i/>
              </w:rPr>
            </w:pPr>
            <w:r w:rsidRPr="00C70209">
              <w:rPr>
                <w:i/>
              </w:rPr>
              <w:t>No significant difference</w:t>
            </w:r>
          </w:p>
          <w:p w14:paraId="15CAE14E" w14:textId="3F38B401" w:rsidR="00206019" w:rsidRPr="00C70209" w:rsidRDefault="001A475D" w:rsidP="005407AD">
            <w:pPr>
              <w:pStyle w:val="Tabletext-evidencematrix"/>
            </w:pPr>
            <w:r w:rsidRPr="001A475D">
              <w:rPr>
                <w:i/>
              </w:rPr>
              <w:t>P = </w:t>
            </w:r>
            <w:r w:rsidR="00206019" w:rsidRPr="00C70209">
              <w:t>0.94</w:t>
            </w:r>
            <w:r w:rsidR="00206019" w:rsidRPr="00C70209">
              <w:rPr>
                <w:vertAlign w:val="superscript"/>
              </w:rPr>
              <w:t xml:space="preserve">c </w:t>
            </w:r>
          </w:p>
        </w:tc>
      </w:tr>
      <w:tr w:rsidR="00206019" w:rsidRPr="00C70209" w14:paraId="00EE6818" w14:textId="77777777" w:rsidTr="005407AD">
        <w:trPr>
          <w:cantSplit/>
          <w:tblHeader/>
        </w:trPr>
        <w:tc>
          <w:tcPr>
            <w:tcW w:w="389" w:type="pct"/>
            <w:vMerge/>
          </w:tcPr>
          <w:p w14:paraId="593DADE6" w14:textId="77777777" w:rsidR="00206019" w:rsidRPr="00C70209" w:rsidRDefault="00206019" w:rsidP="005407AD">
            <w:pPr>
              <w:pStyle w:val="Evidencematrix"/>
              <w:rPr>
                <w:rFonts w:eastAsia="Arial Unicode MS"/>
              </w:rPr>
            </w:pPr>
          </w:p>
        </w:tc>
        <w:tc>
          <w:tcPr>
            <w:tcW w:w="492" w:type="pct"/>
            <w:vMerge/>
          </w:tcPr>
          <w:p w14:paraId="2E45442C" w14:textId="77777777" w:rsidR="00206019" w:rsidRPr="00C70209" w:rsidRDefault="00206019" w:rsidP="005407AD">
            <w:pPr>
              <w:pStyle w:val="Evidencematrix"/>
              <w:rPr>
                <w:rFonts w:eastAsia="Arial Unicode MS"/>
              </w:rPr>
            </w:pPr>
          </w:p>
        </w:tc>
        <w:tc>
          <w:tcPr>
            <w:tcW w:w="490" w:type="pct"/>
            <w:vMerge/>
          </w:tcPr>
          <w:p w14:paraId="325509E0" w14:textId="77777777" w:rsidR="00206019" w:rsidRPr="00C70209" w:rsidRDefault="00206019" w:rsidP="005407AD">
            <w:pPr>
              <w:pStyle w:val="Evidencematrix"/>
              <w:rPr>
                <w:rFonts w:eastAsia="Arial Unicode MS"/>
              </w:rPr>
            </w:pPr>
          </w:p>
        </w:tc>
        <w:tc>
          <w:tcPr>
            <w:tcW w:w="490" w:type="pct"/>
            <w:vMerge/>
          </w:tcPr>
          <w:p w14:paraId="0368B191" w14:textId="77777777" w:rsidR="00206019" w:rsidRPr="00C70209" w:rsidRDefault="00206019" w:rsidP="005407AD">
            <w:pPr>
              <w:pStyle w:val="Evidencematrix"/>
              <w:rPr>
                <w:rFonts w:eastAsia="Arial Unicode MS"/>
              </w:rPr>
            </w:pPr>
          </w:p>
        </w:tc>
        <w:tc>
          <w:tcPr>
            <w:tcW w:w="491" w:type="pct"/>
            <w:vMerge/>
          </w:tcPr>
          <w:p w14:paraId="6270BD53" w14:textId="77777777" w:rsidR="00206019" w:rsidRPr="00C70209" w:rsidRDefault="00206019" w:rsidP="005407AD">
            <w:pPr>
              <w:pStyle w:val="Evidencematrix"/>
              <w:rPr>
                <w:rFonts w:eastAsia="Arial Unicode MS"/>
              </w:rPr>
            </w:pPr>
          </w:p>
        </w:tc>
        <w:tc>
          <w:tcPr>
            <w:tcW w:w="490" w:type="pct"/>
          </w:tcPr>
          <w:p w14:paraId="1A1BF518" w14:textId="77777777" w:rsidR="00206019" w:rsidRPr="00C70209" w:rsidRDefault="00206019" w:rsidP="005407AD">
            <w:pPr>
              <w:pStyle w:val="Tabletext-evidencematrix"/>
            </w:pPr>
            <w:r w:rsidRPr="00C70209">
              <w:t>Mortality (from bleeding)</w:t>
            </w:r>
          </w:p>
        </w:tc>
        <w:tc>
          <w:tcPr>
            <w:tcW w:w="520" w:type="pct"/>
          </w:tcPr>
          <w:p w14:paraId="3D964853" w14:textId="77777777" w:rsidR="00206019" w:rsidRPr="00C70209" w:rsidRDefault="00206019" w:rsidP="005407AD">
            <w:pPr>
              <w:pStyle w:val="Tabletext-evidencematrix"/>
            </w:pPr>
            <w:r w:rsidRPr="00C70209">
              <w:t>2/21 (9.5%)</w:t>
            </w:r>
          </w:p>
        </w:tc>
        <w:tc>
          <w:tcPr>
            <w:tcW w:w="519" w:type="pct"/>
          </w:tcPr>
          <w:p w14:paraId="4961713E" w14:textId="77777777" w:rsidR="00206019" w:rsidRPr="00C70209" w:rsidRDefault="00206019" w:rsidP="005407AD">
            <w:pPr>
              <w:pStyle w:val="Tabletext-evidencematrix"/>
            </w:pPr>
            <w:r w:rsidRPr="00C70209">
              <w:t>1/35 (2.9%)</w:t>
            </w:r>
          </w:p>
        </w:tc>
        <w:tc>
          <w:tcPr>
            <w:tcW w:w="521" w:type="pct"/>
          </w:tcPr>
          <w:p w14:paraId="3A42303D" w14:textId="77777777" w:rsidR="00206019" w:rsidRPr="00C70209" w:rsidRDefault="00206019" w:rsidP="005407AD">
            <w:pPr>
              <w:pStyle w:val="Tabletext-evidencematrix"/>
            </w:pPr>
            <w:r w:rsidRPr="00C70209">
              <w:t>RR 3.33</w:t>
            </w:r>
          </w:p>
          <w:p w14:paraId="18417066" w14:textId="77777777" w:rsidR="00206019" w:rsidRPr="00C70209" w:rsidRDefault="00206019" w:rsidP="005407AD">
            <w:pPr>
              <w:pStyle w:val="Tabletext-evidencematrix"/>
            </w:pPr>
            <w:r w:rsidRPr="00C70209">
              <w:t>[0.32, 34.56]</w:t>
            </w:r>
          </w:p>
        </w:tc>
        <w:tc>
          <w:tcPr>
            <w:tcW w:w="598" w:type="pct"/>
          </w:tcPr>
          <w:p w14:paraId="2181C389" w14:textId="296C4A18" w:rsidR="00206019" w:rsidRPr="00C70209" w:rsidRDefault="00206019" w:rsidP="005407AD">
            <w:pPr>
              <w:pStyle w:val="Tabletext-evidencematrix"/>
              <w:rPr>
                <w:i/>
              </w:rPr>
            </w:pPr>
            <w:r w:rsidRPr="00C70209">
              <w:rPr>
                <w:i/>
              </w:rPr>
              <w:t>No significant difference</w:t>
            </w:r>
          </w:p>
          <w:p w14:paraId="0A372761" w14:textId="2B089B9D" w:rsidR="00206019" w:rsidRPr="00C70209" w:rsidRDefault="001A475D" w:rsidP="005407AD">
            <w:pPr>
              <w:pStyle w:val="Tabletext-evidencematrix"/>
            </w:pPr>
            <w:r w:rsidRPr="001A475D">
              <w:rPr>
                <w:i/>
              </w:rPr>
              <w:t>P = </w:t>
            </w:r>
            <w:r w:rsidR="00206019" w:rsidRPr="00C70209">
              <w:t>0.31</w:t>
            </w:r>
            <w:r w:rsidR="00206019" w:rsidRPr="00C70209">
              <w:rPr>
                <w:vertAlign w:val="superscript"/>
              </w:rPr>
              <w:t xml:space="preserve">c </w:t>
            </w:r>
          </w:p>
        </w:tc>
      </w:tr>
    </w:tbl>
    <w:p w14:paraId="551C0881" w14:textId="77777777" w:rsidR="00206019" w:rsidRPr="00C70209" w:rsidRDefault="00206019" w:rsidP="005407AD">
      <w:pPr>
        <w:pStyle w:val="TabFigNotes0noindent"/>
      </w:pPr>
      <w:r w:rsidRPr="00C70209">
        <w:t xml:space="preserve">ALL, acute lymphoblastic leukaemia; AML, acute myeloid leukaemia; CI, confidence interval; </w:t>
      </w:r>
      <w:r w:rsidRPr="00C70209">
        <w:rPr>
          <w:szCs w:val="21"/>
        </w:rPr>
        <w:t xml:space="preserve">PPT, prophylactic platelet transfusion; </w:t>
      </w:r>
      <w:r w:rsidRPr="00C70209">
        <w:t>RR, risk ratio;</w:t>
      </w:r>
      <w:r w:rsidRPr="00C70209">
        <w:rPr>
          <w:szCs w:val="21"/>
        </w:rPr>
        <w:t xml:space="preserve"> TPT, therapeutic platelet transfusion</w:t>
      </w:r>
    </w:p>
    <w:p w14:paraId="2F7F2803"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C2ED6A7" w14:textId="3A633FF4"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BED9D28" w14:textId="0C994730" w:rsidR="00206019" w:rsidRPr="00C70209" w:rsidRDefault="00206019" w:rsidP="005407AD">
      <w:pPr>
        <w:pStyle w:val="TabFigNotes0noindent"/>
      </w:pPr>
      <w:r w:rsidRPr="00C70209">
        <w:rPr>
          <w:b/>
        </w:rPr>
        <w:t>c.</w:t>
      </w:r>
      <w:r w:rsidRPr="00C70209">
        <w:t xml:space="preserve"> Calculated post-hoc using RevMan 5.1.2.</w:t>
      </w:r>
    </w:p>
    <w:p w14:paraId="15B2F53B" w14:textId="77777777" w:rsidR="00206019" w:rsidRPr="00C70209" w:rsidRDefault="00206019" w:rsidP="005407AD">
      <w:pPr>
        <w:pStyle w:val="BodyText"/>
        <w:sectPr w:rsidR="00206019" w:rsidRPr="00C70209" w:rsidSect="005407AD">
          <w:pgSz w:w="16838" w:h="11906" w:orient="landscape" w:code="9"/>
          <w:pgMar w:top="1440" w:right="1440" w:bottom="1440" w:left="1440" w:header="709" w:footer="709" w:gutter="0"/>
          <w:cols w:space="708"/>
          <w:docGrid w:linePitch="326"/>
        </w:sectPr>
      </w:pPr>
    </w:p>
    <w:p w14:paraId="0D7688EA" w14:textId="2DDBE1CE" w:rsidR="00206019" w:rsidRPr="00C70209" w:rsidRDefault="00206019" w:rsidP="005407AD">
      <w:pPr>
        <w:pStyle w:val="Heading6"/>
      </w:pPr>
      <w:r w:rsidRPr="00C70209">
        <w:t>Bleeding events</w:t>
      </w:r>
    </w:p>
    <w:p w14:paraId="176F407E" w14:textId="6F4CC437" w:rsidR="00206019" w:rsidRPr="00C70209" w:rsidRDefault="00206019" w:rsidP="005407AD">
      <w:pPr>
        <w:pStyle w:val="BodyText"/>
      </w:pPr>
      <w:r w:rsidRPr="00C70209">
        <w:t xml:space="preserve">The systematic review and hand-searching process identified one Level I study (Estcourt 2012) </w:t>
      </w:r>
      <w:r w:rsidRPr="00C70209">
        <w:rPr>
          <w:bCs/>
          <w:iCs/>
          <w:lang w:eastAsia="en-GB"/>
        </w:rPr>
        <w:t>that</w:t>
      </w:r>
      <w:r w:rsidRPr="00C70209">
        <w:rPr>
          <w:lang w:eastAsia="en-GB"/>
        </w:rPr>
        <w:t xml:space="preserve"> </w:t>
      </w:r>
      <w:r w:rsidRPr="00C70209">
        <w:t xml:space="preserve">assessed the effect of platelet transfusions in neonatal and paediatric patients with cancer on bleeding events. </w:t>
      </w:r>
      <w:r w:rsidRPr="00C70209">
        <w:rPr>
          <w:b/>
        </w:rPr>
        <w:fldChar w:fldCharType="begin"/>
      </w:r>
      <w:r w:rsidRPr="00C70209">
        <w:rPr>
          <w:b/>
        </w:rPr>
        <w:instrText xml:space="preserve"> REF _Ref420497710 \h  \* MERGEFORMAT </w:instrText>
      </w:r>
      <w:r w:rsidRPr="00C70209">
        <w:rPr>
          <w:b/>
        </w:rPr>
      </w:r>
      <w:r w:rsidRPr="00C70209">
        <w:rPr>
          <w:b/>
        </w:rPr>
        <w:fldChar w:fldCharType="separate"/>
      </w:r>
      <w:r w:rsidR="000F7A9B" w:rsidRPr="000F7A9B">
        <w:rPr>
          <w:b/>
        </w:rPr>
        <w:t>Table 3.3.12</w:t>
      </w:r>
      <w:r w:rsidRPr="00C70209">
        <w:rPr>
          <w:b/>
        </w:rPr>
        <w:fldChar w:fldCharType="end"/>
      </w:r>
      <w:r w:rsidRPr="00C70209">
        <w:t xml:space="preserve"> summarises the results from this study.</w:t>
      </w:r>
    </w:p>
    <w:p w14:paraId="2209E031" w14:textId="6F1072A1" w:rsidR="00206019" w:rsidRPr="00C70209" w:rsidRDefault="00206019" w:rsidP="005407AD">
      <w:pPr>
        <w:pStyle w:val="BodyText"/>
      </w:pPr>
      <w:r w:rsidRPr="00C70209">
        <w:rPr>
          <w:lang w:eastAsia="en-GB"/>
        </w:rPr>
        <w:t>Estcourt (2012) identified one RCT (</w:t>
      </w:r>
      <w:r w:rsidRPr="00C70209">
        <w:rPr>
          <w:bCs/>
          <w:lang w:eastAsia="en-GB"/>
        </w:rPr>
        <w:t xml:space="preserve">Murphy 1982) that </w:t>
      </w:r>
      <w:r w:rsidRPr="00C70209">
        <w:t xml:space="preserve">compared prophylactic and therapeutic platelet transfusion regimes </w:t>
      </w:r>
      <w:r w:rsidRPr="00C70209">
        <w:rPr>
          <w:bCs/>
          <w:lang w:eastAsia="en-GB"/>
        </w:rPr>
        <w:t xml:space="preserve">in paediatric patients with AML of ALL. The study reported </w:t>
      </w:r>
      <w:r w:rsidRPr="00C70209">
        <w:t>no significant difference between therapeutic platelet transfusion administered in the presence of bleeding compared with prophylactic platelet transfusion administered to maintain platelet count above 20 x10</w:t>
      </w:r>
      <w:r w:rsidRPr="00C70209">
        <w:rPr>
          <w:vertAlign w:val="superscript"/>
        </w:rPr>
        <w:t>9</w:t>
      </w:r>
      <w:r w:rsidRPr="00C70209">
        <w:t>/L on children with ≥1 significant bleeding event (patients with ALL and AML) (RR 1.66; CI 0.9, 3.04).</w:t>
      </w:r>
    </w:p>
    <w:p w14:paraId="6FEA770A" w14:textId="5B0E443E" w:rsidR="00206019" w:rsidRPr="00C70209" w:rsidRDefault="00206019" w:rsidP="005407AD">
      <w:pPr>
        <w:pStyle w:val="BodyText"/>
        <w:rPr>
          <w:bCs/>
          <w:lang w:eastAsia="en-GB"/>
        </w:rPr>
      </w:pPr>
      <w:r w:rsidRPr="00C70209">
        <w:t xml:space="preserve">In a subgroup analysis according to type of cancer, there was a trend towards less bleeding in children with ALL administered prophylactic platelet transfusions (RR 2.61; CI 1.00, 6.83), but </w:t>
      </w:r>
      <w:r w:rsidRPr="00C70209">
        <w:rPr>
          <w:bCs/>
          <w:lang w:eastAsia="en-GB"/>
        </w:rPr>
        <w:t xml:space="preserve">the authors reported no significant difference between treatment groups in children with AML (RR 0.93; CI 0.45, 1.95). </w:t>
      </w:r>
      <w:r w:rsidRPr="00C70209">
        <w:t>The power of the studies was generally inadequate to detect differences.</w:t>
      </w:r>
    </w:p>
    <w:p w14:paraId="10E5A02A" w14:textId="77777777" w:rsidR="00206019" w:rsidRPr="00C70209" w:rsidRDefault="00206019" w:rsidP="005407AD">
      <w:pPr>
        <w:pStyle w:val="BodyText"/>
        <w:rPr>
          <w:bCs/>
          <w:lang w:eastAsia="en-GB"/>
        </w:rPr>
      </w:pPr>
    </w:p>
    <w:p w14:paraId="543E2387" w14:textId="77777777" w:rsidR="00206019" w:rsidRPr="00C70209" w:rsidRDefault="00206019" w:rsidP="005407AD">
      <w:pPr>
        <w:pStyle w:val="BodyText"/>
        <w:ind w:left="0"/>
        <w:rPr>
          <w:bCs/>
          <w:lang w:eastAsia="en-GB"/>
        </w:rPr>
        <w:sectPr w:rsidR="00206019" w:rsidRPr="00C70209" w:rsidSect="005407AD">
          <w:pgSz w:w="11906" w:h="16838" w:code="9"/>
          <w:pgMar w:top="1440" w:right="1440" w:bottom="1440" w:left="1440" w:header="709" w:footer="709" w:gutter="0"/>
          <w:cols w:space="708"/>
          <w:docGrid w:linePitch="326"/>
        </w:sectPr>
      </w:pPr>
    </w:p>
    <w:p w14:paraId="6EE5DBB0" w14:textId="77777777" w:rsidR="00206019" w:rsidRPr="00C70209" w:rsidRDefault="00206019" w:rsidP="005407AD">
      <w:pPr>
        <w:pStyle w:val="Caption"/>
      </w:pPr>
      <w:bookmarkStart w:id="689" w:name="_Ref420497710"/>
      <w:bookmarkStart w:id="690" w:name="_Toc427747169"/>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2</w:t>
      </w:r>
      <w:r w:rsidRPr="00C70209">
        <w:fldChar w:fldCharType="end"/>
      </w:r>
      <w:bookmarkEnd w:id="689"/>
      <w:r w:rsidRPr="00C70209">
        <w:tab/>
        <w:t>Neonatal and paediatric patients with cancer: Results for platelet transfusion versus different platelet transfusion</w:t>
      </w:r>
      <w:r w:rsidRPr="00C70209">
        <w:rPr>
          <w:lang w:eastAsia="en-GB"/>
        </w:rPr>
        <w:t xml:space="preserve"> </w:t>
      </w:r>
      <w:r w:rsidRPr="00C70209">
        <w:t>strategy – Bleeding events</w:t>
      </w:r>
      <w:bookmarkEnd w:id="6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0B30671F" w14:textId="77777777" w:rsidTr="005407AD">
        <w:trPr>
          <w:cantSplit/>
          <w:tblHeader/>
        </w:trPr>
        <w:tc>
          <w:tcPr>
            <w:tcW w:w="389" w:type="pct"/>
            <w:vMerge w:val="restart"/>
          </w:tcPr>
          <w:p w14:paraId="0329F37D" w14:textId="77777777" w:rsidR="00206019" w:rsidRPr="00C70209" w:rsidRDefault="00206019" w:rsidP="005407AD">
            <w:pPr>
              <w:pStyle w:val="TableH2"/>
              <w:rPr>
                <w:rFonts w:eastAsia="Arial Unicode MS"/>
              </w:rPr>
            </w:pPr>
            <w:r w:rsidRPr="00C70209">
              <w:rPr>
                <w:rFonts w:eastAsia="Arial Unicode MS"/>
              </w:rPr>
              <w:t>Study</w:t>
            </w:r>
          </w:p>
          <w:p w14:paraId="7B6EC252" w14:textId="77777777" w:rsidR="00206019" w:rsidRPr="00C70209" w:rsidRDefault="00206019" w:rsidP="005407AD">
            <w:pPr>
              <w:pStyle w:val="TableH2"/>
              <w:rPr>
                <w:rFonts w:eastAsia="Arial Unicode MS"/>
              </w:rPr>
            </w:pPr>
            <w:r w:rsidRPr="00C70209">
              <w:rPr>
                <w:rFonts w:eastAsia="Arial Unicode MS"/>
              </w:rPr>
              <w:t xml:space="preserve">Level of evidence </w:t>
            </w:r>
            <w:r w:rsidRPr="00C70209">
              <w:rPr>
                <w:rFonts w:eastAsia="Arial Unicode MS"/>
                <w:vertAlign w:val="superscript"/>
              </w:rPr>
              <w:t>a</w:t>
            </w:r>
          </w:p>
          <w:p w14:paraId="6321C1AB" w14:textId="77777777" w:rsidR="00206019" w:rsidRPr="00C70209" w:rsidRDefault="00206019" w:rsidP="005407AD">
            <w:pPr>
              <w:pStyle w:val="TableH2"/>
              <w:rPr>
                <w:rFonts w:eastAsia="Arial Unicode MS"/>
                <w:i/>
              </w:rPr>
            </w:pPr>
            <w:r w:rsidRPr="00C70209">
              <w:rPr>
                <w:rFonts w:eastAsia="Arial Unicode MS"/>
                <w:i/>
              </w:rPr>
              <w:t>Quality</w:t>
            </w:r>
          </w:p>
        </w:tc>
        <w:tc>
          <w:tcPr>
            <w:tcW w:w="492" w:type="pct"/>
            <w:vMerge w:val="restart"/>
          </w:tcPr>
          <w:p w14:paraId="210FB409"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727A7ADC"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5FC82F99" w14:textId="77777777" w:rsidR="00206019" w:rsidRPr="00C70209" w:rsidRDefault="00206019" w:rsidP="005407AD">
            <w:pPr>
              <w:pStyle w:val="TableH2"/>
              <w:rPr>
                <w:rFonts w:eastAsia="Arial Unicode MS"/>
              </w:rPr>
            </w:pPr>
            <w:r w:rsidRPr="00C70209">
              <w:rPr>
                <w:rFonts w:eastAsia="Arial Unicode MS"/>
              </w:rPr>
              <w:t>Setting</w:t>
            </w:r>
          </w:p>
          <w:p w14:paraId="1DD6ED28"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5954D293"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261F3057"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158E3267"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67D02D8B" w14:textId="77777777" w:rsidTr="005407AD">
        <w:trPr>
          <w:cantSplit/>
          <w:tblHeader/>
        </w:trPr>
        <w:tc>
          <w:tcPr>
            <w:tcW w:w="389" w:type="pct"/>
            <w:vMerge/>
          </w:tcPr>
          <w:p w14:paraId="5AF0D199" w14:textId="77777777" w:rsidR="00206019" w:rsidRPr="00C70209" w:rsidRDefault="00206019" w:rsidP="005407AD">
            <w:pPr>
              <w:pStyle w:val="TableH2"/>
              <w:rPr>
                <w:rFonts w:eastAsia="Arial Unicode MS"/>
              </w:rPr>
            </w:pPr>
          </w:p>
        </w:tc>
        <w:tc>
          <w:tcPr>
            <w:tcW w:w="492" w:type="pct"/>
            <w:vMerge/>
          </w:tcPr>
          <w:p w14:paraId="63A5C368" w14:textId="77777777" w:rsidR="00206019" w:rsidRPr="00C70209" w:rsidRDefault="00206019" w:rsidP="005407AD">
            <w:pPr>
              <w:pStyle w:val="TableH2"/>
              <w:rPr>
                <w:rFonts w:eastAsia="Arial Unicode MS"/>
              </w:rPr>
            </w:pPr>
          </w:p>
        </w:tc>
        <w:tc>
          <w:tcPr>
            <w:tcW w:w="490" w:type="pct"/>
            <w:vMerge/>
          </w:tcPr>
          <w:p w14:paraId="69464B0A" w14:textId="77777777" w:rsidR="00206019" w:rsidRPr="00C70209" w:rsidRDefault="00206019" w:rsidP="005407AD">
            <w:pPr>
              <w:pStyle w:val="TableH2"/>
              <w:rPr>
                <w:rFonts w:eastAsia="Arial Unicode MS"/>
              </w:rPr>
            </w:pPr>
          </w:p>
        </w:tc>
        <w:tc>
          <w:tcPr>
            <w:tcW w:w="490" w:type="pct"/>
            <w:vMerge/>
          </w:tcPr>
          <w:p w14:paraId="48B9ABCE" w14:textId="77777777" w:rsidR="00206019" w:rsidRPr="00C70209" w:rsidRDefault="00206019" w:rsidP="005407AD">
            <w:pPr>
              <w:pStyle w:val="TableH2"/>
              <w:rPr>
                <w:rFonts w:eastAsia="Arial Unicode MS"/>
              </w:rPr>
            </w:pPr>
          </w:p>
        </w:tc>
        <w:tc>
          <w:tcPr>
            <w:tcW w:w="491" w:type="pct"/>
            <w:vMerge/>
          </w:tcPr>
          <w:p w14:paraId="1600CA44" w14:textId="77777777" w:rsidR="00206019" w:rsidRPr="00C70209" w:rsidRDefault="00206019" w:rsidP="005407AD">
            <w:pPr>
              <w:pStyle w:val="TableH2"/>
              <w:rPr>
                <w:rFonts w:eastAsia="Arial Unicode MS"/>
              </w:rPr>
            </w:pPr>
          </w:p>
        </w:tc>
        <w:tc>
          <w:tcPr>
            <w:tcW w:w="490" w:type="pct"/>
            <w:vMerge/>
          </w:tcPr>
          <w:p w14:paraId="375C50AB" w14:textId="77777777" w:rsidR="00206019" w:rsidRPr="00C70209" w:rsidRDefault="00206019" w:rsidP="005407AD">
            <w:pPr>
              <w:pStyle w:val="TableH2"/>
              <w:rPr>
                <w:rFonts w:eastAsia="Arial Unicode MS"/>
              </w:rPr>
            </w:pPr>
          </w:p>
        </w:tc>
        <w:tc>
          <w:tcPr>
            <w:tcW w:w="520" w:type="pct"/>
          </w:tcPr>
          <w:p w14:paraId="6B8F9246" w14:textId="650A860B" w:rsidR="00206019" w:rsidRPr="00C70209" w:rsidRDefault="00206019" w:rsidP="005407AD">
            <w:pPr>
              <w:pStyle w:val="TableH2"/>
              <w:rPr>
                <w:rFonts w:eastAsia="Arial Unicode MS"/>
              </w:rPr>
            </w:pPr>
            <w:r w:rsidRPr="00C70209">
              <w:rPr>
                <w:rFonts w:eastAsia="Arial Unicode MS"/>
              </w:rPr>
              <w:t>Platelet transfusion</w:t>
            </w:r>
          </w:p>
          <w:p w14:paraId="7DEB85AE" w14:textId="77777777" w:rsidR="00206019" w:rsidRPr="00C70209" w:rsidRDefault="00206019" w:rsidP="005407AD">
            <w:pPr>
              <w:pStyle w:val="TableH2"/>
              <w:rPr>
                <w:rFonts w:eastAsia="Arial Unicode MS"/>
              </w:rPr>
            </w:pPr>
            <w:r w:rsidRPr="00C70209">
              <w:rPr>
                <w:rFonts w:eastAsia="Arial Unicode MS"/>
              </w:rPr>
              <w:t>n/N (%)</w:t>
            </w:r>
          </w:p>
          <w:p w14:paraId="4F7466F6" w14:textId="77777777" w:rsidR="00206019" w:rsidRPr="00C70209" w:rsidRDefault="00206019" w:rsidP="005407AD">
            <w:pPr>
              <w:pStyle w:val="TableH2"/>
              <w:rPr>
                <w:rFonts w:eastAsia="Arial Unicode MS"/>
              </w:rPr>
            </w:pPr>
            <w:r w:rsidRPr="00C70209">
              <w:t>Mean ± SD</w:t>
            </w:r>
          </w:p>
        </w:tc>
        <w:tc>
          <w:tcPr>
            <w:tcW w:w="519" w:type="pct"/>
          </w:tcPr>
          <w:p w14:paraId="3F9EC3DC" w14:textId="77777777" w:rsidR="00206019" w:rsidRPr="00C70209" w:rsidRDefault="00206019" w:rsidP="005407AD">
            <w:pPr>
              <w:pStyle w:val="TableH2"/>
              <w:rPr>
                <w:rFonts w:eastAsia="Arial Unicode MS"/>
              </w:rPr>
            </w:pPr>
            <w:r w:rsidRPr="00C70209">
              <w:rPr>
                <w:rFonts w:eastAsia="Arial Unicode MS"/>
              </w:rPr>
              <w:t>Different strategy</w:t>
            </w:r>
          </w:p>
          <w:p w14:paraId="48CC9641" w14:textId="77777777" w:rsidR="00206019" w:rsidRPr="00C70209" w:rsidRDefault="00206019" w:rsidP="005407AD">
            <w:pPr>
              <w:pStyle w:val="TableH2"/>
              <w:rPr>
                <w:rFonts w:eastAsia="Arial Unicode MS"/>
              </w:rPr>
            </w:pPr>
            <w:r w:rsidRPr="00C70209">
              <w:rPr>
                <w:rFonts w:eastAsia="Arial Unicode MS"/>
              </w:rPr>
              <w:t>n/N (%)</w:t>
            </w:r>
          </w:p>
          <w:p w14:paraId="6BAD1274" w14:textId="77777777" w:rsidR="00206019" w:rsidRPr="00C70209" w:rsidRDefault="00206019" w:rsidP="005407AD">
            <w:pPr>
              <w:pStyle w:val="TableH2"/>
              <w:rPr>
                <w:rFonts w:eastAsia="Arial Unicode MS"/>
              </w:rPr>
            </w:pPr>
            <w:r w:rsidRPr="00C70209">
              <w:t>Mean ± SD</w:t>
            </w:r>
          </w:p>
        </w:tc>
        <w:tc>
          <w:tcPr>
            <w:tcW w:w="521" w:type="pct"/>
          </w:tcPr>
          <w:p w14:paraId="69A9D9FC"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341C7D7A" w14:textId="77777777" w:rsidR="00206019" w:rsidRPr="00C70209" w:rsidRDefault="00206019" w:rsidP="005407AD">
            <w:pPr>
              <w:pStyle w:val="TableH2"/>
              <w:rPr>
                <w:rFonts w:eastAsia="Arial Unicode MS"/>
                <w:i/>
              </w:rPr>
            </w:pPr>
            <w:r w:rsidRPr="00C70209">
              <w:rPr>
                <w:rFonts w:eastAsia="Arial Unicode MS"/>
                <w:i/>
              </w:rPr>
              <w:t>Statistical significance</w:t>
            </w:r>
          </w:p>
          <w:p w14:paraId="44067E7F" w14:textId="22419EFA"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482FAB6C"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3D1B3CD0" w14:textId="77777777" w:rsidTr="005407AD">
        <w:trPr>
          <w:cantSplit/>
        </w:trPr>
        <w:tc>
          <w:tcPr>
            <w:tcW w:w="5000" w:type="pct"/>
            <w:gridSpan w:val="10"/>
            <w:tcBorders>
              <w:bottom w:val="single" w:sz="4" w:space="0" w:color="auto"/>
            </w:tcBorders>
            <w:shd w:val="clear" w:color="auto" w:fill="000000" w:themeFill="text1"/>
          </w:tcPr>
          <w:p w14:paraId="38700922"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 evidence</w:t>
            </w:r>
          </w:p>
        </w:tc>
      </w:tr>
      <w:tr w:rsidR="00206019" w:rsidRPr="00C70209" w14:paraId="3B65C1C5" w14:textId="77777777" w:rsidTr="005407AD">
        <w:trPr>
          <w:cantSplit/>
          <w:tblHeader/>
        </w:trPr>
        <w:tc>
          <w:tcPr>
            <w:tcW w:w="389" w:type="pct"/>
            <w:vMerge w:val="restart"/>
          </w:tcPr>
          <w:p w14:paraId="58F8BAC6" w14:textId="16E2CE99" w:rsidR="00206019" w:rsidRPr="00C70209" w:rsidRDefault="00206019" w:rsidP="005407AD">
            <w:pPr>
              <w:pStyle w:val="Tabletext-evidencematrix"/>
            </w:pPr>
            <w:r w:rsidRPr="00C70209">
              <w:t>Estcourt 2012</w:t>
            </w:r>
            <w:r w:rsidRPr="00C70209">
              <w:fldChar w:fldCharType="begin"/>
            </w:r>
            <w:r w:rsidR="000E261C">
              <w:instrText xml:space="preserve"> ADDIN EN.CITE &lt;EndNote&gt;&lt;Cite&gt;&lt;Author&gt;Estcourt&lt;/Author&gt;&lt;Year&gt;2012&lt;/Year&gt;&lt;RecNum&gt;134&lt;/RecNum&gt;&lt;DisplayText&gt;&lt;style face="superscript"&gt;296&lt;/style&gt;&lt;/DisplayText&gt;&lt;record&gt;&lt;rec-number&gt;134&lt;/rec-number&gt;&lt;foreign-keys&gt;&lt;key app="EN" db-id="9edve2wadsavt5ewavaxtda4f2tavzvts9ee" timestamp="1426550421"&gt;134&lt;/key&gt;&lt;/foreign-keys&gt;&lt;ref-type name="Journal Article"&gt;17&lt;/ref-type&gt;&lt;contributors&gt;&lt;authors&gt;&lt;author&gt;Estcourt, Lise&lt;/author&gt;&lt;author&gt;Stanworth, Simon&lt;/author&gt;&lt;author&gt;Doree, Carolyn&lt;/author&gt;&lt;author&gt;Hopewell, Sally&lt;/author&gt;&lt;author&gt;Murphy, Michael F.&lt;/author&gt;&lt;author&gt;Tinmouth, Alan&lt;/author&gt;&lt;author&gt;Heddle, Nancy&lt;/author&gt;&lt;/authors&gt;&lt;/contributors&gt;&lt;titles&gt;&lt;title&gt;Prophylactic platelet transfusion for prevention of bleeding in patients with haematological disorders after chemotherapy and stem cell transplantation&lt;/title&gt;&lt;secondary-title&gt;Cochrane Database of Systematic Reviews&lt;/secondary-title&gt;&lt;/titles&gt;&lt;periodical&gt;&lt;full-title&gt;Cochrane Database of Systematic Reviews&lt;/full-title&gt;&lt;abbr-1&gt;Cochrane Database Syst. Rev.&lt;/abbr-1&gt;&lt;/periodical&gt;&lt;volume&gt;16&lt;/volume&gt;&lt;number&gt;5&lt;/number&gt;&lt;keywords&gt;&lt;keyword&gt;Cochrane Reviews&lt;/keyword&gt;&lt;keyword&gt;Cochrane12Mar14&lt;/keyword&gt;&lt;/keywords&gt;&lt;dates&gt;&lt;year&gt;2012&lt;/year&gt;&lt;pub-dates&gt;&lt;date&gt;May&lt;/date&gt;&lt;/pub-dates&gt;&lt;/dates&gt;&lt;urls&gt;&lt;related-urls&gt;&lt;url&gt;http://www.ncbi.nlm.nih.gov/pubmed/22592695&lt;/url&gt;&lt;/related-urls&gt;&lt;/urls&gt;&lt;access-date&gt;13 April 2015&lt;/access-date&gt;&lt;/record&gt;&lt;/Cite&gt;&lt;/EndNote&gt;</w:instrText>
            </w:r>
            <w:r w:rsidRPr="00C70209">
              <w:fldChar w:fldCharType="separate"/>
            </w:r>
            <w:r w:rsidR="000E261C" w:rsidRPr="000E261C">
              <w:rPr>
                <w:noProof/>
                <w:vertAlign w:val="superscript"/>
              </w:rPr>
              <w:t>296</w:t>
            </w:r>
            <w:r w:rsidRPr="00C70209">
              <w:fldChar w:fldCharType="end"/>
            </w:r>
          </w:p>
          <w:p w14:paraId="59221525" w14:textId="77777777" w:rsidR="00206019" w:rsidRPr="00C70209" w:rsidRDefault="00206019" w:rsidP="005407AD">
            <w:pPr>
              <w:pStyle w:val="Tabletext-evidencematrix"/>
            </w:pPr>
            <w:r w:rsidRPr="00C70209">
              <w:t>Level I/II</w:t>
            </w:r>
          </w:p>
          <w:p w14:paraId="0B9216C5" w14:textId="77777777" w:rsidR="00206019" w:rsidRPr="00C70209" w:rsidRDefault="00206019" w:rsidP="005407AD">
            <w:pPr>
              <w:pStyle w:val="Tabletext-evidencematrix"/>
              <w:rPr>
                <w:i/>
              </w:rPr>
            </w:pPr>
            <w:r w:rsidRPr="00C70209">
              <w:rPr>
                <w:i/>
              </w:rPr>
              <w:t>Good</w:t>
            </w:r>
          </w:p>
        </w:tc>
        <w:tc>
          <w:tcPr>
            <w:tcW w:w="492" w:type="pct"/>
            <w:vMerge w:val="restart"/>
          </w:tcPr>
          <w:p w14:paraId="7E802D5F" w14:textId="46DF0168" w:rsidR="00206019" w:rsidRPr="00C70209" w:rsidRDefault="00206019" w:rsidP="005407AD">
            <w:pPr>
              <w:pStyle w:val="Tabletext-evidencematrix"/>
            </w:pPr>
            <w:r w:rsidRPr="00C70209">
              <w:t>1 trial (Murphy 1982</w:t>
            </w:r>
            <w:r w:rsidR="00A06EBF">
              <w:fldChar w:fldCharType="begin"/>
            </w:r>
            <w:r w:rsidR="000E261C">
              <w:instrText xml:space="preserve"> ADDIN EN.CITE &lt;EndNote&gt;&lt;Cite&gt;&lt;Author&gt;Murphy&lt;/Author&gt;&lt;Year&gt;1982&lt;/Year&gt;&lt;RecNum&gt;1047&lt;/RecNum&gt;&lt;DisplayText&gt;&lt;style face="superscript"&gt;297&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A06EBF">
              <w:fldChar w:fldCharType="separate"/>
            </w:r>
            <w:r w:rsidR="000E261C" w:rsidRPr="000E261C">
              <w:rPr>
                <w:noProof/>
                <w:vertAlign w:val="superscript"/>
              </w:rPr>
              <w:t>297</w:t>
            </w:r>
            <w:r w:rsidR="00A06EBF">
              <w:fldChar w:fldCharType="end"/>
            </w:r>
            <w:r w:rsidRPr="00C70209">
              <w:t>)</w:t>
            </w:r>
          </w:p>
          <w:p w14:paraId="1659A35B" w14:textId="77777777" w:rsidR="00206019" w:rsidRPr="00C70209" w:rsidRDefault="00206019" w:rsidP="005407AD">
            <w:pPr>
              <w:pStyle w:val="Tabletext-evidencematrix"/>
            </w:pPr>
            <w:r w:rsidRPr="00C70209">
              <w:t>N=56</w:t>
            </w:r>
          </w:p>
        </w:tc>
        <w:tc>
          <w:tcPr>
            <w:tcW w:w="490" w:type="pct"/>
            <w:vMerge w:val="restart"/>
          </w:tcPr>
          <w:p w14:paraId="07DC87B2" w14:textId="01B0CDC0" w:rsidR="00206019" w:rsidRPr="00C70209" w:rsidRDefault="00206019" w:rsidP="005407AD">
            <w:pPr>
              <w:pStyle w:val="Tabletext-evidencematrix"/>
            </w:pPr>
            <w:r w:rsidRPr="00C70209">
              <w:t>Children hospitalised with previously untreated AML or ALL</w:t>
            </w:r>
          </w:p>
        </w:tc>
        <w:tc>
          <w:tcPr>
            <w:tcW w:w="490" w:type="pct"/>
            <w:vMerge w:val="restart"/>
          </w:tcPr>
          <w:p w14:paraId="324E5C88" w14:textId="77777777" w:rsidR="00206019" w:rsidRPr="00C70209" w:rsidRDefault="00206019" w:rsidP="005407AD">
            <w:pPr>
              <w:pStyle w:val="Tabletext-evidencematrix"/>
            </w:pPr>
            <w:r w:rsidRPr="00C70209">
              <w:t>Children’s Hospital of Philadelphia, USA</w:t>
            </w:r>
          </w:p>
        </w:tc>
        <w:tc>
          <w:tcPr>
            <w:tcW w:w="491" w:type="pct"/>
            <w:vMerge w:val="restart"/>
          </w:tcPr>
          <w:p w14:paraId="03408EF9" w14:textId="77777777" w:rsidR="00206019" w:rsidRPr="00C70209" w:rsidRDefault="00206019" w:rsidP="005407AD">
            <w:pPr>
              <w:pStyle w:val="Tabletext-evidencematrix"/>
            </w:pPr>
            <w:r w:rsidRPr="00C70209">
              <w:t xml:space="preserve">TPT (administered only in presence of bleeding) versus </w:t>
            </w:r>
            <w:r w:rsidRPr="00C70209">
              <w:rPr>
                <w:szCs w:val="21"/>
              </w:rPr>
              <w:t xml:space="preserve">PPT </w:t>
            </w:r>
            <w:r w:rsidRPr="00C70209">
              <w:t>(administered to maintain platelet count above 20 x10</w:t>
            </w:r>
            <w:r w:rsidRPr="00C70209">
              <w:rPr>
                <w:vertAlign w:val="superscript"/>
              </w:rPr>
              <w:t>9</w:t>
            </w:r>
            <w:r w:rsidRPr="00C70209">
              <w:t>/L)</w:t>
            </w:r>
          </w:p>
        </w:tc>
        <w:tc>
          <w:tcPr>
            <w:tcW w:w="490" w:type="pct"/>
          </w:tcPr>
          <w:p w14:paraId="5EB99775" w14:textId="77777777" w:rsidR="00206019" w:rsidRPr="00C70209" w:rsidRDefault="00206019" w:rsidP="005407AD">
            <w:pPr>
              <w:pStyle w:val="Tabletext-evidencematrix"/>
            </w:pPr>
            <w:r w:rsidRPr="00C70209">
              <w:t>Children with ≥1 significant bleeding event (patients with ALL and AML)</w:t>
            </w:r>
          </w:p>
        </w:tc>
        <w:tc>
          <w:tcPr>
            <w:tcW w:w="520" w:type="pct"/>
          </w:tcPr>
          <w:p w14:paraId="10F45BC5" w14:textId="77777777" w:rsidR="00206019" w:rsidRPr="00C70209" w:rsidRDefault="00206019" w:rsidP="005407AD">
            <w:pPr>
              <w:pStyle w:val="Tabletext-evidencematrix"/>
            </w:pPr>
            <w:r w:rsidRPr="00C70209">
              <w:t>11/21 (52%)</w:t>
            </w:r>
          </w:p>
        </w:tc>
        <w:tc>
          <w:tcPr>
            <w:tcW w:w="519" w:type="pct"/>
          </w:tcPr>
          <w:p w14:paraId="09714D24" w14:textId="77777777" w:rsidR="00206019" w:rsidRPr="00C70209" w:rsidRDefault="00206019" w:rsidP="005407AD">
            <w:pPr>
              <w:pStyle w:val="Tabletext-evidencematrix"/>
            </w:pPr>
            <w:r w:rsidRPr="00C70209">
              <w:t>10/35 (29%)</w:t>
            </w:r>
          </w:p>
        </w:tc>
        <w:tc>
          <w:tcPr>
            <w:tcW w:w="521" w:type="pct"/>
          </w:tcPr>
          <w:p w14:paraId="5AA916DF" w14:textId="77777777" w:rsidR="00206019" w:rsidRPr="00C70209" w:rsidRDefault="00206019" w:rsidP="005407AD">
            <w:pPr>
              <w:pStyle w:val="Tabletext-evidencematrix"/>
            </w:pPr>
            <w:r w:rsidRPr="00C70209">
              <w:t>RR 1.66 [0.9, 3.04]</w:t>
            </w:r>
          </w:p>
        </w:tc>
        <w:tc>
          <w:tcPr>
            <w:tcW w:w="598" w:type="pct"/>
          </w:tcPr>
          <w:p w14:paraId="23DF5D14" w14:textId="5FC54210" w:rsidR="00206019" w:rsidRPr="00C70209" w:rsidRDefault="00206019" w:rsidP="005407AD">
            <w:pPr>
              <w:pStyle w:val="Tabletext-evidencematrix"/>
              <w:rPr>
                <w:i/>
              </w:rPr>
            </w:pPr>
            <w:r w:rsidRPr="00C70209">
              <w:rPr>
                <w:i/>
              </w:rPr>
              <w:t>No significant difference</w:t>
            </w:r>
          </w:p>
          <w:p w14:paraId="4B02899A" w14:textId="24749177" w:rsidR="00206019" w:rsidRPr="00C70209" w:rsidRDefault="001A475D" w:rsidP="005407AD">
            <w:pPr>
              <w:pStyle w:val="Tabletext-evidencematrix"/>
            </w:pPr>
            <w:r w:rsidRPr="001A475D">
              <w:rPr>
                <w:i/>
              </w:rPr>
              <w:t>P = </w:t>
            </w:r>
            <w:r w:rsidR="00206019" w:rsidRPr="00C70209">
              <w:t>0.10</w:t>
            </w:r>
          </w:p>
        </w:tc>
      </w:tr>
      <w:tr w:rsidR="00206019" w:rsidRPr="00C70209" w14:paraId="1F4E5467" w14:textId="77777777" w:rsidTr="005407AD">
        <w:trPr>
          <w:cantSplit/>
          <w:tblHeader/>
        </w:trPr>
        <w:tc>
          <w:tcPr>
            <w:tcW w:w="389" w:type="pct"/>
            <w:vMerge/>
          </w:tcPr>
          <w:p w14:paraId="49C780D3" w14:textId="77777777" w:rsidR="00206019" w:rsidRPr="00C70209" w:rsidRDefault="00206019" w:rsidP="005407AD">
            <w:pPr>
              <w:pStyle w:val="Tabletext-evidencematrix"/>
            </w:pPr>
          </w:p>
        </w:tc>
        <w:tc>
          <w:tcPr>
            <w:tcW w:w="492" w:type="pct"/>
            <w:vMerge/>
          </w:tcPr>
          <w:p w14:paraId="05A60BD4" w14:textId="77777777" w:rsidR="00206019" w:rsidRPr="00C70209" w:rsidRDefault="00206019" w:rsidP="005407AD">
            <w:pPr>
              <w:pStyle w:val="Tabletext-evidencematrix"/>
            </w:pPr>
          </w:p>
        </w:tc>
        <w:tc>
          <w:tcPr>
            <w:tcW w:w="490" w:type="pct"/>
            <w:vMerge/>
          </w:tcPr>
          <w:p w14:paraId="4E206A14" w14:textId="77777777" w:rsidR="00206019" w:rsidRPr="00C70209" w:rsidRDefault="00206019" w:rsidP="005407AD">
            <w:pPr>
              <w:pStyle w:val="Tabletext-evidencematrix"/>
            </w:pPr>
          </w:p>
        </w:tc>
        <w:tc>
          <w:tcPr>
            <w:tcW w:w="490" w:type="pct"/>
            <w:vMerge/>
          </w:tcPr>
          <w:p w14:paraId="4C926598" w14:textId="77777777" w:rsidR="00206019" w:rsidRPr="00C70209" w:rsidRDefault="00206019" w:rsidP="005407AD">
            <w:pPr>
              <w:pStyle w:val="Tabletext-evidencematrix"/>
            </w:pPr>
          </w:p>
        </w:tc>
        <w:tc>
          <w:tcPr>
            <w:tcW w:w="491" w:type="pct"/>
            <w:vMerge/>
          </w:tcPr>
          <w:p w14:paraId="27505A60" w14:textId="77777777" w:rsidR="00206019" w:rsidRPr="00C70209" w:rsidRDefault="00206019" w:rsidP="005407AD">
            <w:pPr>
              <w:pStyle w:val="Tabletext-evidencematrix"/>
            </w:pPr>
          </w:p>
        </w:tc>
        <w:tc>
          <w:tcPr>
            <w:tcW w:w="490" w:type="pct"/>
            <w:tcBorders>
              <w:bottom w:val="nil"/>
            </w:tcBorders>
          </w:tcPr>
          <w:p w14:paraId="50A7ECC4" w14:textId="77777777" w:rsidR="00206019" w:rsidRPr="00C70209" w:rsidRDefault="00206019" w:rsidP="005407AD">
            <w:pPr>
              <w:pStyle w:val="Tabletext-subanalysis"/>
            </w:pPr>
          </w:p>
        </w:tc>
        <w:tc>
          <w:tcPr>
            <w:tcW w:w="2158" w:type="pct"/>
            <w:gridSpan w:val="4"/>
          </w:tcPr>
          <w:p w14:paraId="5532F784" w14:textId="77777777" w:rsidR="00206019" w:rsidRPr="00C70209" w:rsidRDefault="00206019" w:rsidP="005407AD">
            <w:pPr>
              <w:pStyle w:val="Tabletext-subanalysis"/>
              <w:rPr>
                <w:i/>
              </w:rPr>
            </w:pPr>
            <w:r w:rsidRPr="00C70209">
              <w:rPr>
                <w:i/>
              </w:rPr>
              <w:t>Subgroup analysis: cancer type</w:t>
            </w:r>
          </w:p>
        </w:tc>
      </w:tr>
      <w:tr w:rsidR="00206019" w:rsidRPr="00C70209" w14:paraId="7FEE503F" w14:textId="77777777" w:rsidTr="005407AD">
        <w:trPr>
          <w:cantSplit/>
          <w:tblHeader/>
        </w:trPr>
        <w:tc>
          <w:tcPr>
            <w:tcW w:w="389" w:type="pct"/>
            <w:vMerge/>
          </w:tcPr>
          <w:p w14:paraId="1B08B7E8" w14:textId="77777777" w:rsidR="00206019" w:rsidRPr="00C70209" w:rsidRDefault="00206019" w:rsidP="005407AD">
            <w:pPr>
              <w:pStyle w:val="Tabletext-evidencematrix"/>
            </w:pPr>
          </w:p>
        </w:tc>
        <w:tc>
          <w:tcPr>
            <w:tcW w:w="492" w:type="pct"/>
            <w:vMerge/>
          </w:tcPr>
          <w:p w14:paraId="3883F382" w14:textId="77777777" w:rsidR="00206019" w:rsidRPr="00C70209" w:rsidRDefault="00206019" w:rsidP="005407AD">
            <w:pPr>
              <w:pStyle w:val="Tabletext-evidencematrix"/>
            </w:pPr>
          </w:p>
        </w:tc>
        <w:tc>
          <w:tcPr>
            <w:tcW w:w="490" w:type="pct"/>
            <w:vMerge/>
          </w:tcPr>
          <w:p w14:paraId="39218CDB" w14:textId="77777777" w:rsidR="00206019" w:rsidRPr="00C70209" w:rsidRDefault="00206019" w:rsidP="005407AD">
            <w:pPr>
              <w:pStyle w:val="Tabletext-evidencematrix"/>
            </w:pPr>
          </w:p>
        </w:tc>
        <w:tc>
          <w:tcPr>
            <w:tcW w:w="490" w:type="pct"/>
            <w:vMerge/>
          </w:tcPr>
          <w:p w14:paraId="5725841A" w14:textId="77777777" w:rsidR="00206019" w:rsidRPr="00C70209" w:rsidRDefault="00206019" w:rsidP="005407AD">
            <w:pPr>
              <w:pStyle w:val="Tabletext-evidencematrix"/>
            </w:pPr>
          </w:p>
        </w:tc>
        <w:tc>
          <w:tcPr>
            <w:tcW w:w="491" w:type="pct"/>
            <w:vMerge/>
          </w:tcPr>
          <w:p w14:paraId="5549AB6A" w14:textId="77777777" w:rsidR="00206019" w:rsidRPr="00C70209" w:rsidRDefault="00206019" w:rsidP="005407AD">
            <w:pPr>
              <w:pStyle w:val="Tabletext-evidencematrix"/>
            </w:pPr>
          </w:p>
        </w:tc>
        <w:tc>
          <w:tcPr>
            <w:tcW w:w="490" w:type="pct"/>
            <w:tcBorders>
              <w:top w:val="nil"/>
            </w:tcBorders>
          </w:tcPr>
          <w:p w14:paraId="0641F6C6" w14:textId="77777777" w:rsidR="00206019" w:rsidRPr="00C70209" w:rsidRDefault="00206019" w:rsidP="005407AD">
            <w:pPr>
              <w:pStyle w:val="Tabletext-subanalysis"/>
              <w:jc w:val="right"/>
            </w:pPr>
            <w:r w:rsidRPr="00C70209">
              <w:t>Children with ALL</w:t>
            </w:r>
          </w:p>
        </w:tc>
        <w:tc>
          <w:tcPr>
            <w:tcW w:w="520" w:type="pct"/>
          </w:tcPr>
          <w:p w14:paraId="2BA4C7AC" w14:textId="77777777" w:rsidR="00206019" w:rsidRPr="00C70209" w:rsidRDefault="00206019" w:rsidP="005407AD">
            <w:pPr>
              <w:pStyle w:val="Tabletext-subanalysis"/>
            </w:pPr>
            <w:r w:rsidRPr="00C70209">
              <w:t>7/15 (47%)</w:t>
            </w:r>
          </w:p>
        </w:tc>
        <w:tc>
          <w:tcPr>
            <w:tcW w:w="519" w:type="pct"/>
          </w:tcPr>
          <w:p w14:paraId="6B8CDEBC" w14:textId="77777777" w:rsidR="00206019" w:rsidRPr="00C70209" w:rsidRDefault="00206019" w:rsidP="005407AD">
            <w:pPr>
              <w:pStyle w:val="Tabletext-subanalysis"/>
            </w:pPr>
            <w:r w:rsidRPr="00C70209">
              <w:t>5/28 (18%)</w:t>
            </w:r>
          </w:p>
        </w:tc>
        <w:tc>
          <w:tcPr>
            <w:tcW w:w="521" w:type="pct"/>
          </w:tcPr>
          <w:p w14:paraId="1649B68E" w14:textId="77777777" w:rsidR="00206019" w:rsidRPr="00C70209" w:rsidRDefault="00206019" w:rsidP="005407AD">
            <w:pPr>
              <w:pStyle w:val="Tabletext-subanalysis"/>
            </w:pPr>
            <w:r w:rsidRPr="00C70209">
              <w:t>RR 2.61 [1.00, 6.83]</w:t>
            </w:r>
          </w:p>
        </w:tc>
        <w:tc>
          <w:tcPr>
            <w:tcW w:w="598" w:type="pct"/>
            <w:shd w:val="clear" w:color="auto" w:fill="D9D9D9" w:themeFill="background1" w:themeFillShade="D9"/>
          </w:tcPr>
          <w:p w14:paraId="24ED1A90" w14:textId="77777777" w:rsidR="00206019" w:rsidRPr="00C70209" w:rsidRDefault="00206019" w:rsidP="005407AD">
            <w:pPr>
              <w:pStyle w:val="Tabletext-subanalysis"/>
              <w:rPr>
                <w:i/>
              </w:rPr>
            </w:pPr>
            <w:r w:rsidRPr="00C70209">
              <w:rPr>
                <w:i/>
              </w:rPr>
              <w:t>Borderline favours prophylactic platelet transfusion</w:t>
            </w:r>
          </w:p>
          <w:p w14:paraId="3720C9E6" w14:textId="5F633FFD" w:rsidR="00206019" w:rsidRPr="00C70209" w:rsidRDefault="001A475D" w:rsidP="005407AD">
            <w:pPr>
              <w:pStyle w:val="Tabletext-subanalysis"/>
            </w:pPr>
            <w:r w:rsidRPr="001A475D">
              <w:rPr>
                <w:i/>
              </w:rPr>
              <w:t>P = </w:t>
            </w:r>
            <w:r w:rsidR="00206019" w:rsidRPr="00C70209">
              <w:t>0.05</w:t>
            </w:r>
          </w:p>
        </w:tc>
      </w:tr>
      <w:tr w:rsidR="00206019" w:rsidRPr="00C70209" w14:paraId="3709345C" w14:textId="77777777" w:rsidTr="005407AD">
        <w:trPr>
          <w:cantSplit/>
          <w:tblHeader/>
        </w:trPr>
        <w:tc>
          <w:tcPr>
            <w:tcW w:w="389" w:type="pct"/>
            <w:vMerge/>
          </w:tcPr>
          <w:p w14:paraId="74897CF7" w14:textId="77777777" w:rsidR="00206019" w:rsidRPr="00C70209" w:rsidRDefault="00206019" w:rsidP="005407AD">
            <w:pPr>
              <w:pStyle w:val="Tabletext-evidencematrix"/>
            </w:pPr>
          </w:p>
        </w:tc>
        <w:tc>
          <w:tcPr>
            <w:tcW w:w="492" w:type="pct"/>
            <w:vMerge/>
          </w:tcPr>
          <w:p w14:paraId="598C0824" w14:textId="77777777" w:rsidR="00206019" w:rsidRPr="00C70209" w:rsidRDefault="00206019" w:rsidP="005407AD">
            <w:pPr>
              <w:pStyle w:val="Tabletext-evidencematrix"/>
            </w:pPr>
          </w:p>
        </w:tc>
        <w:tc>
          <w:tcPr>
            <w:tcW w:w="490" w:type="pct"/>
            <w:vMerge/>
          </w:tcPr>
          <w:p w14:paraId="6C212305" w14:textId="77777777" w:rsidR="00206019" w:rsidRPr="00C70209" w:rsidRDefault="00206019" w:rsidP="005407AD">
            <w:pPr>
              <w:pStyle w:val="Tabletext-evidencematrix"/>
            </w:pPr>
          </w:p>
        </w:tc>
        <w:tc>
          <w:tcPr>
            <w:tcW w:w="490" w:type="pct"/>
            <w:vMerge/>
          </w:tcPr>
          <w:p w14:paraId="4E495DC4" w14:textId="77777777" w:rsidR="00206019" w:rsidRPr="00C70209" w:rsidRDefault="00206019" w:rsidP="005407AD">
            <w:pPr>
              <w:pStyle w:val="Tabletext-evidencematrix"/>
            </w:pPr>
          </w:p>
        </w:tc>
        <w:tc>
          <w:tcPr>
            <w:tcW w:w="491" w:type="pct"/>
            <w:vMerge/>
          </w:tcPr>
          <w:p w14:paraId="6F9F1838" w14:textId="77777777" w:rsidR="00206019" w:rsidRPr="00C70209" w:rsidRDefault="00206019" w:rsidP="005407AD">
            <w:pPr>
              <w:pStyle w:val="Tabletext-evidencematrix"/>
            </w:pPr>
          </w:p>
        </w:tc>
        <w:tc>
          <w:tcPr>
            <w:tcW w:w="490" w:type="pct"/>
          </w:tcPr>
          <w:p w14:paraId="45710B63" w14:textId="77777777" w:rsidR="00206019" w:rsidRPr="00C70209" w:rsidRDefault="00206019" w:rsidP="005407AD">
            <w:pPr>
              <w:pStyle w:val="Tabletext-subanalysis"/>
              <w:jc w:val="right"/>
            </w:pPr>
            <w:r w:rsidRPr="00C70209">
              <w:t>Children with AML</w:t>
            </w:r>
          </w:p>
        </w:tc>
        <w:tc>
          <w:tcPr>
            <w:tcW w:w="520" w:type="pct"/>
          </w:tcPr>
          <w:p w14:paraId="1CCEB64D" w14:textId="77777777" w:rsidR="00206019" w:rsidRPr="00C70209" w:rsidRDefault="00206019" w:rsidP="005407AD">
            <w:pPr>
              <w:pStyle w:val="Tabletext-subanalysis"/>
            </w:pPr>
            <w:r w:rsidRPr="00C70209">
              <w:t>4/6 (67%)</w:t>
            </w:r>
          </w:p>
        </w:tc>
        <w:tc>
          <w:tcPr>
            <w:tcW w:w="519" w:type="pct"/>
          </w:tcPr>
          <w:p w14:paraId="41345993" w14:textId="77777777" w:rsidR="00206019" w:rsidRPr="00C70209" w:rsidRDefault="00206019" w:rsidP="005407AD">
            <w:pPr>
              <w:pStyle w:val="Tabletext-subanalysis"/>
            </w:pPr>
            <w:r w:rsidRPr="00C70209">
              <w:t>5/7 (71%)</w:t>
            </w:r>
          </w:p>
        </w:tc>
        <w:tc>
          <w:tcPr>
            <w:tcW w:w="521" w:type="pct"/>
          </w:tcPr>
          <w:p w14:paraId="105D3FB0" w14:textId="77777777" w:rsidR="00206019" w:rsidRPr="00C70209" w:rsidRDefault="00206019" w:rsidP="005407AD">
            <w:pPr>
              <w:pStyle w:val="Tabletext-subanalysis"/>
            </w:pPr>
            <w:r w:rsidRPr="00C70209">
              <w:t>RR 0.93 [0.45, 1.95]</w:t>
            </w:r>
          </w:p>
        </w:tc>
        <w:tc>
          <w:tcPr>
            <w:tcW w:w="598" w:type="pct"/>
            <w:shd w:val="clear" w:color="auto" w:fill="auto"/>
          </w:tcPr>
          <w:p w14:paraId="6460E9E6" w14:textId="2D84597F" w:rsidR="00206019" w:rsidRPr="00C70209" w:rsidRDefault="00206019" w:rsidP="005407AD">
            <w:pPr>
              <w:pStyle w:val="Tabletext-subanalysis"/>
              <w:rPr>
                <w:i/>
              </w:rPr>
            </w:pPr>
            <w:r w:rsidRPr="00C70209">
              <w:rPr>
                <w:i/>
              </w:rPr>
              <w:t>No significant difference</w:t>
            </w:r>
          </w:p>
          <w:p w14:paraId="74FA07C6" w14:textId="3185DF37" w:rsidR="00206019" w:rsidRPr="00C70209" w:rsidRDefault="001A475D" w:rsidP="005407AD">
            <w:pPr>
              <w:pStyle w:val="Tabletext-subanalysis"/>
            </w:pPr>
            <w:r w:rsidRPr="001A475D">
              <w:rPr>
                <w:i/>
              </w:rPr>
              <w:t>P = </w:t>
            </w:r>
            <w:r w:rsidR="00206019" w:rsidRPr="00C70209">
              <w:t>0.85</w:t>
            </w:r>
          </w:p>
        </w:tc>
      </w:tr>
    </w:tbl>
    <w:p w14:paraId="772A89F5" w14:textId="77777777" w:rsidR="00206019" w:rsidRPr="00C70209" w:rsidRDefault="00206019" w:rsidP="005407AD">
      <w:pPr>
        <w:pStyle w:val="TabFigNotes0noindent"/>
      </w:pPr>
      <w:r w:rsidRPr="00C70209">
        <w:t xml:space="preserve">ALL, acute lymphoblastic leukaemia; AML, acute myeloid leukaemia; CI, confidence interval; </w:t>
      </w:r>
      <w:r w:rsidRPr="00C70209">
        <w:rPr>
          <w:szCs w:val="21"/>
        </w:rPr>
        <w:t xml:space="preserve">PPT, prophylactic platelet transfusion; </w:t>
      </w:r>
      <w:r w:rsidRPr="00C70209">
        <w:t>RR, risk ratio;</w:t>
      </w:r>
      <w:r w:rsidRPr="00C70209">
        <w:rPr>
          <w:szCs w:val="21"/>
        </w:rPr>
        <w:t xml:space="preserve"> TPT, therapeutic platelet transfusion</w:t>
      </w:r>
    </w:p>
    <w:p w14:paraId="35FB625B"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 evidence. The quality of the Level II study is based on the quality assessment reported by the systematic review authors.</w:t>
      </w:r>
    </w:p>
    <w:p w14:paraId="07F91BB2" w14:textId="496A3660"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AA83EF2" w14:textId="77777777" w:rsidR="00206019" w:rsidRPr="00C70209" w:rsidRDefault="00206019" w:rsidP="005407AD">
      <w:pPr>
        <w:pStyle w:val="TabFigNotes0noindent"/>
      </w:pPr>
    </w:p>
    <w:p w14:paraId="2383CE77" w14:textId="77777777" w:rsidR="00206019" w:rsidRPr="00C70209" w:rsidRDefault="00206019" w:rsidP="005407AD">
      <w:pPr>
        <w:pStyle w:val="BodyText"/>
        <w:sectPr w:rsidR="00206019" w:rsidRPr="00C70209" w:rsidSect="005407AD">
          <w:pgSz w:w="16838" w:h="11906" w:orient="landscape" w:code="9"/>
          <w:pgMar w:top="1440" w:right="1440" w:bottom="1440" w:left="1440" w:header="709" w:footer="709" w:gutter="0"/>
          <w:cols w:space="708"/>
          <w:docGrid w:linePitch="326"/>
        </w:sectPr>
      </w:pPr>
    </w:p>
    <w:p w14:paraId="12946B26" w14:textId="76D1E5EF" w:rsidR="00206019" w:rsidRPr="00C70209" w:rsidRDefault="00206019" w:rsidP="005407AD">
      <w:pPr>
        <w:pStyle w:val="Heading6"/>
      </w:pPr>
      <w:r w:rsidRPr="00C70209">
        <w:t>Transfusion-related serious adverse events</w:t>
      </w:r>
    </w:p>
    <w:p w14:paraId="62DF41F5" w14:textId="1AE35318" w:rsidR="00206019" w:rsidRPr="00C70209" w:rsidRDefault="00206019" w:rsidP="005407AD">
      <w:pPr>
        <w:pStyle w:val="BodyText"/>
        <w:rPr>
          <w:lang w:eastAsia="en-GB"/>
        </w:rPr>
      </w:pPr>
      <w:r w:rsidRPr="00C70209">
        <w:t xml:space="preserve">The systematic review and hand-searching process identified no studies that assessed the safety and effectiveness of platelet transfusions in neonatal or paediatric patients with cancer that </w:t>
      </w:r>
      <w:r w:rsidRPr="00C70209">
        <w:rPr>
          <w:lang w:eastAsia="en-GB"/>
        </w:rPr>
        <w:t>reported</w:t>
      </w:r>
      <w:r w:rsidRPr="00C70209">
        <w:t xml:space="preserve"> transfusion-related </w:t>
      </w:r>
      <w:r w:rsidR="009D6610" w:rsidRPr="00C70209">
        <w:t>SAEs (TACO, TRALI, haemolytic transfusion reactions, transfusion transmitted infections, transfusion-induced graft-versus-host-disease, anaphylactic reactions)</w:t>
      </w:r>
      <w:r w:rsidRPr="00C70209">
        <w:rPr>
          <w:lang w:eastAsia="en-GB"/>
        </w:rPr>
        <w:t>.</w:t>
      </w:r>
    </w:p>
    <w:p w14:paraId="29F233D7" w14:textId="77777777" w:rsidR="00206019" w:rsidRPr="00C70209" w:rsidRDefault="00206019" w:rsidP="005407AD">
      <w:pPr>
        <w:pStyle w:val="Heading6"/>
      </w:pPr>
      <w:r w:rsidRPr="00C70209">
        <w:t>Transfusion volume or incidence</w:t>
      </w:r>
    </w:p>
    <w:p w14:paraId="4BBB7ECB" w14:textId="51FC0A39" w:rsidR="00206019" w:rsidRPr="00C70209" w:rsidRDefault="00206019" w:rsidP="005407AD">
      <w:pPr>
        <w:pStyle w:val="BodyText"/>
      </w:pPr>
      <w:r w:rsidRPr="00C70209">
        <w:t xml:space="preserve">The systematic review and hand-searching process identified one Level I study (Estcourt 2012) </w:t>
      </w:r>
      <w:r w:rsidRPr="00C70209">
        <w:rPr>
          <w:bCs/>
          <w:iCs/>
          <w:lang w:eastAsia="en-GB"/>
        </w:rPr>
        <w:t>that assessed</w:t>
      </w:r>
      <w:r w:rsidRPr="00C70209">
        <w:t xml:space="preserve"> the effect of platelet transfusions in neonatal and paediatric patients with cancer and reported on transfusion incidence. </w:t>
      </w:r>
      <w:r w:rsidRPr="00C70209">
        <w:rPr>
          <w:b/>
        </w:rPr>
        <w:fldChar w:fldCharType="begin"/>
      </w:r>
      <w:r w:rsidRPr="00C70209">
        <w:rPr>
          <w:b/>
        </w:rPr>
        <w:instrText xml:space="preserve"> REF _Ref420497737 \h  \* MERGEFORMAT </w:instrText>
      </w:r>
      <w:r w:rsidRPr="00C70209">
        <w:rPr>
          <w:b/>
        </w:rPr>
      </w:r>
      <w:r w:rsidRPr="00C70209">
        <w:rPr>
          <w:b/>
        </w:rPr>
        <w:fldChar w:fldCharType="separate"/>
      </w:r>
      <w:r w:rsidR="000F7A9B" w:rsidRPr="000F7A9B">
        <w:rPr>
          <w:b/>
        </w:rPr>
        <w:t>Table 3.3.13</w:t>
      </w:r>
      <w:r w:rsidRPr="00C70209">
        <w:rPr>
          <w:b/>
        </w:rPr>
        <w:fldChar w:fldCharType="end"/>
      </w:r>
      <w:r w:rsidRPr="00C70209">
        <w:t xml:space="preserve"> summarises the results from this study.</w:t>
      </w:r>
    </w:p>
    <w:p w14:paraId="72FC1AB8" w14:textId="0AB4E788" w:rsidR="00206019" w:rsidRPr="00C70209" w:rsidRDefault="00206019" w:rsidP="005407AD">
      <w:pPr>
        <w:pStyle w:val="BodyText"/>
      </w:pPr>
      <w:r w:rsidRPr="00C70209">
        <w:rPr>
          <w:lang w:eastAsia="en-GB"/>
        </w:rPr>
        <w:t>Estcourt (2012) identified one RCT (</w:t>
      </w:r>
      <w:r w:rsidRPr="00C70209">
        <w:rPr>
          <w:bCs/>
          <w:lang w:eastAsia="en-GB"/>
        </w:rPr>
        <w:t xml:space="preserve">Murphy 1982) that </w:t>
      </w:r>
      <w:r w:rsidRPr="00C70209">
        <w:t xml:space="preserve">compared prophylactic and therapeutic platelet transfusion regimes </w:t>
      </w:r>
      <w:r w:rsidRPr="00C70209">
        <w:rPr>
          <w:bCs/>
          <w:lang w:eastAsia="en-GB"/>
        </w:rPr>
        <w:t xml:space="preserve">in paediatric patients with AML of ALL. The study </w:t>
      </w:r>
      <w:r w:rsidRPr="00C70209">
        <w:t>reported no significant difference between therapeutic and prophylactic platelet transfusion strategies on the mean number of platelet transfusions per</w:t>
      </w:r>
      <w:r w:rsidRPr="00C70209">
        <w:rPr>
          <w:bCs/>
          <w:lang w:eastAsia="en-GB"/>
        </w:rPr>
        <w:t xml:space="preserve"> course of chemotherapy (MD 0.0; CI 0.0, 0.0).</w:t>
      </w:r>
      <w:r w:rsidRPr="00C70209">
        <w:t xml:space="preserve"> The study was small and likely to be underpowered to detect significant differences for this outcome.</w:t>
      </w:r>
    </w:p>
    <w:p w14:paraId="4C99F10A" w14:textId="77777777" w:rsidR="00206019" w:rsidRPr="00C70209" w:rsidRDefault="00206019" w:rsidP="005407AD">
      <w:pPr>
        <w:pStyle w:val="BodyText"/>
        <w:rPr>
          <w:bCs/>
          <w:lang w:eastAsia="en-GB"/>
        </w:rPr>
        <w:sectPr w:rsidR="00206019" w:rsidRPr="00C70209" w:rsidSect="005407AD">
          <w:pgSz w:w="11906" w:h="16838" w:code="9"/>
          <w:pgMar w:top="1440" w:right="1440" w:bottom="1440" w:left="1440" w:header="709" w:footer="709" w:gutter="0"/>
          <w:cols w:space="708"/>
          <w:docGrid w:linePitch="326"/>
        </w:sectPr>
      </w:pPr>
    </w:p>
    <w:p w14:paraId="48C0F190" w14:textId="77777777" w:rsidR="00206019" w:rsidRPr="00C70209" w:rsidRDefault="00206019" w:rsidP="005407AD">
      <w:pPr>
        <w:pStyle w:val="Caption"/>
      </w:pPr>
      <w:bookmarkStart w:id="691" w:name="_Ref420497737"/>
      <w:bookmarkStart w:id="692" w:name="_Toc427747170"/>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3</w:t>
      </w:r>
      <w:r w:rsidRPr="00C70209">
        <w:fldChar w:fldCharType="end"/>
      </w:r>
      <w:bookmarkEnd w:id="691"/>
      <w:r w:rsidRPr="00C70209">
        <w:tab/>
        <w:t xml:space="preserve"> Neonatal and paediatric patients with cancer: Results for platelet transfusion versus different platelet transfusion</w:t>
      </w:r>
      <w:r w:rsidRPr="00C70209">
        <w:rPr>
          <w:lang w:eastAsia="en-GB"/>
        </w:rPr>
        <w:t xml:space="preserve"> </w:t>
      </w:r>
      <w:r w:rsidRPr="00C70209">
        <w:t>strategy – transfusion volume or incidence</w:t>
      </w:r>
      <w:bookmarkEnd w:id="6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675E50F2" w14:textId="77777777" w:rsidTr="005407AD">
        <w:trPr>
          <w:cantSplit/>
          <w:tblHeader/>
        </w:trPr>
        <w:tc>
          <w:tcPr>
            <w:tcW w:w="389" w:type="pct"/>
            <w:vMerge w:val="restart"/>
          </w:tcPr>
          <w:p w14:paraId="2CFFEE7D" w14:textId="77777777" w:rsidR="00206019" w:rsidRPr="00C70209" w:rsidRDefault="00206019" w:rsidP="005407AD">
            <w:pPr>
              <w:pStyle w:val="TableH2"/>
              <w:rPr>
                <w:rFonts w:eastAsia="Arial Unicode MS"/>
              </w:rPr>
            </w:pPr>
            <w:r w:rsidRPr="00C70209">
              <w:rPr>
                <w:rFonts w:eastAsia="Arial Unicode MS"/>
              </w:rPr>
              <w:t>Study</w:t>
            </w:r>
          </w:p>
          <w:p w14:paraId="716D0EB1"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7FD9A1F8" w14:textId="77777777" w:rsidR="00206019" w:rsidRPr="00C70209" w:rsidRDefault="00206019" w:rsidP="005407AD">
            <w:pPr>
              <w:pStyle w:val="TableH2"/>
              <w:rPr>
                <w:rFonts w:eastAsia="Arial Unicode MS"/>
                <w:i/>
                <w:iCs/>
              </w:rPr>
            </w:pPr>
            <w:r w:rsidRPr="00C70209">
              <w:rPr>
                <w:rFonts w:eastAsia="Arial Unicode MS"/>
                <w:i/>
                <w:iCs/>
              </w:rPr>
              <w:t>Quality</w:t>
            </w:r>
          </w:p>
        </w:tc>
        <w:tc>
          <w:tcPr>
            <w:tcW w:w="492" w:type="pct"/>
            <w:vMerge w:val="restart"/>
          </w:tcPr>
          <w:p w14:paraId="5B27A918"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1B8EDD41" w14:textId="77777777" w:rsidR="00206019" w:rsidRPr="00C70209" w:rsidRDefault="00206019" w:rsidP="005407AD">
            <w:pPr>
              <w:pStyle w:val="TableH2"/>
              <w:rPr>
                <w:rFonts w:eastAsia="Arial Unicode MS"/>
              </w:rPr>
            </w:pPr>
            <w:r w:rsidRPr="00C70209">
              <w:rPr>
                <w:rFonts w:eastAsia="Arial Unicode MS"/>
              </w:rPr>
              <w:t xml:space="preserve">Patient population </w:t>
            </w:r>
          </w:p>
        </w:tc>
        <w:tc>
          <w:tcPr>
            <w:tcW w:w="490" w:type="pct"/>
            <w:vMerge w:val="restart"/>
          </w:tcPr>
          <w:p w14:paraId="52CAD0CB" w14:textId="77777777" w:rsidR="00206019" w:rsidRPr="00C70209" w:rsidRDefault="00206019" w:rsidP="005407AD">
            <w:pPr>
              <w:pStyle w:val="TableH2"/>
              <w:rPr>
                <w:rFonts w:eastAsia="Arial Unicode MS"/>
              </w:rPr>
            </w:pPr>
            <w:r w:rsidRPr="00C70209">
              <w:rPr>
                <w:rFonts w:eastAsia="Arial Unicode MS"/>
              </w:rPr>
              <w:t>Setting</w:t>
            </w:r>
          </w:p>
          <w:p w14:paraId="49B8CED7"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51E3F8CD"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31CCC37D"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17746549" w14:textId="77777777" w:rsidR="00206019" w:rsidRPr="00C70209" w:rsidRDefault="00206019" w:rsidP="005407AD">
            <w:pPr>
              <w:pStyle w:val="TableH2"/>
              <w:rPr>
                <w:rFonts w:eastAsia="Arial Unicode MS"/>
              </w:rPr>
            </w:pPr>
            <w:r w:rsidRPr="00C70209">
              <w:rPr>
                <w:rFonts w:eastAsia="Arial Unicode MS"/>
              </w:rPr>
              <w:t>Results</w:t>
            </w:r>
          </w:p>
        </w:tc>
      </w:tr>
      <w:tr w:rsidR="00206019" w:rsidRPr="00C70209" w14:paraId="5037CC76" w14:textId="77777777" w:rsidTr="005407AD">
        <w:trPr>
          <w:cantSplit/>
          <w:tblHeader/>
        </w:trPr>
        <w:tc>
          <w:tcPr>
            <w:tcW w:w="389" w:type="pct"/>
            <w:vMerge/>
          </w:tcPr>
          <w:p w14:paraId="2854534B" w14:textId="77777777" w:rsidR="00206019" w:rsidRPr="00C70209" w:rsidRDefault="00206019" w:rsidP="005407AD">
            <w:pPr>
              <w:pStyle w:val="TableH2"/>
              <w:rPr>
                <w:rFonts w:eastAsia="Arial Unicode MS"/>
              </w:rPr>
            </w:pPr>
          </w:p>
        </w:tc>
        <w:tc>
          <w:tcPr>
            <w:tcW w:w="492" w:type="pct"/>
            <w:vMerge/>
          </w:tcPr>
          <w:p w14:paraId="460C35FE" w14:textId="77777777" w:rsidR="00206019" w:rsidRPr="00C70209" w:rsidRDefault="00206019" w:rsidP="005407AD">
            <w:pPr>
              <w:pStyle w:val="TableH2"/>
              <w:rPr>
                <w:rFonts w:eastAsia="Arial Unicode MS"/>
              </w:rPr>
            </w:pPr>
          </w:p>
        </w:tc>
        <w:tc>
          <w:tcPr>
            <w:tcW w:w="490" w:type="pct"/>
            <w:vMerge/>
          </w:tcPr>
          <w:p w14:paraId="5D8031A1" w14:textId="77777777" w:rsidR="00206019" w:rsidRPr="00C70209" w:rsidRDefault="00206019" w:rsidP="005407AD">
            <w:pPr>
              <w:pStyle w:val="TableH2"/>
              <w:rPr>
                <w:rFonts w:eastAsia="Arial Unicode MS"/>
              </w:rPr>
            </w:pPr>
          </w:p>
        </w:tc>
        <w:tc>
          <w:tcPr>
            <w:tcW w:w="490" w:type="pct"/>
            <w:vMerge/>
          </w:tcPr>
          <w:p w14:paraId="19FCDDF5" w14:textId="77777777" w:rsidR="00206019" w:rsidRPr="00C70209" w:rsidRDefault="00206019" w:rsidP="005407AD">
            <w:pPr>
              <w:pStyle w:val="TableH2"/>
              <w:rPr>
                <w:rFonts w:eastAsia="Arial Unicode MS"/>
              </w:rPr>
            </w:pPr>
          </w:p>
        </w:tc>
        <w:tc>
          <w:tcPr>
            <w:tcW w:w="491" w:type="pct"/>
            <w:vMerge/>
          </w:tcPr>
          <w:p w14:paraId="14DBCC22" w14:textId="77777777" w:rsidR="00206019" w:rsidRPr="00C70209" w:rsidRDefault="00206019" w:rsidP="005407AD">
            <w:pPr>
              <w:pStyle w:val="TableH2"/>
              <w:rPr>
                <w:rFonts w:eastAsia="Arial Unicode MS"/>
              </w:rPr>
            </w:pPr>
          </w:p>
        </w:tc>
        <w:tc>
          <w:tcPr>
            <w:tcW w:w="490" w:type="pct"/>
            <w:vMerge/>
          </w:tcPr>
          <w:p w14:paraId="4F32FCCE" w14:textId="77777777" w:rsidR="00206019" w:rsidRPr="00C70209" w:rsidRDefault="00206019" w:rsidP="005407AD">
            <w:pPr>
              <w:pStyle w:val="TableH2"/>
              <w:rPr>
                <w:rFonts w:eastAsia="Arial Unicode MS"/>
              </w:rPr>
            </w:pPr>
          </w:p>
        </w:tc>
        <w:tc>
          <w:tcPr>
            <w:tcW w:w="520" w:type="pct"/>
          </w:tcPr>
          <w:p w14:paraId="72195D79" w14:textId="5922FA09" w:rsidR="00206019" w:rsidRPr="00C70209" w:rsidRDefault="00206019" w:rsidP="005407AD">
            <w:pPr>
              <w:pStyle w:val="TableH2"/>
              <w:rPr>
                <w:rFonts w:eastAsia="Arial Unicode MS"/>
              </w:rPr>
            </w:pPr>
            <w:r w:rsidRPr="00C70209">
              <w:rPr>
                <w:rFonts w:eastAsia="Arial Unicode MS"/>
              </w:rPr>
              <w:t>Platelet transfusion</w:t>
            </w:r>
          </w:p>
          <w:p w14:paraId="5223E7B6" w14:textId="77777777" w:rsidR="00206019" w:rsidRPr="00C70209" w:rsidRDefault="00206019" w:rsidP="005407AD">
            <w:pPr>
              <w:pStyle w:val="TableH2"/>
              <w:rPr>
                <w:rFonts w:eastAsia="Arial Unicode MS"/>
              </w:rPr>
            </w:pPr>
            <w:r w:rsidRPr="00C70209">
              <w:t>Mean ± SD</w:t>
            </w:r>
          </w:p>
        </w:tc>
        <w:tc>
          <w:tcPr>
            <w:tcW w:w="519" w:type="pct"/>
          </w:tcPr>
          <w:p w14:paraId="467D1B97" w14:textId="77777777" w:rsidR="00206019" w:rsidRPr="00C70209" w:rsidRDefault="00206019" w:rsidP="005407AD">
            <w:pPr>
              <w:pStyle w:val="TableH2"/>
              <w:rPr>
                <w:rFonts w:eastAsia="Arial Unicode MS"/>
              </w:rPr>
            </w:pPr>
            <w:r w:rsidRPr="00C70209">
              <w:rPr>
                <w:rFonts w:eastAsia="Arial Unicode MS"/>
              </w:rPr>
              <w:t xml:space="preserve">Different </w:t>
            </w:r>
            <w:r w:rsidRPr="00C70209">
              <w:rPr>
                <w:rFonts w:eastAsia="Arial Unicode MS"/>
                <w:bCs/>
              </w:rPr>
              <w:t>strategy</w:t>
            </w:r>
          </w:p>
          <w:p w14:paraId="48984DF7" w14:textId="77777777" w:rsidR="00206019" w:rsidRPr="00C70209" w:rsidRDefault="00206019" w:rsidP="005407AD">
            <w:pPr>
              <w:pStyle w:val="TableH2"/>
              <w:rPr>
                <w:rFonts w:eastAsia="Arial Unicode MS"/>
              </w:rPr>
            </w:pPr>
            <w:r w:rsidRPr="00C70209">
              <w:t>Mean ± SD</w:t>
            </w:r>
          </w:p>
        </w:tc>
        <w:tc>
          <w:tcPr>
            <w:tcW w:w="521" w:type="pct"/>
          </w:tcPr>
          <w:p w14:paraId="15F3DBF8"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474A6766" w14:textId="77777777" w:rsidR="00206019" w:rsidRPr="00C70209" w:rsidRDefault="00206019" w:rsidP="005407AD">
            <w:pPr>
              <w:pStyle w:val="TableH2"/>
              <w:rPr>
                <w:rFonts w:eastAsia="Arial Unicode MS"/>
                <w:i/>
              </w:rPr>
            </w:pPr>
            <w:r w:rsidRPr="00C70209">
              <w:rPr>
                <w:rFonts w:eastAsia="Arial Unicode MS"/>
                <w:i/>
              </w:rPr>
              <w:t>Statistical significance</w:t>
            </w:r>
          </w:p>
          <w:p w14:paraId="0C6D97A3" w14:textId="28E097F6"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635F0B0D"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5EA9A79F" w14:textId="77777777" w:rsidTr="005407AD">
        <w:trPr>
          <w:cantSplit/>
        </w:trPr>
        <w:tc>
          <w:tcPr>
            <w:tcW w:w="5000" w:type="pct"/>
            <w:gridSpan w:val="10"/>
            <w:tcBorders>
              <w:bottom w:val="single" w:sz="4" w:space="0" w:color="auto"/>
            </w:tcBorders>
            <w:shd w:val="clear" w:color="auto" w:fill="000000" w:themeFill="text1"/>
          </w:tcPr>
          <w:p w14:paraId="07ABA370" w14:textId="77777777" w:rsidR="00206019" w:rsidRPr="00C70209" w:rsidRDefault="00206019" w:rsidP="005407AD">
            <w:pPr>
              <w:keepNext/>
              <w:spacing w:before="20" w:after="60"/>
              <w:ind w:left="1077" w:hanging="1077"/>
              <w:rPr>
                <w:rFonts w:eastAsia="Arial Unicode MS"/>
                <w:b/>
                <w:bCs/>
                <w:smallCaps/>
                <w:color w:val="FFFFFF"/>
                <w:sz w:val="20"/>
                <w:szCs w:val="21"/>
              </w:rPr>
            </w:pPr>
            <w:r w:rsidRPr="00C70209">
              <w:rPr>
                <w:b/>
                <w:bCs/>
                <w:smallCaps/>
                <w:color w:val="FFFFFF"/>
                <w:sz w:val="20"/>
                <w:szCs w:val="21"/>
              </w:rPr>
              <w:t>Level II evidence</w:t>
            </w:r>
          </w:p>
        </w:tc>
      </w:tr>
      <w:tr w:rsidR="00206019" w:rsidRPr="00C70209" w14:paraId="08A9D776" w14:textId="77777777" w:rsidTr="005407AD">
        <w:trPr>
          <w:cantSplit/>
          <w:tblHeader/>
        </w:trPr>
        <w:tc>
          <w:tcPr>
            <w:tcW w:w="389" w:type="pct"/>
          </w:tcPr>
          <w:p w14:paraId="2D9077D9" w14:textId="75EBFBE6" w:rsidR="00206019" w:rsidRPr="00C70209" w:rsidRDefault="00206019" w:rsidP="005407AD">
            <w:pPr>
              <w:pStyle w:val="Tabletext-evidencematrix"/>
            </w:pPr>
            <w:r w:rsidRPr="00C70209">
              <w:t>Estcourt 2012</w:t>
            </w:r>
            <w:r w:rsidRPr="00C70209">
              <w:fldChar w:fldCharType="begin"/>
            </w:r>
            <w:r w:rsidR="000E261C">
              <w:instrText xml:space="preserve"> ADDIN EN.CITE &lt;EndNote&gt;&lt;Cite&gt;&lt;Author&gt;Estcourt&lt;/Author&gt;&lt;Year&gt;2012&lt;/Year&gt;&lt;RecNum&gt;134&lt;/RecNum&gt;&lt;DisplayText&gt;&lt;style face="superscript"&gt;296&lt;/style&gt;&lt;/DisplayText&gt;&lt;record&gt;&lt;rec-number&gt;134&lt;/rec-number&gt;&lt;foreign-keys&gt;&lt;key app="EN" db-id="9edve2wadsavt5ewavaxtda4f2tavzvts9ee" timestamp="1426550421"&gt;134&lt;/key&gt;&lt;/foreign-keys&gt;&lt;ref-type name="Journal Article"&gt;17&lt;/ref-type&gt;&lt;contributors&gt;&lt;authors&gt;&lt;author&gt;Estcourt, Lise&lt;/author&gt;&lt;author&gt;Stanworth, Simon&lt;/author&gt;&lt;author&gt;Doree, Carolyn&lt;/author&gt;&lt;author&gt;Hopewell, Sally&lt;/author&gt;&lt;author&gt;Murphy, Michael F.&lt;/author&gt;&lt;author&gt;Tinmouth, Alan&lt;/author&gt;&lt;author&gt;Heddle, Nancy&lt;/author&gt;&lt;/authors&gt;&lt;/contributors&gt;&lt;titles&gt;&lt;title&gt;Prophylactic platelet transfusion for prevention of bleeding in patients with haematological disorders after chemotherapy and stem cell transplantation&lt;/title&gt;&lt;secondary-title&gt;Cochrane Database of Systematic Reviews&lt;/secondary-title&gt;&lt;/titles&gt;&lt;periodical&gt;&lt;full-title&gt;Cochrane Database of Systematic Reviews&lt;/full-title&gt;&lt;abbr-1&gt;Cochrane Database Syst. Rev.&lt;/abbr-1&gt;&lt;/periodical&gt;&lt;volume&gt;16&lt;/volume&gt;&lt;number&gt;5&lt;/number&gt;&lt;keywords&gt;&lt;keyword&gt;Cochrane Reviews&lt;/keyword&gt;&lt;keyword&gt;Cochrane12Mar14&lt;/keyword&gt;&lt;/keywords&gt;&lt;dates&gt;&lt;year&gt;2012&lt;/year&gt;&lt;pub-dates&gt;&lt;date&gt;May&lt;/date&gt;&lt;/pub-dates&gt;&lt;/dates&gt;&lt;urls&gt;&lt;related-urls&gt;&lt;url&gt;http://www.ncbi.nlm.nih.gov/pubmed/22592695&lt;/url&gt;&lt;/related-urls&gt;&lt;/urls&gt;&lt;access-date&gt;13 April 2015&lt;/access-date&gt;&lt;/record&gt;&lt;/Cite&gt;&lt;/EndNote&gt;</w:instrText>
            </w:r>
            <w:r w:rsidRPr="00C70209">
              <w:fldChar w:fldCharType="separate"/>
            </w:r>
            <w:r w:rsidR="000E261C" w:rsidRPr="000E261C">
              <w:rPr>
                <w:noProof/>
                <w:vertAlign w:val="superscript"/>
              </w:rPr>
              <w:t>296</w:t>
            </w:r>
            <w:r w:rsidRPr="00C70209">
              <w:fldChar w:fldCharType="end"/>
            </w:r>
          </w:p>
          <w:p w14:paraId="1A5287B1" w14:textId="77777777" w:rsidR="00206019" w:rsidRPr="00C70209" w:rsidRDefault="00206019" w:rsidP="005407AD">
            <w:pPr>
              <w:pStyle w:val="Tabletext-evidencematrix"/>
            </w:pPr>
            <w:r w:rsidRPr="00C70209">
              <w:t>Level I/II</w:t>
            </w:r>
          </w:p>
          <w:p w14:paraId="6B2C4C31" w14:textId="77777777" w:rsidR="00206019" w:rsidRPr="00C70209" w:rsidRDefault="00206019" w:rsidP="005407AD">
            <w:pPr>
              <w:pStyle w:val="Tabletext-evidencematrix"/>
              <w:rPr>
                <w:i/>
              </w:rPr>
            </w:pPr>
            <w:r w:rsidRPr="00C70209">
              <w:rPr>
                <w:i/>
              </w:rPr>
              <w:t>Good</w:t>
            </w:r>
          </w:p>
        </w:tc>
        <w:tc>
          <w:tcPr>
            <w:tcW w:w="492" w:type="pct"/>
          </w:tcPr>
          <w:p w14:paraId="1D73EB2A" w14:textId="794181BE" w:rsidR="00206019" w:rsidRPr="00C70209" w:rsidRDefault="00206019" w:rsidP="005407AD">
            <w:pPr>
              <w:pStyle w:val="Tabletext-evidencematrix"/>
            </w:pPr>
            <w:r w:rsidRPr="00C70209">
              <w:t>1 trial (Murphy 1982</w:t>
            </w:r>
            <w:r w:rsidR="00A06EBF">
              <w:fldChar w:fldCharType="begin"/>
            </w:r>
            <w:r w:rsidR="000E261C">
              <w:instrText xml:space="preserve"> ADDIN EN.CITE &lt;EndNote&gt;&lt;Cite&gt;&lt;Author&gt;Murphy&lt;/Author&gt;&lt;Year&gt;1982&lt;/Year&gt;&lt;RecNum&gt;1047&lt;/RecNum&gt;&lt;DisplayText&gt;&lt;style face="superscript"&gt;297&lt;/style&gt;&lt;/DisplayText&gt;&lt;record&gt;&lt;rec-number&gt;1047&lt;/rec-number&gt;&lt;foreign-keys&gt;&lt;key app="EN" db-id="9edve2wadsavt5ewavaxtda4f2tavzvts9ee" timestamp="1438837326"&gt;1047&lt;/key&gt;&lt;/foreign-keys&gt;&lt;ref-type name="Journal Article"&gt;17&lt;/ref-type&gt;&lt;contributors&gt;&lt;authors&gt;&lt;author&gt;Murphy, S.&lt;/author&gt;&lt;author&gt;Litwin, S.&lt;/author&gt;&lt;author&gt;Herring, L. M.&lt;/author&gt;&lt;author&gt;Koch, P.&lt;/author&gt;&lt;author&gt;Remischovsky, J.&lt;/author&gt;&lt;author&gt;Donaldson, M. H.&lt;/author&gt;&lt;author&gt;Evans, A. E.&lt;/author&gt;&lt;author&gt;Gardner, F. H.&lt;/author&gt;&lt;/authors&gt;&lt;/contributors&gt;&lt;titles&gt;&lt;title&gt;Indications for platelet transfusion in children with acute leukemia&lt;/title&gt;&lt;secondary-title&gt;Am J Hematol&lt;/secondary-title&gt;&lt;/titles&gt;&lt;periodical&gt;&lt;full-title&gt;Am J Hematol&lt;/full-title&gt;&lt;/periodical&gt;&lt;pages&gt;347-56&lt;/pages&gt;&lt;volume&gt;12&lt;/volume&gt;&lt;number&gt;4&lt;/number&gt;&lt;keywords&gt;&lt;keyword&gt;Actuarial Analysis&lt;/keyword&gt;&lt;keyword&gt;Acute Disease&lt;/keyword&gt;&lt;keyword&gt;*Blood Transfusion&lt;/keyword&gt;&lt;keyword&gt;Central Nervous System/physiopathology&lt;/keyword&gt;&lt;keyword&gt;Child&lt;/keyword&gt;&lt;keyword&gt;Child, Preschool&lt;/keyword&gt;&lt;keyword&gt;Gastrointestinal Hemorrhage/complications/therapy&lt;/keyword&gt;&lt;keyword&gt;Humans&lt;/keyword&gt;&lt;keyword&gt;Leukemia/blood/complications/*therapy&lt;/keyword&gt;&lt;keyword&gt;Leukemia, Lymphoid/blood/complications/therapy&lt;/keyword&gt;&lt;keyword&gt;Platelet Count&lt;/keyword&gt;&lt;keyword&gt;*Platelet Transfusion&lt;/keyword&gt;&lt;keyword&gt;Random Allocation&lt;/keyword&gt;&lt;keyword&gt;Thrombocytopenia/blood/complications/therapy&lt;/keyword&gt;&lt;keyword&gt;Urogenital System/physiopathology&lt;/keyword&gt;&lt;/keywords&gt;&lt;dates&gt;&lt;year&gt;1982&lt;/year&gt;&lt;pub-dates&gt;&lt;date&gt;Jun&lt;/date&gt;&lt;/pub-dates&gt;&lt;/dates&gt;&lt;isbn&gt;0361-8609 (Print)&amp;#xD;0361-8609 (Linking)&lt;/isbn&gt;&lt;accession-num&gt;6981349&lt;/accession-num&gt;&lt;urls&gt;&lt;related-urls&gt;&lt;url&gt;http://www.ncbi.nlm.nih.gov/pubmed/6981349&lt;/url&gt;&lt;/related-urls&gt;&lt;/urls&gt;&lt;/record&gt;&lt;/Cite&gt;&lt;/EndNote&gt;</w:instrText>
            </w:r>
            <w:r w:rsidR="00A06EBF">
              <w:fldChar w:fldCharType="separate"/>
            </w:r>
            <w:r w:rsidR="000E261C" w:rsidRPr="000E261C">
              <w:rPr>
                <w:noProof/>
                <w:vertAlign w:val="superscript"/>
              </w:rPr>
              <w:t>297</w:t>
            </w:r>
            <w:r w:rsidR="00A06EBF">
              <w:fldChar w:fldCharType="end"/>
            </w:r>
            <w:r w:rsidRPr="00C70209">
              <w:t>)</w:t>
            </w:r>
          </w:p>
          <w:p w14:paraId="03116B60" w14:textId="77777777" w:rsidR="00206019" w:rsidRPr="00C70209" w:rsidRDefault="00206019" w:rsidP="005407AD">
            <w:pPr>
              <w:pStyle w:val="Tabletext-evidencematrix"/>
            </w:pPr>
            <w:r w:rsidRPr="00C70209">
              <w:t>N=56</w:t>
            </w:r>
          </w:p>
        </w:tc>
        <w:tc>
          <w:tcPr>
            <w:tcW w:w="490" w:type="pct"/>
          </w:tcPr>
          <w:p w14:paraId="4E50EF6E" w14:textId="0A9151AB" w:rsidR="00206019" w:rsidRPr="00C70209" w:rsidRDefault="00206019" w:rsidP="005407AD">
            <w:pPr>
              <w:pStyle w:val="Tabletext-evidencematrix"/>
            </w:pPr>
            <w:r w:rsidRPr="00C70209">
              <w:t>Children hospitalised with previously untreated AML or ALL</w:t>
            </w:r>
          </w:p>
        </w:tc>
        <w:tc>
          <w:tcPr>
            <w:tcW w:w="490" w:type="pct"/>
          </w:tcPr>
          <w:p w14:paraId="11FE3997" w14:textId="77777777" w:rsidR="00206019" w:rsidRPr="00C70209" w:rsidRDefault="00206019" w:rsidP="005407AD">
            <w:pPr>
              <w:pStyle w:val="Tabletext-evidencematrix"/>
            </w:pPr>
            <w:r w:rsidRPr="00C70209">
              <w:t>Children’s Hospital of Philadelphia, USA</w:t>
            </w:r>
          </w:p>
        </w:tc>
        <w:tc>
          <w:tcPr>
            <w:tcW w:w="491" w:type="pct"/>
          </w:tcPr>
          <w:p w14:paraId="60F40C2D" w14:textId="77777777" w:rsidR="00206019" w:rsidRPr="00C70209" w:rsidRDefault="00206019" w:rsidP="005407AD">
            <w:pPr>
              <w:pStyle w:val="Tabletext-evidencematrix"/>
            </w:pPr>
            <w:r w:rsidRPr="00C70209">
              <w:t xml:space="preserve">TPT (administered only in presence of bleeding) versus </w:t>
            </w:r>
            <w:r w:rsidRPr="00C70209">
              <w:rPr>
                <w:szCs w:val="21"/>
              </w:rPr>
              <w:t xml:space="preserve">PPT </w:t>
            </w:r>
            <w:r w:rsidRPr="00C70209">
              <w:t>(administered to maintain platelet count above 20 x10</w:t>
            </w:r>
            <w:r w:rsidRPr="00C70209">
              <w:rPr>
                <w:vertAlign w:val="superscript"/>
              </w:rPr>
              <w:t>9</w:t>
            </w:r>
            <w:r w:rsidRPr="00C70209">
              <w:t>/L)</w:t>
            </w:r>
          </w:p>
        </w:tc>
        <w:tc>
          <w:tcPr>
            <w:tcW w:w="490" w:type="pct"/>
          </w:tcPr>
          <w:p w14:paraId="0D840EA4" w14:textId="77777777" w:rsidR="00206019" w:rsidRPr="00C70209" w:rsidRDefault="00206019" w:rsidP="005407AD">
            <w:pPr>
              <w:pStyle w:val="Tabletext-evidencematrix"/>
            </w:pPr>
            <w:r w:rsidRPr="00C70209">
              <w:t>Mean number of platelet transfusions per course of chemotherapy</w:t>
            </w:r>
          </w:p>
        </w:tc>
        <w:tc>
          <w:tcPr>
            <w:tcW w:w="520" w:type="pct"/>
          </w:tcPr>
          <w:p w14:paraId="1E325976" w14:textId="77777777" w:rsidR="00206019" w:rsidRPr="00C70209" w:rsidRDefault="00206019" w:rsidP="005407AD">
            <w:pPr>
              <w:pStyle w:val="Tabletext-evidencematrix"/>
            </w:pPr>
            <w:r w:rsidRPr="00C70209">
              <w:t>1.0 ± 0 (n=21)</w:t>
            </w:r>
          </w:p>
        </w:tc>
        <w:tc>
          <w:tcPr>
            <w:tcW w:w="519" w:type="pct"/>
          </w:tcPr>
          <w:p w14:paraId="0C9EB9F8" w14:textId="77777777" w:rsidR="00206019" w:rsidRPr="00C70209" w:rsidRDefault="00206019" w:rsidP="005407AD">
            <w:pPr>
              <w:pStyle w:val="Tabletext-evidencematrix"/>
            </w:pPr>
            <w:r w:rsidRPr="00C70209">
              <w:t>2.2 ± 0 (n=35)</w:t>
            </w:r>
          </w:p>
        </w:tc>
        <w:tc>
          <w:tcPr>
            <w:tcW w:w="521" w:type="pct"/>
          </w:tcPr>
          <w:p w14:paraId="4051181D" w14:textId="77777777" w:rsidR="00206019" w:rsidRPr="00C70209" w:rsidRDefault="00206019" w:rsidP="005407AD">
            <w:pPr>
              <w:pStyle w:val="Tabletext-evidencematrix"/>
            </w:pPr>
            <w:r w:rsidRPr="00C70209">
              <w:t>MD 0.0 [0.0, 0.0]</w:t>
            </w:r>
          </w:p>
        </w:tc>
        <w:tc>
          <w:tcPr>
            <w:tcW w:w="598" w:type="pct"/>
          </w:tcPr>
          <w:p w14:paraId="0216F325" w14:textId="2DDF1CDD" w:rsidR="00206019" w:rsidRPr="00C70209" w:rsidRDefault="00206019" w:rsidP="005407AD">
            <w:pPr>
              <w:pStyle w:val="Tabletext-evidencematrix"/>
              <w:rPr>
                <w:i/>
              </w:rPr>
            </w:pPr>
            <w:r w:rsidRPr="00C70209">
              <w:rPr>
                <w:i/>
              </w:rPr>
              <w:t>No significant difference</w:t>
            </w:r>
          </w:p>
          <w:p w14:paraId="457A876A" w14:textId="2B078716" w:rsidR="00206019" w:rsidRPr="00C70209" w:rsidRDefault="001A475D" w:rsidP="005407AD">
            <w:pPr>
              <w:pStyle w:val="Tabletext-evidencematrix"/>
            </w:pPr>
            <w:r w:rsidRPr="001A475D">
              <w:rPr>
                <w:i/>
              </w:rPr>
              <w:t>P = </w:t>
            </w:r>
            <w:r w:rsidR="00206019" w:rsidRPr="00C70209">
              <w:t>not estimable</w:t>
            </w:r>
          </w:p>
        </w:tc>
      </w:tr>
    </w:tbl>
    <w:p w14:paraId="76BB8E33" w14:textId="77777777" w:rsidR="00206019" w:rsidRPr="00C70209" w:rsidRDefault="00206019" w:rsidP="005407AD">
      <w:pPr>
        <w:pStyle w:val="TabFigNotes0noindent"/>
      </w:pPr>
      <w:r w:rsidRPr="00C70209">
        <w:t xml:space="preserve">ALL, acute lymphoblastic leukaemia; AML, acute myeloid leukaemia; CI, confidence interval; </w:t>
      </w:r>
      <w:r w:rsidRPr="00C70209">
        <w:rPr>
          <w:szCs w:val="21"/>
        </w:rPr>
        <w:t xml:space="preserve">PPT, prophylactic platelet transfusion; </w:t>
      </w:r>
      <w:r w:rsidRPr="00C70209">
        <w:t>RR, risk ratio;</w:t>
      </w:r>
      <w:r w:rsidRPr="00C70209">
        <w:rPr>
          <w:szCs w:val="21"/>
        </w:rPr>
        <w:t xml:space="preserve"> TPT, therapeutic platelet transfusion</w:t>
      </w:r>
    </w:p>
    <w:p w14:paraId="144B2D8C"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 evidence. The quality of the Level II study is based on the quality assessment reported by the systematic review authors.</w:t>
      </w:r>
    </w:p>
    <w:p w14:paraId="231F0072" w14:textId="63630BD8"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760CBCF" w14:textId="69CA5B32" w:rsidR="00206019" w:rsidRPr="00C70209" w:rsidRDefault="00206019" w:rsidP="005407AD">
      <w:pPr>
        <w:pStyle w:val="TabFigNotes0noindent"/>
      </w:pPr>
      <w:r w:rsidRPr="00C70209">
        <w:rPr>
          <w:b/>
        </w:rPr>
        <w:t>c.</w:t>
      </w:r>
      <w:r w:rsidRPr="00C70209">
        <w:t xml:space="preserve"> Calculated post-hoc using RevMan 5.1.2.</w:t>
      </w:r>
    </w:p>
    <w:p w14:paraId="5777BF75" w14:textId="77777777" w:rsidR="00206019" w:rsidRPr="00C70209" w:rsidRDefault="00206019" w:rsidP="005407AD">
      <w:pPr>
        <w:spacing w:before="40" w:after="60"/>
        <w:rPr>
          <w:rFonts w:ascii="Arial Narrow" w:hAnsi="Arial Narrow"/>
          <w:bCs/>
          <w:sz w:val="16"/>
          <w:szCs w:val="21"/>
          <w:lang w:eastAsia="ja-JP"/>
        </w:rPr>
        <w:sectPr w:rsidR="00206019" w:rsidRPr="00C70209" w:rsidSect="005407AD">
          <w:pgSz w:w="16838" w:h="11906" w:orient="landscape" w:code="9"/>
          <w:pgMar w:top="1440" w:right="1440" w:bottom="1440" w:left="1440" w:header="709" w:footer="709" w:gutter="0"/>
          <w:cols w:space="708"/>
          <w:docGrid w:linePitch="326"/>
        </w:sectPr>
      </w:pPr>
    </w:p>
    <w:p w14:paraId="27F8BDB4" w14:textId="6D187E0B" w:rsidR="00206019" w:rsidRPr="00C70209" w:rsidRDefault="00206019" w:rsidP="005407AD">
      <w:pPr>
        <w:pStyle w:val="Heading3"/>
      </w:pPr>
      <w:bookmarkStart w:id="693" w:name="_Toc427746865"/>
      <w:r w:rsidRPr="00C70209">
        <w:rPr>
          <w:iCs/>
        </w:rPr>
        <w:t>Neonatal and paediatric patients undergoing surgery</w:t>
      </w:r>
      <w:bookmarkEnd w:id="693"/>
    </w:p>
    <w:p w14:paraId="0C925FD6" w14:textId="77777777" w:rsidR="00206019" w:rsidRPr="00C70209" w:rsidRDefault="00206019" w:rsidP="00206019">
      <w:pPr>
        <w:pStyle w:val="Head4Num"/>
        <w:ind w:left="1574" w:hanging="864"/>
      </w:pPr>
      <w:r w:rsidRPr="00C70209">
        <w:t>Fresh frozen plasma</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49"/>
        <w:gridCol w:w="3748"/>
        <w:gridCol w:w="810"/>
        <w:gridCol w:w="810"/>
        <w:gridCol w:w="810"/>
        <w:gridCol w:w="810"/>
        <w:gridCol w:w="810"/>
      </w:tblGrid>
      <w:tr w:rsidR="00206019" w:rsidRPr="00C70209" w14:paraId="09E1E199" w14:textId="77777777" w:rsidTr="005407AD">
        <w:trPr>
          <w:cantSplit/>
          <w:trHeight w:val="1881"/>
          <w:tblHeader/>
        </w:trPr>
        <w:tc>
          <w:tcPr>
            <w:tcW w:w="4599" w:type="dxa"/>
            <w:gridSpan w:val="2"/>
            <w:tcBorders>
              <w:top w:val="single" w:sz="4" w:space="0" w:color="000000"/>
              <w:left w:val="single" w:sz="4" w:space="0" w:color="000000"/>
              <w:bottom w:val="single" w:sz="4" w:space="0" w:color="000000"/>
              <w:right w:val="single" w:sz="4" w:space="0" w:color="000000"/>
            </w:tcBorders>
            <w:shd w:val="clear" w:color="auto" w:fill="FFC000"/>
          </w:tcPr>
          <w:p w14:paraId="6673461E" w14:textId="77777777" w:rsidR="00206019" w:rsidRPr="00C70209" w:rsidRDefault="00206019" w:rsidP="005407AD">
            <w:pPr>
              <w:pStyle w:val="PP-heading"/>
            </w:pPr>
            <w:r w:rsidRPr="00C70209">
              <w:t>Evidence statements – surgical (fresh frozen plasma)</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6F55E1A2" w14:textId="77777777" w:rsidR="00206019" w:rsidRPr="00C70209" w:rsidRDefault="00206019" w:rsidP="005407AD">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4CBE03E7" w14:textId="77777777" w:rsidR="00206019" w:rsidRPr="00C70209" w:rsidRDefault="00206019" w:rsidP="005407AD">
            <w:pPr>
              <w:ind w:left="113" w:right="113"/>
              <w:jc w:val="center"/>
              <w:rPr>
                <w:b/>
              </w:rPr>
            </w:pPr>
            <w:r w:rsidRPr="00C70209">
              <w:rPr>
                <w:b/>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0A89F18" w14:textId="77777777" w:rsidR="00206019" w:rsidRPr="00C70209" w:rsidRDefault="00206019" w:rsidP="005407AD">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4FEC1DF4" w14:textId="77777777" w:rsidR="00206019" w:rsidRPr="00C70209" w:rsidRDefault="00206019" w:rsidP="005407AD">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046095C" w14:textId="77777777" w:rsidR="00206019" w:rsidRPr="00C70209" w:rsidRDefault="00206019" w:rsidP="005407AD">
            <w:pPr>
              <w:ind w:left="113" w:right="113"/>
              <w:jc w:val="center"/>
              <w:rPr>
                <w:b/>
              </w:rPr>
            </w:pPr>
            <w:r w:rsidRPr="00C70209">
              <w:rPr>
                <w:b/>
              </w:rPr>
              <w:t>Applicability</w:t>
            </w:r>
          </w:p>
        </w:tc>
      </w:tr>
      <w:tr w:rsidR="00206019" w:rsidRPr="00C70209" w14:paraId="514FFDB0" w14:textId="77777777" w:rsidTr="005407AD">
        <w:tc>
          <w:tcPr>
            <w:tcW w:w="850" w:type="dxa"/>
          </w:tcPr>
          <w:p w14:paraId="39984F86" w14:textId="77777777" w:rsidR="00206019" w:rsidRPr="00C70209" w:rsidRDefault="00206019" w:rsidP="00206019">
            <w:pPr>
              <w:pStyle w:val="Tabletextnoindent"/>
              <w:keepNext w:val="0"/>
              <w:numPr>
                <w:ilvl w:val="0"/>
                <w:numId w:val="49"/>
              </w:numPr>
            </w:pPr>
          </w:p>
        </w:tc>
        <w:tc>
          <w:tcPr>
            <w:tcW w:w="3749" w:type="dxa"/>
          </w:tcPr>
          <w:p w14:paraId="232F9036" w14:textId="77777777" w:rsidR="00206019" w:rsidRPr="00C70209" w:rsidRDefault="00206019" w:rsidP="005407AD">
            <w:pPr>
              <w:pStyle w:val="ES-table"/>
            </w:pPr>
            <w:r w:rsidRPr="00C70209">
              <w:t>In paediatric liver transplant patients, any association between FFP transfusion and mortality is uncertain.</w:t>
            </w:r>
          </w:p>
          <w:p w14:paraId="72BC3ADC" w14:textId="77777777" w:rsidR="00206019" w:rsidRPr="00C70209" w:rsidRDefault="00206019" w:rsidP="005407AD">
            <w:pPr>
              <w:pStyle w:val="ES-notes"/>
            </w:pPr>
            <w:r w:rsidRPr="00C70209">
              <w:t>(See evidence matrix D3.J in Volume 2 of the technical report.)</w:t>
            </w:r>
          </w:p>
        </w:tc>
        <w:tc>
          <w:tcPr>
            <w:tcW w:w="810" w:type="dxa"/>
          </w:tcPr>
          <w:p w14:paraId="3A2B028F" w14:textId="77777777" w:rsidR="00206019" w:rsidRPr="00C70209" w:rsidRDefault="00206019" w:rsidP="005407AD">
            <w:pPr>
              <w:pStyle w:val="T-ABCD"/>
            </w:pPr>
            <w:r w:rsidRPr="00C70209">
              <w:sym w:font="Symbol" w:char="F0D6"/>
            </w:r>
          </w:p>
        </w:tc>
        <w:tc>
          <w:tcPr>
            <w:tcW w:w="809" w:type="dxa"/>
          </w:tcPr>
          <w:p w14:paraId="1F0DEC83" w14:textId="77777777" w:rsidR="00206019" w:rsidRPr="00C70209" w:rsidRDefault="00206019" w:rsidP="005407AD">
            <w:pPr>
              <w:pStyle w:val="T-ABCD"/>
            </w:pPr>
            <w:r w:rsidRPr="00C70209">
              <w:t>NA</w:t>
            </w:r>
          </w:p>
        </w:tc>
        <w:tc>
          <w:tcPr>
            <w:tcW w:w="810" w:type="dxa"/>
          </w:tcPr>
          <w:p w14:paraId="743718C8" w14:textId="77777777" w:rsidR="00206019" w:rsidRPr="00C70209" w:rsidRDefault="00206019" w:rsidP="005407AD">
            <w:pPr>
              <w:pStyle w:val="T-ABCD"/>
            </w:pPr>
            <w:r w:rsidRPr="00C70209">
              <w:t>X</w:t>
            </w:r>
          </w:p>
        </w:tc>
        <w:tc>
          <w:tcPr>
            <w:tcW w:w="809" w:type="dxa"/>
          </w:tcPr>
          <w:p w14:paraId="00BE9D88"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10" w:type="dxa"/>
          </w:tcPr>
          <w:p w14:paraId="2BAE1B09" w14:textId="77777777" w:rsidR="00206019" w:rsidRPr="00C70209" w:rsidRDefault="00206019" w:rsidP="005407AD">
            <w:pPr>
              <w:pStyle w:val="T-ABCD"/>
            </w:pPr>
            <w:r w:rsidRPr="00C70209">
              <w:sym w:font="Symbol" w:char="F0D6"/>
            </w:r>
            <w:r w:rsidRPr="00C70209">
              <w:sym w:font="Symbol" w:char="F0D6"/>
            </w:r>
          </w:p>
        </w:tc>
      </w:tr>
      <w:tr w:rsidR="00206019" w:rsidRPr="00C70209" w14:paraId="1B8B08FA" w14:textId="77777777" w:rsidTr="005407AD">
        <w:tc>
          <w:tcPr>
            <w:tcW w:w="850" w:type="dxa"/>
          </w:tcPr>
          <w:p w14:paraId="04C430FB" w14:textId="77777777" w:rsidR="00206019" w:rsidRPr="00C70209" w:rsidRDefault="00206019" w:rsidP="00206019">
            <w:pPr>
              <w:pStyle w:val="Tabletextnoindent"/>
              <w:keepNext w:val="0"/>
              <w:numPr>
                <w:ilvl w:val="0"/>
                <w:numId w:val="48"/>
              </w:numPr>
            </w:pPr>
          </w:p>
        </w:tc>
        <w:tc>
          <w:tcPr>
            <w:tcW w:w="3749" w:type="dxa"/>
          </w:tcPr>
          <w:p w14:paraId="7597B57E" w14:textId="77777777" w:rsidR="00206019" w:rsidRPr="00C70209" w:rsidRDefault="00206019" w:rsidP="005407AD">
            <w:pPr>
              <w:pStyle w:val="ES-table"/>
            </w:pPr>
            <w:r w:rsidRPr="00C70209">
              <w:t>In paediatric patients undergoing surgery other than liver transplant, the effect of FFP compared with no FFP on mortality is unknown.</w:t>
            </w:r>
          </w:p>
        </w:tc>
        <w:tc>
          <w:tcPr>
            <w:tcW w:w="810" w:type="dxa"/>
          </w:tcPr>
          <w:p w14:paraId="581A9856" w14:textId="77777777" w:rsidR="00206019" w:rsidRPr="00C70209" w:rsidRDefault="00206019" w:rsidP="005407AD">
            <w:pPr>
              <w:pStyle w:val="T-ABCD"/>
            </w:pPr>
            <w:r w:rsidRPr="00C70209">
              <w:t>NA</w:t>
            </w:r>
          </w:p>
        </w:tc>
        <w:tc>
          <w:tcPr>
            <w:tcW w:w="809" w:type="dxa"/>
          </w:tcPr>
          <w:p w14:paraId="0F52F4EF" w14:textId="77777777" w:rsidR="00206019" w:rsidRPr="00C70209" w:rsidRDefault="00206019" w:rsidP="005407AD">
            <w:pPr>
              <w:pStyle w:val="T-ABCD"/>
            </w:pPr>
            <w:r w:rsidRPr="00C70209">
              <w:t>NA</w:t>
            </w:r>
          </w:p>
        </w:tc>
        <w:tc>
          <w:tcPr>
            <w:tcW w:w="810" w:type="dxa"/>
          </w:tcPr>
          <w:p w14:paraId="7C8B388E" w14:textId="77777777" w:rsidR="00206019" w:rsidRPr="00C70209" w:rsidRDefault="00206019" w:rsidP="005407AD">
            <w:pPr>
              <w:pStyle w:val="T-ABCD"/>
            </w:pPr>
            <w:r w:rsidRPr="00C70209">
              <w:t>NA</w:t>
            </w:r>
          </w:p>
        </w:tc>
        <w:tc>
          <w:tcPr>
            <w:tcW w:w="809" w:type="dxa"/>
          </w:tcPr>
          <w:p w14:paraId="0405A796" w14:textId="77777777" w:rsidR="00206019" w:rsidRPr="00C70209" w:rsidRDefault="00206019" w:rsidP="005407AD">
            <w:pPr>
              <w:pStyle w:val="T-ABCD"/>
            </w:pPr>
            <w:r w:rsidRPr="00C70209">
              <w:t>NA</w:t>
            </w:r>
          </w:p>
        </w:tc>
        <w:tc>
          <w:tcPr>
            <w:tcW w:w="810" w:type="dxa"/>
          </w:tcPr>
          <w:p w14:paraId="67FACCAD" w14:textId="77777777" w:rsidR="00206019" w:rsidRPr="00C70209" w:rsidRDefault="00206019" w:rsidP="005407AD">
            <w:pPr>
              <w:pStyle w:val="T-ABCD"/>
            </w:pPr>
            <w:r w:rsidRPr="00C70209">
              <w:t xml:space="preserve">NA </w:t>
            </w:r>
          </w:p>
        </w:tc>
      </w:tr>
      <w:tr w:rsidR="00206019" w:rsidRPr="00C70209" w14:paraId="304687CE" w14:textId="77777777" w:rsidTr="005407AD">
        <w:tc>
          <w:tcPr>
            <w:tcW w:w="850" w:type="dxa"/>
          </w:tcPr>
          <w:p w14:paraId="3FE42986" w14:textId="77777777" w:rsidR="00206019" w:rsidRPr="00C70209" w:rsidRDefault="00206019" w:rsidP="00206019">
            <w:pPr>
              <w:pStyle w:val="Tabletextnoindent"/>
              <w:keepNext w:val="0"/>
              <w:numPr>
                <w:ilvl w:val="0"/>
                <w:numId w:val="48"/>
              </w:numPr>
            </w:pPr>
          </w:p>
        </w:tc>
        <w:tc>
          <w:tcPr>
            <w:tcW w:w="3749" w:type="dxa"/>
          </w:tcPr>
          <w:p w14:paraId="2F19D731" w14:textId="77777777" w:rsidR="00206019" w:rsidRPr="00C70209" w:rsidRDefault="00206019" w:rsidP="005407AD">
            <w:pPr>
              <w:pStyle w:val="ES-table"/>
            </w:pPr>
            <w:r w:rsidRPr="00C70209">
              <w:t>In neonatal patients undergoing surgery, the effect of FFP compared with no FFP on mortality is unknown.</w:t>
            </w:r>
          </w:p>
        </w:tc>
        <w:tc>
          <w:tcPr>
            <w:tcW w:w="810" w:type="dxa"/>
          </w:tcPr>
          <w:p w14:paraId="0D6140A8" w14:textId="77777777" w:rsidR="00206019" w:rsidRPr="00C70209" w:rsidRDefault="00206019" w:rsidP="005407AD">
            <w:pPr>
              <w:pStyle w:val="T-ABCD"/>
            </w:pPr>
            <w:r w:rsidRPr="00C70209">
              <w:t>NA</w:t>
            </w:r>
          </w:p>
        </w:tc>
        <w:tc>
          <w:tcPr>
            <w:tcW w:w="809" w:type="dxa"/>
          </w:tcPr>
          <w:p w14:paraId="66FA15F1" w14:textId="77777777" w:rsidR="00206019" w:rsidRPr="00C70209" w:rsidRDefault="00206019" w:rsidP="005407AD">
            <w:pPr>
              <w:pStyle w:val="T-ABCD"/>
            </w:pPr>
            <w:r w:rsidRPr="00C70209">
              <w:t>NA</w:t>
            </w:r>
          </w:p>
        </w:tc>
        <w:tc>
          <w:tcPr>
            <w:tcW w:w="810" w:type="dxa"/>
          </w:tcPr>
          <w:p w14:paraId="23289F23" w14:textId="77777777" w:rsidR="00206019" w:rsidRPr="00C70209" w:rsidRDefault="00206019" w:rsidP="005407AD">
            <w:pPr>
              <w:pStyle w:val="T-ABCD"/>
            </w:pPr>
            <w:r w:rsidRPr="00C70209">
              <w:t>NA</w:t>
            </w:r>
          </w:p>
        </w:tc>
        <w:tc>
          <w:tcPr>
            <w:tcW w:w="809" w:type="dxa"/>
          </w:tcPr>
          <w:p w14:paraId="686DBA5C" w14:textId="77777777" w:rsidR="00206019" w:rsidRPr="00C70209" w:rsidRDefault="00206019" w:rsidP="005407AD">
            <w:pPr>
              <w:pStyle w:val="T-ABCD"/>
            </w:pPr>
            <w:r w:rsidRPr="00C70209">
              <w:t>NA</w:t>
            </w:r>
          </w:p>
        </w:tc>
        <w:tc>
          <w:tcPr>
            <w:tcW w:w="810" w:type="dxa"/>
          </w:tcPr>
          <w:p w14:paraId="5493418C" w14:textId="77777777" w:rsidR="00206019" w:rsidRPr="00C70209" w:rsidRDefault="00206019" w:rsidP="005407AD">
            <w:pPr>
              <w:pStyle w:val="T-ABCD"/>
            </w:pPr>
            <w:r w:rsidRPr="00C70209">
              <w:t xml:space="preserve">NA </w:t>
            </w:r>
          </w:p>
        </w:tc>
      </w:tr>
      <w:tr w:rsidR="00206019" w:rsidRPr="00C70209" w14:paraId="6A3FC152" w14:textId="77777777" w:rsidTr="005407AD">
        <w:tc>
          <w:tcPr>
            <w:tcW w:w="850" w:type="dxa"/>
          </w:tcPr>
          <w:p w14:paraId="1CD4AB8D" w14:textId="77777777" w:rsidR="00206019" w:rsidRPr="00C70209" w:rsidRDefault="00206019" w:rsidP="00206019">
            <w:pPr>
              <w:pStyle w:val="Tabletextnoindent"/>
              <w:keepNext w:val="0"/>
              <w:numPr>
                <w:ilvl w:val="0"/>
                <w:numId w:val="48"/>
              </w:numPr>
            </w:pPr>
          </w:p>
        </w:tc>
        <w:tc>
          <w:tcPr>
            <w:tcW w:w="3749" w:type="dxa"/>
          </w:tcPr>
          <w:p w14:paraId="25C5FF2A" w14:textId="6DAFB1F8" w:rsidR="00206019" w:rsidRPr="00C70209" w:rsidRDefault="00206019" w:rsidP="005407AD">
            <w:pPr>
              <w:pStyle w:val="ES-table"/>
            </w:pPr>
            <w:r w:rsidRPr="00C70209">
              <w:t>In neonatal and paediatric patients undergoing cardiac surgery, the use of an FF</w:t>
            </w:r>
            <w:r w:rsidR="001A475D" w:rsidRPr="001A475D">
              <w:rPr>
                <w:i/>
              </w:rPr>
              <w:t>P-</w:t>
            </w:r>
            <w:r w:rsidRPr="00C70209">
              <w:t>based pump priming fluid compared with an albumin-based fluid does not reduce postoperative blood loss.</w:t>
            </w:r>
          </w:p>
          <w:p w14:paraId="37DAB7EA" w14:textId="77777777" w:rsidR="00206019" w:rsidRPr="00C70209" w:rsidRDefault="00206019" w:rsidP="005407AD">
            <w:pPr>
              <w:pStyle w:val="ES-notes"/>
            </w:pPr>
            <w:r w:rsidRPr="00C70209">
              <w:t>(See evidence matrix D3.K in Volume 2 of the technical report.)</w:t>
            </w:r>
          </w:p>
        </w:tc>
        <w:tc>
          <w:tcPr>
            <w:tcW w:w="810" w:type="dxa"/>
          </w:tcPr>
          <w:p w14:paraId="5CCE54B0" w14:textId="77777777" w:rsidR="00206019" w:rsidRPr="00C70209" w:rsidRDefault="00206019" w:rsidP="005407AD">
            <w:pPr>
              <w:pStyle w:val="T-ABCD"/>
            </w:pPr>
            <w:r w:rsidRPr="00C70209">
              <w:sym w:font="Symbol" w:char="F0D6"/>
            </w:r>
          </w:p>
        </w:tc>
        <w:tc>
          <w:tcPr>
            <w:tcW w:w="809" w:type="dxa"/>
          </w:tcPr>
          <w:p w14:paraId="7293C51E" w14:textId="77777777" w:rsidR="00206019" w:rsidRPr="00C70209" w:rsidRDefault="00206019" w:rsidP="005407AD">
            <w:pPr>
              <w:pStyle w:val="T-ABCD"/>
            </w:pPr>
            <w:r w:rsidRPr="00C70209">
              <w:sym w:font="Symbol" w:char="F0D6"/>
            </w:r>
            <w:r w:rsidRPr="00C70209">
              <w:sym w:font="Symbol" w:char="F0D6"/>
            </w:r>
          </w:p>
        </w:tc>
        <w:tc>
          <w:tcPr>
            <w:tcW w:w="810" w:type="dxa"/>
          </w:tcPr>
          <w:p w14:paraId="29FE004B" w14:textId="77777777" w:rsidR="00206019" w:rsidRPr="00C70209" w:rsidRDefault="00206019" w:rsidP="005407AD">
            <w:pPr>
              <w:pStyle w:val="T-ABCD"/>
            </w:pPr>
            <w:r w:rsidRPr="00C70209">
              <w:t>NA</w:t>
            </w:r>
          </w:p>
        </w:tc>
        <w:tc>
          <w:tcPr>
            <w:tcW w:w="809" w:type="dxa"/>
          </w:tcPr>
          <w:p w14:paraId="105E0268" w14:textId="77777777" w:rsidR="00206019" w:rsidRPr="00C70209" w:rsidRDefault="00206019" w:rsidP="005407AD">
            <w:pPr>
              <w:pStyle w:val="T-ABCD"/>
            </w:pPr>
            <w:r w:rsidRPr="00C70209">
              <w:sym w:font="Symbol" w:char="F0D6"/>
            </w:r>
            <w:r w:rsidRPr="00C70209">
              <w:sym w:font="Symbol" w:char="F0D6"/>
            </w:r>
          </w:p>
        </w:tc>
        <w:tc>
          <w:tcPr>
            <w:tcW w:w="810" w:type="dxa"/>
          </w:tcPr>
          <w:p w14:paraId="018F1C5D" w14:textId="77777777" w:rsidR="00206019" w:rsidRPr="00C70209" w:rsidRDefault="00206019" w:rsidP="005407AD">
            <w:pPr>
              <w:pStyle w:val="T-ABCD"/>
            </w:pPr>
            <w:r w:rsidRPr="00C70209">
              <w:sym w:font="Symbol" w:char="F0D6"/>
            </w:r>
          </w:p>
        </w:tc>
      </w:tr>
      <w:tr w:rsidR="00206019" w:rsidRPr="00C70209" w14:paraId="0C85F0B1" w14:textId="77777777" w:rsidTr="005407AD">
        <w:tc>
          <w:tcPr>
            <w:tcW w:w="850" w:type="dxa"/>
          </w:tcPr>
          <w:p w14:paraId="2AE86712" w14:textId="77777777" w:rsidR="00206019" w:rsidRPr="00C70209" w:rsidRDefault="00206019" w:rsidP="00206019">
            <w:pPr>
              <w:pStyle w:val="Tabletextnoindent"/>
              <w:keepNext w:val="0"/>
              <w:numPr>
                <w:ilvl w:val="0"/>
                <w:numId w:val="48"/>
              </w:numPr>
            </w:pPr>
          </w:p>
        </w:tc>
        <w:tc>
          <w:tcPr>
            <w:tcW w:w="3749" w:type="dxa"/>
          </w:tcPr>
          <w:p w14:paraId="30C6DB48" w14:textId="77777777" w:rsidR="00206019" w:rsidRPr="00C70209" w:rsidRDefault="00206019" w:rsidP="005407AD">
            <w:pPr>
              <w:pStyle w:val="ES-table"/>
            </w:pPr>
            <w:r w:rsidRPr="00C70209">
              <w:t>In neonatal and paediatric patients undergoing noncardiac surgery, the effect of FFP compared with no FFP on bleeding events is unknown.</w:t>
            </w:r>
          </w:p>
        </w:tc>
        <w:tc>
          <w:tcPr>
            <w:tcW w:w="809" w:type="dxa"/>
          </w:tcPr>
          <w:p w14:paraId="57D72668" w14:textId="77777777" w:rsidR="00206019" w:rsidRPr="00C70209" w:rsidRDefault="00206019" w:rsidP="005407AD">
            <w:pPr>
              <w:pStyle w:val="T-ABCD"/>
            </w:pPr>
            <w:r w:rsidRPr="00C70209">
              <w:t>NA</w:t>
            </w:r>
          </w:p>
        </w:tc>
        <w:tc>
          <w:tcPr>
            <w:tcW w:w="810" w:type="dxa"/>
          </w:tcPr>
          <w:p w14:paraId="73E94808" w14:textId="77777777" w:rsidR="00206019" w:rsidRPr="00C70209" w:rsidRDefault="00206019" w:rsidP="005407AD">
            <w:pPr>
              <w:pStyle w:val="T-ABCD"/>
            </w:pPr>
            <w:r w:rsidRPr="00C70209">
              <w:t>NA</w:t>
            </w:r>
          </w:p>
        </w:tc>
        <w:tc>
          <w:tcPr>
            <w:tcW w:w="809" w:type="dxa"/>
          </w:tcPr>
          <w:p w14:paraId="577D5C75" w14:textId="77777777" w:rsidR="00206019" w:rsidRPr="00C70209" w:rsidRDefault="00206019" w:rsidP="005407AD">
            <w:pPr>
              <w:pStyle w:val="T-ABCD"/>
            </w:pPr>
            <w:r w:rsidRPr="00C70209">
              <w:t>NA</w:t>
            </w:r>
          </w:p>
        </w:tc>
        <w:tc>
          <w:tcPr>
            <w:tcW w:w="810" w:type="dxa"/>
          </w:tcPr>
          <w:p w14:paraId="7F50D096" w14:textId="77777777" w:rsidR="00206019" w:rsidRPr="00C70209" w:rsidRDefault="00206019" w:rsidP="005407AD">
            <w:pPr>
              <w:pStyle w:val="T-ABCD"/>
            </w:pPr>
            <w:r w:rsidRPr="00C70209">
              <w:t>NA</w:t>
            </w:r>
          </w:p>
        </w:tc>
        <w:tc>
          <w:tcPr>
            <w:tcW w:w="810" w:type="dxa"/>
          </w:tcPr>
          <w:p w14:paraId="5A5F13C2" w14:textId="77777777" w:rsidR="00206019" w:rsidRPr="00C70209" w:rsidRDefault="00206019" w:rsidP="005407AD">
            <w:pPr>
              <w:pStyle w:val="T-ABCD"/>
            </w:pPr>
            <w:r w:rsidRPr="00C70209">
              <w:t xml:space="preserve">NA </w:t>
            </w:r>
          </w:p>
        </w:tc>
      </w:tr>
      <w:tr w:rsidR="00206019" w:rsidRPr="00C70209" w14:paraId="505C5B7C" w14:textId="77777777" w:rsidTr="005407AD">
        <w:tc>
          <w:tcPr>
            <w:tcW w:w="850" w:type="dxa"/>
          </w:tcPr>
          <w:p w14:paraId="096F6968" w14:textId="77777777" w:rsidR="00206019" w:rsidRPr="00C70209" w:rsidRDefault="00206019" w:rsidP="00206019">
            <w:pPr>
              <w:pStyle w:val="Tabletextnoindent"/>
              <w:keepNext w:val="0"/>
              <w:numPr>
                <w:ilvl w:val="0"/>
                <w:numId w:val="48"/>
              </w:numPr>
            </w:pPr>
          </w:p>
        </w:tc>
        <w:tc>
          <w:tcPr>
            <w:tcW w:w="3749" w:type="dxa"/>
          </w:tcPr>
          <w:p w14:paraId="122B699D" w14:textId="77777777" w:rsidR="00206019" w:rsidRPr="00C70209" w:rsidRDefault="00206019" w:rsidP="005407AD">
            <w:pPr>
              <w:pStyle w:val="ES-table"/>
            </w:pPr>
            <w:r w:rsidRPr="00C70209">
              <w:t>In neonatal and paediatric patients undergoing surgery, the effect of FFP compared with no FFP on transfusion-related serious adverse events is unknown.</w:t>
            </w:r>
          </w:p>
        </w:tc>
        <w:tc>
          <w:tcPr>
            <w:tcW w:w="809" w:type="dxa"/>
          </w:tcPr>
          <w:p w14:paraId="267F73AB" w14:textId="77777777" w:rsidR="00206019" w:rsidRPr="00C70209" w:rsidRDefault="00206019" w:rsidP="005407AD">
            <w:pPr>
              <w:pStyle w:val="T-ABCD"/>
            </w:pPr>
            <w:r w:rsidRPr="00C70209">
              <w:t>NA</w:t>
            </w:r>
          </w:p>
        </w:tc>
        <w:tc>
          <w:tcPr>
            <w:tcW w:w="810" w:type="dxa"/>
          </w:tcPr>
          <w:p w14:paraId="0285337A" w14:textId="77777777" w:rsidR="00206019" w:rsidRPr="00C70209" w:rsidRDefault="00206019" w:rsidP="005407AD">
            <w:pPr>
              <w:pStyle w:val="T-ABCD"/>
            </w:pPr>
            <w:r w:rsidRPr="00C70209">
              <w:t>NA</w:t>
            </w:r>
          </w:p>
        </w:tc>
        <w:tc>
          <w:tcPr>
            <w:tcW w:w="809" w:type="dxa"/>
          </w:tcPr>
          <w:p w14:paraId="4B148651" w14:textId="77777777" w:rsidR="00206019" w:rsidRPr="00C70209" w:rsidRDefault="00206019" w:rsidP="005407AD">
            <w:pPr>
              <w:pStyle w:val="T-ABCD"/>
            </w:pPr>
            <w:r w:rsidRPr="00C70209">
              <w:t>NA</w:t>
            </w:r>
          </w:p>
        </w:tc>
        <w:tc>
          <w:tcPr>
            <w:tcW w:w="810" w:type="dxa"/>
          </w:tcPr>
          <w:p w14:paraId="6D71B7B4" w14:textId="77777777" w:rsidR="00206019" w:rsidRPr="00C70209" w:rsidRDefault="00206019" w:rsidP="005407AD">
            <w:pPr>
              <w:pStyle w:val="T-ABCD"/>
            </w:pPr>
            <w:r w:rsidRPr="00C70209">
              <w:t>NA</w:t>
            </w:r>
          </w:p>
        </w:tc>
        <w:tc>
          <w:tcPr>
            <w:tcW w:w="810" w:type="dxa"/>
          </w:tcPr>
          <w:p w14:paraId="3EA162E9" w14:textId="77777777" w:rsidR="00206019" w:rsidRPr="00C70209" w:rsidRDefault="00206019" w:rsidP="005407AD">
            <w:pPr>
              <w:pStyle w:val="T-ABCD"/>
            </w:pPr>
            <w:r w:rsidRPr="00C70209">
              <w:t xml:space="preserve">NA </w:t>
            </w:r>
          </w:p>
        </w:tc>
      </w:tr>
      <w:tr w:rsidR="00206019" w:rsidRPr="00C70209" w14:paraId="06042890" w14:textId="77777777" w:rsidTr="005407AD">
        <w:tc>
          <w:tcPr>
            <w:tcW w:w="850" w:type="dxa"/>
          </w:tcPr>
          <w:p w14:paraId="022E91E5" w14:textId="77777777" w:rsidR="00206019" w:rsidRPr="00C70209" w:rsidRDefault="00206019" w:rsidP="00206019">
            <w:pPr>
              <w:pStyle w:val="Tabletextnoindent"/>
              <w:keepNext w:val="0"/>
              <w:numPr>
                <w:ilvl w:val="0"/>
                <w:numId w:val="48"/>
              </w:numPr>
            </w:pPr>
          </w:p>
        </w:tc>
        <w:tc>
          <w:tcPr>
            <w:tcW w:w="3749" w:type="dxa"/>
          </w:tcPr>
          <w:p w14:paraId="4F9FBC9B" w14:textId="4D7246BA" w:rsidR="00206019" w:rsidRPr="00C70209" w:rsidRDefault="00206019" w:rsidP="005407AD">
            <w:pPr>
              <w:pStyle w:val="ES-table"/>
            </w:pPr>
            <w:r w:rsidRPr="00C70209">
              <w:t>In neonatal and paediatric patients undergoing cardiac surgery, the use of an FF</w:t>
            </w:r>
            <w:r w:rsidR="001A475D" w:rsidRPr="001A475D">
              <w:rPr>
                <w:i/>
              </w:rPr>
              <w:t>P-</w:t>
            </w:r>
            <w:r w:rsidRPr="00C70209">
              <w:t>based pump priming fluid compared with an albumin-based fluid does not reduce intraoperative or postoperative transfusion volume or incidence.</w:t>
            </w:r>
          </w:p>
          <w:p w14:paraId="3E136BEA" w14:textId="77777777" w:rsidR="00206019" w:rsidRPr="00C70209" w:rsidRDefault="00206019" w:rsidP="005407AD">
            <w:pPr>
              <w:pStyle w:val="ES-notes"/>
            </w:pPr>
            <w:r w:rsidRPr="00C70209">
              <w:t>(See evidence matrix D3.L in Volume 2 of the technical report.)</w:t>
            </w:r>
          </w:p>
        </w:tc>
        <w:tc>
          <w:tcPr>
            <w:tcW w:w="809" w:type="dxa"/>
          </w:tcPr>
          <w:p w14:paraId="0A1FC62E" w14:textId="77777777" w:rsidR="00206019" w:rsidRPr="00C70209" w:rsidRDefault="00206019" w:rsidP="005407AD">
            <w:pPr>
              <w:pStyle w:val="T-ABCD"/>
            </w:pPr>
            <w:r w:rsidRPr="00C70209">
              <w:sym w:font="Symbol" w:char="F0D6"/>
            </w:r>
          </w:p>
        </w:tc>
        <w:tc>
          <w:tcPr>
            <w:tcW w:w="810" w:type="dxa"/>
          </w:tcPr>
          <w:p w14:paraId="000281D8" w14:textId="77777777" w:rsidR="00206019" w:rsidRPr="00C70209" w:rsidRDefault="00206019" w:rsidP="005407AD">
            <w:pPr>
              <w:pStyle w:val="T-ABCD"/>
            </w:pPr>
            <w:r w:rsidRPr="00C70209">
              <w:sym w:font="Symbol" w:char="F0D6"/>
            </w:r>
            <w:r w:rsidRPr="00C70209">
              <w:sym w:font="Symbol" w:char="F0D6"/>
            </w:r>
          </w:p>
        </w:tc>
        <w:tc>
          <w:tcPr>
            <w:tcW w:w="809" w:type="dxa"/>
          </w:tcPr>
          <w:p w14:paraId="7B3BF89B" w14:textId="77777777" w:rsidR="00206019" w:rsidRPr="00C70209" w:rsidRDefault="00206019" w:rsidP="005407AD">
            <w:pPr>
              <w:pStyle w:val="T-ABCD"/>
            </w:pPr>
            <w:r w:rsidRPr="00C70209">
              <w:t>NA</w:t>
            </w:r>
          </w:p>
        </w:tc>
        <w:tc>
          <w:tcPr>
            <w:tcW w:w="810" w:type="dxa"/>
          </w:tcPr>
          <w:p w14:paraId="46BD5AE7" w14:textId="77777777" w:rsidR="00206019" w:rsidRPr="00C70209" w:rsidRDefault="00206019" w:rsidP="005407AD">
            <w:pPr>
              <w:pStyle w:val="T-ABCD"/>
            </w:pPr>
            <w:r w:rsidRPr="00C70209">
              <w:sym w:font="Symbol" w:char="F0D6"/>
            </w:r>
            <w:r w:rsidRPr="00C70209">
              <w:sym w:font="Symbol" w:char="F0D6"/>
            </w:r>
            <w:r w:rsidRPr="00C70209">
              <w:sym w:font="Symbol" w:char="F0D6"/>
            </w:r>
          </w:p>
        </w:tc>
        <w:tc>
          <w:tcPr>
            <w:tcW w:w="810" w:type="dxa"/>
          </w:tcPr>
          <w:p w14:paraId="69553CA3" w14:textId="77777777" w:rsidR="00206019" w:rsidRPr="00C70209" w:rsidRDefault="00206019" w:rsidP="005407AD">
            <w:pPr>
              <w:pStyle w:val="T-ABCD"/>
            </w:pPr>
            <w:r w:rsidRPr="00C70209">
              <w:sym w:font="Symbol" w:char="F0D6"/>
            </w:r>
          </w:p>
        </w:tc>
      </w:tr>
      <w:tr w:rsidR="00206019" w:rsidRPr="00C70209" w14:paraId="48B23035" w14:textId="77777777" w:rsidTr="005407AD">
        <w:tc>
          <w:tcPr>
            <w:tcW w:w="850" w:type="dxa"/>
          </w:tcPr>
          <w:p w14:paraId="6894CCA4" w14:textId="77777777" w:rsidR="00206019" w:rsidRPr="00C70209" w:rsidRDefault="00206019" w:rsidP="00206019">
            <w:pPr>
              <w:pStyle w:val="Tabletextnoindent"/>
              <w:keepNext w:val="0"/>
              <w:numPr>
                <w:ilvl w:val="0"/>
                <w:numId w:val="48"/>
              </w:numPr>
            </w:pPr>
          </w:p>
        </w:tc>
        <w:tc>
          <w:tcPr>
            <w:tcW w:w="3749" w:type="dxa"/>
          </w:tcPr>
          <w:p w14:paraId="2F7B8F7D" w14:textId="77777777" w:rsidR="00206019" w:rsidRPr="00C70209" w:rsidRDefault="00206019" w:rsidP="005407AD">
            <w:pPr>
              <w:pStyle w:val="ES-table"/>
            </w:pPr>
            <w:r w:rsidRPr="00C70209">
              <w:t>In neonatal and paediatric patients undergoing noncardiac surgery the effect of FFP compared with no FFP on transfusion volume and incidence is unknown.</w:t>
            </w:r>
          </w:p>
        </w:tc>
        <w:tc>
          <w:tcPr>
            <w:tcW w:w="809" w:type="dxa"/>
          </w:tcPr>
          <w:p w14:paraId="323C7512" w14:textId="77777777" w:rsidR="00206019" w:rsidRPr="00C70209" w:rsidRDefault="00206019" w:rsidP="005407AD">
            <w:pPr>
              <w:pStyle w:val="T-ABCD"/>
            </w:pPr>
            <w:r w:rsidRPr="00C70209">
              <w:t>NA</w:t>
            </w:r>
          </w:p>
        </w:tc>
        <w:tc>
          <w:tcPr>
            <w:tcW w:w="810" w:type="dxa"/>
          </w:tcPr>
          <w:p w14:paraId="5463F207" w14:textId="77777777" w:rsidR="00206019" w:rsidRPr="00C70209" w:rsidRDefault="00206019" w:rsidP="005407AD">
            <w:pPr>
              <w:pStyle w:val="T-ABCD"/>
            </w:pPr>
            <w:r w:rsidRPr="00C70209">
              <w:t>NA</w:t>
            </w:r>
          </w:p>
        </w:tc>
        <w:tc>
          <w:tcPr>
            <w:tcW w:w="809" w:type="dxa"/>
          </w:tcPr>
          <w:p w14:paraId="1948E31E" w14:textId="77777777" w:rsidR="00206019" w:rsidRPr="00C70209" w:rsidRDefault="00206019" w:rsidP="005407AD">
            <w:pPr>
              <w:pStyle w:val="T-ABCD"/>
            </w:pPr>
            <w:r w:rsidRPr="00C70209">
              <w:t>NA</w:t>
            </w:r>
          </w:p>
        </w:tc>
        <w:tc>
          <w:tcPr>
            <w:tcW w:w="810" w:type="dxa"/>
          </w:tcPr>
          <w:p w14:paraId="1C3DB0F2" w14:textId="77777777" w:rsidR="00206019" w:rsidRPr="00C70209" w:rsidRDefault="00206019" w:rsidP="005407AD">
            <w:pPr>
              <w:pStyle w:val="T-ABCD"/>
            </w:pPr>
            <w:r w:rsidRPr="00C70209">
              <w:t>NA</w:t>
            </w:r>
          </w:p>
        </w:tc>
        <w:tc>
          <w:tcPr>
            <w:tcW w:w="810" w:type="dxa"/>
          </w:tcPr>
          <w:p w14:paraId="05B9EC7D" w14:textId="77777777" w:rsidR="00206019" w:rsidRPr="00C70209" w:rsidRDefault="00206019" w:rsidP="005407AD">
            <w:pPr>
              <w:pStyle w:val="T-ABCD"/>
            </w:pPr>
            <w:r w:rsidRPr="00C70209">
              <w:t xml:space="preserve">NA </w:t>
            </w:r>
          </w:p>
        </w:tc>
      </w:tr>
      <w:tr w:rsidR="00206019" w:rsidRPr="00C70209" w14:paraId="2896D834" w14:textId="77777777" w:rsidTr="005407AD">
        <w:tc>
          <w:tcPr>
            <w:tcW w:w="850" w:type="dxa"/>
          </w:tcPr>
          <w:p w14:paraId="76F02EF4" w14:textId="77777777" w:rsidR="00206019" w:rsidRPr="00C70209" w:rsidRDefault="00206019" w:rsidP="00206019">
            <w:pPr>
              <w:pStyle w:val="Tabletextnoindent"/>
              <w:keepNext w:val="0"/>
              <w:numPr>
                <w:ilvl w:val="0"/>
                <w:numId w:val="48"/>
              </w:numPr>
            </w:pPr>
          </w:p>
        </w:tc>
        <w:tc>
          <w:tcPr>
            <w:tcW w:w="3749" w:type="dxa"/>
          </w:tcPr>
          <w:p w14:paraId="77462E57" w14:textId="77777777" w:rsidR="00206019" w:rsidRPr="00C70209" w:rsidRDefault="00206019" w:rsidP="005407AD">
            <w:pPr>
              <w:pStyle w:val="ES-table"/>
            </w:pPr>
            <w:r w:rsidRPr="00C70209">
              <w:t>In neonatal and paediatric patients undergoing surgery, the effect of a restrictive versus liberal FFP transfusion strategy on mortality is unknown.</w:t>
            </w:r>
          </w:p>
        </w:tc>
        <w:tc>
          <w:tcPr>
            <w:tcW w:w="809" w:type="dxa"/>
          </w:tcPr>
          <w:p w14:paraId="5A6CA86E" w14:textId="77777777" w:rsidR="00206019" w:rsidRPr="00C70209" w:rsidRDefault="00206019" w:rsidP="005407AD">
            <w:pPr>
              <w:pStyle w:val="T-ABCD"/>
            </w:pPr>
            <w:r w:rsidRPr="00C70209">
              <w:t>NA</w:t>
            </w:r>
          </w:p>
        </w:tc>
        <w:tc>
          <w:tcPr>
            <w:tcW w:w="810" w:type="dxa"/>
          </w:tcPr>
          <w:p w14:paraId="1586624C" w14:textId="77777777" w:rsidR="00206019" w:rsidRPr="00C70209" w:rsidRDefault="00206019" w:rsidP="005407AD">
            <w:pPr>
              <w:pStyle w:val="T-ABCD"/>
            </w:pPr>
            <w:r w:rsidRPr="00C70209">
              <w:t>NA</w:t>
            </w:r>
          </w:p>
        </w:tc>
        <w:tc>
          <w:tcPr>
            <w:tcW w:w="809" w:type="dxa"/>
          </w:tcPr>
          <w:p w14:paraId="5F75CB62" w14:textId="77777777" w:rsidR="00206019" w:rsidRPr="00C70209" w:rsidRDefault="00206019" w:rsidP="005407AD">
            <w:pPr>
              <w:pStyle w:val="T-ABCD"/>
            </w:pPr>
            <w:r w:rsidRPr="00C70209">
              <w:t>NA</w:t>
            </w:r>
          </w:p>
        </w:tc>
        <w:tc>
          <w:tcPr>
            <w:tcW w:w="810" w:type="dxa"/>
          </w:tcPr>
          <w:p w14:paraId="45085D45" w14:textId="77777777" w:rsidR="00206019" w:rsidRPr="00C70209" w:rsidRDefault="00206019" w:rsidP="005407AD">
            <w:pPr>
              <w:pStyle w:val="T-ABCD"/>
            </w:pPr>
            <w:r w:rsidRPr="00C70209">
              <w:t>NA</w:t>
            </w:r>
          </w:p>
        </w:tc>
        <w:tc>
          <w:tcPr>
            <w:tcW w:w="810" w:type="dxa"/>
          </w:tcPr>
          <w:p w14:paraId="6CEF04C5" w14:textId="77777777" w:rsidR="00206019" w:rsidRPr="00C70209" w:rsidRDefault="00206019" w:rsidP="005407AD">
            <w:pPr>
              <w:pStyle w:val="T-ABCD"/>
            </w:pPr>
            <w:r w:rsidRPr="00C70209">
              <w:t xml:space="preserve">NA </w:t>
            </w:r>
          </w:p>
        </w:tc>
      </w:tr>
      <w:tr w:rsidR="00206019" w:rsidRPr="00C70209" w14:paraId="1EFFE2A7" w14:textId="77777777" w:rsidTr="005407AD">
        <w:tc>
          <w:tcPr>
            <w:tcW w:w="850" w:type="dxa"/>
          </w:tcPr>
          <w:p w14:paraId="3DF10640" w14:textId="77777777" w:rsidR="00206019" w:rsidRPr="00C70209" w:rsidRDefault="00206019" w:rsidP="00206019">
            <w:pPr>
              <w:pStyle w:val="Tabletextnoindent"/>
              <w:keepNext w:val="0"/>
              <w:numPr>
                <w:ilvl w:val="0"/>
                <w:numId w:val="48"/>
              </w:numPr>
            </w:pPr>
          </w:p>
        </w:tc>
        <w:tc>
          <w:tcPr>
            <w:tcW w:w="3749" w:type="dxa"/>
          </w:tcPr>
          <w:p w14:paraId="6289AA67" w14:textId="77777777" w:rsidR="00206019" w:rsidRPr="00C70209" w:rsidRDefault="00206019" w:rsidP="005407AD">
            <w:pPr>
              <w:pStyle w:val="ES-table"/>
            </w:pPr>
            <w:r w:rsidRPr="00C70209">
              <w:t>In neonatal and paediatric patients undergoing surgery, the effect of a restrictive versus liberal FFP transfusion strategy</w:t>
            </w:r>
            <w:r w:rsidRPr="00C70209" w:rsidDel="005E39E3">
              <w:t xml:space="preserve"> </w:t>
            </w:r>
            <w:r w:rsidRPr="00C70209">
              <w:t>on bleeding events is unknown.</w:t>
            </w:r>
          </w:p>
        </w:tc>
        <w:tc>
          <w:tcPr>
            <w:tcW w:w="809" w:type="dxa"/>
          </w:tcPr>
          <w:p w14:paraId="565B1380" w14:textId="77777777" w:rsidR="00206019" w:rsidRPr="00C70209" w:rsidRDefault="00206019" w:rsidP="005407AD">
            <w:pPr>
              <w:pStyle w:val="T-ABCD"/>
            </w:pPr>
            <w:r w:rsidRPr="00C70209">
              <w:t>NA</w:t>
            </w:r>
          </w:p>
        </w:tc>
        <w:tc>
          <w:tcPr>
            <w:tcW w:w="810" w:type="dxa"/>
          </w:tcPr>
          <w:p w14:paraId="7F07E66B" w14:textId="77777777" w:rsidR="00206019" w:rsidRPr="00C70209" w:rsidRDefault="00206019" w:rsidP="005407AD">
            <w:pPr>
              <w:pStyle w:val="T-ABCD"/>
            </w:pPr>
            <w:r w:rsidRPr="00C70209">
              <w:t>NA</w:t>
            </w:r>
          </w:p>
        </w:tc>
        <w:tc>
          <w:tcPr>
            <w:tcW w:w="809" w:type="dxa"/>
          </w:tcPr>
          <w:p w14:paraId="6D1F9DAA" w14:textId="77777777" w:rsidR="00206019" w:rsidRPr="00C70209" w:rsidRDefault="00206019" w:rsidP="005407AD">
            <w:pPr>
              <w:pStyle w:val="T-ABCD"/>
            </w:pPr>
            <w:r w:rsidRPr="00C70209">
              <w:t>NA</w:t>
            </w:r>
          </w:p>
        </w:tc>
        <w:tc>
          <w:tcPr>
            <w:tcW w:w="810" w:type="dxa"/>
          </w:tcPr>
          <w:p w14:paraId="70F07A44" w14:textId="77777777" w:rsidR="00206019" w:rsidRPr="00C70209" w:rsidRDefault="00206019" w:rsidP="005407AD">
            <w:pPr>
              <w:pStyle w:val="T-ABCD"/>
            </w:pPr>
            <w:r w:rsidRPr="00C70209">
              <w:t>NA</w:t>
            </w:r>
          </w:p>
        </w:tc>
        <w:tc>
          <w:tcPr>
            <w:tcW w:w="810" w:type="dxa"/>
          </w:tcPr>
          <w:p w14:paraId="548F781D" w14:textId="77777777" w:rsidR="00206019" w:rsidRPr="00C70209" w:rsidRDefault="00206019" w:rsidP="005407AD">
            <w:pPr>
              <w:pStyle w:val="T-ABCD"/>
            </w:pPr>
            <w:r w:rsidRPr="00C70209">
              <w:t xml:space="preserve">NA </w:t>
            </w:r>
          </w:p>
        </w:tc>
      </w:tr>
      <w:tr w:rsidR="00206019" w:rsidRPr="00C70209" w14:paraId="109FC13F" w14:textId="77777777" w:rsidTr="005407AD">
        <w:trPr>
          <w:cantSplit/>
        </w:trPr>
        <w:tc>
          <w:tcPr>
            <w:tcW w:w="850" w:type="dxa"/>
          </w:tcPr>
          <w:p w14:paraId="59A6ECA5" w14:textId="77777777" w:rsidR="00206019" w:rsidRPr="00C70209" w:rsidRDefault="00206019" w:rsidP="00206019">
            <w:pPr>
              <w:pStyle w:val="Tabletextnoindent"/>
              <w:keepNext w:val="0"/>
              <w:numPr>
                <w:ilvl w:val="0"/>
                <w:numId w:val="48"/>
              </w:numPr>
            </w:pPr>
          </w:p>
        </w:tc>
        <w:tc>
          <w:tcPr>
            <w:tcW w:w="3749" w:type="dxa"/>
          </w:tcPr>
          <w:p w14:paraId="73D156D2" w14:textId="77777777" w:rsidR="00206019" w:rsidRPr="00C70209" w:rsidRDefault="00206019" w:rsidP="005407AD">
            <w:pPr>
              <w:pStyle w:val="ES-table"/>
            </w:pPr>
            <w:r w:rsidRPr="00C70209">
              <w:t>In neonatal and paediatric patients undergoing surgery, the effect of a restrictive versus liberal FFP transfusion strategy</w:t>
            </w:r>
            <w:r w:rsidRPr="00C70209" w:rsidDel="005E39E3">
              <w:t xml:space="preserve"> </w:t>
            </w:r>
            <w:r w:rsidRPr="00C70209">
              <w:t>on transfusion-related serious adverse events is unknown.</w:t>
            </w:r>
          </w:p>
        </w:tc>
        <w:tc>
          <w:tcPr>
            <w:tcW w:w="809" w:type="dxa"/>
          </w:tcPr>
          <w:p w14:paraId="40FCB12C" w14:textId="77777777" w:rsidR="00206019" w:rsidRPr="00C70209" w:rsidRDefault="00206019" w:rsidP="005407AD">
            <w:pPr>
              <w:pStyle w:val="T-ABCD"/>
            </w:pPr>
            <w:r w:rsidRPr="00C70209">
              <w:t>NA</w:t>
            </w:r>
          </w:p>
        </w:tc>
        <w:tc>
          <w:tcPr>
            <w:tcW w:w="810" w:type="dxa"/>
          </w:tcPr>
          <w:p w14:paraId="3925BAA1" w14:textId="77777777" w:rsidR="00206019" w:rsidRPr="00C70209" w:rsidRDefault="00206019" w:rsidP="005407AD">
            <w:pPr>
              <w:pStyle w:val="T-ABCD"/>
            </w:pPr>
            <w:r w:rsidRPr="00C70209">
              <w:t>NA</w:t>
            </w:r>
          </w:p>
        </w:tc>
        <w:tc>
          <w:tcPr>
            <w:tcW w:w="809" w:type="dxa"/>
          </w:tcPr>
          <w:p w14:paraId="77757D90" w14:textId="77777777" w:rsidR="00206019" w:rsidRPr="00C70209" w:rsidRDefault="00206019" w:rsidP="005407AD">
            <w:pPr>
              <w:pStyle w:val="T-ABCD"/>
            </w:pPr>
            <w:r w:rsidRPr="00C70209">
              <w:t>NA</w:t>
            </w:r>
          </w:p>
        </w:tc>
        <w:tc>
          <w:tcPr>
            <w:tcW w:w="810" w:type="dxa"/>
          </w:tcPr>
          <w:p w14:paraId="715EFDA9" w14:textId="77777777" w:rsidR="00206019" w:rsidRPr="00C70209" w:rsidRDefault="00206019" w:rsidP="005407AD">
            <w:pPr>
              <w:pStyle w:val="T-ABCD"/>
            </w:pPr>
            <w:r w:rsidRPr="00C70209">
              <w:t>NA</w:t>
            </w:r>
          </w:p>
        </w:tc>
        <w:tc>
          <w:tcPr>
            <w:tcW w:w="810" w:type="dxa"/>
          </w:tcPr>
          <w:p w14:paraId="64364270" w14:textId="77777777" w:rsidR="00206019" w:rsidRPr="00C70209" w:rsidRDefault="00206019" w:rsidP="005407AD">
            <w:pPr>
              <w:pStyle w:val="T-ABCD"/>
            </w:pPr>
            <w:r w:rsidRPr="00C70209">
              <w:t xml:space="preserve">NA </w:t>
            </w:r>
          </w:p>
        </w:tc>
      </w:tr>
      <w:tr w:rsidR="00206019" w:rsidRPr="00C70209" w14:paraId="32ADF2C6" w14:textId="77777777" w:rsidTr="005407AD">
        <w:tc>
          <w:tcPr>
            <w:tcW w:w="850" w:type="dxa"/>
          </w:tcPr>
          <w:p w14:paraId="5BC53958" w14:textId="77777777" w:rsidR="00206019" w:rsidRPr="00C70209" w:rsidRDefault="00206019" w:rsidP="00206019">
            <w:pPr>
              <w:pStyle w:val="Tabletextnoindent"/>
              <w:numPr>
                <w:ilvl w:val="0"/>
                <w:numId w:val="48"/>
              </w:numPr>
            </w:pPr>
          </w:p>
        </w:tc>
        <w:tc>
          <w:tcPr>
            <w:tcW w:w="3749" w:type="dxa"/>
          </w:tcPr>
          <w:p w14:paraId="3835CC4C" w14:textId="77777777" w:rsidR="00206019" w:rsidRPr="00C70209" w:rsidRDefault="00206019" w:rsidP="005407AD">
            <w:pPr>
              <w:pStyle w:val="ES-table"/>
            </w:pPr>
            <w:r w:rsidRPr="00C70209">
              <w:t>In neonatal and paediatric patients undergoing surgery, the effect of a restrictive versus liberal FFP transfusion strategy</w:t>
            </w:r>
            <w:r w:rsidRPr="00C70209" w:rsidDel="005E39E3">
              <w:t xml:space="preserve"> </w:t>
            </w:r>
            <w:r w:rsidRPr="00C70209">
              <w:t>on transfusion volume and incidence is unknown.</w:t>
            </w:r>
          </w:p>
        </w:tc>
        <w:tc>
          <w:tcPr>
            <w:tcW w:w="809" w:type="dxa"/>
          </w:tcPr>
          <w:p w14:paraId="02EB4599" w14:textId="77777777" w:rsidR="00206019" w:rsidRPr="00C70209" w:rsidRDefault="00206019" w:rsidP="005407AD">
            <w:pPr>
              <w:pStyle w:val="T-ABCD"/>
            </w:pPr>
            <w:r w:rsidRPr="00C70209">
              <w:t>NA</w:t>
            </w:r>
          </w:p>
        </w:tc>
        <w:tc>
          <w:tcPr>
            <w:tcW w:w="810" w:type="dxa"/>
          </w:tcPr>
          <w:p w14:paraId="16D9A4B9" w14:textId="77777777" w:rsidR="00206019" w:rsidRPr="00C70209" w:rsidRDefault="00206019" w:rsidP="005407AD">
            <w:pPr>
              <w:pStyle w:val="T-ABCD"/>
            </w:pPr>
            <w:r w:rsidRPr="00C70209">
              <w:t>NA</w:t>
            </w:r>
          </w:p>
        </w:tc>
        <w:tc>
          <w:tcPr>
            <w:tcW w:w="809" w:type="dxa"/>
          </w:tcPr>
          <w:p w14:paraId="36911225" w14:textId="77777777" w:rsidR="00206019" w:rsidRPr="00C70209" w:rsidRDefault="00206019" w:rsidP="005407AD">
            <w:pPr>
              <w:pStyle w:val="T-ABCD"/>
            </w:pPr>
            <w:r w:rsidRPr="00C70209">
              <w:t>NA</w:t>
            </w:r>
          </w:p>
        </w:tc>
        <w:tc>
          <w:tcPr>
            <w:tcW w:w="810" w:type="dxa"/>
          </w:tcPr>
          <w:p w14:paraId="7671E41D" w14:textId="77777777" w:rsidR="00206019" w:rsidRPr="00C70209" w:rsidRDefault="00206019" w:rsidP="005407AD">
            <w:pPr>
              <w:pStyle w:val="T-ABCD"/>
            </w:pPr>
            <w:r w:rsidRPr="00C70209">
              <w:t>NA</w:t>
            </w:r>
          </w:p>
        </w:tc>
        <w:tc>
          <w:tcPr>
            <w:tcW w:w="810" w:type="dxa"/>
          </w:tcPr>
          <w:p w14:paraId="0A49221A" w14:textId="77777777" w:rsidR="00206019" w:rsidRPr="00C70209" w:rsidRDefault="00206019" w:rsidP="005407AD">
            <w:pPr>
              <w:pStyle w:val="T-ABCD"/>
            </w:pPr>
            <w:r w:rsidRPr="00C70209">
              <w:t xml:space="preserve">NA </w:t>
            </w:r>
          </w:p>
        </w:tc>
      </w:tr>
      <w:tr w:rsidR="00206019" w:rsidRPr="00C70209" w14:paraId="7B46B9CD" w14:textId="77777777" w:rsidTr="005407AD">
        <w:tc>
          <w:tcPr>
            <w:tcW w:w="8647" w:type="dxa"/>
            <w:gridSpan w:val="7"/>
          </w:tcPr>
          <w:p w14:paraId="564759AA" w14:textId="1319856D" w:rsidR="00206019" w:rsidRPr="00C70209" w:rsidRDefault="00206019" w:rsidP="005407AD">
            <w:pPr>
              <w:pStyle w:val="ES-notes"/>
            </w:pPr>
            <w:r w:rsidRPr="00C70209">
              <w:t>ES, evidence statement; FFP, fresh frozen plasma</w:t>
            </w:r>
          </w:p>
          <w:p w14:paraId="0A47B065"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6352E6A1" w14:textId="77777777" w:rsidR="00206019" w:rsidRPr="00C70209" w:rsidRDefault="00206019" w:rsidP="005407AD">
      <w:pPr>
        <w:pStyle w:val="BodyText"/>
      </w:pPr>
    </w:p>
    <w:p w14:paraId="7E66A3BF" w14:textId="77777777" w:rsidR="00206019" w:rsidRPr="00C70209" w:rsidRDefault="00206019" w:rsidP="005407AD">
      <w:pPr>
        <w:pStyle w:val="Heading5"/>
        <w:rPr>
          <w:lang w:val="en-AU"/>
        </w:rPr>
      </w:pPr>
      <w:r w:rsidRPr="00C70209">
        <w:rPr>
          <w:lang w:val="en-AU"/>
        </w:rPr>
        <w:t>Summary of evidence</w:t>
      </w:r>
    </w:p>
    <w:p w14:paraId="42A4E0DB" w14:textId="77777777" w:rsidR="00206019" w:rsidRPr="00C70209" w:rsidRDefault="00206019" w:rsidP="005407AD">
      <w:pPr>
        <w:pStyle w:val="Heading6"/>
      </w:pPr>
      <w:r w:rsidRPr="00C70209">
        <w:t>Level I evidence</w:t>
      </w:r>
    </w:p>
    <w:p w14:paraId="4A52FECF" w14:textId="6DB79CB9" w:rsidR="00206019" w:rsidRPr="00C70209" w:rsidRDefault="00206019" w:rsidP="005407AD">
      <w:pPr>
        <w:pStyle w:val="BodyText"/>
        <w:rPr>
          <w:lang w:eastAsia="en-GB"/>
        </w:rPr>
      </w:pPr>
      <w:r w:rsidRPr="00C70209">
        <w:t xml:space="preserve">The systematic review and hand-searching process identified one Level I study (Yang 2012) that assessed the safety and efficacy FFP transfusions in any population </w:t>
      </w:r>
      <w:r w:rsidRPr="00C70209">
        <w:rPr>
          <w:lang w:eastAsia="en-GB"/>
        </w:rPr>
        <w:t xml:space="preserve">(see </w:t>
      </w:r>
      <w:r w:rsidRPr="00C70209">
        <w:rPr>
          <w:b/>
        </w:rPr>
        <w:t>Appendix C, Volume 2</w:t>
      </w:r>
      <w:r w:rsidRPr="00C70209">
        <w:rPr>
          <w:lang w:eastAsia="en-GB"/>
        </w:rPr>
        <w:t>)</w:t>
      </w:r>
      <w:r w:rsidRPr="00C70209">
        <w:t>. The study did not provide any usable data because it reported and assessed results across all populations</w:t>
      </w:r>
      <w:r w:rsidRPr="00C70209">
        <w:rPr>
          <w:lang w:eastAsia="en-GB"/>
        </w:rPr>
        <w:t>. Therefore, Level II studies conducted in paediatric populations that were identified in the review by Yang (2012) were retrieved for further analysis.</w:t>
      </w:r>
    </w:p>
    <w:p w14:paraId="6D062F73" w14:textId="77777777" w:rsidR="00206019" w:rsidRPr="00C70209" w:rsidRDefault="00206019" w:rsidP="005407AD">
      <w:pPr>
        <w:pStyle w:val="Heading6"/>
      </w:pPr>
      <w:r w:rsidRPr="00C70209">
        <w:t>Level II evidence</w:t>
      </w:r>
    </w:p>
    <w:p w14:paraId="21575055" w14:textId="24884DE4" w:rsidR="00206019" w:rsidRPr="00C70209" w:rsidRDefault="00206019" w:rsidP="005407AD">
      <w:pPr>
        <w:pStyle w:val="BodyText"/>
      </w:pPr>
      <w:r w:rsidRPr="00C70209">
        <w:t xml:space="preserve">The systematic review and hand-searching process identified three Level II studies (Lee 2013, McCall 2004, Oliver 2003) that assessed the safety and effectiveness of FFP transfusions in neonatal and paediatric patients undergoing cardiac surgery </w:t>
      </w:r>
      <w:r w:rsidRPr="00C70209">
        <w:rPr>
          <w:lang w:eastAsia="en-GB"/>
        </w:rPr>
        <w:t xml:space="preserve">(see </w:t>
      </w:r>
      <w:r w:rsidRPr="00C70209">
        <w:rPr>
          <w:b/>
        </w:rPr>
        <w:t>Appendix C, Volume 2</w:t>
      </w:r>
      <w:r w:rsidRPr="00C70209">
        <w:rPr>
          <w:lang w:eastAsia="en-GB"/>
        </w:rPr>
        <w:t>)</w:t>
      </w:r>
      <w:r w:rsidRPr="00C70209">
        <w:t xml:space="preserve">. </w:t>
      </w:r>
      <w:r w:rsidRPr="00C70209">
        <w:rPr>
          <w:b/>
        </w:rPr>
        <w:fldChar w:fldCharType="begin"/>
      </w:r>
      <w:r w:rsidRPr="00C70209">
        <w:instrText xml:space="preserve"> REF _Ref420497772 \h </w:instrText>
      </w:r>
      <w:r w:rsidRPr="00C70209">
        <w:rPr>
          <w:b/>
        </w:rPr>
        <w:instrText xml:space="preserve"> \* MERGEFORMAT </w:instrText>
      </w:r>
      <w:r w:rsidRPr="00C70209">
        <w:rPr>
          <w:b/>
        </w:rPr>
      </w:r>
      <w:r w:rsidRPr="00C70209">
        <w:rPr>
          <w:b/>
        </w:rPr>
        <w:fldChar w:fldCharType="separate"/>
      </w:r>
      <w:r w:rsidR="000F7A9B" w:rsidRPr="000F7A9B">
        <w:rPr>
          <w:b/>
        </w:rPr>
        <w:t>Table 3.3.14</w:t>
      </w:r>
      <w:r w:rsidRPr="00C70209">
        <w:rPr>
          <w:b/>
        </w:rPr>
        <w:fldChar w:fldCharType="end"/>
      </w:r>
      <w:r w:rsidRPr="00C70209">
        <w:t xml:space="preserve"> summarises the main characteristics of these studies.</w:t>
      </w:r>
    </w:p>
    <w:p w14:paraId="2DB1829B" w14:textId="55206E87" w:rsidR="00206019" w:rsidRPr="00C70209" w:rsidRDefault="00206019" w:rsidP="005407AD">
      <w:pPr>
        <w:pStyle w:val="BodyText"/>
      </w:pPr>
      <w:r w:rsidRPr="00C70209">
        <w:t>Lee (2013) was a fair</w:t>
      </w:r>
      <w:r w:rsidR="0023776E" w:rsidRPr="00C70209">
        <w:t>-</w:t>
      </w:r>
      <w:r w:rsidRPr="00C70209">
        <w:t>quality RCT conducted in South Korea involving 123 paediatric patients aged 1 month to 16 years who required cardiac surgery with cardiopulmonary bypass (CPB). Infants (&lt;12 months age) and children (&gt;12 months) were analysed separately for all outcomes. The authors examined the effect of FFP compared with 20% albumin in pump priming for bleeding after heparin reversal, and intraoperative and postoperative transfusion requirements.</w:t>
      </w:r>
    </w:p>
    <w:p w14:paraId="0DEC30DB" w14:textId="291A050F" w:rsidR="00206019" w:rsidRPr="00C70209" w:rsidRDefault="00206019" w:rsidP="005407AD">
      <w:pPr>
        <w:pStyle w:val="BodyText"/>
      </w:pPr>
      <w:r w:rsidRPr="00C70209">
        <w:t>McCall (2004) was a fair</w:t>
      </w:r>
      <w:r w:rsidR="0023776E" w:rsidRPr="00C70209">
        <w:t>-</w:t>
      </w:r>
      <w:r w:rsidRPr="00C70209">
        <w:t>quality RCT conducted in a single centre in the USA involving 20 infants weighing &lt;8 kg who required CPB surgery. Patients were excluded if they had a pre-existing coagulopathy, were receiving a medication known to alter coagulation, or were patients for whom CPB was a re-operation. The authors examined the effect of FFP compared with no FFP for reducing transfusion requirements and hypofibrinogen</w:t>
      </w:r>
      <w:r w:rsidR="00F1702E">
        <w:t>a</w:t>
      </w:r>
      <w:r w:rsidRPr="00C70209">
        <w:t>emia.</w:t>
      </w:r>
    </w:p>
    <w:p w14:paraId="391AEC0B" w14:textId="583D1944" w:rsidR="00206019" w:rsidRPr="00C70209" w:rsidRDefault="00206019" w:rsidP="005407AD">
      <w:pPr>
        <w:pStyle w:val="BodyText"/>
      </w:pPr>
      <w:r w:rsidRPr="00C70209">
        <w:t>Oliver (2003) was a poor-quality RCT conducted in a single hospital in the USA. The authors included 56 paediatric patients weighing ≤10 kg who required CPB surgery. Patients with haematologic diseases, coagulation defects, severe liver dysfunction, or who had received a blood transfusion within 24 hours of operation were excluded. The authors examined the effect of FFP compared with 5% albumin for reducing blood loss in the ICU 24 hours postoperatively, recorded as mediastinal chest tube drainage (MCTD).</w:t>
      </w:r>
    </w:p>
    <w:p w14:paraId="58DE3B76" w14:textId="77777777" w:rsidR="00206019" w:rsidRPr="00C70209" w:rsidRDefault="00206019" w:rsidP="005407AD">
      <w:pPr>
        <w:pStyle w:val="Caption"/>
        <w:keepLines/>
        <w:ind w:left="2160" w:hanging="1440"/>
      </w:pPr>
      <w:bookmarkStart w:id="694" w:name="_Ref420497772"/>
      <w:bookmarkStart w:id="695" w:name="_Toc427747171"/>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4</w:t>
      </w:r>
      <w:r w:rsidRPr="00C70209">
        <w:fldChar w:fldCharType="end"/>
      </w:r>
      <w:bookmarkEnd w:id="694"/>
      <w:r w:rsidRPr="00C70209">
        <w:tab/>
        <w:t>Characteristics and quality of Level II evidence – FFP in neonatal and paediatric patients undergoing surgery</w:t>
      </w:r>
      <w:bookmarkEnd w:id="695"/>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206019" w:rsidRPr="00C70209" w14:paraId="4EE37312"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609BF30F" w14:textId="77777777" w:rsidR="00206019" w:rsidRPr="00C70209" w:rsidRDefault="00206019" w:rsidP="005407AD">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59C87471" w14:textId="77777777" w:rsidR="00206019" w:rsidRPr="00C70209" w:rsidRDefault="00206019" w:rsidP="005407AD">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7A2805C3" w14:textId="77777777" w:rsidR="00206019" w:rsidRPr="00C70209" w:rsidRDefault="00206019" w:rsidP="005407AD">
            <w:pPr>
              <w:pStyle w:val="TableH2"/>
            </w:pPr>
            <w:r w:rsidRPr="00C70209">
              <w:t>Population</w:t>
            </w:r>
          </w:p>
          <w:p w14:paraId="6C720D90" w14:textId="77777777" w:rsidR="00206019" w:rsidRPr="00C70209" w:rsidRDefault="00206019" w:rsidP="005407AD">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6E7F33BD" w14:textId="77777777" w:rsidR="00206019" w:rsidRPr="00C70209" w:rsidRDefault="00206019" w:rsidP="005407AD">
            <w:pPr>
              <w:pStyle w:val="TableH2"/>
            </w:pPr>
            <w:r w:rsidRPr="00C70209">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20F0BF31" w14:textId="77777777" w:rsidR="00206019" w:rsidRPr="00C70209" w:rsidRDefault="00206019" w:rsidP="005407AD">
            <w:pPr>
              <w:pStyle w:val="TableH2"/>
            </w:pPr>
            <w:r w:rsidRPr="00C70209">
              <w:t>Outcomes</w:t>
            </w:r>
          </w:p>
        </w:tc>
      </w:tr>
      <w:tr w:rsidR="00206019" w:rsidRPr="00C70209" w14:paraId="632BDDA9"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06C26331" w14:textId="00C578C0" w:rsidR="00206019" w:rsidRPr="00C70209" w:rsidRDefault="00206019" w:rsidP="000E261C">
            <w:pPr>
              <w:pStyle w:val="Tabletext"/>
              <w:rPr>
                <w:sz w:val="18"/>
              </w:rPr>
            </w:pPr>
            <w:r w:rsidRPr="00C70209">
              <w:t>Lee (2013)</w:t>
            </w:r>
            <w:r w:rsidRPr="00C70209">
              <w:fldChar w:fldCharType="begin"/>
            </w:r>
            <w:r w:rsidR="000E261C">
              <w:instrText xml:space="preserve"> ADDIN EN.CITE &lt;EndNote&gt;&lt;Cite&gt;&lt;Author&gt;Lee&lt;/Author&gt;&lt;Year&gt;2013&lt;/Year&gt;&lt;RecNum&gt;137&lt;/RecNum&gt;&lt;DisplayText&gt;&lt;style face="superscript"&gt;298&lt;/style&gt;&lt;/DisplayText&gt;&lt;record&gt;&lt;rec-number&gt;137&lt;/rec-number&gt;&lt;foreign-keys&gt;&lt;key app="EN" db-id="9edve2wadsavt5ewavaxtda4f2tavzvts9ee" timestamp="1426550421"&gt;137&lt;/key&gt;&lt;/foreign-keys&gt;&lt;ref-type name="Journal Article"&gt;17&lt;/ref-type&gt;&lt;contributors&gt;&lt;authors&gt;&lt;author&gt;Lee, J. W.&lt;/author&gt;&lt;author&gt;Yoo, Y. C.&lt;/author&gt;&lt;author&gt;Park, H. K.&lt;/author&gt;&lt;author&gt;Bang, S. O.&lt;/author&gt;&lt;author&gt;Lee, K. Y.&lt;/author&gt;&lt;author&gt;Bai, S. J.&lt;/author&gt;&lt;/authors&gt;&lt;/contributors&gt;&lt;auth-address&gt;Bai, S.-J., Department of Anesthesiology and Pain Medicine, Anesthesia and Pain Research Institute, Yonsei University College of Medicine, Seodaemun-gu, Seoul 120-752, South Korea&lt;/auth-address&gt;&lt;titles&gt;&lt;title&gt;Fresh frozen plasma in pump priming for congenital heart surgery: Evaluation of effects on postoperative coagulation profiles using a fibrinogen assay and rotational thromboelastometry&lt;/title&gt;&lt;secondary-title&gt;Yonsei Medical Journal&lt;/secondary-title&gt;&lt;/titles&gt;&lt;periodical&gt;&lt;full-title&gt;Yonsei Medical Journal&lt;/full-title&gt;&lt;/periodical&gt;&lt;pages&gt;752–762&lt;/pages&gt;&lt;volume&gt;54&lt;/volume&gt;&lt;number&gt;3&lt;/number&gt;&lt;reprint-edition&gt;NOT IN FILE&lt;/reprint-edition&gt;&lt;keywords&gt;&lt;keyword&gt;Embase13Mar14&lt;/keyword&gt;&lt;keyword&gt;Level II&lt;/keyword&gt;&lt;/keywords&gt;&lt;dates&gt;&lt;year&gt;2013&lt;/year&gt;&lt;/dates&gt;&lt;isbn&gt;0513-5796&lt;/isbn&gt;&lt;urls&gt;&lt;related-urls&gt;&lt;url&gt;http://www.ncbi.nlm.nih.gov/pmc/articles/PMC3635629/pdf/ymj-54-752.pdf&lt;/url&gt;&lt;/related-urls&gt;&lt;/urls&gt;&lt;/record&gt;&lt;/Cite&gt;&lt;/EndNote&gt;</w:instrText>
            </w:r>
            <w:r w:rsidRPr="00C70209">
              <w:fldChar w:fldCharType="separate"/>
            </w:r>
            <w:r w:rsidR="000E261C" w:rsidRPr="000E261C">
              <w:rPr>
                <w:noProof/>
                <w:vertAlign w:val="superscript"/>
              </w:rPr>
              <w:t>298</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6A64069F" w14:textId="77777777" w:rsidR="00206019" w:rsidRPr="00C70209" w:rsidRDefault="00206019" w:rsidP="005407AD">
            <w:pPr>
              <w:pStyle w:val="Tabletext"/>
            </w:pPr>
            <w:r w:rsidRPr="00C70209">
              <w:t>RCT</w:t>
            </w:r>
          </w:p>
          <w:p w14:paraId="1A5EE7F7" w14:textId="77777777" w:rsidR="00206019" w:rsidRPr="00C70209" w:rsidRDefault="00206019" w:rsidP="005407AD">
            <w:pPr>
              <w:pStyle w:val="Tabletext"/>
              <w:rPr>
                <w:b/>
                <w:sz w:val="18"/>
              </w:rPr>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45F5BF47" w14:textId="77777777" w:rsidR="00206019" w:rsidRPr="00C70209" w:rsidRDefault="00206019" w:rsidP="005407AD">
            <w:pPr>
              <w:pStyle w:val="Tabletext"/>
            </w:pPr>
            <w:r w:rsidRPr="00C70209">
              <w:t>Paediatric patients aged 1 month to 16 years scheduled for cardiac surgery with CPB</w:t>
            </w:r>
          </w:p>
          <w:p w14:paraId="7FB7EABE" w14:textId="77777777" w:rsidR="00206019" w:rsidRPr="00C70209" w:rsidRDefault="00206019" w:rsidP="005407AD">
            <w:pPr>
              <w:pStyle w:val="Tabletext"/>
              <w:rPr>
                <w:b/>
                <w:sz w:val="18"/>
              </w:rPr>
            </w:pPr>
            <w:r w:rsidRPr="00C70209">
              <w:t>N=123</w:t>
            </w:r>
          </w:p>
        </w:tc>
        <w:tc>
          <w:tcPr>
            <w:tcW w:w="1924" w:type="dxa"/>
            <w:tcBorders>
              <w:top w:val="single" w:sz="4" w:space="0" w:color="auto"/>
              <w:left w:val="nil"/>
              <w:bottom w:val="single" w:sz="4" w:space="0" w:color="auto"/>
              <w:right w:val="single" w:sz="4" w:space="0" w:color="auto"/>
            </w:tcBorders>
            <w:shd w:val="clear" w:color="auto" w:fill="auto"/>
          </w:tcPr>
          <w:p w14:paraId="4DB58710" w14:textId="77777777" w:rsidR="00206019" w:rsidRPr="00C70209" w:rsidRDefault="00206019" w:rsidP="005407AD">
            <w:pPr>
              <w:pStyle w:val="Tabletext"/>
              <w:rPr>
                <w:b/>
                <w:sz w:val="18"/>
              </w:rPr>
            </w:pPr>
            <w:r w:rsidRPr="00C70209">
              <w:t>FFP in pump prime versus 20% albumin in pump prime</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480B5D62" w14:textId="77777777" w:rsidR="00206019" w:rsidRPr="00C70209" w:rsidRDefault="00206019" w:rsidP="005407AD">
            <w:pPr>
              <w:pStyle w:val="Tabletext"/>
            </w:pPr>
            <w:r w:rsidRPr="00C70209">
              <w:t>Bleeding events</w:t>
            </w:r>
          </w:p>
          <w:p w14:paraId="770A5A01" w14:textId="77777777" w:rsidR="00206019" w:rsidRPr="00C70209" w:rsidRDefault="00206019" w:rsidP="005407AD">
            <w:pPr>
              <w:pStyle w:val="Tabletext"/>
              <w:rPr>
                <w:b/>
                <w:sz w:val="18"/>
              </w:rPr>
            </w:pPr>
            <w:r w:rsidRPr="00C70209">
              <w:t xml:space="preserve">Transfusion volume and incidence </w:t>
            </w:r>
          </w:p>
        </w:tc>
      </w:tr>
      <w:tr w:rsidR="00206019" w:rsidRPr="00C70209" w14:paraId="56C470AE"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24E37BA1" w14:textId="53C1E44B" w:rsidR="00206019" w:rsidRPr="00C70209" w:rsidRDefault="00206019" w:rsidP="000E261C">
            <w:pPr>
              <w:pStyle w:val="Tabletext"/>
            </w:pPr>
            <w:r w:rsidRPr="00C70209">
              <w:t>McCall (2004)</w:t>
            </w:r>
            <w:r w:rsidRPr="00C70209">
              <w:fldChar w:fldCharType="begin"/>
            </w:r>
            <w:r w:rsidR="000E261C">
              <w:instrText xml:space="preserve"> ADDIN EN.CITE &lt;EndNote&gt;&lt;Cite&gt;&lt;Author&gt;McCall&lt;/Author&gt;&lt;Year&gt;2004&lt;/Year&gt;&lt;RecNum&gt;138&lt;/RecNum&gt;&lt;DisplayText&gt;&lt;style face="superscript"&gt;299&lt;/style&gt;&lt;/DisplayText&gt;&lt;record&gt;&lt;rec-number&gt;138&lt;/rec-number&gt;&lt;foreign-keys&gt;&lt;key app="EN" db-id="9edve2wadsavt5ewavaxtda4f2tavzvts9ee" timestamp="1426550421"&gt;138&lt;/key&gt;&lt;/foreign-keys&gt;&lt;ref-type name="Journal Article"&gt;17&lt;/ref-type&gt;&lt;contributors&gt;&lt;authors&gt;&lt;author&gt;McCall, M. M.&lt;/author&gt;&lt;author&gt;Blackwell, M. M.&lt;/author&gt;&lt;author&gt;Smyre, J. T.&lt;/author&gt;&lt;author&gt;Sistino, J. J.&lt;/author&gt;&lt;author&gt;Acsell, J. R.&lt;/author&gt;&lt;author&gt;Dorman, B. H.&lt;/author&gt;&lt;author&gt;Bradley, S. M.&lt;/author&gt;&lt;/authors&gt;&lt;/contributors&gt;&lt;auth-address&gt;Bradley, S.M., Division of Cardiothoracic Surgery, Medical University of South Carolina, Charleston, SC 29425, United States&lt;/auth-address&gt;&lt;titles&gt;&lt;title&gt;Fresh frozen plasma in the pediatric pump prime: A prospective, randomized trial&lt;/title&gt;&lt;secondary-title&gt;Annals of Thoracic Surgery&lt;/secondary-title&gt;&lt;/titles&gt;&lt;periodical&gt;&lt;full-title&gt;Annals of Thoracic Surgery&lt;/full-title&gt;&lt;/periodical&gt;&lt;pages&gt;983–987&lt;/pages&gt;&lt;volume&gt;77&lt;/volume&gt;&lt;number&gt;3&lt;/number&gt;&lt;reprint-edition&gt;NOT IN FILE&lt;/reprint-edition&gt;&lt;keywords&gt;&lt;keyword&gt;Embase13Mar14&lt;/keyword&gt;&lt;keyword&gt;Level II&lt;/keyword&gt;&lt;/keywords&gt;&lt;dates&gt;&lt;year&gt;2004&lt;/year&gt;&lt;/dates&gt;&lt;isbn&gt;0003-4975&lt;/isbn&gt;&lt;urls&gt;&lt;related-urls&gt;&lt;url&gt;http://www.annalsthoracicsurgery.org/article/S0003-4975(03)01873-3/pdf&lt;/url&gt;&lt;/related-urls&gt;&lt;/urls&gt;&lt;/record&gt;&lt;/Cite&gt;&lt;/EndNote&gt;</w:instrText>
            </w:r>
            <w:r w:rsidRPr="00C70209">
              <w:fldChar w:fldCharType="separate"/>
            </w:r>
            <w:r w:rsidR="000E261C" w:rsidRPr="000E261C">
              <w:rPr>
                <w:noProof/>
                <w:vertAlign w:val="superscript"/>
              </w:rPr>
              <w:t>299</w:t>
            </w:r>
            <w:r w:rsidRPr="00C70209">
              <w:fldChar w:fldCharType="end"/>
            </w:r>
            <w:r w:rsidRPr="00C70209">
              <w:t xml:space="preserve"> </w:t>
            </w:r>
          </w:p>
        </w:tc>
        <w:tc>
          <w:tcPr>
            <w:tcW w:w="1341" w:type="dxa"/>
            <w:tcBorders>
              <w:top w:val="single" w:sz="4" w:space="0" w:color="auto"/>
              <w:left w:val="nil"/>
              <w:bottom w:val="single" w:sz="4" w:space="0" w:color="auto"/>
              <w:right w:val="single" w:sz="4" w:space="0" w:color="auto"/>
            </w:tcBorders>
            <w:shd w:val="clear" w:color="auto" w:fill="auto"/>
          </w:tcPr>
          <w:p w14:paraId="460AA428" w14:textId="77777777" w:rsidR="00206019" w:rsidRPr="00C70209" w:rsidRDefault="00206019" w:rsidP="005407AD">
            <w:pPr>
              <w:pStyle w:val="Tabletext"/>
            </w:pPr>
            <w:r w:rsidRPr="00C70209">
              <w:t>RCT</w:t>
            </w:r>
          </w:p>
          <w:p w14:paraId="2148761D" w14:textId="77777777" w:rsidR="00206019" w:rsidRPr="00C70209" w:rsidRDefault="00206019" w:rsidP="005407AD">
            <w:pPr>
              <w:pStyle w:val="Tabletext"/>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73E7F95E" w14:textId="77777777" w:rsidR="00206019" w:rsidRPr="00C70209" w:rsidRDefault="00206019" w:rsidP="005407AD">
            <w:pPr>
              <w:pStyle w:val="Tabletext"/>
            </w:pPr>
            <w:r w:rsidRPr="00C70209">
              <w:t>Infants weighing &lt;8 kg scheduled for cardiac surgery with CPB</w:t>
            </w:r>
          </w:p>
          <w:p w14:paraId="25568C40" w14:textId="77777777" w:rsidR="00206019" w:rsidRPr="00C70209" w:rsidRDefault="00206019" w:rsidP="005407AD">
            <w:pPr>
              <w:pStyle w:val="Tabletext"/>
            </w:pPr>
            <w:r w:rsidRPr="00C70209">
              <w:t>N=20</w:t>
            </w:r>
          </w:p>
        </w:tc>
        <w:tc>
          <w:tcPr>
            <w:tcW w:w="1924" w:type="dxa"/>
            <w:tcBorders>
              <w:top w:val="single" w:sz="4" w:space="0" w:color="auto"/>
              <w:left w:val="nil"/>
              <w:bottom w:val="single" w:sz="4" w:space="0" w:color="auto"/>
              <w:right w:val="single" w:sz="4" w:space="0" w:color="auto"/>
            </w:tcBorders>
            <w:shd w:val="clear" w:color="auto" w:fill="auto"/>
          </w:tcPr>
          <w:p w14:paraId="044F4BE5" w14:textId="77777777" w:rsidR="00206019" w:rsidRPr="00C70209" w:rsidRDefault="00206019" w:rsidP="005407AD">
            <w:pPr>
              <w:pStyle w:val="Tabletext"/>
            </w:pPr>
            <w:r w:rsidRPr="00C70209">
              <w:t>FFP (1U) in pump prime versus no FFP in pump prime (more albumi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711F3F18" w14:textId="77777777" w:rsidR="00206019" w:rsidRPr="00C70209" w:rsidRDefault="00206019" w:rsidP="005407AD">
            <w:pPr>
              <w:pStyle w:val="Tabletext"/>
            </w:pPr>
            <w:r w:rsidRPr="00C70209">
              <w:t>Transfusion volume and incidence</w:t>
            </w:r>
          </w:p>
        </w:tc>
      </w:tr>
      <w:tr w:rsidR="00206019" w:rsidRPr="00C70209" w14:paraId="63C0504D"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4923B1E1" w14:textId="6641C8B6" w:rsidR="00206019" w:rsidRPr="00C70209" w:rsidRDefault="00206019" w:rsidP="000E261C">
            <w:pPr>
              <w:pStyle w:val="Tabletext"/>
            </w:pPr>
            <w:r w:rsidRPr="00C70209">
              <w:t>Oliver (2003)</w:t>
            </w:r>
            <w:r w:rsidRPr="00C70209">
              <w:fldChar w:fldCharType="begin"/>
            </w:r>
            <w:r w:rsidR="000E261C">
              <w:instrText xml:space="preserve"> ADDIN EN.CITE &lt;EndNote&gt;&lt;Cite&gt;&lt;Author&gt;Oliver&lt;/Author&gt;&lt;Year&gt;2003&lt;/Year&gt;&lt;RecNum&gt;140&lt;/RecNum&gt;&lt;DisplayText&gt;&lt;style face="superscript"&gt;300&lt;/style&gt;&lt;/DisplayText&gt;&lt;record&gt;&lt;rec-number&gt;140&lt;/rec-number&gt;&lt;foreign-keys&gt;&lt;key app="EN" db-id="9edve2wadsavt5ewavaxtda4f2tavzvts9ee" timestamp="1426550421"&gt;140&lt;/key&gt;&lt;/foreign-keys&gt;&lt;ref-type name="Journal Article"&gt;17&lt;/ref-type&gt;&lt;contributors&gt;&lt;authors&gt;&lt;author&gt;Oliver,, Jr.&lt;/author&gt;&lt;author&gt;Beynen, F. M.&lt;/author&gt;&lt;author&gt;Nuttall, G. A.&lt;/author&gt;&lt;author&gt;Schroeder, D. R.&lt;/author&gt;&lt;author&gt;Ereth, M. H.&lt;/author&gt;&lt;author&gt;Dearani, J. A.&lt;/author&gt;&lt;author&gt;Puga, F. J.&lt;/author&gt;&lt;/authors&gt;&lt;/contributors&gt;&lt;auth-address&gt;Oliver Jr., W.C., Department of Anesthesiology, Mayo Clinic, Rochester, MN 55905, United States&lt;/auth-address&gt;&lt;titles&gt;&lt;title&gt;Blood loss in infants and children for open heart operations: Albumin 5% versus fresh-frozen plasma in the prime&lt;/title&gt;&lt;secondary-title&gt;Annals of Thoracic Surgery&lt;/secondary-title&gt;&lt;/titles&gt;&lt;periodical&gt;&lt;full-title&gt;Annals of Thoracic Surgery&lt;/full-title&gt;&lt;/periodical&gt;&lt;pages&gt;1506–1512&lt;/pages&gt;&lt;volume&gt;75&lt;/volume&gt;&lt;number&gt;5&lt;/number&gt;&lt;reprint-edition&gt;NOT IN FILE&lt;/reprint-edition&gt;&lt;keywords&gt;&lt;keyword&gt;Embase13Mar14&lt;/keyword&gt;&lt;keyword&gt;Level II&lt;/keyword&gt;&lt;/keywords&gt;&lt;dates&gt;&lt;year&gt;2003&lt;/year&gt;&lt;/dates&gt;&lt;isbn&gt;0003-4975&lt;/isbn&gt;&lt;urls&gt;&lt;related-urls&gt;&lt;url&gt;http://www.annalsthoracicsurgery.org/article/S0003-4975(02)04991-3/pdf&lt;/url&gt;&lt;/related-urls&gt;&lt;/urls&gt;&lt;/record&gt;&lt;/Cite&gt;&lt;/EndNote&gt;</w:instrText>
            </w:r>
            <w:r w:rsidRPr="00C70209">
              <w:fldChar w:fldCharType="separate"/>
            </w:r>
            <w:r w:rsidR="000E261C" w:rsidRPr="000E261C">
              <w:rPr>
                <w:noProof/>
                <w:vertAlign w:val="superscript"/>
              </w:rPr>
              <w:t>300</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796BE970" w14:textId="77777777" w:rsidR="00206019" w:rsidRPr="00C70209" w:rsidRDefault="00206019" w:rsidP="005407AD">
            <w:pPr>
              <w:pStyle w:val="Tabletext"/>
            </w:pPr>
            <w:r w:rsidRPr="00C70209">
              <w:t>RCT</w:t>
            </w:r>
          </w:p>
          <w:p w14:paraId="3BE772B0" w14:textId="77777777" w:rsidR="00206019" w:rsidRPr="00C70209" w:rsidRDefault="00206019" w:rsidP="005407AD">
            <w:pPr>
              <w:pStyle w:val="Tabletext"/>
            </w:pPr>
            <w:r w:rsidRPr="00C70209">
              <w:rPr>
                <w:i/>
              </w:rPr>
              <w:t>Poor</w:t>
            </w:r>
          </w:p>
        </w:tc>
        <w:tc>
          <w:tcPr>
            <w:tcW w:w="1923" w:type="dxa"/>
            <w:tcBorders>
              <w:top w:val="single" w:sz="4" w:space="0" w:color="auto"/>
              <w:left w:val="nil"/>
              <w:bottom w:val="single" w:sz="4" w:space="0" w:color="auto"/>
              <w:right w:val="single" w:sz="4" w:space="0" w:color="auto"/>
            </w:tcBorders>
            <w:shd w:val="clear" w:color="auto" w:fill="auto"/>
          </w:tcPr>
          <w:p w14:paraId="39278D4C" w14:textId="77777777" w:rsidR="00206019" w:rsidRPr="00C70209" w:rsidRDefault="00206019" w:rsidP="005407AD">
            <w:pPr>
              <w:pStyle w:val="Tabletext"/>
            </w:pPr>
            <w:r w:rsidRPr="00C70209">
              <w:t>Paediatric patients weighting ≤10 kg scheduled for cardiac surgery with CPB</w:t>
            </w:r>
          </w:p>
          <w:p w14:paraId="3D6481C3" w14:textId="77777777" w:rsidR="00206019" w:rsidRPr="00C70209" w:rsidRDefault="00206019" w:rsidP="005407AD">
            <w:pPr>
              <w:pStyle w:val="Tabletext"/>
            </w:pPr>
            <w:r w:rsidRPr="00C70209">
              <w:t>N=56</w:t>
            </w:r>
          </w:p>
        </w:tc>
        <w:tc>
          <w:tcPr>
            <w:tcW w:w="1924" w:type="dxa"/>
            <w:tcBorders>
              <w:top w:val="single" w:sz="4" w:space="0" w:color="auto"/>
              <w:left w:val="nil"/>
              <w:bottom w:val="single" w:sz="4" w:space="0" w:color="auto"/>
              <w:right w:val="single" w:sz="4" w:space="0" w:color="auto"/>
            </w:tcBorders>
            <w:shd w:val="clear" w:color="auto" w:fill="auto"/>
          </w:tcPr>
          <w:p w14:paraId="53D2F7EC" w14:textId="77777777" w:rsidR="00206019" w:rsidRPr="00C70209" w:rsidRDefault="00206019" w:rsidP="005407AD">
            <w:pPr>
              <w:pStyle w:val="Tabletext"/>
            </w:pPr>
            <w:r w:rsidRPr="00C70209">
              <w:t>FFP (1U) in pump prime versus 200ml 5% albumin in pump prime</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5F7DE9A8" w14:textId="77777777" w:rsidR="00206019" w:rsidRPr="00C70209" w:rsidRDefault="00206019" w:rsidP="005407AD">
            <w:pPr>
              <w:pStyle w:val="Tabletext"/>
            </w:pPr>
            <w:r w:rsidRPr="00C70209">
              <w:t>Bleeding events</w:t>
            </w:r>
          </w:p>
          <w:p w14:paraId="7C79B276" w14:textId="77777777" w:rsidR="00206019" w:rsidRPr="00C70209" w:rsidRDefault="00206019" w:rsidP="005407AD">
            <w:pPr>
              <w:pStyle w:val="Tabletext"/>
            </w:pPr>
            <w:r w:rsidRPr="00C70209">
              <w:t>Transfusion volume and incidence</w:t>
            </w:r>
          </w:p>
        </w:tc>
      </w:tr>
    </w:tbl>
    <w:p w14:paraId="63D5887D" w14:textId="77777777" w:rsidR="00206019" w:rsidRPr="00C70209" w:rsidRDefault="00206019" w:rsidP="005407AD">
      <w:pPr>
        <w:pStyle w:val="TableFigNotes18"/>
      </w:pPr>
      <w:r w:rsidRPr="00C70209">
        <w:t>CPB, cardiopulmonary bypass; FFP, fresh frozen plasma; MCTD, mediastinal chest tube drainage; U, unit</w:t>
      </w:r>
    </w:p>
    <w:p w14:paraId="11E2208B" w14:textId="77777777" w:rsidR="00206019" w:rsidRPr="00C70209" w:rsidRDefault="00206019" w:rsidP="005407AD">
      <w:pPr>
        <w:pStyle w:val="Heading6"/>
      </w:pPr>
      <w:r w:rsidRPr="00C70209">
        <w:t>Level III evidence</w:t>
      </w:r>
    </w:p>
    <w:p w14:paraId="2B073503" w14:textId="40A5E3F7" w:rsidR="00206019" w:rsidRPr="00C70209" w:rsidRDefault="00206019" w:rsidP="005407AD">
      <w:pPr>
        <w:pStyle w:val="BodyText"/>
      </w:pPr>
      <w:r w:rsidRPr="00C70209">
        <w:t xml:space="preserve">The systematic review and hand-searching process identified one Level III study (Nacoti 2012) that assessed the association between FFP transfusions and mortality in neonatal and paediatric patients undergoing liver transplant (see </w:t>
      </w:r>
      <w:r w:rsidRPr="00C70209">
        <w:rPr>
          <w:b/>
        </w:rPr>
        <w:t>Appendix C, Volume 2</w:t>
      </w:r>
      <w:r w:rsidRPr="00C70209">
        <w:t xml:space="preserve">). The main characteristics of this study is summarised in </w:t>
      </w:r>
      <w:r w:rsidRPr="00C70209">
        <w:rPr>
          <w:b/>
        </w:rPr>
        <w:fldChar w:fldCharType="begin"/>
      </w:r>
      <w:r w:rsidRPr="00C70209">
        <w:rPr>
          <w:b/>
        </w:rPr>
        <w:instrText xml:space="preserve"> REF _Ref420497802 \h  \* MERGEFORMAT </w:instrText>
      </w:r>
      <w:r w:rsidRPr="00C70209">
        <w:rPr>
          <w:b/>
        </w:rPr>
      </w:r>
      <w:r w:rsidRPr="00C70209">
        <w:rPr>
          <w:b/>
        </w:rPr>
        <w:fldChar w:fldCharType="separate"/>
      </w:r>
      <w:r w:rsidR="000F7A9B" w:rsidRPr="000F7A9B">
        <w:rPr>
          <w:b/>
        </w:rPr>
        <w:t>Table 3.3.15</w:t>
      </w:r>
      <w:r w:rsidRPr="00C70209">
        <w:rPr>
          <w:b/>
        </w:rPr>
        <w:fldChar w:fldCharType="end"/>
      </w:r>
      <w:r w:rsidRPr="00C70209">
        <w:rPr>
          <w:b/>
        </w:rPr>
        <w:t>.</w:t>
      </w:r>
    </w:p>
    <w:p w14:paraId="4E8976A0" w14:textId="24CCE823" w:rsidR="00206019" w:rsidRPr="00C70209" w:rsidRDefault="00206019" w:rsidP="005407AD">
      <w:pPr>
        <w:pStyle w:val="BodyText"/>
      </w:pPr>
      <w:r w:rsidRPr="00C70209">
        <w:t>Nacoti (2012) was a fair</w:t>
      </w:r>
      <w:r w:rsidR="0023776E" w:rsidRPr="00C70209">
        <w:t>-</w:t>
      </w:r>
      <w:r w:rsidRPr="00C70209">
        <w:t>quality retrospective cohort study conducted in Italy that involved 243 paediatric patients aged &lt;18 years undergoing liver transplant from deceased brain-dead donors. Combined organ transplantations were excluded. The authors examined the association between various blood components (including RBC, FFP, platelets and fibrinogen) on patient survival after liver transplant and reported the effect of postoperative and perioperative FFP on mortality. Seven hepatobiliary surgeons performed all liver transplants, with two surgeons involved for each procedure. The transfusion policy was based on clinical assessment.</w:t>
      </w:r>
    </w:p>
    <w:p w14:paraId="0A98BD5B" w14:textId="77777777" w:rsidR="00206019" w:rsidRPr="00C70209" w:rsidRDefault="00206019" w:rsidP="005407AD">
      <w:pPr>
        <w:pStyle w:val="BodyText"/>
      </w:pPr>
    </w:p>
    <w:p w14:paraId="20A50EBF" w14:textId="77777777" w:rsidR="00206019" w:rsidRPr="00C70209" w:rsidRDefault="00206019" w:rsidP="005407AD">
      <w:pPr>
        <w:pStyle w:val="Caption"/>
        <w:keepLines/>
        <w:ind w:left="2160" w:hanging="1440"/>
      </w:pPr>
      <w:bookmarkStart w:id="696" w:name="_Ref420497802"/>
      <w:bookmarkStart w:id="697" w:name="_Toc427747172"/>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5</w:t>
      </w:r>
      <w:r w:rsidRPr="00C70209">
        <w:fldChar w:fldCharType="end"/>
      </w:r>
      <w:bookmarkEnd w:id="696"/>
      <w:r w:rsidRPr="00C70209">
        <w:tab/>
        <w:t>Characteristics and quality of Level III evidence – FFP in neonatal and paediatric patients undergoing surgery</w:t>
      </w:r>
      <w:bookmarkEnd w:id="697"/>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206019" w:rsidRPr="00C70209" w14:paraId="2D4569E8"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7733822F" w14:textId="77777777" w:rsidR="00206019" w:rsidRPr="00C70209" w:rsidRDefault="00206019" w:rsidP="005407AD">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0E164C40" w14:textId="77777777" w:rsidR="00206019" w:rsidRPr="00C70209" w:rsidRDefault="00206019" w:rsidP="005407AD">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0877DA71" w14:textId="77777777" w:rsidR="00206019" w:rsidRPr="00C70209" w:rsidRDefault="00206019" w:rsidP="005407AD">
            <w:pPr>
              <w:pStyle w:val="TableH2"/>
            </w:pPr>
            <w:r w:rsidRPr="00C70209">
              <w:t>Population</w:t>
            </w:r>
          </w:p>
          <w:p w14:paraId="7903D473" w14:textId="77777777" w:rsidR="00206019" w:rsidRPr="00C70209" w:rsidRDefault="00206019" w:rsidP="005407AD">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22FA30D9" w14:textId="77777777" w:rsidR="00206019" w:rsidRPr="00C70209" w:rsidRDefault="00206019" w:rsidP="005407AD">
            <w:pPr>
              <w:pStyle w:val="TableH2"/>
            </w:pPr>
            <w:r w:rsidRPr="00C70209">
              <w:t>Comparisons</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7330AC0D" w14:textId="77777777" w:rsidR="00206019" w:rsidRPr="00C70209" w:rsidRDefault="00206019" w:rsidP="005407AD">
            <w:pPr>
              <w:pStyle w:val="TableH2"/>
            </w:pPr>
            <w:r w:rsidRPr="00C70209">
              <w:t>Outcomes</w:t>
            </w:r>
          </w:p>
        </w:tc>
      </w:tr>
      <w:tr w:rsidR="00206019" w:rsidRPr="00C70209" w14:paraId="5F625B05"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5AFCB46F" w14:textId="0961C131" w:rsidR="00206019" w:rsidRPr="00C70209" w:rsidRDefault="00206019" w:rsidP="003F7DCB">
            <w:pPr>
              <w:pStyle w:val="Tabletext"/>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2BA2E748" w14:textId="77777777" w:rsidR="00206019" w:rsidRPr="00C70209" w:rsidRDefault="00206019" w:rsidP="005407AD">
            <w:pPr>
              <w:pStyle w:val="Tabletext"/>
            </w:pPr>
            <w:r w:rsidRPr="00C70209">
              <w:t>Retrospective cohort study</w:t>
            </w:r>
          </w:p>
          <w:p w14:paraId="238F90A5" w14:textId="77777777" w:rsidR="00206019" w:rsidRPr="00C70209" w:rsidRDefault="00206019" w:rsidP="005407AD">
            <w:pPr>
              <w:pStyle w:val="Tabletext"/>
              <w:rPr>
                <w:i/>
              </w:rPr>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55ACDB76" w14:textId="3AFF38F2" w:rsidR="00206019" w:rsidRPr="00C70209" w:rsidRDefault="00206019" w:rsidP="005407AD">
            <w:pPr>
              <w:pStyle w:val="Tabletext"/>
            </w:pPr>
            <w:r w:rsidRPr="00C70209">
              <w:t>Paediatric patients (&lt;18 years) undergoing liver transplant</w:t>
            </w:r>
          </w:p>
          <w:p w14:paraId="636C2FAE" w14:textId="77777777" w:rsidR="00206019" w:rsidRPr="00C70209" w:rsidRDefault="00206019" w:rsidP="005407AD">
            <w:pPr>
              <w:pStyle w:val="Tabletext"/>
            </w:pPr>
            <w:r w:rsidRPr="00C70209">
              <w:t>N=243</w:t>
            </w:r>
          </w:p>
        </w:tc>
        <w:tc>
          <w:tcPr>
            <w:tcW w:w="1924" w:type="dxa"/>
            <w:tcBorders>
              <w:top w:val="single" w:sz="4" w:space="0" w:color="auto"/>
              <w:left w:val="nil"/>
              <w:bottom w:val="single" w:sz="4" w:space="0" w:color="auto"/>
              <w:right w:val="single" w:sz="4" w:space="0" w:color="auto"/>
            </w:tcBorders>
            <w:shd w:val="clear" w:color="auto" w:fill="auto"/>
          </w:tcPr>
          <w:p w14:paraId="486E230B" w14:textId="77777777" w:rsidR="00206019" w:rsidRPr="00C70209" w:rsidRDefault="00206019" w:rsidP="005407AD">
            <w:pPr>
              <w:pStyle w:val="Tabletext"/>
            </w:pPr>
            <w:r w:rsidRPr="00C70209">
              <w:t>FFP versus platelet versus fibrinogen versus no blood product</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44432800" w14:textId="77777777" w:rsidR="00206019" w:rsidRPr="00C70209" w:rsidRDefault="00206019" w:rsidP="005407AD">
            <w:pPr>
              <w:pStyle w:val="Tabletext"/>
            </w:pPr>
            <w:r w:rsidRPr="00C70209">
              <w:t>Mortality</w:t>
            </w:r>
          </w:p>
        </w:tc>
      </w:tr>
    </w:tbl>
    <w:p w14:paraId="5B4AB28B" w14:textId="77777777" w:rsidR="00206019" w:rsidRPr="00C70209" w:rsidRDefault="00206019" w:rsidP="005407AD">
      <w:pPr>
        <w:pStyle w:val="TableFigNotes18"/>
      </w:pPr>
      <w:r w:rsidRPr="00C70209">
        <w:t>FFP, fresh frozen plasma</w:t>
      </w:r>
    </w:p>
    <w:p w14:paraId="5BB075A1" w14:textId="77777777" w:rsidR="00206019" w:rsidRPr="00C70209" w:rsidRDefault="00206019" w:rsidP="005407AD">
      <w:pPr>
        <w:spacing w:after="200"/>
        <w:rPr>
          <w:rFonts w:ascii="Arial" w:hAnsi="Arial" w:cs="Arial"/>
          <w:b/>
          <w:bCs/>
          <w:sz w:val="20"/>
          <w:szCs w:val="28"/>
          <w:lang w:eastAsia="en-GB"/>
        </w:rPr>
      </w:pPr>
      <w:r w:rsidRPr="00C70209">
        <w:br w:type="page"/>
      </w:r>
    </w:p>
    <w:p w14:paraId="1B9D9A5A" w14:textId="77777777" w:rsidR="00206019" w:rsidRPr="00C70209" w:rsidRDefault="00206019" w:rsidP="005407AD">
      <w:pPr>
        <w:pStyle w:val="Heading5"/>
        <w:rPr>
          <w:lang w:val="en-AU"/>
        </w:rPr>
      </w:pPr>
      <w:r w:rsidRPr="00C70209">
        <w:rPr>
          <w:lang w:val="en-AU"/>
        </w:rPr>
        <w:t>Results</w:t>
      </w:r>
    </w:p>
    <w:p w14:paraId="083721A6" w14:textId="77777777" w:rsidR="00206019" w:rsidRPr="00C70209" w:rsidRDefault="00206019" w:rsidP="005407AD">
      <w:pPr>
        <w:pStyle w:val="Heading6"/>
      </w:pPr>
      <w:r w:rsidRPr="00C70209">
        <w:t>Mortality</w:t>
      </w:r>
    </w:p>
    <w:p w14:paraId="4612A490" w14:textId="1EDF616B" w:rsidR="00206019" w:rsidRPr="00C70209" w:rsidRDefault="00206019" w:rsidP="005407AD">
      <w:pPr>
        <w:pStyle w:val="BodyText"/>
      </w:pPr>
      <w:r w:rsidRPr="00C70209">
        <w:t>The systematic review and hand-searching process identified one fair</w:t>
      </w:r>
      <w:r w:rsidR="0023776E" w:rsidRPr="00C70209">
        <w:t>-</w:t>
      </w:r>
      <w:r w:rsidRPr="00C70209">
        <w:t xml:space="preserve">quality Level III study (Nacoti 2012) that assessed the association between FFP and mortality in paediatric patients undergoing liver transplant. </w:t>
      </w:r>
      <w:r w:rsidRPr="00C70209">
        <w:rPr>
          <w:b/>
        </w:rPr>
        <w:fldChar w:fldCharType="begin"/>
      </w:r>
      <w:r w:rsidRPr="00C70209">
        <w:rPr>
          <w:b/>
        </w:rPr>
        <w:instrText xml:space="preserve"> REF _Ref420497828 \h  \* MERGEFORMAT </w:instrText>
      </w:r>
      <w:r w:rsidRPr="00C70209">
        <w:rPr>
          <w:b/>
        </w:rPr>
      </w:r>
      <w:r w:rsidRPr="00C70209">
        <w:rPr>
          <w:b/>
        </w:rPr>
        <w:fldChar w:fldCharType="separate"/>
      </w:r>
      <w:r w:rsidR="000F7A9B" w:rsidRPr="000F7A9B">
        <w:rPr>
          <w:b/>
        </w:rPr>
        <w:t>Table 3.3.16</w:t>
      </w:r>
      <w:r w:rsidRPr="00C70209">
        <w:rPr>
          <w:b/>
        </w:rPr>
        <w:fldChar w:fldCharType="end"/>
      </w:r>
      <w:r w:rsidRPr="00C70209">
        <w:t xml:space="preserve"> summarises the results from this study.</w:t>
      </w:r>
    </w:p>
    <w:p w14:paraId="543FF82F" w14:textId="376CFCB5" w:rsidR="00206019" w:rsidRPr="00C70209" w:rsidRDefault="00206019" w:rsidP="005407AD">
      <w:pPr>
        <w:pStyle w:val="BodyText"/>
      </w:pPr>
      <w:r w:rsidRPr="00C70209">
        <w:t>The study by Nacoti (2012) reported a significant difference in cumulative patient survival at 1 year comparing postoperative FFP transfusion (≥1 unit) with no postoperative FFP transfusion. Patients transfused with FFP were significantly more likely to die than those who did not receive FFP (RR 2.21; 95% CI 1.08, 4.54). However, the authors reported that the effect did not remain significant when analysed using a multivariate Cox regression model (data not reported).</w:t>
      </w:r>
    </w:p>
    <w:p w14:paraId="3521150B" w14:textId="14C610C2" w:rsidR="00206019" w:rsidRPr="00C70209" w:rsidRDefault="00206019" w:rsidP="005407AD">
      <w:pPr>
        <w:pStyle w:val="BodyText"/>
      </w:pPr>
      <w:r w:rsidRPr="00C70209">
        <w:t>FFP use during surgery was reported by Nacoti (2012) to be a significant predictor for cumulative patient survival at 1 year. This effect was dose-related and remained significant when analysed using a multivariate Cox regression model for at least three units FFP (HR 3.35; 95%CI 1.20, 9.36), but not two units FFP transfused (HR 1.124; 95% CI 0.341, 3.705). When assessed using a propensity</w:t>
      </w:r>
      <w:r w:rsidR="00BB008C" w:rsidRPr="00C70209">
        <w:t xml:space="preserve"> </w:t>
      </w:r>
      <w:r w:rsidRPr="00C70209">
        <w:t>score adjusted analysis, the effect was not significant for at least units FFP transfused (HR 2.808; 95% CI 0.927, 8.505) or two units FFP transfused (HR 1.111; 95% CI 0.336, 3.680).</w:t>
      </w:r>
    </w:p>
    <w:p w14:paraId="51310509" w14:textId="6C385D53" w:rsidR="00206019" w:rsidRPr="00C70209" w:rsidRDefault="00206019" w:rsidP="005407AD">
      <w:pPr>
        <w:pStyle w:val="BodyText"/>
      </w:pPr>
      <w:r w:rsidRPr="00C70209">
        <w:t>The authors noted that although a relationship between number of units transfused and infant survival was observed, it may just be a surrogate marker for sicker patients. The study did not completely distinguish that survival was related to massive transfusion for low levels of haemoglobin and coagulation factor or for over-transfusion of blood products.</w:t>
      </w:r>
    </w:p>
    <w:p w14:paraId="609B1364" w14:textId="77777777" w:rsidR="00206019" w:rsidRPr="00C70209" w:rsidRDefault="00206019" w:rsidP="005407AD">
      <w:pPr>
        <w:pStyle w:val="BodyText"/>
      </w:pPr>
    </w:p>
    <w:p w14:paraId="3843DD76"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1E93D48E" w14:textId="77777777" w:rsidR="00206019" w:rsidRPr="00C70209" w:rsidRDefault="00206019" w:rsidP="005407AD">
      <w:pPr>
        <w:pStyle w:val="Caption"/>
      </w:pPr>
      <w:bookmarkStart w:id="698" w:name="_Ref420497828"/>
      <w:bookmarkStart w:id="699" w:name="_Toc427747173"/>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6</w:t>
      </w:r>
      <w:r w:rsidRPr="00C70209">
        <w:fldChar w:fldCharType="end"/>
      </w:r>
      <w:bookmarkEnd w:id="698"/>
      <w:r w:rsidRPr="00C70209">
        <w:tab/>
        <w:t>Neonatal and paediatric patients requiring cardiac surgery: Results for FFP versus no FFP – mortality</w:t>
      </w:r>
      <w:bookmarkEnd w:id="6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2"/>
        <w:gridCol w:w="1395"/>
        <w:gridCol w:w="1389"/>
        <w:gridCol w:w="1389"/>
        <w:gridCol w:w="1392"/>
        <w:gridCol w:w="1389"/>
        <w:gridCol w:w="740"/>
        <w:gridCol w:w="743"/>
        <w:gridCol w:w="1468"/>
        <w:gridCol w:w="1477"/>
        <w:gridCol w:w="1690"/>
      </w:tblGrid>
      <w:tr w:rsidR="00206019" w:rsidRPr="00C70209" w14:paraId="40387EB8" w14:textId="77777777" w:rsidTr="005407AD">
        <w:trPr>
          <w:cantSplit/>
          <w:tblHeader/>
        </w:trPr>
        <w:tc>
          <w:tcPr>
            <w:tcW w:w="389" w:type="pct"/>
            <w:vMerge w:val="restart"/>
          </w:tcPr>
          <w:p w14:paraId="284E1983" w14:textId="77777777" w:rsidR="00206019" w:rsidRPr="00C70209" w:rsidRDefault="00206019" w:rsidP="005407AD">
            <w:pPr>
              <w:pStyle w:val="TableH2"/>
              <w:rPr>
                <w:rFonts w:eastAsia="Arial Unicode MS"/>
              </w:rPr>
            </w:pPr>
            <w:r w:rsidRPr="00C70209">
              <w:rPr>
                <w:rFonts w:eastAsia="Arial Unicode MS"/>
              </w:rPr>
              <w:t>Study</w:t>
            </w:r>
          </w:p>
          <w:p w14:paraId="57358CD5"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C68A3D7"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15624E7E"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7769F403"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90" w:type="pct"/>
            <w:vMerge w:val="restart"/>
          </w:tcPr>
          <w:p w14:paraId="36C318CB" w14:textId="77777777" w:rsidR="00206019" w:rsidRPr="00C70209" w:rsidRDefault="00206019" w:rsidP="005407AD">
            <w:pPr>
              <w:pStyle w:val="TableH2"/>
              <w:rPr>
                <w:rFonts w:eastAsia="Arial Unicode MS"/>
              </w:rPr>
            </w:pPr>
            <w:r w:rsidRPr="00C70209">
              <w:rPr>
                <w:rFonts w:eastAsia="Arial Unicode MS"/>
              </w:rPr>
              <w:t>Setting</w:t>
            </w:r>
          </w:p>
          <w:p w14:paraId="759AE767"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52AC5B72"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393CF629"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5"/>
          </w:tcPr>
          <w:p w14:paraId="72BC6340"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1F0B0FC4" w14:textId="77777777" w:rsidTr="005407AD">
        <w:trPr>
          <w:cantSplit/>
          <w:tblHeader/>
        </w:trPr>
        <w:tc>
          <w:tcPr>
            <w:tcW w:w="389" w:type="pct"/>
            <w:vMerge/>
          </w:tcPr>
          <w:p w14:paraId="5262250C" w14:textId="77777777" w:rsidR="00206019" w:rsidRPr="00C70209" w:rsidRDefault="00206019" w:rsidP="005407AD">
            <w:pPr>
              <w:pStyle w:val="TableH2"/>
              <w:rPr>
                <w:rFonts w:eastAsia="Arial Unicode MS"/>
              </w:rPr>
            </w:pPr>
          </w:p>
        </w:tc>
        <w:tc>
          <w:tcPr>
            <w:tcW w:w="492" w:type="pct"/>
            <w:vMerge/>
          </w:tcPr>
          <w:p w14:paraId="1A340CC9" w14:textId="77777777" w:rsidR="00206019" w:rsidRPr="00C70209" w:rsidRDefault="00206019" w:rsidP="005407AD">
            <w:pPr>
              <w:pStyle w:val="TableH2"/>
              <w:rPr>
                <w:rFonts w:eastAsia="Arial Unicode MS"/>
              </w:rPr>
            </w:pPr>
          </w:p>
        </w:tc>
        <w:tc>
          <w:tcPr>
            <w:tcW w:w="490" w:type="pct"/>
            <w:vMerge/>
          </w:tcPr>
          <w:p w14:paraId="59DB432D" w14:textId="77777777" w:rsidR="00206019" w:rsidRPr="00C70209" w:rsidRDefault="00206019" w:rsidP="005407AD">
            <w:pPr>
              <w:pStyle w:val="TableH2"/>
              <w:rPr>
                <w:rFonts w:eastAsia="Arial Unicode MS"/>
              </w:rPr>
            </w:pPr>
          </w:p>
        </w:tc>
        <w:tc>
          <w:tcPr>
            <w:tcW w:w="490" w:type="pct"/>
            <w:vMerge/>
          </w:tcPr>
          <w:p w14:paraId="4BACEC1D" w14:textId="77777777" w:rsidR="00206019" w:rsidRPr="00C70209" w:rsidRDefault="00206019" w:rsidP="005407AD">
            <w:pPr>
              <w:pStyle w:val="TableH2"/>
              <w:rPr>
                <w:rFonts w:eastAsia="Arial Unicode MS"/>
              </w:rPr>
            </w:pPr>
          </w:p>
        </w:tc>
        <w:tc>
          <w:tcPr>
            <w:tcW w:w="491" w:type="pct"/>
            <w:vMerge/>
          </w:tcPr>
          <w:p w14:paraId="43EAFB69" w14:textId="77777777" w:rsidR="00206019" w:rsidRPr="00C70209" w:rsidRDefault="00206019" w:rsidP="005407AD">
            <w:pPr>
              <w:pStyle w:val="TableH2"/>
              <w:rPr>
                <w:rFonts w:eastAsia="Arial Unicode MS"/>
              </w:rPr>
            </w:pPr>
          </w:p>
        </w:tc>
        <w:tc>
          <w:tcPr>
            <w:tcW w:w="490" w:type="pct"/>
            <w:vMerge/>
          </w:tcPr>
          <w:p w14:paraId="28BBD40C" w14:textId="77777777" w:rsidR="00206019" w:rsidRPr="00C70209" w:rsidRDefault="00206019" w:rsidP="005407AD">
            <w:pPr>
              <w:pStyle w:val="TableH2"/>
              <w:rPr>
                <w:rFonts w:eastAsia="Arial Unicode MS"/>
              </w:rPr>
            </w:pPr>
          </w:p>
        </w:tc>
        <w:tc>
          <w:tcPr>
            <w:tcW w:w="523" w:type="pct"/>
            <w:gridSpan w:val="2"/>
          </w:tcPr>
          <w:p w14:paraId="48C28F39" w14:textId="77777777" w:rsidR="00206019" w:rsidRPr="00C70209" w:rsidRDefault="00206019" w:rsidP="005407AD">
            <w:pPr>
              <w:pStyle w:val="TableH2"/>
              <w:rPr>
                <w:rFonts w:eastAsia="Arial Unicode MS"/>
              </w:rPr>
            </w:pPr>
            <w:r w:rsidRPr="00C70209">
              <w:rPr>
                <w:rFonts w:eastAsia="Arial Unicode MS"/>
              </w:rPr>
              <w:t>FFP</w:t>
            </w:r>
          </w:p>
          <w:p w14:paraId="6AFD66C1" w14:textId="77777777" w:rsidR="00206019" w:rsidRPr="00C70209" w:rsidRDefault="00206019" w:rsidP="005407AD">
            <w:pPr>
              <w:pStyle w:val="TableH2"/>
              <w:rPr>
                <w:rFonts w:eastAsia="Arial Unicode MS"/>
              </w:rPr>
            </w:pPr>
            <w:r w:rsidRPr="00C70209">
              <w:rPr>
                <w:rFonts w:eastAsia="Arial Unicode MS"/>
              </w:rPr>
              <w:t>n/N (%)</w:t>
            </w:r>
          </w:p>
          <w:p w14:paraId="165BED48" w14:textId="77777777" w:rsidR="00206019" w:rsidRPr="00C70209" w:rsidRDefault="00206019" w:rsidP="005407AD">
            <w:pPr>
              <w:pStyle w:val="TableH2"/>
              <w:rPr>
                <w:rFonts w:eastAsia="Arial Unicode MS"/>
              </w:rPr>
            </w:pPr>
            <w:r w:rsidRPr="00C70209">
              <w:t>Mean ± SD</w:t>
            </w:r>
          </w:p>
        </w:tc>
        <w:tc>
          <w:tcPr>
            <w:tcW w:w="518" w:type="pct"/>
          </w:tcPr>
          <w:p w14:paraId="5FAA9DAC" w14:textId="77777777" w:rsidR="00206019" w:rsidRPr="00C70209" w:rsidRDefault="00206019" w:rsidP="005407AD">
            <w:pPr>
              <w:pStyle w:val="TableH2"/>
              <w:rPr>
                <w:rFonts w:eastAsia="Arial Unicode MS"/>
              </w:rPr>
            </w:pPr>
            <w:r w:rsidRPr="00C70209">
              <w:rPr>
                <w:rFonts w:eastAsia="Arial Unicode MS"/>
              </w:rPr>
              <w:t>Low /no FFP</w:t>
            </w:r>
          </w:p>
          <w:p w14:paraId="2F6FCA5E" w14:textId="77777777" w:rsidR="00206019" w:rsidRPr="00C70209" w:rsidRDefault="00206019" w:rsidP="005407AD">
            <w:pPr>
              <w:pStyle w:val="TableH2"/>
              <w:rPr>
                <w:rFonts w:eastAsia="Arial Unicode MS"/>
              </w:rPr>
            </w:pPr>
            <w:r w:rsidRPr="00C70209">
              <w:rPr>
                <w:rFonts w:eastAsia="Arial Unicode MS"/>
              </w:rPr>
              <w:t>n/N (%)</w:t>
            </w:r>
          </w:p>
          <w:p w14:paraId="6EB34DCA" w14:textId="77777777" w:rsidR="00206019" w:rsidRPr="00C70209" w:rsidRDefault="00206019" w:rsidP="005407AD">
            <w:pPr>
              <w:pStyle w:val="TableH2"/>
              <w:rPr>
                <w:rFonts w:eastAsia="Arial Unicode MS"/>
              </w:rPr>
            </w:pPr>
            <w:r w:rsidRPr="00C70209">
              <w:t>Mean ± SD</w:t>
            </w:r>
          </w:p>
        </w:tc>
        <w:tc>
          <w:tcPr>
            <w:tcW w:w="521" w:type="pct"/>
          </w:tcPr>
          <w:p w14:paraId="6FBC2FD2" w14:textId="77777777" w:rsidR="00206019" w:rsidRPr="00C70209" w:rsidRDefault="00206019" w:rsidP="005407AD">
            <w:pPr>
              <w:pStyle w:val="TableH2"/>
              <w:rPr>
                <w:rFonts w:eastAsia="Arial Unicode MS"/>
              </w:rPr>
            </w:pPr>
            <w:r w:rsidRPr="00C70209">
              <w:rPr>
                <w:rFonts w:eastAsia="Arial Unicode MS"/>
              </w:rPr>
              <w:t>Risk estimate (95% CI)</w:t>
            </w:r>
          </w:p>
        </w:tc>
        <w:tc>
          <w:tcPr>
            <w:tcW w:w="596" w:type="pct"/>
            <w:tcBorders>
              <w:bottom w:val="single" w:sz="4" w:space="0" w:color="auto"/>
            </w:tcBorders>
          </w:tcPr>
          <w:p w14:paraId="21838BCB" w14:textId="77777777" w:rsidR="00206019" w:rsidRPr="00C70209" w:rsidRDefault="00206019" w:rsidP="005407AD">
            <w:pPr>
              <w:pStyle w:val="TableH2"/>
              <w:rPr>
                <w:rFonts w:eastAsia="Arial Unicode MS"/>
                <w:i/>
              </w:rPr>
            </w:pPr>
            <w:r w:rsidRPr="00C70209">
              <w:rPr>
                <w:rFonts w:eastAsia="Arial Unicode MS"/>
                <w:i/>
              </w:rPr>
              <w:t>Statistical significance</w:t>
            </w:r>
          </w:p>
          <w:p w14:paraId="4E96B201" w14:textId="6BFE0AB8"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0637A03E"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747283A5" w14:textId="77777777" w:rsidTr="005407AD">
        <w:trPr>
          <w:cantSplit/>
        </w:trPr>
        <w:tc>
          <w:tcPr>
            <w:tcW w:w="5000" w:type="pct"/>
            <w:gridSpan w:val="11"/>
            <w:tcBorders>
              <w:bottom w:val="single" w:sz="4" w:space="0" w:color="auto"/>
            </w:tcBorders>
            <w:shd w:val="clear" w:color="auto" w:fill="000000" w:themeFill="text1"/>
          </w:tcPr>
          <w:p w14:paraId="0668903F" w14:textId="77777777" w:rsidR="00206019" w:rsidRPr="00C70209" w:rsidRDefault="00206019" w:rsidP="005407AD">
            <w:pPr>
              <w:pStyle w:val="TableH4"/>
              <w:rPr>
                <w:rFonts w:eastAsia="Arial Unicode MS"/>
              </w:rPr>
            </w:pPr>
            <w:r w:rsidRPr="00C70209">
              <w:t>Level III evidence</w:t>
            </w:r>
          </w:p>
        </w:tc>
      </w:tr>
      <w:tr w:rsidR="00206019" w:rsidRPr="00C70209" w14:paraId="4619F4BD" w14:textId="77777777" w:rsidTr="005407AD">
        <w:trPr>
          <w:cantSplit/>
        </w:trPr>
        <w:tc>
          <w:tcPr>
            <w:tcW w:w="5000" w:type="pct"/>
            <w:gridSpan w:val="11"/>
            <w:tcBorders>
              <w:bottom w:val="single" w:sz="4" w:space="0" w:color="auto"/>
            </w:tcBorders>
            <w:shd w:val="clear" w:color="auto" w:fill="BFBFBF" w:themeFill="background1" w:themeFillShade="BF"/>
          </w:tcPr>
          <w:p w14:paraId="68314B13" w14:textId="77777777" w:rsidR="00206019" w:rsidRPr="00C70209" w:rsidRDefault="00206019" w:rsidP="005407AD">
            <w:pPr>
              <w:pStyle w:val="TableH3"/>
            </w:pPr>
            <w:r w:rsidRPr="00C70209">
              <w:t>FFP versus no FFP</w:t>
            </w:r>
          </w:p>
        </w:tc>
      </w:tr>
      <w:tr w:rsidR="00206019" w:rsidRPr="00C70209" w14:paraId="320BBD70" w14:textId="77777777" w:rsidTr="005407AD">
        <w:trPr>
          <w:cantSplit/>
          <w:tblHeader/>
        </w:trPr>
        <w:tc>
          <w:tcPr>
            <w:tcW w:w="389" w:type="pct"/>
            <w:vMerge w:val="restart"/>
          </w:tcPr>
          <w:p w14:paraId="6CCED285" w14:textId="496128F2" w:rsidR="00206019" w:rsidRPr="00C70209" w:rsidRDefault="00206019" w:rsidP="005407AD">
            <w:pPr>
              <w:pStyle w:val="Tabletext-evidencematrix"/>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p w14:paraId="556F2CAE" w14:textId="77777777" w:rsidR="00206019" w:rsidRPr="00C70209" w:rsidRDefault="00206019" w:rsidP="005407AD">
            <w:pPr>
              <w:pStyle w:val="Tabletext-evidencematrix"/>
            </w:pPr>
            <w:r w:rsidRPr="00C70209">
              <w:t>Level III–2</w:t>
            </w:r>
          </w:p>
          <w:p w14:paraId="2511EC80" w14:textId="77777777" w:rsidR="00206019" w:rsidRPr="00C70209" w:rsidRDefault="00206019" w:rsidP="005407AD">
            <w:pPr>
              <w:pStyle w:val="Tabletext-evidencematrix"/>
            </w:pPr>
            <w:r w:rsidRPr="00C70209">
              <w:rPr>
                <w:rStyle w:val="Emphasis"/>
              </w:rPr>
              <w:t>Fair</w:t>
            </w:r>
          </w:p>
        </w:tc>
        <w:tc>
          <w:tcPr>
            <w:tcW w:w="492" w:type="pct"/>
            <w:vMerge w:val="restart"/>
          </w:tcPr>
          <w:p w14:paraId="3BAAA372" w14:textId="77777777" w:rsidR="00206019" w:rsidRPr="00C70209" w:rsidRDefault="00206019" w:rsidP="005407AD">
            <w:pPr>
              <w:pStyle w:val="Tabletext-evidencematrix"/>
            </w:pPr>
            <w:r w:rsidRPr="00C70209">
              <w:t>N=243</w:t>
            </w:r>
          </w:p>
        </w:tc>
        <w:tc>
          <w:tcPr>
            <w:tcW w:w="490" w:type="pct"/>
            <w:vMerge w:val="restart"/>
          </w:tcPr>
          <w:p w14:paraId="1C4D280E" w14:textId="77777777" w:rsidR="00206019" w:rsidRPr="00C70209" w:rsidRDefault="00206019" w:rsidP="005407AD">
            <w:pPr>
              <w:pStyle w:val="Tabletext-evidencematrix"/>
            </w:pPr>
            <w:r w:rsidRPr="00C70209">
              <w:t xml:space="preserve">Paediatric liver transplant patients aged &lt; 18 years </w:t>
            </w:r>
          </w:p>
        </w:tc>
        <w:tc>
          <w:tcPr>
            <w:tcW w:w="490" w:type="pct"/>
            <w:vMerge w:val="restart"/>
          </w:tcPr>
          <w:p w14:paraId="57065A2E" w14:textId="77777777" w:rsidR="00206019" w:rsidRPr="00C70209" w:rsidRDefault="00206019" w:rsidP="005407AD">
            <w:pPr>
              <w:pStyle w:val="Tabletext-evidencematrix"/>
            </w:pPr>
            <w:r w:rsidRPr="00C70209">
              <w:t>Riuniti Hospital, Italy</w:t>
            </w:r>
          </w:p>
        </w:tc>
        <w:tc>
          <w:tcPr>
            <w:tcW w:w="491" w:type="pct"/>
            <w:vMerge w:val="restart"/>
          </w:tcPr>
          <w:p w14:paraId="29BE8049" w14:textId="2F6CA60E" w:rsidR="00206019" w:rsidRPr="00C70209" w:rsidRDefault="00206019" w:rsidP="005407AD">
            <w:pPr>
              <w:pStyle w:val="Tabletext-evidencematrix"/>
            </w:pPr>
            <w:r w:rsidRPr="00C70209">
              <w:t>Postoperative FFP (≥ 1 unit) versus no FFP</w:t>
            </w:r>
          </w:p>
          <w:p w14:paraId="0C4C47BD" w14:textId="77777777" w:rsidR="00206019" w:rsidRPr="00C70209" w:rsidRDefault="00206019" w:rsidP="005407AD">
            <w:pPr>
              <w:pStyle w:val="Tabletext-evidencematrix"/>
            </w:pPr>
            <w:r w:rsidRPr="00C70209">
              <w:t>*within 48 hours after liver transplant</w:t>
            </w:r>
          </w:p>
        </w:tc>
        <w:tc>
          <w:tcPr>
            <w:tcW w:w="490" w:type="pct"/>
            <w:vMerge w:val="restart"/>
          </w:tcPr>
          <w:p w14:paraId="6568E19E" w14:textId="77777777" w:rsidR="00206019" w:rsidRPr="00C70209" w:rsidRDefault="00206019" w:rsidP="005407AD">
            <w:pPr>
              <w:pStyle w:val="Tabletext-evidencematrix"/>
            </w:pPr>
            <w:r w:rsidRPr="00C70209">
              <w:t>Mortality at 1 year</w:t>
            </w:r>
            <w:r w:rsidRPr="00C70209">
              <w:rPr>
                <w:vertAlign w:val="superscript"/>
              </w:rPr>
              <w:t>c</w:t>
            </w:r>
          </w:p>
        </w:tc>
        <w:tc>
          <w:tcPr>
            <w:tcW w:w="523" w:type="pct"/>
            <w:gridSpan w:val="2"/>
          </w:tcPr>
          <w:p w14:paraId="03A460F0" w14:textId="77777777" w:rsidR="00206019" w:rsidRPr="00C70209" w:rsidRDefault="00206019" w:rsidP="005407AD">
            <w:pPr>
              <w:pStyle w:val="Tabletext-evidencematrix"/>
            </w:pPr>
            <w:r w:rsidRPr="00C70209">
              <w:t>10/51 (20.3%)</w:t>
            </w:r>
          </w:p>
        </w:tc>
        <w:tc>
          <w:tcPr>
            <w:tcW w:w="518" w:type="pct"/>
          </w:tcPr>
          <w:p w14:paraId="5427984D" w14:textId="77777777" w:rsidR="00206019" w:rsidRPr="00C70209" w:rsidRDefault="00206019" w:rsidP="005407AD">
            <w:pPr>
              <w:pStyle w:val="Tabletext-evidencematrix"/>
            </w:pPr>
            <w:r w:rsidRPr="00C70209">
              <w:t>17/192 (8.7%)</w:t>
            </w:r>
          </w:p>
        </w:tc>
        <w:tc>
          <w:tcPr>
            <w:tcW w:w="521" w:type="pct"/>
          </w:tcPr>
          <w:p w14:paraId="0E0A95E5" w14:textId="77777777" w:rsidR="00206019" w:rsidRPr="00C70209" w:rsidRDefault="00206019" w:rsidP="005407AD">
            <w:pPr>
              <w:pStyle w:val="Tabletext-evidencematrix"/>
            </w:pPr>
            <w:r w:rsidRPr="00C70209">
              <w:t>RR 2.21 [1.08, 4.54]</w:t>
            </w:r>
            <w:r w:rsidRPr="00C70209">
              <w:rPr>
                <w:vertAlign w:val="superscript"/>
              </w:rPr>
              <w:t>d</w:t>
            </w:r>
          </w:p>
        </w:tc>
        <w:tc>
          <w:tcPr>
            <w:tcW w:w="596" w:type="pct"/>
            <w:tcBorders>
              <w:bottom w:val="nil"/>
            </w:tcBorders>
            <w:shd w:val="clear" w:color="auto" w:fill="D9D9D9" w:themeFill="background1" w:themeFillShade="D9"/>
          </w:tcPr>
          <w:p w14:paraId="47253673" w14:textId="77777777" w:rsidR="00206019" w:rsidRPr="00C70209" w:rsidRDefault="00206019" w:rsidP="005407AD">
            <w:pPr>
              <w:pStyle w:val="Tabletext-evidencematrix"/>
              <w:rPr>
                <w:i/>
              </w:rPr>
            </w:pPr>
            <w:r w:rsidRPr="00C70209">
              <w:rPr>
                <w:i/>
              </w:rPr>
              <w:t>Favours no FFP</w:t>
            </w:r>
          </w:p>
          <w:p w14:paraId="79A6C5D2" w14:textId="61A9E043" w:rsidR="00206019" w:rsidRPr="00C70209" w:rsidRDefault="001A475D" w:rsidP="005407AD">
            <w:pPr>
              <w:pStyle w:val="Tabletext-evidencematrix"/>
            </w:pPr>
            <w:r w:rsidRPr="001A475D">
              <w:rPr>
                <w:i/>
              </w:rPr>
              <w:t>P = </w:t>
            </w:r>
            <w:r w:rsidR="00206019" w:rsidRPr="00C70209">
              <w:t>0.03</w:t>
            </w:r>
            <w:r w:rsidR="00206019" w:rsidRPr="00C70209">
              <w:rPr>
                <w:vertAlign w:val="superscript"/>
              </w:rPr>
              <w:t>d</w:t>
            </w:r>
          </w:p>
          <w:p w14:paraId="0E0006A6" w14:textId="14058778" w:rsidR="00206019" w:rsidRPr="00C70209" w:rsidRDefault="001A475D" w:rsidP="005407AD">
            <w:pPr>
              <w:pStyle w:val="Tabletext-evidencematrix"/>
            </w:pPr>
            <w:r w:rsidRPr="001A475D">
              <w:rPr>
                <w:i/>
              </w:rPr>
              <w:t>P = </w:t>
            </w:r>
            <w:r w:rsidR="00206019" w:rsidRPr="00C70209">
              <w:t>0.022</w:t>
            </w:r>
            <w:r w:rsidR="00206019" w:rsidRPr="00C70209">
              <w:rPr>
                <w:vertAlign w:val="superscript"/>
              </w:rPr>
              <w:t>e</w:t>
            </w:r>
          </w:p>
        </w:tc>
      </w:tr>
      <w:tr w:rsidR="00206019" w:rsidRPr="00C70209" w14:paraId="18FCC9A7" w14:textId="77777777" w:rsidTr="005407AD">
        <w:trPr>
          <w:cantSplit/>
          <w:tblHeader/>
        </w:trPr>
        <w:tc>
          <w:tcPr>
            <w:tcW w:w="389" w:type="pct"/>
            <w:vMerge/>
          </w:tcPr>
          <w:p w14:paraId="076F2ED5" w14:textId="77777777" w:rsidR="00206019" w:rsidRPr="00C70209" w:rsidRDefault="00206019" w:rsidP="005407AD">
            <w:pPr>
              <w:pStyle w:val="Tabletext-evidencematrix"/>
            </w:pPr>
          </w:p>
        </w:tc>
        <w:tc>
          <w:tcPr>
            <w:tcW w:w="492" w:type="pct"/>
            <w:vMerge/>
          </w:tcPr>
          <w:p w14:paraId="4F645D3F" w14:textId="77777777" w:rsidR="00206019" w:rsidRPr="00C70209" w:rsidRDefault="00206019" w:rsidP="005407AD">
            <w:pPr>
              <w:pStyle w:val="Tabletext-evidencematrix"/>
            </w:pPr>
          </w:p>
        </w:tc>
        <w:tc>
          <w:tcPr>
            <w:tcW w:w="490" w:type="pct"/>
            <w:vMerge/>
          </w:tcPr>
          <w:p w14:paraId="585A18BF" w14:textId="77777777" w:rsidR="00206019" w:rsidRPr="00C70209" w:rsidRDefault="00206019" w:rsidP="005407AD">
            <w:pPr>
              <w:pStyle w:val="Tabletext-evidencematrix"/>
            </w:pPr>
          </w:p>
        </w:tc>
        <w:tc>
          <w:tcPr>
            <w:tcW w:w="490" w:type="pct"/>
            <w:vMerge/>
          </w:tcPr>
          <w:p w14:paraId="13742F95" w14:textId="77777777" w:rsidR="00206019" w:rsidRPr="00C70209" w:rsidRDefault="00206019" w:rsidP="005407AD">
            <w:pPr>
              <w:pStyle w:val="Tabletext-evidencematrix"/>
            </w:pPr>
          </w:p>
        </w:tc>
        <w:tc>
          <w:tcPr>
            <w:tcW w:w="491" w:type="pct"/>
            <w:vMerge/>
          </w:tcPr>
          <w:p w14:paraId="6B521296" w14:textId="77777777" w:rsidR="00206019" w:rsidRPr="00C70209" w:rsidRDefault="00206019" w:rsidP="005407AD">
            <w:pPr>
              <w:pStyle w:val="Tabletext-evidencematrix"/>
            </w:pPr>
          </w:p>
        </w:tc>
        <w:tc>
          <w:tcPr>
            <w:tcW w:w="490" w:type="pct"/>
            <w:vMerge/>
          </w:tcPr>
          <w:p w14:paraId="469FEBD1" w14:textId="77777777" w:rsidR="00206019" w:rsidRPr="00C70209" w:rsidRDefault="00206019" w:rsidP="005407AD">
            <w:pPr>
              <w:pStyle w:val="Tabletext-evidencematrix"/>
            </w:pPr>
          </w:p>
        </w:tc>
        <w:tc>
          <w:tcPr>
            <w:tcW w:w="1562" w:type="pct"/>
            <w:gridSpan w:val="4"/>
          </w:tcPr>
          <w:p w14:paraId="00269D5A" w14:textId="2C071BE8" w:rsidR="00206019" w:rsidRPr="00C70209" w:rsidRDefault="00206019" w:rsidP="005407AD">
            <w:pPr>
              <w:pStyle w:val="Tabletext-subanalysis"/>
            </w:pPr>
            <w:r w:rsidRPr="00C70209">
              <w:t xml:space="preserve">Forty-one potential risk factors were assessed for predicting 1-year patient survival. When analysed using a multivariate Cox regression model the effect of FFP administered within 48 hours after liver transplant was </w:t>
            </w:r>
            <w:r w:rsidRPr="00C70209">
              <w:rPr>
                <w:u w:val="single"/>
              </w:rPr>
              <w:t>not</w:t>
            </w:r>
            <w:r w:rsidRPr="00C70209">
              <w:t xml:space="preserve"> a predictor for 1-year patient survival.</w:t>
            </w:r>
          </w:p>
        </w:tc>
        <w:tc>
          <w:tcPr>
            <w:tcW w:w="596" w:type="pct"/>
            <w:tcBorders>
              <w:top w:val="nil"/>
              <w:bottom w:val="single" w:sz="4" w:space="0" w:color="auto"/>
            </w:tcBorders>
            <w:shd w:val="clear" w:color="auto" w:fill="D9D9D9" w:themeFill="background1" w:themeFillShade="D9"/>
          </w:tcPr>
          <w:p w14:paraId="646F32CD" w14:textId="77777777" w:rsidR="00206019" w:rsidRPr="00C70209" w:rsidRDefault="00206019" w:rsidP="005407AD">
            <w:pPr>
              <w:pStyle w:val="Tabletext-evidencematrix"/>
              <w:rPr>
                <w:i/>
              </w:rPr>
            </w:pPr>
          </w:p>
        </w:tc>
      </w:tr>
      <w:tr w:rsidR="00206019" w:rsidRPr="00C70209" w14:paraId="4A18FF65" w14:textId="77777777" w:rsidTr="005407AD">
        <w:trPr>
          <w:cantSplit/>
        </w:trPr>
        <w:tc>
          <w:tcPr>
            <w:tcW w:w="5000" w:type="pct"/>
            <w:gridSpan w:val="11"/>
            <w:tcBorders>
              <w:bottom w:val="single" w:sz="4" w:space="0" w:color="auto"/>
            </w:tcBorders>
            <w:shd w:val="clear" w:color="auto" w:fill="BFBFBF" w:themeFill="background1" w:themeFillShade="BF"/>
          </w:tcPr>
          <w:p w14:paraId="34D0D21A" w14:textId="77777777" w:rsidR="00206019" w:rsidRPr="00C70209" w:rsidRDefault="00206019" w:rsidP="005407AD">
            <w:pPr>
              <w:pStyle w:val="TableH3"/>
            </w:pPr>
            <w:r w:rsidRPr="00C70209">
              <w:t xml:space="preserve">FFP versus different volume FFP </w:t>
            </w:r>
          </w:p>
        </w:tc>
      </w:tr>
      <w:tr w:rsidR="00206019" w:rsidRPr="00C70209" w14:paraId="54666F57" w14:textId="77777777" w:rsidTr="005407AD">
        <w:trPr>
          <w:cantSplit/>
        </w:trPr>
        <w:tc>
          <w:tcPr>
            <w:tcW w:w="389" w:type="pct"/>
            <w:vMerge w:val="restart"/>
          </w:tcPr>
          <w:p w14:paraId="3C0A9843" w14:textId="762B2E44" w:rsidR="00206019" w:rsidRPr="00C70209" w:rsidRDefault="00206019" w:rsidP="005407AD">
            <w:pPr>
              <w:pStyle w:val="Tabletext-evidencematrix"/>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p w14:paraId="7D80229F" w14:textId="77777777" w:rsidR="00206019" w:rsidRPr="00C70209" w:rsidRDefault="00206019" w:rsidP="005407AD">
            <w:pPr>
              <w:pStyle w:val="Tabletext-evidencematrix"/>
            </w:pPr>
            <w:r w:rsidRPr="00C70209">
              <w:t>Level III–2</w:t>
            </w:r>
          </w:p>
          <w:p w14:paraId="37BD1743" w14:textId="77777777" w:rsidR="00206019" w:rsidRPr="00C70209" w:rsidRDefault="00206019" w:rsidP="005407AD">
            <w:pPr>
              <w:pStyle w:val="Tabletext-evidencematrix"/>
            </w:pPr>
            <w:r w:rsidRPr="00C70209">
              <w:rPr>
                <w:rStyle w:val="Emphasis"/>
              </w:rPr>
              <w:t>Fair</w:t>
            </w:r>
          </w:p>
        </w:tc>
        <w:tc>
          <w:tcPr>
            <w:tcW w:w="492" w:type="pct"/>
            <w:vMerge w:val="restart"/>
          </w:tcPr>
          <w:p w14:paraId="6C323596" w14:textId="77777777" w:rsidR="00206019" w:rsidRPr="00C70209" w:rsidRDefault="00206019" w:rsidP="005407AD">
            <w:pPr>
              <w:pStyle w:val="Tabletext-evidencematrix"/>
            </w:pPr>
            <w:r w:rsidRPr="00C70209">
              <w:t>N=243</w:t>
            </w:r>
          </w:p>
        </w:tc>
        <w:tc>
          <w:tcPr>
            <w:tcW w:w="490" w:type="pct"/>
            <w:vMerge w:val="restart"/>
          </w:tcPr>
          <w:p w14:paraId="5D3EA9EF" w14:textId="77777777" w:rsidR="00206019" w:rsidRPr="00C70209" w:rsidRDefault="00206019" w:rsidP="005407AD">
            <w:pPr>
              <w:pStyle w:val="Tabletext-evidencematrix"/>
            </w:pPr>
            <w:r w:rsidRPr="00C70209">
              <w:t xml:space="preserve">Paediatric liver transplant patients aged &lt; 18 years </w:t>
            </w:r>
          </w:p>
        </w:tc>
        <w:tc>
          <w:tcPr>
            <w:tcW w:w="490" w:type="pct"/>
            <w:vMerge w:val="restart"/>
          </w:tcPr>
          <w:p w14:paraId="480A2C23" w14:textId="77777777" w:rsidR="00206019" w:rsidRPr="00C70209" w:rsidRDefault="00206019" w:rsidP="005407AD">
            <w:pPr>
              <w:pStyle w:val="Tabletext-evidencematrix"/>
            </w:pPr>
            <w:r w:rsidRPr="00C70209">
              <w:t>Riuniti Hospital, Italy</w:t>
            </w:r>
          </w:p>
        </w:tc>
        <w:tc>
          <w:tcPr>
            <w:tcW w:w="491" w:type="pct"/>
            <w:vMerge w:val="restart"/>
          </w:tcPr>
          <w:p w14:paraId="494C0D49" w14:textId="719AD5F8" w:rsidR="00206019" w:rsidRPr="00C70209" w:rsidRDefault="00206019" w:rsidP="005407AD">
            <w:pPr>
              <w:pStyle w:val="Tabletext-evidencematrix"/>
            </w:pPr>
            <w:r w:rsidRPr="00C70209">
              <w:t>FFP (≥ 3 units) versus FFP (2 units) versus FFP (≤ 1 unit)</w:t>
            </w:r>
          </w:p>
          <w:p w14:paraId="05A689CE" w14:textId="77777777" w:rsidR="00206019" w:rsidRPr="00C70209" w:rsidRDefault="00206019" w:rsidP="005407AD">
            <w:pPr>
              <w:pStyle w:val="Tabletext-evidencematrix"/>
            </w:pPr>
            <w:r w:rsidRPr="00C70209">
              <w:t>*during surgery</w:t>
            </w:r>
          </w:p>
        </w:tc>
        <w:tc>
          <w:tcPr>
            <w:tcW w:w="490" w:type="pct"/>
            <w:vMerge w:val="restart"/>
          </w:tcPr>
          <w:p w14:paraId="610166F8" w14:textId="77777777" w:rsidR="00206019" w:rsidRPr="00C70209" w:rsidRDefault="00206019" w:rsidP="005407AD">
            <w:pPr>
              <w:pStyle w:val="Tabletext-evidencematrix"/>
            </w:pPr>
            <w:r w:rsidRPr="00C70209">
              <w:t>Mortality at 1 year</w:t>
            </w:r>
            <w:r w:rsidRPr="00C70209">
              <w:rPr>
                <w:vertAlign w:val="superscript"/>
              </w:rPr>
              <w:t>c</w:t>
            </w:r>
          </w:p>
        </w:tc>
        <w:tc>
          <w:tcPr>
            <w:tcW w:w="261" w:type="pct"/>
          </w:tcPr>
          <w:p w14:paraId="0DD82EB5" w14:textId="77777777" w:rsidR="00206019" w:rsidRPr="00C70209" w:rsidRDefault="00206019" w:rsidP="005407AD">
            <w:pPr>
              <w:pStyle w:val="Tabletext-evidencematrix"/>
            </w:pPr>
            <w:r w:rsidRPr="00C70209">
              <w:t>15/63 (24.2%)</w:t>
            </w:r>
          </w:p>
        </w:tc>
        <w:tc>
          <w:tcPr>
            <w:tcW w:w="262" w:type="pct"/>
          </w:tcPr>
          <w:p w14:paraId="39849DD6" w14:textId="77777777" w:rsidR="00206019" w:rsidRPr="00C70209" w:rsidRDefault="00206019" w:rsidP="005407AD">
            <w:pPr>
              <w:pStyle w:val="Tabletext-evidencematrix"/>
            </w:pPr>
            <w:r w:rsidRPr="00C70209">
              <w:t>5/60 (8.7%)</w:t>
            </w:r>
          </w:p>
        </w:tc>
        <w:tc>
          <w:tcPr>
            <w:tcW w:w="518" w:type="pct"/>
          </w:tcPr>
          <w:p w14:paraId="2FA7EA8B" w14:textId="77777777" w:rsidR="00206019" w:rsidRPr="00C70209" w:rsidRDefault="00206019" w:rsidP="005407AD">
            <w:pPr>
              <w:pStyle w:val="Tabletext-evidencematrix"/>
            </w:pPr>
            <w:r w:rsidRPr="00C70209">
              <w:t>7/120 (6%)</w:t>
            </w:r>
          </w:p>
        </w:tc>
        <w:tc>
          <w:tcPr>
            <w:tcW w:w="521" w:type="pct"/>
          </w:tcPr>
          <w:p w14:paraId="57DD9B21" w14:textId="77777777" w:rsidR="00206019" w:rsidRPr="00C70209" w:rsidRDefault="00206019" w:rsidP="005407AD">
            <w:pPr>
              <w:pStyle w:val="Tabletext-evidencematrix"/>
            </w:pPr>
            <w:r w:rsidRPr="00C70209">
              <w:t>NR</w:t>
            </w:r>
          </w:p>
        </w:tc>
        <w:tc>
          <w:tcPr>
            <w:tcW w:w="596" w:type="pct"/>
            <w:tcBorders>
              <w:bottom w:val="nil"/>
            </w:tcBorders>
            <w:shd w:val="clear" w:color="auto" w:fill="D9D9D9" w:themeFill="background1" w:themeFillShade="D9"/>
          </w:tcPr>
          <w:p w14:paraId="6B952983" w14:textId="091A1740" w:rsidR="00206019" w:rsidRPr="00C70209" w:rsidRDefault="00206019" w:rsidP="005407AD">
            <w:pPr>
              <w:pStyle w:val="Tabletext-evidencematrix"/>
              <w:rPr>
                <w:i/>
              </w:rPr>
            </w:pPr>
            <w:r w:rsidRPr="00C70209">
              <w:rPr>
                <w:i/>
              </w:rPr>
              <w:t xml:space="preserve">Favours low FFP </w:t>
            </w:r>
            <w:r w:rsidR="001A475D" w:rsidRPr="001A475D">
              <w:rPr>
                <w:i/>
              </w:rPr>
              <w:t>P = </w:t>
            </w:r>
            <w:r w:rsidRPr="00C70209">
              <w:t>0.001</w:t>
            </w:r>
            <w:r w:rsidRPr="00C70209">
              <w:rPr>
                <w:vertAlign w:val="superscript"/>
              </w:rPr>
              <w:t>e</w:t>
            </w:r>
          </w:p>
        </w:tc>
      </w:tr>
      <w:tr w:rsidR="00206019" w:rsidRPr="00C70209" w14:paraId="25EE2A58" w14:textId="77777777" w:rsidTr="005407AD">
        <w:trPr>
          <w:cantSplit/>
        </w:trPr>
        <w:tc>
          <w:tcPr>
            <w:tcW w:w="389" w:type="pct"/>
            <w:vMerge/>
          </w:tcPr>
          <w:p w14:paraId="78CA340B" w14:textId="77777777" w:rsidR="00206019" w:rsidRPr="00C70209" w:rsidRDefault="00206019" w:rsidP="005407AD">
            <w:pPr>
              <w:pStyle w:val="Tabletext-evidencematrix"/>
            </w:pPr>
          </w:p>
        </w:tc>
        <w:tc>
          <w:tcPr>
            <w:tcW w:w="492" w:type="pct"/>
            <w:vMerge/>
          </w:tcPr>
          <w:p w14:paraId="003B893B" w14:textId="77777777" w:rsidR="00206019" w:rsidRPr="00C70209" w:rsidRDefault="00206019" w:rsidP="005407AD">
            <w:pPr>
              <w:pStyle w:val="Tabletext-evidencematrix"/>
            </w:pPr>
          </w:p>
        </w:tc>
        <w:tc>
          <w:tcPr>
            <w:tcW w:w="490" w:type="pct"/>
            <w:vMerge/>
          </w:tcPr>
          <w:p w14:paraId="070C3A09" w14:textId="77777777" w:rsidR="00206019" w:rsidRPr="00C70209" w:rsidRDefault="00206019" w:rsidP="005407AD">
            <w:pPr>
              <w:pStyle w:val="Tabletext-evidencematrix"/>
            </w:pPr>
          </w:p>
        </w:tc>
        <w:tc>
          <w:tcPr>
            <w:tcW w:w="490" w:type="pct"/>
            <w:vMerge/>
          </w:tcPr>
          <w:p w14:paraId="7B1B1514" w14:textId="77777777" w:rsidR="00206019" w:rsidRPr="00C70209" w:rsidRDefault="00206019" w:rsidP="005407AD">
            <w:pPr>
              <w:pStyle w:val="Tabletext-evidencematrix"/>
            </w:pPr>
          </w:p>
        </w:tc>
        <w:tc>
          <w:tcPr>
            <w:tcW w:w="491" w:type="pct"/>
            <w:vMerge/>
          </w:tcPr>
          <w:p w14:paraId="5904961E" w14:textId="77777777" w:rsidR="00206019" w:rsidRPr="00C70209" w:rsidRDefault="00206019" w:rsidP="005407AD">
            <w:pPr>
              <w:pStyle w:val="Tabletext-evidencematrix"/>
            </w:pPr>
          </w:p>
        </w:tc>
        <w:tc>
          <w:tcPr>
            <w:tcW w:w="490" w:type="pct"/>
            <w:vMerge/>
          </w:tcPr>
          <w:p w14:paraId="1FFFE32E" w14:textId="77777777" w:rsidR="00206019" w:rsidRPr="00C70209" w:rsidRDefault="00206019" w:rsidP="005407AD">
            <w:pPr>
              <w:pStyle w:val="Tabletext-evidencematrix"/>
            </w:pPr>
          </w:p>
        </w:tc>
        <w:tc>
          <w:tcPr>
            <w:tcW w:w="1562" w:type="pct"/>
            <w:gridSpan w:val="4"/>
          </w:tcPr>
          <w:p w14:paraId="36BB0CDD" w14:textId="51D46C54" w:rsidR="00206019" w:rsidRPr="00C70209" w:rsidRDefault="00206019" w:rsidP="005407AD">
            <w:pPr>
              <w:pStyle w:val="Tabletext-subanalysis"/>
            </w:pPr>
            <w:r w:rsidRPr="00C70209">
              <w:t>Cumulative patient survival at 1-year was significantly associated with FFP usage during surgery (</w:t>
            </w:r>
            <w:r w:rsidR="001A475D" w:rsidRPr="001A475D">
              <w:rPr>
                <w:i/>
              </w:rPr>
              <w:t>P = </w:t>
            </w:r>
            <w:r w:rsidRPr="00C70209">
              <w:t>0.001) (data shown in Kaplan–Meier curves).</w:t>
            </w:r>
          </w:p>
          <w:p w14:paraId="40E95A1E" w14:textId="59DE85AF" w:rsidR="00206019" w:rsidRPr="00C70209" w:rsidRDefault="00206019" w:rsidP="005407AD">
            <w:pPr>
              <w:pStyle w:val="Tabletext-subanalysis"/>
            </w:pPr>
            <w:r w:rsidRPr="00C70209">
              <w:t xml:space="preserve">Of 41 risk factors investigated, 5 were identified as predicting 1-year patient survival when analysed using a multivariate Cox regression model* and included: recipients age, total ischaemia time, </w:t>
            </w:r>
            <w:r w:rsidRPr="00C70209">
              <w:rPr>
                <w:u w:val="single"/>
              </w:rPr>
              <w:t>number of RBC units transfused</w:t>
            </w:r>
            <w:r w:rsidRPr="00C70209">
              <w:t xml:space="preserve"> </w:t>
            </w:r>
            <w:r w:rsidRPr="00C70209">
              <w:rPr>
                <w:u w:val="single"/>
              </w:rPr>
              <w:t>during surgery, number of FFP units transfused during surgery</w:t>
            </w:r>
            <w:r w:rsidRPr="00C70209">
              <w:t>, and biliary complications.</w:t>
            </w:r>
          </w:p>
          <w:p w14:paraId="533316F3" w14:textId="0B6219B4" w:rsidR="00206019" w:rsidRPr="00C70209" w:rsidRDefault="00206019" w:rsidP="005407AD">
            <w:pPr>
              <w:pStyle w:val="Tabletext-subanalysis"/>
            </w:pPr>
            <w:r w:rsidRPr="00C70209">
              <w:t>To control for confounding factors that could potentially influence the use of blood product, propensity</w:t>
            </w:r>
            <w:r w:rsidR="00BB008C" w:rsidRPr="00C70209">
              <w:t xml:space="preserve"> </w:t>
            </w:r>
            <w:r w:rsidRPr="00C70209">
              <w:t>score analysis was also used. Variables included that influence the risk of transfusion were: recipient and donor sex, platelets received before liver transplant, INR before liver transplant, PELD, graft type, equivalent dose of norepinephrine, and total ischaemia time.</w:t>
            </w:r>
          </w:p>
          <w:p w14:paraId="6A045140" w14:textId="77777777" w:rsidR="00206019" w:rsidRPr="00C70209" w:rsidRDefault="00206019" w:rsidP="005407AD">
            <w:pPr>
              <w:pStyle w:val="Tabletext-subanalysis"/>
            </w:pPr>
            <w:r w:rsidRPr="00C70209">
              <w:t>*reference value = FFP (≤ 1 unit)</w:t>
            </w:r>
          </w:p>
        </w:tc>
        <w:tc>
          <w:tcPr>
            <w:tcW w:w="596" w:type="pct"/>
            <w:tcBorders>
              <w:top w:val="nil"/>
              <w:bottom w:val="single" w:sz="4" w:space="0" w:color="auto"/>
            </w:tcBorders>
            <w:shd w:val="clear" w:color="auto" w:fill="D9D9D9" w:themeFill="background1" w:themeFillShade="D9"/>
          </w:tcPr>
          <w:p w14:paraId="42ADF072" w14:textId="77777777" w:rsidR="00206019" w:rsidRPr="00C70209" w:rsidRDefault="00206019" w:rsidP="005407AD">
            <w:pPr>
              <w:pStyle w:val="Tabletext-evidencematrix"/>
              <w:rPr>
                <w:i/>
              </w:rPr>
            </w:pPr>
          </w:p>
        </w:tc>
      </w:tr>
      <w:tr w:rsidR="00206019" w:rsidRPr="00C70209" w14:paraId="071F9510" w14:textId="77777777" w:rsidTr="005407AD">
        <w:trPr>
          <w:cantSplit/>
        </w:trPr>
        <w:tc>
          <w:tcPr>
            <w:tcW w:w="389" w:type="pct"/>
            <w:vMerge/>
          </w:tcPr>
          <w:p w14:paraId="3CDB3F25" w14:textId="77777777" w:rsidR="00206019" w:rsidRPr="00C70209" w:rsidRDefault="00206019" w:rsidP="005407AD">
            <w:pPr>
              <w:pStyle w:val="Tabletext-evidencematrix"/>
            </w:pPr>
          </w:p>
        </w:tc>
        <w:tc>
          <w:tcPr>
            <w:tcW w:w="492" w:type="pct"/>
            <w:vMerge/>
          </w:tcPr>
          <w:p w14:paraId="42124BBA" w14:textId="77777777" w:rsidR="00206019" w:rsidRPr="00C70209" w:rsidRDefault="00206019" w:rsidP="005407AD">
            <w:pPr>
              <w:pStyle w:val="Tabletext-evidencematrix"/>
            </w:pPr>
          </w:p>
        </w:tc>
        <w:tc>
          <w:tcPr>
            <w:tcW w:w="490" w:type="pct"/>
            <w:vMerge/>
          </w:tcPr>
          <w:p w14:paraId="52EFFDE1" w14:textId="77777777" w:rsidR="00206019" w:rsidRPr="00C70209" w:rsidRDefault="00206019" w:rsidP="005407AD">
            <w:pPr>
              <w:pStyle w:val="Tabletext-evidencematrix"/>
            </w:pPr>
          </w:p>
        </w:tc>
        <w:tc>
          <w:tcPr>
            <w:tcW w:w="490" w:type="pct"/>
            <w:vMerge/>
          </w:tcPr>
          <w:p w14:paraId="5BEB7C60" w14:textId="77777777" w:rsidR="00206019" w:rsidRPr="00C70209" w:rsidRDefault="00206019" w:rsidP="005407AD">
            <w:pPr>
              <w:pStyle w:val="Tabletext-evidencematrix"/>
            </w:pPr>
          </w:p>
        </w:tc>
        <w:tc>
          <w:tcPr>
            <w:tcW w:w="491" w:type="pct"/>
            <w:vMerge w:val="restart"/>
          </w:tcPr>
          <w:p w14:paraId="740F4E55" w14:textId="48BB7A11" w:rsidR="00206019" w:rsidRPr="00C70209" w:rsidRDefault="00206019" w:rsidP="005407AD">
            <w:pPr>
              <w:pStyle w:val="Tabletext-subanalysis"/>
              <w:jc w:val="right"/>
            </w:pPr>
            <w:r w:rsidRPr="00C70209">
              <w:t>FFP (2 units)</w:t>
            </w:r>
          </w:p>
          <w:p w14:paraId="0A3CFC75" w14:textId="77777777" w:rsidR="00206019" w:rsidRPr="00C70209" w:rsidRDefault="00206019" w:rsidP="005407AD">
            <w:pPr>
              <w:pStyle w:val="Tabletext-subanalysis"/>
              <w:jc w:val="right"/>
            </w:pPr>
            <w:r w:rsidRPr="00C70209">
              <w:t>*during surgery</w:t>
            </w:r>
          </w:p>
        </w:tc>
        <w:tc>
          <w:tcPr>
            <w:tcW w:w="490" w:type="pct"/>
            <w:vMerge/>
          </w:tcPr>
          <w:p w14:paraId="60ADC56E" w14:textId="77777777" w:rsidR="00206019" w:rsidRPr="00C70209" w:rsidRDefault="00206019" w:rsidP="005407AD">
            <w:pPr>
              <w:pStyle w:val="Tabletext-subanalysis"/>
            </w:pPr>
          </w:p>
        </w:tc>
        <w:tc>
          <w:tcPr>
            <w:tcW w:w="1041" w:type="pct"/>
            <w:gridSpan w:val="3"/>
          </w:tcPr>
          <w:p w14:paraId="057BFE42" w14:textId="440E7752" w:rsidR="00206019" w:rsidRPr="00C70209" w:rsidRDefault="00206019" w:rsidP="005407AD">
            <w:pPr>
              <w:pStyle w:val="Tabletext-subanalysis"/>
            </w:pPr>
            <w:r w:rsidRPr="00C70209">
              <w:t xml:space="preserve">Multivariate analysis: 1-year patient survival </w:t>
            </w:r>
          </w:p>
        </w:tc>
        <w:tc>
          <w:tcPr>
            <w:tcW w:w="521" w:type="pct"/>
          </w:tcPr>
          <w:p w14:paraId="00D5CFAB" w14:textId="77777777" w:rsidR="00206019" w:rsidRPr="00C70209" w:rsidRDefault="00206019" w:rsidP="005407AD">
            <w:pPr>
              <w:pStyle w:val="Tabletext-subanalysis"/>
            </w:pPr>
            <w:r w:rsidRPr="00C70209">
              <w:t>HR 1.124 [0.341, 3.705]</w:t>
            </w:r>
          </w:p>
        </w:tc>
        <w:tc>
          <w:tcPr>
            <w:tcW w:w="596" w:type="pct"/>
            <w:tcBorders>
              <w:bottom w:val="single" w:sz="4" w:space="0" w:color="auto"/>
            </w:tcBorders>
            <w:shd w:val="clear" w:color="auto" w:fill="auto"/>
          </w:tcPr>
          <w:p w14:paraId="258C949C" w14:textId="77777777" w:rsidR="00206019" w:rsidRPr="00C70209" w:rsidRDefault="00206019" w:rsidP="005407AD">
            <w:pPr>
              <w:pStyle w:val="Tabletext-subanalysis"/>
            </w:pPr>
            <w:r w:rsidRPr="00C70209">
              <w:rPr>
                <w:i/>
              </w:rPr>
              <w:t>No significant difference</w:t>
            </w:r>
          </w:p>
          <w:p w14:paraId="1D2DF513" w14:textId="6399586A" w:rsidR="00206019" w:rsidRPr="00C70209" w:rsidRDefault="001A475D" w:rsidP="005407AD">
            <w:pPr>
              <w:pStyle w:val="Tabletext-subanalysis"/>
              <w:rPr>
                <w:i/>
              </w:rPr>
            </w:pPr>
            <w:r w:rsidRPr="001A475D">
              <w:rPr>
                <w:i/>
              </w:rPr>
              <w:t>P = </w:t>
            </w:r>
            <w:r w:rsidR="00206019" w:rsidRPr="00C70209">
              <w:t xml:space="preserve">0.848 </w:t>
            </w:r>
          </w:p>
        </w:tc>
      </w:tr>
      <w:tr w:rsidR="00206019" w:rsidRPr="00C70209" w14:paraId="3BACA191" w14:textId="77777777" w:rsidTr="005407AD">
        <w:trPr>
          <w:cantSplit/>
        </w:trPr>
        <w:tc>
          <w:tcPr>
            <w:tcW w:w="389" w:type="pct"/>
            <w:vMerge/>
          </w:tcPr>
          <w:p w14:paraId="61A636A7" w14:textId="77777777" w:rsidR="00206019" w:rsidRPr="00C70209" w:rsidRDefault="00206019" w:rsidP="005407AD">
            <w:pPr>
              <w:pStyle w:val="Tabletext-evidencematrix"/>
            </w:pPr>
          </w:p>
        </w:tc>
        <w:tc>
          <w:tcPr>
            <w:tcW w:w="492" w:type="pct"/>
            <w:vMerge/>
          </w:tcPr>
          <w:p w14:paraId="408B90D4" w14:textId="77777777" w:rsidR="00206019" w:rsidRPr="00C70209" w:rsidRDefault="00206019" w:rsidP="005407AD">
            <w:pPr>
              <w:pStyle w:val="Tabletext-evidencematrix"/>
            </w:pPr>
          </w:p>
        </w:tc>
        <w:tc>
          <w:tcPr>
            <w:tcW w:w="490" w:type="pct"/>
            <w:vMerge/>
          </w:tcPr>
          <w:p w14:paraId="453FE33E" w14:textId="77777777" w:rsidR="00206019" w:rsidRPr="00C70209" w:rsidRDefault="00206019" w:rsidP="005407AD">
            <w:pPr>
              <w:pStyle w:val="Tabletext-evidencematrix"/>
            </w:pPr>
          </w:p>
        </w:tc>
        <w:tc>
          <w:tcPr>
            <w:tcW w:w="490" w:type="pct"/>
            <w:vMerge/>
          </w:tcPr>
          <w:p w14:paraId="3EFD8D47" w14:textId="77777777" w:rsidR="00206019" w:rsidRPr="00C70209" w:rsidRDefault="00206019" w:rsidP="005407AD">
            <w:pPr>
              <w:pStyle w:val="Tabletext-evidencematrix"/>
            </w:pPr>
          </w:p>
        </w:tc>
        <w:tc>
          <w:tcPr>
            <w:tcW w:w="491" w:type="pct"/>
            <w:vMerge/>
          </w:tcPr>
          <w:p w14:paraId="2021A8C6" w14:textId="77777777" w:rsidR="00206019" w:rsidRPr="00C70209" w:rsidRDefault="00206019" w:rsidP="005407AD">
            <w:pPr>
              <w:pStyle w:val="Tabletext-subanalysis"/>
              <w:jc w:val="right"/>
            </w:pPr>
          </w:p>
        </w:tc>
        <w:tc>
          <w:tcPr>
            <w:tcW w:w="490" w:type="pct"/>
            <w:vMerge/>
          </w:tcPr>
          <w:p w14:paraId="46546E73" w14:textId="77777777" w:rsidR="00206019" w:rsidRPr="00C70209" w:rsidRDefault="00206019" w:rsidP="005407AD">
            <w:pPr>
              <w:pStyle w:val="Tabletext-subanalysis"/>
            </w:pPr>
          </w:p>
        </w:tc>
        <w:tc>
          <w:tcPr>
            <w:tcW w:w="1041" w:type="pct"/>
            <w:gridSpan w:val="3"/>
          </w:tcPr>
          <w:p w14:paraId="301E064C" w14:textId="47D9B260" w:rsidR="00206019" w:rsidRPr="00C70209" w:rsidRDefault="00206019" w:rsidP="005407AD">
            <w:pPr>
              <w:pStyle w:val="Tabletext-subanalysis"/>
            </w:pPr>
            <w:r w:rsidRPr="00C70209">
              <w:t>Propensity</w:t>
            </w:r>
            <w:r w:rsidR="00BB008C" w:rsidRPr="00C70209">
              <w:t xml:space="preserve"> </w:t>
            </w:r>
            <w:r w:rsidRPr="00C70209">
              <w:t>score adjusted: 1-year patient survival</w:t>
            </w:r>
          </w:p>
        </w:tc>
        <w:tc>
          <w:tcPr>
            <w:tcW w:w="521" w:type="pct"/>
          </w:tcPr>
          <w:p w14:paraId="0AE46742" w14:textId="77777777" w:rsidR="00206019" w:rsidRPr="00C70209" w:rsidRDefault="00206019" w:rsidP="005407AD">
            <w:pPr>
              <w:pStyle w:val="Tabletext-subanalysis"/>
            </w:pPr>
            <w:r w:rsidRPr="00C70209">
              <w:t>HR 1.111 [0.336, 3.680]</w:t>
            </w:r>
          </w:p>
        </w:tc>
        <w:tc>
          <w:tcPr>
            <w:tcW w:w="596" w:type="pct"/>
            <w:tcBorders>
              <w:bottom w:val="single" w:sz="4" w:space="0" w:color="auto"/>
            </w:tcBorders>
            <w:shd w:val="clear" w:color="auto" w:fill="auto"/>
          </w:tcPr>
          <w:p w14:paraId="7759F3B0" w14:textId="77777777" w:rsidR="00206019" w:rsidRPr="00C70209" w:rsidRDefault="00206019" w:rsidP="005407AD">
            <w:pPr>
              <w:pStyle w:val="Tabletext-subanalysis"/>
            </w:pPr>
            <w:r w:rsidRPr="00C70209">
              <w:rPr>
                <w:i/>
              </w:rPr>
              <w:t>No significant difference</w:t>
            </w:r>
          </w:p>
          <w:p w14:paraId="50E6A74A" w14:textId="4E5F977F" w:rsidR="00206019" w:rsidRPr="00C70209" w:rsidRDefault="001A475D" w:rsidP="005407AD">
            <w:pPr>
              <w:pStyle w:val="Tabletext-subanalysis"/>
              <w:rPr>
                <w:i/>
              </w:rPr>
            </w:pPr>
            <w:r w:rsidRPr="001A475D">
              <w:rPr>
                <w:i/>
              </w:rPr>
              <w:t>P = </w:t>
            </w:r>
            <w:r w:rsidR="00206019" w:rsidRPr="00C70209">
              <w:t>0.863</w:t>
            </w:r>
          </w:p>
        </w:tc>
      </w:tr>
      <w:tr w:rsidR="00206019" w:rsidRPr="00C70209" w14:paraId="4E2CD922" w14:textId="77777777" w:rsidTr="005407AD">
        <w:trPr>
          <w:cantSplit/>
        </w:trPr>
        <w:tc>
          <w:tcPr>
            <w:tcW w:w="389" w:type="pct"/>
            <w:vMerge/>
          </w:tcPr>
          <w:p w14:paraId="68BF0FCA" w14:textId="77777777" w:rsidR="00206019" w:rsidRPr="00C70209" w:rsidRDefault="00206019" w:rsidP="005407AD">
            <w:pPr>
              <w:pStyle w:val="Tabletext-evidencematrix"/>
            </w:pPr>
          </w:p>
        </w:tc>
        <w:tc>
          <w:tcPr>
            <w:tcW w:w="492" w:type="pct"/>
            <w:vMerge/>
          </w:tcPr>
          <w:p w14:paraId="04CDA99A" w14:textId="77777777" w:rsidR="00206019" w:rsidRPr="00C70209" w:rsidRDefault="00206019" w:rsidP="005407AD">
            <w:pPr>
              <w:pStyle w:val="Tabletext-evidencematrix"/>
            </w:pPr>
          </w:p>
        </w:tc>
        <w:tc>
          <w:tcPr>
            <w:tcW w:w="490" w:type="pct"/>
            <w:vMerge/>
          </w:tcPr>
          <w:p w14:paraId="60F03E07" w14:textId="77777777" w:rsidR="00206019" w:rsidRPr="00C70209" w:rsidRDefault="00206019" w:rsidP="005407AD">
            <w:pPr>
              <w:pStyle w:val="Tabletext-evidencematrix"/>
            </w:pPr>
          </w:p>
        </w:tc>
        <w:tc>
          <w:tcPr>
            <w:tcW w:w="490" w:type="pct"/>
            <w:vMerge/>
          </w:tcPr>
          <w:p w14:paraId="7B887E83" w14:textId="77777777" w:rsidR="00206019" w:rsidRPr="00C70209" w:rsidRDefault="00206019" w:rsidP="005407AD">
            <w:pPr>
              <w:pStyle w:val="Tabletext-evidencematrix"/>
            </w:pPr>
          </w:p>
        </w:tc>
        <w:tc>
          <w:tcPr>
            <w:tcW w:w="491" w:type="pct"/>
            <w:vMerge w:val="restart"/>
          </w:tcPr>
          <w:p w14:paraId="3E6A5DFA" w14:textId="5B46C2CE" w:rsidR="00206019" w:rsidRPr="00C70209" w:rsidRDefault="00206019" w:rsidP="005407AD">
            <w:pPr>
              <w:pStyle w:val="Tabletext-subanalysis"/>
              <w:jc w:val="right"/>
            </w:pPr>
            <w:r w:rsidRPr="00C70209">
              <w:t>FFP (≥ 3 units)</w:t>
            </w:r>
          </w:p>
          <w:p w14:paraId="11A4195D" w14:textId="77777777" w:rsidR="00206019" w:rsidRPr="00C70209" w:rsidRDefault="00206019" w:rsidP="005407AD">
            <w:pPr>
              <w:pStyle w:val="Tabletext-subanalysis"/>
              <w:jc w:val="right"/>
            </w:pPr>
            <w:r w:rsidRPr="00C70209">
              <w:t>*during surgery</w:t>
            </w:r>
          </w:p>
        </w:tc>
        <w:tc>
          <w:tcPr>
            <w:tcW w:w="490" w:type="pct"/>
            <w:vMerge/>
          </w:tcPr>
          <w:p w14:paraId="5F6DBA95" w14:textId="77777777" w:rsidR="00206019" w:rsidRPr="00C70209" w:rsidRDefault="00206019" w:rsidP="005407AD">
            <w:pPr>
              <w:pStyle w:val="Tabletext-subanalysis"/>
            </w:pPr>
          </w:p>
        </w:tc>
        <w:tc>
          <w:tcPr>
            <w:tcW w:w="1041" w:type="pct"/>
            <w:gridSpan w:val="3"/>
          </w:tcPr>
          <w:p w14:paraId="0F9BD002" w14:textId="1230F4E0" w:rsidR="00206019" w:rsidRPr="00C70209" w:rsidRDefault="00206019" w:rsidP="005407AD">
            <w:pPr>
              <w:pStyle w:val="Tabletext-subanalysis"/>
            </w:pPr>
            <w:r w:rsidRPr="00C70209">
              <w:t>Multivariate analysis: 1-year patient survival</w:t>
            </w:r>
          </w:p>
        </w:tc>
        <w:tc>
          <w:tcPr>
            <w:tcW w:w="521" w:type="pct"/>
          </w:tcPr>
          <w:p w14:paraId="67878316" w14:textId="77777777" w:rsidR="00206019" w:rsidRPr="00C70209" w:rsidRDefault="00206019" w:rsidP="005407AD">
            <w:pPr>
              <w:pStyle w:val="Tabletext-subanalysis"/>
            </w:pPr>
            <w:r w:rsidRPr="00C70209">
              <w:t>HR 3.346 [1.196, 9.364]</w:t>
            </w:r>
          </w:p>
        </w:tc>
        <w:tc>
          <w:tcPr>
            <w:tcW w:w="596" w:type="pct"/>
            <w:tcBorders>
              <w:bottom w:val="single" w:sz="4" w:space="0" w:color="auto"/>
            </w:tcBorders>
            <w:shd w:val="clear" w:color="auto" w:fill="D9D9D9" w:themeFill="background1" w:themeFillShade="D9"/>
          </w:tcPr>
          <w:p w14:paraId="54BCE332" w14:textId="77777777" w:rsidR="00206019" w:rsidRPr="00C70209" w:rsidRDefault="00206019" w:rsidP="005407AD">
            <w:pPr>
              <w:pStyle w:val="Tabletext-subanalysis"/>
              <w:rPr>
                <w:i/>
              </w:rPr>
            </w:pPr>
            <w:r w:rsidRPr="00C70209">
              <w:rPr>
                <w:i/>
              </w:rPr>
              <w:t>Favours low FFP</w:t>
            </w:r>
          </w:p>
          <w:p w14:paraId="6D64C6D5" w14:textId="77DD7BA9" w:rsidR="00206019" w:rsidRPr="00C70209" w:rsidRDefault="001A475D" w:rsidP="005407AD">
            <w:pPr>
              <w:pStyle w:val="Tabletext-subanalysis"/>
            </w:pPr>
            <w:r w:rsidRPr="001A475D">
              <w:rPr>
                <w:i/>
              </w:rPr>
              <w:t>P = </w:t>
            </w:r>
            <w:r w:rsidR="00206019" w:rsidRPr="00C70209">
              <w:t>0.021</w:t>
            </w:r>
          </w:p>
        </w:tc>
      </w:tr>
      <w:tr w:rsidR="00206019" w:rsidRPr="00C70209" w14:paraId="2D750CCE" w14:textId="77777777" w:rsidTr="005407AD">
        <w:trPr>
          <w:cantSplit/>
          <w:trHeight w:val="56"/>
        </w:trPr>
        <w:tc>
          <w:tcPr>
            <w:tcW w:w="389" w:type="pct"/>
            <w:vMerge/>
          </w:tcPr>
          <w:p w14:paraId="2992BBA7" w14:textId="77777777" w:rsidR="00206019" w:rsidRPr="00C70209" w:rsidRDefault="00206019" w:rsidP="005407AD">
            <w:pPr>
              <w:pStyle w:val="Tabletext-evidencematrix"/>
            </w:pPr>
          </w:p>
        </w:tc>
        <w:tc>
          <w:tcPr>
            <w:tcW w:w="492" w:type="pct"/>
            <w:vMerge/>
          </w:tcPr>
          <w:p w14:paraId="7D35C863" w14:textId="77777777" w:rsidR="00206019" w:rsidRPr="00C70209" w:rsidRDefault="00206019" w:rsidP="005407AD">
            <w:pPr>
              <w:pStyle w:val="Tabletext-evidencematrix"/>
            </w:pPr>
          </w:p>
        </w:tc>
        <w:tc>
          <w:tcPr>
            <w:tcW w:w="490" w:type="pct"/>
            <w:vMerge/>
          </w:tcPr>
          <w:p w14:paraId="13556C30" w14:textId="77777777" w:rsidR="00206019" w:rsidRPr="00C70209" w:rsidRDefault="00206019" w:rsidP="005407AD">
            <w:pPr>
              <w:pStyle w:val="Tabletext-evidencematrix"/>
            </w:pPr>
          </w:p>
        </w:tc>
        <w:tc>
          <w:tcPr>
            <w:tcW w:w="490" w:type="pct"/>
            <w:vMerge/>
          </w:tcPr>
          <w:p w14:paraId="4F242868" w14:textId="77777777" w:rsidR="00206019" w:rsidRPr="00C70209" w:rsidRDefault="00206019" w:rsidP="005407AD">
            <w:pPr>
              <w:pStyle w:val="Tabletext-evidencematrix"/>
            </w:pPr>
          </w:p>
        </w:tc>
        <w:tc>
          <w:tcPr>
            <w:tcW w:w="491" w:type="pct"/>
            <w:vMerge/>
          </w:tcPr>
          <w:p w14:paraId="392EF5BF" w14:textId="77777777" w:rsidR="00206019" w:rsidRPr="00C70209" w:rsidRDefault="00206019" w:rsidP="005407AD">
            <w:pPr>
              <w:pStyle w:val="Tabletext-subanalysis"/>
              <w:jc w:val="right"/>
            </w:pPr>
          </w:p>
        </w:tc>
        <w:tc>
          <w:tcPr>
            <w:tcW w:w="490" w:type="pct"/>
            <w:vMerge/>
          </w:tcPr>
          <w:p w14:paraId="599683AA" w14:textId="77777777" w:rsidR="00206019" w:rsidRPr="00C70209" w:rsidRDefault="00206019" w:rsidP="005407AD">
            <w:pPr>
              <w:pStyle w:val="Tabletext-subanalysis"/>
            </w:pPr>
          </w:p>
        </w:tc>
        <w:tc>
          <w:tcPr>
            <w:tcW w:w="1041" w:type="pct"/>
            <w:gridSpan w:val="3"/>
          </w:tcPr>
          <w:p w14:paraId="7E460472" w14:textId="65BB6985" w:rsidR="00206019" w:rsidRPr="00C70209" w:rsidRDefault="00206019" w:rsidP="005407AD">
            <w:pPr>
              <w:pStyle w:val="Tabletext-subanalysis"/>
            </w:pPr>
            <w:r w:rsidRPr="00C70209">
              <w:t>Propensity</w:t>
            </w:r>
            <w:r w:rsidR="00BB008C" w:rsidRPr="00C70209">
              <w:t xml:space="preserve"> </w:t>
            </w:r>
            <w:r w:rsidRPr="00C70209">
              <w:t>score adjusted: 1-year patient survival</w:t>
            </w:r>
          </w:p>
        </w:tc>
        <w:tc>
          <w:tcPr>
            <w:tcW w:w="521" w:type="pct"/>
          </w:tcPr>
          <w:p w14:paraId="5F2574A3" w14:textId="77777777" w:rsidR="00206019" w:rsidRPr="00C70209" w:rsidRDefault="00206019" w:rsidP="005407AD">
            <w:pPr>
              <w:pStyle w:val="Tabletext-subanalysis"/>
            </w:pPr>
            <w:r w:rsidRPr="00C70209">
              <w:t>HR 2.808 [0.927, 8.505]</w:t>
            </w:r>
          </w:p>
        </w:tc>
        <w:tc>
          <w:tcPr>
            <w:tcW w:w="596" w:type="pct"/>
            <w:tcBorders>
              <w:bottom w:val="single" w:sz="4" w:space="0" w:color="auto"/>
            </w:tcBorders>
            <w:shd w:val="clear" w:color="auto" w:fill="auto"/>
          </w:tcPr>
          <w:p w14:paraId="3AF8685B" w14:textId="77777777" w:rsidR="00206019" w:rsidRPr="00C70209" w:rsidRDefault="00206019" w:rsidP="005407AD">
            <w:pPr>
              <w:pStyle w:val="Tabletext-subanalysis"/>
              <w:rPr>
                <w:i/>
              </w:rPr>
            </w:pPr>
            <w:r w:rsidRPr="00C70209">
              <w:rPr>
                <w:i/>
              </w:rPr>
              <w:t>No significant difference</w:t>
            </w:r>
          </w:p>
          <w:p w14:paraId="66C84E69" w14:textId="0A6D637E" w:rsidR="00206019" w:rsidRPr="00C70209" w:rsidRDefault="001A475D" w:rsidP="005407AD">
            <w:pPr>
              <w:pStyle w:val="Tabletext-subanalysis"/>
              <w:rPr>
                <w:i/>
              </w:rPr>
            </w:pPr>
            <w:r w:rsidRPr="001A475D">
              <w:rPr>
                <w:i/>
              </w:rPr>
              <w:t>P = </w:t>
            </w:r>
            <w:r w:rsidR="00206019" w:rsidRPr="00C70209">
              <w:t>0.068</w:t>
            </w:r>
          </w:p>
        </w:tc>
      </w:tr>
    </w:tbl>
    <w:p w14:paraId="7E78FB92" w14:textId="77777777" w:rsidR="00206019" w:rsidRPr="00C70209" w:rsidRDefault="00206019" w:rsidP="005407AD">
      <w:pPr>
        <w:pStyle w:val="TabFigNotes0noindent"/>
      </w:pPr>
      <w:r w:rsidRPr="00C70209">
        <w:t>ALL, acute lymphoblastic leukaemia; AML, acute myeloid leukaemia; CI, confidence interval; FFP, fresh frozen plasma; INR, international normalised ratio; PELD; paediatric end-stage liver disease; PPT, prophylactic platelet transfusion; RR, risk ratio; TPT, therapeutic platelet transfusion</w:t>
      </w:r>
    </w:p>
    <w:p w14:paraId="02580DD9"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 evidence. The quality of the Level II study is based on the quality assessment reported by the systematic review authors.</w:t>
      </w:r>
    </w:p>
    <w:p w14:paraId="0717F06A" w14:textId="44AC3081"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2 &gt;50%.</w:t>
      </w:r>
    </w:p>
    <w:p w14:paraId="3C6EB6ED" w14:textId="50B64FBB" w:rsidR="00206019" w:rsidRPr="00C70209" w:rsidRDefault="00206019" w:rsidP="005407AD">
      <w:pPr>
        <w:pStyle w:val="TabFigNotes0noindent"/>
      </w:pPr>
      <w:r w:rsidRPr="00C70209">
        <w:rPr>
          <w:b/>
        </w:rPr>
        <w:t>c.</w:t>
      </w:r>
      <w:r w:rsidRPr="00C70209">
        <w:t xml:space="preserve"> Mortality back-calculated from reported % patient survival data 1 year.</w:t>
      </w:r>
    </w:p>
    <w:p w14:paraId="7E6C7734" w14:textId="1CCD8C46" w:rsidR="00206019" w:rsidRPr="00C70209" w:rsidRDefault="00206019" w:rsidP="005407AD">
      <w:pPr>
        <w:pStyle w:val="TabFigNotes0noindent"/>
      </w:pPr>
      <w:r w:rsidRPr="00C70209">
        <w:rPr>
          <w:b/>
        </w:rPr>
        <w:t>d.</w:t>
      </w:r>
      <w:r w:rsidRPr="00C70209">
        <w:t xml:space="preserve"> Calculated post-hoc using RevMan 5.1.2.</w:t>
      </w:r>
    </w:p>
    <w:p w14:paraId="222603FF" w14:textId="48512EC1" w:rsidR="00206019" w:rsidRPr="00C70209" w:rsidRDefault="00206019" w:rsidP="005407AD">
      <w:pPr>
        <w:pStyle w:val="TabFigNotes0noindent"/>
      </w:pPr>
      <w:r w:rsidRPr="00C70209">
        <w:rPr>
          <w:b/>
        </w:rPr>
        <w:t>e.</w:t>
      </w:r>
      <w:r w:rsidRPr="00C70209">
        <w:t xml:space="preserve"> </w:t>
      </w:r>
      <w:r w:rsidR="001A475D" w:rsidRPr="001A475D">
        <w:rPr>
          <w:i/>
        </w:rPr>
        <w:t>P-</w:t>
      </w:r>
      <w:r w:rsidRPr="00C70209">
        <w:t>value reported by study authors using log-rank test.</w:t>
      </w:r>
    </w:p>
    <w:p w14:paraId="27741C17"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2C6658A7" w14:textId="7D1D935E" w:rsidR="00206019" w:rsidRPr="00C70209" w:rsidRDefault="00206019" w:rsidP="005407AD">
      <w:pPr>
        <w:pStyle w:val="Heading6"/>
      </w:pPr>
      <w:r w:rsidRPr="00C70209">
        <w:t>Bleeding events</w:t>
      </w:r>
    </w:p>
    <w:p w14:paraId="6D63BE48" w14:textId="2A2B5FDC" w:rsidR="00206019" w:rsidRPr="00C70209" w:rsidRDefault="00206019" w:rsidP="005407AD">
      <w:pPr>
        <w:pStyle w:val="BodyText"/>
      </w:pPr>
      <w:r w:rsidRPr="00C70209">
        <w:t xml:space="preserve">The systematic review and hand-searching process identified three Level II studies (Lee 2013, McCall 2004, Oliver 2003) that assessed the effect of FFP transfusions in neonatal and paediatric patients undergoing surgery and provided evidence for bleeding events. </w:t>
      </w:r>
      <w:r w:rsidRPr="00C70209">
        <w:rPr>
          <w:b/>
        </w:rPr>
        <w:fldChar w:fldCharType="begin"/>
      </w:r>
      <w:r w:rsidRPr="00C70209">
        <w:rPr>
          <w:b/>
        </w:rPr>
        <w:instrText xml:space="preserve"> REF _Ref420497854 \h  \* MERGEFORMAT </w:instrText>
      </w:r>
      <w:r w:rsidRPr="00C70209">
        <w:rPr>
          <w:b/>
        </w:rPr>
      </w:r>
      <w:r w:rsidRPr="00C70209">
        <w:rPr>
          <w:b/>
        </w:rPr>
        <w:fldChar w:fldCharType="separate"/>
      </w:r>
      <w:r w:rsidR="000F7A9B" w:rsidRPr="000F7A9B">
        <w:rPr>
          <w:b/>
        </w:rPr>
        <w:t>Table 3.3.17</w:t>
      </w:r>
      <w:r w:rsidRPr="00C70209">
        <w:rPr>
          <w:b/>
        </w:rPr>
        <w:fldChar w:fldCharType="end"/>
      </w:r>
      <w:r w:rsidRPr="00C70209">
        <w:t xml:space="preserve"> summarises the results from these studies.</w:t>
      </w:r>
    </w:p>
    <w:p w14:paraId="2687B22A" w14:textId="37C1135E" w:rsidR="00206019" w:rsidRPr="00C70209" w:rsidRDefault="00206019" w:rsidP="005407AD">
      <w:pPr>
        <w:pStyle w:val="BodyText"/>
      </w:pPr>
      <w:r w:rsidRPr="00C70209">
        <w:t>The fair</w:t>
      </w:r>
      <w:r w:rsidR="0023776E" w:rsidRPr="00C70209">
        <w:t>-</w:t>
      </w:r>
      <w:r w:rsidRPr="00C70209">
        <w:t>quality RCT by Lee (2013) reported no significant difference between the use of FFP (1–2 units) in the pump prime compared with no FFP on the median volume of bleeding (mL/kg) after heparin reversal in infants (&lt;12 months) or children (12 months to 16 years) (MD NR).</w:t>
      </w:r>
    </w:p>
    <w:p w14:paraId="3ECABF36" w14:textId="077843C7" w:rsidR="00206019" w:rsidRPr="00C70209" w:rsidRDefault="00206019" w:rsidP="005407AD">
      <w:pPr>
        <w:pStyle w:val="BodyText"/>
      </w:pPr>
      <w:r w:rsidRPr="00C70209">
        <w:t>The fair</w:t>
      </w:r>
      <w:r w:rsidR="0023776E" w:rsidRPr="00C70209">
        <w:t>-</w:t>
      </w:r>
      <w:r w:rsidRPr="00C70209">
        <w:t>quality RCT by McCall (2004) also reported no significant difference between the use of FFP (1 unit) in the pump prime compared with no FFP on 24-hour postoperative blood loss (mL/kg) in infants weighing less than 8 kg (MD 0.00; 95% CI –5.33, 5.33) or total volume 24 hour blood loss (mL) (MD 0.00; 95% CI –23.06, 23.06).</w:t>
      </w:r>
    </w:p>
    <w:p w14:paraId="03165F2D" w14:textId="54D7B513" w:rsidR="00206019" w:rsidRPr="00C70209" w:rsidRDefault="00206019" w:rsidP="005407AD">
      <w:pPr>
        <w:pStyle w:val="BodyText"/>
      </w:pPr>
      <w:r w:rsidRPr="00C70209">
        <w:t>The poor-quality RCT by Oliver (2003) reported no significant difference between the use of FFP (1 unit) in the pump prime compared with no FFP on 24-hour postoperative blood loss (mL/kg) in infants weighing less than 10 kg (MD –18.60; 95% CI –34.21, –2.99). However, in secondary analyses reported by Oliver (2003) a significantly reduced volume of postoperative blood loss was observed in patients undergoing complex surgery and in cyanotic patients</w:t>
      </w:r>
      <w:r w:rsidRPr="00C70209" w:rsidDel="004E0622">
        <w:t xml:space="preserve"> </w:t>
      </w:r>
      <w:r w:rsidRPr="00C70209">
        <w:t>who were administered FFP in the pump prime (complete data NR). The study was rated as poor</w:t>
      </w:r>
      <w:r w:rsidR="00BB008C" w:rsidRPr="00C70209">
        <w:t>-</w:t>
      </w:r>
      <w:r w:rsidRPr="00C70209">
        <w:t xml:space="preserve">quality </w:t>
      </w:r>
      <w:bookmarkStart w:id="700" w:name="OLE_LINK7"/>
      <w:bookmarkStart w:id="701" w:name="OLE_LINK8"/>
      <w:r w:rsidRPr="00C70209">
        <w:t>because</w:t>
      </w:r>
      <w:bookmarkEnd w:id="700"/>
      <w:bookmarkEnd w:id="701"/>
      <w:r w:rsidRPr="00C70209">
        <w:t xml:space="preserve"> the method of randomisation was not reported. In addition, the author’s conclusions did not align with the data presented. Results of this study should be interpreted with caution.</w:t>
      </w:r>
    </w:p>
    <w:p w14:paraId="0C4DEBB0" w14:textId="77777777" w:rsidR="00206019" w:rsidRPr="00C70209" w:rsidRDefault="00206019" w:rsidP="005407AD">
      <w:pPr>
        <w:pStyle w:val="BodyText"/>
      </w:pPr>
    </w:p>
    <w:p w14:paraId="2457641B"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47A82DE0" w14:textId="77777777" w:rsidR="00206019" w:rsidRPr="00C70209" w:rsidRDefault="00206019" w:rsidP="005407AD">
      <w:pPr>
        <w:pStyle w:val="Caption"/>
      </w:pPr>
      <w:bookmarkStart w:id="702" w:name="_Ref420497854"/>
      <w:bookmarkStart w:id="703" w:name="_Toc427747174"/>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7</w:t>
      </w:r>
      <w:r w:rsidRPr="00C70209">
        <w:fldChar w:fldCharType="end"/>
      </w:r>
      <w:bookmarkEnd w:id="702"/>
      <w:r w:rsidRPr="00C70209">
        <w:tab/>
        <w:t>Neonatal and paediatric patients requiring cardiac surgery: Results for FFP versus no FFP – bleeding events (major and minor)</w:t>
      </w:r>
      <w:bookmarkEnd w:id="7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53AB1E75" w14:textId="77777777" w:rsidTr="005407AD">
        <w:trPr>
          <w:cantSplit/>
          <w:tblHeader/>
        </w:trPr>
        <w:tc>
          <w:tcPr>
            <w:tcW w:w="389" w:type="pct"/>
            <w:vMerge w:val="restart"/>
          </w:tcPr>
          <w:p w14:paraId="19F4BF4F" w14:textId="77777777" w:rsidR="00206019" w:rsidRPr="00C70209" w:rsidRDefault="00206019" w:rsidP="005407AD">
            <w:pPr>
              <w:pStyle w:val="TableH2"/>
              <w:rPr>
                <w:rFonts w:eastAsia="Arial Unicode MS"/>
              </w:rPr>
            </w:pPr>
            <w:r w:rsidRPr="00C70209">
              <w:rPr>
                <w:rFonts w:eastAsia="Arial Unicode MS"/>
              </w:rPr>
              <w:t>Study</w:t>
            </w:r>
          </w:p>
          <w:p w14:paraId="5D5BFC16"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2CE2AF49"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0F6B4E73" w14:textId="77777777" w:rsidR="00206019" w:rsidRPr="00C70209" w:rsidRDefault="00206019">
            <w:pPr>
              <w:pStyle w:val="TableH2"/>
              <w:rPr>
                <w:rFonts w:eastAsia="Arial Unicode MS"/>
              </w:rPr>
            </w:pPr>
            <w:r w:rsidRPr="00C70209">
              <w:rPr>
                <w:rFonts w:eastAsia="Arial Unicode MS"/>
              </w:rPr>
              <w:t>No. of trials / sample size included in analysis</w:t>
            </w:r>
          </w:p>
        </w:tc>
        <w:tc>
          <w:tcPr>
            <w:tcW w:w="490" w:type="pct"/>
            <w:vMerge w:val="restart"/>
          </w:tcPr>
          <w:p w14:paraId="22AD5DD5" w14:textId="77777777" w:rsidR="00206019" w:rsidRPr="00C70209" w:rsidRDefault="00206019">
            <w:pPr>
              <w:pStyle w:val="TableH2"/>
              <w:rPr>
                <w:rFonts w:eastAsia="Arial Unicode MS"/>
              </w:rPr>
            </w:pPr>
            <w:r w:rsidRPr="00C70209">
              <w:rPr>
                <w:rFonts w:eastAsia="Arial Unicode MS"/>
              </w:rPr>
              <w:t>Patient population / surgical procedure</w:t>
            </w:r>
          </w:p>
        </w:tc>
        <w:tc>
          <w:tcPr>
            <w:tcW w:w="490" w:type="pct"/>
            <w:vMerge w:val="restart"/>
          </w:tcPr>
          <w:p w14:paraId="6FF575DD" w14:textId="77777777" w:rsidR="00206019" w:rsidRPr="00C70209" w:rsidRDefault="00206019">
            <w:pPr>
              <w:pStyle w:val="TableH2"/>
              <w:rPr>
                <w:rFonts w:eastAsia="Arial Unicode MS"/>
              </w:rPr>
            </w:pPr>
            <w:r w:rsidRPr="00C70209">
              <w:rPr>
                <w:rFonts w:eastAsia="Arial Unicode MS"/>
              </w:rPr>
              <w:t>Setting</w:t>
            </w:r>
          </w:p>
          <w:p w14:paraId="36B7960C" w14:textId="77777777" w:rsidR="00206019" w:rsidRPr="00C70209" w:rsidRDefault="00206019">
            <w:pPr>
              <w:pStyle w:val="TableH2"/>
              <w:rPr>
                <w:rFonts w:eastAsia="Arial Unicode MS"/>
              </w:rPr>
            </w:pPr>
            <w:r w:rsidRPr="00C70209">
              <w:rPr>
                <w:rFonts w:eastAsia="Arial Unicode MS"/>
              </w:rPr>
              <w:t>Location</w:t>
            </w:r>
          </w:p>
        </w:tc>
        <w:tc>
          <w:tcPr>
            <w:tcW w:w="491" w:type="pct"/>
            <w:vMerge w:val="restart"/>
          </w:tcPr>
          <w:p w14:paraId="3C042074" w14:textId="77777777" w:rsidR="00206019" w:rsidRPr="00C70209" w:rsidRDefault="00206019">
            <w:pPr>
              <w:pStyle w:val="TableH2"/>
              <w:rPr>
                <w:rFonts w:eastAsia="Arial Unicode MS"/>
              </w:rPr>
            </w:pPr>
            <w:r w:rsidRPr="00C70209">
              <w:rPr>
                <w:rFonts w:eastAsia="Arial Unicode MS"/>
              </w:rPr>
              <w:t>Intervention versus comparator</w:t>
            </w:r>
          </w:p>
        </w:tc>
        <w:tc>
          <w:tcPr>
            <w:tcW w:w="490" w:type="pct"/>
            <w:vMerge w:val="restart"/>
          </w:tcPr>
          <w:p w14:paraId="055DD0AB" w14:textId="77777777" w:rsidR="00206019" w:rsidRPr="00C70209" w:rsidRDefault="00206019">
            <w:pPr>
              <w:pStyle w:val="TableH2"/>
              <w:rPr>
                <w:rFonts w:eastAsia="Arial Unicode MS"/>
              </w:rPr>
            </w:pPr>
            <w:r w:rsidRPr="00C70209">
              <w:rPr>
                <w:rFonts w:eastAsia="Arial Unicode MS"/>
              </w:rPr>
              <w:t>Outcome</w:t>
            </w:r>
          </w:p>
        </w:tc>
        <w:tc>
          <w:tcPr>
            <w:tcW w:w="2158" w:type="pct"/>
            <w:gridSpan w:val="4"/>
          </w:tcPr>
          <w:p w14:paraId="7B1AF161" w14:textId="77777777" w:rsidR="00206019" w:rsidRPr="00C70209" w:rsidRDefault="00206019">
            <w:pPr>
              <w:pStyle w:val="TableH2"/>
              <w:rPr>
                <w:rFonts w:eastAsia="Arial Unicode MS"/>
                <w:i/>
              </w:rPr>
            </w:pPr>
            <w:r w:rsidRPr="00C70209">
              <w:rPr>
                <w:rFonts w:eastAsia="Arial Unicode MS"/>
              </w:rPr>
              <w:t>Results</w:t>
            </w:r>
          </w:p>
        </w:tc>
      </w:tr>
      <w:tr w:rsidR="00206019" w:rsidRPr="00C70209" w14:paraId="5A7C8A18" w14:textId="77777777" w:rsidTr="005407AD">
        <w:trPr>
          <w:cantSplit/>
          <w:tblHeader/>
        </w:trPr>
        <w:tc>
          <w:tcPr>
            <w:tcW w:w="389" w:type="pct"/>
            <w:vMerge/>
          </w:tcPr>
          <w:p w14:paraId="66BC5108" w14:textId="77777777" w:rsidR="00206019" w:rsidRPr="00C70209" w:rsidRDefault="00206019">
            <w:pPr>
              <w:pStyle w:val="TableH2"/>
              <w:rPr>
                <w:rFonts w:eastAsia="Arial Unicode MS"/>
              </w:rPr>
            </w:pPr>
          </w:p>
        </w:tc>
        <w:tc>
          <w:tcPr>
            <w:tcW w:w="492" w:type="pct"/>
            <w:vMerge/>
          </w:tcPr>
          <w:p w14:paraId="617D9AA3" w14:textId="77777777" w:rsidR="00206019" w:rsidRPr="00C70209" w:rsidRDefault="00206019">
            <w:pPr>
              <w:pStyle w:val="TableH2"/>
              <w:rPr>
                <w:rFonts w:eastAsia="Arial Unicode MS"/>
              </w:rPr>
            </w:pPr>
          </w:p>
        </w:tc>
        <w:tc>
          <w:tcPr>
            <w:tcW w:w="490" w:type="pct"/>
            <w:vMerge/>
          </w:tcPr>
          <w:p w14:paraId="2AA24D49" w14:textId="77777777" w:rsidR="00206019" w:rsidRPr="00C70209" w:rsidRDefault="00206019">
            <w:pPr>
              <w:pStyle w:val="TableH2"/>
              <w:rPr>
                <w:rFonts w:eastAsia="Arial Unicode MS"/>
              </w:rPr>
            </w:pPr>
          </w:p>
        </w:tc>
        <w:tc>
          <w:tcPr>
            <w:tcW w:w="490" w:type="pct"/>
            <w:vMerge/>
          </w:tcPr>
          <w:p w14:paraId="2F7BBCD7" w14:textId="77777777" w:rsidR="00206019" w:rsidRPr="00C70209" w:rsidRDefault="00206019">
            <w:pPr>
              <w:pStyle w:val="TableH2"/>
              <w:rPr>
                <w:rFonts w:eastAsia="Arial Unicode MS"/>
              </w:rPr>
            </w:pPr>
          </w:p>
        </w:tc>
        <w:tc>
          <w:tcPr>
            <w:tcW w:w="491" w:type="pct"/>
            <w:vMerge/>
          </w:tcPr>
          <w:p w14:paraId="39085D59" w14:textId="77777777" w:rsidR="00206019" w:rsidRPr="00C70209" w:rsidRDefault="00206019">
            <w:pPr>
              <w:pStyle w:val="TableH2"/>
              <w:rPr>
                <w:rFonts w:eastAsia="Arial Unicode MS"/>
              </w:rPr>
            </w:pPr>
          </w:p>
        </w:tc>
        <w:tc>
          <w:tcPr>
            <w:tcW w:w="490" w:type="pct"/>
            <w:vMerge/>
          </w:tcPr>
          <w:p w14:paraId="10F1DFA0" w14:textId="77777777" w:rsidR="00206019" w:rsidRPr="00C70209" w:rsidRDefault="00206019">
            <w:pPr>
              <w:pStyle w:val="TableH2"/>
              <w:rPr>
                <w:rFonts w:eastAsia="Arial Unicode MS"/>
              </w:rPr>
            </w:pPr>
          </w:p>
        </w:tc>
        <w:tc>
          <w:tcPr>
            <w:tcW w:w="520" w:type="pct"/>
          </w:tcPr>
          <w:p w14:paraId="2A1CAAC2" w14:textId="77777777" w:rsidR="00206019" w:rsidRPr="00C70209" w:rsidRDefault="00206019">
            <w:pPr>
              <w:pStyle w:val="TableH2"/>
              <w:rPr>
                <w:rFonts w:eastAsia="Arial Unicode MS"/>
              </w:rPr>
            </w:pPr>
            <w:r w:rsidRPr="00C70209">
              <w:rPr>
                <w:rFonts w:eastAsia="Arial Unicode MS"/>
              </w:rPr>
              <w:t>FFP</w:t>
            </w:r>
          </w:p>
          <w:p w14:paraId="28CF9FB5" w14:textId="77777777" w:rsidR="00206019" w:rsidRPr="00C70209" w:rsidRDefault="00206019">
            <w:pPr>
              <w:pStyle w:val="TableH2"/>
              <w:rPr>
                <w:rFonts w:eastAsia="Arial Unicode MS"/>
              </w:rPr>
            </w:pPr>
            <w:r w:rsidRPr="00C70209">
              <w:rPr>
                <w:rFonts w:eastAsia="Arial Unicode MS"/>
              </w:rPr>
              <w:t>n/N (%)</w:t>
            </w:r>
          </w:p>
          <w:p w14:paraId="402EA451" w14:textId="77777777" w:rsidR="00206019" w:rsidRPr="00C70209" w:rsidRDefault="00206019">
            <w:pPr>
              <w:pStyle w:val="TableH2"/>
              <w:rPr>
                <w:rFonts w:eastAsia="Arial Unicode MS"/>
              </w:rPr>
            </w:pPr>
            <w:r w:rsidRPr="00C70209">
              <w:t>Median (IQR)</w:t>
            </w:r>
          </w:p>
          <w:p w14:paraId="58628ECA" w14:textId="77777777" w:rsidR="00206019" w:rsidRPr="00C70209" w:rsidRDefault="00206019">
            <w:pPr>
              <w:pStyle w:val="TableH2"/>
              <w:rPr>
                <w:rFonts w:eastAsia="Arial Unicode MS"/>
              </w:rPr>
            </w:pPr>
            <w:r w:rsidRPr="00C70209">
              <w:t>Mean ± SD</w:t>
            </w:r>
          </w:p>
        </w:tc>
        <w:tc>
          <w:tcPr>
            <w:tcW w:w="519" w:type="pct"/>
          </w:tcPr>
          <w:p w14:paraId="580CD3A4" w14:textId="77777777" w:rsidR="00206019" w:rsidRPr="00C70209" w:rsidRDefault="00206019">
            <w:pPr>
              <w:pStyle w:val="TableH2"/>
              <w:rPr>
                <w:rFonts w:eastAsia="Arial Unicode MS"/>
              </w:rPr>
            </w:pPr>
            <w:r w:rsidRPr="00C70209">
              <w:rPr>
                <w:rFonts w:eastAsia="Arial Unicode MS"/>
              </w:rPr>
              <w:t>No FFP</w:t>
            </w:r>
          </w:p>
          <w:p w14:paraId="7F2028DE" w14:textId="77777777" w:rsidR="00206019" w:rsidRPr="00C70209" w:rsidRDefault="00206019">
            <w:pPr>
              <w:pStyle w:val="TableH2"/>
              <w:rPr>
                <w:rFonts w:eastAsia="Arial Unicode MS"/>
              </w:rPr>
            </w:pPr>
            <w:r w:rsidRPr="00C70209">
              <w:rPr>
                <w:rFonts w:eastAsia="Arial Unicode MS"/>
              </w:rPr>
              <w:t>n/N (%)</w:t>
            </w:r>
          </w:p>
          <w:p w14:paraId="0FCCDB3E" w14:textId="77777777" w:rsidR="00206019" w:rsidRPr="00C70209" w:rsidRDefault="00206019">
            <w:pPr>
              <w:pStyle w:val="TableH2"/>
              <w:rPr>
                <w:rFonts w:eastAsia="Arial Unicode MS"/>
              </w:rPr>
            </w:pPr>
            <w:r w:rsidRPr="00C70209">
              <w:t>Median (IQR)</w:t>
            </w:r>
          </w:p>
          <w:p w14:paraId="4103801D" w14:textId="77777777" w:rsidR="00206019" w:rsidRPr="00C70209" w:rsidRDefault="00206019">
            <w:pPr>
              <w:pStyle w:val="TableH2"/>
              <w:rPr>
                <w:rFonts w:eastAsia="Arial Unicode MS"/>
              </w:rPr>
            </w:pPr>
            <w:r w:rsidRPr="00C70209">
              <w:t>Mean ± SD</w:t>
            </w:r>
          </w:p>
        </w:tc>
        <w:tc>
          <w:tcPr>
            <w:tcW w:w="521" w:type="pct"/>
          </w:tcPr>
          <w:p w14:paraId="3E56A0EB" w14:textId="77777777" w:rsidR="00206019" w:rsidRPr="00C70209" w:rsidRDefault="00206019">
            <w:pPr>
              <w:pStyle w:val="TableH2"/>
              <w:rPr>
                <w:rFonts w:eastAsia="Arial Unicode MS"/>
              </w:rPr>
            </w:pPr>
            <w:r w:rsidRPr="00C70209">
              <w:rPr>
                <w:rFonts w:eastAsia="Arial Unicode MS"/>
              </w:rPr>
              <w:t>Risk estimate (95% CI)</w:t>
            </w:r>
          </w:p>
        </w:tc>
        <w:tc>
          <w:tcPr>
            <w:tcW w:w="598" w:type="pct"/>
          </w:tcPr>
          <w:p w14:paraId="1C681CAF" w14:textId="77777777" w:rsidR="00206019" w:rsidRPr="00C70209" w:rsidRDefault="00206019">
            <w:pPr>
              <w:pStyle w:val="TableH2"/>
              <w:rPr>
                <w:rFonts w:eastAsia="Arial Unicode MS"/>
                <w:i/>
              </w:rPr>
            </w:pPr>
            <w:r w:rsidRPr="00C70209">
              <w:rPr>
                <w:rFonts w:eastAsia="Arial Unicode MS"/>
                <w:i/>
              </w:rPr>
              <w:t>Statistical significance</w:t>
            </w:r>
          </w:p>
          <w:p w14:paraId="612119B9" w14:textId="332A0A04" w:rsidR="00206019" w:rsidRPr="00C70209" w:rsidRDefault="001A475D">
            <w:pPr>
              <w:pStyle w:val="TableH2"/>
              <w:rPr>
                <w:rFonts w:eastAsia="Arial Unicode MS"/>
              </w:rPr>
            </w:pPr>
            <w:r w:rsidRPr="001A475D">
              <w:rPr>
                <w:rFonts w:eastAsia="Arial Unicode MS"/>
                <w:i/>
              </w:rPr>
              <w:t>P-</w:t>
            </w:r>
            <w:r w:rsidR="00206019" w:rsidRPr="00C70209">
              <w:rPr>
                <w:rFonts w:eastAsia="Arial Unicode MS"/>
              </w:rPr>
              <w:t>value</w:t>
            </w:r>
          </w:p>
          <w:p w14:paraId="4DE4B83B" w14:textId="77777777" w:rsidR="00206019" w:rsidRPr="00C70209" w:rsidRDefault="00206019">
            <w:pPr>
              <w:pStyle w:val="TableH2"/>
              <w:rPr>
                <w:rFonts w:eastAsia="Arial Unicode MS"/>
              </w:rPr>
            </w:pPr>
            <w:r w:rsidRPr="00C70209">
              <w:t xml:space="preserve">Heterogeneity </w:t>
            </w:r>
            <w:r w:rsidRPr="00C70209">
              <w:rPr>
                <w:vertAlign w:val="superscript"/>
              </w:rPr>
              <w:t>b</w:t>
            </w:r>
          </w:p>
        </w:tc>
      </w:tr>
      <w:tr w:rsidR="00206019" w:rsidRPr="00C70209" w14:paraId="59358FA1" w14:textId="77777777" w:rsidTr="005407AD">
        <w:trPr>
          <w:cantSplit/>
        </w:trPr>
        <w:tc>
          <w:tcPr>
            <w:tcW w:w="5000" w:type="pct"/>
            <w:gridSpan w:val="10"/>
            <w:tcBorders>
              <w:bottom w:val="single" w:sz="4" w:space="0" w:color="auto"/>
            </w:tcBorders>
            <w:shd w:val="clear" w:color="auto" w:fill="000000" w:themeFill="text1"/>
          </w:tcPr>
          <w:p w14:paraId="76CAB2AD" w14:textId="77777777" w:rsidR="00206019" w:rsidRPr="00C70209" w:rsidRDefault="00206019" w:rsidP="005407AD">
            <w:pPr>
              <w:pStyle w:val="TableH4"/>
              <w:rPr>
                <w:rFonts w:eastAsia="Arial Unicode MS"/>
              </w:rPr>
            </w:pPr>
            <w:r w:rsidRPr="00C70209">
              <w:t>Level II evidence</w:t>
            </w:r>
          </w:p>
        </w:tc>
      </w:tr>
      <w:tr w:rsidR="00206019" w:rsidRPr="00C70209" w14:paraId="3FE4CBE8" w14:textId="77777777" w:rsidTr="005407AD">
        <w:trPr>
          <w:cantSplit/>
        </w:trPr>
        <w:tc>
          <w:tcPr>
            <w:tcW w:w="5000" w:type="pct"/>
            <w:gridSpan w:val="10"/>
            <w:tcBorders>
              <w:bottom w:val="single" w:sz="4" w:space="0" w:color="auto"/>
            </w:tcBorders>
            <w:shd w:val="clear" w:color="auto" w:fill="BFBFBF" w:themeFill="background1" w:themeFillShade="BF"/>
          </w:tcPr>
          <w:p w14:paraId="76D40C32" w14:textId="77777777" w:rsidR="00206019" w:rsidRPr="00C70209" w:rsidRDefault="00206019" w:rsidP="005407AD">
            <w:pPr>
              <w:pStyle w:val="TableH3"/>
            </w:pPr>
            <w:r w:rsidRPr="00C70209">
              <w:t>FFP versus no FFP</w:t>
            </w:r>
          </w:p>
        </w:tc>
      </w:tr>
      <w:tr w:rsidR="00206019" w:rsidRPr="00C70209" w14:paraId="6BF1833E" w14:textId="77777777" w:rsidTr="005407AD">
        <w:trPr>
          <w:cantSplit/>
        </w:trPr>
        <w:tc>
          <w:tcPr>
            <w:tcW w:w="389" w:type="pct"/>
            <w:vMerge w:val="restart"/>
          </w:tcPr>
          <w:p w14:paraId="476F52EE" w14:textId="062318EE" w:rsidR="00206019" w:rsidRPr="00C70209" w:rsidRDefault="00206019" w:rsidP="005407AD">
            <w:pPr>
              <w:pStyle w:val="Tabletext-evidencematrix"/>
            </w:pPr>
            <w:r w:rsidRPr="00C70209">
              <w:t>Lee 2013</w:t>
            </w:r>
            <w:r w:rsidRPr="00C70209">
              <w:fldChar w:fldCharType="begin"/>
            </w:r>
            <w:r w:rsidR="000E261C">
              <w:instrText xml:space="preserve"> ADDIN EN.CITE &lt;EndNote&gt;&lt;Cite&gt;&lt;Author&gt;Lee&lt;/Author&gt;&lt;Year&gt;2013&lt;/Year&gt;&lt;RecNum&gt;137&lt;/RecNum&gt;&lt;DisplayText&gt;&lt;style face="superscript"&gt;298&lt;/style&gt;&lt;/DisplayText&gt;&lt;record&gt;&lt;rec-number&gt;137&lt;/rec-number&gt;&lt;foreign-keys&gt;&lt;key app="EN" db-id="9edve2wadsavt5ewavaxtda4f2tavzvts9ee" timestamp="1426550421"&gt;137&lt;/key&gt;&lt;/foreign-keys&gt;&lt;ref-type name="Journal Article"&gt;17&lt;/ref-type&gt;&lt;contributors&gt;&lt;authors&gt;&lt;author&gt;Lee, J. W.&lt;/author&gt;&lt;author&gt;Yoo, Y. C.&lt;/author&gt;&lt;author&gt;Park, H. K.&lt;/author&gt;&lt;author&gt;Bang, S. O.&lt;/author&gt;&lt;author&gt;Lee, K. Y.&lt;/author&gt;&lt;author&gt;Bai, S. J.&lt;/author&gt;&lt;/authors&gt;&lt;/contributors&gt;&lt;auth-address&gt;Bai, S.-J., Department of Anesthesiology and Pain Medicine, Anesthesia and Pain Research Institute, Yonsei University College of Medicine, Seodaemun-gu, Seoul 120-752, South Korea&lt;/auth-address&gt;&lt;titles&gt;&lt;title&gt;Fresh frozen plasma in pump priming for congenital heart surgery: Evaluation of effects on postoperative coagulation profiles using a fibrinogen assay and rotational thromboelastometry&lt;/title&gt;&lt;secondary-title&gt;Yonsei Medical Journal&lt;/secondary-title&gt;&lt;/titles&gt;&lt;periodical&gt;&lt;full-title&gt;Yonsei Medical Journal&lt;/full-title&gt;&lt;/periodical&gt;&lt;pages&gt;752–762&lt;/pages&gt;&lt;volume&gt;54&lt;/volume&gt;&lt;number&gt;3&lt;/number&gt;&lt;reprint-edition&gt;NOT IN FILE&lt;/reprint-edition&gt;&lt;keywords&gt;&lt;keyword&gt;Embase13Mar14&lt;/keyword&gt;&lt;keyword&gt;Level II&lt;/keyword&gt;&lt;/keywords&gt;&lt;dates&gt;&lt;year&gt;2013&lt;/year&gt;&lt;/dates&gt;&lt;isbn&gt;0513-5796&lt;/isbn&gt;&lt;urls&gt;&lt;related-urls&gt;&lt;url&gt;http://www.ncbi.nlm.nih.gov/pmc/articles/PMC3635629/pdf/ymj-54-752.pdf&lt;/url&gt;&lt;/related-urls&gt;&lt;/urls&gt;&lt;/record&gt;&lt;/Cite&gt;&lt;/EndNote&gt;</w:instrText>
            </w:r>
            <w:r w:rsidRPr="00C70209">
              <w:fldChar w:fldCharType="separate"/>
            </w:r>
            <w:r w:rsidR="000E261C" w:rsidRPr="000E261C">
              <w:rPr>
                <w:noProof/>
                <w:vertAlign w:val="superscript"/>
              </w:rPr>
              <w:t>298</w:t>
            </w:r>
            <w:r w:rsidRPr="00C70209">
              <w:fldChar w:fldCharType="end"/>
            </w:r>
          </w:p>
          <w:p w14:paraId="14CD5186" w14:textId="77777777" w:rsidR="00206019" w:rsidRPr="00C70209" w:rsidRDefault="00206019" w:rsidP="005407AD">
            <w:pPr>
              <w:pStyle w:val="Tabletext-evidencematrix"/>
            </w:pPr>
            <w:r w:rsidRPr="00C70209">
              <w:t>Level II</w:t>
            </w:r>
          </w:p>
          <w:p w14:paraId="23BD4C16" w14:textId="77777777" w:rsidR="00206019" w:rsidRPr="00C70209" w:rsidRDefault="00206019" w:rsidP="005407AD">
            <w:pPr>
              <w:pStyle w:val="Tabletext-evidencematrix"/>
              <w:rPr>
                <w:i/>
              </w:rPr>
            </w:pPr>
            <w:r w:rsidRPr="00C70209">
              <w:rPr>
                <w:i/>
              </w:rPr>
              <w:t>Fair</w:t>
            </w:r>
          </w:p>
        </w:tc>
        <w:tc>
          <w:tcPr>
            <w:tcW w:w="492" w:type="pct"/>
            <w:vMerge w:val="restart"/>
          </w:tcPr>
          <w:p w14:paraId="301CA9A1" w14:textId="77777777" w:rsidR="00206019" w:rsidRPr="00C70209" w:rsidRDefault="00206019" w:rsidP="005407AD">
            <w:pPr>
              <w:pStyle w:val="Tabletext-evidencematrix"/>
            </w:pPr>
            <w:r w:rsidRPr="00C70209">
              <w:t>N=123</w:t>
            </w:r>
          </w:p>
        </w:tc>
        <w:tc>
          <w:tcPr>
            <w:tcW w:w="490" w:type="pct"/>
            <w:vMerge w:val="restart"/>
          </w:tcPr>
          <w:p w14:paraId="56A463D2" w14:textId="3837A186" w:rsidR="00206019" w:rsidRPr="00C70209" w:rsidRDefault="00206019" w:rsidP="005407AD">
            <w:pPr>
              <w:pStyle w:val="Tabletext-evidencematrix"/>
            </w:pPr>
            <w:r w:rsidRPr="00C70209">
              <w:t>Infants and children (aged &gt; 1 month to 16 years) requiring CPB surgery</w:t>
            </w:r>
          </w:p>
        </w:tc>
        <w:tc>
          <w:tcPr>
            <w:tcW w:w="490" w:type="pct"/>
            <w:vMerge w:val="restart"/>
          </w:tcPr>
          <w:p w14:paraId="7B96636D" w14:textId="77777777" w:rsidR="00206019" w:rsidRPr="00C70209" w:rsidRDefault="00206019">
            <w:pPr>
              <w:pStyle w:val="Tabletext-evidencematrix"/>
            </w:pPr>
            <w:r w:rsidRPr="00C70209">
              <w:t xml:space="preserve">Single centre, South Korea </w:t>
            </w:r>
          </w:p>
        </w:tc>
        <w:tc>
          <w:tcPr>
            <w:tcW w:w="491" w:type="pct"/>
            <w:vMerge w:val="restart"/>
          </w:tcPr>
          <w:p w14:paraId="53713B44" w14:textId="77777777" w:rsidR="00206019" w:rsidRPr="00C70209" w:rsidRDefault="00206019">
            <w:pPr>
              <w:pStyle w:val="Tabletext-evidencematrix"/>
            </w:pPr>
            <w:r w:rsidRPr="00C70209">
              <w:t>FFP (1–2 units) in the pump prime versus no FFP</w:t>
            </w:r>
          </w:p>
        </w:tc>
        <w:tc>
          <w:tcPr>
            <w:tcW w:w="490" w:type="pct"/>
          </w:tcPr>
          <w:p w14:paraId="39FB847B" w14:textId="77777777" w:rsidR="00206019" w:rsidRPr="00C70209" w:rsidRDefault="00206019">
            <w:pPr>
              <w:pStyle w:val="Tabletext-evidencematrix"/>
            </w:pPr>
            <w:r w:rsidRPr="00C70209">
              <w:t>Bleeding (mL/kg) after heparin reversal</w:t>
            </w:r>
          </w:p>
        </w:tc>
        <w:tc>
          <w:tcPr>
            <w:tcW w:w="520" w:type="pct"/>
          </w:tcPr>
          <w:p w14:paraId="0116484A" w14:textId="77777777" w:rsidR="00206019" w:rsidRPr="00C70209" w:rsidRDefault="00206019">
            <w:pPr>
              <w:pStyle w:val="Tabletext-evidencematrix"/>
            </w:pPr>
            <w:r w:rsidRPr="00C70209">
              <w:t>NR</w:t>
            </w:r>
          </w:p>
        </w:tc>
        <w:tc>
          <w:tcPr>
            <w:tcW w:w="519" w:type="pct"/>
          </w:tcPr>
          <w:p w14:paraId="4EDFFE0C" w14:textId="77777777" w:rsidR="00206019" w:rsidRPr="00C70209" w:rsidRDefault="00206019">
            <w:pPr>
              <w:pStyle w:val="Tabletext-evidencematrix"/>
            </w:pPr>
            <w:r w:rsidRPr="00C70209">
              <w:t>NR</w:t>
            </w:r>
          </w:p>
        </w:tc>
        <w:tc>
          <w:tcPr>
            <w:tcW w:w="521" w:type="pct"/>
          </w:tcPr>
          <w:p w14:paraId="0221F0ED" w14:textId="77777777" w:rsidR="00206019" w:rsidRPr="00C70209" w:rsidRDefault="00206019">
            <w:pPr>
              <w:pStyle w:val="Tabletext-evidencematrix"/>
            </w:pPr>
            <w:r w:rsidRPr="00C70209">
              <w:t>NR</w:t>
            </w:r>
          </w:p>
        </w:tc>
        <w:tc>
          <w:tcPr>
            <w:tcW w:w="598" w:type="pct"/>
          </w:tcPr>
          <w:p w14:paraId="6B245583" w14:textId="77777777" w:rsidR="00206019" w:rsidRPr="00C70209" w:rsidRDefault="00206019">
            <w:pPr>
              <w:pStyle w:val="Tabletext-evidencematrix"/>
            </w:pPr>
            <w:r w:rsidRPr="00C70209">
              <w:t>NR</w:t>
            </w:r>
          </w:p>
        </w:tc>
      </w:tr>
      <w:tr w:rsidR="00206019" w:rsidRPr="00C70209" w14:paraId="35EAD06D" w14:textId="77777777" w:rsidTr="005407AD">
        <w:trPr>
          <w:cantSplit/>
        </w:trPr>
        <w:tc>
          <w:tcPr>
            <w:tcW w:w="389" w:type="pct"/>
            <w:vMerge/>
          </w:tcPr>
          <w:p w14:paraId="2B44CDA6" w14:textId="77777777" w:rsidR="00206019" w:rsidRPr="00C70209" w:rsidRDefault="00206019">
            <w:pPr>
              <w:pStyle w:val="Tabletext-evidencematrix"/>
            </w:pPr>
          </w:p>
        </w:tc>
        <w:tc>
          <w:tcPr>
            <w:tcW w:w="492" w:type="pct"/>
            <w:vMerge/>
          </w:tcPr>
          <w:p w14:paraId="099210FB" w14:textId="77777777" w:rsidR="00206019" w:rsidRPr="00C70209" w:rsidRDefault="00206019">
            <w:pPr>
              <w:pStyle w:val="Tabletext-evidencematrix"/>
            </w:pPr>
          </w:p>
        </w:tc>
        <w:tc>
          <w:tcPr>
            <w:tcW w:w="490" w:type="pct"/>
            <w:vMerge/>
          </w:tcPr>
          <w:p w14:paraId="43A21F16" w14:textId="77777777" w:rsidR="00206019" w:rsidRPr="00C70209" w:rsidRDefault="00206019">
            <w:pPr>
              <w:pStyle w:val="Tabletext-evidencematrix"/>
            </w:pPr>
          </w:p>
        </w:tc>
        <w:tc>
          <w:tcPr>
            <w:tcW w:w="490" w:type="pct"/>
            <w:vMerge/>
          </w:tcPr>
          <w:p w14:paraId="3D8F67C8" w14:textId="77777777" w:rsidR="00206019" w:rsidRPr="00C70209" w:rsidRDefault="00206019">
            <w:pPr>
              <w:pStyle w:val="Tabletext-evidencematrix"/>
            </w:pPr>
          </w:p>
        </w:tc>
        <w:tc>
          <w:tcPr>
            <w:tcW w:w="491" w:type="pct"/>
            <w:vMerge/>
          </w:tcPr>
          <w:p w14:paraId="418D46DD" w14:textId="77777777" w:rsidR="00206019" w:rsidRPr="00C70209" w:rsidRDefault="00206019">
            <w:pPr>
              <w:pStyle w:val="Tabletext-evidencematrix"/>
            </w:pPr>
          </w:p>
        </w:tc>
        <w:tc>
          <w:tcPr>
            <w:tcW w:w="490" w:type="pct"/>
            <w:tcBorders>
              <w:bottom w:val="nil"/>
            </w:tcBorders>
          </w:tcPr>
          <w:p w14:paraId="63E452A4" w14:textId="77777777" w:rsidR="00206019" w:rsidRPr="00C70209" w:rsidRDefault="00206019">
            <w:pPr>
              <w:pStyle w:val="Tabletext-evidencematrix"/>
            </w:pPr>
          </w:p>
        </w:tc>
        <w:tc>
          <w:tcPr>
            <w:tcW w:w="2158" w:type="pct"/>
            <w:gridSpan w:val="4"/>
          </w:tcPr>
          <w:p w14:paraId="49434CEC" w14:textId="77777777" w:rsidR="00206019" w:rsidRPr="00C70209" w:rsidRDefault="00206019">
            <w:pPr>
              <w:pStyle w:val="Tabletext-subanalysis"/>
            </w:pPr>
            <w:r w:rsidRPr="00C70209">
              <w:t>Subgroup analysis: age</w:t>
            </w:r>
          </w:p>
        </w:tc>
      </w:tr>
      <w:tr w:rsidR="00206019" w:rsidRPr="00C70209" w14:paraId="11170CBF" w14:textId="77777777" w:rsidTr="005407AD">
        <w:trPr>
          <w:cantSplit/>
        </w:trPr>
        <w:tc>
          <w:tcPr>
            <w:tcW w:w="389" w:type="pct"/>
            <w:vMerge/>
          </w:tcPr>
          <w:p w14:paraId="0C4AC582" w14:textId="77777777" w:rsidR="00206019" w:rsidRPr="00C70209" w:rsidRDefault="00206019">
            <w:pPr>
              <w:pStyle w:val="Tabletext-evidencematrix"/>
            </w:pPr>
          </w:p>
        </w:tc>
        <w:tc>
          <w:tcPr>
            <w:tcW w:w="492" w:type="pct"/>
            <w:vMerge/>
          </w:tcPr>
          <w:p w14:paraId="2B87D2E3" w14:textId="77777777" w:rsidR="00206019" w:rsidRPr="00C70209" w:rsidRDefault="00206019">
            <w:pPr>
              <w:pStyle w:val="Tabletext-evidencematrix"/>
            </w:pPr>
          </w:p>
        </w:tc>
        <w:tc>
          <w:tcPr>
            <w:tcW w:w="490" w:type="pct"/>
            <w:vMerge/>
          </w:tcPr>
          <w:p w14:paraId="14B20CF5" w14:textId="77777777" w:rsidR="00206019" w:rsidRPr="00C70209" w:rsidRDefault="00206019">
            <w:pPr>
              <w:pStyle w:val="Tabletext-evidencematrix"/>
            </w:pPr>
          </w:p>
        </w:tc>
        <w:tc>
          <w:tcPr>
            <w:tcW w:w="490" w:type="pct"/>
            <w:vMerge/>
          </w:tcPr>
          <w:p w14:paraId="0DA7D937" w14:textId="77777777" w:rsidR="00206019" w:rsidRPr="00C70209" w:rsidRDefault="00206019">
            <w:pPr>
              <w:pStyle w:val="Tabletext-evidencematrix"/>
            </w:pPr>
          </w:p>
        </w:tc>
        <w:tc>
          <w:tcPr>
            <w:tcW w:w="491" w:type="pct"/>
            <w:vMerge/>
          </w:tcPr>
          <w:p w14:paraId="7B44CE05" w14:textId="77777777" w:rsidR="00206019" w:rsidRPr="00C70209" w:rsidRDefault="00206019">
            <w:pPr>
              <w:pStyle w:val="Tabletext-evidencematrix"/>
            </w:pPr>
          </w:p>
        </w:tc>
        <w:tc>
          <w:tcPr>
            <w:tcW w:w="490" w:type="pct"/>
            <w:tcBorders>
              <w:top w:val="nil"/>
            </w:tcBorders>
          </w:tcPr>
          <w:p w14:paraId="19A09B1E" w14:textId="148B10E1" w:rsidR="00206019" w:rsidRPr="00C70209" w:rsidRDefault="00206019">
            <w:pPr>
              <w:pStyle w:val="Tabletext-subanalysis"/>
              <w:jc w:val="right"/>
            </w:pPr>
            <w:r w:rsidRPr="00C70209">
              <w:t>Infants (aged &lt; 12 months)</w:t>
            </w:r>
          </w:p>
          <w:p w14:paraId="416B86C5" w14:textId="77777777" w:rsidR="00206019" w:rsidRPr="00C70209" w:rsidRDefault="00206019">
            <w:pPr>
              <w:pStyle w:val="Tabletext-subanalysis"/>
              <w:jc w:val="right"/>
            </w:pPr>
            <w:r w:rsidRPr="00C70209">
              <w:t>N=55</w:t>
            </w:r>
          </w:p>
        </w:tc>
        <w:tc>
          <w:tcPr>
            <w:tcW w:w="520" w:type="pct"/>
          </w:tcPr>
          <w:p w14:paraId="551E083C" w14:textId="77777777" w:rsidR="00206019" w:rsidRPr="00C70209" w:rsidRDefault="00206019">
            <w:pPr>
              <w:pStyle w:val="Tabletext-subanalysis"/>
            </w:pPr>
            <w:r w:rsidRPr="00C70209">
              <w:t>12.3 (7.8, 16.7)</w:t>
            </w:r>
          </w:p>
        </w:tc>
        <w:tc>
          <w:tcPr>
            <w:tcW w:w="519" w:type="pct"/>
          </w:tcPr>
          <w:p w14:paraId="7C2EC960" w14:textId="77777777" w:rsidR="00206019" w:rsidRPr="00C70209" w:rsidRDefault="00206019">
            <w:pPr>
              <w:pStyle w:val="Tabletext-subanalysis"/>
            </w:pPr>
            <w:r w:rsidRPr="00C70209">
              <w:t>12.2 (9.6, 18.3)</w:t>
            </w:r>
          </w:p>
        </w:tc>
        <w:tc>
          <w:tcPr>
            <w:tcW w:w="521" w:type="pct"/>
          </w:tcPr>
          <w:p w14:paraId="29F05113" w14:textId="77777777" w:rsidR="00206019" w:rsidRPr="00C70209" w:rsidRDefault="00206019">
            <w:pPr>
              <w:pStyle w:val="Tabletext-subanalysis"/>
            </w:pPr>
            <w:r w:rsidRPr="00C70209">
              <w:t>NR</w:t>
            </w:r>
          </w:p>
          <w:p w14:paraId="036320A5" w14:textId="77777777" w:rsidR="00206019" w:rsidRPr="00C70209" w:rsidRDefault="00206019">
            <w:pPr>
              <w:pStyle w:val="Tabletext-subanalysis"/>
            </w:pPr>
          </w:p>
        </w:tc>
        <w:tc>
          <w:tcPr>
            <w:tcW w:w="598" w:type="pct"/>
          </w:tcPr>
          <w:p w14:paraId="0CE80C26" w14:textId="36134B1A" w:rsidR="00206019" w:rsidRPr="00C70209" w:rsidRDefault="00206019">
            <w:pPr>
              <w:pStyle w:val="Tabletext-subanalysis"/>
              <w:rPr>
                <w:i/>
              </w:rPr>
            </w:pPr>
            <w:r w:rsidRPr="00C70209">
              <w:rPr>
                <w:i/>
              </w:rPr>
              <w:t>No significant difference</w:t>
            </w:r>
          </w:p>
          <w:p w14:paraId="3D26B5BE" w14:textId="75BE1860" w:rsidR="00206019" w:rsidRPr="00C70209" w:rsidRDefault="001A475D">
            <w:pPr>
              <w:pStyle w:val="Tabletext-subanalysis"/>
            </w:pPr>
            <w:r w:rsidRPr="001A475D">
              <w:rPr>
                <w:i/>
              </w:rPr>
              <w:t>P = </w:t>
            </w:r>
            <w:r w:rsidR="00206019" w:rsidRPr="00C70209">
              <w:t>0.677</w:t>
            </w:r>
          </w:p>
        </w:tc>
      </w:tr>
      <w:tr w:rsidR="00206019" w:rsidRPr="00C70209" w14:paraId="118330A5" w14:textId="77777777" w:rsidTr="005407AD">
        <w:trPr>
          <w:cantSplit/>
        </w:trPr>
        <w:tc>
          <w:tcPr>
            <w:tcW w:w="389" w:type="pct"/>
            <w:vMerge/>
          </w:tcPr>
          <w:p w14:paraId="3C50C33E" w14:textId="77777777" w:rsidR="00206019" w:rsidRPr="00C70209" w:rsidRDefault="00206019">
            <w:pPr>
              <w:pStyle w:val="Tabletext-evidencematrix"/>
            </w:pPr>
          </w:p>
        </w:tc>
        <w:tc>
          <w:tcPr>
            <w:tcW w:w="492" w:type="pct"/>
            <w:vMerge/>
          </w:tcPr>
          <w:p w14:paraId="015F02C9" w14:textId="77777777" w:rsidR="00206019" w:rsidRPr="00C70209" w:rsidRDefault="00206019">
            <w:pPr>
              <w:pStyle w:val="Tabletext-evidencematrix"/>
            </w:pPr>
          </w:p>
        </w:tc>
        <w:tc>
          <w:tcPr>
            <w:tcW w:w="490" w:type="pct"/>
            <w:vMerge/>
          </w:tcPr>
          <w:p w14:paraId="34FA83A8" w14:textId="77777777" w:rsidR="00206019" w:rsidRPr="00C70209" w:rsidRDefault="00206019">
            <w:pPr>
              <w:pStyle w:val="Tabletext-evidencematrix"/>
              <w:rPr>
                <w:rFonts w:eastAsia="Times New Roman" w:cs="Tahoma"/>
                <w:color w:val="000000"/>
                <w:szCs w:val="21"/>
              </w:rPr>
            </w:pPr>
          </w:p>
        </w:tc>
        <w:tc>
          <w:tcPr>
            <w:tcW w:w="490" w:type="pct"/>
            <w:vMerge/>
          </w:tcPr>
          <w:p w14:paraId="09998513" w14:textId="77777777" w:rsidR="00206019" w:rsidRPr="00C70209" w:rsidRDefault="00206019">
            <w:pPr>
              <w:pStyle w:val="Tabletext-evidencematrix"/>
            </w:pPr>
          </w:p>
        </w:tc>
        <w:tc>
          <w:tcPr>
            <w:tcW w:w="491" w:type="pct"/>
            <w:vMerge/>
          </w:tcPr>
          <w:p w14:paraId="6192DBFD" w14:textId="77777777" w:rsidR="00206019" w:rsidRPr="00C70209" w:rsidRDefault="00206019">
            <w:pPr>
              <w:pStyle w:val="Tabletext-evidencematrix"/>
            </w:pPr>
          </w:p>
        </w:tc>
        <w:tc>
          <w:tcPr>
            <w:tcW w:w="490" w:type="pct"/>
          </w:tcPr>
          <w:p w14:paraId="5A0E764D" w14:textId="1D34E33D" w:rsidR="00206019" w:rsidRPr="00C70209" w:rsidRDefault="00206019">
            <w:pPr>
              <w:pStyle w:val="Tabletext-subanalysis"/>
              <w:jc w:val="right"/>
            </w:pPr>
            <w:r w:rsidRPr="00C70209">
              <w:t>Children (aged 12 months to 16 years)</w:t>
            </w:r>
          </w:p>
          <w:p w14:paraId="77DD5404" w14:textId="77777777" w:rsidR="00206019" w:rsidRPr="00C70209" w:rsidRDefault="00206019">
            <w:pPr>
              <w:pStyle w:val="Tabletext-subanalysis"/>
              <w:jc w:val="right"/>
            </w:pPr>
            <w:r w:rsidRPr="00C70209">
              <w:t>N=68</w:t>
            </w:r>
          </w:p>
        </w:tc>
        <w:tc>
          <w:tcPr>
            <w:tcW w:w="520" w:type="pct"/>
          </w:tcPr>
          <w:p w14:paraId="00ED1AD0" w14:textId="77777777" w:rsidR="00206019" w:rsidRPr="00C70209" w:rsidRDefault="00206019">
            <w:pPr>
              <w:pStyle w:val="Tabletext-subanalysis"/>
            </w:pPr>
            <w:r w:rsidRPr="00C70209">
              <w:t>10 (6, 13.1)</w:t>
            </w:r>
          </w:p>
        </w:tc>
        <w:tc>
          <w:tcPr>
            <w:tcW w:w="519" w:type="pct"/>
          </w:tcPr>
          <w:p w14:paraId="232A4CB2" w14:textId="77777777" w:rsidR="00206019" w:rsidRPr="00C70209" w:rsidRDefault="00206019">
            <w:pPr>
              <w:pStyle w:val="Tabletext-subanalysis"/>
            </w:pPr>
            <w:r w:rsidRPr="00C70209">
              <w:t>10 (6.4, 16.1)</w:t>
            </w:r>
          </w:p>
        </w:tc>
        <w:tc>
          <w:tcPr>
            <w:tcW w:w="521" w:type="pct"/>
          </w:tcPr>
          <w:p w14:paraId="28CD05CF" w14:textId="77777777" w:rsidR="00206019" w:rsidRPr="00C70209" w:rsidRDefault="00206019">
            <w:pPr>
              <w:pStyle w:val="Tabletext-subanalysis"/>
            </w:pPr>
            <w:r w:rsidRPr="00C70209">
              <w:t>NR</w:t>
            </w:r>
          </w:p>
        </w:tc>
        <w:tc>
          <w:tcPr>
            <w:tcW w:w="598" w:type="pct"/>
          </w:tcPr>
          <w:p w14:paraId="5C649D91" w14:textId="10FE56E2" w:rsidR="00206019" w:rsidRPr="00C70209" w:rsidRDefault="00206019">
            <w:pPr>
              <w:pStyle w:val="Tabletext-subanalysis"/>
              <w:rPr>
                <w:i/>
              </w:rPr>
            </w:pPr>
            <w:r w:rsidRPr="00C70209">
              <w:rPr>
                <w:i/>
              </w:rPr>
              <w:t>No significant difference</w:t>
            </w:r>
          </w:p>
          <w:p w14:paraId="1AFDB130" w14:textId="34325C85" w:rsidR="00206019" w:rsidRPr="00C70209" w:rsidRDefault="001A475D">
            <w:pPr>
              <w:pStyle w:val="Tabletext-subanalysis"/>
              <w:rPr>
                <w:i/>
              </w:rPr>
            </w:pPr>
            <w:r w:rsidRPr="001A475D">
              <w:rPr>
                <w:i/>
              </w:rPr>
              <w:t>P = </w:t>
            </w:r>
            <w:r w:rsidR="00206019" w:rsidRPr="00C70209">
              <w:t>0.893</w:t>
            </w:r>
          </w:p>
        </w:tc>
      </w:tr>
      <w:tr w:rsidR="00206019" w:rsidRPr="00C70209" w14:paraId="11EF054D" w14:textId="77777777" w:rsidTr="005407AD">
        <w:trPr>
          <w:cantSplit/>
        </w:trPr>
        <w:tc>
          <w:tcPr>
            <w:tcW w:w="389" w:type="pct"/>
            <w:vMerge w:val="restart"/>
          </w:tcPr>
          <w:p w14:paraId="70EDD1E0" w14:textId="506AA355" w:rsidR="00206019" w:rsidRPr="00C70209" w:rsidRDefault="00206019" w:rsidP="005407AD">
            <w:pPr>
              <w:pStyle w:val="Tabletext-evidencematrix"/>
            </w:pPr>
            <w:r w:rsidRPr="00C70209">
              <w:t>McCall 2004</w:t>
            </w:r>
            <w:r w:rsidRPr="00C70209">
              <w:fldChar w:fldCharType="begin"/>
            </w:r>
            <w:r w:rsidR="000E261C">
              <w:instrText xml:space="preserve"> ADDIN EN.CITE &lt;EndNote&gt;&lt;Cite&gt;&lt;Author&gt;McCall&lt;/Author&gt;&lt;Year&gt;2004&lt;/Year&gt;&lt;RecNum&gt;138&lt;/RecNum&gt;&lt;DisplayText&gt;&lt;style face="superscript"&gt;299&lt;/style&gt;&lt;/DisplayText&gt;&lt;record&gt;&lt;rec-number&gt;138&lt;/rec-number&gt;&lt;foreign-keys&gt;&lt;key app="EN" db-id="9edve2wadsavt5ewavaxtda4f2tavzvts9ee" timestamp="1426550421"&gt;138&lt;/key&gt;&lt;/foreign-keys&gt;&lt;ref-type name="Journal Article"&gt;17&lt;/ref-type&gt;&lt;contributors&gt;&lt;authors&gt;&lt;author&gt;McCall, M. M.&lt;/author&gt;&lt;author&gt;Blackwell, M. M.&lt;/author&gt;&lt;author&gt;Smyre, J. T.&lt;/author&gt;&lt;author&gt;Sistino, J. J.&lt;/author&gt;&lt;author&gt;Acsell, J. R.&lt;/author&gt;&lt;author&gt;Dorman, B. H.&lt;/author&gt;&lt;author&gt;Bradley, S. M.&lt;/author&gt;&lt;/authors&gt;&lt;/contributors&gt;&lt;auth-address&gt;Bradley, S.M., Division of Cardiothoracic Surgery, Medical University of South Carolina, Charleston, SC 29425, United States&lt;/auth-address&gt;&lt;titles&gt;&lt;title&gt;Fresh frozen plasma in the pediatric pump prime: A prospective, randomized trial&lt;/title&gt;&lt;secondary-title&gt;Annals of Thoracic Surgery&lt;/secondary-title&gt;&lt;/titles&gt;&lt;periodical&gt;&lt;full-title&gt;Annals of Thoracic Surgery&lt;/full-title&gt;&lt;/periodical&gt;&lt;pages&gt;983–987&lt;/pages&gt;&lt;volume&gt;77&lt;/volume&gt;&lt;number&gt;3&lt;/number&gt;&lt;reprint-edition&gt;NOT IN FILE&lt;/reprint-edition&gt;&lt;keywords&gt;&lt;keyword&gt;Embase13Mar14&lt;/keyword&gt;&lt;keyword&gt;Level II&lt;/keyword&gt;&lt;/keywords&gt;&lt;dates&gt;&lt;year&gt;2004&lt;/year&gt;&lt;/dates&gt;&lt;isbn&gt;0003-4975&lt;/isbn&gt;&lt;urls&gt;&lt;related-urls&gt;&lt;url&gt;http://www.annalsthoracicsurgery.org/article/S0003-4975(03)01873-3/pdf&lt;/url&gt;&lt;/related-urls&gt;&lt;/urls&gt;&lt;/record&gt;&lt;/Cite&gt;&lt;/EndNote&gt;</w:instrText>
            </w:r>
            <w:r w:rsidRPr="00C70209">
              <w:fldChar w:fldCharType="separate"/>
            </w:r>
            <w:r w:rsidR="000E261C" w:rsidRPr="000E261C">
              <w:rPr>
                <w:noProof/>
                <w:vertAlign w:val="superscript"/>
              </w:rPr>
              <w:t>299</w:t>
            </w:r>
            <w:r w:rsidRPr="00C70209">
              <w:fldChar w:fldCharType="end"/>
            </w:r>
          </w:p>
          <w:p w14:paraId="6E997775" w14:textId="77777777" w:rsidR="00206019" w:rsidRPr="00C70209" w:rsidRDefault="00206019" w:rsidP="005407AD">
            <w:pPr>
              <w:pStyle w:val="Tabletext-evidencematrix"/>
            </w:pPr>
            <w:r w:rsidRPr="00C70209">
              <w:t>Level II</w:t>
            </w:r>
          </w:p>
          <w:p w14:paraId="1088B1BA" w14:textId="77777777" w:rsidR="00206019" w:rsidRPr="00C70209" w:rsidRDefault="00206019" w:rsidP="005407AD">
            <w:pPr>
              <w:pStyle w:val="Tabletext-evidencematrix"/>
              <w:rPr>
                <w:i/>
              </w:rPr>
            </w:pPr>
            <w:r w:rsidRPr="00C70209">
              <w:rPr>
                <w:i/>
              </w:rPr>
              <w:t>Fair</w:t>
            </w:r>
          </w:p>
        </w:tc>
        <w:tc>
          <w:tcPr>
            <w:tcW w:w="492" w:type="pct"/>
            <w:vMerge w:val="restart"/>
          </w:tcPr>
          <w:p w14:paraId="6716E789" w14:textId="77777777" w:rsidR="00206019" w:rsidRPr="00C70209" w:rsidRDefault="00206019" w:rsidP="005407AD">
            <w:pPr>
              <w:pStyle w:val="Tabletext-evidencematrix"/>
            </w:pPr>
            <w:r w:rsidRPr="00C70209">
              <w:t>N=20</w:t>
            </w:r>
          </w:p>
        </w:tc>
        <w:tc>
          <w:tcPr>
            <w:tcW w:w="490" w:type="pct"/>
            <w:vMerge w:val="restart"/>
          </w:tcPr>
          <w:p w14:paraId="74BD7119" w14:textId="493C6633" w:rsidR="00206019" w:rsidRPr="00C70209" w:rsidRDefault="00206019" w:rsidP="005407AD">
            <w:pPr>
              <w:pStyle w:val="Tabletext-evidencematrix"/>
            </w:pPr>
            <w:r w:rsidRPr="00C70209">
              <w:t>Infants (&lt; 8 kg) requiring CPB surgery</w:t>
            </w:r>
          </w:p>
        </w:tc>
        <w:tc>
          <w:tcPr>
            <w:tcW w:w="490" w:type="pct"/>
            <w:vMerge w:val="restart"/>
          </w:tcPr>
          <w:p w14:paraId="22A8AF5D" w14:textId="77777777" w:rsidR="00206019" w:rsidRPr="00C70209" w:rsidRDefault="00206019">
            <w:pPr>
              <w:pStyle w:val="Tabletext-evidencematrix"/>
            </w:pPr>
            <w:r w:rsidRPr="00C70209">
              <w:t>Single unit, USA</w:t>
            </w:r>
          </w:p>
        </w:tc>
        <w:tc>
          <w:tcPr>
            <w:tcW w:w="491" w:type="pct"/>
            <w:vMerge w:val="restart"/>
          </w:tcPr>
          <w:p w14:paraId="3C5C5030" w14:textId="77777777" w:rsidR="00206019" w:rsidRPr="00C70209" w:rsidRDefault="00206019">
            <w:pPr>
              <w:pStyle w:val="Tabletext-evidencematrix"/>
            </w:pPr>
            <w:r w:rsidRPr="00C70209">
              <w:t xml:space="preserve">FFP (1 unit) in the pump prime versus no FFP </w:t>
            </w:r>
          </w:p>
        </w:tc>
        <w:tc>
          <w:tcPr>
            <w:tcW w:w="490" w:type="pct"/>
          </w:tcPr>
          <w:p w14:paraId="3C7D0D44" w14:textId="77777777" w:rsidR="00206019" w:rsidRPr="00C70209" w:rsidRDefault="00206019">
            <w:pPr>
              <w:pStyle w:val="Tabletext-evidencematrix"/>
            </w:pPr>
            <w:r w:rsidRPr="00C70209">
              <w:t>Postoperative (0–24 hr) blood loss (mL/kg)</w:t>
            </w:r>
          </w:p>
        </w:tc>
        <w:tc>
          <w:tcPr>
            <w:tcW w:w="520" w:type="pct"/>
          </w:tcPr>
          <w:p w14:paraId="2472BCA7" w14:textId="77777777" w:rsidR="00206019" w:rsidRPr="00C70209" w:rsidRDefault="00206019">
            <w:pPr>
              <w:pStyle w:val="Tabletext-evidencematrix"/>
            </w:pPr>
            <w:r w:rsidRPr="00C70209">
              <w:t>10 ± 7 (n=10)</w:t>
            </w:r>
          </w:p>
        </w:tc>
        <w:tc>
          <w:tcPr>
            <w:tcW w:w="519" w:type="pct"/>
          </w:tcPr>
          <w:p w14:paraId="60BC0910" w14:textId="77777777" w:rsidR="00206019" w:rsidRPr="00C70209" w:rsidRDefault="00206019">
            <w:pPr>
              <w:pStyle w:val="Tabletext-evidencematrix"/>
            </w:pPr>
            <w:r w:rsidRPr="00C70209">
              <w:t>10 ± 5 (n=10)</w:t>
            </w:r>
          </w:p>
        </w:tc>
        <w:tc>
          <w:tcPr>
            <w:tcW w:w="521" w:type="pct"/>
          </w:tcPr>
          <w:p w14:paraId="28B4A612" w14:textId="77777777" w:rsidR="00206019" w:rsidRPr="00C70209" w:rsidRDefault="00206019">
            <w:pPr>
              <w:pStyle w:val="Tabletext-evidencematrix"/>
            </w:pPr>
            <w:r w:rsidRPr="00C70209">
              <w:t>MD 0.00 [–5.33, 5.33]</w:t>
            </w:r>
            <w:r w:rsidRPr="00C70209">
              <w:rPr>
                <w:vertAlign w:val="superscript"/>
              </w:rPr>
              <w:t>c</w:t>
            </w:r>
          </w:p>
        </w:tc>
        <w:tc>
          <w:tcPr>
            <w:tcW w:w="598" w:type="pct"/>
          </w:tcPr>
          <w:p w14:paraId="3553D2A9" w14:textId="0857C6AA" w:rsidR="00206019" w:rsidRPr="00C70209" w:rsidRDefault="00206019">
            <w:pPr>
              <w:pStyle w:val="Tabletext-evidencematrix"/>
              <w:rPr>
                <w:i/>
              </w:rPr>
            </w:pPr>
            <w:r w:rsidRPr="00C70209">
              <w:rPr>
                <w:i/>
              </w:rPr>
              <w:t>No significant difference</w:t>
            </w:r>
          </w:p>
          <w:p w14:paraId="6BC57A3A" w14:textId="1F92262F" w:rsidR="00206019" w:rsidRPr="00C70209" w:rsidRDefault="001A475D">
            <w:pPr>
              <w:pStyle w:val="Tabletext-evidencematrix"/>
              <w:rPr>
                <w:i/>
              </w:rPr>
            </w:pPr>
            <w:r w:rsidRPr="001A475D">
              <w:rPr>
                <w:i/>
              </w:rPr>
              <w:t>P = </w:t>
            </w:r>
            <w:r w:rsidR="00206019" w:rsidRPr="00C70209">
              <w:t>1.0</w:t>
            </w:r>
            <w:r w:rsidR="00206019" w:rsidRPr="00C70209">
              <w:rPr>
                <w:vertAlign w:val="superscript"/>
              </w:rPr>
              <w:t>c</w:t>
            </w:r>
          </w:p>
        </w:tc>
      </w:tr>
      <w:tr w:rsidR="00206019" w:rsidRPr="00C70209" w14:paraId="1E0C7C4E" w14:textId="77777777" w:rsidTr="005407AD">
        <w:trPr>
          <w:cantSplit/>
        </w:trPr>
        <w:tc>
          <w:tcPr>
            <w:tcW w:w="389" w:type="pct"/>
            <w:vMerge/>
          </w:tcPr>
          <w:p w14:paraId="19AB02C3" w14:textId="77777777" w:rsidR="00206019" w:rsidRPr="00C70209" w:rsidRDefault="00206019">
            <w:pPr>
              <w:pStyle w:val="Tabletext-evidencematrix"/>
            </w:pPr>
          </w:p>
        </w:tc>
        <w:tc>
          <w:tcPr>
            <w:tcW w:w="492" w:type="pct"/>
            <w:vMerge/>
          </w:tcPr>
          <w:p w14:paraId="5095B7A0" w14:textId="77777777" w:rsidR="00206019" w:rsidRPr="00C70209" w:rsidRDefault="00206019">
            <w:pPr>
              <w:pStyle w:val="Tabletext-evidencematrix"/>
            </w:pPr>
          </w:p>
        </w:tc>
        <w:tc>
          <w:tcPr>
            <w:tcW w:w="490" w:type="pct"/>
            <w:vMerge/>
          </w:tcPr>
          <w:p w14:paraId="1AB2453A" w14:textId="77777777" w:rsidR="00206019" w:rsidRPr="00C70209" w:rsidRDefault="00206019">
            <w:pPr>
              <w:pStyle w:val="Tabletext-evidencematrix"/>
            </w:pPr>
          </w:p>
        </w:tc>
        <w:tc>
          <w:tcPr>
            <w:tcW w:w="490" w:type="pct"/>
            <w:vMerge/>
          </w:tcPr>
          <w:p w14:paraId="44167C37" w14:textId="77777777" w:rsidR="00206019" w:rsidRPr="00C70209" w:rsidRDefault="00206019">
            <w:pPr>
              <w:pStyle w:val="Tabletext-evidencematrix"/>
            </w:pPr>
          </w:p>
        </w:tc>
        <w:tc>
          <w:tcPr>
            <w:tcW w:w="491" w:type="pct"/>
            <w:vMerge/>
          </w:tcPr>
          <w:p w14:paraId="2DA82206" w14:textId="77777777" w:rsidR="00206019" w:rsidRPr="00C70209" w:rsidRDefault="00206019">
            <w:pPr>
              <w:pStyle w:val="Tabletext-evidencematrix"/>
            </w:pPr>
          </w:p>
        </w:tc>
        <w:tc>
          <w:tcPr>
            <w:tcW w:w="490" w:type="pct"/>
          </w:tcPr>
          <w:p w14:paraId="262E0411" w14:textId="77777777" w:rsidR="00206019" w:rsidRPr="00C70209" w:rsidRDefault="00206019">
            <w:pPr>
              <w:pStyle w:val="Tabletext-evidencematrix"/>
            </w:pPr>
            <w:r w:rsidRPr="00C70209">
              <w:t>Postoperative (0–24 hr) blood loss (mL)</w:t>
            </w:r>
            <w:r w:rsidRPr="00C70209">
              <w:rPr>
                <w:vertAlign w:val="superscript"/>
              </w:rPr>
              <w:t>d</w:t>
            </w:r>
          </w:p>
        </w:tc>
        <w:tc>
          <w:tcPr>
            <w:tcW w:w="520" w:type="pct"/>
          </w:tcPr>
          <w:p w14:paraId="4E5EC961" w14:textId="77777777" w:rsidR="00206019" w:rsidRPr="00C70209" w:rsidRDefault="00206019">
            <w:pPr>
              <w:pStyle w:val="Tabletext-evidencematrix"/>
            </w:pPr>
            <w:r w:rsidRPr="00C70209">
              <w:t>43 ± 30 (n=10)</w:t>
            </w:r>
          </w:p>
        </w:tc>
        <w:tc>
          <w:tcPr>
            <w:tcW w:w="519" w:type="pct"/>
          </w:tcPr>
          <w:p w14:paraId="256079D6" w14:textId="77777777" w:rsidR="00206019" w:rsidRPr="00C70209" w:rsidRDefault="00206019">
            <w:pPr>
              <w:pStyle w:val="Tabletext-evidencematrix"/>
            </w:pPr>
            <w:r w:rsidRPr="00C70209">
              <w:t>43 ± 22 (n=10)</w:t>
            </w:r>
          </w:p>
        </w:tc>
        <w:tc>
          <w:tcPr>
            <w:tcW w:w="521" w:type="pct"/>
          </w:tcPr>
          <w:p w14:paraId="012EDA4B" w14:textId="77777777" w:rsidR="00206019" w:rsidRPr="00C70209" w:rsidRDefault="00206019">
            <w:pPr>
              <w:pStyle w:val="Tabletext-evidencematrix"/>
            </w:pPr>
            <w:r w:rsidRPr="00C70209">
              <w:t>MD 0.00</w:t>
            </w:r>
          </w:p>
          <w:p w14:paraId="7D7910A9" w14:textId="77777777" w:rsidR="00206019" w:rsidRPr="00C70209" w:rsidRDefault="00206019">
            <w:pPr>
              <w:pStyle w:val="Tabletext-evidencematrix"/>
            </w:pPr>
            <w:r w:rsidRPr="00C70209">
              <w:t>[–23.06, 23.06]</w:t>
            </w:r>
          </w:p>
        </w:tc>
        <w:tc>
          <w:tcPr>
            <w:tcW w:w="598" w:type="pct"/>
          </w:tcPr>
          <w:p w14:paraId="2881240D" w14:textId="2A6D21D4" w:rsidR="00206019" w:rsidRPr="00C70209" w:rsidRDefault="00206019">
            <w:pPr>
              <w:pStyle w:val="Tabletext-evidencematrix"/>
              <w:rPr>
                <w:i/>
              </w:rPr>
            </w:pPr>
            <w:r w:rsidRPr="00C70209">
              <w:rPr>
                <w:i/>
              </w:rPr>
              <w:t>No significant difference</w:t>
            </w:r>
          </w:p>
          <w:p w14:paraId="7D50C117" w14:textId="68D9F432" w:rsidR="00206019" w:rsidRPr="00C70209" w:rsidRDefault="001A475D">
            <w:pPr>
              <w:pStyle w:val="Tabletext-evidencematrix"/>
              <w:rPr>
                <w:i/>
              </w:rPr>
            </w:pPr>
            <w:r w:rsidRPr="001A475D">
              <w:rPr>
                <w:i/>
              </w:rPr>
              <w:t>P = </w:t>
            </w:r>
            <w:r w:rsidR="00206019" w:rsidRPr="00C70209">
              <w:t>1.0</w:t>
            </w:r>
            <w:r w:rsidR="00206019" w:rsidRPr="00C70209">
              <w:rPr>
                <w:vertAlign w:val="superscript"/>
              </w:rPr>
              <w:t>c</w:t>
            </w:r>
            <w:r w:rsidR="00206019" w:rsidRPr="00C70209">
              <w:t xml:space="preserve"> </w:t>
            </w:r>
          </w:p>
        </w:tc>
      </w:tr>
      <w:tr w:rsidR="00206019" w:rsidRPr="00C70209" w14:paraId="410B3FFE" w14:textId="77777777" w:rsidTr="005407AD">
        <w:trPr>
          <w:cantSplit/>
        </w:trPr>
        <w:tc>
          <w:tcPr>
            <w:tcW w:w="389" w:type="pct"/>
            <w:vMerge w:val="restart"/>
          </w:tcPr>
          <w:p w14:paraId="60097402" w14:textId="01F2025C" w:rsidR="00206019" w:rsidRPr="00C70209" w:rsidRDefault="00206019" w:rsidP="005407AD">
            <w:pPr>
              <w:pStyle w:val="Tabletext-evidencematrix"/>
            </w:pPr>
            <w:r w:rsidRPr="00C70209">
              <w:t>Oliver 2003</w:t>
            </w:r>
            <w:r w:rsidRPr="00C70209">
              <w:fldChar w:fldCharType="begin"/>
            </w:r>
            <w:r w:rsidR="000E261C">
              <w:instrText xml:space="preserve"> ADDIN EN.CITE &lt;EndNote&gt;&lt;Cite&gt;&lt;Author&gt;Oliver&lt;/Author&gt;&lt;Year&gt;2003&lt;/Year&gt;&lt;RecNum&gt;140&lt;/RecNum&gt;&lt;DisplayText&gt;&lt;style face="superscript"&gt;300&lt;/style&gt;&lt;/DisplayText&gt;&lt;record&gt;&lt;rec-number&gt;140&lt;/rec-number&gt;&lt;foreign-keys&gt;&lt;key app="EN" db-id="9edve2wadsavt5ewavaxtda4f2tavzvts9ee" timestamp="1426550421"&gt;140&lt;/key&gt;&lt;/foreign-keys&gt;&lt;ref-type name="Journal Article"&gt;17&lt;/ref-type&gt;&lt;contributors&gt;&lt;authors&gt;&lt;author&gt;Oliver,, Jr.&lt;/author&gt;&lt;author&gt;Beynen, F. M.&lt;/author&gt;&lt;author&gt;Nuttall, G. A.&lt;/author&gt;&lt;author&gt;Schroeder, D. R.&lt;/author&gt;&lt;author&gt;Ereth, M. H.&lt;/author&gt;&lt;author&gt;Dearani, J. A.&lt;/author&gt;&lt;author&gt;Puga, F. J.&lt;/author&gt;&lt;/authors&gt;&lt;/contributors&gt;&lt;auth-address&gt;Oliver Jr., W.C., Department of Anesthesiology, Mayo Clinic, Rochester, MN 55905, United States&lt;/auth-address&gt;&lt;titles&gt;&lt;title&gt;Blood loss in infants and children for open heart operations: Albumin 5% versus fresh-frozen plasma in the prime&lt;/title&gt;&lt;secondary-title&gt;Annals of Thoracic Surgery&lt;/secondary-title&gt;&lt;/titles&gt;&lt;periodical&gt;&lt;full-title&gt;Annals of Thoracic Surgery&lt;/full-title&gt;&lt;/periodical&gt;&lt;pages&gt;1506–1512&lt;/pages&gt;&lt;volume&gt;75&lt;/volume&gt;&lt;number&gt;5&lt;/number&gt;&lt;reprint-edition&gt;NOT IN FILE&lt;/reprint-edition&gt;&lt;keywords&gt;&lt;keyword&gt;Embase13Mar14&lt;/keyword&gt;&lt;keyword&gt;Level II&lt;/keyword&gt;&lt;/keywords&gt;&lt;dates&gt;&lt;year&gt;2003&lt;/year&gt;&lt;/dates&gt;&lt;isbn&gt;0003-4975&lt;/isbn&gt;&lt;urls&gt;&lt;related-urls&gt;&lt;url&gt;http://www.annalsthoracicsurgery.org/article/S0003-4975(02)04991-3/pdf&lt;/url&gt;&lt;/related-urls&gt;&lt;/urls&gt;&lt;/record&gt;&lt;/Cite&gt;&lt;/EndNote&gt;</w:instrText>
            </w:r>
            <w:r w:rsidRPr="00C70209">
              <w:fldChar w:fldCharType="separate"/>
            </w:r>
            <w:r w:rsidR="000E261C" w:rsidRPr="000E261C">
              <w:rPr>
                <w:noProof/>
                <w:vertAlign w:val="superscript"/>
              </w:rPr>
              <w:t>300</w:t>
            </w:r>
            <w:r w:rsidRPr="00C70209">
              <w:fldChar w:fldCharType="end"/>
            </w:r>
          </w:p>
          <w:p w14:paraId="65B448FD" w14:textId="77777777" w:rsidR="00206019" w:rsidRPr="00C70209" w:rsidRDefault="00206019" w:rsidP="005407AD">
            <w:pPr>
              <w:pStyle w:val="Tabletext-evidencematrix"/>
            </w:pPr>
            <w:r w:rsidRPr="00C70209">
              <w:t>Level II</w:t>
            </w:r>
          </w:p>
          <w:p w14:paraId="50611110" w14:textId="77777777" w:rsidR="00206019" w:rsidRPr="00C70209" w:rsidRDefault="00206019" w:rsidP="005407AD">
            <w:pPr>
              <w:pStyle w:val="Tabletext-evidencematrix"/>
            </w:pPr>
            <w:r w:rsidRPr="00C70209">
              <w:rPr>
                <w:i/>
              </w:rPr>
              <w:t>Poor</w:t>
            </w:r>
          </w:p>
        </w:tc>
        <w:tc>
          <w:tcPr>
            <w:tcW w:w="492" w:type="pct"/>
            <w:vMerge w:val="restart"/>
          </w:tcPr>
          <w:p w14:paraId="36D87605" w14:textId="77777777" w:rsidR="00206019" w:rsidRPr="00C70209" w:rsidRDefault="00206019" w:rsidP="005407AD">
            <w:pPr>
              <w:pStyle w:val="Tabletext-evidencematrix"/>
            </w:pPr>
            <w:r w:rsidRPr="00C70209">
              <w:t>N=56</w:t>
            </w:r>
          </w:p>
        </w:tc>
        <w:tc>
          <w:tcPr>
            <w:tcW w:w="490" w:type="pct"/>
            <w:vMerge w:val="restart"/>
          </w:tcPr>
          <w:p w14:paraId="2934642D" w14:textId="2D29882C" w:rsidR="00206019" w:rsidRPr="00C70209" w:rsidRDefault="00206019" w:rsidP="005407AD">
            <w:pPr>
              <w:pStyle w:val="Tabletext-evidencematrix"/>
            </w:pPr>
            <w:r w:rsidRPr="00C70209">
              <w:t xml:space="preserve">Infants and children (≤ 10 kg) requiring CPB surgery </w:t>
            </w:r>
          </w:p>
        </w:tc>
        <w:tc>
          <w:tcPr>
            <w:tcW w:w="490" w:type="pct"/>
            <w:vMerge w:val="restart"/>
          </w:tcPr>
          <w:p w14:paraId="59F3DB54" w14:textId="77777777" w:rsidR="00206019" w:rsidRPr="00C70209" w:rsidRDefault="00206019">
            <w:pPr>
              <w:pStyle w:val="Tabletext-evidencematrix"/>
            </w:pPr>
            <w:r w:rsidRPr="00C70209">
              <w:t>Single hospital, Minnesota, USA</w:t>
            </w:r>
          </w:p>
        </w:tc>
        <w:tc>
          <w:tcPr>
            <w:tcW w:w="491" w:type="pct"/>
            <w:vMerge w:val="restart"/>
          </w:tcPr>
          <w:p w14:paraId="7B31FC34" w14:textId="77777777" w:rsidR="00206019" w:rsidRPr="00C70209" w:rsidRDefault="00206019">
            <w:pPr>
              <w:pStyle w:val="Tabletext-evidencematrix"/>
            </w:pPr>
            <w:r w:rsidRPr="00C70209">
              <w:t xml:space="preserve">FFP (1 unit) in the pump prime versus no FFP </w:t>
            </w:r>
          </w:p>
        </w:tc>
        <w:tc>
          <w:tcPr>
            <w:tcW w:w="490" w:type="pct"/>
            <w:tcBorders>
              <w:bottom w:val="single" w:sz="4" w:space="0" w:color="auto"/>
            </w:tcBorders>
          </w:tcPr>
          <w:p w14:paraId="47A55D29" w14:textId="77777777" w:rsidR="00206019" w:rsidRPr="00C70209" w:rsidRDefault="00206019">
            <w:pPr>
              <w:pStyle w:val="Tabletext-evidencematrix"/>
            </w:pPr>
            <w:r w:rsidRPr="00C70209">
              <w:t xml:space="preserve">Postoperative (0–24 hr) blood loss (mL/kg) </w:t>
            </w:r>
          </w:p>
        </w:tc>
        <w:tc>
          <w:tcPr>
            <w:tcW w:w="520" w:type="pct"/>
          </w:tcPr>
          <w:p w14:paraId="2DF3DAEB" w14:textId="77777777" w:rsidR="00206019" w:rsidRPr="00C70209" w:rsidRDefault="00206019">
            <w:pPr>
              <w:pStyle w:val="Tabletext-evidencematrix"/>
            </w:pPr>
            <w:r w:rsidRPr="00C70209">
              <w:t>32.4 ± 17.6 (n=28)</w:t>
            </w:r>
          </w:p>
        </w:tc>
        <w:tc>
          <w:tcPr>
            <w:tcW w:w="519" w:type="pct"/>
          </w:tcPr>
          <w:p w14:paraId="7F2227DC" w14:textId="77777777" w:rsidR="00206019" w:rsidRPr="00C70209" w:rsidRDefault="00206019">
            <w:pPr>
              <w:pStyle w:val="Tabletext-evidencematrix"/>
            </w:pPr>
            <w:r w:rsidRPr="00C70209">
              <w:t>51.0 ± 38.3 (n=28)</w:t>
            </w:r>
          </w:p>
        </w:tc>
        <w:tc>
          <w:tcPr>
            <w:tcW w:w="521" w:type="pct"/>
          </w:tcPr>
          <w:p w14:paraId="5C600F7E" w14:textId="77777777" w:rsidR="00206019" w:rsidRPr="00C70209" w:rsidRDefault="00206019">
            <w:pPr>
              <w:pStyle w:val="Tabletext-evidencematrix"/>
            </w:pPr>
            <w:r w:rsidRPr="00C70209">
              <w:t>MD –18.60 [–34.21, –2.99]</w:t>
            </w:r>
            <w:r w:rsidRPr="00C70209">
              <w:rPr>
                <w:vertAlign w:val="superscript"/>
              </w:rPr>
              <w:t>c</w:t>
            </w:r>
          </w:p>
        </w:tc>
        <w:tc>
          <w:tcPr>
            <w:tcW w:w="598" w:type="pct"/>
          </w:tcPr>
          <w:p w14:paraId="6C3F3641" w14:textId="37B79317" w:rsidR="00206019" w:rsidRPr="00C70209" w:rsidRDefault="00206019">
            <w:pPr>
              <w:pStyle w:val="Tabletext-evidencematrix"/>
              <w:rPr>
                <w:i/>
              </w:rPr>
            </w:pPr>
            <w:r w:rsidRPr="00C70209">
              <w:rPr>
                <w:i/>
              </w:rPr>
              <w:t>No significant difference</w:t>
            </w:r>
          </w:p>
          <w:p w14:paraId="50114184" w14:textId="41074A0A" w:rsidR="00206019" w:rsidRPr="00C70209" w:rsidRDefault="001A475D">
            <w:pPr>
              <w:pStyle w:val="Tabletext-evidencematrix"/>
              <w:rPr>
                <w:i/>
              </w:rPr>
            </w:pPr>
            <w:r w:rsidRPr="001A475D">
              <w:rPr>
                <w:i/>
              </w:rPr>
              <w:t>P = </w:t>
            </w:r>
            <w:r w:rsidR="00206019" w:rsidRPr="00C70209">
              <w:t>0.152</w:t>
            </w:r>
            <w:r w:rsidR="00206019" w:rsidRPr="00C70209">
              <w:rPr>
                <w:vertAlign w:val="superscript"/>
              </w:rPr>
              <w:t>e</w:t>
            </w:r>
          </w:p>
        </w:tc>
      </w:tr>
      <w:tr w:rsidR="00206019" w:rsidRPr="00C70209" w14:paraId="1F06BAA4" w14:textId="77777777" w:rsidTr="005407AD">
        <w:trPr>
          <w:cantSplit/>
        </w:trPr>
        <w:tc>
          <w:tcPr>
            <w:tcW w:w="389" w:type="pct"/>
            <w:vMerge/>
          </w:tcPr>
          <w:p w14:paraId="67A2C159" w14:textId="77777777" w:rsidR="00206019" w:rsidRPr="00C70209" w:rsidRDefault="00206019">
            <w:pPr>
              <w:pStyle w:val="Tabletext-evidencematrix"/>
            </w:pPr>
          </w:p>
        </w:tc>
        <w:tc>
          <w:tcPr>
            <w:tcW w:w="492" w:type="pct"/>
            <w:vMerge/>
          </w:tcPr>
          <w:p w14:paraId="69E05782" w14:textId="77777777" w:rsidR="00206019" w:rsidRPr="00C70209" w:rsidRDefault="00206019">
            <w:pPr>
              <w:pStyle w:val="Tabletext-evidencematrix"/>
            </w:pPr>
          </w:p>
        </w:tc>
        <w:tc>
          <w:tcPr>
            <w:tcW w:w="490" w:type="pct"/>
            <w:vMerge/>
          </w:tcPr>
          <w:p w14:paraId="5E8A10CF" w14:textId="77777777" w:rsidR="00206019" w:rsidRPr="00C70209" w:rsidRDefault="00206019">
            <w:pPr>
              <w:pStyle w:val="Tabletext-evidencematrix"/>
            </w:pPr>
          </w:p>
        </w:tc>
        <w:tc>
          <w:tcPr>
            <w:tcW w:w="490" w:type="pct"/>
            <w:vMerge/>
          </w:tcPr>
          <w:p w14:paraId="71B3B554" w14:textId="77777777" w:rsidR="00206019" w:rsidRPr="00C70209" w:rsidRDefault="00206019">
            <w:pPr>
              <w:pStyle w:val="Tabletext-evidencematrix"/>
            </w:pPr>
          </w:p>
        </w:tc>
        <w:tc>
          <w:tcPr>
            <w:tcW w:w="491" w:type="pct"/>
            <w:vMerge/>
          </w:tcPr>
          <w:p w14:paraId="16405972" w14:textId="77777777" w:rsidR="00206019" w:rsidRPr="00C70209" w:rsidRDefault="00206019">
            <w:pPr>
              <w:pStyle w:val="Tabletext-evidencematrix"/>
            </w:pPr>
          </w:p>
        </w:tc>
        <w:tc>
          <w:tcPr>
            <w:tcW w:w="490" w:type="pct"/>
            <w:tcBorders>
              <w:bottom w:val="nil"/>
            </w:tcBorders>
          </w:tcPr>
          <w:p w14:paraId="3DB41CB1" w14:textId="77777777" w:rsidR="00206019" w:rsidRPr="00C70209" w:rsidRDefault="00206019">
            <w:pPr>
              <w:pStyle w:val="Tabletext-subanalysis"/>
            </w:pPr>
          </w:p>
        </w:tc>
        <w:tc>
          <w:tcPr>
            <w:tcW w:w="2158" w:type="pct"/>
            <w:gridSpan w:val="4"/>
          </w:tcPr>
          <w:p w14:paraId="41BD8792" w14:textId="77777777" w:rsidR="00206019" w:rsidRPr="00C70209" w:rsidRDefault="00206019">
            <w:pPr>
              <w:pStyle w:val="Tabletext-subanalysis"/>
            </w:pPr>
            <w:r w:rsidRPr="00C70209">
              <w:t>Subgroup analysis: surgical grade</w:t>
            </w:r>
          </w:p>
        </w:tc>
      </w:tr>
      <w:tr w:rsidR="00206019" w:rsidRPr="00C70209" w14:paraId="4A360B06" w14:textId="77777777" w:rsidTr="005407AD">
        <w:trPr>
          <w:cantSplit/>
        </w:trPr>
        <w:tc>
          <w:tcPr>
            <w:tcW w:w="389" w:type="pct"/>
            <w:vMerge/>
          </w:tcPr>
          <w:p w14:paraId="6032EDCF" w14:textId="77777777" w:rsidR="00206019" w:rsidRPr="00C70209" w:rsidRDefault="00206019">
            <w:pPr>
              <w:pStyle w:val="Tabletext-evidencematrix"/>
            </w:pPr>
          </w:p>
        </w:tc>
        <w:tc>
          <w:tcPr>
            <w:tcW w:w="492" w:type="pct"/>
            <w:vMerge/>
          </w:tcPr>
          <w:p w14:paraId="1CD9FBF0" w14:textId="77777777" w:rsidR="00206019" w:rsidRPr="00C70209" w:rsidRDefault="00206019">
            <w:pPr>
              <w:pStyle w:val="Tabletext-evidencematrix"/>
            </w:pPr>
          </w:p>
        </w:tc>
        <w:tc>
          <w:tcPr>
            <w:tcW w:w="490" w:type="pct"/>
            <w:vMerge/>
          </w:tcPr>
          <w:p w14:paraId="71A2E294" w14:textId="77777777" w:rsidR="00206019" w:rsidRPr="00C70209" w:rsidRDefault="00206019">
            <w:pPr>
              <w:pStyle w:val="Tabletext-evidencematrix"/>
            </w:pPr>
          </w:p>
        </w:tc>
        <w:tc>
          <w:tcPr>
            <w:tcW w:w="490" w:type="pct"/>
            <w:vMerge/>
          </w:tcPr>
          <w:p w14:paraId="10DB310B" w14:textId="77777777" w:rsidR="00206019" w:rsidRPr="00C70209" w:rsidRDefault="00206019">
            <w:pPr>
              <w:pStyle w:val="Tabletext-evidencematrix"/>
            </w:pPr>
          </w:p>
        </w:tc>
        <w:tc>
          <w:tcPr>
            <w:tcW w:w="491" w:type="pct"/>
            <w:vMerge/>
          </w:tcPr>
          <w:p w14:paraId="43F52E6A" w14:textId="77777777" w:rsidR="00206019" w:rsidRPr="00C70209" w:rsidRDefault="00206019">
            <w:pPr>
              <w:pStyle w:val="Tabletext-evidencematrix"/>
            </w:pPr>
          </w:p>
        </w:tc>
        <w:tc>
          <w:tcPr>
            <w:tcW w:w="490" w:type="pct"/>
            <w:tcBorders>
              <w:top w:val="nil"/>
            </w:tcBorders>
          </w:tcPr>
          <w:p w14:paraId="300273EC" w14:textId="77777777" w:rsidR="00206019" w:rsidRPr="00C70209" w:rsidRDefault="00206019">
            <w:pPr>
              <w:pStyle w:val="Tabletext-subanalysis"/>
              <w:jc w:val="right"/>
            </w:pPr>
            <w:r w:rsidRPr="00C70209">
              <w:t>Simple</w:t>
            </w:r>
          </w:p>
        </w:tc>
        <w:tc>
          <w:tcPr>
            <w:tcW w:w="520" w:type="pct"/>
          </w:tcPr>
          <w:p w14:paraId="6925EF49" w14:textId="77777777" w:rsidR="00206019" w:rsidRPr="00C70209" w:rsidRDefault="00206019">
            <w:pPr>
              <w:pStyle w:val="Tabletext-subanalysis"/>
            </w:pPr>
            <w:r w:rsidRPr="00C70209">
              <w:t>36 ± NR (n=8)</w:t>
            </w:r>
          </w:p>
          <w:p w14:paraId="6F59B974" w14:textId="77777777" w:rsidR="00206019" w:rsidRPr="00C70209" w:rsidRDefault="00206019">
            <w:pPr>
              <w:pStyle w:val="Tabletext-subanalysis"/>
            </w:pPr>
            <w:r w:rsidRPr="00C70209">
              <w:t>*estimated from graph</w:t>
            </w:r>
          </w:p>
        </w:tc>
        <w:tc>
          <w:tcPr>
            <w:tcW w:w="519" w:type="pct"/>
          </w:tcPr>
          <w:p w14:paraId="602C9398" w14:textId="77777777" w:rsidR="00206019" w:rsidRPr="00C70209" w:rsidRDefault="00206019">
            <w:pPr>
              <w:pStyle w:val="Tabletext-subanalysis"/>
            </w:pPr>
            <w:r w:rsidRPr="00C70209">
              <w:t>22 ± NR (n=11)</w:t>
            </w:r>
          </w:p>
          <w:p w14:paraId="2927232F" w14:textId="77777777" w:rsidR="00206019" w:rsidRPr="00C70209" w:rsidRDefault="00206019">
            <w:pPr>
              <w:pStyle w:val="Tabletext-subanalysis"/>
            </w:pPr>
            <w:r w:rsidRPr="00C70209">
              <w:t>*estimated from graph</w:t>
            </w:r>
          </w:p>
        </w:tc>
        <w:tc>
          <w:tcPr>
            <w:tcW w:w="521" w:type="pct"/>
          </w:tcPr>
          <w:p w14:paraId="5D7D8A4E" w14:textId="77777777" w:rsidR="00206019" w:rsidRPr="00C70209" w:rsidRDefault="00206019">
            <w:pPr>
              <w:pStyle w:val="Tabletext-subanalysis"/>
            </w:pPr>
            <w:r w:rsidRPr="00C70209">
              <w:t>NR</w:t>
            </w:r>
          </w:p>
          <w:p w14:paraId="342FB013" w14:textId="77777777" w:rsidR="00206019" w:rsidRPr="00C70209" w:rsidRDefault="00206019">
            <w:pPr>
              <w:pStyle w:val="Tabletext-subanalysis"/>
            </w:pPr>
          </w:p>
        </w:tc>
        <w:tc>
          <w:tcPr>
            <w:tcW w:w="598" w:type="pct"/>
          </w:tcPr>
          <w:p w14:paraId="2482854C" w14:textId="1892A15D" w:rsidR="00206019" w:rsidRPr="00C70209" w:rsidRDefault="00206019">
            <w:pPr>
              <w:pStyle w:val="Tabletext-subanalysis"/>
              <w:rPr>
                <w:i/>
              </w:rPr>
            </w:pPr>
            <w:r w:rsidRPr="00C70209">
              <w:rPr>
                <w:i/>
              </w:rPr>
              <w:t>No significant difference</w:t>
            </w:r>
          </w:p>
          <w:p w14:paraId="3E407785" w14:textId="392DE860" w:rsidR="00206019" w:rsidRPr="00C70209" w:rsidRDefault="001A475D">
            <w:pPr>
              <w:pStyle w:val="Tabletext-subanalysis"/>
              <w:rPr>
                <w:i/>
              </w:rPr>
            </w:pPr>
            <w:r w:rsidRPr="001A475D">
              <w:rPr>
                <w:i/>
              </w:rPr>
              <w:t>P = </w:t>
            </w:r>
            <w:r w:rsidR="00206019" w:rsidRPr="00C70209">
              <w:t>0.21</w:t>
            </w:r>
          </w:p>
        </w:tc>
      </w:tr>
      <w:tr w:rsidR="00206019" w:rsidRPr="00C70209" w14:paraId="0F6AFADD" w14:textId="77777777" w:rsidTr="005407AD">
        <w:trPr>
          <w:cantSplit/>
        </w:trPr>
        <w:tc>
          <w:tcPr>
            <w:tcW w:w="389" w:type="pct"/>
            <w:vMerge/>
          </w:tcPr>
          <w:p w14:paraId="1651B9A0" w14:textId="77777777" w:rsidR="00206019" w:rsidRPr="00C70209" w:rsidRDefault="00206019">
            <w:pPr>
              <w:pStyle w:val="Tabletext-evidencematrix"/>
            </w:pPr>
          </w:p>
        </w:tc>
        <w:tc>
          <w:tcPr>
            <w:tcW w:w="492" w:type="pct"/>
            <w:vMerge/>
          </w:tcPr>
          <w:p w14:paraId="584AFDCC" w14:textId="77777777" w:rsidR="00206019" w:rsidRPr="00C70209" w:rsidRDefault="00206019">
            <w:pPr>
              <w:pStyle w:val="Tabletext-evidencematrix"/>
            </w:pPr>
          </w:p>
        </w:tc>
        <w:tc>
          <w:tcPr>
            <w:tcW w:w="490" w:type="pct"/>
            <w:vMerge/>
          </w:tcPr>
          <w:p w14:paraId="4FF770AC" w14:textId="77777777" w:rsidR="00206019" w:rsidRPr="00C70209" w:rsidRDefault="00206019">
            <w:pPr>
              <w:pStyle w:val="Tabletext-evidencematrix"/>
            </w:pPr>
          </w:p>
        </w:tc>
        <w:tc>
          <w:tcPr>
            <w:tcW w:w="490" w:type="pct"/>
            <w:vMerge/>
          </w:tcPr>
          <w:p w14:paraId="62AA5019" w14:textId="77777777" w:rsidR="00206019" w:rsidRPr="00C70209" w:rsidRDefault="00206019">
            <w:pPr>
              <w:pStyle w:val="Tabletext-evidencematrix"/>
            </w:pPr>
          </w:p>
        </w:tc>
        <w:tc>
          <w:tcPr>
            <w:tcW w:w="491" w:type="pct"/>
            <w:vMerge/>
          </w:tcPr>
          <w:p w14:paraId="3ACFB236" w14:textId="77777777" w:rsidR="00206019" w:rsidRPr="00C70209" w:rsidRDefault="00206019">
            <w:pPr>
              <w:pStyle w:val="Tabletext-evidencematrix"/>
            </w:pPr>
          </w:p>
        </w:tc>
        <w:tc>
          <w:tcPr>
            <w:tcW w:w="490" w:type="pct"/>
            <w:tcBorders>
              <w:bottom w:val="single" w:sz="4" w:space="0" w:color="auto"/>
            </w:tcBorders>
          </w:tcPr>
          <w:p w14:paraId="4CF4A75F" w14:textId="77777777" w:rsidR="00206019" w:rsidRPr="00C70209" w:rsidRDefault="00206019">
            <w:pPr>
              <w:pStyle w:val="Tabletext-subanalysis"/>
              <w:jc w:val="right"/>
            </w:pPr>
            <w:r w:rsidRPr="00C70209">
              <w:t>Complex</w:t>
            </w:r>
          </w:p>
        </w:tc>
        <w:tc>
          <w:tcPr>
            <w:tcW w:w="520" w:type="pct"/>
          </w:tcPr>
          <w:p w14:paraId="60C5B49C" w14:textId="77777777" w:rsidR="00206019" w:rsidRPr="00C70209" w:rsidRDefault="00206019">
            <w:pPr>
              <w:pStyle w:val="Tabletext-subanalysis"/>
            </w:pPr>
            <w:r w:rsidRPr="00C70209">
              <w:t>30 ± NR (n=20)</w:t>
            </w:r>
          </w:p>
          <w:p w14:paraId="1BAEC15B" w14:textId="77777777" w:rsidR="00206019" w:rsidRPr="00C70209" w:rsidRDefault="00206019">
            <w:pPr>
              <w:pStyle w:val="Tabletext-subanalysis"/>
            </w:pPr>
            <w:r w:rsidRPr="00C70209">
              <w:t>*estimated from graph</w:t>
            </w:r>
          </w:p>
        </w:tc>
        <w:tc>
          <w:tcPr>
            <w:tcW w:w="519" w:type="pct"/>
          </w:tcPr>
          <w:p w14:paraId="1A3C7D21" w14:textId="77777777" w:rsidR="00206019" w:rsidRPr="00C70209" w:rsidRDefault="00206019">
            <w:pPr>
              <w:pStyle w:val="Tabletext-subanalysis"/>
            </w:pPr>
            <w:r w:rsidRPr="00C70209">
              <w:t>68 ± NR (n=17)</w:t>
            </w:r>
          </w:p>
          <w:p w14:paraId="1D990FE4" w14:textId="77777777" w:rsidR="00206019" w:rsidRPr="00C70209" w:rsidRDefault="00206019">
            <w:pPr>
              <w:pStyle w:val="Tabletext-subanalysis"/>
            </w:pPr>
            <w:r w:rsidRPr="00C70209">
              <w:t>*estimated from graph</w:t>
            </w:r>
          </w:p>
        </w:tc>
        <w:tc>
          <w:tcPr>
            <w:tcW w:w="521" w:type="pct"/>
          </w:tcPr>
          <w:p w14:paraId="14035A73" w14:textId="77777777" w:rsidR="00206019" w:rsidRPr="00C70209" w:rsidRDefault="00206019">
            <w:pPr>
              <w:pStyle w:val="Tabletext-subanalysis"/>
            </w:pPr>
            <w:r w:rsidRPr="00C70209">
              <w:t>NR</w:t>
            </w:r>
          </w:p>
        </w:tc>
        <w:tc>
          <w:tcPr>
            <w:tcW w:w="598" w:type="pct"/>
            <w:shd w:val="clear" w:color="auto" w:fill="D9D9D9" w:themeFill="background1" w:themeFillShade="D9"/>
          </w:tcPr>
          <w:p w14:paraId="5FB19F3A" w14:textId="77777777" w:rsidR="00206019" w:rsidRPr="00C70209" w:rsidRDefault="00206019">
            <w:pPr>
              <w:pStyle w:val="Tabletext-subanalysis"/>
              <w:rPr>
                <w:i/>
              </w:rPr>
            </w:pPr>
            <w:r w:rsidRPr="00C70209">
              <w:rPr>
                <w:i/>
              </w:rPr>
              <w:t>Favours FFP</w:t>
            </w:r>
          </w:p>
          <w:p w14:paraId="3C366FC7" w14:textId="61538620" w:rsidR="00206019" w:rsidRPr="00C70209" w:rsidRDefault="001A475D">
            <w:pPr>
              <w:pStyle w:val="Tabletext-subanalysis"/>
            </w:pPr>
            <w:r w:rsidRPr="001A475D">
              <w:rPr>
                <w:i/>
              </w:rPr>
              <w:t>P = </w:t>
            </w:r>
            <w:r w:rsidR="00206019" w:rsidRPr="00C70209">
              <w:t>0.003</w:t>
            </w:r>
          </w:p>
        </w:tc>
      </w:tr>
      <w:tr w:rsidR="00206019" w:rsidRPr="00C70209" w14:paraId="3A032839" w14:textId="77777777" w:rsidTr="005407AD">
        <w:trPr>
          <w:cantSplit/>
        </w:trPr>
        <w:tc>
          <w:tcPr>
            <w:tcW w:w="389" w:type="pct"/>
            <w:vMerge/>
          </w:tcPr>
          <w:p w14:paraId="1626B466" w14:textId="77777777" w:rsidR="00206019" w:rsidRPr="00C70209" w:rsidRDefault="00206019">
            <w:pPr>
              <w:pStyle w:val="Tabletext-evidencematrix"/>
            </w:pPr>
          </w:p>
        </w:tc>
        <w:tc>
          <w:tcPr>
            <w:tcW w:w="492" w:type="pct"/>
            <w:vMerge/>
          </w:tcPr>
          <w:p w14:paraId="65E364CD" w14:textId="77777777" w:rsidR="00206019" w:rsidRPr="00C70209" w:rsidRDefault="00206019">
            <w:pPr>
              <w:pStyle w:val="Tabletext-evidencematrix"/>
            </w:pPr>
          </w:p>
        </w:tc>
        <w:tc>
          <w:tcPr>
            <w:tcW w:w="490" w:type="pct"/>
            <w:vMerge/>
          </w:tcPr>
          <w:p w14:paraId="5F9EEBB4" w14:textId="77777777" w:rsidR="00206019" w:rsidRPr="00C70209" w:rsidRDefault="00206019">
            <w:pPr>
              <w:pStyle w:val="Tabletext-evidencematrix"/>
            </w:pPr>
          </w:p>
        </w:tc>
        <w:tc>
          <w:tcPr>
            <w:tcW w:w="490" w:type="pct"/>
            <w:vMerge/>
          </w:tcPr>
          <w:p w14:paraId="6EC5536C" w14:textId="77777777" w:rsidR="00206019" w:rsidRPr="00C70209" w:rsidRDefault="00206019">
            <w:pPr>
              <w:pStyle w:val="Tabletext-evidencematrix"/>
            </w:pPr>
          </w:p>
        </w:tc>
        <w:tc>
          <w:tcPr>
            <w:tcW w:w="491" w:type="pct"/>
            <w:vMerge/>
          </w:tcPr>
          <w:p w14:paraId="231E39D1" w14:textId="77777777" w:rsidR="00206019" w:rsidRPr="00C70209" w:rsidRDefault="00206019">
            <w:pPr>
              <w:pStyle w:val="Tabletext-evidencematrix"/>
            </w:pPr>
          </w:p>
        </w:tc>
        <w:tc>
          <w:tcPr>
            <w:tcW w:w="490" w:type="pct"/>
            <w:tcBorders>
              <w:bottom w:val="nil"/>
            </w:tcBorders>
          </w:tcPr>
          <w:p w14:paraId="599CC9D6" w14:textId="77777777" w:rsidR="00206019" w:rsidRPr="00C70209" w:rsidRDefault="00206019">
            <w:pPr>
              <w:pStyle w:val="Tabletext-subanalysis"/>
            </w:pPr>
          </w:p>
        </w:tc>
        <w:tc>
          <w:tcPr>
            <w:tcW w:w="2158" w:type="pct"/>
            <w:gridSpan w:val="4"/>
          </w:tcPr>
          <w:p w14:paraId="6EF7F872" w14:textId="77777777" w:rsidR="00206019" w:rsidRPr="00C70209" w:rsidRDefault="00206019">
            <w:pPr>
              <w:pStyle w:val="Tabletext-subanalysis"/>
              <w:rPr>
                <w:i/>
                <w:szCs w:val="16"/>
              </w:rPr>
            </w:pPr>
            <w:r w:rsidRPr="00C70209">
              <w:rPr>
                <w:i/>
              </w:rPr>
              <w:t>Subgroup analysis: presence of cyanosis</w:t>
            </w:r>
          </w:p>
        </w:tc>
      </w:tr>
      <w:tr w:rsidR="00206019" w:rsidRPr="00C70209" w14:paraId="392DF6F2" w14:textId="77777777" w:rsidTr="005407AD">
        <w:trPr>
          <w:cantSplit/>
        </w:trPr>
        <w:tc>
          <w:tcPr>
            <w:tcW w:w="389" w:type="pct"/>
            <w:vMerge/>
          </w:tcPr>
          <w:p w14:paraId="262AE175" w14:textId="77777777" w:rsidR="00206019" w:rsidRPr="00C70209" w:rsidRDefault="00206019">
            <w:pPr>
              <w:pStyle w:val="Tabletext-evidencematrix"/>
            </w:pPr>
          </w:p>
        </w:tc>
        <w:tc>
          <w:tcPr>
            <w:tcW w:w="492" w:type="pct"/>
            <w:vMerge/>
          </w:tcPr>
          <w:p w14:paraId="56181BAC" w14:textId="77777777" w:rsidR="00206019" w:rsidRPr="00C70209" w:rsidRDefault="00206019">
            <w:pPr>
              <w:pStyle w:val="Tabletext-evidencematrix"/>
            </w:pPr>
          </w:p>
        </w:tc>
        <w:tc>
          <w:tcPr>
            <w:tcW w:w="490" w:type="pct"/>
            <w:vMerge/>
          </w:tcPr>
          <w:p w14:paraId="75EA6AF9" w14:textId="77777777" w:rsidR="00206019" w:rsidRPr="00C70209" w:rsidRDefault="00206019">
            <w:pPr>
              <w:pStyle w:val="Tabletext-evidencematrix"/>
            </w:pPr>
          </w:p>
        </w:tc>
        <w:tc>
          <w:tcPr>
            <w:tcW w:w="490" w:type="pct"/>
            <w:vMerge/>
          </w:tcPr>
          <w:p w14:paraId="3D16DC53" w14:textId="77777777" w:rsidR="00206019" w:rsidRPr="00C70209" w:rsidRDefault="00206019">
            <w:pPr>
              <w:pStyle w:val="Tabletext-evidencematrix"/>
            </w:pPr>
          </w:p>
        </w:tc>
        <w:tc>
          <w:tcPr>
            <w:tcW w:w="491" w:type="pct"/>
            <w:vMerge/>
          </w:tcPr>
          <w:p w14:paraId="310F3E62" w14:textId="77777777" w:rsidR="00206019" w:rsidRPr="00C70209" w:rsidRDefault="00206019">
            <w:pPr>
              <w:pStyle w:val="Tabletext-evidencematrix"/>
            </w:pPr>
          </w:p>
        </w:tc>
        <w:tc>
          <w:tcPr>
            <w:tcW w:w="490" w:type="pct"/>
            <w:tcBorders>
              <w:top w:val="nil"/>
            </w:tcBorders>
          </w:tcPr>
          <w:p w14:paraId="30D91476" w14:textId="77777777" w:rsidR="00206019" w:rsidRPr="00C70209" w:rsidRDefault="00206019">
            <w:pPr>
              <w:pStyle w:val="Tabletext-subanalysis"/>
              <w:jc w:val="right"/>
            </w:pPr>
            <w:r w:rsidRPr="00C70209">
              <w:t>cyanotic patients</w:t>
            </w:r>
          </w:p>
        </w:tc>
        <w:tc>
          <w:tcPr>
            <w:tcW w:w="520" w:type="pct"/>
          </w:tcPr>
          <w:p w14:paraId="12F2CB10" w14:textId="77777777" w:rsidR="00206019" w:rsidRPr="00C70209" w:rsidRDefault="00206019">
            <w:pPr>
              <w:pStyle w:val="Tabletext-subanalysis"/>
            </w:pPr>
            <w:r w:rsidRPr="00C70209">
              <w:t>35 ± NR (n=15)</w:t>
            </w:r>
          </w:p>
          <w:p w14:paraId="0764D046" w14:textId="77777777" w:rsidR="00206019" w:rsidRPr="00C70209" w:rsidRDefault="00206019">
            <w:pPr>
              <w:pStyle w:val="Tabletext-subanalysis"/>
            </w:pPr>
            <w:r w:rsidRPr="00C70209">
              <w:t>*estimated from graph</w:t>
            </w:r>
          </w:p>
        </w:tc>
        <w:tc>
          <w:tcPr>
            <w:tcW w:w="519" w:type="pct"/>
          </w:tcPr>
          <w:p w14:paraId="4196CE65" w14:textId="77777777" w:rsidR="00206019" w:rsidRPr="00C70209" w:rsidRDefault="00206019">
            <w:pPr>
              <w:pStyle w:val="Tabletext-subanalysis"/>
            </w:pPr>
            <w:r w:rsidRPr="00C70209">
              <w:t>70 ± NR (n=11)</w:t>
            </w:r>
          </w:p>
          <w:p w14:paraId="5178BEAC" w14:textId="77777777" w:rsidR="00206019" w:rsidRPr="00C70209" w:rsidRDefault="00206019">
            <w:pPr>
              <w:pStyle w:val="Tabletext-subanalysis"/>
            </w:pPr>
            <w:r w:rsidRPr="00C70209">
              <w:t>*estimated from graph</w:t>
            </w:r>
          </w:p>
        </w:tc>
        <w:tc>
          <w:tcPr>
            <w:tcW w:w="521" w:type="pct"/>
          </w:tcPr>
          <w:p w14:paraId="2037BF5A" w14:textId="77777777" w:rsidR="00206019" w:rsidRPr="00C70209" w:rsidRDefault="00206019">
            <w:pPr>
              <w:pStyle w:val="Tabletext-subanalysis"/>
            </w:pPr>
            <w:r w:rsidRPr="00C70209">
              <w:t>NR</w:t>
            </w:r>
          </w:p>
        </w:tc>
        <w:tc>
          <w:tcPr>
            <w:tcW w:w="598" w:type="pct"/>
            <w:shd w:val="clear" w:color="auto" w:fill="D9D9D9" w:themeFill="background1" w:themeFillShade="D9"/>
          </w:tcPr>
          <w:p w14:paraId="15B4A4A2" w14:textId="77777777" w:rsidR="00206019" w:rsidRPr="00C70209" w:rsidRDefault="00206019">
            <w:pPr>
              <w:pStyle w:val="Tabletext-subanalysis"/>
            </w:pPr>
            <w:r w:rsidRPr="00C70209">
              <w:t>Favours FFP</w:t>
            </w:r>
          </w:p>
          <w:p w14:paraId="4E1C9286" w14:textId="1D84EE09" w:rsidR="00206019" w:rsidRPr="00C70209" w:rsidRDefault="001A475D">
            <w:pPr>
              <w:pStyle w:val="Tabletext-subanalysis"/>
            </w:pPr>
            <w:r w:rsidRPr="001A475D">
              <w:rPr>
                <w:i/>
              </w:rPr>
              <w:t>P = </w:t>
            </w:r>
            <w:r w:rsidR="00206019" w:rsidRPr="00C70209">
              <w:t>0.035</w:t>
            </w:r>
          </w:p>
        </w:tc>
      </w:tr>
      <w:tr w:rsidR="00206019" w:rsidRPr="00C70209" w14:paraId="59EE6136" w14:textId="77777777" w:rsidTr="005407AD">
        <w:trPr>
          <w:cantSplit/>
        </w:trPr>
        <w:tc>
          <w:tcPr>
            <w:tcW w:w="389" w:type="pct"/>
            <w:vMerge/>
          </w:tcPr>
          <w:p w14:paraId="33677AB5" w14:textId="77777777" w:rsidR="00206019" w:rsidRPr="00C70209" w:rsidRDefault="00206019">
            <w:pPr>
              <w:pStyle w:val="Tabletext-evidencematrix"/>
            </w:pPr>
          </w:p>
        </w:tc>
        <w:tc>
          <w:tcPr>
            <w:tcW w:w="492" w:type="pct"/>
            <w:vMerge/>
          </w:tcPr>
          <w:p w14:paraId="23DB2E99" w14:textId="77777777" w:rsidR="00206019" w:rsidRPr="00C70209" w:rsidRDefault="00206019">
            <w:pPr>
              <w:pStyle w:val="Tabletext-evidencematrix"/>
            </w:pPr>
          </w:p>
        </w:tc>
        <w:tc>
          <w:tcPr>
            <w:tcW w:w="490" w:type="pct"/>
            <w:vMerge/>
          </w:tcPr>
          <w:p w14:paraId="2A9769F1" w14:textId="77777777" w:rsidR="00206019" w:rsidRPr="00C70209" w:rsidRDefault="00206019">
            <w:pPr>
              <w:pStyle w:val="Tabletext-evidencematrix"/>
            </w:pPr>
          </w:p>
        </w:tc>
        <w:tc>
          <w:tcPr>
            <w:tcW w:w="490" w:type="pct"/>
            <w:vMerge/>
          </w:tcPr>
          <w:p w14:paraId="0DC80B89" w14:textId="77777777" w:rsidR="00206019" w:rsidRPr="00C70209" w:rsidRDefault="00206019">
            <w:pPr>
              <w:pStyle w:val="Tabletext-evidencematrix"/>
            </w:pPr>
          </w:p>
        </w:tc>
        <w:tc>
          <w:tcPr>
            <w:tcW w:w="491" w:type="pct"/>
            <w:vMerge/>
          </w:tcPr>
          <w:p w14:paraId="4E6F3719" w14:textId="77777777" w:rsidR="00206019" w:rsidRPr="00C70209" w:rsidRDefault="00206019">
            <w:pPr>
              <w:pStyle w:val="Tabletext-evidencematrix"/>
            </w:pPr>
          </w:p>
        </w:tc>
        <w:tc>
          <w:tcPr>
            <w:tcW w:w="490" w:type="pct"/>
          </w:tcPr>
          <w:p w14:paraId="1BA199FE" w14:textId="77777777" w:rsidR="00206019" w:rsidRPr="00C70209" w:rsidRDefault="00206019">
            <w:pPr>
              <w:pStyle w:val="Tabletext-subanalysis"/>
            </w:pPr>
            <w:r w:rsidRPr="00C70209">
              <w:t>acyanotic patients</w:t>
            </w:r>
          </w:p>
        </w:tc>
        <w:tc>
          <w:tcPr>
            <w:tcW w:w="520" w:type="pct"/>
          </w:tcPr>
          <w:p w14:paraId="219D6BEF" w14:textId="77777777" w:rsidR="00206019" w:rsidRPr="00C70209" w:rsidRDefault="00206019">
            <w:pPr>
              <w:pStyle w:val="Tabletext-subanalysis"/>
            </w:pPr>
            <w:r w:rsidRPr="00C70209">
              <w:t>32 ± NR (13)</w:t>
            </w:r>
          </w:p>
          <w:p w14:paraId="2F426E51" w14:textId="77777777" w:rsidR="00206019" w:rsidRPr="00C70209" w:rsidRDefault="00206019">
            <w:pPr>
              <w:pStyle w:val="Tabletext-subanalysis"/>
            </w:pPr>
            <w:r w:rsidRPr="00C70209">
              <w:t>*estimated from graph</w:t>
            </w:r>
          </w:p>
        </w:tc>
        <w:tc>
          <w:tcPr>
            <w:tcW w:w="519" w:type="pct"/>
          </w:tcPr>
          <w:p w14:paraId="228EDFA3" w14:textId="77777777" w:rsidR="00206019" w:rsidRPr="00C70209" w:rsidRDefault="00206019">
            <w:pPr>
              <w:pStyle w:val="Tabletext-subanalysis"/>
            </w:pPr>
            <w:r w:rsidRPr="00C70209">
              <w:t>40 ± NR (17)</w:t>
            </w:r>
          </w:p>
          <w:p w14:paraId="5E262B42" w14:textId="77777777" w:rsidR="00206019" w:rsidRPr="00C70209" w:rsidRDefault="00206019">
            <w:pPr>
              <w:pStyle w:val="Tabletext-subanalysis"/>
            </w:pPr>
            <w:r w:rsidRPr="00C70209">
              <w:t>*estimated from graph</w:t>
            </w:r>
          </w:p>
        </w:tc>
        <w:tc>
          <w:tcPr>
            <w:tcW w:w="521" w:type="pct"/>
          </w:tcPr>
          <w:p w14:paraId="795661E8" w14:textId="77777777" w:rsidR="00206019" w:rsidRPr="00C70209" w:rsidRDefault="00206019">
            <w:pPr>
              <w:pStyle w:val="Tabletext-subanalysis"/>
            </w:pPr>
            <w:r w:rsidRPr="00C70209">
              <w:t>NR</w:t>
            </w:r>
          </w:p>
        </w:tc>
        <w:tc>
          <w:tcPr>
            <w:tcW w:w="598" w:type="pct"/>
          </w:tcPr>
          <w:p w14:paraId="01F706CF" w14:textId="4C45359D" w:rsidR="00206019" w:rsidRPr="00C70209" w:rsidRDefault="00206019">
            <w:pPr>
              <w:pStyle w:val="Tabletext-subanalysis"/>
            </w:pPr>
            <w:r w:rsidRPr="00C70209">
              <w:t>No significant difference</w:t>
            </w:r>
          </w:p>
          <w:p w14:paraId="7CCCDAAF" w14:textId="68AD84B8" w:rsidR="00206019" w:rsidRPr="00C70209" w:rsidRDefault="001A475D">
            <w:pPr>
              <w:pStyle w:val="Tabletext-subanalysis"/>
            </w:pPr>
            <w:r w:rsidRPr="001A475D">
              <w:rPr>
                <w:i/>
              </w:rPr>
              <w:t>P = </w:t>
            </w:r>
            <w:r w:rsidR="00206019" w:rsidRPr="00C70209">
              <w:t>0.933</w:t>
            </w:r>
          </w:p>
        </w:tc>
      </w:tr>
    </w:tbl>
    <w:p w14:paraId="29144C48" w14:textId="77777777" w:rsidR="00206019" w:rsidRPr="00C70209" w:rsidRDefault="00206019" w:rsidP="005407AD">
      <w:pPr>
        <w:pStyle w:val="TabFigNotes0noindent"/>
      </w:pPr>
      <w:r w:rsidRPr="00C70209">
        <w:t xml:space="preserve">CCHD, cyanotic congenital heart disease; CI, confidence interval; CPB, </w:t>
      </w:r>
      <w:bookmarkStart w:id="704" w:name="OLE_LINK1"/>
      <w:bookmarkStart w:id="705" w:name="OLE_LINK2"/>
      <w:r w:rsidRPr="00C70209">
        <w:t>cardiopulmonary bypass</w:t>
      </w:r>
      <w:bookmarkEnd w:id="704"/>
      <w:bookmarkEnd w:id="705"/>
      <w:r w:rsidRPr="00C70209">
        <w:t>: FFP, fresh frozen plasma; GEL, gelofusine; HES, hydroxyethyl starch; RR, risk ratio</w:t>
      </w:r>
    </w:p>
    <w:p w14:paraId="0ABF1CB5"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0BD0838" w14:textId="1626B728"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f I2 &gt;50%.</w:t>
      </w:r>
    </w:p>
    <w:p w14:paraId="4EF13C96" w14:textId="664D3B51" w:rsidR="00206019" w:rsidRPr="00C70209" w:rsidRDefault="00206019" w:rsidP="005407AD">
      <w:pPr>
        <w:pStyle w:val="TabFigNotes0noindent"/>
      </w:pPr>
      <w:r w:rsidRPr="00C70209">
        <w:rPr>
          <w:b/>
        </w:rPr>
        <w:t>c.</w:t>
      </w:r>
      <w:r w:rsidRPr="00C70209">
        <w:t xml:space="preserve"> Calculated post-hoc using RevMan 5.1.2.</w:t>
      </w:r>
    </w:p>
    <w:p w14:paraId="17AE2415" w14:textId="77777777" w:rsidR="00206019" w:rsidRPr="00C70209" w:rsidRDefault="00206019" w:rsidP="005407AD">
      <w:pPr>
        <w:pStyle w:val="TabFigNotes0noindent"/>
      </w:pPr>
      <w:r w:rsidRPr="00C70209">
        <w:rPr>
          <w:b/>
        </w:rPr>
        <w:t>d.</w:t>
      </w:r>
      <w:r w:rsidRPr="00C70209">
        <w:t xml:space="preserve"> Data reported by Yang (2012), calculated using the reported mean blood loss (mL/kg) and mean weight (kg) in each group.</w:t>
      </w:r>
    </w:p>
    <w:p w14:paraId="0EAAE816" w14:textId="169C5083" w:rsidR="00206019" w:rsidRPr="00C70209" w:rsidRDefault="00206019">
      <w:pPr>
        <w:pStyle w:val="TabFigNotes0noindent"/>
      </w:pPr>
      <w:r w:rsidRPr="00C70209">
        <w:rPr>
          <w:b/>
        </w:rPr>
        <w:t>e.</w:t>
      </w:r>
      <w:r w:rsidRPr="00C70209">
        <w:t xml:space="preserve"> </w:t>
      </w:r>
      <w:r w:rsidR="001A475D" w:rsidRPr="001A475D">
        <w:rPr>
          <w:i/>
        </w:rPr>
        <w:t>P-</w:t>
      </w:r>
      <w:r w:rsidRPr="00C70209">
        <w:t>value reported by trial authors.</w:t>
      </w:r>
    </w:p>
    <w:p w14:paraId="4D965F25" w14:textId="77777777" w:rsidR="00206019" w:rsidRPr="00C70209" w:rsidRDefault="00206019" w:rsidP="005407AD">
      <w:pPr>
        <w:spacing w:after="200"/>
        <w:rPr>
          <w:bCs/>
        </w:rPr>
        <w:sectPr w:rsidR="00206019" w:rsidRPr="00C70209" w:rsidSect="005407AD">
          <w:pgSz w:w="16838" w:h="11906" w:orient="landscape" w:code="9"/>
          <w:pgMar w:top="1440" w:right="1440" w:bottom="1440" w:left="1440" w:header="709" w:footer="709" w:gutter="0"/>
          <w:cols w:space="708"/>
          <w:docGrid w:linePitch="326"/>
        </w:sectPr>
      </w:pPr>
    </w:p>
    <w:p w14:paraId="1CCCEF67" w14:textId="75785DC8" w:rsidR="00206019" w:rsidRPr="00C70209" w:rsidRDefault="00206019" w:rsidP="005407AD">
      <w:pPr>
        <w:pStyle w:val="Heading6"/>
      </w:pPr>
      <w:r w:rsidRPr="00C70209">
        <w:t>Transfusion-related serious adverse events</w:t>
      </w:r>
    </w:p>
    <w:p w14:paraId="7D08F78A" w14:textId="314BF165" w:rsidR="00206019" w:rsidRPr="00C70209" w:rsidRDefault="00206019" w:rsidP="005407AD">
      <w:pPr>
        <w:pStyle w:val="BodyText"/>
        <w:rPr>
          <w:lang w:eastAsia="en-GB"/>
        </w:rPr>
      </w:pPr>
      <w:r w:rsidRPr="00C70209">
        <w:t xml:space="preserve">The systematic review and hand-searching process identified no studies that assessed the safety and effectiveness of FFP in neonatal or paediatric patients undergoing surgery that </w:t>
      </w:r>
      <w:r w:rsidRPr="00C70209">
        <w:rPr>
          <w:lang w:eastAsia="en-GB"/>
        </w:rPr>
        <w:t>reported</w:t>
      </w:r>
      <w:r w:rsidRPr="00C70209">
        <w:t xml:space="preserve"> transfusion-related </w:t>
      </w:r>
      <w:r w:rsidR="009D6610" w:rsidRPr="00C70209">
        <w:t>SAEs (TACO, TRALI, haemolytic transfusion reactions, transfusion transmitted infections, transfusion-induced graft-versus-host-disease, anaphylactic reactions)</w:t>
      </w:r>
      <w:r w:rsidRPr="00C70209">
        <w:rPr>
          <w:lang w:eastAsia="en-GB"/>
        </w:rPr>
        <w:t>.</w:t>
      </w:r>
    </w:p>
    <w:p w14:paraId="5C0D6104" w14:textId="77777777" w:rsidR="00206019" w:rsidRPr="00C70209" w:rsidRDefault="00206019" w:rsidP="005407AD">
      <w:pPr>
        <w:pStyle w:val="Heading6"/>
      </w:pPr>
      <w:r w:rsidRPr="00C70209">
        <w:t>Transfusion volume or incidence</w:t>
      </w:r>
    </w:p>
    <w:p w14:paraId="084FC846" w14:textId="17E17F39" w:rsidR="00206019" w:rsidRPr="00C70209" w:rsidRDefault="00206019" w:rsidP="005407AD">
      <w:pPr>
        <w:pStyle w:val="BodyText"/>
      </w:pPr>
      <w:r w:rsidRPr="00C70209">
        <w:t>The systematic review and hand-searching process identified three Level II studies (Lee 2013, McCall 2004, Oliver 2003) that assessed the effect of FFP in neonatal and paediatric patients undergoing surgery and provided evidence for transfusion volume or incidence. The RCTs by Lee (2013) and McCall (2004) were fair</w:t>
      </w:r>
      <w:r w:rsidR="0023776E" w:rsidRPr="00C70209">
        <w:t>-</w:t>
      </w:r>
      <w:r w:rsidRPr="00C70209">
        <w:t xml:space="preserve">quality and the RCT by Oliver (2003) was poor-quality. </w:t>
      </w:r>
      <w:r w:rsidRPr="00C70209">
        <w:rPr>
          <w:b/>
        </w:rPr>
        <w:fldChar w:fldCharType="begin"/>
      </w:r>
      <w:r w:rsidRPr="00C70209">
        <w:rPr>
          <w:b/>
        </w:rPr>
        <w:instrText xml:space="preserve"> REF _Ref420497886 \h  \* MERGEFORMAT </w:instrText>
      </w:r>
      <w:r w:rsidRPr="00C70209">
        <w:rPr>
          <w:b/>
        </w:rPr>
      </w:r>
      <w:r w:rsidRPr="00C70209">
        <w:rPr>
          <w:b/>
        </w:rPr>
        <w:fldChar w:fldCharType="separate"/>
      </w:r>
      <w:r w:rsidR="000F7A9B" w:rsidRPr="000F7A9B">
        <w:rPr>
          <w:b/>
        </w:rPr>
        <w:t>Table 3.3.18</w:t>
      </w:r>
      <w:r w:rsidRPr="00C70209">
        <w:rPr>
          <w:b/>
        </w:rPr>
        <w:fldChar w:fldCharType="end"/>
      </w:r>
      <w:r w:rsidRPr="00C70209">
        <w:t xml:space="preserve"> summarises the results from these studies.</w:t>
      </w:r>
    </w:p>
    <w:p w14:paraId="77C2D588" w14:textId="07AE5E91" w:rsidR="00206019" w:rsidRPr="00C70209" w:rsidRDefault="00206019" w:rsidP="005407AD">
      <w:pPr>
        <w:pStyle w:val="BodyText"/>
      </w:pPr>
      <w:r w:rsidRPr="00C70209">
        <w:t>The fair</w:t>
      </w:r>
      <w:r w:rsidR="0023776E" w:rsidRPr="00C70209">
        <w:t>-</w:t>
      </w:r>
      <w:r w:rsidRPr="00C70209">
        <w:t xml:space="preserve">quality RCT reported by Lee (2013) found that infants (aged &lt; 12 months) administered 1–2 units of FFP in the pump prime received a significantly greater median volume of blood products (mL/kg) transfused intraoperatively, but the volume difference was not significant when the FFP used in the pump prime was not included in the analysis. Infants who received FFP in the pump prime required significantly more RBCs in the CPB circuit and after heparin reversal, but required significantly less FFP after heparin reversal. In children (aged 12 months to 16 years) who were administered 1–2 units of FFP in the pump prime, there was no significant difference on the median volume of blood products (mL/kg) transfused intraoperatively. Only FFP requirements after heparin reversal were reported to be significantly less in those who had received FFP in the pump prime. When assessing the total volume of blood products transfused during the first 24 hours in ICU, Lee (2013) reported that there were no significant differences between treatment groups in both infants and children (see </w:t>
      </w:r>
      <w:r w:rsidRPr="00C70209">
        <w:rPr>
          <w:b/>
        </w:rPr>
        <w:fldChar w:fldCharType="begin"/>
      </w:r>
      <w:r w:rsidRPr="00C70209">
        <w:rPr>
          <w:b/>
        </w:rPr>
        <w:instrText xml:space="preserve"> REF _Ref420497886 \h  \* MERGEFORMAT </w:instrText>
      </w:r>
      <w:r w:rsidRPr="00C70209">
        <w:rPr>
          <w:b/>
        </w:rPr>
      </w:r>
      <w:r w:rsidRPr="00C70209">
        <w:rPr>
          <w:b/>
        </w:rPr>
        <w:fldChar w:fldCharType="separate"/>
      </w:r>
      <w:r w:rsidR="000F7A9B" w:rsidRPr="000F7A9B">
        <w:rPr>
          <w:b/>
        </w:rPr>
        <w:t>Table 3.3.18</w:t>
      </w:r>
      <w:r w:rsidRPr="00C70209">
        <w:rPr>
          <w:b/>
        </w:rPr>
        <w:fldChar w:fldCharType="end"/>
      </w:r>
      <w:r w:rsidRPr="00C70209">
        <w:t>)</w:t>
      </w:r>
      <w:r w:rsidRPr="00C70209">
        <w:rPr>
          <w:b/>
        </w:rPr>
        <w:t>.</w:t>
      </w:r>
    </w:p>
    <w:p w14:paraId="0886B3C7" w14:textId="3FE14D0D" w:rsidR="00206019" w:rsidRPr="00C70209" w:rsidRDefault="00206019">
      <w:pPr>
        <w:pStyle w:val="BodyText"/>
      </w:pPr>
      <w:r w:rsidRPr="00C70209">
        <w:t>The fair</w:t>
      </w:r>
      <w:r w:rsidR="0023776E" w:rsidRPr="00C70209">
        <w:t>-</w:t>
      </w:r>
      <w:r w:rsidRPr="00C70209">
        <w:t>quality RCT reported by McCall (2004) found that total donor exposures were reduced among infants undergoing cardiac surgery when FFP was administered in the pump prime (MD –1.30; 95% CI –2.57, –0.03). For individual blood products, only donor exposures to cryoprecipitate were significantly lower in infants who received FFP (MD –1.60; 95% CI –2.35, –0.85). There was no significant difference for RBC or platelet donor exposures. The authors concluded that the use of FFP in the pump prime decreases the transfusion of cryoprecipitate after CPB, and tends to decrease the overall mean patient exposure to blood products. The study was underpowered and the authors noted the small size did not allow for detection of differences between cyanotic and acyanotic patients, or those undergoing simple and complex operations.</w:t>
      </w:r>
    </w:p>
    <w:p w14:paraId="32AB8607" w14:textId="7FF4712E" w:rsidR="00206019" w:rsidRPr="00C70209" w:rsidRDefault="00206019">
      <w:pPr>
        <w:pStyle w:val="BodyText"/>
      </w:pPr>
      <w:r w:rsidRPr="00C70209">
        <w:t>The poor</w:t>
      </w:r>
      <w:r w:rsidR="004B557C" w:rsidRPr="00C70209">
        <w:t>-</w:t>
      </w:r>
      <w:r w:rsidRPr="00C70209">
        <w:t xml:space="preserve">quality RCT reported by Oliver (2003) found patients who received FFP in the pump prime were more likely to have more total blood products transfused intraoperatively and 24 hours postoperatively (MD 1.90; 95CI% –0.38, 4.18), but the effect was not significant when the FFP used in the pump prime was not included in the analysis. For individual blood product requirements, there was no significant difference between patients who received FFP in the pump prime and those who did not for RBCs (MD 0.10; 95% CI –0.24, 0.44), platelet concentrate (MD 0.80; 95% CI –0.06, 1.66) or cryoprecipitate (MD 0.00; 95% CI –0.33, 0.33]. The use of FFP in the pump prime resulted in a significantly increased total amount of FFP administered to patients (MD 0.70 95% CI 0.38, 1.02). </w:t>
      </w:r>
      <w:r w:rsidRPr="00C70209" w:rsidDel="0024131A">
        <w:t>The study was rated as being poor</w:t>
      </w:r>
      <w:r w:rsidR="00BB008C" w:rsidRPr="00C70209">
        <w:t>-</w:t>
      </w:r>
      <w:r w:rsidRPr="00C70209" w:rsidDel="0024131A">
        <w:t>quality</w:t>
      </w:r>
      <w:r w:rsidRPr="00C70209">
        <w:t xml:space="preserve"> because</w:t>
      </w:r>
      <w:r w:rsidRPr="00C70209" w:rsidDel="0024131A">
        <w:t xml:space="preserve"> the method of randomisation was not reported. In addition, the author’s conclusions did not align with the data presented. Results of this study should be interpreted with caution.</w:t>
      </w:r>
    </w:p>
    <w:p w14:paraId="79417EE0" w14:textId="77777777" w:rsidR="00206019" w:rsidRPr="00C70209" w:rsidRDefault="00206019">
      <w:pPr>
        <w:pStyle w:val="BodyText"/>
      </w:pPr>
    </w:p>
    <w:p w14:paraId="60AD4A63"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730BB145" w14:textId="77777777" w:rsidR="00206019" w:rsidRPr="00C70209" w:rsidRDefault="00206019" w:rsidP="005407AD">
      <w:pPr>
        <w:pStyle w:val="Caption"/>
      </w:pPr>
      <w:bookmarkStart w:id="706" w:name="_Ref420497886"/>
      <w:bookmarkStart w:id="707" w:name="_Toc427747175"/>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8</w:t>
      </w:r>
      <w:r w:rsidRPr="00C70209">
        <w:fldChar w:fldCharType="end"/>
      </w:r>
      <w:bookmarkEnd w:id="706"/>
      <w:r w:rsidRPr="00C70209">
        <w:tab/>
        <w:t>Neonatal and paediatric patients requiring cardiac surgery: Results for FFP versus no FFP – transfusion volume or incidence</w:t>
      </w:r>
      <w:bookmarkEnd w:id="7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2"/>
        <w:gridCol w:w="1395"/>
        <w:gridCol w:w="1389"/>
        <w:gridCol w:w="1389"/>
        <w:gridCol w:w="1392"/>
        <w:gridCol w:w="1378"/>
        <w:gridCol w:w="11"/>
        <w:gridCol w:w="1468"/>
        <w:gridCol w:w="6"/>
        <w:gridCol w:w="1474"/>
        <w:gridCol w:w="1483"/>
        <w:gridCol w:w="1687"/>
      </w:tblGrid>
      <w:tr w:rsidR="00206019" w:rsidRPr="00C70209" w14:paraId="5FB81610" w14:textId="77777777" w:rsidTr="005407AD">
        <w:trPr>
          <w:cantSplit/>
          <w:tblHeader/>
        </w:trPr>
        <w:tc>
          <w:tcPr>
            <w:tcW w:w="389" w:type="pct"/>
            <w:vMerge w:val="restart"/>
          </w:tcPr>
          <w:p w14:paraId="229CA731" w14:textId="77777777" w:rsidR="00206019" w:rsidRPr="00C70209" w:rsidRDefault="00206019" w:rsidP="005407AD">
            <w:pPr>
              <w:pStyle w:val="TableH2"/>
              <w:rPr>
                <w:rFonts w:eastAsia="Arial Unicode MS"/>
              </w:rPr>
            </w:pPr>
            <w:r w:rsidRPr="00C70209">
              <w:rPr>
                <w:rFonts w:eastAsia="Arial Unicode MS"/>
              </w:rPr>
              <w:t>Study</w:t>
            </w:r>
          </w:p>
          <w:p w14:paraId="6EC6D7D8" w14:textId="77777777" w:rsidR="00206019" w:rsidRPr="00C70209" w:rsidRDefault="00206019" w:rsidP="005407AD">
            <w:pPr>
              <w:pStyle w:val="TableH2"/>
              <w:rPr>
                <w:rFonts w:eastAsia="Arial Unicode MS"/>
                <w:vertAlign w:val="superscript"/>
              </w:rPr>
            </w:pPr>
            <w:r w:rsidRPr="00C70209">
              <w:rPr>
                <w:rFonts w:eastAsia="Arial Unicode MS"/>
              </w:rPr>
              <w:t xml:space="preserve">Level of evidence </w:t>
            </w:r>
            <w:r w:rsidRPr="00C70209">
              <w:rPr>
                <w:rFonts w:eastAsia="Arial Unicode MS"/>
                <w:vertAlign w:val="superscript"/>
              </w:rPr>
              <w:t>a</w:t>
            </w:r>
          </w:p>
          <w:p w14:paraId="5D535986"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619E64C9"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148D5D92"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90" w:type="pct"/>
            <w:vMerge w:val="restart"/>
          </w:tcPr>
          <w:p w14:paraId="0E4B68C2" w14:textId="77777777" w:rsidR="00206019" w:rsidRPr="00C70209" w:rsidRDefault="00206019" w:rsidP="005407AD">
            <w:pPr>
              <w:pStyle w:val="TableH2"/>
              <w:rPr>
                <w:rFonts w:eastAsia="Arial Unicode MS"/>
              </w:rPr>
            </w:pPr>
            <w:r w:rsidRPr="00C70209">
              <w:rPr>
                <w:rFonts w:eastAsia="Arial Unicode MS"/>
              </w:rPr>
              <w:t>Setting</w:t>
            </w:r>
          </w:p>
          <w:p w14:paraId="7DFE8F39"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29C9791E"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86" w:type="pct"/>
            <w:vMerge w:val="restart"/>
          </w:tcPr>
          <w:p w14:paraId="31382DAB" w14:textId="77777777" w:rsidR="00206019" w:rsidRPr="00C70209" w:rsidRDefault="00206019" w:rsidP="005407AD">
            <w:pPr>
              <w:pStyle w:val="TableH2"/>
              <w:rPr>
                <w:rFonts w:eastAsia="Arial Unicode MS"/>
              </w:rPr>
            </w:pPr>
            <w:r w:rsidRPr="00C70209">
              <w:rPr>
                <w:rFonts w:eastAsia="Arial Unicode MS"/>
              </w:rPr>
              <w:t>Outcome</w:t>
            </w:r>
          </w:p>
        </w:tc>
        <w:tc>
          <w:tcPr>
            <w:tcW w:w="2162" w:type="pct"/>
            <w:gridSpan w:val="6"/>
          </w:tcPr>
          <w:p w14:paraId="533CD4AF"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79AB5A1D" w14:textId="77777777" w:rsidTr="005407AD">
        <w:trPr>
          <w:cantSplit/>
          <w:tblHeader/>
        </w:trPr>
        <w:tc>
          <w:tcPr>
            <w:tcW w:w="389" w:type="pct"/>
            <w:vMerge/>
          </w:tcPr>
          <w:p w14:paraId="34335182" w14:textId="77777777" w:rsidR="00206019" w:rsidRPr="00C70209" w:rsidRDefault="00206019" w:rsidP="005407AD">
            <w:pPr>
              <w:pStyle w:val="TableH2"/>
              <w:rPr>
                <w:rFonts w:eastAsia="Arial Unicode MS"/>
              </w:rPr>
            </w:pPr>
          </w:p>
        </w:tc>
        <w:tc>
          <w:tcPr>
            <w:tcW w:w="492" w:type="pct"/>
            <w:vMerge/>
          </w:tcPr>
          <w:p w14:paraId="2FCABF12" w14:textId="77777777" w:rsidR="00206019" w:rsidRPr="00C70209" w:rsidRDefault="00206019" w:rsidP="005407AD">
            <w:pPr>
              <w:pStyle w:val="TableH2"/>
              <w:rPr>
                <w:rFonts w:eastAsia="Arial Unicode MS"/>
              </w:rPr>
            </w:pPr>
          </w:p>
        </w:tc>
        <w:tc>
          <w:tcPr>
            <w:tcW w:w="490" w:type="pct"/>
            <w:vMerge/>
          </w:tcPr>
          <w:p w14:paraId="1010DD06" w14:textId="77777777" w:rsidR="00206019" w:rsidRPr="00C70209" w:rsidRDefault="00206019" w:rsidP="005407AD">
            <w:pPr>
              <w:pStyle w:val="TableH2"/>
              <w:rPr>
                <w:rFonts w:eastAsia="Arial Unicode MS"/>
              </w:rPr>
            </w:pPr>
          </w:p>
        </w:tc>
        <w:tc>
          <w:tcPr>
            <w:tcW w:w="490" w:type="pct"/>
            <w:vMerge/>
          </w:tcPr>
          <w:p w14:paraId="71FBED98" w14:textId="77777777" w:rsidR="00206019" w:rsidRPr="00C70209" w:rsidRDefault="00206019" w:rsidP="005407AD">
            <w:pPr>
              <w:pStyle w:val="TableH2"/>
              <w:rPr>
                <w:rFonts w:eastAsia="Arial Unicode MS"/>
              </w:rPr>
            </w:pPr>
          </w:p>
        </w:tc>
        <w:tc>
          <w:tcPr>
            <w:tcW w:w="491" w:type="pct"/>
            <w:vMerge/>
          </w:tcPr>
          <w:p w14:paraId="68D6C5D2" w14:textId="77777777" w:rsidR="00206019" w:rsidRPr="00C70209" w:rsidRDefault="00206019" w:rsidP="005407AD">
            <w:pPr>
              <w:pStyle w:val="TableH2"/>
              <w:rPr>
                <w:rFonts w:eastAsia="Arial Unicode MS"/>
              </w:rPr>
            </w:pPr>
          </w:p>
        </w:tc>
        <w:tc>
          <w:tcPr>
            <w:tcW w:w="486" w:type="pct"/>
            <w:vMerge/>
          </w:tcPr>
          <w:p w14:paraId="126FEED2" w14:textId="77777777" w:rsidR="00206019" w:rsidRPr="00C70209" w:rsidRDefault="00206019" w:rsidP="005407AD">
            <w:pPr>
              <w:pStyle w:val="TableH2"/>
              <w:rPr>
                <w:rFonts w:eastAsia="Arial Unicode MS"/>
              </w:rPr>
            </w:pPr>
          </w:p>
        </w:tc>
        <w:tc>
          <w:tcPr>
            <w:tcW w:w="522" w:type="pct"/>
            <w:gridSpan w:val="2"/>
          </w:tcPr>
          <w:p w14:paraId="6B29A67C" w14:textId="77777777" w:rsidR="00206019" w:rsidRPr="00C70209" w:rsidRDefault="00206019" w:rsidP="005407AD">
            <w:pPr>
              <w:pStyle w:val="TableH2"/>
              <w:rPr>
                <w:rFonts w:eastAsia="Arial Unicode MS"/>
              </w:rPr>
            </w:pPr>
            <w:r w:rsidRPr="00C70209">
              <w:rPr>
                <w:rFonts w:eastAsia="Arial Unicode MS"/>
              </w:rPr>
              <w:t>FFP</w:t>
            </w:r>
          </w:p>
          <w:p w14:paraId="37E4C5BA" w14:textId="77777777" w:rsidR="00206019" w:rsidRPr="00C70209" w:rsidRDefault="00206019" w:rsidP="005407AD">
            <w:pPr>
              <w:pStyle w:val="TableH2"/>
              <w:rPr>
                <w:rFonts w:eastAsia="Arial Unicode MS"/>
              </w:rPr>
            </w:pPr>
            <w:r w:rsidRPr="00C70209">
              <w:rPr>
                <w:rFonts w:eastAsia="Arial Unicode MS"/>
              </w:rPr>
              <w:t>n/N (%)</w:t>
            </w:r>
          </w:p>
          <w:p w14:paraId="5E8252F3" w14:textId="77777777" w:rsidR="00206019" w:rsidRPr="00C70209" w:rsidRDefault="00206019" w:rsidP="005407AD">
            <w:pPr>
              <w:pStyle w:val="TableH2"/>
              <w:rPr>
                <w:rFonts w:eastAsia="Arial Unicode MS"/>
              </w:rPr>
            </w:pPr>
            <w:r w:rsidRPr="00C70209">
              <w:t>Median (IQR)</w:t>
            </w:r>
          </w:p>
          <w:p w14:paraId="48B52113" w14:textId="77777777" w:rsidR="00206019" w:rsidRPr="00C70209" w:rsidRDefault="00206019" w:rsidP="005407AD">
            <w:pPr>
              <w:pStyle w:val="TableH2"/>
              <w:rPr>
                <w:rFonts w:eastAsia="Arial Unicode MS"/>
              </w:rPr>
            </w:pPr>
            <w:r w:rsidRPr="00C70209">
              <w:t>Mean ± SD</w:t>
            </w:r>
          </w:p>
        </w:tc>
        <w:tc>
          <w:tcPr>
            <w:tcW w:w="522" w:type="pct"/>
            <w:gridSpan w:val="2"/>
          </w:tcPr>
          <w:p w14:paraId="67C2A5D9" w14:textId="77777777" w:rsidR="00206019" w:rsidRPr="00C70209" w:rsidRDefault="00206019" w:rsidP="005407AD">
            <w:pPr>
              <w:pStyle w:val="TableH2"/>
              <w:rPr>
                <w:rFonts w:eastAsia="Arial Unicode MS"/>
              </w:rPr>
            </w:pPr>
            <w:r w:rsidRPr="00C70209">
              <w:rPr>
                <w:rFonts w:eastAsia="Arial Unicode MS"/>
              </w:rPr>
              <w:t>No FFP</w:t>
            </w:r>
          </w:p>
          <w:p w14:paraId="31616EC4" w14:textId="77777777" w:rsidR="00206019" w:rsidRPr="00C70209" w:rsidRDefault="00206019" w:rsidP="005407AD">
            <w:pPr>
              <w:pStyle w:val="TableH2"/>
              <w:rPr>
                <w:rFonts w:eastAsia="Arial Unicode MS"/>
              </w:rPr>
            </w:pPr>
            <w:r w:rsidRPr="00C70209">
              <w:rPr>
                <w:rFonts w:eastAsia="Arial Unicode MS"/>
              </w:rPr>
              <w:t>n/N (%)</w:t>
            </w:r>
          </w:p>
          <w:p w14:paraId="01E3357D" w14:textId="77777777" w:rsidR="00206019" w:rsidRPr="00C70209" w:rsidRDefault="00206019" w:rsidP="005407AD">
            <w:pPr>
              <w:pStyle w:val="TableH2"/>
              <w:rPr>
                <w:rFonts w:eastAsia="Arial Unicode MS"/>
              </w:rPr>
            </w:pPr>
            <w:r w:rsidRPr="00C70209">
              <w:t>Median (IQR)</w:t>
            </w:r>
          </w:p>
          <w:p w14:paraId="0487BF8D" w14:textId="77777777" w:rsidR="00206019" w:rsidRPr="00C70209" w:rsidRDefault="00206019" w:rsidP="005407AD">
            <w:pPr>
              <w:pStyle w:val="TableH2"/>
              <w:rPr>
                <w:rFonts w:eastAsia="Arial Unicode MS"/>
              </w:rPr>
            </w:pPr>
            <w:r w:rsidRPr="00C70209">
              <w:t>Mean ± SD</w:t>
            </w:r>
          </w:p>
        </w:tc>
        <w:tc>
          <w:tcPr>
            <w:tcW w:w="523" w:type="pct"/>
          </w:tcPr>
          <w:p w14:paraId="66CC2E1C" w14:textId="77777777" w:rsidR="00206019" w:rsidRPr="00C70209" w:rsidRDefault="00206019" w:rsidP="005407AD">
            <w:pPr>
              <w:pStyle w:val="TableH2"/>
              <w:rPr>
                <w:rFonts w:eastAsia="Arial Unicode MS"/>
              </w:rPr>
            </w:pPr>
            <w:r w:rsidRPr="00C70209">
              <w:rPr>
                <w:rFonts w:eastAsia="Arial Unicode MS"/>
              </w:rPr>
              <w:t>Risk estimate (95% CI)</w:t>
            </w:r>
          </w:p>
        </w:tc>
        <w:tc>
          <w:tcPr>
            <w:tcW w:w="595" w:type="pct"/>
          </w:tcPr>
          <w:p w14:paraId="4211C73F" w14:textId="77777777" w:rsidR="00206019" w:rsidRPr="00C70209" w:rsidRDefault="00206019" w:rsidP="005407AD">
            <w:pPr>
              <w:pStyle w:val="TableH2"/>
              <w:rPr>
                <w:rFonts w:eastAsia="Arial Unicode MS"/>
                <w:i/>
              </w:rPr>
            </w:pPr>
            <w:r w:rsidRPr="00C70209">
              <w:rPr>
                <w:rFonts w:eastAsia="Arial Unicode MS"/>
                <w:i/>
              </w:rPr>
              <w:t>Statistical significance</w:t>
            </w:r>
          </w:p>
          <w:p w14:paraId="3F1599B3" w14:textId="1A8D4AF8"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3AB62B63" w14:textId="77777777" w:rsidR="00206019" w:rsidRPr="00C70209" w:rsidRDefault="00206019" w:rsidP="005407AD">
            <w:pPr>
              <w:pStyle w:val="TableH2"/>
              <w:rPr>
                <w:rFonts w:eastAsia="Arial Unicode MS"/>
              </w:rPr>
            </w:pPr>
            <w:r w:rsidRPr="00C70209">
              <w:t xml:space="preserve">Heterogeneity </w:t>
            </w:r>
            <w:r w:rsidRPr="00C70209">
              <w:rPr>
                <w:vertAlign w:val="superscript"/>
              </w:rPr>
              <w:t>b</w:t>
            </w:r>
          </w:p>
        </w:tc>
      </w:tr>
      <w:tr w:rsidR="00206019" w:rsidRPr="00C70209" w14:paraId="33BDF82F" w14:textId="77777777" w:rsidTr="005407AD">
        <w:trPr>
          <w:cantSplit/>
        </w:trPr>
        <w:tc>
          <w:tcPr>
            <w:tcW w:w="5000" w:type="pct"/>
            <w:gridSpan w:val="12"/>
            <w:tcBorders>
              <w:bottom w:val="single" w:sz="4" w:space="0" w:color="auto"/>
            </w:tcBorders>
            <w:shd w:val="clear" w:color="auto" w:fill="000000" w:themeFill="text1"/>
          </w:tcPr>
          <w:p w14:paraId="3DAD12FB" w14:textId="77777777" w:rsidR="00206019" w:rsidRPr="00C70209" w:rsidRDefault="00206019" w:rsidP="005407AD">
            <w:pPr>
              <w:pStyle w:val="TableH4"/>
              <w:rPr>
                <w:rFonts w:eastAsia="Arial Unicode MS"/>
              </w:rPr>
            </w:pPr>
            <w:r w:rsidRPr="00C70209">
              <w:t>Level II evidence</w:t>
            </w:r>
          </w:p>
        </w:tc>
      </w:tr>
      <w:tr w:rsidR="00206019" w:rsidRPr="00C70209" w14:paraId="49C9F97C" w14:textId="77777777" w:rsidTr="005407AD">
        <w:trPr>
          <w:cantSplit/>
        </w:trPr>
        <w:tc>
          <w:tcPr>
            <w:tcW w:w="5000" w:type="pct"/>
            <w:gridSpan w:val="12"/>
            <w:tcBorders>
              <w:bottom w:val="single" w:sz="4" w:space="0" w:color="auto"/>
            </w:tcBorders>
            <w:shd w:val="clear" w:color="auto" w:fill="BFBFBF" w:themeFill="background1" w:themeFillShade="BF"/>
          </w:tcPr>
          <w:p w14:paraId="19E6E41D" w14:textId="77777777" w:rsidR="00206019" w:rsidRPr="00C70209" w:rsidRDefault="00206019" w:rsidP="005407AD">
            <w:pPr>
              <w:pStyle w:val="TableH3"/>
            </w:pPr>
            <w:r w:rsidRPr="00C70209">
              <w:t>FFP versus no FFP</w:t>
            </w:r>
          </w:p>
        </w:tc>
      </w:tr>
      <w:tr w:rsidR="00206019" w:rsidRPr="00C70209" w14:paraId="770D3B27" w14:textId="77777777" w:rsidTr="005407AD">
        <w:trPr>
          <w:cantSplit/>
          <w:tblHeader/>
        </w:trPr>
        <w:tc>
          <w:tcPr>
            <w:tcW w:w="389" w:type="pct"/>
            <w:vMerge w:val="restart"/>
          </w:tcPr>
          <w:p w14:paraId="6474F8CA" w14:textId="44863920" w:rsidR="00206019" w:rsidRPr="00C70209" w:rsidRDefault="00206019" w:rsidP="005407AD">
            <w:pPr>
              <w:pStyle w:val="Tabletext-evidencematrix"/>
            </w:pPr>
            <w:r w:rsidRPr="00C70209">
              <w:t>Lee 2013</w:t>
            </w:r>
            <w:r w:rsidRPr="00C70209">
              <w:fldChar w:fldCharType="begin"/>
            </w:r>
            <w:r w:rsidR="000E261C">
              <w:instrText xml:space="preserve"> ADDIN EN.CITE &lt;EndNote&gt;&lt;Cite&gt;&lt;Author&gt;Lee&lt;/Author&gt;&lt;Year&gt;2013&lt;/Year&gt;&lt;RecNum&gt;137&lt;/RecNum&gt;&lt;DisplayText&gt;&lt;style face="superscript"&gt;298&lt;/style&gt;&lt;/DisplayText&gt;&lt;record&gt;&lt;rec-number&gt;137&lt;/rec-number&gt;&lt;foreign-keys&gt;&lt;key app="EN" db-id="9edve2wadsavt5ewavaxtda4f2tavzvts9ee" timestamp="1426550421"&gt;137&lt;/key&gt;&lt;/foreign-keys&gt;&lt;ref-type name="Journal Article"&gt;17&lt;/ref-type&gt;&lt;contributors&gt;&lt;authors&gt;&lt;author&gt;Lee, J. W.&lt;/author&gt;&lt;author&gt;Yoo, Y. C.&lt;/author&gt;&lt;author&gt;Park, H. K.&lt;/author&gt;&lt;author&gt;Bang, S. O.&lt;/author&gt;&lt;author&gt;Lee, K. Y.&lt;/author&gt;&lt;author&gt;Bai, S. J.&lt;/author&gt;&lt;/authors&gt;&lt;/contributors&gt;&lt;auth-address&gt;Bai, S.-J., Department of Anesthesiology and Pain Medicine, Anesthesia and Pain Research Institute, Yonsei University College of Medicine, Seodaemun-gu, Seoul 120-752, South Korea&lt;/auth-address&gt;&lt;titles&gt;&lt;title&gt;Fresh frozen plasma in pump priming for congenital heart surgery: Evaluation of effects on postoperative coagulation profiles using a fibrinogen assay and rotational thromboelastometry&lt;/title&gt;&lt;secondary-title&gt;Yonsei Medical Journal&lt;/secondary-title&gt;&lt;/titles&gt;&lt;periodical&gt;&lt;full-title&gt;Yonsei Medical Journal&lt;/full-title&gt;&lt;/periodical&gt;&lt;pages&gt;752–762&lt;/pages&gt;&lt;volume&gt;54&lt;/volume&gt;&lt;number&gt;3&lt;/number&gt;&lt;reprint-edition&gt;NOT IN FILE&lt;/reprint-edition&gt;&lt;keywords&gt;&lt;keyword&gt;Embase13Mar14&lt;/keyword&gt;&lt;keyword&gt;Level II&lt;/keyword&gt;&lt;/keywords&gt;&lt;dates&gt;&lt;year&gt;2013&lt;/year&gt;&lt;/dates&gt;&lt;isbn&gt;0513-5796&lt;/isbn&gt;&lt;urls&gt;&lt;related-urls&gt;&lt;url&gt;http://www.ncbi.nlm.nih.gov/pmc/articles/PMC3635629/pdf/ymj-54-752.pdf&lt;/url&gt;&lt;/related-urls&gt;&lt;/urls&gt;&lt;/record&gt;&lt;/Cite&gt;&lt;/EndNote&gt;</w:instrText>
            </w:r>
            <w:r w:rsidRPr="00C70209">
              <w:fldChar w:fldCharType="separate"/>
            </w:r>
            <w:r w:rsidR="000E261C" w:rsidRPr="000E261C">
              <w:rPr>
                <w:noProof/>
                <w:vertAlign w:val="superscript"/>
              </w:rPr>
              <w:t>298</w:t>
            </w:r>
            <w:r w:rsidRPr="00C70209">
              <w:fldChar w:fldCharType="end"/>
            </w:r>
          </w:p>
          <w:p w14:paraId="7679490D" w14:textId="77777777" w:rsidR="00206019" w:rsidRPr="00C70209" w:rsidRDefault="00206019" w:rsidP="005407AD">
            <w:pPr>
              <w:pStyle w:val="Tabletext-evidencematrix"/>
            </w:pPr>
            <w:r w:rsidRPr="00C70209">
              <w:t>Level II</w:t>
            </w:r>
          </w:p>
          <w:p w14:paraId="25F4789A" w14:textId="77777777" w:rsidR="00206019" w:rsidRPr="00C70209" w:rsidRDefault="00206019" w:rsidP="005407AD">
            <w:pPr>
              <w:pStyle w:val="Tabletext-evidencematrix"/>
            </w:pPr>
            <w:r w:rsidRPr="00C70209">
              <w:rPr>
                <w:i/>
              </w:rPr>
              <w:t>Fair</w:t>
            </w:r>
          </w:p>
        </w:tc>
        <w:tc>
          <w:tcPr>
            <w:tcW w:w="492" w:type="pct"/>
            <w:vMerge w:val="restart"/>
          </w:tcPr>
          <w:p w14:paraId="2EC36F9B" w14:textId="77777777" w:rsidR="00206019" w:rsidRPr="00C70209" w:rsidRDefault="00206019" w:rsidP="005407AD">
            <w:pPr>
              <w:pStyle w:val="Tabletext-evidencematrix"/>
            </w:pPr>
            <w:r w:rsidRPr="00C70209">
              <w:t>N=123</w:t>
            </w:r>
          </w:p>
        </w:tc>
        <w:tc>
          <w:tcPr>
            <w:tcW w:w="490" w:type="pct"/>
            <w:vMerge w:val="restart"/>
          </w:tcPr>
          <w:p w14:paraId="1A9D67F9" w14:textId="2D59CB10" w:rsidR="00206019" w:rsidRPr="00C70209" w:rsidRDefault="00206019" w:rsidP="005407AD">
            <w:pPr>
              <w:pStyle w:val="Tabletext-evidencematrix"/>
              <w:rPr>
                <w:rFonts w:eastAsia="Times New Roman" w:cs="Tahoma"/>
                <w:color w:val="000000"/>
                <w:szCs w:val="21"/>
              </w:rPr>
            </w:pPr>
            <w:r w:rsidRPr="00C70209">
              <w:t>Infants and children (aged &gt; 1 month to 16 years) requiring CPB surgery</w:t>
            </w:r>
          </w:p>
        </w:tc>
        <w:tc>
          <w:tcPr>
            <w:tcW w:w="490" w:type="pct"/>
            <w:vMerge w:val="restart"/>
          </w:tcPr>
          <w:p w14:paraId="23AA8D0E" w14:textId="77777777" w:rsidR="00206019" w:rsidRPr="00C70209" w:rsidRDefault="00206019" w:rsidP="005407AD">
            <w:pPr>
              <w:pStyle w:val="Tabletext-evidencematrix"/>
            </w:pPr>
            <w:r w:rsidRPr="00C70209">
              <w:t xml:space="preserve">Single centre, South Korea </w:t>
            </w:r>
          </w:p>
        </w:tc>
        <w:tc>
          <w:tcPr>
            <w:tcW w:w="491" w:type="pct"/>
            <w:vMerge w:val="restart"/>
          </w:tcPr>
          <w:p w14:paraId="60F22481" w14:textId="77777777" w:rsidR="00206019" w:rsidRPr="00C70209" w:rsidRDefault="00206019" w:rsidP="005407AD">
            <w:pPr>
              <w:pStyle w:val="Tabletext-evidencematrix"/>
            </w:pPr>
            <w:r w:rsidRPr="00C70209">
              <w:t>FFP (1–2 units) in the pump prime versus no FFP</w:t>
            </w:r>
          </w:p>
        </w:tc>
        <w:tc>
          <w:tcPr>
            <w:tcW w:w="2053" w:type="pct"/>
            <w:gridSpan w:val="6"/>
          </w:tcPr>
          <w:p w14:paraId="446F6193" w14:textId="77777777" w:rsidR="00206019" w:rsidRPr="00C70209" w:rsidRDefault="00206019" w:rsidP="005407AD">
            <w:pPr>
              <w:pStyle w:val="Tabletext-evidencematrix"/>
            </w:pPr>
            <w:r w:rsidRPr="00C70209">
              <w:rPr>
                <w:b/>
              </w:rPr>
              <w:t>Infants (aged &lt; 12 months)</w:t>
            </w:r>
          </w:p>
        </w:tc>
        <w:tc>
          <w:tcPr>
            <w:tcW w:w="595" w:type="pct"/>
          </w:tcPr>
          <w:p w14:paraId="7FFF0FC7" w14:textId="77777777" w:rsidR="00206019" w:rsidRPr="00C70209" w:rsidRDefault="00206019" w:rsidP="005407AD">
            <w:pPr>
              <w:pStyle w:val="Tabletext-evidencematrix"/>
              <w:rPr>
                <w:i/>
              </w:rPr>
            </w:pPr>
          </w:p>
        </w:tc>
      </w:tr>
      <w:tr w:rsidR="00206019" w:rsidRPr="00C70209" w14:paraId="5444FF09" w14:textId="77777777" w:rsidTr="005407AD">
        <w:trPr>
          <w:cantSplit/>
          <w:trHeight w:val="908"/>
        </w:trPr>
        <w:tc>
          <w:tcPr>
            <w:tcW w:w="389" w:type="pct"/>
            <w:vMerge/>
          </w:tcPr>
          <w:p w14:paraId="51A33CBB" w14:textId="77777777" w:rsidR="00206019" w:rsidRPr="00C70209" w:rsidRDefault="00206019" w:rsidP="005407AD">
            <w:pPr>
              <w:pStyle w:val="Tabletext-evidencematrix"/>
            </w:pPr>
          </w:p>
        </w:tc>
        <w:tc>
          <w:tcPr>
            <w:tcW w:w="492" w:type="pct"/>
            <w:vMerge/>
          </w:tcPr>
          <w:p w14:paraId="7E5DAB9F" w14:textId="77777777" w:rsidR="00206019" w:rsidRPr="00C70209" w:rsidRDefault="00206019" w:rsidP="005407AD">
            <w:pPr>
              <w:pStyle w:val="Tabletext-evidencematrix"/>
            </w:pPr>
          </w:p>
        </w:tc>
        <w:tc>
          <w:tcPr>
            <w:tcW w:w="490" w:type="pct"/>
            <w:vMerge/>
          </w:tcPr>
          <w:p w14:paraId="6A8DDCDC"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5F5EC58D" w14:textId="77777777" w:rsidR="00206019" w:rsidRPr="00C70209" w:rsidRDefault="00206019" w:rsidP="005407AD">
            <w:pPr>
              <w:pStyle w:val="Tabletext-evidencematrix"/>
            </w:pPr>
          </w:p>
        </w:tc>
        <w:tc>
          <w:tcPr>
            <w:tcW w:w="491" w:type="pct"/>
            <w:vMerge/>
          </w:tcPr>
          <w:p w14:paraId="51CDA610" w14:textId="77777777" w:rsidR="00206019" w:rsidRPr="00C70209" w:rsidRDefault="00206019" w:rsidP="005407AD">
            <w:pPr>
              <w:pStyle w:val="Tabletext-evidencematrix"/>
            </w:pPr>
          </w:p>
        </w:tc>
        <w:tc>
          <w:tcPr>
            <w:tcW w:w="486" w:type="pct"/>
            <w:tcBorders>
              <w:top w:val="nil"/>
            </w:tcBorders>
          </w:tcPr>
          <w:p w14:paraId="5968869B" w14:textId="77777777" w:rsidR="00206019" w:rsidRPr="00C70209" w:rsidRDefault="00206019" w:rsidP="005407AD">
            <w:pPr>
              <w:pStyle w:val="Tabletext-evidencematrix"/>
            </w:pPr>
            <w:r w:rsidRPr="00C70209">
              <w:t xml:space="preserve">Total intraoperative transfusion requirements (mL/kg) </w:t>
            </w:r>
          </w:p>
        </w:tc>
        <w:tc>
          <w:tcPr>
            <w:tcW w:w="522" w:type="pct"/>
            <w:gridSpan w:val="2"/>
          </w:tcPr>
          <w:p w14:paraId="1A00DD80" w14:textId="77777777" w:rsidR="00206019" w:rsidRPr="00C70209" w:rsidRDefault="00206019" w:rsidP="005407AD">
            <w:pPr>
              <w:pStyle w:val="Tabletext-evidencematrix"/>
            </w:pPr>
            <w:r w:rsidRPr="00C70209">
              <w:t>94.2 (76.1, 128.4)</w:t>
            </w:r>
          </w:p>
        </w:tc>
        <w:tc>
          <w:tcPr>
            <w:tcW w:w="522" w:type="pct"/>
            <w:gridSpan w:val="2"/>
          </w:tcPr>
          <w:p w14:paraId="2E3E2E46" w14:textId="77777777" w:rsidR="00206019" w:rsidRPr="00C70209" w:rsidRDefault="00206019" w:rsidP="005407AD">
            <w:pPr>
              <w:pStyle w:val="Tabletext-evidencematrix"/>
            </w:pPr>
            <w:r w:rsidRPr="00C70209">
              <w:t>61.7 (47.4, 83.6)</w:t>
            </w:r>
          </w:p>
        </w:tc>
        <w:tc>
          <w:tcPr>
            <w:tcW w:w="523" w:type="pct"/>
          </w:tcPr>
          <w:p w14:paraId="228204CE" w14:textId="77777777" w:rsidR="00206019" w:rsidRPr="00C70209" w:rsidRDefault="00206019" w:rsidP="005407AD">
            <w:pPr>
              <w:pStyle w:val="Tabletext-evidencematrix"/>
            </w:pPr>
            <w:r w:rsidRPr="00C70209">
              <w:t>NR</w:t>
            </w:r>
          </w:p>
        </w:tc>
        <w:tc>
          <w:tcPr>
            <w:tcW w:w="595" w:type="pct"/>
            <w:shd w:val="clear" w:color="auto" w:fill="D9D9D9" w:themeFill="background1" w:themeFillShade="D9"/>
          </w:tcPr>
          <w:p w14:paraId="70FF1059" w14:textId="77777777" w:rsidR="00206019" w:rsidRPr="00C70209" w:rsidRDefault="00206019" w:rsidP="005407AD">
            <w:pPr>
              <w:pStyle w:val="Tabletext-evidencematrix"/>
              <w:rPr>
                <w:i/>
              </w:rPr>
            </w:pPr>
            <w:r w:rsidRPr="00C70209">
              <w:rPr>
                <w:i/>
              </w:rPr>
              <w:t>Favours no FFP</w:t>
            </w:r>
          </w:p>
          <w:p w14:paraId="04232B69" w14:textId="43B95B44" w:rsidR="00206019" w:rsidRPr="00C70209" w:rsidRDefault="001A475D" w:rsidP="005407AD">
            <w:pPr>
              <w:pStyle w:val="Tabletext-evidencematrix"/>
              <w:rPr>
                <w:i/>
              </w:rPr>
            </w:pPr>
            <w:r w:rsidRPr="001A475D">
              <w:rPr>
                <w:i/>
              </w:rPr>
              <w:t>P = </w:t>
            </w:r>
            <w:r w:rsidR="00206019" w:rsidRPr="00C70209">
              <w:t>0.001</w:t>
            </w:r>
          </w:p>
        </w:tc>
      </w:tr>
      <w:tr w:rsidR="00206019" w:rsidRPr="00C70209" w14:paraId="6E1C5AAA" w14:textId="77777777" w:rsidTr="005407AD">
        <w:trPr>
          <w:cantSplit/>
        </w:trPr>
        <w:tc>
          <w:tcPr>
            <w:tcW w:w="389" w:type="pct"/>
            <w:vMerge/>
          </w:tcPr>
          <w:p w14:paraId="75F8D655" w14:textId="77777777" w:rsidR="00206019" w:rsidRPr="00C70209" w:rsidRDefault="00206019" w:rsidP="005407AD">
            <w:pPr>
              <w:pStyle w:val="Tabletext-evidencematrix"/>
            </w:pPr>
          </w:p>
        </w:tc>
        <w:tc>
          <w:tcPr>
            <w:tcW w:w="492" w:type="pct"/>
            <w:vMerge/>
          </w:tcPr>
          <w:p w14:paraId="66436174" w14:textId="77777777" w:rsidR="00206019" w:rsidRPr="00C70209" w:rsidRDefault="00206019" w:rsidP="005407AD">
            <w:pPr>
              <w:pStyle w:val="Tabletext-evidencematrix"/>
            </w:pPr>
          </w:p>
        </w:tc>
        <w:tc>
          <w:tcPr>
            <w:tcW w:w="490" w:type="pct"/>
            <w:vMerge/>
          </w:tcPr>
          <w:p w14:paraId="41FE929B"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5E4B1AA0" w14:textId="77777777" w:rsidR="00206019" w:rsidRPr="00C70209" w:rsidRDefault="00206019" w:rsidP="005407AD">
            <w:pPr>
              <w:pStyle w:val="Tabletext-evidencematrix"/>
            </w:pPr>
          </w:p>
        </w:tc>
        <w:tc>
          <w:tcPr>
            <w:tcW w:w="491" w:type="pct"/>
            <w:vMerge/>
          </w:tcPr>
          <w:p w14:paraId="02494F8F" w14:textId="77777777" w:rsidR="00206019" w:rsidRPr="00C70209" w:rsidRDefault="00206019" w:rsidP="005407AD">
            <w:pPr>
              <w:pStyle w:val="Tabletext-evidencematrix"/>
            </w:pPr>
          </w:p>
        </w:tc>
        <w:tc>
          <w:tcPr>
            <w:tcW w:w="486" w:type="pct"/>
            <w:tcBorders>
              <w:top w:val="nil"/>
            </w:tcBorders>
          </w:tcPr>
          <w:p w14:paraId="517DD5D9" w14:textId="476E835E" w:rsidR="00206019" w:rsidRPr="00C70209" w:rsidRDefault="00206019" w:rsidP="005407AD">
            <w:pPr>
              <w:pStyle w:val="Tabletext-evidencematrix"/>
            </w:pPr>
            <w:r w:rsidRPr="00C70209">
              <w:t>Total intraoperative transfusion requirements (mL/kg)</w:t>
            </w:r>
          </w:p>
          <w:p w14:paraId="6381C8D0" w14:textId="77777777" w:rsidR="00206019" w:rsidRPr="00C70209" w:rsidRDefault="00206019" w:rsidP="005407AD">
            <w:pPr>
              <w:pStyle w:val="Tabletext-subanalysis"/>
            </w:pPr>
            <w:r w:rsidRPr="00C70209">
              <w:t>*excluding FFP in the pump prime</w:t>
            </w:r>
          </w:p>
        </w:tc>
        <w:tc>
          <w:tcPr>
            <w:tcW w:w="524" w:type="pct"/>
            <w:gridSpan w:val="3"/>
          </w:tcPr>
          <w:p w14:paraId="0501C263" w14:textId="77777777" w:rsidR="00206019" w:rsidRPr="00C70209" w:rsidRDefault="00206019" w:rsidP="005407AD">
            <w:pPr>
              <w:pStyle w:val="Tabletext-evidencematrix"/>
            </w:pPr>
            <w:r w:rsidRPr="00C70209">
              <w:t>64 (52.5, 86.3)</w:t>
            </w:r>
          </w:p>
        </w:tc>
        <w:tc>
          <w:tcPr>
            <w:tcW w:w="520" w:type="pct"/>
          </w:tcPr>
          <w:p w14:paraId="2F8AF5E1" w14:textId="77777777" w:rsidR="00206019" w:rsidRPr="00C70209" w:rsidRDefault="00206019" w:rsidP="005407AD">
            <w:pPr>
              <w:pStyle w:val="Tabletext-evidencematrix"/>
            </w:pPr>
            <w:r w:rsidRPr="00C70209">
              <w:t>61.7 (47.4, 83.6)</w:t>
            </w:r>
          </w:p>
        </w:tc>
        <w:tc>
          <w:tcPr>
            <w:tcW w:w="523" w:type="pct"/>
          </w:tcPr>
          <w:p w14:paraId="01078F23" w14:textId="77777777" w:rsidR="00206019" w:rsidRPr="00C70209" w:rsidRDefault="00206019" w:rsidP="005407AD">
            <w:pPr>
              <w:pStyle w:val="Tabletext-evidencematrix"/>
            </w:pPr>
            <w:r w:rsidRPr="00C70209">
              <w:t>NR</w:t>
            </w:r>
          </w:p>
        </w:tc>
        <w:tc>
          <w:tcPr>
            <w:tcW w:w="595" w:type="pct"/>
            <w:shd w:val="clear" w:color="auto" w:fill="auto"/>
          </w:tcPr>
          <w:p w14:paraId="1A0ACF64" w14:textId="75B28ACE" w:rsidR="00206019" w:rsidRPr="00C70209" w:rsidRDefault="00206019" w:rsidP="005407AD">
            <w:pPr>
              <w:pStyle w:val="Tabletext-evidencematrix"/>
              <w:rPr>
                <w:i/>
              </w:rPr>
            </w:pPr>
            <w:r w:rsidRPr="00C70209">
              <w:rPr>
                <w:i/>
              </w:rPr>
              <w:t>No significant difference</w:t>
            </w:r>
          </w:p>
          <w:p w14:paraId="2BC2E01C" w14:textId="487A123F" w:rsidR="00206019" w:rsidRPr="00C70209" w:rsidRDefault="001A475D" w:rsidP="005407AD">
            <w:pPr>
              <w:pStyle w:val="Tabletext-evidencematrix"/>
              <w:rPr>
                <w:i/>
              </w:rPr>
            </w:pPr>
            <w:r w:rsidRPr="001A475D">
              <w:rPr>
                <w:i/>
              </w:rPr>
              <w:t>P = </w:t>
            </w:r>
            <w:r w:rsidR="00206019" w:rsidRPr="00C70209">
              <w:t>0.497</w:t>
            </w:r>
          </w:p>
        </w:tc>
      </w:tr>
      <w:tr w:rsidR="00206019" w:rsidRPr="00C70209" w14:paraId="061B3B4E" w14:textId="77777777" w:rsidTr="005407AD">
        <w:trPr>
          <w:cantSplit/>
        </w:trPr>
        <w:tc>
          <w:tcPr>
            <w:tcW w:w="389" w:type="pct"/>
            <w:vMerge/>
          </w:tcPr>
          <w:p w14:paraId="50CF0EB3" w14:textId="77777777" w:rsidR="00206019" w:rsidRPr="00C70209" w:rsidRDefault="00206019" w:rsidP="005407AD">
            <w:pPr>
              <w:pStyle w:val="Tabletext-evidencematrix"/>
            </w:pPr>
          </w:p>
        </w:tc>
        <w:tc>
          <w:tcPr>
            <w:tcW w:w="492" w:type="pct"/>
            <w:vMerge/>
          </w:tcPr>
          <w:p w14:paraId="3273D0A8" w14:textId="77777777" w:rsidR="00206019" w:rsidRPr="00C70209" w:rsidRDefault="00206019" w:rsidP="005407AD">
            <w:pPr>
              <w:pStyle w:val="Tabletext-evidencematrix"/>
            </w:pPr>
          </w:p>
        </w:tc>
        <w:tc>
          <w:tcPr>
            <w:tcW w:w="490" w:type="pct"/>
            <w:vMerge/>
          </w:tcPr>
          <w:p w14:paraId="20187887"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65D48F0F" w14:textId="77777777" w:rsidR="00206019" w:rsidRPr="00C70209" w:rsidRDefault="00206019" w:rsidP="005407AD">
            <w:pPr>
              <w:pStyle w:val="Tabletext-evidencematrix"/>
            </w:pPr>
          </w:p>
        </w:tc>
        <w:tc>
          <w:tcPr>
            <w:tcW w:w="491" w:type="pct"/>
            <w:vMerge/>
          </w:tcPr>
          <w:p w14:paraId="26811F3F" w14:textId="77777777" w:rsidR="00206019" w:rsidRPr="00C70209" w:rsidRDefault="00206019" w:rsidP="005407AD">
            <w:pPr>
              <w:pStyle w:val="Tabletext-evidencematrix"/>
            </w:pPr>
          </w:p>
        </w:tc>
        <w:tc>
          <w:tcPr>
            <w:tcW w:w="486" w:type="pct"/>
          </w:tcPr>
          <w:p w14:paraId="429883D6" w14:textId="63BD4185" w:rsidR="00206019" w:rsidRPr="00C70209" w:rsidRDefault="00206019" w:rsidP="005407AD">
            <w:pPr>
              <w:pStyle w:val="Tabletext-subanalysis"/>
              <w:jc w:val="right"/>
            </w:pPr>
            <w:r w:rsidRPr="00C70209">
              <w:t>RBC in pump priming (mL)</w:t>
            </w:r>
          </w:p>
        </w:tc>
        <w:tc>
          <w:tcPr>
            <w:tcW w:w="524" w:type="pct"/>
            <w:gridSpan w:val="3"/>
          </w:tcPr>
          <w:p w14:paraId="70067B50" w14:textId="77777777" w:rsidR="00206019" w:rsidRPr="00C70209" w:rsidRDefault="00206019" w:rsidP="005407AD">
            <w:pPr>
              <w:pStyle w:val="Tabletext-subanalysis"/>
            </w:pPr>
            <w:r w:rsidRPr="00C70209">
              <w:t>125 (125, 125)</w:t>
            </w:r>
          </w:p>
        </w:tc>
        <w:tc>
          <w:tcPr>
            <w:tcW w:w="520" w:type="pct"/>
          </w:tcPr>
          <w:p w14:paraId="43B58C58" w14:textId="77777777" w:rsidR="00206019" w:rsidRPr="00C70209" w:rsidRDefault="00206019" w:rsidP="005407AD">
            <w:pPr>
              <w:pStyle w:val="Tabletext-subanalysis"/>
            </w:pPr>
            <w:r w:rsidRPr="00C70209">
              <w:t>125 (125, 125)</w:t>
            </w:r>
          </w:p>
        </w:tc>
        <w:tc>
          <w:tcPr>
            <w:tcW w:w="523" w:type="pct"/>
          </w:tcPr>
          <w:p w14:paraId="26D5F58B" w14:textId="77777777" w:rsidR="00206019" w:rsidRPr="00C70209" w:rsidRDefault="00206019" w:rsidP="005407AD">
            <w:pPr>
              <w:pStyle w:val="Tabletext-subanalysis"/>
            </w:pPr>
            <w:r w:rsidRPr="00C70209">
              <w:t>NR</w:t>
            </w:r>
          </w:p>
        </w:tc>
        <w:tc>
          <w:tcPr>
            <w:tcW w:w="595" w:type="pct"/>
          </w:tcPr>
          <w:p w14:paraId="7939ACB6" w14:textId="5D8402FC" w:rsidR="00206019" w:rsidRPr="00C70209" w:rsidRDefault="00206019" w:rsidP="005407AD">
            <w:pPr>
              <w:pStyle w:val="Tabletext-subanalysis"/>
              <w:rPr>
                <w:i/>
              </w:rPr>
            </w:pPr>
            <w:r w:rsidRPr="00C70209">
              <w:rPr>
                <w:i/>
              </w:rPr>
              <w:t>No significant difference</w:t>
            </w:r>
          </w:p>
          <w:p w14:paraId="34A3AC71" w14:textId="33EFF14F" w:rsidR="00206019" w:rsidRPr="00C70209" w:rsidRDefault="001A475D" w:rsidP="005407AD">
            <w:pPr>
              <w:pStyle w:val="Tabletext-subanalysis"/>
              <w:rPr>
                <w:i/>
              </w:rPr>
            </w:pPr>
            <w:r w:rsidRPr="001A475D">
              <w:rPr>
                <w:i/>
              </w:rPr>
              <w:t>P = </w:t>
            </w:r>
            <w:r w:rsidR="00206019" w:rsidRPr="00C70209">
              <w:t>1.000</w:t>
            </w:r>
          </w:p>
        </w:tc>
      </w:tr>
      <w:tr w:rsidR="00206019" w:rsidRPr="00C70209" w14:paraId="44083338" w14:textId="77777777" w:rsidTr="005407AD">
        <w:trPr>
          <w:cantSplit/>
        </w:trPr>
        <w:tc>
          <w:tcPr>
            <w:tcW w:w="389" w:type="pct"/>
            <w:vMerge/>
          </w:tcPr>
          <w:p w14:paraId="5DBEC10D" w14:textId="77777777" w:rsidR="00206019" w:rsidRPr="00C70209" w:rsidRDefault="00206019" w:rsidP="005407AD">
            <w:pPr>
              <w:pStyle w:val="Tabletext-evidencematrix"/>
            </w:pPr>
          </w:p>
        </w:tc>
        <w:tc>
          <w:tcPr>
            <w:tcW w:w="492" w:type="pct"/>
            <w:vMerge/>
          </w:tcPr>
          <w:p w14:paraId="7A0105E2" w14:textId="77777777" w:rsidR="00206019" w:rsidRPr="00C70209" w:rsidRDefault="00206019" w:rsidP="005407AD">
            <w:pPr>
              <w:pStyle w:val="Tabletext-evidencematrix"/>
            </w:pPr>
          </w:p>
        </w:tc>
        <w:tc>
          <w:tcPr>
            <w:tcW w:w="490" w:type="pct"/>
            <w:vMerge/>
          </w:tcPr>
          <w:p w14:paraId="144B9A1A" w14:textId="77777777" w:rsidR="00206019" w:rsidRPr="00C70209" w:rsidRDefault="00206019" w:rsidP="005407AD">
            <w:pPr>
              <w:pStyle w:val="Tabletext-evidencematrix"/>
            </w:pPr>
          </w:p>
        </w:tc>
        <w:tc>
          <w:tcPr>
            <w:tcW w:w="490" w:type="pct"/>
            <w:vMerge/>
          </w:tcPr>
          <w:p w14:paraId="3363999C" w14:textId="77777777" w:rsidR="00206019" w:rsidRPr="00C70209" w:rsidRDefault="00206019" w:rsidP="005407AD">
            <w:pPr>
              <w:pStyle w:val="Tabletext-evidencematrix"/>
            </w:pPr>
          </w:p>
        </w:tc>
        <w:tc>
          <w:tcPr>
            <w:tcW w:w="491" w:type="pct"/>
            <w:vMerge/>
          </w:tcPr>
          <w:p w14:paraId="0F08B810" w14:textId="77777777" w:rsidR="00206019" w:rsidRPr="00C70209" w:rsidRDefault="00206019" w:rsidP="005407AD">
            <w:pPr>
              <w:pStyle w:val="Tabletext-evidencematrix"/>
            </w:pPr>
          </w:p>
        </w:tc>
        <w:tc>
          <w:tcPr>
            <w:tcW w:w="486" w:type="pct"/>
          </w:tcPr>
          <w:p w14:paraId="5C89EEBD" w14:textId="5BC4BB41" w:rsidR="00206019" w:rsidRPr="00C70209" w:rsidRDefault="00227344" w:rsidP="005407AD">
            <w:pPr>
              <w:pStyle w:val="Tabletext-subanalysis"/>
              <w:jc w:val="right"/>
            </w:pPr>
            <w:r w:rsidRPr="00C70209">
              <w:t xml:space="preserve">additional </w:t>
            </w:r>
            <w:r w:rsidR="00206019" w:rsidRPr="00C70209">
              <w:t>RBC into CPB circuit (mL)</w:t>
            </w:r>
          </w:p>
        </w:tc>
        <w:tc>
          <w:tcPr>
            <w:tcW w:w="524" w:type="pct"/>
            <w:gridSpan w:val="3"/>
          </w:tcPr>
          <w:p w14:paraId="3298B9F4" w14:textId="77777777" w:rsidR="00206019" w:rsidRPr="00C70209" w:rsidRDefault="00206019" w:rsidP="005407AD">
            <w:pPr>
              <w:pStyle w:val="Tabletext-subanalysis"/>
            </w:pPr>
            <w:r w:rsidRPr="00C70209">
              <w:t>125 (125, 250)</w:t>
            </w:r>
          </w:p>
        </w:tc>
        <w:tc>
          <w:tcPr>
            <w:tcW w:w="520" w:type="pct"/>
          </w:tcPr>
          <w:p w14:paraId="282291B2" w14:textId="77777777" w:rsidR="00206019" w:rsidRPr="00C70209" w:rsidRDefault="00206019" w:rsidP="005407AD">
            <w:pPr>
              <w:pStyle w:val="Tabletext-subanalysis"/>
            </w:pPr>
            <w:r w:rsidRPr="00C70209">
              <w:t>125 (125, 125)</w:t>
            </w:r>
          </w:p>
        </w:tc>
        <w:tc>
          <w:tcPr>
            <w:tcW w:w="523" w:type="pct"/>
          </w:tcPr>
          <w:p w14:paraId="513C1B27" w14:textId="77777777" w:rsidR="00206019" w:rsidRPr="00C70209" w:rsidRDefault="00206019" w:rsidP="005407AD">
            <w:pPr>
              <w:pStyle w:val="Tabletext-subanalysis"/>
            </w:pPr>
            <w:r w:rsidRPr="00C70209">
              <w:t>NR</w:t>
            </w:r>
          </w:p>
        </w:tc>
        <w:tc>
          <w:tcPr>
            <w:tcW w:w="595" w:type="pct"/>
            <w:shd w:val="clear" w:color="auto" w:fill="D9D9D9" w:themeFill="background1" w:themeFillShade="D9"/>
          </w:tcPr>
          <w:p w14:paraId="09EA7792" w14:textId="77777777" w:rsidR="00206019" w:rsidRPr="00C70209" w:rsidRDefault="00206019" w:rsidP="005407AD">
            <w:pPr>
              <w:pStyle w:val="Tabletext-subanalysis"/>
              <w:rPr>
                <w:i/>
              </w:rPr>
            </w:pPr>
            <w:r w:rsidRPr="00C70209">
              <w:rPr>
                <w:i/>
              </w:rPr>
              <w:t>Favours no FFP</w:t>
            </w:r>
          </w:p>
          <w:p w14:paraId="02F9CBB3" w14:textId="5482B73B" w:rsidR="00206019" w:rsidRPr="00C70209" w:rsidRDefault="001A475D" w:rsidP="005407AD">
            <w:pPr>
              <w:pStyle w:val="Tabletext-subanalysis"/>
            </w:pPr>
            <w:r w:rsidRPr="001A475D">
              <w:rPr>
                <w:i/>
              </w:rPr>
              <w:t>P = </w:t>
            </w:r>
            <w:r w:rsidR="00206019" w:rsidRPr="00C70209">
              <w:t>0.002</w:t>
            </w:r>
          </w:p>
        </w:tc>
      </w:tr>
      <w:tr w:rsidR="00206019" w:rsidRPr="00C70209" w14:paraId="4E5FE7F5" w14:textId="77777777" w:rsidTr="005407AD">
        <w:trPr>
          <w:cantSplit/>
        </w:trPr>
        <w:tc>
          <w:tcPr>
            <w:tcW w:w="389" w:type="pct"/>
            <w:vMerge/>
          </w:tcPr>
          <w:p w14:paraId="09A1D719" w14:textId="77777777" w:rsidR="00206019" w:rsidRPr="00C70209" w:rsidRDefault="00206019" w:rsidP="005407AD">
            <w:pPr>
              <w:pStyle w:val="Tabletext-evidencematrix"/>
            </w:pPr>
          </w:p>
        </w:tc>
        <w:tc>
          <w:tcPr>
            <w:tcW w:w="492" w:type="pct"/>
            <w:vMerge/>
          </w:tcPr>
          <w:p w14:paraId="20C585D8" w14:textId="77777777" w:rsidR="00206019" w:rsidRPr="00C70209" w:rsidRDefault="00206019" w:rsidP="005407AD">
            <w:pPr>
              <w:pStyle w:val="Tabletext-evidencematrix"/>
            </w:pPr>
          </w:p>
        </w:tc>
        <w:tc>
          <w:tcPr>
            <w:tcW w:w="490" w:type="pct"/>
            <w:vMerge/>
          </w:tcPr>
          <w:p w14:paraId="54AC65F1"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74CFAA69" w14:textId="77777777" w:rsidR="00206019" w:rsidRPr="00C70209" w:rsidRDefault="00206019" w:rsidP="005407AD">
            <w:pPr>
              <w:pStyle w:val="Tabletext-evidencematrix"/>
            </w:pPr>
          </w:p>
        </w:tc>
        <w:tc>
          <w:tcPr>
            <w:tcW w:w="491" w:type="pct"/>
            <w:vMerge/>
          </w:tcPr>
          <w:p w14:paraId="5DC97282" w14:textId="77777777" w:rsidR="00206019" w:rsidRPr="00C70209" w:rsidRDefault="00206019" w:rsidP="005407AD">
            <w:pPr>
              <w:pStyle w:val="Tabletext-evidencematrix"/>
            </w:pPr>
          </w:p>
        </w:tc>
        <w:tc>
          <w:tcPr>
            <w:tcW w:w="486" w:type="pct"/>
          </w:tcPr>
          <w:p w14:paraId="143AC284" w14:textId="25508841" w:rsidR="00206019" w:rsidRPr="00C70209" w:rsidRDefault="00206019" w:rsidP="005407AD">
            <w:pPr>
              <w:pStyle w:val="Tabletext-subanalysis"/>
              <w:jc w:val="right"/>
            </w:pPr>
            <w:r w:rsidRPr="00C70209">
              <w:t>RBC after heparin reversal (mL)</w:t>
            </w:r>
          </w:p>
        </w:tc>
        <w:tc>
          <w:tcPr>
            <w:tcW w:w="524" w:type="pct"/>
            <w:gridSpan w:val="3"/>
          </w:tcPr>
          <w:p w14:paraId="2D44FAE6" w14:textId="77777777" w:rsidR="00206019" w:rsidRPr="00C70209" w:rsidRDefault="00206019" w:rsidP="005407AD">
            <w:pPr>
              <w:pStyle w:val="Tabletext-subanalysis"/>
            </w:pPr>
            <w:r w:rsidRPr="00C70209">
              <w:t>40 (0, 70)</w:t>
            </w:r>
          </w:p>
        </w:tc>
        <w:tc>
          <w:tcPr>
            <w:tcW w:w="520" w:type="pct"/>
          </w:tcPr>
          <w:p w14:paraId="4A5A2531" w14:textId="77777777" w:rsidR="00206019" w:rsidRPr="00C70209" w:rsidRDefault="00206019" w:rsidP="005407AD">
            <w:pPr>
              <w:pStyle w:val="Tabletext-subanalysis"/>
            </w:pPr>
            <w:r w:rsidRPr="00C70209">
              <w:t>2.5 (0, 37.5)</w:t>
            </w:r>
          </w:p>
        </w:tc>
        <w:tc>
          <w:tcPr>
            <w:tcW w:w="523" w:type="pct"/>
          </w:tcPr>
          <w:p w14:paraId="7F51A842" w14:textId="77777777" w:rsidR="00206019" w:rsidRPr="00C70209" w:rsidRDefault="00206019" w:rsidP="005407AD">
            <w:pPr>
              <w:pStyle w:val="Tabletext-subanalysis"/>
            </w:pPr>
            <w:r w:rsidRPr="00C70209">
              <w:t>NR</w:t>
            </w:r>
          </w:p>
        </w:tc>
        <w:tc>
          <w:tcPr>
            <w:tcW w:w="595" w:type="pct"/>
            <w:shd w:val="clear" w:color="auto" w:fill="D9D9D9" w:themeFill="background1" w:themeFillShade="D9"/>
          </w:tcPr>
          <w:p w14:paraId="7AB0D58C" w14:textId="77777777" w:rsidR="00206019" w:rsidRPr="00C70209" w:rsidRDefault="00206019" w:rsidP="005407AD">
            <w:pPr>
              <w:pStyle w:val="Tabletext-subanalysis"/>
              <w:rPr>
                <w:i/>
              </w:rPr>
            </w:pPr>
            <w:r w:rsidRPr="00C70209">
              <w:rPr>
                <w:i/>
              </w:rPr>
              <w:t>Favours no FPP</w:t>
            </w:r>
          </w:p>
          <w:p w14:paraId="6CFD5983" w14:textId="1228C681" w:rsidR="00206019" w:rsidRPr="00C70209" w:rsidRDefault="001A475D" w:rsidP="005407AD">
            <w:pPr>
              <w:pStyle w:val="Tabletext-subanalysis"/>
            </w:pPr>
            <w:r w:rsidRPr="001A475D">
              <w:rPr>
                <w:i/>
              </w:rPr>
              <w:t>P = </w:t>
            </w:r>
            <w:r w:rsidR="00206019" w:rsidRPr="00C70209">
              <w:t>0.047</w:t>
            </w:r>
          </w:p>
        </w:tc>
      </w:tr>
      <w:tr w:rsidR="00206019" w:rsidRPr="00C70209" w14:paraId="19252B05" w14:textId="77777777" w:rsidTr="005407AD">
        <w:trPr>
          <w:cantSplit/>
        </w:trPr>
        <w:tc>
          <w:tcPr>
            <w:tcW w:w="389" w:type="pct"/>
            <w:vMerge/>
          </w:tcPr>
          <w:p w14:paraId="50527519" w14:textId="77777777" w:rsidR="00206019" w:rsidRPr="00C70209" w:rsidRDefault="00206019" w:rsidP="005407AD">
            <w:pPr>
              <w:pStyle w:val="Tabletext-evidencematrix"/>
            </w:pPr>
          </w:p>
        </w:tc>
        <w:tc>
          <w:tcPr>
            <w:tcW w:w="492" w:type="pct"/>
            <w:vMerge/>
          </w:tcPr>
          <w:p w14:paraId="06632AC9" w14:textId="77777777" w:rsidR="00206019" w:rsidRPr="00C70209" w:rsidRDefault="00206019" w:rsidP="005407AD">
            <w:pPr>
              <w:pStyle w:val="Tabletext-evidencematrix"/>
            </w:pPr>
          </w:p>
        </w:tc>
        <w:tc>
          <w:tcPr>
            <w:tcW w:w="490" w:type="pct"/>
            <w:vMerge/>
          </w:tcPr>
          <w:p w14:paraId="256D074F"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62BE3491" w14:textId="77777777" w:rsidR="00206019" w:rsidRPr="00C70209" w:rsidRDefault="00206019" w:rsidP="005407AD">
            <w:pPr>
              <w:pStyle w:val="Tabletext-evidencematrix"/>
            </w:pPr>
          </w:p>
        </w:tc>
        <w:tc>
          <w:tcPr>
            <w:tcW w:w="491" w:type="pct"/>
            <w:vMerge/>
          </w:tcPr>
          <w:p w14:paraId="35F39AD5" w14:textId="77777777" w:rsidR="00206019" w:rsidRPr="00C70209" w:rsidRDefault="00206019" w:rsidP="005407AD">
            <w:pPr>
              <w:pStyle w:val="Tabletext-evidencematrix"/>
            </w:pPr>
          </w:p>
        </w:tc>
        <w:tc>
          <w:tcPr>
            <w:tcW w:w="486" w:type="pct"/>
          </w:tcPr>
          <w:p w14:paraId="5D87B664" w14:textId="77777777" w:rsidR="00206019" w:rsidRPr="00C70209" w:rsidRDefault="00206019" w:rsidP="005407AD">
            <w:pPr>
              <w:pStyle w:val="Tabletext-subanalysis"/>
              <w:jc w:val="right"/>
            </w:pPr>
            <w:r w:rsidRPr="00C70209">
              <w:t>FFP after heparin reversal (mL)</w:t>
            </w:r>
          </w:p>
        </w:tc>
        <w:tc>
          <w:tcPr>
            <w:tcW w:w="524" w:type="pct"/>
            <w:gridSpan w:val="3"/>
          </w:tcPr>
          <w:p w14:paraId="3A6D1270" w14:textId="77777777" w:rsidR="00206019" w:rsidRPr="00C70209" w:rsidRDefault="00206019" w:rsidP="005407AD">
            <w:pPr>
              <w:pStyle w:val="Tabletext-subanalysis"/>
            </w:pPr>
            <w:r w:rsidRPr="00C70209">
              <w:t>0 (0, 0)</w:t>
            </w:r>
          </w:p>
        </w:tc>
        <w:tc>
          <w:tcPr>
            <w:tcW w:w="520" w:type="pct"/>
          </w:tcPr>
          <w:p w14:paraId="0569330D" w14:textId="77777777" w:rsidR="00206019" w:rsidRPr="00C70209" w:rsidRDefault="00206019" w:rsidP="005407AD">
            <w:pPr>
              <w:pStyle w:val="Tabletext-subanalysis"/>
            </w:pPr>
            <w:r w:rsidRPr="00C70209">
              <w:t>0 (0, 43.1)</w:t>
            </w:r>
          </w:p>
        </w:tc>
        <w:tc>
          <w:tcPr>
            <w:tcW w:w="523" w:type="pct"/>
          </w:tcPr>
          <w:p w14:paraId="2FD81D77" w14:textId="77777777" w:rsidR="00206019" w:rsidRPr="00C70209" w:rsidRDefault="00206019" w:rsidP="005407AD">
            <w:pPr>
              <w:pStyle w:val="Tabletext-subanalysis"/>
            </w:pPr>
            <w:r w:rsidRPr="00C70209">
              <w:t>NR</w:t>
            </w:r>
          </w:p>
        </w:tc>
        <w:tc>
          <w:tcPr>
            <w:tcW w:w="595" w:type="pct"/>
            <w:shd w:val="clear" w:color="auto" w:fill="D9D9D9" w:themeFill="background1" w:themeFillShade="D9"/>
          </w:tcPr>
          <w:p w14:paraId="10EF2A5C" w14:textId="77777777" w:rsidR="00206019" w:rsidRPr="00C70209" w:rsidRDefault="00206019" w:rsidP="005407AD">
            <w:pPr>
              <w:pStyle w:val="Tabletext-subanalysis"/>
              <w:rPr>
                <w:i/>
              </w:rPr>
            </w:pPr>
            <w:r w:rsidRPr="00C70209">
              <w:rPr>
                <w:i/>
              </w:rPr>
              <w:t>Favours FFP</w:t>
            </w:r>
          </w:p>
          <w:p w14:paraId="4238D3E1" w14:textId="507F7259" w:rsidR="00206019" w:rsidRPr="00C70209" w:rsidRDefault="001A475D" w:rsidP="005407AD">
            <w:pPr>
              <w:pStyle w:val="Tabletext-subanalysis"/>
            </w:pPr>
            <w:r w:rsidRPr="001A475D">
              <w:rPr>
                <w:i/>
              </w:rPr>
              <w:t>P = </w:t>
            </w:r>
            <w:r w:rsidR="00206019" w:rsidRPr="00C70209">
              <w:t>0.042</w:t>
            </w:r>
          </w:p>
        </w:tc>
      </w:tr>
      <w:tr w:rsidR="00206019" w:rsidRPr="00C70209" w14:paraId="41BA3C99" w14:textId="77777777" w:rsidTr="005407AD">
        <w:trPr>
          <w:cantSplit/>
        </w:trPr>
        <w:tc>
          <w:tcPr>
            <w:tcW w:w="389" w:type="pct"/>
            <w:vMerge/>
          </w:tcPr>
          <w:p w14:paraId="41F00ED8" w14:textId="77777777" w:rsidR="00206019" w:rsidRPr="00C70209" w:rsidRDefault="00206019" w:rsidP="005407AD">
            <w:pPr>
              <w:pStyle w:val="Tabletext-evidencematrix"/>
            </w:pPr>
          </w:p>
        </w:tc>
        <w:tc>
          <w:tcPr>
            <w:tcW w:w="492" w:type="pct"/>
            <w:vMerge/>
          </w:tcPr>
          <w:p w14:paraId="31765EDE" w14:textId="77777777" w:rsidR="00206019" w:rsidRPr="00C70209" w:rsidRDefault="00206019" w:rsidP="005407AD">
            <w:pPr>
              <w:pStyle w:val="Tabletext-evidencematrix"/>
            </w:pPr>
          </w:p>
        </w:tc>
        <w:tc>
          <w:tcPr>
            <w:tcW w:w="490" w:type="pct"/>
            <w:vMerge/>
          </w:tcPr>
          <w:p w14:paraId="252241CB"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2E42C5BD" w14:textId="77777777" w:rsidR="00206019" w:rsidRPr="00C70209" w:rsidRDefault="00206019" w:rsidP="005407AD">
            <w:pPr>
              <w:pStyle w:val="Tabletext-evidencematrix"/>
            </w:pPr>
          </w:p>
        </w:tc>
        <w:tc>
          <w:tcPr>
            <w:tcW w:w="491" w:type="pct"/>
            <w:vMerge/>
          </w:tcPr>
          <w:p w14:paraId="52A8B7F4" w14:textId="77777777" w:rsidR="00206019" w:rsidRPr="00C70209" w:rsidRDefault="00206019" w:rsidP="005407AD">
            <w:pPr>
              <w:pStyle w:val="Tabletext-evidencematrix"/>
            </w:pPr>
          </w:p>
        </w:tc>
        <w:tc>
          <w:tcPr>
            <w:tcW w:w="486" w:type="pct"/>
          </w:tcPr>
          <w:p w14:paraId="2DA5F2BE" w14:textId="77777777" w:rsidR="00206019" w:rsidRPr="00C70209" w:rsidRDefault="00206019" w:rsidP="005407AD">
            <w:pPr>
              <w:pStyle w:val="Tabletext-subanalysis"/>
              <w:jc w:val="right"/>
            </w:pPr>
            <w:r w:rsidRPr="00C70209">
              <w:t>Platelets after heparin reversal (mL)</w:t>
            </w:r>
          </w:p>
        </w:tc>
        <w:tc>
          <w:tcPr>
            <w:tcW w:w="524" w:type="pct"/>
            <w:gridSpan w:val="3"/>
          </w:tcPr>
          <w:p w14:paraId="525E3A77" w14:textId="77777777" w:rsidR="00206019" w:rsidRPr="00C70209" w:rsidRDefault="00206019" w:rsidP="005407AD">
            <w:pPr>
              <w:pStyle w:val="Tabletext-subanalysis"/>
            </w:pPr>
            <w:r w:rsidRPr="00C70209">
              <w:t>0 (0, 0)</w:t>
            </w:r>
          </w:p>
        </w:tc>
        <w:tc>
          <w:tcPr>
            <w:tcW w:w="520" w:type="pct"/>
          </w:tcPr>
          <w:p w14:paraId="03F5C019" w14:textId="77777777" w:rsidR="00206019" w:rsidRPr="00C70209" w:rsidRDefault="00206019" w:rsidP="005407AD">
            <w:pPr>
              <w:pStyle w:val="Tabletext-subanalysis"/>
            </w:pPr>
            <w:r w:rsidRPr="00C70209">
              <w:t>0 (0, 0)</w:t>
            </w:r>
          </w:p>
        </w:tc>
        <w:tc>
          <w:tcPr>
            <w:tcW w:w="523" w:type="pct"/>
          </w:tcPr>
          <w:p w14:paraId="05D742E5" w14:textId="77777777" w:rsidR="00206019" w:rsidRPr="00C70209" w:rsidRDefault="00206019" w:rsidP="005407AD">
            <w:pPr>
              <w:pStyle w:val="Tabletext-subanalysis"/>
            </w:pPr>
            <w:r w:rsidRPr="00C70209">
              <w:t>NR</w:t>
            </w:r>
          </w:p>
        </w:tc>
        <w:tc>
          <w:tcPr>
            <w:tcW w:w="595" w:type="pct"/>
          </w:tcPr>
          <w:p w14:paraId="2E2E0D6E" w14:textId="2C736B05" w:rsidR="00206019" w:rsidRPr="00C70209" w:rsidRDefault="00206019" w:rsidP="005407AD">
            <w:pPr>
              <w:pStyle w:val="Tabletext-subanalysis"/>
              <w:rPr>
                <w:i/>
              </w:rPr>
            </w:pPr>
            <w:r w:rsidRPr="00C70209">
              <w:rPr>
                <w:i/>
              </w:rPr>
              <w:t>No significant difference</w:t>
            </w:r>
          </w:p>
          <w:p w14:paraId="37C5FE51" w14:textId="33B45055" w:rsidR="00206019" w:rsidRPr="00C70209" w:rsidRDefault="001A475D" w:rsidP="005407AD">
            <w:pPr>
              <w:pStyle w:val="Tabletext-subanalysis"/>
            </w:pPr>
            <w:r w:rsidRPr="001A475D">
              <w:rPr>
                <w:i/>
              </w:rPr>
              <w:t>P = </w:t>
            </w:r>
            <w:r w:rsidR="00206019" w:rsidRPr="00C70209">
              <w:t>0.342</w:t>
            </w:r>
          </w:p>
        </w:tc>
      </w:tr>
      <w:tr w:rsidR="00206019" w:rsidRPr="00C70209" w14:paraId="7D594668" w14:textId="77777777" w:rsidTr="005407AD">
        <w:trPr>
          <w:cantSplit/>
        </w:trPr>
        <w:tc>
          <w:tcPr>
            <w:tcW w:w="389" w:type="pct"/>
            <w:vMerge/>
          </w:tcPr>
          <w:p w14:paraId="20B384E3" w14:textId="77777777" w:rsidR="00206019" w:rsidRPr="00C70209" w:rsidRDefault="00206019" w:rsidP="005407AD">
            <w:pPr>
              <w:pStyle w:val="Tabletext-evidencematrix"/>
            </w:pPr>
          </w:p>
        </w:tc>
        <w:tc>
          <w:tcPr>
            <w:tcW w:w="492" w:type="pct"/>
            <w:vMerge/>
          </w:tcPr>
          <w:p w14:paraId="21FDC0FF" w14:textId="77777777" w:rsidR="00206019" w:rsidRPr="00C70209" w:rsidRDefault="00206019" w:rsidP="005407AD">
            <w:pPr>
              <w:pStyle w:val="Tabletext-evidencematrix"/>
            </w:pPr>
          </w:p>
        </w:tc>
        <w:tc>
          <w:tcPr>
            <w:tcW w:w="490" w:type="pct"/>
            <w:vMerge/>
          </w:tcPr>
          <w:p w14:paraId="1EE1C9E2"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570AB55F" w14:textId="77777777" w:rsidR="00206019" w:rsidRPr="00C70209" w:rsidRDefault="00206019" w:rsidP="005407AD">
            <w:pPr>
              <w:pStyle w:val="Tabletext-evidencematrix"/>
            </w:pPr>
          </w:p>
        </w:tc>
        <w:tc>
          <w:tcPr>
            <w:tcW w:w="491" w:type="pct"/>
            <w:vMerge/>
          </w:tcPr>
          <w:p w14:paraId="50DCE849" w14:textId="77777777" w:rsidR="00206019" w:rsidRPr="00C70209" w:rsidRDefault="00206019" w:rsidP="005407AD">
            <w:pPr>
              <w:pStyle w:val="Tabletext-evidencematrix"/>
            </w:pPr>
          </w:p>
        </w:tc>
        <w:tc>
          <w:tcPr>
            <w:tcW w:w="486" w:type="pct"/>
          </w:tcPr>
          <w:p w14:paraId="45C80C24" w14:textId="3D1B1B29" w:rsidR="00206019" w:rsidRPr="00C70209" w:rsidRDefault="00206019" w:rsidP="005407AD">
            <w:pPr>
              <w:pStyle w:val="Tabletext-evidencematrix"/>
            </w:pPr>
            <w:r w:rsidRPr="00C70209">
              <w:t>Total transfusion requi</w:t>
            </w:r>
            <w:r w:rsidRPr="00C70209">
              <w:rPr>
                <w:rStyle w:val="Tabletext-evidencematrixChar"/>
              </w:rPr>
              <w:t>r</w:t>
            </w:r>
            <w:r w:rsidRPr="00C70209">
              <w:t xml:space="preserve">ements (mL) during 24 hours in the ICU </w:t>
            </w:r>
          </w:p>
        </w:tc>
        <w:tc>
          <w:tcPr>
            <w:tcW w:w="524" w:type="pct"/>
            <w:gridSpan w:val="3"/>
          </w:tcPr>
          <w:p w14:paraId="26868FD4" w14:textId="77777777" w:rsidR="00206019" w:rsidRPr="00C70209" w:rsidRDefault="00206019" w:rsidP="005407AD">
            <w:pPr>
              <w:pStyle w:val="Tabletext-evidencematrix"/>
            </w:pPr>
            <w:r w:rsidRPr="00C70209">
              <w:t>7.9 (0.4, 14.4)</w:t>
            </w:r>
          </w:p>
        </w:tc>
        <w:tc>
          <w:tcPr>
            <w:tcW w:w="520" w:type="pct"/>
          </w:tcPr>
          <w:p w14:paraId="13488E30" w14:textId="77777777" w:rsidR="00206019" w:rsidRPr="00C70209" w:rsidRDefault="00206019" w:rsidP="005407AD">
            <w:pPr>
              <w:pStyle w:val="Tabletext-evidencematrix"/>
            </w:pPr>
            <w:r w:rsidRPr="00C70209">
              <w:t>15.9 (4.6, 33.5)</w:t>
            </w:r>
          </w:p>
        </w:tc>
        <w:tc>
          <w:tcPr>
            <w:tcW w:w="523" w:type="pct"/>
          </w:tcPr>
          <w:p w14:paraId="61837691" w14:textId="77777777" w:rsidR="00206019" w:rsidRPr="00C70209" w:rsidRDefault="00206019" w:rsidP="005407AD">
            <w:pPr>
              <w:pStyle w:val="Tabletext-evidencematrix"/>
            </w:pPr>
            <w:r w:rsidRPr="00C70209">
              <w:t>NR</w:t>
            </w:r>
          </w:p>
        </w:tc>
        <w:tc>
          <w:tcPr>
            <w:tcW w:w="595" w:type="pct"/>
          </w:tcPr>
          <w:p w14:paraId="0B687C2F" w14:textId="62DD60C0" w:rsidR="00206019" w:rsidRPr="00C70209" w:rsidRDefault="00206019" w:rsidP="005407AD">
            <w:pPr>
              <w:pStyle w:val="Tabletext-evidencematrix"/>
              <w:rPr>
                <w:i/>
              </w:rPr>
            </w:pPr>
            <w:r w:rsidRPr="00C70209">
              <w:rPr>
                <w:i/>
              </w:rPr>
              <w:t>No significant difference</w:t>
            </w:r>
          </w:p>
          <w:p w14:paraId="4270D2F1" w14:textId="275D9263" w:rsidR="00206019" w:rsidRPr="00C70209" w:rsidRDefault="001A475D" w:rsidP="005407AD">
            <w:pPr>
              <w:pStyle w:val="Tabletext-evidencematrix"/>
              <w:rPr>
                <w:i/>
              </w:rPr>
            </w:pPr>
            <w:r w:rsidRPr="001A475D">
              <w:rPr>
                <w:i/>
              </w:rPr>
              <w:t>P = </w:t>
            </w:r>
            <w:r w:rsidR="00206019" w:rsidRPr="00C70209">
              <w:t>0.065</w:t>
            </w:r>
          </w:p>
        </w:tc>
      </w:tr>
      <w:tr w:rsidR="00206019" w:rsidRPr="00C70209" w14:paraId="0782E3CD" w14:textId="77777777" w:rsidTr="005407AD">
        <w:trPr>
          <w:cantSplit/>
        </w:trPr>
        <w:tc>
          <w:tcPr>
            <w:tcW w:w="389" w:type="pct"/>
            <w:vMerge/>
          </w:tcPr>
          <w:p w14:paraId="64EF0255" w14:textId="77777777" w:rsidR="00206019" w:rsidRPr="00C70209" w:rsidRDefault="00206019" w:rsidP="005407AD">
            <w:pPr>
              <w:pStyle w:val="Tabletext-evidencematrix"/>
            </w:pPr>
          </w:p>
        </w:tc>
        <w:tc>
          <w:tcPr>
            <w:tcW w:w="492" w:type="pct"/>
            <w:vMerge/>
          </w:tcPr>
          <w:p w14:paraId="40396F24" w14:textId="77777777" w:rsidR="00206019" w:rsidRPr="00C70209" w:rsidRDefault="00206019" w:rsidP="005407AD">
            <w:pPr>
              <w:pStyle w:val="Tabletext-evidencematrix"/>
            </w:pPr>
          </w:p>
        </w:tc>
        <w:tc>
          <w:tcPr>
            <w:tcW w:w="490" w:type="pct"/>
            <w:vMerge/>
          </w:tcPr>
          <w:p w14:paraId="76698002"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4860B4F4" w14:textId="77777777" w:rsidR="00206019" w:rsidRPr="00C70209" w:rsidRDefault="00206019" w:rsidP="005407AD">
            <w:pPr>
              <w:pStyle w:val="Tabletext-evidencematrix"/>
            </w:pPr>
          </w:p>
        </w:tc>
        <w:tc>
          <w:tcPr>
            <w:tcW w:w="491" w:type="pct"/>
            <w:vMerge/>
          </w:tcPr>
          <w:p w14:paraId="410AC198" w14:textId="77777777" w:rsidR="00206019" w:rsidRPr="00C70209" w:rsidRDefault="00206019" w:rsidP="005407AD">
            <w:pPr>
              <w:pStyle w:val="Tabletext-evidencematrix"/>
            </w:pPr>
          </w:p>
        </w:tc>
        <w:tc>
          <w:tcPr>
            <w:tcW w:w="486" w:type="pct"/>
          </w:tcPr>
          <w:p w14:paraId="54B1AC99" w14:textId="1D87DEB6" w:rsidR="00206019" w:rsidRPr="00C70209" w:rsidRDefault="00206019" w:rsidP="005407AD">
            <w:pPr>
              <w:pStyle w:val="Tabletext-subanalysis"/>
              <w:jc w:val="right"/>
            </w:pPr>
            <w:r w:rsidRPr="00C70209">
              <w:t>RBC (mL)</w:t>
            </w:r>
          </w:p>
        </w:tc>
        <w:tc>
          <w:tcPr>
            <w:tcW w:w="524" w:type="pct"/>
            <w:gridSpan w:val="3"/>
          </w:tcPr>
          <w:p w14:paraId="3F375541" w14:textId="77777777" w:rsidR="00206019" w:rsidRPr="00C70209" w:rsidRDefault="00206019" w:rsidP="005407AD">
            <w:pPr>
              <w:pStyle w:val="Tabletext-subanalysis"/>
            </w:pPr>
            <w:r w:rsidRPr="00C70209">
              <w:t>5 (0, 42.5)</w:t>
            </w:r>
          </w:p>
        </w:tc>
        <w:tc>
          <w:tcPr>
            <w:tcW w:w="520" w:type="pct"/>
          </w:tcPr>
          <w:p w14:paraId="48CE7920" w14:textId="77777777" w:rsidR="00206019" w:rsidRPr="00C70209" w:rsidRDefault="00206019" w:rsidP="005407AD">
            <w:pPr>
              <w:pStyle w:val="Tabletext-subanalysis"/>
            </w:pPr>
            <w:r w:rsidRPr="00C70209">
              <w:t>12.5 (0, 66.8)</w:t>
            </w:r>
          </w:p>
        </w:tc>
        <w:tc>
          <w:tcPr>
            <w:tcW w:w="523" w:type="pct"/>
          </w:tcPr>
          <w:p w14:paraId="3409AAA6" w14:textId="77777777" w:rsidR="00206019" w:rsidRPr="00C70209" w:rsidRDefault="00206019" w:rsidP="005407AD">
            <w:pPr>
              <w:pStyle w:val="Tabletext-subanalysis"/>
            </w:pPr>
            <w:r w:rsidRPr="00C70209">
              <w:t>NR</w:t>
            </w:r>
          </w:p>
        </w:tc>
        <w:tc>
          <w:tcPr>
            <w:tcW w:w="595" w:type="pct"/>
          </w:tcPr>
          <w:p w14:paraId="71E47CF7" w14:textId="61D59FF5" w:rsidR="00206019" w:rsidRPr="00C70209" w:rsidRDefault="00206019" w:rsidP="005407AD">
            <w:pPr>
              <w:pStyle w:val="Tabletext-subanalysis"/>
              <w:rPr>
                <w:i/>
              </w:rPr>
            </w:pPr>
            <w:r w:rsidRPr="00C70209">
              <w:rPr>
                <w:i/>
              </w:rPr>
              <w:t>No significant difference</w:t>
            </w:r>
          </w:p>
          <w:p w14:paraId="659B07B0" w14:textId="7AC68D65" w:rsidR="00206019" w:rsidRPr="00C70209" w:rsidRDefault="001A475D" w:rsidP="005407AD">
            <w:pPr>
              <w:pStyle w:val="Tabletext-subanalysis"/>
              <w:rPr>
                <w:i/>
              </w:rPr>
            </w:pPr>
            <w:r w:rsidRPr="001A475D">
              <w:rPr>
                <w:i/>
              </w:rPr>
              <w:t>P = </w:t>
            </w:r>
            <w:r w:rsidR="00206019" w:rsidRPr="00C70209">
              <w:t>0.567</w:t>
            </w:r>
          </w:p>
        </w:tc>
      </w:tr>
      <w:tr w:rsidR="00206019" w:rsidRPr="00C70209" w14:paraId="4FEC5B6C" w14:textId="77777777" w:rsidTr="005407AD">
        <w:trPr>
          <w:cantSplit/>
        </w:trPr>
        <w:tc>
          <w:tcPr>
            <w:tcW w:w="389" w:type="pct"/>
            <w:vMerge/>
          </w:tcPr>
          <w:p w14:paraId="4369E26D" w14:textId="77777777" w:rsidR="00206019" w:rsidRPr="00C70209" w:rsidRDefault="00206019" w:rsidP="005407AD">
            <w:pPr>
              <w:pStyle w:val="Tabletext-evidencematrix"/>
            </w:pPr>
          </w:p>
        </w:tc>
        <w:tc>
          <w:tcPr>
            <w:tcW w:w="492" w:type="pct"/>
            <w:vMerge/>
          </w:tcPr>
          <w:p w14:paraId="502036DB" w14:textId="77777777" w:rsidR="00206019" w:rsidRPr="00C70209" w:rsidRDefault="00206019" w:rsidP="005407AD">
            <w:pPr>
              <w:pStyle w:val="Tabletext-evidencematrix"/>
            </w:pPr>
          </w:p>
        </w:tc>
        <w:tc>
          <w:tcPr>
            <w:tcW w:w="490" w:type="pct"/>
            <w:vMerge/>
          </w:tcPr>
          <w:p w14:paraId="7EE53F6E"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3BBF50ED" w14:textId="77777777" w:rsidR="00206019" w:rsidRPr="00C70209" w:rsidRDefault="00206019" w:rsidP="005407AD">
            <w:pPr>
              <w:pStyle w:val="Tabletext-evidencematrix"/>
            </w:pPr>
          </w:p>
        </w:tc>
        <w:tc>
          <w:tcPr>
            <w:tcW w:w="491" w:type="pct"/>
            <w:vMerge/>
          </w:tcPr>
          <w:p w14:paraId="35907894" w14:textId="77777777" w:rsidR="00206019" w:rsidRPr="00C70209" w:rsidRDefault="00206019" w:rsidP="005407AD">
            <w:pPr>
              <w:pStyle w:val="Tabletext-evidencematrix"/>
            </w:pPr>
          </w:p>
        </w:tc>
        <w:tc>
          <w:tcPr>
            <w:tcW w:w="486" w:type="pct"/>
          </w:tcPr>
          <w:p w14:paraId="026E8F80" w14:textId="77777777" w:rsidR="00206019" w:rsidRPr="00C70209" w:rsidRDefault="00206019" w:rsidP="005407AD">
            <w:pPr>
              <w:pStyle w:val="Tabletext-subanalysis"/>
              <w:jc w:val="right"/>
            </w:pPr>
            <w:r w:rsidRPr="00C70209">
              <w:t>FFP (mL)</w:t>
            </w:r>
          </w:p>
        </w:tc>
        <w:tc>
          <w:tcPr>
            <w:tcW w:w="524" w:type="pct"/>
            <w:gridSpan w:val="3"/>
          </w:tcPr>
          <w:p w14:paraId="6683CAC9" w14:textId="77777777" w:rsidR="00206019" w:rsidRPr="00C70209" w:rsidRDefault="00206019" w:rsidP="005407AD">
            <w:pPr>
              <w:pStyle w:val="Tabletext-subanalysis"/>
            </w:pPr>
            <w:r w:rsidRPr="00C70209">
              <w:t>0 (0, 38.8)</w:t>
            </w:r>
          </w:p>
        </w:tc>
        <w:tc>
          <w:tcPr>
            <w:tcW w:w="520" w:type="pct"/>
          </w:tcPr>
          <w:p w14:paraId="69075E15" w14:textId="77777777" w:rsidR="00206019" w:rsidRPr="00C70209" w:rsidRDefault="00206019" w:rsidP="005407AD">
            <w:pPr>
              <w:pStyle w:val="Tabletext-subanalysis"/>
            </w:pPr>
            <w:r w:rsidRPr="00C70209">
              <w:t>32.5 (0, 50)</w:t>
            </w:r>
          </w:p>
        </w:tc>
        <w:tc>
          <w:tcPr>
            <w:tcW w:w="523" w:type="pct"/>
          </w:tcPr>
          <w:p w14:paraId="5AB12D09" w14:textId="77777777" w:rsidR="00206019" w:rsidRPr="00C70209" w:rsidRDefault="00206019" w:rsidP="005407AD">
            <w:pPr>
              <w:pStyle w:val="Tabletext-subanalysis"/>
            </w:pPr>
            <w:r w:rsidRPr="00C70209">
              <w:t>NR</w:t>
            </w:r>
          </w:p>
        </w:tc>
        <w:tc>
          <w:tcPr>
            <w:tcW w:w="595" w:type="pct"/>
          </w:tcPr>
          <w:p w14:paraId="5A199134" w14:textId="5B665DA8" w:rsidR="00206019" w:rsidRPr="00C70209" w:rsidRDefault="00206019" w:rsidP="005407AD">
            <w:pPr>
              <w:pStyle w:val="Tabletext-subanalysis"/>
              <w:rPr>
                <w:i/>
              </w:rPr>
            </w:pPr>
            <w:r w:rsidRPr="00C70209">
              <w:rPr>
                <w:i/>
              </w:rPr>
              <w:t>No significant difference</w:t>
            </w:r>
          </w:p>
          <w:p w14:paraId="21E4570D" w14:textId="4DCDB041" w:rsidR="00206019" w:rsidRPr="00C70209" w:rsidRDefault="001A475D" w:rsidP="005407AD">
            <w:pPr>
              <w:pStyle w:val="Tabletext-subanalysis"/>
              <w:rPr>
                <w:i/>
              </w:rPr>
            </w:pPr>
            <w:r w:rsidRPr="001A475D">
              <w:rPr>
                <w:i/>
              </w:rPr>
              <w:t>P = </w:t>
            </w:r>
            <w:r w:rsidR="00206019" w:rsidRPr="00C70209">
              <w:t>0.102</w:t>
            </w:r>
          </w:p>
        </w:tc>
      </w:tr>
      <w:tr w:rsidR="00206019" w:rsidRPr="00C70209" w14:paraId="5EC05663" w14:textId="77777777" w:rsidTr="005407AD">
        <w:trPr>
          <w:cantSplit/>
        </w:trPr>
        <w:tc>
          <w:tcPr>
            <w:tcW w:w="389" w:type="pct"/>
            <w:vMerge/>
          </w:tcPr>
          <w:p w14:paraId="397C25F0" w14:textId="77777777" w:rsidR="00206019" w:rsidRPr="00C70209" w:rsidRDefault="00206019" w:rsidP="005407AD">
            <w:pPr>
              <w:pStyle w:val="Tabletext-evidencematrix"/>
            </w:pPr>
          </w:p>
        </w:tc>
        <w:tc>
          <w:tcPr>
            <w:tcW w:w="492" w:type="pct"/>
            <w:vMerge/>
          </w:tcPr>
          <w:p w14:paraId="6AC82AA6" w14:textId="77777777" w:rsidR="00206019" w:rsidRPr="00C70209" w:rsidRDefault="00206019" w:rsidP="005407AD">
            <w:pPr>
              <w:pStyle w:val="Tabletext-evidencematrix"/>
            </w:pPr>
          </w:p>
        </w:tc>
        <w:tc>
          <w:tcPr>
            <w:tcW w:w="490" w:type="pct"/>
            <w:vMerge/>
          </w:tcPr>
          <w:p w14:paraId="1C190091"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063781A3" w14:textId="77777777" w:rsidR="00206019" w:rsidRPr="00C70209" w:rsidRDefault="00206019" w:rsidP="005407AD">
            <w:pPr>
              <w:pStyle w:val="Tabletext-evidencematrix"/>
            </w:pPr>
          </w:p>
        </w:tc>
        <w:tc>
          <w:tcPr>
            <w:tcW w:w="491" w:type="pct"/>
            <w:vMerge/>
          </w:tcPr>
          <w:p w14:paraId="1A74FE38" w14:textId="77777777" w:rsidR="00206019" w:rsidRPr="00C70209" w:rsidRDefault="00206019" w:rsidP="005407AD">
            <w:pPr>
              <w:pStyle w:val="Tabletext-evidencematrix"/>
            </w:pPr>
          </w:p>
        </w:tc>
        <w:tc>
          <w:tcPr>
            <w:tcW w:w="486" w:type="pct"/>
          </w:tcPr>
          <w:p w14:paraId="15496012" w14:textId="77777777" w:rsidR="00206019" w:rsidRPr="00C70209" w:rsidRDefault="00206019" w:rsidP="005407AD">
            <w:pPr>
              <w:pStyle w:val="Tabletext-subanalysis"/>
              <w:jc w:val="right"/>
            </w:pPr>
            <w:r w:rsidRPr="00C70209">
              <w:t>platelets (mL)</w:t>
            </w:r>
          </w:p>
        </w:tc>
        <w:tc>
          <w:tcPr>
            <w:tcW w:w="524" w:type="pct"/>
            <w:gridSpan w:val="3"/>
          </w:tcPr>
          <w:p w14:paraId="3AF74F15" w14:textId="77777777" w:rsidR="00206019" w:rsidRPr="00C70209" w:rsidRDefault="00206019" w:rsidP="005407AD">
            <w:pPr>
              <w:pStyle w:val="Tabletext-subanalysis"/>
            </w:pPr>
            <w:r w:rsidRPr="00C70209">
              <w:t>0 (0, 31.3)</w:t>
            </w:r>
          </w:p>
        </w:tc>
        <w:tc>
          <w:tcPr>
            <w:tcW w:w="520" w:type="pct"/>
          </w:tcPr>
          <w:p w14:paraId="3CA1A97A" w14:textId="77777777" w:rsidR="00206019" w:rsidRPr="00C70209" w:rsidRDefault="00206019" w:rsidP="005407AD">
            <w:pPr>
              <w:pStyle w:val="Tabletext-subanalysis"/>
            </w:pPr>
            <w:r w:rsidRPr="00C70209">
              <w:t>0 (0, 36)</w:t>
            </w:r>
          </w:p>
        </w:tc>
        <w:tc>
          <w:tcPr>
            <w:tcW w:w="523" w:type="pct"/>
          </w:tcPr>
          <w:p w14:paraId="20EF86C9" w14:textId="77777777" w:rsidR="00206019" w:rsidRPr="00C70209" w:rsidRDefault="00206019" w:rsidP="005407AD">
            <w:pPr>
              <w:pStyle w:val="Tabletext-subanalysis"/>
            </w:pPr>
            <w:r w:rsidRPr="00C70209">
              <w:t>NR</w:t>
            </w:r>
          </w:p>
        </w:tc>
        <w:tc>
          <w:tcPr>
            <w:tcW w:w="595" w:type="pct"/>
          </w:tcPr>
          <w:p w14:paraId="2012A237" w14:textId="0123E634" w:rsidR="00206019" w:rsidRPr="00C70209" w:rsidRDefault="00206019" w:rsidP="005407AD">
            <w:pPr>
              <w:pStyle w:val="Tabletext-subanalysis"/>
              <w:rPr>
                <w:i/>
              </w:rPr>
            </w:pPr>
            <w:r w:rsidRPr="00C70209">
              <w:rPr>
                <w:i/>
              </w:rPr>
              <w:t>No significant difference</w:t>
            </w:r>
          </w:p>
          <w:p w14:paraId="05E5DF9E" w14:textId="0F824F6D" w:rsidR="00206019" w:rsidRPr="00C70209" w:rsidRDefault="001A475D" w:rsidP="005407AD">
            <w:pPr>
              <w:pStyle w:val="Tabletext-subanalysis"/>
              <w:rPr>
                <w:i/>
              </w:rPr>
            </w:pPr>
            <w:r w:rsidRPr="001A475D">
              <w:rPr>
                <w:i/>
              </w:rPr>
              <w:t>P = </w:t>
            </w:r>
            <w:r w:rsidR="00206019" w:rsidRPr="00C70209">
              <w:t>0.944</w:t>
            </w:r>
          </w:p>
        </w:tc>
      </w:tr>
      <w:tr w:rsidR="00206019" w:rsidRPr="00C70209" w14:paraId="5BD5F708" w14:textId="77777777" w:rsidTr="005407AD">
        <w:trPr>
          <w:cantSplit/>
        </w:trPr>
        <w:tc>
          <w:tcPr>
            <w:tcW w:w="389" w:type="pct"/>
            <w:vMerge/>
          </w:tcPr>
          <w:p w14:paraId="13BEF154" w14:textId="77777777" w:rsidR="00206019" w:rsidRPr="00C70209" w:rsidRDefault="00206019" w:rsidP="005407AD">
            <w:pPr>
              <w:pStyle w:val="Tabletext-evidencematrix"/>
            </w:pPr>
          </w:p>
        </w:tc>
        <w:tc>
          <w:tcPr>
            <w:tcW w:w="492" w:type="pct"/>
            <w:vMerge/>
          </w:tcPr>
          <w:p w14:paraId="1F3CE36F" w14:textId="77777777" w:rsidR="00206019" w:rsidRPr="00C70209" w:rsidRDefault="00206019" w:rsidP="005407AD">
            <w:pPr>
              <w:pStyle w:val="Tabletext-evidencematrix"/>
            </w:pPr>
          </w:p>
        </w:tc>
        <w:tc>
          <w:tcPr>
            <w:tcW w:w="490" w:type="pct"/>
            <w:vMerge/>
          </w:tcPr>
          <w:p w14:paraId="7DEDCA79"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267D8A28" w14:textId="77777777" w:rsidR="00206019" w:rsidRPr="00C70209" w:rsidRDefault="00206019" w:rsidP="005407AD">
            <w:pPr>
              <w:pStyle w:val="Tabletext-evidencematrix"/>
            </w:pPr>
          </w:p>
        </w:tc>
        <w:tc>
          <w:tcPr>
            <w:tcW w:w="491" w:type="pct"/>
            <w:vMerge/>
          </w:tcPr>
          <w:p w14:paraId="3929E04C" w14:textId="77777777" w:rsidR="00206019" w:rsidRPr="00C70209" w:rsidRDefault="00206019" w:rsidP="005407AD">
            <w:pPr>
              <w:pStyle w:val="Tabletext-evidencematrix"/>
            </w:pPr>
          </w:p>
        </w:tc>
        <w:tc>
          <w:tcPr>
            <w:tcW w:w="486" w:type="pct"/>
          </w:tcPr>
          <w:p w14:paraId="168E8D31" w14:textId="77777777" w:rsidR="00206019" w:rsidRPr="00C70209" w:rsidRDefault="00206019" w:rsidP="005407AD">
            <w:pPr>
              <w:pStyle w:val="Tabletext-subanalysis"/>
              <w:jc w:val="right"/>
            </w:pPr>
            <w:r w:rsidRPr="00C70209">
              <w:t>pump blood (mL)</w:t>
            </w:r>
          </w:p>
        </w:tc>
        <w:tc>
          <w:tcPr>
            <w:tcW w:w="524" w:type="pct"/>
            <w:gridSpan w:val="3"/>
          </w:tcPr>
          <w:p w14:paraId="75CB5283" w14:textId="77777777" w:rsidR="00206019" w:rsidRPr="00C70209" w:rsidRDefault="00206019" w:rsidP="005407AD">
            <w:pPr>
              <w:pStyle w:val="Tabletext-subanalysis"/>
            </w:pPr>
            <w:r w:rsidRPr="00C70209">
              <w:t>0 (0, 3.8)</w:t>
            </w:r>
          </w:p>
        </w:tc>
        <w:tc>
          <w:tcPr>
            <w:tcW w:w="520" w:type="pct"/>
          </w:tcPr>
          <w:p w14:paraId="142950E5" w14:textId="77777777" w:rsidR="00206019" w:rsidRPr="00C70209" w:rsidRDefault="00206019" w:rsidP="005407AD">
            <w:pPr>
              <w:pStyle w:val="Tabletext-subanalysis"/>
            </w:pPr>
            <w:r w:rsidRPr="00C70209">
              <w:t>0 (0, 18.8)</w:t>
            </w:r>
          </w:p>
        </w:tc>
        <w:tc>
          <w:tcPr>
            <w:tcW w:w="523" w:type="pct"/>
          </w:tcPr>
          <w:p w14:paraId="10112AD9" w14:textId="77777777" w:rsidR="00206019" w:rsidRPr="00C70209" w:rsidRDefault="00206019" w:rsidP="005407AD">
            <w:pPr>
              <w:pStyle w:val="Tabletext-subanalysis"/>
            </w:pPr>
            <w:r w:rsidRPr="00C70209">
              <w:t>NR</w:t>
            </w:r>
          </w:p>
        </w:tc>
        <w:tc>
          <w:tcPr>
            <w:tcW w:w="595" w:type="pct"/>
          </w:tcPr>
          <w:p w14:paraId="7DA58F82" w14:textId="59430925" w:rsidR="00206019" w:rsidRPr="00C70209" w:rsidRDefault="00206019" w:rsidP="005407AD">
            <w:pPr>
              <w:pStyle w:val="Tabletext-subanalysis"/>
              <w:rPr>
                <w:i/>
              </w:rPr>
            </w:pPr>
            <w:r w:rsidRPr="00C70209">
              <w:rPr>
                <w:i/>
              </w:rPr>
              <w:t>No significant difference</w:t>
            </w:r>
          </w:p>
          <w:p w14:paraId="537F75C5" w14:textId="17C2C8FF" w:rsidR="00206019" w:rsidRPr="00C70209" w:rsidRDefault="001A475D" w:rsidP="005407AD">
            <w:pPr>
              <w:pStyle w:val="Tabletext-subanalysis"/>
              <w:rPr>
                <w:i/>
              </w:rPr>
            </w:pPr>
            <w:r w:rsidRPr="001A475D">
              <w:rPr>
                <w:i/>
              </w:rPr>
              <w:t>P = </w:t>
            </w:r>
            <w:r w:rsidR="00206019" w:rsidRPr="00C70209">
              <w:t>0.386</w:t>
            </w:r>
          </w:p>
        </w:tc>
      </w:tr>
      <w:tr w:rsidR="00206019" w:rsidRPr="00C70209" w14:paraId="703676DE" w14:textId="77777777" w:rsidTr="005407AD">
        <w:trPr>
          <w:cantSplit/>
        </w:trPr>
        <w:tc>
          <w:tcPr>
            <w:tcW w:w="389" w:type="pct"/>
            <w:vMerge/>
          </w:tcPr>
          <w:p w14:paraId="3A72E066" w14:textId="77777777" w:rsidR="00206019" w:rsidRPr="00C70209" w:rsidRDefault="00206019" w:rsidP="005407AD">
            <w:pPr>
              <w:pStyle w:val="Tabletext-evidencematrix"/>
            </w:pPr>
          </w:p>
        </w:tc>
        <w:tc>
          <w:tcPr>
            <w:tcW w:w="492" w:type="pct"/>
            <w:vMerge/>
          </w:tcPr>
          <w:p w14:paraId="64177182" w14:textId="77777777" w:rsidR="00206019" w:rsidRPr="00C70209" w:rsidRDefault="00206019" w:rsidP="005407AD">
            <w:pPr>
              <w:pStyle w:val="Tabletext-evidencematrix"/>
            </w:pPr>
          </w:p>
        </w:tc>
        <w:tc>
          <w:tcPr>
            <w:tcW w:w="490" w:type="pct"/>
            <w:vMerge/>
          </w:tcPr>
          <w:p w14:paraId="726A7ADD"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79F86D0A" w14:textId="77777777" w:rsidR="00206019" w:rsidRPr="00C70209" w:rsidRDefault="00206019" w:rsidP="005407AD">
            <w:pPr>
              <w:pStyle w:val="Tabletext-evidencematrix"/>
            </w:pPr>
          </w:p>
        </w:tc>
        <w:tc>
          <w:tcPr>
            <w:tcW w:w="491" w:type="pct"/>
            <w:vMerge/>
          </w:tcPr>
          <w:p w14:paraId="4A7C031B" w14:textId="77777777" w:rsidR="00206019" w:rsidRPr="00C70209" w:rsidRDefault="00206019" w:rsidP="005407AD">
            <w:pPr>
              <w:pStyle w:val="Tabletext-evidencematrix"/>
            </w:pPr>
          </w:p>
        </w:tc>
        <w:tc>
          <w:tcPr>
            <w:tcW w:w="2053" w:type="pct"/>
            <w:gridSpan w:val="6"/>
          </w:tcPr>
          <w:p w14:paraId="129000FF" w14:textId="77777777" w:rsidR="00206019" w:rsidRPr="00C70209" w:rsidRDefault="00206019" w:rsidP="005407AD">
            <w:pPr>
              <w:pStyle w:val="Tabletext-evidencematrix"/>
              <w:rPr>
                <w:b/>
              </w:rPr>
            </w:pPr>
            <w:r w:rsidRPr="00C70209">
              <w:rPr>
                <w:b/>
              </w:rPr>
              <w:t>Infants and children (aged &gt; 12 months to 16 years)</w:t>
            </w:r>
          </w:p>
        </w:tc>
        <w:tc>
          <w:tcPr>
            <w:tcW w:w="595" w:type="pct"/>
          </w:tcPr>
          <w:p w14:paraId="3982F67A" w14:textId="77777777" w:rsidR="00206019" w:rsidRPr="00C70209" w:rsidRDefault="00206019" w:rsidP="005407AD">
            <w:pPr>
              <w:pStyle w:val="Tabletext-subanalysis"/>
              <w:rPr>
                <w:i/>
              </w:rPr>
            </w:pPr>
          </w:p>
        </w:tc>
      </w:tr>
      <w:tr w:rsidR="00206019" w:rsidRPr="00C70209" w14:paraId="7C8152A0" w14:textId="77777777" w:rsidTr="005407AD">
        <w:trPr>
          <w:cantSplit/>
        </w:trPr>
        <w:tc>
          <w:tcPr>
            <w:tcW w:w="389" w:type="pct"/>
            <w:vMerge/>
          </w:tcPr>
          <w:p w14:paraId="747B069A" w14:textId="77777777" w:rsidR="00206019" w:rsidRPr="00C70209" w:rsidRDefault="00206019" w:rsidP="005407AD">
            <w:pPr>
              <w:pStyle w:val="Tabletext-evidencematrix"/>
            </w:pPr>
          </w:p>
        </w:tc>
        <w:tc>
          <w:tcPr>
            <w:tcW w:w="492" w:type="pct"/>
            <w:vMerge/>
          </w:tcPr>
          <w:p w14:paraId="2EB927C6" w14:textId="77777777" w:rsidR="00206019" w:rsidRPr="00C70209" w:rsidRDefault="00206019" w:rsidP="005407AD">
            <w:pPr>
              <w:pStyle w:val="Tabletext-evidencematrix"/>
            </w:pPr>
          </w:p>
        </w:tc>
        <w:tc>
          <w:tcPr>
            <w:tcW w:w="490" w:type="pct"/>
            <w:vMerge/>
          </w:tcPr>
          <w:p w14:paraId="1037AB14"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42AAD111" w14:textId="77777777" w:rsidR="00206019" w:rsidRPr="00C70209" w:rsidRDefault="00206019" w:rsidP="005407AD">
            <w:pPr>
              <w:pStyle w:val="Tabletext-evidencematrix"/>
            </w:pPr>
          </w:p>
        </w:tc>
        <w:tc>
          <w:tcPr>
            <w:tcW w:w="491" w:type="pct"/>
            <w:vMerge/>
          </w:tcPr>
          <w:p w14:paraId="2E2358DC" w14:textId="77777777" w:rsidR="00206019" w:rsidRPr="00C70209" w:rsidRDefault="00206019" w:rsidP="005407AD">
            <w:pPr>
              <w:pStyle w:val="Tabletext-evidencematrix"/>
            </w:pPr>
          </w:p>
        </w:tc>
        <w:tc>
          <w:tcPr>
            <w:tcW w:w="490" w:type="pct"/>
            <w:gridSpan w:val="2"/>
            <w:tcBorders>
              <w:top w:val="nil"/>
            </w:tcBorders>
          </w:tcPr>
          <w:p w14:paraId="1D14C80A" w14:textId="77777777" w:rsidR="00206019" w:rsidRPr="00C70209" w:rsidRDefault="00206019" w:rsidP="005407AD">
            <w:pPr>
              <w:pStyle w:val="Tabletext-evidencematrix"/>
            </w:pPr>
            <w:r w:rsidRPr="00C70209">
              <w:t>Total intraoperative transfusion requirements (mL/kg)</w:t>
            </w:r>
          </w:p>
        </w:tc>
        <w:tc>
          <w:tcPr>
            <w:tcW w:w="520" w:type="pct"/>
            <w:gridSpan w:val="2"/>
          </w:tcPr>
          <w:p w14:paraId="414AF27D" w14:textId="77777777" w:rsidR="00206019" w:rsidRPr="00C70209" w:rsidRDefault="00206019" w:rsidP="005407AD">
            <w:pPr>
              <w:pStyle w:val="Tabletext-evidencematrix"/>
            </w:pPr>
            <w:r w:rsidRPr="00C70209">
              <w:t>32.4 (20.2, 52.8)</w:t>
            </w:r>
          </w:p>
        </w:tc>
        <w:tc>
          <w:tcPr>
            <w:tcW w:w="520" w:type="pct"/>
          </w:tcPr>
          <w:p w14:paraId="73456A7E" w14:textId="77777777" w:rsidR="00206019" w:rsidRPr="00C70209" w:rsidRDefault="00206019" w:rsidP="005407AD">
            <w:pPr>
              <w:pStyle w:val="Tabletext-evidencematrix"/>
            </w:pPr>
            <w:r w:rsidRPr="00C70209">
              <w:t>34.4 (20.1, 65.7)</w:t>
            </w:r>
          </w:p>
        </w:tc>
        <w:tc>
          <w:tcPr>
            <w:tcW w:w="523" w:type="pct"/>
          </w:tcPr>
          <w:p w14:paraId="49134FBF" w14:textId="77777777" w:rsidR="00206019" w:rsidRPr="00C70209" w:rsidRDefault="00206019" w:rsidP="005407AD">
            <w:pPr>
              <w:pStyle w:val="Tabletext-evidencematrix"/>
            </w:pPr>
            <w:r w:rsidRPr="00C70209">
              <w:t>NR</w:t>
            </w:r>
          </w:p>
        </w:tc>
        <w:tc>
          <w:tcPr>
            <w:tcW w:w="595" w:type="pct"/>
          </w:tcPr>
          <w:p w14:paraId="04E7227D" w14:textId="7BC2A961" w:rsidR="00206019" w:rsidRPr="00C70209" w:rsidRDefault="00206019" w:rsidP="005407AD">
            <w:pPr>
              <w:pStyle w:val="Tabletext-evidencematrix"/>
              <w:rPr>
                <w:i/>
              </w:rPr>
            </w:pPr>
            <w:r w:rsidRPr="00C70209">
              <w:rPr>
                <w:i/>
              </w:rPr>
              <w:t>No significant difference</w:t>
            </w:r>
          </w:p>
          <w:p w14:paraId="3222CF8E" w14:textId="3CF6A543" w:rsidR="00206019" w:rsidRPr="00C70209" w:rsidRDefault="001A475D" w:rsidP="005407AD">
            <w:pPr>
              <w:pStyle w:val="Tabletext-evidencematrix"/>
            </w:pPr>
            <w:r w:rsidRPr="001A475D">
              <w:rPr>
                <w:i/>
              </w:rPr>
              <w:t>P = </w:t>
            </w:r>
            <w:r w:rsidR="00206019" w:rsidRPr="00C70209">
              <w:t>0.857</w:t>
            </w:r>
          </w:p>
        </w:tc>
      </w:tr>
      <w:tr w:rsidR="00206019" w:rsidRPr="00C70209" w14:paraId="3879AB00" w14:textId="77777777" w:rsidTr="005407AD">
        <w:trPr>
          <w:cantSplit/>
        </w:trPr>
        <w:tc>
          <w:tcPr>
            <w:tcW w:w="389" w:type="pct"/>
            <w:vMerge/>
          </w:tcPr>
          <w:p w14:paraId="084BAE61" w14:textId="77777777" w:rsidR="00206019" w:rsidRPr="00C70209" w:rsidRDefault="00206019" w:rsidP="005407AD">
            <w:pPr>
              <w:pStyle w:val="Tabletext-evidencematrix"/>
            </w:pPr>
          </w:p>
        </w:tc>
        <w:tc>
          <w:tcPr>
            <w:tcW w:w="492" w:type="pct"/>
            <w:vMerge/>
          </w:tcPr>
          <w:p w14:paraId="5A6D623A" w14:textId="77777777" w:rsidR="00206019" w:rsidRPr="00C70209" w:rsidRDefault="00206019" w:rsidP="005407AD">
            <w:pPr>
              <w:pStyle w:val="Tabletext-evidencematrix"/>
            </w:pPr>
          </w:p>
        </w:tc>
        <w:tc>
          <w:tcPr>
            <w:tcW w:w="490" w:type="pct"/>
            <w:vMerge/>
          </w:tcPr>
          <w:p w14:paraId="315E449B"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087AB99E" w14:textId="77777777" w:rsidR="00206019" w:rsidRPr="00C70209" w:rsidRDefault="00206019" w:rsidP="005407AD">
            <w:pPr>
              <w:pStyle w:val="Tabletext-evidencematrix"/>
            </w:pPr>
          </w:p>
        </w:tc>
        <w:tc>
          <w:tcPr>
            <w:tcW w:w="491" w:type="pct"/>
            <w:vMerge/>
          </w:tcPr>
          <w:p w14:paraId="672F8490" w14:textId="77777777" w:rsidR="00206019" w:rsidRPr="00C70209" w:rsidRDefault="00206019" w:rsidP="005407AD">
            <w:pPr>
              <w:pStyle w:val="Tabletext-evidencematrix"/>
            </w:pPr>
          </w:p>
        </w:tc>
        <w:tc>
          <w:tcPr>
            <w:tcW w:w="490" w:type="pct"/>
            <w:gridSpan w:val="2"/>
          </w:tcPr>
          <w:p w14:paraId="24FD81EC" w14:textId="75E8EAD7" w:rsidR="00206019" w:rsidRPr="00C70209" w:rsidRDefault="00206019" w:rsidP="005407AD">
            <w:pPr>
              <w:pStyle w:val="Tabletext-evidencematrix"/>
            </w:pPr>
            <w:r w:rsidRPr="00C70209">
              <w:t>Total intraoperative transfusion requirements (mL/kg)</w:t>
            </w:r>
          </w:p>
          <w:p w14:paraId="2C6E0D02" w14:textId="77777777" w:rsidR="00206019" w:rsidRPr="00C70209" w:rsidRDefault="00206019" w:rsidP="005407AD">
            <w:pPr>
              <w:pStyle w:val="Tabletext-subanalysis"/>
            </w:pPr>
            <w:r w:rsidRPr="00C70209">
              <w:t xml:space="preserve">*excluding FFP in the pump prime </w:t>
            </w:r>
          </w:p>
        </w:tc>
        <w:tc>
          <w:tcPr>
            <w:tcW w:w="520" w:type="pct"/>
            <w:gridSpan w:val="2"/>
          </w:tcPr>
          <w:p w14:paraId="14F5CA24" w14:textId="77777777" w:rsidR="00206019" w:rsidRPr="00C70209" w:rsidRDefault="00206019" w:rsidP="005407AD">
            <w:pPr>
              <w:pStyle w:val="Tabletext-evidencematrix"/>
            </w:pPr>
            <w:r w:rsidRPr="00C70209">
              <w:t>21.8 (12.9, 41.3)</w:t>
            </w:r>
          </w:p>
        </w:tc>
        <w:tc>
          <w:tcPr>
            <w:tcW w:w="520" w:type="pct"/>
          </w:tcPr>
          <w:p w14:paraId="34587456" w14:textId="77777777" w:rsidR="00206019" w:rsidRPr="00C70209" w:rsidRDefault="00206019" w:rsidP="005407AD">
            <w:pPr>
              <w:pStyle w:val="Tabletext-evidencematrix"/>
            </w:pPr>
            <w:r w:rsidRPr="00C70209">
              <w:t>34.4 (20.1, 65.7)</w:t>
            </w:r>
          </w:p>
        </w:tc>
        <w:tc>
          <w:tcPr>
            <w:tcW w:w="523" w:type="pct"/>
          </w:tcPr>
          <w:p w14:paraId="4073D5FE" w14:textId="77777777" w:rsidR="00206019" w:rsidRPr="00C70209" w:rsidRDefault="00206019" w:rsidP="005407AD">
            <w:pPr>
              <w:pStyle w:val="Tabletext-evidencematrix"/>
            </w:pPr>
            <w:r w:rsidRPr="00C70209">
              <w:t>NR</w:t>
            </w:r>
          </w:p>
        </w:tc>
        <w:tc>
          <w:tcPr>
            <w:tcW w:w="595" w:type="pct"/>
          </w:tcPr>
          <w:p w14:paraId="36E54771" w14:textId="03863D02" w:rsidR="00206019" w:rsidRPr="00C70209" w:rsidRDefault="00206019" w:rsidP="005407AD">
            <w:pPr>
              <w:pStyle w:val="Tabletext-evidencematrix"/>
              <w:rPr>
                <w:i/>
              </w:rPr>
            </w:pPr>
            <w:r w:rsidRPr="00C70209">
              <w:rPr>
                <w:i/>
              </w:rPr>
              <w:t>No significant difference</w:t>
            </w:r>
          </w:p>
          <w:p w14:paraId="14F28F8C" w14:textId="68AC77C5" w:rsidR="00206019" w:rsidRPr="00C70209" w:rsidRDefault="001A475D" w:rsidP="005407AD">
            <w:pPr>
              <w:pStyle w:val="Tabletext-evidencematrix"/>
              <w:rPr>
                <w:i/>
              </w:rPr>
            </w:pPr>
            <w:r w:rsidRPr="001A475D">
              <w:rPr>
                <w:i/>
              </w:rPr>
              <w:t>P = </w:t>
            </w:r>
            <w:r w:rsidR="00206019" w:rsidRPr="00C70209">
              <w:t>0.060</w:t>
            </w:r>
          </w:p>
        </w:tc>
      </w:tr>
      <w:tr w:rsidR="00206019" w:rsidRPr="00C70209" w14:paraId="040868C7" w14:textId="77777777" w:rsidTr="005407AD">
        <w:trPr>
          <w:cantSplit/>
        </w:trPr>
        <w:tc>
          <w:tcPr>
            <w:tcW w:w="389" w:type="pct"/>
            <w:vMerge/>
          </w:tcPr>
          <w:p w14:paraId="2EA2013B" w14:textId="77777777" w:rsidR="00206019" w:rsidRPr="00C70209" w:rsidRDefault="00206019" w:rsidP="005407AD">
            <w:pPr>
              <w:pStyle w:val="Tabletext-evidencematrix"/>
            </w:pPr>
          </w:p>
        </w:tc>
        <w:tc>
          <w:tcPr>
            <w:tcW w:w="492" w:type="pct"/>
            <w:vMerge/>
          </w:tcPr>
          <w:p w14:paraId="1816134C" w14:textId="77777777" w:rsidR="00206019" w:rsidRPr="00C70209" w:rsidRDefault="00206019" w:rsidP="005407AD">
            <w:pPr>
              <w:pStyle w:val="Tabletext-evidencematrix"/>
            </w:pPr>
          </w:p>
        </w:tc>
        <w:tc>
          <w:tcPr>
            <w:tcW w:w="490" w:type="pct"/>
            <w:vMerge/>
          </w:tcPr>
          <w:p w14:paraId="21EEFC70"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68572682" w14:textId="77777777" w:rsidR="00206019" w:rsidRPr="00C70209" w:rsidRDefault="00206019" w:rsidP="005407AD">
            <w:pPr>
              <w:pStyle w:val="Tabletext-evidencematrix"/>
            </w:pPr>
          </w:p>
        </w:tc>
        <w:tc>
          <w:tcPr>
            <w:tcW w:w="491" w:type="pct"/>
            <w:vMerge/>
          </w:tcPr>
          <w:p w14:paraId="726D308D" w14:textId="77777777" w:rsidR="00206019" w:rsidRPr="00C70209" w:rsidRDefault="00206019" w:rsidP="005407AD">
            <w:pPr>
              <w:pStyle w:val="Tabletext-evidencematrix"/>
            </w:pPr>
          </w:p>
        </w:tc>
        <w:tc>
          <w:tcPr>
            <w:tcW w:w="490" w:type="pct"/>
            <w:gridSpan w:val="2"/>
          </w:tcPr>
          <w:p w14:paraId="61EC7D91" w14:textId="0077AF55" w:rsidR="00206019" w:rsidRPr="00C70209" w:rsidRDefault="00206019" w:rsidP="005407AD">
            <w:pPr>
              <w:pStyle w:val="Tabletext-subanalysis"/>
              <w:jc w:val="right"/>
            </w:pPr>
            <w:r w:rsidRPr="00C70209">
              <w:t>RBC in pump priming (mL)</w:t>
            </w:r>
          </w:p>
        </w:tc>
        <w:tc>
          <w:tcPr>
            <w:tcW w:w="520" w:type="pct"/>
            <w:gridSpan w:val="2"/>
          </w:tcPr>
          <w:p w14:paraId="489A16B1" w14:textId="77777777" w:rsidR="00206019" w:rsidRPr="00C70209" w:rsidRDefault="00206019" w:rsidP="005407AD">
            <w:pPr>
              <w:pStyle w:val="Tabletext-subanalysis"/>
            </w:pPr>
            <w:r w:rsidRPr="00C70209">
              <w:t>125 (0, 250)</w:t>
            </w:r>
          </w:p>
        </w:tc>
        <w:tc>
          <w:tcPr>
            <w:tcW w:w="520" w:type="pct"/>
          </w:tcPr>
          <w:p w14:paraId="5A65572C" w14:textId="77777777" w:rsidR="00206019" w:rsidRPr="00C70209" w:rsidRDefault="00206019" w:rsidP="005407AD">
            <w:pPr>
              <w:pStyle w:val="Tabletext-subanalysis"/>
            </w:pPr>
            <w:r w:rsidRPr="00C70209">
              <w:t>250 (0, 250)</w:t>
            </w:r>
          </w:p>
        </w:tc>
        <w:tc>
          <w:tcPr>
            <w:tcW w:w="523" w:type="pct"/>
          </w:tcPr>
          <w:p w14:paraId="7CCE08C6" w14:textId="77777777" w:rsidR="00206019" w:rsidRPr="00C70209" w:rsidRDefault="00206019" w:rsidP="005407AD">
            <w:pPr>
              <w:pStyle w:val="Tabletext-subanalysis"/>
            </w:pPr>
            <w:r w:rsidRPr="00C70209">
              <w:t>NR</w:t>
            </w:r>
          </w:p>
        </w:tc>
        <w:tc>
          <w:tcPr>
            <w:tcW w:w="595" w:type="pct"/>
          </w:tcPr>
          <w:p w14:paraId="07339350" w14:textId="4FDF35CA" w:rsidR="00206019" w:rsidRPr="00C70209" w:rsidRDefault="00206019" w:rsidP="005407AD">
            <w:pPr>
              <w:pStyle w:val="Tabletext-subanalysis"/>
              <w:rPr>
                <w:i/>
              </w:rPr>
            </w:pPr>
            <w:r w:rsidRPr="00C70209">
              <w:rPr>
                <w:i/>
              </w:rPr>
              <w:t>No significant difference</w:t>
            </w:r>
          </w:p>
          <w:p w14:paraId="60A70F72" w14:textId="11A864E5" w:rsidR="00206019" w:rsidRPr="00C70209" w:rsidRDefault="001A475D" w:rsidP="005407AD">
            <w:pPr>
              <w:pStyle w:val="Tabletext-subanalysis"/>
            </w:pPr>
            <w:r w:rsidRPr="001A475D">
              <w:rPr>
                <w:i/>
              </w:rPr>
              <w:t>P = </w:t>
            </w:r>
            <w:r w:rsidR="00206019" w:rsidRPr="00C70209">
              <w:t>0.203</w:t>
            </w:r>
          </w:p>
        </w:tc>
      </w:tr>
      <w:tr w:rsidR="00206019" w:rsidRPr="00C70209" w14:paraId="28F02B33" w14:textId="77777777" w:rsidTr="005407AD">
        <w:trPr>
          <w:cantSplit/>
        </w:trPr>
        <w:tc>
          <w:tcPr>
            <w:tcW w:w="389" w:type="pct"/>
            <w:vMerge/>
          </w:tcPr>
          <w:p w14:paraId="51A83E08" w14:textId="77777777" w:rsidR="00206019" w:rsidRPr="00C70209" w:rsidRDefault="00206019" w:rsidP="005407AD">
            <w:pPr>
              <w:pStyle w:val="Tabletext-evidencematrix"/>
            </w:pPr>
          </w:p>
        </w:tc>
        <w:tc>
          <w:tcPr>
            <w:tcW w:w="492" w:type="pct"/>
            <w:vMerge/>
          </w:tcPr>
          <w:p w14:paraId="3E60AB66" w14:textId="77777777" w:rsidR="00206019" w:rsidRPr="00C70209" w:rsidRDefault="00206019" w:rsidP="005407AD">
            <w:pPr>
              <w:pStyle w:val="Tabletext-evidencematrix"/>
            </w:pPr>
          </w:p>
        </w:tc>
        <w:tc>
          <w:tcPr>
            <w:tcW w:w="490" w:type="pct"/>
            <w:vMerge/>
          </w:tcPr>
          <w:p w14:paraId="1D9C3083"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0BFDDDDF" w14:textId="77777777" w:rsidR="00206019" w:rsidRPr="00C70209" w:rsidRDefault="00206019" w:rsidP="005407AD">
            <w:pPr>
              <w:pStyle w:val="Tabletext-evidencematrix"/>
            </w:pPr>
          </w:p>
        </w:tc>
        <w:tc>
          <w:tcPr>
            <w:tcW w:w="491" w:type="pct"/>
            <w:vMerge/>
          </w:tcPr>
          <w:p w14:paraId="2535640B" w14:textId="77777777" w:rsidR="00206019" w:rsidRPr="00C70209" w:rsidRDefault="00206019" w:rsidP="005407AD">
            <w:pPr>
              <w:pStyle w:val="Tabletext-evidencematrix"/>
            </w:pPr>
          </w:p>
        </w:tc>
        <w:tc>
          <w:tcPr>
            <w:tcW w:w="490" w:type="pct"/>
            <w:gridSpan w:val="2"/>
          </w:tcPr>
          <w:p w14:paraId="0C4BBE09" w14:textId="04BEF043" w:rsidR="00206019" w:rsidRPr="00C70209" w:rsidRDefault="00227344" w:rsidP="005407AD">
            <w:pPr>
              <w:pStyle w:val="Tabletext-subanalysis"/>
              <w:jc w:val="right"/>
            </w:pPr>
            <w:r w:rsidRPr="00C70209">
              <w:t xml:space="preserve">additional </w:t>
            </w:r>
            <w:r w:rsidR="00206019" w:rsidRPr="00C70209">
              <w:t>RBC into CPB circuit (mL)</w:t>
            </w:r>
          </w:p>
        </w:tc>
        <w:tc>
          <w:tcPr>
            <w:tcW w:w="520" w:type="pct"/>
            <w:gridSpan w:val="2"/>
          </w:tcPr>
          <w:p w14:paraId="50C6100C" w14:textId="77777777" w:rsidR="00206019" w:rsidRPr="00C70209" w:rsidRDefault="00206019" w:rsidP="005407AD">
            <w:pPr>
              <w:pStyle w:val="Tabletext-subanalysis"/>
            </w:pPr>
            <w:r w:rsidRPr="00C70209">
              <w:t>0 (0, 125)</w:t>
            </w:r>
          </w:p>
        </w:tc>
        <w:tc>
          <w:tcPr>
            <w:tcW w:w="520" w:type="pct"/>
          </w:tcPr>
          <w:p w14:paraId="59627FB7" w14:textId="77777777" w:rsidR="00206019" w:rsidRPr="00C70209" w:rsidRDefault="00206019" w:rsidP="005407AD">
            <w:pPr>
              <w:pStyle w:val="Tabletext-subanalysis"/>
            </w:pPr>
            <w:r w:rsidRPr="00C70209">
              <w:t>0 (0, 250)</w:t>
            </w:r>
          </w:p>
        </w:tc>
        <w:tc>
          <w:tcPr>
            <w:tcW w:w="523" w:type="pct"/>
          </w:tcPr>
          <w:p w14:paraId="32CA63C7" w14:textId="77777777" w:rsidR="00206019" w:rsidRPr="00C70209" w:rsidRDefault="00206019" w:rsidP="005407AD">
            <w:pPr>
              <w:pStyle w:val="Tabletext-subanalysis"/>
            </w:pPr>
            <w:r w:rsidRPr="00C70209">
              <w:t>NR</w:t>
            </w:r>
          </w:p>
        </w:tc>
        <w:tc>
          <w:tcPr>
            <w:tcW w:w="595" w:type="pct"/>
          </w:tcPr>
          <w:p w14:paraId="19628A09" w14:textId="411F6BD6" w:rsidR="00206019" w:rsidRPr="00C70209" w:rsidRDefault="00206019" w:rsidP="005407AD">
            <w:pPr>
              <w:pStyle w:val="Tabletext-subanalysis"/>
              <w:rPr>
                <w:i/>
              </w:rPr>
            </w:pPr>
            <w:r w:rsidRPr="00C70209">
              <w:rPr>
                <w:i/>
              </w:rPr>
              <w:t>No significant difference</w:t>
            </w:r>
          </w:p>
          <w:p w14:paraId="74562C58" w14:textId="40564FDF" w:rsidR="00206019" w:rsidRPr="00C70209" w:rsidRDefault="001A475D" w:rsidP="005407AD">
            <w:pPr>
              <w:pStyle w:val="Tabletext-subanalysis"/>
              <w:rPr>
                <w:i/>
              </w:rPr>
            </w:pPr>
            <w:r w:rsidRPr="001A475D">
              <w:rPr>
                <w:i/>
              </w:rPr>
              <w:t>P = </w:t>
            </w:r>
            <w:r w:rsidR="00206019" w:rsidRPr="00C70209">
              <w:t>0.742</w:t>
            </w:r>
          </w:p>
        </w:tc>
      </w:tr>
      <w:tr w:rsidR="00206019" w:rsidRPr="00C70209" w14:paraId="1DA9375B" w14:textId="77777777" w:rsidTr="005407AD">
        <w:trPr>
          <w:cantSplit/>
        </w:trPr>
        <w:tc>
          <w:tcPr>
            <w:tcW w:w="389" w:type="pct"/>
            <w:vMerge/>
          </w:tcPr>
          <w:p w14:paraId="20B6077D" w14:textId="77777777" w:rsidR="00206019" w:rsidRPr="00C70209" w:rsidRDefault="00206019" w:rsidP="005407AD">
            <w:pPr>
              <w:pStyle w:val="Tabletext-evidencematrix"/>
            </w:pPr>
          </w:p>
        </w:tc>
        <w:tc>
          <w:tcPr>
            <w:tcW w:w="492" w:type="pct"/>
            <w:vMerge/>
          </w:tcPr>
          <w:p w14:paraId="024A1696" w14:textId="77777777" w:rsidR="00206019" w:rsidRPr="00C70209" w:rsidRDefault="00206019" w:rsidP="005407AD">
            <w:pPr>
              <w:pStyle w:val="Tabletext-evidencematrix"/>
            </w:pPr>
          </w:p>
        </w:tc>
        <w:tc>
          <w:tcPr>
            <w:tcW w:w="490" w:type="pct"/>
            <w:vMerge/>
          </w:tcPr>
          <w:p w14:paraId="6F51399A"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1A1BC33C" w14:textId="77777777" w:rsidR="00206019" w:rsidRPr="00C70209" w:rsidRDefault="00206019" w:rsidP="005407AD">
            <w:pPr>
              <w:pStyle w:val="Tabletext-evidencematrix"/>
            </w:pPr>
          </w:p>
        </w:tc>
        <w:tc>
          <w:tcPr>
            <w:tcW w:w="491" w:type="pct"/>
            <w:vMerge/>
          </w:tcPr>
          <w:p w14:paraId="361D89C6" w14:textId="77777777" w:rsidR="00206019" w:rsidRPr="00C70209" w:rsidRDefault="00206019" w:rsidP="005407AD">
            <w:pPr>
              <w:pStyle w:val="Tabletext-evidencematrix"/>
            </w:pPr>
          </w:p>
        </w:tc>
        <w:tc>
          <w:tcPr>
            <w:tcW w:w="490" w:type="pct"/>
            <w:gridSpan w:val="2"/>
          </w:tcPr>
          <w:p w14:paraId="263B3484" w14:textId="2C13EFA7" w:rsidR="00206019" w:rsidRPr="00C70209" w:rsidRDefault="00206019" w:rsidP="005407AD">
            <w:pPr>
              <w:pStyle w:val="Tabletext-subanalysis"/>
              <w:jc w:val="right"/>
            </w:pPr>
            <w:r w:rsidRPr="00C70209">
              <w:t>RBC after heparin reversal (mL)</w:t>
            </w:r>
          </w:p>
        </w:tc>
        <w:tc>
          <w:tcPr>
            <w:tcW w:w="520" w:type="pct"/>
            <w:gridSpan w:val="2"/>
          </w:tcPr>
          <w:p w14:paraId="485A7FA6" w14:textId="77777777" w:rsidR="00206019" w:rsidRPr="00C70209" w:rsidRDefault="00206019" w:rsidP="005407AD">
            <w:pPr>
              <w:pStyle w:val="Tabletext-subanalysis"/>
            </w:pPr>
            <w:r w:rsidRPr="00C70209">
              <w:t>5 (0, 375)</w:t>
            </w:r>
          </w:p>
        </w:tc>
        <w:tc>
          <w:tcPr>
            <w:tcW w:w="520" w:type="pct"/>
          </w:tcPr>
          <w:p w14:paraId="52DFD906" w14:textId="77777777" w:rsidR="00206019" w:rsidRPr="00C70209" w:rsidRDefault="00206019" w:rsidP="005407AD">
            <w:pPr>
              <w:pStyle w:val="Tabletext-subanalysis"/>
            </w:pPr>
            <w:r w:rsidRPr="00C70209">
              <w:t>125 (0, 412.5)</w:t>
            </w:r>
          </w:p>
        </w:tc>
        <w:tc>
          <w:tcPr>
            <w:tcW w:w="523" w:type="pct"/>
          </w:tcPr>
          <w:p w14:paraId="70958D39" w14:textId="77777777" w:rsidR="00206019" w:rsidRPr="00C70209" w:rsidRDefault="00206019" w:rsidP="005407AD">
            <w:pPr>
              <w:pStyle w:val="Tabletext-subanalysis"/>
            </w:pPr>
            <w:r w:rsidRPr="00C70209">
              <w:t>NR</w:t>
            </w:r>
          </w:p>
        </w:tc>
        <w:tc>
          <w:tcPr>
            <w:tcW w:w="595" w:type="pct"/>
          </w:tcPr>
          <w:p w14:paraId="3457BFF0" w14:textId="77777777" w:rsidR="00206019" w:rsidRPr="00C70209" w:rsidRDefault="00206019" w:rsidP="005407AD">
            <w:pPr>
              <w:pStyle w:val="Tabletext-subanalysis"/>
              <w:rPr>
                <w:i/>
              </w:rPr>
            </w:pPr>
            <w:r w:rsidRPr="00C70209">
              <w:rPr>
                <w:i/>
              </w:rPr>
              <w:t>No significant difference</w:t>
            </w:r>
          </w:p>
          <w:p w14:paraId="256B3A53" w14:textId="0661D56A" w:rsidR="00206019" w:rsidRPr="00C70209" w:rsidRDefault="001A475D" w:rsidP="005407AD">
            <w:pPr>
              <w:pStyle w:val="Tabletext-subanalysis"/>
              <w:rPr>
                <w:i/>
              </w:rPr>
            </w:pPr>
            <w:r w:rsidRPr="001A475D">
              <w:rPr>
                <w:i/>
              </w:rPr>
              <w:t>P = </w:t>
            </w:r>
            <w:r w:rsidR="00206019" w:rsidRPr="00C70209">
              <w:t>0.302</w:t>
            </w:r>
          </w:p>
        </w:tc>
      </w:tr>
      <w:tr w:rsidR="00206019" w:rsidRPr="00C70209" w14:paraId="6D79FF70" w14:textId="77777777" w:rsidTr="005407AD">
        <w:trPr>
          <w:cantSplit/>
        </w:trPr>
        <w:tc>
          <w:tcPr>
            <w:tcW w:w="389" w:type="pct"/>
            <w:vMerge/>
          </w:tcPr>
          <w:p w14:paraId="7FBD502F" w14:textId="77777777" w:rsidR="00206019" w:rsidRPr="00C70209" w:rsidRDefault="00206019" w:rsidP="005407AD">
            <w:pPr>
              <w:pStyle w:val="Tabletext-evidencematrix"/>
            </w:pPr>
          </w:p>
        </w:tc>
        <w:tc>
          <w:tcPr>
            <w:tcW w:w="492" w:type="pct"/>
            <w:vMerge/>
          </w:tcPr>
          <w:p w14:paraId="1CBA08C6" w14:textId="77777777" w:rsidR="00206019" w:rsidRPr="00C70209" w:rsidRDefault="00206019" w:rsidP="005407AD">
            <w:pPr>
              <w:pStyle w:val="Tabletext-evidencematrix"/>
            </w:pPr>
          </w:p>
        </w:tc>
        <w:tc>
          <w:tcPr>
            <w:tcW w:w="490" w:type="pct"/>
            <w:vMerge/>
          </w:tcPr>
          <w:p w14:paraId="27EF4469"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212037A1" w14:textId="77777777" w:rsidR="00206019" w:rsidRPr="00C70209" w:rsidRDefault="00206019" w:rsidP="005407AD">
            <w:pPr>
              <w:pStyle w:val="Tabletext-evidencematrix"/>
            </w:pPr>
          </w:p>
        </w:tc>
        <w:tc>
          <w:tcPr>
            <w:tcW w:w="491" w:type="pct"/>
            <w:vMerge/>
          </w:tcPr>
          <w:p w14:paraId="6C02D9E7" w14:textId="77777777" w:rsidR="00206019" w:rsidRPr="00C70209" w:rsidRDefault="00206019" w:rsidP="005407AD">
            <w:pPr>
              <w:pStyle w:val="Tabletext-evidencematrix"/>
            </w:pPr>
          </w:p>
        </w:tc>
        <w:tc>
          <w:tcPr>
            <w:tcW w:w="490" w:type="pct"/>
            <w:gridSpan w:val="2"/>
          </w:tcPr>
          <w:p w14:paraId="446E5885" w14:textId="77777777" w:rsidR="00206019" w:rsidRPr="00C70209" w:rsidRDefault="00206019" w:rsidP="005407AD">
            <w:pPr>
              <w:pStyle w:val="Tabletext-subanalysis"/>
              <w:jc w:val="right"/>
            </w:pPr>
            <w:r w:rsidRPr="00C70209">
              <w:t>FFP after heparin reversal (mL)</w:t>
            </w:r>
          </w:p>
        </w:tc>
        <w:tc>
          <w:tcPr>
            <w:tcW w:w="520" w:type="pct"/>
            <w:gridSpan w:val="2"/>
          </w:tcPr>
          <w:p w14:paraId="5846CBD8" w14:textId="77777777" w:rsidR="00206019" w:rsidRPr="00C70209" w:rsidRDefault="00206019" w:rsidP="005407AD">
            <w:pPr>
              <w:pStyle w:val="Tabletext-subanalysis"/>
            </w:pPr>
            <w:r w:rsidRPr="00C70209">
              <w:t>0 (0, 11.3)</w:t>
            </w:r>
          </w:p>
        </w:tc>
        <w:tc>
          <w:tcPr>
            <w:tcW w:w="520" w:type="pct"/>
          </w:tcPr>
          <w:p w14:paraId="2F06FC08" w14:textId="77777777" w:rsidR="00206019" w:rsidRPr="00C70209" w:rsidRDefault="00206019" w:rsidP="005407AD">
            <w:pPr>
              <w:pStyle w:val="Tabletext-subanalysis"/>
            </w:pPr>
            <w:r w:rsidRPr="00C70209">
              <w:t>150 (0, 300)</w:t>
            </w:r>
          </w:p>
        </w:tc>
        <w:tc>
          <w:tcPr>
            <w:tcW w:w="523" w:type="pct"/>
          </w:tcPr>
          <w:p w14:paraId="39FF7B39" w14:textId="77777777" w:rsidR="00206019" w:rsidRPr="00C70209" w:rsidRDefault="00206019" w:rsidP="005407AD">
            <w:pPr>
              <w:pStyle w:val="Tabletext-subanalysis"/>
            </w:pPr>
            <w:r w:rsidRPr="00C70209">
              <w:t>NR</w:t>
            </w:r>
          </w:p>
        </w:tc>
        <w:tc>
          <w:tcPr>
            <w:tcW w:w="595" w:type="pct"/>
            <w:shd w:val="clear" w:color="auto" w:fill="D9D9D9" w:themeFill="background1" w:themeFillShade="D9"/>
          </w:tcPr>
          <w:p w14:paraId="19271C04" w14:textId="77777777" w:rsidR="00206019" w:rsidRPr="00C70209" w:rsidRDefault="00206019" w:rsidP="005407AD">
            <w:pPr>
              <w:pStyle w:val="Tabletext-subanalysis"/>
              <w:rPr>
                <w:i/>
              </w:rPr>
            </w:pPr>
            <w:r w:rsidRPr="00C70209">
              <w:rPr>
                <w:i/>
              </w:rPr>
              <w:t>Favours FFP</w:t>
            </w:r>
          </w:p>
          <w:p w14:paraId="0C6A84EC" w14:textId="5A7656B6" w:rsidR="00206019" w:rsidRPr="00C70209" w:rsidRDefault="001A475D" w:rsidP="005407AD">
            <w:pPr>
              <w:pStyle w:val="Tabletext-subanalysis"/>
            </w:pPr>
            <w:r w:rsidRPr="001A475D">
              <w:rPr>
                <w:i/>
              </w:rPr>
              <w:t>P = </w:t>
            </w:r>
            <w:r w:rsidR="00206019" w:rsidRPr="00C70209">
              <w:t>0.002</w:t>
            </w:r>
          </w:p>
        </w:tc>
      </w:tr>
      <w:tr w:rsidR="00206019" w:rsidRPr="00C70209" w14:paraId="79AA566C" w14:textId="77777777" w:rsidTr="005407AD">
        <w:trPr>
          <w:cantSplit/>
        </w:trPr>
        <w:tc>
          <w:tcPr>
            <w:tcW w:w="389" w:type="pct"/>
            <w:vMerge/>
          </w:tcPr>
          <w:p w14:paraId="7C49643E" w14:textId="77777777" w:rsidR="00206019" w:rsidRPr="00C70209" w:rsidRDefault="00206019" w:rsidP="005407AD">
            <w:pPr>
              <w:pStyle w:val="Tabletext-evidencematrix"/>
            </w:pPr>
          </w:p>
        </w:tc>
        <w:tc>
          <w:tcPr>
            <w:tcW w:w="492" w:type="pct"/>
            <w:vMerge/>
          </w:tcPr>
          <w:p w14:paraId="2697A8C5" w14:textId="77777777" w:rsidR="00206019" w:rsidRPr="00C70209" w:rsidRDefault="00206019" w:rsidP="005407AD">
            <w:pPr>
              <w:pStyle w:val="Tabletext-evidencematrix"/>
            </w:pPr>
          </w:p>
        </w:tc>
        <w:tc>
          <w:tcPr>
            <w:tcW w:w="490" w:type="pct"/>
            <w:vMerge/>
          </w:tcPr>
          <w:p w14:paraId="233245FD"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5AB3CC22" w14:textId="77777777" w:rsidR="00206019" w:rsidRPr="00C70209" w:rsidRDefault="00206019" w:rsidP="005407AD">
            <w:pPr>
              <w:pStyle w:val="Tabletext-evidencematrix"/>
            </w:pPr>
          </w:p>
        </w:tc>
        <w:tc>
          <w:tcPr>
            <w:tcW w:w="491" w:type="pct"/>
            <w:vMerge/>
          </w:tcPr>
          <w:p w14:paraId="3EAB0A4B" w14:textId="77777777" w:rsidR="00206019" w:rsidRPr="00C70209" w:rsidRDefault="00206019" w:rsidP="005407AD">
            <w:pPr>
              <w:pStyle w:val="Tabletext-evidencematrix"/>
            </w:pPr>
          </w:p>
        </w:tc>
        <w:tc>
          <w:tcPr>
            <w:tcW w:w="490" w:type="pct"/>
            <w:gridSpan w:val="2"/>
          </w:tcPr>
          <w:p w14:paraId="42B6C633" w14:textId="77777777" w:rsidR="00206019" w:rsidRPr="00C70209" w:rsidRDefault="00206019" w:rsidP="005407AD">
            <w:pPr>
              <w:pStyle w:val="Tabletext-subanalysis"/>
              <w:jc w:val="right"/>
            </w:pPr>
            <w:r w:rsidRPr="00C70209">
              <w:t>Platelets after heparin reversal (mL)</w:t>
            </w:r>
          </w:p>
        </w:tc>
        <w:tc>
          <w:tcPr>
            <w:tcW w:w="520" w:type="pct"/>
            <w:gridSpan w:val="2"/>
          </w:tcPr>
          <w:p w14:paraId="78DE5C07" w14:textId="77777777" w:rsidR="00206019" w:rsidRPr="00C70209" w:rsidRDefault="00206019" w:rsidP="005407AD">
            <w:pPr>
              <w:pStyle w:val="Tabletext-subanalysis"/>
            </w:pPr>
            <w:r w:rsidRPr="00C70209">
              <w:t>0 (0, 0)</w:t>
            </w:r>
          </w:p>
        </w:tc>
        <w:tc>
          <w:tcPr>
            <w:tcW w:w="520" w:type="pct"/>
          </w:tcPr>
          <w:p w14:paraId="057D8004" w14:textId="77777777" w:rsidR="00206019" w:rsidRPr="00C70209" w:rsidRDefault="00206019" w:rsidP="005407AD">
            <w:pPr>
              <w:pStyle w:val="Tabletext-subanalysis"/>
            </w:pPr>
            <w:r w:rsidRPr="00C70209">
              <w:t>0 (0, 0)</w:t>
            </w:r>
          </w:p>
        </w:tc>
        <w:tc>
          <w:tcPr>
            <w:tcW w:w="523" w:type="pct"/>
          </w:tcPr>
          <w:p w14:paraId="3AA4DC84" w14:textId="77777777" w:rsidR="00206019" w:rsidRPr="00C70209" w:rsidRDefault="00206019" w:rsidP="005407AD">
            <w:pPr>
              <w:pStyle w:val="Tabletext-subanalysis"/>
            </w:pPr>
            <w:r w:rsidRPr="00C70209">
              <w:t>NR</w:t>
            </w:r>
          </w:p>
        </w:tc>
        <w:tc>
          <w:tcPr>
            <w:tcW w:w="595" w:type="pct"/>
          </w:tcPr>
          <w:p w14:paraId="61AC7D3B" w14:textId="6D78C855" w:rsidR="00206019" w:rsidRPr="00C70209" w:rsidRDefault="00206019" w:rsidP="005407AD">
            <w:pPr>
              <w:pStyle w:val="Tabletext-subanalysis"/>
              <w:rPr>
                <w:i/>
              </w:rPr>
            </w:pPr>
            <w:r w:rsidRPr="00C70209">
              <w:rPr>
                <w:i/>
              </w:rPr>
              <w:t>No significant difference</w:t>
            </w:r>
          </w:p>
          <w:p w14:paraId="314D3300" w14:textId="7B2558EA" w:rsidR="00206019" w:rsidRPr="00C70209" w:rsidRDefault="001A475D" w:rsidP="005407AD">
            <w:pPr>
              <w:pStyle w:val="Tabletext-subanalysis"/>
              <w:rPr>
                <w:i/>
              </w:rPr>
            </w:pPr>
            <w:r w:rsidRPr="001A475D">
              <w:rPr>
                <w:i/>
              </w:rPr>
              <w:t>P = </w:t>
            </w:r>
            <w:r w:rsidR="00206019" w:rsidRPr="00C70209">
              <w:t>0.717</w:t>
            </w:r>
          </w:p>
        </w:tc>
      </w:tr>
      <w:tr w:rsidR="00206019" w:rsidRPr="00C70209" w14:paraId="1EBE0398" w14:textId="77777777" w:rsidTr="005407AD">
        <w:trPr>
          <w:cantSplit/>
        </w:trPr>
        <w:tc>
          <w:tcPr>
            <w:tcW w:w="389" w:type="pct"/>
            <w:vMerge/>
          </w:tcPr>
          <w:p w14:paraId="16C25BC2" w14:textId="77777777" w:rsidR="00206019" w:rsidRPr="00C70209" w:rsidRDefault="00206019" w:rsidP="005407AD">
            <w:pPr>
              <w:pStyle w:val="Tabletext-evidencematrix"/>
            </w:pPr>
          </w:p>
        </w:tc>
        <w:tc>
          <w:tcPr>
            <w:tcW w:w="492" w:type="pct"/>
            <w:vMerge/>
          </w:tcPr>
          <w:p w14:paraId="3946D1F5" w14:textId="77777777" w:rsidR="00206019" w:rsidRPr="00C70209" w:rsidRDefault="00206019" w:rsidP="005407AD">
            <w:pPr>
              <w:pStyle w:val="Tabletext-evidencematrix"/>
            </w:pPr>
          </w:p>
        </w:tc>
        <w:tc>
          <w:tcPr>
            <w:tcW w:w="490" w:type="pct"/>
            <w:vMerge/>
          </w:tcPr>
          <w:p w14:paraId="6CF16B7C"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04B558D4" w14:textId="77777777" w:rsidR="00206019" w:rsidRPr="00C70209" w:rsidRDefault="00206019" w:rsidP="005407AD">
            <w:pPr>
              <w:pStyle w:val="Tabletext-evidencematrix"/>
            </w:pPr>
          </w:p>
        </w:tc>
        <w:tc>
          <w:tcPr>
            <w:tcW w:w="491" w:type="pct"/>
            <w:vMerge/>
          </w:tcPr>
          <w:p w14:paraId="3C1D7C55" w14:textId="77777777" w:rsidR="00206019" w:rsidRPr="00C70209" w:rsidRDefault="00206019" w:rsidP="005407AD">
            <w:pPr>
              <w:pStyle w:val="Tabletext-evidencematrix"/>
            </w:pPr>
          </w:p>
        </w:tc>
        <w:tc>
          <w:tcPr>
            <w:tcW w:w="490" w:type="pct"/>
            <w:gridSpan w:val="2"/>
            <w:tcBorders>
              <w:top w:val="nil"/>
            </w:tcBorders>
          </w:tcPr>
          <w:p w14:paraId="52378F03" w14:textId="53EDCE7B" w:rsidR="00206019" w:rsidRPr="00C70209" w:rsidRDefault="00206019" w:rsidP="005407AD">
            <w:pPr>
              <w:pStyle w:val="Tabletext-evidencematrix"/>
            </w:pPr>
            <w:r w:rsidRPr="00C70209">
              <w:t xml:space="preserve">Total transfusion requirements (mL) during 24 hours in the ICU </w:t>
            </w:r>
          </w:p>
        </w:tc>
        <w:tc>
          <w:tcPr>
            <w:tcW w:w="520" w:type="pct"/>
            <w:gridSpan w:val="2"/>
          </w:tcPr>
          <w:p w14:paraId="38764087" w14:textId="77777777" w:rsidR="00206019" w:rsidRPr="00C70209" w:rsidRDefault="00206019" w:rsidP="005407AD">
            <w:pPr>
              <w:pStyle w:val="Tabletext-evidencematrix"/>
            </w:pPr>
            <w:r w:rsidRPr="00C70209">
              <w:t>6.3 (1.9, 15.3)</w:t>
            </w:r>
          </w:p>
        </w:tc>
        <w:tc>
          <w:tcPr>
            <w:tcW w:w="520" w:type="pct"/>
          </w:tcPr>
          <w:p w14:paraId="2B965E1A" w14:textId="77777777" w:rsidR="00206019" w:rsidRPr="00C70209" w:rsidRDefault="00206019" w:rsidP="005407AD">
            <w:pPr>
              <w:pStyle w:val="Tabletext-evidencematrix"/>
            </w:pPr>
            <w:r w:rsidRPr="00C70209">
              <w:t>10 (0, 14.6)</w:t>
            </w:r>
          </w:p>
        </w:tc>
        <w:tc>
          <w:tcPr>
            <w:tcW w:w="523" w:type="pct"/>
          </w:tcPr>
          <w:p w14:paraId="42A4C3DE" w14:textId="77777777" w:rsidR="00206019" w:rsidRPr="00C70209" w:rsidRDefault="00206019" w:rsidP="005407AD">
            <w:pPr>
              <w:pStyle w:val="Tabletext-evidencematrix"/>
            </w:pPr>
            <w:r w:rsidRPr="00C70209">
              <w:t>NR</w:t>
            </w:r>
          </w:p>
        </w:tc>
        <w:tc>
          <w:tcPr>
            <w:tcW w:w="595" w:type="pct"/>
          </w:tcPr>
          <w:p w14:paraId="45FAECDF" w14:textId="4DAA4BAE" w:rsidR="00206019" w:rsidRPr="00C70209" w:rsidRDefault="00206019" w:rsidP="005407AD">
            <w:pPr>
              <w:pStyle w:val="Tabletext-evidencematrix"/>
              <w:rPr>
                <w:i/>
              </w:rPr>
            </w:pPr>
            <w:r w:rsidRPr="00C70209">
              <w:rPr>
                <w:i/>
              </w:rPr>
              <w:t>No significant difference</w:t>
            </w:r>
          </w:p>
          <w:p w14:paraId="465DFCF4" w14:textId="0860EE1C" w:rsidR="00206019" w:rsidRPr="00C70209" w:rsidRDefault="001A475D" w:rsidP="005407AD">
            <w:pPr>
              <w:pStyle w:val="Tabletext-evidencematrix"/>
            </w:pPr>
            <w:r w:rsidRPr="001A475D">
              <w:rPr>
                <w:i/>
              </w:rPr>
              <w:t>P = </w:t>
            </w:r>
            <w:r w:rsidR="00206019" w:rsidRPr="00C70209">
              <w:t>0.863</w:t>
            </w:r>
          </w:p>
        </w:tc>
      </w:tr>
      <w:tr w:rsidR="00206019" w:rsidRPr="00C70209" w14:paraId="6E09DB5A" w14:textId="77777777" w:rsidTr="005407AD">
        <w:trPr>
          <w:cantSplit/>
        </w:trPr>
        <w:tc>
          <w:tcPr>
            <w:tcW w:w="389" w:type="pct"/>
            <w:vMerge/>
          </w:tcPr>
          <w:p w14:paraId="7A9CA7B8" w14:textId="77777777" w:rsidR="00206019" w:rsidRPr="00C70209" w:rsidRDefault="00206019" w:rsidP="005407AD">
            <w:pPr>
              <w:pStyle w:val="Tabletext-evidencematrix"/>
            </w:pPr>
          </w:p>
        </w:tc>
        <w:tc>
          <w:tcPr>
            <w:tcW w:w="492" w:type="pct"/>
            <w:vMerge/>
          </w:tcPr>
          <w:p w14:paraId="66DB4550" w14:textId="77777777" w:rsidR="00206019" w:rsidRPr="00C70209" w:rsidRDefault="00206019" w:rsidP="005407AD">
            <w:pPr>
              <w:pStyle w:val="Tabletext-evidencematrix"/>
            </w:pPr>
          </w:p>
        </w:tc>
        <w:tc>
          <w:tcPr>
            <w:tcW w:w="490" w:type="pct"/>
            <w:vMerge/>
          </w:tcPr>
          <w:p w14:paraId="04FEF77E"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44693FB1" w14:textId="77777777" w:rsidR="00206019" w:rsidRPr="00C70209" w:rsidRDefault="00206019" w:rsidP="005407AD">
            <w:pPr>
              <w:pStyle w:val="Tabletext-evidencematrix"/>
            </w:pPr>
          </w:p>
        </w:tc>
        <w:tc>
          <w:tcPr>
            <w:tcW w:w="491" w:type="pct"/>
            <w:vMerge/>
          </w:tcPr>
          <w:p w14:paraId="14BD3581" w14:textId="77777777" w:rsidR="00206019" w:rsidRPr="00C70209" w:rsidRDefault="00206019" w:rsidP="005407AD">
            <w:pPr>
              <w:pStyle w:val="Tabletext-evidencematrix"/>
            </w:pPr>
          </w:p>
        </w:tc>
        <w:tc>
          <w:tcPr>
            <w:tcW w:w="490" w:type="pct"/>
            <w:gridSpan w:val="2"/>
          </w:tcPr>
          <w:p w14:paraId="39BA654A" w14:textId="13DDA96F" w:rsidR="00206019" w:rsidRPr="00C70209" w:rsidRDefault="00206019" w:rsidP="005407AD">
            <w:pPr>
              <w:pStyle w:val="Tabletext-subanalysis"/>
              <w:jc w:val="right"/>
            </w:pPr>
            <w:r w:rsidRPr="00C70209">
              <w:t>RBC (mL)</w:t>
            </w:r>
          </w:p>
        </w:tc>
        <w:tc>
          <w:tcPr>
            <w:tcW w:w="520" w:type="pct"/>
            <w:gridSpan w:val="2"/>
          </w:tcPr>
          <w:p w14:paraId="3ECC900A" w14:textId="77777777" w:rsidR="00206019" w:rsidRPr="00C70209" w:rsidRDefault="00206019" w:rsidP="005407AD">
            <w:pPr>
              <w:pStyle w:val="Tabletext-subanalysis"/>
              <w:rPr>
                <w:szCs w:val="16"/>
              </w:rPr>
            </w:pPr>
            <w:r w:rsidRPr="00C70209">
              <w:rPr>
                <w:szCs w:val="16"/>
              </w:rPr>
              <w:t>0 (0, 120)</w:t>
            </w:r>
          </w:p>
        </w:tc>
        <w:tc>
          <w:tcPr>
            <w:tcW w:w="520" w:type="pct"/>
          </w:tcPr>
          <w:p w14:paraId="48BEA666" w14:textId="77777777" w:rsidR="00206019" w:rsidRPr="00C70209" w:rsidRDefault="00206019" w:rsidP="005407AD">
            <w:pPr>
              <w:pStyle w:val="Tabletext-subanalysis"/>
              <w:rPr>
                <w:szCs w:val="16"/>
              </w:rPr>
            </w:pPr>
            <w:r w:rsidRPr="00C70209">
              <w:rPr>
                <w:szCs w:val="16"/>
              </w:rPr>
              <w:t>0 (0, 125)</w:t>
            </w:r>
          </w:p>
        </w:tc>
        <w:tc>
          <w:tcPr>
            <w:tcW w:w="523" w:type="pct"/>
          </w:tcPr>
          <w:p w14:paraId="55027DEE" w14:textId="77777777" w:rsidR="00206019" w:rsidRPr="00C70209" w:rsidRDefault="00206019" w:rsidP="005407AD">
            <w:pPr>
              <w:pStyle w:val="Tabletext-subanalysis"/>
              <w:rPr>
                <w:szCs w:val="16"/>
              </w:rPr>
            </w:pPr>
            <w:r w:rsidRPr="00C70209">
              <w:rPr>
                <w:szCs w:val="16"/>
              </w:rPr>
              <w:t>NR</w:t>
            </w:r>
          </w:p>
        </w:tc>
        <w:tc>
          <w:tcPr>
            <w:tcW w:w="595" w:type="pct"/>
          </w:tcPr>
          <w:p w14:paraId="5BA5FC5C" w14:textId="19263425" w:rsidR="00206019" w:rsidRPr="00C70209" w:rsidRDefault="00206019" w:rsidP="005407AD">
            <w:pPr>
              <w:pStyle w:val="Tabletext-subanalysis"/>
              <w:rPr>
                <w:i/>
                <w:szCs w:val="16"/>
              </w:rPr>
            </w:pPr>
            <w:r w:rsidRPr="00C70209">
              <w:rPr>
                <w:i/>
                <w:szCs w:val="16"/>
              </w:rPr>
              <w:t>No significant difference</w:t>
            </w:r>
          </w:p>
          <w:p w14:paraId="09CF3AA7" w14:textId="27D5A3F4" w:rsidR="00206019" w:rsidRPr="00C70209" w:rsidRDefault="001A475D" w:rsidP="005407AD">
            <w:pPr>
              <w:pStyle w:val="Tabletext-subanalysis"/>
              <w:rPr>
                <w:i/>
                <w:szCs w:val="16"/>
              </w:rPr>
            </w:pPr>
            <w:r w:rsidRPr="001A475D">
              <w:rPr>
                <w:i/>
                <w:szCs w:val="16"/>
              </w:rPr>
              <w:t>P = </w:t>
            </w:r>
            <w:r w:rsidR="00206019" w:rsidRPr="00C70209">
              <w:rPr>
                <w:szCs w:val="16"/>
              </w:rPr>
              <w:t>0.975</w:t>
            </w:r>
          </w:p>
        </w:tc>
      </w:tr>
      <w:tr w:rsidR="00206019" w:rsidRPr="00C70209" w14:paraId="1CACF480" w14:textId="77777777" w:rsidTr="005407AD">
        <w:trPr>
          <w:cantSplit/>
        </w:trPr>
        <w:tc>
          <w:tcPr>
            <w:tcW w:w="389" w:type="pct"/>
            <w:vMerge/>
          </w:tcPr>
          <w:p w14:paraId="0B30FEDD" w14:textId="77777777" w:rsidR="00206019" w:rsidRPr="00C70209" w:rsidRDefault="00206019" w:rsidP="005407AD">
            <w:pPr>
              <w:pStyle w:val="Tabletext-evidencematrix"/>
            </w:pPr>
          </w:p>
        </w:tc>
        <w:tc>
          <w:tcPr>
            <w:tcW w:w="492" w:type="pct"/>
            <w:vMerge/>
          </w:tcPr>
          <w:p w14:paraId="71AE1ECD" w14:textId="77777777" w:rsidR="00206019" w:rsidRPr="00C70209" w:rsidRDefault="00206019" w:rsidP="005407AD">
            <w:pPr>
              <w:pStyle w:val="Tabletext-evidencematrix"/>
            </w:pPr>
          </w:p>
        </w:tc>
        <w:tc>
          <w:tcPr>
            <w:tcW w:w="490" w:type="pct"/>
            <w:vMerge/>
          </w:tcPr>
          <w:p w14:paraId="3FE0995B"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26680DB4" w14:textId="77777777" w:rsidR="00206019" w:rsidRPr="00C70209" w:rsidRDefault="00206019" w:rsidP="005407AD">
            <w:pPr>
              <w:pStyle w:val="Tabletext-evidencematrix"/>
            </w:pPr>
          </w:p>
        </w:tc>
        <w:tc>
          <w:tcPr>
            <w:tcW w:w="491" w:type="pct"/>
            <w:vMerge/>
          </w:tcPr>
          <w:p w14:paraId="00E27D79" w14:textId="77777777" w:rsidR="00206019" w:rsidRPr="00C70209" w:rsidRDefault="00206019" w:rsidP="005407AD">
            <w:pPr>
              <w:pStyle w:val="Tabletext-evidencematrix"/>
            </w:pPr>
          </w:p>
        </w:tc>
        <w:tc>
          <w:tcPr>
            <w:tcW w:w="490" w:type="pct"/>
            <w:gridSpan w:val="2"/>
          </w:tcPr>
          <w:p w14:paraId="0BF43E96" w14:textId="77777777" w:rsidR="00206019" w:rsidRPr="00C70209" w:rsidRDefault="00206019" w:rsidP="005407AD">
            <w:pPr>
              <w:pStyle w:val="Tabletext-subanalysis"/>
              <w:jc w:val="right"/>
            </w:pPr>
            <w:r w:rsidRPr="00C70209">
              <w:t>FFP (mL)</w:t>
            </w:r>
          </w:p>
        </w:tc>
        <w:tc>
          <w:tcPr>
            <w:tcW w:w="520" w:type="pct"/>
            <w:gridSpan w:val="2"/>
          </w:tcPr>
          <w:p w14:paraId="3411B9BD" w14:textId="77777777" w:rsidR="00206019" w:rsidRPr="00C70209" w:rsidRDefault="00206019" w:rsidP="005407AD">
            <w:pPr>
              <w:pStyle w:val="Tabletext-subanalysis"/>
              <w:rPr>
                <w:szCs w:val="16"/>
              </w:rPr>
            </w:pPr>
            <w:r w:rsidRPr="00C70209">
              <w:rPr>
                <w:szCs w:val="16"/>
              </w:rPr>
              <w:t>0 (0, 242.5)</w:t>
            </w:r>
          </w:p>
        </w:tc>
        <w:tc>
          <w:tcPr>
            <w:tcW w:w="520" w:type="pct"/>
          </w:tcPr>
          <w:p w14:paraId="270F6450" w14:textId="77777777" w:rsidR="00206019" w:rsidRPr="00C70209" w:rsidRDefault="00206019" w:rsidP="005407AD">
            <w:pPr>
              <w:pStyle w:val="Tabletext-subanalysis"/>
              <w:rPr>
                <w:szCs w:val="16"/>
              </w:rPr>
            </w:pPr>
            <w:r w:rsidRPr="00C70209">
              <w:rPr>
                <w:szCs w:val="16"/>
              </w:rPr>
              <w:t>0 (0, 157)</w:t>
            </w:r>
          </w:p>
        </w:tc>
        <w:tc>
          <w:tcPr>
            <w:tcW w:w="523" w:type="pct"/>
          </w:tcPr>
          <w:p w14:paraId="14880853" w14:textId="77777777" w:rsidR="00206019" w:rsidRPr="00C70209" w:rsidRDefault="00206019" w:rsidP="005407AD">
            <w:pPr>
              <w:pStyle w:val="Tabletext-subanalysis"/>
              <w:rPr>
                <w:szCs w:val="16"/>
              </w:rPr>
            </w:pPr>
            <w:r w:rsidRPr="00C70209">
              <w:rPr>
                <w:szCs w:val="16"/>
              </w:rPr>
              <w:t>NR</w:t>
            </w:r>
          </w:p>
        </w:tc>
        <w:tc>
          <w:tcPr>
            <w:tcW w:w="595" w:type="pct"/>
          </w:tcPr>
          <w:p w14:paraId="41B41D46" w14:textId="69AB326D" w:rsidR="00206019" w:rsidRPr="00C70209" w:rsidRDefault="00206019" w:rsidP="005407AD">
            <w:pPr>
              <w:pStyle w:val="Tabletext-subanalysis"/>
              <w:rPr>
                <w:i/>
                <w:szCs w:val="16"/>
              </w:rPr>
            </w:pPr>
            <w:r w:rsidRPr="00C70209">
              <w:rPr>
                <w:i/>
                <w:szCs w:val="16"/>
              </w:rPr>
              <w:t>No significant difference</w:t>
            </w:r>
          </w:p>
          <w:p w14:paraId="35D3E2B4" w14:textId="6BC6812D" w:rsidR="00206019" w:rsidRPr="00C70209" w:rsidRDefault="001A475D" w:rsidP="005407AD">
            <w:pPr>
              <w:pStyle w:val="Tabletext-subanalysis"/>
              <w:rPr>
                <w:i/>
                <w:szCs w:val="16"/>
              </w:rPr>
            </w:pPr>
            <w:r w:rsidRPr="001A475D">
              <w:rPr>
                <w:i/>
                <w:szCs w:val="16"/>
              </w:rPr>
              <w:t>P = </w:t>
            </w:r>
            <w:r w:rsidR="00206019" w:rsidRPr="00C70209">
              <w:rPr>
                <w:szCs w:val="16"/>
              </w:rPr>
              <w:t>0.598</w:t>
            </w:r>
          </w:p>
        </w:tc>
      </w:tr>
      <w:tr w:rsidR="00206019" w:rsidRPr="00C70209" w14:paraId="15B5F626" w14:textId="77777777" w:rsidTr="005407AD">
        <w:trPr>
          <w:cantSplit/>
        </w:trPr>
        <w:tc>
          <w:tcPr>
            <w:tcW w:w="389" w:type="pct"/>
            <w:vMerge/>
          </w:tcPr>
          <w:p w14:paraId="322C9590" w14:textId="77777777" w:rsidR="00206019" w:rsidRPr="00C70209" w:rsidRDefault="00206019" w:rsidP="005407AD">
            <w:pPr>
              <w:pStyle w:val="Tabletext-evidencematrix"/>
            </w:pPr>
          </w:p>
        </w:tc>
        <w:tc>
          <w:tcPr>
            <w:tcW w:w="492" w:type="pct"/>
            <w:vMerge/>
          </w:tcPr>
          <w:p w14:paraId="73727E97" w14:textId="77777777" w:rsidR="00206019" w:rsidRPr="00C70209" w:rsidRDefault="00206019" w:rsidP="005407AD">
            <w:pPr>
              <w:pStyle w:val="Tabletext-evidencematrix"/>
            </w:pPr>
          </w:p>
        </w:tc>
        <w:tc>
          <w:tcPr>
            <w:tcW w:w="490" w:type="pct"/>
            <w:vMerge/>
          </w:tcPr>
          <w:p w14:paraId="0A6F596D"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6CC653BB" w14:textId="77777777" w:rsidR="00206019" w:rsidRPr="00C70209" w:rsidRDefault="00206019" w:rsidP="005407AD">
            <w:pPr>
              <w:pStyle w:val="Tabletext-evidencematrix"/>
            </w:pPr>
          </w:p>
        </w:tc>
        <w:tc>
          <w:tcPr>
            <w:tcW w:w="491" w:type="pct"/>
            <w:vMerge/>
          </w:tcPr>
          <w:p w14:paraId="0F87226D" w14:textId="77777777" w:rsidR="00206019" w:rsidRPr="00C70209" w:rsidRDefault="00206019" w:rsidP="005407AD">
            <w:pPr>
              <w:pStyle w:val="Tabletext-evidencematrix"/>
            </w:pPr>
          </w:p>
        </w:tc>
        <w:tc>
          <w:tcPr>
            <w:tcW w:w="490" w:type="pct"/>
            <w:gridSpan w:val="2"/>
          </w:tcPr>
          <w:p w14:paraId="4E405BE1" w14:textId="77777777" w:rsidR="00206019" w:rsidRPr="00C70209" w:rsidRDefault="00206019" w:rsidP="005407AD">
            <w:pPr>
              <w:pStyle w:val="Tabletext-subanalysis"/>
              <w:jc w:val="right"/>
            </w:pPr>
            <w:r w:rsidRPr="00C70209">
              <w:t>platelets (mL)</w:t>
            </w:r>
          </w:p>
        </w:tc>
        <w:tc>
          <w:tcPr>
            <w:tcW w:w="520" w:type="pct"/>
            <w:gridSpan w:val="2"/>
          </w:tcPr>
          <w:p w14:paraId="1611ADFE" w14:textId="77777777" w:rsidR="00206019" w:rsidRPr="00C70209" w:rsidRDefault="00206019" w:rsidP="005407AD">
            <w:pPr>
              <w:pStyle w:val="Tabletext-subanalysis"/>
              <w:rPr>
                <w:szCs w:val="16"/>
              </w:rPr>
            </w:pPr>
            <w:r w:rsidRPr="00C70209">
              <w:rPr>
                <w:szCs w:val="16"/>
              </w:rPr>
              <w:t>0 (0, 20)</w:t>
            </w:r>
          </w:p>
        </w:tc>
        <w:tc>
          <w:tcPr>
            <w:tcW w:w="520" w:type="pct"/>
          </w:tcPr>
          <w:p w14:paraId="3F4CA84A" w14:textId="77777777" w:rsidR="00206019" w:rsidRPr="00C70209" w:rsidRDefault="00206019" w:rsidP="005407AD">
            <w:pPr>
              <w:pStyle w:val="Tabletext-subanalysis"/>
              <w:rPr>
                <w:szCs w:val="16"/>
              </w:rPr>
            </w:pPr>
            <w:r w:rsidRPr="00C70209">
              <w:rPr>
                <w:szCs w:val="16"/>
              </w:rPr>
              <w:t>0 (0, 30)</w:t>
            </w:r>
          </w:p>
        </w:tc>
        <w:tc>
          <w:tcPr>
            <w:tcW w:w="523" w:type="pct"/>
          </w:tcPr>
          <w:p w14:paraId="7AE0EF81" w14:textId="77777777" w:rsidR="00206019" w:rsidRPr="00C70209" w:rsidRDefault="00206019" w:rsidP="005407AD">
            <w:pPr>
              <w:pStyle w:val="Tabletext-subanalysis"/>
              <w:rPr>
                <w:szCs w:val="16"/>
              </w:rPr>
            </w:pPr>
            <w:r w:rsidRPr="00C70209">
              <w:rPr>
                <w:szCs w:val="16"/>
              </w:rPr>
              <w:t>NR</w:t>
            </w:r>
          </w:p>
        </w:tc>
        <w:tc>
          <w:tcPr>
            <w:tcW w:w="595" w:type="pct"/>
          </w:tcPr>
          <w:p w14:paraId="225112CA" w14:textId="67BA6845" w:rsidR="00206019" w:rsidRPr="00C70209" w:rsidRDefault="00206019" w:rsidP="005407AD">
            <w:pPr>
              <w:pStyle w:val="Tabletext-subanalysis"/>
              <w:rPr>
                <w:i/>
                <w:szCs w:val="16"/>
              </w:rPr>
            </w:pPr>
            <w:r w:rsidRPr="00C70209">
              <w:rPr>
                <w:i/>
                <w:szCs w:val="16"/>
              </w:rPr>
              <w:t>No significant difference</w:t>
            </w:r>
          </w:p>
          <w:p w14:paraId="1B4A8AA7" w14:textId="4921B2D6" w:rsidR="00206019" w:rsidRPr="00C70209" w:rsidRDefault="001A475D" w:rsidP="005407AD">
            <w:pPr>
              <w:pStyle w:val="Tabletext-subanalysis"/>
              <w:rPr>
                <w:i/>
                <w:szCs w:val="16"/>
              </w:rPr>
            </w:pPr>
            <w:r w:rsidRPr="001A475D">
              <w:rPr>
                <w:i/>
                <w:szCs w:val="16"/>
              </w:rPr>
              <w:t>P = </w:t>
            </w:r>
            <w:r w:rsidR="00206019" w:rsidRPr="00C70209">
              <w:rPr>
                <w:szCs w:val="16"/>
              </w:rPr>
              <w:t>0.955</w:t>
            </w:r>
          </w:p>
        </w:tc>
      </w:tr>
      <w:tr w:rsidR="00206019" w:rsidRPr="00C70209" w14:paraId="11D9C9C5" w14:textId="77777777" w:rsidTr="005407AD">
        <w:trPr>
          <w:cantSplit/>
        </w:trPr>
        <w:tc>
          <w:tcPr>
            <w:tcW w:w="389" w:type="pct"/>
            <w:vMerge/>
          </w:tcPr>
          <w:p w14:paraId="00B0BC3E" w14:textId="77777777" w:rsidR="00206019" w:rsidRPr="00C70209" w:rsidRDefault="00206019" w:rsidP="005407AD">
            <w:pPr>
              <w:pStyle w:val="Tabletext-evidencematrix"/>
            </w:pPr>
          </w:p>
        </w:tc>
        <w:tc>
          <w:tcPr>
            <w:tcW w:w="492" w:type="pct"/>
            <w:vMerge/>
          </w:tcPr>
          <w:p w14:paraId="17323EFD" w14:textId="77777777" w:rsidR="00206019" w:rsidRPr="00C70209" w:rsidRDefault="00206019" w:rsidP="005407AD">
            <w:pPr>
              <w:pStyle w:val="Tabletext-evidencematrix"/>
            </w:pPr>
          </w:p>
        </w:tc>
        <w:tc>
          <w:tcPr>
            <w:tcW w:w="490" w:type="pct"/>
            <w:vMerge/>
          </w:tcPr>
          <w:p w14:paraId="7DA726AE" w14:textId="77777777" w:rsidR="00206019" w:rsidRPr="00C70209" w:rsidRDefault="00206019" w:rsidP="005407AD">
            <w:pPr>
              <w:pStyle w:val="Tabletext-evidencematrix"/>
              <w:rPr>
                <w:rFonts w:eastAsia="Times New Roman" w:cs="Tahoma"/>
                <w:color w:val="000000"/>
                <w:szCs w:val="21"/>
              </w:rPr>
            </w:pPr>
          </w:p>
        </w:tc>
        <w:tc>
          <w:tcPr>
            <w:tcW w:w="490" w:type="pct"/>
            <w:vMerge/>
          </w:tcPr>
          <w:p w14:paraId="1083E473" w14:textId="77777777" w:rsidR="00206019" w:rsidRPr="00C70209" w:rsidRDefault="00206019" w:rsidP="005407AD">
            <w:pPr>
              <w:pStyle w:val="Tabletext-evidencematrix"/>
            </w:pPr>
          </w:p>
        </w:tc>
        <w:tc>
          <w:tcPr>
            <w:tcW w:w="491" w:type="pct"/>
            <w:vMerge/>
          </w:tcPr>
          <w:p w14:paraId="2EDFDBFB" w14:textId="77777777" w:rsidR="00206019" w:rsidRPr="00C70209" w:rsidRDefault="00206019" w:rsidP="005407AD">
            <w:pPr>
              <w:pStyle w:val="Tabletext-evidencematrix"/>
            </w:pPr>
          </w:p>
        </w:tc>
        <w:tc>
          <w:tcPr>
            <w:tcW w:w="490" w:type="pct"/>
            <w:gridSpan w:val="2"/>
          </w:tcPr>
          <w:p w14:paraId="5D06FB9B" w14:textId="77777777" w:rsidR="00206019" w:rsidRPr="00C70209" w:rsidRDefault="00206019" w:rsidP="005407AD">
            <w:pPr>
              <w:pStyle w:val="Tabletext-subanalysis"/>
              <w:jc w:val="right"/>
            </w:pPr>
            <w:r w:rsidRPr="00C70209">
              <w:t>pump blood (mL)</w:t>
            </w:r>
          </w:p>
        </w:tc>
        <w:tc>
          <w:tcPr>
            <w:tcW w:w="520" w:type="pct"/>
            <w:gridSpan w:val="2"/>
          </w:tcPr>
          <w:p w14:paraId="6FEF57D3" w14:textId="77777777" w:rsidR="00206019" w:rsidRPr="00C70209" w:rsidRDefault="00206019" w:rsidP="005407AD">
            <w:pPr>
              <w:pStyle w:val="Tabletext-subanalysis"/>
              <w:rPr>
                <w:szCs w:val="16"/>
              </w:rPr>
            </w:pPr>
            <w:r w:rsidRPr="00C70209">
              <w:rPr>
                <w:szCs w:val="16"/>
              </w:rPr>
              <w:t>0 (0, 145)</w:t>
            </w:r>
          </w:p>
        </w:tc>
        <w:tc>
          <w:tcPr>
            <w:tcW w:w="520" w:type="pct"/>
          </w:tcPr>
          <w:p w14:paraId="4C0936C8" w14:textId="77777777" w:rsidR="00206019" w:rsidRPr="00C70209" w:rsidRDefault="00206019" w:rsidP="005407AD">
            <w:pPr>
              <w:pStyle w:val="Tabletext-subanalysis"/>
              <w:rPr>
                <w:szCs w:val="16"/>
              </w:rPr>
            </w:pPr>
            <w:r w:rsidRPr="00C70209">
              <w:rPr>
                <w:szCs w:val="16"/>
              </w:rPr>
              <w:t>0 (0, 15)</w:t>
            </w:r>
          </w:p>
        </w:tc>
        <w:tc>
          <w:tcPr>
            <w:tcW w:w="523" w:type="pct"/>
          </w:tcPr>
          <w:p w14:paraId="18877DAF" w14:textId="77777777" w:rsidR="00206019" w:rsidRPr="00C70209" w:rsidRDefault="00206019" w:rsidP="005407AD">
            <w:pPr>
              <w:pStyle w:val="Tabletext-subanalysis"/>
              <w:rPr>
                <w:szCs w:val="16"/>
              </w:rPr>
            </w:pPr>
            <w:r w:rsidRPr="00C70209">
              <w:rPr>
                <w:szCs w:val="16"/>
              </w:rPr>
              <w:t>NR</w:t>
            </w:r>
          </w:p>
        </w:tc>
        <w:tc>
          <w:tcPr>
            <w:tcW w:w="595" w:type="pct"/>
          </w:tcPr>
          <w:p w14:paraId="20ED730D" w14:textId="753F15C0" w:rsidR="00206019" w:rsidRPr="00C70209" w:rsidRDefault="00206019" w:rsidP="005407AD">
            <w:pPr>
              <w:pStyle w:val="Tabletext-subanalysis"/>
              <w:rPr>
                <w:i/>
                <w:szCs w:val="16"/>
              </w:rPr>
            </w:pPr>
            <w:r w:rsidRPr="00C70209">
              <w:rPr>
                <w:i/>
                <w:szCs w:val="16"/>
              </w:rPr>
              <w:t>No significant difference</w:t>
            </w:r>
          </w:p>
          <w:p w14:paraId="50637058" w14:textId="3F8E62CB" w:rsidR="00206019" w:rsidRPr="00C70209" w:rsidRDefault="001A475D" w:rsidP="005407AD">
            <w:pPr>
              <w:pStyle w:val="Tabletext-subanalysis"/>
              <w:rPr>
                <w:i/>
                <w:szCs w:val="16"/>
              </w:rPr>
            </w:pPr>
            <w:r w:rsidRPr="001A475D">
              <w:rPr>
                <w:i/>
                <w:szCs w:val="16"/>
              </w:rPr>
              <w:t>P = </w:t>
            </w:r>
            <w:r w:rsidR="00206019" w:rsidRPr="00C70209">
              <w:rPr>
                <w:szCs w:val="16"/>
              </w:rPr>
              <w:t>0.718</w:t>
            </w:r>
          </w:p>
        </w:tc>
      </w:tr>
      <w:tr w:rsidR="00206019" w:rsidRPr="00C70209" w14:paraId="28F2D33D" w14:textId="77777777" w:rsidTr="005407AD">
        <w:trPr>
          <w:cantSplit/>
        </w:trPr>
        <w:tc>
          <w:tcPr>
            <w:tcW w:w="389" w:type="pct"/>
            <w:vMerge w:val="restart"/>
          </w:tcPr>
          <w:p w14:paraId="6B1E5053" w14:textId="7B458B82" w:rsidR="00206019" w:rsidRPr="00C70209" w:rsidRDefault="00206019" w:rsidP="005407AD">
            <w:pPr>
              <w:pStyle w:val="Tabletext-evidencematrix"/>
            </w:pPr>
            <w:r w:rsidRPr="00C70209">
              <w:t>McCall 2004</w:t>
            </w:r>
            <w:r w:rsidRPr="00C70209">
              <w:fldChar w:fldCharType="begin"/>
            </w:r>
            <w:r w:rsidR="000E261C">
              <w:instrText xml:space="preserve"> ADDIN EN.CITE &lt;EndNote&gt;&lt;Cite&gt;&lt;Author&gt;McCall&lt;/Author&gt;&lt;Year&gt;2004&lt;/Year&gt;&lt;RecNum&gt;138&lt;/RecNum&gt;&lt;DisplayText&gt;&lt;style face="superscript"&gt;299&lt;/style&gt;&lt;/DisplayText&gt;&lt;record&gt;&lt;rec-number&gt;138&lt;/rec-number&gt;&lt;foreign-keys&gt;&lt;key app="EN" db-id="9edve2wadsavt5ewavaxtda4f2tavzvts9ee" timestamp="1426550421"&gt;138&lt;/key&gt;&lt;/foreign-keys&gt;&lt;ref-type name="Journal Article"&gt;17&lt;/ref-type&gt;&lt;contributors&gt;&lt;authors&gt;&lt;author&gt;McCall, M. M.&lt;/author&gt;&lt;author&gt;Blackwell, M. M.&lt;/author&gt;&lt;author&gt;Smyre, J. T.&lt;/author&gt;&lt;author&gt;Sistino, J. J.&lt;/author&gt;&lt;author&gt;Acsell, J. R.&lt;/author&gt;&lt;author&gt;Dorman, B. H.&lt;/author&gt;&lt;author&gt;Bradley, S. M.&lt;/author&gt;&lt;/authors&gt;&lt;/contributors&gt;&lt;auth-address&gt;Bradley, S.M., Division of Cardiothoracic Surgery, Medical University of South Carolina, Charleston, SC 29425, United States&lt;/auth-address&gt;&lt;titles&gt;&lt;title&gt;Fresh frozen plasma in the pediatric pump prime: A prospective, randomized trial&lt;/title&gt;&lt;secondary-title&gt;Annals of Thoracic Surgery&lt;/secondary-title&gt;&lt;/titles&gt;&lt;periodical&gt;&lt;full-title&gt;Annals of Thoracic Surgery&lt;/full-title&gt;&lt;/periodical&gt;&lt;pages&gt;983–987&lt;/pages&gt;&lt;volume&gt;77&lt;/volume&gt;&lt;number&gt;3&lt;/number&gt;&lt;reprint-edition&gt;NOT IN FILE&lt;/reprint-edition&gt;&lt;keywords&gt;&lt;keyword&gt;Embase13Mar14&lt;/keyword&gt;&lt;keyword&gt;Level II&lt;/keyword&gt;&lt;/keywords&gt;&lt;dates&gt;&lt;year&gt;2004&lt;/year&gt;&lt;/dates&gt;&lt;isbn&gt;0003-4975&lt;/isbn&gt;&lt;urls&gt;&lt;related-urls&gt;&lt;url&gt;http://www.annalsthoracicsurgery.org/article/S0003-4975(03)01873-3/pdf&lt;/url&gt;&lt;/related-urls&gt;&lt;/urls&gt;&lt;/record&gt;&lt;/Cite&gt;&lt;/EndNote&gt;</w:instrText>
            </w:r>
            <w:r w:rsidRPr="00C70209">
              <w:fldChar w:fldCharType="separate"/>
            </w:r>
            <w:r w:rsidR="000E261C" w:rsidRPr="000E261C">
              <w:rPr>
                <w:noProof/>
                <w:vertAlign w:val="superscript"/>
              </w:rPr>
              <w:t>299</w:t>
            </w:r>
            <w:r w:rsidRPr="00C70209">
              <w:fldChar w:fldCharType="end"/>
            </w:r>
          </w:p>
          <w:p w14:paraId="04FC5E1E" w14:textId="77777777" w:rsidR="00206019" w:rsidRPr="00C70209" w:rsidRDefault="00206019" w:rsidP="005407AD">
            <w:pPr>
              <w:pStyle w:val="Tabletext-evidencematrix"/>
            </w:pPr>
            <w:r w:rsidRPr="00C70209">
              <w:t>Level II</w:t>
            </w:r>
          </w:p>
          <w:p w14:paraId="60B34FFB" w14:textId="77777777" w:rsidR="00206019" w:rsidRPr="00C70209" w:rsidRDefault="00206019" w:rsidP="005407AD">
            <w:pPr>
              <w:pStyle w:val="Tabletext-evidencematrix"/>
            </w:pPr>
            <w:r w:rsidRPr="00C70209">
              <w:t>Fair</w:t>
            </w:r>
          </w:p>
        </w:tc>
        <w:tc>
          <w:tcPr>
            <w:tcW w:w="492" w:type="pct"/>
            <w:vMerge w:val="restart"/>
          </w:tcPr>
          <w:p w14:paraId="5A103B08" w14:textId="77777777" w:rsidR="00206019" w:rsidRPr="00C70209" w:rsidRDefault="00206019" w:rsidP="005407AD">
            <w:pPr>
              <w:pStyle w:val="Tabletext-evidencematrix"/>
            </w:pPr>
            <w:r w:rsidRPr="00C70209">
              <w:t>N=20</w:t>
            </w:r>
          </w:p>
        </w:tc>
        <w:tc>
          <w:tcPr>
            <w:tcW w:w="490" w:type="pct"/>
            <w:vMerge w:val="restart"/>
          </w:tcPr>
          <w:p w14:paraId="3BB57C7F" w14:textId="46730464" w:rsidR="00206019" w:rsidRPr="00C70209" w:rsidRDefault="00206019" w:rsidP="005407AD">
            <w:pPr>
              <w:pStyle w:val="Tabletext-evidencematrix"/>
            </w:pPr>
            <w:r w:rsidRPr="00C70209">
              <w:t>Infants (&lt; 8 kg) requiring CPB surgery</w:t>
            </w:r>
          </w:p>
        </w:tc>
        <w:tc>
          <w:tcPr>
            <w:tcW w:w="490" w:type="pct"/>
            <w:vMerge w:val="restart"/>
          </w:tcPr>
          <w:p w14:paraId="3C75DEC4" w14:textId="77777777" w:rsidR="00206019" w:rsidRPr="00C70209" w:rsidRDefault="00206019" w:rsidP="005407AD">
            <w:pPr>
              <w:pStyle w:val="Tabletext-evidencematrix"/>
            </w:pPr>
            <w:r w:rsidRPr="00C70209">
              <w:t>Single unit, USA</w:t>
            </w:r>
          </w:p>
        </w:tc>
        <w:tc>
          <w:tcPr>
            <w:tcW w:w="491" w:type="pct"/>
            <w:vMerge w:val="restart"/>
          </w:tcPr>
          <w:p w14:paraId="10EFDBC0" w14:textId="77777777" w:rsidR="00206019" w:rsidRPr="00C70209" w:rsidRDefault="00206019" w:rsidP="005407AD">
            <w:pPr>
              <w:pStyle w:val="Tabletext-evidencematrix"/>
            </w:pPr>
            <w:r w:rsidRPr="00C70209">
              <w:t xml:space="preserve">FFP (1 U) in the pump prime versus no FFP </w:t>
            </w:r>
          </w:p>
        </w:tc>
        <w:tc>
          <w:tcPr>
            <w:tcW w:w="490" w:type="pct"/>
            <w:gridSpan w:val="2"/>
          </w:tcPr>
          <w:p w14:paraId="5CCE005B" w14:textId="77777777" w:rsidR="00206019" w:rsidRPr="00C70209" w:rsidRDefault="00206019" w:rsidP="005407AD">
            <w:pPr>
              <w:pStyle w:val="Tabletext-evidencematrix"/>
            </w:pPr>
            <w:r w:rsidRPr="00C70209">
              <w:t>Total donor exposures per patient</w:t>
            </w:r>
          </w:p>
        </w:tc>
        <w:tc>
          <w:tcPr>
            <w:tcW w:w="520" w:type="pct"/>
            <w:gridSpan w:val="2"/>
          </w:tcPr>
          <w:p w14:paraId="65F09852" w14:textId="77777777" w:rsidR="00206019" w:rsidRPr="00C70209" w:rsidRDefault="00206019" w:rsidP="005407AD">
            <w:pPr>
              <w:pStyle w:val="Tabletext-evidencematrix"/>
            </w:pPr>
            <w:r w:rsidRPr="00C70209">
              <w:t>4.1 ± 1.5 (n=10)</w:t>
            </w:r>
          </w:p>
        </w:tc>
        <w:tc>
          <w:tcPr>
            <w:tcW w:w="520" w:type="pct"/>
          </w:tcPr>
          <w:p w14:paraId="5A1065E4" w14:textId="77777777" w:rsidR="00206019" w:rsidRPr="00C70209" w:rsidRDefault="00206019" w:rsidP="005407AD">
            <w:pPr>
              <w:pStyle w:val="Tabletext-evidencematrix"/>
            </w:pPr>
            <w:r w:rsidRPr="00C70209">
              <w:t>5.4 ± 1.4 (n=10)</w:t>
            </w:r>
          </w:p>
        </w:tc>
        <w:tc>
          <w:tcPr>
            <w:tcW w:w="523" w:type="pct"/>
          </w:tcPr>
          <w:p w14:paraId="4221CF71" w14:textId="77777777" w:rsidR="00206019" w:rsidRPr="00C70209" w:rsidRDefault="00206019" w:rsidP="005407AD">
            <w:pPr>
              <w:pStyle w:val="Tabletext-evidencematrix"/>
            </w:pPr>
            <w:r w:rsidRPr="00C70209">
              <w:t>MD –1.30 [–2.57, –0.03]</w:t>
            </w:r>
            <w:r w:rsidRPr="00C70209">
              <w:rPr>
                <w:vertAlign w:val="superscript"/>
              </w:rPr>
              <w:t>c</w:t>
            </w:r>
          </w:p>
        </w:tc>
        <w:tc>
          <w:tcPr>
            <w:tcW w:w="595" w:type="pct"/>
            <w:shd w:val="clear" w:color="auto" w:fill="D9D9D9" w:themeFill="background1" w:themeFillShade="D9"/>
          </w:tcPr>
          <w:p w14:paraId="2620064F" w14:textId="77777777" w:rsidR="00206019" w:rsidRPr="00C70209" w:rsidRDefault="00206019" w:rsidP="005407AD">
            <w:pPr>
              <w:pStyle w:val="Tabletext-evidencematrix"/>
              <w:rPr>
                <w:i/>
              </w:rPr>
            </w:pPr>
            <w:r w:rsidRPr="00C70209">
              <w:rPr>
                <w:i/>
              </w:rPr>
              <w:t>Borderline favours FFP</w:t>
            </w:r>
          </w:p>
          <w:p w14:paraId="359EB986" w14:textId="074745CD" w:rsidR="00206019" w:rsidRPr="00C70209" w:rsidRDefault="001A475D" w:rsidP="005407AD">
            <w:pPr>
              <w:pStyle w:val="Tabletext-evidencematrix"/>
            </w:pPr>
            <w:r w:rsidRPr="001A475D">
              <w:rPr>
                <w:i/>
              </w:rPr>
              <w:t>P = </w:t>
            </w:r>
            <w:r w:rsidR="00206019" w:rsidRPr="00C70209">
              <w:t>0.05</w:t>
            </w:r>
            <w:r w:rsidR="00206019" w:rsidRPr="00C70209">
              <w:rPr>
                <w:vertAlign w:val="superscript"/>
              </w:rPr>
              <w:t>c</w:t>
            </w:r>
          </w:p>
          <w:p w14:paraId="254025B2" w14:textId="3A85F60C" w:rsidR="00206019" w:rsidRPr="00C70209" w:rsidRDefault="001A475D" w:rsidP="005407AD">
            <w:pPr>
              <w:pStyle w:val="Tabletext-evidencematrix"/>
            </w:pPr>
            <w:r w:rsidRPr="001A475D">
              <w:rPr>
                <w:i/>
              </w:rPr>
              <w:t>P = </w:t>
            </w:r>
            <w:r w:rsidR="00206019" w:rsidRPr="00C70209">
              <w:t>0.06</w:t>
            </w:r>
            <w:r w:rsidR="00206019" w:rsidRPr="00C70209">
              <w:rPr>
                <w:vertAlign w:val="superscript"/>
              </w:rPr>
              <w:t>d</w:t>
            </w:r>
          </w:p>
        </w:tc>
      </w:tr>
      <w:tr w:rsidR="00206019" w:rsidRPr="00C70209" w14:paraId="3C75B7D2" w14:textId="77777777" w:rsidTr="005407AD">
        <w:trPr>
          <w:cantSplit/>
        </w:trPr>
        <w:tc>
          <w:tcPr>
            <w:tcW w:w="389" w:type="pct"/>
            <w:vMerge/>
          </w:tcPr>
          <w:p w14:paraId="069EA022" w14:textId="77777777" w:rsidR="00206019" w:rsidRPr="00C70209" w:rsidRDefault="00206019" w:rsidP="005407AD">
            <w:pPr>
              <w:pStyle w:val="Tabletext-evidencematrix"/>
            </w:pPr>
          </w:p>
        </w:tc>
        <w:tc>
          <w:tcPr>
            <w:tcW w:w="492" w:type="pct"/>
            <w:vMerge/>
          </w:tcPr>
          <w:p w14:paraId="0E71EB15" w14:textId="77777777" w:rsidR="00206019" w:rsidRPr="00C70209" w:rsidRDefault="00206019" w:rsidP="005407AD">
            <w:pPr>
              <w:pStyle w:val="Tabletext-evidencematrix"/>
            </w:pPr>
          </w:p>
        </w:tc>
        <w:tc>
          <w:tcPr>
            <w:tcW w:w="490" w:type="pct"/>
            <w:vMerge/>
          </w:tcPr>
          <w:p w14:paraId="435436FB" w14:textId="77777777" w:rsidR="00206019" w:rsidRPr="00C70209" w:rsidRDefault="00206019" w:rsidP="005407AD">
            <w:pPr>
              <w:pStyle w:val="Tabletext-evidencematrix"/>
            </w:pPr>
          </w:p>
        </w:tc>
        <w:tc>
          <w:tcPr>
            <w:tcW w:w="490" w:type="pct"/>
            <w:vMerge/>
          </w:tcPr>
          <w:p w14:paraId="10CE176C" w14:textId="77777777" w:rsidR="00206019" w:rsidRPr="00C70209" w:rsidRDefault="00206019" w:rsidP="005407AD">
            <w:pPr>
              <w:pStyle w:val="Tabletext-evidencematrix"/>
            </w:pPr>
          </w:p>
        </w:tc>
        <w:tc>
          <w:tcPr>
            <w:tcW w:w="491" w:type="pct"/>
            <w:vMerge/>
          </w:tcPr>
          <w:p w14:paraId="4D6554B6" w14:textId="77777777" w:rsidR="00206019" w:rsidRPr="00C70209" w:rsidRDefault="00206019" w:rsidP="005407AD">
            <w:pPr>
              <w:pStyle w:val="Tabletext-evidencematrix"/>
            </w:pPr>
          </w:p>
        </w:tc>
        <w:tc>
          <w:tcPr>
            <w:tcW w:w="490" w:type="pct"/>
            <w:gridSpan w:val="2"/>
          </w:tcPr>
          <w:p w14:paraId="436FB916" w14:textId="39B9B54B" w:rsidR="00206019" w:rsidRPr="00C70209" w:rsidRDefault="00206019" w:rsidP="005407AD">
            <w:pPr>
              <w:pStyle w:val="Tabletext-evidencematrix"/>
              <w:jc w:val="right"/>
            </w:pPr>
            <w:r w:rsidRPr="00C70209">
              <w:t>RBC</w:t>
            </w:r>
          </w:p>
        </w:tc>
        <w:tc>
          <w:tcPr>
            <w:tcW w:w="520" w:type="pct"/>
            <w:gridSpan w:val="2"/>
          </w:tcPr>
          <w:p w14:paraId="301C5B35" w14:textId="77777777" w:rsidR="00206019" w:rsidRPr="00C70209" w:rsidRDefault="00206019" w:rsidP="005407AD">
            <w:pPr>
              <w:pStyle w:val="Tabletext-evidencematrix"/>
            </w:pPr>
            <w:r w:rsidRPr="00C70209">
              <w:t xml:space="preserve">1.8 ± 0.4 </w:t>
            </w:r>
          </w:p>
        </w:tc>
        <w:tc>
          <w:tcPr>
            <w:tcW w:w="520" w:type="pct"/>
          </w:tcPr>
          <w:p w14:paraId="4AE3CE67" w14:textId="77777777" w:rsidR="00206019" w:rsidRPr="00C70209" w:rsidRDefault="00206019" w:rsidP="005407AD">
            <w:pPr>
              <w:pStyle w:val="Tabletext-evidencematrix"/>
            </w:pPr>
            <w:r w:rsidRPr="00C70209">
              <w:t xml:space="preserve">2.1 ± 0.3 </w:t>
            </w:r>
          </w:p>
        </w:tc>
        <w:tc>
          <w:tcPr>
            <w:tcW w:w="523" w:type="pct"/>
          </w:tcPr>
          <w:p w14:paraId="20723091" w14:textId="77777777" w:rsidR="00206019" w:rsidRPr="00C70209" w:rsidRDefault="00206019" w:rsidP="005407AD">
            <w:pPr>
              <w:pStyle w:val="Tabletext-evidencematrix"/>
            </w:pPr>
            <w:r w:rsidRPr="00C70209">
              <w:t>MD–0.30 [–0.61, 0.01]</w:t>
            </w:r>
            <w:r w:rsidRPr="00C70209">
              <w:rPr>
                <w:vertAlign w:val="superscript"/>
              </w:rPr>
              <w:t>c</w:t>
            </w:r>
          </w:p>
        </w:tc>
        <w:tc>
          <w:tcPr>
            <w:tcW w:w="595" w:type="pct"/>
          </w:tcPr>
          <w:p w14:paraId="57BDFAC6" w14:textId="77068302" w:rsidR="00206019" w:rsidRPr="00C70209" w:rsidRDefault="00206019" w:rsidP="005407AD">
            <w:pPr>
              <w:pStyle w:val="Tabletext-evidencematrix"/>
              <w:rPr>
                <w:i/>
              </w:rPr>
            </w:pPr>
            <w:r w:rsidRPr="00C70209">
              <w:rPr>
                <w:i/>
              </w:rPr>
              <w:t>No significant difference</w:t>
            </w:r>
          </w:p>
          <w:p w14:paraId="2E4A5E70" w14:textId="7E195E3E" w:rsidR="00206019" w:rsidRPr="00C70209" w:rsidRDefault="001A475D" w:rsidP="005407AD">
            <w:pPr>
              <w:pStyle w:val="Tabletext-evidencematrix"/>
              <w:rPr>
                <w:vertAlign w:val="superscript"/>
              </w:rPr>
            </w:pPr>
            <w:r w:rsidRPr="001A475D">
              <w:rPr>
                <w:i/>
              </w:rPr>
              <w:t>P = </w:t>
            </w:r>
            <w:r w:rsidR="00206019" w:rsidRPr="00C70209">
              <w:t>0.06</w:t>
            </w:r>
            <w:r w:rsidR="00206019" w:rsidRPr="00C70209">
              <w:rPr>
                <w:vertAlign w:val="superscript"/>
              </w:rPr>
              <w:t>c</w:t>
            </w:r>
          </w:p>
          <w:p w14:paraId="7615C6BA" w14:textId="1D7A992B" w:rsidR="00206019" w:rsidRPr="00C70209" w:rsidRDefault="001A475D" w:rsidP="005407AD">
            <w:pPr>
              <w:pStyle w:val="Tabletext-evidencematrix"/>
              <w:rPr>
                <w:i/>
              </w:rPr>
            </w:pPr>
            <w:r w:rsidRPr="001A475D">
              <w:rPr>
                <w:i/>
              </w:rPr>
              <w:t>P = </w:t>
            </w:r>
            <w:r w:rsidR="00206019" w:rsidRPr="00C70209">
              <w:t>0.09</w:t>
            </w:r>
            <w:r w:rsidR="00206019" w:rsidRPr="00C70209">
              <w:rPr>
                <w:vertAlign w:val="superscript"/>
              </w:rPr>
              <w:t>d</w:t>
            </w:r>
          </w:p>
        </w:tc>
      </w:tr>
      <w:tr w:rsidR="00206019" w:rsidRPr="00C70209" w14:paraId="4FDCCA7F" w14:textId="77777777" w:rsidTr="005407AD">
        <w:trPr>
          <w:cantSplit/>
        </w:trPr>
        <w:tc>
          <w:tcPr>
            <w:tcW w:w="389" w:type="pct"/>
            <w:vMerge/>
          </w:tcPr>
          <w:p w14:paraId="0B19BCA6" w14:textId="77777777" w:rsidR="00206019" w:rsidRPr="00C70209" w:rsidRDefault="00206019" w:rsidP="005407AD">
            <w:pPr>
              <w:pStyle w:val="Tabletext-evidencematrix"/>
            </w:pPr>
          </w:p>
        </w:tc>
        <w:tc>
          <w:tcPr>
            <w:tcW w:w="492" w:type="pct"/>
            <w:vMerge/>
          </w:tcPr>
          <w:p w14:paraId="7566D91C" w14:textId="77777777" w:rsidR="00206019" w:rsidRPr="00C70209" w:rsidRDefault="00206019" w:rsidP="005407AD">
            <w:pPr>
              <w:pStyle w:val="Tabletext-evidencematrix"/>
            </w:pPr>
          </w:p>
        </w:tc>
        <w:tc>
          <w:tcPr>
            <w:tcW w:w="490" w:type="pct"/>
            <w:vMerge/>
          </w:tcPr>
          <w:p w14:paraId="05A3F8D8" w14:textId="77777777" w:rsidR="00206019" w:rsidRPr="00C70209" w:rsidRDefault="00206019" w:rsidP="005407AD">
            <w:pPr>
              <w:pStyle w:val="Tabletext-evidencematrix"/>
            </w:pPr>
          </w:p>
        </w:tc>
        <w:tc>
          <w:tcPr>
            <w:tcW w:w="490" w:type="pct"/>
            <w:vMerge/>
          </w:tcPr>
          <w:p w14:paraId="7E8E18B5" w14:textId="77777777" w:rsidR="00206019" w:rsidRPr="00C70209" w:rsidRDefault="00206019" w:rsidP="005407AD">
            <w:pPr>
              <w:pStyle w:val="Tabletext-evidencematrix"/>
            </w:pPr>
          </w:p>
        </w:tc>
        <w:tc>
          <w:tcPr>
            <w:tcW w:w="491" w:type="pct"/>
            <w:vMerge/>
          </w:tcPr>
          <w:p w14:paraId="2C56D855" w14:textId="77777777" w:rsidR="00206019" w:rsidRPr="00C70209" w:rsidRDefault="00206019" w:rsidP="005407AD">
            <w:pPr>
              <w:pStyle w:val="Tabletext-evidencematrix"/>
            </w:pPr>
          </w:p>
        </w:tc>
        <w:tc>
          <w:tcPr>
            <w:tcW w:w="490" w:type="pct"/>
            <w:gridSpan w:val="2"/>
          </w:tcPr>
          <w:p w14:paraId="1AB60308" w14:textId="77777777" w:rsidR="00206019" w:rsidRPr="00C70209" w:rsidRDefault="00206019" w:rsidP="005407AD">
            <w:pPr>
              <w:pStyle w:val="Tabletext-evidencematrix"/>
              <w:jc w:val="right"/>
            </w:pPr>
            <w:r w:rsidRPr="00C70209">
              <w:t>platelets</w:t>
            </w:r>
          </w:p>
        </w:tc>
        <w:tc>
          <w:tcPr>
            <w:tcW w:w="520" w:type="pct"/>
            <w:gridSpan w:val="2"/>
          </w:tcPr>
          <w:p w14:paraId="539F0EB1" w14:textId="77777777" w:rsidR="00206019" w:rsidRPr="00C70209" w:rsidRDefault="00206019" w:rsidP="005407AD">
            <w:pPr>
              <w:pStyle w:val="Tabletext-evidencematrix"/>
            </w:pPr>
            <w:r w:rsidRPr="00C70209">
              <w:t xml:space="preserve">0.9 ± 0.7 </w:t>
            </w:r>
          </w:p>
        </w:tc>
        <w:tc>
          <w:tcPr>
            <w:tcW w:w="520" w:type="pct"/>
          </w:tcPr>
          <w:p w14:paraId="18036C67" w14:textId="77777777" w:rsidR="00206019" w:rsidRPr="00C70209" w:rsidRDefault="00206019" w:rsidP="005407AD">
            <w:pPr>
              <w:pStyle w:val="Tabletext-evidencematrix"/>
            </w:pPr>
            <w:r w:rsidRPr="00C70209">
              <w:t xml:space="preserve">1.0 ± 0.7 </w:t>
            </w:r>
          </w:p>
        </w:tc>
        <w:tc>
          <w:tcPr>
            <w:tcW w:w="523" w:type="pct"/>
          </w:tcPr>
          <w:p w14:paraId="56626590" w14:textId="77777777" w:rsidR="00206019" w:rsidRPr="00C70209" w:rsidRDefault="00206019" w:rsidP="005407AD">
            <w:pPr>
              <w:pStyle w:val="Tabletext-evidencematrix"/>
            </w:pPr>
            <w:r w:rsidRPr="00C70209">
              <w:t>MD –0.10 [–0.71, 0.51]</w:t>
            </w:r>
            <w:r w:rsidRPr="00C70209">
              <w:rPr>
                <w:vertAlign w:val="superscript"/>
              </w:rPr>
              <w:t>c</w:t>
            </w:r>
          </w:p>
        </w:tc>
        <w:tc>
          <w:tcPr>
            <w:tcW w:w="595" w:type="pct"/>
          </w:tcPr>
          <w:p w14:paraId="17DF1D5B" w14:textId="660D2B0E" w:rsidR="00206019" w:rsidRPr="00C70209" w:rsidRDefault="00206019" w:rsidP="005407AD">
            <w:pPr>
              <w:pStyle w:val="Tabletext-evidencematrix"/>
              <w:rPr>
                <w:i/>
              </w:rPr>
            </w:pPr>
            <w:r w:rsidRPr="00C70209">
              <w:rPr>
                <w:i/>
              </w:rPr>
              <w:t>No significant difference</w:t>
            </w:r>
          </w:p>
          <w:p w14:paraId="6575EFF1" w14:textId="1CADC9B9" w:rsidR="00206019" w:rsidRPr="00C70209" w:rsidRDefault="001A475D" w:rsidP="005407AD">
            <w:pPr>
              <w:pStyle w:val="Tabletext-evidencematrix"/>
            </w:pPr>
            <w:r w:rsidRPr="001A475D">
              <w:rPr>
                <w:i/>
              </w:rPr>
              <w:t>P = </w:t>
            </w:r>
            <w:r w:rsidR="00206019" w:rsidRPr="00C70209">
              <w:t>0.75</w:t>
            </w:r>
            <w:r w:rsidR="00206019" w:rsidRPr="00C70209">
              <w:rPr>
                <w:vertAlign w:val="superscript"/>
              </w:rPr>
              <w:t>c</w:t>
            </w:r>
          </w:p>
          <w:p w14:paraId="7882E01E" w14:textId="453FA683" w:rsidR="00206019" w:rsidRPr="00C70209" w:rsidRDefault="001A475D" w:rsidP="005407AD">
            <w:pPr>
              <w:pStyle w:val="Tabletext-evidencematrix"/>
              <w:rPr>
                <w:i/>
              </w:rPr>
            </w:pPr>
            <w:r w:rsidRPr="001A475D">
              <w:rPr>
                <w:i/>
              </w:rPr>
              <w:t>P = </w:t>
            </w:r>
            <w:r w:rsidR="00206019" w:rsidRPr="00C70209">
              <w:t>0.8</w:t>
            </w:r>
            <w:r w:rsidR="00206019" w:rsidRPr="00C70209">
              <w:rPr>
                <w:vertAlign w:val="superscript"/>
              </w:rPr>
              <w:t>d</w:t>
            </w:r>
          </w:p>
        </w:tc>
      </w:tr>
      <w:tr w:rsidR="00206019" w:rsidRPr="00C70209" w14:paraId="79D01EC1" w14:textId="77777777" w:rsidTr="005407AD">
        <w:trPr>
          <w:cantSplit/>
        </w:trPr>
        <w:tc>
          <w:tcPr>
            <w:tcW w:w="389" w:type="pct"/>
            <w:vMerge/>
          </w:tcPr>
          <w:p w14:paraId="64513DAE" w14:textId="77777777" w:rsidR="00206019" w:rsidRPr="00C70209" w:rsidRDefault="00206019" w:rsidP="005407AD">
            <w:pPr>
              <w:pStyle w:val="Tabletext-evidencematrix"/>
            </w:pPr>
          </w:p>
        </w:tc>
        <w:tc>
          <w:tcPr>
            <w:tcW w:w="492" w:type="pct"/>
            <w:vMerge/>
          </w:tcPr>
          <w:p w14:paraId="1BB82A5C" w14:textId="77777777" w:rsidR="00206019" w:rsidRPr="00C70209" w:rsidRDefault="00206019" w:rsidP="005407AD">
            <w:pPr>
              <w:pStyle w:val="Tabletext-evidencematrix"/>
            </w:pPr>
          </w:p>
        </w:tc>
        <w:tc>
          <w:tcPr>
            <w:tcW w:w="490" w:type="pct"/>
            <w:vMerge/>
          </w:tcPr>
          <w:p w14:paraId="033DBF5A" w14:textId="77777777" w:rsidR="00206019" w:rsidRPr="00C70209" w:rsidRDefault="00206019" w:rsidP="005407AD">
            <w:pPr>
              <w:pStyle w:val="Tabletext-evidencematrix"/>
            </w:pPr>
          </w:p>
        </w:tc>
        <w:tc>
          <w:tcPr>
            <w:tcW w:w="490" w:type="pct"/>
            <w:vMerge/>
          </w:tcPr>
          <w:p w14:paraId="72E28E73" w14:textId="77777777" w:rsidR="00206019" w:rsidRPr="00C70209" w:rsidRDefault="00206019" w:rsidP="005407AD">
            <w:pPr>
              <w:pStyle w:val="Tabletext-evidencematrix"/>
            </w:pPr>
          </w:p>
        </w:tc>
        <w:tc>
          <w:tcPr>
            <w:tcW w:w="491" w:type="pct"/>
            <w:vMerge/>
          </w:tcPr>
          <w:p w14:paraId="787FB8CE" w14:textId="77777777" w:rsidR="00206019" w:rsidRPr="00C70209" w:rsidRDefault="00206019" w:rsidP="005407AD">
            <w:pPr>
              <w:pStyle w:val="Tabletext-evidencematrix"/>
            </w:pPr>
          </w:p>
        </w:tc>
        <w:tc>
          <w:tcPr>
            <w:tcW w:w="490" w:type="pct"/>
            <w:gridSpan w:val="2"/>
          </w:tcPr>
          <w:p w14:paraId="56E19E50" w14:textId="77777777" w:rsidR="00206019" w:rsidRPr="00C70209" w:rsidRDefault="00206019" w:rsidP="005407AD">
            <w:pPr>
              <w:pStyle w:val="Tabletext-evidencematrix"/>
              <w:jc w:val="right"/>
            </w:pPr>
            <w:r w:rsidRPr="00C70209">
              <w:t>cryoprecipitate</w:t>
            </w:r>
          </w:p>
        </w:tc>
        <w:tc>
          <w:tcPr>
            <w:tcW w:w="520" w:type="pct"/>
            <w:gridSpan w:val="2"/>
          </w:tcPr>
          <w:p w14:paraId="2883370F" w14:textId="77777777" w:rsidR="00206019" w:rsidRPr="00C70209" w:rsidRDefault="00206019" w:rsidP="005407AD">
            <w:pPr>
              <w:pStyle w:val="Tabletext-evidencematrix"/>
            </w:pPr>
            <w:r w:rsidRPr="00C70209">
              <w:t xml:space="preserve">0.4 ± 0.8 </w:t>
            </w:r>
          </w:p>
        </w:tc>
        <w:tc>
          <w:tcPr>
            <w:tcW w:w="520" w:type="pct"/>
          </w:tcPr>
          <w:p w14:paraId="4CE405AD" w14:textId="77777777" w:rsidR="00206019" w:rsidRPr="00C70209" w:rsidRDefault="00206019" w:rsidP="005407AD">
            <w:pPr>
              <w:pStyle w:val="Tabletext-evidencematrix"/>
            </w:pPr>
            <w:r w:rsidRPr="00C70209">
              <w:t xml:space="preserve">2.0 ± 0.9 </w:t>
            </w:r>
          </w:p>
        </w:tc>
        <w:tc>
          <w:tcPr>
            <w:tcW w:w="523" w:type="pct"/>
          </w:tcPr>
          <w:p w14:paraId="62BAA5C5" w14:textId="77777777" w:rsidR="00206019" w:rsidRPr="00C70209" w:rsidRDefault="00206019" w:rsidP="005407AD">
            <w:pPr>
              <w:pStyle w:val="Tabletext-evidencematrix"/>
            </w:pPr>
            <w:r w:rsidRPr="00C70209">
              <w:t>MD –1.60 [–2.35, –0.85]</w:t>
            </w:r>
            <w:r w:rsidRPr="00C70209">
              <w:rPr>
                <w:vertAlign w:val="superscript"/>
              </w:rPr>
              <w:t>c</w:t>
            </w:r>
          </w:p>
        </w:tc>
        <w:tc>
          <w:tcPr>
            <w:tcW w:w="595" w:type="pct"/>
            <w:shd w:val="clear" w:color="auto" w:fill="D9D9D9" w:themeFill="background1" w:themeFillShade="D9"/>
          </w:tcPr>
          <w:p w14:paraId="2D76744C" w14:textId="77777777" w:rsidR="00206019" w:rsidRPr="00C70209" w:rsidRDefault="00206019" w:rsidP="005407AD">
            <w:pPr>
              <w:pStyle w:val="Tabletext-evidencematrix"/>
              <w:rPr>
                <w:i/>
              </w:rPr>
            </w:pPr>
            <w:r w:rsidRPr="00C70209">
              <w:rPr>
                <w:i/>
              </w:rPr>
              <w:t>Favours FFP</w:t>
            </w:r>
          </w:p>
          <w:p w14:paraId="34585982" w14:textId="30600CAF" w:rsidR="00206019" w:rsidRPr="00C70209" w:rsidRDefault="001A475D" w:rsidP="005407AD">
            <w:pPr>
              <w:pStyle w:val="Tabletext-evidencematrix"/>
            </w:pPr>
            <w:r w:rsidRPr="001A475D">
              <w:rPr>
                <w:i/>
              </w:rPr>
              <w:t>P &lt; </w:t>
            </w:r>
            <w:r w:rsidR="00206019" w:rsidRPr="00C70209">
              <w:t>0.0001</w:t>
            </w:r>
            <w:r w:rsidR="00206019" w:rsidRPr="00C70209">
              <w:rPr>
                <w:vertAlign w:val="superscript"/>
              </w:rPr>
              <w:t>c</w:t>
            </w:r>
          </w:p>
          <w:p w14:paraId="3C6E9829" w14:textId="1CC22E8E" w:rsidR="00206019" w:rsidRPr="00C70209" w:rsidRDefault="001A475D" w:rsidP="005407AD">
            <w:pPr>
              <w:pStyle w:val="Tabletext-evidencematrix"/>
              <w:rPr>
                <w:i/>
              </w:rPr>
            </w:pPr>
            <w:r w:rsidRPr="001A475D">
              <w:rPr>
                <w:i/>
              </w:rPr>
              <w:t>P &lt; </w:t>
            </w:r>
            <w:r w:rsidR="00206019" w:rsidRPr="00C70209">
              <w:t>0.001</w:t>
            </w:r>
            <w:r w:rsidR="00206019" w:rsidRPr="00C70209">
              <w:rPr>
                <w:vertAlign w:val="superscript"/>
              </w:rPr>
              <w:t>d</w:t>
            </w:r>
          </w:p>
        </w:tc>
      </w:tr>
      <w:tr w:rsidR="00206019" w:rsidRPr="00C70209" w14:paraId="6FA0D913" w14:textId="77777777" w:rsidTr="005407AD">
        <w:trPr>
          <w:cantSplit/>
        </w:trPr>
        <w:tc>
          <w:tcPr>
            <w:tcW w:w="389" w:type="pct"/>
            <w:vMerge/>
          </w:tcPr>
          <w:p w14:paraId="4038C55A" w14:textId="77777777" w:rsidR="00206019" w:rsidRPr="00C70209" w:rsidRDefault="00206019" w:rsidP="005407AD">
            <w:pPr>
              <w:pStyle w:val="Tabletext-evidencematrix"/>
            </w:pPr>
          </w:p>
        </w:tc>
        <w:tc>
          <w:tcPr>
            <w:tcW w:w="492" w:type="pct"/>
            <w:vMerge/>
          </w:tcPr>
          <w:p w14:paraId="5CF7F59F" w14:textId="77777777" w:rsidR="00206019" w:rsidRPr="00C70209" w:rsidRDefault="00206019" w:rsidP="005407AD">
            <w:pPr>
              <w:pStyle w:val="Tabletext-evidencematrix"/>
            </w:pPr>
          </w:p>
        </w:tc>
        <w:tc>
          <w:tcPr>
            <w:tcW w:w="490" w:type="pct"/>
            <w:vMerge/>
          </w:tcPr>
          <w:p w14:paraId="2F96AC21" w14:textId="77777777" w:rsidR="00206019" w:rsidRPr="00C70209" w:rsidRDefault="00206019" w:rsidP="005407AD">
            <w:pPr>
              <w:pStyle w:val="Tabletext-evidencematrix"/>
            </w:pPr>
          </w:p>
        </w:tc>
        <w:tc>
          <w:tcPr>
            <w:tcW w:w="490" w:type="pct"/>
            <w:vMerge/>
          </w:tcPr>
          <w:p w14:paraId="42563FE3" w14:textId="77777777" w:rsidR="00206019" w:rsidRPr="00C70209" w:rsidRDefault="00206019" w:rsidP="005407AD">
            <w:pPr>
              <w:pStyle w:val="Tabletext-evidencematrix"/>
            </w:pPr>
          </w:p>
        </w:tc>
        <w:tc>
          <w:tcPr>
            <w:tcW w:w="491" w:type="pct"/>
            <w:vMerge/>
          </w:tcPr>
          <w:p w14:paraId="01DDAF66" w14:textId="77777777" w:rsidR="00206019" w:rsidRPr="00C70209" w:rsidRDefault="00206019" w:rsidP="005407AD">
            <w:pPr>
              <w:pStyle w:val="Tabletext-evidencematrix"/>
            </w:pPr>
          </w:p>
        </w:tc>
        <w:tc>
          <w:tcPr>
            <w:tcW w:w="490" w:type="pct"/>
            <w:gridSpan w:val="2"/>
          </w:tcPr>
          <w:p w14:paraId="309E9DEB" w14:textId="77777777" w:rsidR="00206019" w:rsidRPr="00C70209" w:rsidRDefault="00206019" w:rsidP="005407AD">
            <w:pPr>
              <w:pStyle w:val="Tabletext-evidencematrix"/>
              <w:jc w:val="right"/>
            </w:pPr>
            <w:r w:rsidRPr="00C70209">
              <w:t>FFP</w:t>
            </w:r>
          </w:p>
        </w:tc>
        <w:tc>
          <w:tcPr>
            <w:tcW w:w="520" w:type="pct"/>
            <w:gridSpan w:val="2"/>
          </w:tcPr>
          <w:p w14:paraId="501D0D40" w14:textId="77777777" w:rsidR="00206019" w:rsidRPr="00C70209" w:rsidRDefault="00206019" w:rsidP="005407AD">
            <w:pPr>
              <w:pStyle w:val="Tabletext-evidencematrix"/>
            </w:pPr>
            <w:r w:rsidRPr="00C70209">
              <w:t>1.0 ± 0.0</w:t>
            </w:r>
          </w:p>
        </w:tc>
        <w:tc>
          <w:tcPr>
            <w:tcW w:w="520" w:type="pct"/>
          </w:tcPr>
          <w:p w14:paraId="059228AB" w14:textId="77777777" w:rsidR="00206019" w:rsidRPr="00C70209" w:rsidRDefault="00206019" w:rsidP="005407AD">
            <w:pPr>
              <w:pStyle w:val="Tabletext-evidencematrix"/>
            </w:pPr>
            <w:r w:rsidRPr="00C70209">
              <w:t>0.3 ± 0.5</w:t>
            </w:r>
          </w:p>
        </w:tc>
        <w:tc>
          <w:tcPr>
            <w:tcW w:w="523" w:type="pct"/>
          </w:tcPr>
          <w:p w14:paraId="532EE87C" w14:textId="77777777" w:rsidR="00206019" w:rsidRPr="00C70209" w:rsidRDefault="00206019" w:rsidP="005407AD">
            <w:pPr>
              <w:pStyle w:val="Tabletext-evidencematrix"/>
            </w:pPr>
            <w:r w:rsidRPr="00C70209">
              <w:t>MD 0.70 [0.39, 1.01]</w:t>
            </w:r>
            <w:r w:rsidRPr="00C70209">
              <w:rPr>
                <w:vertAlign w:val="superscript"/>
              </w:rPr>
              <w:t>c</w:t>
            </w:r>
            <w:r w:rsidRPr="00C70209">
              <w:t xml:space="preserve"> </w:t>
            </w:r>
          </w:p>
        </w:tc>
        <w:tc>
          <w:tcPr>
            <w:tcW w:w="595" w:type="pct"/>
            <w:shd w:val="clear" w:color="auto" w:fill="D9D9D9" w:themeFill="background1" w:themeFillShade="D9"/>
          </w:tcPr>
          <w:p w14:paraId="4999B802" w14:textId="77777777" w:rsidR="00206019" w:rsidRPr="00C70209" w:rsidRDefault="00206019" w:rsidP="005407AD">
            <w:pPr>
              <w:pStyle w:val="Tabletext-evidencematrix"/>
              <w:rPr>
                <w:i/>
              </w:rPr>
            </w:pPr>
            <w:r w:rsidRPr="00C70209">
              <w:rPr>
                <w:i/>
              </w:rPr>
              <w:t>Favours no FFP</w:t>
            </w:r>
          </w:p>
          <w:p w14:paraId="29351233" w14:textId="44BC3CFC" w:rsidR="00206019" w:rsidRPr="00C70209" w:rsidRDefault="001A475D" w:rsidP="005407AD">
            <w:pPr>
              <w:pStyle w:val="Tabletext-evidencematrix"/>
            </w:pPr>
            <w:r w:rsidRPr="001A475D">
              <w:rPr>
                <w:i/>
              </w:rPr>
              <w:t>P &lt; </w:t>
            </w:r>
            <w:r w:rsidR="00206019" w:rsidRPr="00C70209">
              <w:t>0.0001</w:t>
            </w:r>
            <w:r w:rsidR="00206019" w:rsidRPr="00C70209">
              <w:rPr>
                <w:vertAlign w:val="superscript"/>
              </w:rPr>
              <w:t>c</w:t>
            </w:r>
          </w:p>
          <w:p w14:paraId="7407F076" w14:textId="327F5CAD" w:rsidR="00206019" w:rsidRPr="00C70209" w:rsidRDefault="001A475D" w:rsidP="005407AD">
            <w:pPr>
              <w:pStyle w:val="Tabletext-evidencematrix"/>
            </w:pPr>
            <w:r w:rsidRPr="001A475D">
              <w:rPr>
                <w:i/>
              </w:rPr>
              <w:t>P &lt; </w:t>
            </w:r>
            <w:r w:rsidR="00206019" w:rsidRPr="00C70209">
              <w:t>0.001</w:t>
            </w:r>
            <w:r w:rsidR="00206019" w:rsidRPr="00C70209">
              <w:rPr>
                <w:vertAlign w:val="superscript"/>
              </w:rPr>
              <w:t>d</w:t>
            </w:r>
          </w:p>
        </w:tc>
      </w:tr>
      <w:tr w:rsidR="00206019" w:rsidRPr="00C70209" w14:paraId="608E012B" w14:textId="77777777" w:rsidTr="005407AD">
        <w:trPr>
          <w:cantSplit/>
        </w:trPr>
        <w:tc>
          <w:tcPr>
            <w:tcW w:w="389" w:type="pct"/>
            <w:vMerge/>
          </w:tcPr>
          <w:p w14:paraId="08B491A3" w14:textId="77777777" w:rsidR="00206019" w:rsidRPr="00C70209" w:rsidRDefault="00206019" w:rsidP="005407AD">
            <w:pPr>
              <w:pStyle w:val="Tabletext-evidencematrix"/>
            </w:pPr>
          </w:p>
        </w:tc>
        <w:tc>
          <w:tcPr>
            <w:tcW w:w="492" w:type="pct"/>
            <w:vMerge/>
          </w:tcPr>
          <w:p w14:paraId="1243C4B4" w14:textId="77777777" w:rsidR="00206019" w:rsidRPr="00C70209" w:rsidRDefault="00206019" w:rsidP="005407AD">
            <w:pPr>
              <w:pStyle w:val="Tabletext-evidencematrix"/>
            </w:pPr>
          </w:p>
        </w:tc>
        <w:tc>
          <w:tcPr>
            <w:tcW w:w="490" w:type="pct"/>
            <w:vMerge/>
          </w:tcPr>
          <w:p w14:paraId="4CDDE07E" w14:textId="77777777" w:rsidR="00206019" w:rsidRPr="00C70209" w:rsidRDefault="00206019" w:rsidP="005407AD">
            <w:pPr>
              <w:pStyle w:val="Tabletext-evidencematrix"/>
            </w:pPr>
          </w:p>
        </w:tc>
        <w:tc>
          <w:tcPr>
            <w:tcW w:w="490" w:type="pct"/>
            <w:vMerge/>
          </w:tcPr>
          <w:p w14:paraId="76FA16F7" w14:textId="77777777" w:rsidR="00206019" w:rsidRPr="00C70209" w:rsidRDefault="00206019" w:rsidP="005407AD">
            <w:pPr>
              <w:pStyle w:val="Tabletext-evidencematrix"/>
            </w:pPr>
          </w:p>
        </w:tc>
        <w:tc>
          <w:tcPr>
            <w:tcW w:w="491" w:type="pct"/>
            <w:vMerge/>
          </w:tcPr>
          <w:p w14:paraId="734FEFB9" w14:textId="77777777" w:rsidR="00206019" w:rsidRPr="00C70209" w:rsidRDefault="00206019" w:rsidP="005407AD">
            <w:pPr>
              <w:pStyle w:val="Tabletext-evidencematrix"/>
            </w:pPr>
          </w:p>
        </w:tc>
        <w:tc>
          <w:tcPr>
            <w:tcW w:w="2648" w:type="pct"/>
            <w:gridSpan w:val="7"/>
          </w:tcPr>
          <w:p w14:paraId="5CAC7EEC" w14:textId="457C424D" w:rsidR="00206019" w:rsidRPr="00C70209" w:rsidRDefault="00206019" w:rsidP="005407AD">
            <w:pPr>
              <w:pStyle w:val="Tabletext-evidencematrix"/>
            </w:pPr>
            <w:r w:rsidRPr="00C70209">
              <w:t>Blood products administered postoperatively, prior to ICU admission (no. patients)</w:t>
            </w:r>
          </w:p>
        </w:tc>
      </w:tr>
      <w:tr w:rsidR="00206019" w:rsidRPr="00C70209" w14:paraId="22404DAC" w14:textId="77777777" w:rsidTr="005407AD">
        <w:trPr>
          <w:cantSplit/>
        </w:trPr>
        <w:tc>
          <w:tcPr>
            <w:tcW w:w="389" w:type="pct"/>
            <w:vMerge/>
          </w:tcPr>
          <w:p w14:paraId="42CFBBDE" w14:textId="77777777" w:rsidR="00206019" w:rsidRPr="00C70209" w:rsidRDefault="00206019" w:rsidP="005407AD">
            <w:pPr>
              <w:pStyle w:val="Tabletext-evidencematrix"/>
            </w:pPr>
          </w:p>
        </w:tc>
        <w:tc>
          <w:tcPr>
            <w:tcW w:w="492" w:type="pct"/>
            <w:vMerge/>
          </w:tcPr>
          <w:p w14:paraId="3667070B" w14:textId="77777777" w:rsidR="00206019" w:rsidRPr="00C70209" w:rsidRDefault="00206019" w:rsidP="005407AD">
            <w:pPr>
              <w:pStyle w:val="Tabletext-evidencematrix"/>
            </w:pPr>
          </w:p>
        </w:tc>
        <w:tc>
          <w:tcPr>
            <w:tcW w:w="490" w:type="pct"/>
            <w:vMerge/>
          </w:tcPr>
          <w:p w14:paraId="29861135" w14:textId="77777777" w:rsidR="00206019" w:rsidRPr="00C70209" w:rsidRDefault="00206019" w:rsidP="005407AD">
            <w:pPr>
              <w:pStyle w:val="Tabletext-evidencematrix"/>
            </w:pPr>
          </w:p>
        </w:tc>
        <w:tc>
          <w:tcPr>
            <w:tcW w:w="490" w:type="pct"/>
            <w:vMerge/>
          </w:tcPr>
          <w:p w14:paraId="174EDA6D" w14:textId="77777777" w:rsidR="00206019" w:rsidRPr="00C70209" w:rsidRDefault="00206019" w:rsidP="005407AD">
            <w:pPr>
              <w:pStyle w:val="Tabletext-evidencematrix"/>
            </w:pPr>
          </w:p>
        </w:tc>
        <w:tc>
          <w:tcPr>
            <w:tcW w:w="491" w:type="pct"/>
            <w:vMerge/>
          </w:tcPr>
          <w:p w14:paraId="471E359B" w14:textId="77777777" w:rsidR="00206019" w:rsidRPr="00C70209" w:rsidRDefault="00206019" w:rsidP="005407AD">
            <w:pPr>
              <w:pStyle w:val="Tabletext-evidencematrix"/>
            </w:pPr>
          </w:p>
        </w:tc>
        <w:tc>
          <w:tcPr>
            <w:tcW w:w="490" w:type="pct"/>
            <w:gridSpan w:val="2"/>
          </w:tcPr>
          <w:p w14:paraId="6CFB4303" w14:textId="77777777" w:rsidR="00206019" w:rsidRPr="00C70209" w:rsidRDefault="00206019" w:rsidP="005407AD">
            <w:pPr>
              <w:pStyle w:val="Tabletext-evidencematrix"/>
            </w:pPr>
            <w:r w:rsidRPr="00C70209">
              <w:t>platelets</w:t>
            </w:r>
          </w:p>
        </w:tc>
        <w:tc>
          <w:tcPr>
            <w:tcW w:w="520" w:type="pct"/>
            <w:gridSpan w:val="2"/>
          </w:tcPr>
          <w:p w14:paraId="7E46C3C5" w14:textId="77777777" w:rsidR="00206019" w:rsidRPr="00C70209" w:rsidRDefault="00206019" w:rsidP="005407AD">
            <w:pPr>
              <w:pStyle w:val="Tabletext-evidencematrix"/>
            </w:pPr>
            <w:r w:rsidRPr="00C70209">
              <w:t>1/10 (10%)</w:t>
            </w:r>
          </w:p>
        </w:tc>
        <w:tc>
          <w:tcPr>
            <w:tcW w:w="520" w:type="pct"/>
          </w:tcPr>
          <w:p w14:paraId="7BD15C2A" w14:textId="77777777" w:rsidR="00206019" w:rsidRPr="00C70209" w:rsidRDefault="00206019" w:rsidP="005407AD">
            <w:pPr>
              <w:pStyle w:val="Tabletext-evidencematrix"/>
            </w:pPr>
            <w:r w:rsidRPr="00C70209">
              <w:t>1/10 (10%)</w:t>
            </w:r>
          </w:p>
        </w:tc>
        <w:tc>
          <w:tcPr>
            <w:tcW w:w="523" w:type="pct"/>
          </w:tcPr>
          <w:p w14:paraId="29C9C459" w14:textId="77777777" w:rsidR="00206019" w:rsidRPr="00C70209" w:rsidRDefault="00206019" w:rsidP="005407AD">
            <w:pPr>
              <w:pStyle w:val="Tabletext-evidencematrix"/>
            </w:pPr>
            <w:r w:rsidRPr="00C70209">
              <w:t>RR 1.00 [0.07, 13.87]</w:t>
            </w:r>
            <w:r w:rsidRPr="00C70209">
              <w:rPr>
                <w:vertAlign w:val="superscript"/>
              </w:rPr>
              <w:t>c</w:t>
            </w:r>
          </w:p>
        </w:tc>
        <w:tc>
          <w:tcPr>
            <w:tcW w:w="595" w:type="pct"/>
            <w:shd w:val="clear" w:color="auto" w:fill="auto"/>
          </w:tcPr>
          <w:p w14:paraId="3C7E655F" w14:textId="2DE382BD" w:rsidR="00206019" w:rsidRPr="00C70209" w:rsidRDefault="00206019" w:rsidP="005407AD">
            <w:pPr>
              <w:pStyle w:val="Tabletext-evidencematrix"/>
              <w:rPr>
                <w:i/>
              </w:rPr>
            </w:pPr>
            <w:r w:rsidRPr="00C70209">
              <w:rPr>
                <w:i/>
              </w:rPr>
              <w:t>No significant difference</w:t>
            </w:r>
          </w:p>
          <w:p w14:paraId="5803BB96" w14:textId="7E34D852" w:rsidR="00206019" w:rsidRPr="00C70209" w:rsidRDefault="001A475D" w:rsidP="005407AD">
            <w:pPr>
              <w:pStyle w:val="Tabletext-evidencematrix"/>
            </w:pPr>
            <w:r w:rsidRPr="001A475D">
              <w:rPr>
                <w:i/>
              </w:rPr>
              <w:t>P = </w:t>
            </w:r>
            <w:r w:rsidR="00206019" w:rsidRPr="00C70209">
              <w:t>1.00</w:t>
            </w:r>
            <w:r w:rsidR="00206019" w:rsidRPr="00C70209">
              <w:rPr>
                <w:vertAlign w:val="superscript"/>
              </w:rPr>
              <w:t>c</w:t>
            </w:r>
          </w:p>
        </w:tc>
      </w:tr>
      <w:tr w:rsidR="00206019" w:rsidRPr="00C70209" w14:paraId="0AE90F7A" w14:textId="77777777" w:rsidTr="005407AD">
        <w:trPr>
          <w:cantSplit/>
        </w:trPr>
        <w:tc>
          <w:tcPr>
            <w:tcW w:w="389" w:type="pct"/>
            <w:vMerge/>
          </w:tcPr>
          <w:p w14:paraId="17F093B5" w14:textId="77777777" w:rsidR="00206019" w:rsidRPr="00C70209" w:rsidRDefault="00206019" w:rsidP="005407AD">
            <w:pPr>
              <w:pStyle w:val="Tabletext-evidencematrix"/>
            </w:pPr>
          </w:p>
        </w:tc>
        <w:tc>
          <w:tcPr>
            <w:tcW w:w="492" w:type="pct"/>
            <w:vMerge/>
          </w:tcPr>
          <w:p w14:paraId="035F4087" w14:textId="77777777" w:rsidR="00206019" w:rsidRPr="00C70209" w:rsidRDefault="00206019" w:rsidP="005407AD">
            <w:pPr>
              <w:pStyle w:val="Tabletext-evidencematrix"/>
            </w:pPr>
          </w:p>
        </w:tc>
        <w:tc>
          <w:tcPr>
            <w:tcW w:w="490" w:type="pct"/>
            <w:vMerge/>
          </w:tcPr>
          <w:p w14:paraId="783B303D" w14:textId="77777777" w:rsidR="00206019" w:rsidRPr="00C70209" w:rsidRDefault="00206019" w:rsidP="005407AD">
            <w:pPr>
              <w:pStyle w:val="Tabletext-evidencematrix"/>
            </w:pPr>
          </w:p>
        </w:tc>
        <w:tc>
          <w:tcPr>
            <w:tcW w:w="490" w:type="pct"/>
            <w:vMerge/>
          </w:tcPr>
          <w:p w14:paraId="11B69304" w14:textId="77777777" w:rsidR="00206019" w:rsidRPr="00C70209" w:rsidRDefault="00206019" w:rsidP="005407AD">
            <w:pPr>
              <w:pStyle w:val="Tabletext-evidencematrix"/>
            </w:pPr>
          </w:p>
        </w:tc>
        <w:tc>
          <w:tcPr>
            <w:tcW w:w="491" w:type="pct"/>
            <w:vMerge/>
          </w:tcPr>
          <w:p w14:paraId="2432C7DD" w14:textId="77777777" w:rsidR="00206019" w:rsidRPr="00C70209" w:rsidRDefault="00206019" w:rsidP="005407AD">
            <w:pPr>
              <w:pStyle w:val="Tabletext-evidencematrix"/>
            </w:pPr>
          </w:p>
        </w:tc>
        <w:tc>
          <w:tcPr>
            <w:tcW w:w="490" w:type="pct"/>
            <w:gridSpan w:val="2"/>
          </w:tcPr>
          <w:p w14:paraId="4B2A20BB" w14:textId="77777777" w:rsidR="00206019" w:rsidRPr="00C70209" w:rsidRDefault="00206019" w:rsidP="005407AD">
            <w:pPr>
              <w:pStyle w:val="Tabletext-evidencematrix"/>
            </w:pPr>
            <w:r w:rsidRPr="00C70209">
              <w:t xml:space="preserve">cryoprecipitate </w:t>
            </w:r>
          </w:p>
        </w:tc>
        <w:tc>
          <w:tcPr>
            <w:tcW w:w="520" w:type="pct"/>
            <w:gridSpan w:val="2"/>
          </w:tcPr>
          <w:p w14:paraId="2A368FA9" w14:textId="77777777" w:rsidR="00206019" w:rsidRPr="00C70209" w:rsidRDefault="00206019" w:rsidP="005407AD">
            <w:pPr>
              <w:pStyle w:val="Tabletext-evidencematrix"/>
            </w:pPr>
            <w:r w:rsidRPr="00C70209">
              <w:t>2/10 (20%)</w:t>
            </w:r>
          </w:p>
        </w:tc>
        <w:tc>
          <w:tcPr>
            <w:tcW w:w="520" w:type="pct"/>
          </w:tcPr>
          <w:p w14:paraId="0A320530" w14:textId="77777777" w:rsidR="00206019" w:rsidRPr="00C70209" w:rsidRDefault="00206019" w:rsidP="005407AD">
            <w:pPr>
              <w:pStyle w:val="Tabletext-evidencematrix"/>
            </w:pPr>
            <w:r w:rsidRPr="00C70209">
              <w:t>0/10 (0%)</w:t>
            </w:r>
          </w:p>
        </w:tc>
        <w:tc>
          <w:tcPr>
            <w:tcW w:w="523" w:type="pct"/>
          </w:tcPr>
          <w:p w14:paraId="3BFDBE28" w14:textId="77777777" w:rsidR="00206019" w:rsidRPr="00C70209" w:rsidRDefault="00206019" w:rsidP="005407AD">
            <w:pPr>
              <w:pStyle w:val="Tabletext-evidencematrix"/>
            </w:pPr>
            <w:r w:rsidRPr="00C70209">
              <w:t>RR 5.00 [0.27, 92.62]</w:t>
            </w:r>
            <w:r w:rsidRPr="00C70209">
              <w:rPr>
                <w:vertAlign w:val="superscript"/>
              </w:rPr>
              <w:t>c</w:t>
            </w:r>
          </w:p>
        </w:tc>
        <w:tc>
          <w:tcPr>
            <w:tcW w:w="595" w:type="pct"/>
            <w:shd w:val="clear" w:color="auto" w:fill="auto"/>
          </w:tcPr>
          <w:p w14:paraId="1074D575" w14:textId="0C1B66A7" w:rsidR="00206019" w:rsidRPr="00C70209" w:rsidRDefault="00206019" w:rsidP="005407AD">
            <w:pPr>
              <w:pStyle w:val="Tabletext-evidencematrix"/>
              <w:rPr>
                <w:i/>
              </w:rPr>
            </w:pPr>
            <w:r w:rsidRPr="00C70209">
              <w:rPr>
                <w:i/>
              </w:rPr>
              <w:t>No significant difference</w:t>
            </w:r>
          </w:p>
          <w:p w14:paraId="6D2DA392" w14:textId="758A51E6" w:rsidR="00206019" w:rsidRPr="00C70209" w:rsidRDefault="001A475D" w:rsidP="005407AD">
            <w:pPr>
              <w:pStyle w:val="Tabletext-evidencematrix"/>
            </w:pPr>
            <w:r w:rsidRPr="001A475D">
              <w:rPr>
                <w:i/>
              </w:rPr>
              <w:t>P = </w:t>
            </w:r>
            <w:r w:rsidR="00206019" w:rsidRPr="00C70209">
              <w:t>0.28</w:t>
            </w:r>
          </w:p>
        </w:tc>
      </w:tr>
      <w:tr w:rsidR="00206019" w:rsidRPr="00C70209" w14:paraId="139FBDC6" w14:textId="77777777" w:rsidTr="005407AD">
        <w:trPr>
          <w:cantSplit/>
        </w:trPr>
        <w:tc>
          <w:tcPr>
            <w:tcW w:w="389" w:type="pct"/>
            <w:vMerge/>
          </w:tcPr>
          <w:p w14:paraId="2A03837A" w14:textId="77777777" w:rsidR="00206019" w:rsidRPr="00C70209" w:rsidRDefault="00206019" w:rsidP="005407AD">
            <w:pPr>
              <w:pStyle w:val="Tabletext-evidencematrix"/>
            </w:pPr>
          </w:p>
        </w:tc>
        <w:tc>
          <w:tcPr>
            <w:tcW w:w="492" w:type="pct"/>
            <w:vMerge/>
          </w:tcPr>
          <w:p w14:paraId="63D7B616" w14:textId="77777777" w:rsidR="00206019" w:rsidRPr="00C70209" w:rsidRDefault="00206019" w:rsidP="005407AD">
            <w:pPr>
              <w:pStyle w:val="Tabletext-evidencematrix"/>
            </w:pPr>
          </w:p>
        </w:tc>
        <w:tc>
          <w:tcPr>
            <w:tcW w:w="490" w:type="pct"/>
            <w:vMerge/>
          </w:tcPr>
          <w:p w14:paraId="657150DE" w14:textId="77777777" w:rsidR="00206019" w:rsidRPr="00C70209" w:rsidRDefault="00206019" w:rsidP="005407AD">
            <w:pPr>
              <w:pStyle w:val="Tabletext-evidencematrix"/>
            </w:pPr>
          </w:p>
        </w:tc>
        <w:tc>
          <w:tcPr>
            <w:tcW w:w="490" w:type="pct"/>
            <w:vMerge/>
          </w:tcPr>
          <w:p w14:paraId="47383D8C" w14:textId="77777777" w:rsidR="00206019" w:rsidRPr="00C70209" w:rsidRDefault="00206019" w:rsidP="005407AD">
            <w:pPr>
              <w:pStyle w:val="Tabletext-evidencematrix"/>
            </w:pPr>
          </w:p>
        </w:tc>
        <w:tc>
          <w:tcPr>
            <w:tcW w:w="491" w:type="pct"/>
            <w:vMerge/>
          </w:tcPr>
          <w:p w14:paraId="539E0916" w14:textId="77777777" w:rsidR="00206019" w:rsidRPr="00C70209" w:rsidRDefault="00206019" w:rsidP="005407AD">
            <w:pPr>
              <w:pStyle w:val="Tabletext-evidencematrix"/>
            </w:pPr>
          </w:p>
        </w:tc>
        <w:tc>
          <w:tcPr>
            <w:tcW w:w="490" w:type="pct"/>
            <w:gridSpan w:val="2"/>
          </w:tcPr>
          <w:p w14:paraId="70CF7A0A" w14:textId="77777777" w:rsidR="00206019" w:rsidRPr="00C70209" w:rsidRDefault="00206019" w:rsidP="005407AD">
            <w:pPr>
              <w:pStyle w:val="Tabletext-evidencematrix"/>
            </w:pPr>
            <w:r w:rsidRPr="00C70209">
              <w:t xml:space="preserve">FFP </w:t>
            </w:r>
          </w:p>
        </w:tc>
        <w:tc>
          <w:tcPr>
            <w:tcW w:w="520" w:type="pct"/>
            <w:gridSpan w:val="2"/>
          </w:tcPr>
          <w:p w14:paraId="6289C4CC" w14:textId="77777777" w:rsidR="00206019" w:rsidRPr="00C70209" w:rsidRDefault="00206019" w:rsidP="005407AD">
            <w:pPr>
              <w:pStyle w:val="Tabletext-evidencematrix"/>
            </w:pPr>
            <w:r w:rsidRPr="00C70209">
              <w:t>0/10 (0%)</w:t>
            </w:r>
          </w:p>
        </w:tc>
        <w:tc>
          <w:tcPr>
            <w:tcW w:w="520" w:type="pct"/>
          </w:tcPr>
          <w:p w14:paraId="5A4FA6FE" w14:textId="77777777" w:rsidR="00206019" w:rsidRPr="00C70209" w:rsidRDefault="00206019" w:rsidP="005407AD">
            <w:pPr>
              <w:pStyle w:val="Tabletext-evidencematrix"/>
            </w:pPr>
            <w:r w:rsidRPr="00C70209">
              <w:t>3/10 (30%)</w:t>
            </w:r>
          </w:p>
        </w:tc>
        <w:tc>
          <w:tcPr>
            <w:tcW w:w="523" w:type="pct"/>
          </w:tcPr>
          <w:p w14:paraId="3CC632CB" w14:textId="77777777" w:rsidR="00206019" w:rsidRPr="00C70209" w:rsidRDefault="00206019" w:rsidP="005407AD">
            <w:pPr>
              <w:pStyle w:val="Tabletext-evidencematrix"/>
            </w:pPr>
            <w:r w:rsidRPr="00C70209">
              <w:t>RR 0.14 [0.01, 2.45]</w:t>
            </w:r>
            <w:r w:rsidRPr="00C70209">
              <w:rPr>
                <w:vertAlign w:val="superscript"/>
              </w:rPr>
              <w:t>a</w:t>
            </w:r>
          </w:p>
        </w:tc>
        <w:tc>
          <w:tcPr>
            <w:tcW w:w="595" w:type="pct"/>
            <w:shd w:val="clear" w:color="auto" w:fill="auto"/>
          </w:tcPr>
          <w:p w14:paraId="1A976B64" w14:textId="123DCDEB" w:rsidR="00206019" w:rsidRPr="00C70209" w:rsidRDefault="00206019" w:rsidP="005407AD">
            <w:pPr>
              <w:pStyle w:val="Tabletext-evidencematrix"/>
              <w:rPr>
                <w:i/>
              </w:rPr>
            </w:pPr>
            <w:r w:rsidRPr="00C70209">
              <w:rPr>
                <w:i/>
              </w:rPr>
              <w:t>No significant difference</w:t>
            </w:r>
          </w:p>
          <w:p w14:paraId="3DFFA668" w14:textId="5CA121D9" w:rsidR="00206019" w:rsidRPr="00C70209" w:rsidRDefault="001A475D" w:rsidP="005407AD">
            <w:pPr>
              <w:pStyle w:val="Tabletext-evidencematrix"/>
            </w:pPr>
            <w:r w:rsidRPr="001A475D">
              <w:rPr>
                <w:i/>
              </w:rPr>
              <w:t>P = </w:t>
            </w:r>
            <w:r w:rsidR="00206019" w:rsidRPr="00C70209">
              <w:t>0.18</w:t>
            </w:r>
          </w:p>
        </w:tc>
      </w:tr>
      <w:tr w:rsidR="00206019" w:rsidRPr="00C70209" w14:paraId="11E4E478" w14:textId="77777777" w:rsidTr="005407AD">
        <w:trPr>
          <w:cantSplit/>
        </w:trPr>
        <w:tc>
          <w:tcPr>
            <w:tcW w:w="389" w:type="pct"/>
            <w:vMerge w:val="restart"/>
          </w:tcPr>
          <w:p w14:paraId="72400E2C" w14:textId="391BE9CB" w:rsidR="00206019" w:rsidRPr="00C70209" w:rsidRDefault="00206019" w:rsidP="005407AD">
            <w:pPr>
              <w:pStyle w:val="Tabletext-evidencematrix"/>
            </w:pPr>
            <w:r w:rsidRPr="00C70209">
              <w:t>Oliver 2003</w:t>
            </w:r>
            <w:r w:rsidRPr="00C70209">
              <w:fldChar w:fldCharType="begin"/>
            </w:r>
            <w:r w:rsidR="000E261C">
              <w:instrText xml:space="preserve"> ADDIN EN.CITE &lt;EndNote&gt;&lt;Cite&gt;&lt;Author&gt;Oliver&lt;/Author&gt;&lt;Year&gt;2003&lt;/Year&gt;&lt;RecNum&gt;140&lt;/RecNum&gt;&lt;DisplayText&gt;&lt;style face="superscript"&gt;300&lt;/style&gt;&lt;/DisplayText&gt;&lt;record&gt;&lt;rec-number&gt;140&lt;/rec-number&gt;&lt;foreign-keys&gt;&lt;key app="EN" db-id="9edve2wadsavt5ewavaxtda4f2tavzvts9ee" timestamp="1426550421"&gt;140&lt;/key&gt;&lt;/foreign-keys&gt;&lt;ref-type name="Journal Article"&gt;17&lt;/ref-type&gt;&lt;contributors&gt;&lt;authors&gt;&lt;author&gt;Oliver,, Jr.&lt;/author&gt;&lt;author&gt;Beynen, F. M.&lt;/author&gt;&lt;author&gt;Nuttall, G. A.&lt;/author&gt;&lt;author&gt;Schroeder, D. R.&lt;/author&gt;&lt;author&gt;Ereth, M. H.&lt;/author&gt;&lt;author&gt;Dearani, J. A.&lt;/author&gt;&lt;author&gt;Puga, F. J.&lt;/author&gt;&lt;/authors&gt;&lt;/contributors&gt;&lt;auth-address&gt;Oliver Jr., W.C., Department of Anesthesiology, Mayo Clinic, Rochester, MN 55905, United States&lt;/auth-address&gt;&lt;titles&gt;&lt;title&gt;Blood loss in infants and children for open heart operations: Albumin 5% versus fresh-frozen plasma in the prime&lt;/title&gt;&lt;secondary-title&gt;Annals of Thoracic Surgery&lt;/secondary-title&gt;&lt;/titles&gt;&lt;periodical&gt;&lt;full-title&gt;Annals of Thoracic Surgery&lt;/full-title&gt;&lt;/periodical&gt;&lt;pages&gt;1506–1512&lt;/pages&gt;&lt;volume&gt;75&lt;/volume&gt;&lt;number&gt;5&lt;/number&gt;&lt;reprint-edition&gt;NOT IN FILE&lt;/reprint-edition&gt;&lt;keywords&gt;&lt;keyword&gt;Embase13Mar14&lt;/keyword&gt;&lt;keyword&gt;Level II&lt;/keyword&gt;&lt;/keywords&gt;&lt;dates&gt;&lt;year&gt;2003&lt;/year&gt;&lt;/dates&gt;&lt;isbn&gt;0003-4975&lt;/isbn&gt;&lt;urls&gt;&lt;related-urls&gt;&lt;url&gt;http://www.annalsthoracicsurgery.org/article/S0003-4975(02)04991-3/pdf&lt;/url&gt;&lt;/related-urls&gt;&lt;/urls&gt;&lt;/record&gt;&lt;/Cite&gt;&lt;/EndNote&gt;</w:instrText>
            </w:r>
            <w:r w:rsidRPr="00C70209">
              <w:fldChar w:fldCharType="separate"/>
            </w:r>
            <w:r w:rsidR="000E261C" w:rsidRPr="000E261C">
              <w:rPr>
                <w:noProof/>
                <w:vertAlign w:val="superscript"/>
              </w:rPr>
              <w:t>300</w:t>
            </w:r>
            <w:r w:rsidRPr="00C70209">
              <w:fldChar w:fldCharType="end"/>
            </w:r>
          </w:p>
          <w:p w14:paraId="1E6CA57F" w14:textId="77777777" w:rsidR="00206019" w:rsidRPr="00C70209" w:rsidRDefault="00206019" w:rsidP="005407AD">
            <w:pPr>
              <w:pStyle w:val="Tabletext-evidencematrix"/>
            </w:pPr>
            <w:r w:rsidRPr="00C70209">
              <w:t>Level II</w:t>
            </w:r>
          </w:p>
          <w:p w14:paraId="4915C830" w14:textId="77777777" w:rsidR="00206019" w:rsidRPr="00C70209" w:rsidRDefault="00206019" w:rsidP="005407AD">
            <w:pPr>
              <w:pStyle w:val="Tabletext-evidencematrix"/>
            </w:pPr>
            <w:r w:rsidRPr="00C70209">
              <w:t>Poor</w:t>
            </w:r>
          </w:p>
        </w:tc>
        <w:tc>
          <w:tcPr>
            <w:tcW w:w="492" w:type="pct"/>
            <w:vMerge w:val="restart"/>
          </w:tcPr>
          <w:p w14:paraId="63ADA51D" w14:textId="77777777" w:rsidR="00206019" w:rsidRPr="00C70209" w:rsidRDefault="00206019" w:rsidP="005407AD">
            <w:pPr>
              <w:pStyle w:val="Tabletext-evidencematrix"/>
            </w:pPr>
            <w:r w:rsidRPr="00C70209">
              <w:t>N=56</w:t>
            </w:r>
          </w:p>
        </w:tc>
        <w:tc>
          <w:tcPr>
            <w:tcW w:w="490" w:type="pct"/>
            <w:vMerge w:val="restart"/>
          </w:tcPr>
          <w:p w14:paraId="17A434E9" w14:textId="68CFFECD" w:rsidR="00206019" w:rsidRPr="00C70209" w:rsidRDefault="00206019" w:rsidP="005407AD">
            <w:pPr>
              <w:pStyle w:val="Tabletext-evidencematrix"/>
            </w:pPr>
            <w:r w:rsidRPr="00C70209">
              <w:t xml:space="preserve">Infants and children (≤ 10 kg) requiring CPB surgery </w:t>
            </w:r>
          </w:p>
        </w:tc>
        <w:tc>
          <w:tcPr>
            <w:tcW w:w="490" w:type="pct"/>
            <w:vMerge w:val="restart"/>
          </w:tcPr>
          <w:p w14:paraId="118E8D4A" w14:textId="77777777" w:rsidR="00206019" w:rsidRPr="00C70209" w:rsidRDefault="00206019" w:rsidP="005407AD">
            <w:pPr>
              <w:pStyle w:val="Tabletext-evidencematrix"/>
            </w:pPr>
            <w:r w:rsidRPr="00C70209">
              <w:t>Single hospital, Minnesota, USA</w:t>
            </w:r>
          </w:p>
        </w:tc>
        <w:tc>
          <w:tcPr>
            <w:tcW w:w="491" w:type="pct"/>
            <w:vMerge w:val="restart"/>
          </w:tcPr>
          <w:p w14:paraId="24CEFDAA" w14:textId="77777777" w:rsidR="00206019" w:rsidRPr="00C70209" w:rsidRDefault="00206019" w:rsidP="005407AD">
            <w:pPr>
              <w:pStyle w:val="Tabletext-evidencematrix"/>
            </w:pPr>
            <w:r w:rsidRPr="00C70209">
              <w:t xml:space="preserve">FFP (1 U) in the pump prime versus no FFP </w:t>
            </w:r>
          </w:p>
        </w:tc>
        <w:tc>
          <w:tcPr>
            <w:tcW w:w="490" w:type="pct"/>
            <w:gridSpan w:val="2"/>
          </w:tcPr>
          <w:p w14:paraId="33E63BEC" w14:textId="1960191E" w:rsidR="00206019" w:rsidRPr="00C70209" w:rsidRDefault="00206019" w:rsidP="005407AD">
            <w:pPr>
              <w:pStyle w:val="Tabletext-evidencematrix"/>
            </w:pPr>
            <w:r w:rsidRPr="00C70209">
              <w:t>Total blood products (units) transfused (intraoperative and initial 24 hours in ICU)</w:t>
            </w:r>
          </w:p>
          <w:p w14:paraId="2295AC6C" w14:textId="77777777" w:rsidR="00206019" w:rsidRPr="00C70209" w:rsidRDefault="00206019" w:rsidP="005407AD">
            <w:pPr>
              <w:pStyle w:val="Tabletext-subanalysis"/>
              <w:rPr>
                <w:szCs w:val="16"/>
              </w:rPr>
            </w:pPr>
            <w:r w:rsidRPr="00C70209">
              <w:t>*including FFP (1U) used in prime pump</w:t>
            </w:r>
          </w:p>
        </w:tc>
        <w:tc>
          <w:tcPr>
            <w:tcW w:w="520" w:type="pct"/>
            <w:gridSpan w:val="2"/>
          </w:tcPr>
          <w:p w14:paraId="63045CFC" w14:textId="77777777" w:rsidR="00206019" w:rsidRPr="00C70209" w:rsidRDefault="00206019" w:rsidP="005407AD">
            <w:pPr>
              <w:pStyle w:val="Tabletext-evidencematrix"/>
            </w:pPr>
            <w:r w:rsidRPr="00C70209">
              <w:t xml:space="preserve">8.0 ± 4.2 (n=28) </w:t>
            </w:r>
          </w:p>
        </w:tc>
        <w:tc>
          <w:tcPr>
            <w:tcW w:w="520" w:type="pct"/>
          </w:tcPr>
          <w:p w14:paraId="397020C4" w14:textId="77777777" w:rsidR="00206019" w:rsidRPr="00C70209" w:rsidRDefault="00206019" w:rsidP="005407AD">
            <w:pPr>
              <w:pStyle w:val="Tabletext-evidencematrix"/>
            </w:pPr>
            <w:r w:rsidRPr="00C70209">
              <w:t>6.1 ± 4.5 (n=28)</w:t>
            </w:r>
          </w:p>
        </w:tc>
        <w:tc>
          <w:tcPr>
            <w:tcW w:w="523" w:type="pct"/>
          </w:tcPr>
          <w:p w14:paraId="1DA5C44A" w14:textId="77777777" w:rsidR="00206019" w:rsidRPr="00C70209" w:rsidRDefault="00206019" w:rsidP="005407AD">
            <w:pPr>
              <w:pStyle w:val="Tabletext-evidencematrix"/>
            </w:pPr>
            <w:r w:rsidRPr="00C70209">
              <w:t>MD 1.90 [–0.38, 4.18]</w:t>
            </w:r>
            <w:r w:rsidRPr="00C70209">
              <w:rPr>
                <w:vertAlign w:val="superscript"/>
              </w:rPr>
              <w:t>c</w:t>
            </w:r>
          </w:p>
        </w:tc>
        <w:tc>
          <w:tcPr>
            <w:tcW w:w="595" w:type="pct"/>
            <w:shd w:val="clear" w:color="auto" w:fill="D9D9D9" w:themeFill="background1" w:themeFillShade="D9"/>
          </w:tcPr>
          <w:p w14:paraId="7B68107D" w14:textId="77777777" w:rsidR="00206019" w:rsidRPr="00C70209" w:rsidRDefault="00206019" w:rsidP="005407AD">
            <w:pPr>
              <w:pStyle w:val="Tabletext-evidencematrix"/>
              <w:rPr>
                <w:i/>
              </w:rPr>
            </w:pPr>
            <w:r w:rsidRPr="00C70209">
              <w:rPr>
                <w:i/>
              </w:rPr>
              <w:t>Favours no FFP</w:t>
            </w:r>
          </w:p>
          <w:p w14:paraId="624D81CC" w14:textId="05B7C430" w:rsidR="00206019" w:rsidRPr="00C70209" w:rsidRDefault="001A475D" w:rsidP="005407AD">
            <w:pPr>
              <w:pStyle w:val="Tabletext-evidencematrix"/>
            </w:pPr>
            <w:r w:rsidRPr="001A475D">
              <w:rPr>
                <w:i/>
              </w:rPr>
              <w:t>P = </w:t>
            </w:r>
            <w:r w:rsidR="00206019" w:rsidRPr="00C70209">
              <w:t>0.10</w:t>
            </w:r>
            <w:r w:rsidR="00206019" w:rsidRPr="00C70209">
              <w:rPr>
                <w:vertAlign w:val="superscript"/>
              </w:rPr>
              <w:t>c</w:t>
            </w:r>
          </w:p>
          <w:p w14:paraId="527948A6" w14:textId="47789A9F" w:rsidR="00206019" w:rsidRPr="00C70209" w:rsidRDefault="001A475D" w:rsidP="005407AD">
            <w:pPr>
              <w:pStyle w:val="Tabletext-evidencematrix"/>
            </w:pPr>
            <w:r w:rsidRPr="001A475D">
              <w:rPr>
                <w:i/>
              </w:rPr>
              <w:t>P = </w:t>
            </w:r>
            <w:r w:rsidR="00206019" w:rsidRPr="00C70209">
              <w:t>0.035</w:t>
            </w:r>
            <w:r w:rsidR="00206019" w:rsidRPr="00C70209">
              <w:rPr>
                <w:vertAlign w:val="superscript"/>
              </w:rPr>
              <w:t>d</w:t>
            </w:r>
          </w:p>
        </w:tc>
      </w:tr>
      <w:tr w:rsidR="00206019" w:rsidRPr="00C70209" w14:paraId="275277B2" w14:textId="77777777" w:rsidTr="005407AD">
        <w:trPr>
          <w:cantSplit/>
        </w:trPr>
        <w:tc>
          <w:tcPr>
            <w:tcW w:w="389" w:type="pct"/>
            <w:vMerge/>
          </w:tcPr>
          <w:p w14:paraId="151D931B" w14:textId="77777777" w:rsidR="00206019" w:rsidRPr="00C70209" w:rsidRDefault="00206019" w:rsidP="005407AD">
            <w:pPr>
              <w:pStyle w:val="Tabletext-evidencematrix"/>
            </w:pPr>
          </w:p>
        </w:tc>
        <w:tc>
          <w:tcPr>
            <w:tcW w:w="492" w:type="pct"/>
            <w:vMerge/>
          </w:tcPr>
          <w:p w14:paraId="2AA13F89" w14:textId="77777777" w:rsidR="00206019" w:rsidRPr="00C70209" w:rsidRDefault="00206019" w:rsidP="005407AD">
            <w:pPr>
              <w:pStyle w:val="Tabletext-evidencematrix"/>
            </w:pPr>
          </w:p>
        </w:tc>
        <w:tc>
          <w:tcPr>
            <w:tcW w:w="490" w:type="pct"/>
            <w:vMerge/>
          </w:tcPr>
          <w:p w14:paraId="070F449D" w14:textId="77777777" w:rsidR="00206019" w:rsidRPr="00C70209" w:rsidRDefault="00206019" w:rsidP="005407AD">
            <w:pPr>
              <w:pStyle w:val="Tabletext-evidencematrix"/>
            </w:pPr>
          </w:p>
        </w:tc>
        <w:tc>
          <w:tcPr>
            <w:tcW w:w="490" w:type="pct"/>
            <w:vMerge/>
          </w:tcPr>
          <w:p w14:paraId="6FC7E657" w14:textId="77777777" w:rsidR="00206019" w:rsidRPr="00C70209" w:rsidRDefault="00206019" w:rsidP="005407AD">
            <w:pPr>
              <w:pStyle w:val="Tabletext-evidencematrix"/>
            </w:pPr>
          </w:p>
        </w:tc>
        <w:tc>
          <w:tcPr>
            <w:tcW w:w="491" w:type="pct"/>
            <w:vMerge/>
          </w:tcPr>
          <w:p w14:paraId="62DC975B" w14:textId="77777777" w:rsidR="00206019" w:rsidRPr="00C70209" w:rsidRDefault="00206019" w:rsidP="005407AD">
            <w:pPr>
              <w:pStyle w:val="Tabletext-evidencematrix"/>
            </w:pPr>
          </w:p>
        </w:tc>
        <w:tc>
          <w:tcPr>
            <w:tcW w:w="490" w:type="pct"/>
            <w:gridSpan w:val="2"/>
          </w:tcPr>
          <w:p w14:paraId="43A772B9" w14:textId="16B06127" w:rsidR="00206019" w:rsidRPr="00C70209" w:rsidRDefault="00206019" w:rsidP="005407AD">
            <w:pPr>
              <w:pStyle w:val="Tabletext-evidencematrix"/>
            </w:pPr>
            <w:r w:rsidRPr="00C70209">
              <w:t>Total blood products (units) transfused (intraoperative and initial 24 hours in ICU)</w:t>
            </w:r>
          </w:p>
          <w:p w14:paraId="09E8F5EE" w14:textId="77777777" w:rsidR="00206019" w:rsidRPr="00C70209" w:rsidRDefault="00206019" w:rsidP="005407AD">
            <w:pPr>
              <w:pStyle w:val="Tabletext-subanalysis"/>
            </w:pPr>
            <w:r w:rsidRPr="00C70209">
              <w:t>*excluding FFP (1U) used in prime pump</w:t>
            </w:r>
          </w:p>
        </w:tc>
        <w:tc>
          <w:tcPr>
            <w:tcW w:w="520" w:type="pct"/>
            <w:gridSpan w:val="2"/>
          </w:tcPr>
          <w:p w14:paraId="492F7351" w14:textId="77777777" w:rsidR="00206019" w:rsidRPr="00C70209" w:rsidRDefault="00206019" w:rsidP="005407AD">
            <w:pPr>
              <w:pStyle w:val="Tabletext-evidencematrix"/>
            </w:pPr>
            <w:r w:rsidRPr="00C70209">
              <w:t xml:space="preserve">7.0 ± 4.2 (n=28) </w:t>
            </w:r>
          </w:p>
        </w:tc>
        <w:tc>
          <w:tcPr>
            <w:tcW w:w="520" w:type="pct"/>
          </w:tcPr>
          <w:p w14:paraId="3C67CBAF" w14:textId="77777777" w:rsidR="00206019" w:rsidRPr="00C70209" w:rsidRDefault="00206019" w:rsidP="005407AD">
            <w:pPr>
              <w:pStyle w:val="Tabletext-evidencematrix"/>
            </w:pPr>
            <w:r w:rsidRPr="00C70209">
              <w:t>6.1 ± 4.5 (n=28)</w:t>
            </w:r>
          </w:p>
        </w:tc>
        <w:tc>
          <w:tcPr>
            <w:tcW w:w="523" w:type="pct"/>
          </w:tcPr>
          <w:p w14:paraId="74FDC992" w14:textId="77777777" w:rsidR="00206019" w:rsidRPr="00C70209" w:rsidRDefault="00206019" w:rsidP="005407AD">
            <w:pPr>
              <w:pStyle w:val="Tabletext-evidencematrix"/>
            </w:pPr>
            <w:r w:rsidRPr="00C70209">
              <w:t>MD 0.90 [–1.38, 3.18]</w:t>
            </w:r>
            <w:r w:rsidRPr="00C70209">
              <w:rPr>
                <w:vertAlign w:val="superscript"/>
              </w:rPr>
              <w:t>c</w:t>
            </w:r>
          </w:p>
        </w:tc>
        <w:tc>
          <w:tcPr>
            <w:tcW w:w="595" w:type="pct"/>
            <w:shd w:val="clear" w:color="auto" w:fill="auto"/>
          </w:tcPr>
          <w:p w14:paraId="472ACD71" w14:textId="68115B27" w:rsidR="00206019" w:rsidRPr="00C70209" w:rsidRDefault="00206019" w:rsidP="005407AD">
            <w:pPr>
              <w:pStyle w:val="Tabletext-evidencematrix"/>
              <w:rPr>
                <w:i/>
              </w:rPr>
            </w:pPr>
            <w:r w:rsidRPr="00C70209">
              <w:rPr>
                <w:i/>
              </w:rPr>
              <w:t>No significant difference</w:t>
            </w:r>
          </w:p>
          <w:p w14:paraId="50183500" w14:textId="798A05F4" w:rsidR="00206019" w:rsidRPr="00C70209" w:rsidRDefault="001A475D" w:rsidP="005407AD">
            <w:pPr>
              <w:pStyle w:val="Tabletext-evidencematrix"/>
            </w:pPr>
            <w:r w:rsidRPr="001A475D">
              <w:rPr>
                <w:i/>
              </w:rPr>
              <w:t>P = </w:t>
            </w:r>
            <w:r w:rsidR="00206019" w:rsidRPr="00C70209">
              <w:t>0.44</w:t>
            </w:r>
            <w:r w:rsidR="00206019" w:rsidRPr="00C70209">
              <w:rPr>
                <w:vertAlign w:val="superscript"/>
              </w:rPr>
              <w:t>c</w:t>
            </w:r>
          </w:p>
          <w:p w14:paraId="4BB62FBE" w14:textId="0AA87A0E" w:rsidR="00206019" w:rsidRPr="00C70209" w:rsidRDefault="001A475D" w:rsidP="005407AD">
            <w:pPr>
              <w:pStyle w:val="Tabletext-evidencematrix"/>
              <w:rPr>
                <w:i/>
              </w:rPr>
            </w:pPr>
            <w:r w:rsidRPr="001A475D">
              <w:rPr>
                <w:i/>
              </w:rPr>
              <w:t>P &gt; </w:t>
            </w:r>
            <w:r w:rsidR="00206019" w:rsidRPr="00C70209">
              <w:t>0.10</w:t>
            </w:r>
            <w:r w:rsidR="00206019" w:rsidRPr="00C70209">
              <w:rPr>
                <w:vertAlign w:val="superscript"/>
              </w:rPr>
              <w:t>d</w:t>
            </w:r>
          </w:p>
        </w:tc>
      </w:tr>
      <w:tr w:rsidR="00206019" w:rsidRPr="00C70209" w14:paraId="1D705D69" w14:textId="77777777" w:rsidTr="005407AD">
        <w:trPr>
          <w:cantSplit/>
        </w:trPr>
        <w:tc>
          <w:tcPr>
            <w:tcW w:w="389" w:type="pct"/>
            <w:vMerge/>
          </w:tcPr>
          <w:p w14:paraId="21C6C22E" w14:textId="77777777" w:rsidR="00206019" w:rsidRPr="00C70209" w:rsidRDefault="00206019" w:rsidP="005407AD">
            <w:pPr>
              <w:pStyle w:val="Tabletext-evidencematrix"/>
            </w:pPr>
          </w:p>
        </w:tc>
        <w:tc>
          <w:tcPr>
            <w:tcW w:w="492" w:type="pct"/>
            <w:vMerge/>
          </w:tcPr>
          <w:p w14:paraId="6114225F" w14:textId="77777777" w:rsidR="00206019" w:rsidRPr="00C70209" w:rsidRDefault="00206019" w:rsidP="005407AD">
            <w:pPr>
              <w:pStyle w:val="Tabletext-evidencematrix"/>
            </w:pPr>
          </w:p>
        </w:tc>
        <w:tc>
          <w:tcPr>
            <w:tcW w:w="490" w:type="pct"/>
            <w:vMerge/>
          </w:tcPr>
          <w:p w14:paraId="5C77712C" w14:textId="77777777" w:rsidR="00206019" w:rsidRPr="00C70209" w:rsidRDefault="00206019" w:rsidP="005407AD">
            <w:pPr>
              <w:pStyle w:val="Tabletext-evidencematrix"/>
            </w:pPr>
          </w:p>
        </w:tc>
        <w:tc>
          <w:tcPr>
            <w:tcW w:w="490" w:type="pct"/>
            <w:vMerge/>
          </w:tcPr>
          <w:p w14:paraId="6D3D9CF1" w14:textId="77777777" w:rsidR="00206019" w:rsidRPr="00C70209" w:rsidRDefault="00206019" w:rsidP="005407AD">
            <w:pPr>
              <w:pStyle w:val="Tabletext-evidencematrix"/>
            </w:pPr>
          </w:p>
        </w:tc>
        <w:tc>
          <w:tcPr>
            <w:tcW w:w="491" w:type="pct"/>
            <w:vMerge/>
          </w:tcPr>
          <w:p w14:paraId="6FBAC255" w14:textId="77777777" w:rsidR="00206019" w:rsidRPr="00C70209" w:rsidRDefault="00206019" w:rsidP="005407AD">
            <w:pPr>
              <w:pStyle w:val="Tabletext-evidencematrix"/>
            </w:pPr>
          </w:p>
        </w:tc>
        <w:tc>
          <w:tcPr>
            <w:tcW w:w="490" w:type="pct"/>
            <w:gridSpan w:val="2"/>
          </w:tcPr>
          <w:p w14:paraId="6ABE2F96" w14:textId="77777777" w:rsidR="00206019" w:rsidRPr="00C70209" w:rsidRDefault="00206019" w:rsidP="005407AD">
            <w:pPr>
              <w:pStyle w:val="Tabletext-evidencematrix"/>
              <w:jc w:val="right"/>
            </w:pPr>
            <w:r w:rsidRPr="00C70209">
              <w:t>RBC</w:t>
            </w:r>
          </w:p>
        </w:tc>
        <w:tc>
          <w:tcPr>
            <w:tcW w:w="520" w:type="pct"/>
            <w:gridSpan w:val="2"/>
          </w:tcPr>
          <w:p w14:paraId="1D347F50" w14:textId="77777777" w:rsidR="00206019" w:rsidRPr="00C70209" w:rsidRDefault="00206019" w:rsidP="005407AD">
            <w:pPr>
              <w:pStyle w:val="Tabletext-evidencematrix"/>
            </w:pPr>
            <w:r w:rsidRPr="00C70209">
              <w:t xml:space="preserve">2.6 ± 0.7 </w:t>
            </w:r>
          </w:p>
        </w:tc>
        <w:tc>
          <w:tcPr>
            <w:tcW w:w="520" w:type="pct"/>
          </w:tcPr>
          <w:p w14:paraId="0204D02C" w14:textId="77777777" w:rsidR="00206019" w:rsidRPr="00C70209" w:rsidRDefault="00206019" w:rsidP="005407AD">
            <w:pPr>
              <w:pStyle w:val="Tabletext-evidencematrix"/>
            </w:pPr>
            <w:r w:rsidRPr="00C70209">
              <w:t xml:space="preserve">2.5 ± 0.6 </w:t>
            </w:r>
          </w:p>
        </w:tc>
        <w:tc>
          <w:tcPr>
            <w:tcW w:w="523" w:type="pct"/>
          </w:tcPr>
          <w:p w14:paraId="0DB2CCA1" w14:textId="77777777" w:rsidR="00206019" w:rsidRPr="00C70209" w:rsidRDefault="00206019" w:rsidP="005407AD">
            <w:pPr>
              <w:pStyle w:val="Tabletext-evidencematrix"/>
            </w:pPr>
            <w:r w:rsidRPr="00C70209">
              <w:t>MD 0.10 [–0.24, 0.44]</w:t>
            </w:r>
            <w:r w:rsidRPr="00C70209">
              <w:rPr>
                <w:vertAlign w:val="superscript"/>
              </w:rPr>
              <w:t>C</w:t>
            </w:r>
          </w:p>
          <w:p w14:paraId="1F60E926" w14:textId="77777777" w:rsidR="00206019" w:rsidRPr="00C70209" w:rsidRDefault="00206019" w:rsidP="005407AD">
            <w:pPr>
              <w:pStyle w:val="Tabletext-evidencematrix"/>
            </w:pPr>
          </w:p>
        </w:tc>
        <w:tc>
          <w:tcPr>
            <w:tcW w:w="595" w:type="pct"/>
            <w:shd w:val="clear" w:color="auto" w:fill="auto"/>
          </w:tcPr>
          <w:p w14:paraId="63DD2B2C" w14:textId="26322BF0" w:rsidR="00206019" w:rsidRPr="00C70209" w:rsidRDefault="00206019" w:rsidP="005407AD">
            <w:pPr>
              <w:pStyle w:val="Tabletext-evidencematrix"/>
              <w:rPr>
                <w:i/>
              </w:rPr>
            </w:pPr>
            <w:r w:rsidRPr="00C70209">
              <w:rPr>
                <w:i/>
              </w:rPr>
              <w:t>No significant difference</w:t>
            </w:r>
          </w:p>
          <w:p w14:paraId="36CE250E" w14:textId="6A719178" w:rsidR="00206019" w:rsidRPr="00C70209" w:rsidRDefault="001A475D" w:rsidP="005407AD">
            <w:pPr>
              <w:pStyle w:val="Tabletext-evidencematrix"/>
              <w:rPr>
                <w:i/>
              </w:rPr>
            </w:pPr>
            <w:r w:rsidRPr="001A475D">
              <w:rPr>
                <w:i/>
                <w:szCs w:val="16"/>
              </w:rPr>
              <w:t>P = </w:t>
            </w:r>
            <w:r w:rsidR="00206019" w:rsidRPr="00C70209">
              <w:rPr>
                <w:szCs w:val="16"/>
              </w:rPr>
              <w:t>0.57</w:t>
            </w:r>
            <w:r w:rsidR="00206019" w:rsidRPr="00C70209">
              <w:rPr>
                <w:szCs w:val="16"/>
                <w:vertAlign w:val="superscript"/>
              </w:rPr>
              <w:t>c</w:t>
            </w:r>
            <w:r w:rsidR="00206019" w:rsidRPr="00C70209">
              <w:rPr>
                <w:szCs w:val="16"/>
              </w:rPr>
              <w:t xml:space="preserve">, </w:t>
            </w:r>
            <w:r w:rsidRPr="001A475D">
              <w:rPr>
                <w:i/>
              </w:rPr>
              <w:t>P &gt; </w:t>
            </w:r>
            <w:r w:rsidR="00206019" w:rsidRPr="00C70209">
              <w:t>0.10</w:t>
            </w:r>
            <w:r w:rsidR="00206019" w:rsidRPr="00C70209">
              <w:rPr>
                <w:szCs w:val="16"/>
                <w:vertAlign w:val="superscript"/>
              </w:rPr>
              <w:t>d</w:t>
            </w:r>
          </w:p>
        </w:tc>
      </w:tr>
      <w:tr w:rsidR="00206019" w:rsidRPr="00C70209" w14:paraId="4C5262B3" w14:textId="77777777" w:rsidTr="005407AD">
        <w:trPr>
          <w:cantSplit/>
        </w:trPr>
        <w:tc>
          <w:tcPr>
            <w:tcW w:w="389" w:type="pct"/>
            <w:vMerge/>
          </w:tcPr>
          <w:p w14:paraId="7ABC3805" w14:textId="77777777" w:rsidR="00206019" w:rsidRPr="00C70209" w:rsidRDefault="00206019" w:rsidP="005407AD">
            <w:pPr>
              <w:pStyle w:val="Tabletext-evidencematrix"/>
            </w:pPr>
          </w:p>
        </w:tc>
        <w:tc>
          <w:tcPr>
            <w:tcW w:w="492" w:type="pct"/>
            <w:vMerge/>
          </w:tcPr>
          <w:p w14:paraId="21BDFE78" w14:textId="77777777" w:rsidR="00206019" w:rsidRPr="00C70209" w:rsidRDefault="00206019" w:rsidP="005407AD">
            <w:pPr>
              <w:pStyle w:val="Tabletext-evidencematrix"/>
            </w:pPr>
          </w:p>
        </w:tc>
        <w:tc>
          <w:tcPr>
            <w:tcW w:w="490" w:type="pct"/>
            <w:vMerge/>
          </w:tcPr>
          <w:p w14:paraId="10D815BE" w14:textId="77777777" w:rsidR="00206019" w:rsidRPr="00C70209" w:rsidRDefault="00206019" w:rsidP="005407AD">
            <w:pPr>
              <w:pStyle w:val="Tabletext-evidencematrix"/>
            </w:pPr>
          </w:p>
        </w:tc>
        <w:tc>
          <w:tcPr>
            <w:tcW w:w="490" w:type="pct"/>
            <w:vMerge/>
          </w:tcPr>
          <w:p w14:paraId="4CC6CCD3" w14:textId="77777777" w:rsidR="00206019" w:rsidRPr="00C70209" w:rsidRDefault="00206019" w:rsidP="005407AD">
            <w:pPr>
              <w:pStyle w:val="Tabletext-evidencematrix"/>
            </w:pPr>
          </w:p>
        </w:tc>
        <w:tc>
          <w:tcPr>
            <w:tcW w:w="491" w:type="pct"/>
            <w:vMerge/>
          </w:tcPr>
          <w:p w14:paraId="01AC9A57" w14:textId="77777777" w:rsidR="00206019" w:rsidRPr="00C70209" w:rsidRDefault="00206019" w:rsidP="005407AD">
            <w:pPr>
              <w:pStyle w:val="Tabletext-evidencematrix"/>
            </w:pPr>
          </w:p>
        </w:tc>
        <w:tc>
          <w:tcPr>
            <w:tcW w:w="490" w:type="pct"/>
            <w:gridSpan w:val="2"/>
          </w:tcPr>
          <w:p w14:paraId="55A9AD5B" w14:textId="77777777" w:rsidR="00206019" w:rsidRPr="00C70209" w:rsidRDefault="00206019" w:rsidP="005407AD">
            <w:pPr>
              <w:pStyle w:val="Tabletext-evidencematrix"/>
              <w:jc w:val="right"/>
            </w:pPr>
            <w:r w:rsidRPr="00C70209">
              <w:t>FFP</w:t>
            </w:r>
          </w:p>
          <w:p w14:paraId="696C6D46" w14:textId="77777777" w:rsidR="00206019" w:rsidRPr="00C70209" w:rsidRDefault="00206019" w:rsidP="005407AD">
            <w:pPr>
              <w:pStyle w:val="Tabletext-subanalysis"/>
              <w:jc w:val="right"/>
            </w:pPr>
            <w:r w:rsidRPr="00C70209">
              <w:t>*including FFP (1U) used in prime pump</w:t>
            </w:r>
          </w:p>
        </w:tc>
        <w:tc>
          <w:tcPr>
            <w:tcW w:w="520" w:type="pct"/>
            <w:gridSpan w:val="2"/>
          </w:tcPr>
          <w:p w14:paraId="7FA918E0" w14:textId="77777777" w:rsidR="00206019" w:rsidRPr="00C70209" w:rsidRDefault="00206019" w:rsidP="005407AD">
            <w:pPr>
              <w:pStyle w:val="Tabletext-evidencematrix"/>
            </w:pPr>
            <w:r w:rsidRPr="00C70209">
              <w:t xml:space="preserve">1.3 ± 0.5 </w:t>
            </w:r>
          </w:p>
        </w:tc>
        <w:tc>
          <w:tcPr>
            <w:tcW w:w="520" w:type="pct"/>
          </w:tcPr>
          <w:p w14:paraId="152C52A6" w14:textId="77777777" w:rsidR="00206019" w:rsidRPr="00C70209" w:rsidRDefault="00206019" w:rsidP="005407AD">
            <w:pPr>
              <w:pStyle w:val="Tabletext-evidencematrix"/>
            </w:pPr>
            <w:r w:rsidRPr="00C70209">
              <w:t xml:space="preserve">0.6 ± 0.7 </w:t>
            </w:r>
          </w:p>
        </w:tc>
        <w:tc>
          <w:tcPr>
            <w:tcW w:w="523" w:type="pct"/>
          </w:tcPr>
          <w:p w14:paraId="606B54CA" w14:textId="77777777" w:rsidR="00206019" w:rsidRPr="00C70209" w:rsidRDefault="00206019" w:rsidP="005407AD">
            <w:pPr>
              <w:pStyle w:val="Tabletext-evidencematrix"/>
            </w:pPr>
            <w:r w:rsidRPr="00C70209">
              <w:t>MD 0.70 [0.38, 1.02]</w:t>
            </w:r>
            <w:r w:rsidRPr="00C70209">
              <w:rPr>
                <w:vertAlign w:val="superscript"/>
              </w:rPr>
              <w:t>c</w:t>
            </w:r>
          </w:p>
        </w:tc>
        <w:tc>
          <w:tcPr>
            <w:tcW w:w="595" w:type="pct"/>
            <w:shd w:val="clear" w:color="auto" w:fill="D9D9D9" w:themeFill="background1" w:themeFillShade="D9"/>
          </w:tcPr>
          <w:p w14:paraId="10A0A2DA" w14:textId="77777777" w:rsidR="00206019" w:rsidRPr="00C70209" w:rsidRDefault="00206019" w:rsidP="005407AD">
            <w:pPr>
              <w:pStyle w:val="Tabletext-evidencematrix"/>
              <w:rPr>
                <w:i/>
              </w:rPr>
            </w:pPr>
            <w:r w:rsidRPr="00C70209">
              <w:rPr>
                <w:i/>
              </w:rPr>
              <w:t>Favours no FFP</w:t>
            </w:r>
          </w:p>
          <w:p w14:paraId="7D943406" w14:textId="0692C965" w:rsidR="00206019" w:rsidRPr="00C70209" w:rsidRDefault="001A475D" w:rsidP="005407AD">
            <w:pPr>
              <w:pStyle w:val="Tabletext-evidencematrix"/>
              <w:rPr>
                <w:szCs w:val="16"/>
              </w:rPr>
            </w:pPr>
            <w:r w:rsidRPr="001A475D">
              <w:rPr>
                <w:i/>
              </w:rPr>
              <w:t>P &lt; </w:t>
            </w:r>
            <w:r w:rsidR="00206019" w:rsidRPr="00C70209">
              <w:t>0.0001</w:t>
            </w:r>
            <w:r w:rsidR="00206019" w:rsidRPr="00C70209">
              <w:rPr>
                <w:szCs w:val="16"/>
                <w:vertAlign w:val="superscript"/>
              </w:rPr>
              <w:t>c</w:t>
            </w:r>
          </w:p>
          <w:p w14:paraId="399CB82D" w14:textId="39B54364" w:rsidR="00206019" w:rsidRPr="00C70209" w:rsidRDefault="001A475D" w:rsidP="005407AD">
            <w:pPr>
              <w:pStyle w:val="Tabletext-evidencematrix"/>
              <w:rPr>
                <w:i/>
              </w:rPr>
            </w:pPr>
            <w:r w:rsidRPr="001A475D">
              <w:rPr>
                <w:i/>
              </w:rPr>
              <w:t>P = </w:t>
            </w:r>
            <w:r w:rsidR="00206019" w:rsidRPr="00C70209">
              <w:t>&lt;0.001</w:t>
            </w:r>
            <w:r w:rsidR="00206019" w:rsidRPr="00C70209">
              <w:rPr>
                <w:szCs w:val="16"/>
                <w:vertAlign w:val="superscript"/>
              </w:rPr>
              <w:t>d</w:t>
            </w:r>
          </w:p>
        </w:tc>
      </w:tr>
      <w:tr w:rsidR="00206019" w:rsidRPr="00C70209" w14:paraId="5871511B" w14:textId="77777777" w:rsidTr="005407AD">
        <w:trPr>
          <w:cantSplit/>
        </w:trPr>
        <w:tc>
          <w:tcPr>
            <w:tcW w:w="389" w:type="pct"/>
            <w:vMerge/>
          </w:tcPr>
          <w:p w14:paraId="0FA14A64" w14:textId="77777777" w:rsidR="00206019" w:rsidRPr="00C70209" w:rsidRDefault="00206019" w:rsidP="005407AD">
            <w:pPr>
              <w:pStyle w:val="Tabletext-evidencematrix"/>
            </w:pPr>
          </w:p>
        </w:tc>
        <w:tc>
          <w:tcPr>
            <w:tcW w:w="492" w:type="pct"/>
            <w:vMerge/>
          </w:tcPr>
          <w:p w14:paraId="39AF9E3E" w14:textId="77777777" w:rsidR="00206019" w:rsidRPr="00C70209" w:rsidRDefault="00206019" w:rsidP="005407AD">
            <w:pPr>
              <w:pStyle w:val="Tabletext-evidencematrix"/>
            </w:pPr>
          </w:p>
        </w:tc>
        <w:tc>
          <w:tcPr>
            <w:tcW w:w="490" w:type="pct"/>
            <w:vMerge/>
          </w:tcPr>
          <w:p w14:paraId="2156880B" w14:textId="77777777" w:rsidR="00206019" w:rsidRPr="00C70209" w:rsidRDefault="00206019" w:rsidP="005407AD">
            <w:pPr>
              <w:pStyle w:val="Tabletext-evidencematrix"/>
            </w:pPr>
          </w:p>
        </w:tc>
        <w:tc>
          <w:tcPr>
            <w:tcW w:w="490" w:type="pct"/>
            <w:vMerge/>
          </w:tcPr>
          <w:p w14:paraId="0FADC778" w14:textId="77777777" w:rsidR="00206019" w:rsidRPr="00C70209" w:rsidRDefault="00206019" w:rsidP="005407AD">
            <w:pPr>
              <w:pStyle w:val="Tabletext-evidencematrix"/>
            </w:pPr>
          </w:p>
        </w:tc>
        <w:tc>
          <w:tcPr>
            <w:tcW w:w="491" w:type="pct"/>
            <w:vMerge/>
          </w:tcPr>
          <w:p w14:paraId="18CA0649" w14:textId="77777777" w:rsidR="00206019" w:rsidRPr="00C70209" w:rsidRDefault="00206019" w:rsidP="005407AD">
            <w:pPr>
              <w:pStyle w:val="Tabletext-evidencematrix"/>
            </w:pPr>
          </w:p>
        </w:tc>
        <w:tc>
          <w:tcPr>
            <w:tcW w:w="490" w:type="pct"/>
            <w:gridSpan w:val="2"/>
          </w:tcPr>
          <w:p w14:paraId="195FE122" w14:textId="77777777" w:rsidR="00206019" w:rsidRPr="00C70209" w:rsidRDefault="00206019" w:rsidP="005407AD">
            <w:pPr>
              <w:pStyle w:val="Tabletext-evidencematrix"/>
              <w:jc w:val="right"/>
            </w:pPr>
            <w:r w:rsidRPr="00C70209">
              <w:t>FFP</w:t>
            </w:r>
          </w:p>
          <w:p w14:paraId="0E4C9B30" w14:textId="77777777" w:rsidR="00206019" w:rsidRPr="00C70209" w:rsidRDefault="00206019" w:rsidP="005407AD">
            <w:pPr>
              <w:pStyle w:val="Tabletext-subanalysis"/>
              <w:jc w:val="right"/>
            </w:pPr>
            <w:r w:rsidRPr="00C70209">
              <w:t>*excluding FFP (1U) used in prime pump</w:t>
            </w:r>
          </w:p>
        </w:tc>
        <w:tc>
          <w:tcPr>
            <w:tcW w:w="520" w:type="pct"/>
            <w:gridSpan w:val="2"/>
          </w:tcPr>
          <w:p w14:paraId="2BEA3F01" w14:textId="77777777" w:rsidR="00206019" w:rsidRPr="00C70209" w:rsidRDefault="00206019" w:rsidP="005407AD">
            <w:pPr>
              <w:pStyle w:val="Tabletext-evidencematrix"/>
            </w:pPr>
            <w:r w:rsidRPr="00C70209">
              <w:t xml:space="preserve">0.3 ± 0.5 </w:t>
            </w:r>
          </w:p>
        </w:tc>
        <w:tc>
          <w:tcPr>
            <w:tcW w:w="520" w:type="pct"/>
          </w:tcPr>
          <w:p w14:paraId="547FD68A" w14:textId="77777777" w:rsidR="00206019" w:rsidRPr="00C70209" w:rsidRDefault="00206019" w:rsidP="005407AD">
            <w:pPr>
              <w:pStyle w:val="Tabletext-evidencematrix"/>
            </w:pPr>
            <w:r w:rsidRPr="00C70209">
              <w:t xml:space="preserve">0.6 ± 0.7 </w:t>
            </w:r>
          </w:p>
        </w:tc>
        <w:tc>
          <w:tcPr>
            <w:tcW w:w="523" w:type="pct"/>
          </w:tcPr>
          <w:p w14:paraId="4756496B" w14:textId="77777777" w:rsidR="00206019" w:rsidRPr="00C70209" w:rsidRDefault="00206019" w:rsidP="005407AD">
            <w:pPr>
              <w:pStyle w:val="Tabletext-evidencematrix"/>
            </w:pPr>
            <w:r w:rsidRPr="00C70209">
              <w:t>MD –0.30 [–0.62, 0.02]</w:t>
            </w:r>
            <w:r w:rsidRPr="00C70209">
              <w:rPr>
                <w:vertAlign w:val="superscript"/>
              </w:rPr>
              <w:t>C</w:t>
            </w:r>
          </w:p>
        </w:tc>
        <w:tc>
          <w:tcPr>
            <w:tcW w:w="595" w:type="pct"/>
            <w:shd w:val="clear" w:color="auto" w:fill="D9D9D9" w:themeFill="background1" w:themeFillShade="D9"/>
          </w:tcPr>
          <w:p w14:paraId="544B6D2E" w14:textId="77777777" w:rsidR="00206019" w:rsidRPr="00C70209" w:rsidRDefault="00206019" w:rsidP="005407AD">
            <w:pPr>
              <w:pStyle w:val="Tabletext-evidencematrix"/>
              <w:rPr>
                <w:i/>
              </w:rPr>
            </w:pPr>
            <w:r w:rsidRPr="00C70209">
              <w:rPr>
                <w:i/>
              </w:rPr>
              <w:t>Favours FFP</w:t>
            </w:r>
          </w:p>
          <w:p w14:paraId="6CA85959" w14:textId="3657A9CD" w:rsidR="00206019" w:rsidRPr="00C70209" w:rsidRDefault="001A475D" w:rsidP="005407AD">
            <w:pPr>
              <w:pStyle w:val="Tabletext-evidencematrix"/>
              <w:rPr>
                <w:szCs w:val="16"/>
              </w:rPr>
            </w:pPr>
            <w:r w:rsidRPr="001A475D">
              <w:rPr>
                <w:i/>
              </w:rPr>
              <w:t>P = </w:t>
            </w:r>
            <w:r w:rsidR="00206019" w:rsidRPr="00C70209">
              <w:t>0.06</w:t>
            </w:r>
            <w:r w:rsidR="00206019" w:rsidRPr="00C70209">
              <w:rPr>
                <w:szCs w:val="16"/>
                <w:vertAlign w:val="superscript"/>
              </w:rPr>
              <w:t>c</w:t>
            </w:r>
          </w:p>
          <w:p w14:paraId="11788ACB" w14:textId="690F624E" w:rsidR="00206019" w:rsidRPr="00C70209" w:rsidRDefault="001A475D" w:rsidP="005407AD">
            <w:pPr>
              <w:pStyle w:val="Tabletext-evidencematrix"/>
            </w:pPr>
            <w:r w:rsidRPr="001A475D">
              <w:rPr>
                <w:i/>
              </w:rPr>
              <w:t>P = </w:t>
            </w:r>
            <w:r w:rsidR="00206019" w:rsidRPr="00C70209">
              <w:t>0.038</w:t>
            </w:r>
            <w:r w:rsidR="00206019" w:rsidRPr="00C70209">
              <w:rPr>
                <w:szCs w:val="16"/>
                <w:vertAlign w:val="superscript"/>
              </w:rPr>
              <w:t>d</w:t>
            </w:r>
          </w:p>
        </w:tc>
      </w:tr>
      <w:tr w:rsidR="00206019" w:rsidRPr="00C70209" w14:paraId="09529C21" w14:textId="77777777" w:rsidTr="005407AD">
        <w:trPr>
          <w:cantSplit/>
        </w:trPr>
        <w:tc>
          <w:tcPr>
            <w:tcW w:w="389" w:type="pct"/>
            <w:vMerge/>
          </w:tcPr>
          <w:p w14:paraId="0E415DF7" w14:textId="77777777" w:rsidR="00206019" w:rsidRPr="00C70209" w:rsidRDefault="00206019" w:rsidP="005407AD">
            <w:pPr>
              <w:pStyle w:val="Tabletext-evidencematrix"/>
            </w:pPr>
          </w:p>
        </w:tc>
        <w:tc>
          <w:tcPr>
            <w:tcW w:w="492" w:type="pct"/>
            <w:vMerge/>
          </w:tcPr>
          <w:p w14:paraId="7CBE8872" w14:textId="77777777" w:rsidR="00206019" w:rsidRPr="00C70209" w:rsidRDefault="00206019" w:rsidP="005407AD">
            <w:pPr>
              <w:pStyle w:val="Tabletext-evidencematrix"/>
            </w:pPr>
          </w:p>
        </w:tc>
        <w:tc>
          <w:tcPr>
            <w:tcW w:w="490" w:type="pct"/>
            <w:vMerge/>
          </w:tcPr>
          <w:p w14:paraId="348574B3" w14:textId="77777777" w:rsidR="00206019" w:rsidRPr="00C70209" w:rsidRDefault="00206019" w:rsidP="005407AD">
            <w:pPr>
              <w:pStyle w:val="Tabletext-evidencematrix"/>
            </w:pPr>
          </w:p>
        </w:tc>
        <w:tc>
          <w:tcPr>
            <w:tcW w:w="490" w:type="pct"/>
            <w:vMerge/>
          </w:tcPr>
          <w:p w14:paraId="7EDAD775" w14:textId="77777777" w:rsidR="00206019" w:rsidRPr="00C70209" w:rsidRDefault="00206019" w:rsidP="005407AD">
            <w:pPr>
              <w:pStyle w:val="Tabletext-evidencematrix"/>
            </w:pPr>
          </w:p>
        </w:tc>
        <w:tc>
          <w:tcPr>
            <w:tcW w:w="491" w:type="pct"/>
            <w:vMerge/>
          </w:tcPr>
          <w:p w14:paraId="2C889AF1" w14:textId="77777777" w:rsidR="00206019" w:rsidRPr="00C70209" w:rsidRDefault="00206019" w:rsidP="005407AD">
            <w:pPr>
              <w:pStyle w:val="Tabletext-evidencematrix"/>
            </w:pPr>
          </w:p>
        </w:tc>
        <w:tc>
          <w:tcPr>
            <w:tcW w:w="490" w:type="pct"/>
            <w:gridSpan w:val="2"/>
          </w:tcPr>
          <w:p w14:paraId="0FACD7B6" w14:textId="77777777" w:rsidR="00206019" w:rsidRPr="00C70209" w:rsidRDefault="00206019" w:rsidP="005407AD">
            <w:pPr>
              <w:pStyle w:val="Tabletext-evidencematrix"/>
              <w:jc w:val="right"/>
            </w:pPr>
            <w:r w:rsidRPr="00C70209">
              <w:t xml:space="preserve">Platelet concentrate </w:t>
            </w:r>
          </w:p>
        </w:tc>
        <w:tc>
          <w:tcPr>
            <w:tcW w:w="520" w:type="pct"/>
            <w:gridSpan w:val="2"/>
          </w:tcPr>
          <w:p w14:paraId="74DC1185" w14:textId="77777777" w:rsidR="00206019" w:rsidRPr="00C70209" w:rsidRDefault="00206019" w:rsidP="005407AD">
            <w:pPr>
              <w:pStyle w:val="Tabletext-evidencematrix"/>
            </w:pPr>
            <w:r w:rsidRPr="00C70209">
              <w:t xml:space="preserve">2.1 ± 1.7 </w:t>
            </w:r>
          </w:p>
        </w:tc>
        <w:tc>
          <w:tcPr>
            <w:tcW w:w="520" w:type="pct"/>
          </w:tcPr>
          <w:p w14:paraId="39990232" w14:textId="77777777" w:rsidR="00206019" w:rsidRPr="00C70209" w:rsidRDefault="00206019" w:rsidP="005407AD">
            <w:pPr>
              <w:pStyle w:val="Tabletext-evidencematrix"/>
            </w:pPr>
            <w:r w:rsidRPr="00C70209">
              <w:t xml:space="preserve">1.3 ± 1.6 </w:t>
            </w:r>
          </w:p>
        </w:tc>
        <w:tc>
          <w:tcPr>
            <w:tcW w:w="523" w:type="pct"/>
          </w:tcPr>
          <w:p w14:paraId="3DF5FAC7" w14:textId="77777777" w:rsidR="00206019" w:rsidRPr="00C70209" w:rsidRDefault="00206019" w:rsidP="005407AD">
            <w:pPr>
              <w:pStyle w:val="Tabletext-evidencematrix"/>
            </w:pPr>
            <w:r w:rsidRPr="00C70209">
              <w:t>MD 0.80 [–0.06, 1.66]</w:t>
            </w:r>
            <w:r w:rsidRPr="00C70209">
              <w:rPr>
                <w:vertAlign w:val="superscript"/>
              </w:rPr>
              <w:t>c</w:t>
            </w:r>
          </w:p>
        </w:tc>
        <w:tc>
          <w:tcPr>
            <w:tcW w:w="595" w:type="pct"/>
            <w:shd w:val="clear" w:color="auto" w:fill="auto"/>
          </w:tcPr>
          <w:p w14:paraId="20A26A21" w14:textId="6DCC5F64" w:rsidR="00206019" w:rsidRPr="00C70209" w:rsidRDefault="00206019" w:rsidP="005407AD">
            <w:pPr>
              <w:pStyle w:val="Tabletext-evidencematrix"/>
              <w:rPr>
                <w:i/>
              </w:rPr>
            </w:pPr>
            <w:r w:rsidRPr="00C70209">
              <w:rPr>
                <w:i/>
              </w:rPr>
              <w:t>No significant difference</w:t>
            </w:r>
          </w:p>
          <w:p w14:paraId="11CE328E" w14:textId="103209A4" w:rsidR="00206019" w:rsidRPr="00C70209" w:rsidRDefault="001A475D" w:rsidP="005407AD">
            <w:pPr>
              <w:pStyle w:val="Tabletext-evidencematrix"/>
            </w:pPr>
            <w:r w:rsidRPr="001A475D">
              <w:rPr>
                <w:i/>
              </w:rPr>
              <w:t>P = </w:t>
            </w:r>
            <w:r w:rsidR="00206019" w:rsidRPr="00C70209">
              <w:t>0.07</w:t>
            </w:r>
            <w:r w:rsidR="00206019" w:rsidRPr="00C70209">
              <w:rPr>
                <w:vertAlign w:val="superscript"/>
              </w:rPr>
              <w:t>c</w:t>
            </w:r>
          </w:p>
          <w:p w14:paraId="2E763EC3" w14:textId="5F7F01D8" w:rsidR="00206019" w:rsidRPr="00C70209" w:rsidRDefault="001A475D" w:rsidP="005407AD">
            <w:pPr>
              <w:pStyle w:val="Tabletext-evidencematrix"/>
              <w:rPr>
                <w:i/>
              </w:rPr>
            </w:pPr>
            <w:r w:rsidRPr="001A475D">
              <w:rPr>
                <w:i/>
              </w:rPr>
              <w:t>P = </w:t>
            </w:r>
            <w:r w:rsidR="00206019" w:rsidRPr="00C70209">
              <w:t>0.069</w:t>
            </w:r>
            <w:r w:rsidR="00206019" w:rsidRPr="00C70209">
              <w:rPr>
                <w:szCs w:val="16"/>
                <w:vertAlign w:val="superscript"/>
              </w:rPr>
              <w:t>d</w:t>
            </w:r>
          </w:p>
        </w:tc>
      </w:tr>
      <w:tr w:rsidR="00206019" w:rsidRPr="00C70209" w14:paraId="31339CD5" w14:textId="77777777" w:rsidTr="005407AD">
        <w:trPr>
          <w:cantSplit/>
        </w:trPr>
        <w:tc>
          <w:tcPr>
            <w:tcW w:w="389" w:type="pct"/>
            <w:vMerge/>
          </w:tcPr>
          <w:p w14:paraId="413C56EF" w14:textId="77777777" w:rsidR="00206019" w:rsidRPr="00C70209" w:rsidRDefault="00206019" w:rsidP="005407AD">
            <w:pPr>
              <w:pStyle w:val="Tabletext-evidencematrix"/>
            </w:pPr>
          </w:p>
        </w:tc>
        <w:tc>
          <w:tcPr>
            <w:tcW w:w="492" w:type="pct"/>
            <w:vMerge/>
          </w:tcPr>
          <w:p w14:paraId="42DFEA76" w14:textId="77777777" w:rsidR="00206019" w:rsidRPr="00C70209" w:rsidRDefault="00206019" w:rsidP="005407AD">
            <w:pPr>
              <w:pStyle w:val="Tabletext-evidencematrix"/>
            </w:pPr>
          </w:p>
        </w:tc>
        <w:tc>
          <w:tcPr>
            <w:tcW w:w="490" w:type="pct"/>
            <w:vMerge/>
          </w:tcPr>
          <w:p w14:paraId="23329054" w14:textId="77777777" w:rsidR="00206019" w:rsidRPr="00C70209" w:rsidRDefault="00206019" w:rsidP="005407AD">
            <w:pPr>
              <w:pStyle w:val="Tabletext-evidencematrix"/>
            </w:pPr>
          </w:p>
        </w:tc>
        <w:tc>
          <w:tcPr>
            <w:tcW w:w="490" w:type="pct"/>
            <w:vMerge/>
          </w:tcPr>
          <w:p w14:paraId="65D7A9B9" w14:textId="77777777" w:rsidR="00206019" w:rsidRPr="00C70209" w:rsidRDefault="00206019" w:rsidP="005407AD">
            <w:pPr>
              <w:pStyle w:val="Tabletext-evidencematrix"/>
            </w:pPr>
          </w:p>
        </w:tc>
        <w:tc>
          <w:tcPr>
            <w:tcW w:w="491" w:type="pct"/>
            <w:vMerge/>
          </w:tcPr>
          <w:p w14:paraId="1D971BCA" w14:textId="77777777" w:rsidR="00206019" w:rsidRPr="00C70209" w:rsidRDefault="00206019" w:rsidP="005407AD">
            <w:pPr>
              <w:pStyle w:val="Tabletext-evidencematrix"/>
            </w:pPr>
          </w:p>
        </w:tc>
        <w:tc>
          <w:tcPr>
            <w:tcW w:w="490" w:type="pct"/>
            <w:gridSpan w:val="2"/>
          </w:tcPr>
          <w:p w14:paraId="4911D858" w14:textId="77777777" w:rsidR="00206019" w:rsidRPr="00C70209" w:rsidRDefault="00206019" w:rsidP="005407AD">
            <w:pPr>
              <w:pStyle w:val="Tabletext-evidencematrix"/>
              <w:jc w:val="right"/>
            </w:pPr>
            <w:r w:rsidRPr="00C70209">
              <w:t xml:space="preserve">Cryoprecipitate </w:t>
            </w:r>
          </w:p>
        </w:tc>
        <w:tc>
          <w:tcPr>
            <w:tcW w:w="520" w:type="pct"/>
            <w:gridSpan w:val="2"/>
          </w:tcPr>
          <w:p w14:paraId="4CA57824" w14:textId="77777777" w:rsidR="00206019" w:rsidRPr="00C70209" w:rsidRDefault="00206019" w:rsidP="005407AD">
            <w:pPr>
              <w:pStyle w:val="Tabletext-evidencematrix"/>
            </w:pPr>
            <w:r w:rsidRPr="00C70209">
              <w:t xml:space="preserve">0.1 ± 0.8 </w:t>
            </w:r>
          </w:p>
        </w:tc>
        <w:tc>
          <w:tcPr>
            <w:tcW w:w="520" w:type="pct"/>
          </w:tcPr>
          <w:p w14:paraId="02FEE48F" w14:textId="77777777" w:rsidR="00206019" w:rsidRPr="00C70209" w:rsidRDefault="00206019" w:rsidP="005407AD">
            <w:pPr>
              <w:pStyle w:val="Tabletext-evidencematrix"/>
            </w:pPr>
            <w:r w:rsidRPr="00C70209">
              <w:t xml:space="preserve">0.1 ± 0.4 </w:t>
            </w:r>
          </w:p>
        </w:tc>
        <w:tc>
          <w:tcPr>
            <w:tcW w:w="523" w:type="pct"/>
          </w:tcPr>
          <w:p w14:paraId="0792EF82" w14:textId="77777777" w:rsidR="00206019" w:rsidRPr="00C70209" w:rsidRDefault="00206019" w:rsidP="005407AD">
            <w:pPr>
              <w:pStyle w:val="Tabletext-evidencematrix"/>
            </w:pPr>
            <w:r w:rsidRPr="00C70209">
              <w:t>MD 0.00 [–0.33, 0.33]</w:t>
            </w:r>
            <w:r w:rsidRPr="00C70209">
              <w:rPr>
                <w:vertAlign w:val="superscript"/>
              </w:rPr>
              <w:t>c</w:t>
            </w:r>
          </w:p>
        </w:tc>
        <w:tc>
          <w:tcPr>
            <w:tcW w:w="595" w:type="pct"/>
            <w:shd w:val="clear" w:color="auto" w:fill="auto"/>
          </w:tcPr>
          <w:p w14:paraId="2AFB127D" w14:textId="54746AED" w:rsidR="00206019" w:rsidRPr="00C70209" w:rsidRDefault="00206019" w:rsidP="005407AD">
            <w:pPr>
              <w:pStyle w:val="Tabletext-evidencematrix"/>
              <w:rPr>
                <w:i/>
              </w:rPr>
            </w:pPr>
            <w:r w:rsidRPr="00C70209">
              <w:rPr>
                <w:i/>
              </w:rPr>
              <w:t>No significant difference</w:t>
            </w:r>
          </w:p>
          <w:p w14:paraId="7D012215" w14:textId="2DC0CF95" w:rsidR="00206019" w:rsidRPr="00C70209" w:rsidRDefault="001A475D" w:rsidP="005407AD">
            <w:pPr>
              <w:pStyle w:val="Tabletext-evidencematrix"/>
            </w:pPr>
            <w:r w:rsidRPr="001A475D">
              <w:rPr>
                <w:i/>
              </w:rPr>
              <w:t>P = </w:t>
            </w:r>
            <w:r w:rsidR="00206019" w:rsidRPr="00C70209">
              <w:t>1.00</w:t>
            </w:r>
            <w:r w:rsidR="00206019" w:rsidRPr="00C70209">
              <w:rPr>
                <w:vertAlign w:val="superscript"/>
              </w:rPr>
              <w:t>c</w:t>
            </w:r>
          </w:p>
          <w:p w14:paraId="2F858B09" w14:textId="28B86DDA" w:rsidR="00206019" w:rsidRPr="00C70209" w:rsidRDefault="001A475D" w:rsidP="005407AD">
            <w:pPr>
              <w:pStyle w:val="Tabletext-evidencematrix"/>
              <w:rPr>
                <w:i/>
              </w:rPr>
            </w:pPr>
            <w:r w:rsidRPr="001A475D">
              <w:rPr>
                <w:i/>
              </w:rPr>
              <w:t>P &gt; </w:t>
            </w:r>
            <w:r w:rsidR="00206019" w:rsidRPr="00C70209">
              <w:t>0.10</w:t>
            </w:r>
            <w:r w:rsidR="00206019" w:rsidRPr="00C70209">
              <w:rPr>
                <w:szCs w:val="16"/>
                <w:vertAlign w:val="superscript"/>
              </w:rPr>
              <w:t>d</w:t>
            </w:r>
          </w:p>
        </w:tc>
      </w:tr>
    </w:tbl>
    <w:p w14:paraId="24145293" w14:textId="246CD5A7" w:rsidR="00206019" w:rsidRPr="00C70209" w:rsidRDefault="00206019" w:rsidP="005407AD">
      <w:pPr>
        <w:pStyle w:val="TabFigNotes0noindent"/>
      </w:pPr>
      <w:r w:rsidRPr="00C70209">
        <w:t>CI, confidence interval; CPB, cardiopulmonary bypass; FFP, fresh frozen plasma; GEL, gelofusine; HES, hydroxyethyl starch; ICU, intensive care unit; MD, mean difference; RR, risk ratio</w:t>
      </w:r>
    </w:p>
    <w:p w14:paraId="3AB097E9"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3C09C90" w14:textId="1136D9A5"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2 &gt;50%.</w:t>
      </w:r>
    </w:p>
    <w:p w14:paraId="2F430EC4" w14:textId="004856BA" w:rsidR="00206019" w:rsidRPr="00C70209" w:rsidRDefault="00206019" w:rsidP="005407AD">
      <w:pPr>
        <w:pStyle w:val="TabFigNotes0noindent"/>
      </w:pPr>
      <w:r w:rsidRPr="00C70209">
        <w:rPr>
          <w:b/>
        </w:rPr>
        <w:t>c.</w:t>
      </w:r>
      <w:r w:rsidRPr="00C70209">
        <w:t xml:space="preserve"> Calculated post-hoc using RevMan 5.1.2.</w:t>
      </w:r>
    </w:p>
    <w:p w14:paraId="3A9A2F7F" w14:textId="4605E304" w:rsidR="00206019" w:rsidRPr="00C70209" w:rsidRDefault="00206019" w:rsidP="005407AD">
      <w:pPr>
        <w:pStyle w:val="TabFigNotes0noindent"/>
      </w:pPr>
      <w:r w:rsidRPr="00C70209">
        <w:rPr>
          <w:b/>
        </w:rPr>
        <w:t>d.</w:t>
      </w:r>
      <w:r w:rsidRPr="00C70209">
        <w:t xml:space="preserve"> </w:t>
      </w:r>
      <w:r w:rsidR="001A475D" w:rsidRPr="001A475D">
        <w:rPr>
          <w:i/>
        </w:rPr>
        <w:t>P-</w:t>
      </w:r>
      <w:r w:rsidRPr="00C70209">
        <w:t>value reported by trial authors.</w:t>
      </w:r>
    </w:p>
    <w:p w14:paraId="481D011D" w14:textId="77777777" w:rsidR="00206019" w:rsidRPr="00C70209" w:rsidRDefault="00206019" w:rsidP="005407AD">
      <w:pPr>
        <w:pStyle w:val="TabFigNotes0noindent"/>
      </w:pPr>
    </w:p>
    <w:p w14:paraId="1BC0978B"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46827973" w14:textId="77777777" w:rsidR="00206019" w:rsidRPr="00C70209" w:rsidRDefault="00206019" w:rsidP="005407AD">
      <w:pPr>
        <w:pStyle w:val="Heading6"/>
      </w:pPr>
      <w:r w:rsidRPr="00C70209">
        <w:t>Secondary outcomes</w:t>
      </w:r>
      <w:r w:rsidRPr="00C70209">
        <w:rPr>
          <w:rStyle w:val="FootnoteReference"/>
        </w:rPr>
        <w:footnoteReference w:id="37"/>
      </w:r>
    </w:p>
    <w:p w14:paraId="167A1555" w14:textId="48F8CA42" w:rsidR="00206019" w:rsidRPr="00C70209" w:rsidRDefault="00206019" w:rsidP="005407AD">
      <w:pPr>
        <w:pStyle w:val="Heading7"/>
      </w:pPr>
      <w:r w:rsidRPr="00C70209">
        <w:t>Thromboembolic events</w:t>
      </w:r>
    </w:p>
    <w:p w14:paraId="64912E93" w14:textId="420D663A" w:rsidR="00206019" w:rsidRPr="00C70209" w:rsidRDefault="00206019" w:rsidP="005407AD">
      <w:r w:rsidRPr="00C70209">
        <w:t>The systematic review and hand-searching process identified no studies that assessed FFP in neonatal and paediatric patients undergoing surgery and reported thromboembolic events (stroke, myocardial infection, deep vein thrombosis, or pulmonary embolism).</w:t>
      </w:r>
    </w:p>
    <w:p w14:paraId="30B4AF4B" w14:textId="77777777" w:rsidR="00206019" w:rsidRPr="00C70209" w:rsidRDefault="00206019">
      <w:pPr>
        <w:spacing w:after="200" w:line="276" w:lineRule="auto"/>
        <w:ind w:left="0"/>
      </w:pPr>
      <w:r w:rsidRPr="00C70209">
        <w:br w:type="page"/>
      </w:r>
    </w:p>
    <w:p w14:paraId="1EB5ADAF" w14:textId="77777777" w:rsidR="00206019" w:rsidRPr="00C70209" w:rsidRDefault="00206019" w:rsidP="00206019">
      <w:pPr>
        <w:pStyle w:val="Head4Num"/>
        <w:ind w:left="1574" w:hanging="864"/>
      </w:pPr>
      <w:r w:rsidRPr="00C70209">
        <w:t>Cryoprecipitate</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8"/>
        <w:gridCol w:w="808"/>
        <w:gridCol w:w="809"/>
        <w:gridCol w:w="808"/>
        <w:gridCol w:w="809"/>
      </w:tblGrid>
      <w:tr w:rsidR="00206019" w:rsidRPr="00C70209" w14:paraId="12445799" w14:textId="77777777" w:rsidTr="005407AD">
        <w:trPr>
          <w:cantSplit/>
          <w:trHeight w:val="1828"/>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3AD4D975" w14:textId="77777777" w:rsidR="00206019" w:rsidRPr="00C70209" w:rsidRDefault="00206019">
            <w:pPr>
              <w:pStyle w:val="PP-heading"/>
              <w:spacing w:line="276" w:lineRule="auto"/>
              <w:rPr>
                <w:lang w:eastAsia="zh-TW"/>
              </w:rPr>
            </w:pPr>
            <w:r w:rsidRPr="00C70209">
              <w:rPr>
                <w:lang w:eastAsia="zh-TW"/>
              </w:rPr>
              <w:t>Evidence statements – surgical (cryoprecipitate)</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2A730E7" w14:textId="77777777" w:rsidR="00206019" w:rsidRPr="00C70209" w:rsidRDefault="00206019">
            <w:pPr>
              <w:spacing w:line="276" w:lineRule="auto"/>
              <w:ind w:left="113" w:right="113"/>
              <w:jc w:val="center"/>
              <w:rPr>
                <w:b/>
                <w:lang w:eastAsia="zh-TW"/>
              </w:rPr>
            </w:pPr>
            <w:r w:rsidRPr="00C70209">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30BC7C4" w14:textId="77777777" w:rsidR="00206019" w:rsidRPr="00C70209" w:rsidRDefault="00206019">
            <w:pPr>
              <w:spacing w:line="276" w:lineRule="auto"/>
              <w:ind w:left="113" w:right="113"/>
              <w:jc w:val="center"/>
              <w:rPr>
                <w:b/>
                <w:lang w:eastAsia="zh-TW"/>
              </w:rPr>
            </w:pPr>
            <w:r w:rsidRPr="00C70209">
              <w:rPr>
                <w:b/>
                <w:lang w:eastAsia="zh-TW"/>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5FB665E" w14:textId="77777777" w:rsidR="00206019" w:rsidRPr="00C70209" w:rsidRDefault="00206019">
            <w:pPr>
              <w:spacing w:line="276" w:lineRule="auto"/>
              <w:ind w:left="113" w:right="113"/>
              <w:jc w:val="center"/>
              <w:rPr>
                <w:b/>
                <w:lang w:eastAsia="zh-TW"/>
              </w:rPr>
            </w:pPr>
            <w:r w:rsidRPr="00C70209">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8931EE1" w14:textId="77777777" w:rsidR="00206019" w:rsidRPr="00C70209" w:rsidRDefault="00206019">
            <w:pPr>
              <w:spacing w:line="276" w:lineRule="auto"/>
              <w:ind w:left="113" w:right="113"/>
              <w:jc w:val="center"/>
              <w:rPr>
                <w:b/>
                <w:lang w:eastAsia="zh-TW"/>
              </w:rPr>
            </w:pPr>
            <w:r w:rsidRPr="00C70209">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F148BCF" w14:textId="77777777" w:rsidR="00206019" w:rsidRPr="00C70209" w:rsidRDefault="00206019">
            <w:pPr>
              <w:spacing w:line="276" w:lineRule="auto"/>
              <w:ind w:left="113" w:right="113"/>
              <w:jc w:val="center"/>
              <w:rPr>
                <w:b/>
                <w:lang w:eastAsia="zh-TW"/>
              </w:rPr>
            </w:pPr>
            <w:r w:rsidRPr="00C70209">
              <w:rPr>
                <w:b/>
                <w:lang w:eastAsia="zh-TW"/>
              </w:rPr>
              <w:t>Applicability</w:t>
            </w:r>
          </w:p>
        </w:tc>
      </w:tr>
      <w:tr w:rsidR="00206019" w:rsidRPr="00C70209" w14:paraId="6335250A" w14:textId="77777777" w:rsidTr="005407AD">
        <w:tc>
          <w:tcPr>
            <w:tcW w:w="851" w:type="dxa"/>
            <w:tcBorders>
              <w:top w:val="single" w:sz="4" w:space="0" w:color="000000"/>
              <w:left w:val="single" w:sz="4" w:space="0" w:color="000000"/>
              <w:bottom w:val="single" w:sz="4" w:space="0" w:color="000000"/>
              <w:right w:val="single" w:sz="4" w:space="0" w:color="000000"/>
            </w:tcBorders>
          </w:tcPr>
          <w:p w14:paraId="62E1426D"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76BE3220" w14:textId="77777777" w:rsidR="00206019" w:rsidRPr="00C70209" w:rsidRDefault="00206019" w:rsidP="005407AD">
            <w:pPr>
              <w:pStyle w:val="ES-table"/>
              <w:rPr>
                <w:lang w:eastAsia="zh-TW"/>
              </w:rPr>
            </w:pPr>
            <w:r w:rsidRPr="00C70209">
              <w:rPr>
                <w:lang w:eastAsia="zh-TW"/>
              </w:rPr>
              <w:t>In neonatal and paediatric patients undergoing surgery, the effect of cryoprecipitate compared with no cryoprecipitate on mortality is unknown.</w:t>
            </w:r>
          </w:p>
        </w:tc>
        <w:tc>
          <w:tcPr>
            <w:tcW w:w="808" w:type="dxa"/>
            <w:tcBorders>
              <w:top w:val="single" w:sz="4" w:space="0" w:color="000000"/>
              <w:left w:val="single" w:sz="4" w:space="0" w:color="000000"/>
              <w:bottom w:val="single" w:sz="4" w:space="0" w:color="000000"/>
              <w:right w:val="single" w:sz="4" w:space="0" w:color="000000"/>
            </w:tcBorders>
            <w:hideMark/>
          </w:tcPr>
          <w:p w14:paraId="7995F05B"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832C148"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E2DA221"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7B17D97"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F2BED23"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2A594062" w14:textId="77777777" w:rsidTr="005407AD">
        <w:tc>
          <w:tcPr>
            <w:tcW w:w="851" w:type="dxa"/>
            <w:tcBorders>
              <w:top w:val="single" w:sz="4" w:space="0" w:color="000000"/>
              <w:left w:val="single" w:sz="4" w:space="0" w:color="000000"/>
              <w:bottom w:val="single" w:sz="4" w:space="0" w:color="000000"/>
              <w:right w:val="single" w:sz="4" w:space="0" w:color="000000"/>
            </w:tcBorders>
          </w:tcPr>
          <w:p w14:paraId="08DADBDC"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F3137A0" w14:textId="77777777" w:rsidR="00206019" w:rsidRPr="00C70209" w:rsidRDefault="00206019" w:rsidP="005407AD">
            <w:pPr>
              <w:pStyle w:val="ES-table"/>
              <w:rPr>
                <w:lang w:eastAsia="zh-TW"/>
              </w:rPr>
            </w:pPr>
            <w:r w:rsidRPr="00C70209">
              <w:rPr>
                <w:lang w:eastAsia="zh-TW"/>
              </w:rPr>
              <w:t>In neonatal and paediatric patients undergoing surgery, the effect of cryoprecipitate compared with no cryoprecipitate on bleeding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2E2FD183"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B85670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7CD7817"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084E565"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56121C4"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4E34184" w14:textId="77777777" w:rsidTr="005407AD">
        <w:tc>
          <w:tcPr>
            <w:tcW w:w="851" w:type="dxa"/>
            <w:tcBorders>
              <w:top w:val="single" w:sz="4" w:space="0" w:color="000000"/>
              <w:left w:val="single" w:sz="4" w:space="0" w:color="000000"/>
              <w:bottom w:val="single" w:sz="4" w:space="0" w:color="000000"/>
              <w:right w:val="single" w:sz="4" w:space="0" w:color="000000"/>
            </w:tcBorders>
          </w:tcPr>
          <w:p w14:paraId="3D07C3E5"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6DF30F4A" w14:textId="77777777" w:rsidR="00206019" w:rsidRPr="00C70209" w:rsidRDefault="00206019" w:rsidP="005407AD">
            <w:pPr>
              <w:pStyle w:val="ES-table"/>
              <w:rPr>
                <w:lang w:eastAsia="zh-TW"/>
              </w:rPr>
            </w:pPr>
            <w:r w:rsidRPr="00C70209">
              <w:rPr>
                <w:lang w:eastAsia="zh-TW"/>
              </w:rPr>
              <w:t>In neonatal and paediatric patients undergoing surgery, the effect of cryoprecipitate compared with no cryoprecipitate on transfusion-related serious adverse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209E87B1"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CC843E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9E0D985"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2058195"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84908CC"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30DC5FC" w14:textId="77777777" w:rsidTr="005407AD">
        <w:tc>
          <w:tcPr>
            <w:tcW w:w="851" w:type="dxa"/>
            <w:tcBorders>
              <w:top w:val="single" w:sz="4" w:space="0" w:color="000000"/>
              <w:left w:val="single" w:sz="4" w:space="0" w:color="000000"/>
              <w:bottom w:val="single" w:sz="4" w:space="0" w:color="000000"/>
              <w:right w:val="single" w:sz="4" w:space="0" w:color="000000"/>
            </w:tcBorders>
          </w:tcPr>
          <w:p w14:paraId="5D5542C3"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2AEF1C91" w14:textId="77777777" w:rsidR="00206019" w:rsidRPr="00C70209" w:rsidRDefault="00206019" w:rsidP="005407AD">
            <w:pPr>
              <w:pStyle w:val="ES-table"/>
              <w:rPr>
                <w:lang w:eastAsia="zh-TW"/>
              </w:rPr>
            </w:pPr>
            <w:r w:rsidRPr="00C70209">
              <w:rPr>
                <w:lang w:eastAsia="zh-TW"/>
              </w:rPr>
              <w:t>In neonatal and paediatric patients undergoing surgery, the effect of cryoprecipitate compared with no cryoprecipitate on transfusion volume or incidence is unknown.</w:t>
            </w:r>
          </w:p>
        </w:tc>
        <w:tc>
          <w:tcPr>
            <w:tcW w:w="808" w:type="dxa"/>
            <w:tcBorders>
              <w:top w:val="single" w:sz="4" w:space="0" w:color="000000"/>
              <w:left w:val="single" w:sz="4" w:space="0" w:color="000000"/>
              <w:bottom w:val="single" w:sz="4" w:space="0" w:color="000000"/>
              <w:right w:val="single" w:sz="4" w:space="0" w:color="000000"/>
            </w:tcBorders>
            <w:hideMark/>
          </w:tcPr>
          <w:p w14:paraId="3227A578"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603A85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55CD5FC"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58A04F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AEDE241"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1E2A6F76" w14:textId="77777777" w:rsidTr="005407AD">
        <w:tc>
          <w:tcPr>
            <w:tcW w:w="851" w:type="dxa"/>
            <w:tcBorders>
              <w:top w:val="single" w:sz="4" w:space="0" w:color="000000"/>
              <w:left w:val="single" w:sz="4" w:space="0" w:color="000000"/>
              <w:bottom w:val="single" w:sz="4" w:space="0" w:color="000000"/>
              <w:right w:val="single" w:sz="4" w:space="0" w:color="000000"/>
            </w:tcBorders>
          </w:tcPr>
          <w:p w14:paraId="02711D75"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883BADD"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cryoprecipitate transfusion strategy on mortality is unknown.</w:t>
            </w:r>
          </w:p>
        </w:tc>
        <w:tc>
          <w:tcPr>
            <w:tcW w:w="808" w:type="dxa"/>
            <w:tcBorders>
              <w:top w:val="single" w:sz="4" w:space="0" w:color="000000"/>
              <w:left w:val="single" w:sz="4" w:space="0" w:color="000000"/>
              <w:bottom w:val="single" w:sz="4" w:space="0" w:color="000000"/>
              <w:right w:val="single" w:sz="4" w:space="0" w:color="000000"/>
            </w:tcBorders>
            <w:hideMark/>
          </w:tcPr>
          <w:p w14:paraId="00A4945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4DAC4B6"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7B9596E"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CA891B3"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9EA5778"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07876DE" w14:textId="77777777" w:rsidTr="005407AD">
        <w:tc>
          <w:tcPr>
            <w:tcW w:w="851" w:type="dxa"/>
            <w:tcBorders>
              <w:top w:val="single" w:sz="4" w:space="0" w:color="000000"/>
              <w:left w:val="single" w:sz="4" w:space="0" w:color="000000"/>
              <w:bottom w:val="single" w:sz="4" w:space="0" w:color="000000"/>
              <w:right w:val="single" w:sz="4" w:space="0" w:color="000000"/>
            </w:tcBorders>
          </w:tcPr>
          <w:p w14:paraId="5D02C5AD"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E666672"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cryoprecipitate transfusion strategy on bleeding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4975132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B6BD286"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27829FB"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6EF7114"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AD1DF83"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2E8AC11C" w14:textId="77777777" w:rsidTr="005407AD">
        <w:tc>
          <w:tcPr>
            <w:tcW w:w="851" w:type="dxa"/>
            <w:tcBorders>
              <w:top w:val="single" w:sz="4" w:space="0" w:color="000000"/>
              <w:left w:val="single" w:sz="4" w:space="0" w:color="000000"/>
              <w:bottom w:val="single" w:sz="4" w:space="0" w:color="000000"/>
              <w:right w:val="single" w:sz="4" w:space="0" w:color="000000"/>
            </w:tcBorders>
          </w:tcPr>
          <w:p w14:paraId="2874C0B2"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2211404A"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cryoprecipitate transfusion strategy on transfusion-related serious adverse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0ADC0AC6"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6960C62"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565E18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089088D"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419D846"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6418666" w14:textId="77777777" w:rsidTr="005407AD">
        <w:tc>
          <w:tcPr>
            <w:tcW w:w="851" w:type="dxa"/>
            <w:tcBorders>
              <w:top w:val="single" w:sz="4" w:space="0" w:color="000000"/>
              <w:left w:val="single" w:sz="4" w:space="0" w:color="000000"/>
              <w:bottom w:val="single" w:sz="4" w:space="0" w:color="000000"/>
              <w:right w:val="single" w:sz="4" w:space="0" w:color="000000"/>
            </w:tcBorders>
          </w:tcPr>
          <w:p w14:paraId="1C1F142F"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6F560DB6"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cryoprecipitate transfusion strategy on transfusion volume or incidence is unknown.</w:t>
            </w:r>
          </w:p>
        </w:tc>
        <w:tc>
          <w:tcPr>
            <w:tcW w:w="808" w:type="dxa"/>
            <w:tcBorders>
              <w:top w:val="single" w:sz="4" w:space="0" w:color="000000"/>
              <w:left w:val="single" w:sz="4" w:space="0" w:color="000000"/>
              <w:bottom w:val="single" w:sz="4" w:space="0" w:color="000000"/>
              <w:right w:val="single" w:sz="4" w:space="0" w:color="000000"/>
            </w:tcBorders>
            <w:hideMark/>
          </w:tcPr>
          <w:p w14:paraId="5358F9A0"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76D485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67DFE70"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A96E2AF"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9831ECD"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316DFB49" w14:textId="77777777" w:rsidTr="005407A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5ACDCE6B" w14:textId="77777777" w:rsidR="00206019" w:rsidRPr="00C70209" w:rsidRDefault="00206019" w:rsidP="005407AD">
            <w:pPr>
              <w:pStyle w:val="ES-notes"/>
              <w:rPr>
                <w:lang w:eastAsia="zh-TW"/>
              </w:rPr>
            </w:pPr>
            <w:r w:rsidRPr="00C70209">
              <w:rPr>
                <w:lang w:eastAsia="zh-TW"/>
              </w:rPr>
              <w:t>ES, evidence statement</w:t>
            </w:r>
          </w:p>
          <w:p w14:paraId="2474D722" w14:textId="77777777" w:rsidR="00206019" w:rsidRPr="00C70209" w:rsidRDefault="00206019" w:rsidP="005407AD">
            <w:pPr>
              <w:pStyle w:val="ES-notes"/>
              <w:rPr>
                <w:lang w:eastAsia="zh-TW"/>
              </w:rPr>
            </w:pPr>
            <w:r w:rsidRPr="00C70209">
              <w:rPr>
                <w:lang w:eastAsia="zh-TW"/>
              </w:rPr>
              <w:sym w:font="Symbol" w:char="F0D6"/>
            </w:r>
            <w:r w:rsidRPr="00C70209">
              <w:rPr>
                <w:lang w:eastAsia="zh-TW"/>
              </w:rPr>
              <w:sym w:font="Symbol" w:char="F0D6"/>
            </w:r>
            <w:r w:rsidRPr="00C70209">
              <w:rPr>
                <w:lang w:eastAsia="zh-TW"/>
              </w:rPr>
              <w:sym w:font="Symbol" w:char="F0D6"/>
            </w:r>
            <w:r w:rsidRPr="00C70209">
              <w:rPr>
                <w:lang w:eastAsia="zh-TW"/>
              </w:rPr>
              <w:t xml:space="preserve">=A; </w:t>
            </w:r>
            <w:r w:rsidRPr="00C70209">
              <w:rPr>
                <w:lang w:eastAsia="zh-TW"/>
              </w:rPr>
              <w:sym w:font="Symbol" w:char="F0D6"/>
            </w:r>
            <w:r w:rsidRPr="00C70209">
              <w:rPr>
                <w:lang w:eastAsia="zh-TW"/>
              </w:rPr>
              <w:sym w:font="Symbol" w:char="F0D6"/>
            </w:r>
            <w:r w:rsidRPr="00C70209">
              <w:rPr>
                <w:lang w:eastAsia="zh-TW"/>
              </w:rPr>
              <w:t xml:space="preserve">=B; </w:t>
            </w:r>
            <w:r w:rsidRPr="00C70209">
              <w:rPr>
                <w:lang w:eastAsia="zh-TW"/>
              </w:rPr>
              <w:sym w:font="Symbol" w:char="F0D6"/>
            </w:r>
            <w:r w:rsidRPr="00C70209">
              <w:rPr>
                <w:lang w:eastAsia="zh-TW"/>
              </w:rPr>
              <w:t>=C; X=D; NA, not applicable</w:t>
            </w:r>
          </w:p>
        </w:tc>
      </w:tr>
    </w:tbl>
    <w:p w14:paraId="634DE161" w14:textId="77777777" w:rsidR="00206019" w:rsidRPr="00C70209" w:rsidRDefault="00206019" w:rsidP="005407AD">
      <w:pPr>
        <w:pStyle w:val="BodyText"/>
      </w:pPr>
    </w:p>
    <w:p w14:paraId="3DCC397A" w14:textId="77777777" w:rsidR="00206019" w:rsidRPr="00C70209" w:rsidRDefault="00206019">
      <w:pPr>
        <w:spacing w:after="200" w:line="276" w:lineRule="auto"/>
        <w:ind w:left="0"/>
      </w:pPr>
      <w:r w:rsidRPr="00C70209">
        <w:br w:type="page"/>
      </w:r>
    </w:p>
    <w:p w14:paraId="5EC5E518" w14:textId="77777777" w:rsidR="00206019" w:rsidRPr="00C70209" w:rsidRDefault="00206019" w:rsidP="005407AD">
      <w:pPr>
        <w:pStyle w:val="Heading5"/>
        <w:rPr>
          <w:lang w:val="en-AU"/>
        </w:rPr>
      </w:pPr>
      <w:r w:rsidRPr="00C70209">
        <w:rPr>
          <w:lang w:val="en-AU"/>
        </w:rPr>
        <w:t>Summary of evidence</w:t>
      </w:r>
    </w:p>
    <w:p w14:paraId="68F2B982" w14:textId="77777777" w:rsidR="00206019" w:rsidRPr="00C70209" w:rsidRDefault="00206019" w:rsidP="005407AD">
      <w:pPr>
        <w:pStyle w:val="Heading6"/>
      </w:pPr>
      <w:r w:rsidRPr="00C70209">
        <w:t>Level I evidence</w:t>
      </w:r>
    </w:p>
    <w:p w14:paraId="42C3B0BB" w14:textId="77777777" w:rsidR="00206019" w:rsidRPr="00C70209" w:rsidRDefault="00206019" w:rsidP="005407AD">
      <w:pPr>
        <w:pStyle w:val="BodyText"/>
        <w:rPr>
          <w:lang w:eastAsia="en-GB"/>
        </w:rPr>
      </w:pPr>
      <w:r w:rsidRPr="00C70209">
        <w:rPr>
          <w:lang w:eastAsia="en-GB"/>
        </w:rPr>
        <w:t xml:space="preserve">The systematic review and hand-searching process did not identify any Level I studies that assessed the safety and effectiveness of cryoprecipitate compared with no cryoprecipitate (or a different cryoprecipitate transfusion strategy) in neonatal and paediatric patients undergoing surgery (see </w:t>
      </w:r>
      <w:r w:rsidRPr="00C70209">
        <w:rPr>
          <w:b/>
        </w:rPr>
        <w:t>Appendix C, Volume 2</w:t>
      </w:r>
      <w:r w:rsidRPr="00C70209">
        <w:rPr>
          <w:lang w:eastAsia="en-GB"/>
        </w:rPr>
        <w:t>).</w:t>
      </w:r>
    </w:p>
    <w:p w14:paraId="685FBD1D" w14:textId="77777777" w:rsidR="00206019" w:rsidRPr="00C70209" w:rsidRDefault="00206019" w:rsidP="005407AD">
      <w:pPr>
        <w:pStyle w:val="Heading6"/>
      </w:pPr>
      <w:r w:rsidRPr="00C70209">
        <w:t>Level II evidence</w:t>
      </w:r>
    </w:p>
    <w:p w14:paraId="3BE6F0CE" w14:textId="77777777" w:rsidR="00206019" w:rsidRPr="00C70209" w:rsidRDefault="00206019" w:rsidP="005407AD">
      <w:pPr>
        <w:pStyle w:val="BodyText"/>
        <w:rPr>
          <w:lang w:eastAsia="en-GB"/>
        </w:rPr>
      </w:pPr>
      <w:r w:rsidRPr="00C70209">
        <w:rPr>
          <w:lang w:eastAsia="en-GB"/>
        </w:rPr>
        <w:t xml:space="preserve">The systematic review and hand-searching process did not identify any Level II studies that assessed the safety and effectiveness of cryoprecipitate compared with no cryoprecipitate (or a different cryoprecipitate transfusion strategy) in neonatal and paediatric patients undergoing surgery (see </w:t>
      </w:r>
      <w:r w:rsidRPr="00C70209">
        <w:rPr>
          <w:b/>
        </w:rPr>
        <w:t>Appendix C, Volume 2</w:t>
      </w:r>
      <w:r w:rsidRPr="00C70209">
        <w:rPr>
          <w:lang w:eastAsia="en-GB"/>
        </w:rPr>
        <w:t>).</w:t>
      </w:r>
    </w:p>
    <w:p w14:paraId="25B0DE90" w14:textId="77777777" w:rsidR="00206019" w:rsidRPr="00C70209" w:rsidRDefault="00206019" w:rsidP="005407AD">
      <w:pPr>
        <w:pStyle w:val="Heading6"/>
      </w:pPr>
      <w:r w:rsidRPr="00C70209">
        <w:t>Level III evidence</w:t>
      </w:r>
    </w:p>
    <w:p w14:paraId="0D56F7FB" w14:textId="77777777" w:rsidR="00206019" w:rsidRPr="00C70209" w:rsidRDefault="00206019" w:rsidP="005407AD">
      <w:pPr>
        <w:pStyle w:val="BodyText"/>
        <w:rPr>
          <w:lang w:eastAsia="en-GB"/>
        </w:rPr>
      </w:pPr>
      <w:r w:rsidRPr="00C70209">
        <w:rPr>
          <w:lang w:eastAsia="en-GB"/>
        </w:rPr>
        <w:t xml:space="preserve">The systematic review and hand-searching process did not identify any Level III studies that assessed the safety and effectiveness of cryoprecipitate compared with no cryoprecipitate (or a different cryoprecipitate transfusion strategy) in neonatal and paediatric patients undergoing surgery (see </w:t>
      </w:r>
      <w:r w:rsidRPr="00C70209">
        <w:rPr>
          <w:b/>
        </w:rPr>
        <w:t>Appendix C, Volume 2</w:t>
      </w:r>
      <w:r w:rsidRPr="00C70209">
        <w:rPr>
          <w:lang w:eastAsia="en-GB"/>
        </w:rPr>
        <w:t>).</w:t>
      </w:r>
    </w:p>
    <w:p w14:paraId="5C741E77" w14:textId="77777777" w:rsidR="00206019" w:rsidRPr="00C70209" w:rsidRDefault="00206019" w:rsidP="005407AD">
      <w:pPr>
        <w:rPr>
          <w:lang w:eastAsia="en-GB"/>
        </w:rPr>
      </w:pPr>
    </w:p>
    <w:p w14:paraId="6DC1A39A" w14:textId="77777777" w:rsidR="00206019" w:rsidRPr="00C70209" w:rsidRDefault="00206019" w:rsidP="005407AD">
      <w:pPr>
        <w:spacing w:after="200"/>
        <w:rPr>
          <w:rFonts w:ascii="Arial" w:hAnsi="Arial" w:cs="Arial"/>
          <w:b/>
          <w:bCs/>
          <w:szCs w:val="26"/>
          <w:lang w:eastAsia="en-GB"/>
        </w:rPr>
      </w:pPr>
      <w:r w:rsidRPr="00C70209">
        <w:rPr>
          <w:lang w:eastAsia="en-GB"/>
        </w:rPr>
        <w:br w:type="page"/>
      </w:r>
    </w:p>
    <w:p w14:paraId="38AE4C1F" w14:textId="77777777" w:rsidR="00206019" w:rsidRPr="00C70209" w:rsidRDefault="00206019" w:rsidP="00206019">
      <w:pPr>
        <w:pStyle w:val="Head4Num"/>
        <w:ind w:left="1574" w:hanging="864"/>
      </w:pPr>
      <w:r w:rsidRPr="00C70209">
        <w:t>Platelets</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09"/>
      </w:tblGrid>
      <w:tr w:rsidR="00206019" w:rsidRPr="00C70209" w14:paraId="33CB939E"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11AB20CC" w14:textId="77777777" w:rsidR="00206019" w:rsidRPr="00C70209" w:rsidRDefault="00206019">
            <w:pPr>
              <w:pStyle w:val="PP-heading"/>
              <w:spacing w:line="276" w:lineRule="auto"/>
              <w:rPr>
                <w:lang w:eastAsia="zh-TW"/>
              </w:rPr>
            </w:pPr>
            <w:r w:rsidRPr="00C70209">
              <w:rPr>
                <w:lang w:eastAsia="zh-TW"/>
              </w:rPr>
              <w:t>Evidence statements – surgical (platelet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D15FC49" w14:textId="77777777" w:rsidR="00206019" w:rsidRPr="00C70209" w:rsidRDefault="00206019">
            <w:pPr>
              <w:spacing w:line="276" w:lineRule="auto"/>
              <w:ind w:left="113" w:right="113"/>
              <w:jc w:val="center"/>
              <w:rPr>
                <w:b/>
                <w:lang w:eastAsia="zh-TW"/>
              </w:rPr>
            </w:pPr>
            <w:r w:rsidRPr="00C70209">
              <w:rPr>
                <w:b/>
                <w:lang w:eastAsia="zh-TW"/>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F7C75FA" w14:textId="77777777" w:rsidR="00206019" w:rsidRPr="00C70209" w:rsidRDefault="00206019">
            <w:pPr>
              <w:spacing w:line="276" w:lineRule="auto"/>
              <w:ind w:left="113" w:right="113"/>
              <w:jc w:val="center"/>
              <w:rPr>
                <w:b/>
                <w:lang w:eastAsia="zh-TW"/>
              </w:rPr>
            </w:pPr>
            <w:r w:rsidRPr="00C70209">
              <w:rPr>
                <w:b/>
                <w:lang w:eastAsia="zh-TW"/>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4C6E297" w14:textId="77777777" w:rsidR="00206019" w:rsidRPr="00C70209" w:rsidRDefault="00206019">
            <w:pPr>
              <w:spacing w:line="276" w:lineRule="auto"/>
              <w:ind w:left="113" w:right="113"/>
              <w:jc w:val="center"/>
              <w:rPr>
                <w:b/>
                <w:lang w:eastAsia="zh-TW"/>
              </w:rPr>
            </w:pPr>
            <w:r w:rsidRPr="00C70209">
              <w:rPr>
                <w:b/>
                <w:lang w:eastAsia="zh-TW"/>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CEFB4EA" w14:textId="77777777" w:rsidR="00206019" w:rsidRPr="00C70209" w:rsidRDefault="00206019">
            <w:pPr>
              <w:spacing w:line="276" w:lineRule="auto"/>
              <w:ind w:left="113" w:right="113"/>
              <w:jc w:val="center"/>
              <w:rPr>
                <w:b/>
                <w:lang w:eastAsia="zh-TW"/>
              </w:rPr>
            </w:pPr>
            <w:r w:rsidRPr="00C70209">
              <w:rPr>
                <w:b/>
                <w:lang w:eastAsia="zh-TW"/>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2FC4ABA" w14:textId="77777777" w:rsidR="00206019" w:rsidRPr="00C70209" w:rsidRDefault="00206019">
            <w:pPr>
              <w:spacing w:line="276" w:lineRule="auto"/>
              <w:ind w:left="113" w:right="113"/>
              <w:jc w:val="center"/>
              <w:rPr>
                <w:b/>
                <w:lang w:eastAsia="zh-TW"/>
              </w:rPr>
            </w:pPr>
            <w:r w:rsidRPr="00C70209">
              <w:rPr>
                <w:b/>
                <w:lang w:eastAsia="zh-TW"/>
              </w:rPr>
              <w:t>Applicability</w:t>
            </w:r>
          </w:p>
        </w:tc>
      </w:tr>
      <w:tr w:rsidR="00206019" w:rsidRPr="00C70209" w14:paraId="68C77D93"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3EAEA45"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062A12B1" w14:textId="77777777" w:rsidR="00206019" w:rsidRPr="00C70209" w:rsidRDefault="00206019" w:rsidP="005407AD">
            <w:pPr>
              <w:pStyle w:val="ES-table"/>
              <w:rPr>
                <w:lang w:eastAsia="zh-TW"/>
              </w:rPr>
            </w:pPr>
            <w:r w:rsidRPr="00C70209">
              <w:rPr>
                <w:lang w:eastAsia="zh-TW"/>
              </w:rPr>
              <w:t>In paediatric liver transplant patients, the effect of platelet transfusion compared with no platelet transfusion on mortality is uncertain.</w:t>
            </w:r>
          </w:p>
          <w:p w14:paraId="171BB791" w14:textId="77777777" w:rsidR="00206019" w:rsidRPr="00C70209" w:rsidRDefault="00206019" w:rsidP="005407AD">
            <w:pPr>
              <w:pStyle w:val="ES-notes"/>
              <w:rPr>
                <w:lang w:eastAsia="zh-TW"/>
              </w:rPr>
            </w:pPr>
            <w:r w:rsidRPr="00C70209">
              <w:rPr>
                <w:lang w:eastAsia="zh-TW"/>
              </w:rPr>
              <w:t>(See evidence matrix D3.M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1D5DF00C" w14:textId="77777777" w:rsidR="00206019" w:rsidRPr="00C70209" w:rsidRDefault="00206019">
            <w:pPr>
              <w:pStyle w:val="T-ABCD"/>
              <w:spacing w:line="276" w:lineRule="auto"/>
              <w:rPr>
                <w:lang w:eastAsia="zh-TW"/>
              </w:rPr>
            </w:pPr>
            <w:r w:rsidRPr="00C70209">
              <w:rPr>
                <w:lang w:eastAsia="zh-TW"/>
              </w:rPr>
              <w:t>X</w:t>
            </w:r>
          </w:p>
        </w:tc>
        <w:tc>
          <w:tcPr>
            <w:tcW w:w="809" w:type="dxa"/>
            <w:tcBorders>
              <w:top w:val="single" w:sz="4" w:space="0" w:color="000000"/>
              <w:left w:val="single" w:sz="4" w:space="0" w:color="000000"/>
              <w:bottom w:val="single" w:sz="4" w:space="0" w:color="000000"/>
              <w:right w:val="single" w:sz="4" w:space="0" w:color="000000"/>
            </w:tcBorders>
            <w:hideMark/>
          </w:tcPr>
          <w:p w14:paraId="37CEC2F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219757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5BB1403" w14:textId="77777777" w:rsidR="00206019" w:rsidRPr="00C70209" w:rsidRDefault="00206019">
            <w:pPr>
              <w:pStyle w:val="T-ABCD"/>
              <w:spacing w:line="276" w:lineRule="auto"/>
              <w:rPr>
                <w:lang w:eastAsia="zh-TW"/>
              </w:rPr>
            </w:pPr>
            <w:r w:rsidRPr="00C70209">
              <w:rPr>
                <w:lang w:eastAsia="zh-TW"/>
              </w:rPr>
              <w:sym w:font="Symbol" w:char="F0D6"/>
            </w:r>
            <w:r w:rsidRPr="00C70209">
              <w:rPr>
                <w:lang w:eastAsia="zh-TW"/>
              </w:rPr>
              <w:sym w:font="Symbol" w:char="F0D6"/>
            </w:r>
            <w:r w:rsidRPr="00C70209">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4FBBE7D" w14:textId="77777777" w:rsidR="00206019" w:rsidRPr="00C70209" w:rsidRDefault="00206019">
            <w:pPr>
              <w:pStyle w:val="T-ABCD"/>
              <w:spacing w:line="276" w:lineRule="auto"/>
              <w:rPr>
                <w:lang w:eastAsia="zh-TW"/>
              </w:rPr>
            </w:pPr>
            <w:r w:rsidRPr="00C70209">
              <w:rPr>
                <w:lang w:eastAsia="zh-TW"/>
              </w:rPr>
              <w:sym w:font="Symbol" w:char="F0D6"/>
            </w:r>
            <w:r w:rsidRPr="00C70209">
              <w:rPr>
                <w:lang w:eastAsia="zh-TW"/>
              </w:rPr>
              <w:sym w:font="Symbol" w:char="F0D6"/>
            </w:r>
          </w:p>
        </w:tc>
      </w:tr>
      <w:tr w:rsidR="00206019" w:rsidRPr="00C70209" w14:paraId="481DEFBC"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48296B22"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77FFE56B" w14:textId="77777777" w:rsidR="00206019" w:rsidRPr="00C70209" w:rsidRDefault="00206019" w:rsidP="005407AD">
            <w:pPr>
              <w:pStyle w:val="ES-table"/>
              <w:rPr>
                <w:lang w:eastAsia="zh-TW"/>
              </w:rPr>
            </w:pPr>
            <w:r w:rsidRPr="00C70209">
              <w:rPr>
                <w:lang w:eastAsia="zh-TW"/>
              </w:rPr>
              <w:t>In paediatric patients undergoing surgery other than liver transplant, the effect of platelet transfusion compared with no platelet transfusion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2F11338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1F3A7D3"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B7A304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99BF454"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4EF92C1B" w14:textId="77777777" w:rsidR="00206019" w:rsidRPr="00C70209" w:rsidRDefault="00206019">
            <w:pPr>
              <w:pStyle w:val="T-ABCD"/>
              <w:spacing w:line="276" w:lineRule="auto"/>
              <w:rPr>
                <w:lang w:eastAsia="zh-TW"/>
              </w:rPr>
            </w:pPr>
            <w:r w:rsidRPr="00C70209">
              <w:rPr>
                <w:lang w:eastAsia="zh-TW"/>
              </w:rPr>
              <w:t>NA</w:t>
            </w:r>
          </w:p>
        </w:tc>
      </w:tr>
      <w:tr w:rsidR="00206019" w:rsidRPr="00C70209" w14:paraId="4CB55398"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3F82D6AA"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197209A8" w14:textId="77777777" w:rsidR="00206019" w:rsidRPr="00C70209" w:rsidRDefault="00206019" w:rsidP="005407AD">
            <w:pPr>
              <w:pStyle w:val="ES-table"/>
              <w:rPr>
                <w:lang w:eastAsia="zh-TW"/>
              </w:rPr>
            </w:pPr>
            <w:r w:rsidRPr="00C70209">
              <w:rPr>
                <w:lang w:eastAsia="zh-TW"/>
              </w:rPr>
              <w:t xml:space="preserve">In neonatal patients undergoing surgery, the effect of platelet transfusion compared with no platelet transfusion on mortality is unknown. </w:t>
            </w:r>
          </w:p>
        </w:tc>
        <w:tc>
          <w:tcPr>
            <w:tcW w:w="809" w:type="dxa"/>
            <w:tcBorders>
              <w:top w:val="single" w:sz="4" w:space="0" w:color="000000"/>
              <w:left w:val="single" w:sz="4" w:space="0" w:color="000000"/>
              <w:bottom w:val="single" w:sz="4" w:space="0" w:color="000000"/>
              <w:right w:val="single" w:sz="4" w:space="0" w:color="000000"/>
            </w:tcBorders>
            <w:hideMark/>
          </w:tcPr>
          <w:p w14:paraId="46E939F6"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C617A97"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2A8E618"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4900EA4"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058EA750"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23D89FA5"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6354DC83"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499C75D1" w14:textId="77777777" w:rsidR="00206019" w:rsidRPr="00C70209" w:rsidRDefault="00206019" w:rsidP="005407AD">
            <w:pPr>
              <w:pStyle w:val="ES-table"/>
              <w:rPr>
                <w:lang w:eastAsia="zh-TW"/>
              </w:rPr>
            </w:pPr>
            <w:r w:rsidRPr="00C70209">
              <w:rPr>
                <w:lang w:eastAsia="zh-TW"/>
              </w:rPr>
              <w:t>In neonatal and paediatric patients undergoing surgery, the effect of platelet transfusion compared with no platelet transfusion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12609FC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FDF634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7EF57A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403885A"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6692ABE0"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1BBFD332"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48714CAA"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3D96F9CA" w14:textId="77777777" w:rsidR="00206019" w:rsidRPr="00C70209" w:rsidRDefault="00206019" w:rsidP="005407AD">
            <w:pPr>
              <w:pStyle w:val="ES-table"/>
              <w:rPr>
                <w:lang w:eastAsia="zh-TW"/>
              </w:rPr>
            </w:pPr>
            <w:r w:rsidRPr="00C70209">
              <w:rPr>
                <w:lang w:eastAsia="zh-TW"/>
              </w:rPr>
              <w:t>In neonatal and paediatric patients undergoing surgery, the effect of platelet transfusion compared with no platelet transfusion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63F980AA"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5C9E22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CF50D2A"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006E3CB"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635DACEC"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8A8DAD7"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915E980"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48ABA027" w14:textId="77777777" w:rsidR="00206019" w:rsidRPr="00C70209" w:rsidRDefault="00206019" w:rsidP="005407AD">
            <w:pPr>
              <w:pStyle w:val="ES-table"/>
              <w:rPr>
                <w:lang w:eastAsia="zh-TW"/>
              </w:rPr>
            </w:pPr>
            <w:r w:rsidRPr="00C70209">
              <w:rPr>
                <w:lang w:eastAsia="zh-TW"/>
              </w:rPr>
              <w:t>In neonatal and paediatric patients undergoing surgery, the effect of platelet transfusion compared with no platelet transfusion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7B2BCB09"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A19146D"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F3172B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709A2A6"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47B1BCE8"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21900B2A"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50E01351"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3F51E085"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platelet transfusion strategy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431F1CD7"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BA24BB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C4026CA"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41CF5C5"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660D26A2"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F6354EB"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E091CD5"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2EA3D14D"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platelet transfusion strategy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5DA13A1B"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D3F146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7FF3B5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593623A"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222C0FB5"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5DC4EACF"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0BD7DC1"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308E52C5" w14:textId="77777777" w:rsidR="00206019" w:rsidRPr="00C70209" w:rsidRDefault="00206019" w:rsidP="005407AD">
            <w:pPr>
              <w:pStyle w:val="ES-table"/>
              <w:rPr>
                <w:lang w:eastAsia="zh-TW"/>
              </w:rPr>
            </w:pPr>
            <w:r w:rsidRPr="00C70209">
              <w:rPr>
                <w:lang w:eastAsia="zh-TW"/>
              </w:rPr>
              <w:t>In neonatal and paediatric patients undergoing surgery, the effect of a restrictive versus liberal platelet transfusion strategy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5F0A1A9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1AA261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782F12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56B427D"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4EE2618B"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1DCF0CEE"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6670F4D1"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166CEC2A" w14:textId="77777777" w:rsidR="00206019" w:rsidRPr="00C70209" w:rsidRDefault="00206019" w:rsidP="005407AD">
            <w:pPr>
              <w:pStyle w:val="ES-table"/>
              <w:rPr>
                <w:lang w:eastAsia="zh-TW"/>
              </w:rPr>
            </w:pPr>
            <w:r w:rsidRPr="00C70209">
              <w:rPr>
                <w:lang w:eastAsia="zh-TW"/>
              </w:rPr>
              <w:t xml:space="preserve">In neonatal and </w:t>
            </w:r>
            <w:r w:rsidRPr="00C70209">
              <w:t>paediatric</w:t>
            </w:r>
            <w:r w:rsidRPr="00C70209">
              <w:rPr>
                <w:lang w:eastAsia="zh-TW"/>
              </w:rPr>
              <w:t xml:space="preserve"> patients undergoing surgery, the effect of a restrictive versus liberal platelet transfusion strategy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6BACD2D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0222653"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9252748"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160A290"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33494B00"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376FDF8F" w14:textId="77777777" w:rsidTr="005407AD">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2B2FB657" w14:textId="77777777" w:rsidR="00206019" w:rsidRPr="00C70209" w:rsidRDefault="00206019" w:rsidP="005407AD">
            <w:pPr>
              <w:pStyle w:val="ES-notes"/>
              <w:rPr>
                <w:lang w:eastAsia="zh-TW"/>
              </w:rPr>
            </w:pPr>
            <w:r w:rsidRPr="00C70209">
              <w:rPr>
                <w:lang w:eastAsia="zh-TW"/>
              </w:rPr>
              <w:t xml:space="preserve">ES, evidence </w:t>
            </w:r>
            <w:r w:rsidRPr="00C70209">
              <w:t>statement</w:t>
            </w:r>
          </w:p>
          <w:p w14:paraId="60730411" w14:textId="77777777" w:rsidR="00206019" w:rsidRPr="00C70209" w:rsidRDefault="00206019" w:rsidP="005407AD">
            <w:pPr>
              <w:pStyle w:val="ES-notes"/>
              <w:rPr>
                <w:lang w:eastAsia="zh-TW"/>
              </w:rPr>
            </w:pPr>
            <w:r w:rsidRPr="00C70209">
              <w:rPr>
                <w:lang w:eastAsia="zh-TW"/>
              </w:rPr>
              <w:sym w:font="Symbol" w:char="F0D6"/>
            </w:r>
            <w:r w:rsidRPr="00C70209">
              <w:rPr>
                <w:lang w:eastAsia="zh-TW"/>
              </w:rPr>
              <w:sym w:font="Symbol" w:char="F0D6"/>
            </w:r>
            <w:r w:rsidRPr="00C70209">
              <w:rPr>
                <w:lang w:eastAsia="zh-TW"/>
              </w:rPr>
              <w:sym w:font="Symbol" w:char="F0D6"/>
            </w:r>
            <w:r w:rsidRPr="00C70209">
              <w:rPr>
                <w:lang w:eastAsia="zh-TW"/>
              </w:rPr>
              <w:t xml:space="preserve">=A; </w:t>
            </w:r>
            <w:r w:rsidRPr="00C70209">
              <w:rPr>
                <w:lang w:eastAsia="zh-TW"/>
              </w:rPr>
              <w:sym w:font="Symbol" w:char="F0D6"/>
            </w:r>
            <w:r w:rsidRPr="00C70209">
              <w:rPr>
                <w:lang w:eastAsia="zh-TW"/>
              </w:rPr>
              <w:sym w:font="Symbol" w:char="F0D6"/>
            </w:r>
            <w:r w:rsidRPr="00C70209">
              <w:rPr>
                <w:lang w:eastAsia="zh-TW"/>
              </w:rPr>
              <w:t xml:space="preserve">=B; </w:t>
            </w:r>
            <w:r w:rsidRPr="00C70209">
              <w:rPr>
                <w:lang w:eastAsia="zh-TW"/>
              </w:rPr>
              <w:sym w:font="Symbol" w:char="F0D6"/>
            </w:r>
            <w:r w:rsidRPr="00C70209">
              <w:rPr>
                <w:lang w:eastAsia="zh-TW"/>
              </w:rPr>
              <w:t xml:space="preserve">=C; X=D; NA, not </w:t>
            </w:r>
            <w:r w:rsidRPr="00C70209">
              <w:t>applicable</w:t>
            </w:r>
          </w:p>
        </w:tc>
      </w:tr>
    </w:tbl>
    <w:p w14:paraId="59E0538E" w14:textId="77777777" w:rsidR="00206019" w:rsidRPr="00C70209" w:rsidRDefault="00206019" w:rsidP="005407AD">
      <w:pPr>
        <w:pStyle w:val="BodyText"/>
      </w:pPr>
    </w:p>
    <w:p w14:paraId="0DF249ED" w14:textId="77777777" w:rsidR="00206019" w:rsidRPr="00C70209" w:rsidRDefault="00206019" w:rsidP="005407AD">
      <w:pPr>
        <w:pStyle w:val="Heading5"/>
        <w:rPr>
          <w:lang w:val="en-AU"/>
        </w:rPr>
      </w:pPr>
      <w:r w:rsidRPr="00C70209">
        <w:rPr>
          <w:lang w:val="en-AU"/>
        </w:rPr>
        <w:t>Summary of evidence</w:t>
      </w:r>
    </w:p>
    <w:p w14:paraId="230ACCAF" w14:textId="77777777" w:rsidR="00206019" w:rsidRPr="00C70209" w:rsidRDefault="00206019" w:rsidP="005407AD">
      <w:pPr>
        <w:pStyle w:val="Heading6"/>
      </w:pPr>
      <w:r w:rsidRPr="00C70209">
        <w:t>Level I evidence</w:t>
      </w:r>
    </w:p>
    <w:p w14:paraId="705B2944" w14:textId="77777777" w:rsidR="00206019" w:rsidRPr="00C70209" w:rsidRDefault="00206019" w:rsidP="005407AD">
      <w:pPr>
        <w:pStyle w:val="BodyText"/>
        <w:rPr>
          <w:lang w:eastAsia="en-GB"/>
        </w:rPr>
      </w:pPr>
      <w:r w:rsidRPr="00C70209">
        <w:rPr>
          <w:lang w:eastAsia="en-GB"/>
        </w:rPr>
        <w:t xml:space="preserve">The systematic review and hand-searching process did not identify any Level I studies that assessed the safety and effectiveness of platelet transfusions compared with no platelet transfusions (or a different platelet transfusion strategy) in neonatal and paediatric patients undergoing surgery (see </w:t>
      </w:r>
      <w:r w:rsidRPr="00C70209">
        <w:rPr>
          <w:b/>
        </w:rPr>
        <w:t>Appendix C, Volume 2</w:t>
      </w:r>
      <w:r w:rsidRPr="00C70209">
        <w:rPr>
          <w:lang w:eastAsia="en-GB"/>
        </w:rPr>
        <w:t>).</w:t>
      </w:r>
    </w:p>
    <w:p w14:paraId="744B11C8" w14:textId="77777777" w:rsidR="00206019" w:rsidRPr="00C70209" w:rsidRDefault="00206019" w:rsidP="005407AD">
      <w:pPr>
        <w:pStyle w:val="Heading6"/>
      </w:pPr>
      <w:r w:rsidRPr="00C70209">
        <w:t>Level II evidence</w:t>
      </w:r>
    </w:p>
    <w:p w14:paraId="7EF61E10" w14:textId="77777777" w:rsidR="00206019" w:rsidRPr="00C70209" w:rsidRDefault="00206019" w:rsidP="005407AD">
      <w:pPr>
        <w:pStyle w:val="BodyText"/>
        <w:rPr>
          <w:lang w:eastAsia="en-GB"/>
        </w:rPr>
      </w:pPr>
      <w:r w:rsidRPr="00C70209">
        <w:rPr>
          <w:lang w:eastAsia="en-GB"/>
        </w:rPr>
        <w:t xml:space="preserve">The systematic review and hand-searching process did not identify any Level II studies that assessed the safety and effectiveness of platelet transfusions compared with no platelet transfusions (or a different platelet transfusion strategy) in neonatal and paediatric patients undergoing surgery (see </w:t>
      </w:r>
      <w:r w:rsidRPr="00C70209">
        <w:rPr>
          <w:b/>
        </w:rPr>
        <w:t>Appendix C, Volume 2</w:t>
      </w:r>
      <w:r w:rsidRPr="00C70209">
        <w:rPr>
          <w:lang w:eastAsia="en-GB"/>
        </w:rPr>
        <w:t>).</w:t>
      </w:r>
    </w:p>
    <w:p w14:paraId="42EC481E" w14:textId="77777777" w:rsidR="00206019" w:rsidRPr="00C70209" w:rsidRDefault="00206019" w:rsidP="005407AD">
      <w:pPr>
        <w:pStyle w:val="Heading6"/>
      </w:pPr>
      <w:r w:rsidRPr="00C70209">
        <w:t>Level III evidence</w:t>
      </w:r>
    </w:p>
    <w:p w14:paraId="7D978DEC" w14:textId="77777777" w:rsidR="00206019" w:rsidRPr="00C70209" w:rsidRDefault="00206019" w:rsidP="005407AD">
      <w:pPr>
        <w:pStyle w:val="BodyText"/>
      </w:pPr>
      <w:r w:rsidRPr="00C70209">
        <w:t xml:space="preserve">The </w:t>
      </w:r>
      <w:r w:rsidRPr="00C70209">
        <w:rPr>
          <w:lang w:eastAsia="en-GB"/>
        </w:rPr>
        <w:t xml:space="preserve">systematic review and hand-searching process </w:t>
      </w:r>
      <w:r w:rsidRPr="00C70209">
        <w:t xml:space="preserve">identified one Level III study Nacoti (2012) </w:t>
      </w:r>
      <w:r w:rsidRPr="00C70209">
        <w:rPr>
          <w:lang w:eastAsia="en-GB"/>
        </w:rPr>
        <w:t xml:space="preserve">that assessed the safety and effectiveness of platelet transfusions compared with no platelet transfusions (or a different platelet transfusion strategy) in neonatal and paediatric patients undergoing surgery (see </w:t>
      </w:r>
      <w:r w:rsidRPr="00C70209">
        <w:rPr>
          <w:b/>
        </w:rPr>
        <w:t>Appendix C, Volume 2</w:t>
      </w:r>
      <w:r w:rsidRPr="00C70209">
        <w:rPr>
          <w:lang w:eastAsia="en-GB"/>
        </w:rPr>
        <w:t>).</w:t>
      </w:r>
      <w:r w:rsidRPr="00C70209">
        <w:t xml:space="preserve"> The main characteristics of this study is summarised in </w:t>
      </w:r>
      <w:r w:rsidRPr="00C70209">
        <w:rPr>
          <w:b/>
        </w:rPr>
        <w:fldChar w:fldCharType="begin"/>
      </w:r>
      <w:r w:rsidRPr="00C70209">
        <w:rPr>
          <w:b/>
        </w:rPr>
        <w:instrText xml:space="preserve"> REF _Ref420497919 \h  \* MERGEFORMAT </w:instrText>
      </w:r>
      <w:r w:rsidRPr="00C70209">
        <w:rPr>
          <w:b/>
        </w:rPr>
      </w:r>
      <w:r w:rsidRPr="00C70209">
        <w:rPr>
          <w:b/>
        </w:rPr>
        <w:fldChar w:fldCharType="separate"/>
      </w:r>
      <w:r w:rsidR="000F7A9B" w:rsidRPr="000F7A9B">
        <w:rPr>
          <w:b/>
        </w:rPr>
        <w:t>Table 3.3.19</w:t>
      </w:r>
      <w:r w:rsidRPr="00C70209">
        <w:rPr>
          <w:b/>
        </w:rPr>
        <w:fldChar w:fldCharType="end"/>
      </w:r>
      <w:r w:rsidRPr="00C70209">
        <w:rPr>
          <w:b/>
        </w:rPr>
        <w:t>.</w:t>
      </w:r>
    </w:p>
    <w:p w14:paraId="3A2C8D92" w14:textId="0B741508" w:rsidR="00206019" w:rsidRPr="00C70209" w:rsidRDefault="00206019" w:rsidP="005407AD">
      <w:pPr>
        <w:pStyle w:val="BodyText"/>
      </w:pPr>
      <w:r w:rsidRPr="00C70209">
        <w:t>Nacoti (2012) was a fair-quality retrospective cohort study conducted in Italy that involved 243 paediatric patients aged &lt;18 years undergoing liver transplant from deceased brain-dead donors. Combined organ transplantations were excluded. The authors examined the association between various blood components (including RBC, FFP, platelets and fibrinogen) on patient survival after liver transplant and reported the effect of different doses of pre-, peri- and postoperative platelet transfusions on mortality. Seven hepatobiliary surgeons performed all the liver transplants, with two surgeons involved for each procedure. The transfusion policy was based on clinical assessment.</w:t>
      </w:r>
    </w:p>
    <w:p w14:paraId="5A3FF72C" w14:textId="77777777" w:rsidR="00206019" w:rsidRPr="00C70209" w:rsidRDefault="00206019" w:rsidP="005407AD">
      <w:pPr>
        <w:pStyle w:val="BodyText"/>
      </w:pPr>
    </w:p>
    <w:p w14:paraId="62FA4AB8" w14:textId="77777777" w:rsidR="00206019" w:rsidRPr="00C70209" w:rsidRDefault="00206019" w:rsidP="005407AD">
      <w:pPr>
        <w:pStyle w:val="Caption"/>
        <w:ind w:left="2160" w:hanging="1440"/>
      </w:pPr>
      <w:bookmarkStart w:id="708" w:name="_Ref420497919"/>
      <w:bookmarkStart w:id="709" w:name="_Toc427747176"/>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9</w:t>
      </w:r>
      <w:r w:rsidRPr="00C70209">
        <w:fldChar w:fldCharType="end"/>
      </w:r>
      <w:bookmarkEnd w:id="708"/>
      <w:r w:rsidRPr="00C70209">
        <w:tab/>
        <w:t>Characteristics and quality of Level III evidence – platelet transfusion in neonatal and paediatric patients undergoing surgery</w:t>
      </w:r>
      <w:bookmarkEnd w:id="709"/>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206019" w:rsidRPr="00C70209" w14:paraId="5E397C08"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371158B9" w14:textId="77777777" w:rsidR="00206019" w:rsidRPr="00C70209" w:rsidRDefault="00206019" w:rsidP="005407AD">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2F858FEB" w14:textId="77777777" w:rsidR="00206019" w:rsidRPr="00C70209" w:rsidRDefault="00206019" w:rsidP="005407AD">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31EEF4A0" w14:textId="77777777" w:rsidR="00206019" w:rsidRPr="00C70209" w:rsidRDefault="00206019" w:rsidP="005407AD">
            <w:pPr>
              <w:pStyle w:val="TableH2"/>
            </w:pPr>
            <w:r w:rsidRPr="00C70209">
              <w:t>Population</w:t>
            </w:r>
          </w:p>
          <w:p w14:paraId="372B7831" w14:textId="77777777" w:rsidR="00206019" w:rsidRPr="00C70209" w:rsidRDefault="00206019" w:rsidP="005407AD">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19AEB004" w14:textId="77777777" w:rsidR="00206019" w:rsidRPr="00C70209" w:rsidRDefault="00206019" w:rsidP="005407AD">
            <w:pPr>
              <w:pStyle w:val="TableH2"/>
            </w:pPr>
            <w:r w:rsidRPr="00C70209">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5DA3567A" w14:textId="77777777" w:rsidR="00206019" w:rsidRPr="00C70209" w:rsidRDefault="00206019" w:rsidP="005407AD">
            <w:pPr>
              <w:pStyle w:val="TableH2"/>
            </w:pPr>
            <w:r w:rsidRPr="00C70209">
              <w:t>Outcomes</w:t>
            </w:r>
          </w:p>
        </w:tc>
      </w:tr>
      <w:tr w:rsidR="00206019" w:rsidRPr="00C70209" w14:paraId="68CE1347"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5E582675" w14:textId="5DC9F689" w:rsidR="00206019" w:rsidRPr="00C70209" w:rsidRDefault="00206019" w:rsidP="003F7DCB">
            <w:pPr>
              <w:pStyle w:val="Tabletext"/>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76C83164" w14:textId="77777777" w:rsidR="00206019" w:rsidRPr="00C70209" w:rsidRDefault="00206019" w:rsidP="005407AD">
            <w:pPr>
              <w:pStyle w:val="Tabletext"/>
            </w:pPr>
            <w:r w:rsidRPr="00C70209">
              <w:t>Retrospective cohort study</w:t>
            </w:r>
          </w:p>
          <w:p w14:paraId="791BAFD4" w14:textId="77777777" w:rsidR="00206019" w:rsidRPr="00C70209" w:rsidRDefault="00206019" w:rsidP="005407AD">
            <w:pPr>
              <w:pStyle w:val="Tabletext"/>
              <w:rPr>
                <w:i/>
              </w:rPr>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36354470" w14:textId="7F577938" w:rsidR="00206019" w:rsidRPr="00C70209" w:rsidRDefault="00206019" w:rsidP="005407AD">
            <w:pPr>
              <w:pStyle w:val="Tabletext"/>
            </w:pPr>
            <w:r w:rsidRPr="00C70209">
              <w:t>Paediatric patients (&lt;18 years) undergoing liver transplant</w:t>
            </w:r>
          </w:p>
          <w:p w14:paraId="348F503C" w14:textId="77777777" w:rsidR="00206019" w:rsidRPr="00C70209" w:rsidRDefault="00206019" w:rsidP="005407AD">
            <w:pPr>
              <w:pStyle w:val="Tabletext"/>
            </w:pPr>
            <w:r w:rsidRPr="00C70209">
              <w:t>N=243</w:t>
            </w:r>
          </w:p>
        </w:tc>
        <w:tc>
          <w:tcPr>
            <w:tcW w:w="1924" w:type="dxa"/>
            <w:tcBorders>
              <w:top w:val="single" w:sz="4" w:space="0" w:color="auto"/>
              <w:left w:val="nil"/>
              <w:bottom w:val="single" w:sz="4" w:space="0" w:color="auto"/>
              <w:right w:val="single" w:sz="4" w:space="0" w:color="auto"/>
            </w:tcBorders>
            <w:shd w:val="clear" w:color="auto" w:fill="auto"/>
          </w:tcPr>
          <w:p w14:paraId="7905D593" w14:textId="77777777" w:rsidR="00206019" w:rsidRPr="00C70209" w:rsidRDefault="00206019" w:rsidP="005407AD">
            <w:pPr>
              <w:pStyle w:val="Tabletext"/>
            </w:pPr>
            <w:r w:rsidRPr="00C70209">
              <w:t>FFP versus platelet versus fibrinogen versus no blood component</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6FDF690D" w14:textId="77777777" w:rsidR="00206019" w:rsidRPr="00C70209" w:rsidRDefault="00206019" w:rsidP="005407AD">
            <w:pPr>
              <w:pStyle w:val="Tabletext"/>
            </w:pPr>
            <w:r w:rsidRPr="00C70209">
              <w:t>Mortality</w:t>
            </w:r>
          </w:p>
        </w:tc>
      </w:tr>
    </w:tbl>
    <w:p w14:paraId="44C678DD" w14:textId="77777777" w:rsidR="00206019" w:rsidRPr="00C70209" w:rsidRDefault="00206019" w:rsidP="005407AD">
      <w:pPr>
        <w:pStyle w:val="TableFigNotes18"/>
      </w:pPr>
      <w:r w:rsidRPr="00C70209">
        <w:t>FFP, fresh frozen plasma</w:t>
      </w:r>
    </w:p>
    <w:p w14:paraId="0D17899C" w14:textId="77777777" w:rsidR="00206019" w:rsidRPr="00C70209" w:rsidRDefault="00206019" w:rsidP="005407AD">
      <w:pPr>
        <w:spacing w:after="200"/>
        <w:rPr>
          <w:rFonts w:ascii="Arial" w:hAnsi="Arial" w:cs="Arial"/>
          <w:b/>
          <w:bCs/>
          <w:sz w:val="20"/>
          <w:szCs w:val="28"/>
          <w:lang w:eastAsia="en-GB"/>
        </w:rPr>
      </w:pPr>
      <w:r w:rsidRPr="00C70209">
        <w:br w:type="page"/>
      </w:r>
    </w:p>
    <w:p w14:paraId="5B06D88C" w14:textId="77777777" w:rsidR="00206019" w:rsidRPr="00C70209" w:rsidRDefault="00206019" w:rsidP="005407AD">
      <w:pPr>
        <w:pStyle w:val="Heading5"/>
        <w:rPr>
          <w:lang w:val="en-AU"/>
        </w:rPr>
      </w:pPr>
      <w:r w:rsidRPr="00C70209">
        <w:rPr>
          <w:lang w:val="en-AU"/>
        </w:rPr>
        <w:t>Results</w:t>
      </w:r>
    </w:p>
    <w:p w14:paraId="30AE5983" w14:textId="77777777" w:rsidR="00206019" w:rsidRPr="00C70209" w:rsidRDefault="00206019" w:rsidP="005407AD">
      <w:pPr>
        <w:pStyle w:val="Heading6"/>
      </w:pPr>
      <w:r w:rsidRPr="00C70209">
        <w:t>Mortality</w:t>
      </w:r>
    </w:p>
    <w:p w14:paraId="2BACCA96" w14:textId="3107E763" w:rsidR="00206019" w:rsidRPr="00C70209" w:rsidRDefault="00206019" w:rsidP="005407AD">
      <w:pPr>
        <w:pStyle w:val="BodyText"/>
      </w:pPr>
      <w:r w:rsidRPr="00C70209">
        <w:t>The systematic review and hand-searching process identified one Level III study of fair</w:t>
      </w:r>
      <w:r w:rsidR="0023776E" w:rsidRPr="00C70209">
        <w:t>-</w:t>
      </w:r>
      <w:r w:rsidRPr="00C70209">
        <w:t xml:space="preserve">quality (Nacoti 2012) that examined the association between platelet transfusion and mortality in neonatal and paediatric patients undergoing surgery. </w:t>
      </w:r>
      <w:r w:rsidRPr="00C70209">
        <w:rPr>
          <w:b/>
        </w:rPr>
        <w:fldChar w:fldCharType="begin"/>
      </w:r>
      <w:r w:rsidRPr="00C70209">
        <w:rPr>
          <w:b/>
        </w:rPr>
        <w:instrText xml:space="preserve"> REF _Ref420497940 \h  \* MERGEFORMAT </w:instrText>
      </w:r>
      <w:r w:rsidRPr="00C70209">
        <w:rPr>
          <w:b/>
        </w:rPr>
      </w:r>
      <w:r w:rsidRPr="00C70209">
        <w:rPr>
          <w:b/>
        </w:rPr>
        <w:fldChar w:fldCharType="separate"/>
      </w:r>
      <w:r w:rsidR="000F7A9B" w:rsidRPr="000F7A9B">
        <w:rPr>
          <w:b/>
        </w:rPr>
        <w:t>Table 3.3.20</w:t>
      </w:r>
      <w:r w:rsidRPr="00C70209">
        <w:rPr>
          <w:b/>
        </w:rPr>
        <w:fldChar w:fldCharType="end"/>
      </w:r>
      <w:r w:rsidRPr="00C70209">
        <w:t xml:space="preserve"> summarises the results from this study.</w:t>
      </w:r>
    </w:p>
    <w:p w14:paraId="1EE4A7B9" w14:textId="03C2EC36" w:rsidR="00206019" w:rsidRPr="00C70209" w:rsidRDefault="00206019" w:rsidP="005407AD">
      <w:pPr>
        <w:pStyle w:val="BodyText"/>
      </w:pPr>
      <w:r w:rsidRPr="00C70209">
        <w:t>The study by Nacoti (2012) reported an increased risk of mortality at 1 year in patients transfused with ≥1 unit of intraoperative platelets, but the effect was not significant compared with patients who did not receive intraoperative platelets (RR 1.69; 95% CI 0.46, 6.24). A similar result was reported for patients who were transfused with platelets within 48 hours after liver transplant (RR 1.90; 95% CI 0.64, 5.60). Nacoti (2012) also examined the association between mortality and preoperative platelet transfusions, and reported no significant difference comparing high (≥181 × 1000/cc), medium (91–180 × 1000/cc), or low (≤90 × 1000/cc) volumes of platelets transfused. .</w:t>
      </w:r>
    </w:p>
    <w:p w14:paraId="450325C5" w14:textId="77777777" w:rsidR="00206019" w:rsidRPr="00C70209" w:rsidRDefault="00206019" w:rsidP="005407AD">
      <w:pPr>
        <w:pStyle w:val="BodyText"/>
      </w:pPr>
    </w:p>
    <w:p w14:paraId="24CCCDEF"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60051BB8" w14:textId="77777777" w:rsidR="00206019" w:rsidRPr="00C70209" w:rsidRDefault="00206019" w:rsidP="005407AD">
      <w:pPr>
        <w:pStyle w:val="Caption"/>
      </w:pPr>
      <w:bookmarkStart w:id="710" w:name="_Ref420497940"/>
      <w:bookmarkStart w:id="711" w:name="_Toc427747177"/>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0</w:t>
      </w:r>
      <w:r w:rsidRPr="00C70209">
        <w:fldChar w:fldCharType="end"/>
      </w:r>
      <w:bookmarkEnd w:id="710"/>
      <w:r w:rsidRPr="00C70209">
        <w:tab/>
        <w:t>Neonatal and paediatric patients requiring surgery: Results for platelet transfusion versus no platelet transfusion – mortality</w:t>
      </w:r>
      <w:bookmarkEnd w:id="7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2"/>
        <w:gridCol w:w="1395"/>
        <w:gridCol w:w="1389"/>
        <w:gridCol w:w="1389"/>
        <w:gridCol w:w="1392"/>
        <w:gridCol w:w="1389"/>
        <w:gridCol w:w="981"/>
        <w:gridCol w:w="493"/>
        <w:gridCol w:w="488"/>
        <w:gridCol w:w="984"/>
        <w:gridCol w:w="1477"/>
        <w:gridCol w:w="1695"/>
      </w:tblGrid>
      <w:tr w:rsidR="00206019" w:rsidRPr="00C70209" w14:paraId="0ABAA4AA" w14:textId="77777777" w:rsidTr="005407AD">
        <w:trPr>
          <w:cantSplit/>
          <w:tblHeader/>
        </w:trPr>
        <w:tc>
          <w:tcPr>
            <w:tcW w:w="389" w:type="pct"/>
            <w:vMerge w:val="restart"/>
          </w:tcPr>
          <w:p w14:paraId="3F055023" w14:textId="77777777" w:rsidR="00206019" w:rsidRPr="00C70209" w:rsidRDefault="00206019" w:rsidP="005407AD">
            <w:pPr>
              <w:pStyle w:val="TableH2"/>
              <w:rPr>
                <w:rFonts w:eastAsia="Arial Unicode MS"/>
              </w:rPr>
            </w:pPr>
            <w:r w:rsidRPr="00C70209">
              <w:rPr>
                <w:rFonts w:eastAsia="Arial Unicode MS"/>
              </w:rPr>
              <w:t>Study</w:t>
            </w:r>
          </w:p>
          <w:p w14:paraId="49E036F1"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39A8886E"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1186A560"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75831D4D"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90" w:type="pct"/>
            <w:vMerge w:val="restart"/>
          </w:tcPr>
          <w:p w14:paraId="4208137A" w14:textId="77777777" w:rsidR="00206019" w:rsidRPr="00C70209" w:rsidRDefault="00206019" w:rsidP="005407AD">
            <w:pPr>
              <w:pStyle w:val="TableH2"/>
              <w:rPr>
                <w:rFonts w:eastAsia="Arial Unicode MS"/>
              </w:rPr>
            </w:pPr>
            <w:r w:rsidRPr="00C70209">
              <w:rPr>
                <w:rFonts w:eastAsia="Arial Unicode MS"/>
              </w:rPr>
              <w:t>Setting</w:t>
            </w:r>
          </w:p>
          <w:p w14:paraId="4ADFF694"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0D035BA5"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54DF6E2E"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6"/>
          </w:tcPr>
          <w:p w14:paraId="1A92BF1E"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4051FFA9" w14:textId="77777777" w:rsidTr="005407AD">
        <w:trPr>
          <w:cantSplit/>
          <w:tblHeader/>
        </w:trPr>
        <w:tc>
          <w:tcPr>
            <w:tcW w:w="389" w:type="pct"/>
            <w:vMerge/>
          </w:tcPr>
          <w:p w14:paraId="354BBB2A" w14:textId="77777777" w:rsidR="00206019" w:rsidRPr="00C70209" w:rsidRDefault="00206019" w:rsidP="005407AD">
            <w:pPr>
              <w:pStyle w:val="TableH2"/>
              <w:rPr>
                <w:rFonts w:eastAsia="Arial Unicode MS"/>
              </w:rPr>
            </w:pPr>
          </w:p>
        </w:tc>
        <w:tc>
          <w:tcPr>
            <w:tcW w:w="492" w:type="pct"/>
            <w:vMerge/>
          </w:tcPr>
          <w:p w14:paraId="355816F2" w14:textId="77777777" w:rsidR="00206019" w:rsidRPr="00C70209" w:rsidRDefault="00206019" w:rsidP="005407AD">
            <w:pPr>
              <w:pStyle w:val="TableH2"/>
              <w:rPr>
                <w:rFonts w:eastAsia="Arial Unicode MS"/>
              </w:rPr>
            </w:pPr>
          </w:p>
        </w:tc>
        <w:tc>
          <w:tcPr>
            <w:tcW w:w="490" w:type="pct"/>
            <w:vMerge/>
          </w:tcPr>
          <w:p w14:paraId="0F750FD8" w14:textId="77777777" w:rsidR="00206019" w:rsidRPr="00C70209" w:rsidRDefault="00206019" w:rsidP="005407AD">
            <w:pPr>
              <w:pStyle w:val="TableH2"/>
              <w:rPr>
                <w:rFonts w:eastAsia="Arial Unicode MS"/>
              </w:rPr>
            </w:pPr>
          </w:p>
        </w:tc>
        <w:tc>
          <w:tcPr>
            <w:tcW w:w="490" w:type="pct"/>
            <w:vMerge/>
          </w:tcPr>
          <w:p w14:paraId="18ED815A" w14:textId="77777777" w:rsidR="00206019" w:rsidRPr="00C70209" w:rsidRDefault="00206019" w:rsidP="005407AD">
            <w:pPr>
              <w:pStyle w:val="TableH2"/>
              <w:rPr>
                <w:rFonts w:eastAsia="Arial Unicode MS"/>
              </w:rPr>
            </w:pPr>
          </w:p>
        </w:tc>
        <w:tc>
          <w:tcPr>
            <w:tcW w:w="491" w:type="pct"/>
            <w:vMerge/>
          </w:tcPr>
          <w:p w14:paraId="6A880FCB" w14:textId="77777777" w:rsidR="00206019" w:rsidRPr="00C70209" w:rsidRDefault="00206019" w:rsidP="005407AD">
            <w:pPr>
              <w:pStyle w:val="TableH2"/>
              <w:rPr>
                <w:rFonts w:eastAsia="Arial Unicode MS"/>
              </w:rPr>
            </w:pPr>
          </w:p>
        </w:tc>
        <w:tc>
          <w:tcPr>
            <w:tcW w:w="490" w:type="pct"/>
            <w:vMerge/>
          </w:tcPr>
          <w:p w14:paraId="00D2BE22" w14:textId="77777777" w:rsidR="00206019" w:rsidRPr="00C70209" w:rsidRDefault="00206019" w:rsidP="005407AD">
            <w:pPr>
              <w:pStyle w:val="TableH2"/>
              <w:rPr>
                <w:rFonts w:eastAsia="Arial Unicode MS"/>
              </w:rPr>
            </w:pPr>
          </w:p>
        </w:tc>
        <w:tc>
          <w:tcPr>
            <w:tcW w:w="520" w:type="pct"/>
            <w:gridSpan w:val="2"/>
          </w:tcPr>
          <w:p w14:paraId="2FD4DA98" w14:textId="77777777" w:rsidR="00206019" w:rsidRPr="00C70209" w:rsidRDefault="00206019" w:rsidP="005407AD">
            <w:pPr>
              <w:pStyle w:val="TableH2"/>
              <w:rPr>
                <w:rFonts w:eastAsia="Arial Unicode MS"/>
              </w:rPr>
            </w:pPr>
            <w:r w:rsidRPr="00C70209">
              <w:rPr>
                <w:rFonts w:eastAsia="Arial Unicode MS"/>
              </w:rPr>
              <w:t>Platelets</w:t>
            </w:r>
          </w:p>
          <w:p w14:paraId="13D2D48F" w14:textId="77777777" w:rsidR="00206019" w:rsidRPr="00C70209" w:rsidRDefault="00206019" w:rsidP="005407AD">
            <w:pPr>
              <w:pStyle w:val="TableH2"/>
              <w:rPr>
                <w:rFonts w:eastAsia="Arial Unicode MS"/>
              </w:rPr>
            </w:pPr>
            <w:r w:rsidRPr="00C70209">
              <w:rPr>
                <w:rFonts w:eastAsia="Arial Unicode MS"/>
              </w:rPr>
              <w:t>n/N (%)</w:t>
            </w:r>
          </w:p>
          <w:p w14:paraId="1A31410A" w14:textId="77777777" w:rsidR="00206019" w:rsidRPr="00C70209" w:rsidRDefault="00206019" w:rsidP="005407AD">
            <w:pPr>
              <w:pStyle w:val="TableH2"/>
              <w:rPr>
                <w:rFonts w:eastAsia="Arial Unicode MS"/>
              </w:rPr>
            </w:pPr>
            <w:r w:rsidRPr="00C70209">
              <w:t>Median (IQR)</w:t>
            </w:r>
          </w:p>
          <w:p w14:paraId="6E98D89C" w14:textId="77777777" w:rsidR="00206019" w:rsidRPr="00C70209" w:rsidRDefault="00206019" w:rsidP="005407AD">
            <w:pPr>
              <w:pStyle w:val="TableH2"/>
              <w:rPr>
                <w:rFonts w:eastAsia="Arial Unicode MS"/>
              </w:rPr>
            </w:pPr>
            <w:r w:rsidRPr="00C70209">
              <w:t>Mean ± SD</w:t>
            </w:r>
          </w:p>
        </w:tc>
        <w:tc>
          <w:tcPr>
            <w:tcW w:w="519" w:type="pct"/>
            <w:gridSpan w:val="2"/>
          </w:tcPr>
          <w:p w14:paraId="78BAD529" w14:textId="77777777" w:rsidR="00206019" w:rsidRPr="00C70209" w:rsidRDefault="00206019" w:rsidP="005407AD">
            <w:pPr>
              <w:pStyle w:val="TableH2"/>
              <w:rPr>
                <w:rFonts w:eastAsia="Arial Unicode MS"/>
              </w:rPr>
            </w:pPr>
            <w:r w:rsidRPr="00C70209">
              <w:rPr>
                <w:rFonts w:eastAsia="Arial Unicode MS"/>
              </w:rPr>
              <w:t>No platelets</w:t>
            </w:r>
          </w:p>
          <w:p w14:paraId="3290917D" w14:textId="77777777" w:rsidR="00206019" w:rsidRPr="00C70209" w:rsidRDefault="00206019" w:rsidP="005407AD">
            <w:pPr>
              <w:pStyle w:val="TableH2"/>
              <w:rPr>
                <w:rFonts w:eastAsia="Arial Unicode MS"/>
              </w:rPr>
            </w:pPr>
            <w:r w:rsidRPr="00C70209">
              <w:rPr>
                <w:rFonts w:eastAsia="Arial Unicode MS"/>
              </w:rPr>
              <w:t>n/N (%)</w:t>
            </w:r>
          </w:p>
          <w:p w14:paraId="6F2A2B2B" w14:textId="77777777" w:rsidR="00206019" w:rsidRPr="00C70209" w:rsidRDefault="00206019" w:rsidP="005407AD">
            <w:pPr>
              <w:pStyle w:val="TableH2"/>
              <w:rPr>
                <w:rFonts w:eastAsia="Arial Unicode MS"/>
              </w:rPr>
            </w:pPr>
            <w:r w:rsidRPr="00C70209">
              <w:t>Median (IQR)</w:t>
            </w:r>
          </w:p>
          <w:p w14:paraId="3FC70AC1" w14:textId="77777777" w:rsidR="00206019" w:rsidRPr="00C70209" w:rsidRDefault="00206019" w:rsidP="005407AD">
            <w:pPr>
              <w:pStyle w:val="TableH2"/>
              <w:rPr>
                <w:rFonts w:eastAsia="Arial Unicode MS"/>
              </w:rPr>
            </w:pPr>
            <w:r w:rsidRPr="00C70209">
              <w:t>Mean ± SD</w:t>
            </w:r>
          </w:p>
        </w:tc>
        <w:tc>
          <w:tcPr>
            <w:tcW w:w="521" w:type="pct"/>
          </w:tcPr>
          <w:p w14:paraId="51F46AF3"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28B7C824" w14:textId="77777777" w:rsidR="00206019" w:rsidRPr="00C70209" w:rsidRDefault="00206019" w:rsidP="005407AD">
            <w:pPr>
              <w:pStyle w:val="TableH2"/>
              <w:rPr>
                <w:rFonts w:eastAsia="Arial Unicode MS"/>
                <w:i/>
              </w:rPr>
            </w:pPr>
            <w:r w:rsidRPr="00C70209">
              <w:rPr>
                <w:rFonts w:eastAsia="Arial Unicode MS"/>
                <w:i/>
              </w:rPr>
              <w:t>Statistical significance</w:t>
            </w:r>
          </w:p>
          <w:p w14:paraId="2D85DB14" w14:textId="1D90D8F0"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03326B7B"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6E298C41"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2"/>
            <w:tcBorders>
              <w:top w:val="single" w:sz="4" w:space="0" w:color="000000"/>
              <w:bottom w:val="single" w:sz="4" w:space="0" w:color="auto"/>
            </w:tcBorders>
            <w:shd w:val="clear" w:color="auto" w:fill="000000"/>
          </w:tcPr>
          <w:p w14:paraId="24C9D628" w14:textId="77777777" w:rsidR="00206019" w:rsidRPr="00C70209" w:rsidRDefault="00206019" w:rsidP="005407AD">
            <w:pPr>
              <w:pStyle w:val="TableH4"/>
            </w:pPr>
            <w:r w:rsidRPr="00C70209">
              <w:t xml:space="preserve">Level III evidence </w:t>
            </w:r>
          </w:p>
        </w:tc>
      </w:tr>
      <w:tr w:rsidR="00206019" w:rsidRPr="00C70209" w14:paraId="6D3EE94C"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AF67DA4" w14:textId="77777777" w:rsidR="00206019" w:rsidRPr="00C70209" w:rsidRDefault="00206019" w:rsidP="005407AD">
            <w:pPr>
              <w:pStyle w:val="TableH3"/>
            </w:pPr>
            <w:r w:rsidRPr="00C70209">
              <w:t>Platelet transfusion versus no platelet transfusion</w:t>
            </w:r>
          </w:p>
        </w:tc>
      </w:tr>
      <w:tr w:rsidR="00206019" w:rsidRPr="00C70209" w14:paraId="2E50205E" w14:textId="77777777" w:rsidTr="005407AD">
        <w:trPr>
          <w:cantSplit/>
          <w:tblHeader/>
        </w:trPr>
        <w:tc>
          <w:tcPr>
            <w:tcW w:w="389" w:type="pct"/>
            <w:vMerge w:val="restart"/>
            <w:tcBorders>
              <w:top w:val="single" w:sz="4" w:space="0" w:color="auto"/>
            </w:tcBorders>
          </w:tcPr>
          <w:p w14:paraId="2188F7F4" w14:textId="59D244B7" w:rsidR="00206019" w:rsidRPr="00C70209" w:rsidRDefault="00206019" w:rsidP="005407AD">
            <w:pPr>
              <w:pStyle w:val="Tabletext-evidencematrix"/>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p w14:paraId="1E9D227C" w14:textId="77777777" w:rsidR="00206019" w:rsidRPr="00C70209" w:rsidRDefault="00206019" w:rsidP="005407AD">
            <w:pPr>
              <w:pStyle w:val="Tabletext-evidencematrix"/>
            </w:pPr>
            <w:r w:rsidRPr="00C70209">
              <w:t>Level III</w:t>
            </w:r>
          </w:p>
          <w:p w14:paraId="0D40B688" w14:textId="77777777" w:rsidR="00206019" w:rsidRPr="00C70209" w:rsidRDefault="00206019" w:rsidP="005407AD">
            <w:pPr>
              <w:pStyle w:val="Tabletext-evidencematrix"/>
            </w:pPr>
            <w:r w:rsidRPr="00C70209">
              <w:t>Fair</w:t>
            </w:r>
          </w:p>
        </w:tc>
        <w:tc>
          <w:tcPr>
            <w:tcW w:w="492" w:type="pct"/>
            <w:vMerge w:val="restart"/>
            <w:tcBorders>
              <w:top w:val="single" w:sz="4" w:space="0" w:color="auto"/>
            </w:tcBorders>
          </w:tcPr>
          <w:p w14:paraId="06A73DD3" w14:textId="77777777" w:rsidR="00206019" w:rsidRPr="00C70209" w:rsidRDefault="00206019" w:rsidP="005407AD">
            <w:pPr>
              <w:pStyle w:val="Tabletext-evidencematrix"/>
            </w:pPr>
            <w:r w:rsidRPr="00C70209">
              <w:t>N=243</w:t>
            </w:r>
          </w:p>
        </w:tc>
        <w:tc>
          <w:tcPr>
            <w:tcW w:w="490" w:type="pct"/>
            <w:vMerge w:val="restart"/>
            <w:tcBorders>
              <w:top w:val="single" w:sz="4" w:space="0" w:color="auto"/>
            </w:tcBorders>
          </w:tcPr>
          <w:p w14:paraId="58FB86E4" w14:textId="77777777" w:rsidR="00206019" w:rsidRPr="00C70209" w:rsidRDefault="00206019" w:rsidP="005407AD">
            <w:pPr>
              <w:pStyle w:val="Tabletext-evidencematrix"/>
            </w:pPr>
            <w:r w:rsidRPr="00C70209">
              <w:t>Paediatric liver transplant patients aged &lt;18 years</w:t>
            </w:r>
          </w:p>
        </w:tc>
        <w:tc>
          <w:tcPr>
            <w:tcW w:w="490" w:type="pct"/>
            <w:vMerge w:val="restart"/>
            <w:tcBorders>
              <w:top w:val="single" w:sz="4" w:space="0" w:color="auto"/>
            </w:tcBorders>
          </w:tcPr>
          <w:p w14:paraId="4472BE5B" w14:textId="77777777" w:rsidR="00206019" w:rsidRPr="00C70209" w:rsidRDefault="00206019" w:rsidP="005407AD">
            <w:pPr>
              <w:pStyle w:val="Tabletext-evidencematrix"/>
            </w:pPr>
            <w:r w:rsidRPr="00C70209">
              <w:t>Single hospital, Italy</w:t>
            </w:r>
          </w:p>
        </w:tc>
        <w:tc>
          <w:tcPr>
            <w:tcW w:w="491" w:type="pct"/>
            <w:tcBorders>
              <w:top w:val="single" w:sz="4" w:space="0" w:color="auto"/>
            </w:tcBorders>
          </w:tcPr>
          <w:p w14:paraId="00FD879F" w14:textId="77777777" w:rsidR="00206019" w:rsidRPr="00C70209" w:rsidRDefault="00206019" w:rsidP="005407AD">
            <w:pPr>
              <w:pStyle w:val="Tabletext-evidencematrix"/>
            </w:pPr>
            <w:r w:rsidRPr="00C70209">
              <w:t>Intraoperative platelets (≥1 unit) versus no platelets</w:t>
            </w:r>
          </w:p>
        </w:tc>
        <w:tc>
          <w:tcPr>
            <w:tcW w:w="490" w:type="pct"/>
            <w:tcBorders>
              <w:top w:val="single" w:sz="4" w:space="0" w:color="auto"/>
            </w:tcBorders>
          </w:tcPr>
          <w:p w14:paraId="19489B15" w14:textId="67EC92EE" w:rsidR="00206019" w:rsidRPr="00C70209" w:rsidRDefault="00206019" w:rsidP="005407AD">
            <w:pPr>
              <w:pStyle w:val="Tabletext-evidencematrix"/>
            </w:pPr>
            <w:r w:rsidRPr="00C70209">
              <w:t>Mortality at 1 year</w:t>
            </w:r>
            <w:r w:rsidRPr="00C70209">
              <w:rPr>
                <w:vertAlign w:val="superscript"/>
              </w:rPr>
              <w:t>c</w:t>
            </w:r>
          </w:p>
        </w:tc>
        <w:tc>
          <w:tcPr>
            <w:tcW w:w="520" w:type="pct"/>
            <w:gridSpan w:val="2"/>
            <w:tcBorders>
              <w:top w:val="single" w:sz="4" w:space="0" w:color="auto"/>
            </w:tcBorders>
          </w:tcPr>
          <w:p w14:paraId="11723093" w14:textId="77777777" w:rsidR="00206019" w:rsidRPr="00C70209" w:rsidRDefault="00206019" w:rsidP="005407AD">
            <w:pPr>
              <w:pStyle w:val="Tabletext-evidencematrix"/>
            </w:pPr>
            <w:r w:rsidRPr="00C70209">
              <w:t>2/11 (18.2%)</w:t>
            </w:r>
          </w:p>
        </w:tc>
        <w:tc>
          <w:tcPr>
            <w:tcW w:w="519" w:type="pct"/>
            <w:gridSpan w:val="2"/>
            <w:tcBorders>
              <w:top w:val="single" w:sz="4" w:space="0" w:color="auto"/>
            </w:tcBorders>
          </w:tcPr>
          <w:p w14:paraId="64BE425E" w14:textId="77777777" w:rsidR="00206019" w:rsidRPr="00C70209" w:rsidRDefault="00206019" w:rsidP="005407AD">
            <w:pPr>
              <w:pStyle w:val="Tabletext-evidencematrix"/>
            </w:pPr>
            <w:r w:rsidRPr="00C70209">
              <w:t>25/232 (10.9%)</w:t>
            </w:r>
          </w:p>
        </w:tc>
        <w:tc>
          <w:tcPr>
            <w:tcW w:w="521" w:type="pct"/>
            <w:tcBorders>
              <w:top w:val="single" w:sz="4" w:space="0" w:color="auto"/>
            </w:tcBorders>
          </w:tcPr>
          <w:p w14:paraId="7204F2DD" w14:textId="77777777" w:rsidR="00206019" w:rsidRPr="00C70209" w:rsidRDefault="00206019" w:rsidP="005407AD">
            <w:pPr>
              <w:pStyle w:val="Tabletext-evidencematrix"/>
            </w:pPr>
            <w:r w:rsidRPr="00C70209">
              <w:t>RR 1.69 [0.46, 6.24]</w:t>
            </w:r>
            <w:r w:rsidRPr="00C70209">
              <w:rPr>
                <w:vertAlign w:val="superscript"/>
              </w:rPr>
              <w:t>d</w:t>
            </w:r>
          </w:p>
        </w:tc>
        <w:tc>
          <w:tcPr>
            <w:tcW w:w="598" w:type="pct"/>
            <w:tcBorders>
              <w:top w:val="single" w:sz="4" w:space="0" w:color="auto"/>
            </w:tcBorders>
          </w:tcPr>
          <w:p w14:paraId="42E60138" w14:textId="77777777" w:rsidR="00206019" w:rsidRPr="00C70209" w:rsidRDefault="00206019" w:rsidP="005407AD">
            <w:pPr>
              <w:pStyle w:val="Tabletext-evidencematrix"/>
              <w:rPr>
                <w:i/>
              </w:rPr>
            </w:pPr>
            <w:r w:rsidRPr="00C70209">
              <w:rPr>
                <w:i/>
              </w:rPr>
              <w:t>No significant difference</w:t>
            </w:r>
          </w:p>
          <w:p w14:paraId="0CC9A1C8" w14:textId="60F1D469" w:rsidR="00206019" w:rsidRPr="00C70209" w:rsidRDefault="001A475D" w:rsidP="005407AD">
            <w:pPr>
              <w:pStyle w:val="Tabletext-evidencematrix"/>
            </w:pPr>
            <w:r w:rsidRPr="001A475D">
              <w:rPr>
                <w:i/>
              </w:rPr>
              <w:t>P = </w:t>
            </w:r>
            <w:r w:rsidR="00206019" w:rsidRPr="00C70209">
              <w:t>0.342</w:t>
            </w:r>
            <w:r w:rsidR="00206019" w:rsidRPr="00C70209">
              <w:rPr>
                <w:vertAlign w:val="superscript"/>
              </w:rPr>
              <w:t>e</w:t>
            </w:r>
          </w:p>
        </w:tc>
      </w:tr>
      <w:tr w:rsidR="00206019" w:rsidRPr="00C70209" w14:paraId="6F294943" w14:textId="77777777" w:rsidTr="005407AD">
        <w:trPr>
          <w:cantSplit/>
          <w:tblHeader/>
        </w:trPr>
        <w:tc>
          <w:tcPr>
            <w:tcW w:w="389" w:type="pct"/>
            <w:vMerge/>
          </w:tcPr>
          <w:p w14:paraId="52F67E27" w14:textId="77777777" w:rsidR="00206019" w:rsidRPr="00C70209" w:rsidRDefault="00206019" w:rsidP="005407AD">
            <w:pPr>
              <w:pStyle w:val="Tabletext-evidencematrix"/>
            </w:pPr>
          </w:p>
        </w:tc>
        <w:tc>
          <w:tcPr>
            <w:tcW w:w="492" w:type="pct"/>
            <w:vMerge/>
          </w:tcPr>
          <w:p w14:paraId="55528D5C" w14:textId="77777777" w:rsidR="00206019" w:rsidRPr="00C70209" w:rsidRDefault="00206019" w:rsidP="005407AD">
            <w:pPr>
              <w:pStyle w:val="Tabletext-evidencematrix"/>
            </w:pPr>
          </w:p>
        </w:tc>
        <w:tc>
          <w:tcPr>
            <w:tcW w:w="490" w:type="pct"/>
            <w:vMerge/>
          </w:tcPr>
          <w:p w14:paraId="5B05F18A" w14:textId="77777777" w:rsidR="00206019" w:rsidRPr="00C70209" w:rsidRDefault="00206019" w:rsidP="005407AD">
            <w:pPr>
              <w:pStyle w:val="Tabletext-evidencematrix"/>
            </w:pPr>
          </w:p>
        </w:tc>
        <w:tc>
          <w:tcPr>
            <w:tcW w:w="490" w:type="pct"/>
            <w:vMerge/>
          </w:tcPr>
          <w:p w14:paraId="0E102349" w14:textId="77777777" w:rsidR="00206019" w:rsidRPr="00C70209" w:rsidRDefault="00206019" w:rsidP="005407AD">
            <w:pPr>
              <w:pStyle w:val="Tabletext-evidencematrix"/>
            </w:pPr>
          </w:p>
        </w:tc>
        <w:tc>
          <w:tcPr>
            <w:tcW w:w="491" w:type="pct"/>
            <w:vMerge w:val="restart"/>
          </w:tcPr>
          <w:p w14:paraId="1C266D6E" w14:textId="72A3058E" w:rsidR="00206019" w:rsidRPr="00C70209" w:rsidRDefault="00206019" w:rsidP="005407AD">
            <w:pPr>
              <w:pStyle w:val="Tabletext-evidencematrix"/>
            </w:pPr>
            <w:r w:rsidRPr="00C70209">
              <w:t>Postoperative platelets (≥ 1 unit) versus no platelets</w:t>
            </w:r>
          </w:p>
          <w:p w14:paraId="0940DA80" w14:textId="77777777" w:rsidR="00206019" w:rsidRPr="00C70209" w:rsidRDefault="00206019" w:rsidP="005407AD">
            <w:pPr>
              <w:pStyle w:val="Tabletext-evidencematrix"/>
            </w:pPr>
            <w:r w:rsidRPr="00C70209">
              <w:t>*within 48 hours after liver transplant</w:t>
            </w:r>
          </w:p>
        </w:tc>
        <w:tc>
          <w:tcPr>
            <w:tcW w:w="490" w:type="pct"/>
            <w:tcBorders>
              <w:bottom w:val="nil"/>
            </w:tcBorders>
          </w:tcPr>
          <w:p w14:paraId="180B0332" w14:textId="79CDA0F4" w:rsidR="00206019" w:rsidRPr="00C70209" w:rsidRDefault="00206019" w:rsidP="005407AD">
            <w:pPr>
              <w:pStyle w:val="Tabletext-evidencematrix"/>
            </w:pPr>
            <w:r w:rsidRPr="00C70209">
              <w:t>Mortality at 1 year</w:t>
            </w:r>
            <w:r w:rsidRPr="00C70209">
              <w:rPr>
                <w:vertAlign w:val="superscript"/>
              </w:rPr>
              <w:t>c</w:t>
            </w:r>
          </w:p>
        </w:tc>
        <w:tc>
          <w:tcPr>
            <w:tcW w:w="520" w:type="pct"/>
            <w:gridSpan w:val="2"/>
          </w:tcPr>
          <w:p w14:paraId="79864C75" w14:textId="77777777" w:rsidR="00206019" w:rsidRPr="00C70209" w:rsidRDefault="00206019" w:rsidP="005407AD">
            <w:pPr>
              <w:pStyle w:val="Tabletext-evidencematrix"/>
            </w:pPr>
            <w:r w:rsidRPr="00C70209">
              <w:t>3/15 (20.6%)</w:t>
            </w:r>
          </w:p>
        </w:tc>
        <w:tc>
          <w:tcPr>
            <w:tcW w:w="519" w:type="pct"/>
            <w:gridSpan w:val="2"/>
          </w:tcPr>
          <w:p w14:paraId="303026A8" w14:textId="77777777" w:rsidR="00206019" w:rsidRPr="00C70209" w:rsidRDefault="00206019" w:rsidP="005407AD">
            <w:pPr>
              <w:pStyle w:val="Tabletext-evidencematrix"/>
              <w:rPr>
                <w:highlight w:val="yellow"/>
              </w:rPr>
            </w:pPr>
            <w:r w:rsidRPr="00C70209">
              <w:t>24/228 (10.6%)</w:t>
            </w:r>
          </w:p>
        </w:tc>
        <w:tc>
          <w:tcPr>
            <w:tcW w:w="521" w:type="pct"/>
          </w:tcPr>
          <w:p w14:paraId="4247C223" w14:textId="77777777" w:rsidR="00206019" w:rsidRPr="00C70209" w:rsidRDefault="00206019" w:rsidP="005407AD">
            <w:pPr>
              <w:pStyle w:val="Tabletext-evidencematrix"/>
            </w:pPr>
            <w:r w:rsidRPr="00C70209">
              <w:t>RR 1.90 [0.64, 5.60]</w:t>
            </w:r>
            <w:r w:rsidRPr="00C70209">
              <w:rPr>
                <w:vertAlign w:val="superscript"/>
              </w:rPr>
              <w:t>d</w:t>
            </w:r>
          </w:p>
        </w:tc>
        <w:tc>
          <w:tcPr>
            <w:tcW w:w="598" w:type="pct"/>
            <w:vMerge w:val="restart"/>
          </w:tcPr>
          <w:p w14:paraId="55EFA104" w14:textId="77777777" w:rsidR="00206019" w:rsidRPr="00C70209" w:rsidRDefault="00206019" w:rsidP="005407AD">
            <w:pPr>
              <w:pStyle w:val="Tabletext-evidencematrix"/>
              <w:rPr>
                <w:i/>
              </w:rPr>
            </w:pPr>
            <w:r w:rsidRPr="00C70209">
              <w:rPr>
                <w:i/>
              </w:rPr>
              <w:t>No significant difference</w:t>
            </w:r>
          </w:p>
          <w:p w14:paraId="6500EA4C" w14:textId="064FA7A3" w:rsidR="00206019" w:rsidRPr="00C70209" w:rsidRDefault="001A475D" w:rsidP="005407AD">
            <w:pPr>
              <w:pStyle w:val="Tabletext-evidencematrix"/>
            </w:pPr>
            <w:r w:rsidRPr="001A475D">
              <w:rPr>
                <w:i/>
              </w:rPr>
              <w:t>P = </w:t>
            </w:r>
            <w:r w:rsidR="00206019" w:rsidRPr="00C70209">
              <w:t>0.237</w:t>
            </w:r>
            <w:r w:rsidR="00206019" w:rsidRPr="00C70209">
              <w:rPr>
                <w:vertAlign w:val="superscript"/>
              </w:rPr>
              <w:t>e</w:t>
            </w:r>
          </w:p>
        </w:tc>
      </w:tr>
      <w:tr w:rsidR="00206019" w:rsidRPr="00C70209" w14:paraId="28003BD0" w14:textId="77777777" w:rsidTr="005407AD">
        <w:trPr>
          <w:cantSplit/>
          <w:tblHeader/>
        </w:trPr>
        <w:tc>
          <w:tcPr>
            <w:tcW w:w="389" w:type="pct"/>
            <w:vMerge/>
          </w:tcPr>
          <w:p w14:paraId="1DEC7F83" w14:textId="77777777" w:rsidR="00206019" w:rsidRPr="00C70209" w:rsidRDefault="00206019" w:rsidP="005407AD">
            <w:pPr>
              <w:pStyle w:val="Tabletext-evidencematrix"/>
              <w:rPr>
                <w:i/>
              </w:rPr>
            </w:pPr>
          </w:p>
        </w:tc>
        <w:tc>
          <w:tcPr>
            <w:tcW w:w="492" w:type="pct"/>
            <w:vMerge/>
          </w:tcPr>
          <w:p w14:paraId="14E474EC" w14:textId="77777777" w:rsidR="00206019" w:rsidRPr="00C70209" w:rsidRDefault="00206019" w:rsidP="005407AD">
            <w:pPr>
              <w:pStyle w:val="Tabletext-evidencematrix"/>
            </w:pPr>
          </w:p>
        </w:tc>
        <w:tc>
          <w:tcPr>
            <w:tcW w:w="490" w:type="pct"/>
            <w:vMerge/>
          </w:tcPr>
          <w:p w14:paraId="1B663B48" w14:textId="77777777" w:rsidR="00206019" w:rsidRPr="00C70209" w:rsidRDefault="00206019" w:rsidP="005407AD">
            <w:pPr>
              <w:pStyle w:val="Tabletext-evidencematrix"/>
            </w:pPr>
          </w:p>
        </w:tc>
        <w:tc>
          <w:tcPr>
            <w:tcW w:w="490" w:type="pct"/>
            <w:vMerge/>
          </w:tcPr>
          <w:p w14:paraId="3BFCFFD0" w14:textId="77777777" w:rsidR="00206019" w:rsidRPr="00C70209" w:rsidRDefault="00206019" w:rsidP="005407AD">
            <w:pPr>
              <w:pStyle w:val="Tabletext-evidencematrix"/>
            </w:pPr>
          </w:p>
        </w:tc>
        <w:tc>
          <w:tcPr>
            <w:tcW w:w="491" w:type="pct"/>
            <w:vMerge/>
          </w:tcPr>
          <w:p w14:paraId="73EEB36A" w14:textId="77777777" w:rsidR="00206019" w:rsidRPr="00C70209" w:rsidRDefault="00206019" w:rsidP="005407AD">
            <w:pPr>
              <w:pStyle w:val="Tabletext-evidencematrix"/>
            </w:pPr>
          </w:p>
        </w:tc>
        <w:tc>
          <w:tcPr>
            <w:tcW w:w="490" w:type="pct"/>
            <w:tcBorders>
              <w:top w:val="nil"/>
              <w:bottom w:val="nil"/>
            </w:tcBorders>
          </w:tcPr>
          <w:p w14:paraId="2765D615" w14:textId="77777777" w:rsidR="00206019" w:rsidRPr="00C70209" w:rsidRDefault="00206019" w:rsidP="005407AD">
            <w:pPr>
              <w:pStyle w:val="Tabletext-evidencematrix"/>
            </w:pPr>
          </w:p>
        </w:tc>
        <w:tc>
          <w:tcPr>
            <w:tcW w:w="1560" w:type="pct"/>
            <w:gridSpan w:val="5"/>
          </w:tcPr>
          <w:p w14:paraId="08D29EC0" w14:textId="60A4B171" w:rsidR="00206019" w:rsidRPr="00C70209" w:rsidRDefault="00206019" w:rsidP="005407AD">
            <w:pPr>
              <w:pStyle w:val="Tabletext-subanalysis"/>
            </w:pPr>
            <w:r w:rsidRPr="00C70209">
              <w:t>*Univariate analysis nonsignificant</w:t>
            </w:r>
          </w:p>
          <w:p w14:paraId="1320EB4B" w14:textId="4E3E5B55" w:rsidR="00206019" w:rsidRPr="00C70209" w:rsidRDefault="00206019" w:rsidP="005407AD">
            <w:pPr>
              <w:pStyle w:val="Tabletext-subanalysis"/>
            </w:pPr>
            <w:r w:rsidRPr="00C70209">
              <w:t>Of 41 risk factors investigated, 5 were identified as predicting 1-year patient survival when analysed using a multivariate Cox regression model and included: recipients age, total ischaemia time, number of RBC units transfused during surgery, number of FFP units transfused during surgery, and biliary complications.</w:t>
            </w:r>
          </w:p>
        </w:tc>
        <w:tc>
          <w:tcPr>
            <w:tcW w:w="598" w:type="pct"/>
            <w:vMerge/>
          </w:tcPr>
          <w:p w14:paraId="70EF50EB" w14:textId="77777777" w:rsidR="00206019" w:rsidRPr="00C70209" w:rsidRDefault="00206019" w:rsidP="005407AD">
            <w:pPr>
              <w:pStyle w:val="Tabletext-evidencematrix"/>
            </w:pPr>
          </w:p>
        </w:tc>
      </w:tr>
      <w:tr w:rsidR="00206019" w:rsidRPr="00C70209" w14:paraId="17681534"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C035888" w14:textId="77777777" w:rsidR="00206019" w:rsidRPr="00C70209" w:rsidRDefault="00206019" w:rsidP="005407AD">
            <w:pPr>
              <w:pStyle w:val="TableH3"/>
            </w:pPr>
            <w:r w:rsidRPr="00C70209">
              <w:t>Platelet transfusion versus different platelet transfusion volume</w:t>
            </w:r>
          </w:p>
        </w:tc>
      </w:tr>
      <w:tr w:rsidR="00206019" w:rsidRPr="00C70209" w14:paraId="22E7165B" w14:textId="77777777" w:rsidTr="005407AD">
        <w:trPr>
          <w:cantSplit/>
          <w:tblHeader/>
        </w:trPr>
        <w:tc>
          <w:tcPr>
            <w:tcW w:w="389" w:type="pct"/>
          </w:tcPr>
          <w:p w14:paraId="0F021D6C" w14:textId="73191A0F" w:rsidR="00206019" w:rsidRPr="00C70209" w:rsidRDefault="00206019" w:rsidP="005407AD">
            <w:pPr>
              <w:pStyle w:val="Tabletext-evidencematrix"/>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p w14:paraId="5F2F6E2E" w14:textId="77777777" w:rsidR="00206019" w:rsidRPr="00C70209" w:rsidRDefault="00206019" w:rsidP="005407AD">
            <w:pPr>
              <w:pStyle w:val="Tabletext-evidencematrix"/>
            </w:pPr>
            <w:r w:rsidRPr="00C70209">
              <w:t>Level III</w:t>
            </w:r>
          </w:p>
          <w:p w14:paraId="39A2D286" w14:textId="77777777" w:rsidR="00206019" w:rsidRPr="00C70209" w:rsidRDefault="00206019" w:rsidP="005407AD">
            <w:pPr>
              <w:pStyle w:val="Tabletext-evidencematrix"/>
            </w:pPr>
            <w:r w:rsidRPr="00C70209">
              <w:t>Fair</w:t>
            </w:r>
          </w:p>
        </w:tc>
        <w:tc>
          <w:tcPr>
            <w:tcW w:w="492" w:type="pct"/>
          </w:tcPr>
          <w:p w14:paraId="3673232A" w14:textId="77777777" w:rsidR="00206019" w:rsidRPr="00C70209" w:rsidRDefault="00206019" w:rsidP="005407AD">
            <w:pPr>
              <w:pStyle w:val="Tabletext-evidencematrix"/>
            </w:pPr>
            <w:r w:rsidRPr="00C70209">
              <w:t>N=243</w:t>
            </w:r>
          </w:p>
        </w:tc>
        <w:tc>
          <w:tcPr>
            <w:tcW w:w="490" w:type="pct"/>
          </w:tcPr>
          <w:p w14:paraId="7A18DCD8" w14:textId="77777777" w:rsidR="00206019" w:rsidRPr="00C70209" w:rsidRDefault="00206019" w:rsidP="005407AD">
            <w:pPr>
              <w:pStyle w:val="Tabletext-evidencematrix"/>
            </w:pPr>
            <w:r w:rsidRPr="00C70209">
              <w:t>Paediatric liver transplant patients aged &lt;18 years</w:t>
            </w:r>
          </w:p>
        </w:tc>
        <w:tc>
          <w:tcPr>
            <w:tcW w:w="490" w:type="pct"/>
          </w:tcPr>
          <w:p w14:paraId="26DD3B76" w14:textId="77777777" w:rsidR="00206019" w:rsidRPr="00C70209" w:rsidRDefault="00206019" w:rsidP="005407AD">
            <w:pPr>
              <w:pStyle w:val="Tabletext-evidencematrix"/>
            </w:pPr>
            <w:r w:rsidRPr="00C70209">
              <w:t>Single hospital, Italy</w:t>
            </w:r>
          </w:p>
        </w:tc>
        <w:tc>
          <w:tcPr>
            <w:tcW w:w="491" w:type="pct"/>
          </w:tcPr>
          <w:p w14:paraId="103EF46A" w14:textId="57240F2F" w:rsidR="00206019" w:rsidRPr="00C70209" w:rsidRDefault="00206019" w:rsidP="005407AD">
            <w:pPr>
              <w:pStyle w:val="Tabletext-evidencematrix"/>
            </w:pPr>
            <w:r w:rsidRPr="00C70209">
              <w:t>Preoperative platelets (high</w:t>
            </w:r>
            <w:r w:rsidR="00363BA0" w:rsidRPr="00C70209">
              <w:t>-</w:t>
            </w:r>
            <w:r w:rsidRPr="00C70209">
              <w:t>dose, ≥181x1000/cc ) versus medium dose (91–180x1000/cc) versus low</w:t>
            </w:r>
            <w:r w:rsidR="00BB008C" w:rsidRPr="00C70209">
              <w:t>-</w:t>
            </w:r>
            <w:r w:rsidRPr="00C70209">
              <w:t>dose (≤90x1000/cc)</w:t>
            </w:r>
          </w:p>
        </w:tc>
        <w:tc>
          <w:tcPr>
            <w:tcW w:w="490" w:type="pct"/>
          </w:tcPr>
          <w:p w14:paraId="5A33321D" w14:textId="4942A232" w:rsidR="00206019" w:rsidRPr="00C70209" w:rsidRDefault="00206019" w:rsidP="005407AD">
            <w:pPr>
              <w:pStyle w:val="Tabletext-evidencematrix"/>
            </w:pPr>
            <w:r w:rsidRPr="00C70209">
              <w:t>Mortality at 1 year</w:t>
            </w:r>
            <w:r w:rsidRPr="00C70209">
              <w:rPr>
                <w:vertAlign w:val="superscript"/>
              </w:rPr>
              <w:t>c</w:t>
            </w:r>
          </w:p>
        </w:tc>
        <w:tc>
          <w:tcPr>
            <w:tcW w:w="346" w:type="pct"/>
          </w:tcPr>
          <w:p w14:paraId="791677CB" w14:textId="77777777" w:rsidR="00206019" w:rsidRPr="00C70209" w:rsidRDefault="00206019" w:rsidP="005407AD">
            <w:pPr>
              <w:pStyle w:val="Tabletext-evidencematrix"/>
            </w:pPr>
            <w:r w:rsidRPr="00C70209">
              <w:t>9/79 (11.9%)</w:t>
            </w:r>
          </w:p>
        </w:tc>
        <w:tc>
          <w:tcPr>
            <w:tcW w:w="346" w:type="pct"/>
            <w:gridSpan w:val="2"/>
          </w:tcPr>
          <w:p w14:paraId="6DFEB136" w14:textId="77777777" w:rsidR="00206019" w:rsidRPr="00C70209" w:rsidRDefault="00206019" w:rsidP="005407AD">
            <w:pPr>
              <w:pStyle w:val="Tabletext-evidencematrix"/>
            </w:pPr>
            <w:r w:rsidRPr="00C70209">
              <w:t>9/82 (11.5%)</w:t>
            </w:r>
          </w:p>
        </w:tc>
        <w:tc>
          <w:tcPr>
            <w:tcW w:w="347" w:type="pct"/>
          </w:tcPr>
          <w:p w14:paraId="5EE1583B" w14:textId="77777777" w:rsidR="00206019" w:rsidRPr="00C70209" w:rsidRDefault="00206019" w:rsidP="005407AD">
            <w:pPr>
              <w:pStyle w:val="Tabletext-evidencematrix"/>
            </w:pPr>
            <w:r w:rsidRPr="00C70209">
              <w:t>7/76 (9.8%)</w:t>
            </w:r>
          </w:p>
        </w:tc>
        <w:tc>
          <w:tcPr>
            <w:tcW w:w="521" w:type="pct"/>
          </w:tcPr>
          <w:p w14:paraId="0602B3C4" w14:textId="77777777" w:rsidR="00206019" w:rsidRPr="00C70209" w:rsidRDefault="00206019" w:rsidP="005407AD">
            <w:pPr>
              <w:pStyle w:val="Tabletext-evidencematrix"/>
            </w:pPr>
            <w:r w:rsidRPr="00C70209">
              <w:t>NR</w:t>
            </w:r>
          </w:p>
        </w:tc>
        <w:tc>
          <w:tcPr>
            <w:tcW w:w="598" w:type="pct"/>
          </w:tcPr>
          <w:p w14:paraId="30B721FF" w14:textId="77777777" w:rsidR="00206019" w:rsidRPr="00C70209" w:rsidRDefault="00206019" w:rsidP="005407AD">
            <w:pPr>
              <w:pStyle w:val="Tabletext-evidencematrix"/>
            </w:pPr>
            <w:r w:rsidRPr="00C70209">
              <w:t>No significant difference</w:t>
            </w:r>
          </w:p>
          <w:p w14:paraId="7CA00B86" w14:textId="554D6194" w:rsidR="00206019" w:rsidRPr="00C70209" w:rsidRDefault="001A475D" w:rsidP="005407AD">
            <w:pPr>
              <w:pStyle w:val="Tabletext-evidencematrix"/>
            </w:pPr>
            <w:r w:rsidRPr="001A475D">
              <w:rPr>
                <w:i/>
              </w:rPr>
              <w:t>P = </w:t>
            </w:r>
            <w:r w:rsidR="00206019" w:rsidRPr="00C70209">
              <w:t>0.929</w:t>
            </w:r>
            <w:r w:rsidR="00206019" w:rsidRPr="00C70209">
              <w:rPr>
                <w:vertAlign w:val="superscript"/>
              </w:rPr>
              <w:t>e</w:t>
            </w:r>
          </w:p>
        </w:tc>
      </w:tr>
    </w:tbl>
    <w:p w14:paraId="16517282" w14:textId="77777777" w:rsidR="00206019" w:rsidRPr="00C70209" w:rsidRDefault="00206019" w:rsidP="005407AD">
      <w:pPr>
        <w:pStyle w:val="TabFigNotes0noindent"/>
      </w:pPr>
      <w:r w:rsidRPr="00C70209">
        <w:t>CI, confidence interval; FFP, fresh frozen plasma; RBC, red blood cells; RR, risk ratio</w:t>
      </w:r>
    </w:p>
    <w:p w14:paraId="4DA2A9B6"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45585B4" w14:textId="2509ACDC"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2&lt;25%; (ii) mild heterogeneity if I2 &lt;25%; moderate heterogeneity if I2 between 25–50%; substantial heterogeneity I2 &gt;50%.</w:t>
      </w:r>
    </w:p>
    <w:p w14:paraId="0FF73B63" w14:textId="1C553B99" w:rsidR="00206019" w:rsidRPr="00C70209" w:rsidRDefault="00206019" w:rsidP="005407AD">
      <w:pPr>
        <w:pStyle w:val="TabFigNotes0noindent"/>
      </w:pPr>
      <w:r w:rsidRPr="00C70209">
        <w:rPr>
          <w:b/>
        </w:rPr>
        <w:t>c.</w:t>
      </w:r>
      <w:r w:rsidRPr="00C70209">
        <w:t xml:space="preserve"> Mortality back-calculated from reported % patient survival data at 1year.</w:t>
      </w:r>
    </w:p>
    <w:p w14:paraId="1AADF525" w14:textId="7F392DB0" w:rsidR="00206019" w:rsidRPr="00C70209" w:rsidRDefault="00206019" w:rsidP="005407AD">
      <w:pPr>
        <w:pStyle w:val="TabFigNotes0noindent"/>
      </w:pPr>
      <w:r w:rsidRPr="00C70209">
        <w:rPr>
          <w:b/>
        </w:rPr>
        <w:t>d.</w:t>
      </w:r>
      <w:r w:rsidRPr="00C70209">
        <w:t xml:space="preserve"> Calculated post-hoc using RevMan 5.1.2.</w:t>
      </w:r>
    </w:p>
    <w:p w14:paraId="1EA25E6A" w14:textId="06FBFA7F" w:rsidR="00206019" w:rsidRPr="00C70209" w:rsidRDefault="00206019" w:rsidP="005407AD">
      <w:pPr>
        <w:pStyle w:val="TabFigNotes0noindent"/>
      </w:pPr>
      <w:r w:rsidRPr="00C70209">
        <w:rPr>
          <w:b/>
        </w:rPr>
        <w:t>e.</w:t>
      </w:r>
      <w:r w:rsidRPr="00C70209">
        <w:t xml:space="preserve"> </w:t>
      </w:r>
      <w:r w:rsidR="001A475D" w:rsidRPr="001A475D">
        <w:rPr>
          <w:i/>
        </w:rPr>
        <w:t>P-</w:t>
      </w:r>
      <w:r w:rsidRPr="00C70209">
        <w:t>value reported by study authors using log-rank test.</w:t>
      </w:r>
    </w:p>
    <w:p w14:paraId="560CD768" w14:textId="77777777" w:rsidR="00206019" w:rsidRPr="00C70209" w:rsidRDefault="00206019" w:rsidP="005407AD">
      <w:pPr>
        <w:pStyle w:val="TabFigNotes0noindent"/>
      </w:pPr>
    </w:p>
    <w:p w14:paraId="45B094E3"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224C95B8" w14:textId="0CDC117C" w:rsidR="00206019" w:rsidRPr="00C70209" w:rsidRDefault="00206019" w:rsidP="005407AD">
      <w:pPr>
        <w:pStyle w:val="Heading6"/>
      </w:pPr>
      <w:r w:rsidRPr="00C70209">
        <w:t>Bleeding events</w:t>
      </w:r>
    </w:p>
    <w:p w14:paraId="6F1871BB" w14:textId="77777777" w:rsidR="00206019" w:rsidRPr="00C70209" w:rsidRDefault="00206019" w:rsidP="005407AD">
      <w:r w:rsidRPr="00C70209">
        <w:t>The systematic review and hand-searching process did not identify any studies that assessed the safety and effectiveness of platelet transfusions on bleeding events (major or minor) in neonatal and paediatric patients undergoing surgery.</w:t>
      </w:r>
    </w:p>
    <w:p w14:paraId="17D0147D" w14:textId="71977EA9" w:rsidR="00206019" w:rsidRPr="00C70209" w:rsidRDefault="00206019" w:rsidP="005407AD">
      <w:pPr>
        <w:pStyle w:val="Heading6"/>
      </w:pPr>
      <w:r w:rsidRPr="00C70209">
        <w:t>Transfusion-related serious adverse events</w:t>
      </w:r>
    </w:p>
    <w:p w14:paraId="24AEB523" w14:textId="4F9ABADD" w:rsidR="00206019" w:rsidRPr="00C70209" w:rsidRDefault="00206019" w:rsidP="005407AD">
      <w:r w:rsidRPr="00C70209">
        <w:t xml:space="preserve">The systematic review and hand-searching process did not identify any studies that assessed the safety and effectiveness of platelet transfusions in neonatal and paediatric patients undergoing surgery and reported on transfusion-related </w:t>
      </w:r>
      <w:r w:rsidR="009D6610" w:rsidRPr="00C70209">
        <w:t>SAEs (TACO, TRALI, haemolytic transfusion reactions, transfusion transmitted infections, transfusion-induced graft-versus-host-disease, anaphylactic reactions)</w:t>
      </w:r>
      <w:r w:rsidRPr="00C70209">
        <w:t>.</w:t>
      </w:r>
    </w:p>
    <w:p w14:paraId="5D67BC41" w14:textId="77777777" w:rsidR="00206019" w:rsidRPr="00C70209" w:rsidRDefault="00206019" w:rsidP="005407AD">
      <w:pPr>
        <w:pStyle w:val="Heading6"/>
      </w:pPr>
      <w:r w:rsidRPr="00C70209">
        <w:t>Transfusion volume or incidence</w:t>
      </w:r>
    </w:p>
    <w:p w14:paraId="6FAE00D2" w14:textId="77777777" w:rsidR="00206019" w:rsidRPr="00C70209" w:rsidRDefault="00206019" w:rsidP="005407AD">
      <w:r w:rsidRPr="00C70209">
        <w:t>The systematic review and hand-searching process did not identify any studies that assessed the effectiveness of platelet transfusions in reducing RBC transfusion volume or incidence in neonatal and paediatric patients undergoing surgery.</w:t>
      </w:r>
    </w:p>
    <w:p w14:paraId="0162781F" w14:textId="77777777" w:rsidR="00206019" w:rsidRPr="00C70209" w:rsidRDefault="00206019">
      <w:pPr>
        <w:spacing w:after="200" w:line="276" w:lineRule="auto"/>
        <w:ind w:left="0"/>
      </w:pPr>
      <w:r w:rsidRPr="00C70209">
        <w:br w:type="page"/>
      </w:r>
    </w:p>
    <w:p w14:paraId="39A6EC3E" w14:textId="77777777" w:rsidR="00206019" w:rsidRPr="00C70209" w:rsidRDefault="00206019" w:rsidP="00206019">
      <w:pPr>
        <w:pStyle w:val="Head4Num"/>
        <w:ind w:left="1574" w:hanging="864"/>
      </w:pPr>
      <w:r w:rsidRPr="00C70209">
        <w:t>Fibrinogen concentrate</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09"/>
      </w:tblGrid>
      <w:tr w:rsidR="00206019" w:rsidRPr="00C70209" w14:paraId="69DDB55B" w14:textId="77777777" w:rsidTr="005407AD">
        <w:trPr>
          <w:cantSplit/>
          <w:trHeight w:val="1833"/>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53C1DC18" w14:textId="77777777" w:rsidR="00206019" w:rsidRPr="00C70209" w:rsidRDefault="00206019" w:rsidP="00D915B5">
            <w:pPr>
              <w:pStyle w:val="PP-heading"/>
              <w:keepNext w:val="0"/>
              <w:spacing w:line="276" w:lineRule="auto"/>
              <w:rPr>
                <w:lang w:eastAsia="zh-TW"/>
              </w:rPr>
            </w:pPr>
            <w:r w:rsidRPr="00C70209">
              <w:rPr>
                <w:lang w:eastAsia="zh-TW"/>
              </w:rPr>
              <w:t>Evidence statements – surgical (fibrinogen concentrat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F25544B" w14:textId="77777777" w:rsidR="00206019" w:rsidRPr="00C70209" w:rsidRDefault="00206019" w:rsidP="005407AD">
            <w:pPr>
              <w:spacing w:line="276" w:lineRule="auto"/>
              <w:ind w:left="113" w:right="113"/>
              <w:jc w:val="center"/>
              <w:rPr>
                <w:b/>
                <w:lang w:eastAsia="zh-TW"/>
              </w:rPr>
            </w:pPr>
            <w:r w:rsidRPr="00C70209">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61F9756" w14:textId="77777777" w:rsidR="00206019" w:rsidRPr="00C70209" w:rsidRDefault="00206019" w:rsidP="005407AD">
            <w:pPr>
              <w:spacing w:line="276" w:lineRule="auto"/>
              <w:ind w:left="113" w:right="113"/>
              <w:jc w:val="center"/>
              <w:rPr>
                <w:b/>
                <w:lang w:eastAsia="zh-TW"/>
              </w:rPr>
            </w:pPr>
            <w:r w:rsidRPr="00C70209">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4FDB321" w14:textId="77777777" w:rsidR="00206019" w:rsidRPr="00C70209" w:rsidRDefault="00206019" w:rsidP="005407AD">
            <w:pPr>
              <w:spacing w:line="276" w:lineRule="auto"/>
              <w:ind w:left="113" w:right="113"/>
              <w:jc w:val="center"/>
              <w:rPr>
                <w:b/>
                <w:lang w:eastAsia="zh-TW"/>
              </w:rPr>
            </w:pPr>
            <w:r w:rsidRPr="00C70209">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3CDE09C" w14:textId="77777777" w:rsidR="00206019" w:rsidRPr="00C70209" w:rsidRDefault="00206019" w:rsidP="005407AD">
            <w:pPr>
              <w:spacing w:line="276" w:lineRule="auto"/>
              <w:ind w:left="113" w:right="113"/>
              <w:jc w:val="center"/>
              <w:rPr>
                <w:b/>
                <w:lang w:eastAsia="zh-TW"/>
              </w:rPr>
            </w:pPr>
            <w:r w:rsidRPr="00C70209">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C2EC8E4" w14:textId="77777777" w:rsidR="00206019" w:rsidRPr="00C70209" w:rsidRDefault="00206019" w:rsidP="005407AD">
            <w:pPr>
              <w:spacing w:line="276" w:lineRule="auto"/>
              <w:ind w:left="113" w:right="113"/>
              <w:jc w:val="center"/>
              <w:rPr>
                <w:b/>
                <w:lang w:eastAsia="zh-TW"/>
              </w:rPr>
            </w:pPr>
            <w:r w:rsidRPr="00C70209">
              <w:rPr>
                <w:b/>
                <w:lang w:eastAsia="zh-TW"/>
              </w:rPr>
              <w:t>Applicability</w:t>
            </w:r>
          </w:p>
        </w:tc>
      </w:tr>
      <w:tr w:rsidR="00206019" w:rsidRPr="00C70209" w14:paraId="3727937A"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9835ECA"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3FD85974" w14:textId="77777777" w:rsidR="00206019" w:rsidRPr="00C70209" w:rsidRDefault="00206019" w:rsidP="00D915B5">
            <w:pPr>
              <w:pStyle w:val="ES-table"/>
              <w:keepNext w:val="0"/>
              <w:rPr>
                <w:lang w:eastAsia="zh-TW"/>
              </w:rPr>
            </w:pPr>
            <w:r w:rsidRPr="00C70209">
              <w:rPr>
                <w:lang w:eastAsia="zh-TW"/>
              </w:rPr>
              <w:t>In paediatric liver transplant patients, the effect of a higher volume of preoperative fibrinogen concentrate compared with a lower volume of preoperative fibrinogen concentrate on mortality is uncertain.</w:t>
            </w:r>
          </w:p>
          <w:p w14:paraId="69EC8A89" w14:textId="77777777" w:rsidR="00206019" w:rsidRPr="00C70209" w:rsidRDefault="00206019" w:rsidP="00D915B5">
            <w:pPr>
              <w:pStyle w:val="ES-notes"/>
              <w:keepNext w:val="0"/>
              <w:rPr>
                <w:lang w:eastAsia="zh-TW"/>
              </w:rPr>
            </w:pPr>
            <w:r w:rsidRPr="00C70209">
              <w:rPr>
                <w:lang w:eastAsia="zh-TW"/>
              </w:rPr>
              <w:t>(See evidence matrix D3.N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328B89FB" w14:textId="77777777" w:rsidR="00206019" w:rsidRPr="00C70209" w:rsidRDefault="00206019" w:rsidP="005407AD">
            <w:pPr>
              <w:pStyle w:val="T-ABCD"/>
              <w:spacing w:line="276" w:lineRule="auto"/>
              <w:rPr>
                <w:lang w:eastAsia="zh-TW"/>
              </w:rPr>
            </w:pPr>
            <w:r w:rsidRPr="00C70209">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2E391E5A"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04E3710"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3A34EE2"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1B16076D" w14:textId="77777777" w:rsidR="00206019" w:rsidRPr="00C70209" w:rsidRDefault="00206019" w:rsidP="005407AD">
            <w:pPr>
              <w:pStyle w:val="T-ABCD"/>
              <w:spacing w:line="276" w:lineRule="auto"/>
              <w:rPr>
                <w:lang w:eastAsia="zh-TW"/>
              </w:rPr>
            </w:pPr>
            <w:r w:rsidRPr="00C70209">
              <w:rPr>
                <w:lang w:eastAsia="zh-TW"/>
              </w:rPr>
              <w:sym w:font="Symbol" w:char="F0D6"/>
            </w:r>
          </w:p>
        </w:tc>
      </w:tr>
      <w:tr w:rsidR="00206019" w:rsidRPr="00C70209" w14:paraId="0792BDFF"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04516F9D"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33387AB" w14:textId="77777777" w:rsidR="00206019" w:rsidRPr="00C70209" w:rsidRDefault="00206019" w:rsidP="00D915B5">
            <w:pPr>
              <w:pStyle w:val="ES-table"/>
              <w:keepNext w:val="0"/>
              <w:rPr>
                <w:lang w:eastAsia="zh-TW"/>
              </w:rPr>
            </w:pPr>
            <w:r w:rsidRPr="00C70209">
              <w:rPr>
                <w:lang w:eastAsia="zh-TW"/>
              </w:rPr>
              <w:t>In paediatric patients undergoing surgery other than liver transplant, the effect of fibrinogen concentrate compared with no fibrinogen concentrate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2AE8765A"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3111C42"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275E758"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038ECDD"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2E3C894"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0D055617"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38F8627"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541A4794" w14:textId="77777777" w:rsidR="00206019" w:rsidRPr="00C70209" w:rsidRDefault="00206019" w:rsidP="00D915B5">
            <w:pPr>
              <w:pStyle w:val="ES-table"/>
              <w:keepNext w:val="0"/>
              <w:rPr>
                <w:lang w:eastAsia="zh-TW"/>
              </w:rPr>
            </w:pPr>
            <w:r w:rsidRPr="00C70209">
              <w:rPr>
                <w:lang w:eastAsia="zh-TW"/>
              </w:rPr>
              <w:t>In neonatal patients undergoing surgery, the effect of fibrinogen concentrate compared with no fibrinogen concentrate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0F38E890"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53E9017"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C2A898A"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6EB3C0A"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96B1B5C"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44B9A494"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0C476A4"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2C083397" w14:textId="77777777" w:rsidR="00206019" w:rsidRPr="00C70209" w:rsidRDefault="00206019" w:rsidP="00D915B5">
            <w:pPr>
              <w:pStyle w:val="ES-table"/>
              <w:keepNext w:val="0"/>
              <w:rPr>
                <w:lang w:eastAsia="zh-TW"/>
              </w:rPr>
            </w:pPr>
            <w:r w:rsidRPr="00C70209">
              <w:rPr>
                <w:lang w:eastAsia="zh-TW"/>
              </w:rPr>
              <w:t>In neonatal and paediatric patients undergoing surgery, the effect of fibrinogen concentrate compared with no fibrinogen concentrate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51B002AB"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86339A7"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1A7AC36"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88666B6"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71F3ED1"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1E16F446"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0EB94A3"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08B20703" w14:textId="77777777" w:rsidR="00206019" w:rsidRPr="00C70209" w:rsidRDefault="00206019" w:rsidP="00D915B5">
            <w:pPr>
              <w:pStyle w:val="ES-table"/>
              <w:keepNext w:val="0"/>
              <w:rPr>
                <w:lang w:eastAsia="zh-TW"/>
              </w:rPr>
            </w:pPr>
            <w:r w:rsidRPr="00C70209">
              <w:rPr>
                <w:lang w:eastAsia="zh-TW"/>
              </w:rPr>
              <w:t>In neonatal and paediatric patients undergoing surgery, the effect of fibrinogen concentrate compared with no fibrinogen concentrate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30C3B0BE"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E603AC5"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CBB77ED"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EF48934"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6405C04"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5E5F04B8"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1A5EDC7"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059FEF05" w14:textId="77777777" w:rsidR="00206019" w:rsidRPr="00C70209" w:rsidRDefault="00206019" w:rsidP="00D915B5">
            <w:pPr>
              <w:pStyle w:val="ES-table"/>
              <w:keepNext w:val="0"/>
              <w:rPr>
                <w:lang w:eastAsia="zh-TW"/>
              </w:rPr>
            </w:pPr>
            <w:r w:rsidRPr="00C70209">
              <w:rPr>
                <w:lang w:eastAsia="zh-TW"/>
              </w:rPr>
              <w:t>In neonatal and paediatric patients undergoing surgery, the effect of fibrinogen concentrate compared with no fibrinogen concentrate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63A152E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EF5673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7849A64"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523D521"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AB434EC"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638C5B9C"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E44EF84"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35A591A4" w14:textId="77777777" w:rsidR="00206019" w:rsidRPr="00C70209" w:rsidRDefault="00206019" w:rsidP="00D915B5">
            <w:pPr>
              <w:pStyle w:val="ES-table"/>
              <w:keepNext w:val="0"/>
              <w:rPr>
                <w:lang w:eastAsia="zh-TW"/>
              </w:rPr>
            </w:pPr>
            <w:r w:rsidRPr="00C70209">
              <w:rPr>
                <w:lang w:eastAsia="zh-TW"/>
              </w:rPr>
              <w:t>In neonatal patients undergoing surgery, the effect of fibrinogen concentrate compared with an alternative fibrinogen-containing product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2BD10FA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E515F2B"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2BCB9A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D2A3A7D"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812C7EB"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265B073E"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1AA35654"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07338227" w14:textId="599D09BA" w:rsidR="00206019" w:rsidRPr="00C70209" w:rsidRDefault="00206019" w:rsidP="00D915B5">
            <w:pPr>
              <w:pStyle w:val="ES-table"/>
              <w:keepNext w:val="0"/>
              <w:rPr>
                <w:lang w:eastAsia="zh-TW"/>
              </w:rPr>
            </w:pPr>
            <w:r w:rsidRPr="00C70209">
              <w:rPr>
                <w:lang w:eastAsia="zh-TW"/>
              </w:rPr>
              <w:t xml:space="preserve">In paediatric patients with acute acquired hypofibrinogenaemia after </w:t>
            </w:r>
            <w:r w:rsidR="00840673" w:rsidRPr="00C70209">
              <w:rPr>
                <w:lang w:eastAsia="zh-TW"/>
              </w:rPr>
              <w:t>CPB</w:t>
            </w:r>
            <w:r w:rsidRPr="00C70209">
              <w:rPr>
                <w:lang w:eastAsia="zh-TW"/>
              </w:rPr>
              <w:t xml:space="preserve"> weaning, the effect of fibrinogen concentrate compared with cryoprecipitate on mortality is uncertain.</w:t>
            </w:r>
          </w:p>
          <w:p w14:paraId="5E14B708" w14:textId="77777777" w:rsidR="00206019" w:rsidRPr="00C70209" w:rsidRDefault="00206019" w:rsidP="00D915B5">
            <w:pPr>
              <w:pStyle w:val="ES-notes"/>
              <w:keepNext w:val="0"/>
              <w:rPr>
                <w:lang w:eastAsia="zh-TW"/>
              </w:rPr>
            </w:pPr>
            <w:r w:rsidRPr="00C70209">
              <w:rPr>
                <w:lang w:eastAsia="zh-TW"/>
              </w:rPr>
              <w:t>(See evidence matrix D3.O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5BBE95D5"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3986E3BF"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6DBE84A"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D6B0074"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r w:rsidRPr="00C70209">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CFD2401" w14:textId="77777777" w:rsidR="00206019" w:rsidRPr="00C70209" w:rsidRDefault="00206019" w:rsidP="005407AD">
            <w:pPr>
              <w:pStyle w:val="T-ABCD"/>
              <w:spacing w:line="276" w:lineRule="auto"/>
              <w:rPr>
                <w:lang w:eastAsia="zh-TW"/>
              </w:rPr>
            </w:pPr>
            <w:r w:rsidRPr="00C70209">
              <w:rPr>
                <w:lang w:eastAsia="zh-TW"/>
              </w:rPr>
              <w:sym w:font="Symbol" w:char="F0D6"/>
            </w:r>
          </w:p>
        </w:tc>
      </w:tr>
      <w:tr w:rsidR="00206019" w:rsidRPr="00C70209" w14:paraId="5A48E3D2"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0D3196F0"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2783E9E" w14:textId="0BF1FE69" w:rsidR="00206019" w:rsidRPr="00C70209" w:rsidRDefault="00206019" w:rsidP="00D915B5">
            <w:pPr>
              <w:pStyle w:val="ES-table"/>
              <w:keepNext w:val="0"/>
              <w:rPr>
                <w:lang w:eastAsia="zh-TW"/>
              </w:rPr>
            </w:pPr>
            <w:r w:rsidRPr="00C70209">
              <w:rPr>
                <w:lang w:eastAsia="zh-TW"/>
              </w:rPr>
              <w:t xml:space="preserve">In paediatric patients with acute acquired hypofibrinogenaemia after </w:t>
            </w:r>
            <w:r w:rsidR="00840673" w:rsidRPr="00C70209">
              <w:rPr>
                <w:lang w:eastAsia="zh-TW"/>
              </w:rPr>
              <w:t>CPB</w:t>
            </w:r>
            <w:r w:rsidRPr="00C70209">
              <w:rPr>
                <w:lang w:eastAsia="zh-TW"/>
              </w:rPr>
              <w:t xml:space="preserve"> weaning, the </w:t>
            </w:r>
            <w:r w:rsidRPr="00C70209">
              <w:t>effect</w:t>
            </w:r>
            <w:r w:rsidRPr="00C70209">
              <w:rPr>
                <w:lang w:eastAsia="zh-TW"/>
              </w:rPr>
              <w:t xml:space="preserve"> of fibrinogen concentrate compared with cryoprecipitate on bleeding events is uncertain.</w:t>
            </w:r>
          </w:p>
          <w:p w14:paraId="1A070D8A" w14:textId="77777777" w:rsidR="00206019" w:rsidRPr="00C70209" w:rsidRDefault="00206019" w:rsidP="00D915B5">
            <w:pPr>
              <w:pStyle w:val="ES-notes"/>
              <w:keepNext w:val="0"/>
              <w:rPr>
                <w:lang w:eastAsia="zh-TW"/>
              </w:rPr>
            </w:pPr>
            <w:r w:rsidRPr="00C70209">
              <w:rPr>
                <w:lang w:eastAsia="zh-TW"/>
              </w:rPr>
              <w:t xml:space="preserve">(See evidence matrix </w:t>
            </w:r>
            <w:r w:rsidRPr="00C70209">
              <w:t>D3</w:t>
            </w:r>
            <w:r w:rsidRPr="00C70209">
              <w:rPr>
                <w:lang w:eastAsia="zh-TW"/>
              </w:rPr>
              <w:t>.P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1B9F2E51"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44C0A255"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D20669B"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F0D05F9"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r w:rsidRPr="00C70209">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1AB0E1A" w14:textId="77777777" w:rsidR="00206019" w:rsidRPr="00C70209" w:rsidRDefault="00206019" w:rsidP="005407AD">
            <w:pPr>
              <w:pStyle w:val="T-ABCD"/>
              <w:spacing w:line="276" w:lineRule="auto"/>
              <w:rPr>
                <w:lang w:eastAsia="zh-TW"/>
              </w:rPr>
            </w:pPr>
            <w:r w:rsidRPr="00C70209">
              <w:rPr>
                <w:lang w:eastAsia="zh-TW"/>
              </w:rPr>
              <w:sym w:font="Symbol" w:char="F0D6"/>
            </w:r>
          </w:p>
        </w:tc>
      </w:tr>
      <w:tr w:rsidR="00206019" w:rsidRPr="00C70209" w14:paraId="1D95A444"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3958CA1A"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1E4E26FB" w14:textId="77777777" w:rsidR="00206019" w:rsidRPr="00C70209" w:rsidRDefault="00206019" w:rsidP="00D915B5">
            <w:pPr>
              <w:pStyle w:val="ES-table"/>
              <w:keepNext w:val="0"/>
              <w:rPr>
                <w:lang w:eastAsia="zh-TW"/>
              </w:rPr>
            </w:pPr>
            <w:r w:rsidRPr="00C70209">
              <w:rPr>
                <w:lang w:eastAsia="zh-TW"/>
              </w:rPr>
              <w:t>In neonatal patients undergoing surgery, the effect of fibrinogen concentrate compared with an alternative fibrinogen-containing product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373A355D"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F1E03E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D87B970"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AE1CA56"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31C3E79"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1B1EF504"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10CB855F"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6AC8379E" w14:textId="77777777" w:rsidR="00206019" w:rsidRPr="00C70209" w:rsidRDefault="00206019" w:rsidP="00D915B5">
            <w:pPr>
              <w:pStyle w:val="ES-table"/>
              <w:keepNext w:val="0"/>
              <w:rPr>
                <w:lang w:eastAsia="zh-TW"/>
              </w:rPr>
            </w:pPr>
            <w:r w:rsidRPr="00C70209">
              <w:rPr>
                <w:lang w:eastAsia="zh-TW"/>
              </w:rPr>
              <w:t>In neonatal and paediatric patients undergoing surgery, the effect of fibrinogen concentrate compared with an alternative fibrinogen-containing product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1E0AABC0"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A6BA843"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F22DF1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7D46903"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ACD9020"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1B36CCAC"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0DAA68AF"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5D7EA6F6" w14:textId="36517F44" w:rsidR="00206019" w:rsidRPr="00C70209" w:rsidRDefault="00206019" w:rsidP="00D915B5">
            <w:pPr>
              <w:pStyle w:val="ES-table"/>
              <w:keepNext w:val="0"/>
              <w:rPr>
                <w:lang w:eastAsia="zh-TW"/>
              </w:rPr>
            </w:pPr>
            <w:r w:rsidRPr="00C70209">
              <w:rPr>
                <w:lang w:eastAsia="zh-TW"/>
              </w:rPr>
              <w:t xml:space="preserve">In paediatric patients with acute acquired hypofibrinogenaemia after </w:t>
            </w:r>
            <w:r w:rsidR="00840673" w:rsidRPr="00C70209">
              <w:rPr>
                <w:lang w:eastAsia="zh-TW"/>
              </w:rPr>
              <w:t>CPB</w:t>
            </w:r>
            <w:r w:rsidRPr="00C70209">
              <w:rPr>
                <w:lang w:eastAsia="zh-TW"/>
              </w:rPr>
              <w:t xml:space="preserve"> weaning, fibrinogen concentrate compared with cryoprecipitate may reduce transfusion incidence.</w:t>
            </w:r>
          </w:p>
          <w:p w14:paraId="5ED81DB5" w14:textId="77777777" w:rsidR="00206019" w:rsidRPr="00C70209" w:rsidRDefault="00206019" w:rsidP="00D915B5">
            <w:pPr>
              <w:pStyle w:val="ES-notes"/>
              <w:keepNext w:val="0"/>
              <w:rPr>
                <w:lang w:eastAsia="zh-TW"/>
              </w:rPr>
            </w:pPr>
            <w:r w:rsidRPr="00C70209">
              <w:rPr>
                <w:lang w:eastAsia="zh-TW"/>
              </w:rPr>
              <w:t>(See evidence matrix D3.Q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23F889A3"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p>
        </w:tc>
        <w:tc>
          <w:tcPr>
            <w:tcW w:w="808" w:type="dxa"/>
            <w:tcBorders>
              <w:top w:val="single" w:sz="4" w:space="0" w:color="000000"/>
              <w:left w:val="single" w:sz="4" w:space="0" w:color="000000"/>
              <w:bottom w:val="single" w:sz="4" w:space="0" w:color="000000"/>
              <w:right w:val="single" w:sz="4" w:space="0" w:color="000000"/>
            </w:tcBorders>
            <w:hideMark/>
          </w:tcPr>
          <w:p w14:paraId="10C506BD"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1A02FF0" w14:textId="77777777" w:rsidR="00206019" w:rsidRPr="00C70209" w:rsidRDefault="00206019" w:rsidP="005407AD">
            <w:pPr>
              <w:pStyle w:val="T-ABCD"/>
              <w:spacing w:line="276" w:lineRule="auto"/>
              <w:rPr>
                <w:lang w:eastAsia="zh-TW"/>
              </w:rPr>
            </w:pPr>
            <w:r w:rsidRPr="00C70209">
              <w:rPr>
                <w:lang w:eastAsia="zh-TW"/>
              </w:rPr>
              <w:t>X</w:t>
            </w:r>
          </w:p>
        </w:tc>
        <w:tc>
          <w:tcPr>
            <w:tcW w:w="808" w:type="dxa"/>
            <w:tcBorders>
              <w:top w:val="single" w:sz="4" w:space="0" w:color="000000"/>
              <w:left w:val="single" w:sz="4" w:space="0" w:color="000000"/>
              <w:bottom w:val="single" w:sz="4" w:space="0" w:color="000000"/>
              <w:right w:val="single" w:sz="4" w:space="0" w:color="000000"/>
            </w:tcBorders>
            <w:hideMark/>
          </w:tcPr>
          <w:p w14:paraId="295BFBA1" w14:textId="77777777" w:rsidR="00206019" w:rsidRPr="00C70209" w:rsidRDefault="00206019" w:rsidP="005407AD">
            <w:pPr>
              <w:pStyle w:val="T-ABCD"/>
              <w:spacing w:line="276" w:lineRule="auto"/>
              <w:rPr>
                <w:lang w:eastAsia="zh-TW"/>
              </w:rPr>
            </w:pPr>
            <w:r w:rsidRPr="00C70209">
              <w:rPr>
                <w:lang w:eastAsia="zh-TW"/>
              </w:rPr>
              <w:sym w:font="Symbol" w:char="F0D6"/>
            </w:r>
            <w:r w:rsidRPr="00C70209">
              <w:rPr>
                <w:lang w:eastAsia="zh-TW"/>
              </w:rPr>
              <w:sym w:font="Symbol" w:char="F0D6"/>
            </w:r>
            <w:r w:rsidRPr="00C70209">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48D129A0" w14:textId="77777777" w:rsidR="00206019" w:rsidRPr="00C70209" w:rsidRDefault="00206019" w:rsidP="005407AD">
            <w:pPr>
              <w:pStyle w:val="T-ABCD"/>
              <w:spacing w:line="276" w:lineRule="auto"/>
              <w:rPr>
                <w:lang w:eastAsia="zh-TW"/>
              </w:rPr>
            </w:pPr>
            <w:r w:rsidRPr="00C70209">
              <w:rPr>
                <w:lang w:eastAsia="zh-TW"/>
              </w:rPr>
              <w:sym w:font="Symbol" w:char="F0D6"/>
            </w:r>
          </w:p>
        </w:tc>
      </w:tr>
      <w:tr w:rsidR="00206019" w:rsidRPr="00C70209" w14:paraId="641AFE7B"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2056AB64"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37F9EB0D" w14:textId="6D82D8C6" w:rsidR="00206019" w:rsidRPr="00C70209" w:rsidRDefault="00206019" w:rsidP="00D915B5">
            <w:pPr>
              <w:pStyle w:val="ES-table"/>
              <w:keepNext w:val="0"/>
              <w:rPr>
                <w:lang w:eastAsia="zh-TW"/>
              </w:rPr>
            </w:pPr>
            <w:r w:rsidRPr="00C70209">
              <w:rPr>
                <w:lang w:eastAsia="zh-TW"/>
              </w:rPr>
              <w:t xml:space="preserve">In paediatric patients with acute acquired hypofibrinogenaemia after </w:t>
            </w:r>
            <w:r w:rsidR="00840673" w:rsidRPr="00C70209">
              <w:rPr>
                <w:lang w:eastAsia="zh-TW"/>
              </w:rPr>
              <w:t>CPB</w:t>
            </w:r>
            <w:r w:rsidRPr="00C70209">
              <w:rPr>
                <w:lang w:eastAsia="zh-TW"/>
              </w:rPr>
              <w:t xml:space="preserve"> weaning, the effect of fibrinogen concentrate compared with cryoprecipitate on transfusion volume is unknown.</w:t>
            </w:r>
          </w:p>
        </w:tc>
        <w:tc>
          <w:tcPr>
            <w:tcW w:w="809" w:type="dxa"/>
            <w:tcBorders>
              <w:top w:val="single" w:sz="4" w:space="0" w:color="000000"/>
              <w:left w:val="single" w:sz="4" w:space="0" w:color="000000"/>
              <w:bottom w:val="single" w:sz="4" w:space="0" w:color="000000"/>
              <w:right w:val="single" w:sz="4" w:space="0" w:color="000000"/>
            </w:tcBorders>
            <w:hideMark/>
          </w:tcPr>
          <w:p w14:paraId="09BB35C1"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E09F365"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ECB5212"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9183111"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01F1951"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78B7E977"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AA1AE84" w14:textId="77777777" w:rsidR="00206019" w:rsidRPr="00C70209" w:rsidRDefault="00206019" w:rsidP="00D915B5">
            <w:pPr>
              <w:pStyle w:val="Tabletextnoindent"/>
              <w:keepNext w:val="0"/>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27B0E522" w14:textId="77777777" w:rsidR="00206019" w:rsidRPr="00C70209" w:rsidRDefault="00206019" w:rsidP="00D915B5">
            <w:pPr>
              <w:pStyle w:val="ES-table"/>
              <w:keepNext w:val="0"/>
              <w:rPr>
                <w:lang w:eastAsia="zh-TW"/>
              </w:rPr>
            </w:pPr>
            <w:r w:rsidRPr="00C70209">
              <w:rPr>
                <w:lang w:eastAsia="zh-TW"/>
              </w:rPr>
              <w:t>In neonatal patients undergoing surgery, the effect of fibrinogen concentrate compared with an alternative fibrinogen-containing product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48530179"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36C5AAC"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EDF388C" w14:textId="77777777" w:rsidR="00206019" w:rsidRPr="00C70209" w:rsidRDefault="00206019" w:rsidP="005407AD">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4893850" w14:textId="77777777" w:rsidR="00206019" w:rsidRPr="00C70209" w:rsidRDefault="00206019" w:rsidP="005407AD">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F422CA8" w14:textId="77777777" w:rsidR="00206019" w:rsidRPr="00C70209" w:rsidRDefault="00206019" w:rsidP="005407AD">
            <w:pPr>
              <w:pStyle w:val="T-ABCD"/>
              <w:spacing w:line="276" w:lineRule="auto"/>
              <w:rPr>
                <w:lang w:eastAsia="zh-TW"/>
              </w:rPr>
            </w:pPr>
            <w:r w:rsidRPr="00C70209">
              <w:rPr>
                <w:lang w:eastAsia="zh-TW"/>
              </w:rPr>
              <w:t xml:space="preserve">NA </w:t>
            </w:r>
          </w:p>
        </w:tc>
      </w:tr>
      <w:tr w:rsidR="00206019" w:rsidRPr="00C70209" w14:paraId="67C52D16" w14:textId="77777777" w:rsidTr="005407A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42848286" w14:textId="4FC307A9" w:rsidR="00206019" w:rsidRPr="00C70209" w:rsidRDefault="00840673" w:rsidP="00D915B5">
            <w:pPr>
              <w:pStyle w:val="ES-notes"/>
              <w:keepNext w:val="0"/>
              <w:rPr>
                <w:lang w:eastAsia="zh-TW"/>
              </w:rPr>
            </w:pPr>
            <w:r w:rsidRPr="00C70209">
              <w:rPr>
                <w:lang w:eastAsia="zh-TW"/>
              </w:rPr>
              <w:t xml:space="preserve">CPB, cardiopulmonary bypass; </w:t>
            </w:r>
            <w:r w:rsidR="00206019" w:rsidRPr="00C70209">
              <w:rPr>
                <w:lang w:eastAsia="zh-TW"/>
              </w:rPr>
              <w:t>ES, evidence statement</w:t>
            </w:r>
          </w:p>
          <w:p w14:paraId="7090381A" w14:textId="77777777" w:rsidR="00206019" w:rsidRPr="00C70209" w:rsidRDefault="00206019" w:rsidP="00D915B5">
            <w:pPr>
              <w:pStyle w:val="ES-notes"/>
              <w:keepNext w:val="0"/>
              <w:rPr>
                <w:lang w:eastAsia="zh-TW"/>
              </w:rPr>
            </w:pPr>
            <w:r w:rsidRPr="00C70209">
              <w:rPr>
                <w:lang w:eastAsia="zh-TW"/>
              </w:rPr>
              <w:sym w:font="Symbol" w:char="F0D6"/>
            </w:r>
            <w:r w:rsidRPr="00C70209">
              <w:rPr>
                <w:lang w:eastAsia="zh-TW"/>
              </w:rPr>
              <w:sym w:font="Symbol" w:char="F0D6"/>
            </w:r>
            <w:r w:rsidRPr="00C70209">
              <w:rPr>
                <w:lang w:eastAsia="zh-TW"/>
              </w:rPr>
              <w:sym w:font="Symbol" w:char="F0D6"/>
            </w:r>
            <w:r w:rsidRPr="00C70209">
              <w:rPr>
                <w:lang w:eastAsia="zh-TW"/>
              </w:rPr>
              <w:t xml:space="preserve">=A; </w:t>
            </w:r>
            <w:r w:rsidRPr="00C70209">
              <w:rPr>
                <w:lang w:eastAsia="zh-TW"/>
              </w:rPr>
              <w:sym w:font="Symbol" w:char="F0D6"/>
            </w:r>
            <w:r w:rsidRPr="00C70209">
              <w:rPr>
                <w:lang w:eastAsia="zh-TW"/>
              </w:rPr>
              <w:sym w:font="Symbol" w:char="F0D6"/>
            </w:r>
            <w:r w:rsidRPr="00C70209">
              <w:rPr>
                <w:lang w:eastAsia="zh-TW"/>
              </w:rPr>
              <w:t xml:space="preserve">=B; </w:t>
            </w:r>
            <w:r w:rsidRPr="00C70209">
              <w:rPr>
                <w:lang w:eastAsia="zh-TW"/>
              </w:rPr>
              <w:sym w:font="Symbol" w:char="F0D6"/>
            </w:r>
            <w:r w:rsidRPr="00C70209">
              <w:rPr>
                <w:lang w:eastAsia="zh-TW"/>
              </w:rPr>
              <w:t>=C; X=D; NA, not applicable</w:t>
            </w:r>
          </w:p>
        </w:tc>
      </w:tr>
    </w:tbl>
    <w:p w14:paraId="125F97B6" w14:textId="77777777" w:rsidR="00206019" w:rsidRPr="00C70209" w:rsidRDefault="00206019" w:rsidP="005407AD">
      <w:pPr>
        <w:pStyle w:val="BodyText"/>
      </w:pPr>
    </w:p>
    <w:p w14:paraId="784BD81D" w14:textId="77777777" w:rsidR="00206019" w:rsidRPr="00C70209" w:rsidRDefault="00206019">
      <w:pPr>
        <w:spacing w:after="200" w:line="276" w:lineRule="auto"/>
        <w:ind w:left="0"/>
      </w:pPr>
      <w:r w:rsidRPr="00C70209">
        <w:br w:type="page"/>
      </w:r>
    </w:p>
    <w:p w14:paraId="10AEB6D1" w14:textId="77777777" w:rsidR="00206019" w:rsidRPr="00C70209" w:rsidRDefault="00206019" w:rsidP="005407AD">
      <w:pPr>
        <w:pStyle w:val="Heading5"/>
        <w:rPr>
          <w:lang w:val="en-AU"/>
        </w:rPr>
      </w:pPr>
      <w:r w:rsidRPr="00C70209">
        <w:rPr>
          <w:lang w:val="en-AU"/>
        </w:rPr>
        <w:t>Summary of evidence</w:t>
      </w:r>
    </w:p>
    <w:p w14:paraId="19A82128" w14:textId="77777777" w:rsidR="00206019" w:rsidRPr="00C70209" w:rsidRDefault="00206019" w:rsidP="005407AD">
      <w:pPr>
        <w:pStyle w:val="Heading6"/>
      </w:pPr>
      <w:r w:rsidRPr="00C70209">
        <w:t>Level I evidence</w:t>
      </w:r>
    </w:p>
    <w:p w14:paraId="620CBBF8" w14:textId="7DFF88C6" w:rsidR="00206019" w:rsidRPr="00C70209" w:rsidRDefault="00206019" w:rsidP="005407AD">
      <w:pPr>
        <w:pStyle w:val="BodyText"/>
      </w:pPr>
      <w:r w:rsidRPr="00C70209">
        <w:t xml:space="preserve">The systematic review and hand-searching process identified one Level I study (Wikkelso 2013) that evaluated the safety and effectiveness of fibrinogen concentrate in bleeding patients. The review did not provide any usable data because the analysis included studies conducted in both adult and paediatric populations (see </w:t>
      </w:r>
      <w:r w:rsidRPr="00C70209">
        <w:rPr>
          <w:b/>
        </w:rPr>
        <w:t>Appendix C, Volume 2</w:t>
      </w:r>
      <w:r w:rsidRPr="00C70209">
        <w:t>). The authors identified 2 RCTs conducted in a paediatric patients undergoing cardiac surgery with CPB (Cui 2010, Galas 2012). These studies were retrieved for further analysis. It was subsequently determined that the RCTs by Cui (2010) and Galas (2012) did not meet our inclusion criteria. This was because Cui (2010) assessed the effect of fibrinogen used in combination with transfusions guided by thromboelastography compared with transfusions guided by clinical experience (wrong comparator) and Galas (2012) was published in abstract form only.</w:t>
      </w:r>
    </w:p>
    <w:p w14:paraId="1D93FB07" w14:textId="77777777" w:rsidR="00206019" w:rsidRPr="00C70209" w:rsidRDefault="00206019" w:rsidP="005407AD">
      <w:pPr>
        <w:pStyle w:val="Heading6"/>
      </w:pPr>
      <w:r w:rsidRPr="00C70209">
        <w:t>Level II evidence</w:t>
      </w:r>
    </w:p>
    <w:p w14:paraId="5111FE87" w14:textId="4F2F01A0" w:rsidR="00206019" w:rsidRPr="00C70209" w:rsidRDefault="00206019" w:rsidP="005407AD">
      <w:pPr>
        <w:pStyle w:val="BodyText"/>
        <w:rPr>
          <w:lang w:eastAsia="en-GB"/>
        </w:rPr>
      </w:pPr>
      <w:r w:rsidRPr="00C70209">
        <w:rPr>
          <w:lang w:eastAsia="en-GB"/>
        </w:rPr>
        <w:t xml:space="preserve">The </w:t>
      </w:r>
      <w:r w:rsidRPr="00C70209">
        <w:t xml:space="preserve">systematic review and hand-searching process </w:t>
      </w:r>
      <w:r w:rsidRPr="00C70209">
        <w:rPr>
          <w:lang w:eastAsia="en-GB"/>
        </w:rPr>
        <w:t xml:space="preserve">did not identify any Level II studies that examined the safety and effectiveness of fibrinogen concentrate compared with no fibrinogen concentrate in neonatal and paediatric patients undergoing surgery (see </w:t>
      </w:r>
      <w:r w:rsidRPr="00C70209">
        <w:rPr>
          <w:b/>
        </w:rPr>
        <w:t>Appendix C, Volume 2</w:t>
      </w:r>
      <w:r w:rsidRPr="00C70209">
        <w:rPr>
          <w:lang w:eastAsia="en-GB"/>
        </w:rPr>
        <w:t>).</w:t>
      </w:r>
    </w:p>
    <w:p w14:paraId="3A5E69B8" w14:textId="67199404" w:rsidR="00206019" w:rsidRPr="00C70209" w:rsidRDefault="00206019" w:rsidP="005407AD">
      <w:pPr>
        <w:pStyle w:val="BodyText"/>
      </w:pPr>
      <w:r w:rsidRPr="00C70209">
        <w:rPr>
          <w:lang w:eastAsia="en-GB"/>
        </w:rPr>
        <w:t xml:space="preserve">The </w:t>
      </w:r>
      <w:r w:rsidRPr="00C70209">
        <w:t xml:space="preserve">systematic review and hand-searching process identified one Level II study (Galas 2014) that examined the safety and effectiveness of fibrinogen concentrate compared with a different fibrinogen strategy (cryoprecipitate) in neonatal and in paediatric patients undergoing surgery. </w:t>
      </w:r>
      <w:r w:rsidRPr="00C70209">
        <w:rPr>
          <w:b/>
        </w:rPr>
        <w:fldChar w:fldCharType="begin"/>
      </w:r>
      <w:r w:rsidRPr="00C70209">
        <w:rPr>
          <w:b/>
        </w:rPr>
        <w:instrText xml:space="preserve"> REF _Ref420498012 \h  \* MERGEFORMAT </w:instrText>
      </w:r>
      <w:r w:rsidRPr="00C70209">
        <w:rPr>
          <w:b/>
        </w:rPr>
      </w:r>
      <w:r w:rsidRPr="00C70209">
        <w:rPr>
          <w:b/>
        </w:rPr>
        <w:fldChar w:fldCharType="separate"/>
      </w:r>
      <w:r w:rsidR="000F7A9B" w:rsidRPr="000F7A9B">
        <w:rPr>
          <w:b/>
        </w:rPr>
        <w:t>Table 3.3.21</w:t>
      </w:r>
      <w:r w:rsidRPr="00C70209">
        <w:rPr>
          <w:b/>
        </w:rPr>
        <w:fldChar w:fldCharType="end"/>
      </w:r>
      <w:r w:rsidRPr="00C70209">
        <w:rPr>
          <w:b/>
        </w:rPr>
        <w:t xml:space="preserve"> </w:t>
      </w:r>
      <w:r w:rsidRPr="00C70209">
        <w:t>summarises the main characteristics of this study.</w:t>
      </w:r>
    </w:p>
    <w:p w14:paraId="530A882B" w14:textId="1E423374" w:rsidR="00206019" w:rsidRPr="00C70209" w:rsidRDefault="00206019" w:rsidP="005407AD">
      <w:pPr>
        <w:pStyle w:val="BodyText"/>
      </w:pPr>
      <w:r w:rsidRPr="00C70209">
        <w:t>The good-quality RCT by Galas (2014) was conducted in at a single hospital in Brazil and included 63 children aged &lt;7 years who underwent cardiac surgery with CPB. Patients were eligible after heparin neutralisation if they had diffuse bleeding from capillary beds at wound surfaces requiring haemostatic therapy, and a plasma fibrinogen concentration &lt;1 g/L. The authors examined the effect of fibrinogen concentrate (60 mg/kg) compared with cryoprecipitate (10 mL/kg) on mortality, bleeding, transfusion requirements and thromboembolic events. It was noted that the selected sub</w:t>
      </w:r>
      <w:r w:rsidR="00E25AC5" w:rsidRPr="00C70209">
        <w:t>set</w:t>
      </w:r>
      <w:r w:rsidRPr="00C70209">
        <w:t xml:space="preserve"> of cardiac patients (already bleeding and with low fibrinogen levels) in this study showed higher complication rates and length of stay than would be seen in Australian practice.</w:t>
      </w:r>
    </w:p>
    <w:p w14:paraId="5616A8AB" w14:textId="77777777" w:rsidR="00206019" w:rsidRPr="00C70209" w:rsidRDefault="00206019" w:rsidP="005407AD">
      <w:pPr>
        <w:pStyle w:val="BodyText"/>
      </w:pPr>
    </w:p>
    <w:p w14:paraId="3E519A2A" w14:textId="77777777" w:rsidR="00206019" w:rsidRPr="00C70209" w:rsidRDefault="00206019" w:rsidP="005407AD">
      <w:pPr>
        <w:pStyle w:val="Caption"/>
        <w:ind w:left="2070"/>
      </w:pPr>
      <w:bookmarkStart w:id="712" w:name="_Ref420498012"/>
      <w:bookmarkStart w:id="713" w:name="_Toc427747178"/>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1</w:t>
      </w:r>
      <w:r w:rsidRPr="00C70209">
        <w:fldChar w:fldCharType="end"/>
      </w:r>
      <w:bookmarkEnd w:id="712"/>
      <w:r w:rsidRPr="00C70209">
        <w:tab/>
        <w:t>Characteristics and quality of Level II evidence – fibrinogen concentrate in neonatal and paediatric patients undergoing surgery</w:t>
      </w:r>
      <w:bookmarkEnd w:id="713"/>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206019" w:rsidRPr="00C70209" w14:paraId="3384CE9F"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5B940244" w14:textId="77777777" w:rsidR="00206019" w:rsidRPr="00C70209" w:rsidRDefault="00206019" w:rsidP="005407AD">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5827CFB5" w14:textId="77777777" w:rsidR="00206019" w:rsidRPr="00C70209" w:rsidRDefault="00206019" w:rsidP="005407AD">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0A5826E7" w14:textId="77777777" w:rsidR="00206019" w:rsidRPr="00C70209" w:rsidRDefault="00206019" w:rsidP="005407AD">
            <w:pPr>
              <w:pStyle w:val="TableH2"/>
            </w:pPr>
            <w:r w:rsidRPr="00C70209">
              <w:t>Population</w:t>
            </w:r>
          </w:p>
          <w:p w14:paraId="72D91EB7" w14:textId="77777777" w:rsidR="00206019" w:rsidRPr="00C70209" w:rsidRDefault="00206019" w:rsidP="005407AD">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0E7C5888" w14:textId="77777777" w:rsidR="00206019" w:rsidRPr="00C70209" w:rsidRDefault="00206019" w:rsidP="005407AD">
            <w:pPr>
              <w:pStyle w:val="TableH2"/>
            </w:pPr>
            <w:r w:rsidRPr="00C70209">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535D0B3C" w14:textId="77777777" w:rsidR="00206019" w:rsidRPr="00C70209" w:rsidRDefault="00206019" w:rsidP="005407AD">
            <w:pPr>
              <w:pStyle w:val="TableH2"/>
            </w:pPr>
            <w:r w:rsidRPr="00C70209">
              <w:t>Outcomes</w:t>
            </w:r>
          </w:p>
        </w:tc>
      </w:tr>
      <w:tr w:rsidR="00206019" w:rsidRPr="00C70209" w14:paraId="36CE7366"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08F76ABA" w14:textId="2E291032" w:rsidR="00206019" w:rsidRPr="00C70209" w:rsidRDefault="00206019" w:rsidP="000E261C">
            <w:pPr>
              <w:pStyle w:val="Tabletext"/>
            </w:pPr>
            <w:r w:rsidRPr="00C70209">
              <w:t>Galas (2014)</w:t>
            </w:r>
            <w:r w:rsidRPr="00C70209">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 </w:instrText>
            </w:r>
            <w:r w:rsidR="000E261C">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1</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16C6278E" w14:textId="595E2DF7" w:rsidR="00206019" w:rsidRPr="00C70209" w:rsidRDefault="00206019" w:rsidP="005407AD">
            <w:pPr>
              <w:pStyle w:val="Tabletext"/>
            </w:pPr>
            <w:r w:rsidRPr="00C70209">
              <w:t>RCT</w:t>
            </w:r>
          </w:p>
          <w:p w14:paraId="4AE83F16" w14:textId="77777777" w:rsidR="00206019" w:rsidRPr="00C70209" w:rsidRDefault="00206019" w:rsidP="005407AD">
            <w:pPr>
              <w:pStyle w:val="Tabletext"/>
            </w:pPr>
            <w:r w:rsidRPr="00C70209">
              <w:rPr>
                <w:i/>
              </w:rPr>
              <w:t>Good</w:t>
            </w:r>
          </w:p>
        </w:tc>
        <w:tc>
          <w:tcPr>
            <w:tcW w:w="1923" w:type="dxa"/>
            <w:tcBorders>
              <w:top w:val="single" w:sz="4" w:space="0" w:color="auto"/>
              <w:left w:val="nil"/>
              <w:bottom w:val="single" w:sz="4" w:space="0" w:color="auto"/>
              <w:right w:val="single" w:sz="4" w:space="0" w:color="auto"/>
            </w:tcBorders>
            <w:shd w:val="clear" w:color="auto" w:fill="auto"/>
          </w:tcPr>
          <w:p w14:paraId="4AC91A4A" w14:textId="77777777" w:rsidR="00206019" w:rsidRPr="00C70209" w:rsidRDefault="00206019" w:rsidP="005407AD">
            <w:pPr>
              <w:pStyle w:val="Tabletext"/>
            </w:pPr>
            <w:r w:rsidRPr="00C70209">
              <w:t>Paediatric patients &lt; 7 years scheduled for elective cardiac surgery with CPB</w:t>
            </w:r>
          </w:p>
          <w:p w14:paraId="200266EC" w14:textId="77777777" w:rsidR="00206019" w:rsidRPr="00C70209" w:rsidRDefault="00206019" w:rsidP="005407AD">
            <w:pPr>
              <w:pStyle w:val="Tabletext"/>
            </w:pPr>
            <w:r w:rsidRPr="00C70209">
              <w:t>N=63</w:t>
            </w:r>
          </w:p>
        </w:tc>
        <w:tc>
          <w:tcPr>
            <w:tcW w:w="1924" w:type="dxa"/>
            <w:tcBorders>
              <w:top w:val="single" w:sz="4" w:space="0" w:color="auto"/>
              <w:left w:val="nil"/>
              <w:bottom w:val="single" w:sz="4" w:space="0" w:color="auto"/>
              <w:right w:val="single" w:sz="4" w:space="0" w:color="auto"/>
            </w:tcBorders>
            <w:shd w:val="clear" w:color="auto" w:fill="auto"/>
          </w:tcPr>
          <w:p w14:paraId="17331DA4" w14:textId="77777777" w:rsidR="00206019" w:rsidRPr="00C70209" w:rsidRDefault="00206019" w:rsidP="005407AD">
            <w:pPr>
              <w:pStyle w:val="Tabletext"/>
            </w:pPr>
            <w:r w:rsidRPr="00C70209">
              <w:t xml:space="preserve">Fibrinogen concentrate (60 mg/kg) versus cryoprecipitate (10 mL/kg) </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1F04CF02" w14:textId="77777777" w:rsidR="00206019" w:rsidRPr="00C70209" w:rsidRDefault="00206019" w:rsidP="005407AD">
            <w:pPr>
              <w:pStyle w:val="Tabletext"/>
            </w:pPr>
            <w:r w:rsidRPr="00C70209">
              <w:t>Mortality</w:t>
            </w:r>
          </w:p>
          <w:p w14:paraId="16863C92" w14:textId="77777777" w:rsidR="00206019" w:rsidRPr="00C70209" w:rsidRDefault="00206019" w:rsidP="005407AD">
            <w:pPr>
              <w:pStyle w:val="Tabletext"/>
            </w:pPr>
            <w:r w:rsidRPr="00C70209">
              <w:t xml:space="preserve">Transfusion incidence Thromboembolic events </w:t>
            </w:r>
          </w:p>
        </w:tc>
      </w:tr>
    </w:tbl>
    <w:p w14:paraId="292DD909" w14:textId="77777777" w:rsidR="00206019" w:rsidRPr="00C70209" w:rsidRDefault="00206019" w:rsidP="005407AD">
      <w:pPr>
        <w:pStyle w:val="TableFigNotes18"/>
        <w:rPr>
          <w:rFonts w:asciiTheme="minorHAnsi" w:hAnsiTheme="minorHAnsi" w:cstheme="minorHAnsi"/>
        </w:rPr>
      </w:pPr>
      <w:r w:rsidRPr="00C70209">
        <w:rPr>
          <w:rStyle w:val="TableFigNotes0Char"/>
        </w:rPr>
        <w:t>CPB, cardiopulmonary bypass; DVT, deep vein thrombosis; FFP, fresh frozen plasma; MI, myocardial infarction; PE, pulmonary embolism; RBC, red blood cell</w:t>
      </w:r>
    </w:p>
    <w:p w14:paraId="5EEC04F6" w14:textId="77777777" w:rsidR="00206019" w:rsidRPr="00C70209" w:rsidRDefault="00206019" w:rsidP="005407AD">
      <w:pPr>
        <w:pStyle w:val="Heading6"/>
      </w:pPr>
      <w:r w:rsidRPr="00C70209">
        <w:t>Level III evidence</w:t>
      </w:r>
    </w:p>
    <w:p w14:paraId="1F873147" w14:textId="370137EA" w:rsidR="00206019" w:rsidRPr="00C70209" w:rsidRDefault="00206019" w:rsidP="005407AD">
      <w:pPr>
        <w:pStyle w:val="BodyText"/>
      </w:pPr>
      <w:r w:rsidRPr="00C70209">
        <w:t xml:space="preserve">The systematic review and hand-searching process identified one Level III study (Nacoti 2012) </w:t>
      </w:r>
      <w:r w:rsidRPr="00C70209">
        <w:rPr>
          <w:lang w:eastAsia="en-GB"/>
        </w:rPr>
        <w:t>that assessed the safety and effectiveness of</w:t>
      </w:r>
      <w:r w:rsidRPr="00C70209">
        <w:t xml:space="preserve"> fibrinogen concentrate compared with no fibrinogen concentrate (</w:t>
      </w:r>
      <w:r w:rsidRPr="00C70209">
        <w:rPr>
          <w:lang w:eastAsia="en-GB"/>
        </w:rPr>
        <w:t>or a different fibrinogen concentrate strategy)</w:t>
      </w:r>
      <w:r w:rsidRPr="00C70209">
        <w:t xml:space="preserve"> in neonatal and paediatric patients undergoing surgery </w:t>
      </w:r>
      <w:r w:rsidRPr="00C70209">
        <w:rPr>
          <w:lang w:eastAsia="en-GB"/>
        </w:rPr>
        <w:t xml:space="preserve">(see </w:t>
      </w:r>
      <w:r w:rsidRPr="00C70209">
        <w:rPr>
          <w:b/>
        </w:rPr>
        <w:t>Appendix C, Volume 2</w:t>
      </w:r>
      <w:r w:rsidRPr="00C70209">
        <w:rPr>
          <w:lang w:eastAsia="en-GB"/>
        </w:rPr>
        <w:t>)</w:t>
      </w:r>
      <w:r w:rsidRPr="00C70209">
        <w:t xml:space="preserve">. </w:t>
      </w:r>
      <w:r w:rsidRPr="00C70209">
        <w:rPr>
          <w:b/>
        </w:rPr>
        <w:fldChar w:fldCharType="begin"/>
      </w:r>
      <w:r w:rsidRPr="00C70209">
        <w:rPr>
          <w:b/>
        </w:rPr>
        <w:instrText xml:space="preserve"> REF _Ref420497964 \h  \* MERGEFORMAT </w:instrText>
      </w:r>
      <w:r w:rsidRPr="00C70209">
        <w:rPr>
          <w:b/>
        </w:rPr>
      </w:r>
      <w:r w:rsidRPr="00C70209">
        <w:rPr>
          <w:b/>
        </w:rPr>
        <w:fldChar w:fldCharType="separate"/>
      </w:r>
      <w:r w:rsidR="000F7A9B" w:rsidRPr="000F7A9B">
        <w:rPr>
          <w:b/>
        </w:rPr>
        <w:t>Table 3.3.22</w:t>
      </w:r>
      <w:r w:rsidRPr="00C70209">
        <w:rPr>
          <w:b/>
        </w:rPr>
        <w:fldChar w:fldCharType="end"/>
      </w:r>
      <w:r w:rsidRPr="00C70209">
        <w:t xml:space="preserve"> summarises the main characteristics of this study.</w:t>
      </w:r>
    </w:p>
    <w:p w14:paraId="207A3774" w14:textId="0D164A94" w:rsidR="00206019" w:rsidRPr="00C70209" w:rsidRDefault="00206019" w:rsidP="005407AD">
      <w:pPr>
        <w:pStyle w:val="BodyText"/>
      </w:pPr>
      <w:r w:rsidRPr="00C70209">
        <w:t>Nacoti (2012) was a fair-quality retrospective cohort study conducted in Italy that involved 243 paediatric patients aged &lt;18 years undergoing liver transplant from deceased brain-dead donors. Combined organ transplantations were excluded. The authors examined the association between various blood components (including RBC, FFP, platelets and fibrinogen) on patient survival after liver transplant and reported the effect of fibrinogen concentrate on mortality. Seven hepatobiliary surgeons performed all the liver transplants, with two surgeons involved for each procedure. The transfusion policy was based on clinical assessment.</w:t>
      </w:r>
    </w:p>
    <w:p w14:paraId="0BAE1BA2" w14:textId="77777777" w:rsidR="00206019" w:rsidRPr="00C70209" w:rsidRDefault="00206019" w:rsidP="005407AD">
      <w:pPr>
        <w:pStyle w:val="BodyText"/>
      </w:pPr>
    </w:p>
    <w:p w14:paraId="3166DC10" w14:textId="77777777" w:rsidR="00206019" w:rsidRPr="00C70209" w:rsidRDefault="00206019" w:rsidP="005407AD">
      <w:pPr>
        <w:pStyle w:val="Caption"/>
        <w:ind w:left="2160" w:hanging="1440"/>
      </w:pPr>
      <w:bookmarkStart w:id="714" w:name="_Ref420497964"/>
      <w:bookmarkStart w:id="715" w:name="_Toc427747179"/>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2</w:t>
      </w:r>
      <w:r w:rsidRPr="00C70209">
        <w:fldChar w:fldCharType="end"/>
      </w:r>
      <w:bookmarkEnd w:id="714"/>
      <w:r w:rsidRPr="00C70209">
        <w:tab/>
        <w:t>Characteristics and quality of Level III evidence – fibrinogen concentrate in neonatal and paediatric patients undergoing surgery</w:t>
      </w:r>
      <w:bookmarkEnd w:id="715"/>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206019" w:rsidRPr="00C70209" w14:paraId="0ACE7C27"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52150CDB" w14:textId="77777777" w:rsidR="00206019" w:rsidRPr="00C70209" w:rsidRDefault="00206019" w:rsidP="005407AD">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0C9B0C7F" w14:textId="77777777" w:rsidR="00206019" w:rsidRPr="00C70209" w:rsidRDefault="00206019" w:rsidP="005407AD">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333B1CEF" w14:textId="77777777" w:rsidR="00206019" w:rsidRPr="00C70209" w:rsidRDefault="00206019" w:rsidP="005407AD">
            <w:pPr>
              <w:pStyle w:val="TableH2"/>
            </w:pPr>
            <w:r w:rsidRPr="00C70209">
              <w:t>Population</w:t>
            </w:r>
          </w:p>
          <w:p w14:paraId="7DD1CA85" w14:textId="77777777" w:rsidR="00206019" w:rsidRPr="00C70209" w:rsidRDefault="00206019" w:rsidP="005407AD">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74535E61" w14:textId="77777777" w:rsidR="00206019" w:rsidRPr="00C70209" w:rsidRDefault="00206019" w:rsidP="005407AD">
            <w:pPr>
              <w:pStyle w:val="TableH2"/>
            </w:pPr>
            <w:r w:rsidRPr="00C70209">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3D589810" w14:textId="77777777" w:rsidR="00206019" w:rsidRPr="00C70209" w:rsidRDefault="00206019" w:rsidP="005407AD">
            <w:pPr>
              <w:pStyle w:val="TableH2"/>
            </w:pPr>
            <w:r w:rsidRPr="00C70209">
              <w:t>Outcomes</w:t>
            </w:r>
          </w:p>
        </w:tc>
      </w:tr>
      <w:tr w:rsidR="00206019" w:rsidRPr="00C70209" w14:paraId="7A20409D"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2E7D8B95" w14:textId="22092A5A" w:rsidR="00206019" w:rsidRPr="00C70209" w:rsidRDefault="00206019" w:rsidP="003F7DCB">
            <w:pPr>
              <w:pStyle w:val="Tabletext"/>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21609B70" w14:textId="77777777" w:rsidR="00206019" w:rsidRPr="00C70209" w:rsidRDefault="00206019" w:rsidP="005407AD">
            <w:pPr>
              <w:pStyle w:val="Tabletext"/>
            </w:pPr>
            <w:r w:rsidRPr="00C70209">
              <w:t>Retrospective cohort study</w:t>
            </w:r>
          </w:p>
          <w:p w14:paraId="1237D608" w14:textId="77777777" w:rsidR="00206019" w:rsidRPr="00C70209" w:rsidRDefault="00206019" w:rsidP="005407AD">
            <w:pPr>
              <w:pStyle w:val="Tabletext"/>
              <w:rPr>
                <w:i/>
              </w:rPr>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031AA92E" w14:textId="2B37CE2F" w:rsidR="00206019" w:rsidRPr="00C70209" w:rsidRDefault="00206019" w:rsidP="005407AD">
            <w:pPr>
              <w:pStyle w:val="Tabletext"/>
            </w:pPr>
            <w:r w:rsidRPr="00C70209">
              <w:t>Paediatric patients (&lt;18 years) undergoing liver transplant</w:t>
            </w:r>
          </w:p>
          <w:p w14:paraId="30D90CFF" w14:textId="77777777" w:rsidR="00206019" w:rsidRPr="00C70209" w:rsidRDefault="00206019" w:rsidP="005407AD">
            <w:pPr>
              <w:pStyle w:val="Tabletext"/>
            </w:pPr>
            <w:r w:rsidRPr="00C70209">
              <w:t>N=243</w:t>
            </w:r>
          </w:p>
        </w:tc>
        <w:tc>
          <w:tcPr>
            <w:tcW w:w="1924" w:type="dxa"/>
            <w:tcBorders>
              <w:top w:val="single" w:sz="4" w:space="0" w:color="auto"/>
              <w:left w:val="nil"/>
              <w:bottom w:val="single" w:sz="4" w:space="0" w:color="auto"/>
              <w:right w:val="single" w:sz="4" w:space="0" w:color="auto"/>
            </w:tcBorders>
            <w:shd w:val="clear" w:color="auto" w:fill="auto"/>
          </w:tcPr>
          <w:p w14:paraId="11D470D4" w14:textId="77777777" w:rsidR="00206019" w:rsidRPr="00C70209" w:rsidRDefault="00206019" w:rsidP="005407AD">
            <w:pPr>
              <w:pStyle w:val="Tabletext"/>
            </w:pPr>
            <w:r w:rsidRPr="00C70209">
              <w:t>FFP versus platelet versus fibrinogen versus no blood component</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1DF9257F" w14:textId="77777777" w:rsidR="00206019" w:rsidRPr="00C70209" w:rsidRDefault="00206019" w:rsidP="005407AD">
            <w:pPr>
              <w:pStyle w:val="Tabletext"/>
            </w:pPr>
            <w:r w:rsidRPr="00C70209">
              <w:t>Mortality</w:t>
            </w:r>
          </w:p>
        </w:tc>
      </w:tr>
    </w:tbl>
    <w:p w14:paraId="425BD22D" w14:textId="77777777" w:rsidR="00206019" w:rsidRPr="00C70209" w:rsidRDefault="00206019" w:rsidP="005407AD">
      <w:pPr>
        <w:pStyle w:val="TableFigNotes18"/>
      </w:pPr>
      <w:r w:rsidRPr="00C70209">
        <w:t>FFP, fresh frozen plasma</w:t>
      </w:r>
    </w:p>
    <w:p w14:paraId="579AEE06" w14:textId="77777777" w:rsidR="00206019" w:rsidRPr="00C70209" w:rsidRDefault="00206019" w:rsidP="005407AD">
      <w:pPr>
        <w:spacing w:after="200"/>
        <w:rPr>
          <w:rFonts w:ascii="Arial" w:hAnsi="Arial" w:cs="Arial"/>
          <w:b/>
          <w:bCs/>
          <w:sz w:val="20"/>
          <w:szCs w:val="28"/>
          <w:lang w:eastAsia="en-GB"/>
        </w:rPr>
      </w:pPr>
      <w:r w:rsidRPr="00C70209">
        <w:br w:type="page"/>
      </w:r>
    </w:p>
    <w:p w14:paraId="6DAA48AC" w14:textId="77777777" w:rsidR="00206019" w:rsidRPr="00C70209" w:rsidRDefault="00206019" w:rsidP="005407AD">
      <w:pPr>
        <w:pStyle w:val="Heading5"/>
        <w:rPr>
          <w:lang w:val="en-AU"/>
        </w:rPr>
      </w:pPr>
      <w:r w:rsidRPr="00C70209">
        <w:rPr>
          <w:lang w:val="en-AU"/>
        </w:rPr>
        <w:t>Results</w:t>
      </w:r>
    </w:p>
    <w:p w14:paraId="38B2EF49" w14:textId="77777777" w:rsidR="00206019" w:rsidRPr="00C70209" w:rsidRDefault="00206019" w:rsidP="005407AD">
      <w:pPr>
        <w:pStyle w:val="Heading6"/>
      </w:pPr>
      <w:r w:rsidRPr="00C70209">
        <w:t>Mortality</w:t>
      </w:r>
    </w:p>
    <w:p w14:paraId="4392A6A6" w14:textId="77777777" w:rsidR="00206019" w:rsidRPr="00C70209" w:rsidRDefault="00206019" w:rsidP="005407AD">
      <w:pPr>
        <w:pStyle w:val="Heading7"/>
      </w:pPr>
      <w:r w:rsidRPr="00C70209">
        <w:t>Fibrinogen concentrate compared with no fibrinogen concentrate</w:t>
      </w:r>
    </w:p>
    <w:p w14:paraId="6C10140E" w14:textId="6EA9D19A" w:rsidR="00206019" w:rsidRPr="00C70209" w:rsidRDefault="00206019" w:rsidP="005407AD">
      <w:pPr>
        <w:pStyle w:val="BodyText"/>
      </w:pPr>
      <w:r w:rsidRPr="00C70209">
        <w:t>The systematic review and hand-searching process identified one Level III study of fair</w:t>
      </w:r>
      <w:r w:rsidR="0023776E" w:rsidRPr="00C70209">
        <w:t>-</w:t>
      </w:r>
      <w:r w:rsidRPr="00C70209">
        <w:t>quality (Nacoti 2012) that examined the association between fibrinogen concentrate and mortality in neonatal and paediatric patients undergoing liver transplant.</w:t>
      </w:r>
      <w:r w:rsidRPr="00C70209" w:rsidDel="00E6257F">
        <w:t xml:space="preserve"> </w:t>
      </w:r>
      <w:r w:rsidRPr="00C70209">
        <w:rPr>
          <w:b/>
        </w:rPr>
        <w:fldChar w:fldCharType="begin"/>
      </w:r>
      <w:r w:rsidRPr="00C70209">
        <w:rPr>
          <w:b/>
        </w:rPr>
        <w:instrText xml:space="preserve"> REF _Ref420497993 \h  \* MERGEFORMAT </w:instrText>
      </w:r>
      <w:r w:rsidRPr="00C70209">
        <w:rPr>
          <w:b/>
        </w:rPr>
      </w:r>
      <w:r w:rsidRPr="00C70209">
        <w:rPr>
          <w:b/>
        </w:rPr>
        <w:fldChar w:fldCharType="separate"/>
      </w:r>
      <w:r w:rsidR="000F7A9B" w:rsidRPr="000F7A9B">
        <w:rPr>
          <w:b/>
        </w:rPr>
        <w:t>Table 3.3.23</w:t>
      </w:r>
      <w:r w:rsidRPr="00C70209">
        <w:rPr>
          <w:b/>
        </w:rPr>
        <w:fldChar w:fldCharType="end"/>
      </w:r>
      <w:r w:rsidRPr="00C70209">
        <w:t xml:space="preserve"> summarises the results from this study.</w:t>
      </w:r>
    </w:p>
    <w:p w14:paraId="3FDE508D" w14:textId="16EDA051" w:rsidR="00206019" w:rsidRPr="00C70209" w:rsidRDefault="00206019" w:rsidP="005407AD">
      <w:pPr>
        <w:pStyle w:val="BodyText"/>
      </w:pPr>
      <w:r w:rsidRPr="00C70209">
        <w:t>The study by Nacoti (2012) reported a dose-related increased risk of mortality at 1 year comparing high (≥ 221 mg/dL), medium (141–220 mg/dL), and low (≤ 140 mg/dL) volumes of fibrinogen concentrate, but the effect was not significant.</w:t>
      </w:r>
    </w:p>
    <w:p w14:paraId="4EC5079D" w14:textId="77777777" w:rsidR="00206019" w:rsidRPr="00C70209" w:rsidRDefault="00206019" w:rsidP="005407AD">
      <w:pPr>
        <w:pStyle w:val="Heading7"/>
      </w:pPr>
      <w:r w:rsidRPr="00C70209">
        <w:t>Fibrinogen concentrate compared with a different fibrinogen strategy</w:t>
      </w:r>
    </w:p>
    <w:p w14:paraId="77C1FC6E" w14:textId="3BC1C94C" w:rsidR="00206019" w:rsidRPr="00C70209" w:rsidRDefault="00206019" w:rsidP="005407AD">
      <w:pPr>
        <w:pStyle w:val="BodyText"/>
      </w:pPr>
      <w:r w:rsidRPr="00C70209">
        <w:t>The systematic review and hand-searching process identified one Level II study of good</w:t>
      </w:r>
      <w:r w:rsidR="0023776E" w:rsidRPr="00C70209">
        <w:t>-</w:t>
      </w:r>
      <w:r w:rsidRPr="00C70209">
        <w:t xml:space="preserve">quality (Galas 2014) that compared fibrinogen concentrate with cryoprecipitate in paediatric patients undergoing cardiac surgery with CPB and reported mortality. </w:t>
      </w:r>
      <w:r w:rsidRPr="00C70209">
        <w:rPr>
          <w:b/>
        </w:rPr>
        <w:fldChar w:fldCharType="begin"/>
      </w:r>
      <w:r w:rsidRPr="00C70209">
        <w:rPr>
          <w:b/>
        </w:rPr>
        <w:instrText xml:space="preserve"> REF _Ref420498035 \h  \* MERGEFORMAT </w:instrText>
      </w:r>
      <w:r w:rsidRPr="00C70209">
        <w:rPr>
          <w:b/>
        </w:rPr>
      </w:r>
      <w:r w:rsidRPr="00C70209">
        <w:rPr>
          <w:b/>
        </w:rPr>
        <w:fldChar w:fldCharType="separate"/>
      </w:r>
      <w:r w:rsidR="000F7A9B">
        <w:rPr>
          <w:bCs/>
          <w:lang w:val="en-US"/>
        </w:rPr>
        <w:t>Error! Reference source not found.</w:t>
      </w:r>
      <w:r w:rsidRPr="00C70209">
        <w:rPr>
          <w:b/>
        </w:rPr>
        <w:fldChar w:fldCharType="end"/>
      </w:r>
      <w:r w:rsidRPr="00C70209">
        <w:t xml:space="preserve"> summarises the results from this study.</w:t>
      </w:r>
    </w:p>
    <w:p w14:paraId="67FE0577" w14:textId="352C0297" w:rsidR="00206019" w:rsidRPr="00C70209" w:rsidRDefault="00206019" w:rsidP="005407AD">
      <w:pPr>
        <w:pStyle w:val="BodyText"/>
        <w:rPr>
          <w:lang w:eastAsia="en-GB"/>
        </w:rPr>
      </w:pPr>
      <w:r w:rsidRPr="00C70209">
        <w:t>Galas (2014) reported no deaths in the study cohort. The study was not powered to detect between-group differences for this outcome.</w:t>
      </w:r>
    </w:p>
    <w:p w14:paraId="172489AA" w14:textId="77777777" w:rsidR="00206019" w:rsidRPr="00C70209" w:rsidRDefault="00206019" w:rsidP="005407AD">
      <w:pPr>
        <w:pStyle w:val="BodyText"/>
      </w:pPr>
    </w:p>
    <w:p w14:paraId="6FC1F3A8"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7EAD5702" w14:textId="746C3969" w:rsidR="00206019" w:rsidRPr="00C70209" w:rsidRDefault="00206019" w:rsidP="005407AD">
      <w:pPr>
        <w:pStyle w:val="Caption"/>
      </w:pPr>
      <w:bookmarkStart w:id="716" w:name="_Ref420497993"/>
      <w:bookmarkStart w:id="717" w:name="_Toc427747180"/>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3</w:t>
      </w:r>
      <w:r w:rsidRPr="00C70209">
        <w:fldChar w:fldCharType="end"/>
      </w:r>
      <w:bookmarkEnd w:id="716"/>
      <w:r w:rsidRPr="00C70209">
        <w:tab/>
        <w:t>Neonatal and paediatric patients requiring surgery: Results for fibrinogen concentrate compared with no fibrinogen concentrate – mortality</w:t>
      </w:r>
      <w:bookmarkEnd w:id="7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4"/>
        <w:gridCol w:w="1395"/>
        <w:gridCol w:w="1389"/>
        <w:gridCol w:w="1185"/>
        <w:gridCol w:w="1596"/>
        <w:gridCol w:w="1239"/>
        <w:gridCol w:w="1057"/>
        <w:gridCol w:w="1057"/>
        <w:gridCol w:w="11"/>
        <w:gridCol w:w="1227"/>
        <w:gridCol w:w="1233"/>
        <w:gridCol w:w="1681"/>
      </w:tblGrid>
      <w:tr w:rsidR="00206019" w:rsidRPr="00C70209" w14:paraId="6C2DC483" w14:textId="77777777" w:rsidTr="005407AD">
        <w:trPr>
          <w:cantSplit/>
          <w:tblHeader/>
        </w:trPr>
        <w:tc>
          <w:tcPr>
            <w:tcW w:w="389" w:type="pct"/>
            <w:vMerge w:val="restart"/>
          </w:tcPr>
          <w:p w14:paraId="5AEFE5FB" w14:textId="77777777" w:rsidR="00206019" w:rsidRPr="00C70209" w:rsidRDefault="00206019" w:rsidP="005407AD">
            <w:pPr>
              <w:pStyle w:val="TableH2"/>
              <w:rPr>
                <w:rFonts w:eastAsia="Arial Unicode MS"/>
              </w:rPr>
            </w:pPr>
            <w:r w:rsidRPr="00C70209">
              <w:rPr>
                <w:rFonts w:eastAsia="Arial Unicode MS"/>
              </w:rPr>
              <w:t>Study</w:t>
            </w:r>
          </w:p>
          <w:p w14:paraId="4056AA92"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57DA7B74"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73BEF7DD"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0037DA9E"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18" w:type="pct"/>
            <w:vMerge w:val="restart"/>
          </w:tcPr>
          <w:p w14:paraId="79CA804A" w14:textId="77777777" w:rsidR="00206019" w:rsidRPr="00C70209" w:rsidRDefault="00206019" w:rsidP="005407AD">
            <w:pPr>
              <w:pStyle w:val="TableH2"/>
              <w:rPr>
                <w:rFonts w:eastAsia="Arial Unicode MS"/>
              </w:rPr>
            </w:pPr>
            <w:r w:rsidRPr="00C70209">
              <w:rPr>
                <w:rFonts w:eastAsia="Arial Unicode MS"/>
              </w:rPr>
              <w:t>Setting</w:t>
            </w:r>
          </w:p>
          <w:p w14:paraId="68A88D1E" w14:textId="77777777" w:rsidR="00206019" w:rsidRPr="00C70209" w:rsidRDefault="00206019" w:rsidP="005407AD">
            <w:pPr>
              <w:pStyle w:val="TableH2"/>
              <w:rPr>
                <w:rFonts w:eastAsia="Arial Unicode MS"/>
              </w:rPr>
            </w:pPr>
            <w:r w:rsidRPr="00C70209">
              <w:rPr>
                <w:rFonts w:eastAsia="Arial Unicode MS"/>
              </w:rPr>
              <w:t>Location</w:t>
            </w:r>
          </w:p>
        </w:tc>
        <w:tc>
          <w:tcPr>
            <w:tcW w:w="563" w:type="pct"/>
            <w:vMerge w:val="restart"/>
          </w:tcPr>
          <w:p w14:paraId="253AB841"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37" w:type="pct"/>
            <w:vMerge w:val="restart"/>
          </w:tcPr>
          <w:p w14:paraId="58BB4EDB" w14:textId="77777777" w:rsidR="00206019" w:rsidRPr="00C70209" w:rsidRDefault="00206019" w:rsidP="005407AD">
            <w:pPr>
              <w:pStyle w:val="TableH2"/>
              <w:rPr>
                <w:rFonts w:eastAsia="Arial Unicode MS"/>
              </w:rPr>
            </w:pPr>
            <w:r w:rsidRPr="00C70209">
              <w:rPr>
                <w:rFonts w:eastAsia="Arial Unicode MS"/>
              </w:rPr>
              <w:t>Outcome</w:t>
            </w:r>
          </w:p>
        </w:tc>
        <w:tc>
          <w:tcPr>
            <w:tcW w:w="2211" w:type="pct"/>
            <w:gridSpan w:val="6"/>
          </w:tcPr>
          <w:p w14:paraId="24CD1F12"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044842CE" w14:textId="77777777" w:rsidTr="005407AD">
        <w:trPr>
          <w:cantSplit/>
          <w:tblHeader/>
        </w:trPr>
        <w:tc>
          <w:tcPr>
            <w:tcW w:w="389" w:type="pct"/>
            <w:vMerge/>
          </w:tcPr>
          <w:p w14:paraId="32D8C0AA" w14:textId="77777777" w:rsidR="00206019" w:rsidRPr="00C70209" w:rsidRDefault="00206019" w:rsidP="005407AD">
            <w:pPr>
              <w:pStyle w:val="TableH2"/>
              <w:rPr>
                <w:rFonts w:eastAsia="Arial Unicode MS"/>
              </w:rPr>
            </w:pPr>
          </w:p>
        </w:tc>
        <w:tc>
          <w:tcPr>
            <w:tcW w:w="492" w:type="pct"/>
            <w:vMerge/>
          </w:tcPr>
          <w:p w14:paraId="406402F7" w14:textId="77777777" w:rsidR="00206019" w:rsidRPr="00C70209" w:rsidRDefault="00206019" w:rsidP="005407AD">
            <w:pPr>
              <w:pStyle w:val="TableH2"/>
              <w:rPr>
                <w:rFonts w:eastAsia="Arial Unicode MS"/>
              </w:rPr>
            </w:pPr>
          </w:p>
        </w:tc>
        <w:tc>
          <w:tcPr>
            <w:tcW w:w="490" w:type="pct"/>
            <w:vMerge/>
          </w:tcPr>
          <w:p w14:paraId="57D282F7" w14:textId="77777777" w:rsidR="00206019" w:rsidRPr="00C70209" w:rsidRDefault="00206019" w:rsidP="005407AD">
            <w:pPr>
              <w:pStyle w:val="TableH2"/>
              <w:rPr>
                <w:rFonts w:eastAsia="Arial Unicode MS"/>
              </w:rPr>
            </w:pPr>
          </w:p>
        </w:tc>
        <w:tc>
          <w:tcPr>
            <w:tcW w:w="418" w:type="pct"/>
            <w:vMerge/>
          </w:tcPr>
          <w:p w14:paraId="41F71147" w14:textId="77777777" w:rsidR="00206019" w:rsidRPr="00C70209" w:rsidRDefault="00206019" w:rsidP="005407AD">
            <w:pPr>
              <w:pStyle w:val="TableH2"/>
              <w:rPr>
                <w:rFonts w:eastAsia="Arial Unicode MS"/>
              </w:rPr>
            </w:pPr>
          </w:p>
        </w:tc>
        <w:tc>
          <w:tcPr>
            <w:tcW w:w="563" w:type="pct"/>
            <w:vMerge/>
          </w:tcPr>
          <w:p w14:paraId="3E5E9893" w14:textId="77777777" w:rsidR="00206019" w:rsidRPr="00C70209" w:rsidRDefault="00206019" w:rsidP="005407AD">
            <w:pPr>
              <w:pStyle w:val="TableH2"/>
              <w:rPr>
                <w:rFonts w:eastAsia="Arial Unicode MS"/>
              </w:rPr>
            </w:pPr>
          </w:p>
        </w:tc>
        <w:tc>
          <w:tcPr>
            <w:tcW w:w="437" w:type="pct"/>
            <w:vMerge/>
          </w:tcPr>
          <w:p w14:paraId="4E1019B1" w14:textId="77777777" w:rsidR="00206019" w:rsidRPr="00C70209" w:rsidRDefault="00206019" w:rsidP="005407AD">
            <w:pPr>
              <w:pStyle w:val="TableH2"/>
              <w:rPr>
                <w:rFonts w:eastAsia="Arial Unicode MS"/>
              </w:rPr>
            </w:pPr>
          </w:p>
        </w:tc>
        <w:tc>
          <w:tcPr>
            <w:tcW w:w="750" w:type="pct"/>
            <w:gridSpan w:val="3"/>
          </w:tcPr>
          <w:p w14:paraId="5AB6706B" w14:textId="77777777" w:rsidR="00206019" w:rsidRPr="00C70209" w:rsidRDefault="00206019" w:rsidP="005407AD">
            <w:pPr>
              <w:pStyle w:val="TableH2"/>
              <w:rPr>
                <w:rFonts w:eastAsia="Arial Unicode MS"/>
              </w:rPr>
            </w:pPr>
            <w:r w:rsidRPr="00C70209">
              <w:rPr>
                <w:rFonts w:eastAsia="Arial Unicode MS"/>
              </w:rPr>
              <w:t>Fibrinogen</w:t>
            </w:r>
          </w:p>
          <w:p w14:paraId="24039FE6" w14:textId="77777777" w:rsidR="00206019" w:rsidRPr="00C70209" w:rsidRDefault="00206019" w:rsidP="005407AD">
            <w:pPr>
              <w:pStyle w:val="TableH2"/>
              <w:rPr>
                <w:rFonts w:eastAsia="Arial Unicode MS"/>
              </w:rPr>
            </w:pPr>
            <w:r w:rsidRPr="00C70209">
              <w:rPr>
                <w:rFonts w:eastAsia="Arial Unicode MS"/>
              </w:rPr>
              <w:t>n/N (%)</w:t>
            </w:r>
          </w:p>
        </w:tc>
        <w:tc>
          <w:tcPr>
            <w:tcW w:w="433" w:type="pct"/>
          </w:tcPr>
          <w:p w14:paraId="3A1A0B07" w14:textId="77777777" w:rsidR="00206019" w:rsidRPr="00C70209" w:rsidRDefault="00206019" w:rsidP="005407AD">
            <w:pPr>
              <w:pStyle w:val="TableH2"/>
              <w:rPr>
                <w:rFonts w:eastAsia="Arial Unicode MS"/>
              </w:rPr>
            </w:pPr>
            <w:r w:rsidRPr="00C70209">
              <w:rPr>
                <w:rFonts w:eastAsia="Arial Unicode MS"/>
              </w:rPr>
              <w:t>No fibrinogen</w:t>
            </w:r>
          </w:p>
          <w:p w14:paraId="1425E888" w14:textId="77777777" w:rsidR="00206019" w:rsidRPr="00C70209" w:rsidRDefault="00206019" w:rsidP="005407AD">
            <w:pPr>
              <w:pStyle w:val="TableH2"/>
              <w:rPr>
                <w:rFonts w:eastAsia="Arial Unicode MS"/>
              </w:rPr>
            </w:pPr>
            <w:r w:rsidRPr="00C70209">
              <w:rPr>
                <w:rFonts w:eastAsia="Arial Unicode MS"/>
              </w:rPr>
              <w:t>n/N (%)</w:t>
            </w:r>
          </w:p>
        </w:tc>
        <w:tc>
          <w:tcPr>
            <w:tcW w:w="433" w:type="pct"/>
          </w:tcPr>
          <w:p w14:paraId="0D566CD8" w14:textId="77777777" w:rsidR="00206019" w:rsidRPr="00C70209" w:rsidRDefault="00206019" w:rsidP="005407AD">
            <w:pPr>
              <w:pStyle w:val="TableH2"/>
              <w:rPr>
                <w:rFonts w:eastAsia="Arial Unicode MS"/>
              </w:rPr>
            </w:pPr>
            <w:r w:rsidRPr="00C70209">
              <w:rPr>
                <w:rFonts w:eastAsia="Arial Unicode MS"/>
              </w:rPr>
              <w:t>Risk estimate (95% CI)</w:t>
            </w:r>
          </w:p>
        </w:tc>
        <w:tc>
          <w:tcPr>
            <w:tcW w:w="595" w:type="pct"/>
          </w:tcPr>
          <w:p w14:paraId="479A603A" w14:textId="77777777" w:rsidR="00206019" w:rsidRPr="00C70209" w:rsidRDefault="00206019" w:rsidP="005407AD">
            <w:pPr>
              <w:pStyle w:val="TableH2"/>
              <w:rPr>
                <w:rFonts w:eastAsia="Arial Unicode MS"/>
                <w:i/>
              </w:rPr>
            </w:pPr>
            <w:r w:rsidRPr="00C70209">
              <w:rPr>
                <w:rFonts w:eastAsia="Arial Unicode MS"/>
                <w:i/>
              </w:rPr>
              <w:t>Statistical significance</w:t>
            </w:r>
          </w:p>
          <w:p w14:paraId="086A6F09" w14:textId="36B3BC3D"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76325733"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66679B37"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2"/>
            <w:tcBorders>
              <w:top w:val="single" w:sz="4" w:space="0" w:color="000000"/>
              <w:bottom w:val="single" w:sz="4" w:space="0" w:color="auto"/>
            </w:tcBorders>
            <w:shd w:val="clear" w:color="auto" w:fill="000000"/>
          </w:tcPr>
          <w:p w14:paraId="6337954D" w14:textId="77777777" w:rsidR="00206019" w:rsidRPr="00C70209" w:rsidRDefault="00206019" w:rsidP="005407AD">
            <w:pPr>
              <w:pStyle w:val="TableH4"/>
            </w:pPr>
            <w:r w:rsidRPr="00C70209">
              <w:t xml:space="preserve">Level III evidence </w:t>
            </w:r>
          </w:p>
        </w:tc>
      </w:tr>
      <w:tr w:rsidR="00206019" w:rsidRPr="00C70209" w14:paraId="1D97117F"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FBA6A91" w14:textId="77777777" w:rsidR="00206019" w:rsidRPr="00C70209" w:rsidRDefault="00206019" w:rsidP="005407AD">
            <w:pPr>
              <w:pStyle w:val="TableH3"/>
            </w:pPr>
            <w:r w:rsidRPr="00C70209">
              <w:t>Fibrinogen versus a different fibrinogen volume</w:t>
            </w:r>
          </w:p>
        </w:tc>
      </w:tr>
      <w:tr w:rsidR="00206019" w:rsidRPr="00C70209" w14:paraId="610C2472" w14:textId="77777777" w:rsidTr="005407AD">
        <w:trPr>
          <w:cantSplit/>
          <w:tblHeader/>
        </w:trPr>
        <w:tc>
          <w:tcPr>
            <w:tcW w:w="389" w:type="pct"/>
            <w:vMerge w:val="restart"/>
          </w:tcPr>
          <w:p w14:paraId="4787004A" w14:textId="76E37A2F" w:rsidR="00206019" w:rsidRPr="00C70209" w:rsidRDefault="00206019" w:rsidP="005407AD">
            <w:pPr>
              <w:pStyle w:val="Tabletext-evidencematrix"/>
            </w:pPr>
            <w:r w:rsidRPr="00C70209">
              <w:t>Nacoti 2012</w:t>
            </w:r>
            <w:r w:rsidRPr="00C70209">
              <w:fldChar w:fldCharType="begin"/>
            </w:r>
            <w:r w:rsidR="003F7DCB" w:rsidRPr="00C70209">
              <w:instrText xml:space="preserve"> ADDIN EN.CITE &lt;EndNote&gt;&lt;Cite&gt;&lt;Author&gt;Nacoti&lt;/Author&gt;&lt;Year&gt;2012&lt;/Year&gt;&lt;RecNum&gt;139&lt;/RecNum&gt;&lt;DisplayText&gt;&lt;style face="superscript"&gt;69&lt;/style&gt;&lt;/DisplayText&gt;&lt;record&gt;&lt;rec-number&gt;139&lt;/rec-number&gt;&lt;foreign-keys&gt;&lt;key app="EN" db-id="9edve2wadsavt5ewavaxtda4f2tavzvts9ee" timestamp="1426550421"&gt;139&lt;/key&gt;&lt;/foreign-keys&gt;&lt;ref-type name="Journal Article"&gt;17&lt;/ref-type&gt;&lt;contributors&gt;&lt;authors&gt;&lt;author&gt;Nacoti, M.&lt;/author&gt;&lt;author&gt;Cazzaniga, S.&lt;/author&gt;&lt;author&gt;Lorusso, F.&lt;/author&gt;&lt;author&gt;Naldi, L.&lt;/author&gt;&lt;author&gt;Brambillasca, P.&lt;/author&gt;&lt;author&gt;Benigni, A.&lt;/author&gt;&lt;author&gt;Corno, V.&lt;/author&gt;&lt;author&gt;Colledan, M.&lt;/author&gt;&lt;author&gt;Bonanomi, E&lt;/author&gt;&lt;author&gt;Vedovati, S&lt;/author&gt;&lt;author&gt;Buoro, S&lt;/author&gt;&lt;author&gt;Falanga, A&lt;/author&gt;&lt;author&gt;Lussana, F&lt;/author&gt;&lt;author&gt;Barbui, T&lt;/author&gt;&lt;author&gt;Sonzogni, V&lt;/author&gt;&lt;/authors&gt;&lt;/contributors&gt;&lt;titles&gt;&lt;title&gt;The impact of perioperative transfusion of blood products on survival after pediatric liver transplantation&lt;/title&gt;&lt;secondary-title&gt;Pediatric Transplantation&lt;/secondary-title&gt;&lt;/titles&gt;&lt;periodical&gt;&lt;full-title&gt;Pediatric Transplantation&lt;/full-title&gt;&lt;/periodical&gt;&lt;pages&gt;357–366&lt;/pages&gt;&lt;volume&gt;16&lt;/volume&gt;&lt;number&gt;4&lt;/number&gt;&lt;keywords&gt;&lt;keyword&gt;transfusion&lt;/keyword&gt;&lt;keyword&gt;blood&lt;/keyword&gt;&lt;/keywords&gt;&lt;dates&gt;&lt;year&gt;2012&lt;/year&gt;&lt;pub-dates&gt;&lt;date&gt;June&lt;/date&gt;&lt;/pub-dates&gt;&lt;/dates&gt;&lt;urls&gt;&lt;related-urls&gt;&lt;url&gt;http://www.ncbi.nlm.nih.gov/pubmed/22429563&lt;/url&gt;&lt;/related-urls&gt;&lt;/urls&gt;&lt;access-date&gt;13 April 2015&lt;/access-date&gt;&lt;/record&gt;&lt;/Cite&gt;&lt;/EndNote&gt;</w:instrText>
            </w:r>
            <w:r w:rsidRPr="00C70209">
              <w:fldChar w:fldCharType="separate"/>
            </w:r>
            <w:r w:rsidR="003F7DCB" w:rsidRPr="00C70209">
              <w:rPr>
                <w:vertAlign w:val="superscript"/>
              </w:rPr>
              <w:t>69</w:t>
            </w:r>
            <w:r w:rsidRPr="00C70209">
              <w:fldChar w:fldCharType="end"/>
            </w:r>
          </w:p>
          <w:p w14:paraId="2122F7D8" w14:textId="77777777" w:rsidR="00206019" w:rsidRPr="00C70209" w:rsidRDefault="00206019" w:rsidP="005407AD">
            <w:pPr>
              <w:pStyle w:val="Tabletext-evidencematrix"/>
            </w:pPr>
            <w:r w:rsidRPr="00C70209">
              <w:t>Level III</w:t>
            </w:r>
          </w:p>
          <w:p w14:paraId="558ACE98" w14:textId="77777777" w:rsidR="00206019" w:rsidRPr="00C70209" w:rsidRDefault="00206019" w:rsidP="005407AD">
            <w:pPr>
              <w:pStyle w:val="Tabletext-evidencematrix"/>
            </w:pPr>
            <w:r w:rsidRPr="00C70209">
              <w:t>Fair</w:t>
            </w:r>
          </w:p>
        </w:tc>
        <w:tc>
          <w:tcPr>
            <w:tcW w:w="492" w:type="pct"/>
            <w:vMerge w:val="restart"/>
          </w:tcPr>
          <w:p w14:paraId="49246EBE" w14:textId="77777777" w:rsidR="00206019" w:rsidRPr="00C70209" w:rsidRDefault="00206019" w:rsidP="005407AD">
            <w:pPr>
              <w:pStyle w:val="Tabletext-evidencematrix"/>
            </w:pPr>
            <w:r w:rsidRPr="00C70209">
              <w:t>N= 243</w:t>
            </w:r>
          </w:p>
        </w:tc>
        <w:tc>
          <w:tcPr>
            <w:tcW w:w="490" w:type="pct"/>
            <w:vMerge w:val="restart"/>
          </w:tcPr>
          <w:p w14:paraId="15B93A7B" w14:textId="77777777" w:rsidR="00206019" w:rsidRPr="00C70209" w:rsidRDefault="00206019" w:rsidP="005407AD">
            <w:pPr>
              <w:pStyle w:val="Tabletext-evidencematrix"/>
            </w:pPr>
            <w:r w:rsidRPr="00C70209">
              <w:t>Paediatric liver transplant patients aged &lt;18 years</w:t>
            </w:r>
          </w:p>
        </w:tc>
        <w:tc>
          <w:tcPr>
            <w:tcW w:w="418" w:type="pct"/>
            <w:vMerge w:val="restart"/>
          </w:tcPr>
          <w:p w14:paraId="7E0530C9" w14:textId="77777777" w:rsidR="00206019" w:rsidRPr="00C70209" w:rsidRDefault="00206019" w:rsidP="005407AD">
            <w:pPr>
              <w:pStyle w:val="Tabletext-evidencematrix"/>
            </w:pPr>
            <w:r w:rsidRPr="00C70209">
              <w:t>Single hospital, Italy</w:t>
            </w:r>
          </w:p>
        </w:tc>
        <w:tc>
          <w:tcPr>
            <w:tcW w:w="563" w:type="pct"/>
            <w:vMerge w:val="restart"/>
          </w:tcPr>
          <w:p w14:paraId="282D8063" w14:textId="77777777" w:rsidR="00206019" w:rsidRPr="00C70209" w:rsidRDefault="00206019" w:rsidP="005407AD">
            <w:pPr>
              <w:pStyle w:val="Tabletext-evidencematrix"/>
            </w:pPr>
            <w:r w:rsidRPr="00C70209">
              <w:t>Preoperative fibrinogen: high (≥ 221 mg/dL) versus medium (141–220 mg/dL) versus low (≤ 140 mg/dL)</w:t>
            </w:r>
          </w:p>
        </w:tc>
        <w:tc>
          <w:tcPr>
            <w:tcW w:w="437" w:type="pct"/>
            <w:vMerge w:val="restart"/>
          </w:tcPr>
          <w:p w14:paraId="74A3290F" w14:textId="77777777" w:rsidR="00206019" w:rsidRPr="00C70209" w:rsidRDefault="00206019" w:rsidP="005407AD">
            <w:pPr>
              <w:pStyle w:val="Tabletext-evidencematrix"/>
            </w:pPr>
            <w:r w:rsidRPr="00C70209">
              <w:t>Mortality at 1 year</w:t>
            </w:r>
            <w:r w:rsidRPr="00C70209">
              <w:rPr>
                <w:vertAlign w:val="superscript"/>
              </w:rPr>
              <w:t>c</w:t>
            </w:r>
          </w:p>
        </w:tc>
        <w:tc>
          <w:tcPr>
            <w:tcW w:w="373" w:type="pct"/>
          </w:tcPr>
          <w:p w14:paraId="326B0F26" w14:textId="77777777" w:rsidR="00206019" w:rsidRPr="00C70209" w:rsidRDefault="00206019" w:rsidP="005407AD">
            <w:pPr>
              <w:pStyle w:val="Tabletext-evidencematrix"/>
            </w:pPr>
            <w:r w:rsidRPr="00C70209">
              <w:t>12/82 (15.1%)</w:t>
            </w:r>
          </w:p>
        </w:tc>
        <w:tc>
          <w:tcPr>
            <w:tcW w:w="373" w:type="pct"/>
          </w:tcPr>
          <w:p w14:paraId="5030F175" w14:textId="77777777" w:rsidR="00206019" w:rsidRPr="00C70209" w:rsidRDefault="00206019" w:rsidP="005407AD">
            <w:pPr>
              <w:pStyle w:val="Tabletext-evidencematrix"/>
            </w:pPr>
            <w:r w:rsidRPr="00C70209">
              <w:t>9/80 (11.6%)</w:t>
            </w:r>
          </w:p>
        </w:tc>
        <w:tc>
          <w:tcPr>
            <w:tcW w:w="435" w:type="pct"/>
            <w:gridSpan w:val="2"/>
          </w:tcPr>
          <w:p w14:paraId="00ABE861" w14:textId="77777777" w:rsidR="00206019" w:rsidRPr="00C70209" w:rsidRDefault="00206019" w:rsidP="005407AD">
            <w:pPr>
              <w:pStyle w:val="Tabletext-evidencematrix"/>
            </w:pPr>
            <w:r w:rsidRPr="00C70209">
              <w:t>5/79 (6.6%)</w:t>
            </w:r>
          </w:p>
        </w:tc>
        <w:tc>
          <w:tcPr>
            <w:tcW w:w="435" w:type="pct"/>
          </w:tcPr>
          <w:p w14:paraId="5DFE80AB" w14:textId="77777777" w:rsidR="00206019" w:rsidRPr="00C70209" w:rsidRDefault="00206019" w:rsidP="005407AD">
            <w:pPr>
              <w:pStyle w:val="Tabletext-evidencematrix"/>
            </w:pPr>
            <w:r w:rsidRPr="00C70209">
              <w:t>NR</w:t>
            </w:r>
          </w:p>
          <w:p w14:paraId="079AF924" w14:textId="77777777" w:rsidR="00206019" w:rsidRPr="00C70209" w:rsidRDefault="00206019" w:rsidP="005407AD">
            <w:pPr>
              <w:pStyle w:val="Tabletext-evidencematrix"/>
            </w:pPr>
            <w:r w:rsidRPr="00C70209">
              <w:t>(univariate analysis)</w:t>
            </w:r>
          </w:p>
        </w:tc>
        <w:tc>
          <w:tcPr>
            <w:tcW w:w="595" w:type="pct"/>
            <w:vMerge w:val="restart"/>
          </w:tcPr>
          <w:p w14:paraId="5F5490ED" w14:textId="77777777" w:rsidR="00206019" w:rsidRPr="00C70209" w:rsidRDefault="00206019" w:rsidP="005407AD">
            <w:pPr>
              <w:pStyle w:val="Tabletext-evidencematrix"/>
              <w:rPr>
                <w:i/>
              </w:rPr>
            </w:pPr>
            <w:r w:rsidRPr="00C70209">
              <w:rPr>
                <w:i/>
              </w:rPr>
              <w:t>No significant difference</w:t>
            </w:r>
          </w:p>
          <w:p w14:paraId="4A48AC70" w14:textId="221ACD6F" w:rsidR="00206019" w:rsidRPr="00C70209" w:rsidRDefault="001A475D" w:rsidP="005407AD">
            <w:pPr>
              <w:pStyle w:val="Tabletext-evidencematrix"/>
              <w:rPr>
                <w:szCs w:val="16"/>
              </w:rPr>
            </w:pPr>
            <w:r w:rsidRPr="001A475D">
              <w:rPr>
                <w:i/>
                <w:szCs w:val="16"/>
              </w:rPr>
              <w:t>P = </w:t>
            </w:r>
            <w:r w:rsidR="00206019" w:rsidRPr="00C70209">
              <w:rPr>
                <w:szCs w:val="16"/>
              </w:rPr>
              <w:t>0.308</w:t>
            </w:r>
            <w:r w:rsidR="00206019" w:rsidRPr="00C70209">
              <w:rPr>
                <w:szCs w:val="16"/>
                <w:vertAlign w:val="superscript"/>
              </w:rPr>
              <w:t>d</w:t>
            </w:r>
          </w:p>
        </w:tc>
      </w:tr>
      <w:tr w:rsidR="00206019" w:rsidRPr="00C70209" w14:paraId="4EB72AF3" w14:textId="77777777" w:rsidTr="005407AD">
        <w:trPr>
          <w:cantSplit/>
          <w:tblHeader/>
        </w:trPr>
        <w:tc>
          <w:tcPr>
            <w:tcW w:w="389" w:type="pct"/>
            <w:vMerge/>
          </w:tcPr>
          <w:p w14:paraId="29DF0880" w14:textId="77777777" w:rsidR="00206019" w:rsidRPr="00C70209" w:rsidRDefault="00206019" w:rsidP="005407AD">
            <w:pPr>
              <w:pStyle w:val="Tabletext-evidencematrix"/>
            </w:pPr>
          </w:p>
        </w:tc>
        <w:tc>
          <w:tcPr>
            <w:tcW w:w="492" w:type="pct"/>
            <w:vMerge/>
          </w:tcPr>
          <w:p w14:paraId="6C55DD3B" w14:textId="77777777" w:rsidR="00206019" w:rsidRPr="00C70209" w:rsidRDefault="00206019" w:rsidP="005407AD">
            <w:pPr>
              <w:pStyle w:val="Tabletext-evidencematrix"/>
            </w:pPr>
          </w:p>
        </w:tc>
        <w:tc>
          <w:tcPr>
            <w:tcW w:w="490" w:type="pct"/>
            <w:vMerge/>
          </w:tcPr>
          <w:p w14:paraId="35150C42" w14:textId="77777777" w:rsidR="00206019" w:rsidRPr="00C70209" w:rsidRDefault="00206019" w:rsidP="005407AD">
            <w:pPr>
              <w:pStyle w:val="Tabletext-evidencematrix"/>
            </w:pPr>
          </w:p>
        </w:tc>
        <w:tc>
          <w:tcPr>
            <w:tcW w:w="418" w:type="pct"/>
            <w:vMerge/>
          </w:tcPr>
          <w:p w14:paraId="03840224" w14:textId="77777777" w:rsidR="00206019" w:rsidRPr="00C70209" w:rsidRDefault="00206019" w:rsidP="005407AD">
            <w:pPr>
              <w:pStyle w:val="Tabletext-evidencematrix"/>
            </w:pPr>
          </w:p>
        </w:tc>
        <w:tc>
          <w:tcPr>
            <w:tcW w:w="563" w:type="pct"/>
            <w:vMerge/>
          </w:tcPr>
          <w:p w14:paraId="7A52E176" w14:textId="77777777" w:rsidR="00206019" w:rsidRPr="00C70209" w:rsidRDefault="00206019" w:rsidP="005407AD">
            <w:pPr>
              <w:pStyle w:val="Tabletext-evidencematrix"/>
            </w:pPr>
          </w:p>
        </w:tc>
        <w:tc>
          <w:tcPr>
            <w:tcW w:w="437" w:type="pct"/>
            <w:vMerge/>
          </w:tcPr>
          <w:p w14:paraId="58A06985" w14:textId="77777777" w:rsidR="00206019" w:rsidRPr="00C70209" w:rsidRDefault="00206019" w:rsidP="005407AD">
            <w:pPr>
              <w:pStyle w:val="Tabletext-evidencematrix"/>
            </w:pPr>
          </w:p>
        </w:tc>
        <w:tc>
          <w:tcPr>
            <w:tcW w:w="1616" w:type="pct"/>
            <w:gridSpan w:val="5"/>
          </w:tcPr>
          <w:p w14:paraId="1CFD04AF" w14:textId="3B02B560" w:rsidR="00206019" w:rsidRPr="00C70209" w:rsidRDefault="00206019" w:rsidP="005407AD">
            <w:pPr>
              <w:pStyle w:val="Tabletext-subanalysis"/>
              <w:rPr>
                <w:szCs w:val="16"/>
              </w:rPr>
            </w:pPr>
            <w:r w:rsidRPr="00C70209">
              <w:t>Of 41 risk factors investigated, 5 were identified as predicting 1-year patient survival when analysed using a multivariate Cox regression model and included: recipients age, total ischaemia time, number of RBC units transfused during surgery, number of FFP units transfused during surgery, and biliary complications</w:t>
            </w:r>
          </w:p>
        </w:tc>
        <w:tc>
          <w:tcPr>
            <w:tcW w:w="595" w:type="pct"/>
            <w:vMerge/>
          </w:tcPr>
          <w:p w14:paraId="31A98099" w14:textId="77777777" w:rsidR="00206019" w:rsidRPr="00C70209" w:rsidRDefault="00206019" w:rsidP="005407AD">
            <w:pPr>
              <w:pStyle w:val="Tabletext-evidencematrix"/>
              <w:rPr>
                <w:i/>
              </w:rPr>
            </w:pPr>
          </w:p>
        </w:tc>
      </w:tr>
    </w:tbl>
    <w:p w14:paraId="63F77D0C" w14:textId="77777777" w:rsidR="00206019" w:rsidRPr="00C70209" w:rsidRDefault="00206019" w:rsidP="005407AD">
      <w:pPr>
        <w:pStyle w:val="TabFigNotes0noindent"/>
      </w:pPr>
      <w:r w:rsidRPr="00C70209">
        <w:t>CI, confidence interval; RR, risk ratio</w:t>
      </w:r>
    </w:p>
    <w:p w14:paraId="28852E38"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84AF3A9" w14:textId="0FD365D2"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E7261A8" w14:textId="71F4F505" w:rsidR="00206019" w:rsidRPr="00C70209" w:rsidRDefault="00206019" w:rsidP="005407AD">
      <w:pPr>
        <w:pStyle w:val="TabFigNotes0noindent"/>
      </w:pPr>
      <w:r w:rsidRPr="00C70209">
        <w:rPr>
          <w:b/>
        </w:rPr>
        <w:t>c.</w:t>
      </w:r>
      <w:r w:rsidRPr="00C70209">
        <w:t xml:space="preserve"> Mortality back-calculated from reported % patient survival data at 1 year.</w:t>
      </w:r>
    </w:p>
    <w:p w14:paraId="5519138A" w14:textId="1F8EA954" w:rsidR="00206019" w:rsidRPr="00C70209" w:rsidRDefault="00206019" w:rsidP="005407AD">
      <w:pPr>
        <w:pStyle w:val="TabFigNotes0noindent"/>
      </w:pPr>
      <w:r w:rsidRPr="00C70209">
        <w:rPr>
          <w:b/>
        </w:rPr>
        <w:t>d.</w:t>
      </w:r>
      <w:r w:rsidRPr="00C70209">
        <w:t xml:space="preserve"> </w:t>
      </w:r>
      <w:r w:rsidR="001A475D" w:rsidRPr="001A475D">
        <w:rPr>
          <w:i/>
        </w:rPr>
        <w:t>P-</w:t>
      </w:r>
      <w:r w:rsidRPr="00C70209">
        <w:t>value reported by study authors using log-rank test.</w:t>
      </w:r>
    </w:p>
    <w:p w14:paraId="3E0F8719" w14:textId="77777777" w:rsidR="00206019" w:rsidRPr="00C70209" w:rsidRDefault="00206019" w:rsidP="005407AD">
      <w:pPr>
        <w:pStyle w:val="TabFigNotes0noindent"/>
      </w:pPr>
    </w:p>
    <w:p w14:paraId="74BEAE7C" w14:textId="77777777" w:rsidR="00206019" w:rsidRPr="00C70209" w:rsidRDefault="00206019">
      <w:pPr>
        <w:spacing w:after="200" w:line="276" w:lineRule="auto"/>
        <w:ind w:left="0"/>
        <w:rPr>
          <w:rFonts w:ascii="Arial Narrow" w:hAnsi="Arial Narrow"/>
          <w:sz w:val="16"/>
          <w:szCs w:val="16"/>
        </w:rPr>
      </w:pPr>
      <w:r w:rsidRPr="00C70209">
        <w:br w:type="page"/>
      </w:r>
    </w:p>
    <w:p w14:paraId="5238B42C" w14:textId="77777777" w:rsidR="00206019" w:rsidRPr="00C70209" w:rsidRDefault="00206019" w:rsidP="005407AD">
      <w:pPr>
        <w:pStyle w:val="Caption"/>
      </w:pPr>
      <w:bookmarkStart w:id="718" w:name="_Toc427747181"/>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4</w:t>
      </w:r>
      <w:r w:rsidRPr="00C70209">
        <w:fldChar w:fldCharType="end"/>
      </w:r>
      <w:r w:rsidRPr="00C70209">
        <w:tab/>
        <w:t>Neonatal and paediatric patients requiring surgery: Results for fibrinogen concentrate compared with cryoprecipitate – mortality</w:t>
      </w:r>
      <w:bookmarkEnd w:id="7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3FBC64F4" w14:textId="77777777" w:rsidTr="005407AD">
        <w:trPr>
          <w:cantSplit/>
          <w:tblHeader/>
        </w:trPr>
        <w:tc>
          <w:tcPr>
            <w:tcW w:w="389" w:type="pct"/>
            <w:vMerge w:val="restart"/>
          </w:tcPr>
          <w:p w14:paraId="6464CFD4" w14:textId="77777777" w:rsidR="00206019" w:rsidRPr="00C70209" w:rsidRDefault="00206019" w:rsidP="005407AD">
            <w:pPr>
              <w:pStyle w:val="TableH2"/>
              <w:rPr>
                <w:rFonts w:eastAsia="Arial Unicode MS"/>
              </w:rPr>
            </w:pPr>
            <w:r w:rsidRPr="00C70209">
              <w:rPr>
                <w:rFonts w:eastAsia="Arial Unicode MS"/>
              </w:rPr>
              <w:t>Study</w:t>
            </w:r>
          </w:p>
          <w:p w14:paraId="0A85DBAD"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4C491F4A"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2C423080"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024B7772"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90" w:type="pct"/>
            <w:vMerge w:val="restart"/>
          </w:tcPr>
          <w:p w14:paraId="2431F4D5" w14:textId="77777777" w:rsidR="00206019" w:rsidRPr="00C70209" w:rsidRDefault="00206019" w:rsidP="005407AD">
            <w:pPr>
              <w:pStyle w:val="TableH2"/>
              <w:rPr>
                <w:rFonts w:eastAsia="Arial Unicode MS"/>
              </w:rPr>
            </w:pPr>
            <w:r w:rsidRPr="00C70209">
              <w:rPr>
                <w:rFonts w:eastAsia="Arial Unicode MS"/>
              </w:rPr>
              <w:t>Setting</w:t>
            </w:r>
          </w:p>
          <w:p w14:paraId="2B8A4D80"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73CBE1DE"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6FA4EE97"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25621B41"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5CE7E84F" w14:textId="77777777" w:rsidTr="005407AD">
        <w:trPr>
          <w:cantSplit/>
          <w:tblHeader/>
        </w:trPr>
        <w:tc>
          <w:tcPr>
            <w:tcW w:w="389" w:type="pct"/>
            <w:vMerge/>
          </w:tcPr>
          <w:p w14:paraId="3979C466" w14:textId="77777777" w:rsidR="00206019" w:rsidRPr="00C70209" w:rsidRDefault="00206019" w:rsidP="005407AD">
            <w:pPr>
              <w:pStyle w:val="TableH2"/>
              <w:rPr>
                <w:rFonts w:eastAsia="Arial Unicode MS"/>
              </w:rPr>
            </w:pPr>
          </w:p>
        </w:tc>
        <w:tc>
          <w:tcPr>
            <w:tcW w:w="492" w:type="pct"/>
            <w:vMerge/>
          </w:tcPr>
          <w:p w14:paraId="0F705C24" w14:textId="77777777" w:rsidR="00206019" w:rsidRPr="00C70209" w:rsidRDefault="00206019" w:rsidP="005407AD">
            <w:pPr>
              <w:pStyle w:val="TableH2"/>
              <w:rPr>
                <w:rFonts w:eastAsia="Arial Unicode MS"/>
              </w:rPr>
            </w:pPr>
          </w:p>
        </w:tc>
        <w:tc>
          <w:tcPr>
            <w:tcW w:w="490" w:type="pct"/>
            <w:vMerge/>
          </w:tcPr>
          <w:p w14:paraId="648B97CF" w14:textId="77777777" w:rsidR="00206019" w:rsidRPr="00C70209" w:rsidRDefault="00206019" w:rsidP="005407AD">
            <w:pPr>
              <w:pStyle w:val="TableH2"/>
              <w:rPr>
                <w:rFonts w:eastAsia="Arial Unicode MS"/>
              </w:rPr>
            </w:pPr>
          </w:p>
        </w:tc>
        <w:tc>
          <w:tcPr>
            <w:tcW w:w="490" w:type="pct"/>
            <w:vMerge/>
          </w:tcPr>
          <w:p w14:paraId="5A4BCC05" w14:textId="77777777" w:rsidR="00206019" w:rsidRPr="00C70209" w:rsidRDefault="00206019" w:rsidP="005407AD">
            <w:pPr>
              <w:pStyle w:val="TableH2"/>
              <w:rPr>
                <w:rFonts w:eastAsia="Arial Unicode MS"/>
              </w:rPr>
            </w:pPr>
          </w:p>
        </w:tc>
        <w:tc>
          <w:tcPr>
            <w:tcW w:w="491" w:type="pct"/>
            <w:vMerge/>
          </w:tcPr>
          <w:p w14:paraId="28DEC445" w14:textId="77777777" w:rsidR="00206019" w:rsidRPr="00C70209" w:rsidRDefault="00206019" w:rsidP="005407AD">
            <w:pPr>
              <w:pStyle w:val="TableH2"/>
              <w:rPr>
                <w:rFonts w:eastAsia="Arial Unicode MS"/>
              </w:rPr>
            </w:pPr>
          </w:p>
        </w:tc>
        <w:tc>
          <w:tcPr>
            <w:tcW w:w="490" w:type="pct"/>
            <w:vMerge/>
          </w:tcPr>
          <w:p w14:paraId="051C467D" w14:textId="77777777" w:rsidR="00206019" w:rsidRPr="00C70209" w:rsidRDefault="00206019" w:rsidP="005407AD">
            <w:pPr>
              <w:pStyle w:val="TableH2"/>
              <w:rPr>
                <w:rFonts w:eastAsia="Arial Unicode MS"/>
              </w:rPr>
            </w:pPr>
          </w:p>
        </w:tc>
        <w:tc>
          <w:tcPr>
            <w:tcW w:w="520" w:type="pct"/>
          </w:tcPr>
          <w:p w14:paraId="28C8DE76" w14:textId="77777777" w:rsidR="00206019" w:rsidRPr="00C70209" w:rsidRDefault="00206019" w:rsidP="005407AD">
            <w:pPr>
              <w:pStyle w:val="TableH2"/>
              <w:rPr>
                <w:rFonts w:eastAsia="Arial Unicode MS"/>
              </w:rPr>
            </w:pPr>
            <w:r w:rsidRPr="00C70209">
              <w:rPr>
                <w:rFonts w:eastAsia="Arial Unicode MS"/>
              </w:rPr>
              <w:t>Fibrinogen concentrate</w:t>
            </w:r>
          </w:p>
          <w:p w14:paraId="3D0B1F6C"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6EC141CE" w14:textId="77777777" w:rsidR="00206019" w:rsidRPr="00C70209" w:rsidRDefault="00206019" w:rsidP="005407AD">
            <w:pPr>
              <w:pStyle w:val="TableH2"/>
              <w:rPr>
                <w:rFonts w:eastAsia="Arial Unicode MS"/>
              </w:rPr>
            </w:pPr>
            <w:r w:rsidRPr="00C70209">
              <w:rPr>
                <w:rFonts w:eastAsia="Arial Unicode MS"/>
              </w:rPr>
              <w:t>Cryoprecipitate</w:t>
            </w:r>
          </w:p>
          <w:p w14:paraId="0706784C"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1E41A3D9"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57378410" w14:textId="77777777" w:rsidR="00206019" w:rsidRPr="00C70209" w:rsidRDefault="00206019" w:rsidP="005407AD">
            <w:pPr>
              <w:pStyle w:val="TableH2"/>
              <w:rPr>
                <w:rFonts w:eastAsia="Arial Unicode MS"/>
                <w:i/>
              </w:rPr>
            </w:pPr>
            <w:r w:rsidRPr="00C70209">
              <w:rPr>
                <w:rFonts w:eastAsia="Arial Unicode MS"/>
                <w:i/>
              </w:rPr>
              <w:t>Statistical significance</w:t>
            </w:r>
          </w:p>
          <w:p w14:paraId="07D2378D" w14:textId="6744BDD2"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26A9D89E"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5EC46A39"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000000"/>
              <w:bottom w:val="single" w:sz="4" w:space="0" w:color="auto"/>
            </w:tcBorders>
            <w:shd w:val="clear" w:color="auto" w:fill="000000"/>
          </w:tcPr>
          <w:p w14:paraId="47C80068" w14:textId="77777777" w:rsidR="00206019" w:rsidRPr="00C70209" w:rsidRDefault="00206019" w:rsidP="005407AD">
            <w:pPr>
              <w:pStyle w:val="TableH4"/>
            </w:pPr>
            <w:r w:rsidRPr="00C70209">
              <w:t xml:space="preserve">Level II evidence </w:t>
            </w:r>
          </w:p>
        </w:tc>
      </w:tr>
      <w:tr w:rsidR="00206019" w:rsidRPr="00C70209" w14:paraId="234BCB97"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2C01BF" w14:textId="77777777" w:rsidR="00206019" w:rsidRPr="00C70209" w:rsidRDefault="00206019" w:rsidP="005407AD">
            <w:pPr>
              <w:pStyle w:val="TableH3"/>
            </w:pPr>
            <w:r w:rsidRPr="00C70209">
              <w:t>Fibrinogen concentrate versus cryoprecipitate</w:t>
            </w:r>
          </w:p>
        </w:tc>
      </w:tr>
      <w:tr w:rsidR="00206019" w:rsidRPr="00C70209" w14:paraId="4D17E51E" w14:textId="77777777" w:rsidTr="005407AD">
        <w:trPr>
          <w:cantSplit/>
          <w:tblHeader/>
        </w:trPr>
        <w:tc>
          <w:tcPr>
            <w:tcW w:w="389" w:type="pct"/>
          </w:tcPr>
          <w:p w14:paraId="2DCE131C" w14:textId="5A77DC04" w:rsidR="00206019" w:rsidRPr="00C70209" w:rsidRDefault="00206019" w:rsidP="005407AD">
            <w:pPr>
              <w:pStyle w:val="Tabletext-evidencematrix"/>
            </w:pPr>
            <w:r w:rsidRPr="00C70209">
              <w:t>Galas (2014)</w:t>
            </w:r>
            <w:r w:rsidRPr="00C70209">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 </w:instrText>
            </w:r>
            <w:r w:rsidR="000E261C">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1</w:t>
            </w:r>
            <w:r w:rsidRPr="00C70209">
              <w:fldChar w:fldCharType="end"/>
            </w:r>
          </w:p>
          <w:p w14:paraId="55BFD5F0" w14:textId="77777777" w:rsidR="00206019" w:rsidRPr="00C70209" w:rsidRDefault="00206019" w:rsidP="005407AD">
            <w:pPr>
              <w:pStyle w:val="Tabletext-evidencematrix"/>
            </w:pPr>
            <w:r w:rsidRPr="00C70209">
              <w:t>Level II</w:t>
            </w:r>
          </w:p>
          <w:p w14:paraId="3B7F3DF1" w14:textId="77777777" w:rsidR="00206019" w:rsidRPr="00C70209" w:rsidRDefault="00206019" w:rsidP="005407AD">
            <w:pPr>
              <w:pStyle w:val="Tabletext-evidencematrix"/>
              <w:rPr>
                <w:i/>
              </w:rPr>
            </w:pPr>
            <w:r w:rsidRPr="00C70209">
              <w:rPr>
                <w:i/>
              </w:rPr>
              <w:t>Good</w:t>
            </w:r>
          </w:p>
        </w:tc>
        <w:tc>
          <w:tcPr>
            <w:tcW w:w="492" w:type="pct"/>
          </w:tcPr>
          <w:p w14:paraId="1B7813A8" w14:textId="77777777" w:rsidR="00206019" w:rsidRPr="00C70209" w:rsidRDefault="00206019" w:rsidP="005407AD">
            <w:pPr>
              <w:pStyle w:val="Tabletext-evidencematrix"/>
            </w:pPr>
            <w:r w:rsidRPr="00C70209">
              <w:t xml:space="preserve">N=63 </w:t>
            </w:r>
          </w:p>
        </w:tc>
        <w:tc>
          <w:tcPr>
            <w:tcW w:w="490" w:type="pct"/>
          </w:tcPr>
          <w:p w14:paraId="6896C3FC" w14:textId="77777777" w:rsidR="00206019" w:rsidRPr="00C70209" w:rsidRDefault="00206019" w:rsidP="005407AD">
            <w:pPr>
              <w:pStyle w:val="Tabletext-evidencematrix"/>
            </w:pPr>
            <w:r w:rsidRPr="00C70209">
              <w:t>Paediatric patients aged &lt;7 years undergoing cardiac surgery with CPB</w:t>
            </w:r>
          </w:p>
        </w:tc>
        <w:tc>
          <w:tcPr>
            <w:tcW w:w="490" w:type="pct"/>
          </w:tcPr>
          <w:p w14:paraId="7AE97DF9" w14:textId="77777777" w:rsidR="00206019" w:rsidRPr="00C70209" w:rsidRDefault="00206019" w:rsidP="005407AD">
            <w:pPr>
              <w:pStyle w:val="Tabletext-evidencematrix"/>
            </w:pPr>
            <w:r w:rsidRPr="00C70209">
              <w:t>Single hospital, Brazil</w:t>
            </w:r>
          </w:p>
        </w:tc>
        <w:tc>
          <w:tcPr>
            <w:tcW w:w="491" w:type="pct"/>
          </w:tcPr>
          <w:p w14:paraId="6A92BB15" w14:textId="77777777" w:rsidR="00206019" w:rsidRPr="00C70209" w:rsidRDefault="00206019" w:rsidP="005407AD">
            <w:pPr>
              <w:pStyle w:val="Tabletext-evidencematrix"/>
            </w:pPr>
            <w:r w:rsidRPr="00C70209">
              <w:t>Fibrinogen concentrate (60 mg/kg) versus cryoprecipitate (10 mL/kg)</w:t>
            </w:r>
          </w:p>
        </w:tc>
        <w:tc>
          <w:tcPr>
            <w:tcW w:w="490" w:type="pct"/>
          </w:tcPr>
          <w:p w14:paraId="1A1FF7C3" w14:textId="77777777" w:rsidR="00206019" w:rsidRPr="00C70209" w:rsidRDefault="00206019" w:rsidP="005407AD">
            <w:pPr>
              <w:pStyle w:val="Tabletext-evidencematrix"/>
            </w:pPr>
            <w:r w:rsidRPr="00C70209">
              <w:t xml:space="preserve">Mortality </w:t>
            </w:r>
          </w:p>
        </w:tc>
        <w:tc>
          <w:tcPr>
            <w:tcW w:w="520" w:type="pct"/>
          </w:tcPr>
          <w:p w14:paraId="5770B33A" w14:textId="77777777" w:rsidR="00206019" w:rsidRPr="00C70209" w:rsidRDefault="00206019" w:rsidP="005407AD">
            <w:pPr>
              <w:pStyle w:val="Tabletext-evidencematrix"/>
            </w:pPr>
            <w:r w:rsidRPr="00C70209">
              <w:t>0/30 (0%)</w:t>
            </w:r>
          </w:p>
        </w:tc>
        <w:tc>
          <w:tcPr>
            <w:tcW w:w="519" w:type="pct"/>
          </w:tcPr>
          <w:p w14:paraId="1998AB8A" w14:textId="77777777" w:rsidR="00206019" w:rsidRPr="00C70209" w:rsidRDefault="00206019" w:rsidP="005407AD">
            <w:pPr>
              <w:pStyle w:val="Tabletext-evidencematrix"/>
            </w:pPr>
            <w:r w:rsidRPr="00C70209">
              <w:t>0/33 (0%)</w:t>
            </w:r>
          </w:p>
        </w:tc>
        <w:tc>
          <w:tcPr>
            <w:tcW w:w="521" w:type="pct"/>
          </w:tcPr>
          <w:p w14:paraId="10F97D17" w14:textId="77777777" w:rsidR="00206019" w:rsidRPr="00C70209" w:rsidRDefault="00206019" w:rsidP="005407AD">
            <w:pPr>
              <w:pStyle w:val="Tabletext-evidencematrix"/>
            </w:pPr>
            <w:r w:rsidRPr="00C70209">
              <w:t>not estimable</w:t>
            </w:r>
          </w:p>
        </w:tc>
        <w:tc>
          <w:tcPr>
            <w:tcW w:w="598" w:type="pct"/>
          </w:tcPr>
          <w:p w14:paraId="4E40986C" w14:textId="77777777" w:rsidR="00206019" w:rsidRPr="00C70209" w:rsidRDefault="00206019" w:rsidP="005407AD">
            <w:pPr>
              <w:pStyle w:val="Tabletext-evidencematrix"/>
              <w:rPr>
                <w:i/>
              </w:rPr>
            </w:pPr>
            <w:r w:rsidRPr="00C70209">
              <w:rPr>
                <w:i/>
              </w:rPr>
              <w:t>No significant difference</w:t>
            </w:r>
          </w:p>
          <w:p w14:paraId="1F244280" w14:textId="53C1158A" w:rsidR="00206019" w:rsidRPr="00C70209" w:rsidRDefault="001A475D" w:rsidP="005407AD">
            <w:pPr>
              <w:pStyle w:val="Tabletext-evidencematrix"/>
            </w:pPr>
            <w:r w:rsidRPr="001A475D">
              <w:rPr>
                <w:i/>
              </w:rPr>
              <w:t>P = </w:t>
            </w:r>
            <w:r w:rsidR="00206019" w:rsidRPr="00C70209">
              <w:t>NA</w:t>
            </w:r>
          </w:p>
        </w:tc>
      </w:tr>
    </w:tbl>
    <w:p w14:paraId="28BD87B7" w14:textId="77777777" w:rsidR="00206019" w:rsidRPr="00C70209" w:rsidRDefault="00206019" w:rsidP="005407AD">
      <w:pPr>
        <w:pStyle w:val="TabFigNotes0noindent"/>
      </w:pPr>
      <w:r w:rsidRPr="00C70209">
        <w:t>CI, confidence interval; NA, not applicable</w:t>
      </w:r>
    </w:p>
    <w:p w14:paraId="0A0C4CD4"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4EC1039" w14:textId="3BF5EFCC"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F371ED1" w14:textId="77777777" w:rsidR="00206019" w:rsidRPr="00C70209" w:rsidRDefault="00206019" w:rsidP="005407AD">
      <w:pPr>
        <w:pStyle w:val="TabFigNotes0noindent"/>
      </w:pPr>
    </w:p>
    <w:p w14:paraId="40A61609"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3EA83681" w14:textId="5D68B627" w:rsidR="00206019" w:rsidRPr="00C70209" w:rsidRDefault="00206019" w:rsidP="005407AD">
      <w:pPr>
        <w:pStyle w:val="Heading6"/>
      </w:pPr>
      <w:r w:rsidRPr="00C70209">
        <w:t>Bleeding events</w:t>
      </w:r>
    </w:p>
    <w:p w14:paraId="563FC788" w14:textId="77777777" w:rsidR="00206019" w:rsidRPr="00C70209" w:rsidRDefault="00206019" w:rsidP="005407AD">
      <w:pPr>
        <w:pStyle w:val="Heading7"/>
      </w:pPr>
      <w:r w:rsidRPr="00C70209">
        <w:t>Fibrinogen concentrate compared with no fibrinogen concentrate</w:t>
      </w:r>
    </w:p>
    <w:p w14:paraId="67D68FFC" w14:textId="77777777" w:rsidR="00206019" w:rsidRPr="00C70209" w:rsidRDefault="00206019" w:rsidP="005407AD">
      <w:r w:rsidRPr="00C70209">
        <w:t>The systematic review and hand-searching process did not identify any studies that assessed the safety and effectiveness of fibrinogen concentrate on bleeding events (major or minor) in neonatal and paediatric patients undergoing surgery.</w:t>
      </w:r>
    </w:p>
    <w:p w14:paraId="2D5E9FBF" w14:textId="77777777" w:rsidR="00206019" w:rsidRPr="00C70209" w:rsidRDefault="00206019" w:rsidP="005407AD">
      <w:pPr>
        <w:pStyle w:val="Heading7"/>
      </w:pPr>
      <w:r w:rsidRPr="00C70209">
        <w:t>Fibrinogen concentrate compared with a different fibrinogen strategy</w:t>
      </w:r>
    </w:p>
    <w:p w14:paraId="22233D21" w14:textId="26E2FFA1" w:rsidR="00206019" w:rsidRPr="00C70209" w:rsidRDefault="00206019" w:rsidP="005407AD">
      <w:pPr>
        <w:pStyle w:val="BodyText"/>
      </w:pPr>
      <w:r w:rsidRPr="00C70209">
        <w:t>The systematic review and hand-searching process identified one Level II study of good</w:t>
      </w:r>
      <w:r w:rsidR="0023776E" w:rsidRPr="00C70209">
        <w:t>-</w:t>
      </w:r>
      <w:r w:rsidRPr="00C70209">
        <w:t xml:space="preserve">quality (Galas 2014) that compared fibrinogen concentrate with cryoprecipitate in paediatric patients undergoing cardiac surgery with CPB and provided evidence for bleeding events </w:t>
      </w:r>
      <w:r w:rsidRPr="00C70209">
        <w:rPr>
          <w:b/>
        </w:rPr>
        <w:fldChar w:fldCharType="begin"/>
      </w:r>
      <w:r w:rsidRPr="00C70209">
        <w:rPr>
          <w:b/>
        </w:rPr>
        <w:instrText xml:space="preserve"> REF _Ref420498064 \h  \* MERGEFORMAT </w:instrText>
      </w:r>
      <w:r w:rsidRPr="00C70209">
        <w:rPr>
          <w:b/>
        </w:rPr>
      </w:r>
      <w:r w:rsidRPr="00C70209">
        <w:rPr>
          <w:b/>
        </w:rPr>
        <w:fldChar w:fldCharType="separate"/>
      </w:r>
      <w:r w:rsidR="000F7A9B" w:rsidRPr="000F7A9B">
        <w:rPr>
          <w:b/>
        </w:rPr>
        <w:t>Table 3.3.25</w:t>
      </w:r>
      <w:r w:rsidRPr="00C70209">
        <w:rPr>
          <w:b/>
        </w:rPr>
        <w:fldChar w:fldCharType="end"/>
      </w:r>
      <w:r w:rsidRPr="00C70209">
        <w:t xml:space="preserve"> summarises the results from this study.</w:t>
      </w:r>
    </w:p>
    <w:p w14:paraId="3CECCD31" w14:textId="6B8D1E3B" w:rsidR="00206019" w:rsidRPr="00C70209" w:rsidRDefault="00206019" w:rsidP="005407AD">
      <w:pPr>
        <w:pStyle w:val="BodyText"/>
        <w:rPr>
          <w:lang w:eastAsia="en-GB"/>
        </w:rPr>
      </w:pPr>
      <w:r w:rsidRPr="00C70209">
        <w:t>The RCT by Galas (2014) reported the median volume (mL) of 48 hour blood loss (intraoperative and 46 hour drainage) and found no significant difference between patients administered fibrinogen concentrate compared with cryoprecipitate (</w:t>
      </w:r>
      <w:r w:rsidR="001A475D" w:rsidRPr="001A475D">
        <w:rPr>
          <w:i/>
        </w:rPr>
        <w:t>P = </w:t>
      </w:r>
      <w:r w:rsidRPr="00C70209">
        <w:t xml:space="preserve">0.672). The authors concluded that the use of fibrinogen concentrate is as efficient and safe as cryoprecipitate in the management of bleeding children undergoing cardiac surgery. The study was limited by </w:t>
      </w:r>
      <w:r w:rsidRPr="00C70209">
        <w:rPr>
          <w:lang w:eastAsia="en-GB"/>
        </w:rPr>
        <w:t>small sample size and single</w:t>
      </w:r>
      <w:r w:rsidR="00BB008C" w:rsidRPr="00C70209">
        <w:rPr>
          <w:lang w:eastAsia="en-GB"/>
        </w:rPr>
        <w:t xml:space="preserve"> </w:t>
      </w:r>
      <w:r w:rsidRPr="00C70209">
        <w:rPr>
          <w:lang w:eastAsia="en-GB"/>
        </w:rPr>
        <w:t>centre design.</w:t>
      </w:r>
    </w:p>
    <w:p w14:paraId="63889F19" w14:textId="77777777" w:rsidR="00206019" w:rsidRPr="00C70209" w:rsidRDefault="00206019" w:rsidP="005407AD">
      <w:pPr>
        <w:pStyle w:val="BodyText"/>
        <w:rPr>
          <w:lang w:eastAsia="en-GB"/>
        </w:rPr>
      </w:pPr>
    </w:p>
    <w:p w14:paraId="0B4C7B2B" w14:textId="77777777" w:rsidR="00206019" w:rsidRPr="00C70209" w:rsidRDefault="00206019" w:rsidP="005407AD">
      <w:pPr>
        <w:pStyle w:val="BodyText"/>
        <w:rPr>
          <w:lang w:eastAsia="en-GB"/>
        </w:rPr>
        <w:sectPr w:rsidR="00206019" w:rsidRPr="00C70209" w:rsidSect="005407AD">
          <w:pgSz w:w="11906" w:h="16838" w:code="9"/>
          <w:pgMar w:top="1440" w:right="1440" w:bottom="1440" w:left="1440" w:header="709" w:footer="709" w:gutter="0"/>
          <w:cols w:space="708"/>
          <w:docGrid w:linePitch="326"/>
        </w:sectPr>
      </w:pPr>
    </w:p>
    <w:p w14:paraId="101DE87B" w14:textId="0E6EDE16" w:rsidR="00206019" w:rsidRPr="00C70209" w:rsidRDefault="00206019" w:rsidP="005407AD">
      <w:pPr>
        <w:pStyle w:val="Caption"/>
      </w:pPr>
      <w:bookmarkStart w:id="719" w:name="_Ref420498064"/>
      <w:bookmarkStart w:id="720" w:name="_Toc427747182"/>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5</w:t>
      </w:r>
      <w:r w:rsidRPr="00C70209">
        <w:fldChar w:fldCharType="end"/>
      </w:r>
      <w:bookmarkEnd w:id="719"/>
      <w:r w:rsidRPr="00C70209">
        <w:tab/>
        <w:t>Neonatal and paediatric patients requiring surgery: Results for fibrinogen concentrate compared with cryoprecipitate – bleeding events</w:t>
      </w:r>
      <w:bookmarkEnd w:id="7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4327EC6A" w14:textId="77777777" w:rsidTr="005407AD">
        <w:trPr>
          <w:cantSplit/>
          <w:tblHeader/>
        </w:trPr>
        <w:tc>
          <w:tcPr>
            <w:tcW w:w="389" w:type="pct"/>
            <w:vMerge w:val="restart"/>
          </w:tcPr>
          <w:p w14:paraId="666C7193" w14:textId="77777777" w:rsidR="00206019" w:rsidRPr="00C70209" w:rsidRDefault="00206019" w:rsidP="005407AD">
            <w:pPr>
              <w:pStyle w:val="TableH2"/>
              <w:rPr>
                <w:rFonts w:eastAsia="Arial Unicode MS"/>
              </w:rPr>
            </w:pPr>
            <w:r w:rsidRPr="00C70209">
              <w:rPr>
                <w:rFonts w:eastAsia="Arial Unicode MS"/>
              </w:rPr>
              <w:t>Study</w:t>
            </w:r>
          </w:p>
          <w:p w14:paraId="694E0BC3"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72261F3D"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3B895A7A"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1F60C2C7"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90" w:type="pct"/>
            <w:vMerge w:val="restart"/>
          </w:tcPr>
          <w:p w14:paraId="5E1D1892" w14:textId="77777777" w:rsidR="00206019" w:rsidRPr="00C70209" w:rsidRDefault="00206019" w:rsidP="005407AD">
            <w:pPr>
              <w:pStyle w:val="TableH2"/>
              <w:rPr>
                <w:rFonts w:eastAsia="Arial Unicode MS"/>
              </w:rPr>
            </w:pPr>
            <w:r w:rsidRPr="00C70209">
              <w:rPr>
                <w:rFonts w:eastAsia="Arial Unicode MS"/>
              </w:rPr>
              <w:t>Setting</w:t>
            </w:r>
          </w:p>
          <w:p w14:paraId="1D446F6F"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6573B95B"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239AD591"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05FFD8AC"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66D77864" w14:textId="77777777" w:rsidTr="005407AD">
        <w:trPr>
          <w:cantSplit/>
          <w:tblHeader/>
        </w:trPr>
        <w:tc>
          <w:tcPr>
            <w:tcW w:w="389" w:type="pct"/>
            <w:vMerge/>
          </w:tcPr>
          <w:p w14:paraId="6DA5859B" w14:textId="77777777" w:rsidR="00206019" w:rsidRPr="00C70209" w:rsidRDefault="00206019" w:rsidP="005407AD">
            <w:pPr>
              <w:pStyle w:val="TableH2"/>
              <w:rPr>
                <w:rFonts w:eastAsia="Arial Unicode MS"/>
              </w:rPr>
            </w:pPr>
          </w:p>
        </w:tc>
        <w:tc>
          <w:tcPr>
            <w:tcW w:w="492" w:type="pct"/>
            <w:vMerge/>
          </w:tcPr>
          <w:p w14:paraId="0203891E" w14:textId="77777777" w:rsidR="00206019" w:rsidRPr="00C70209" w:rsidRDefault="00206019" w:rsidP="005407AD">
            <w:pPr>
              <w:pStyle w:val="TableH2"/>
              <w:rPr>
                <w:rFonts w:eastAsia="Arial Unicode MS"/>
              </w:rPr>
            </w:pPr>
          </w:p>
        </w:tc>
        <w:tc>
          <w:tcPr>
            <w:tcW w:w="490" w:type="pct"/>
            <w:vMerge/>
          </w:tcPr>
          <w:p w14:paraId="5CAFF679" w14:textId="77777777" w:rsidR="00206019" w:rsidRPr="00C70209" w:rsidRDefault="00206019" w:rsidP="005407AD">
            <w:pPr>
              <w:pStyle w:val="TableH2"/>
              <w:rPr>
                <w:rFonts w:eastAsia="Arial Unicode MS"/>
              </w:rPr>
            </w:pPr>
          </w:p>
        </w:tc>
        <w:tc>
          <w:tcPr>
            <w:tcW w:w="490" w:type="pct"/>
            <w:vMerge/>
          </w:tcPr>
          <w:p w14:paraId="658F7119" w14:textId="77777777" w:rsidR="00206019" w:rsidRPr="00C70209" w:rsidRDefault="00206019" w:rsidP="005407AD">
            <w:pPr>
              <w:pStyle w:val="TableH2"/>
              <w:rPr>
                <w:rFonts w:eastAsia="Arial Unicode MS"/>
              </w:rPr>
            </w:pPr>
          </w:p>
        </w:tc>
        <w:tc>
          <w:tcPr>
            <w:tcW w:w="491" w:type="pct"/>
            <w:vMerge/>
          </w:tcPr>
          <w:p w14:paraId="4AF2C790" w14:textId="77777777" w:rsidR="00206019" w:rsidRPr="00C70209" w:rsidRDefault="00206019" w:rsidP="005407AD">
            <w:pPr>
              <w:pStyle w:val="TableH2"/>
              <w:rPr>
                <w:rFonts w:eastAsia="Arial Unicode MS"/>
              </w:rPr>
            </w:pPr>
          </w:p>
        </w:tc>
        <w:tc>
          <w:tcPr>
            <w:tcW w:w="490" w:type="pct"/>
            <w:vMerge/>
          </w:tcPr>
          <w:p w14:paraId="5EDEC656" w14:textId="77777777" w:rsidR="00206019" w:rsidRPr="00C70209" w:rsidRDefault="00206019" w:rsidP="005407AD">
            <w:pPr>
              <w:pStyle w:val="TableH2"/>
              <w:rPr>
                <w:rFonts w:eastAsia="Arial Unicode MS"/>
              </w:rPr>
            </w:pPr>
          </w:p>
        </w:tc>
        <w:tc>
          <w:tcPr>
            <w:tcW w:w="520" w:type="pct"/>
          </w:tcPr>
          <w:p w14:paraId="236BC815" w14:textId="77777777" w:rsidR="00206019" w:rsidRPr="00C70209" w:rsidRDefault="00206019" w:rsidP="005407AD">
            <w:pPr>
              <w:pStyle w:val="TableH2"/>
              <w:rPr>
                <w:rFonts w:eastAsia="Arial Unicode MS"/>
              </w:rPr>
            </w:pPr>
            <w:r w:rsidRPr="00C70209">
              <w:rPr>
                <w:rFonts w:eastAsia="Arial Unicode MS"/>
              </w:rPr>
              <w:t>Fibrinogen concentrate</w:t>
            </w:r>
          </w:p>
          <w:p w14:paraId="78E78440" w14:textId="77777777" w:rsidR="00206019" w:rsidRPr="00C70209" w:rsidRDefault="00206019" w:rsidP="005407AD">
            <w:pPr>
              <w:pStyle w:val="TableH2"/>
              <w:rPr>
                <w:rFonts w:eastAsia="Arial Unicode MS"/>
              </w:rPr>
            </w:pPr>
            <w:r w:rsidRPr="00C70209">
              <w:rPr>
                <w:rFonts w:eastAsia="Arial Unicode MS"/>
              </w:rPr>
              <w:t>Median (IQR)</w:t>
            </w:r>
          </w:p>
        </w:tc>
        <w:tc>
          <w:tcPr>
            <w:tcW w:w="519" w:type="pct"/>
          </w:tcPr>
          <w:p w14:paraId="64C9750C" w14:textId="77777777" w:rsidR="00206019" w:rsidRPr="00C70209" w:rsidRDefault="00206019" w:rsidP="005407AD">
            <w:pPr>
              <w:pStyle w:val="TableH2"/>
              <w:rPr>
                <w:rFonts w:eastAsia="Arial Unicode MS"/>
              </w:rPr>
            </w:pPr>
            <w:r w:rsidRPr="00C70209">
              <w:rPr>
                <w:rFonts w:eastAsia="Arial Unicode MS"/>
              </w:rPr>
              <w:t>Cryoprecipitate</w:t>
            </w:r>
          </w:p>
          <w:p w14:paraId="1F9C397C" w14:textId="77777777" w:rsidR="00206019" w:rsidRPr="00C70209" w:rsidRDefault="00206019" w:rsidP="005407AD">
            <w:pPr>
              <w:pStyle w:val="TableH2"/>
              <w:rPr>
                <w:rFonts w:eastAsia="Arial Unicode MS"/>
              </w:rPr>
            </w:pPr>
            <w:r w:rsidRPr="00C70209">
              <w:rPr>
                <w:rFonts w:eastAsia="Arial Unicode MS"/>
              </w:rPr>
              <w:t>Median (IQR)</w:t>
            </w:r>
          </w:p>
        </w:tc>
        <w:tc>
          <w:tcPr>
            <w:tcW w:w="521" w:type="pct"/>
          </w:tcPr>
          <w:p w14:paraId="475601A5"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4989E83D" w14:textId="77777777" w:rsidR="00206019" w:rsidRPr="00C70209" w:rsidRDefault="00206019" w:rsidP="005407AD">
            <w:pPr>
              <w:pStyle w:val="TableH2"/>
              <w:rPr>
                <w:rFonts w:eastAsia="Arial Unicode MS"/>
                <w:i/>
              </w:rPr>
            </w:pPr>
            <w:r w:rsidRPr="00C70209">
              <w:rPr>
                <w:rFonts w:eastAsia="Arial Unicode MS"/>
                <w:i/>
              </w:rPr>
              <w:t>Statistical significance</w:t>
            </w:r>
          </w:p>
          <w:p w14:paraId="4A9F4912" w14:textId="67825F85"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5BC31A5E"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7148F2D3"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000000"/>
              <w:bottom w:val="single" w:sz="4" w:space="0" w:color="auto"/>
            </w:tcBorders>
            <w:shd w:val="clear" w:color="auto" w:fill="000000"/>
          </w:tcPr>
          <w:p w14:paraId="733271E9" w14:textId="77777777" w:rsidR="00206019" w:rsidRPr="00C70209" w:rsidRDefault="00206019" w:rsidP="005407AD">
            <w:pPr>
              <w:pStyle w:val="TableH4"/>
            </w:pPr>
            <w:r w:rsidRPr="00C70209">
              <w:t xml:space="preserve">Level II evidence </w:t>
            </w:r>
          </w:p>
        </w:tc>
      </w:tr>
      <w:tr w:rsidR="00206019" w:rsidRPr="00C70209" w14:paraId="7293A4A7"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6987A2C" w14:textId="77777777" w:rsidR="00206019" w:rsidRPr="00C70209" w:rsidRDefault="00206019" w:rsidP="005407AD">
            <w:pPr>
              <w:pStyle w:val="TableH3"/>
            </w:pPr>
            <w:r w:rsidRPr="00C70209">
              <w:t>Fibrinogen concentrate versus cryoprecipitate</w:t>
            </w:r>
          </w:p>
        </w:tc>
      </w:tr>
      <w:tr w:rsidR="00206019" w:rsidRPr="00C70209" w14:paraId="288BA748" w14:textId="77777777" w:rsidTr="005407AD">
        <w:trPr>
          <w:cantSplit/>
          <w:tblHeader/>
        </w:trPr>
        <w:tc>
          <w:tcPr>
            <w:tcW w:w="389" w:type="pct"/>
          </w:tcPr>
          <w:p w14:paraId="25207D20" w14:textId="028E9B20" w:rsidR="00206019" w:rsidRPr="00C70209" w:rsidRDefault="00206019" w:rsidP="005407AD">
            <w:pPr>
              <w:pStyle w:val="Tabletext-evidencematrix"/>
            </w:pPr>
            <w:r w:rsidRPr="00C70209">
              <w:t>Galas (2014)</w:t>
            </w:r>
            <w:r w:rsidRPr="00C70209">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 </w:instrText>
            </w:r>
            <w:r w:rsidR="000E261C">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1</w:t>
            </w:r>
            <w:r w:rsidRPr="00C70209">
              <w:fldChar w:fldCharType="end"/>
            </w:r>
          </w:p>
          <w:p w14:paraId="6A6D022C" w14:textId="77777777" w:rsidR="00206019" w:rsidRPr="00C70209" w:rsidRDefault="00206019" w:rsidP="005407AD">
            <w:pPr>
              <w:pStyle w:val="Tabletext-evidencematrix"/>
            </w:pPr>
            <w:r w:rsidRPr="00C70209">
              <w:t>Level II</w:t>
            </w:r>
          </w:p>
          <w:p w14:paraId="72F9521C" w14:textId="77777777" w:rsidR="00206019" w:rsidRPr="00C70209" w:rsidRDefault="00206019" w:rsidP="005407AD">
            <w:pPr>
              <w:pStyle w:val="Tabletext-evidencematrix"/>
              <w:rPr>
                <w:i/>
              </w:rPr>
            </w:pPr>
            <w:r w:rsidRPr="00C70209">
              <w:rPr>
                <w:i/>
              </w:rPr>
              <w:t>Good</w:t>
            </w:r>
          </w:p>
        </w:tc>
        <w:tc>
          <w:tcPr>
            <w:tcW w:w="492" w:type="pct"/>
          </w:tcPr>
          <w:p w14:paraId="61CFED3D" w14:textId="77777777" w:rsidR="00206019" w:rsidRPr="00C70209" w:rsidRDefault="00206019" w:rsidP="005407AD">
            <w:pPr>
              <w:pStyle w:val="Tabletext-evidencematrix"/>
            </w:pPr>
            <w:r w:rsidRPr="00C70209">
              <w:t xml:space="preserve">N=63 </w:t>
            </w:r>
          </w:p>
        </w:tc>
        <w:tc>
          <w:tcPr>
            <w:tcW w:w="490" w:type="pct"/>
          </w:tcPr>
          <w:p w14:paraId="00CD1AC0" w14:textId="77777777" w:rsidR="00206019" w:rsidRPr="00C70209" w:rsidRDefault="00206019" w:rsidP="005407AD">
            <w:pPr>
              <w:pStyle w:val="Tabletext-evidencematrix"/>
            </w:pPr>
            <w:r w:rsidRPr="00C70209">
              <w:t xml:space="preserve">Paediatric patients aged &lt;7 years undergoing cardiac surgery with CPB </w:t>
            </w:r>
          </w:p>
        </w:tc>
        <w:tc>
          <w:tcPr>
            <w:tcW w:w="490" w:type="pct"/>
          </w:tcPr>
          <w:p w14:paraId="5787E634" w14:textId="77777777" w:rsidR="00206019" w:rsidRPr="00C70209" w:rsidRDefault="00206019" w:rsidP="005407AD">
            <w:pPr>
              <w:pStyle w:val="Tabletext-evidencematrix"/>
            </w:pPr>
            <w:r w:rsidRPr="00C70209">
              <w:t>Single hospital, Brazil</w:t>
            </w:r>
          </w:p>
        </w:tc>
        <w:tc>
          <w:tcPr>
            <w:tcW w:w="491" w:type="pct"/>
          </w:tcPr>
          <w:p w14:paraId="13974A69" w14:textId="77777777" w:rsidR="00206019" w:rsidRPr="00C70209" w:rsidRDefault="00206019" w:rsidP="005407AD">
            <w:pPr>
              <w:pStyle w:val="Tabletext-evidencematrix"/>
            </w:pPr>
            <w:r w:rsidRPr="00C70209">
              <w:t>Fibrinogen concentrate (60 mg/kg) versus cryoprecipitate (10 mL/kg)</w:t>
            </w:r>
          </w:p>
        </w:tc>
        <w:tc>
          <w:tcPr>
            <w:tcW w:w="490" w:type="pct"/>
          </w:tcPr>
          <w:p w14:paraId="2E0E6434" w14:textId="77777777" w:rsidR="00206019" w:rsidRPr="00C70209" w:rsidRDefault="00206019" w:rsidP="005407AD">
            <w:pPr>
              <w:pStyle w:val="Tabletext-evidencematrix"/>
            </w:pPr>
            <w:r w:rsidRPr="00C70209">
              <w:t>48 hr blood loss (intraoperative and 48 hr drainage) (mL)</w:t>
            </w:r>
          </w:p>
        </w:tc>
        <w:tc>
          <w:tcPr>
            <w:tcW w:w="520" w:type="pct"/>
          </w:tcPr>
          <w:p w14:paraId="7926F25C" w14:textId="77777777" w:rsidR="00206019" w:rsidRPr="00C70209" w:rsidRDefault="00206019" w:rsidP="005407AD">
            <w:pPr>
              <w:pStyle w:val="Tabletext-evidencematrix"/>
            </w:pPr>
            <w:r w:rsidRPr="00C70209">
              <w:t>320 (157–750)</w:t>
            </w:r>
          </w:p>
        </w:tc>
        <w:tc>
          <w:tcPr>
            <w:tcW w:w="519" w:type="pct"/>
          </w:tcPr>
          <w:p w14:paraId="662C9A99" w14:textId="77777777" w:rsidR="00206019" w:rsidRPr="00C70209" w:rsidRDefault="00206019" w:rsidP="005407AD">
            <w:pPr>
              <w:pStyle w:val="Tabletext-evidencematrix"/>
            </w:pPr>
            <w:r w:rsidRPr="00C70209">
              <w:t>410 (215–510)</w:t>
            </w:r>
          </w:p>
        </w:tc>
        <w:tc>
          <w:tcPr>
            <w:tcW w:w="521" w:type="pct"/>
          </w:tcPr>
          <w:p w14:paraId="5833BE11" w14:textId="77777777" w:rsidR="00206019" w:rsidRPr="00C70209" w:rsidRDefault="00206019" w:rsidP="005407AD">
            <w:pPr>
              <w:pStyle w:val="Tabletext-evidencematrix"/>
            </w:pPr>
            <w:r w:rsidRPr="00C70209">
              <w:t>NR</w:t>
            </w:r>
          </w:p>
        </w:tc>
        <w:tc>
          <w:tcPr>
            <w:tcW w:w="598" w:type="pct"/>
          </w:tcPr>
          <w:p w14:paraId="540F6DE3" w14:textId="77777777" w:rsidR="00206019" w:rsidRPr="00C70209" w:rsidRDefault="00206019" w:rsidP="005407AD">
            <w:pPr>
              <w:pStyle w:val="Tabletext-evidencematrix"/>
              <w:rPr>
                <w:i/>
              </w:rPr>
            </w:pPr>
            <w:r w:rsidRPr="00C70209">
              <w:rPr>
                <w:i/>
              </w:rPr>
              <w:t>No significant difference</w:t>
            </w:r>
          </w:p>
          <w:p w14:paraId="6EF783E4" w14:textId="2DCC6332" w:rsidR="00206019" w:rsidRPr="00C70209" w:rsidRDefault="001A475D" w:rsidP="005407AD">
            <w:pPr>
              <w:pStyle w:val="Tabletext-evidencematrix"/>
            </w:pPr>
            <w:r w:rsidRPr="001A475D">
              <w:rPr>
                <w:i/>
              </w:rPr>
              <w:t>P = </w:t>
            </w:r>
            <w:r w:rsidR="00206019" w:rsidRPr="00C70209">
              <w:t>0.672</w:t>
            </w:r>
          </w:p>
        </w:tc>
      </w:tr>
    </w:tbl>
    <w:p w14:paraId="109D4CE7" w14:textId="77777777" w:rsidR="00206019" w:rsidRPr="00C70209" w:rsidRDefault="00206019" w:rsidP="005407AD">
      <w:pPr>
        <w:pStyle w:val="TabFigNotes0noindent"/>
      </w:pPr>
      <w:r w:rsidRPr="00C70209">
        <w:t>CI, confidence interval; IQR, interquartile range; NR, not reported</w:t>
      </w:r>
    </w:p>
    <w:p w14:paraId="7D9BE1ED" w14:textId="77777777" w:rsidR="00206019" w:rsidRPr="00C70209" w:rsidRDefault="00206019" w:rsidP="005407AD">
      <w:pPr>
        <w:pStyle w:val="TabFigNotes0noindent"/>
      </w:pPr>
      <w:r w:rsidRPr="00C70209">
        <w:t>a. Where only one study is available in systematic review, the level of evidence has been downgraded to Level I/II. The quality of the Level II study is based on the quality assessment reported by the systematic review authors.</w:t>
      </w:r>
    </w:p>
    <w:p w14:paraId="60374126" w14:textId="64FD3C06" w:rsidR="00206019" w:rsidRPr="00C70209" w:rsidRDefault="00206019" w:rsidP="005407AD">
      <w:pPr>
        <w:pStyle w:val="TabFigNotes0noindent"/>
      </w:pPr>
      <w:r w:rsidRPr="00C70209">
        <w:t>b.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42CB38FA" w14:textId="77777777" w:rsidR="00206019" w:rsidRPr="00C70209" w:rsidRDefault="00206019" w:rsidP="005407AD">
      <w:pPr>
        <w:sectPr w:rsidR="00206019" w:rsidRPr="00C70209" w:rsidSect="005407AD">
          <w:pgSz w:w="16838" w:h="11906" w:orient="landscape" w:code="9"/>
          <w:pgMar w:top="1440" w:right="1440" w:bottom="1440" w:left="1440" w:header="709" w:footer="709" w:gutter="0"/>
          <w:cols w:space="708"/>
          <w:docGrid w:linePitch="326"/>
        </w:sectPr>
      </w:pPr>
    </w:p>
    <w:p w14:paraId="0955B76D" w14:textId="1520E165" w:rsidR="00206019" w:rsidRPr="00C70209" w:rsidRDefault="00206019" w:rsidP="005407AD">
      <w:pPr>
        <w:pStyle w:val="Heading6"/>
      </w:pPr>
      <w:r w:rsidRPr="00C70209">
        <w:t>Transfusion-related serious adverse events</w:t>
      </w:r>
    </w:p>
    <w:p w14:paraId="386A7397" w14:textId="61F4A6FE" w:rsidR="00206019" w:rsidRPr="00C70209" w:rsidRDefault="00206019" w:rsidP="005407AD">
      <w:r w:rsidRPr="00C70209">
        <w:t xml:space="preserve">The systematic review and hand-searching process did not identify any studies that assessed the safety and effectiveness of fibrinogen concentrate compared with no fibrinogen concentrates (or a different fibrinogen strategy) in neonatal and paediatric patients undergoing surgery </w:t>
      </w:r>
      <w:r w:rsidR="009D6610" w:rsidRPr="00C70209">
        <w:t>and reported on transfusion-</w:t>
      </w:r>
      <w:r w:rsidRPr="00C70209">
        <w:t xml:space="preserve">related </w:t>
      </w:r>
      <w:r w:rsidR="009D6610" w:rsidRPr="00C70209">
        <w:t>SAEs (TACO, TRALI, haemolytic transfusion reactions, transfusion transmitted infections, transfusion-induced graft-versus-host-disease, anaphylactic reactions)</w:t>
      </w:r>
      <w:r w:rsidRPr="00C70209">
        <w:t>.</w:t>
      </w:r>
    </w:p>
    <w:p w14:paraId="66E13B06" w14:textId="77777777" w:rsidR="00206019" w:rsidRPr="00C70209" w:rsidRDefault="00206019" w:rsidP="005407AD">
      <w:pPr>
        <w:pStyle w:val="Heading6"/>
      </w:pPr>
      <w:r w:rsidRPr="00C70209">
        <w:t>Transfusion volume or incidence</w:t>
      </w:r>
    </w:p>
    <w:p w14:paraId="69A246D8" w14:textId="77777777" w:rsidR="00206019" w:rsidRPr="00C70209" w:rsidRDefault="00206019" w:rsidP="005407AD">
      <w:pPr>
        <w:pStyle w:val="Heading7"/>
      </w:pPr>
      <w:r w:rsidRPr="00C70209">
        <w:t>Fibrinogen concentrate compared with no fibrinogen concentrate</w:t>
      </w:r>
    </w:p>
    <w:p w14:paraId="1184BB5E" w14:textId="77777777" w:rsidR="00206019" w:rsidRPr="00C70209" w:rsidRDefault="00206019" w:rsidP="005407AD">
      <w:r w:rsidRPr="00C70209">
        <w:t>The systematic review and hand-searching process did not identify any studies that assessed the effectiveness of fibrinogen concentrate compared with no fibrinogen concentrate in reducing RBC transfusion volume or incidence in neonatal and paediatric patients undergoing surgery.</w:t>
      </w:r>
    </w:p>
    <w:p w14:paraId="2C14B208" w14:textId="77777777" w:rsidR="00206019" w:rsidRPr="00C70209" w:rsidRDefault="00206019" w:rsidP="005407AD">
      <w:pPr>
        <w:pStyle w:val="Heading7"/>
      </w:pPr>
      <w:r w:rsidRPr="00C70209">
        <w:t>Fibrinogen concentrate compared with a different fibrinogen strategy</w:t>
      </w:r>
    </w:p>
    <w:p w14:paraId="30FEAF2E" w14:textId="047FD205" w:rsidR="00206019" w:rsidRPr="00C70209" w:rsidRDefault="00206019" w:rsidP="005407AD">
      <w:pPr>
        <w:pStyle w:val="BodyText"/>
      </w:pPr>
      <w:r w:rsidRPr="00C70209">
        <w:t>The systematic review and hand-searching process</w:t>
      </w:r>
      <w:r w:rsidRPr="00C70209" w:rsidDel="00E6257F">
        <w:t xml:space="preserve"> </w:t>
      </w:r>
      <w:r w:rsidRPr="00C70209">
        <w:t>identified one Level II study of good</w:t>
      </w:r>
      <w:r w:rsidR="0023776E" w:rsidRPr="00C70209">
        <w:t>-</w:t>
      </w:r>
      <w:r w:rsidRPr="00C70209">
        <w:t xml:space="preserve">quality (Galas 2014) that compared the use of fibrinogen concentrate with cryoprecipitate in neonatal and paediatric patients undergoing cardiac surgery with CPB and reported transfusion incidence. There was no evidence for transfusion volume. </w:t>
      </w:r>
      <w:r w:rsidRPr="00C70209">
        <w:rPr>
          <w:b/>
        </w:rPr>
        <w:fldChar w:fldCharType="begin"/>
      </w:r>
      <w:r w:rsidRPr="00C70209">
        <w:rPr>
          <w:b/>
        </w:rPr>
        <w:instrText xml:space="preserve"> REF _Ref420498095 \h  \* MERGEFORMAT </w:instrText>
      </w:r>
      <w:r w:rsidRPr="00C70209">
        <w:rPr>
          <w:b/>
        </w:rPr>
      </w:r>
      <w:r w:rsidRPr="00C70209">
        <w:rPr>
          <w:b/>
        </w:rPr>
        <w:fldChar w:fldCharType="separate"/>
      </w:r>
      <w:r w:rsidR="000F7A9B" w:rsidRPr="000F7A9B">
        <w:rPr>
          <w:b/>
        </w:rPr>
        <w:t>Table 3.3.26</w:t>
      </w:r>
      <w:r w:rsidRPr="00C70209">
        <w:rPr>
          <w:b/>
        </w:rPr>
        <w:fldChar w:fldCharType="end"/>
      </w:r>
      <w:r w:rsidRPr="00C70209">
        <w:t xml:space="preserve"> summarises the results from this study.</w:t>
      </w:r>
    </w:p>
    <w:p w14:paraId="35933C1F" w14:textId="01B73EEF" w:rsidR="00206019" w:rsidRPr="00C70209" w:rsidRDefault="00206019" w:rsidP="005407AD">
      <w:pPr>
        <w:pStyle w:val="BodyText"/>
      </w:pPr>
      <w:r w:rsidRPr="00C70209">
        <w:t>The RCT by Galas (2014) reported a reduced risk of postoperative transfusions in children who received fibrinogen concentrate (86.7%) compared with those who received cryoprecipitate (100.0%) (RR 0.87; 95% CI 0.75, 1.01). For individual blood products, there was a reduced risk for receiving a RBC transfusion (RR 0.86, 95% CI 0.72, 1.02), but the effect was not statistically significant. There was no significant differences between treatment groups for the transfusion incidence of platelets (RR 0.16; 95% CI 0.01, 2.91), FFP (RR 0.41; 95% CI 0.12, 1.41), or cryoprecipitate (RR 1.02; 95% CI 0.58, 1.81).</w:t>
      </w:r>
    </w:p>
    <w:p w14:paraId="6C7644E1" w14:textId="77777777" w:rsidR="00206019" w:rsidRPr="00C70209" w:rsidRDefault="00206019" w:rsidP="005407AD">
      <w:pPr>
        <w:pStyle w:val="BodyText"/>
      </w:pPr>
    </w:p>
    <w:p w14:paraId="103D60DB"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1DB96171" w14:textId="4E4A9CC7" w:rsidR="00206019" w:rsidRPr="00C70209" w:rsidRDefault="00206019" w:rsidP="005407AD">
      <w:pPr>
        <w:pStyle w:val="Caption"/>
      </w:pPr>
      <w:bookmarkStart w:id="721" w:name="_Ref420498095"/>
      <w:bookmarkStart w:id="722" w:name="_Toc427747183"/>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6</w:t>
      </w:r>
      <w:r w:rsidRPr="00C70209">
        <w:fldChar w:fldCharType="end"/>
      </w:r>
      <w:bookmarkEnd w:id="721"/>
      <w:r w:rsidRPr="00C70209">
        <w:tab/>
        <w:t>Neonatal and paediatric patients requiring cardiac surgery: Results for fibrinogen concentrate compared with cryoprecipitate – transfusion volume or incidence</w:t>
      </w:r>
      <w:bookmarkEnd w:id="7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182"/>
        <w:gridCol w:w="1417"/>
        <w:gridCol w:w="1417"/>
        <w:gridCol w:w="1548"/>
        <w:gridCol w:w="1551"/>
        <w:gridCol w:w="1477"/>
        <w:gridCol w:w="1695"/>
      </w:tblGrid>
      <w:tr w:rsidR="00206019" w:rsidRPr="00C70209" w14:paraId="35DF5193" w14:textId="77777777" w:rsidTr="005407AD">
        <w:trPr>
          <w:cantSplit/>
          <w:tblHeader/>
        </w:trPr>
        <w:tc>
          <w:tcPr>
            <w:tcW w:w="389" w:type="pct"/>
            <w:vMerge w:val="restart"/>
          </w:tcPr>
          <w:p w14:paraId="6BDBE226" w14:textId="77777777" w:rsidR="00206019" w:rsidRPr="00C70209" w:rsidRDefault="00206019" w:rsidP="005407AD">
            <w:pPr>
              <w:pStyle w:val="TableH2"/>
              <w:rPr>
                <w:rFonts w:eastAsia="Arial Unicode MS"/>
              </w:rPr>
            </w:pPr>
            <w:r w:rsidRPr="00C70209">
              <w:rPr>
                <w:rFonts w:eastAsia="Arial Unicode MS"/>
              </w:rPr>
              <w:t>Study</w:t>
            </w:r>
          </w:p>
          <w:p w14:paraId="6D7FAB30"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55D7331E"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3BD0E848"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586BD896"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17" w:type="pct"/>
            <w:vMerge w:val="restart"/>
          </w:tcPr>
          <w:p w14:paraId="3C60E8CE" w14:textId="77777777" w:rsidR="00206019" w:rsidRPr="00C70209" w:rsidRDefault="00206019" w:rsidP="005407AD">
            <w:pPr>
              <w:pStyle w:val="TableH2"/>
              <w:rPr>
                <w:rFonts w:eastAsia="Arial Unicode MS"/>
              </w:rPr>
            </w:pPr>
            <w:r w:rsidRPr="00C70209">
              <w:rPr>
                <w:rFonts w:eastAsia="Arial Unicode MS"/>
              </w:rPr>
              <w:t>Setting</w:t>
            </w:r>
          </w:p>
          <w:p w14:paraId="6CCFF968" w14:textId="77777777" w:rsidR="00206019" w:rsidRPr="00C70209" w:rsidRDefault="00206019" w:rsidP="005407AD">
            <w:pPr>
              <w:pStyle w:val="TableH2"/>
              <w:rPr>
                <w:rFonts w:eastAsia="Arial Unicode MS"/>
              </w:rPr>
            </w:pPr>
            <w:r w:rsidRPr="00C70209">
              <w:rPr>
                <w:rFonts w:eastAsia="Arial Unicode MS"/>
              </w:rPr>
              <w:t>Location</w:t>
            </w:r>
          </w:p>
        </w:tc>
        <w:tc>
          <w:tcPr>
            <w:tcW w:w="500" w:type="pct"/>
            <w:vMerge w:val="restart"/>
          </w:tcPr>
          <w:p w14:paraId="019FEB11"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500" w:type="pct"/>
            <w:vMerge w:val="restart"/>
          </w:tcPr>
          <w:p w14:paraId="6F09AE62" w14:textId="77777777" w:rsidR="00206019" w:rsidRPr="00C70209" w:rsidRDefault="00206019" w:rsidP="005407AD">
            <w:pPr>
              <w:pStyle w:val="TableH2"/>
              <w:rPr>
                <w:rFonts w:eastAsia="Arial Unicode MS"/>
              </w:rPr>
            </w:pPr>
            <w:r w:rsidRPr="00C70209">
              <w:rPr>
                <w:rFonts w:eastAsia="Arial Unicode MS"/>
              </w:rPr>
              <w:t>Outcome</w:t>
            </w:r>
          </w:p>
        </w:tc>
        <w:tc>
          <w:tcPr>
            <w:tcW w:w="2212" w:type="pct"/>
            <w:gridSpan w:val="4"/>
          </w:tcPr>
          <w:p w14:paraId="6173E32E"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0F2D895E" w14:textId="77777777" w:rsidTr="005407AD">
        <w:trPr>
          <w:cantSplit/>
          <w:tblHeader/>
        </w:trPr>
        <w:tc>
          <w:tcPr>
            <w:tcW w:w="389" w:type="pct"/>
            <w:vMerge/>
          </w:tcPr>
          <w:p w14:paraId="53494387" w14:textId="77777777" w:rsidR="00206019" w:rsidRPr="00C70209" w:rsidRDefault="00206019" w:rsidP="005407AD">
            <w:pPr>
              <w:pStyle w:val="TableH2"/>
              <w:rPr>
                <w:rFonts w:eastAsia="Arial Unicode MS"/>
              </w:rPr>
            </w:pPr>
          </w:p>
        </w:tc>
        <w:tc>
          <w:tcPr>
            <w:tcW w:w="492" w:type="pct"/>
            <w:vMerge/>
          </w:tcPr>
          <w:p w14:paraId="3CB064B0" w14:textId="77777777" w:rsidR="00206019" w:rsidRPr="00C70209" w:rsidRDefault="00206019" w:rsidP="005407AD">
            <w:pPr>
              <w:pStyle w:val="TableH2"/>
              <w:rPr>
                <w:rFonts w:eastAsia="Arial Unicode MS"/>
              </w:rPr>
            </w:pPr>
          </w:p>
        </w:tc>
        <w:tc>
          <w:tcPr>
            <w:tcW w:w="490" w:type="pct"/>
            <w:vMerge/>
          </w:tcPr>
          <w:p w14:paraId="56139B30" w14:textId="77777777" w:rsidR="00206019" w:rsidRPr="00C70209" w:rsidRDefault="00206019" w:rsidP="005407AD">
            <w:pPr>
              <w:pStyle w:val="TableH2"/>
              <w:rPr>
                <w:rFonts w:eastAsia="Arial Unicode MS"/>
              </w:rPr>
            </w:pPr>
          </w:p>
        </w:tc>
        <w:tc>
          <w:tcPr>
            <w:tcW w:w="417" w:type="pct"/>
            <w:vMerge/>
          </w:tcPr>
          <w:p w14:paraId="493565D1" w14:textId="77777777" w:rsidR="00206019" w:rsidRPr="00C70209" w:rsidRDefault="00206019" w:rsidP="005407AD">
            <w:pPr>
              <w:pStyle w:val="TableH2"/>
              <w:rPr>
                <w:rFonts w:eastAsia="Arial Unicode MS"/>
              </w:rPr>
            </w:pPr>
          </w:p>
        </w:tc>
        <w:tc>
          <w:tcPr>
            <w:tcW w:w="500" w:type="pct"/>
            <w:vMerge/>
          </w:tcPr>
          <w:p w14:paraId="208FD38D" w14:textId="77777777" w:rsidR="00206019" w:rsidRPr="00C70209" w:rsidRDefault="00206019" w:rsidP="005407AD">
            <w:pPr>
              <w:pStyle w:val="TableH2"/>
              <w:rPr>
                <w:rFonts w:eastAsia="Arial Unicode MS"/>
              </w:rPr>
            </w:pPr>
          </w:p>
        </w:tc>
        <w:tc>
          <w:tcPr>
            <w:tcW w:w="500" w:type="pct"/>
            <w:vMerge/>
          </w:tcPr>
          <w:p w14:paraId="48B38CC8" w14:textId="77777777" w:rsidR="00206019" w:rsidRPr="00C70209" w:rsidRDefault="00206019" w:rsidP="005407AD">
            <w:pPr>
              <w:pStyle w:val="TableH2"/>
              <w:rPr>
                <w:rFonts w:eastAsia="Arial Unicode MS"/>
              </w:rPr>
            </w:pPr>
          </w:p>
        </w:tc>
        <w:tc>
          <w:tcPr>
            <w:tcW w:w="546" w:type="pct"/>
          </w:tcPr>
          <w:p w14:paraId="2B2CB637" w14:textId="77777777" w:rsidR="00206019" w:rsidRPr="00C70209" w:rsidRDefault="00206019" w:rsidP="005407AD">
            <w:pPr>
              <w:pStyle w:val="TableH2"/>
              <w:rPr>
                <w:rFonts w:eastAsia="Arial Unicode MS"/>
              </w:rPr>
            </w:pPr>
            <w:r w:rsidRPr="00C70209">
              <w:rPr>
                <w:rFonts w:eastAsia="Arial Unicode MS"/>
              </w:rPr>
              <w:t>Fibrinogen concentrate</w:t>
            </w:r>
          </w:p>
          <w:p w14:paraId="6D57227C" w14:textId="77777777" w:rsidR="00206019" w:rsidRPr="00C70209" w:rsidRDefault="00206019" w:rsidP="005407AD">
            <w:pPr>
              <w:pStyle w:val="TableH2"/>
              <w:rPr>
                <w:rFonts w:eastAsia="Arial Unicode MS"/>
              </w:rPr>
            </w:pPr>
            <w:r w:rsidRPr="00C70209">
              <w:rPr>
                <w:rFonts w:eastAsia="Arial Unicode MS"/>
              </w:rPr>
              <w:t>n/N (%)</w:t>
            </w:r>
          </w:p>
        </w:tc>
        <w:tc>
          <w:tcPr>
            <w:tcW w:w="547" w:type="pct"/>
          </w:tcPr>
          <w:p w14:paraId="42D2EC54" w14:textId="77777777" w:rsidR="00206019" w:rsidRPr="00C70209" w:rsidRDefault="00206019" w:rsidP="005407AD">
            <w:pPr>
              <w:pStyle w:val="TableH2"/>
              <w:rPr>
                <w:rFonts w:eastAsia="Arial Unicode MS"/>
              </w:rPr>
            </w:pPr>
            <w:r w:rsidRPr="00C70209">
              <w:rPr>
                <w:rFonts w:eastAsia="Arial Unicode MS"/>
              </w:rPr>
              <w:t>Cryoprecipitate</w:t>
            </w:r>
          </w:p>
          <w:p w14:paraId="30C120F8"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7C1A8462"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2055AFF2" w14:textId="77777777" w:rsidR="00206019" w:rsidRPr="00C70209" w:rsidRDefault="00206019" w:rsidP="005407AD">
            <w:pPr>
              <w:pStyle w:val="TableH2"/>
              <w:rPr>
                <w:rFonts w:eastAsia="Arial Unicode MS"/>
                <w:i/>
              </w:rPr>
            </w:pPr>
            <w:r w:rsidRPr="00C70209">
              <w:rPr>
                <w:rFonts w:eastAsia="Arial Unicode MS"/>
                <w:i/>
              </w:rPr>
              <w:t>Statistical significance</w:t>
            </w:r>
          </w:p>
          <w:p w14:paraId="124B92A3" w14:textId="3AAF4941"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784521C5"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2C4DF0CD"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000000"/>
              <w:bottom w:val="single" w:sz="4" w:space="0" w:color="auto"/>
            </w:tcBorders>
            <w:shd w:val="clear" w:color="auto" w:fill="000000"/>
          </w:tcPr>
          <w:p w14:paraId="60FB85EE" w14:textId="77777777" w:rsidR="00206019" w:rsidRPr="00C70209" w:rsidRDefault="00206019" w:rsidP="005407AD">
            <w:pPr>
              <w:pStyle w:val="TableH4"/>
            </w:pPr>
            <w:r w:rsidRPr="00C70209">
              <w:t xml:space="preserve">Level II evidence </w:t>
            </w:r>
          </w:p>
        </w:tc>
      </w:tr>
      <w:tr w:rsidR="00206019" w:rsidRPr="00C70209" w14:paraId="51CFAD34"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51BAD2F" w14:textId="77777777" w:rsidR="00206019" w:rsidRPr="00C70209" w:rsidRDefault="00206019" w:rsidP="005407AD">
            <w:pPr>
              <w:pStyle w:val="TableH3"/>
            </w:pPr>
            <w:r w:rsidRPr="00C70209">
              <w:t>Fibrinogen concentrate versus cryoprecipitate</w:t>
            </w:r>
          </w:p>
        </w:tc>
      </w:tr>
      <w:tr w:rsidR="00206019" w:rsidRPr="00C70209" w14:paraId="64FFAFA0" w14:textId="77777777" w:rsidTr="005407AD">
        <w:trPr>
          <w:cantSplit/>
          <w:trHeight w:val="620"/>
          <w:tblHeader/>
        </w:trPr>
        <w:tc>
          <w:tcPr>
            <w:tcW w:w="389" w:type="pct"/>
            <w:vMerge w:val="restart"/>
          </w:tcPr>
          <w:p w14:paraId="27348885" w14:textId="0269D7A2" w:rsidR="00206019" w:rsidRPr="00C70209" w:rsidRDefault="00206019" w:rsidP="005407AD">
            <w:pPr>
              <w:pStyle w:val="Tabletext-evidencematrix"/>
            </w:pPr>
            <w:r w:rsidRPr="00C70209">
              <w:t>Galas (2014)</w:t>
            </w:r>
            <w:r w:rsidRPr="00C70209">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 </w:instrText>
            </w:r>
            <w:r w:rsidR="000E261C">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1</w:t>
            </w:r>
            <w:r w:rsidRPr="00C70209">
              <w:fldChar w:fldCharType="end"/>
            </w:r>
          </w:p>
          <w:p w14:paraId="25662DFC" w14:textId="77777777" w:rsidR="00206019" w:rsidRPr="00C70209" w:rsidRDefault="00206019" w:rsidP="005407AD">
            <w:pPr>
              <w:pStyle w:val="Tabletext-evidencematrix"/>
            </w:pPr>
            <w:r w:rsidRPr="00C70209">
              <w:t>Level II</w:t>
            </w:r>
          </w:p>
          <w:p w14:paraId="5BFEE3F4" w14:textId="77777777" w:rsidR="00206019" w:rsidRPr="00C70209" w:rsidRDefault="00206019" w:rsidP="005407AD">
            <w:pPr>
              <w:pStyle w:val="Tabletext-evidencematrix"/>
              <w:rPr>
                <w:i/>
              </w:rPr>
            </w:pPr>
            <w:r w:rsidRPr="00C70209">
              <w:rPr>
                <w:i/>
              </w:rPr>
              <w:t>Good</w:t>
            </w:r>
          </w:p>
        </w:tc>
        <w:tc>
          <w:tcPr>
            <w:tcW w:w="492" w:type="pct"/>
            <w:vMerge w:val="restart"/>
          </w:tcPr>
          <w:p w14:paraId="5C7BE573" w14:textId="77777777" w:rsidR="00206019" w:rsidRPr="00C70209" w:rsidRDefault="00206019" w:rsidP="005407AD">
            <w:pPr>
              <w:pStyle w:val="Tabletext-evidencematrix"/>
            </w:pPr>
            <w:r w:rsidRPr="00C70209">
              <w:t xml:space="preserve">N=63 </w:t>
            </w:r>
          </w:p>
        </w:tc>
        <w:tc>
          <w:tcPr>
            <w:tcW w:w="490" w:type="pct"/>
            <w:vMerge w:val="restart"/>
          </w:tcPr>
          <w:p w14:paraId="181E5681" w14:textId="49527920" w:rsidR="00206019" w:rsidRPr="00C70209" w:rsidRDefault="00206019" w:rsidP="005407AD">
            <w:pPr>
              <w:pStyle w:val="Tabletext-evidencematrix"/>
            </w:pPr>
            <w:r w:rsidRPr="00C70209">
              <w:t xml:space="preserve">Paediatric patients aged &lt;7 years </w:t>
            </w:r>
            <w:r w:rsidR="00F1702E" w:rsidRPr="00C70209">
              <w:t>undergoing</w:t>
            </w:r>
            <w:r w:rsidRPr="00C70209">
              <w:t xml:space="preserve"> cardiac surgery with CPB</w:t>
            </w:r>
          </w:p>
        </w:tc>
        <w:tc>
          <w:tcPr>
            <w:tcW w:w="417" w:type="pct"/>
            <w:vMerge w:val="restart"/>
          </w:tcPr>
          <w:p w14:paraId="5EE951A7" w14:textId="77777777" w:rsidR="00206019" w:rsidRPr="00C70209" w:rsidRDefault="00206019" w:rsidP="005407AD">
            <w:pPr>
              <w:pStyle w:val="Tabletext-evidencematrix"/>
            </w:pPr>
            <w:r w:rsidRPr="00C70209">
              <w:t>Single hospital, Brazil</w:t>
            </w:r>
          </w:p>
        </w:tc>
        <w:tc>
          <w:tcPr>
            <w:tcW w:w="500" w:type="pct"/>
            <w:vMerge w:val="restart"/>
          </w:tcPr>
          <w:p w14:paraId="37EE55C0" w14:textId="77777777" w:rsidR="00206019" w:rsidRPr="00C70209" w:rsidRDefault="00206019" w:rsidP="005407AD">
            <w:pPr>
              <w:pStyle w:val="Tabletext-evidencematrix"/>
            </w:pPr>
            <w:r w:rsidRPr="00C70209">
              <w:t>Fibrinogen concentrate (60 mg/kg) versus cryoprecipitate (10 mL/kg)</w:t>
            </w:r>
          </w:p>
        </w:tc>
        <w:tc>
          <w:tcPr>
            <w:tcW w:w="500" w:type="pct"/>
          </w:tcPr>
          <w:p w14:paraId="4D5C77AC" w14:textId="77777777" w:rsidR="00206019" w:rsidRPr="00C70209" w:rsidRDefault="00206019" w:rsidP="005407AD">
            <w:pPr>
              <w:pStyle w:val="Tabletext-evidencematrix"/>
            </w:pPr>
            <w:r w:rsidRPr="00C70209">
              <w:t>Postoperative transfusion</w:t>
            </w:r>
          </w:p>
        </w:tc>
        <w:tc>
          <w:tcPr>
            <w:tcW w:w="546" w:type="pct"/>
          </w:tcPr>
          <w:p w14:paraId="6F67E1EA" w14:textId="77777777" w:rsidR="00206019" w:rsidRPr="00C70209" w:rsidRDefault="00206019" w:rsidP="005407AD">
            <w:pPr>
              <w:pStyle w:val="Tabletext-evidencematrix"/>
            </w:pPr>
            <w:r w:rsidRPr="00C70209">
              <w:t>26/30 (86.7%)</w:t>
            </w:r>
          </w:p>
        </w:tc>
        <w:tc>
          <w:tcPr>
            <w:tcW w:w="546" w:type="pct"/>
          </w:tcPr>
          <w:p w14:paraId="7F52C571" w14:textId="77777777" w:rsidR="00206019" w:rsidRPr="00C70209" w:rsidRDefault="00206019" w:rsidP="005407AD">
            <w:pPr>
              <w:pStyle w:val="Tabletext-evidencematrix"/>
            </w:pPr>
            <w:r w:rsidRPr="00C70209">
              <w:t>33/33 (100.0%)</w:t>
            </w:r>
          </w:p>
        </w:tc>
        <w:tc>
          <w:tcPr>
            <w:tcW w:w="521" w:type="pct"/>
          </w:tcPr>
          <w:p w14:paraId="256D6E92" w14:textId="77777777" w:rsidR="00206019" w:rsidRPr="00C70209" w:rsidRDefault="00206019" w:rsidP="005407AD">
            <w:pPr>
              <w:pStyle w:val="Tabletext-evidencematrix"/>
            </w:pPr>
            <w:r w:rsidRPr="00C70209">
              <w:t>RR 0.87 [0.75, 1.01]</w:t>
            </w:r>
            <w:r w:rsidRPr="00C70209">
              <w:rPr>
                <w:vertAlign w:val="superscript"/>
              </w:rPr>
              <w:t>c</w:t>
            </w:r>
          </w:p>
        </w:tc>
        <w:tc>
          <w:tcPr>
            <w:tcW w:w="598" w:type="pct"/>
            <w:shd w:val="clear" w:color="auto" w:fill="D9D9D9" w:themeFill="background1" w:themeFillShade="D9"/>
          </w:tcPr>
          <w:p w14:paraId="7237ADE1" w14:textId="77777777" w:rsidR="00206019" w:rsidRPr="00C70209" w:rsidRDefault="00206019" w:rsidP="005407AD">
            <w:pPr>
              <w:pStyle w:val="Tabletext-evidencematrix"/>
              <w:rPr>
                <w:i/>
              </w:rPr>
            </w:pPr>
            <w:r w:rsidRPr="00C70209">
              <w:rPr>
                <w:i/>
              </w:rPr>
              <w:t>Favours fibrinogen concentrate</w:t>
            </w:r>
          </w:p>
          <w:p w14:paraId="5D167E95" w14:textId="2A7134CF" w:rsidR="00206019" w:rsidRPr="00C70209" w:rsidRDefault="001A475D" w:rsidP="005407AD">
            <w:pPr>
              <w:pStyle w:val="Tabletext-evidencematrix"/>
            </w:pPr>
            <w:r w:rsidRPr="001A475D">
              <w:rPr>
                <w:i/>
              </w:rPr>
              <w:t>P = </w:t>
            </w:r>
            <w:r w:rsidR="00206019" w:rsidRPr="00C70209">
              <w:t>0.06</w:t>
            </w:r>
            <w:r w:rsidR="00206019" w:rsidRPr="00C70209">
              <w:rPr>
                <w:vertAlign w:val="superscript"/>
              </w:rPr>
              <w:t>c</w:t>
            </w:r>
          </w:p>
          <w:p w14:paraId="4302FF0F" w14:textId="2D8F5D21" w:rsidR="00206019" w:rsidRPr="00C70209" w:rsidRDefault="001A475D" w:rsidP="005407AD">
            <w:pPr>
              <w:pStyle w:val="Tabletext-evidencematrix"/>
            </w:pPr>
            <w:r w:rsidRPr="001A475D">
              <w:rPr>
                <w:i/>
              </w:rPr>
              <w:t>P = </w:t>
            </w:r>
            <w:r w:rsidR="00206019" w:rsidRPr="00C70209">
              <w:t>0.046</w:t>
            </w:r>
            <w:r w:rsidR="00206019" w:rsidRPr="00C70209">
              <w:rPr>
                <w:vertAlign w:val="superscript"/>
              </w:rPr>
              <w:t>d</w:t>
            </w:r>
          </w:p>
        </w:tc>
      </w:tr>
      <w:tr w:rsidR="00206019" w:rsidRPr="00C70209" w14:paraId="7C1016CA" w14:textId="77777777" w:rsidTr="005407AD">
        <w:trPr>
          <w:cantSplit/>
          <w:tblHeader/>
        </w:trPr>
        <w:tc>
          <w:tcPr>
            <w:tcW w:w="389" w:type="pct"/>
            <w:vMerge/>
          </w:tcPr>
          <w:p w14:paraId="40016A69" w14:textId="77777777" w:rsidR="00206019" w:rsidRPr="00C70209" w:rsidRDefault="00206019" w:rsidP="005407AD">
            <w:pPr>
              <w:pStyle w:val="Tabletext-evidencematrix"/>
            </w:pPr>
          </w:p>
        </w:tc>
        <w:tc>
          <w:tcPr>
            <w:tcW w:w="492" w:type="pct"/>
            <w:vMerge/>
          </w:tcPr>
          <w:p w14:paraId="115C1D75" w14:textId="77777777" w:rsidR="00206019" w:rsidRPr="00C70209" w:rsidRDefault="00206019" w:rsidP="005407AD">
            <w:pPr>
              <w:pStyle w:val="Tabletext-evidencematrix"/>
            </w:pPr>
          </w:p>
        </w:tc>
        <w:tc>
          <w:tcPr>
            <w:tcW w:w="490" w:type="pct"/>
            <w:vMerge/>
          </w:tcPr>
          <w:p w14:paraId="15E2C6C8" w14:textId="77777777" w:rsidR="00206019" w:rsidRPr="00C70209" w:rsidRDefault="00206019" w:rsidP="005407AD">
            <w:pPr>
              <w:pStyle w:val="Tabletext-evidencematrix"/>
            </w:pPr>
          </w:p>
        </w:tc>
        <w:tc>
          <w:tcPr>
            <w:tcW w:w="417" w:type="pct"/>
            <w:vMerge/>
          </w:tcPr>
          <w:p w14:paraId="37F09FC1" w14:textId="77777777" w:rsidR="00206019" w:rsidRPr="00C70209" w:rsidRDefault="00206019" w:rsidP="005407AD">
            <w:pPr>
              <w:pStyle w:val="Tabletext-evidencematrix"/>
            </w:pPr>
          </w:p>
        </w:tc>
        <w:tc>
          <w:tcPr>
            <w:tcW w:w="500" w:type="pct"/>
            <w:vMerge/>
          </w:tcPr>
          <w:p w14:paraId="252D7253" w14:textId="77777777" w:rsidR="00206019" w:rsidRPr="00C70209" w:rsidRDefault="00206019" w:rsidP="005407AD">
            <w:pPr>
              <w:pStyle w:val="Tabletext-evidencematrix"/>
            </w:pPr>
          </w:p>
        </w:tc>
        <w:tc>
          <w:tcPr>
            <w:tcW w:w="500" w:type="pct"/>
          </w:tcPr>
          <w:p w14:paraId="5B87B15E" w14:textId="77777777" w:rsidR="00206019" w:rsidRPr="00C70209" w:rsidRDefault="00206019" w:rsidP="005407AD">
            <w:pPr>
              <w:pStyle w:val="Tabletext-evidencematrix"/>
              <w:jc w:val="right"/>
            </w:pPr>
            <w:r w:rsidRPr="00C70209">
              <w:t>RBC transfusion</w:t>
            </w:r>
          </w:p>
        </w:tc>
        <w:tc>
          <w:tcPr>
            <w:tcW w:w="546" w:type="pct"/>
          </w:tcPr>
          <w:p w14:paraId="7FAC4D78" w14:textId="77777777" w:rsidR="00206019" w:rsidRPr="00C70209" w:rsidRDefault="00206019" w:rsidP="005407AD">
            <w:pPr>
              <w:pStyle w:val="Tabletext-evidencematrix"/>
            </w:pPr>
            <w:r w:rsidRPr="00C70209">
              <w:t>25/30 (83.3%)</w:t>
            </w:r>
          </w:p>
        </w:tc>
        <w:tc>
          <w:tcPr>
            <w:tcW w:w="546" w:type="pct"/>
          </w:tcPr>
          <w:p w14:paraId="1024EB22" w14:textId="77777777" w:rsidR="00206019" w:rsidRPr="00C70209" w:rsidRDefault="00206019" w:rsidP="005407AD">
            <w:pPr>
              <w:pStyle w:val="Tabletext-evidencematrix"/>
            </w:pPr>
            <w:r w:rsidRPr="00C70209">
              <w:t>32/33 (97.0%)</w:t>
            </w:r>
          </w:p>
        </w:tc>
        <w:tc>
          <w:tcPr>
            <w:tcW w:w="521" w:type="pct"/>
          </w:tcPr>
          <w:p w14:paraId="735D389C" w14:textId="77777777" w:rsidR="00206019" w:rsidRPr="00C70209" w:rsidRDefault="00206019" w:rsidP="005407AD">
            <w:pPr>
              <w:pStyle w:val="Tabletext-evidencematrix"/>
            </w:pPr>
            <w:r w:rsidRPr="00C70209">
              <w:t>RR 0.86 [0.72, 1.02]</w:t>
            </w:r>
            <w:r w:rsidRPr="00C70209">
              <w:rPr>
                <w:vertAlign w:val="superscript"/>
              </w:rPr>
              <w:t>c</w:t>
            </w:r>
          </w:p>
        </w:tc>
        <w:tc>
          <w:tcPr>
            <w:tcW w:w="598" w:type="pct"/>
          </w:tcPr>
          <w:p w14:paraId="5A51C0E4" w14:textId="77777777" w:rsidR="00206019" w:rsidRPr="00C70209" w:rsidRDefault="00206019" w:rsidP="005407AD">
            <w:pPr>
              <w:pStyle w:val="Tabletext-evidencematrix"/>
              <w:rPr>
                <w:i/>
              </w:rPr>
            </w:pPr>
            <w:r w:rsidRPr="00C70209">
              <w:rPr>
                <w:i/>
              </w:rPr>
              <w:t>No significant difference</w:t>
            </w:r>
          </w:p>
          <w:p w14:paraId="0D61CD5D" w14:textId="10DF6A27" w:rsidR="00206019" w:rsidRPr="00C70209" w:rsidRDefault="001A475D" w:rsidP="005407AD">
            <w:pPr>
              <w:pStyle w:val="Tabletext-evidencematrix"/>
            </w:pPr>
            <w:r w:rsidRPr="001A475D">
              <w:rPr>
                <w:i/>
              </w:rPr>
              <w:t>P = </w:t>
            </w:r>
            <w:r w:rsidR="00206019" w:rsidRPr="00C70209">
              <w:t>0.094</w:t>
            </w:r>
          </w:p>
        </w:tc>
      </w:tr>
      <w:tr w:rsidR="00206019" w:rsidRPr="00C70209" w14:paraId="4F9E5442" w14:textId="77777777" w:rsidTr="005407AD">
        <w:trPr>
          <w:cantSplit/>
          <w:tblHeader/>
        </w:trPr>
        <w:tc>
          <w:tcPr>
            <w:tcW w:w="389" w:type="pct"/>
            <w:vMerge/>
          </w:tcPr>
          <w:p w14:paraId="10473175" w14:textId="77777777" w:rsidR="00206019" w:rsidRPr="00C70209" w:rsidRDefault="00206019" w:rsidP="005407AD">
            <w:pPr>
              <w:pStyle w:val="Tabletext-evidencematrix"/>
            </w:pPr>
          </w:p>
        </w:tc>
        <w:tc>
          <w:tcPr>
            <w:tcW w:w="492" w:type="pct"/>
            <w:vMerge/>
          </w:tcPr>
          <w:p w14:paraId="1641028A" w14:textId="77777777" w:rsidR="00206019" w:rsidRPr="00C70209" w:rsidRDefault="00206019" w:rsidP="005407AD">
            <w:pPr>
              <w:pStyle w:val="Tabletext-evidencematrix"/>
            </w:pPr>
          </w:p>
        </w:tc>
        <w:tc>
          <w:tcPr>
            <w:tcW w:w="490" w:type="pct"/>
            <w:vMerge/>
          </w:tcPr>
          <w:p w14:paraId="570B21FA" w14:textId="77777777" w:rsidR="00206019" w:rsidRPr="00C70209" w:rsidRDefault="00206019" w:rsidP="005407AD">
            <w:pPr>
              <w:pStyle w:val="Tabletext-evidencematrix"/>
            </w:pPr>
          </w:p>
        </w:tc>
        <w:tc>
          <w:tcPr>
            <w:tcW w:w="417" w:type="pct"/>
            <w:vMerge/>
          </w:tcPr>
          <w:p w14:paraId="61235659" w14:textId="77777777" w:rsidR="00206019" w:rsidRPr="00C70209" w:rsidRDefault="00206019" w:rsidP="005407AD">
            <w:pPr>
              <w:pStyle w:val="Tabletext-evidencematrix"/>
            </w:pPr>
          </w:p>
        </w:tc>
        <w:tc>
          <w:tcPr>
            <w:tcW w:w="500" w:type="pct"/>
            <w:vMerge/>
          </w:tcPr>
          <w:p w14:paraId="23B48F11" w14:textId="77777777" w:rsidR="00206019" w:rsidRPr="00C70209" w:rsidRDefault="00206019" w:rsidP="005407AD">
            <w:pPr>
              <w:pStyle w:val="Tabletext-evidencematrix"/>
            </w:pPr>
          </w:p>
        </w:tc>
        <w:tc>
          <w:tcPr>
            <w:tcW w:w="500" w:type="pct"/>
          </w:tcPr>
          <w:p w14:paraId="60E146E1" w14:textId="77777777" w:rsidR="00206019" w:rsidRPr="00C70209" w:rsidRDefault="00206019" w:rsidP="005407AD">
            <w:pPr>
              <w:pStyle w:val="Tabletext-evidencematrix"/>
              <w:jc w:val="right"/>
            </w:pPr>
            <w:r w:rsidRPr="00C70209">
              <w:t>Platelet transfusion</w:t>
            </w:r>
          </w:p>
        </w:tc>
        <w:tc>
          <w:tcPr>
            <w:tcW w:w="546" w:type="pct"/>
          </w:tcPr>
          <w:p w14:paraId="3D691F6C" w14:textId="77777777" w:rsidR="00206019" w:rsidRPr="00C70209" w:rsidRDefault="00206019" w:rsidP="005407AD">
            <w:pPr>
              <w:pStyle w:val="Tabletext-evidencematrix"/>
            </w:pPr>
            <w:r w:rsidRPr="00C70209">
              <w:t>0/30 (0%)</w:t>
            </w:r>
          </w:p>
        </w:tc>
        <w:tc>
          <w:tcPr>
            <w:tcW w:w="546" w:type="pct"/>
          </w:tcPr>
          <w:p w14:paraId="04E74B7A" w14:textId="77777777" w:rsidR="00206019" w:rsidRPr="00C70209" w:rsidRDefault="00206019" w:rsidP="005407AD">
            <w:pPr>
              <w:pStyle w:val="Tabletext-evidencematrix"/>
            </w:pPr>
            <w:r w:rsidRPr="00C70209">
              <w:t>3/33 (9.1%)</w:t>
            </w:r>
          </w:p>
        </w:tc>
        <w:tc>
          <w:tcPr>
            <w:tcW w:w="521" w:type="pct"/>
          </w:tcPr>
          <w:p w14:paraId="3847479C" w14:textId="77777777" w:rsidR="00206019" w:rsidRPr="00C70209" w:rsidRDefault="00206019" w:rsidP="005407AD">
            <w:pPr>
              <w:pStyle w:val="Tabletext-evidencematrix"/>
            </w:pPr>
            <w:r w:rsidRPr="00C70209">
              <w:t>RR 0.16 [0.01, 2.91]</w:t>
            </w:r>
            <w:r w:rsidRPr="00C70209">
              <w:rPr>
                <w:vertAlign w:val="superscript"/>
              </w:rPr>
              <w:t>c</w:t>
            </w:r>
          </w:p>
        </w:tc>
        <w:tc>
          <w:tcPr>
            <w:tcW w:w="598" w:type="pct"/>
          </w:tcPr>
          <w:p w14:paraId="2192FFAB" w14:textId="77777777" w:rsidR="00206019" w:rsidRPr="00C70209" w:rsidRDefault="00206019" w:rsidP="005407AD">
            <w:pPr>
              <w:pStyle w:val="Tabletext-evidencematrix"/>
              <w:rPr>
                <w:i/>
              </w:rPr>
            </w:pPr>
            <w:r w:rsidRPr="00C70209">
              <w:rPr>
                <w:i/>
              </w:rPr>
              <w:t>No significant difference</w:t>
            </w:r>
          </w:p>
          <w:p w14:paraId="1F670E5A" w14:textId="7A91A931" w:rsidR="00206019" w:rsidRPr="00C70209" w:rsidRDefault="001A475D" w:rsidP="005407AD">
            <w:pPr>
              <w:pStyle w:val="Tabletext-evidencematrix"/>
            </w:pPr>
            <w:r w:rsidRPr="001A475D">
              <w:rPr>
                <w:i/>
              </w:rPr>
              <w:t>P = </w:t>
            </w:r>
            <w:r w:rsidR="00206019" w:rsidRPr="00C70209">
              <w:t>0.240</w:t>
            </w:r>
          </w:p>
        </w:tc>
      </w:tr>
      <w:tr w:rsidR="00206019" w:rsidRPr="00C70209" w14:paraId="78175E4A" w14:textId="77777777" w:rsidTr="005407AD">
        <w:trPr>
          <w:cantSplit/>
          <w:tblHeader/>
        </w:trPr>
        <w:tc>
          <w:tcPr>
            <w:tcW w:w="389" w:type="pct"/>
            <w:vMerge/>
          </w:tcPr>
          <w:p w14:paraId="08133F59" w14:textId="77777777" w:rsidR="00206019" w:rsidRPr="00C70209" w:rsidRDefault="00206019" w:rsidP="005407AD">
            <w:pPr>
              <w:pStyle w:val="Tabletext-evidencematrix"/>
            </w:pPr>
          </w:p>
        </w:tc>
        <w:tc>
          <w:tcPr>
            <w:tcW w:w="492" w:type="pct"/>
            <w:vMerge/>
          </w:tcPr>
          <w:p w14:paraId="6571E4DD" w14:textId="77777777" w:rsidR="00206019" w:rsidRPr="00C70209" w:rsidRDefault="00206019" w:rsidP="005407AD">
            <w:pPr>
              <w:pStyle w:val="Tabletext-evidencematrix"/>
            </w:pPr>
          </w:p>
        </w:tc>
        <w:tc>
          <w:tcPr>
            <w:tcW w:w="490" w:type="pct"/>
            <w:vMerge/>
          </w:tcPr>
          <w:p w14:paraId="5D65E094" w14:textId="77777777" w:rsidR="00206019" w:rsidRPr="00C70209" w:rsidRDefault="00206019" w:rsidP="005407AD">
            <w:pPr>
              <w:pStyle w:val="Tabletext-evidencematrix"/>
            </w:pPr>
          </w:p>
        </w:tc>
        <w:tc>
          <w:tcPr>
            <w:tcW w:w="417" w:type="pct"/>
            <w:vMerge/>
          </w:tcPr>
          <w:p w14:paraId="286575FE" w14:textId="77777777" w:rsidR="00206019" w:rsidRPr="00C70209" w:rsidRDefault="00206019" w:rsidP="005407AD">
            <w:pPr>
              <w:pStyle w:val="Tabletext-evidencematrix"/>
            </w:pPr>
          </w:p>
        </w:tc>
        <w:tc>
          <w:tcPr>
            <w:tcW w:w="500" w:type="pct"/>
            <w:vMerge/>
          </w:tcPr>
          <w:p w14:paraId="576C5E26" w14:textId="77777777" w:rsidR="00206019" w:rsidRPr="00C70209" w:rsidRDefault="00206019" w:rsidP="005407AD">
            <w:pPr>
              <w:pStyle w:val="Tabletext-evidencematrix"/>
            </w:pPr>
          </w:p>
        </w:tc>
        <w:tc>
          <w:tcPr>
            <w:tcW w:w="500" w:type="pct"/>
          </w:tcPr>
          <w:p w14:paraId="7364BF94" w14:textId="77777777" w:rsidR="00206019" w:rsidRPr="00C70209" w:rsidRDefault="00206019" w:rsidP="005407AD">
            <w:pPr>
              <w:pStyle w:val="Tabletext-evidencematrix"/>
              <w:jc w:val="right"/>
            </w:pPr>
            <w:r w:rsidRPr="00C70209">
              <w:t>FFP transfusion</w:t>
            </w:r>
          </w:p>
        </w:tc>
        <w:tc>
          <w:tcPr>
            <w:tcW w:w="546" w:type="pct"/>
          </w:tcPr>
          <w:p w14:paraId="7B16808E" w14:textId="77777777" w:rsidR="00206019" w:rsidRPr="00C70209" w:rsidRDefault="00206019" w:rsidP="005407AD">
            <w:pPr>
              <w:pStyle w:val="Tabletext-evidencematrix"/>
            </w:pPr>
            <w:r w:rsidRPr="00C70209">
              <w:t>3/30 (10.0%)</w:t>
            </w:r>
          </w:p>
        </w:tc>
        <w:tc>
          <w:tcPr>
            <w:tcW w:w="546" w:type="pct"/>
          </w:tcPr>
          <w:p w14:paraId="294EC817" w14:textId="77777777" w:rsidR="00206019" w:rsidRPr="00C70209" w:rsidRDefault="00206019" w:rsidP="005407AD">
            <w:pPr>
              <w:pStyle w:val="Tabletext-evidencematrix"/>
            </w:pPr>
            <w:r w:rsidRPr="00C70209">
              <w:t>8/33 (24.2%)</w:t>
            </w:r>
          </w:p>
        </w:tc>
        <w:tc>
          <w:tcPr>
            <w:tcW w:w="521" w:type="pct"/>
          </w:tcPr>
          <w:p w14:paraId="4E5EE19D" w14:textId="77777777" w:rsidR="00206019" w:rsidRPr="00C70209" w:rsidRDefault="00206019" w:rsidP="005407AD">
            <w:pPr>
              <w:pStyle w:val="Tabletext-evidencematrix"/>
            </w:pPr>
            <w:r w:rsidRPr="00C70209">
              <w:t>RR 0.41 [0.12, 1.41]</w:t>
            </w:r>
            <w:r w:rsidRPr="00C70209">
              <w:rPr>
                <w:vertAlign w:val="superscript"/>
              </w:rPr>
              <w:t>c</w:t>
            </w:r>
          </w:p>
        </w:tc>
        <w:tc>
          <w:tcPr>
            <w:tcW w:w="598" w:type="pct"/>
          </w:tcPr>
          <w:p w14:paraId="290213E9" w14:textId="77777777" w:rsidR="00206019" w:rsidRPr="00C70209" w:rsidRDefault="00206019" w:rsidP="005407AD">
            <w:pPr>
              <w:pStyle w:val="Tabletext-evidencematrix"/>
              <w:rPr>
                <w:i/>
              </w:rPr>
            </w:pPr>
            <w:r w:rsidRPr="00C70209">
              <w:rPr>
                <w:i/>
              </w:rPr>
              <w:t>No significant difference</w:t>
            </w:r>
          </w:p>
          <w:p w14:paraId="4FC29D3F" w14:textId="54DFD2E2" w:rsidR="00206019" w:rsidRPr="00C70209" w:rsidRDefault="001A475D" w:rsidP="005407AD">
            <w:pPr>
              <w:pStyle w:val="Tabletext-evidencematrix"/>
            </w:pPr>
            <w:r w:rsidRPr="001A475D">
              <w:rPr>
                <w:i/>
              </w:rPr>
              <w:t>P = </w:t>
            </w:r>
            <w:r w:rsidR="00206019" w:rsidRPr="00C70209">
              <w:t>0.137</w:t>
            </w:r>
          </w:p>
        </w:tc>
      </w:tr>
      <w:tr w:rsidR="00206019" w:rsidRPr="00C70209" w14:paraId="030419BF" w14:textId="77777777" w:rsidTr="005407AD">
        <w:trPr>
          <w:cantSplit/>
          <w:tblHeader/>
        </w:trPr>
        <w:tc>
          <w:tcPr>
            <w:tcW w:w="389" w:type="pct"/>
            <w:vMerge/>
          </w:tcPr>
          <w:p w14:paraId="33892602" w14:textId="77777777" w:rsidR="00206019" w:rsidRPr="00C70209" w:rsidRDefault="00206019" w:rsidP="005407AD">
            <w:pPr>
              <w:pStyle w:val="Tabletext-evidencematrix"/>
            </w:pPr>
          </w:p>
        </w:tc>
        <w:tc>
          <w:tcPr>
            <w:tcW w:w="492" w:type="pct"/>
            <w:vMerge/>
          </w:tcPr>
          <w:p w14:paraId="2F83EE93" w14:textId="77777777" w:rsidR="00206019" w:rsidRPr="00C70209" w:rsidRDefault="00206019" w:rsidP="005407AD">
            <w:pPr>
              <w:pStyle w:val="Tabletext-evidencematrix"/>
            </w:pPr>
          </w:p>
        </w:tc>
        <w:tc>
          <w:tcPr>
            <w:tcW w:w="490" w:type="pct"/>
            <w:vMerge/>
          </w:tcPr>
          <w:p w14:paraId="73643AB1" w14:textId="77777777" w:rsidR="00206019" w:rsidRPr="00C70209" w:rsidRDefault="00206019" w:rsidP="005407AD">
            <w:pPr>
              <w:pStyle w:val="Tabletext-evidencematrix"/>
            </w:pPr>
          </w:p>
        </w:tc>
        <w:tc>
          <w:tcPr>
            <w:tcW w:w="417" w:type="pct"/>
            <w:vMerge/>
          </w:tcPr>
          <w:p w14:paraId="672C8877" w14:textId="77777777" w:rsidR="00206019" w:rsidRPr="00C70209" w:rsidRDefault="00206019" w:rsidP="005407AD">
            <w:pPr>
              <w:pStyle w:val="Tabletext-evidencematrix"/>
            </w:pPr>
          </w:p>
        </w:tc>
        <w:tc>
          <w:tcPr>
            <w:tcW w:w="500" w:type="pct"/>
            <w:vMerge/>
          </w:tcPr>
          <w:p w14:paraId="327C3A49" w14:textId="77777777" w:rsidR="00206019" w:rsidRPr="00C70209" w:rsidRDefault="00206019" w:rsidP="005407AD">
            <w:pPr>
              <w:pStyle w:val="Tabletext-evidencematrix"/>
            </w:pPr>
          </w:p>
        </w:tc>
        <w:tc>
          <w:tcPr>
            <w:tcW w:w="500" w:type="pct"/>
          </w:tcPr>
          <w:p w14:paraId="62D4E26D" w14:textId="77777777" w:rsidR="00206019" w:rsidRPr="00C70209" w:rsidRDefault="00206019" w:rsidP="005407AD">
            <w:pPr>
              <w:pStyle w:val="Tabletext-evidencematrix"/>
              <w:jc w:val="right"/>
            </w:pPr>
            <w:r w:rsidRPr="00C70209">
              <w:t>Cryoprecipitate transfusion</w:t>
            </w:r>
          </w:p>
        </w:tc>
        <w:tc>
          <w:tcPr>
            <w:tcW w:w="546" w:type="pct"/>
          </w:tcPr>
          <w:p w14:paraId="1BFF5C9F" w14:textId="77777777" w:rsidR="00206019" w:rsidRPr="00C70209" w:rsidRDefault="00206019" w:rsidP="005407AD">
            <w:pPr>
              <w:pStyle w:val="Tabletext-evidencematrix"/>
            </w:pPr>
            <w:r w:rsidRPr="00C70209">
              <w:t xml:space="preserve">13/30 (43.3%) </w:t>
            </w:r>
          </w:p>
        </w:tc>
        <w:tc>
          <w:tcPr>
            <w:tcW w:w="546" w:type="pct"/>
          </w:tcPr>
          <w:p w14:paraId="2E90FE41" w14:textId="77777777" w:rsidR="00206019" w:rsidRPr="00C70209" w:rsidRDefault="00206019" w:rsidP="005407AD">
            <w:pPr>
              <w:pStyle w:val="Tabletext-evidencematrix"/>
            </w:pPr>
            <w:r w:rsidRPr="00C70209">
              <w:t>14/33 (42.4%)</w:t>
            </w:r>
          </w:p>
        </w:tc>
        <w:tc>
          <w:tcPr>
            <w:tcW w:w="521" w:type="pct"/>
          </w:tcPr>
          <w:p w14:paraId="0B76C9D3" w14:textId="77777777" w:rsidR="00206019" w:rsidRPr="00C70209" w:rsidRDefault="00206019" w:rsidP="005407AD">
            <w:pPr>
              <w:pStyle w:val="Tabletext-evidencematrix"/>
            </w:pPr>
            <w:r w:rsidRPr="00C70209">
              <w:t>RR 1.02 [0.58, 1.81]</w:t>
            </w:r>
            <w:r w:rsidRPr="00C70209">
              <w:rPr>
                <w:vertAlign w:val="superscript"/>
              </w:rPr>
              <w:t>c</w:t>
            </w:r>
          </w:p>
        </w:tc>
        <w:tc>
          <w:tcPr>
            <w:tcW w:w="598" w:type="pct"/>
          </w:tcPr>
          <w:p w14:paraId="67295EB2" w14:textId="77777777" w:rsidR="00206019" w:rsidRPr="00C70209" w:rsidRDefault="00206019" w:rsidP="005407AD">
            <w:pPr>
              <w:pStyle w:val="Tabletext-evidencematrix"/>
              <w:rPr>
                <w:i/>
              </w:rPr>
            </w:pPr>
            <w:r w:rsidRPr="00C70209">
              <w:rPr>
                <w:i/>
              </w:rPr>
              <w:t>No significant difference</w:t>
            </w:r>
          </w:p>
          <w:p w14:paraId="3922B199" w14:textId="7C2194D0" w:rsidR="00206019" w:rsidRPr="00C70209" w:rsidRDefault="001A475D" w:rsidP="005407AD">
            <w:pPr>
              <w:pStyle w:val="Tabletext-evidencematrix"/>
            </w:pPr>
            <w:r w:rsidRPr="001A475D">
              <w:rPr>
                <w:i/>
              </w:rPr>
              <w:t>P = </w:t>
            </w:r>
            <w:r w:rsidR="00206019" w:rsidRPr="00C70209">
              <w:t>0.942</w:t>
            </w:r>
          </w:p>
        </w:tc>
      </w:tr>
    </w:tbl>
    <w:p w14:paraId="4F5C5BB9" w14:textId="77777777" w:rsidR="00206019" w:rsidRPr="00C70209" w:rsidRDefault="00206019" w:rsidP="005407AD">
      <w:pPr>
        <w:pStyle w:val="TabFigNotes0noindent"/>
      </w:pPr>
      <w:r w:rsidRPr="00C70209">
        <w:t>CI, confidence interval; FFP, fresh frozen plasma; NR, not reported; RBC, red blood cell</w:t>
      </w:r>
    </w:p>
    <w:p w14:paraId="2537AFE9"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6464571B" w14:textId="6DF61670"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86EA25D" w14:textId="77777777" w:rsidR="00206019" w:rsidRPr="00C70209" w:rsidRDefault="00206019" w:rsidP="005407AD">
      <w:pPr>
        <w:pStyle w:val="TabFigNotes0noindent"/>
      </w:pPr>
      <w:r w:rsidRPr="00C70209">
        <w:rPr>
          <w:b/>
        </w:rPr>
        <w:t>c.</w:t>
      </w:r>
      <w:r w:rsidRPr="00C70209">
        <w:t xml:space="preserve"> Calculated post-hoc using RevMan 5.1.2.</w:t>
      </w:r>
    </w:p>
    <w:p w14:paraId="4757B7C8" w14:textId="40875CB5" w:rsidR="00206019" w:rsidRPr="00C70209" w:rsidRDefault="00206019" w:rsidP="005407AD">
      <w:pPr>
        <w:pStyle w:val="TabFigNotes0noindent"/>
      </w:pPr>
      <w:r w:rsidRPr="00C70209">
        <w:rPr>
          <w:b/>
        </w:rPr>
        <w:t>d.</w:t>
      </w:r>
      <w:r w:rsidRPr="00C70209">
        <w:t xml:space="preserve"> </w:t>
      </w:r>
      <w:r w:rsidR="001A475D" w:rsidRPr="001A475D">
        <w:rPr>
          <w:i/>
        </w:rPr>
        <w:t>P-</w:t>
      </w:r>
      <w:r w:rsidRPr="00C70209">
        <w:t>value reported by trial authors.</w:t>
      </w:r>
    </w:p>
    <w:p w14:paraId="0B324003" w14:textId="77777777" w:rsidR="00206019" w:rsidRPr="00C70209" w:rsidRDefault="00206019" w:rsidP="005407AD">
      <w:pPr>
        <w:pStyle w:val="TabFigNotes0noindent"/>
      </w:pPr>
    </w:p>
    <w:p w14:paraId="21CE6A17"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06C8B446" w14:textId="77777777" w:rsidR="00206019" w:rsidRPr="00C70209" w:rsidRDefault="00206019" w:rsidP="005407AD">
      <w:pPr>
        <w:pStyle w:val="Heading6"/>
      </w:pPr>
      <w:r w:rsidRPr="00C70209">
        <w:t>Secondary outcomes</w:t>
      </w:r>
      <w:r w:rsidRPr="00C70209">
        <w:rPr>
          <w:rStyle w:val="FootnoteReference"/>
        </w:rPr>
        <w:footnoteReference w:id="38"/>
      </w:r>
    </w:p>
    <w:p w14:paraId="5CB89295" w14:textId="77777777" w:rsidR="00206019" w:rsidRPr="00C70209" w:rsidRDefault="00206019" w:rsidP="005407AD">
      <w:pPr>
        <w:pStyle w:val="Heading7"/>
        <w:rPr>
          <w:lang w:eastAsia="en-GB"/>
        </w:rPr>
      </w:pPr>
      <w:r w:rsidRPr="00C70209">
        <w:rPr>
          <w:lang w:eastAsia="en-GB"/>
        </w:rPr>
        <w:t>Thromboembolic events</w:t>
      </w:r>
    </w:p>
    <w:p w14:paraId="2FDC3DF7" w14:textId="2DE311A5" w:rsidR="00206019" w:rsidRPr="00C70209" w:rsidRDefault="00206019" w:rsidP="005407AD">
      <w:pPr>
        <w:pStyle w:val="BodyText"/>
      </w:pPr>
      <w:r w:rsidRPr="00C70209">
        <w:t>The systematic review and hand-searching process</w:t>
      </w:r>
      <w:r w:rsidRPr="00C70209" w:rsidDel="00E6257F">
        <w:t xml:space="preserve"> </w:t>
      </w:r>
      <w:r w:rsidRPr="00C70209">
        <w:t>identified one Level II study of good</w:t>
      </w:r>
      <w:r w:rsidR="0023776E" w:rsidRPr="00C70209">
        <w:t>-</w:t>
      </w:r>
      <w:r w:rsidRPr="00C70209">
        <w:t xml:space="preserve">quality (Galas 2014) that compared the use of fibrinogen concentrate with cryoprecipitate in neonatal and paediatric patients undergoing cardiac surgery with CPB, and provided evidence for thromboembolic events. </w:t>
      </w:r>
      <w:r w:rsidRPr="00C70209">
        <w:rPr>
          <w:b/>
        </w:rPr>
        <w:fldChar w:fldCharType="begin"/>
      </w:r>
      <w:r w:rsidRPr="00C70209">
        <w:rPr>
          <w:b/>
        </w:rPr>
        <w:instrText xml:space="preserve"> REF _Ref420498124 \h  \* MERGEFORMAT </w:instrText>
      </w:r>
      <w:r w:rsidRPr="00C70209">
        <w:rPr>
          <w:b/>
        </w:rPr>
      </w:r>
      <w:r w:rsidRPr="00C70209">
        <w:rPr>
          <w:b/>
        </w:rPr>
        <w:fldChar w:fldCharType="separate"/>
      </w:r>
      <w:r w:rsidR="000F7A9B" w:rsidRPr="000F7A9B">
        <w:rPr>
          <w:b/>
        </w:rPr>
        <w:t>Table 3.3.27</w:t>
      </w:r>
      <w:r w:rsidRPr="00C70209">
        <w:rPr>
          <w:b/>
        </w:rPr>
        <w:fldChar w:fldCharType="end"/>
      </w:r>
      <w:r w:rsidRPr="00C70209">
        <w:t xml:space="preserve"> summarises the results from this study.</w:t>
      </w:r>
    </w:p>
    <w:p w14:paraId="2F41EC6C" w14:textId="29739066" w:rsidR="00206019" w:rsidRPr="00C70209" w:rsidRDefault="00206019" w:rsidP="005407AD">
      <w:pPr>
        <w:pStyle w:val="BodyText"/>
      </w:pPr>
      <w:r w:rsidRPr="00C70209">
        <w:t>The RCT by Galas (2014) found no significant difference between treatment groups for any thromboembolic event reported; including stroke, acute myocardial infarction, deep venous thrombosis and pulmonary embolism. Incidence rates were low and the study was not powered to detect between-group differences.</w:t>
      </w:r>
    </w:p>
    <w:p w14:paraId="0F17ADD9" w14:textId="77777777" w:rsidR="00206019" w:rsidRPr="00C70209" w:rsidRDefault="00206019" w:rsidP="005407AD">
      <w:pPr>
        <w:pStyle w:val="BodyText"/>
      </w:pPr>
    </w:p>
    <w:p w14:paraId="1A7523AB"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1AE615B0" w14:textId="77777777" w:rsidR="00206019" w:rsidRPr="00C70209" w:rsidRDefault="00206019" w:rsidP="005407AD">
      <w:pPr>
        <w:pStyle w:val="Caption"/>
      </w:pPr>
      <w:bookmarkStart w:id="723" w:name="_Ref420498124"/>
      <w:bookmarkStart w:id="724" w:name="_Toc427747184"/>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7</w:t>
      </w:r>
      <w:r w:rsidRPr="00C70209">
        <w:fldChar w:fldCharType="end"/>
      </w:r>
      <w:bookmarkEnd w:id="723"/>
      <w:r w:rsidRPr="00C70209">
        <w:tab/>
        <w:t>Neonatal and paediatric patients requiring cardiac surgery: Results for fibrinogen concentrate compared with cryoprecipitate – thromboembolic events</w:t>
      </w:r>
      <w:bookmarkEnd w:id="7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1"/>
        <w:gridCol w:w="1477"/>
        <w:gridCol w:w="1695"/>
      </w:tblGrid>
      <w:tr w:rsidR="00206019" w:rsidRPr="00C70209" w14:paraId="2A20AF3C" w14:textId="77777777" w:rsidTr="005407AD">
        <w:trPr>
          <w:cantSplit/>
          <w:tblHeader/>
        </w:trPr>
        <w:tc>
          <w:tcPr>
            <w:tcW w:w="389" w:type="pct"/>
            <w:vMerge w:val="restart"/>
          </w:tcPr>
          <w:p w14:paraId="07DACE1E" w14:textId="77777777" w:rsidR="00206019" w:rsidRPr="00C70209" w:rsidRDefault="00206019" w:rsidP="005407AD">
            <w:pPr>
              <w:pStyle w:val="TableH2"/>
              <w:rPr>
                <w:rFonts w:eastAsia="Arial Unicode MS"/>
              </w:rPr>
            </w:pPr>
            <w:r w:rsidRPr="00C70209">
              <w:rPr>
                <w:rFonts w:eastAsia="Arial Unicode MS"/>
              </w:rPr>
              <w:t>Study</w:t>
            </w:r>
          </w:p>
          <w:p w14:paraId="70220BD1"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652C5699"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71030737"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1C38CECE" w14:textId="77777777" w:rsidR="00206019" w:rsidRPr="00C70209" w:rsidRDefault="00206019" w:rsidP="005407AD">
            <w:pPr>
              <w:pStyle w:val="TableH2"/>
              <w:rPr>
                <w:rFonts w:eastAsia="Arial Unicode MS"/>
              </w:rPr>
            </w:pPr>
            <w:r w:rsidRPr="00C70209">
              <w:rPr>
                <w:rFonts w:eastAsia="Arial Unicode MS"/>
              </w:rPr>
              <w:t>Patient population / surgical procedure</w:t>
            </w:r>
          </w:p>
        </w:tc>
        <w:tc>
          <w:tcPr>
            <w:tcW w:w="490" w:type="pct"/>
            <w:vMerge w:val="restart"/>
          </w:tcPr>
          <w:p w14:paraId="4A627832" w14:textId="77777777" w:rsidR="00206019" w:rsidRPr="00C70209" w:rsidRDefault="00206019" w:rsidP="005407AD">
            <w:pPr>
              <w:pStyle w:val="TableH2"/>
              <w:rPr>
                <w:rFonts w:eastAsia="Arial Unicode MS"/>
              </w:rPr>
            </w:pPr>
            <w:r w:rsidRPr="00C70209">
              <w:rPr>
                <w:rFonts w:eastAsia="Arial Unicode MS"/>
              </w:rPr>
              <w:t>Setting</w:t>
            </w:r>
          </w:p>
          <w:p w14:paraId="3EA9FB51"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1A1B3482"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20BA3027"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21D6023D"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56E7C304" w14:textId="77777777" w:rsidTr="005407AD">
        <w:trPr>
          <w:cantSplit/>
          <w:tblHeader/>
        </w:trPr>
        <w:tc>
          <w:tcPr>
            <w:tcW w:w="389" w:type="pct"/>
            <w:vMerge/>
          </w:tcPr>
          <w:p w14:paraId="42EF58CE" w14:textId="77777777" w:rsidR="00206019" w:rsidRPr="00C70209" w:rsidRDefault="00206019" w:rsidP="005407AD">
            <w:pPr>
              <w:pStyle w:val="TableH2"/>
              <w:rPr>
                <w:rFonts w:eastAsia="Arial Unicode MS"/>
              </w:rPr>
            </w:pPr>
          </w:p>
        </w:tc>
        <w:tc>
          <w:tcPr>
            <w:tcW w:w="492" w:type="pct"/>
            <w:vMerge/>
          </w:tcPr>
          <w:p w14:paraId="732E9FAA" w14:textId="77777777" w:rsidR="00206019" w:rsidRPr="00C70209" w:rsidRDefault="00206019" w:rsidP="005407AD">
            <w:pPr>
              <w:pStyle w:val="TableH2"/>
              <w:rPr>
                <w:rFonts w:eastAsia="Arial Unicode MS"/>
              </w:rPr>
            </w:pPr>
          </w:p>
        </w:tc>
        <w:tc>
          <w:tcPr>
            <w:tcW w:w="490" w:type="pct"/>
            <w:vMerge/>
          </w:tcPr>
          <w:p w14:paraId="5EB02BE0" w14:textId="77777777" w:rsidR="00206019" w:rsidRPr="00C70209" w:rsidRDefault="00206019" w:rsidP="005407AD">
            <w:pPr>
              <w:pStyle w:val="TableH2"/>
              <w:rPr>
                <w:rFonts w:eastAsia="Arial Unicode MS"/>
              </w:rPr>
            </w:pPr>
          </w:p>
        </w:tc>
        <w:tc>
          <w:tcPr>
            <w:tcW w:w="490" w:type="pct"/>
            <w:vMerge/>
          </w:tcPr>
          <w:p w14:paraId="2790189A" w14:textId="77777777" w:rsidR="00206019" w:rsidRPr="00C70209" w:rsidRDefault="00206019" w:rsidP="005407AD">
            <w:pPr>
              <w:pStyle w:val="TableH2"/>
              <w:rPr>
                <w:rFonts w:eastAsia="Arial Unicode MS"/>
              </w:rPr>
            </w:pPr>
          </w:p>
        </w:tc>
        <w:tc>
          <w:tcPr>
            <w:tcW w:w="491" w:type="pct"/>
            <w:vMerge/>
          </w:tcPr>
          <w:p w14:paraId="5E0C98D2" w14:textId="77777777" w:rsidR="00206019" w:rsidRPr="00C70209" w:rsidRDefault="00206019" w:rsidP="005407AD">
            <w:pPr>
              <w:pStyle w:val="TableH2"/>
              <w:rPr>
                <w:rFonts w:eastAsia="Arial Unicode MS"/>
              </w:rPr>
            </w:pPr>
          </w:p>
        </w:tc>
        <w:tc>
          <w:tcPr>
            <w:tcW w:w="490" w:type="pct"/>
            <w:vMerge/>
          </w:tcPr>
          <w:p w14:paraId="244F9811" w14:textId="77777777" w:rsidR="00206019" w:rsidRPr="00C70209" w:rsidRDefault="00206019" w:rsidP="005407AD">
            <w:pPr>
              <w:pStyle w:val="TableH2"/>
              <w:rPr>
                <w:rFonts w:eastAsia="Arial Unicode MS"/>
              </w:rPr>
            </w:pPr>
          </w:p>
        </w:tc>
        <w:tc>
          <w:tcPr>
            <w:tcW w:w="520" w:type="pct"/>
          </w:tcPr>
          <w:p w14:paraId="1C898D9C" w14:textId="77777777" w:rsidR="00206019" w:rsidRPr="00C70209" w:rsidRDefault="00206019" w:rsidP="005407AD">
            <w:pPr>
              <w:pStyle w:val="TableH2"/>
              <w:rPr>
                <w:rFonts w:eastAsia="Arial Unicode MS"/>
              </w:rPr>
            </w:pPr>
            <w:r w:rsidRPr="00C70209">
              <w:rPr>
                <w:rFonts w:eastAsia="Arial Unicode MS"/>
              </w:rPr>
              <w:t>Fibrinogen concentrate</w:t>
            </w:r>
          </w:p>
          <w:p w14:paraId="640A4D72" w14:textId="77777777" w:rsidR="00206019" w:rsidRPr="00C70209" w:rsidRDefault="00206019" w:rsidP="005407AD">
            <w:pPr>
              <w:pStyle w:val="TableH2"/>
              <w:rPr>
                <w:rFonts w:eastAsia="Arial Unicode MS"/>
              </w:rPr>
            </w:pPr>
            <w:r w:rsidRPr="00C70209">
              <w:rPr>
                <w:rFonts w:eastAsia="Arial Unicode MS"/>
              </w:rPr>
              <w:t>n/N (%)</w:t>
            </w:r>
          </w:p>
        </w:tc>
        <w:tc>
          <w:tcPr>
            <w:tcW w:w="519" w:type="pct"/>
          </w:tcPr>
          <w:p w14:paraId="7A49FBF5" w14:textId="77777777" w:rsidR="00206019" w:rsidRPr="00C70209" w:rsidRDefault="00206019" w:rsidP="005407AD">
            <w:pPr>
              <w:pStyle w:val="TableH2"/>
              <w:rPr>
                <w:rFonts w:eastAsia="Arial Unicode MS"/>
              </w:rPr>
            </w:pPr>
            <w:r w:rsidRPr="00C70209">
              <w:rPr>
                <w:rFonts w:eastAsia="Arial Unicode MS"/>
              </w:rPr>
              <w:t>Cryoprecipitate</w:t>
            </w:r>
          </w:p>
          <w:p w14:paraId="0353D547"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4229AE3A" w14:textId="77777777" w:rsidR="00206019" w:rsidRPr="00C70209" w:rsidRDefault="00206019" w:rsidP="005407AD">
            <w:pPr>
              <w:pStyle w:val="TableH2"/>
              <w:rPr>
                <w:rFonts w:eastAsia="Arial Unicode MS"/>
              </w:rPr>
            </w:pPr>
            <w:r w:rsidRPr="00C70209">
              <w:rPr>
                <w:rFonts w:eastAsia="Arial Unicode MS"/>
              </w:rPr>
              <w:t>Risk estimate (95% CI)</w:t>
            </w:r>
          </w:p>
        </w:tc>
        <w:tc>
          <w:tcPr>
            <w:tcW w:w="598" w:type="pct"/>
          </w:tcPr>
          <w:p w14:paraId="540DD212" w14:textId="77777777" w:rsidR="00206019" w:rsidRPr="00C70209" w:rsidRDefault="00206019" w:rsidP="005407AD">
            <w:pPr>
              <w:pStyle w:val="TableH2"/>
              <w:rPr>
                <w:rFonts w:eastAsia="Arial Unicode MS"/>
                <w:i/>
              </w:rPr>
            </w:pPr>
            <w:r w:rsidRPr="00C70209">
              <w:rPr>
                <w:rFonts w:eastAsia="Arial Unicode MS"/>
                <w:i/>
              </w:rPr>
              <w:t>Statistical significance</w:t>
            </w:r>
          </w:p>
          <w:p w14:paraId="3140D5B4" w14:textId="272DEEBC"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1F533A14"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457CC891"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000000"/>
              <w:bottom w:val="single" w:sz="4" w:space="0" w:color="auto"/>
            </w:tcBorders>
            <w:shd w:val="clear" w:color="auto" w:fill="000000"/>
          </w:tcPr>
          <w:p w14:paraId="143161AC" w14:textId="77777777" w:rsidR="00206019" w:rsidRPr="00C70209" w:rsidRDefault="00206019" w:rsidP="005407AD">
            <w:pPr>
              <w:pStyle w:val="TableH4"/>
            </w:pPr>
            <w:r w:rsidRPr="00C70209">
              <w:t xml:space="preserve">Level II evidence </w:t>
            </w:r>
          </w:p>
        </w:tc>
      </w:tr>
      <w:tr w:rsidR="00206019" w:rsidRPr="00C70209" w14:paraId="02010655"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Pr>
        <w:tc>
          <w:tcPr>
            <w:tcW w:w="5000" w:type="pct"/>
            <w:gridSpan w:val="10"/>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F274EA5" w14:textId="77777777" w:rsidR="00206019" w:rsidRPr="00C70209" w:rsidRDefault="00206019" w:rsidP="005407AD">
            <w:pPr>
              <w:pStyle w:val="TableH3"/>
            </w:pPr>
            <w:r w:rsidRPr="00C70209">
              <w:t>Fibrinogen concentrate compared with cryoprecipitate</w:t>
            </w:r>
          </w:p>
        </w:tc>
      </w:tr>
      <w:tr w:rsidR="00206019" w:rsidRPr="00C70209" w14:paraId="6AF0DED7" w14:textId="77777777" w:rsidTr="005407AD">
        <w:trPr>
          <w:cantSplit/>
          <w:trHeight w:val="530"/>
          <w:tblHeader/>
        </w:trPr>
        <w:tc>
          <w:tcPr>
            <w:tcW w:w="389" w:type="pct"/>
            <w:vMerge w:val="restart"/>
          </w:tcPr>
          <w:p w14:paraId="7C5C9E0D" w14:textId="0595073F" w:rsidR="00206019" w:rsidRPr="00C70209" w:rsidRDefault="00206019" w:rsidP="005407AD">
            <w:pPr>
              <w:pStyle w:val="Tabletext-evidencematrix"/>
            </w:pPr>
            <w:r w:rsidRPr="00C70209">
              <w:t>Galas (2014)</w:t>
            </w:r>
            <w:r w:rsidRPr="00C70209">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 </w:instrText>
            </w:r>
            <w:r w:rsidR="000E261C">
              <w:fldChar w:fldCharType="begin">
                <w:fldData xml:space="preserve">PEVuZE5vdGU+PENpdGU+PEF1dGhvcj5HYWxhczwvQXV0aG9yPjxZZWFyPjIwMTQ8L1llYXI+PFJl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1</w:t>
            </w:r>
            <w:r w:rsidRPr="00C70209">
              <w:fldChar w:fldCharType="end"/>
            </w:r>
          </w:p>
          <w:p w14:paraId="08285B41" w14:textId="77777777" w:rsidR="00206019" w:rsidRPr="00C70209" w:rsidRDefault="00206019" w:rsidP="005407AD">
            <w:pPr>
              <w:pStyle w:val="Tabletext-evidencematrix"/>
            </w:pPr>
            <w:r w:rsidRPr="00C70209">
              <w:t>Level II</w:t>
            </w:r>
          </w:p>
          <w:p w14:paraId="0F4180D7" w14:textId="77777777" w:rsidR="00206019" w:rsidRPr="00C70209" w:rsidRDefault="00206019" w:rsidP="005407AD">
            <w:pPr>
              <w:pStyle w:val="Tabletext-evidencematrix"/>
              <w:rPr>
                <w:i/>
              </w:rPr>
            </w:pPr>
            <w:r w:rsidRPr="00C70209">
              <w:rPr>
                <w:i/>
              </w:rPr>
              <w:t>Good</w:t>
            </w:r>
          </w:p>
        </w:tc>
        <w:tc>
          <w:tcPr>
            <w:tcW w:w="492" w:type="pct"/>
            <w:vMerge w:val="restart"/>
          </w:tcPr>
          <w:p w14:paraId="5EF882BC" w14:textId="77777777" w:rsidR="00206019" w:rsidRPr="00C70209" w:rsidRDefault="00206019" w:rsidP="005407AD">
            <w:pPr>
              <w:pStyle w:val="Tabletext-evidencematrix"/>
            </w:pPr>
            <w:r w:rsidRPr="00C70209">
              <w:t xml:space="preserve">N=63 </w:t>
            </w:r>
          </w:p>
        </w:tc>
        <w:tc>
          <w:tcPr>
            <w:tcW w:w="490" w:type="pct"/>
            <w:vMerge w:val="restart"/>
          </w:tcPr>
          <w:p w14:paraId="7EBC3CD6" w14:textId="77777777" w:rsidR="00206019" w:rsidRPr="00C70209" w:rsidRDefault="00206019" w:rsidP="005407AD">
            <w:pPr>
              <w:pStyle w:val="Tabletext-evidencematrix"/>
            </w:pPr>
            <w:r w:rsidRPr="00C70209">
              <w:t>Paediatric patients aged &lt;7 years undergoing cardiac surgery with CPB</w:t>
            </w:r>
          </w:p>
        </w:tc>
        <w:tc>
          <w:tcPr>
            <w:tcW w:w="490" w:type="pct"/>
            <w:vMerge w:val="restart"/>
          </w:tcPr>
          <w:p w14:paraId="1676D614" w14:textId="77777777" w:rsidR="00206019" w:rsidRPr="00C70209" w:rsidRDefault="00206019" w:rsidP="005407AD">
            <w:pPr>
              <w:pStyle w:val="Tabletext-evidencematrix"/>
            </w:pPr>
            <w:r w:rsidRPr="00C70209">
              <w:t>Single hospital, Brazil</w:t>
            </w:r>
          </w:p>
        </w:tc>
        <w:tc>
          <w:tcPr>
            <w:tcW w:w="491" w:type="pct"/>
            <w:vMerge w:val="restart"/>
          </w:tcPr>
          <w:p w14:paraId="67FF8C50" w14:textId="77777777" w:rsidR="00206019" w:rsidRPr="00C70209" w:rsidRDefault="00206019" w:rsidP="005407AD">
            <w:pPr>
              <w:pStyle w:val="Tabletext-evidencematrix"/>
            </w:pPr>
            <w:r w:rsidRPr="00C70209">
              <w:t>Fibrinogen concentrate (60mg/kg) versus cryoprecipitate (10ml/kg)</w:t>
            </w:r>
          </w:p>
        </w:tc>
        <w:tc>
          <w:tcPr>
            <w:tcW w:w="490" w:type="pct"/>
          </w:tcPr>
          <w:p w14:paraId="51B6CB1A" w14:textId="77777777" w:rsidR="00206019" w:rsidRPr="00C70209" w:rsidRDefault="00206019" w:rsidP="005407AD">
            <w:pPr>
              <w:pStyle w:val="Tabletext-evidencematrix"/>
            </w:pPr>
            <w:r w:rsidRPr="00C70209">
              <w:t xml:space="preserve">Stroke </w:t>
            </w:r>
          </w:p>
        </w:tc>
        <w:tc>
          <w:tcPr>
            <w:tcW w:w="520" w:type="pct"/>
          </w:tcPr>
          <w:p w14:paraId="6C9A8FD1" w14:textId="77777777" w:rsidR="00206019" w:rsidRPr="00C70209" w:rsidRDefault="00206019" w:rsidP="005407AD">
            <w:pPr>
              <w:pStyle w:val="Tabletext-evidencematrix"/>
            </w:pPr>
            <w:r w:rsidRPr="00C70209">
              <w:t>0/30 (0%)</w:t>
            </w:r>
          </w:p>
        </w:tc>
        <w:tc>
          <w:tcPr>
            <w:tcW w:w="519" w:type="pct"/>
          </w:tcPr>
          <w:p w14:paraId="008C29EF" w14:textId="77777777" w:rsidR="00206019" w:rsidRPr="00C70209" w:rsidRDefault="00206019" w:rsidP="005407AD">
            <w:pPr>
              <w:pStyle w:val="Tabletext-evidencematrix"/>
            </w:pPr>
            <w:r w:rsidRPr="00C70209">
              <w:t>0/33 (0%)</w:t>
            </w:r>
          </w:p>
        </w:tc>
        <w:tc>
          <w:tcPr>
            <w:tcW w:w="521" w:type="pct"/>
          </w:tcPr>
          <w:p w14:paraId="1C31639C" w14:textId="77777777" w:rsidR="00206019" w:rsidRPr="00C70209" w:rsidRDefault="00206019" w:rsidP="005407AD">
            <w:pPr>
              <w:pStyle w:val="Tabletext-evidencematrix"/>
            </w:pPr>
            <w:r w:rsidRPr="00C70209">
              <w:t>NA</w:t>
            </w:r>
          </w:p>
        </w:tc>
        <w:tc>
          <w:tcPr>
            <w:tcW w:w="598" w:type="pct"/>
            <w:shd w:val="clear" w:color="auto" w:fill="FFFFFF" w:themeFill="background1"/>
          </w:tcPr>
          <w:p w14:paraId="2DC70A7A" w14:textId="77777777" w:rsidR="00206019" w:rsidRPr="00C70209" w:rsidRDefault="00206019" w:rsidP="005407AD">
            <w:pPr>
              <w:pStyle w:val="Tabletext-evidencematrix"/>
              <w:rPr>
                <w:i/>
              </w:rPr>
            </w:pPr>
            <w:r w:rsidRPr="00C70209">
              <w:rPr>
                <w:i/>
              </w:rPr>
              <w:t>No significant difference</w:t>
            </w:r>
          </w:p>
          <w:p w14:paraId="47E9AF24" w14:textId="329B4202" w:rsidR="00206019" w:rsidRPr="00C70209" w:rsidRDefault="001A475D" w:rsidP="005407AD">
            <w:pPr>
              <w:pStyle w:val="Tabletext-evidencematrix"/>
            </w:pPr>
            <w:r w:rsidRPr="001A475D">
              <w:rPr>
                <w:i/>
              </w:rPr>
              <w:t>P = </w:t>
            </w:r>
            <w:r w:rsidR="00206019" w:rsidRPr="00C70209">
              <w:t>NA</w:t>
            </w:r>
          </w:p>
        </w:tc>
      </w:tr>
      <w:tr w:rsidR="00206019" w:rsidRPr="00C70209" w14:paraId="75A330E6" w14:textId="77777777" w:rsidTr="005407AD">
        <w:trPr>
          <w:cantSplit/>
          <w:tblHeader/>
        </w:trPr>
        <w:tc>
          <w:tcPr>
            <w:tcW w:w="389" w:type="pct"/>
            <w:vMerge/>
          </w:tcPr>
          <w:p w14:paraId="35A1CFB3" w14:textId="77777777" w:rsidR="00206019" w:rsidRPr="00C70209" w:rsidRDefault="00206019" w:rsidP="005407AD">
            <w:pPr>
              <w:pStyle w:val="Tabletext-evidencematrix"/>
            </w:pPr>
          </w:p>
        </w:tc>
        <w:tc>
          <w:tcPr>
            <w:tcW w:w="492" w:type="pct"/>
            <w:vMerge/>
          </w:tcPr>
          <w:p w14:paraId="1BA9C798" w14:textId="77777777" w:rsidR="00206019" w:rsidRPr="00C70209" w:rsidRDefault="00206019" w:rsidP="005407AD">
            <w:pPr>
              <w:pStyle w:val="Tabletext-evidencematrix"/>
            </w:pPr>
          </w:p>
        </w:tc>
        <w:tc>
          <w:tcPr>
            <w:tcW w:w="490" w:type="pct"/>
            <w:vMerge/>
          </w:tcPr>
          <w:p w14:paraId="5B5AC338" w14:textId="77777777" w:rsidR="00206019" w:rsidRPr="00C70209" w:rsidRDefault="00206019" w:rsidP="005407AD">
            <w:pPr>
              <w:pStyle w:val="Tabletext-evidencematrix"/>
            </w:pPr>
          </w:p>
        </w:tc>
        <w:tc>
          <w:tcPr>
            <w:tcW w:w="490" w:type="pct"/>
            <w:vMerge/>
          </w:tcPr>
          <w:p w14:paraId="4400339B" w14:textId="77777777" w:rsidR="00206019" w:rsidRPr="00C70209" w:rsidRDefault="00206019" w:rsidP="005407AD">
            <w:pPr>
              <w:pStyle w:val="Tabletext-evidencematrix"/>
            </w:pPr>
          </w:p>
        </w:tc>
        <w:tc>
          <w:tcPr>
            <w:tcW w:w="491" w:type="pct"/>
            <w:vMerge/>
          </w:tcPr>
          <w:p w14:paraId="56C8893D" w14:textId="77777777" w:rsidR="00206019" w:rsidRPr="00C70209" w:rsidRDefault="00206019" w:rsidP="005407AD">
            <w:pPr>
              <w:pStyle w:val="Tabletext-evidencematrix"/>
            </w:pPr>
          </w:p>
        </w:tc>
        <w:tc>
          <w:tcPr>
            <w:tcW w:w="490" w:type="pct"/>
          </w:tcPr>
          <w:p w14:paraId="6645D162" w14:textId="77777777" w:rsidR="00206019" w:rsidRPr="00C70209" w:rsidRDefault="00206019" w:rsidP="005407AD">
            <w:pPr>
              <w:pStyle w:val="Tabletext-evidencematrix"/>
            </w:pPr>
            <w:r w:rsidRPr="00C70209">
              <w:t>Acute myocardial infarction</w:t>
            </w:r>
          </w:p>
        </w:tc>
        <w:tc>
          <w:tcPr>
            <w:tcW w:w="520" w:type="pct"/>
          </w:tcPr>
          <w:p w14:paraId="1F7E8FD8" w14:textId="77777777" w:rsidR="00206019" w:rsidRPr="00C70209" w:rsidRDefault="00206019" w:rsidP="005407AD">
            <w:pPr>
              <w:pStyle w:val="Tabletext-evidencematrix"/>
            </w:pPr>
            <w:r w:rsidRPr="00C70209">
              <w:t>2/30 (6.7%)</w:t>
            </w:r>
          </w:p>
        </w:tc>
        <w:tc>
          <w:tcPr>
            <w:tcW w:w="519" w:type="pct"/>
          </w:tcPr>
          <w:p w14:paraId="556112E1" w14:textId="77777777" w:rsidR="00206019" w:rsidRPr="00C70209" w:rsidRDefault="00206019" w:rsidP="005407AD">
            <w:pPr>
              <w:pStyle w:val="Tabletext-evidencematrix"/>
            </w:pPr>
            <w:r w:rsidRPr="00C70209">
              <w:t>5/33 (15.2%)</w:t>
            </w:r>
          </w:p>
        </w:tc>
        <w:tc>
          <w:tcPr>
            <w:tcW w:w="521" w:type="pct"/>
          </w:tcPr>
          <w:p w14:paraId="081E3189" w14:textId="77777777" w:rsidR="00206019" w:rsidRPr="00C70209" w:rsidRDefault="00206019" w:rsidP="005407AD">
            <w:pPr>
              <w:pStyle w:val="Tabletext-evidencematrix"/>
            </w:pPr>
            <w:r w:rsidRPr="00C70209">
              <w:t>NR</w:t>
            </w:r>
          </w:p>
        </w:tc>
        <w:tc>
          <w:tcPr>
            <w:tcW w:w="598" w:type="pct"/>
            <w:shd w:val="clear" w:color="auto" w:fill="FFFFFF" w:themeFill="background1"/>
          </w:tcPr>
          <w:p w14:paraId="095F088C" w14:textId="77777777" w:rsidR="00206019" w:rsidRPr="00C70209" w:rsidRDefault="00206019" w:rsidP="005407AD">
            <w:pPr>
              <w:pStyle w:val="Tabletext-evidencematrix"/>
              <w:rPr>
                <w:i/>
              </w:rPr>
            </w:pPr>
            <w:r w:rsidRPr="00C70209">
              <w:rPr>
                <w:i/>
              </w:rPr>
              <w:t>No significant difference</w:t>
            </w:r>
          </w:p>
          <w:p w14:paraId="1DD7AA0B" w14:textId="7C480B2E" w:rsidR="00206019" w:rsidRPr="00C70209" w:rsidRDefault="001A475D" w:rsidP="005407AD">
            <w:pPr>
              <w:pStyle w:val="Tabletext-evidencematrix"/>
            </w:pPr>
            <w:r w:rsidRPr="001A475D">
              <w:rPr>
                <w:i/>
              </w:rPr>
              <w:t>P = </w:t>
            </w:r>
            <w:r w:rsidR="00206019" w:rsidRPr="00C70209">
              <w:t>0.429</w:t>
            </w:r>
          </w:p>
        </w:tc>
      </w:tr>
      <w:tr w:rsidR="00206019" w:rsidRPr="00C70209" w14:paraId="2532F68F" w14:textId="77777777" w:rsidTr="005407AD">
        <w:trPr>
          <w:cantSplit/>
          <w:trHeight w:val="530"/>
          <w:tblHeader/>
        </w:trPr>
        <w:tc>
          <w:tcPr>
            <w:tcW w:w="389" w:type="pct"/>
            <w:vMerge/>
          </w:tcPr>
          <w:p w14:paraId="1097DDA5" w14:textId="77777777" w:rsidR="00206019" w:rsidRPr="00C70209" w:rsidRDefault="00206019" w:rsidP="005407AD">
            <w:pPr>
              <w:pStyle w:val="Tabletext-evidencematrix"/>
            </w:pPr>
          </w:p>
        </w:tc>
        <w:tc>
          <w:tcPr>
            <w:tcW w:w="492" w:type="pct"/>
            <w:vMerge/>
          </w:tcPr>
          <w:p w14:paraId="2D1EC09C" w14:textId="77777777" w:rsidR="00206019" w:rsidRPr="00C70209" w:rsidRDefault="00206019" w:rsidP="005407AD">
            <w:pPr>
              <w:pStyle w:val="Tabletext-evidencematrix"/>
            </w:pPr>
          </w:p>
        </w:tc>
        <w:tc>
          <w:tcPr>
            <w:tcW w:w="490" w:type="pct"/>
            <w:vMerge/>
          </w:tcPr>
          <w:p w14:paraId="0FCFE6F5" w14:textId="77777777" w:rsidR="00206019" w:rsidRPr="00C70209" w:rsidRDefault="00206019" w:rsidP="005407AD">
            <w:pPr>
              <w:pStyle w:val="Tabletext-evidencematrix"/>
            </w:pPr>
          </w:p>
        </w:tc>
        <w:tc>
          <w:tcPr>
            <w:tcW w:w="490" w:type="pct"/>
            <w:vMerge/>
          </w:tcPr>
          <w:p w14:paraId="35DC0704" w14:textId="77777777" w:rsidR="00206019" w:rsidRPr="00C70209" w:rsidRDefault="00206019" w:rsidP="005407AD">
            <w:pPr>
              <w:pStyle w:val="Tabletext-evidencematrix"/>
            </w:pPr>
          </w:p>
        </w:tc>
        <w:tc>
          <w:tcPr>
            <w:tcW w:w="491" w:type="pct"/>
            <w:vMerge/>
          </w:tcPr>
          <w:p w14:paraId="5505FF44" w14:textId="77777777" w:rsidR="00206019" w:rsidRPr="00C70209" w:rsidRDefault="00206019" w:rsidP="005407AD">
            <w:pPr>
              <w:pStyle w:val="Tabletext-evidencematrix"/>
            </w:pPr>
          </w:p>
        </w:tc>
        <w:tc>
          <w:tcPr>
            <w:tcW w:w="490" w:type="pct"/>
          </w:tcPr>
          <w:p w14:paraId="621EB33C" w14:textId="77777777" w:rsidR="00206019" w:rsidRPr="00C70209" w:rsidRDefault="00206019" w:rsidP="005407AD">
            <w:pPr>
              <w:pStyle w:val="Tabletext-evidencematrix"/>
            </w:pPr>
            <w:r w:rsidRPr="00C70209">
              <w:t>Deep venous thrombosis</w:t>
            </w:r>
          </w:p>
        </w:tc>
        <w:tc>
          <w:tcPr>
            <w:tcW w:w="520" w:type="pct"/>
          </w:tcPr>
          <w:p w14:paraId="4ECEF557" w14:textId="77777777" w:rsidR="00206019" w:rsidRPr="00C70209" w:rsidRDefault="00206019" w:rsidP="005407AD">
            <w:pPr>
              <w:pStyle w:val="Tabletext-evidencematrix"/>
            </w:pPr>
            <w:r w:rsidRPr="00C70209">
              <w:t>0/30 (0%)</w:t>
            </w:r>
          </w:p>
        </w:tc>
        <w:tc>
          <w:tcPr>
            <w:tcW w:w="519" w:type="pct"/>
          </w:tcPr>
          <w:p w14:paraId="74A6DDB3" w14:textId="77777777" w:rsidR="00206019" w:rsidRPr="00C70209" w:rsidRDefault="00206019" w:rsidP="005407AD">
            <w:pPr>
              <w:pStyle w:val="Tabletext-evidencematrix"/>
            </w:pPr>
            <w:r w:rsidRPr="00C70209">
              <w:t>0/33 (0%)</w:t>
            </w:r>
          </w:p>
        </w:tc>
        <w:tc>
          <w:tcPr>
            <w:tcW w:w="521" w:type="pct"/>
          </w:tcPr>
          <w:p w14:paraId="409406BA" w14:textId="77777777" w:rsidR="00206019" w:rsidRPr="00C70209" w:rsidRDefault="00206019" w:rsidP="005407AD">
            <w:pPr>
              <w:pStyle w:val="Tabletext-evidencematrix"/>
            </w:pPr>
            <w:r w:rsidRPr="00C70209">
              <w:t>NA</w:t>
            </w:r>
          </w:p>
        </w:tc>
        <w:tc>
          <w:tcPr>
            <w:tcW w:w="598" w:type="pct"/>
          </w:tcPr>
          <w:p w14:paraId="09D2DA3A" w14:textId="77777777" w:rsidR="00206019" w:rsidRPr="00C70209" w:rsidRDefault="00206019" w:rsidP="005407AD">
            <w:pPr>
              <w:pStyle w:val="Tabletext-evidencematrix"/>
              <w:rPr>
                <w:i/>
              </w:rPr>
            </w:pPr>
            <w:r w:rsidRPr="00C70209">
              <w:rPr>
                <w:i/>
              </w:rPr>
              <w:t>No significant difference</w:t>
            </w:r>
          </w:p>
          <w:p w14:paraId="790A8F93" w14:textId="5F10F841" w:rsidR="00206019" w:rsidRPr="00C70209" w:rsidRDefault="001A475D" w:rsidP="005407AD">
            <w:pPr>
              <w:pStyle w:val="Tabletext-evidencematrix"/>
            </w:pPr>
            <w:r w:rsidRPr="001A475D">
              <w:rPr>
                <w:i/>
              </w:rPr>
              <w:t>P = </w:t>
            </w:r>
            <w:r w:rsidR="00206019" w:rsidRPr="00C70209">
              <w:t>NA</w:t>
            </w:r>
          </w:p>
        </w:tc>
      </w:tr>
      <w:tr w:rsidR="00206019" w:rsidRPr="00C70209" w14:paraId="40F076FC" w14:textId="77777777" w:rsidTr="005407AD">
        <w:trPr>
          <w:cantSplit/>
          <w:trHeight w:val="539"/>
          <w:tblHeader/>
        </w:trPr>
        <w:tc>
          <w:tcPr>
            <w:tcW w:w="389" w:type="pct"/>
            <w:vMerge/>
          </w:tcPr>
          <w:p w14:paraId="2F29A50A" w14:textId="77777777" w:rsidR="00206019" w:rsidRPr="00C70209" w:rsidRDefault="00206019" w:rsidP="005407AD">
            <w:pPr>
              <w:pStyle w:val="Tabletext-evidencematrix"/>
            </w:pPr>
          </w:p>
        </w:tc>
        <w:tc>
          <w:tcPr>
            <w:tcW w:w="492" w:type="pct"/>
            <w:vMerge/>
          </w:tcPr>
          <w:p w14:paraId="6BAD4958" w14:textId="77777777" w:rsidR="00206019" w:rsidRPr="00C70209" w:rsidRDefault="00206019" w:rsidP="005407AD">
            <w:pPr>
              <w:pStyle w:val="Tabletext-evidencematrix"/>
            </w:pPr>
          </w:p>
        </w:tc>
        <w:tc>
          <w:tcPr>
            <w:tcW w:w="490" w:type="pct"/>
            <w:vMerge/>
          </w:tcPr>
          <w:p w14:paraId="71E3B791" w14:textId="77777777" w:rsidR="00206019" w:rsidRPr="00C70209" w:rsidRDefault="00206019" w:rsidP="005407AD">
            <w:pPr>
              <w:pStyle w:val="Tabletext-evidencematrix"/>
            </w:pPr>
          </w:p>
        </w:tc>
        <w:tc>
          <w:tcPr>
            <w:tcW w:w="490" w:type="pct"/>
            <w:vMerge/>
          </w:tcPr>
          <w:p w14:paraId="48062698" w14:textId="77777777" w:rsidR="00206019" w:rsidRPr="00C70209" w:rsidRDefault="00206019" w:rsidP="005407AD">
            <w:pPr>
              <w:pStyle w:val="Tabletext-evidencematrix"/>
            </w:pPr>
          </w:p>
        </w:tc>
        <w:tc>
          <w:tcPr>
            <w:tcW w:w="491" w:type="pct"/>
            <w:vMerge/>
          </w:tcPr>
          <w:p w14:paraId="2F0364DE" w14:textId="77777777" w:rsidR="00206019" w:rsidRPr="00C70209" w:rsidRDefault="00206019" w:rsidP="005407AD">
            <w:pPr>
              <w:pStyle w:val="Tabletext-evidencematrix"/>
            </w:pPr>
          </w:p>
        </w:tc>
        <w:tc>
          <w:tcPr>
            <w:tcW w:w="490" w:type="pct"/>
          </w:tcPr>
          <w:p w14:paraId="304175B6" w14:textId="77777777" w:rsidR="00206019" w:rsidRPr="00C70209" w:rsidRDefault="00206019" w:rsidP="005407AD">
            <w:pPr>
              <w:pStyle w:val="Tabletext-evidencematrix"/>
            </w:pPr>
            <w:r w:rsidRPr="00C70209">
              <w:t>Pulmonary embolism</w:t>
            </w:r>
          </w:p>
        </w:tc>
        <w:tc>
          <w:tcPr>
            <w:tcW w:w="520" w:type="pct"/>
          </w:tcPr>
          <w:p w14:paraId="5A4D9185" w14:textId="77777777" w:rsidR="00206019" w:rsidRPr="00C70209" w:rsidRDefault="00206019" w:rsidP="005407AD">
            <w:pPr>
              <w:pStyle w:val="Tabletext-evidencematrix"/>
            </w:pPr>
            <w:r w:rsidRPr="00C70209">
              <w:t>0/30 (0%)</w:t>
            </w:r>
          </w:p>
        </w:tc>
        <w:tc>
          <w:tcPr>
            <w:tcW w:w="519" w:type="pct"/>
          </w:tcPr>
          <w:p w14:paraId="6CD48351" w14:textId="77777777" w:rsidR="00206019" w:rsidRPr="00C70209" w:rsidRDefault="00206019" w:rsidP="005407AD">
            <w:pPr>
              <w:pStyle w:val="Tabletext-evidencematrix"/>
            </w:pPr>
            <w:r w:rsidRPr="00C70209">
              <w:t>0/33 (0%)</w:t>
            </w:r>
          </w:p>
        </w:tc>
        <w:tc>
          <w:tcPr>
            <w:tcW w:w="521" w:type="pct"/>
          </w:tcPr>
          <w:p w14:paraId="2FBE98C3" w14:textId="77777777" w:rsidR="00206019" w:rsidRPr="00C70209" w:rsidRDefault="00206019" w:rsidP="005407AD">
            <w:pPr>
              <w:pStyle w:val="Tabletext-evidencematrix"/>
            </w:pPr>
            <w:r w:rsidRPr="00C70209">
              <w:t>NA</w:t>
            </w:r>
          </w:p>
        </w:tc>
        <w:tc>
          <w:tcPr>
            <w:tcW w:w="598" w:type="pct"/>
          </w:tcPr>
          <w:p w14:paraId="3DF73EB1" w14:textId="77777777" w:rsidR="00206019" w:rsidRPr="00C70209" w:rsidRDefault="00206019" w:rsidP="005407AD">
            <w:pPr>
              <w:pStyle w:val="Tabletext-evidencematrix"/>
              <w:rPr>
                <w:i/>
              </w:rPr>
            </w:pPr>
            <w:r w:rsidRPr="00C70209">
              <w:rPr>
                <w:i/>
              </w:rPr>
              <w:t>No significant difference</w:t>
            </w:r>
          </w:p>
          <w:p w14:paraId="512CDB93" w14:textId="04CDD147" w:rsidR="00206019" w:rsidRPr="00C70209" w:rsidRDefault="001A475D" w:rsidP="005407AD">
            <w:pPr>
              <w:pStyle w:val="Tabletext-evidencematrix"/>
            </w:pPr>
            <w:r w:rsidRPr="001A475D">
              <w:rPr>
                <w:i/>
              </w:rPr>
              <w:t>P = </w:t>
            </w:r>
            <w:r w:rsidR="00206019" w:rsidRPr="00C70209">
              <w:t>NA</w:t>
            </w:r>
          </w:p>
        </w:tc>
      </w:tr>
    </w:tbl>
    <w:p w14:paraId="6411808E" w14:textId="77777777" w:rsidR="00206019" w:rsidRPr="00C70209" w:rsidRDefault="00206019" w:rsidP="005407AD">
      <w:pPr>
        <w:pStyle w:val="TabFigNotes0noindent"/>
      </w:pPr>
      <w:r w:rsidRPr="00C70209">
        <w:t>CI, confidence interval; NA, not applicable; NR, not reported</w:t>
      </w:r>
    </w:p>
    <w:p w14:paraId="0E7DADB7"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67E0F10" w14:textId="14C7A8B3"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2D149A87" w14:textId="77777777" w:rsidR="00206019" w:rsidRPr="00C70209" w:rsidRDefault="00206019" w:rsidP="005407AD">
      <w:pPr>
        <w:pStyle w:val="BodyText"/>
        <w:rPr>
          <w:lang w:eastAsia="en-GB"/>
        </w:rPr>
        <w:sectPr w:rsidR="00206019" w:rsidRPr="00C70209" w:rsidSect="005407AD">
          <w:pgSz w:w="16838" w:h="11906" w:orient="landscape" w:code="9"/>
          <w:pgMar w:top="1440" w:right="1440" w:bottom="1440" w:left="1440" w:header="709" w:footer="709" w:gutter="0"/>
          <w:cols w:space="708"/>
          <w:docGrid w:linePitch="326"/>
        </w:sectPr>
      </w:pPr>
    </w:p>
    <w:p w14:paraId="0A78EBFD" w14:textId="77777777" w:rsidR="00206019" w:rsidRPr="00C70209" w:rsidRDefault="00206019" w:rsidP="00206019">
      <w:pPr>
        <w:pStyle w:val="Head4Num"/>
        <w:ind w:left="1574" w:hanging="864"/>
      </w:pPr>
      <w:r w:rsidRPr="00C70209">
        <w:t>Combination of FFP, cryoprecipitate, platelet or fibrinogen concentrate</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6"/>
        <w:gridCol w:w="808"/>
        <w:gridCol w:w="809"/>
        <w:gridCol w:w="808"/>
        <w:gridCol w:w="809"/>
        <w:gridCol w:w="809"/>
      </w:tblGrid>
      <w:tr w:rsidR="00206019" w:rsidRPr="00C70209" w14:paraId="6F01FCB3" w14:textId="77777777" w:rsidTr="005407AD">
        <w:trPr>
          <w:cantSplit/>
          <w:trHeight w:val="1932"/>
          <w:tblHeader/>
        </w:trPr>
        <w:tc>
          <w:tcPr>
            <w:tcW w:w="4597"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5C01EC33" w14:textId="77777777" w:rsidR="00206019" w:rsidRPr="00C70209" w:rsidRDefault="00206019">
            <w:pPr>
              <w:pStyle w:val="PP-heading"/>
              <w:spacing w:line="276" w:lineRule="auto"/>
              <w:rPr>
                <w:lang w:eastAsia="zh-TW"/>
              </w:rPr>
            </w:pPr>
            <w:r w:rsidRPr="00C70209">
              <w:rPr>
                <w:lang w:eastAsia="zh-TW"/>
              </w:rPr>
              <w:t>Evidence statements – surgical (combination FFP, cryoprecipitate, platelet transfusion or fibrinogen concentrate)</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0CF4F92" w14:textId="77777777" w:rsidR="00206019" w:rsidRPr="00C70209" w:rsidRDefault="00206019">
            <w:pPr>
              <w:spacing w:line="276" w:lineRule="auto"/>
              <w:ind w:left="113" w:right="113"/>
              <w:jc w:val="center"/>
              <w:rPr>
                <w:b/>
                <w:lang w:eastAsia="zh-TW"/>
              </w:rPr>
            </w:pPr>
            <w:r w:rsidRPr="00C70209">
              <w:rPr>
                <w:b/>
                <w:lang w:eastAsia="zh-TW"/>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C2C7539" w14:textId="77777777" w:rsidR="00206019" w:rsidRPr="00C70209" w:rsidRDefault="00206019">
            <w:pPr>
              <w:spacing w:line="276" w:lineRule="auto"/>
              <w:ind w:left="113" w:right="113"/>
              <w:jc w:val="center"/>
              <w:rPr>
                <w:b/>
                <w:lang w:eastAsia="zh-TW"/>
              </w:rPr>
            </w:pPr>
            <w:r w:rsidRPr="00C70209">
              <w:rPr>
                <w:b/>
                <w:lang w:eastAsia="zh-TW"/>
              </w:rPr>
              <w:t>Consistency</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099D5BD" w14:textId="77777777" w:rsidR="00206019" w:rsidRPr="00C70209" w:rsidRDefault="00206019">
            <w:pPr>
              <w:spacing w:line="276" w:lineRule="auto"/>
              <w:ind w:left="113" w:right="113"/>
              <w:jc w:val="center"/>
              <w:rPr>
                <w:b/>
                <w:lang w:eastAsia="zh-TW"/>
              </w:rPr>
            </w:pPr>
            <w:r w:rsidRPr="00C70209">
              <w:rPr>
                <w:b/>
                <w:lang w:eastAsia="zh-TW"/>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8A978D1" w14:textId="77777777" w:rsidR="00206019" w:rsidRPr="00C70209" w:rsidRDefault="00206019">
            <w:pPr>
              <w:spacing w:line="276" w:lineRule="auto"/>
              <w:ind w:left="113" w:right="113"/>
              <w:jc w:val="center"/>
              <w:rPr>
                <w:b/>
                <w:lang w:eastAsia="zh-TW"/>
              </w:rPr>
            </w:pPr>
            <w:r w:rsidRPr="00C70209">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88CDCDE" w14:textId="77777777" w:rsidR="00206019" w:rsidRPr="00C70209" w:rsidRDefault="00206019">
            <w:pPr>
              <w:spacing w:line="276" w:lineRule="auto"/>
              <w:ind w:left="113" w:right="113"/>
              <w:jc w:val="center"/>
              <w:rPr>
                <w:b/>
                <w:lang w:eastAsia="zh-TW"/>
              </w:rPr>
            </w:pPr>
            <w:r w:rsidRPr="00C70209">
              <w:rPr>
                <w:b/>
                <w:lang w:eastAsia="zh-TW"/>
              </w:rPr>
              <w:t>Applicability</w:t>
            </w:r>
          </w:p>
        </w:tc>
      </w:tr>
      <w:tr w:rsidR="00206019" w:rsidRPr="00C70209" w14:paraId="15D3A28F"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3A4846E1" w14:textId="77777777" w:rsidR="00206019" w:rsidRPr="00C70209" w:rsidRDefault="00206019" w:rsidP="00206019">
            <w:pPr>
              <w:pStyle w:val="Tabletextnoindent"/>
              <w:numPr>
                <w:ilvl w:val="0"/>
                <w:numId w:val="49"/>
              </w:numPr>
              <w:spacing w:line="276" w:lineRule="auto"/>
              <w:rPr>
                <w:lang w:eastAsia="zh-TW"/>
              </w:rPr>
            </w:pPr>
          </w:p>
        </w:tc>
        <w:tc>
          <w:tcPr>
            <w:tcW w:w="3746" w:type="dxa"/>
            <w:tcBorders>
              <w:top w:val="single" w:sz="4" w:space="0" w:color="000000"/>
              <w:left w:val="single" w:sz="4" w:space="0" w:color="000000"/>
              <w:bottom w:val="single" w:sz="4" w:space="0" w:color="000000"/>
              <w:right w:val="single" w:sz="4" w:space="0" w:color="000000"/>
            </w:tcBorders>
            <w:hideMark/>
          </w:tcPr>
          <w:p w14:paraId="01D3F64A" w14:textId="77777777" w:rsidR="00206019" w:rsidRPr="00C70209" w:rsidRDefault="00206019" w:rsidP="005407AD">
            <w:pPr>
              <w:pStyle w:val="ES-table"/>
              <w:rPr>
                <w:lang w:eastAsia="zh-TW"/>
              </w:rPr>
            </w:pPr>
            <w:r w:rsidRPr="00C70209">
              <w:rPr>
                <w:lang w:eastAsia="zh-TW"/>
              </w:rPr>
              <w:t xml:space="preserve">In neonatal and paediatric patients undergoing surgery, the effect of a combination of FFP, cryoprecipitate, </w:t>
            </w:r>
            <w:r w:rsidRPr="00C70209">
              <w:t>platelet</w:t>
            </w:r>
            <w:r w:rsidRPr="00C70209">
              <w:rPr>
                <w:lang w:eastAsia="zh-TW"/>
              </w:rPr>
              <w:t xml:space="preserve"> transfusion or fibrinogen concentrate compared with a different combination on mortality is unknown.</w:t>
            </w:r>
          </w:p>
        </w:tc>
        <w:tc>
          <w:tcPr>
            <w:tcW w:w="808" w:type="dxa"/>
            <w:tcBorders>
              <w:top w:val="single" w:sz="4" w:space="0" w:color="000000"/>
              <w:left w:val="single" w:sz="4" w:space="0" w:color="000000"/>
              <w:bottom w:val="single" w:sz="4" w:space="0" w:color="000000"/>
              <w:right w:val="single" w:sz="4" w:space="0" w:color="000000"/>
            </w:tcBorders>
            <w:hideMark/>
          </w:tcPr>
          <w:p w14:paraId="3B9C3279"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24931A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D021759"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446A924"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5D3B500"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5DE402D0"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3100E74" w14:textId="77777777" w:rsidR="00206019" w:rsidRPr="00C70209" w:rsidRDefault="00206019" w:rsidP="00206019">
            <w:pPr>
              <w:pStyle w:val="Tabletextnoindent"/>
              <w:numPr>
                <w:ilvl w:val="0"/>
                <w:numId w:val="49"/>
              </w:numPr>
              <w:spacing w:line="276" w:lineRule="auto"/>
              <w:rPr>
                <w:lang w:eastAsia="zh-TW"/>
              </w:rPr>
            </w:pPr>
          </w:p>
        </w:tc>
        <w:tc>
          <w:tcPr>
            <w:tcW w:w="3746" w:type="dxa"/>
            <w:tcBorders>
              <w:top w:val="single" w:sz="4" w:space="0" w:color="000000"/>
              <w:left w:val="single" w:sz="4" w:space="0" w:color="000000"/>
              <w:bottom w:val="single" w:sz="4" w:space="0" w:color="000000"/>
              <w:right w:val="single" w:sz="4" w:space="0" w:color="000000"/>
            </w:tcBorders>
            <w:hideMark/>
          </w:tcPr>
          <w:p w14:paraId="4A07756C" w14:textId="77777777" w:rsidR="00206019" w:rsidRPr="00C70209" w:rsidRDefault="00206019" w:rsidP="005407AD">
            <w:pPr>
              <w:pStyle w:val="ES-table"/>
              <w:rPr>
                <w:lang w:eastAsia="zh-TW"/>
              </w:rPr>
            </w:pPr>
            <w:r w:rsidRPr="00C70209">
              <w:rPr>
                <w:lang w:eastAsia="zh-TW"/>
              </w:rPr>
              <w:t>In neonatal and paediatric patients undergoing surgery, the effect of a combination of FFP, cryoprecipitate, platelet transfusion or fibrinogen concentrate compared with a different combination on bleeding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1B307EB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E78E03C"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E3F1D69"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6582728"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EE2CD1E"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6CD33387"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0F4CDCC7" w14:textId="77777777" w:rsidR="00206019" w:rsidRPr="00C70209" w:rsidRDefault="00206019" w:rsidP="00206019">
            <w:pPr>
              <w:pStyle w:val="Tabletextnoindent"/>
              <w:numPr>
                <w:ilvl w:val="0"/>
                <w:numId w:val="49"/>
              </w:numPr>
              <w:spacing w:line="276" w:lineRule="auto"/>
              <w:rPr>
                <w:lang w:eastAsia="zh-TW"/>
              </w:rPr>
            </w:pPr>
          </w:p>
        </w:tc>
        <w:tc>
          <w:tcPr>
            <w:tcW w:w="3746" w:type="dxa"/>
            <w:tcBorders>
              <w:top w:val="single" w:sz="4" w:space="0" w:color="000000"/>
              <w:left w:val="single" w:sz="4" w:space="0" w:color="000000"/>
              <w:bottom w:val="single" w:sz="4" w:space="0" w:color="000000"/>
              <w:right w:val="single" w:sz="4" w:space="0" w:color="000000"/>
            </w:tcBorders>
            <w:hideMark/>
          </w:tcPr>
          <w:p w14:paraId="12BE7166" w14:textId="77777777" w:rsidR="00206019" w:rsidRPr="00C70209" w:rsidRDefault="00206019" w:rsidP="005407AD">
            <w:pPr>
              <w:pStyle w:val="ES-table"/>
              <w:rPr>
                <w:lang w:eastAsia="zh-TW"/>
              </w:rPr>
            </w:pPr>
            <w:r w:rsidRPr="00C70209">
              <w:rPr>
                <w:lang w:eastAsia="zh-TW"/>
              </w:rPr>
              <w:t>In neonatal and paediatric patients undergoing surgery, the effect of a combination of FFP, cryoprecipitate, platelet transfusion or fibrinogen concentrate compared with a different combination on transfusion-related serious adverse events is unknown.</w:t>
            </w:r>
          </w:p>
        </w:tc>
        <w:tc>
          <w:tcPr>
            <w:tcW w:w="808" w:type="dxa"/>
            <w:tcBorders>
              <w:top w:val="single" w:sz="4" w:space="0" w:color="000000"/>
              <w:left w:val="single" w:sz="4" w:space="0" w:color="000000"/>
              <w:bottom w:val="single" w:sz="4" w:space="0" w:color="000000"/>
              <w:right w:val="single" w:sz="4" w:space="0" w:color="000000"/>
            </w:tcBorders>
            <w:hideMark/>
          </w:tcPr>
          <w:p w14:paraId="2F1104E3"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AF54019"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6DA8CB6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7F913EA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21EA601"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212CB595"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D6CA09A" w14:textId="77777777" w:rsidR="00206019" w:rsidRPr="00C70209" w:rsidRDefault="00206019" w:rsidP="00206019">
            <w:pPr>
              <w:pStyle w:val="Tabletextnoindent"/>
              <w:numPr>
                <w:ilvl w:val="0"/>
                <w:numId w:val="49"/>
              </w:numPr>
              <w:spacing w:line="276" w:lineRule="auto"/>
              <w:rPr>
                <w:lang w:eastAsia="zh-TW"/>
              </w:rPr>
            </w:pPr>
          </w:p>
        </w:tc>
        <w:tc>
          <w:tcPr>
            <w:tcW w:w="3746" w:type="dxa"/>
            <w:tcBorders>
              <w:top w:val="single" w:sz="4" w:space="0" w:color="000000"/>
              <w:left w:val="single" w:sz="4" w:space="0" w:color="000000"/>
              <w:bottom w:val="single" w:sz="4" w:space="0" w:color="000000"/>
              <w:right w:val="single" w:sz="4" w:space="0" w:color="000000"/>
            </w:tcBorders>
            <w:hideMark/>
          </w:tcPr>
          <w:p w14:paraId="4B5A2DB4" w14:textId="77777777" w:rsidR="00206019" w:rsidRPr="00C70209" w:rsidRDefault="00206019" w:rsidP="005407AD">
            <w:pPr>
              <w:pStyle w:val="ES-table"/>
              <w:rPr>
                <w:lang w:eastAsia="zh-TW"/>
              </w:rPr>
            </w:pPr>
            <w:r w:rsidRPr="00C70209">
              <w:rPr>
                <w:lang w:eastAsia="zh-TW"/>
              </w:rPr>
              <w:t>In neonatal and paediatric patients undergoing surgery, the effect of a combination of FFP, cryoprecipitate, platelet transfusion or fibrinogen concentrate compared with a different combination on transfusion volume or incidence is unknown.</w:t>
            </w:r>
          </w:p>
        </w:tc>
        <w:tc>
          <w:tcPr>
            <w:tcW w:w="808" w:type="dxa"/>
            <w:tcBorders>
              <w:top w:val="single" w:sz="4" w:space="0" w:color="000000"/>
              <w:left w:val="single" w:sz="4" w:space="0" w:color="000000"/>
              <w:bottom w:val="single" w:sz="4" w:space="0" w:color="000000"/>
              <w:right w:val="single" w:sz="4" w:space="0" w:color="000000"/>
            </w:tcBorders>
            <w:hideMark/>
          </w:tcPr>
          <w:p w14:paraId="5D9832A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2DCD9FC"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DA368CB"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0F8223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A44819A"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64C89024" w14:textId="77777777" w:rsidTr="005407A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4B3ED74A" w14:textId="4A9F958C" w:rsidR="00206019" w:rsidRPr="00C70209" w:rsidRDefault="00206019">
            <w:pPr>
              <w:pStyle w:val="ES-notes"/>
              <w:spacing w:line="276" w:lineRule="auto"/>
              <w:rPr>
                <w:lang w:eastAsia="zh-TW"/>
              </w:rPr>
            </w:pPr>
            <w:r w:rsidRPr="00C70209">
              <w:rPr>
                <w:lang w:eastAsia="zh-TW"/>
              </w:rPr>
              <w:t>ES, evidence statement; FFP, fresh frozen plasma</w:t>
            </w:r>
          </w:p>
          <w:p w14:paraId="44D61AA2" w14:textId="77777777" w:rsidR="00206019" w:rsidRPr="00C70209" w:rsidRDefault="00206019">
            <w:pPr>
              <w:pStyle w:val="ES-notes"/>
              <w:spacing w:line="276" w:lineRule="auto"/>
              <w:rPr>
                <w:lang w:eastAsia="zh-TW"/>
              </w:rPr>
            </w:pPr>
            <w:r w:rsidRPr="00C70209">
              <w:rPr>
                <w:lang w:eastAsia="zh-TW"/>
              </w:rPr>
              <w:sym w:font="Symbol" w:char="F0D6"/>
            </w:r>
            <w:r w:rsidRPr="00C70209">
              <w:rPr>
                <w:lang w:eastAsia="zh-TW"/>
              </w:rPr>
              <w:sym w:font="Symbol" w:char="F0D6"/>
            </w:r>
            <w:r w:rsidRPr="00C70209">
              <w:rPr>
                <w:lang w:eastAsia="zh-TW"/>
              </w:rPr>
              <w:sym w:font="Symbol" w:char="F0D6"/>
            </w:r>
            <w:r w:rsidRPr="00C70209">
              <w:rPr>
                <w:lang w:eastAsia="zh-TW"/>
              </w:rPr>
              <w:t xml:space="preserve">=A; </w:t>
            </w:r>
            <w:r w:rsidRPr="00C70209">
              <w:rPr>
                <w:lang w:eastAsia="zh-TW"/>
              </w:rPr>
              <w:sym w:font="Symbol" w:char="F0D6"/>
            </w:r>
            <w:r w:rsidRPr="00C70209">
              <w:rPr>
                <w:lang w:eastAsia="zh-TW"/>
              </w:rPr>
              <w:sym w:font="Symbol" w:char="F0D6"/>
            </w:r>
            <w:r w:rsidRPr="00C70209">
              <w:rPr>
                <w:lang w:eastAsia="zh-TW"/>
              </w:rPr>
              <w:t xml:space="preserve">=B; </w:t>
            </w:r>
            <w:r w:rsidRPr="00C70209">
              <w:rPr>
                <w:lang w:eastAsia="zh-TW"/>
              </w:rPr>
              <w:sym w:font="Symbol" w:char="F0D6"/>
            </w:r>
            <w:r w:rsidRPr="00C70209">
              <w:rPr>
                <w:lang w:eastAsia="zh-TW"/>
              </w:rPr>
              <w:t>=C; X=D; NA, not applicable</w:t>
            </w:r>
          </w:p>
        </w:tc>
      </w:tr>
    </w:tbl>
    <w:p w14:paraId="7D4EA65E" w14:textId="77777777" w:rsidR="00206019" w:rsidRPr="00C70209" w:rsidRDefault="00206019" w:rsidP="005407AD">
      <w:pPr>
        <w:pStyle w:val="Heading5"/>
        <w:rPr>
          <w:lang w:val="en-AU"/>
        </w:rPr>
      </w:pPr>
      <w:r w:rsidRPr="00C70209">
        <w:rPr>
          <w:lang w:val="en-AU"/>
        </w:rPr>
        <w:t>Summary of evidence</w:t>
      </w:r>
    </w:p>
    <w:p w14:paraId="4D515690" w14:textId="77777777" w:rsidR="00206019" w:rsidRPr="00C70209" w:rsidRDefault="00206019" w:rsidP="005407AD">
      <w:pPr>
        <w:pStyle w:val="Heading6"/>
      </w:pPr>
      <w:r w:rsidRPr="00C70209">
        <w:t>Level I evidence</w:t>
      </w:r>
    </w:p>
    <w:p w14:paraId="4472BA3D" w14:textId="77777777" w:rsidR="00206019" w:rsidRPr="00C70209" w:rsidRDefault="00206019" w:rsidP="005407AD">
      <w:pPr>
        <w:pStyle w:val="BodyText"/>
        <w:rPr>
          <w:lang w:eastAsia="en-GB"/>
        </w:rPr>
      </w:pPr>
      <w:r w:rsidRPr="00C70209">
        <w:rPr>
          <w:lang w:eastAsia="en-GB"/>
        </w:rPr>
        <w:t xml:space="preserve">The </w:t>
      </w:r>
      <w:r w:rsidRPr="00C70209">
        <w:t xml:space="preserve">systematic review and hand-searching process </w:t>
      </w:r>
      <w:r w:rsidRPr="00C70209">
        <w:rPr>
          <w:lang w:eastAsia="en-GB"/>
        </w:rPr>
        <w:t>did not identify any Level I studies that examined the effect of a combination of FFP, cryoprecipitate, platelets, or fibrinogen concentrate compared with a difference combination in neonatal and paediatric patients undergoing surgery.</w:t>
      </w:r>
    </w:p>
    <w:p w14:paraId="005F8D88" w14:textId="77777777" w:rsidR="00206019" w:rsidRPr="00C70209" w:rsidRDefault="00206019" w:rsidP="005407AD">
      <w:pPr>
        <w:pStyle w:val="Heading6"/>
      </w:pPr>
      <w:r w:rsidRPr="00C70209">
        <w:t>Level II evidence</w:t>
      </w:r>
    </w:p>
    <w:p w14:paraId="6CC545F0" w14:textId="77777777" w:rsidR="00206019" w:rsidRPr="00C70209" w:rsidRDefault="00206019" w:rsidP="005407AD">
      <w:pPr>
        <w:pStyle w:val="BodyText"/>
        <w:rPr>
          <w:lang w:eastAsia="en-GB"/>
        </w:rPr>
      </w:pPr>
      <w:r w:rsidRPr="00C70209">
        <w:rPr>
          <w:lang w:eastAsia="en-GB"/>
        </w:rPr>
        <w:t xml:space="preserve">The </w:t>
      </w:r>
      <w:r w:rsidRPr="00C70209">
        <w:t>systematic review and hand-searching process</w:t>
      </w:r>
      <w:r w:rsidRPr="00C70209" w:rsidDel="00477B08">
        <w:rPr>
          <w:lang w:eastAsia="en-GB"/>
        </w:rPr>
        <w:t xml:space="preserve"> </w:t>
      </w:r>
      <w:r w:rsidRPr="00C70209">
        <w:rPr>
          <w:lang w:eastAsia="en-GB"/>
        </w:rPr>
        <w:t>did not identify any Level II studies that examined the effect of a combination of FFP, cryoprecipitate, platelets, or fibrinogen concentrate compared with a difference combination in neonatal and paediatric patients undergoing surgery.</w:t>
      </w:r>
    </w:p>
    <w:p w14:paraId="6718F67B" w14:textId="77777777" w:rsidR="00206019" w:rsidRPr="00C70209" w:rsidRDefault="00206019" w:rsidP="005407AD">
      <w:pPr>
        <w:pStyle w:val="Heading6"/>
      </w:pPr>
      <w:r w:rsidRPr="00C70209">
        <w:t>Level III evidence</w:t>
      </w:r>
    </w:p>
    <w:p w14:paraId="43B4C34C" w14:textId="77777777" w:rsidR="00206019" w:rsidRPr="00C70209" w:rsidRDefault="00206019" w:rsidP="005407AD">
      <w:pPr>
        <w:pStyle w:val="BodyText"/>
        <w:rPr>
          <w:lang w:eastAsia="en-GB"/>
        </w:rPr>
      </w:pPr>
      <w:r w:rsidRPr="00C70209">
        <w:rPr>
          <w:lang w:eastAsia="en-GB"/>
        </w:rPr>
        <w:t xml:space="preserve">The </w:t>
      </w:r>
      <w:r w:rsidRPr="00C70209">
        <w:t>systematic review and hand-searching process</w:t>
      </w:r>
      <w:r w:rsidRPr="00C70209" w:rsidDel="00477B08">
        <w:rPr>
          <w:lang w:eastAsia="en-GB"/>
        </w:rPr>
        <w:t xml:space="preserve"> </w:t>
      </w:r>
      <w:r w:rsidRPr="00C70209">
        <w:rPr>
          <w:lang w:eastAsia="en-GB"/>
        </w:rPr>
        <w:t>did not identify any Level III studies that examined the effect of a combination of FFP, cryoprecipitate, platelets, or fibrinogen concentrate compared with a difference combination in neonatal and paediatric patients undergoing surgery.</w:t>
      </w:r>
    </w:p>
    <w:p w14:paraId="08B502B2" w14:textId="77777777" w:rsidR="00206019" w:rsidRPr="00C70209" w:rsidRDefault="00206019" w:rsidP="005407AD">
      <w:pPr>
        <w:pStyle w:val="Heading3"/>
      </w:pPr>
      <w:r w:rsidRPr="00C70209">
        <w:br w:type="page"/>
      </w:r>
      <w:bookmarkStart w:id="725" w:name="_Toc427746866"/>
      <w:r w:rsidRPr="00C70209">
        <w:t>Critically ill neonatal and paediatric patients</w:t>
      </w:r>
      <w:bookmarkEnd w:id="725"/>
    </w:p>
    <w:p w14:paraId="2335101A" w14:textId="77777777" w:rsidR="00206019" w:rsidRPr="00C70209" w:rsidRDefault="00206019" w:rsidP="00206019">
      <w:pPr>
        <w:pStyle w:val="Head4Num"/>
        <w:ind w:left="1574" w:hanging="864"/>
      </w:pPr>
      <w:r w:rsidRPr="00C70209">
        <w:t>Fresh frozen plasma</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7"/>
        <w:gridCol w:w="809"/>
        <w:gridCol w:w="808"/>
        <w:gridCol w:w="808"/>
        <w:gridCol w:w="808"/>
        <w:gridCol w:w="809"/>
      </w:tblGrid>
      <w:tr w:rsidR="00206019" w:rsidRPr="00C70209" w14:paraId="2C27EABD"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45B77A14" w14:textId="77777777" w:rsidR="00206019" w:rsidRPr="00C70209" w:rsidRDefault="00206019">
            <w:pPr>
              <w:pStyle w:val="PP-heading"/>
              <w:spacing w:line="276" w:lineRule="auto"/>
              <w:rPr>
                <w:lang w:eastAsia="zh-TW"/>
              </w:rPr>
            </w:pPr>
            <w:r w:rsidRPr="00C70209">
              <w:rPr>
                <w:lang w:eastAsia="zh-TW"/>
              </w:rPr>
              <w:t xml:space="preserve">Evidence statements – </w:t>
            </w:r>
            <w:r w:rsidRPr="00C70209">
              <w:rPr>
                <w:iCs w:val="0"/>
                <w:lang w:eastAsia="zh-TW"/>
              </w:rPr>
              <w:t>critically ill (</w:t>
            </w:r>
            <w:r w:rsidRPr="00C70209">
              <w:rPr>
                <w:lang w:eastAsia="zh-TW"/>
              </w:rPr>
              <w:t>fresh frozen plasma)</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AD339CB" w14:textId="77777777" w:rsidR="00206019" w:rsidRPr="00C70209" w:rsidRDefault="00206019">
            <w:pPr>
              <w:spacing w:line="276" w:lineRule="auto"/>
              <w:ind w:left="113" w:right="113"/>
              <w:jc w:val="center"/>
              <w:rPr>
                <w:b/>
                <w:lang w:eastAsia="zh-TW"/>
              </w:rPr>
            </w:pPr>
            <w:r w:rsidRPr="00C70209">
              <w:rPr>
                <w:b/>
                <w:lang w:eastAsia="zh-TW"/>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45CE323" w14:textId="77777777" w:rsidR="00206019" w:rsidRPr="00C70209" w:rsidRDefault="00206019">
            <w:pPr>
              <w:spacing w:line="276" w:lineRule="auto"/>
              <w:ind w:left="113" w:right="113"/>
              <w:jc w:val="center"/>
              <w:rPr>
                <w:b/>
                <w:lang w:eastAsia="zh-TW"/>
              </w:rPr>
            </w:pPr>
            <w:r w:rsidRPr="00C70209">
              <w:rPr>
                <w:b/>
                <w:lang w:eastAsia="zh-TW"/>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A8266A4" w14:textId="77777777" w:rsidR="00206019" w:rsidRPr="00C70209" w:rsidRDefault="00206019">
            <w:pPr>
              <w:spacing w:line="276" w:lineRule="auto"/>
              <w:ind w:left="113" w:right="113"/>
              <w:jc w:val="center"/>
              <w:rPr>
                <w:b/>
                <w:lang w:eastAsia="zh-TW"/>
              </w:rPr>
            </w:pPr>
            <w:r w:rsidRPr="00C70209">
              <w:rPr>
                <w:b/>
                <w:lang w:eastAsia="zh-TW"/>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7A892DE" w14:textId="77777777" w:rsidR="00206019" w:rsidRPr="00C70209" w:rsidRDefault="00206019">
            <w:pPr>
              <w:spacing w:line="276" w:lineRule="auto"/>
              <w:ind w:left="113" w:right="113"/>
              <w:jc w:val="center"/>
              <w:rPr>
                <w:b/>
                <w:lang w:eastAsia="zh-TW"/>
              </w:rPr>
            </w:pPr>
            <w:r w:rsidRPr="00C70209">
              <w:rPr>
                <w:b/>
                <w:lang w:eastAsia="zh-TW"/>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9174111" w14:textId="77777777" w:rsidR="00206019" w:rsidRPr="00C70209" w:rsidRDefault="00206019">
            <w:pPr>
              <w:spacing w:line="276" w:lineRule="auto"/>
              <w:ind w:left="113" w:right="113"/>
              <w:jc w:val="center"/>
              <w:rPr>
                <w:b/>
                <w:lang w:eastAsia="zh-TW"/>
              </w:rPr>
            </w:pPr>
            <w:r w:rsidRPr="00C70209">
              <w:rPr>
                <w:b/>
                <w:lang w:eastAsia="zh-TW"/>
              </w:rPr>
              <w:t>Applicability</w:t>
            </w:r>
          </w:p>
        </w:tc>
      </w:tr>
      <w:tr w:rsidR="00206019" w:rsidRPr="00C70209" w14:paraId="6C131AD5"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12652C08"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4E56DA70"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no FFP on mortality is uncertain.</w:t>
            </w:r>
          </w:p>
          <w:p w14:paraId="7506E8FB" w14:textId="77777777" w:rsidR="00206019" w:rsidRPr="00C70209" w:rsidRDefault="00206019" w:rsidP="005407AD">
            <w:pPr>
              <w:pStyle w:val="ES-notes"/>
              <w:rPr>
                <w:lang w:eastAsia="zh-TW"/>
              </w:rPr>
            </w:pPr>
            <w:r w:rsidRPr="00C70209">
              <w:rPr>
                <w:lang w:eastAsia="zh-TW"/>
              </w:rPr>
              <w:t>(See evidence matrix D3.R in Volume 2 of the technical report.)</w:t>
            </w:r>
          </w:p>
        </w:tc>
        <w:tc>
          <w:tcPr>
            <w:tcW w:w="809" w:type="dxa"/>
            <w:tcBorders>
              <w:top w:val="single" w:sz="4" w:space="0" w:color="000000"/>
              <w:left w:val="single" w:sz="4" w:space="0" w:color="000000"/>
              <w:bottom w:val="single" w:sz="4" w:space="0" w:color="000000"/>
              <w:right w:val="single" w:sz="4" w:space="0" w:color="000000"/>
            </w:tcBorders>
            <w:hideMark/>
          </w:tcPr>
          <w:p w14:paraId="2524CD69" w14:textId="77777777" w:rsidR="00206019" w:rsidRPr="00C70209" w:rsidRDefault="00206019">
            <w:pPr>
              <w:pStyle w:val="T-ABCD"/>
              <w:spacing w:line="276" w:lineRule="auto"/>
              <w:rPr>
                <w:lang w:eastAsia="zh-TW"/>
              </w:rPr>
            </w:pPr>
            <w:r w:rsidRPr="00C70209">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0FE90219" w14:textId="77777777" w:rsidR="00206019" w:rsidRPr="00C70209" w:rsidRDefault="00206019">
            <w:pPr>
              <w:pStyle w:val="T-ABCD"/>
              <w:spacing w:line="276" w:lineRule="auto"/>
              <w:rPr>
                <w:lang w:eastAsia="zh-TW"/>
              </w:rPr>
            </w:pPr>
            <w:r w:rsidRPr="00C70209">
              <w:rPr>
                <w:lang w:eastAsia="zh-TW"/>
              </w:rPr>
              <w:sym w:font="Symbol" w:char="F0D6"/>
            </w:r>
            <w:r w:rsidRPr="00C70209">
              <w:rPr>
                <w:lang w:eastAsia="zh-TW"/>
              </w:rPr>
              <w:sym w:font="Symbol" w:char="F0D6"/>
            </w:r>
          </w:p>
        </w:tc>
        <w:tc>
          <w:tcPr>
            <w:tcW w:w="809" w:type="dxa"/>
            <w:tcBorders>
              <w:top w:val="single" w:sz="4" w:space="0" w:color="000000"/>
              <w:left w:val="single" w:sz="4" w:space="0" w:color="000000"/>
              <w:bottom w:val="single" w:sz="4" w:space="0" w:color="000000"/>
              <w:right w:val="single" w:sz="4" w:space="0" w:color="000000"/>
            </w:tcBorders>
            <w:hideMark/>
          </w:tcPr>
          <w:p w14:paraId="79024176" w14:textId="77777777" w:rsidR="00206019" w:rsidRPr="00C70209" w:rsidRDefault="00206019">
            <w:pPr>
              <w:pStyle w:val="T-ABCD"/>
              <w:spacing w:line="276" w:lineRule="auto"/>
              <w:rPr>
                <w:lang w:eastAsia="zh-TW"/>
              </w:rPr>
            </w:pPr>
            <w:r w:rsidRPr="00C70209">
              <w:rPr>
                <w:lang w:eastAsia="zh-TW"/>
              </w:rPr>
              <w:t>X</w:t>
            </w:r>
          </w:p>
        </w:tc>
        <w:tc>
          <w:tcPr>
            <w:tcW w:w="809" w:type="dxa"/>
            <w:tcBorders>
              <w:top w:val="single" w:sz="4" w:space="0" w:color="000000"/>
              <w:left w:val="single" w:sz="4" w:space="0" w:color="000000"/>
              <w:bottom w:val="single" w:sz="4" w:space="0" w:color="000000"/>
              <w:right w:val="single" w:sz="4" w:space="0" w:color="000000"/>
            </w:tcBorders>
            <w:hideMark/>
          </w:tcPr>
          <w:p w14:paraId="6696378A" w14:textId="77777777" w:rsidR="00206019" w:rsidRPr="00C70209" w:rsidRDefault="00206019">
            <w:pPr>
              <w:pStyle w:val="T-ABCD"/>
              <w:spacing w:line="276" w:lineRule="auto"/>
              <w:rPr>
                <w:lang w:eastAsia="zh-TW"/>
              </w:rPr>
            </w:pPr>
            <w:r w:rsidRPr="00C70209">
              <w:rPr>
                <w:lang w:eastAsia="zh-TW"/>
              </w:rPr>
              <w:sym w:font="Symbol" w:char="F0D6"/>
            </w:r>
            <w:r w:rsidRPr="00C70209">
              <w:rPr>
                <w:lang w:eastAsia="zh-TW"/>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BDD83B9" w14:textId="77777777" w:rsidR="00206019" w:rsidRPr="00C70209" w:rsidRDefault="00206019">
            <w:pPr>
              <w:pStyle w:val="T-ABCD"/>
              <w:spacing w:line="276" w:lineRule="auto"/>
              <w:rPr>
                <w:lang w:eastAsia="zh-TW"/>
              </w:rPr>
            </w:pPr>
            <w:r w:rsidRPr="00C70209">
              <w:rPr>
                <w:lang w:eastAsia="zh-TW"/>
              </w:rPr>
              <w:sym w:font="Symbol" w:char="F0D6"/>
            </w:r>
            <w:r w:rsidRPr="00C70209">
              <w:rPr>
                <w:lang w:eastAsia="zh-TW"/>
              </w:rPr>
              <w:sym w:font="Symbol" w:char="F0D6"/>
            </w:r>
          </w:p>
        </w:tc>
      </w:tr>
      <w:tr w:rsidR="00206019" w:rsidRPr="00C70209" w14:paraId="2AAB5BA6"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33F95A49"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00097492"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no FFP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05C9B48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620187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85801F7"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3503BD8"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5814A283"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5DDA731"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0AE7C3E7"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78532B2A"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no FFP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29ABD794"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07A2334"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8A564F3"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C1E76B2"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67BC823F"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37EF1867"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6363E9C0"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0B0B5A9F"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no FFP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4DA0408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7D77E4A"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114A62A"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0376576"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783C2F4A"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EA97845"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6A87FE42"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7E3217D1"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a different FFP transfusion strategy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62C8B81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94A49DA"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2001CB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9598CBE"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1B7911B8"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6D5EB9A6"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167799EE"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0558EF0B"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a different FFP transfusion strategy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3FD73996"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EC8F8FF"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F052FBF"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5057573"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7D77860E"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619F97D6"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66050B2A"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6A8A3FD1"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a different FFP transfusion strategy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54BF34E7"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65D650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07FA631E"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BB91CA3"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778C6F87"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1D1F518"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4290C814" w14:textId="77777777" w:rsidR="00206019" w:rsidRPr="00C70209" w:rsidRDefault="00206019" w:rsidP="00206019">
            <w:pPr>
              <w:pStyle w:val="Tabletextnoindent"/>
              <w:numPr>
                <w:ilvl w:val="0"/>
                <w:numId w:val="49"/>
              </w:numPr>
              <w:spacing w:line="276" w:lineRule="auto"/>
              <w:rPr>
                <w:lang w:eastAsia="zh-TW"/>
              </w:rPr>
            </w:pPr>
          </w:p>
        </w:tc>
        <w:tc>
          <w:tcPr>
            <w:tcW w:w="3750" w:type="dxa"/>
            <w:tcBorders>
              <w:top w:val="single" w:sz="4" w:space="0" w:color="000000"/>
              <w:left w:val="single" w:sz="4" w:space="0" w:color="000000"/>
              <w:bottom w:val="single" w:sz="4" w:space="0" w:color="000000"/>
              <w:right w:val="single" w:sz="4" w:space="0" w:color="000000"/>
            </w:tcBorders>
            <w:hideMark/>
          </w:tcPr>
          <w:p w14:paraId="47589137" w14:textId="77777777" w:rsidR="00206019" w:rsidRPr="00C70209" w:rsidRDefault="00206019" w:rsidP="005407AD">
            <w:pPr>
              <w:pStyle w:val="ES-table"/>
              <w:rPr>
                <w:lang w:eastAsia="zh-TW"/>
              </w:rPr>
            </w:pPr>
            <w:r w:rsidRPr="00C70209">
              <w:rPr>
                <w:lang w:eastAsia="zh-TW"/>
              </w:rPr>
              <w:t>In critically ill neonatal and paediatric patients, the effect of FFP compared with a different FFP transfusion strategy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2BC7BEAD"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28EAC891"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21D34B9"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57C7313" w14:textId="77777777" w:rsidR="00206019" w:rsidRPr="00C70209" w:rsidRDefault="00206019">
            <w:pPr>
              <w:pStyle w:val="T-ABCD"/>
              <w:spacing w:line="276" w:lineRule="auto"/>
              <w:rPr>
                <w:lang w:eastAsia="zh-TW"/>
              </w:rPr>
            </w:pPr>
            <w:r w:rsidRPr="00C70209">
              <w:rPr>
                <w:lang w:eastAsia="zh-TW"/>
              </w:rPr>
              <w:t>NA</w:t>
            </w:r>
          </w:p>
        </w:tc>
        <w:tc>
          <w:tcPr>
            <w:tcW w:w="810" w:type="dxa"/>
            <w:tcBorders>
              <w:top w:val="single" w:sz="4" w:space="0" w:color="000000"/>
              <w:left w:val="single" w:sz="4" w:space="0" w:color="000000"/>
              <w:bottom w:val="single" w:sz="4" w:space="0" w:color="000000"/>
              <w:right w:val="single" w:sz="4" w:space="0" w:color="000000"/>
            </w:tcBorders>
            <w:hideMark/>
          </w:tcPr>
          <w:p w14:paraId="52577FE2"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11FF3827" w14:textId="77777777" w:rsidTr="005407AD">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6EB45416" w14:textId="6738F060" w:rsidR="00206019" w:rsidRPr="00C70209" w:rsidRDefault="00206019" w:rsidP="005407AD">
            <w:pPr>
              <w:pStyle w:val="ES-notes"/>
            </w:pPr>
            <w:r w:rsidRPr="00C70209">
              <w:rPr>
                <w:lang w:eastAsia="zh-TW"/>
              </w:rPr>
              <w:t xml:space="preserve">ES, evidence statement; FFP, </w:t>
            </w:r>
            <w:r w:rsidRPr="00C70209">
              <w:t>fresh frozen plasma</w:t>
            </w:r>
          </w:p>
          <w:p w14:paraId="170ABCF1" w14:textId="77777777" w:rsidR="00206019" w:rsidRPr="00C70209" w:rsidRDefault="00206019" w:rsidP="005407AD">
            <w:pPr>
              <w:pStyle w:val="ES-notes"/>
              <w:rPr>
                <w:lang w:eastAsia="zh-TW"/>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w:t>
            </w:r>
            <w:r w:rsidRPr="00C70209">
              <w:rPr>
                <w:lang w:eastAsia="zh-TW"/>
              </w:rPr>
              <w:t xml:space="preserve"> applicable</w:t>
            </w:r>
          </w:p>
        </w:tc>
      </w:tr>
    </w:tbl>
    <w:p w14:paraId="0719F867" w14:textId="77777777" w:rsidR="00206019" w:rsidRPr="00C70209" w:rsidRDefault="00206019" w:rsidP="005407AD">
      <w:pPr>
        <w:pStyle w:val="Heading5"/>
        <w:rPr>
          <w:lang w:val="en-AU"/>
        </w:rPr>
      </w:pPr>
      <w:r w:rsidRPr="00C70209">
        <w:rPr>
          <w:lang w:val="en-AU"/>
        </w:rPr>
        <w:t>Summary of evidence</w:t>
      </w:r>
    </w:p>
    <w:p w14:paraId="0A5B3ECB" w14:textId="77777777" w:rsidR="00206019" w:rsidRPr="00C70209" w:rsidRDefault="00206019" w:rsidP="005407AD">
      <w:pPr>
        <w:pStyle w:val="Heading6"/>
      </w:pPr>
      <w:r w:rsidRPr="00C70209">
        <w:t>Level I evidence</w:t>
      </w:r>
    </w:p>
    <w:p w14:paraId="6984AE23" w14:textId="77777777" w:rsidR="00206019" w:rsidRPr="00C70209" w:rsidRDefault="00206019" w:rsidP="005407AD">
      <w:pPr>
        <w:pStyle w:val="BodyText"/>
        <w:rPr>
          <w:lang w:eastAsia="en-GB"/>
        </w:rPr>
      </w:pPr>
      <w:r w:rsidRPr="00C70209">
        <w:rPr>
          <w:lang w:eastAsia="en-GB"/>
        </w:rPr>
        <w:t>The systematic review and hand-searching process did not identify any Level I studies that assessed the safety and effectiveness of FFP compared with no FFP (or a different FFP strategy) in critically ill neonatal and/or paediatric patients.</w:t>
      </w:r>
    </w:p>
    <w:p w14:paraId="22195DFE" w14:textId="77777777" w:rsidR="00206019" w:rsidRPr="00C70209" w:rsidRDefault="00206019" w:rsidP="005407AD">
      <w:pPr>
        <w:pStyle w:val="Heading6"/>
      </w:pPr>
      <w:r w:rsidRPr="00C70209">
        <w:t>Level II evidence</w:t>
      </w:r>
    </w:p>
    <w:p w14:paraId="4237949E" w14:textId="69218AAE" w:rsidR="00206019" w:rsidRPr="00C70209" w:rsidRDefault="00206019" w:rsidP="005407AD">
      <w:pPr>
        <w:pStyle w:val="BodyText"/>
        <w:rPr>
          <w:lang w:eastAsia="en-GB"/>
        </w:rPr>
      </w:pPr>
      <w:r w:rsidRPr="00C70209">
        <w:rPr>
          <w:lang w:eastAsia="en-GB"/>
        </w:rPr>
        <w:t>The systematic review and hand-searching process did not identify any Level II studies that assessed the safety and effectiveness of FFP compared with no FFP (or a different FFP strategy) in critically ill neonatal or paediatric patients.</w:t>
      </w:r>
    </w:p>
    <w:p w14:paraId="694D45D7" w14:textId="77777777" w:rsidR="00206019" w:rsidRPr="00C70209" w:rsidRDefault="00206019" w:rsidP="005407AD">
      <w:pPr>
        <w:pStyle w:val="Heading6"/>
      </w:pPr>
      <w:r w:rsidRPr="00C70209">
        <w:t>Level III evidence</w:t>
      </w:r>
    </w:p>
    <w:p w14:paraId="547D3E24" w14:textId="7B58D1D4" w:rsidR="00206019" w:rsidRPr="00C70209" w:rsidRDefault="00206019" w:rsidP="005407AD">
      <w:pPr>
        <w:pStyle w:val="BodyText"/>
      </w:pPr>
      <w:r w:rsidRPr="00C70209">
        <w:t>The systematic review and hand-searching process identified two Level III studies (Church 2009</w:t>
      </w:r>
      <w:r w:rsidR="00EB540E" w:rsidRPr="00C70209">
        <w:fldChar w:fldCharType="begin"/>
      </w:r>
      <w:r w:rsidR="00EB540E">
        <w:instrText xml:space="preserve"> ADDIN EN.CITE &lt;EndNote&gt;&lt;Cite&gt;&lt;Author&gt;Church&lt;/Author&gt;&lt;Year&gt;2009&lt;/Year&gt;&lt;RecNum&gt;133&lt;/RecNum&gt;&lt;DisplayText&gt;&lt;style face="superscript"&gt;302&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00EB540E" w:rsidRPr="00C70209">
        <w:fldChar w:fldCharType="separate"/>
      </w:r>
      <w:r w:rsidR="00EB540E" w:rsidRPr="000E261C">
        <w:rPr>
          <w:noProof/>
          <w:vertAlign w:val="superscript"/>
        </w:rPr>
        <w:t>302</w:t>
      </w:r>
      <w:r w:rsidR="00EB540E" w:rsidRPr="00C70209">
        <w:fldChar w:fldCharType="end"/>
      </w:r>
      <w:r w:rsidRPr="00C70209">
        <w:t>, Karam 2013</w:t>
      </w:r>
      <w:r w:rsidR="00EB540E" w:rsidRPr="00C70209">
        <w:fldChar w:fldCharType="begin"/>
      </w:r>
      <w:r w:rsidR="00EB540E">
        <w:instrText xml:space="preserve"> ADDIN EN.CITE &lt;EndNote&gt;&lt;Cite&gt;&lt;Author&gt;Karam&lt;/Author&gt;&lt;Year&gt;2013&lt;/Year&gt;&lt;RecNum&gt;996&lt;/RecNum&gt;&lt;DisplayText&gt;&lt;style face="superscript"&gt;303&lt;/style&gt;&lt;/DisplayText&gt;&lt;record&gt;&lt;rec-number&gt;996&lt;/rec-number&gt;&lt;foreign-keys&gt;&lt;key app="EN" db-id="9edve2wadsavt5ewavaxtda4f2tavzvts9ee" timestamp="1437386751"&gt;996&lt;/key&gt;&lt;/foreign-keys&gt;&lt;ref-type name="Journal Article"&gt;17&lt;/ref-type&gt;&lt;contributors&gt;&lt;authors&gt;&lt;author&gt;Karam, O.&lt;/author&gt;&lt;author&gt;Lacroix, J.&lt;/author&gt;&lt;author&gt;Robitaille, N.&lt;/author&gt;&lt;author&gt;Rimensberger, P. C.&lt;/author&gt;&lt;author&gt;Tucci, M.&lt;/author&gt;&lt;/authors&gt;&lt;/contributors&gt;&lt;auth-address&gt;Pediatric Intensive Care Unit, Department of Pediatrics, University Hospital of Geneva, Geneva, Switzerland. oliver.karam@hcuge.ch&lt;/auth-address&gt;&lt;titles&gt;&lt;title&gt;Association between plasma transfusions and clinical outcome in critically ill children: a prospective observational study&lt;/title&gt;&lt;secondary-title&gt;Vox Sang&lt;/secondary-title&gt;&lt;/titles&gt;&lt;periodical&gt;&lt;full-title&gt;Vox Sang&lt;/full-title&gt;&lt;/periodical&gt;&lt;pages&gt;342–9&lt;/pages&gt;&lt;volume&gt;104&lt;/volume&gt;&lt;number&gt;4&lt;/number&gt;&lt;keywords&gt;&lt;keyword&gt;Adolescent&lt;/keyword&gt;&lt;keyword&gt;Adult&lt;/keyword&gt;&lt;keyword&gt;Aged&lt;/keyword&gt;&lt;keyword&gt;Blood Component Transfusion/*methods&lt;/keyword&gt;&lt;keyword&gt;Child&lt;/keyword&gt;&lt;keyword&gt;Child, Preschool&lt;/keyword&gt;&lt;keyword&gt;Critical Illness/*therapy&lt;/keyword&gt;&lt;keyword&gt;Humans&lt;/keyword&gt;&lt;keyword&gt;Incidence&lt;/keyword&gt;&lt;keyword&gt;Middle Aged&lt;/keyword&gt;&lt;keyword&gt;*Plasma&lt;/keyword&gt;&lt;keyword&gt;Prospective Studies&lt;/keyword&gt;&lt;keyword&gt;Treatment Outcome&lt;/keyword&gt;&lt;keyword&gt;Young Adult&lt;/keyword&gt;&lt;/keywords&gt;&lt;dates&gt;&lt;year&gt;2013&lt;/year&gt;&lt;pub-dates&gt;&lt;date&gt;May&lt;/date&gt;&lt;/pub-dates&gt;&lt;/dates&gt;&lt;isbn&gt;1423-0410 (Electronic)&amp;#xD;0042-9007 (Linking)&lt;/isbn&gt;&lt;accession-num&gt;23294337&lt;/accession-num&gt;&lt;urls&gt;&lt;related-urls&gt;&lt;url&gt;http://www.ncbi.nlm.nih.gov/pubmed/23294337&lt;/url&gt;&lt;/related-urls&gt;&lt;/urls&gt;&lt;electronic-resource-num&gt;10.1111/vox.12009&lt;/electronic-resource-num&gt;&lt;/record&gt;&lt;/Cite&gt;&lt;/EndNote&gt;</w:instrText>
      </w:r>
      <w:r w:rsidR="00EB540E" w:rsidRPr="00C70209">
        <w:fldChar w:fldCharType="separate"/>
      </w:r>
      <w:r w:rsidR="00EB540E" w:rsidRPr="000E261C">
        <w:rPr>
          <w:noProof/>
          <w:vertAlign w:val="superscript"/>
        </w:rPr>
        <w:t>303</w:t>
      </w:r>
      <w:r w:rsidR="00EB540E" w:rsidRPr="00C70209">
        <w:fldChar w:fldCharType="end"/>
      </w:r>
      <w:r w:rsidRPr="00C70209">
        <w:t xml:space="preserve">) that examined the safety and effectiveness of FFP compared with no FFP in critically ill neonatal and paediatric patients. The main characteristics of these studies are summarised in </w:t>
      </w:r>
      <w:r w:rsidRPr="00C70209">
        <w:rPr>
          <w:b/>
        </w:rPr>
        <w:fldChar w:fldCharType="begin"/>
      </w:r>
      <w:r w:rsidRPr="00C70209">
        <w:rPr>
          <w:b/>
        </w:rPr>
        <w:instrText xml:space="preserve"> REF _Ref420498151 \h  \* MERGEFORMAT </w:instrText>
      </w:r>
      <w:r w:rsidRPr="00C70209">
        <w:rPr>
          <w:b/>
        </w:rPr>
      </w:r>
      <w:r w:rsidRPr="00C70209">
        <w:rPr>
          <w:b/>
        </w:rPr>
        <w:fldChar w:fldCharType="separate"/>
      </w:r>
      <w:r w:rsidR="000F7A9B" w:rsidRPr="000F7A9B">
        <w:rPr>
          <w:b/>
        </w:rPr>
        <w:t>Table 3.3.28</w:t>
      </w:r>
      <w:r w:rsidRPr="00C70209">
        <w:rPr>
          <w:b/>
        </w:rPr>
        <w:fldChar w:fldCharType="end"/>
      </w:r>
      <w:r w:rsidRPr="00C70209">
        <w:rPr>
          <w:b/>
        </w:rPr>
        <w:t>.</w:t>
      </w:r>
    </w:p>
    <w:p w14:paraId="63C5E0A4" w14:textId="4DC73970" w:rsidR="00206019" w:rsidRPr="00C70209" w:rsidRDefault="00206019" w:rsidP="005407AD">
      <w:pPr>
        <w:pStyle w:val="BodyText"/>
      </w:pPr>
      <w:r w:rsidRPr="00C70209">
        <w:t>Church (2009)</w:t>
      </w:r>
      <w:r w:rsidR="00EB540E" w:rsidRPr="00C70209">
        <w:fldChar w:fldCharType="begin"/>
      </w:r>
      <w:r w:rsidR="00EB540E">
        <w:instrText xml:space="preserve"> ADDIN EN.CITE &lt;EndNote&gt;&lt;Cite&gt;&lt;Author&gt;Church&lt;/Author&gt;&lt;Year&gt;2009&lt;/Year&gt;&lt;RecNum&gt;133&lt;/RecNum&gt;&lt;DisplayText&gt;&lt;style face="superscript"&gt;302&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00EB540E" w:rsidRPr="00C70209">
        <w:fldChar w:fldCharType="separate"/>
      </w:r>
      <w:r w:rsidR="00EB540E" w:rsidRPr="000E261C">
        <w:rPr>
          <w:noProof/>
          <w:vertAlign w:val="superscript"/>
        </w:rPr>
        <w:t>302</w:t>
      </w:r>
      <w:r w:rsidR="00EB540E" w:rsidRPr="00C70209">
        <w:fldChar w:fldCharType="end"/>
      </w:r>
      <w:r w:rsidRPr="00C70209">
        <w:t xml:space="preserve"> was a good-quality retrospective analysis of 315 paediatric patients with acute lung injury (ALI) conducted in two PICUs in the USA. Patients were excluded if they received an exchange transfusion or plasmapheresis within the first 72 hours after diagnosis of ALI. The authors compared mortality and ventilation outcomes among patients who received transfusions of blood products (including FFP), and those who did not. Only transfusions administered in the first 72 hours after diagnosis of ALI were included in the analysis.</w:t>
      </w:r>
    </w:p>
    <w:p w14:paraId="3947CD31" w14:textId="6EF34F5B" w:rsidR="00206019" w:rsidRPr="00C70209" w:rsidRDefault="00206019" w:rsidP="005407AD">
      <w:pPr>
        <w:pStyle w:val="BodyText"/>
      </w:pPr>
      <w:r w:rsidRPr="00C70209">
        <w:t>Karam (2013)</w:t>
      </w:r>
      <w:r w:rsidR="00EB540E" w:rsidRPr="00C70209">
        <w:fldChar w:fldCharType="begin"/>
      </w:r>
      <w:r w:rsidR="00EB540E">
        <w:instrText xml:space="preserve"> ADDIN EN.CITE &lt;EndNote&gt;&lt;Cite&gt;&lt;Author&gt;Karam&lt;/Author&gt;&lt;Year&gt;2013&lt;/Year&gt;&lt;RecNum&gt;996&lt;/RecNum&gt;&lt;DisplayText&gt;&lt;style face="superscript"&gt;303&lt;/style&gt;&lt;/DisplayText&gt;&lt;record&gt;&lt;rec-number&gt;996&lt;/rec-number&gt;&lt;foreign-keys&gt;&lt;key app="EN" db-id="9edve2wadsavt5ewavaxtda4f2tavzvts9ee" timestamp="1437386751"&gt;996&lt;/key&gt;&lt;/foreign-keys&gt;&lt;ref-type name="Journal Article"&gt;17&lt;/ref-type&gt;&lt;contributors&gt;&lt;authors&gt;&lt;author&gt;Karam, O.&lt;/author&gt;&lt;author&gt;Lacroix, J.&lt;/author&gt;&lt;author&gt;Robitaille, N.&lt;/author&gt;&lt;author&gt;Rimensberger, P. C.&lt;/author&gt;&lt;author&gt;Tucci, M.&lt;/author&gt;&lt;/authors&gt;&lt;/contributors&gt;&lt;auth-address&gt;Pediatric Intensive Care Unit, Department of Pediatrics, University Hospital of Geneva, Geneva, Switzerland. oliver.karam@hcuge.ch&lt;/auth-address&gt;&lt;titles&gt;&lt;title&gt;Association between plasma transfusions and clinical outcome in critically ill children: a prospective observational study&lt;/title&gt;&lt;secondary-title&gt;Vox Sang&lt;/secondary-title&gt;&lt;/titles&gt;&lt;periodical&gt;&lt;full-title&gt;Vox Sang&lt;/full-title&gt;&lt;/periodical&gt;&lt;pages&gt;342–9&lt;/pages&gt;&lt;volume&gt;104&lt;/volume&gt;&lt;number&gt;4&lt;/number&gt;&lt;keywords&gt;&lt;keyword&gt;Adolescent&lt;/keyword&gt;&lt;keyword&gt;Adult&lt;/keyword&gt;&lt;keyword&gt;Aged&lt;/keyword&gt;&lt;keyword&gt;Blood Component Transfusion/*methods&lt;/keyword&gt;&lt;keyword&gt;Child&lt;/keyword&gt;&lt;keyword&gt;Child, Preschool&lt;/keyword&gt;&lt;keyword&gt;Critical Illness/*therapy&lt;/keyword&gt;&lt;keyword&gt;Humans&lt;/keyword&gt;&lt;keyword&gt;Incidence&lt;/keyword&gt;&lt;keyword&gt;Middle Aged&lt;/keyword&gt;&lt;keyword&gt;*Plasma&lt;/keyword&gt;&lt;keyword&gt;Prospective Studies&lt;/keyword&gt;&lt;keyword&gt;Treatment Outcome&lt;/keyword&gt;&lt;keyword&gt;Young Adult&lt;/keyword&gt;&lt;/keywords&gt;&lt;dates&gt;&lt;year&gt;2013&lt;/year&gt;&lt;pub-dates&gt;&lt;date&gt;May&lt;/date&gt;&lt;/pub-dates&gt;&lt;/dates&gt;&lt;isbn&gt;1423-0410 (Electronic)&amp;#xD;0042-9007 (Linking)&lt;/isbn&gt;&lt;accession-num&gt;23294337&lt;/accession-num&gt;&lt;urls&gt;&lt;related-urls&gt;&lt;url&gt;http://www.ncbi.nlm.nih.gov/pubmed/23294337&lt;/url&gt;&lt;/related-urls&gt;&lt;/urls&gt;&lt;electronic-resource-num&gt;10.1111/vox.12009&lt;/electronic-resource-num&gt;&lt;/record&gt;&lt;/Cite&gt;&lt;/EndNote&gt;</w:instrText>
      </w:r>
      <w:r w:rsidR="00EB540E" w:rsidRPr="00C70209">
        <w:fldChar w:fldCharType="separate"/>
      </w:r>
      <w:r w:rsidR="00EB540E" w:rsidRPr="000E261C">
        <w:rPr>
          <w:noProof/>
          <w:vertAlign w:val="superscript"/>
        </w:rPr>
        <w:t>303</w:t>
      </w:r>
      <w:r w:rsidR="00EB540E" w:rsidRPr="00C70209">
        <w:fldChar w:fldCharType="end"/>
      </w:r>
      <w:r w:rsidRPr="00C70209">
        <w:t xml:space="preserve"> was a good-quality prospective cohort study conducted at a single PICU in Canada. The authors included 831 paediatric patients aged less than 18 years, to examine the effect of FFP transfusion on a number of clinical outcomes including mortality. Patients were enrolled prospectively over a 1-year period. Exclusion criteria included need for plasma exchange therapy, born prematurely (&lt;40 weeks gestational age), age &lt;3 days or brain death at PICU admission.</w:t>
      </w:r>
    </w:p>
    <w:p w14:paraId="1297B3EF" w14:textId="77777777" w:rsidR="00206019" w:rsidRPr="00C70209" w:rsidRDefault="00206019" w:rsidP="005407AD">
      <w:pPr>
        <w:pStyle w:val="BodyText"/>
      </w:pPr>
    </w:p>
    <w:p w14:paraId="60DE9736" w14:textId="77777777" w:rsidR="00206019" w:rsidRPr="00C70209" w:rsidRDefault="00206019" w:rsidP="005407AD">
      <w:pPr>
        <w:pStyle w:val="Caption"/>
        <w:ind w:left="2160" w:hanging="1440"/>
      </w:pPr>
      <w:bookmarkStart w:id="726" w:name="_Ref420498151"/>
      <w:bookmarkStart w:id="727" w:name="_Toc427747185"/>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8</w:t>
      </w:r>
      <w:r w:rsidRPr="00C70209">
        <w:fldChar w:fldCharType="end"/>
      </w:r>
      <w:bookmarkEnd w:id="726"/>
      <w:r w:rsidRPr="00C70209">
        <w:tab/>
        <w:t>Characteristics and quality of Level III evidence – FFP in critically ill neonatal and paediatric patients</w:t>
      </w:r>
      <w:bookmarkEnd w:id="727"/>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206019" w:rsidRPr="00C70209" w14:paraId="136AC480"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565BE615" w14:textId="77777777" w:rsidR="00206019" w:rsidRPr="00C70209" w:rsidRDefault="00206019" w:rsidP="005407AD">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1E9689F3" w14:textId="77777777" w:rsidR="00206019" w:rsidRPr="00C70209" w:rsidRDefault="00206019" w:rsidP="005407AD">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1036EC59" w14:textId="77777777" w:rsidR="00206019" w:rsidRPr="00C70209" w:rsidRDefault="00206019" w:rsidP="005407AD">
            <w:pPr>
              <w:pStyle w:val="TableH2"/>
            </w:pPr>
            <w:r w:rsidRPr="00C70209">
              <w:t>Population</w:t>
            </w:r>
          </w:p>
          <w:p w14:paraId="2615C73C" w14:textId="77777777" w:rsidR="00206019" w:rsidRPr="00C70209" w:rsidRDefault="00206019" w:rsidP="005407AD">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2C89056A" w14:textId="77777777" w:rsidR="00206019" w:rsidRPr="00C70209" w:rsidRDefault="00206019" w:rsidP="005407AD">
            <w:pPr>
              <w:pStyle w:val="TableH2"/>
            </w:pPr>
            <w:r w:rsidRPr="00C70209">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1FA18B53" w14:textId="77777777" w:rsidR="00206019" w:rsidRPr="00C70209" w:rsidRDefault="00206019" w:rsidP="005407AD">
            <w:pPr>
              <w:pStyle w:val="TableH2"/>
            </w:pPr>
            <w:r w:rsidRPr="00C70209">
              <w:t>Outcomes</w:t>
            </w:r>
          </w:p>
        </w:tc>
      </w:tr>
      <w:tr w:rsidR="00206019" w:rsidRPr="00C70209" w14:paraId="27210E3A"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020111B5" w14:textId="2E4DF910" w:rsidR="00206019" w:rsidRPr="00C70209" w:rsidRDefault="00206019" w:rsidP="000E261C">
            <w:pPr>
              <w:pStyle w:val="Tabletext"/>
            </w:pPr>
            <w:r w:rsidRPr="00C70209">
              <w:t>Church (2009)</w:t>
            </w:r>
            <w:r w:rsidRPr="00C70209">
              <w:fldChar w:fldCharType="begin"/>
            </w:r>
            <w:r w:rsidR="000E261C">
              <w:instrText xml:space="preserve"> ADDIN EN.CITE &lt;EndNote&gt;&lt;Cite&gt;&lt;Author&gt;Church&lt;/Author&gt;&lt;Year&gt;2009&lt;/Year&gt;&lt;RecNum&gt;133&lt;/RecNum&gt;&lt;DisplayText&gt;&lt;style face="superscript"&gt;302&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Pr="00C70209">
              <w:fldChar w:fldCharType="separate"/>
            </w:r>
            <w:r w:rsidR="000E261C" w:rsidRPr="000E261C">
              <w:rPr>
                <w:noProof/>
                <w:vertAlign w:val="superscript"/>
              </w:rPr>
              <w:t>302</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7E1110DC" w14:textId="77777777" w:rsidR="00206019" w:rsidRPr="00C70209" w:rsidRDefault="00206019" w:rsidP="005407AD">
            <w:pPr>
              <w:pStyle w:val="Tabletext"/>
            </w:pPr>
            <w:r w:rsidRPr="00C70209">
              <w:t>Retrospective cohort</w:t>
            </w:r>
          </w:p>
          <w:p w14:paraId="6FC0CC65" w14:textId="77777777" w:rsidR="00206019" w:rsidRPr="00C70209" w:rsidRDefault="00206019" w:rsidP="005407AD">
            <w:pPr>
              <w:pStyle w:val="Tabletext"/>
              <w:rPr>
                <w:i/>
              </w:rPr>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526E3501" w14:textId="77777777" w:rsidR="00206019" w:rsidRPr="00C70209" w:rsidRDefault="00206019" w:rsidP="005407AD">
            <w:pPr>
              <w:pStyle w:val="Tabletext"/>
            </w:pPr>
            <w:r w:rsidRPr="00C70209">
              <w:t>Paediatric patients aged from 36 weeks corrected age to 18 years in ICU with ALI</w:t>
            </w:r>
          </w:p>
          <w:p w14:paraId="68F43A02" w14:textId="77777777" w:rsidR="00206019" w:rsidRPr="00C70209" w:rsidRDefault="00206019" w:rsidP="005407AD">
            <w:pPr>
              <w:pStyle w:val="Tabletext"/>
            </w:pPr>
            <w:r w:rsidRPr="00C70209">
              <w:t>N=315</w:t>
            </w:r>
          </w:p>
        </w:tc>
        <w:tc>
          <w:tcPr>
            <w:tcW w:w="1924" w:type="dxa"/>
            <w:tcBorders>
              <w:top w:val="single" w:sz="4" w:space="0" w:color="auto"/>
              <w:left w:val="nil"/>
              <w:bottom w:val="single" w:sz="4" w:space="0" w:color="auto"/>
              <w:right w:val="single" w:sz="4" w:space="0" w:color="auto"/>
            </w:tcBorders>
            <w:shd w:val="clear" w:color="auto" w:fill="auto"/>
          </w:tcPr>
          <w:p w14:paraId="7C6245F9" w14:textId="77777777" w:rsidR="00206019" w:rsidRPr="00C70209" w:rsidRDefault="00206019" w:rsidP="005407AD">
            <w:pPr>
              <w:pStyle w:val="Tabletext"/>
            </w:pPr>
            <w:r w:rsidRPr="00C70209">
              <w:t>FFP versus no FFP</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61236D32" w14:textId="77777777" w:rsidR="00206019" w:rsidRPr="00C70209" w:rsidRDefault="00206019" w:rsidP="005407AD">
            <w:pPr>
              <w:pStyle w:val="Tabletext"/>
            </w:pPr>
            <w:r w:rsidRPr="00C70209">
              <w:t xml:space="preserve">Mortality </w:t>
            </w:r>
          </w:p>
        </w:tc>
      </w:tr>
      <w:tr w:rsidR="00206019" w:rsidRPr="00C70209" w14:paraId="5AFA4334" w14:textId="77777777" w:rsidTr="005407AD">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3A2B9299" w14:textId="64E27825" w:rsidR="00206019" w:rsidRPr="00C70209" w:rsidRDefault="00206019" w:rsidP="000E261C">
            <w:pPr>
              <w:pStyle w:val="Tabletext"/>
            </w:pPr>
            <w:r w:rsidRPr="00C70209">
              <w:t>Karam (2013)</w:t>
            </w:r>
            <w:r w:rsidRPr="00C70209">
              <w:fldChar w:fldCharType="begin"/>
            </w:r>
            <w:r w:rsidR="000E261C">
              <w:instrText xml:space="preserve"> ADDIN EN.CITE &lt;EndNote&gt;&lt;Cite&gt;&lt;Author&gt;Karam&lt;/Author&gt;&lt;Year&gt;2013&lt;/Year&gt;&lt;RecNum&gt;996&lt;/RecNum&gt;&lt;DisplayText&gt;&lt;style face="superscript"&gt;303&lt;/style&gt;&lt;/DisplayText&gt;&lt;record&gt;&lt;rec-number&gt;996&lt;/rec-number&gt;&lt;foreign-keys&gt;&lt;key app="EN" db-id="9edve2wadsavt5ewavaxtda4f2tavzvts9ee" timestamp="1437386751"&gt;996&lt;/key&gt;&lt;/foreign-keys&gt;&lt;ref-type name="Journal Article"&gt;17&lt;/ref-type&gt;&lt;contributors&gt;&lt;authors&gt;&lt;author&gt;Karam, O.&lt;/author&gt;&lt;author&gt;Lacroix, J.&lt;/author&gt;&lt;author&gt;Robitaille, N.&lt;/author&gt;&lt;author&gt;Rimensberger, P. C.&lt;/author&gt;&lt;author&gt;Tucci, M.&lt;/author&gt;&lt;/authors&gt;&lt;/contributors&gt;&lt;auth-address&gt;Pediatric Intensive Care Unit, Department of Pediatrics, University Hospital of Geneva, Geneva, Switzerland. oliver.karam@hcuge.ch&lt;/auth-address&gt;&lt;titles&gt;&lt;title&gt;Association between plasma transfusions and clinical outcome in critically ill children: a prospective observational study&lt;/title&gt;&lt;secondary-title&gt;Vox Sang&lt;/secondary-title&gt;&lt;/titles&gt;&lt;periodical&gt;&lt;full-title&gt;Vox Sang&lt;/full-title&gt;&lt;/periodical&gt;&lt;pages&gt;342–9&lt;/pages&gt;&lt;volume&gt;104&lt;/volume&gt;&lt;number&gt;4&lt;/number&gt;&lt;keywords&gt;&lt;keyword&gt;Adolescent&lt;/keyword&gt;&lt;keyword&gt;Adult&lt;/keyword&gt;&lt;keyword&gt;Aged&lt;/keyword&gt;&lt;keyword&gt;Blood Component Transfusion/*methods&lt;/keyword&gt;&lt;keyword&gt;Child&lt;/keyword&gt;&lt;keyword&gt;Child, Preschool&lt;/keyword&gt;&lt;keyword&gt;Critical Illness/*therapy&lt;/keyword&gt;&lt;keyword&gt;Humans&lt;/keyword&gt;&lt;keyword&gt;Incidence&lt;/keyword&gt;&lt;keyword&gt;Middle Aged&lt;/keyword&gt;&lt;keyword&gt;*Plasma&lt;/keyword&gt;&lt;keyword&gt;Prospective Studies&lt;/keyword&gt;&lt;keyword&gt;Treatment Outcome&lt;/keyword&gt;&lt;keyword&gt;Young Adult&lt;/keyword&gt;&lt;/keywords&gt;&lt;dates&gt;&lt;year&gt;2013&lt;/year&gt;&lt;pub-dates&gt;&lt;date&gt;May&lt;/date&gt;&lt;/pub-dates&gt;&lt;/dates&gt;&lt;isbn&gt;1423-0410 (Electronic)&amp;#xD;0042-9007 (Linking)&lt;/isbn&gt;&lt;accession-num&gt;23294337&lt;/accession-num&gt;&lt;urls&gt;&lt;related-urls&gt;&lt;url&gt;http://www.ncbi.nlm.nih.gov/pubmed/23294337&lt;/url&gt;&lt;/related-urls&gt;&lt;/urls&gt;&lt;electronic-resource-num&gt;10.1111/vox.12009&lt;/electronic-resource-num&gt;&lt;/record&gt;&lt;/Cite&gt;&lt;/EndNote&gt;</w:instrText>
            </w:r>
            <w:r w:rsidRPr="00C70209">
              <w:fldChar w:fldCharType="separate"/>
            </w:r>
            <w:r w:rsidR="000E261C" w:rsidRPr="000E261C">
              <w:rPr>
                <w:noProof/>
                <w:vertAlign w:val="superscript"/>
              </w:rPr>
              <w:t>303</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34A3D505" w14:textId="77777777" w:rsidR="00206019" w:rsidRPr="00C70209" w:rsidRDefault="00206019" w:rsidP="005407AD">
            <w:pPr>
              <w:pStyle w:val="Tabletext"/>
            </w:pPr>
            <w:r w:rsidRPr="00C70209">
              <w:t>Prospective cohort</w:t>
            </w:r>
          </w:p>
          <w:p w14:paraId="0C2FE7B4" w14:textId="77777777" w:rsidR="00206019" w:rsidRPr="00C70209" w:rsidRDefault="00206019" w:rsidP="005407AD">
            <w:pPr>
              <w:pStyle w:val="Tabletext"/>
              <w:rPr>
                <w:i/>
              </w:rPr>
            </w:pPr>
            <w:r w:rsidRPr="00C70209">
              <w:rPr>
                <w:i/>
              </w:rPr>
              <w:t>Fair</w:t>
            </w:r>
          </w:p>
        </w:tc>
        <w:tc>
          <w:tcPr>
            <w:tcW w:w="1923" w:type="dxa"/>
            <w:tcBorders>
              <w:top w:val="single" w:sz="4" w:space="0" w:color="auto"/>
              <w:left w:val="nil"/>
              <w:bottom w:val="single" w:sz="4" w:space="0" w:color="auto"/>
              <w:right w:val="single" w:sz="4" w:space="0" w:color="auto"/>
            </w:tcBorders>
            <w:shd w:val="clear" w:color="auto" w:fill="auto"/>
          </w:tcPr>
          <w:p w14:paraId="24D8916D" w14:textId="77777777" w:rsidR="00206019" w:rsidRPr="00C70209" w:rsidRDefault="00206019" w:rsidP="005407AD">
            <w:pPr>
              <w:pStyle w:val="Tabletext"/>
            </w:pPr>
            <w:r w:rsidRPr="00C70209">
              <w:t>Paediatric patients aged &lt;18 years in ICU</w:t>
            </w:r>
          </w:p>
          <w:p w14:paraId="234FBC72" w14:textId="77777777" w:rsidR="00206019" w:rsidRPr="00C70209" w:rsidRDefault="00206019" w:rsidP="005407AD">
            <w:pPr>
              <w:pStyle w:val="Tabletext"/>
            </w:pPr>
            <w:r w:rsidRPr="00C70209">
              <w:t>N=831</w:t>
            </w:r>
          </w:p>
        </w:tc>
        <w:tc>
          <w:tcPr>
            <w:tcW w:w="1924" w:type="dxa"/>
            <w:tcBorders>
              <w:top w:val="single" w:sz="4" w:space="0" w:color="auto"/>
              <w:left w:val="nil"/>
              <w:bottom w:val="single" w:sz="4" w:space="0" w:color="auto"/>
              <w:right w:val="single" w:sz="4" w:space="0" w:color="auto"/>
            </w:tcBorders>
            <w:shd w:val="clear" w:color="auto" w:fill="auto"/>
          </w:tcPr>
          <w:p w14:paraId="44FD1D95" w14:textId="77777777" w:rsidR="00206019" w:rsidRPr="00C70209" w:rsidRDefault="00206019" w:rsidP="005407AD">
            <w:pPr>
              <w:pStyle w:val="Tabletext"/>
            </w:pPr>
            <w:r w:rsidRPr="00C70209">
              <w:t>FFP versus no FFP</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3D64B180" w14:textId="77777777" w:rsidR="00206019" w:rsidRPr="00C70209" w:rsidRDefault="00206019" w:rsidP="005407AD">
            <w:pPr>
              <w:pStyle w:val="Tabletext"/>
            </w:pPr>
            <w:r w:rsidRPr="00C70209">
              <w:t>Mortality</w:t>
            </w:r>
          </w:p>
        </w:tc>
      </w:tr>
    </w:tbl>
    <w:p w14:paraId="4DF11B93" w14:textId="77777777" w:rsidR="00206019" w:rsidRPr="00C70209" w:rsidRDefault="00206019" w:rsidP="005407AD">
      <w:pPr>
        <w:pStyle w:val="TableFigNotes18"/>
      </w:pPr>
      <w:r w:rsidRPr="00C70209">
        <w:t>ALI, acute lung injury; FFP, fresh frozen plasma; ICU, intensive care unit; MODs, multiple organ dysfunction syndrome.</w:t>
      </w:r>
    </w:p>
    <w:p w14:paraId="35BBAFA5" w14:textId="77777777" w:rsidR="00206019" w:rsidRPr="00C70209" w:rsidRDefault="00206019" w:rsidP="005407AD">
      <w:pPr>
        <w:spacing w:after="200"/>
        <w:rPr>
          <w:rFonts w:ascii="Arial" w:hAnsi="Arial" w:cs="Arial"/>
          <w:b/>
          <w:bCs/>
          <w:sz w:val="20"/>
          <w:szCs w:val="28"/>
          <w:lang w:eastAsia="en-GB"/>
        </w:rPr>
      </w:pPr>
      <w:r w:rsidRPr="00C70209">
        <w:br w:type="page"/>
      </w:r>
    </w:p>
    <w:p w14:paraId="7C4E0D3A" w14:textId="77777777" w:rsidR="00206019" w:rsidRPr="00C70209" w:rsidRDefault="00206019" w:rsidP="005407AD">
      <w:pPr>
        <w:pStyle w:val="Heading5"/>
        <w:rPr>
          <w:lang w:val="en-AU"/>
        </w:rPr>
      </w:pPr>
      <w:r w:rsidRPr="00C70209">
        <w:rPr>
          <w:lang w:val="en-AU"/>
        </w:rPr>
        <w:t>Results</w:t>
      </w:r>
    </w:p>
    <w:p w14:paraId="595E646D" w14:textId="77777777" w:rsidR="00206019" w:rsidRPr="00C70209" w:rsidRDefault="00206019" w:rsidP="005407AD">
      <w:pPr>
        <w:pStyle w:val="Heading6"/>
      </w:pPr>
      <w:r w:rsidRPr="00C70209">
        <w:t>Mortality</w:t>
      </w:r>
    </w:p>
    <w:p w14:paraId="153F9B44" w14:textId="78B3A24B" w:rsidR="00206019" w:rsidRPr="00C70209" w:rsidRDefault="00206019" w:rsidP="005407AD">
      <w:pPr>
        <w:pStyle w:val="BodyText"/>
      </w:pPr>
      <w:r w:rsidRPr="00C70209">
        <w:t>The systematic review and hand-searching process identified two Level III studies of good</w:t>
      </w:r>
      <w:r w:rsidR="0023776E" w:rsidRPr="00C70209">
        <w:t>-</w:t>
      </w:r>
      <w:r w:rsidRPr="00C70209">
        <w:t xml:space="preserve">quality (Church 2009, Karam 2013) that assessed the association between FFP and mortality in critically ill neonatal and paediatric patients. </w:t>
      </w:r>
      <w:r w:rsidRPr="00C70209">
        <w:rPr>
          <w:b/>
        </w:rPr>
        <w:fldChar w:fldCharType="begin"/>
      </w:r>
      <w:r w:rsidRPr="00C70209">
        <w:rPr>
          <w:b/>
        </w:rPr>
        <w:instrText xml:space="preserve"> REF _Ref420498176 \h  \* MERGEFORMAT </w:instrText>
      </w:r>
      <w:r w:rsidRPr="00C70209">
        <w:rPr>
          <w:b/>
        </w:rPr>
      </w:r>
      <w:r w:rsidRPr="00C70209">
        <w:rPr>
          <w:b/>
        </w:rPr>
        <w:fldChar w:fldCharType="separate"/>
      </w:r>
      <w:r w:rsidR="000F7A9B" w:rsidRPr="000F7A9B">
        <w:rPr>
          <w:b/>
        </w:rPr>
        <w:t>Table 3.3.29</w:t>
      </w:r>
      <w:r w:rsidRPr="00C70209">
        <w:rPr>
          <w:b/>
        </w:rPr>
        <w:fldChar w:fldCharType="end"/>
      </w:r>
      <w:r w:rsidRPr="00C70209">
        <w:t xml:space="preserve"> summarises the results from these studies.</w:t>
      </w:r>
    </w:p>
    <w:p w14:paraId="4434483C" w14:textId="4A5BC226" w:rsidR="00206019" w:rsidRPr="00C70209" w:rsidRDefault="00206019" w:rsidP="005407AD">
      <w:pPr>
        <w:pStyle w:val="BodyText"/>
      </w:pPr>
      <w:r w:rsidRPr="00C70209">
        <w:t xml:space="preserve">The study by Church (2009) reported a significant association between FFP transfusion and mortality in a univariate </w:t>
      </w:r>
      <w:r w:rsidR="00060497" w:rsidRPr="00C70209">
        <w:t>analysis</w:t>
      </w:r>
      <w:r w:rsidRPr="00C70209">
        <w:t xml:space="preserve">. The authors used statistical analyses to identify potential confounding variables, and included all those with a </w:t>
      </w:r>
      <w:r w:rsidR="001A475D" w:rsidRPr="001A475D">
        <w:rPr>
          <w:i/>
        </w:rPr>
        <w:t>P-</w:t>
      </w:r>
      <w:r w:rsidRPr="00C70209">
        <w:t>value &lt;0.1 in backward, stepwise multivariate model. The multivariate analyses, which adjusted for organ system dysfunction, Pao2/FIo2 and disseminated intravascular coagulation, showed that the association between the use of FFP in critically ill paediatric patients and mortality remained significant (OR 1.08; 95% CI 1.00, 1.18; p = 0.04). However, in a multivariate analysis which adjusted for PRISM III scores (paediatric risk of mortality) and disseminated intravascular coagulation, the result was no longer significant (OR 1.08; 95% CI 0.98, 1.19; p = 0.09). One limitation of the study was that some patients were transfused with blood products other than FFP, making it difficult to establish the individual effect of FFP on mortality. Still, the authors concluded that FFP transfusion is associated with an increased risk of mortality in children with ALI.</w:t>
      </w:r>
    </w:p>
    <w:p w14:paraId="24C3F90B" w14:textId="77777777" w:rsidR="00206019" w:rsidRPr="00C70209" w:rsidRDefault="00206019" w:rsidP="005407AD">
      <w:pPr>
        <w:pStyle w:val="BodyText"/>
      </w:pPr>
      <w:r w:rsidRPr="00C70209">
        <w:t>The study by Karam (2013) reported 15 deaths in the FFP transfusion group (16.0%) and 13 deaths in the control group (1.8%), which was a significant difference in favour of the control (p &lt; 0.0001). All deaths were considered to be related to progressive MODs. The authors noted that patient characteristics varied significantly between groups in terms of age, weight and illness severity, with those receiving transfusions being younger, smaller and with more severe illness. The authors attempted to control for this by including several clinically significant covariables in a logistic regression model. After adjusting for weight, severity score and coagulopathy at admission, plasma prior to admission, need for extracorporeal life support, RBC and platelet transfusions, the difference in mortality originally observed was no longer significant. Study limitations included that there were no formal transfusion guidelines in the PICU.</w:t>
      </w:r>
    </w:p>
    <w:p w14:paraId="0D35ED45" w14:textId="569CA1B3" w:rsidR="00206019" w:rsidRPr="00C70209" w:rsidRDefault="00206019" w:rsidP="005407AD">
      <w:pPr>
        <w:pStyle w:val="BodyText"/>
      </w:pPr>
    </w:p>
    <w:p w14:paraId="68DC3479"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62D5FFF0" w14:textId="77777777" w:rsidR="00206019" w:rsidRPr="00C70209" w:rsidRDefault="00206019" w:rsidP="005407AD">
      <w:pPr>
        <w:pStyle w:val="Caption"/>
      </w:pPr>
      <w:bookmarkStart w:id="728" w:name="_Ref420498176"/>
      <w:bookmarkStart w:id="729" w:name="_Toc427747186"/>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9</w:t>
      </w:r>
      <w:r w:rsidRPr="00C70209">
        <w:fldChar w:fldCharType="end"/>
      </w:r>
      <w:bookmarkEnd w:id="728"/>
      <w:r w:rsidRPr="00C70209">
        <w:tab/>
        <w:t xml:space="preserve">Critically ill </w:t>
      </w:r>
      <w:r w:rsidRPr="00C70209">
        <w:rPr>
          <w:rFonts w:eastAsia="Times New Roman" w:cs="Tahoma"/>
          <w:szCs w:val="21"/>
        </w:rPr>
        <w:t xml:space="preserve">neonatal and paediatric patients: </w:t>
      </w:r>
      <w:r w:rsidRPr="00C70209">
        <w:t>Results for FFP compared with no FFP – mortality</w:t>
      </w:r>
      <w:bookmarkEnd w:id="7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4"/>
        <w:gridCol w:w="1477"/>
        <w:gridCol w:w="1692"/>
      </w:tblGrid>
      <w:tr w:rsidR="00206019" w:rsidRPr="00C70209" w14:paraId="158E57ED" w14:textId="77777777" w:rsidTr="005407AD">
        <w:trPr>
          <w:cantSplit/>
          <w:tblHeader/>
        </w:trPr>
        <w:tc>
          <w:tcPr>
            <w:tcW w:w="389" w:type="pct"/>
            <w:vMerge w:val="restart"/>
          </w:tcPr>
          <w:p w14:paraId="46C88F4D" w14:textId="77777777" w:rsidR="00206019" w:rsidRPr="00C70209" w:rsidRDefault="00206019" w:rsidP="005407AD">
            <w:pPr>
              <w:pStyle w:val="TableH2"/>
              <w:rPr>
                <w:rFonts w:eastAsia="Arial Unicode MS"/>
              </w:rPr>
            </w:pPr>
            <w:r w:rsidRPr="00C70209">
              <w:rPr>
                <w:rFonts w:eastAsia="Arial Unicode MS"/>
              </w:rPr>
              <w:t>Study</w:t>
            </w:r>
          </w:p>
          <w:p w14:paraId="172E5325"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67386192"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7904018A"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29BC13BB" w14:textId="77777777" w:rsidR="00206019" w:rsidRPr="00C70209" w:rsidRDefault="00206019" w:rsidP="005407AD">
            <w:pPr>
              <w:pStyle w:val="TableH2"/>
              <w:rPr>
                <w:rFonts w:eastAsia="Arial Unicode MS"/>
              </w:rPr>
            </w:pPr>
            <w:r w:rsidRPr="00C70209">
              <w:rPr>
                <w:rFonts w:eastAsia="Arial Unicode MS"/>
              </w:rPr>
              <w:t>Patient population</w:t>
            </w:r>
          </w:p>
        </w:tc>
        <w:tc>
          <w:tcPr>
            <w:tcW w:w="490" w:type="pct"/>
            <w:vMerge w:val="restart"/>
          </w:tcPr>
          <w:p w14:paraId="2F4DA581" w14:textId="77777777" w:rsidR="00206019" w:rsidRPr="00C70209" w:rsidRDefault="00206019" w:rsidP="005407AD">
            <w:pPr>
              <w:pStyle w:val="TableH2"/>
              <w:rPr>
                <w:rFonts w:eastAsia="Arial Unicode MS"/>
              </w:rPr>
            </w:pPr>
            <w:r w:rsidRPr="00C70209">
              <w:rPr>
                <w:rFonts w:eastAsia="Arial Unicode MS"/>
              </w:rPr>
              <w:t>Setting</w:t>
            </w:r>
          </w:p>
          <w:p w14:paraId="50D32506"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4F4024E1"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6AD3B370"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5697B883"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13C4FDFC" w14:textId="77777777" w:rsidTr="005407AD">
        <w:trPr>
          <w:cantSplit/>
          <w:tblHeader/>
        </w:trPr>
        <w:tc>
          <w:tcPr>
            <w:tcW w:w="389" w:type="pct"/>
            <w:vMerge/>
          </w:tcPr>
          <w:p w14:paraId="10CFECE0" w14:textId="77777777" w:rsidR="00206019" w:rsidRPr="00C70209" w:rsidRDefault="00206019" w:rsidP="005407AD">
            <w:pPr>
              <w:pStyle w:val="TableH2"/>
              <w:rPr>
                <w:rFonts w:eastAsia="Arial Unicode MS"/>
              </w:rPr>
            </w:pPr>
          </w:p>
        </w:tc>
        <w:tc>
          <w:tcPr>
            <w:tcW w:w="492" w:type="pct"/>
            <w:vMerge/>
          </w:tcPr>
          <w:p w14:paraId="13BF15AF" w14:textId="77777777" w:rsidR="00206019" w:rsidRPr="00C70209" w:rsidRDefault="00206019" w:rsidP="005407AD">
            <w:pPr>
              <w:pStyle w:val="TableH2"/>
              <w:rPr>
                <w:rFonts w:eastAsia="Arial Unicode MS"/>
              </w:rPr>
            </w:pPr>
          </w:p>
        </w:tc>
        <w:tc>
          <w:tcPr>
            <w:tcW w:w="490" w:type="pct"/>
            <w:vMerge/>
          </w:tcPr>
          <w:p w14:paraId="24AF98EB" w14:textId="77777777" w:rsidR="00206019" w:rsidRPr="00C70209" w:rsidRDefault="00206019" w:rsidP="005407AD">
            <w:pPr>
              <w:pStyle w:val="TableH2"/>
              <w:rPr>
                <w:rFonts w:eastAsia="Arial Unicode MS"/>
              </w:rPr>
            </w:pPr>
          </w:p>
        </w:tc>
        <w:tc>
          <w:tcPr>
            <w:tcW w:w="490" w:type="pct"/>
            <w:vMerge/>
          </w:tcPr>
          <w:p w14:paraId="7F8A27A4" w14:textId="77777777" w:rsidR="00206019" w:rsidRPr="00C70209" w:rsidRDefault="00206019" w:rsidP="005407AD">
            <w:pPr>
              <w:pStyle w:val="TableH2"/>
              <w:rPr>
                <w:rFonts w:eastAsia="Arial Unicode MS"/>
              </w:rPr>
            </w:pPr>
          </w:p>
        </w:tc>
        <w:tc>
          <w:tcPr>
            <w:tcW w:w="491" w:type="pct"/>
            <w:vMerge/>
          </w:tcPr>
          <w:p w14:paraId="721FA839" w14:textId="77777777" w:rsidR="00206019" w:rsidRPr="00C70209" w:rsidRDefault="00206019" w:rsidP="005407AD">
            <w:pPr>
              <w:pStyle w:val="TableH2"/>
              <w:rPr>
                <w:rFonts w:eastAsia="Arial Unicode MS"/>
              </w:rPr>
            </w:pPr>
          </w:p>
        </w:tc>
        <w:tc>
          <w:tcPr>
            <w:tcW w:w="490" w:type="pct"/>
            <w:vMerge/>
          </w:tcPr>
          <w:p w14:paraId="43859768" w14:textId="77777777" w:rsidR="00206019" w:rsidRPr="00C70209" w:rsidRDefault="00206019" w:rsidP="005407AD">
            <w:pPr>
              <w:pStyle w:val="TableH2"/>
              <w:rPr>
                <w:rFonts w:eastAsia="Arial Unicode MS"/>
              </w:rPr>
            </w:pPr>
          </w:p>
        </w:tc>
        <w:tc>
          <w:tcPr>
            <w:tcW w:w="520" w:type="pct"/>
          </w:tcPr>
          <w:p w14:paraId="770E3EA1" w14:textId="77777777" w:rsidR="00206019" w:rsidRPr="00C70209" w:rsidRDefault="00206019" w:rsidP="005407AD">
            <w:pPr>
              <w:pStyle w:val="TableH2"/>
              <w:rPr>
                <w:rFonts w:eastAsia="Arial Unicode MS"/>
              </w:rPr>
            </w:pPr>
            <w:r w:rsidRPr="00C70209">
              <w:rPr>
                <w:rFonts w:eastAsia="Arial Unicode MS"/>
              </w:rPr>
              <w:t>FFP</w:t>
            </w:r>
          </w:p>
          <w:p w14:paraId="78859C1F" w14:textId="77777777" w:rsidR="00206019" w:rsidRPr="00C70209" w:rsidRDefault="00206019" w:rsidP="005407AD">
            <w:pPr>
              <w:pStyle w:val="TableH2"/>
              <w:rPr>
                <w:rFonts w:eastAsia="Arial Unicode MS"/>
              </w:rPr>
            </w:pPr>
            <w:r w:rsidRPr="00C70209">
              <w:rPr>
                <w:rFonts w:eastAsia="Arial Unicode MS"/>
              </w:rPr>
              <w:t>n/N (%)</w:t>
            </w:r>
          </w:p>
        </w:tc>
        <w:tc>
          <w:tcPr>
            <w:tcW w:w="520" w:type="pct"/>
          </w:tcPr>
          <w:p w14:paraId="38C3585C" w14:textId="77777777" w:rsidR="00206019" w:rsidRPr="00C70209" w:rsidRDefault="00206019" w:rsidP="005407AD">
            <w:pPr>
              <w:pStyle w:val="TableH2"/>
              <w:rPr>
                <w:rFonts w:eastAsia="Arial Unicode MS"/>
              </w:rPr>
            </w:pPr>
            <w:r w:rsidRPr="00C70209">
              <w:rPr>
                <w:rFonts w:eastAsia="Arial Unicode MS"/>
              </w:rPr>
              <w:t>No FFP</w:t>
            </w:r>
          </w:p>
          <w:p w14:paraId="39218814"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566E4C1E" w14:textId="77777777" w:rsidR="00206019" w:rsidRPr="00C70209" w:rsidRDefault="00206019" w:rsidP="005407AD">
            <w:pPr>
              <w:pStyle w:val="TableH2"/>
              <w:rPr>
                <w:rFonts w:eastAsia="Arial Unicode MS"/>
              </w:rPr>
            </w:pPr>
            <w:r w:rsidRPr="00C70209">
              <w:rPr>
                <w:rFonts w:eastAsia="Arial Unicode MS"/>
              </w:rPr>
              <w:t>Risk estimate (95% CI)</w:t>
            </w:r>
          </w:p>
        </w:tc>
        <w:tc>
          <w:tcPr>
            <w:tcW w:w="597" w:type="pct"/>
          </w:tcPr>
          <w:p w14:paraId="606B0778" w14:textId="77777777" w:rsidR="00206019" w:rsidRPr="00C70209" w:rsidRDefault="00206019" w:rsidP="005407AD">
            <w:pPr>
              <w:pStyle w:val="TableH2"/>
              <w:rPr>
                <w:rFonts w:eastAsia="Arial Unicode MS"/>
                <w:i/>
              </w:rPr>
            </w:pPr>
            <w:r w:rsidRPr="00C70209">
              <w:rPr>
                <w:rFonts w:eastAsia="Arial Unicode MS"/>
                <w:i/>
              </w:rPr>
              <w:t>Statistical significance</w:t>
            </w:r>
          </w:p>
          <w:p w14:paraId="050A6801" w14:textId="11D48514"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7B44A6EE"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35746A54"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val="305"/>
        </w:trPr>
        <w:tc>
          <w:tcPr>
            <w:tcW w:w="5000" w:type="pct"/>
            <w:gridSpan w:val="10"/>
            <w:shd w:val="clear" w:color="auto" w:fill="000000" w:themeFill="text1"/>
          </w:tcPr>
          <w:p w14:paraId="07507A67" w14:textId="77777777" w:rsidR="00206019" w:rsidRPr="00C70209" w:rsidRDefault="00206019" w:rsidP="005407AD">
            <w:pPr>
              <w:pStyle w:val="TableH4"/>
              <w:rPr>
                <w:i/>
              </w:rPr>
            </w:pPr>
            <w:r w:rsidRPr="00C70209">
              <w:t>Level III evidence</w:t>
            </w:r>
          </w:p>
        </w:tc>
      </w:tr>
      <w:tr w:rsidR="00206019" w:rsidRPr="00C70209" w14:paraId="5EE3EC42" w14:textId="77777777" w:rsidTr="005407AD">
        <w:trPr>
          <w:cantSplit/>
          <w:tblHeader/>
        </w:trPr>
        <w:tc>
          <w:tcPr>
            <w:tcW w:w="389" w:type="pct"/>
            <w:vMerge w:val="restart"/>
          </w:tcPr>
          <w:p w14:paraId="4E1FF919" w14:textId="66BDEA69" w:rsidR="00206019" w:rsidRPr="00C70209" w:rsidRDefault="00206019" w:rsidP="005407AD">
            <w:pPr>
              <w:pStyle w:val="Tabletext-evidencematrix"/>
            </w:pPr>
            <w:r w:rsidRPr="00C70209">
              <w:t>Church 2009</w:t>
            </w:r>
            <w:r w:rsidRPr="00C70209">
              <w:fldChar w:fldCharType="begin"/>
            </w:r>
            <w:r w:rsidR="000E261C">
              <w:instrText xml:space="preserve"> ADDIN EN.CITE &lt;EndNote&gt;&lt;Cite&gt;&lt;Author&gt;Church&lt;/Author&gt;&lt;Year&gt;2009&lt;/Year&gt;&lt;RecNum&gt;133&lt;/RecNum&gt;&lt;DisplayText&gt;&lt;style face="superscript"&gt;302&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Pr="00C70209">
              <w:fldChar w:fldCharType="separate"/>
            </w:r>
            <w:r w:rsidR="000E261C" w:rsidRPr="000E261C">
              <w:rPr>
                <w:noProof/>
                <w:vertAlign w:val="superscript"/>
              </w:rPr>
              <w:t>302</w:t>
            </w:r>
            <w:r w:rsidRPr="00C70209">
              <w:fldChar w:fldCharType="end"/>
            </w:r>
          </w:p>
          <w:p w14:paraId="3BA41317" w14:textId="77777777" w:rsidR="00206019" w:rsidRPr="00C70209" w:rsidRDefault="00206019" w:rsidP="005407AD">
            <w:pPr>
              <w:pStyle w:val="Tabletext-evidencematrix"/>
            </w:pPr>
            <w:r w:rsidRPr="00C70209">
              <w:t>Level III–2</w:t>
            </w:r>
          </w:p>
          <w:p w14:paraId="207D3F7C" w14:textId="77777777" w:rsidR="00206019" w:rsidRPr="00C70209" w:rsidRDefault="00206019" w:rsidP="005407AD">
            <w:pPr>
              <w:pStyle w:val="Tabletext-evidencematrix"/>
            </w:pPr>
            <w:r w:rsidRPr="00C70209">
              <w:rPr>
                <w:i/>
              </w:rPr>
              <w:t>Good</w:t>
            </w:r>
          </w:p>
        </w:tc>
        <w:tc>
          <w:tcPr>
            <w:tcW w:w="492" w:type="pct"/>
            <w:vMerge w:val="restart"/>
          </w:tcPr>
          <w:p w14:paraId="7FF9419F" w14:textId="77777777" w:rsidR="00206019" w:rsidRPr="00C70209" w:rsidRDefault="00206019" w:rsidP="005407AD">
            <w:pPr>
              <w:pStyle w:val="Tabletext-evidencematrix"/>
            </w:pPr>
            <w:r w:rsidRPr="00C70209">
              <w:t>N=203</w:t>
            </w:r>
          </w:p>
        </w:tc>
        <w:tc>
          <w:tcPr>
            <w:tcW w:w="490" w:type="pct"/>
            <w:vMerge w:val="restart"/>
          </w:tcPr>
          <w:p w14:paraId="18577F34" w14:textId="5FA98D1F" w:rsidR="00206019" w:rsidRPr="00C70209" w:rsidRDefault="00206019" w:rsidP="005407AD">
            <w:pPr>
              <w:pStyle w:val="Tabletext-evidencematrix"/>
            </w:pPr>
            <w:r w:rsidRPr="00C70209">
              <w:t>Paediatric intensive care patients aged 36 weeks corrected gestational age to 18 years with ALI</w:t>
            </w:r>
          </w:p>
        </w:tc>
        <w:tc>
          <w:tcPr>
            <w:tcW w:w="490" w:type="pct"/>
            <w:vMerge w:val="restart"/>
          </w:tcPr>
          <w:p w14:paraId="6FB7ACE7" w14:textId="05FA298F" w:rsidR="00206019" w:rsidRPr="00C70209" w:rsidRDefault="00206019" w:rsidP="005407AD">
            <w:pPr>
              <w:pStyle w:val="Tabletext-evidencematrix"/>
            </w:pPr>
            <w:r w:rsidRPr="00C70209">
              <w:t>PICUs at two children’s hospitals, USA</w:t>
            </w:r>
          </w:p>
        </w:tc>
        <w:tc>
          <w:tcPr>
            <w:tcW w:w="491" w:type="pct"/>
            <w:vMerge w:val="restart"/>
          </w:tcPr>
          <w:p w14:paraId="747110E7" w14:textId="77777777" w:rsidR="00206019" w:rsidRPr="00C70209" w:rsidRDefault="00206019" w:rsidP="005407AD">
            <w:pPr>
              <w:pStyle w:val="Tabletext-evidencematrix"/>
            </w:pPr>
            <w:r w:rsidRPr="00C70209">
              <w:t>FFP transfusion versus no transfusion</w:t>
            </w:r>
          </w:p>
        </w:tc>
        <w:tc>
          <w:tcPr>
            <w:tcW w:w="490" w:type="pct"/>
            <w:vMerge w:val="restart"/>
          </w:tcPr>
          <w:p w14:paraId="30A258D8" w14:textId="77777777" w:rsidR="00206019" w:rsidRPr="00C70209" w:rsidRDefault="00206019" w:rsidP="005407AD">
            <w:pPr>
              <w:pStyle w:val="Tabletext-evidencematrix"/>
            </w:pPr>
            <w:r w:rsidRPr="00C70209">
              <w:t>Mortality in PICU</w:t>
            </w:r>
          </w:p>
        </w:tc>
        <w:tc>
          <w:tcPr>
            <w:tcW w:w="520" w:type="pct"/>
          </w:tcPr>
          <w:p w14:paraId="5F3711BC" w14:textId="77777777" w:rsidR="00206019" w:rsidRPr="00C70209" w:rsidRDefault="00206019" w:rsidP="005407AD">
            <w:pPr>
              <w:pStyle w:val="Tabletext-evidencematrix"/>
            </w:pPr>
            <w:r w:rsidRPr="00C70209">
              <w:t>NR/40 (50%)</w:t>
            </w:r>
          </w:p>
          <w:p w14:paraId="5EB04D22" w14:textId="77777777" w:rsidR="00206019" w:rsidRPr="00C70209" w:rsidRDefault="00206019" w:rsidP="005407AD">
            <w:pPr>
              <w:pStyle w:val="Tabletext-evidencematrix"/>
            </w:pPr>
            <w:r w:rsidRPr="00C70209">
              <w:t>(estimated from graph)</w:t>
            </w:r>
          </w:p>
        </w:tc>
        <w:tc>
          <w:tcPr>
            <w:tcW w:w="520" w:type="pct"/>
          </w:tcPr>
          <w:p w14:paraId="2C8C0A83" w14:textId="77777777" w:rsidR="00206019" w:rsidRPr="00C70209" w:rsidRDefault="00206019" w:rsidP="005407AD">
            <w:pPr>
              <w:pStyle w:val="Tabletext-evidencematrix"/>
            </w:pPr>
            <w:r w:rsidRPr="00C70209">
              <w:t>NR/163 (17%)</w:t>
            </w:r>
          </w:p>
          <w:p w14:paraId="137C126B" w14:textId="77777777" w:rsidR="00206019" w:rsidRPr="00C70209" w:rsidRDefault="00206019" w:rsidP="005407AD">
            <w:pPr>
              <w:pStyle w:val="Tabletext-evidencematrix"/>
            </w:pPr>
            <w:r w:rsidRPr="00C70209">
              <w:t>(estimated from graph)</w:t>
            </w:r>
          </w:p>
        </w:tc>
        <w:tc>
          <w:tcPr>
            <w:tcW w:w="521" w:type="pct"/>
          </w:tcPr>
          <w:p w14:paraId="19DB49A5" w14:textId="77777777" w:rsidR="00206019" w:rsidRPr="00C70209" w:rsidRDefault="00206019" w:rsidP="005407AD">
            <w:pPr>
              <w:pStyle w:val="Tabletext-evidencematrix"/>
            </w:pPr>
            <w:r w:rsidRPr="00C70209">
              <w:t>NR</w:t>
            </w:r>
          </w:p>
        </w:tc>
        <w:tc>
          <w:tcPr>
            <w:tcW w:w="597" w:type="pct"/>
            <w:shd w:val="clear" w:color="auto" w:fill="BFBFBF" w:themeFill="background1" w:themeFillShade="BF"/>
          </w:tcPr>
          <w:p w14:paraId="0CA51051" w14:textId="77777777" w:rsidR="00206019" w:rsidRPr="00C70209" w:rsidRDefault="00206019" w:rsidP="005407AD">
            <w:pPr>
              <w:pStyle w:val="Tabletext-evidencematrix"/>
              <w:rPr>
                <w:i/>
              </w:rPr>
            </w:pPr>
            <w:r w:rsidRPr="00C70209">
              <w:rPr>
                <w:i/>
              </w:rPr>
              <w:t>Favours no FFP</w:t>
            </w:r>
          </w:p>
          <w:p w14:paraId="336FB0F1" w14:textId="14AFD143" w:rsidR="00206019" w:rsidRPr="00C70209" w:rsidRDefault="001A475D" w:rsidP="005407AD">
            <w:pPr>
              <w:pStyle w:val="Tabletext-evidencematrix"/>
            </w:pPr>
            <w:r w:rsidRPr="001A475D">
              <w:rPr>
                <w:i/>
              </w:rPr>
              <w:t>P &lt; </w:t>
            </w:r>
            <w:r w:rsidR="00206019" w:rsidRPr="00C70209">
              <w:t>0.001</w:t>
            </w:r>
          </w:p>
        </w:tc>
      </w:tr>
      <w:tr w:rsidR="00206019" w:rsidRPr="00C70209" w14:paraId="2FBAF836" w14:textId="77777777" w:rsidTr="005407AD">
        <w:trPr>
          <w:cantSplit/>
          <w:tblHeader/>
        </w:trPr>
        <w:tc>
          <w:tcPr>
            <w:tcW w:w="389" w:type="pct"/>
            <w:vMerge/>
          </w:tcPr>
          <w:p w14:paraId="68EB9097" w14:textId="77777777" w:rsidR="00206019" w:rsidRPr="00C70209" w:rsidRDefault="00206019" w:rsidP="005407AD">
            <w:pPr>
              <w:pStyle w:val="Tabletext-evidencematrix"/>
            </w:pPr>
          </w:p>
        </w:tc>
        <w:tc>
          <w:tcPr>
            <w:tcW w:w="492" w:type="pct"/>
            <w:vMerge/>
          </w:tcPr>
          <w:p w14:paraId="3016F149" w14:textId="77777777" w:rsidR="00206019" w:rsidRPr="00C70209" w:rsidRDefault="00206019" w:rsidP="005407AD">
            <w:pPr>
              <w:pStyle w:val="Tabletext-evidencematrix"/>
            </w:pPr>
          </w:p>
        </w:tc>
        <w:tc>
          <w:tcPr>
            <w:tcW w:w="490" w:type="pct"/>
            <w:vMerge/>
          </w:tcPr>
          <w:p w14:paraId="7B333DBB" w14:textId="77777777" w:rsidR="00206019" w:rsidRPr="00C70209" w:rsidRDefault="00206019" w:rsidP="005407AD">
            <w:pPr>
              <w:pStyle w:val="Tabletext-evidencematrix"/>
            </w:pPr>
          </w:p>
        </w:tc>
        <w:tc>
          <w:tcPr>
            <w:tcW w:w="490" w:type="pct"/>
            <w:vMerge/>
          </w:tcPr>
          <w:p w14:paraId="77D42252" w14:textId="77777777" w:rsidR="00206019" w:rsidRPr="00C70209" w:rsidRDefault="00206019" w:rsidP="005407AD">
            <w:pPr>
              <w:pStyle w:val="Tabletext-evidencematrix"/>
            </w:pPr>
          </w:p>
        </w:tc>
        <w:tc>
          <w:tcPr>
            <w:tcW w:w="491" w:type="pct"/>
            <w:vMerge/>
          </w:tcPr>
          <w:p w14:paraId="20359981" w14:textId="77777777" w:rsidR="00206019" w:rsidRPr="00C70209" w:rsidRDefault="00206019" w:rsidP="005407AD">
            <w:pPr>
              <w:pStyle w:val="Tabletext-evidencematrix"/>
            </w:pPr>
          </w:p>
        </w:tc>
        <w:tc>
          <w:tcPr>
            <w:tcW w:w="490" w:type="pct"/>
            <w:vMerge/>
          </w:tcPr>
          <w:p w14:paraId="434EAB20" w14:textId="77777777" w:rsidR="00206019" w:rsidRPr="00C70209" w:rsidRDefault="00206019" w:rsidP="005407AD">
            <w:pPr>
              <w:pStyle w:val="Tabletext-evidencematrix"/>
            </w:pPr>
          </w:p>
        </w:tc>
        <w:tc>
          <w:tcPr>
            <w:tcW w:w="520" w:type="pct"/>
            <w:tcBorders>
              <w:bottom w:val="single" w:sz="4" w:space="0" w:color="auto"/>
            </w:tcBorders>
          </w:tcPr>
          <w:p w14:paraId="3C07CC7B" w14:textId="77777777" w:rsidR="00206019" w:rsidRPr="00C70209" w:rsidRDefault="00206019" w:rsidP="005407AD">
            <w:pPr>
              <w:pStyle w:val="Tabletext-evidencematrix"/>
            </w:pPr>
            <w:r w:rsidRPr="00C70209">
              <w:t>NR</w:t>
            </w:r>
          </w:p>
        </w:tc>
        <w:tc>
          <w:tcPr>
            <w:tcW w:w="520" w:type="pct"/>
            <w:tcBorders>
              <w:bottom w:val="single" w:sz="4" w:space="0" w:color="auto"/>
            </w:tcBorders>
          </w:tcPr>
          <w:p w14:paraId="123C6D11" w14:textId="77777777" w:rsidR="00206019" w:rsidRPr="00C70209" w:rsidRDefault="00206019" w:rsidP="005407AD">
            <w:pPr>
              <w:pStyle w:val="Tabletext-evidencematrix"/>
            </w:pPr>
            <w:r w:rsidRPr="00C70209">
              <w:t>NR</w:t>
            </w:r>
          </w:p>
        </w:tc>
        <w:tc>
          <w:tcPr>
            <w:tcW w:w="521" w:type="pct"/>
            <w:tcBorders>
              <w:bottom w:val="single" w:sz="4" w:space="0" w:color="auto"/>
            </w:tcBorders>
          </w:tcPr>
          <w:p w14:paraId="3330EB9C" w14:textId="77777777" w:rsidR="00206019" w:rsidRPr="00C70209" w:rsidRDefault="00206019" w:rsidP="005407AD">
            <w:pPr>
              <w:pStyle w:val="Tabletext-evidencematrix"/>
            </w:pPr>
            <w:r w:rsidRPr="00C70209">
              <w:t>OR 1.08 [1.00, 1.18]</w:t>
            </w:r>
          </w:p>
          <w:p w14:paraId="76CB8F9E" w14:textId="77777777" w:rsidR="00206019" w:rsidRPr="00C70209" w:rsidRDefault="00206019" w:rsidP="005407AD">
            <w:pPr>
              <w:pStyle w:val="Tabletext-evidencematrix"/>
            </w:pPr>
            <w:r w:rsidRPr="00C70209">
              <w:t>(adjusted analysis)</w:t>
            </w:r>
          </w:p>
        </w:tc>
        <w:tc>
          <w:tcPr>
            <w:tcW w:w="597" w:type="pct"/>
            <w:tcBorders>
              <w:bottom w:val="nil"/>
            </w:tcBorders>
            <w:shd w:val="clear" w:color="auto" w:fill="BFBFBF" w:themeFill="background1" w:themeFillShade="BF"/>
          </w:tcPr>
          <w:p w14:paraId="7A519954" w14:textId="77777777" w:rsidR="00206019" w:rsidRPr="00C70209" w:rsidRDefault="00206019" w:rsidP="005407AD">
            <w:pPr>
              <w:pStyle w:val="Tabletext-evidencematrix"/>
              <w:rPr>
                <w:i/>
              </w:rPr>
            </w:pPr>
            <w:r w:rsidRPr="00C70209">
              <w:rPr>
                <w:i/>
              </w:rPr>
              <w:t>Favours no FFP</w:t>
            </w:r>
          </w:p>
          <w:p w14:paraId="27743250" w14:textId="0E98FCD0" w:rsidR="00206019" w:rsidRPr="00C70209" w:rsidRDefault="001A475D" w:rsidP="005407AD">
            <w:pPr>
              <w:pStyle w:val="Tabletext-evidencematrix"/>
            </w:pPr>
            <w:r w:rsidRPr="001A475D">
              <w:rPr>
                <w:i/>
              </w:rPr>
              <w:t>P = </w:t>
            </w:r>
            <w:r w:rsidR="00206019" w:rsidRPr="00C70209">
              <w:t>0.04</w:t>
            </w:r>
          </w:p>
        </w:tc>
      </w:tr>
      <w:tr w:rsidR="00206019" w:rsidRPr="00C70209" w14:paraId="722C1DB0" w14:textId="77777777" w:rsidTr="005407AD">
        <w:trPr>
          <w:cantSplit/>
          <w:tblHeader/>
        </w:trPr>
        <w:tc>
          <w:tcPr>
            <w:tcW w:w="389" w:type="pct"/>
            <w:vMerge/>
          </w:tcPr>
          <w:p w14:paraId="32D0FE98" w14:textId="77777777" w:rsidR="00206019" w:rsidRPr="00C70209" w:rsidRDefault="00206019" w:rsidP="005407AD">
            <w:pPr>
              <w:pStyle w:val="Tabletext-evidencematrix"/>
            </w:pPr>
          </w:p>
        </w:tc>
        <w:tc>
          <w:tcPr>
            <w:tcW w:w="492" w:type="pct"/>
            <w:vMerge/>
          </w:tcPr>
          <w:p w14:paraId="16C3D1EE" w14:textId="77777777" w:rsidR="00206019" w:rsidRPr="00C70209" w:rsidRDefault="00206019" w:rsidP="005407AD">
            <w:pPr>
              <w:pStyle w:val="Tabletext-evidencematrix"/>
            </w:pPr>
          </w:p>
        </w:tc>
        <w:tc>
          <w:tcPr>
            <w:tcW w:w="490" w:type="pct"/>
            <w:vMerge/>
          </w:tcPr>
          <w:p w14:paraId="71596097" w14:textId="77777777" w:rsidR="00206019" w:rsidRPr="00C70209" w:rsidRDefault="00206019" w:rsidP="005407AD">
            <w:pPr>
              <w:pStyle w:val="Tabletext-evidencematrix"/>
            </w:pPr>
          </w:p>
        </w:tc>
        <w:tc>
          <w:tcPr>
            <w:tcW w:w="490" w:type="pct"/>
            <w:vMerge/>
          </w:tcPr>
          <w:p w14:paraId="0CDB657D" w14:textId="77777777" w:rsidR="00206019" w:rsidRPr="00C70209" w:rsidRDefault="00206019" w:rsidP="005407AD">
            <w:pPr>
              <w:pStyle w:val="Tabletext-evidencematrix"/>
            </w:pPr>
          </w:p>
        </w:tc>
        <w:tc>
          <w:tcPr>
            <w:tcW w:w="491" w:type="pct"/>
            <w:vMerge/>
          </w:tcPr>
          <w:p w14:paraId="57D11DC9" w14:textId="77777777" w:rsidR="00206019" w:rsidRPr="00C70209" w:rsidRDefault="00206019" w:rsidP="005407AD">
            <w:pPr>
              <w:pStyle w:val="Tabletext-evidencematrix"/>
            </w:pPr>
          </w:p>
        </w:tc>
        <w:tc>
          <w:tcPr>
            <w:tcW w:w="490" w:type="pct"/>
            <w:vMerge/>
          </w:tcPr>
          <w:p w14:paraId="0C709CC3" w14:textId="77777777" w:rsidR="00206019" w:rsidRPr="00C70209" w:rsidRDefault="00206019" w:rsidP="005407AD">
            <w:pPr>
              <w:pStyle w:val="Tabletext-evidencematrix"/>
            </w:pPr>
          </w:p>
        </w:tc>
        <w:tc>
          <w:tcPr>
            <w:tcW w:w="1561" w:type="pct"/>
            <w:gridSpan w:val="3"/>
            <w:tcBorders>
              <w:top w:val="single" w:sz="4" w:space="0" w:color="auto"/>
            </w:tcBorders>
          </w:tcPr>
          <w:p w14:paraId="573A982A" w14:textId="77777777" w:rsidR="00206019" w:rsidRPr="00C70209" w:rsidRDefault="00206019" w:rsidP="005407AD">
            <w:pPr>
              <w:pStyle w:val="Tabletext-subanalysis"/>
            </w:pPr>
            <w:r w:rsidRPr="00C70209">
              <w:t>Multivariate analysis that considered organ system dysfunction, PaO</w:t>
            </w:r>
            <w:r w:rsidRPr="00C70209">
              <w:rPr>
                <w:vertAlign w:val="subscript"/>
              </w:rPr>
              <w:t>2</w:t>
            </w:r>
            <w:r w:rsidRPr="00C70209">
              <w:t>/FIO</w:t>
            </w:r>
            <w:r w:rsidRPr="00C70209">
              <w:rPr>
                <w:vertAlign w:val="subscript"/>
              </w:rPr>
              <w:t>2</w:t>
            </w:r>
            <w:r w:rsidRPr="00C70209">
              <w:t xml:space="preserve"> and disseminated intravascular coagulation.</w:t>
            </w:r>
          </w:p>
        </w:tc>
        <w:tc>
          <w:tcPr>
            <w:tcW w:w="597" w:type="pct"/>
            <w:tcBorders>
              <w:top w:val="nil"/>
            </w:tcBorders>
            <w:shd w:val="clear" w:color="auto" w:fill="BFBFBF" w:themeFill="background1" w:themeFillShade="BF"/>
          </w:tcPr>
          <w:p w14:paraId="7DEC6D5A" w14:textId="77777777" w:rsidR="00206019" w:rsidRPr="00C70209" w:rsidRDefault="00206019" w:rsidP="005407AD">
            <w:pPr>
              <w:pStyle w:val="Tabletext-evidencematrix"/>
              <w:rPr>
                <w:i/>
              </w:rPr>
            </w:pPr>
          </w:p>
        </w:tc>
      </w:tr>
      <w:tr w:rsidR="00206019" w:rsidRPr="00C70209" w14:paraId="66693287" w14:textId="77777777" w:rsidTr="005407AD">
        <w:trPr>
          <w:cantSplit/>
          <w:tblHeader/>
        </w:trPr>
        <w:tc>
          <w:tcPr>
            <w:tcW w:w="389" w:type="pct"/>
            <w:vMerge/>
          </w:tcPr>
          <w:p w14:paraId="217BDCDB" w14:textId="77777777" w:rsidR="00206019" w:rsidRPr="00C70209" w:rsidRDefault="00206019" w:rsidP="005407AD">
            <w:pPr>
              <w:pStyle w:val="Tabletext-evidencematrix"/>
            </w:pPr>
          </w:p>
        </w:tc>
        <w:tc>
          <w:tcPr>
            <w:tcW w:w="492" w:type="pct"/>
            <w:vMerge/>
          </w:tcPr>
          <w:p w14:paraId="27D47109" w14:textId="77777777" w:rsidR="00206019" w:rsidRPr="00C70209" w:rsidRDefault="00206019" w:rsidP="005407AD">
            <w:pPr>
              <w:pStyle w:val="Tabletext-evidencematrix"/>
            </w:pPr>
          </w:p>
        </w:tc>
        <w:tc>
          <w:tcPr>
            <w:tcW w:w="490" w:type="pct"/>
            <w:vMerge/>
          </w:tcPr>
          <w:p w14:paraId="1C0137F2" w14:textId="77777777" w:rsidR="00206019" w:rsidRPr="00C70209" w:rsidRDefault="00206019" w:rsidP="005407AD">
            <w:pPr>
              <w:pStyle w:val="Tabletext-evidencematrix"/>
            </w:pPr>
          </w:p>
        </w:tc>
        <w:tc>
          <w:tcPr>
            <w:tcW w:w="490" w:type="pct"/>
            <w:vMerge/>
          </w:tcPr>
          <w:p w14:paraId="75CBF1F0" w14:textId="77777777" w:rsidR="00206019" w:rsidRPr="00C70209" w:rsidRDefault="00206019" w:rsidP="005407AD">
            <w:pPr>
              <w:pStyle w:val="Tabletext-evidencematrix"/>
            </w:pPr>
          </w:p>
        </w:tc>
        <w:tc>
          <w:tcPr>
            <w:tcW w:w="491" w:type="pct"/>
            <w:vMerge/>
          </w:tcPr>
          <w:p w14:paraId="2C0D78C7" w14:textId="77777777" w:rsidR="00206019" w:rsidRPr="00C70209" w:rsidRDefault="00206019" w:rsidP="005407AD">
            <w:pPr>
              <w:pStyle w:val="Tabletext-evidencematrix"/>
            </w:pPr>
          </w:p>
        </w:tc>
        <w:tc>
          <w:tcPr>
            <w:tcW w:w="490" w:type="pct"/>
            <w:vMerge/>
          </w:tcPr>
          <w:p w14:paraId="1BDF360C" w14:textId="77777777" w:rsidR="00206019" w:rsidRPr="00C70209" w:rsidRDefault="00206019" w:rsidP="005407AD">
            <w:pPr>
              <w:pStyle w:val="TableH2"/>
              <w:rPr>
                <w:rFonts w:eastAsia="Arial Unicode MS"/>
              </w:rPr>
            </w:pPr>
          </w:p>
        </w:tc>
        <w:tc>
          <w:tcPr>
            <w:tcW w:w="520" w:type="pct"/>
          </w:tcPr>
          <w:p w14:paraId="5D293656" w14:textId="77777777" w:rsidR="00206019" w:rsidRPr="00C70209" w:rsidRDefault="00206019" w:rsidP="005407AD">
            <w:pPr>
              <w:pStyle w:val="Tabletext-evidencematrix"/>
            </w:pPr>
            <w:r w:rsidRPr="00C70209">
              <w:t>NR</w:t>
            </w:r>
          </w:p>
        </w:tc>
        <w:tc>
          <w:tcPr>
            <w:tcW w:w="520" w:type="pct"/>
          </w:tcPr>
          <w:p w14:paraId="11166221" w14:textId="77777777" w:rsidR="00206019" w:rsidRPr="00C70209" w:rsidRDefault="00206019" w:rsidP="005407AD">
            <w:pPr>
              <w:pStyle w:val="Tabletext-evidencematrix"/>
            </w:pPr>
            <w:r w:rsidRPr="00C70209">
              <w:t>NR</w:t>
            </w:r>
          </w:p>
        </w:tc>
        <w:tc>
          <w:tcPr>
            <w:tcW w:w="521" w:type="pct"/>
          </w:tcPr>
          <w:p w14:paraId="22BF3A25" w14:textId="77777777" w:rsidR="00206019" w:rsidRPr="00C70209" w:rsidRDefault="00206019" w:rsidP="005407AD">
            <w:pPr>
              <w:pStyle w:val="Tabletext-evidencematrix"/>
            </w:pPr>
            <w:r w:rsidRPr="00C70209">
              <w:t>OR 1.08 [0.98, 1.19]</w:t>
            </w:r>
          </w:p>
        </w:tc>
        <w:tc>
          <w:tcPr>
            <w:tcW w:w="597" w:type="pct"/>
            <w:tcBorders>
              <w:bottom w:val="nil"/>
            </w:tcBorders>
          </w:tcPr>
          <w:p w14:paraId="1D267316" w14:textId="77777777" w:rsidR="00206019" w:rsidRPr="00C70209" w:rsidRDefault="00206019" w:rsidP="005407AD">
            <w:pPr>
              <w:pStyle w:val="Tabletext-evidencematrix"/>
              <w:rPr>
                <w:i/>
              </w:rPr>
            </w:pPr>
            <w:r w:rsidRPr="00C70209">
              <w:rPr>
                <w:i/>
              </w:rPr>
              <w:t>No significant difference</w:t>
            </w:r>
          </w:p>
          <w:p w14:paraId="6719DE11" w14:textId="6CDFC6A9" w:rsidR="00206019" w:rsidRPr="00C70209" w:rsidRDefault="001A475D" w:rsidP="005407AD">
            <w:pPr>
              <w:pStyle w:val="Tabletext-evidencematrix"/>
            </w:pPr>
            <w:r w:rsidRPr="001A475D">
              <w:rPr>
                <w:i/>
              </w:rPr>
              <w:t>P = </w:t>
            </w:r>
            <w:r w:rsidR="00206019" w:rsidRPr="00C70209">
              <w:t>0.09</w:t>
            </w:r>
          </w:p>
        </w:tc>
      </w:tr>
      <w:tr w:rsidR="00206019" w:rsidRPr="00C70209" w14:paraId="741CDF24" w14:textId="77777777" w:rsidTr="005407AD">
        <w:trPr>
          <w:cantSplit/>
          <w:tblHeader/>
        </w:trPr>
        <w:tc>
          <w:tcPr>
            <w:tcW w:w="389" w:type="pct"/>
            <w:vMerge/>
          </w:tcPr>
          <w:p w14:paraId="6CC444A6" w14:textId="77777777" w:rsidR="00206019" w:rsidRPr="00C70209" w:rsidRDefault="00206019" w:rsidP="005407AD">
            <w:pPr>
              <w:pStyle w:val="Tabletext-evidencematrix"/>
            </w:pPr>
          </w:p>
        </w:tc>
        <w:tc>
          <w:tcPr>
            <w:tcW w:w="492" w:type="pct"/>
            <w:vMerge/>
          </w:tcPr>
          <w:p w14:paraId="408A8BD1" w14:textId="77777777" w:rsidR="00206019" w:rsidRPr="00C70209" w:rsidRDefault="00206019" w:rsidP="005407AD">
            <w:pPr>
              <w:pStyle w:val="Tabletext-evidencematrix"/>
            </w:pPr>
          </w:p>
        </w:tc>
        <w:tc>
          <w:tcPr>
            <w:tcW w:w="490" w:type="pct"/>
            <w:vMerge/>
          </w:tcPr>
          <w:p w14:paraId="1E229FFA" w14:textId="77777777" w:rsidR="00206019" w:rsidRPr="00C70209" w:rsidRDefault="00206019" w:rsidP="005407AD">
            <w:pPr>
              <w:pStyle w:val="Tabletext-evidencematrix"/>
            </w:pPr>
          </w:p>
        </w:tc>
        <w:tc>
          <w:tcPr>
            <w:tcW w:w="490" w:type="pct"/>
            <w:vMerge/>
          </w:tcPr>
          <w:p w14:paraId="31600580" w14:textId="77777777" w:rsidR="00206019" w:rsidRPr="00C70209" w:rsidRDefault="00206019" w:rsidP="005407AD">
            <w:pPr>
              <w:pStyle w:val="Tabletext-evidencematrix"/>
            </w:pPr>
          </w:p>
        </w:tc>
        <w:tc>
          <w:tcPr>
            <w:tcW w:w="491" w:type="pct"/>
            <w:vMerge/>
          </w:tcPr>
          <w:p w14:paraId="4BBFC482" w14:textId="77777777" w:rsidR="00206019" w:rsidRPr="00C70209" w:rsidRDefault="00206019" w:rsidP="005407AD">
            <w:pPr>
              <w:pStyle w:val="Tabletext-evidencematrix"/>
            </w:pPr>
          </w:p>
        </w:tc>
        <w:tc>
          <w:tcPr>
            <w:tcW w:w="490" w:type="pct"/>
            <w:vMerge/>
          </w:tcPr>
          <w:p w14:paraId="16E2943C" w14:textId="77777777" w:rsidR="00206019" w:rsidRPr="00C70209" w:rsidRDefault="00206019" w:rsidP="005407AD">
            <w:pPr>
              <w:pStyle w:val="TableH2"/>
              <w:rPr>
                <w:rFonts w:eastAsia="Arial Unicode MS"/>
              </w:rPr>
            </w:pPr>
          </w:p>
        </w:tc>
        <w:tc>
          <w:tcPr>
            <w:tcW w:w="1561" w:type="pct"/>
            <w:gridSpan w:val="3"/>
          </w:tcPr>
          <w:p w14:paraId="0D5D6F95" w14:textId="77777777" w:rsidR="00206019" w:rsidRPr="00C70209" w:rsidRDefault="00206019" w:rsidP="005407AD">
            <w:pPr>
              <w:pStyle w:val="Tabletext-subanalysis"/>
            </w:pPr>
            <w:r w:rsidRPr="00C70209">
              <w:t>Multivariate analysis that considered PRISM III scores (paediatric risk of mortality) and disseminated intravascular coagulation.</w:t>
            </w:r>
          </w:p>
        </w:tc>
        <w:tc>
          <w:tcPr>
            <w:tcW w:w="597" w:type="pct"/>
            <w:tcBorders>
              <w:top w:val="nil"/>
            </w:tcBorders>
          </w:tcPr>
          <w:p w14:paraId="548E59EE" w14:textId="77777777" w:rsidR="00206019" w:rsidRPr="00C70209" w:rsidRDefault="00206019" w:rsidP="005407AD">
            <w:pPr>
              <w:pStyle w:val="Tabletext-evidencematrix"/>
              <w:rPr>
                <w:i/>
              </w:rPr>
            </w:pPr>
          </w:p>
        </w:tc>
      </w:tr>
      <w:tr w:rsidR="00206019" w:rsidRPr="00C70209" w14:paraId="598C9EB5" w14:textId="77777777" w:rsidTr="005407AD">
        <w:trPr>
          <w:cantSplit/>
          <w:trHeight w:val="483"/>
          <w:tblHeader/>
        </w:trPr>
        <w:tc>
          <w:tcPr>
            <w:tcW w:w="389" w:type="pct"/>
            <w:vMerge w:val="restart"/>
          </w:tcPr>
          <w:p w14:paraId="12A9668F" w14:textId="71BA5931" w:rsidR="00206019" w:rsidRPr="00C70209" w:rsidRDefault="00206019" w:rsidP="005407AD">
            <w:pPr>
              <w:pStyle w:val="Tabletext-evidencematrix"/>
            </w:pPr>
            <w:r w:rsidRPr="00C70209">
              <w:t>Karam 2013</w:t>
            </w:r>
            <w:r w:rsidRPr="00C70209">
              <w:fldChar w:fldCharType="begin"/>
            </w:r>
            <w:r w:rsidR="000E261C">
              <w:instrText xml:space="preserve"> ADDIN EN.CITE &lt;EndNote&gt;&lt;Cite&gt;&lt;Author&gt;Karam&lt;/Author&gt;&lt;Year&gt;2013&lt;/Year&gt;&lt;RecNum&gt;996&lt;/RecNum&gt;&lt;DisplayText&gt;&lt;style face="superscript"&gt;303&lt;/style&gt;&lt;/DisplayText&gt;&lt;record&gt;&lt;rec-number&gt;996&lt;/rec-number&gt;&lt;foreign-keys&gt;&lt;key app="EN" db-id="9edve2wadsavt5ewavaxtda4f2tavzvts9ee" timestamp="1437386751"&gt;996&lt;/key&gt;&lt;/foreign-keys&gt;&lt;ref-type name="Journal Article"&gt;17&lt;/ref-type&gt;&lt;contributors&gt;&lt;authors&gt;&lt;author&gt;Karam, O.&lt;/author&gt;&lt;author&gt;Lacroix, J.&lt;/author&gt;&lt;author&gt;Robitaille, N.&lt;/author&gt;&lt;author&gt;Rimensberger, P. C.&lt;/author&gt;&lt;author&gt;Tucci, M.&lt;/author&gt;&lt;/authors&gt;&lt;/contributors&gt;&lt;auth-address&gt;Pediatric Intensive Care Unit, Department of Pediatrics, University Hospital of Geneva, Geneva, Switzerland. oliver.karam@hcuge.ch&lt;/auth-address&gt;&lt;titles&gt;&lt;title&gt;Association between plasma transfusions and clinical outcome in critically ill children: a prospective observational study&lt;/title&gt;&lt;secondary-title&gt;Vox Sang&lt;/secondary-title&gt;&lt;/titles&gt;&lt;periodical&gt;&lt;full-title&gt;Vox Sang&lt;/full-title&gt;&lt;/periodical&gt;&lt;pages&gt;342–9&lt;/pages&gt;&lt;volume&gt;104&lt;/volume&gt;&lt;number&gt;4&lt;/number&gt;&lt;keywords&gt;&lt;keyword&gt;Adolescent&lt;/keyword&gt;&lt;keyword&gt;Adult&lt;/keyword&gt;&lt;keyword&gt;Aged&lt;/keyword&gt;&lt;keyword&gt;Blood Component Transfusion/*methods&lt;/keyword&gt;&lt;keyword&gt;Child&lt;/keyword&gt;&lt;keyword&gt;Child, Preschool&lt;/keyword&gt;&lt;keyword&gt;Critical Illness/*therapy&lt;/keyword&gt;&lt;keyword&gt;Humans&lt;/keyword&gt;&lt;keyword&gt;Incidence&lt;/keyword&gt;&lt;keyword&gt;Middle Aged&lt;/keyword&gt;&lt;keyword&gt;*Plasma&lt;/keyword&gt;&lt;keyword&gt;Prospective Studies&lt;/keyword&gt;&lt;keyword&gt;Treatment Outcome&lt;/keyword&gt;&lt;keyword&gt;Young Adult&lt;/keyword&gt;&lt;/keywords&gt;&lt;dates&gt;&lt;year&gt;2013&lt;/year&gt;&lt;pub-dates&gt;&lt;date&gt;May&lt;/date&gt;&lt;/pub-dates&gt;&lt;/dates&gt;&lt;isbn&gt;1423-0410 (Electronic)&amp;#xD;0042-9007 (Linking)&lt;/isbn&gt;&lt;accession-num&gt;23294337&lt;/accession-num&gt;&lt;urls&gt;&lt;related-urls&gt;&lt;url&gt;http://www.ncbi.nlm.nih.gov/pubmed/23294337&lt;/url&gt;&lt;/related-urls&gt;&lt;/urls&gt;&lt;electronic-resource-num&gt;10.1111/vox.12009&lt;/electronic-resource-num&gt;&lt;/record&gt;&lt;/Cite&gt;&lt;/EndNote&gt;</w:instrText>
            </w:r>
            <w:r w:rsidRPr="00C70209">
              <w:fldChar w:fldCharType="separate"/>
            </w:r>
            <w:r w:rsidR="000E261C" w:rsidRPr="000E261C">
              <w:rPr>
                <w:noProof/>
                <w:vertAlign w:val="superscript"/>
              </w:rPr>
              <w:t>303</w:t>
            </w:r>
            <w:r w:rsidRPr="00C70209">
              <w:fldChar w:fldCharType="end"/>
            </w:r>
          </w:p>
          <w:p w14:paraId="07D046CE" w14:textId="77777777" w:rsidR="00206019" w:rsidRPr="00C70209" w:rsidRDefault="00206019" w:rsidP="005407AD">
            <w:pPr>
              <w:pStyle w:val="Tabletext-evidencematrix"/>
            </w:pPr>
            <w:r w:rsidRPr="00C70209">
              <w:t>Level III–2</w:t>
            </w:r>
          </w:p>
          <w:p w14:paraId="5C3911EB" w14:textId="77777777" w:rsidR="00206019" w:rsidRPr="00C70209" w:rsidRDefault="00206019" w:rsidP="005407AD">
            <w:pPr>
              <w:pStyle w:val="Tabletext-evidencematrix"/>
            </w:pPr>
            <w:r w:rsidRPr="00C70209">
              <w:rPr>
                <w:i/>
              </w:rPr>
              <w:t>Good</w:t>
            </w:r>
          </w:p>
        </w:tc>
        <w:tc>
          <w:tcPr>
            <w:tcW w:w="492" w:type="pct"/>
            <w:vMerge w:val="restart"/>
          </w:tcPr>
          <w:p w14:paraId="14715059" w14:textId="77777777" w:rsidR="00206019" w:rsidRPr="00C70209" w:rsidRDefault="00206019" w:rsidP="005407AD">
            <w:pPr>
              <w:pStyle w:val="Tabletext-evidencematrix"/>
            </w:pPr>
            <w:r w:rsidRPr="00C70209">
              <w:t>N=831</w:t>
            </w:r>
          </w:p>
        </w:tc>
        <w:tc>
          <w:tcPr>
            <w:tcW w:w="490" w:type="pct"/>
            <w:vMerge w:val="restart"/>
          </w:tcPr>
          <w:p w14:paraId="5A240FFE" w14:textId="77777777" w:rsidR="00206019" w:rsidRPr="00C70209" w:rsidRDefault="00206019" w:rsidP="005407AD">
            <w:pPr>
              <w:pStyle w:val="Tabletext-evidencematrix"/>
            </w:pPr>
            <w:r w:rsidRPr="00C70209">
              <w:t>Paediatric intensive care patients aged &lt;18 years</w:t>
            </w:r>
          </w:p>
        </w:tc>
        <w:tc>
          <w:tcPr>
            <w:tcW w:w="490" w:type="pct"/>
            <w:vMerge w:val="restart"/>
          </w:tcPr>
          <w:p w14:paraId="34865CD0" w14:textId="77777777" w:rsidR="00206019" w:rsidRPr="00C70209" w:rsidRDefault="00206019" w:rsidP="005407AD">
            <w:pPr>
              <w:pStyle w:val="Tabletext-evidencematrix"/>
            </w:pPr>
            <w:r w:rsidRPr="00C70209">
              <w:t>Single PICU, Canada</w:t>
            </w:r>
          </w:p>
        </w:tc>
        <w:tc>
          <w:tcPr>
            <w:tcW w:w="491" w:type="pct"/>
            <w:vMerge w:val="restart"/>
          </w:tcPr>
          <w:p w14:paraId="21A373BA" w14:textId="77777777" w:rsidR="00206019" w:rsidRPr="00C70209" w:rsidRDefault="00206019" w:rsidP="005407AD">
            <w:pPr>
              <w:pStyle w:val="Tabletext-evidencematrix"/>
            </w:pPr>
            <w:r w:rsidRPr="00C70209">
              <w:t>FFP or FP transfusion (leukoreduced) versus no transfusion</w:t>
            </w:r>
          </w:p>
        </w:tc>
        <w:tc>
          <w:tcPr>
            <w:tcW w:w="490" w:type="pct"/>
            <w:vMerge w:val="restart"/>
          </w:tcPr>
          <w:p w14:paraId="169B6A15" w14:textId="77777777" w:rsidR="00206019" w:rsidRPr="00C70209" w:rsidRDefault="00206019" w:rsidP="005407AD">
            <w:pPr>
              <w:pStyle w:val="Tabletext-evidencematrix"/>
            </w:pPr>
            <w:r w:rsidRPr="00C70209">
              <w:t>28-day mortality</w:t>
            </w:r>
          </w:p>
          <w:p w14:paraId="6341745B" w14:textId="77777777" w:rsidR="00206019" w:rsidRPr="00C70209" w:rsidRDefault="00206019" w:rsidP="005407AD">
            <w:pPr>
              <w:pStyle w:val="Tabletext-evidencematrix"/>
            </w:pPr>
          </w:p>
        </w:tc>
        <w:tc>
          <w:tcPr>
            <w:tcW w:w="520" w:type="pct"/>
          </w:tcPr>
          <w:p w14:paraId="6119A0E5" w14:textId="77777777" w:rsidR="00206019" w:rsidRPr="00C70209" w:rsidRDefault="00206019" w:rsidP="005407AD">
            <w:pPr>
              <w:pStyle w:val="Tabletext-evidencematrix"/>
            </w:pPr>
            <w:r w:rsidRPr="00C70209">
              <w:t>15/94 (16.0%)</w:t>
            </w:r>
          </w:p>
        </w:tc>
        <w:tc>
          <w:tcPr>
            <w:tcW w:w="520" w:type="pct"/>
          </w:tcPr>
          <w:p w14:paraId="2F3E693A" w14:textId="77777777" w:rsidR="00206019" w:rsidRPr="00C70209" w:rsidRDefault="00206019" w:rsidP="005407AD">
            <w:pPr>
              <w:pStyle w:val="Tabletext-evidencematrix"/>
            </w:pPr>
            <w:r w:rsidRPr="00C70209">
              <w:t>13/737 (1.8%)</w:t>
            </w:r>
          </w:p>
        </w:tc>
        <w:tc>
          <w:tcPr>
            <w:tcW w:w="521" w:type="pct"/>
          </w:tcPr>
          <w:p w14:paraId="0857AF77" w14:textId="51F42FA3" w:rsidR="00206019" w:rsidRPr="00C70209" w:rsidRDefault="00206019" w:rsidP="005407AD">
            <w:pPr>
              <w:pStyle w:val="Tabletext-evidencematrix"/>
            </w:pPr>
            <w:r w:rsidRPr="00C70209">
              <w:t>OR 10.6 [4.9, 23.1]</w:t>
            </w:r>
          </w:p>
          <w:p w14:paraId="26F31018" w14:textId="77777777" w:rsidR="00206019" w:rsidRPr="00C70209" w:rsidRDefault="00206019" w:rsidP="005407AD">
            <w:pPr>
              <w:pStyle w:val="Tabletext-evidencematrix"/>
            </w:pPr>
            <w:r w:rsidRPr="00C70209">
              <w:t>(univariate analysis)</w:t>
            </w:r>
          </w:p>
        </w:tc>
        <w:tc>
          <w:tcPr>
            <w:tcW w:w="597" w:type="pct"/>
            <w:tcBorders>
              <w:top w:val="nil"/>
            </w:tcBorders>
            <w:shd w:val="clear" w:color="auto" w:fill="BFBFBF" w:themeFill="background1" w:themeFillShade="BF"/>
          </w:tcPr>
          <w:p w14:paraId="55BD3478" w14:textId="77777777" w:rsidR="00206019" w:rsidRPr="00C70209" w:rsidRDefault="00206019" w:rsidP="005407AD">
            <w:pPr>
              <w:pStyle w:val="Tabletext-evidencematrix"/>
              <w:rPr>
                <w:i/>
              </w:rPr>
            </w:pPr>
            <w:r w:rsidRPr="00C70209">
              <w:rPr>
                <w:i/>
              </w:rPr>
              <w:t>Favours no FFP</w:t>
            </w:r>
          </w:p>
          <w:p w14:paraId="5692D1EF" w14:textId="4D929D10" w:rsidR="00206019" w:rsidRPr="00C70209" w:rsidRDefault="001A475D" w:rsidP="005407AD">
            <w:pPr>
              <w:pStyle w:val="Tabletext-evidencematrix"/>
            </w:pPr>
            <w:r w:rsidRPr="001A475D">
              <w:rPr>
                <w:i/>
              </w:rPr>
              <w:t>P &lt; </w:t>
            </w:r>
            <w:r w:rsidR="00206019" w:rsidRPr="00C70209">
              <w:t>0.0001</w:t>
            </w:r>
            <w:r w:rsidR="00206019" w:rsidRPr="00C70209">
              <w:rPr>
                <w:vertAlign w:val="superscript"/>
              </w:rPr>
              <w:t>c</w:t>
            </w:r>
          </w:p>
        </w:tc>
      </w:tr>
      <w:tr w:rsidR="00206019" w:rsidRPr="00C70209" w14:paraId="6C868D24" w14:textId="77777777" w:rsidTr="005407AD">
        <w:trPr>
          <w:cantSplit/>
          <w:tblHeader/>
        </w:trPr>
        <w:tc>
          <w:tcPr>
            <w:tcW w:w="389" w:type="pct"/>
            <w:vMerge/>
          </w:tcPr>
          <w:p w14:paraId="02B15A47" w14:textId="77777777" w:rsidR="00206019" w:rsidRPr="00C70209" w:rsidRDefault="00206019" w:rsidP="005407AD">
            <w:pPr>
              <w:pStyle w:val="Tabletext-evidencematrix"/>
            </w:pPr>
          </w:p>
        </w:tc>
        <w:tc>
          <w:tcPr>
            <w:tcW w:w="492" w:type="pct"/>
            <w:vMerge/>
          </w:tcPr>
          <w:p w14:paraId="68E10512" w14:textId="77777777" w:rsidR="00206019" w:rsidRPr="00C70209" w:rsidRDefault="00206019" w:rsidP="005407AD">
            <w:pPr>
              <w:pStyle w:val="Tabletext-evidencematrix"/>
            </w:pPr>
          </w:p>
        </w:tc>
        <w:tc>
          <w:tcPr>
            <w:tcW w:w="490" w:type="pct"/>
            <w:vMerge/>
          </w:tcPr>
          <w:p w14:paraId="1B8C74FC" w14:textId="77777777" w:rsidR="00206019" w:rsidRPr="00C70209" w:rsidRDefault="00206019" w:rsidP="005407AD">
            <w:pPr>
              <w:pStyle w:val="Tabletext-evidencematrix"/>
            </w:pPr>
          </w:p>
        </w:tc>
        <w:tc>
          <w:tcPr>
            <w:tcW w:w="490" w:type="pct"/>
            <w:vMerge/>
          </w:tcPr>
          <w:p w14:paraId="7670B22C" w14:textId="77777777" w:rsidR="00206019" w:rsidRPr="00C70209" w:rsidRDefault="00206019" w:rsidP="005407AD">
            <w:pPr>
              <w:pStyle w:val="Tabletext-evidencematrix"/>
            </w:pPr>
          </w:p>
        </w:tc>
        <w:tc>
          <w:tcPr>
            <w:tcW w:w="491" w:type="pct"/>
            <w:vMerge/>
          </w:tcPr>
          <w:p w14:paraId="5C703EE3" w14:textId="77777777" w:rsidR="00206019" w:rsidRPr="00C70209" w:rsidRDefault="00206019" w:rsidP="005407AD">
            <w:pPr>
              <w:pStyle w:val="Tabletext-evidencematrix"/>
            </w:pPr>
          </w:p>
        </w:tc>
        <w:tc>
          <w:tcPr>
            <w:tcW w:w="490" w:type="pct"/>
            <w:vMerge/>
          </w:tcPr>
          <w:p w14:paraId="592982E0" w14:textId="77777777" w:rsidR="00206019" w:rsidRPr="00C70209" w:rsidRDefault="00206019" w:rsidP="005407AD">
            <w:pPr>
              <w:pStyle w:val="Tabletext-evidencematrix"/>
            </w:pPr>
          </w:p>
        </w:tc>
        <w:tc>
          <w:tcPr>
            <w:tcW w:w="520" w:type="pct"/>
          </w:tcPr>
          <w:p w14:paraId="288EA13F" w14:textId="77777777" w:rsidR="00206019" w:rsidRPr="00C70209" w:rsidRDefault="00206019" w:rsidP="005407AD">
            <w:pPr>
              <w:pStyle w:val="Tabletext-evidencematrix"/>
            </w:pPr>
            <w:r w:rsidRPr="00C70209">
              <w:t>15/94 (16.0%)</w:t>
            </w:r>
          </w:p>
        </w:tc>
        <w:tc>
          <w:tcPr>
            <w:tcW w:w="520" w:type="pct"/>
          </w:tcPr>
          <w:p w14:paraId="02CCA783" w14:textId="77777777" w:rsidR="00206019" w:rsidRPr="00C70209" w:rsidRDefault="00206019" w:rsidP="005407AD">
            <w:pPr>
              <w:pStyle w:val="Tabletext-evidencematrix"/>
            </w:pPr>
            <w:r w:rsidRPr="00C70209">
              <w:t>13/737 (1.8%)</w:t>
            </w:r>
          </w:p>
        </w:tc>
        <w:tc>
          <w:tcPr>
            <w:tcW w:w="521" w:type="pct"/>
          </w:tcPr>
          <w:p w14:paraId="0042F3DB" w14:textId="1FD4515D" w:rsidR="00206019" w:rsidRPr="00C70209" w:rsidRDefault="00206019" w:rsidP="005407AD">
            <w:pPr>
              <w:pStyle w:val="Tabletext-evidencematrix"/>
            </w:pPr>
            <w:r w:rsidRPr="00C70209">
              <w:t>AR 2.2 [0.5, 8.6]</w:t>
            </w:r>
          </w:p>
          <w:p w14:paraId="2391D2EF" w14:textId="77777777" w:rsidR="00206019" w:rsidRPr="00C70209" w:rsidRDefault="00206019" w:rsidP="005407AD">
            <w:pPr>
              <w:pStyle w:val="Tabletext-evidencematrix"/>
            </w:pPr>
            <w:r w:rsidRPr="00C70209">
              <w:t>(adjusted analysis)</w:t>
            </w:r>
          </w:p>
        </w:tc>
        <w:tc>
          <w:tcPr>
            <w:tcW w:w="597" w:type="pct"/>
            <w:tcBorders>
              <w:top w:val="nil"/>
              <w:bottom w:val="nil"/>
            </w:tcBorders>
            <w:shd w:val="clear" w:color="auto" w:fill="FFFFFF" w:themeFill="background1"/>
          </w:tcPr>
          <w:p w14:paraId="2C55D20B" w14:textId="77777777" w:rsidR="00206019" w:rsidRPr="00C70209" w:rsidRDefault="00206019" w:rsidP="005407AD">
            <w:pPr>
              <w:pStyle w:val="Tabletext-evidencematrix"/>
              <w:rPr>
                <w:i/>
              </w:rPr>
            </w:pPr>
            <w:r w:rsidRPr="00C70209">
              <w:rPr>
                <w:i/>
              </w:rPr>
              <w:t>No significant difference</w:t>
            </w:r>
          </w:p>
          <w:p w14:paraId="7367B48D" w14:textId="0FCD042A" w:rsidR="00206019" w:rsidRPr="00C70209" w:rsidRDefault="001A475D" w:rsidP="005407AD">
            <w:pPr>
              <w:pStyle w:val="Tabletext-evidencematrix"/>
            </w:pPr>
            <w:r w:rsidRPr="001A475D">
              <w:rPr>
                <w:i/>
              </w:rPr>
              <w:t>P = </w:t>
            </w:r>
            <w:r w:rsidR="00206019" w:rsidRPr="00C70209">
              <w:t>NR</w:t>
            </w:r>
          </w:p>
        </w:tc>
      </w:tr>
      <w:tr w:rsidR="00206019" w:rsidRPr="00C70209" w14:paraId="4BCBED12" w14:textId="77777777" w:rsidTr="005407AD">
        <w:trPr>
          <w:cantSplit/>
          <w:tblHeader/>
        </w:trPr>
        <w:tc>
          <w:tcPr>
            <w:tcW w:w="389" w:type="pct"/>
            <w:vMerge/>
          </w:tcPr>
          <w:p w14:paraId="00E18B1A" w14:textId="77777777" w:rsidR="00206019" w:rsidRPr="00C70209" w:rsidRDefault="00206019" w:rsidP="005407AD">
            <w:pPr>
              <w:pStyle w:val="Tabletext-evidencematrix"/>
            </w:pPr>
          </w:p>
        </w:tc>
        <w:tc>
          <w:tcPr>
            <w:tcW w:w="492" w:type="pct"/>
            <w:vMerge/>
          </w:tcPr>
          <w:p w14:paraId="67A22302" w14:textId="77777777" w:rsidR="00206019" w:rsidRPr="00C70209" w:rsidRDefault="00206019" w:rsidP="005407AD">
            <w:pPr>
              <w:pStyle w:val="Tabletext-evidencematrix"/>
            </w:pPr>
          </w:p>
        </w:tc>
        <w:tc>
          <w:tcPr>
            <w:tcW w:w="490" w:type="pct"/>
            <w:vMerge/>
          </w:tcPr>
          <w:p w14:paraId="5225F744" w14:textId="77777777" w:rsidR="00206019" w:rsidRPr="00C70209" w:rsidRDefault="00206019" w:rsidP="005407AD">
            <w:pPr>
              <w:pStyle w:val="Tabletext-evidencematrix"/>
            </w:pPr>
          </w:p>
        </w:tc>
        <w:tc>
          <w:tcPr>
            <w:tcW w:w="490" w:type="pct"/>
            <w:vMerge/>
          </w:tcPr>
          <w:p w14:paraId="158BD475" w14:textId="77777777" w:rsidR="00206019" w:rsidRPr="00C70209" w:rsidRDefault="00206019" w:rsidP="005407AD">
            <w:pPr>
              <w:pStyle w:val="Tabletext-evidencematrix"/>
            </w:pPr>
          </w:p>
        </w:tc>
        <w:tc>
          <w:tcPr>
            <w:tcW w:w="491" w:type="pct"/>
            <w:vMerge/>
          </w:tcPr>
          <w:p w14:paraId="30623D6F" w14:textId="77777777" w:rsidR="00206019" w:rsidRPr="00C70209" w:rsidRDefault="00206019" w:rsidP="005407AD">
            <w:pPr>
              <w:pStyle w:val="Tabletext-evidencematrix"/>
            </w:pPr>
          </w:p>
        </w:tc>
        <w:tc>
          <w:tcPr>
            <w:tcW w:w="490" w:type="pct"/>
            <w:vMerge/>
          </w:tcPr>
          <w:p w14:paraId="43DB9641" w14:textId="77777777" w:rsidR="00206019" w:rsidRPr="00C70209" w:rsidRDefault="00206019" w:rsidP="005407AD">
            <w:pPr>
              <w:pStyle w:val="Tabletext-evidencematrix"/>
            </w:pPr>
          </w:p>
        </w:tc>
        <w:tc>
          <w:tcPr>
            <w:tcW w:w="1561" w:type="pct"/>
            <w:gridSpan w:val="3"/>
          </w:tcPr>
          <w:p w14:paraId="5A2007AA" w14:textId="77777777" w:rsidR="00206019" w:rsidRPr="00C70209" w:rsidRDefault="00206019" w:rsidP="005407AD">
            <w:pPr>
              <w:pStyle w:val="Tabletext-subanalysis"/>
            </w:pPr>
            <w:r w:rsidRPr="00C70209">
              <w:t>Adjusted for weight, severity score and coagulopathy at admission, plasma prior to admission, need for ECLS, RBC and platelet transfusions.</w:t>
            </w:r>
          </w:p>
        </w:tc>
        <w:tc>
          <w:tcPr>
            <w:tcW w:w="597" w:type="pct"/>
            <w:tcBorders>
              <w:top w:val="nil"/>
            </w:tcBorders>
            <w:shd w:val="clear" w:color="auto" w:fill="FFFFFF" w:themeFill="background1"/>
          </w:tcPr>
          <w:p w14:paraId="19D2EC9C" w14:textId="77777777" w:rsidR="00206019" w:rsidRPr="00C70209" w:rsidRDefault="00206019" w:rsidP="005407AD">
            <w:pPr>
              <w:pStyle w:val="Tabletext-evidencematrix"/>
              <w:rPr>
                <w:i/>
              </w:rPr>
            </w:pPr>
          </w:p>
        </w:tc>
      </w:tr>
    </w:tbl>
    <w:p w14:paraId="6952A18E" w14:textId="77777777" w:rsidR="00206019" w:rsidRPr="00C70209" w:rsidRDefault="00206019" w:rsidP="005407AD">
      <w:pPr>
        <w:pStyle w:val="TabFigNotes0noindent"/>
      </w:pPr>
      <w:r w:rsidRPr="00C70209">
        <w:t>ALI, acute lung injury: CI, confidence interval; ECLS, extracorporeal life support; FFP, fresh frozen plasma; OR, odds ratio; PICU, paediatric intensive care unit; PRISM, paediatric risk of mortality; RR, risk ratio</w:t>
      </w:r>
    </w:p>
    <w:p w14:paraId="220CB282"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C28EA9C" w14:textId="2F422BC3"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28BD4428" w14:textId="77777777" w:rsidR="00206019" w:rsidRPr="00C70209" w:rsidRDefault="00206019" w:rsidP="005407AD">
      <w:pPr>
        <w:pStyle w:val="TabFigNotes0noindent"/>
      </w:pPr>
      <w:r w:rsidRPr="00C70209">
        <w:rPr>
          <w:b/>
        </w:rPr>
        <w:t>c.</w:t>
      </w:r>
      <w:r w:rsidRPr="00C70209">
        <w:t xml:space="preserve"> Calculated post-hoc using RevMan 5.1.2.</w:t>
      </w:r>
    </w:p>
    <w:p w14:paraId="7FEC7211" w14:textId="77777777" w:rsidR="00206019" w:rsidRPr="00C70209" w:rsidRDefault="00206019" w:rsidP="005407AD">
      <w:pPr>
        <w:pStyle w:val="TabFigNotes0noindent"/>
      </w:pPr>
    </w:p>
    <w:p w14:paraId="2CE0F794" w14:textId="77777777" w:rsidR="00206019" w:rsidRPr="00C70209" w:rsidRDefault="00206019" w:rsidP="005407AD">
      <w:pPr>
        <w:pStyle w:val="TabFigNotes0noindent"/>
        <w:sectPr w:rsidR="00206019" w:rsidRPr="00C70209" w:rsidSect="005407AD">
          <w:pgSz w:w="16838" w:h="11906" w:orient="landscape" w:code="9"/>
          <w:pgMar w:top="1440" w:right="1440" w:bottom="1440" w:left="1440" w:header="709" w:footer="709" w:gutter="0"/>
          <w:cols w:space="708"/>
          <w:docGrid w:linePitch="326"/>
        </w:sectPr>
      </w:pPr>
    </w:p>
    <w:p w14:paraId="4D86B6EA" w14:textId="69191496" w:rsidR="00206019" w:rsidRPr="00C70209" w:rsidRDefault="00206019" w:rsidP="005407AD">
      <w:pPr>
        <w:pStyle w:val="Heading6"/>
      </w:pPr>
      <w:r w:rsidRPr="00C70209">
        <w:t>Bleeding events</w:t>
      </w:r>
    </w:p>
    <w:p w14:paraId="44241A28" w14:textId="77777777" w:rsidR="00206019" w:rsidRPr="00C70209" w:rsidRDefault="00206019" w:rsidP="005407AD">
      <w:pPr>
        <w:pStyle w:val="BodyText"/>
        <w:rPr>
          <w:lang w:eastAsia="en-GB"/>
        </w:rPr>
      </w:pPr>
      <w:r w:rsidRPr="00C70209">
        <w:rPr>
          <w:lang w:eastAsia="en-GB"/>
        </w:rPr>
        <w:t>The systematic review and hand-searching process did not identify any studies that assessed the safety and effectiveness of FFP compared with no FFP (or a different FFP strategy) in critically ill neonatal and paediatric patients that reported on bleeding events (major or minor).</w:t>
      </w:r>
    </w:p>
    <w:p w14:paraId="380C40A1" w14:textId="02379CD5" w:rsidR="00206019" w:rsidRPr="00C70209" w:rsidRDefault="00206019" w:rsidP="005407AD">
      <w:pPr>
        <w:pStyle w:val="Heading6"/>
      </w:pPr>
      <w:r w:rsidRPr="00C70209">
        <w:t>Transfusion-related serious adverse events</w:t>
      </w:r>
    </w:p>
    <w:p w14:paraId="491840FF" w14:textId="58D9FB13" w:rsidR="00206019" w:rsidRPr="00C70209" w:rsidRDefault="00206019" w:rsidP="005407AD">
      <w:pPr>
        <w:pStyle w:val="BodyText"/>
        <w:rPr>
          <w:lang w:eastAsia="en-GB"/>
        </w:rPr>
      </w:pPr>
      <w:r w:rsidRPr="00C70209">
        <w:rPr>
          <w:lang w:eastAsia="en-GB"/>
        </w:rPr>
        <w:t xml:space="preserve">The systematic review and hand-searching process did not identify any studies that assessed the safety and effectiveness of FFP compared with no FFP (or a different FFP strategy) in critically ill neonatal and paediatric patients that reported on transfusion-related </w:t>
      </w:r>
      <w:r w:rsidR="009D6610" w:rsidRPr="00C70209">
        <w:rPr>
          <w:lang w:eastAsia="en-GB"/>
        </w:rPr>
        <w:t>SAEs (TACO, TRALI, haemolytic transfusion reactions, transfusion transmitted infections, transfusion-induced graft-versus-host-disease, anaphylactic reactions)</w:t>
      </w:r>
      <w:r w:rsidRPr="00C70209">
        <w:rPr>
          <w:lang w:eastAsia="en-GB"/>
        </w:rPr>
        <w:t>.</w:t>
      </w:r>
    </w:p>
    <w:p w14:paraId="42824EAD" w14:textId="77777777" w:rsidR="00206019" w:rsidRPr="00C70209" w:rsidRDefault="00206019" w:rsidP="005407AD">
      <w:pPr>
        <w:pStyle w:val="Heading6"/>
      </w:pPr>
      <w:r w:rsidRPr="00C70209">
        <w:t>Transfusion volume or incidence</w:t>
      </w:r>
    </w:p>
    <w:p w14:paraId="1C112D19" w14:textId="1597B6BA" w:rsidR="00206019" w:rsidRPr="00C70209" w:rsidRDefault="00206019" w:rsidP="005407AD">
      <w:pPr>
        <w:pStyle w:val="BodyText"/>
        <w:rPr>
          <w:lang w:eastAsia="en-GB"/>
        </w:rPr>
      </w:pPr>
      <w:r w:rsidRPr="00C70209">
        <w:rPr>
          <w:lang w:eastAsia="en-GB"/>
        </w:rPr>
        <w:t xml:space="preserve">The systematic review and hand-searching process did not identify any studies that assessed the safety and effectiveness of FFP compared with no FFP (or a different FFP strategy) in critically ill neonatal and paediatric patients that reported on </w:t>
      </w:r>
      <w:r w:rsidR="00060497" w:rsidRPr="00C70209">
        <w:rPr>
          <w:lang w:eastAsia="en-GB"/>
        </w:rPr>
        <w:t>transfusion</w:t>
      </w:r>
      <w:r w:rsidRPr="00C70209">
        <w:rPr>
          <w:lang w:eastAsia="en-GB"/>
        </w:rPr>
        <w:t xml:space="preserve"> volume or incidence.</w:t>
      </w:r>
    </w:p>
    <w:p w14:paraId="59FBE149" w14:textId="77777777" w:rsidR="00206019" w:rsidRPr="00C70209" w:rsidRDefault="00206019" w:rsidP="005407AD">
      <w:pPr>
        <w:spacing w:after="200"/>
        <w:rPr>
          <w:rFonts w:ascii="Arial" w:hAnsi="Arial" w:cs="Arial"/>
          <w:b/>
          <w:bCs/>
          <w:szCs w:val="26"/>
          <w:lang w:eastAsia="en-GB"/>
        </w:rPr>
      </w:pPr>
      <w:r w:rsidRPr="00C70209">
        <w:rPr>
          <w:lang w:eastAsia="en-GB"/>
        </w:rPr>
        <w:br w:type="page"/>
      </w:r>
    </w:p>
    <w:p w14:paraId="2EFE991E" w14:textId="18959C8D" w:rsidR="00206019" w:rsidRPr="00C70209" w:rsidRDefault="00206019" w:rsidP="00206019">
      <w:pPr>
        <w:pStyle w:val="Head4Num"/>
        <w:ind w:left="1574" w:hanging="864"/>
      </w:pPr>
      <w:r w:rsidRPr="00C70209">
        <w:t>Cryoprecipitate</w:t>
      </w:r>
    </w:p>
    <w:tbl>
      <w:tblPr>
        <w:tblW w:w="864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6"/>
        <w:gridCol w:w="809"/>
        <w:gridCol w:w="808"/>
        <w:gridCol w:w="809"/>
        <w:gridCol w:w="808"/>
        <w:gridCol w:w="809"/>
      </w:tblGrid>
      <w:tr w:rsidR="00206019" w:rsidRPr="00C70209" w14:paraId="355B7178" w14:textId="77777777" w:rsidTr="005407AD">
        <w:trPr>
          <w:cantSplit/>
          <w:trHeight w:val="2078"/>
          <w:tblHeader/>
        </w:trPr>
        <w:tc>
          <w:tcPr>
            <w:tcW w:w="4598"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7844E771" w14:textId="77777777" w:rsidR="00206019" w:rsidRPr="00C70209" w:rsidRDefault="00206019">
            <w:pPr>
              <w:pStyle w:val="PP-heading"/>
              <w:spacing w:line="276" w:lineRule="auto"/>
              <w:rPr>
                <w:lang w:eastAsia="zh-TW"/>
              </w:rPr>
            </w:pPr>
            <w:r w:rsidRPr="00C70209">
              <w:rPr>
                <w:lang w:eastAsia="zh-TW"/>
              </w:rPr>
              <w:t>Evidence statements – critically ill (cryoprecipitate)</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66FC833" w14:textId="77777777" w:rsidR="00206019" w:rsidRPr="00C70209" w:rsidRDefault="00206019">
            <w:pPr>
              <w:spacing w:line="276" w:lineRule="auto"/>
              <w:ind w:left="113" w:right="113"/>
              <w:jc w:val="center"/>
              <w:rPr>
                <w:b/>
                <w:lang w:eastAsia="zh-TW"/>
              </w:rPr>
            </w:pPr>
            <w:r w:rsidRPr="00C70209">
              <w:rPr>
                <w:b/>
                <w:lang w:eastAsia="zh-TW"/>
              </w:rPr>
              <w:t>Evidence</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960009B" w14:textId="77777777" w:rsidR="00206019" w:rsidRPr="00C70209" w:rsidRDefault="00206019">
            <w:pPr>
              <w:spacing w:line="276" w:lineRule="auto"/>
              <w:ind w:left="113" w:right="113"/>
              <w:jc w:val="center"/>
              <w:rPr>
                <w:b/>
                <w:lang w:eastAsia="zh-TW"/>
              </w:rPr>
            </w:pPr>
            <w:r w:rsidRPr="00C70209">
              <w:rPr>
                <w:b/>
                <w:lang w:eastAsia="zh-TW"/>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303F700" w14:textId="77777777" w:rsidR="00206019" w:rsidRPr="00C70209" w:rsidRDefault="00206019">
            <w:pPr>
              <w:spacing w:line="276" w:lineRule="auto"/>
              <w:ind w:left="113" w:right="113"/>
              <w:jc w:val="center"/>
              <w:rPr>
                <w:b/>
                <w:lang w:eastAsia="zh-TW"/>
              </w:rPr>
            </w:pPr>
            <w:r w:rsidRPr="00C70209">
              <w:rPr>
                <w:b/>
                <w:lang w:eastAsia="zh-TW"/>
              </w:rPr>
              <w:t>Clinical impact</w:t>
            </w:r>
          </w:p>
        </w:tc>
        <w:tc>
          <w:tcPr>
            <w:tcW w:w="808"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A2799CA" w14:textId="77777777" w:rsidR="00206019" w:rsidRPr="00C70209" w:rsidRDefault="00206019">
            <w:pPr>
              <w:spacing w:line="276" w:lineRule="auto"/>
              <w:ind w:left="113" w:right="113"/>
              <w:jc w:val="center"/>
              <w:rPr>
                <w:b/>
                <w:lang w:eastAsia="zh-TW"/>
              </w:rPr>
            </w:pPr>
            <w:r w:rsidRPr="00C70209">
              <w:rPr>
                <w:b/>
                <w:lang w:eastAsia="zh-TW"/>
              </w:rPr>
              <w:t>Generalisabilit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C43853E" w14:textId="77777777" w:rsidR="00206019" w:rsidRPr="00C70209" w:rsidRDefault="00206019">
            <w:pPr>
              <w:spacing w:line="276" w:lineRule="auto"/>
              <w:ind w:left="113" w:right="113"/>
              <w:jc w:val="center"/>
              <w:rPr>
                <w:b/>
                <w:lang w:eastAsia="zh-TW"/>
              </w:rPr>
            </w:pPr>
            <w:r w:rsidRPr="00C70209">
              <w:rPr>
                <w:b/>
                <w:lang w:eastAsia="zh-TW"/>
              </w:rPr>
              <w:t>Applicability</w:t>
            </w:r>
          </w:p>
        </w:tc>
      </w:tr>
      <w:tr w:rsidR="00206019" w:rsidRPr="00C70209" w14:paraId="450C5E6D"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101CC92F"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3B5ED994" w14:textId="77777777" w:rsidR="00206019" w:rsidRPr="00C70209" w:rsidRDefault="00206019" w:rsidP="005407AD">
            <w:pPr>
              <w:pStyle w:val="ES-table"/>
              <w:rPr>
                <w:lang w:eastAsia="zh-TW"/>
              </w:rPr>
            </w:pPr>
            <w:r w:rsidRPr="00C70209">
              <w:rPr>
                <w:lang w:eastAsia="zh-TW"/>
              </w:rPr>
              <w:t xml:space="preserve">In critically ill neonatal and paediatric patients, the effect of cryoprecipitate compared with no cryoprecipitate on </w:t>
            </w:r>
            <w:r w:rsidRPr="00C70209">
              <w:t>mortality</w:t>
            </w:r>
            <w:r w:rsidRPr="00C70209">
              <w:rPr>
                <w:lang w:eastAsia="zh-TW"/>
              </w:rPr>
              <w:t xml:space="preserve"> is unknown.</w:t>
            </w:r>
          </w:p>
        </w:tc>
        <w:tc>
          <w:tcPr>
            <w:tcW w:w="809" w:type="dxa"/>
            <w:tcBorders>
              <w:top w:val="single" w:sz="4" w:space="0" w:color="000000"/>
              <w:left w:val="single" w:sz="4" w:space="0" w:color="000000"/>
              <w:bottom w:val="single" w:sz="4" w:space="0" w:color="000000"/>
              <w:right w:val="single" w:sz="4" w:space="0" w:color="000000"/>
            </w:tcBorders>
            <w:hideMark/>
          </w:tcPr>
          <w:p w14:paraId="40CDE3DF"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35ABCB70"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AA850F8"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637064C"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7F96109"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18FED9E"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068F525E"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357A0A9"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no cryoprecipitate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13BB5C4C"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5D08E7A"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CF6A101"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C8B9688"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321A99ED"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68DA2915"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499B9C0B"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71BE1D12"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no cryoprecipitate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256E3BE5"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0FC7984"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0CE6EB5"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A79E09B"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0AA85C2"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71364EF3"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14670105"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E9ECFFE"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no cryoprecipitate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3D9E1F70"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628CF3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6A1A44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2272B74"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43BAD2D0"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317C807"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4B7FB4DE"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7D4A7466"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a different cryoprecipitate transfusion strategy on mortality is unknown.</w:t>
            </w:r>
          </w:p>
        </w:tc>
        <w:tc>
          <w:tcPr>
            <w:tcW w:w="809" w:type="dxa"/>
            <w:tcBorders>
              <w:top w:val="single" w:sz="4" w:space="0" w:color="000000"/>
              <w:left w:val="single" w:sz="4" w:space="0" w:color="000000"/>
              <w:bottom w:val="single" w:sz="4" w:space="0" w:color="000000"/>
              <w:right w:val="single" w:sz="4" w:space="0" w:color="000000"/>
            </w:tcBorders>
            <w:hideMark/>
          </w:tcPr>
          <w:p w14:paraId="2C605F66"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83886BA"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B9549A9"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937CC29"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5CA00CCC"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FA1269F"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426166D2"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2DB25B90"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a different cryoprecipitate transfusion strategy on bleeding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2E6F628E"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0224A0C1"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5237C44F"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072ED62"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4099B8D"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44E3421D"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745376A7"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40FBDD27"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a different cryoprecipitate transfusion strategy on transfusion-related serious adverse events is unknown.</w:t>
            </w:r>
          </w:p>
        </w:tc>
        <w:tc>
          <w:tcPr>
            <w:tcW w:w="809" w:type="dxa"/>
            <w:tcBorders>
              <w:top w:val="single" w:sz="4" w:space="0" w:color="000000"/>
              <w:left w:val="single" w:sz="4" w:space="0" w:color="000000"/>
              <w:bottom w:val="single" w:sz="4" w:space="0" w:color="000000"/>
              <w:right w:val="single" w:sz="4" w:space="0" w:color="000000"/>
            </w:tcBorders>
            <w:hideMark/>
          </w:tcPr>
          <w:p w14:paraId="195FFE02"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12A0483A"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9FFA713"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4FB93AC0"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100FB018"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7BCAB9E5" w14:textId="77777777" w:rsidTr="005407AD">
        <w:trPr>
          <w:cantSplit/>
        </w:trPr>
        <w:tc>
          <w:tcPr>
            <w:tcW w:w="851" w:type="dxa"/>
            <w:tcBorders>
              <w:top w:val="single" w:sz="4" w:space="0" w:color="000000"/>
              <w:left w:val="single" w:sz="4" w:space="0" w:color="000000"/>
              <w:bottom w:val="single" w:sz="4" w:space="0" w:color="000000"/>
              <w:right w:val="single" w:sz="4" w:space="0" w:color="000000"/>
            </w:tcBorders>
          </w:tcPr>
          <w:p w14:paraId="5D6C319E" w14:textId="77777777" w:rsidR="00206019" w:rsidRPr="00C70209" w:rsidRDefault="00206019" w:rsidP="00206019">
            <w:pPr>
              <w:pStyle w:val="Tabletextnoindent"/>
              <w:numPr>
                <w:ilvl w:val="0"/>
                <w:numId w:val="49"/>
              </w:numPr>
              <w:spacing w:line="276" w:lineRule="auto"/>
              <w:rPr>
                <w:lang w:eastAsia="zh-TW"/>
              </w:rPr>
            </w:pPr>
          </w:p>
        </w:tc>
        <w:tc>
          <w:tcPr>
            <w:tcW w:w="3747" w:type="dxa"/>
            <w:tcBorders>
              <w:top w:val="single" w:sz="4" w:space="0" w:color="000000"/>
              <w:left w:val="single" w:sz="4" w:space="0" w:color="000000"/>
              <w:bottom w:val="single" w:sz="4" w:space="0" w:color="000000"/>
              <w:right w:val="single" w:sz="4" w:space="0" w:color="000000"/>
            </w:tcBorders>
            <w:hideMark/>
          </w:tcPr>
          <w:p w14:paraId="1AB8677F" w14:textId="77777777" w:rsidR="00206019" w:rsidRPr="00C70209" w:rsidRDefault="00206019" w:rsidP="005407AD">
            <w:pPr>
              <w:pStyle w:val="ES-table"/>
              <w:rPr>
                <w:lang w:eastAsia="zh-TW"/>
              </w:rPr>
            </w:pPr>
            <w:r w:rsidRPr="00C70209">
              <w:rPr>
                <w:lang w:eastAsia="zh-TW"/>
              </w:rPr>
              <w:t>In critically ill neonatal and paediatric patients, the effect of cryoprecipitate compared with a different cryoprecipitate transfusion strategy on transfusion volume or incidence is unknown.</w:t>
            </w:r>
          </w:p>
        </w:tc>
        <w:tc>
          <w:tcPr>
            <w:tcW w:w="809" w:type="dxa"/>
            <w:tcBorders>
              <w:top w:val="single" w:sz="4" w:space="0" w:color="000000"/>
              <w:left w:val="single" w:sz="4" w:space="0" w:color="000000"/>
              <w:bottom w:val="single" w:sz="4" w:space="0" w:color="000000"/>
              <w:right w:val="single" w:sz="4" w:space="0" w:color="000000"/>
            </w:tcBorders>
            <w:hideMark/>
          </w:tcPr>
          <w:p w14:paraId="2F673899"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5F307AC"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777A0CE6" w14:textId="77777777" w:rsidR="00206019" w:rsidRPr="00C70209" w:rsidRDefault="00206019">
            <w:pPr>
              <w:pStyle w:val="T-ABCD"/>
              <w:spacing w:line="276" w:lineRule="auto"/>
              <w:rPr>
                <w:lang w:eastAsia="zh-TW"/>
              </w:rPr>
            </w:pPr>
            <w:r w:rsidRPr="00C70209">
              <w:rPr>
                <w:lang w:eastAsia="zh-TW"/>
              </w:rPr>
              <w:t>NA</w:t>
            </w:r>
          </w:p>
        </w:tc>
        <w:tc>
          <w:tcPr>
            <w:tcW w:w="808" w:type="dxa"/>
            <w:tcBorders>
              <w:top w:val="single" w:sz="4" w:space="0" w:color="000000"/>
              <w:left w:val="single" w:sz="4" w:space="0" w:color="000000"/>
              <w:bottom w:val="single" w:sz="4" w:space="0" w:color="000000"/>
              <w:right w:val="single" w:sz="4" w:space="0" w:color="000000"/>
            </w:tcBorders>
            <w:hideMark/>
          </w:tcPr>
          <w:p w14:paraId="204DD555" w14:textId="77777777" w:rsidR="00206019" w:rsidRPr="00C70209" w:rsidRDefault="00206019">
            <w:pPr>
              <w:pStyle w:val="T-ABCD"/>
              <w:spacing w:line="276" w:lineRule="auto"/>
              <w:rPr>
                <w:lang w:eastAsia="zh-TW"/>
              </w:rPr>
            </w:pPr>
            <w:r w:rsidRPr="00C70209">
              <w:rPr>
                <w:lang w:eastAsia="zh-TW"/>
              </w:rPr>
              <w:t>NA</w:t>
            </w:r>
          </w:p>
        </w:tc>
        <w:tc>
          <w:tcPr>
            <w:tcW w:w="809" w:type="dxa"/>
            <w:tcBorders>
              <w:top w:val="single" w:sz="4" w:space="0" w:color="000000"/>
              <w:left w:val="single" w:sz="4" w:space="0" w:color="000000"/>
              <w:bottom w:val="single" w:sz="4" w:space="0" w:color="000000"/>
              <w:right w:val="single" w:sz="4" w:space="0" w:color="000000"/>
            </w:tcBorders>
            <w:hideMark/>
          </w:tcPr>
          <w:p w14:paraId="64FDE86E" w14:textId="77777777" w:rsidR="00206019" w:rsidRPr="00C70209" w:rsidRDefault="00206019">
            <w:pPr>
              <w:pStyle w:val="T-ABCD"/>
              <w:spacing w:line="276" w:lineRule="auto"/>
              <w:rPr>
                <w:lang w:eastAsia="zh-TW"/>
              </w:rPr>
            </w:pPr>
            <w:r w:rsidRPr="00C70209">
              <w:rPr>
                <w:lang w:eastAsia="zh-TW"/>
              </w:rPr>
              <w:t xml:space="preserve">NA </w:t>
            </w:r>
          </w:p>
        </w:tc>
      </w:tr>
      <w:tr w:rsidR="00206019" w:rsidRPr="00C70209" w14:paraId="0D2DD484" w14:textId="77777777" w:rsidTr="005407AD">
        <w:trPr>
          <w:cantSplit/>
        </w:trPr>
        <w:tc>
          <w:tcPr>
            <w:tcW w:w="8640" w:type="dxa"/>
            <w:gridSpan w:val="7"/>
            <w:tcBorders>
              <w:top w:val="single" w:sz="4" w:space="0" w:color="000000"/>
              <w:left w:val="single" w:sz="4" w:space="0" w:color="000000"/>
              <w:bottom w:val="single" w:sz="4" w:space="0" w:color="000000"/>
              <w:right w:val="single" w:sz="4" w:space="0" w:color="000000"/>
            </w:tcBorders>
            <w:hideMark/>
          </w:tcPr>
          <w:p w14:paraId="2B4A82A6" w14:textId="77777777" w:rsidR="00206019" w:rsidRPr="00C70209" w:rsidRDefault="00206019" w:rsidP="005407AD">
            <w:pPr>
              <w:pStyle w:val="ES-notes"/>
              <w:rPr>
                <w:rFonts w:eastAsiaTheme="minorEastAsia"/>
              </w:rPr>
            </w:pPr>
            <w:r w:rsidRPr="00C70209">
              <w:rPr>
                <w:lang w:eastAsia="zh-TW"/>
              </w:rPr>
              <w:t xml:space="preserve">ES, evidence </w:t>
            </w:r>
            <w:r w:rsidRPr="00C70209">
              <w:t>statement</w:t>
            </w:r>
          </w:p>
          <w:p w14:paraId="6482E8E7" w14:textId="77777777" w:rsidR="00206019" w:rsidRPr="00C70209" w:rsidRDefault="00206019" w:rsidP="005407AD">
            <w:pPr>
              <w:pStyle w:val="ES-notes"/>
              <w:rPr>
                <w:lang w:eastAsia="zh-TW"/>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w:t>
            </w:r>
            <w:r w:rsidRPr="00C70209">
              <w:rPr>
                <w:lang w:eastAsia="zh-TW"/>
              </w:rPr>
              <w:t>, not applicable</w:t>
            </w:r>
          </w:p>
        </w:tc>
      </w:tr>
    </w:tbl>
    <w:p w14:paraId="323E8354" w14:textId="77777777" w:rsidR="00206019" w:rsidRPr="00C70209" w:rsidRDefault="00206019" w:rsidP="005407AD">
      <w:pPr>
        <w:pStyle w:val="BodyText"/>
      </w:pPr>
    </w:p>
    <w:p w14:paraId="2340E9E9" w14:textId="77777777" w:rsidR="00206019" w:rsidRPr="00C70209" w:rsidRDefault="00206019">
      <w:pPr>
        <w:spacing w:after="200" w:line="276" w:lineRule="auto"/>
        <w:ind w:left="0"/>
      </w:pPr>
      <w:r w:rsidRPr="00C70209">
        <w:br w:type="page"/>
      </w:r>
    </w:p>
    <w:p w14:paraId="0C5A528F" w14:textId="77777777" w:rsidR="00206019" w:rsidRPr="00C70209" w:rsidRDefault="00206019" w:rsidP="005407AD">
      <w:pPr>
        <w:pStyle w:val="Heading5"/>
        <w:rPr>
          <w:lang w:val="en-AU"/>
        </w:rPr>
      </w:pPr>
      <w:r w:rsidRPr="00C70209">
        <w:rPr>
          <w:lang w:val="en-AU"/>
        </w:rPr>
        <w:t>Summary of evidence</w:t>
      </w:r>
    </w:p>
    <w:p w14:paraId="001DF34C" w14:textId="77777777" w:rsidR="00206019" w:rsidRPr="00C70209" w:rsidRDefault="00206019" w:rsidP="005407AD">
      <w:pPr>
        <w:pStyle w:val="Heading6"/>
      </w:pPr>
      <w:r w:rsidRPr="00C70209">
        <w:t>Level I evidence</w:t>
      </w:r>
    </w:p>
    <w:p w14:paraId="180B58B1" w14:textId="47DDBA0E" w:rsidR="00206019" w:rsidRPr="00C70209" w:rsidRDefault="00206019" w:rsidP="005407AD">
      <w:pPr>
        <w:pStyle w:val="BodyText"/>
        <w:rPr>
          <w:lang w:eastAsia="en-GB"/>
        </w:rPr>
      </w:pPr>
      <w:r w:rsidRPr="00C70209">
        <w:rPr>
          <w:lang w:eastAsia="en-GB"/>
        </w:rPr>
        <w:t>The systematic review and hand-searching process did not identify any Level I studies that examined the safety and effectiveness of cryoprecipitate compared with no cryoprecipitate (or a different cryoprecipitate strategy) in critically ill neonatal or paediatric patients.</w:t>
      </w:r>
    </w:p>
    <w:p w14:paraId="06564CFB" w14:textId="77777777" w:rsidR="00206019" w:rsidRPr="00C70209" w:rsidRDefault="00206019" w:rsidP="005407AD">
      <w:pPr>
        <w:pStyle w:val="Heading6"/>
        <w:tabs>
          <w:tab w:val="left" w:pos="2705"/>
        </w:tabs>
      </w:pPr>
      <w:r w:rsidRPr="00C70209">
        <w:t>Level II evidence</w:t>
      </w:r>
      <w:r w:rsidRPr="00C70209">
        <w:tab/>
      </w:r>
    </w:p>
    <w:p w14:paraId="37D3F063" w14:textId="08B424F4" w:rsidR="00206019" w:rsidRPr="00C70209" w:rsidRDefault="00206019" w:rsidP="005407AD">
      <w:pPr>
        <w:pStyle w:val="BodyText"/>
        <w:rPr>
          <w:lang w:eastAsia="en-GB"/>
        </w:rPr>
      </w:pPr>
      <w:r w:rsidRPr="00C70209">
        <w:rPr>
          <w:lang w:eastAsia="en-GB"/>
        </w:rPr>
        <w:t xml:space="preserve">The systematic review and hand-searching process did not identify any Level II studies that examined the safety and </w:t>
      </w:r>
      <w:r w:rsidR="00060497" w:rsidRPr="00C70209">
        <w:rPr>
          <w:lang w:eastAsia="en-GB"/>
        </w:rPr>
        <w:t>effectiveness</w:t>
      </w:r>
      <w:r w:rsidRPr="00C70209">
        <w:rPr>
          <w:lang w:eastAsia="en-GB"/>
        </w:rPr>
        <w:t xml:space="preserve"> of cryoprecipitate compared with no </w:t>
      </w:r>
      <w:r w:rsidR="00060497" w:rsidRPr="00C70209">
        <w:rPr>
          <w:lang w:eastAsia="en-GB"/>
        </w:rPr>
        <w:t>cryoprecipitate</w:t>
      </w:r>
      <w:r w:rsidRPr="00C70209">
        <w:rPr>
          <w:lang w:eastAsia="en-GB"/>
        </w:rPr>
        <w:t xml:space="preserve"> (or a different cryoprecipitate strategy) in critically ill neonatal or paediatric patients.</w:t>
      </w:r>
    </w:p>
    <w:p w14:paraId="58B9E2A2" w14:textId="77777777" w:rsidR="00206019" w:rsidRPr="00C70209" w:rsidRDefault="00206019" w:rsidP="005407AD">
      <w:pPr>
        <w:pStyle w:val="Heading6"/>
      </w:pPr>
      <w:r w:rsidRPr="00C70209">
        <w:t>Level III evidence</w:t>
      </w:r>
    </w:p>
    <w:p w14:paraId="6E3836A4" w14:textId="4602414B" w:rsidR="00206019" w:rsidRPr="00C70209" w:rsidRDefault="00206019" w:rsidP="005407AD">
      <w:pPr>
        <w:pStyle w:val="BodyText"/>
        <w:rPr>
          <w:lang w:eastAsia="en-GB"/>
        </w:rPr>
      </w:pPr>
      <w:r w:rsidRPr="00C70209">
        <w:rPr>
          <w:lang w:eastAsia="en-GB"/>
        </w:rPr>
        <w:t xml:space="preserve">The systematic review and hand-searching process did not identify any Level III studies that examined the safety and </w:t>
      </w:r>
      <w:r w:rsidR="00060497" w:rsidRPr="00C70209">
        <w:rPr>
          <w:lang w:eastAsia="en-GB"/>
        </w:rPr>
        <w:t>effectiveness</w:t>
      </w:r>
      <w:r w:rsidRPr="00C70209">
        <w:rPr>
          <w:lang w:eastAsia="en-GB"/>
        </w:rPr>
        <w:t xml:space="preserve"> of cryoprecipitate compared with no </w:t>
      </w:r>
      <w:r w:rsidR="00060497" w:rsidRPr="00C70209">
        <w:rPr>
          <w:lang w:eastAsia="en-GB"/>
        </w:rPr>
        <w:t>cryoprecipitate</w:t>
      </w:r>
      <w:r w:rsidRPr="00C70209">
        <w:rPr>
          <w:lang w:eastAsia="en-GB"/>
        </w:rPr>
        <w:t xml:space="preserve"> (or a different cryoprecipitate strategy) in critically ill neonatal or paediatric patients.</w:t>
      </w:r>
    </w:p>
    <w:p w14:paraId="7D9530F4" w14:textId="77777777" w:rsidR="00206019" w:rsidRPr="00C70209" w:rsidRDefault="00206019" w:rsidP="005407AD">
      <w:pPr>
        <w:rPr>
          <w:lang w:eastAsia="en-GB"/>
        </w:rPr>
      </w:pPr>
    </w:p>
    <w:p w14:paraId="5F83F8C0" w14:textId="77777777" w:rsidR="00206019" w:rsidRPr="00C70209" w:rsidRDefault="00206019" w:rsidP="005407AD">
      <w:pPr>
        <w:spacing w:after="200"/>
        <w:rPr>
          <w:rFonts w:ascii="Arial" w:hAnsi="Arial" w:cs="Arial"/>
          <w:b/>
          <w:bCs/>
          <w:szCs w:val="26"/>
          <w:lang w:eastAsia="en-GB"/>
        </w:rPr>
      </w:pPr>
      <w:r w:rsidRPr="00C70209">
        <w:rPr>
          <w:lang w:eastAsia="en-GB"/>
        </w:rPr>
        <w:br w:type="page"/>
      </w:r>
    </w:p>
    <w:p w14:paraId="64EABE2E" w14:textId="77777777" w:rsidR="00206019" w:rsidRPr="00C70209" w:rsidRDefault="00206019" w:rsidP="00206019">
      <w:pPr>
        <w:pStyle w:val="Head4Num"/>
        <w:ind w:left="1574" w:hanging="864"/>
      </w:pPr>
      <w:r w:rsidRPr="00C70209">
        <w:t>Platelets</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206019" w:rsidRPr="00C70209" w14:paraId="57BC4706"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tcPr>
          <w:p w14:paraId="1C8EE226" w14:textId="77777777" w:rsidR="00206019" w:rsidRPr="00C70209" w:rsidRDefault="00206019" w:rsidP="005407AD">
            <w:pPr>
              <w:pStyle w:val="PP-heading"/>
            </w:pPr>
            <w:r w:rsidRPr="00C70209">
              <w:t>Evidence statements – critically ill (platelet transfusion)</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08693D0" w14:textId="77777777" w:rsidR="00206019" w:rsidRPr="00C70209" w:rsidRDefault="00206019" w:rsidP="005407AD">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5E15B65" w14:textId="77777777" w:rsidR="00206019" w:rsidRPr="00C70209" w:rsidRDefault="00206019" w:rsidP="005407AD">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17BFA73" w14:textId="77777777" w:rsidR="00206019" w:rsidRPr="00C70209" w:rsidRDefault="00206019" w:rsidP="005407AD">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C43CF91" w14:textId="77777777" w:rsidR="00206019" w:rsidRPr="00C70209" w:rsidRDefault="00206019" w:rsidP="005407AD">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407EB396" w14:textId="77777777" w:rsidR="00206019" w:rsidRPr="00C70209" w:rsidRDefault="00206019" w:rsidP="005407AD">
            <w:pPr>
              <w:ind w:left="113" w:right="113"/>
              <w:jc w:val="center"/>
              <w:rPr>
                <w:b/>
              </w:rPr>
            </w:pPr>
            <w:r w:rsidRPr="00C70209">
              <w:rPr>
                <w:b/>
              </w:rPr>
              <w:t>Applicability</w:t>
            </w:r>
          </w:p>
        </w:tc>
      </w:tr>
      <w:tr w:rsidR="00206019" w:rsidRPr="00C70209" w14:paraId="42761F64" w14:textId="77777777" w:rsidTr="005407AD">
        <w:trPr>
          <w:cantSplit/>
        </w:trPr>
        <w:tc>
          <w:tcPr>
            <w:tcW w:w="851" w:type="dxa"/>
          </w:tcPr>
          <w:p w14:paraId="6CFDA098" w14:textId="77777777" w:rsidR="00206019" w:rsidRPr="00C70209" w:rsidRDefault="00206019" w:rsidP="00206019">
            <w:pPr>
              <w:pStyle w:val="Tabletextnoindent"/>
              <w:numPr>
                <w:ilvl w:val="0"/>
                <w:numId w:val="48"/>
              </w:numPr>
            </w:pPr>
          </w:p>
        </w:tc>
        <w:tc>
          <w:tcPr>
            <w:tcW w:w="3750" w:type="dxa"/>
          </w:tcPr>
          <w:p w14:paraId="5906EB3E" w14:textId="77777777" w:rsidR="00206019" w:rsidRPr="00C70209" w:rsidRDefault="00206019" w:rsidP="005407AD">
            <w:pPr>
              <w:pStyle w:val="ES-table"/>
            </w:pPr>
            <w:r w:rsidRPr="00C70209">
              <w:t>In critically ill neonatal and paediatric patients, the effect of platelet transfusion compared with no platelet transfusion on mortality is uncertain.</w:t>
            </w:r>
          </w:p>
          <w:p w14:paraId="797B8575" w14:textId="77777777" w:rsidR="00206019" w:rsidRPr="00C70209" w:rsidRDefault="00206019" w:rsidP="005407AD">
            <w:pPr>
              <w:pStyle w:val="ES-notes"/>
            </w:pPr>
            <w:r w:rsidRPr="00C70209">
              <w:t>(See evidence matrix D3.S in Volume 2 of the technical report.)</w:t>
            </w:r>
          </w:p>
        </w:tc>
        <w:tc>
          <w:tcPr>
            <w:tcW w:w="809" w:type="dxa"/>
          </w:tcPr>
          <w:p w14:paraId="12BBD4D7" w14:textId="77777777" w:rsidR="00206019" w:rsidRPr="00C70209" w:rsidRDefault="00206019" w:rsidP="005407AD">
            <w:pPr>
              <w:pStyle w:val="T-ABCD"/>
            </w:pPr>
            <w:r w:rsidRPr="00C70209">
              <w:sym w:font="Symbol" w:char="F0D6"/>
            </w:r>
          </w:p>
        </w:tc>
        <w:tc>
          <w:tcPr>
            <w:tcW w:w="809" w:type="dxa"/>
          </w:tcPr>
          <w:p w14:paraId="4AE0EEFB" w14:textId="77777777" w:rsidR="00206019" w:rsidRPr="00C70209" w:rsidRDefault="00206019" w:rsidP="005407AD">
            <w:pPr>
              <w:pStyle w:val="T-ABCD"/>
            </w:pPr>
            <w:r w:rsidRPr="00C70209">
              <w:t>NA</w:t>
            </w:r>
          </w:p>
        </w:tc>
        <w:tc>
          <w:tcPr>
            <w:tcW w:w="809" w:type="dxa"/>
          </w:tcPr>
          <w:p w14:paraId="323CF9D6" w14:textId="77777777" w:rsidR="00206019" w:rsidRPr="00C70209" w:rsidRDefault="00206019" w:rsidP="005407AD">
            <w:pPr>
              <w:pStyle w:val="T-ABCD"/>
            </w:pPr>
            <w:r w:rsidRPr="00C70209">
              <w:t xml:space="preserve">NA </w:t>
            </w:r>
          </w:p>
        </w:tc>
        <w:tc>
          <w:tcPr>
            <w:tcW w:w="809" w:type="dxa"/>
          </w:tcPr>
          <w:p w14:paraId="68495ABC" w14:textId="77777777" w:rsidR="00206019" w:rsidRPr="00C70209" w:rsidRDefault="00206019" w:rsidP="005407AD">
            <w:pPr>
              <w:pStyle w:val="T-ABCD"/>
              <w:ind w:left="0"/>
              <w:jc w:val="center"/>
            </w:pPr>
            <w:r w:rsidRPr="00C70209">
              <w:sym w:font="Symbol" w:char="F0D6"/>
            </w:r>
            <w:r w:rsidRPr="00C70209">
              <w:sym w:font="Symbol" w:char="F0D6"/>
            </w:r>
          </w:p>
        </w:tc>
        <w:tc>
          <w:tcPr>
            <w:tcW w:w="810" w:type="dxa"/>
          </w:tcPr>
          <w:p w14:paraId="612ACFE3" w14:textId="77777777" w:rsidR="00206019" w:rsidRPr="00C70209" w:rsidRDefault="00206019" w:rsidP="005407AD">
            <w:pPr>
              <w:pStyle w:val="T-ABCD"/>
            </w:pPr>
            <w:r w:rsidRPr="00C70209">
              <w:sym w:font="Symbol" w:char="F0D6"/>
            </w:r>
          </w:p>
        </w:tc>
      </w:tr>
      <w:tr w:rsidR="00206019" w:rsidRPr="00C70209" w14:paraId="333C3879" w14:textId="77777777" w:rsidTr="005407AD">
        <w:trPr>
          <w:cantSplit/>
        </w:trPr>
        <w:tc>
          <w:tcPr>
            <w:tcW w:w="851" w:type="dxa"/>
          </w:tcPr>
          <w:p w14:paraId="489F16B2" w14:textId="77777777" w:rsidR="00206019" w:rsidRPr="00C70209" w:rsidRDefault="00206019" w:rsidP="00206019">
            <w:pPr>
              <w:pStyle w:val="Tabletextnoindent"/>
              <w:numPr>
                <w:ilvl w:val="0"/>
                <w:numId w:val="48"/>
              </w:numPr>
            </w:pPr>
          </w:p>
        </w:tc>
        <w:tc>
          <w:tcPr>
            <w:tcW w:w="3750" w:type="dxa"/>
          </w:tcPr>
          <w:p w14:paraId="1A367C90" w14:textId="77777777" w:rsidR="00206019" w:rsidRPr="00C70209" w:rsidRDefault="00206019" w:rsidP="005407AD">
            <w:pPr>
              <w:pStyle w:val="ES-table"/>
            </w:pPr>
            <w:r w:rsidRPr="00C70209">
              <w:t>In critically ill neonatal and paediatric patients, the effect of platelet transfusion compared with no platelet transfusion on bleeding events is unknown.</w:t>
            </w:r>
          </w:p>
        </w:tc>
        <w:tc>
          <w:tcPr>
            <w:tcW w:w="809" w:type="dxa"/>
          </w:tcPr>
          <w:p w14:paraId="3755683F" w14:textId="77777777" w:rsidR="00206019" w:rsidRPr="00C70209" w:rsidRDefault="00206019" w:rsidP="005407AD">
            <w:pPr>
              <w:pStyle w:val="T-ABCD"/>
            </w:pPr>
            <w:r w:rsidRPr="00C70209">
              <w:t>NA</w:t>
            </w:r>
          </w:p>
        </w:tc>
        <w:tc>
          <w:tcPr>
            <w:tcW w:w="809" w:type="dxa"/>
          </w:tcPr>
          <w:p w14:paraId="628CFABF" w14:textId="77777777" w:rsidR="00206019" w:rsidRPr="00C70209" w:rsidRDefault="00206019" w:rsidP="005407AD">
            <w:pPr>
              <w:pStyle w:val="T-ABCD"/>
            </w:pPr>
            <w:r w:rsidRPr="00C70209">
              <w:t>NA</w:t>
            </w:r>
          </w:p>
        </w:tc>
        <w:tc>
          <w:tcPr>
            <w:tcW w:w="809" w:type="dxa"/>
          </w:tcPr>
          <w:p w14:paraId="557C64A0" w14:textId="77777777" w:rsidR="00206019" w:rsidRPr="00C70209" w:rsidRDefault="00206019" w:rsidP="005407AD">
            <w:pPr>
              <w:pStyle w:val="T-ABCD"/>
            </w:pPr>
            <w:r w:rsidRPr="00C70209">
              <w:t>NA</w:t>
            </w:r>
          </w:p>
        </w:tc>
        <w:tc>
          <w:tcPr>
            <w:tcW w:w="809" w:type="dxa"/>
          </w:tcPr>
          <w:p w14:paraId="202D35E7" w14:textId="77777777" w:rsidR="00206019" w:rsidRPr="00C70209" w:rsidRDefault="00206019" w:rsidP="005407AD">
            <w:pPr>
              <w:pStyle w:val="T-ABCD"/>
            </w:pPr>
            <w:r w:rsidRPr="00C70209">
              <w:t>NA</w:t>
            </w:r>
          </w:p>
        </w:tc>
        <w:tc>
          <w:tcPr>
            <w:tcW w:w="810" w:type="dxa"/>
          </w:tcPr>
          <w:p w14:paraId="0179A85A" w14:textId="77777777" w:rsidR="00206019" w:rsidRPr="00C70209" w:rsidRDefault="00206019" w:rsidP="005407AD">
            <w:pPr>
              <w:pStyle w:val="T-ABCD"/>
            </w:pPr>
            <w:r w:rsidRPr="00C70209">
              <w:t xml:space="preserve">NA </w:t>
            </w:r>
          </w:p>
        </w:tc>
      </w:tr>
      <w:tr w:rsidR="00206019" w:rsidRPr="00C70209" w14:paraId="41A62F19" w14:textId="77777777" w:rsidTr="005407AD">
        <w:trPr>
          <w:cantSplit/>
        </w:trPr>
        <w:tc>
          <w:tcPr>
            <w:tcW w:w="851" w:type="dxa"/>
          </w:tcPr>
          <w:p w14:paraId="284F4124" w14:textId="77777777" w:rsidR="00206019" w:rsidRPr="00C70209" w:rsidRDefault="00206019" w:rsidP="00206019">
            <w:pPr>
              <w:pStyle w:val="Tabletextnoindent"/>
              <w:numPr>
                <w:ilvl w:val="0"/>
                <w:numId w:val="48"/>
              </w:numPr>
            </w:pPr>
          </w:p>
        </w:tc>
        <w:tc>
          <w:tcPr>
            <w:tcW w:w="3750" w:type="dxa"/>
          </w:tcPr>
          <w:p w14:paraId="0382D67D" w14:textId="77777777" w:rsidR="00206019" w:rsidRPr="00C70209" w:rsidRDefault="00206019" w:rsidP="005407AD">
            <w:pPr>
              <w:pStyle w:val="ES-table"/>
            </w:pPr>
            <w:r w:rsidRPr="00C70209">
              <w:t>In critically ill neonatal and paediatric patients, the effect of platelet transfusion compared with no platelet transfusion on transfusion-related serious adverse events is unknown.</w:t>
            </w:r>
          </w:p>
        </w:tc>
        <w:tc>
          <w:tcPr>
            <w:tcW w:w="809" w:type="dxa"/>
          </w:tcPr>
          <w:p w14:paraId="4D6B316B" w14:textId="77777777" w:rsidR="00206019" w:rsidRPr="00C70209" w:rsidRDefault="00206019" w:rsidP="005407AD">
            <w:pPr>
              <w:pStyle w:val="T-ABCD"/>
            </w:pPr>
            <w:r w:rsidRPr="00C70209">
              <w:t>NA</w:t>
            </w:r>
          </w:p>
        </w:tc>
        <w:tc>
          <w:tcPr>
            <w:tcW w:w="809" w:type="dxa"/>
          </w:tcPr>
          <w:p w14:paraId="2453BA51" w14:textId="77777777" w:rsidR="00206019" w:rsidRPr="00C70209" w:rsidRDefault="00206019" w:rsidP="005407AD">
            <w:pPr>
              <w:pStyle w:val="T-ABCD"/>
            </w:pPr>
            <w:r w:rsidRPr="00C70209">
              <w:t>NA</w:t>
            </w:r>
          </w:p>
        </w:tc>
        <w:tc>
          <w:tcPr>
            <w:tcW w:w="809" w:type="dxa"/>
          </w:tcPr>
          <w:p w14:paraId="3B1F6887" w14:textId="77777777" w:rsidR="00206019" w:rsidRPr="00C70209" w:rsidRDefault="00206019" w:rsidP="005407AD">
            <w:pPr>
              <w:pStyle w:val="T-ABCD"/>
            </w:pPr>
            <w:r w:rsidRPr="00C70209">
              <w:t>NA</w:t>
            </w:r>
          </w:p>
        </w:tc>
        <w:tc>
          <w:tcPr>
            <w:tcW w:w="809" w:type="dxa"/>
          </w:tcPr>
          <w:p w14:paraId="3EF9D83D" w14:textId="77777777" w:rsidR="00206019" w:rsidRPr="00C70209" w:rsidRDefault="00206019" w:rsidP="005407AD">
            <w:pPr>
              <w:pStyle w:val="T-ABCD"/>
            </w:pPr>
            <w:r w:rsidRPr="00C70209">
              <w:t>NA</w:t>
            </w:r>
          </w:p>
        </w:tc>
        <w:tc>
          <w:tcPr>
            <w:tcW w:w="810" w:type="dxa"/>
          </w:tcPr>
          <w:p w14:paraId="11E963CB" w14:textId="77777777" w:rsidR="00206019" w:rsidRPr="00C70209" w:rsidRDefault="00206019" w:rsidP="005407AD">
            <w:pPr>
              <w:pStyle w:val="T-ABCD"/>
            </w:pPr>
            <w:r w:rsidRPr="00C70209">
              <w:t xml:space="preserve">NA </w:t>
            </w:r>
          </w:p>
        </w:tc>
      </w:tr>
      <w:tr w:rsidR="00206019" w:rsidRPr="00C70209" w14:paraId="1389DB27" w14:textId="77777777" w:rsidTr="005407AD">
        <w:trPr>
          <w:cantSplit/>
        </w:trPr>
        <w:tc>
          <w:tcPr>
            <w:tcW w:w="851" w:type="dxa"/>
          </w:tcPr>
          <w:p w14:paraId="1F69AF72" w14:textId="77777777" w:rsidR="00206019" w:rsidRPr="00C70209" w:rsidRDefault="00206019" w:rsidP="00206019">
            <w:pPr>
              <w:pStyle w:val="Tabletextnoindent"/>
              <w:numPr>
                <w:ilvl w:val="0"/>
                <w:numId w:val="48"/>
              </w:numPr>
            </w:pPr>
          </w:p>
        </w:tc>
        <w:tc>
          <w:tcPr>
            <w:tcW w:w="3750" w:type="dxa"/>
          </w:tcPr>
          <w:p w14:paraId="347C6854" w14:textId="77777777" w:rsidR="00206019" w:rsidRPr="00C70209" w:rsidRDefault="00206019" w:rsidP="005407AD">
            <w:pPr>
              <w:pStyle w:val="ES-table"/>
            </w:pPr>
            <w:r w:rsidRPr="00C70209">
              <w:t>In critically ill neonatal and paediatric patients, the effect of platelet transfusion compared with no platelet transfusion on transfusion volume or incidence is unknown.</w:t>
            </w:r>
          </w:p>
        </w:tc>
        <w:tc>
          <w:tcPr>
            <w:tcW w:w="809" w:type="dxa"/>
          </w:tcPr>
          <w:p w14:paraId="23BB3609" w14:textId="77777777" w:rsidR="00206019" w:rsidRPr="00C70209" w:rsidRDefault="00206019" w:rsidP="005407AD">
            <w:pPr>
              <w:pStyle w:val="T-ABCD"/>
            </w:pPr>
            <w:r w:rsidRPr="00C70209">
              <w:t>NA</w:t>
            </w:r>
          </w:p>
        </w:tc>
        <w:tc>
          <w:tcPr>
            <w:tcW w:w="809" w:type="dxa"/>
          </w:tcPr>
          <w:p w14:paraId="6014B0BD" w14:textId="77777777" w:rsidR="00206019" w:rsidRPr="00C70209" w:rsidRDefault="00206019" w:rsidP="005407AD">
            <w:pPr>
              <w:pStyle w:val="T-ABCD"/>
            </w:pPr>
            <w:r w:rsidRPr="00C70209">
              <w:t>NA</w:t>
            </w:r>
          </w:p>
        </w:tc>
        <w:tc>
          <w:tcPr>
            <w:tcW w:w="809" w:type="dxa"/>
          </w:tcPr>
          <w:p w14:paraId="14CD28B7" w14:textId="77777777" w:rsidR="00206019" w:rsidRPr="00C70209" w:rsidRDefault="00206019" w:rsidP="005407AD">
            <w:pPr>
              <w:pStyle w:val="T-ABCD"/>
            </w:pPr>
            <w:r w:rsidRPr="00C70209">
              <w:t>NA</w:t>
            </w:r>
          </w:p>
        </w:tc>
        <w:tc>
          <w:tcPr>
            <w:tcW w:w="809" w:type="dxa"/>
          </w:tcPr>
          <w:p w14:paraId="1D9FB718" w14:textId="77777777" w:rsidR="00206019" w:rsidRPr="00C70209" w:rsidRDefault="00206019" w:rsidP="005407AD">
            <w:pPr>
              <w:pStyle w:val="T-ABCD"/>
            </w:pPr>
            <w:r w:rsidRPr="00C70209">
              <w:t>NA</w:t>
            </w:r>
          </w:p>
        </w:tc>
        <w:tc>
          <w:tcPr>
            <w:tcW w:w="810" w:type="dxa"/>
          </w:tcPr>
          <w:p w14:paraId="133FD98E" w14:textId="77777777" w:rsidR="00206019" w:rsidRPr="00C70209" w:rsidRDefault="00206019" w:rsidP="005407AD">
            <w:pPr>
              <w:pStyle w:val="T-ABCD"/>
            </w:pPr>
            <w:r w:rsidRPr="00C70209">
              <w:t xml:space="preserve">NA </w:t>
            </w:r>
          </w:p>
        </w:tc>
      </w:tr>
      <w:tr w:rsidR="00206019" w:rsidRPr="00C70209" w14:paraId="5A8BD86F" w14:textId="77777777" w:rsidTr="005407AD">
        <w:trPr>
          <w:cantSplit/>
        </w:trPr>
        <w:tc>
          <w:tcPr>
            <w:tcW w:w="851" w:type="dxa"/>
          </w:tcPr>
          <w:p w14:paraId="2AA93459" w14:textId="77777777" w:rsidR="00206019" w:rsidRPr="00C70209" w:rsidRDefault="00206019" w:rsidP="00206019">
            <w:pPr>
              <w:pStyle w:val="Tabletextnoindent"/>
              <w:numPr>
                <w:ilvl w:val="0"/>
                <w:numId w:val="48"/>
              </w:numPr>
            </w:pPr>
          </w:p>
        </w:tc>
        <w:tc>
          <w:tcPr>
            <w:tcW w:w="3750" w:type="dxa"/>
          </w:tcPr>
          <w:p w14:paraId="3849F141" w14:textId="77777777" w:rsidR="00206019" w:rsidRPr="00C70209" w:rsidRDefault="00206019" w:rsidP="005407AD">
            <w:pPr>
              <w:pStyle w:val="ES-table"/>
            </w:pPr>
            <w:r w:rsidRPr="00C70209">
              <w:t>In critically ill neonatal and paediatric patients, the effect of platelet transfusion compared with a different platelet transfusion strategy on mortality is unknown.</w:t>
            </w:r>
          </w:p>
        </w:tc>
        <w:tc>
          <w:tcPr>
            <w:tcW w:w="809" w:type="dxa"/>
          </w:tcPr>
          <w:p w14:paraId="07B929ED" w14:textId="77777777" w:rsidR="00206019" w:rsidRPr="00C70209" w:rsidRDefault="00206019" w:rsidP="005407AD">
            <w:pPr>
              <w:pStyle w:val="T-ABCD"/>
            </w:pPr>
            <w:r w:rsidRPr="00C70209">
              <w:t>NA</w:t>
            </w:r>
          </w:p>
        </w:tc>
        <w:tc>
          <w:tcPr>
            <w:tcW w:w="809" w:type="dxa"/>
          </w:tcPr>
          <w:p w14:paraId="658A1E5F" w14:textId="77777777" w:rsidR="00206019" w:rsidRPr="00C70209" w:rsidRDefault="00206019" w:rsidP="005407AD">
            <w:pPr>
              <w:pStyle w:val="T-ABCD"/>
            </w:pPr>
            <w:r w:rsidRPr="00C70209">
              <w:t>NA</w:t>
            </w:r>
          </w:p>
        </w:tc>
        <w:tc>
          <w:tcPr>
            <w:tcW w:w="809" w:type="dxa"/>
          </w:tcPr>
          <w:p w14:paraId="7EBC01F8" w14:textId="77777777" w:rsidR="00206019" w:rsidRPr="00C70209" w:rsidRDefault="00206019" w:rsidP="005407AD">
            <w:pPr>
              <w:pStyle w:val="T-ABCD"/>
            </w:pPr>
            <w:r w:rsidRPr="00C70209">
              <w:t>NA</w:t>
            </w:r>
          </w:p>
        </w:tc>
        <w:tc>
          <w:tcPr>
            <w:tcW w:w="809" w:type="dxa"/>
          </w:tcPr>
          <w:p w14:paraId="0DA470AC" w14:textId="77777777" w:rsidR="00206019" w:rsidRPr="00C70209" w:rsidRDefault="00206019" w:rsidP="005407AD">
            <w:pPr>
              <w:pStyle w:val="T-ABCD"/>
            </w:pPr>
            <w:r w:rsidRPr="00C70209">
              <w:t>NA</w:t>
            </w:r>
          </w:p>
        </w:tc>
        <w:tc>
          <w:tcPr>
            <w:tcW w:w="810" w:type="dxa"/>
          </w:tcPr>
          <w:p w14:paraId="78832769" w14:textId="77777777" w:rsidR="00206019" w:rsidRPr="00C70209" w:rsidRDefault="00206019" w:rsidP="005407AD">
            <w:pPr>
              <w:pStyle w:val="T-ABCD"/>
            </w:pPr>
            <w:r w:rsidRPr="00C70209">
              <w:t xml:space="preserve">NA </w:t>
            </w:r>
          </w:p>
        </w:tc>
      </w:tr>
      <w:tr w:rsidR="00206019" w:rsidRPr="00C70209" w14:paraId="2FFA795F" w14:textId="77777777" w:rsidTr="005407AD">
        <w:trPr>
          <w:cantSplit/>
        </w:trPr>
        <w:tc>
          <w:tcPr>
            <w:tcW w:w="851" w:type="dxa"/>
          </w:tcPr>
          <w:p w14:paraId="41FB0CBD" w14:textId="77777777" w:rsidR="00206019" w:rsidRPr="00C70209" w:rsidRDefault="00206019" w:rsidP="00206019">
            <w:pPr>
              <w:pStyle w:val="Tabletextnoindent"/>
              <w:numPr>
                <w:ilvl w:val="0"/>
                <w:numId w:val="48"/>
              </w:numPr>
            </w:pPr>
          </w:p>
        </w:tc>
        <w:tc>
          <w:tcPr>
            <w:tcW w:w="3750" w:type="dxa"/>
          </w:tcPr>
          <w:p w14:paraId="57249682" w14:textId="77777777" w:rsidR="00206019" w:rsidRPr="00C70209" w:rsidRDefault="00206019" w:rsidP="005407AD">
            <w:pPr>
              <w:pStyle w:val="ES-table"/>
            </w:pPr>
            <w:r w:rsidRPr="00C70209">
              <w:t>In critically ill neonatal and paediatric patients, the effect of platelet transfusion compared with a different platelet transfusion strategy on bleeding events is unknown.</w:t>
            </w:r>
          </w:p>
        </w:tc>
        <w:tc>
          <w:tcPr>
            <w:tcW w:w="809" w:type="dxa"/>
          </w:tcPr>
          <w:p w14:paraId="31AEEFFD" w14:textId="77777777" w:rsidR="00206019" w:rsidRPr="00C70209" w:rsidRDefault="00206019" w:rsidP="005407AD">
            <w:pPr>
              <w:pStyle w:val="T-ABCD"/>
            </w:pPr>
            <w:r w:rsidRPr="00C70209">
              <w:t>NA</w:t>
            </w:r>
          </w:p>
        </w:tc>
        <w:tc>
          <w:tcPr>
            <w:tcW w:w="809" w:type="dxa"/>
          </w:tcPr>
          <w:p w14:paraId="1F3992EE" w14:textId="77777777" w:rsidR="00206019" w:rsidRPr="00C70209" w:rsidRDefault="00206019" w:rsidP="005407AD">
            <w:pPr>
              <w:pStyle w:val="T-ABCD"/>
            </w:pPr>
            <w:r w:rsidRPr="00C70209">
              <w:t>NA</w:t>
            </w:r>
          </w:p>
        </w:tc>
        <w:tc>
          <w:tcPr>
            <w:tcW w:w="809" w:type="dxa"/>
          </w:tcPr>
          <w:p w14:paraId="7EC67C04" w14:textId="77777777" w:rsidR="00206019" w:rsidRPr="00C70209" w:rsidRDefault="00206019" w:rsidP="005407AD">
            <w:pPr>
              <w:pStyle w:val="T-ABCD"/>
            </w:pPr>
            <w:r w:rsidRPr="00C70209">
              <w:t>NA</w:t>
            </w:r>
          </w:p>
        </w:tc>
        <w:tc>
          <w:tcPr>
            <w:tcW w:w="809" w:type="dxa"/>
          </w:tcPr>
          <w:p w14:paraId="1F909134" w14:textId="77777777" w:rsidR="00206019" w:rsidRPr="00C70209" w:rsidRDefault="00206019" w:rsidP="005407AD">
            <w:pPr>
              <w:pStyle w:val="T-ABCD"/>
            </w:pPr>
            <w:r w:rsidRPr="00C70209">
              <w:t>NA</w:t>
            </w:r>
          </w:p>
        </w:tc>
        <w:tc>
          <w:tcPr>
            <w:tcW w:w="810" w:type="dxa"/>
          </w:tcPr>
          <w:p w14:paraId="081F332A" w14:textId="77777777" w:rsidR="00206019" w:rsidRPr="00C70209" w:rsidRDefault="00206019" w:rsidP="005407AD">
            <w:pPr>
              <w:pStyle w:val="T-ABCD"/>
            </w:pPr>
            <w:r w:rsidRPr="00C70209">
              <w:t xml:space="preserve">NA </w:t>
            </w:r>
          </w:p>
        </w:tc>
      </w:tr>
      <w:tr w:rsidR="00206019" w:rsidRPr="00C70209" w14:paraId="09EB6305" w14:textId="77777777" w:rsidTr="005407AD">
        <w:trPr>
          <w:cantSplit/>
        </w:trPr>
        <w:tc>
          <w:tcPr>
            <w:tcW w:w="851" w:type="dxa"/>
          </w:tcPr>
          <w:p w14:paraId="370F044F" w14:textId="77777777" w:rsidR="00206019" w:rsidRPr="00C70209" w:rsidRDefault="00206019" w:rsidP="00206019">
            <w:pPr>
              <w:pStyle w:val="Tabletextnoindent"/>
              <w:numPr>
                <w:ilvl w:val="0"/>
                <w:numId w:val="48"/>
              </w:numPr>
            </w:pPr>
          </w:p>
        </w:tc>
        <w:tc>
          <w:tcPr>
            <w:tcW w:w="3750" w:type="dxa"/>
          </w:tcPr>
          <w:p w14:paraId="56251986" w14:textId="77777777" w:rsidR="00206019" w:rsidRPr="00C70209" w:rsidRDefault="00206019" w:rsidP="005407AD">
            <w:pPr>
              <w:pStyle w:val="ES-table"/>
            </w:pPr>
            <w:r w:rsidRPr="00C70209">
              <w:t>In critically ill neonatal and paediatric patients, the effect of platelet transfusion compared with a different platelet transfusion strategy on transfusion-related serious adverse events is unknown.</w:t>
            </w:r>
          </w:p>
        </w:tc>
        <w:tc>
          <w:tcPr>
            <w:tcW w:w="809" w:type="dxa"/>
          </w:tcPr>
          <w:p w14:paraId="685106D0" w14:textId="77777777" w:rsidR="00206019" w:rsidRPr="00C70209" w:rsidRDefault="00206019" w:rsidP="005407AD">
            <w:pPr>
              <w:pStyle w:val="T-ABCD"/>
            </w:pPr>
            <w:r w:rsidRPr="00C70209">
              <w:t>NA</w:t>
            </w:r>
          </w:p>
        </w:tc>
        <w:tc>
          <w:tcPr>
            <w:tcW w:w="809" w:type="dxa"/>
          </w:tcPr>
          <w:p w14:paraId="077F514D" w14:textId="77777777" w:rsidR="00206019" w:rsidRPr="00C70209" w:rsidRDefault="00206019" w:rsidP="005407AD">
            <w:pPr>
              <w:pStyle w:val="T-ABCD"/>
            </w:pPr>
            <w:r w:rsidRPr="00C70209">
              <w:t>NA</w:t>
            </w:r>
          </w:p>
        </w:tc>
        <w:tc>
          <w:tcPr>
            <w:tcW w:w="809" w:type="dxa"/>
          </w:tcPr>
          <w:p w14:paraId="3A5EB47D" w14:textId="77777777" w:rsidR="00206019" w:rsidRPr="00C70209" w:rsidRDefault="00206019" w:rsidP="005407AD">
            <w:pPr>
              <w:pStyle w:val="T-ABCD"/>
            </w:pPr>
            <w:r w:rsidRPr="00C70209">
              <w:t>NA</w:t>
            </w:r>
          </w:p>
        </w:tc>
        <w:tc>
          <w:tcPr>
            <w:tcW w:w="809" w:type="dxa"/>
          </w:tcPr>
          <w:p w14:paraId="5E3EFE1E" w14:textId="77777777" w:rsidR="00206019" w:rsidRPr="00C70209" w:rsidRDefault="00206019" w:rsidP="005407AD">
            <w:pPr>
              <w:pStyle w:val="T-ABCD"/>
            </w:pPr>
            <w:r w:rsidRPr="00C70209">
              <w:t>NA</w:t>
            </w:r>
          </w:p>
        </w:tc>
        <w:tc>
          <w:tcPr>
            <w:tcW w:w="810" w:type="dxa"/>
          </w:tcPr>
          <w:p w14:paraId="31A7B584" w14:textId="77777777" w:rsidR="00206019" w:rsidRPr="00C70209" w:rsidRDefault="00206019" w:rsidP="005407AD">
            <w:pPr>
              <w:pStyle w:val="T-ABCD"/>
            </w:pPr>
            <w:r w:rsidRPr="00C70209">
              <w:t xml:space="preserve">NA </w:t>
            </w:r>
          </w:p>
        </w:tc>
      </w:tr>
      <w:tr w:rsidR="00206019" w:rsidRPr="00C70209" w14:paraId="7D18DF8F" w14:textId="77777777" w:rsidTr="005407AD">
        <w:trPr>
          <w:cantSplit/>
        </w:trPr>
        <w:tc>
          <w:tcPr>
            <w:tcW w:w="851" w:type="dxa"/>
          </w:tcPr>
          <w:p w14:paraId="26427708" w14:textId="77777777" w:rsidR="00206019" w:rsidRPr="00C70209" w:rsidRDefault="00206019" w:rsidP="00206019">
            <w:pPr>
              <w:pStyle w:val="Tabletextnoindent"/>
              <w:numPr>
                <w:ilvl w:val="0"/>
                <w:numId w:val="48"/>
              </w:numPr>
            </w:pPr>
          </w:p>
        </w:tc>
        <w:tc>
          <w:tcPr>
            <w:tcW w:w="3750" w:type="dxa"/>
          </w:tcPr>
          <w:p w14:paraId="5EDD3AEE" w14:textId="77777777" w:rsidR="00206019" w:rsidRPr="00C70209" w:rsidRDefault="00206019" w:rsidP="005407AD">
            <w:pPr>
              <w:pStyle w:val="ES-table"/>
            </w:pPr>
            <w:r w:rsidRPr="00C70209">
              <w:t>In critically ill neonatal and paediatric patients, the effect of platelet transfusion compared with a different platelet transfusion strategy on transfusion volume or incidence is unknown.</w:t>
            </w:r>
          </w:p>
        </w:tc>
        <w:tc>
          <w:tcPr>
            <w:tcW w:w="809" w:type="dxa"/>
          </w:tcPr>
          <w:p w14:paraId="682AB22C" w14:textId="77777777" w:rsidR="00206019" w:rsidRPr="00C70209" w:rsidRDefault="00206019" w:rsidP="005407AD">
            <w:pPr>
              <w:pStyle w:val="T-ABCD"/>
            </w:pPr>
            <w:r w:rsidRPr="00C70209">
              <w:t>NA</w:t>
            </w:r>
          </w:p>
        </w:tc>
        <w:tc>
          <w:tcPr>
            <w:tcW w:w="809" w:type="dxa"/>
          </w:tcPr>
          <w:p w14:paraId="49022989" w14:textId="77777777" w:rsidR="00206019" w:rsidRPr="00C70209" w:rsidRDefault="00206019" w:rsidP="005407AD">
            <w:pPr>
              <w:pStyle w:val="T-ABCD"/>
            </w:pPr>
            <w:r w:rsidRPr="00C70209">
              <w:t>NA</w:t>
            </w:r>
          </w:p>
        </w:tc>
        <w:tc>
          <w:tcPr>
            <w:tcW w:w="809" w:type="dxa"/>
          </w:tcPr>
          <w:p w14:paraId="730047A8" w14:textId="77777777" w:rsidR="00206019" w:rsidRPr="00C70209" w:rsidRDefault="00206019" w:rsidP="005407AD">
            <w:pPr>
              <w:pStyle w:val="T-ABCD"/>
            </w:pPr>
            <w:r w:rsidRPr="00C70209">
              <w:t>NA</w:t>
            </w:r>
          </w:p>
        </w:tc>
        <w:tc>
          <w:tcPr>
            <w:tcW w:w="809" w:type="dxa"/>
          </w:tcPr>
          <w:p w14:paraId="6CC9DE88" w14:textId="77777777" w:rsidR="00206019" w:rsidRPr="00C70209" w:rsidRDefault="00206019" w:rsidP="005407AD">
            <w:pPr>
              <w:pStyle w:val="T-ABCD"/>
            </w:pPr>
            <w:r w:rsidRPr="00C70209">
              <w:t>NA</w:t>
            </w:r>
          </w:p>
        </w:tc>
        <w:tc>
          <w:tcPr>
            <w:tcW w:w="810" w:type="dxa"/>
          </w:tcPr>
          <w:p w14:paraId="176AF3D5" w14:textId="77777777" w:rsidR="00206019" w:rsidRPr="00C70209" w:rsidRDefault="00206019" w:rsidP="005407AD">
            <w:pPr>
              <w:pStyle w:val="T-ABCD"/>
            </w:pPr>
            <w:r w:rsidRPr="00C70209">
              <w:t xml:space="preserve">NA </w:t>
            </w:r>
          </w:p>
        </w:tc>
      </w:tr>
      <w:tr w:rsidR="00206019" w:rsidRPr="00C70209" w14:paraId="5DB93F96" w14:textId="77777777" w:rsidTr="005407AD">
        <w:trPr>
          <w:cantSplit/>
        </w:trPr>
        <w:tc>
          <w:tcPr>
            <w:tcW w:w="8647" w:type="dxa"/>
            <w:gridSpan w:val="7"/>
          </w:tcPr>
          <w:p w14:paraId="3E455F18" w14:textId="77777777" w:rsidR="00206019" w:rsidRPr="00C70209" w:rsidRDefault="00206019" w:rsidP="005407AD">
            <w:pPr>
              <w:pStyle w:val="ES-notes"/>
            </w:pPr>
            <w:r w:rsidRPr="00C70209">
              <w:t>ES, evidence statement</w:t>
            </w:r>
          </w:p>
          <w:p w14:paraId="065DF629"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26C93C47" w14:textId="77777777" w:rsidR="00206019" w:rsidRPr="00C70209" w:rsidRDefault="00206019" w:rsidP="005407AD">
      <w:pPr>
        <w:pStyle w:val="BodyText"/>
      </w:pPr>
    </w:p>
    <w:p w14:paraId="111A4105" w14:textId="77777777" w:rsidR="00206019" w:rsidRPr="00C70209" w:rsidRDefault="00206019">
      <w:pPr>
        <w:spacing w:after="200" w:line="276" w:lineRule="auto"/>
        <w:ind w:left="0"/>
      </w:pPr>
      <w:r w:rsidRPr="00C70209">
        <w:br w:type="page"/>
      </w:r>
    </w:p>
    <w:p w14:paraId="373D0C66" w14:textId="77777777" w:rsidR="00206019" w:rsidRPr="00C70209" w:rsidRDefault="00206019" w:rsidP="005407AD">
      <w:pPr>
        <w:pStyle w:val="Heading5"/>
        <w:rPr>
          <w:lang w:val="en-AU"/>
        </w:rPr>
      </w:pPr>
      <w:r w:rsidRPr="00C70209">
        <w:rPr>
          <w:lang w:val="en-AU"/>
        </w:rPr>
        <w:t>Summary of evidence</w:t>
      </w:r>
    </w:p>
    <w:p w14:paraId="3C1165A5" w14:textId="77777777" w:rsidR="00206019" w:rsidRPr="00C70209" w:rsidRDefault="00206019" w:rsidP="005407AD">
      <w:pPr>
        <w:pStyle w:val="Heading6"/>
      </w:pPr>
      <w:r w:rsidRPr="00C70209">
        <w:t>Level I evidence</w:t>
      </w:r>
    </w:p>
    <w:p w14:paraId="02753473" w14:textId="047E6208" w:rsidR="00206019" w:rsidRPr="00C70209" w:rsidRDefault="00206019" w:rsidP="005407AD">
      <w:pPr>
        <w:pStyle w:val="BodyText"/>
        <w:rPr>
          <w:lang w:eastAsia="en-GB"/>
        </w:rPr>
      </w:pPr>
      <w:r w:rsidRPr="00C70209">
        <w:rPr>
          <w:lang w:eastAsia="en-GB"/>
        </w:rPr>
        <w:t xml:space="preserve">The </w:t>
      </w:r>
      <w:r w:rsidRPr="00C70209">
        <w:t xml:space="preserve">systematic review and hand-searching process </w:t>
      </w:r>
      <w:r w:rsidRPr="00C70209">
        <w:rPr>
          <w:lang w:eastAsia="en-GB"/>
        </w:rPr>
        <w:t xml:space="preserve">did not identify any Level I studies that examined the </w:t>
      </w:r>
      <w:r w:rsidRPr="00C70209">
        <w:t xml:space="preserve">safety and effectiveness </w:t>
      </w:r>
      <w:r w:rsidRPr="00C70209">
        <w:rPr>
          <w:lang w:eastAsia="en-GB"/>
        </w:rPr>
        <w:t>of platelet transfusions compared with no platelet transfusions (or a different platelet transfusion protocol) in critically ill neonatal or paediatric patients.</w:t>
      </w:r>
    </w:p>
    <w:p w14:paraId="6569DA85" w14:textId="77777777" w:rsidR="00206019" w:rsidRPr="00C70209" w:rsidRDefault="00206019" w:rsidP="005407AD">
      <w:pPr>
        <w:pStyle w:val="Heading6"/>
      </w:pPr>
      <w:r w:rsidRPr="00C70209">
        <w:t>Level II evidence</w:t>
      </w:r>
    </w:p>
    <w:p w14:paraId="28F109BF" w14:textId="7456C774" w:rsidR="00206019" w:rsidRPr="00C70209" w:rsidRDefault="00206019" w:rsidP="005407AD">
      <w:pPr>
        <w:pStyle w:val="BodyText"/>
        <w:rPr>
          <w:lang w:eastAsia="en-GB"/>
        </w:rPr>
      </w:pPr>
      <w:r w:rsidRPr="00C70209">
        <w:rPr>
          <w:lang w:eastAsia="en-GB"/>
        </w:rPr>
        <w:t xml:space="preserve">The </w:t>
      </w:r>
      <w:r w:rsidRPr="00C70209">
        <w:t xml:space="preserve">systematic review and hand-searching process </w:t>
      </w:r>
      <w:r w:rsidRPr="00C70209">
        <w:rPr>
          <w:lang w:eastAsia="en-GB"/>
        </w:rPr>
        <w:t xml:space="preserve">did not identify any Level II studies that examined </w:t>
      </w:r>
      <w:r w:rsidRPr="00C70209">
        <w:t xml:space="preserve">safety and effectiveness </w:t>
      </w:r>
      <w:r w:rsidRPr="00C70209">
        <w:rPr>
          <w:lang w:eastAsia="en-GB"/>
        </w:rPr>
        <w:t>of platelet transfusions compared with no platelet transfusions (or a different platelet transfusion protocol) in critically ill neonatal or paediatric patients.</w:t>
      </w:r>
    </w:p>
    <w:p w14:paraId="420F9E4E" w14:textId="77777777" w:rsidR="00206019" w:rsidRPr="00C70209" w:rsidRDefault="00206019" w:rsidP="005407AD">
      <w:pPr>
        <w:pStyle w:val="Heading6"/>
      </w:pPr>
      <w:r w:rsidRPr="00C70209">
        <w:t>Level III evidence</w:t>
      </w:r>
    </w:p>
    <w:p w14:paraId="6C38FFD5" w14:textId="77777777" w:rsidR="00206019" w:rsidRPr="00C70209" w:rsidRDefault="00206019" w:rsidP="005407AD">
      <w:pPr>
        <w:pStyle w:val="BodyText"/>
      </w:pPr>
      <w:r w:rsidRPr="00C70209">
        <w:t xml:space="preserve">The systematic review and hand-searching process identified one Level III study (Church 2009) that examined the effect of platelet transfusion compared with no platelet transfusions in critically ill paediatric patients. The main characteristics of this study is summarised in </w:t>
      </w:r>
      <w:r w:rsidRPr="00C70209">
        <w:rPr>
          <w:b/>
        </w:rPr>
        <w:fldChar w:fldCharType="begin"/>
      </w:r>
      <w:r w:rsidRPr="00C70209">
        <w:rPr>
          <w:b/>
        </w:rPr>
        <w:instrText xml:space="preserve"> REF _Ref420498202 \h  \* MERGEFORMAT </w:instrText>
      </w:r>
      <w:r w:rsidRPr="00C70209">
        <w:rPr>
          <w:b/>
        </w:rPr>
      </w:r>
      <w:r w:rsidRPr="00C70209">
        <w:rPr>
          <w:b/>
        </w:rPr>
        <w:fldChar w:fldCharType="separate"/>
      </w:r>
      <w:r w:rsidR="000F7A9B" w:rsidRPr="000F7A9B">
        <w:rPr>
          <w:b/>
        </w:rPr>
        <w:t>Table 3.3.30</w:t>
      </w:r>
      <w:r w:rsidRPr="00C70209">
        <w:rPr>
          <w:b/>
        </w:rPr>
        <w:fldChar w:fldCharType="end"/>
      </w:r>
      <w:r w:rsidRPr="00C70209">
        <w:t>.</w:t>
      </w:r>
    </w:p>
    <w:p w14:paraId="61BB84FD" w14:textId="775008F2" w:rsidR="00206019" w:rsidRPr="00C70209" w:rsidRDefault="00206019" w:rsidP="005407AD">
      <w:pPr>
        <w:pStyle w:val="BodyText"/>
      </w:pPr>
      <w:r w:rsidRPr="00C70209">
        <w:t>Church (2009) was a good-quality retrospective analysis of 315 paediatric patients with ALI conducted in two PICUs in the USA. Patients were excluded if they received an exchange transfusion or plasmapheresis within the first 72 hours after diagnosis of ALI. The authors compared mortality and ventilation outcomes among patients who received transfusions of blood products (including platelets), and those who did not. Only transfusions administered in the first 72 hours after diagnosis of ALI were included in the analysis.</w:t>
      </w:r>
    </w:p>
    <w:p w14:paraId="71E9CC6D" w14:textId="77777777" w:rsidR="00206019" w:rsidRPr="00C70209" w:rsidRDefault="00206019" w:rsidP="005407AD">
      <w:pPr>
        <w:pStyle w:val="BodyText"/>
      </w:pPr>
    </w:p>
    <w:p w14:paraId="31546EBB" w14:textId="77777777" w:rsidR="00206019" w:rsidRPr="00C70209" w:rsidRDefault="00206019" w:rsidP="005407AD">
      <w:pPr>
        <w:pStyle w:val="Caption"/>
        <w:ind w:left="2160" w:hanging="1440"/>
      </w:pPr>
      <w:bookmarkStart w:id="730" w:name="_Ref420498202"/>
      <w:bookmarkStart w:id="731" w:name="_Toc427747187"/>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0</w:t>
      </w:r>
      <w:r w:rsidRPr="00C70209">
        <w:fldChar w:fldCharType="end"/>
      </w:r>
      <w:bookmarkEnd w:id="730"/>
      <w:r w:rsidRPr="00C70209">
        <w:tab/>
        <w:t>Characteristics and quality of Level III evidence – platelet transfusion in critically ill neonatal and paediatric patients</w:t>
      </w:r>
      <w:bookmarkEnd w:id="731"/>
    </w:p>
    <w:tbl>
      <w:tblPr>
        <w:tblW w:w="4561"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1346"/>
        <w:gridCol w:w="1347"/>
        <w:gridCol w:w="1912"/>
        <w:gridCol w:w="1913"/>
        <w:gridCol w:w="1913"/>
      </w:tblGrid>
      <w:tr w:rsidR="00206019" w:rsidRPr="00C70209" w14:paraId="051FD6EC" w14:textId="77777777" w:rsidTr="005407AD">
        <w:trPr>
          <w:cantSplit/>
          <w:tblHeader/>
        </w:trPr>
        <w:tc>
          <w:tcPr>
            <w:tcW w:w="1346" w:type="dxa"/>
            <w:tcBorders>
              <w:top w:val="single" w:sz="4" w:space="0" w:color="auto"/>
              <w:left w:val="single" w:sz="4" w:space="0" w:color="auto"/>
              <w:bottom w:val="single" w:sz="4" w:space="0" w:color="auto"/>
              <w:right w:val="single" w:sz="4" w:space="0" w:color="auto"/>
            </w:tcBorders>
            <w:hideMark/>
          </w:tcPr>
          <w:p w14:paraId="0F28BC9A" w14:textId="77777777" w:rsidR="00206019" w:rsidRPr="00C70209" w:rsidRDefault="00206019" w:rsidP="005407AD">
            <w:pPr>
              <w:pStyle w:val="TableH2"/>
            </w:pPr>
            <w:r w:rsidRPr="00C70209">
              <w:t>Study ID</w:t>
            </w:r>
          </w:p>
        </w:tc>
        <w:tc>
          <w:tcPr>
            <w:tcW w:w="1347" w:type="dxa"/>
            <w:tcBorders>
              <w:top w:val="single" w:sz="4" w:space="0" w:color="auto"/>
              <w:left w:val="single" w:sz="4" w:space="0" w:color="auto"/>
              <w:bottom w:val="single" w:sz="4" w:space="0" w:color="auto"/>
              <w:right w:val="single" w:sz="4" w:space="0" w:color="auto"/>
            </w:tcBorders>
            <w:hideMark/>
          </w:tcPr>
          <w:p w14:paraId="28D80A0F" w14:textId="77777777" w:rsidR="00206019" w:rsidRPr="00C70209" w:rsidRDefault="00206019" w:rsidP="005407AD">
            <w:pPr>
              <w:pStyle w:val="TableH2"/>
            </w:pPr>
            <w:r w:rsidRPr="00C70209">
              <w:t>Study type</w:t>
            </w:r>
          </w:p>
          <w:p w14:paraId="03069813" w14:textId="77777777" w:rsidR="00206019" w:rsidRPr="00C70209" w:rsidRDefault="00206019" w:rsidP="005407AD">
            <w:pPr>
              <w:pStyle w:val="TableH3"/>
              <w:spacing w:line="276" w:lineRule="auto"/>
            </w:pPr>
            <w:r w:rsidRPr="00C70209">
              <w:t>Study quality</w:t>
            </w:r>
          </w:p>
        </w:tc>
        <w:tc>
          <w:tcPr>
            <w:tcW w:w="1912" w:type="dxa"/>
            <w:tcBorders>
              <w:top w:val="single" w:sz="4" w:space="0" w:color="auto"/>
              <w:left w:val="single" w:sz="4" w:space="0" w:color="auto"/>
              <w:bottom w:val="single" w:sz="4" w:space="0" w:color="auto"/>
              <w:right w:val="single" w:sz="4" w:space="0" w:color="auto"/>
            </w:tcBorders>
            <w:hideMark/>
          </w:tcPr>
          <w:p w14:paraId="2F04D457" w14:textId="77777777" w:rsidR="00206019" w:rsidRPr="00C70209" w:rsidRDefault="00206019" w:rsidP="005407AD">
            <w:pPr>
              <w:pStyle w:val="TableH2"/>
            </w:pPr>
            <w:r w:rsidRPr="00C70209">
              <w:t>Population</w:t>
            </w:r>
          </w:p>
          <w:p w14:paraId="6752D35D" w14:textId="77777777" w:rsidR="00206019" w:rsidRPr="00C70209" w:rsidRDefault="00206019" w:rsidP="005407AD">
            <w:pPr>
              <w:pStyle w:val="TableH2"/>
            </w:pPr>
            <w:r w:rsidRPr="00C70209">
              <w:t>N</w:t>
            </w:r>
          </w:p>
        </w:tc>
        <w:tc>
          <w:tcPr>
            <w:tcW w:w="1913" w:type="dxa"/>
            <w:tcBorders>
              <w:top w:val="single" w:sz="4" w:space="0" w:color="auto"/>
              <w:left w:val="single" w:sz="4" w:space="0" w:color="auto"/>
              <w:bottom w:val="single" w:sz="4" w:space="0" w:color="auto"/>
              <w:right w:val="single" w:sz="4" w:space="0" w:color="auto"/>
            </w:tcBorders>
            <w:hideMark/>
          </w:tcPr>
          <w:p w14:paraId="6F838BBF" w14:textId="77777777" w:rsidR="00206019" w:rsidRPr="00C70209" w:rsidRDefault="00206019" w:rsidP="005407AD">
            <w:pPr>
              <w:pStyle w:val="TableH2"/>
            </w:pPr>
            <w:r w:rsidRPr="00C70209">
              <w:t>Comparison</w:t>
            </w:r>
          </w:p>
        </w:tc>
        <w:tc>
          <w:tcPr>
            <w:tcW w:w="1913" w:type="dxa"/>
            <w:tcBorders>
              <w:top w:val="single" w:sz="4" w:space="0" w:color="auto"/>
              <w:left w:val="single" w:sz="4" w:space="0" w:color="auto"/>
              <w:bottom w:val="single" w:sz="4" w:space="0" w:color="auto"/>
              <w:right w:val="single" w:sz="4" w:space="0" w:color="auto"/>
            </w:tcBorders>
            <w:hideMark/>
          </w:tcPr>
          <w:p w14:paraId="24950CFC" w14:textId="77777777" w:rsidR="00206019" w:rsidRPr="00C70209" w:rsidRDefault="00206019" w:rsidP="005407AD">
            <w:pPr>
              <w:pStyle w:val="TableH2"/>
            </w:pPr>
            <w:r w:rsidRPr="00C70209">
              <w:t>Outcomes</w:t>
            </w:r>
          </w:p>
        </w:tc>
      </w:tr>
      <w:tr w:rsidR="00206019" w:rsidRPr="00C70209" w14:paraId="0B1038B0" w14:textId="77777777" w:rsidTr="005407AD">
        <w:trPr>
          <w:cantSplit/>
          <w:tblHeader/>
        </w:trPr>
        <w:tc>
          <w:tcPr>
            <w:tcW w:w="1346" w:type="dxa"/>
            <w:tcBorders>
              <w:top w:val="single" w:sz="4" w:space="0" w:color="auto"/>
              <w:left w:val="single" w:sz="4" w:space="0" w:color="auto"/>
              <w:bottom w:val="single" w:sz="4" w:space="0" w:color="auto"/>
              <w:right w:val="single" w:sz="4" w:space="0" w:color="auto"/>
            </w:tcBorders>
          </w:tcPr>
          <w:p w14:paraId="3184D821" w14:textId="6FDDBA9F" w:rsidR="00206019" w:rsidRPr="00C70209" w:rsidRDefault="00206019" w:rsidP="000E261C">
            <w:pPr>
              <w:pStyle w:val="Tabletext"/>
            </w:pPr>
            <w:r w:rsidRPr="00C70209">
              <w:t>Church (2009)</w:t>
            </w:r>
            <w:r w:rsidRPr="00C70209">
              <w:fldChar w:fldCharType="begin"/>
            </w:r>
            <w:r w:rsidR="000E261C">
              <w:instrText xml:space="preserve"> ADDIN EN.CITE &lt;EndNote&gt;&lt;Cite&gt;&lt;Author&gt;Church&lt;/Author&gt;&lt;Year&gt;2009&lt;/Year&gt;&lt;RecNum&gt;133&lt;/RecNum&gt;&lt;DisplayText&gt;&lt;style face="superscript"&gt;302&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Pr="00C70209">
              <w:fldChar w:fldCharType="separate"/>
            </w:r>
            <w:r w:rsidR="000E261C" w:rsidRPr="000E261C">
              <w:rPr>
                <w:noProof/>
                <w:vertAlign w:val="superscript"/>
              </w:rPr>
              <w:t>302</w:t>
            </w:r>
            <w:r w:rsidRPr="00C70209">
              <w:fldChar w:fldCharType="end"/>
            </w:r>
          </w:p>
        </w:tc>
        <w:tc>
          <w:tcPr>
            <w:tcW w:w="1347" w:type="dxa"/>
            <w:tcBorders>
              <w:top w:val="single" w:sz="4" w:space="0" w:color="auto"/>
              <w:left w:val="single" w:sz="4" w:space="0" w:color="auto"/>
              <w:bottom w:val="single" w:sz="4" w:space="0" w:color="auto"/>
              <w:right w:val="single" w:sz="4" w:space="0" w:color="auto"/>
            </w:tcBorders>
          </w:tcPr>
          <w:p w14:paraId="50642CE6" w14:textId="77777777" w:rsidR="00206019" w:rsidRPr="00C70209" w:rsidRDefault="00206019" w:rsidP="005407AD">
            <w:pPr>
              <w:pStyle w:val="Tabletext"/>
            </w:pPr>
            <w:r w:rsidRPr="00C70209">
              <w:t>Retrospective cohort</w:t>
            </w:r>
          </w:p>
          <w:p w14:paraId="2E1B5543" w14:textId="77777777" w:rsidR="00206019" w:rsidRPr="00C70209" w:rsidRDefault="00206019" w:rsidP="005407AD">
            <w:pPr>
              <w:pStyle w:val="Tabletext"/>
            </w:pPr>
            <w:r w:rsidRPr="00C70209">
              <w:rPr>
                <w:i/>
              </w:rPr>
              <w:t>Fair</w:t>
            </w:r>
          </w:p>
        </w:tc>
        <w:tc>
          <w:tcPr>
            <w:tcW w:w="1912" w:type="dxa"/>
            <w:tcBorders>
              <w:top w:val="single" w:sz="4" w:space="0" w:color="auto"/>
              <w:left w:val="single" w:sz="4" w:space="0" w:color="auto"/>
              <w:bottom w:val="single" w:sz="4" w:space="0" w:color="auto"/>
              <w:right w:val="single" w:sz="4" w:space="0" w:color="auto"/>
            </w:tcBorders>
          </w:tcPr>
          <w:p w14:paraId="69A2BFC8" w14:textId="77777777" w:rsidR="00206019" w:rsidRPr="00C70209" w:rsidRDefault="00206019" w:rsidP="005407AD">
            <w:pPr>
              <w:pStyle w:val="Tabletext"/>
            </w:pPr>
            <w:r w:rsidRPr="00C70209">
              <w:t>Paediatric patients aged from 36 weeks corrected age to 18 years with ALI admitted to ICU</w:t>
            </w:r>
          </w:p>
          <w:p w14:paraId="23A450B2" w14:textId="77777777" w:rsidR="00206019" w:rsidRPr="00C70209" w:rsidRDefault="00206019" w:rsidP="005407AD">
            <w:pPr>
              <w:pStyle w:val="Tabletext"/>
            </w:pPr>
            <w:r w:rsidRPr="00C70209">
              <w:t>N=315</w:t>
            </w:r>
          </w:p>
        </w:tc>
        <w:tc>
          <w:tcPr>
            <w:tcW w:w="1913" w:type="dxa"/>
            <w:tcBorders>
              <w:top w:val="single" w:sz="4" w:space="0" w:color="auto"/>
              <w:left w:val="single" w:sz="4" w:space="0" w:color="auto"/>
              <w:bottom w:val="single" w:sz="4" w:space="0" w:color="auto"/>
              <w:right w:val="single" w:sz="4" w:space="0" w:color="auto"/>
            </w:tcBorders>
          </w:tcPr>
          <w:p w14:paraId="71B88BDC" w14:textId="77777777" w:rsidR="00206019" w:rsidRPr="00C70209" w:rsidRDefault="00206019" w:rsidP="005407AD">
            <w:pPr>
              <w:pStyle w:val="Tabletext"/>
            </w:pPr>
            <w:r w:rsidRPr="00C70209">
              <w:t>Any transfusion (FFP, platelets, RBC) versus no transfusion</w:t>
            </w:r>
          </w:p>
        </w:tc>
        <w:tc>
          <w:tcPr>
            <w:tcW w:w="1913" w:type="dxa"/>
            <w:tcBorders>
              <w:top w:val="single" w:sz="4" w:space="0" w:color="auto"/>
              <w:left w:val="single" w:sz="4" w:space="0" w:color="auto"/>
              <w:bottom w:val="single" w:sz="4" w:space="0" w:color="auto"/>
              <w:right w:val="single" w:sz="4" w:space="0" w:color="auto"/>
            </w:tcBorders>
          </w:tcPr>
          <w:p w14:paraId="4FDA76E6" w14:textId="77777777" w:rsidR="00206019" w:rsidRPr="00C70209" w:rsidRDefault="00206019" w:rsidP="005407AD">
            <w:pPr>
              <w:pStyle w:val="Tabletext"/>
            </w:pPr>
            <w:r w:rsidRPr="00C70209">
              <w:t>Mortality</w:t>
            </w:r>
          </w:p>
        </w:tc>
      </w:tr>
    </w:tbl>
    <w:p w14:paraId="085B7755" w14:textId="77777777" w:rsidR="00206019" w:rsidRPr="00C70209" w:rsidRDefault="00206019" w:rsidP="005407AD">
      <w:pPr>
        <w:pStyle w:val="TableFigNotes18"/>
      </w:pPr>
      <w:r w:rsidRPr="00C70209">
        <w:t>ALI, acute lung injury; FFP, fresh frozen plasma; ICU, intensive care unit; RBC, red blood cell.</w:t>
      </w:r>
    </w:p>
    <w:p w14:paraId="37FD9E9E" w14:textId="77777777" w:rsidR="00206019" w:rsidRPr="00C70209" w:rsidRDefault="00206019" w:rsidP="005407AD">
      <w:pPr>
        <w:tabs>
          <w:tab w:val="left" w:pos="4182"/>
        </w:tabs>
        <w:spacing w:after="200"/>
      </w:pPr>
      <w:r w:rsidRPr="00C70209">
        <w:tab/>
      </w:r>
    </w:p>
    <w:p w14:paraId="17BAE9B8" w14:textId="77777777" w:rsidR="00206019" w:rsidRPr="00C70209" w:rsidRDefault="00206019" w:rsidP="00D915B5">
      <w:pPr>
        <w:tabs>
          <w:tab w:val="left" w:pos="4182"/>
        </w:tabs>
        <w:spacing w:after="200"/>
        <w:rPr>
          <w:rFonts w:ascii="Arial" w:hAnsi="Arial" w:cs="Arial"/>
          <w:b/>
          <w:bCs/>
          <w:sz w:val="20"/>
          <w:szCs w:val="28"/>
          <w:lang w:eastAsia="en-GB"/>
        </w:rPr>
      </w:pPr>
      <w:r w:rsidRPr="00C70209">
        <w:br w:type="page"/>
      </w:r>
      <w:r w:rsidRPr="00C70209">
        <w:tab/>
      </w:r>
    </w:p>
    <w:p w14:paraId="78A4F4E8" w14:textId="77777777" w:rsidR="00206019" w:rsidRPr="00C70209" w:rsidRDefault="00206019" w:rsidP="005407AD">
      <w:pPr>
        <w:pStyle w:val="Heading5"/>
        <w:rPr>
          <w:lang w:val="en-AU"/>
        </w:rPr>
      </w:pPr>
      <w:r w:rsidRPr="00C70209">
        <w:rPr>
          <w:lang w:val="en-AU"/>
        </w:rPr>
        <w:t>Results</w:t>
      </w:r>
    </w:p>
    <w:p w14:paraId="6B5469E8" w14:textId="77777777" w:rsidR="00206019" w:rsidRPr="00C70209" w:rsidRDefault="00206019" w:rsidP="005407AD">
      <w:pPr>
        <w:pStyle w:val="Heading6"/>
      </w:pPr>
      <w:r w:rsidRPr="00C70209">
        <w:t>Mortality</w:t>
      </w:r>
    </w:p>
    <w:p w14:paraId="206FCC6A" w14:textId="4D6B3225" w:rsidR="00206019" w:rsidRPr="00C70209" w:rsidRDefault="00206019" w:rsidP="005407AD">
      <w:pPr>
        <w:pStyle w:val="BodyText"/>
      </w:pPr>
      <w:r w:rsidRPr="00C70209">
        <w:t>The systematic review and hand-searching process identified one Level III study of good</w:t>
      </w:r>
      <w:r w:rsidR="0023776E" w:rsidRPr="00C70209">
        <w:t>-</w:t>
      </w:r>
      <w:r w:rsidRPr="00C70209">
        <w:t>quality (Church 2009) that assessed the association between platelet transfusions and mortality among critically ill paediatric patients.</w:t>
      </w:r>
      <w:r w:rsidRPr="00C70209">
        <w:rPr>
          <w:b/>
        </w:rPr>
        <w:t xml:space="preserve"> </w:t>
      </w:r>
      <w:r w:rsidRPr="00C70209">
        <w:rPr>
          <w:b/>
        </w:rPr>
        <w:fldChar w:fldCharType="begin"/>
      </w:r>
      <w:r w:rsidRPr="00C70209">
        <w:rPr>
          <w:b/>
        </w:rPr>
        <w:instrText xml:space="preserve"> REF _Ref420498225 \h  \* MERGEFORMAT </w:instrText>
      </w:r>
      <w:r w:rsidRPr="00C70209">
        <w:rPr>
          <w:b/>
        </w:rPr>
      </w:r>
      <w:r w:rsidRPr="00C70209">
        <w:rPr>
          <w:b/>
        </w:rPr>
        <w:fldChar w:fldCharType="separate"/>
      </w:r>
      <w:r w:rsidR="000F7A9B" w:rsidRPr="000F7A9B">
        <w:rPr>
          <w:b/>
        </w:rPr>
        <w:t>Table 3.3.31</w:t>
      </w:r>
      <w:r w:rsidRPr="00C70209">
        <w:rPr>
          <w:b/>
        </w:rPr>
        <w:fldChar w:fldCharType="end"/>
      </w:r>
      <w:r w:rsidRPr="00C70209">
        <w:t xml:space="preserve"> summarises the results from this study.</w:t>
      </w:r>
    </w:p>
    <w:p w14:paraId="7C01BDF8" w14:textId="67DA44B9" w:rsidR="00206019" w:rsidRPr="00C70209" w:rsidRDefault="00206019" w:rsidP="005407AD">
      <w:pPr>
        <w:pStyle w:val="BodyText"/>
      </w:pPr>
      <w:r w:rsidRPr="00C70209">
        <w:t xml:space="preserve">Church (2009) reported a significant association between mortality and platelet transfusions in a univariate analysis involving 216 patients. The authors used statistical analyses to identify potential confounding variables, and included all those with a </w:t>
      </w:r>
      <w:r w:rsidR="001A475D" w:rsidRPr="001A475D">
        <w:rPr>
          <w:i/>
        </w:rPr>
        <w:t>P-</w:t>
      </w:r>
      <w:r w:rsidRPr="00C70209">
        <w:t xml:space="preserve">value &lt;0.1 in backward, stepwise multivariate models. After performing a multivariate analysis that adjusted for organ system dysfunction, Pao2/FIo2 and disseminated intravascular coagulation, the difference in mortality was no longer significant (OR 1.85; 95% CI 0.63, 5.46; </w:t>
      </w:r>
      <w:r w:rsidR="001A475D" w:rsidRPr="001A475D">
        <w:rPr>
          <w:i/>
        </w:rPr>
        <w:t>P = </w:t>
      </w:r>
      <w:r w:rsidRPr="00C70209">
        <w:t>0.26). A limitation of the study was that some patients were transfused with blood products other than platelets, making it difficult to establish the individual effect of platelet transfusion on mortality.</w:t>
      </w:r>
    </w:p>
    <w:p w14:paraId="69E1CD86" w14:textId="77777777" w:rsidR="00206019" w:rsidRPr="00C70209" w:rsidRDefault="00206019" w:rsidP="005407AD">
      <w:pPr>
        <w:pStyle w:val="BodyText"/>
        <w:sectPr w:rsidR="00206019" w:rsidRPr="00C70209" w:rsidSect="005407AD">
          <w:pgSz w:w="11906" w:h="16838" w:code="9"/>
          <w:pgMar w:top="1440" w:right="1440" w:bottom="1440" w:left="1440" w:header="709" w:footer="709" w:gutter="0"/>
          <w:cols w:space="708"/>
          <w:docGrid w:linePitch="326"/>
        </w:sectPr>
      </w:pPr>
    </w:p>
    <w:p w14:paraId="16968664" w14:textId="3EA3965A" w:rsidR="00206019" w:rsidRPr="00C70209" w:rsidRDefault="00206019" w:rsidP="005407AD">
      <w:pPr>
        <w:pStyle w:val="Caption"/>
      </w:pPr>
      <w:bookmarkStart w:id="732" w:name="_Ref420498225"/>
      <w:bookmarkStart w:id="733" w:name="_Toc427747188"/>
      <w:r w:rsidRPr="00C70209">
        <w:t xml:space="preserve">Table </w:t>
      </w:r>
      <w:r w:rsidRPr="00C70209">
        <w:fldChar w:fldCharType="begin"/>
      </w:r>
      <w:r w:rsidRPr="00C70209">
        <w:instrText xml:space="preserve"> STYLEREF 2 \s </w:instrText>
      </w:r>
      <w:r w:rsidRPr="00C70209">
        <w:fldChar w:fldCharType="separate"/>
      </w:r>
      <w:r w:rsidR="000F7A9B">
        <w:rPr>
          <w:noProof/>
        </w:rPr>
        <w:t>3.3</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1</w:t>
      </w:r>
      <w:r w:rsidRPr="00C70209">
        <w:fldChar w:fldCharType="end"/>
      </w:r>
      <w:bookmarkEnd w:id="732"/>
      <w:r w:rsidRPr="00C70209">
        <w:tab/>
        <w:t>Critically ill neonatal and paediatric patients: Results for platelet transfusion compared with no platelet transfusion – mortality</w:t>
      </w:r>
      <w:bookmarkEnd w:id="7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1395"/>
        <w:gridCol w:w="1389"/>
        <w:gridCol w:w="1389"/>
        <w:gridCol w:w="1392"/>
        <w:gridCol w:w="1389"/>
        <w:gridCol w:w="1474"/>
        <w:gridCol w:w="1474"/>
        <w:gridCol w:w="1477"/>
        <w:gridCol w:w="1692"/>
      </w:tblGrid>
      <w:tr w:rsidR="00206019" w:rsidRPr="00C70209" w14:paraId="61C4A154" w14:textId="77777777" w:rsidTr="005407AD">
        <w:trPr>
          <w:cantSplit/>
          <w:tblHeader/>
        </w:trPr>
        <w:tc>
          <w:tcPr>
            <w:tcW w:w="389" w:type="pct"/>
            <w:vMerge w:val="restart"/>
          </w:tcPr>
          <w:p w14:paraId="27AE75B5" w14:textId="77777777" w:rsidR="00206019" w:rsidRPr="00C70209" w:rsidRDefault="00206019" w:rsidP="005407AD">
            <w:pPr>
              <w:pStyle w:val="TableH2"/>
              <w:rPr>
                <w:rFonts w:eastAsia="Arial Unicode MS"/>
              </w:rPr>
            </w:pPr>
            <w:r w:rsidRPr="00C70209">
              <w:rPr>
                <w:rFonts w:eastAsia="Arial Unicode MS"/>
              </w:rPr>
              <w:t>Study</w:t>
            </w:r>
          </w:p>
          <w:p w14:paraId="6AE67040" w14:textId="77777777" w:rsidR="00206019" w:rsidRPr="00C70209" w:rsidRDefault="00206019" w:rsidP="005407AD">
            <w:pPr>
              <w:pStyle w:val="TableH2"/>
              <w:rPr>
                <w:rFonts w:eastAsia="Arial Unicode MS"/>
                <w:vertAlign w:val="superscript"/>
              </w:rPr>
            </w:pPr>
            <w:r w:rsidRPr="00C70209">
              <w:rPr>
                <w:rFonts w:eastAsia="Arial Unicode MS"/>
              </w:rPr>
              <w:t>Level of evidence</w:t>
            </w:r>
            <w:r w:rsidRPr="00C70209">
              <w:rPr>
                <w:rFonts w:eastAsia="Arial Unicode MS"/>
                <w:vertAlign w:val="superscript"/>
              </w:rPr>
              <w:t>a</w:t>
            </w:r>
          </w:p>
          <w:p w14:paraId="256D3CBD" w14:textId="77777777" w:rsidR="00206019" w:rsidRPr="00C70209" w:rsidRDefault="00206019" w:rsidP="005407AD">
            <w:pPr>
              <w:pStyle w:val="TableH2"/>
              <w:rPr>
                <w:rStyle w:val="Emphasis"/>
                <w:rFonts w:eastAsia="Arial Unicode MS"/>
              </w:rPr>
            </w:pPr>
            <w:r w:rsidRPr="00C70209">
              <w:rPr>
                <w:rStyle w:val="Emphasis"/>
                <w:rFonts w:eastAsia="Arial Unicode MS"/>
              </w:rPr>
              <w:t>Quality</w:t>
            </w:r>
          </w:p>
        </w:tc>
        <w:tc>
          <w:tcPr>
            <w:tcW w:w="492" w:type="pct"/>
            <w:vMerge w:val="restart"/>
          </w:tcPr>
          <w:p w14:paraId="6ABFF14E" w14:textId="77777777" w:rsidR="00206019" w:rsidRPr="00C70209" w:rsidRDefault="00206019" w:rsidP="005407AD">
            <w:pPr>
              <w:pStyle w:val="TableH2"/>
              <w:rPr>
                <w:rFonts w:eastAsia="Arial Unicode MS"/>
              </w:rPr>
            </w:pPr>
            <w:r w:rsidRPr="00C70209">
              <w:rPr>
                <w:rFonts w:eastAsia="Arial Unicode MS"/>
              </w:rPr>
              <w:t>No. of trials / sample size included in analysis</w:t>
            </w:r>
          </w:p>
        </w:tc>
        <w:tc>
          <w:tcPr>
            <w:tcW w:w="490" w:type="pct"/>
            <w:vMerge w:val="restart"/>
          </w:tcPr>
          <w:p w14:paraId="60992496" w14:textId="77777777" w:rsidR="00206019" w:rsidRPr="00C70209" w:rsidRDefault="00206019" w:rsidP="005407AD">
            <w:pPr>
              <w:pStyle w:val="TableH2"/>
              <w:rPr>
                <w:rFonts w:eastAsia="Arial Unicode MS"/>
              </w:rPr>
            </w:pPr>
            <w:r w:rsidRPr="00C70209">
              <w:rPr>
                <w:rFonts w:eastAsia="Arial Unicode MS"/>
              </w:rPr>
              <w:t>Patient population</w:t>
            </w:r>
          </w:p>
        </w:tc>
        <w:tc>
          <w:tcPr>
            <w:tcW w:w="490" w:type="pct"/>
            <w:vMerge w:val="restart"/>
          </w:tcPr>
          <w:p w14:paraId="6E1D73DE" w14:textId="77777777" w:rsidR="00206019" w:rsidRPr="00C70209" w:rsidRDefault="00206019" w:rsidP="005407AD">
            <w:pPr>
              <w:pStyle w:val="TableH2"/>
              <w:rPr>
                <w:rFonts w:eastAsia="Arial Unicode MS"/>
              </w:rPr>
            </w:pPr>
            <w:r w:rsidRPr="00C70209">
              <w:rPr>
                <w:rFonts w:eastAsia="Arial Unicode MS"/>
              </w:rPr>
              <w:t>Setting</w:t>
            </w:r>
          </w:p>
          <w:p w14:paraId="7AF302A2" w14:textId="77777777" w:rsidR="00206019" w:rsidRPr="00C70209" w:rsidRDefault="00206019" w:rsidP="005407AD">
            <w:pPr>
              <w:pStyle w:val="TableH2"/>
              <w:rPr>
                <w:rFonts w:eastAsia="Arial Unicode MS"/>
              </w:rPr>
            </w:pPr>
            <w:r w:rsidRPr="00C70209">
              <w:rPr>
                <w:rFonts w:eastAsia="Arial Unicode MS"/>
              </w:rPr>
              <w:t>Location</w:t>
            </w:r>
          </w:p>
        </w:tc>
        <w:tc>
          <w:tcPr>
            <w:tcW w:w="491" w:type="pct"/>
            <w:vMerge w:val="restart"/>
          </w:tcPr>
          <w:p w14:paraId="57B8EBC6" w14:textId="77777777" w:rsidR="00206019" w:rsidRPr="00C70209" w:rsidRDefault="00206019" w:rsidP="005407AD">
            <w:pPr>
              <w:pStyle w:val="TableH2"/>
              <w:rPr>
                <w:rFonts w:eastAsia="Arial Unicode MS"/>
              </w:rPr>
            </w:pPr>
            <w:r w:rsidRPr="00C70209">
              <w:rPr>
                <w:rFonts w:eastAsia="Arial Unicode MS"/>
              </w:rPr>
              <w:t>Intervention versus comparator</w:t>
            </w:r>
          </w:p>
        </w:tc>
        <w:tc>
          <w:tcPr>
            <w:tcW w:w="490" w:type="pct"/>
            <w:vMerge w:val="restart"/>
          </w:tcPr>
          <w:p w14:paraId="6C39EC8F" w14:textId="77777777" w:rsidR="00206019" w:rsidRPr="00C70209" w:rsidRDefault="00206019" w:rsidP="005407AD">
            <w:pPr>
              <w:pStyle w:val="TableH2"/>
              <w:rPr>
                <w:rFonts w:eastAsia="Arial Unicode MS"/>
              </w:rPr>
            </w:pPr>
            <w:r w:rsidRPr="00C70209">
              <w:rPr>
                <w:rFonts w:eastAsia="Arial Unicode MS"/>
              </w:rPr>
              <w:t>Outcome</w:t>
            </w:r>
          </w:p>
        </w:tc>
        <w:tc>
          <w:tcPr>
            <w:tcW w:w="2158" w:type="pct"/>
            <w:gridSpan w:val="4"/>
          </w:tcPr>
          <w:p w14:paraId="05351DCB" w14:textId="77777777" w:rsidR="00206019" w:rsidRPr="00C70209" w:rsidRDefault="00206019" w:rsidP="005407AD">
            <w:pPr>
              <w:pStyle w:val="TableH2"/>
              <w:rPr>
                <w:rFonts w:eastAsia="Arial Unicode MS"/>
                <w:i/>
              </w:rPr>
            </w:pPr>
            <w:r w:rsidRPr="00C70209">
              <w:rPr>
                <w:rFonts w:eastAsia="Arial Unicode MS"/>
              </w:rPr>
              <w:t>Results</w:t>
            </w:r>
          </w:p>
        </w:tc>
      </w:tr>
      <w:tr w:rsidR="00206019" w:rsidRPr="00C70209" w14:paraId="17312D8D" w14:textId="77777777" w:rsidTr="005407AD">
        <w:trPr>
          <w:cantSplit/>
          <w:tblHeader/>
        </w:trPr>
        <w:tc>
          <w:tcPr>
            <w:tcW w:w="389" w:type="pct"/>
            <w:vMerge/>
          </w:tcPr>
          <w:p w14:paraId="4F6DF047" w14:textId="77777777" w:rsidR="00206019" w:rsidRPr="00C70209" w:rsidRDefault="00206019" w:rsidP="005407AD">
            <w:pPr>
              <w:pStyle w:val="TableH2"/>
              <w:rPr>
                <w:rFonts w:eastAsia="Arial Unicode MS"/>
              </w:rPr>
            </w:pPr>
          </w:p>
        </w:tc>
        <w:tc>
          <w:tcPr>
            <w:tcW w:w="492" w:type="pct"/>
            <w:vMerge/>
          </w:tcPr>
          <w:p w14:paraId="47A7A8B0" w14:textId="77777777" w:rsidR="00206019" w:rsidRPr="00C70209" w:rsidRDefault="00206019" w:rsidP="005407AD">
            <w:pPr>
              <w:pStyle w:val="TableH2"/>
              <w:rPr>
                <w:rFonts w:eastAsia="Arial Unicode MS"/>
              </w:rPr>
            </w:pPr>
          </w:p>
        </w:tc>
        <w:tc>
          <w:tcPr>
            <w:tcW w:w="490" w:type="pct"/>
            <w:vMerge/>
          </w:tcPr>
          <w:p w14:paraId="05FF3A10" w14:textId="77777777" w:rsidR="00206019" w:rsidRPr="00C70209" w:rsidRDefault="00206019" w:rsidP="005407AD">
            <w:pPr>
              <w:pStyle w:val="TableH2"/>
              <w:rPr>
                <w:rFonts w:eastAsia="Arial Unicode MS"/>
              </w:rPr>
            </w:pPr>
          </w:p>
        </w:tc>
        <w:tc>
          <w:tcPr>
            <w:tcW w:w="490" w:type="pct"/>
            <w:vMerge/>
          </w:tcPr>
          <w:p w14:paraId="2B632E49" w14:textId="77777777" w:rsidR="00206019" w:rsidRPr="00C70209" w:rsidRDefault="00206019" w:rsidP="005407AD">
            <w:pPr>
              <w:pStyle w:val="TableH2"/>
              <w:rPr>
                <w:rFonts w:eastAsia="Arial Unicode MS"/>
              </w:rPr>
            </w:pPr>
          </w:p>
        </w:tc>
        <w:tc>
          <w:tcPr>
            <w:tcW w:w="491" w:type="pct"/>
            <w:vMerge/>
          </w:tcPr>
          <w:p w14:paraId="16F38262" w14:textId="77777777" w:rsidR="00206019" w:rsidRPr="00C70209" w:rsidRDefault="00206019" w:rsidP="005407AD">
            <w:pPr>
              <w:pStyle w:val="TableH2"/>
              <w:rPr>
                <w:rFonts w:eastAsia="Arial Unicode MS"/>
              </w:rPr>
            </w:pPr>
          </w:p>
        </w:tc>
        <w:tc>
          <w:tcPr>
            <w:tcW w:w="490" w:type="pct"/>
            <w:vMerge/>
          </w:tcPr>
          <w:p w14:paraId="16DDB79B" w14:textId="77777777" w:rsidR="00206019" w:rsidRPr="00C70209" w:rsidRDefault="00206019" w:rsidP="005407AD">
            <w:pPr>
              <w:pStyle w:val="TableH2"/>
              <w:rPr>
                <w:rFonts w:eastAsia="Arial Unicode MS"/>
              </w:rPr>
            </w:pPr>
          </w:p>
        </w:tc>
        <w:tc>
          <w:tcPr>
            <w:tcW w:w="520" w:type="pct"/>
          </w:tcPr>
          <w:p w14:paraId="52D96C28" w14:textId="77777777" w:rsidR="00206019" w:rsidRPr="00C70209" w:rsidRDefault="00206019" w:rsidP="005407AD">
            <w:pPr>
              <w:pStyle w:val="TableH2"/>
              <w:rPr>
                <w:rFonts w:eastAsia="Arial Unicode MS"/>
              </w:rPr>
            </w:pPr>
            <w:r w:rsidRPr="00C70209">
              <w:rPr>
                <w:rFonts w:eastAsia="Arial Unicode MS"/>
              </w:rPr>
              <w:t>Platelet transfusion</w:t>
            </w:r>
          </w:p>
          <w:p w14:paraId="7A1712DE" w14:textId="77777777" w:rsidR="00206019" w:rsidRPr="00C70209" w:rsidRDefault="00206019" w:rsidP="005407AD">
            <w:pPr>
              <w:pStyle w:val="TableH2"/>
              <w:rPr>
                <w:rFonts w:eastAsia="Arial Unicode MS"/>
              </w:rPr>
            </w:pPr>
            <w:r w:rsidRPr="00C70209">
              <w:rPr>
                <w:rFonts w:eastAsia="Arial Unicode MS"/>
              </w:rPr>
              <w:t>n/N (%)</w:t>
            </w:r>
          </w:p>
        </w:tc>
        <w:tc>
          <w:tcPr>
            <w:tcW w:w="520" w:type="pct"/>
          </w:tcPr>
          <w:p w14:paraId="623BD4C5" w14:textId="77777777" w:rsidR="00206019" w:rsidRPr="00C70209" w:rsidRDefault="00206019" w:rsidP="005407AD">
            <w:pPr>
              <w:pStyle w:val="TableH2"/>
              <w:rPr>
                <w:rFonts w:eastAsia="Arial Unicode MS"/>
              </w:rPr>
            </w:pPr>
            <w:r w:rsidRPr="00C70209">
              <w:rPr>
                <w:rFonts w:eastAsia="Arial Unicode MS"/>
              </w:rPr>
              <w:t>No platelet transfusion</w:t>
            </w:r>
          </w:p>
          <w:p w14:paraId="2C5E68CD" w14:textId="77777777" w:rsidR="00206019" w:rsidRPr="00C70209" w:rsidRDefault="00206019" w:rsidP="005407AD">
            <w:pPr>
              <w:pStyle w:val="TableH2"/>
              <w:rPr>
                <w:rFonts w:eastAsia="Arial Unicode MS"/>
              </w:rPr>
            </w:pPr>
            <w:r w:rsidRPr="00C70209">
              <w:rPr>
                <w:rFonts w:eastAsia="Arial Unicode MS"/>
              </w:rPr>
              <w:t>n/N (%)</w:t>
            </w:r>
          </w:p>
        </w:tc>
        <w:tc>
          <w:tcPr>
            <w:tcW w:w="521" w:type="pct"/>
          </w:tcPr>
          <w:p w14:paraId="3CE75524" w14:textId="77777777" w:rsidR="00206019" w:rsidRPr="00C70209" w:rsidRDefault="00206019" w:rsidP="005407AD">
            <w:pPr>
              <w:pStyle w:val="TableH2"/>
              <w:rPr>
                <w:rFonts w:eastAsia="Arial Unicode MS"/>
              </w:rPr>
            </w:pPr>
            <w:r w:rsidRPr="00C70209">
              <w:rPr>
                <w:rFonts w:eastAsia="Arial Unicode MS"/>
              </w:rPr>
              <w:t>Risk estimate (95% CI)</w:t>
            </w:r>
          </w:p>
        </w:tc>
        <w:tc>
          <w:tcPr>
            <w:tcW w:w="597" w:type="pct"/>
          </w:tcPr>
          <w:p w14:paraId="11BA29A9" w14:textId="77777777" w:rsidR="00206019" w:rsidRPr="00C70209" w:rsidRDefault="00206019" w:rsidP="005407AD">
            <w:pPr>
              <w:pStyle w:val="TableH2"/>
              <w:rPr>
                <w:rFonts w:eastAsia="Arial Unicode MS"/>
                <w:i/>
              </w:rPr>
            </w:pPr>
            <w:r w:rsidRPr="00C70209">
              <w:rPr>
                <w:rFonts w:eastAsia="Arial Unicode MS"/>
                <w:i/>
              </w:rPr>
              <w:t>Statistical significance</w:t>
            </w:r>
          </w:p>
          <w:p w14:paraId="2DDCFB3B" w14:textId="6E83EBBA" w:rsidR="00206019" w:rsidRPr="00C70209" w:rsidRDefault="001A475D" w:rsidP="005407AD">
            <w:pPr>
              <w:pStyle w:val="TableH2"/>
              <w:rPr>
                <w:rFonts w:eastAsia="Arial Unicode MS"/>
              </w:rPr>
            </w:pPr>
            <w:r w:rsidRPr="001A475D">
              <w:rPr>
                <w:rFonts w:eastAsia="Arial Unicode MS"/>
                <w:i/>
              </w:rPr>
              <w:t>P-</w:t>
            </w:r>
            <w:r w:rsidR="00206019" w:rsidRPr="00C70209">
              <w:rPr>
                <w:rFonts w:eastAsia="Arial Unicode MS"/>
              </w:rPr>
              <w:t>value</w:t>
            </w:r>
          </w:p>
          <w:p w14:paraId="119EE12D" w14:textId="77777777" w:rsidR="00206019" w:rsidRPr="00C70209" w:rsidRDefault="00206019" w:rsidP="005407AD">
            <w:pPr>
              <w:pStyle w:val="TableH2"/>
              <w:rPr>
                <w:rFonts w:eastAsia="Arial Unicode MS"/>
              </w:rPr>
            </w:pPr>
            <w:r w:rsidRPr="00C70209">
              <w:t>Heterogeneity</w:t>
            </w:r>
            <w:r w:rsidRPr="00C70209">
              <w:rPr>
                <w:vertAlign w:val="superscript"/>
              </w:rPr>
              <w:t>b</w:t>
            </w:r>
          </w:p>
        </w:tc>
      </w:tr>
      <w:tr w:rsidR="00206019" w:rsidRPr="00C70209" w14:paraId="16C40F67" w14:textId="77777777" w:rsidTr="005407A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val="305"/>
        </w:trPr>
        <w:tc>
          <w:tcPr>
            <w:tcW w:w="5000" w:type="pct"/>
            <w:gridSpan w:val="10"/>
            <w:shd w:val="clear" w:color="auto" w:fill="000000" w:themeFill="text1"/>
          </w:tcPr>
          <w:p w14:paraId="54AD4886" w14:textId="77777777" w:rsidR="00206019" w:rsidRPr="00C70209" w:rsidRDefault="00206019" w:rsidP="005407AD">
            <w:pPr>
              <w:pStyle w:val="TableH4"/>
              <w:rPr>
                <w:i/>
              </w:rPr>
            </w:pPr>
            <w:r w:rsidRPr="00C70209">
              <w:t>Level III evidence</w:t>
            </w:r>
          </w:p>
        </w:tc>
      </w:tr>
      <w:tr w:rsidR="00206019" w:rsidRPr="00C70209" w14:paraId="68907B7C" w14:textId="77777777" w:rsidTr="005407AD">
        <w:trPr>
          <w:cantSplit/>
          <w:tblHeader/>
        </w:trPr>
        <w:tc>
          <w:tcPr>
            <w:tcW w:w="389" w:type="pct"/>
            <w:vMerge w:val="restart"/>
          </w:tcPr>
          <w:p w14:paraId="7A8FAA45" w14:textId="115F2799" w:rsidR="00206019" w:rsidRPr="00C70209" w:rsidRDefault="00206019" w:rsidP="005407AD">
            <w:pPr>
              <w:pStyle w:val="Tabletext-evidencematrix"/>
            </w:pPr>
            <w:r w:rsidRPr="00C70209">
              <w:t>Church 2009</w:t>
            </w:r>
            <w:r w:rsidRPr="00C70209">
              <w:fldChar w:fldCharType="begin"/>
            </w:r>
            <w:r w:rsidR="000E261C">
              <w:instrText xml:space="preserve"> ADDIN EN.CITE &lt;EndNote&gt;&lt;Cite&gt;&lt;Author&gt;Church&lt;/Author&gt;&lt;Year&gt;2009&lt;/Year&gt;&lt;RecNum&gt;133&lt;/RecNum&gt;&lt;DisplayText&gt;&lt;style face="superscript"&gt;302&lt;/style&gt;&lt;/DisplayText&gt;&lt;record&gt;&lt;rec-number&gt;133&lt;/rec-number&gt;&lt;foreign-keys&gt;&lt;key app="EN" db-id="9edve2wadsavt5ewavaxtda4f2tavzvts9ee" timestamp="1426550421"&gt;133&lt;/key&gt;&lt;/foreign-keys&gt;&lt;ref-type name="Journal Article"&gt;17&lt;/ref-type&gt;&lt;contributors&gt;&lt;authors&gt;&lt;author&gt;Church, G. D.&lt;/author&gt;&lt;author&gt;Matthay, M. A.&lt;/author&gt;&lt;author&gt;Liu, K.&lt;/author&gt;&lt;author&gt;Milet, M.&lt;/author&gt;&lt;author&gt;Flori, H. R.&lt;/author&gt;&lt;/authors&gt;&lt;/contributors&gt;&lt;titles&gt;&lt;title&gt;Blood product transfusions and clinical outcomes in pediatric patients with acute lung injury&lt;/title&gt;&lt;secondary-title&gt;Pediatric Critical Care Medicine&lt;/secondary-title&gt;&lt;/titles&gt;&lt;periodical&gt;&lt;full-title&gt;Pediatric Critical Care Medicine&lt;/full-title&gt;&lt;/periodical&gt;&lt;pages&gt;297–302&lt;/pages&gt;&lt;volume&gt;10&lt;/volume&gt;&lt;number&gt;3&lt;/number&gt;&lt;keywords&gt;&lt;keyword&gt;blood&lt;/keyword&gt;&lt;keyword&gt;transfusion&lt;/keyword&gt;&lt;keyword&gt;patient&lt;/keyword&gt;&lt;/keywords&gt;&lt;dates&gt;&lt;year&gt;2009&lt;/year&gt;&lt;pub-dates&gt;&lt;date&gt;May&lt;/date&gt;&lt;/pub-dates&gt;&lt;/dates&gt;&lt;urls&gt;&lt;related-urls&gt;&lt;url&gt;http://www.ncbi.nlm.nih.gov/pubmed/19307809&lt;/url&gt;&lt;/related-urls&gt;&lt;/urls&gt;&lt;access-date&gt;13 April 2015&lt;/access-date&gt;&lt;/record&gt;&lt;/Cite&gt;&lt;/EndNote&gt;</w:instrText>
            </w:r>
            <w:r w:rsidRPr="00C70209">
              <w:fldChar w:fldCharType="separate"/>
            </w:r>
            <w:r w:rsidR="000E261C" w:rsidRPr="000E261C">
              <w:rPr>
                <w:noProof/>
                <w:vertAlign w:val="superscript"/>
              </w:rPr>
              <w:t>302</w:t>
            </w:r>
            <w:r w:rsidRPr="00C70209">
              <w:fldChar w:fldCharType="end"/>
            </w:r>
          </w:p>
          <w:p w14:paraId="748420AF" w14:textId="77777777" w:rsidR="00206019" w:rsidRPr="00C70209" w:rsidRDefault="00206019" w:rsidP="005407AD">
            <w:pPr>
              <w:pStyle w:val="Tabletext-evidencematrix"/>
            </w:pPr>
            <w:r w:rsidRPr="00C70209">
              <w:t>Level III–2</w:t>
            </w:r>
          </w:p>
          <w:p w14:paraId="0BE6D117" w14:textId="77777777" w:rsidR="00206019" w:rsidRPr="00C70209" w:rsidRDefault="00206019" w:rsidP="005407AD">
            <w:pPr>
              <w:pStyle w:val="Tabletext-evidencematrix"/>
            </w:pPr>
            <w:r w:rsidRPr="00C70209">
              <w:rPr>
                <w:i/>
              </w:rPr>
              <w:t>Good</w:t>
            </w:r>
          </w:p>
        </w:tc>
        <w:tc>
          <w:tcPr>
            <w:tcW w:w="492" w:type="pct"/>
            <w:vMerge w:val="restart"/>
          </w:tcPr>
          <w:p w14:paraId="30F0080B" w14:textId="77777777" w:rsidR="00206019" w:rsidRPr="00C70209" w:rsidRDefault="00206019" w:rsidP="005407AD">
            <w:pPr>
              <w:pStyle w:val="Tabletext-evidencematrix"/>
            </w:pPr>
            <w:r w:rsidRPr="00C70209">
              <w:t>N=216</w:t>
            </w:r>
          </w:p>
        </w:tc>
        <w:tc>
          <w:tcPr>
            <w:tcW w:w="490" w:type="pct"/>
            <w:vMerge w:val="restart"/>
          </w:tcPr>
          <w:p w14:paraId="037159AD" w14:textId="3317A4C5" w:rsidR="00206019" w:rsidRPr="00C70209" w:rsidRDefault="00206019" w:rsidP="005407AD">
            <w:pPr>
              <w:pStyle w:val="Tabletext-evidencematrix"/>
            </w:pPr>
            <w:r w:rsidRPr="00C70209">
              <w:t>Paediatric intensive care patients aged 36 weeks corrected gestational age to 18 years with ALI</w:t>
            </w:r>
          </w:p>
        </w:tc>
        <w:tc>
          <w:tcPr>
            <w:tcW w:w="490" w:type="pct"/>
            <w:vMerge w:val="restart"/>
          </w:tcPr>
          <w:p w14:paraId="2E8A06DC" w14:textId="2FDA3E7E" w:rsidR="00206019" w:rsidRPr="00C70209" w:rsidRDefault="00206019" w:rsidP="005407AD">
            <w:pPr>
              <w:pStyle w:val="Tabletext-evidencematrix"/>
            </w:pPr>
            <w:r w:rsidRPr="00C70209">
              <w:t>PICUs at two children’s hospitals, USA</w:t>
            </w:r>
          </w:p>
        </w:tc>
        <w:tc>
          <w:tcPr>
            <w:tcW w:w="491" w:type="pct"/>
            <w:vMerge w:val="restart"/>
          </w:tcPr>
          <w:p w14:paraId="0035E491" w14:textId="77777777" w:rsidR="00206019" w:rsidRPr="00C70209" w:rsidRDefault="00206019" w:rsidP="005407AD">
            <w:pPr>
              <w:pStyle w:val="Tabletext-evidencematrix"/>
            </w:pPr>
            <w:r w:rsidRPr="00C70209">
              <w:t>Platelet transfusion versus no transfusion</w:t>
            </w:r>
          </w:p>
        </w:tc>
        <w:tc>
          <w:tcPr>
            <w:tcW w:w="490" w:type="pct"/>
            <w:vMerge w:val="restart"/>
          </w:tcPr>
          <w:p w14:paraId="2E8E3C75" w14:textId="77777777" w:rsidR="00206019" w:rsidRPr="00C70209" w:rsidRDefault="00206019" w:rsidP="005407AD">
            <w:pPr>
              <w:pStyle w:val="Tabletext-evidencematrix"/>
            </w:pPr>
            <w:r w:rsidRPr="00C70209">
              <w:t>Mortality in PICU</w:t>
            </w:r>
          </w:p>
        </w:tc>
        <w:tc>
          <w:tcPr>
            <w:tcW w:w="520" w:type="pct"/>
          </w:tcPr>
          <w:p w14:paraId="21B22DAC" w14:textId="77777777" w:rsidR="00206019" w:rsidRPr="00C70209" w:rsidRDefault="00206019" w:rsidP="005407AD">
            <w:pPr>
              <w:pStyle w:val="Tabletext-evidencematrix"/>
            </w:pPr>
            <w:r w:rsidRPr="00C70209">
              <w:t>NR/53 (36%)</w:t>
            </w:r>
          </w:p>
        </w:tc>
        <w:tc>
          <w:tcPr>
            <w:tcW w:w="520" w:type="pct"/>
          </w:tcPr>
          <w:p w14:paraId="4B8EE731" w14:textId="77777777" w:rsidR="00206019" w:rsidRPr="00C70209" w:rsidRDefault="00206019" w:rsidP="005407AD">
            <w:pPr>
              <w:pStyle w:val="Tabletext-evidencematrix"/>
            </w:pPr>
            <w:r w:rsidRPr="00C70209">
              <w:t>NR/163 (18%)</w:t>
            </w:r>
          </w:p>
        </w:tc>
        <w:tc>
          <w:tcPr>
            <w:tcW w:w="521" w:type="pct"/>
          </w:tcPr>
          <w:p w14:paraId="4448161F" w14:textId="77777777" w:rsidR="00206019" w:rsidRPr="00C70209" w:rsidRDefault="00206019" w:rsidP="005407AD">
            <w:pPr>
              <w:pStyle w:val="Tabletext-evidencematrix"/>
            </w:pPr>
            <w:r w:rsidRPr="00C70209">
              <w:t>NR</w:t>
            </w:r>
          </w:p>
          <w:p w14:paraId="1C857C81" w14:textId="77777777" w:rsidR="00206019" w:rsidRPr="00C70209" w:rsidRDefault="00206019" w:rsidP="005407AD">
            <w:pPr>
              <w:pStyle w:val="Tabletext-evidencematrix"/>
            </w:pPr>
            <w:r w:rsidRPr="00C70209">
              <w:t>(univariate analysis)</w:t>
            </w:r>
          </w:p>
        </w:tc>
        <w:tc>
          <w:tcPr>
            <w:tcW w:w="597" w:type="pct"/>
            <w:shd w:val="clear" w:color="auto" w:fill="D9D9D9" w:themeFill="background1" w:themeFillShade="D9"/>
          </w:tcPr>
          <w:p w14:paraId="48062127" w14:textId="77777777" w:rsidR="00206019" w:rsidRPr="00C70209" w:rsidRDefault="00206019" w:rsidP="005407AD">
            <w:pPr>
              <w:pStyle w:val="Tabletext-evidencematrix"/>
              <w:rPr>
                <w:i/>
              </w:rPr>
            </w:pPr>
            <w:r w:rsidRPr="00C70209">
              <w:rPr>
                <w:i/>
              </w:rPr>
              <w:t>Favours no transfusion</w:t>
            </w:r>
          </w:p>
          <w:p w14:paraId="2E32A92A" w14:textId="7B7A8710" w:rsidR="00206019" w:rsidRPr="00C70209" w:rsidRDefault="001A475D" w:rsidP="005407AD">
            <w:pPr>
              <w:pStyle w:val="Tabletext-evidencematrix"/>
            </w:pPr>
            <w:r w:rsidRPr="001A475D">
              <w:rPr>
                <w:i/>
              </w:rPr>
              <w:t>P &lt; </w:t>
            </w:r>
            <w:r w:rsidR="00206019" w:rsidRPr="00C70209">
              <w:t>0.005</w:t>
            </w:r>
          </w:p>
        </w:tc>
      </w:tr>
      <w:tr w:rsidR="00206019" w:rsidRPr="00C70209" w14:paraId="64CBF3BC" w14:textId="77777777" w:rsidTr="005407AD">
        <w:trPr>
          <w:cantSplit/>
          <w:tblHeader/>
        </w:trPr>
        <w:tc>
          <w:tcPr>
            <w:tcW w:w="389" w:type="pct"/>
            <w:vMerge/>
          </w:tcPr>
          <w:p w14:paraId="09DE2BFA" w14:textId="77777777" w:rsidR="00206019" w:rsidRPr="00C70209" w:rsidRDefault="00206019" w:rsidP="005407AD">
            <w:pPr>
              <w:pStyle w:val="Tabletext-evidencematrix"/>
            </w:pPr>
          </w:p>
        </w:tc>
        <w:tc>
          <w:tcPr>
            <w:tcW w:w="492" w:type="pct"/>
            <w:vMerge/>
          </w:tcPr>
          <w:p w14:paraId="2B49C6D3" w14:textId="77777777" w:rsidR="00206019" w:rsidRPr="00C70209" w:rsidRDefault="00206019" w:rsidP="005407AD">
            <w:pPr>
              <w:pStyle w:val="Tabletext-evidencematrix"/>
            </w:pPr>
          </w:p>
        </w:tc>
        <w:tc>
          <w:tcPr>
            <w:tcW w:w="490" w:type="pct"/>
            <w:vMerge/>
          </w:tcPr>
          <w:p w14:paraId="485D5E8C" w14:textId="77777777" w:rsidR="00206019" w:rsidRPr="00C70209" w:rsidRDefault="00206019" w:rsidP="005407AD">
            <w:pPr>
              <w:pStyle w:val="Tabletext-evidencematrix"/>
            </w:pPr>
          </w:p>
        </w:tc>
        <w:tc>
          <w:tcPr>
            <w:tcW w:w="490" w:type="pct"/>
            <w:vMerge/>
          </w:tcPr>
          <w:p w14:paraId="41010F27" w14:textId="77777777" w:rsidR="00206019" w:rsidRPr="00C70209" w:rsidRDefault="00206019" w:rsidP="005407AD">
            <w:pPr>
              <w:pStyle w:val="Tabletext-evidencematrix"/>
            </w:pPr>
          </w:p>
        </w:tc>
        <w:tc>
          <w:tcPr>
            <w:tcW w:w="491" w:type="pct"/>
            <w:vMerge/>
          </w:tcPr>
          <w:p w14:paraId="60AF3364" w14:textId="77777777" w:rsidR="00206019" w:rsidRPr="00C70209" w:rsidRDefault="00206019" w:rsidP="005407AD">
            <w:pPr>
              <w:pStyle w:val="Tabletext-evidencematrix"/>
            </w:pPr>
          </w:p>
        </w:tc>
        <w:tc>
          <w:tcPr>
            <w:tcW w:w="490" w:type="pct"/>
            <w:vMerge/>
          </w:tcPr>
          <w:p w14:paraId="3C537692" w14:textId="77777777" w:rsidR="00206019" w:rsidRPr="00C70209" w:rsidRDefault="00206019" w:rsidP="005407AD">
            <w:pPr>
              <w:pStyle w:val="Tabletext-evidencematrix"/>
            </w:pPr>
          </w:p>
        </w:tc>
        <w:tc>
          <w:tcPr>
            <w:tcW w:w="520" w:type="pct"/>
          </w:tcPr>
          <w:p w14:paraId="68F88073" w14:textId="77777777" w:rsidR="00206019" w:rsidRPr="00C70209" w:rsidRDefault="00206019" w:rsidP="005407AD">
            <w:pPr>
              <w:pStyle w:val="Tabletext-evidencematrix"/>
            </w:pPr>
            <w:r w:rsidRPr="00C70209">
              <w:t>NR</w:t>
            </w:r>
          </w:p>
        </w:tc>
        <w:tc>
          <w:tcPr>
            <w:tcW w:w="520" w:type="pct"/>
          </w:tcPr>
          <w:p w14:paraId="2064AB93" w14:textId="77777777" w:rsidR="00206019" w:rsidRPr="00C70209" w:rsidRDefault="00206019" w:rsidP="005407AD">
            <w:pPr>
              <w:pStyle w:val="Tabletext-evidencematrix"/>
            </w:pPr>
            <w:r w:rsidRPr="00C70209">
              <w:t>NR</w:t>
            </w:r>
          </w:p>
        </w:tc>
        <w:tc>
          <w:tcPr>
            <w:tcW w:w="521" w:type="pct"/>
          </w:tcPr>
          <w:p w14:paraId="5116DA2D" w14:textId="77777777" w:rsidR="00206019" w:rsidRPr="00C70209" w:rsidRDefault="00206019" w:rsidP="005407AD">
            <w:pPr>
              <w:pStyle w:val="Tabletext-evidencematrix"/>
            </w:pPr>
            <w:r w:rsidRPr="00C70209">
              <w:t>OR 1.85 [0.63, 5.46]</w:t>
            </w:r>
          </w:p>
          <w:p w14:paraId="74BCDDE4" w14:textId="77777777" w:rsidR="00206019" w:rsidRPr="00C70209" w:rsidRDefault="00206019" w:rsidP="005407AD">
            <w:pPr>
              <w:pStyle w:val="Tabletext-evidencematrix"/>
            </w:pPr>
            <w:r w:rsidRPr="00C70209">
              <w:t>(multivariate analysis)</w:t>
            </w:r>
          </w:p>
        </w:tc>
        <w:tc>
          <w:tcPr>
            <w:tcW w:w="597" w:type="pct"/>
            <w:tcBorders>
              <w:bottom w:val="nil"/>
            </w:tcBorders>
          </w:tcPr>
          <w:p w14:paraId="0C99631A" w14:textId="77777777" w:rsidR="00206019" w:rsidRPr="00C70209" w:rsidRDefault="00206019" w:rsidP="005407AD">
            <w:pPr>
              <w:pStyle w:val="Tabletext-evidencematrix"/>
              <w:rPr>
                <w:i/>
              </w:rPr>
            </w:pPr>
            <w:r w:rsidRPr="00C70209">
              <w:rPr>
                <w:i/>
              </w:rPr>
              <w:t>No significant difference</w:t>
            </w:r>
          </w:p>
          <w:p w14:paraId="737B85E1" w14:textId="0C8C63D6" w:rsidR="00206019" w:rsidRPr="00C70209" w:rsidRDefault="001A475D" w:rsidP="005407AD">
            <w:pPr>
              <w:pStyle w:val="Tabletext-evidencematrix"/>
            </w:pPr>
            <w:r w:rsidRPr="001A475D">
              <w:rPr>
                <w:i/>
              </w:rPr>
              <w:t>P = </w:t>
            </w:r>
            <w:r w:rsidR="00206019" w:rsidRPr="00C70209">
              <w:t>0.26</w:t>
            </w:r>
          </w:p>
        </w:tc>
      </w:tr>
      <w:tr w:rsidR="00206019" w:rsidRPr="00C70209" w14:paraId="1D5A1FFE" w14:textId="77777777" w:rsidTr="005407AD">
        <w:trPr>
          <w:cantSplit/>
          <w:tblHeader/>
        </w:trPr>
        <w:tc>
          <w:tcPr>
            <w:tcW w:w="389" w:type="pct"/>
            <w:vMerge/>
          </w:tcPr>
          <w:p w14:paraId="7F525BD1" w14:textId="77777777" w:rsidR="00206019" w:rsidRPr="00C70209" w:rsidRDefault="00206019" w:rsidP="005407AD">
            <w:pPr>
              <w:pStyle w:val="Tabletext-evidencematrix"/>
            </w:pPr>
          </w:p>
        </w:tc>
        <w:tc>
          <w:tcPr>
            <w:tcW w:w="492" w:type="pct"/>
            <w:vMerge/>
          </w:tcPr>
          <w:p w14:paraId="1599700B" w14:textId="77777777" w:rsidR="00206019" w:rsidRPr="00C70209" w:rsidRDefault="00206019" w:rsidP="005407AD">
            <w:pPr>
              <w:pStyle w:val="Tabletext-evidencematrix"/>
            </w:pPr>
          </w:p>
        </w:tc>
        <w:tc>
          <w:tcPr>
            <w:tcW w:w="490" w:type="pct"/>
            <w:vMerge/>
          </w:tcPr>
          <w:p w14:paraId="3A6C0713" w14:textId="77777777" w:rsidR="00206019" w:rsidRPr="00C70209" w:rsidRDefault="00206019" w:rsidP="005407AD">
            <w:pPr>
              <w:pStyle w:val="Tabletext-evidencematrix"/>
            </w:pPr>
          </w:p>
        </w:tc>
        <w:tc>
          <w:tcPr>
            <w:tcW w:w="490" w:type="pct"/>
            <w:vMerge/>
          </w:tcPr>
          <w:p w14:paraId="5D583CC4" w14:textId="77777777" w:rsidR="00206019" w:rsidRPr="00C70209" w:rsidRDefault="00206019" w:rsidP="005407AD">
            <w:pPr>
              <w:pStyle w:val="Tabletext-evidencematrix"/>
            </w:pPr>
          </w:p>
        </w:tc>
        <w:tc>
          <w:tcPr>
            <w:tcW w:w="491" w:type="pct"/>
            <w:vMerge/>
          </w:tcPr>
          <w:p w14:paraId="1D201561" w14:textId="77777777" w:rsidR="00206019" w:rsidRPr="00C70209" w:rsidRDefault="00206019" w:rsidP="005407AD">
            <w:pPr>
              <w:pStyle w:val="Tabletext-evidencematrix"/>
            </w:pPr>
          </w:p>
        </w:tc>
        <w:tc>
          <w:tcPr>
            <w:tcW w:w="490" w:type="pct"/>
            <w:vMerge/>
          </w:tcPr>
          <w:p w14:paraId="72E0EC79" w14:textId="77777777" w:rsidR="00206019" w:rsidRPr="00C70209" w:rsidRDefault="00206019" w:rsidP="005407AD">
            <w:pPr>
              <w:pStyle w:val="Tabletext-evidencematrix"/>
            </w:pPr>
          </w:p>
        </w:tc>
        <w:tc>
          <w:tcPr>
            <w:tcW w:w="1561" w:type="pct"/>
            <w:gridSpan w:val="3"/>
          </w:tcPr>
          <w:p w14:paraId="39DCCDAD" w14:textId="77777777" w:rsidR="00206019" w:rsidRPr="00C70209" w:rsidRDefault="00206019" w:rsidP="005407AD">
            <w:pPr>
              <w:pStyle w:val="Tabletext-subanalysis"/>
            </w:pPr>
            <w:r w:rsidRPr="00C70209">
              <w:t>Multivariate analysis that considered organ system dysfunction, Pao</w:t>
            </w:r>
            <w:r w:rsidRPr="00C70209">
              <w:rPr>
                <w:vertAlign w:val="subscript"/>
              </w:rPr>
              <w:t>2</w:t>
            </w:r>
            <w:r w:rsidRPr="00C70209">
              <w:t>/FIo</w:t>
            </w:r>
            <w:r w:rsidRPr="00C70209">
              <w:rPr>
                <w:vertAlign w:val="subscript"/>
              </w:rPr>
              <w:t>2</w:t>
            </w:r>
            <w:r w:rsidRPr="00C70209">
              <w:t xml:space="preserve"> and disseminated intravascular coagulation.</w:t>
            </w:r>
          </w:p>
        </w:tc>
        <w:tc>
          <w:tcPr>
            <w:tcW w:w="597" w:type="pct"/>
            <w:tcBorders>
              <w:top w:val="nil"/>
            </w:tcBorders>
          </w:tcPr>
          <w:p w14:paraId="66CB3917" w14:textId="77777777" w:rsidR="00206019" w:rsidRPr="00C70209" w:rsidRDefault="00206019" w:rsidP="005407AD">
            <w:pPr>
              <w:pStyle w:val="Tabletext-evidencematrix"/>
            </w:pPr>
          </w:p>
        </w:tc>
      </w:tr>
    </w:tbl>
    <w:p w14:paraId="258A17AF" w14:textId="77777777" w:rsidR="00206019" w:rsidRPr="00C70209" w:rsidRDefault="00206019" w:rsidP="005407AD">
      <w:pPr>
        <w:pStyle w:val="TabFigNotes0noindent"/>
      </w:pPr>
      <w:r w:rsidRPr="00C70209">
        <w:t>ALI, acute lung injury; CI, confidence interval; OR, odds ratio; PICU, paediatric intensive care unit; RR, risk ratio</w:t>
      </w:r>
    </w:p>
    <w:p w14:paraId="3DBB6832" w14:textId="77777777" w:rsidR="00206019" w:rsidRPr="00C70209" w:rsidRDefault="00206019" w:rsidP="005407AD">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99914EA" w14:textId="24CBDF53" w:rsidR="00206019" w:rsidRPr="00C70209" w:rsidRDefault="00206019" w:rsidP="005407AD">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60C42B2C" w14:textId="3C434AD2" w:rsidR="00206019" w:rsidRPr="00C70209" w:rsidRDefault="00206019" w:rsidP="005407AD">
      <w:pPr>
        <w:pStyle w:val="TabFigNotes0noindent"/>
      </w:pPr>
      <w:r w:rsidRPr="00C70209">
        <w:rPr>
          <w:b/>
        </w:rPr>
        <w:t>c.</w:t>
      </w:r>
      <w:r w:rsidRPr="00C70209">
        <w:t xml:space="preserve"> Calculated post-hoc using RevMan 5.1.2.</w:t>
      </w:r>
    </w:p>
    <w:p w14:paraId="60B932D7" w14:textId="77777777" w:rsidR="00206019" w:rsidRPr="00C70209" w:rsidRDefault="00206019" w:rsidP="005407AD">
      <w:pPr>
        <w:pStyle w:val="TabFigNotes0noindent"/>
        <w:rPr>
          <w:szCs w:val="21"/>
        </w:rPr>
        <w:sectPr w:rsidR="00206019" w:rsidRPr="00C70209" w:rsidSect="005407AD">
          <w:pgSz w:w="16838" w:h="11906" w:orient="landscape" w:code="9"/>
          <w:pgMar w:top="1440" w:right="1440" w:bottom="1440" w:left="1440" w:header="709" w:footer="709" w:gutter="0"/>
          <w:cols w:space="708"/>
          <w:docGrid w:linePitch="326"/>
        </w:sectPr>
      </w:pPr>
    </w:p>
    <w:p w14:paraId="3BE0459C" w14:textId="629C2716" w:rsidR="00206019" w:rsidRPr="00C70209" w:rsidRDefault="00206019" w:rsidP="005407AD">
      <w:pPr>
        <w:pStyle w:val="Heading6"/>
      </w:pPr>
      <w:r w:rsidRPr="00C70209">
        <w:t>Bleeding events</w:t>
      </w:r>
    </w:p>
    <w:p w14:paraId="25DB53E8" w14:textId="7C9A21B1" w:rsidR="00206019" w:rsidRPr="00C70209" w:rsidRDefault="00206019" w:rsidP="005407AD">
      <w:pPr>
        <w:pStyle w:val="BodyText"/>
        <w:rPr>
          <w:lang w:eastAsia="en-GB"/>
        </w:rPr>
      </w:pPr>
      <w:r w:rsidRPr="00C70209">
        <w:rPr>
          <w:lang w:eastAsia="en-GB"/>
        </w:rPr>
        <w:t xml:space="preserve">The systematic review and hand-searching process </w:t>
      </w:r>
      <w:r w:rsidRPr="00C70209">
        <w:t xml:space="preserve">did not identify any studies </w:t>
      </w:r>
      <w:r w:rsidRPr="00C70209">
        <w:rPr>
          <w:lang w:eastAsia="en-GB"/>
        </w:rPr>
        <w:t xml:space="preserve">that examined the use of </w:t>
      </w:r>
      <w:r w:rsidRPr="00C70209">
        <w:t>platelet transfusion in critically ill neonatal and/or paediatric patients</w:t>
      </w:r>
      <w:r w:rsidRPr="00C70209">
        <w:rPr>
          <w:lang w:eastAsia="en-GB"/>
        </w:rPr>
        <w:t xml:space="preserve"> and reported bleeding events (see </w:t>
      </w:r>
      <w:r w:rsidRPr="00C70209">
        <w:rPr>
          <w:b/>
          <w:lang w:eastAsia="en-GB"/>
        </w:rPr>
        <w:t>Appendix C, Volume 2</w:t>
      </w:r>
      <w:r w:rsidRPr="00C70209">
        <w:rPr>
          <w:lang w:eastAsia="en-GB"/>
        </w:rPr>
        <w:t>).</w:t>
      </w:r>
    </w:p>
    <w:p w14:paraId="6A2EA3C6" w14:textId="1B94637E" w:rsidR="00206019" w:rsidRPr="00C70209" w:rsidRDefault="00206019" w:rsidP="005407AD">
      <w:pPr>
        <w:pStyle w:val="Heading6"/>
      </w:pPr>
      <w:r w:rsidRPr="00C70209">
        <w:t>Transfusion-related serious adverse events</w:t>
      </w:r>
    </w:p>
    <w:p w14:paraId="1A4DE17C" w14:textId="400B8779" w:rsidR="00206019" w:rsidRPr="00C70209" w:rsidRDefault="00206019" w:rsidP="005407AD">
      <w:pPr>
        <w:pStyle w:val="BodyText"/>
        <w:rPr>
          <w:lang w:eastAsia="en-GB"/>
        </w:rPr>
      </w:pPr>
      <w:r w:rsidRPr="00C70209">
        <w:rPr>
          <w:lang w:eastAsia="en-GB"/>
        </w:rPr>
        <w:t xml:space="preserve">The systematic review and hand-searching process did not identify </w:t>
      </w:r>
      <w:r w:rsidRPr="00C70209">
        <w:t xml:space="preserve">any studies </w:t>
      </w:r>
      <w:r w:rsidRPr="00C70209">
        <w:rPr>
          <w:lang w:eastAsia="en-GB"/>
        </w:rPr>
        <w:t xml:space="preserve">that examined the use of </w:t>
      </w:r>
      <w:r w:rsidRPr="00C70209">
        <w:t>platelet transfusion in critically ill neonatal and/or paediatric patients</w:t>
      </w:r>
      <w:r w:rsidRPr="00C70209">
        <w:rPr>
          <w:lang w:eastAsia="en-GB"/>
        </w:rPr>
        <w:t xml:space="preserve"> and reported transfusion-related </w:t>
      </w:r>
      <w:r w:rsidR="009D6610" w:rsidRPr="00C70209">
        <w:rPr>
          <w:lang w:eastAsia="en-GB"/>
        </w:rPr>
        <w:t>SAEs (TACO, TRALI, haemolytic transfusion reactions, transfusion transmitted infections, transfusion-induced graft-versus-host-disease, anaphylactic reactions)</w:t>
      </w:r>
      <w:r w:rsidRPr="00C70209">
        <w:rPr>
          <w:lang w:eastAsia="en-GB"/>
        </w:rPr>
        <w:t>.</w:t>
      </w:r>
    </w:p>
    <w:p w14:paraId="38D023DF" w14:textId="77777777" w:rsidR="00206019" w:rsidRPr="00C70209" w:rsidRDefault="00206019" w:rsidP="005407AD">
      <w:pPr>
        <w:pStyle w:val="Heading6"/>
      </w:pPr>
      <w:r w:rsidRPr="00C70209">
        <w:t>Transfusion volume or incidence</w:t>
      </w:r>
    </w:p>
    <w:p w14:paraId="23FCE2FA" w14:textId="77777777" w:rsidR="00206019" w:rsidRPr="00C70209" w:rsidRDefault="00206019" w:rsidP="005407AD">
      <w:pPr>
        <w:pStyle w:val="BodyText"/>
        <w:rPr>
          <w:lang w:eastAsia="en-GB"/>
        </w:rPr>
      </w:pPr>
      <w:r w:rsidRPr="00C70209">
        <w:rPr>
          <w:lang w:eastAsia="en-GB"/>
        </w:rPr>
        <w:t xml:space="preserve">The systematic review and hand-searching process did not identify </w:t>
      </w:r>
      <w:r w:rsidRPr="00C70209">
        <w:t xml:space="preserve">any studies </w:t>
      </w:r>
      <w:r w:rsidRPr="00C70209">
        <w:rPr>
          <w:lang w:eastAsia="en-GB"/>
        </w:rPr>
        <w:t xml:space="preserve">that examined the use of </w:t>
      </w:r>
      <w:r w:rsidRPr="00C70209">
        <w:t>platelet transfusion in critically ill neonatal and/or paediatric patients</w:t>
      </w:r>
      <w:r w:rsidRPr="00C70209">
        <w:rPr>
          <w:lang w:eastAsia="en-GB"/>
        </w:rPr>
        <w:t xml:space="preserve"> and reported transfusion volume or incidence.</w:t>
      </w:r>
    </w:p>
    <w:p w14:paraId="379C56CE" w14:textId="77777777" w:rsidR="00206019" w:rsidRPr="00C70209" w:rsidRDefault="00206019" w:rsidP="005407AD">
      <w:pPr>
        <w:rPr>
          <w:lang w:eastAsia="en-GB"/>
        </w:rPr>
      </w:pPr>
    </w:p>
    <w:p w14:paraId="03BAE957" w14:textId="77777777" w:rsidR="00206019" w:rsidRPr="00C70209" w:rsidRDefault="00206019" w:rsidP="005407AD">
      <w:pPr>
        <w:spacing w:after="200"/>
        <w:rPr>
          <w:lang w:eastAsia="en-GB"/>
        </w:rPr>
      </w:pPr>
      <w:r w:rsidRPr="00C70209">
        <w:rPr>
          <w:lang w:eastAsia="en-GB"/>
        </w:rPr>
        <w:br w:type="page"/>
      </w:r>
    </w:p>
    <w:p w14:paraId="3496738A" w14:textId="77777777" w:rsidR="00206019" w:rsidRPr="00C70209" w:rsidRDefault="00206019" w:rsidP="00206019">
      <w:pPr>
        <w:pStyle w:val="Head4Num"/>
        <w:ind w:left="1574" w:hanging="864"/>
      </w:pPr>
      <w:r w:rsidRPr="00C70209">
        <w:t>Fibrinogen concentrate</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206019" w:rsidRPr="00C70209" w14:paraId="4B4F1736"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tcPr>
          <w:p w14:paraId="0ADB532C" w14:textId="77777777" w:rsidR="00206019" w:rsidRPr="00C70209" w:rsidRDefault="00206019" w:rsidP="005407AD">
            <w:pPr>
              <w:pStyle w:val="PP-heading"/>
            </w:pPr>
            <w:r w:rsidRPr="00C70209">
              <w:t>Evidence statements – critically ill (fibrinogen concentrat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1B1270E4" w14:textId="77777777" w:rsidR="00206019" w:rsidRPr="00C70209" w:rsidRDefault="00206019" w:rsidP="005407AD">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2D818D42" w14:textId="77777777" w:rsidR="00206019" w:rsidRPr="00C70209" w:rsidRDefault="00206019" w:rsidP="005407AD">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5E14D9D1" w14:textId="77777777" w:rsidR="00206019" w:rsidRPr="00C70209" w:rsidRDefault="00206019" w:rsidP="005407AD">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60F513A5" w14:textId="77777777" w:rsidR="00206019" w:rsidRPr="00C70209" w:rsidRDefault="00206019" w:rsidP="005407AD">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4FF9049" w14:textId="77777777" w:rsidR="00206019" w:rsidRPr="00C70209" w:rsidRDefault="00206019" w:rsidP="005407AD">
            <w:pPr>
              <w:ind w:left="113" w:right="113"/>
              <w:jc w:val="center"/>
              <w:rPr>
                <w:b/>
              </w:rPr>
            </w:pPr>
            <w:r w:rsidRPr="00C70209">
              <w:rPr>
                <w:b/>
              </w:rPr>
              <w:t>Applicability</w:t>
            </w:r>
          </w:p>
        </w:tc>
      </w:tr>
      <w:tr w:rsidR="00206019" w:rsidRPr="00C70209" w14:paraId="57C644C6" w14:textId="77777777" w:rsidTr="005407AD">
        <w:trPr>
          <w:cantSplit/>
        </w:trPr>
        <w:tc>
          <w:tcPr>
            <w:tcW w:w="851" w:type="dxa"/>
          </w:tcPr>
          <w:p w14:paraId="343A5287" w14:textId="77777777" w:rsidR="00206019" w:rsidRPr="00C70209" w:rsidRDefault="00206019" w:rsidP="00206019">
            <w:pPr>
              <w:pStyle w:val="Tabletextnoindent"/>
              <w:numPr>
                <w:ilvl w:val="0"/>
                <w:numId w:val="48"/>
              </w:numPr>
            </w:pPr>
          </w:p>
        </w:tc>
        <w:tc>
          <w:tcPr>
            <w:tcW w:w="3750" w:type="dxa"/>
          </w:tcPr>
          <w:p w14:paraId="3C7CCBB3" w14:textId="77777777" w:rsidR="00206019" w:rsidRPr="00C70209" w:rsidRDefault="00206019" w:rsidP="005407AD">
            <w:pPr>
              <w:pStyle w:val="ES-table"/>
            </w:pPr>
            <w:r w:rsidRPr="00C70209">
              <w:t>In critically ill neonatal and paediatric patients, the effect of fibrinogen concentrate compared with no fibrinogen concentrate on mortality is unknown.</w:t>
            </w:r>
          </w:p>
        </w:tc>
        <w:tc>
          <w:tcPr>
            <w:tcW w:w="809" w:type="dxa"/>
          </w:tcPr>
          <w:p w14:paraId="1A9F76E2" w14:textId="77777777" w:rsidR="00206019" w:rsidRPr="00C70209" w:rsidRDefault="00206019" w:rsidP="005407AD">
            <w:pPr>
              <w:pStyle w:val="T-ABCD"/>
            </w:pPr>
            <w:r w:rsidRPr="00C70209">
              <w:t>NA</w:t>
            </w:r>
          </w:p>
        </w:tc>
        <w:tc>
          <w:tcPr>
            <w:tcW w:w="809" w:type="dxa"/>
          </w:tcPr>
          <w:p w14:paraId="72A0824E" w14:textId="77777777" w:rsidR="00206019" w:rsidRPr="00C70209" w:rsidRDefault="00206019" w:rsidP="005407AD">
            <w:pPr>
              <w:pStyle w:val="T-ABCD"/>
            </w:pPr>
            <w:r w:rsidRPr="00C70209">
              <w:t>NA</w:t>
            </w:r>
          </w:p>
        </w:tc>
        <w:tc>
          <w:tcPr>
            <w:tcW w:w="809" w:type="dxa"/>
          </w:tcPr>
          <w:p w14:paraId="12B3F21C" w14:textId="77777777" w:rsidR="00206019" w:rsidRPr="00C70209" w:rsidRDefault="00206019" w:rsidP="005407AD">
            <w:pPr>
              <w:pStyle w:val="T-ABCD"/>
            </w:pPr>
            <w:r w:rsidRPr="00C70209">
              <w:t>NA</w:t>
            </w:r>
          </w:p>
        </w:tc>
        <w:tc>
          <w:tcPr>
            <w:tcW w:w="809" w:type="dxa"/>
          </w:tcPr>
          <w:p w14:paraId="1C5BD4BF" w14:textId="77777777" w:rsidR="00206019" w:rsidRPr="00C70209" w:rsidRDefault="00206019" w:rsidP="005407AD">
            <w:pPr>
              <w:pStyle w:val="T-ABCD"/>
            </w:pPr>
            <w:r w:rsidRPr="00C70209">
              <w:t>NA</w:t>
            </w:r>
          </w:p>
        </w:tc>
        <w:tc>
          <w:tcPr>
            <w:tcW w:w="810" w:type="dxa"/>
          </w:tcPr>
          <w:p w14:paraId="09FD5C30" w14:textId="77777777" w:rsidR="00206019" w:rsidRPr="00C70209" w:rsidRDefault="00206019" w:rsidP="005407AD">
            <w:pPr>
              <w:pStyle w:val="T-ABCD"/>
            </w:pPr>
            <w:r w:rsidRPr="00C70209">
              <w:t xml:space="preserve">NA </w:t>
            </w:r>
          </w:p>
        </w:tc>
      </w:tr>
      <w:tr w:rsidR="00206019" w:rsidRPr="00C70209" w14:paraId="4AFFEF40" w14:textId="77777777" w:rsidTr="005407AD">
        <w:trPr>
          <w:cantSplit/>
        </w:trPr>
        <w:tc>
          <w:tcPr>
            <w:tcW w:w="851" w:type="dxa"/>
          </w:tcPr>
          <w:p w14:paraId="6C4947A1" w14:textId="77777777" w:rsidR="00206019" w:rsidRPr="00C70209" w:rsidRDefault="00206019" w:rsidP="00206019">
            <w:pPr>
              <w:pStyle w:val="Tabletextnoindent"/>
              <w:numPr>
                <w:ilvl w:val="0"/>
                <w:numId w:val="48"/>
              </w:numPr>
            </w:pPr>
          </w:p>
        </w:tc>
        <w:tc>
          <w:tcPr>
            <w:tcW w:w="3750" w:type="dxa"/>
          </w:tcPr>
          <w:p w14:paraId="524DD450" w14:textId="77777777" w:rsidR="00206019" w:rsidRPr="00C70209" w:rsidRDefault="00206019" w:rsidP="005407AD">
            <w:pPr>
              <w:pStyle w:val="ES-table"/>
            </w:pPr>
            <w:r w:rsidRPr="00C70209">
              <w:t>In critically ill neonatal and paediatric patients, the effect of fibrinogen concentrate compared with no fibrinogen concentrate on bleeding events is unknown.</w:t>
            </w:r>
          </w:p>
        </w:tc>
        <w:tc>
          <w:tcPr>
            <w:tcW w:w="809" w:type="dxa"/>
          </w:tcPr>
          <w:p w14:paraId="0ED6DF67" w14:textId="77777777" w:rsidR="00206019" w:rsidRPr="00C70209" w:rsidRDefault="00206019" w:rsidP="005407AD">
            <w:pPr>
              <w:pStyle w:val="T-ABCD"/>
            </w:pPr>
            <w:r w:rsidRPr="00C70209">
              <w:t>NA</w:t>
            </w:r>
          </w:p>
        </w:tc>
        <w:tc>
          <w:tcPr>
            <w:tcW w:w="809" w:type="dxa"/>
          </w:tcPr>
          <w:p w14:paraId="644519D4" w14:textId="77777777" w:rsidR="00206019" w:rsidRPr="00C70209" w:rsidRDefault="00206019" w:rsidP="005407AD">
            <w:pPr>
              <w:pStyle w:val="T-ABCD"/>
            </w:pPr>
            <w:r w:rsidRPr="00C70209">
              <w:t>NA</w:t>
            </w:r>
          </w:p>
        </w:tc>
        <w:tc>
          <w:tcPr>
            <w:tcW w:w="809" w:type="dxa"/>
          </w:tcPr>
          <w:p w14:paraId="49FCC8AF" w14:textId="77777777" w:rsidR="00206019" w:rsidRPr="00C70209" w:rsidRDefault="00206019" w:rsidP="005407AD">
            <w:pPr>
              <w:pStyle w:val="T-ABCD"/>
            </w:pPr>
            <w:r w:rsidRPr="00C70209">
              <w:t>NA</w:t>
            </w:r>
          </w:p>
        </w:tc>
        <w:tc>
          <w:tcPr>
            <w:tcW w:w="809" w:type="dxa"/>
          </w:tcPr>
          <w:p w14:paraId="01ABC648" w14:textId="77777777" w:rsidR="00206019" w:rsidRPr="00C70209" w:rsidRDefault="00206019" w:rsidP="005407AD">
            <w:pPr>
              <w:pStyle w:val="T-ABCD"/>
            </w:pPr>
            <w:r w:rsidRPr="00C70209">
              <w:t>NA</w:t>
            </w:r>
          </w:p>
        </w:tc>
        <w:tc>
          <w:tcPr>
            <w:tcW w:w="810" w:type="dxa"/>
          </w:tcPr>
          <w:p w14:paraId="35E2706E" w14:textId="77777777" w:rsidR="00206019" w:rsidRPr="00C70209" w:rsidRDefault="00206019" w:rsidP="005407AD">
            <w:pPr>
              <w:pStyle w:val="T-ABCD"/>
            </w:pPr>
            <w:r w:rsidRPr="00C70209">
              <w:t xml:space="preserve">NA </w:t>
            </w:r>
          </w:p>
        </w:tc>
      </w:tr>
      <w:tr w:rsidR="00206019" w:rsidRPr="00C70209" w14:paraId="610C3F55" w14:textId="77777777" w:rsidTr="005407AD">
        <w:trPr>
          <w:cantSplit/>
        </w:trPr>
        <w:tc>
          <w:tcPr>
            <w:tcW w:w="851" w:type="dxa"/>
          </w:tcPr>
          <w:p w14:paraId="578A3913" w14:textId="77777777" w:rsidR="00206019" w:rsidRPr="00C70209" w:rsidRDefault="00206019" w:rsidP="00206019">
            <w:pPr>
              <w:pStyle w:val="Tabletextnoindent"/>
              <w:numPr>
                <w:ilvl w:val="0"/>
                <w:numId w:val="48"/>
              </w:numPr>
            </w:pPr>
          </w:p>
        </w:tc>
        <w:tc>
          <w:tcPr>
            <w:tcW w:w="3750" w:type="dxa"/>
          </w:tcPr>
          <w:p w14:paraId="6CBC6B09" w14:textId="77777777" w:rsidR="00206019" w:rsidRPr="00C70209" w:rsidRDefault="00206019" w:rsidP="005407AD">
            <w:pPr>
              <w:pStyle w:val="ES-table"/>
            </w:pPr>
            <w:r w:rsidRPr="00C70209">
              <w:t>In critically ill neonatal and paediatric patients, the effect of fibrinogen concentrate compared with no fibrinogen concentrate on transfusion-related serious adverse events is unknown.</w:t>
            </w:r>
          </w:p>
        </w:tc>
        <w:tc>
          <w:tcPr>
            <w:tcW w:w="809" w:type="dxa"/>
          </w:tcPr>
          <w:p w14:paraId="13633002" w14:textId="77777777" w:rsidR="00206019" w:rsidRPr="00C70209" w:rsidRDefault="00206019" w:rsidP="005407AD">
            <w:pPr>
              <w:pStyle w:val="T-ABCD"/>
            </w:pPr>
            <w:r w:rsidRPr="00C70209">
              <w:t>NA</w:t>
            </w:r>
          </w:p>
        </w:tc>
        <w:tc>
          <w:tcPr>
            <w:tcW w:w="809" w:type="dxa"/>
          </w:tcPr>
          <w:p w14:paraId="5F357A64" w14:textId="77777777" w:rsidR="00206019" w:rsidRPr="00C70209" w:rsidRDefault="00206019" w:rsidP="005407AD">
            <w:pPr>
              <w:pStyle w:val="T-ABCD"/>
            </w:pPr>
            <w:r w:rsidRPr="00C70209">
              <w:t>NA</w:t>
            </w:r>
          </w:p>
        </w:tc>
        <w:tc>
          <w:tcPr>
            <w:tcW w:w="809" w:type="dxa"/>
          </w:tcPr>
          <w:p w14:paraId="21A53AFA" w14:textId="77777777" w:rsidR="00206019" w:rsidRPr="00C70209" w:rsidRDefault="00206019" w:rsidP="005407AD">
            <w:pPr>
              <w:pStyle w:val="T-ABCD"/>
            </w:pPr>
            <w:r w:rsidRPr="00C70209">
              <w:t>NA</w:t>
            </w:r>
          </w:p>
        </w:tc>
        <w:tc>
          <w:tcPr>
            <w:tcW w:w="809" w:type="dxa"/>
          </w:tcPr>
          <w:p w14:paraId="5AD44AD5" w14:textId="77777777" w:rsidR="00206019" w:rsidRPr="00C70209" w:rsidRDefault="00206019" w:rsidP="005407AD">
            <w:pPr>
              <w:pStyle w:val="T-ABCD"/>
            </w:pPr>
            <w:r w:rsidRPr="00C70209">
              <w:t>NA</w:t>
            </w:r>
          </w:p>
        </w:tc>
        <w:tc>
          <w:tcPr>
            <w:tcW w:w="810" w:type="dxa"/>
          </w:tcPr>
          <w:p w14:paraId="1D47A832" w14:textId="77777777" w:rsidR="00206019" w:rsidRPr="00C70209" w:rsidRDefault="00206019" w:rsidP="005407AD">
            <w:pPr>
              <w:pStyle w:val="T-ABCD"/>
            </w:pPr>
            <w:r w:rsidRPr="00C70209">
              <w:t xml:space="preserve">NA </w:t>
            </w:r>
          </w:p>
        </w:tc>
      </w:tr>
      <w:tr w:rsidR="00206019" w:rsidRPr="00C70209" w14:paraId="682A2CA0" w14:textId="77777777" w:rsidTr="005407AD">
        <w:trPr>
          <w:cantSplit/>
        </w:trPr>
        <w:tc>
          <w:tcPr>
            <w:tcW w:w="851" w:type="dxa"/>
          </w:tcPr>
          <w:p w14:paraId="2DE6906C" w14:textId="77777777" w:rsidR="00206019" w:rsidRPr="00C70209" w:rsidRDefault="00206019" w:rsidP="00206019">
            <w:pPr>
              <w:pStyle w:val="Tabletextnoindent"/>
              <w:numPr>
                <w:ilvl w:val="0"/>
                <w:numId w:val="48"/>
              </w:numPr>
            </w:pPr>
          </w:p>
        </w:tc>
        <w:tc>
          <w:tcPr>
            <w:tcW w:w="3750" w:type="dxa"/>
          </w:tcPr>
          <w:p w14:paraId="013F5256" w14:textId="77777777" w:rsidR="00206019" w:rsidRPr="00C70209" w:rsidRDefault="00206019" w:rsidP="005407AD">
            <w:pPr>
              <w:pStyle w:val="ES-table"/>
            </w:pPr>
            <w:r w:rsidRPr="00C70209">
              <w:t>In critically ill neonatal and paediatric patients, the effect of fibrinogen concentrate compared with no fibrinogen concentrate on transfusion volume or incidence is unknown.</w:t>
            </w:r>
          </w:p>
        </w:tc>
        <w:tc>
          <w:tcPr>
            <w:tcW w:w="809" w:type="dxa"/>
          </w:tcPr>
          <w:p w14:paraId="75464B36" w14:textId="77777777" w:rsidR="00206019" w:rsidRPr="00C70209" w:rsidRDefault="00206019" w:rsidP="005407AD">
            <w:pPr>
              <w:pStyle w:val="T-ABCD"/>
            </w:pPr>
            <w:r w:rsidRPr="00C70209">
              <w:t>NA</w:t>
            </w:r>
          </w:p>
        </w:tc>
        <w:tc>
          <w:tcPr>
            <w:tcW w:w="809" w:type="dxa"/>
          </w:tcPr>
          <w:p w14:paraId="24C049A3" w14:textId="77777777" w:rsidR="00206019" w:rsidRPr="00C70209" w:rsidRDefault="00206019" w:rsidP="005407AD">
            <w:pPr>
              <w:pStyle w:val="T-ABCD"/>
            </w:pPr>
            <w:r w:rsidRPr="00C70209">
              <w:t>NA</w:t>
            </w:r>
          </w:p>
        </w:tc>
        <w:tc>
          <w:tcPr>
            <w:tcW w:w="809" w:type="dxa"/>
          </w:tcPr>
          <w:p w14:paraId="7FD5AA55" w14:textId="77777777" w:rsidR="00206019" w:rsidRPr="00C70209" w:rsidRDefault="00206019" w:rsidP="005407AD">
            <w:pPr>
              <w:pStyle w:val="T-ABCD"/>
            </w:pPr>
            <w:r w:rsidRPr="00C70209">
              <w:t>NA</w:t>
            </w:r>
          </w:p>
        </w:tc>
        <w:tc>
          <w:tcPr>
            <w:tcW w:w="809" w:type="dxa"/>
          </w:tcPr>
          <w:p w14:paraId="42F480F4" w14:textId="77777777" w:rsidR="00206019" w:rsidRPr="00C70209" w:rsidRDefault="00206019" w:rsidP="005407AD">
            <w:pPr>
              <w:pStyle w:val="T-ABCD"/>
            </w:pPr>
            <w:r w:rsidRPr="00C70209">
              <w:t>NA</w:t>
            </w:r>
          </w:p>
        </w:tc>
        <w:tc>
          <w:tcPr>
            <w:tcW w:w="810" w:type="dxa"/>
          </w:tcPr>
          <w:p w14:paraId="3903F711" w14:textId="77777777" w:rsidR="00206019" w:rsidRPr="00C70209" w:rsidRDefault="00206019" w:rsidP="005407AD">
            <w:pPr>
              <w:pStyle w:val="T-ABCD"/>
            </w:pPr>
            <w:r w:rsidRPr="00C70209">
              <w:t xml:space="preserve">NA </w:t>
            </w:r>
          </w:p>
        </w:tc>
      </w:tr>
      <w:tr w:rsidR="00206019" w:rsidRPr="00C70209" w14:paraId="33080AAE" w14:textId="77777777" w:rsidTr="005407AD">
        <w:trPr>
          <w:cantSplit/>
        </w:trPr>
        <w:tc>
          <w:tcPr>
            <w:tcW w:w="851" w:type="dxa"/>
          </w:tcPr>
          <w:p w14:paraId="34FEF415" w14:textId="77777777" w:rsidR="00206019" w:rsidRPr="00C70209" w:rsidRDefault="00206019" w:rsidP="00206019">
            <w:pPr>
              <w:pStyle w:val="Tabletextnoindent"/>
              <w:numPr>
                <w:ilvl w:val="0"/>
                <w:numId w:val="48"/>
              </w:numPr>
            </w:pPr>
          </w:p>
        </w:tc>
        <w:tc>
          <w:tcPr>
            <w:tcW w:w="3750" w:type="dxa"/>
          </w:tcPr>
          <w:p w14:paraId="33E68A11" w14:textId="77777777" w:rsidR="00206019" w:rsidRPr="00C70209" w:rsidRDefault="00206019" w:rsidP="005407AD">
            <w:pPr>
              <w:pStyle w:val="ES-table"/>
            </w:pPr>
            <w:r w:rsidRPr="00C70209">
              <w:t>In critically ill neonatal and paediatric patients, the effect of fibrinogen concentrate compared with a different fibrinogen concentrate transfusion strategy on mortality is unknown.</w:t>
            </w:r>
          </w:p>
        </w:tc>
        <w:tc>
          <w:tcPr>
            <w:tcW w:w="809" w:type="dxa"/>
          </w:tcPr>
          <w:p w14:paraId="2E4B901C" w14:textId="77777777" w:rsidR="00206019" w:rsidRPr="00C70209" w:rsidRDefault="00206019" w:rsidP="005407AD">
            <w:pPr>
              <w:pStyle w:val="T-ABCD"/>
            </w:pPr>
            <w:r w:rsidRPr="00C70209">
              <w:t>NA</w:t>
            </w:r>
          </w:p>
        </w:tc>
        <w:tc>
          <w:tcPr>
            <w:tcW w:w="809" w:type="dxa"/>
          </w:tcPr>
          <w:p w14:paraId="23E44529" w14:textId="77777777" w:rsidR="00206019" w:rsidRPr="00C70209" w:rsidRDefault="00206019" w:rsidP="005407AD">
            <w:pPr>
              <w:pStyle w:val="T-ABCD"/>
            </w:pPr>
            <w:r w:rsidRPr="00C70209">
              <w:t>NA</w:t>
            </w:r>
          </w:p>
        </w:tc>
        <w:tc>
          <w:tcPr>
            <w:tcW w:w="809" w:type="dxa"/>
          </w:tcPr>
          <w:p w14:paraId="073DF836" w14:textId="77777777" w:rsidR="00206019" w:rsidRPr="00C70209" w:rsidRDefault="00206019" w:rsidP="005407AD">
            <w:pPr>
              <w:pStyle w:val="T-ABCD"/>
            </w:pPr>
            <w:r w:rsidRPr="00C70209">
              <w:t>NA</w:t>
            </w:r>
          </w:p>
        </w:tc>
        <w:tc>
          <w:tcPr>
            <w:tcW w:w="809" w:type="dxa"/>
          </w:tcPr>
          <w:p w14:paraId="6F67D993" w14:textId="77777777" w:rsidR="00206019" w:rsidRPr="00C70209" w:rsidRDefault="00206019" w:rsidP="005407AD">
            <w:pPr>
              <w:pStyle w:val="T-ABCD"/>
            </w:pPr>
            <w:r w:rsidRPr="00C70209">
              <w:t>NA</w:t>
            </w:r>
          </w:p>
        </w:tc>
        <w:tc>
          <w:tcPr>
            <w:tcW w:w="810" w:type="dxa"/>
          </w:tcPr>
          <w:p w14:paraId="7E12D1D0" w14:textId="77777777" w:rsidR="00206019" w:rsidRPr="00C70209" w:rsidRDefault="00206019" w:rsidP="005407AD">
            <w:pPr>
              <w:pStyle w:val="T-ABCD"/>
            </w:pPr>
            <w:r w:rsidRPr="00C70209">
              <w:t xml:space="preserve">NA </w:t>
            </w:r>
          </w:p>
        </w:tc>
      </w:tr>
      <w:tr w:rsidR="00206019" w:rsidRPr="00C70209" w14:paraId="1A02B9A0" w14:textId="77777777" w:rsidTr="005407AD">
        <w:trPr>
          <w:cantSplit/>
        </w:trPr>
        <w:tc>
          <w:tcPr>
            <w:tcW w:w="851" w:type="dxa"/>
          </w:tcPr>
          <w:p w14:paraId="568E8143" w14:textId="77777777" w:rsidR="00206019" w:rsidRPr="00C70209" w:rsidRDefault="00206019" w:rsidP="00206019">
            <w:pPr>
              <w:pStyle w:val="Tabletextnoindent"/>
              <w:numPr>
                <w:ilvl w:val="0"/>
                <w:numId w:val="48"/>
              </w:numPr>
            </w:pPr>
          </w:p>
        </w:tc>
        <w:tc>
          <w:tcPr>
            <w:tcW w:w="3750" w:type="dxa"/>
          </w:tcPr>
          <w:p w14:paraId="3401CF31" w14:textId="77777777" w:rsidR="00206019" w:rsidRPr="00C70209" w:rsidRDefault="00206019" w:rsidP="005407AD">
            <w:pPr>
              <w:pStyle w:val="ES-table"/>
            </w:pPr>
            <w:r w:rsidRPr="00C70209">
              <w:t>In critically ill neonatal and paediatric patients, the effect of fibrinogen concentrate compared with a different fibrinogen concentrate transfusion strategy on bleeding events is unknown.</w:t>
            </w:r>
          </w:p>
        </w:tc>
        <w:tc>
          <w:tcPr>
            <w:tcW w:w="809" w:type="dxa"/>
          </w:tcPr>
          <w:p w14:paraId="44765B33" w14:textId="77777777" w:rsidR="00206019" w:rsidRPr="00C70209" w:rsidRDefault="00206019" w:rsidP="005407AD">
            <w:pPr>
              <w:pStyle w:val="T-ABCD"/>
            </w:pPr>
            <w:r w:rsidRPr="00C70209">
              <w:t>NA</w:t>
            </w:r>
          </w:p>
        </w:tc>
        <w:tc>
          <w:tcPr>
            <w:tcW w:w="809" w:type="dxa"/>
          </w:tcPr>
          <w:p w14:paraId="0B95898C" w14:textId="77777777" w:rsidR="00206019" w:rsidRPr="00C70209" w:rsidRDefault="00206019" w:rsidP="005407AD">
            <w:pPr>
              <w:pStyle w:val="T-ABCD"/>
            </w:pPr>
            <w:r w:rsidRPr="00C70209">
              <w:t>NA</w:t>
            </w:r>
          </w:p>
        </w:tc>
        <w:tc>
          <w:tcPr>
            <w:tcW w:w="809" w:type="dxa"/>
          </w:tcPr>
          <w:p w14:paraId="02CA876C" w14:textId="77777777" w:rsidR="00206019" w:rsidRPr="00C70209" w:rsidRDefault="00206019" w:rsidP="005407AD">
            <w:pPr>
              <w:pStyle w:val="T-ABCD"/>
            </w:pPr>
            <w:r w:rsidRPr="00C70209">
              <w:t>NA</w:t>
            </w:r>
          </w:p>
        </w:tc>
        <w:tc>
          <w:tcPr>
            <w:tcW w:w="809" w:type="dxa"/>
          </w:tcPr>
          <w:p w14:paraId="2EB9D942" w14:textId="77777777" w:rsidR="00206019" w:rsidRPr="00C70209" w:rsidRDefault="00206019" w:rsidP="005407AD">
            <w:pPr>
              <w:pStyle w:val="T-ABCD"/>
            </w:pPr>
            <w:r w:rsidRPr="00C70209">
              <w:t>NA</w:t>
            </w:r>
          </w:p>
        </w:tc>
        <w:tc>
          <w:tcPr>
            <w:tcW w:w="810" w:type="dxa"/>
          </w:tcPr>
          <w:p w14:paraId="2AD07419" w14:textId="77777777" w:rsidR="00206019" w:rsidRPr="00C70209" w:rsidRDefault="00206019" w:rsidP="005407AD">
            <w:pPr>
              <w:pStyle w:val="T-ABCD"/>
            </w:pPr>
            <w:r w:rsidRPr="00C70209">
              <w:t xml:space="preserve">NA </w:t>
            </w:r>
          </w:p>
        </w:tc>
      </w:tr>
      <w:tr w:rsidR="00206019" w:rsidRPr="00C70209" w14:paraId="73A578A6" w14:textId="77777777" w:rsidTr="005407AD">
        <w:trPr>
          <w:cantSplit/>
        </w:trPr>
        <w:tc>
          <w:tcPr>
            <w:tcW w:w="851" w:type="dxa"/>
          </w:tcPr>
          <w:p w14:paraId="75980118" w14:textId="77777777" w:rsidR="00206019" w:rsidRPr="00C70209" w:rsidRDefault="00206019" w:rsidP="00206019">
            <w:pPr>
              <w:pStyle w:val="Tabletextnoindent"/>
              <w:numPr>
                <w:ilvl w:val="0"/>
                <w:numId w:val="48"/>
              </w:numPr>
            </w:pPr>
          </w:p>
        </w:tc>
        <w:tc>
          <w:tcPr>
            <w:tcW w:w="3750" w:type="dxa"/>
          </w:tcPr>
          <w:p w14:paraId="636EEAFB" w14:textId="77777777" w:rsidR="00206019" w:rsidRPr="00C70209" w:rsidRDefault="00206019" w:rsidP="005407AD">
            <w:pPr>
              <w:pStyle w:val="ES-table"/>
            </w:pPr>
            <w:r w:rsidRPr="00C70209">
              <w:t>In critically ill neonatal and paediatric patients, the effect of fibrinogen concentrate compared with a different fibrinogen concentrate transfusion strategy on transfusion-related serious adverse events is unknown.</w:t>
            </w:r>
          </w:p>
        </w:tc>
        <w:tc>
          <w:tcPr>
            <w:tcW w:w="809" w:type="dxa"/>
          </w:tcPr>
          <w:p w14:paraId="3139835D" w14:textId="77777777" w:rsidR="00206019" w:rsidRPr="00C70209" w:rsidRDefault="00206019" w:rsidP="005407AD">
            <w:pPr>
              <w:pStyle w:val="T-ABCD"/>
            </w:pPr>
            <w:r w:rsidRPr="00C70209">
              <w:t>NA</w:t>
            </w:r>
          </w:p>
        </w:tc>
        <w:tc>
          <w:tcPr>
            <w:tcW w:w="809" w:type="dxa"/>
          </w:tcPr>
          <w:p w14:paraId="06715B02" w14:textId="77777777" w:rsidR="00206019" w:rsidRPr="00C70209" w:rsidRDefault="00206019" w:rsidP="005407AD">
            <w:pPr>
              <w:pStyle w:val="T-ABCD"/>
            </w:pPr>
            <w:r w:rsidRPr="00C70209">
              <w:t>NA</w:t>
            </w:r>
          </w:p>
        </w:tc>
        <w:tc>
          <w:tcPr>
            <w:tcW w:w="809" w:type="dxa"/>
          </w:tcPr>
          <w:p w14:paraId="45BD157F" w14:textId="77777777" w:rsidR="00206019" w:rsidRPr="00C70209" w:rsidRDefault="00206019" w:rsidP="005407AD">
            <w:pPr>
              <w:pStyle w:val="T-ABCD"/>
            </w:pPr>
            <w:r w:rsidRPr="00C70209">
              <w:t>NA</w:t>
            </w:r>
          </w:p>
        </w:tc>
        <w:tc>
          <w:tcPr>
            <w:tcW w:w="809" w:type="dxa"/>
          </w:tcPr>
          <w:p w14:paraId="01EE84B4" w14:textId="77777777" w:rsidR="00206019" w:rsidRPr="00C70209" w:rsidRDefault="00206019" w:rsidP="005407AD">
            <w:pPr>
              <w:pStyle w:val="T-ABCD"/>
            </w:pPr>
            <w:r w:rsidRPr="00C70209">
              <w:t>NA</w:t>
            </w:r>
          </w:p>
        </w:tc>
        <w:tc>
          <w:tcPr>
            <w:tcW w:w="810" w:type="dxa"/>
          </w:tcPr>
          <w:p w14:paraId="36659F85" w14:textId="77777777" w:rsidR="00206019" w:rsidRPr="00C70209" w:rsidRDefault="00206019" w:rsidP="005407AD">
            <w:pPr>
              <w:pStyle w:val="T-ABCD"/>
            </w:pPr>
            <w:r w:rsidRPr="00C70209">
              <w:t xml:space="preserve">NA </w:t>
            </w:r>
          </w:p>
        </w:tc>
      </w:tr>
      <w:tr w:rsidR="00206019" w:rsidRPr="00C70209" w14:paraId="07CD3039" w14:textId="77777777" w:rsidTr="005407AD">
        <w:trPr>
          <w:cantSplit/>
        </w:trPr>
        <w:tc>
          <w:tcPr>
            <w:tcW w:w="851" w:type="dxa"/>
          </w:tcPr>
          <w:p w14:paraId="2E126627" w14:textId="77777777" w:rsidR="00206019" w:rsidRPr="00C70209" w:rsidRDefault="00206019" w:rsidP="00206019">
            <w:pPr>
              <w:pStyle w:val="Tabletextnoindent"/>
              <w:numPr>
                <w:ilvl w:val="0"/>
                <w:numId w:val="48"/>
              </w:numPr>
            </w:pPr>
          </w:p>
        </w:tc>
        <w:tc>
          <w:tcPr>
            <w:tcW w:w="3750" w:type="dxa"/>
          </w:tcPr>
          <w:p w14:paraId="12E5A4BC" w14:textId="77777777" w:rsidR="00206019" w:rsidRPr="00C70209" w:rsidRDefault="00206019" w:rsidP="005407AD">
            <w:pPr>
              <w:pStyle w:val="ES-table"/>
            </w:pPr>
            <w:r w:rsidRPr="00C70209">
              <w:t>In critically ill neonatal and paediatric patients, the effect of fibrinogen concentrate compared with a different fibrinogen concentrate transfusion strategy on transfusion volume or incidence is unknown.</w:t>
            </w:r>
          </w:p>
        </w:tc>
        <w:tc>
          <w:tcPr>
            <w:tcW w:w="809" w:type="dxa"/>
          </w:tcPr>
          <w:p w14:paraId="0EED8D7A" w14:textId="77777777" w:rsidR="00206019" w:rsidRPr="00C70209" w:rsidRDefault="00206019" w:rsidP="005407AD">
            <w:pPr>
              <w:pStyle w:val="T-ABCD"/>
            </w:pPr>
            <w:r w:rsidRPr="00C70209">
              <w:t>NA</w:t>
            </w:r>
          </w:p>
        </w:tc>
        <w:tc>
          <w:tcPr>
            <w:tcW w:w="809" w:type="dxa"/>
          </w:tcPr>
          <w:p w14:paraId="4A59383E" w14:textId="77777777" w:rsidR="00206019" w:rsidRPr="00C70209" w:rsidRDefault="00206019" w:rsidP="005407AD">
            <w:pPr>
              <w:pStyle w:val="T-ABCD"/>
            </w:pPr>
            <w:r w:rsidRPr="00C70209">
              <w:t>NA</w:t>
            </w:r>
          </w:p>
        </w:tc>
        <w:tc>
          <w:tcPr>
            <w:tcW w:w="809" w:type="dxa"/>
          </w:tcPr>
          <w:p w14:paraId="5BCF81D5" w14:textId="77777777" w:rsidR="00206019" w:rsidRPr="00C70209" w:rsidRDefault="00206019" w:rsidP="005407AD">
            <w:pPr>
              <w:pStyle w:val="T-ABCD"/>
            </w:pPr>
            <w:r w:rsidRPr="00C70209">
              <w:t>NA</w:t>
            </w:r>
          </w:p>
        </w:tc>
        <w:tc>
          <w:tcPr>
            <w:tcW w:w="809" w:type="dxa"/>
          </w:tcPr>
          <w:p w14:paraId="42B4A404" w14:textId="77777777" w:rsidR="00206019" w:rsidRPr="00C70209" w:rsidRDefault="00206019" w:rsidP="005407AD">
            <w:pPr>
              <w:pStyle w:val="T-ABCD"/>
            </w:pPr>
            <w:r w:rsidRPr="00C70209">
              <w:t>NA</w:t>
            </w:r>
          </w:p>
        </w:tc>
        <w:tc>
          <w:tcPr>
            <w:tcW w:w="810" w:type="dxa"/>
          </w:tcPr>
          <w:p w14:paraId="27050CEA" w14:textId="77777777" w:rsidR="00206019" w:rsidRPr="00C70209" w:rsidRDefault="00206019" w:rsidP="005407AD">
            <w:pPr>
              <w:pStyle w:val="T-ABCD"/>
            </w:pPr>
            <w:r w:rsidRPr="00C70209">
              <w:t xml:space="preserve">NA </w:t>
            </w:r>
          </w:p>
        </w:tc>
      </w:tr>
      <w:tr w:rsidR="00206019" w:rsidRPr="00C70209" w14:paraId="095D889B" w14:textId="77777777" w:rsidTr="005407AD">
        <w:trPr>
          <w:cantSplit/>
        </w:trPr>
        <w:tc>
          <w:tcPr>
            <w:tcW w:w="8647" w:type="dxa"/>
            <w:gridSpan w:val="7"/>
          </w:tcPr>
          <w:p w14:paraId="65BFAB8F" w14:textId="77777777" w:rsidR="00206019" w:rsidRPr="00C70209" w:rsidRDefault="00206019" w:rsidP="005407AD">
            <w:pPr>
              <w:pStyle w:val="ES-notes"/>
            </w:pPr>
            <w:r w:rsidRPr="00C70209">
              <w:t>ES, evidence statement</w:t>
            </w:r>
          </w:p>
          <w:p w14:paraId="05257747"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644E636B" w14:textId="77777777" w:rsidR="00206019" w:rsidRPr="00C70209" w:rsidRDefault="00206019" w:rsidP="005407AD">
      <w:pPr>
        <w:pStyle w:val="BodyText"/>
      </w:pPr>
    </w:p>
    <w:p w14:paraId="2E48FA28" w14:textId="77777777" w:rsidR="00206019" w:rsidRPr="00C70209" w:rsidRDefault="00206019">
      <w:pPr>
        <w:spacing w:after="200" w:line="276" w:lineRule="auto"/>
        <w:ind w:left="0"/>
        <w:rPr>
          <w:rFonts w:ascii="Arial" w:hAnsi="Arial"/>
          <w:b/>
          <w:bCs/>
          <w:iCs/>
          <w:sz w:val="20"/>
          <w:szCs w:val="26"/>
          <w:lang w:eastAsia="en-GB"/>
        </w:rPr>
      </w:pPr>
      <w:r w:rsidRPr="00C70209">
        <w:br w:type="page"/>
      </w:r>
    </w:p>
    <w:p w14:paraId="40B194CB" w14:textId="77777777" w:rsidR="00206019" w:rsidRPr="00C70209" w:rsidRDefault="00206019" w:rsidP="005407AD">
      <w:pPr>
        <w:pStyle w:val="Heading5"/>
        <w:rPr>
          <w:lang w:val="en-AU"/>
        </w:rPr>
      </w:pPr>
      <w:r w:rsidRPr="00C70209">
        <w:rPr>
          <w:lang w:val="en-AU"/>
        </w:rPr>
        <w:t>Summary of evidence</w:t>
      </w:r>
    </w:p>
    <w:p w14:paraId="77A5F56D" w14:textId="77777777" w:rsidR="00206019" w:rsidRPr="00C70209" w:rsidRDefault="00206019" w:rsidP="005407AD">
      <w:pPr>
        <w:pStyle w:val="Heading6"/>
      </w:pPr>
      <w:r w:rsidRPr="00C70209">
        <w:t>Level I evidence</w:t>
      </w:r>
    </w:p>
    <w:p w14:paraId="34C553F4" w14:textId="4B8BB3DC" w:rsidR="00206019" w:rsidRPr="00C70209" w:rsidRDefault="00206019" w:rsidP="005407AD">
      <w:pPr>
        <w:pStyle w:val="BodyText"/>
        <w:rPr>
          <w:lang w:eastAsia="en-GB"/>
        </w:rPr>
      </w:pPr>
      <w:r w:rsidRPr="00C70209">
        <w:rPr>
          <w:lang w:eastAsia="en-GB"/>
        </w:rPr>
        <w:t xml:space="preserve">The systematic review and hand-searching process did not identify any Level I studies that examined the safety and effectiveness of fibrinogen concentrate compared with no fibrinogen concentrate (or a different fibrinogen concentrate strategy) in critically ill neonatal and/or paediatric patients (see </w:t>
      </w:r>
      <w:r w:rsidRPr="00C70209">
        <w:rPr>
          <w:b/>
          <w:lang w:eastAsia="en-GB"/>
        </w:rPr>
        <w:t>Appendix C, Volume 2</w:t>
      </w:r>
      <w:r w:rsidR="00F1702E">
        <w:rPr>
          <w:lang w:eastAsia="en-GB"/>
        </w:rPr>
        <w:t>)</w:t>
      </w:r>
      <w:r w:rsidRPr="00C70209">
        <w:rPr>
          <w:lang w:eastAsia="en-GB"/>
        </w:rPr>
        <w:t>.</w:t>
      </w:r>
    </w:p>
    <w:p w14:paraId="11328D23" w14:textId="77777777" w:rsidR="00206019" w:rsidRPr="00C70209" w:rsidRDefault="00206019" w:rsidP="005407AD">
      <w:pPr>
        <w:pStyle w:val="Heading6"/>
        <w:tabs>
          <w:tab w:val="left" w:pos="2705"/>
        </w:tabs>
      </w:pPr>
      <w:r w:rsidRPr="00C70209">
        <w:t>Level II evidence</w:t>
      </w:r>
      <w:r w:rsidRPr="00C70209">
        <w:tab/>
      </w:r>
    </w:p>
    <w:p w14:paraId="5B5D34DB" w14:textId="47864FB4" w:rsidR="00206019" w:rsidRPr="00C70209" w:rsidRDefault="00206019" w:rsidP="005407AD">
      <w:pPr>
        <w:pStyle w:val="BodyText"/>
        <w:rPr>
          <w:lang w:eastAsia="en-GB"/>
        </w:rPr>
      </w:pPr>
      <w:r w:rsidRPr="00C70209">
        <w:rPr>
          <w:lang w:eastAsia="en-GB"/>
        </w:rPr>
        <w:t xml:space="preserve">The systematic review and hand-searching process did not identify any Level II studies that examined the safety and effectiveness of fibrinogen concentrate compared with no fibrinogen concentrate (or a different fibrinogen concentrate strategy) in critically ill neonatal and/or paediatric patients (see </w:t>
      </w:r>
      <w:r w:rsidRPr="00C70209">
        <w:rPr>
          <w:b/>
          <w:lang w:eastAsia="en-GB"/>
        </w:rPr>
        <w:t>Appendix C, Volume 2</w:t>
      </w:r>
      <w:r w:rsidR="00F1702E">
        <w:rPr>
          <w:lang w:eastAsia="en-GB"/>
        </w:rPr>
        <w:t>).</w:t>
      </w:r>
    </w:p>
    <w:p w14:paraId="21C197CB" w14:textId="77777777" w:rsidR="00206019" w:rsidRPr="00C70209" w:rsidRDefault="00206019" w:rsidP="005407AD">
      <w:pPr>
        <w:pStyle w:val="Heading6"/>
      </w:pPr>
      <w:r w:rsidRPr="00C70209">
        <w:t>Level III evidence</w:t>
      </w:r>
    </w:p>
    <w:p w14:paraId="1AE8FF3F" w14:textId="424449E6" w:rsidR="00206019" w:rsidRPr="00C70209" w:rsidRDefault="00206019" w:rsidP="005407AD">
      <w:pPr>
        <w:pStyle w:val="BodyText"/>
        <w:rPr>
          <w:lang w:eastAsia="en-GB"/>
        </w:rPr>
      </w:pPr>
      <w:r w:rsidRPr="00C70209">
        <w:rPr>
          <w:lang w:eastAsia="en-GB"/>
        </w:rPr>
        <w:t xml:space="preserve">The systematic review and hand-searching process did not identify any Level III studies that examined the safety and effectiveness of fibrinogen concentrate compared with no fibrinogen concentrate (or a different cryoprecipitate strategy) in critically ill neonatal and/or paediatric patients (see </w:t>
      </w:r>
      <w:r w:rsidRPr="00C70209">
        <w:rPr>
          <w:b/>
          <w:lang w:eastAsia="en-GB"/>
        </w:rPr>
        <w:t>Appendix C, Volume 2</w:t>
      </w:r>
      <w:r w:rsidRPr="00C70209">
        <w:rPr>
          <w:lang w:eastAsia="en-GB"/>
        </w:rPr>
        <w:t>).</w:t>
      </w:r>
    </w:p>
    <w:p w14:paraId="7794C5B6" w14:textId="77777777" w:rsidR="00206019" w:rsidRPr="00C70209" w:rsidRDefault="00206019" w:rsidP="005407AD">
      <w:pPr>
        <w:pStyle w:val="BodyText"/>
        <w:rPr>
          <w:rFonts w:ascii="Arial" w:hAnsi="Arial" w:cs="Arial"/>
          <w:b/>
          <w:bCs/>
          <w:szCs w:val="26"/>
          <w:lang w:eastAsia="en-GB"/>
        </w:rPr>
      </w:pPr>
      <w:r w:rsidRPr="00C70209">
        <w:rPr>
          <w:lang w:eastAsia="en-GB"/>
        </w:rPr>
        <w:br w:type="page"/>
      </w:r>
    </w:p>
    <w:p w14:paraId="2171CF4E" w14:textId="155916AF" w:rsidR="00206019" w:rsidRPr="00C70209" w:rsidRDefault="00206019" w:rsidP="00206019">
      <w:pPr>
        <w:pStyle w:val="Head4Num"/>
        <w:ind w:left="1574" w:hanging="864"/>
      </w:pPr>
      <w:r w:rsidRPr="00C70209">
        <w:t>Combination of FFP, cryoprecipitate, platelet or fibrinogen concentrate</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50"/>
        <w:gridCol w:w="809"/>
        <w:gridCol w:w="809"/>
        <w:gridCol w:w="809"/>
        <w:gridCol w:w="809"/>
        <w:gridCol w:w="810"/>
      </w:tblGrid>
      <w:tr w:rsidR="00206019" w:rsidRPr="00C70209" w14:paraId="252BDE5D" w14:textId="77777777" w:rsidTr="005407AD">
        <w:trPr>
          <w:cantSplit/>
          <w:trHeight w:val="2078"/>
          <w:tblHeader/>
        </w:trPr>
        <w:tc>
          <w:tcPr>
            <w:tcW w:w="4601" w:type="dxa"/>
            <w:gridSpan w:val="2"/>
            <w:tcBorders>
              <w:top w:val="single" w:sz="4" w:space="0" w:color="000000"/>
              <w:left w:val="single" w:sz="4" w:space="0" w:color="000000"/>
              <w:bottom w:val="single" w:sz="4" w:space="0" w:color="000000"/>
              <w:right w:val="single" w:sz="4" w:space="0" w:color="000000"/>
            </w:tcBorders>
            <w:shd w:val="clear" w:color="auto" w:fill="FFC000"/>
          </w:tcPr>
          <w:p w14:paraId="262AA44D" w14:textId="77777777" w:rsidR="00206019" w:rsidRPr="00C70209" w:rsidRDefault="00206019" w:rsidP="005407AD">
            <w:pPr>
              <w:pStyle w:val="PP-heading"/>
            </w:pPr>
            <w:r w:rsidRPr="00C70209">
              <w:t>Evidence statements – critically ill (combination of fresh frozen plasma, cryoprecipitate, platelet transfusion or fibrinogen concentrat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4CEDE3F5" w14:textId="77777777" w:rsidR="00206019" w:rsidRPr="00C70209" w:rsidRDefault="00206019" w:rsidP="005407AD">
            <w:pPr>
              <w:ind w:left="113" w:right="113"/>
              <w:jc w:val="center"/>
              <w:rPr>
                <w:b/>
              </w:rPr>
            </w:pPr>
            <w:r w:rsidRPr="00C70209">
              <w:rPr>
                <w:b/>
              </w:rPr>
              <w:t>Evidence</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5D4EFA81" w14:textId="77777777" w:rsidR="00206019" w:rsidRPr="00C70209" w:rsidRDefault="00206019" w:rsidP="005407AD">
            <w:pPr>
              <w:ind w:left="113" w:right="113"/>
              <w:jc w:val="center"/>
              <w:rPr>
                <w:b/>
              </w:rPr>
            </w:pPr>
            <w:r w:rsidRPr="00C70209">
              <w:rPr>
                <w:b/>
              </w:rPr>
              <w:t>Consistency</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9ED1229" w14:textId="77777777" w:rsidR="00206019" w:rsidRPr="00C70209" w:rsidRDefault="00206019" w:rsidP="005407AD">
            <w:pPr>
              <w:ind w:left="113" w:right="113"/>
              <w:jc w:val="center"/>
              <w:rPr>
                <w:b/>
              </w:rPr>
            </w:pPr>
            <w:r w:rsidRPr="00C70209">
              <w:rPr>
                <w:b/>
              </w:rPr>
              <w:t>Clinical impact</w:t>
            </w:r>
          </w:p>
        </w:tc>
        <w:tc>
          <w:tcPr>
            <w:tcW w:w="809"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56DE8CEE" w14:textId="77777777" w:rsidR="00206019" w:rsidRPr="00C70209" w:rsidRDefault="00206019" w:rsidP="005407AD">
            <w:pPr>
              <w:ind w:left="113" w:right="113"/>
              <w:jc w:val="center"/>
              <w:rPr>
                <w:b/>
              </w:rPr>
            </w:pPr>
            <w:r w:rsidRPr="00C70209">
              <w:rPr>
                <w:b/>
              </w:rPr>
              <w:t>Generalisabilit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tcPr>
          <w:p w14:paraId="32D15EBA" w14:textId="77777777" w:rsidR="00206019" w:rsidRPr="00C70209" w:rsidRDefault="00206019" w:rsidP="005407AD">
            <w:pPr>
              <w:ind w:left="113" w:right="113"/>
              <w:jc w:val="center"/>
              <w:rPr>
                <w:b/>
              </w:rPr>
            </w:pPr>
            <w:r w:rsidRPr="00C70209">
              <w:rPr>
                <w:b/>
              </w:rPr>
              <w:t>Applicability</w:t>
            </w:r>
          </w:p>
        </w:tc>
      </w:tr>
      <w:tr w:rsidR="00206019" w:rsidRPr="00C70209" w14:paraId="608F4C70" w14:textId="77777777" w:rsidTr="005407AD">
        <w:trPr>
          <w:cantSplit/>
        </w:trPr>
        <w:tc>
          <w:tcPr>
            <w:tcW w:w="851" w:type="dxa"/>
          </w:tcPr>
          <w:p w14:paraId="1EFE52A1" w14:textId="77777777" w:rsidR="00206019" w:rsidRPr="00C70209" w:rsidRDefault="00206019" w:rsidP="00206019">
            <w:pPr>
              <w:pStyle w:val="Tabletextnoindent"/>
              <w:numPr>
                <w:ilvl w:val="0"/>
                <w:numId w:val="48"/>
              </w:numPr>
            </w:pPr>
          </w:p>
        </w:tc>
        <w:tc>
          <w:tcPr>
            <w:tcW w:w="3750" w:type="dxa"/>
          </w:tcPr>
          <w:p w14:paraId="1DB4B0D9" w14:textId="77777777" w:rsidR="00206019" w:rsidRPr="00C70209" w:rsidRDefault="00206019" w:rsidP="005407AD">
            <w:pPr>
              <w:pStyle w:val="ES-table"/>
            </w:pPr>
            <w:r w:rsidRPr="00C70209">
              <w:t>In critically ill neonatal and paediatric patients, the effect of a combination of FFP, cryoprecipitate, platelet transfusion or fibrinogen concentrate compared with a different combination on mortality is unknown.</w:t>
            </w:r>
          </w:p>
        </w:tc>
        <w:tc>
          <w:tcPr>
            <w:tcW w:w="809" w:type="dxa"/>
          </w:tcPr>
          <w:p w14:paraId="37F13DD0" w14:textId="77777777" w:rsidR="00206019" w:rsidRPr="00C70209" w:rsidRDefault="00206019" w:rsidP="005407AD">
            <w:pPr>
              <w:pStyle w:val="T-ABCD"/>
            </w:pPr>
            <w:r w:rsidRPr="00C70209">
              <w:t>NA</w:t>
            </w:r>
          </w:p>
        </w:tc>
        <w:tc>
          <w:tcPr>
            <w:tcW w:w="809" w:type="dxa"/>
          </w:tcPr>
          <w:p w14:paraId="3CDD2B41" w14:textId="77777777" w:rsidR="00206019" w:rsidRPr="00C70209" w:rsidRDefault="00206019" w:rsidP="005407AD">
            <w:pPr>
              <w:pStyle w:val="T-ABCD"/>
            </w:pPr>
            <w:r w:rsidRPr="00C70209">
              <w:t>NA</w:t>
            </w:r>
          </w:p>
        </w:tc>
        <w:tc>
          <w:tcPr>
            <w:tcW w:w="809" w:type="dxa"/>
          </w:tcPr>
          <w:p w14:paraId="0BD13C86" w14:textId="77777777" w:rsidR="00206019" w:rsidRPr="00C70209" w:rsidRDefault="00206019" w:rsidP="005407AD">
            <w:pPr>
              <w:pStyle w:val="T-ABCD"/>
            </w:pPr>
            <w:r w:rsidRPr="00C70209">
              <w:t>NA</w:t>
            </w:r>
          </w:p>
        </w:tc>
        <w:tc>
          <w:tcPr>
            <w:tcW w:w="809" w:type="dxa"/>
          </w:tcPr>
          <w:p w14:paraId="750BA756" w14:textId="77777777" w:rsidR="00206019" w:rsidRPr="00C70209" w:rsidRDefault="00206019" w:rsidP="005407AD">
            <w:pPr>
              <w:pStyle w:val="T-ABCD"/>
            </w:pPr>
            <w:r w:rsidRPr="00C70209">
              <w:t>NA</w:t>
            </w:r>
          </w:p>
        </w:tc>
        <w:tc>
          <w:tcPr>
            <w:tcW w:w="810" w:type="dxa"/>
          </w:tcPr>
          <w:p w14:paraId="5B1F7318" w14:textId="77777777" w:rsidR="00206019" w:rsidRPr="00C70209" w:rsidRDefault="00206019" w:rsidP="005407AD">
            <w:pPr>
              <w:pStyle w:val="T-ABCD"/>
            </w:pPr>
            <w:r w:rsidRPr="00C70209">
              <w:t xml:space="preserve">NA </w:t>
            </w:r>
          </w:p>
        </w:tc>
      </w:tr>
      <w:tr w:rsidR="00206019" w:rsidRPr="00C70209" w14:paraId="56AF13C0" w14:textId="77777777" w:rsidTr="005407AD">
        <w:trPr>
          <w:cantSplit/>
        </w:trPr>
        <w:tc>
          <w:tcPr>
            <w:tcW w:w="851" w:type="dxa"/>
          </w:tcPr>
          <w:p w14:paraId="74745407" w14:textId="77777777" w:rsidR="00206019" w:rsidRPr="00C70209" w:rsidRDefault="00206019" w:rsidP="00206019">
            <w:pPr>
              <w:pStyle w:val="Tabletextnoindent"/>
              <w:numPr>
                <w:ilvl w:val="0"/>
                <w:numId w:val="48"/>
              </w:numPr>
            </w:pPr>
          </w:p>
        </w:tc>
        <w:tc>
          <w:tcPr>
            <w:tcW w:w="3750" w:type="dxa"/>
          </w:tcPr>
          <w:p w14:paraId="2DC88D9A" w14:textId="77777777" w:rsidR="00206019" w:rsidRPr="00C70209" w:rsidRDefault="00206019" w:rsidP="005407AD">
            <w:pPr>
              <w:pStyle w:val="ES-table"/>
            </w:pPr>
            <w:r w:rsidRPr="00C70209">
              <w:t>In critically ill neonatal and paediatric patients, the effect of a combination of FFP, cryoprecipitate, platelet transfusion or fibrinogen concentrate compared with a different combination on bleeding events is unknown.</w:t>
            </w:r>
          </w:p>
        </w:tc>
        <w:tc>
          <w:tcPr>
            <w:tcW w:w="809" w:type="dxa"/>
          </w:tcPr>
          <w:p w14:paraId="01ED0692" w14:textId="77777777" w:rsidR="00206019" w:rsidRPr="00C70209" w:rsidRDefault="00206019" w:rsidP="005407AD">
            <w:pPr>
              <w:pStyle w:val="T-ABCD"/>
            </w:pPr>
            <w:r w:rsidRPr="00C70209">
              <w:t>NA</w:t>
            </w:r>
          </w:p>
        </w:tc>
        <w:tc>
          <w:tcPr>
            <w:tcW w:w="809" w:type="dxa"/>
          </w:tcPr>
          <w:p w14:paraId="7D21B64C" w14:textId="77777777" w:rsidR="00206019" w:rsidRPr="00C70209" w:rsidRDefault="00206019" w:rsidP="005407AD">
            <w:pPr>
              <w:pStyle w:val="T-ABCD"/>
            </w:pPr>
            <w:r w:rsidRPr="00C70209">
              <w:t>NA</w:t>
            </w:r>
          </w:p>
        </w:tc>
        <w:tc>
          <w:tcPr>
            <w:tcW w:w="809" w:type="dxa"/>
          </w:tcPr>
          <w:p w14:paraId="115B88B6" w14:textId="77777777" w:rsidR="00206019" w:rsidRPr="00C70209" w:rsidRDefault="00206019" w:rsidP="005407AD">
            <w:pPr>
              <w:pStyle w:val="T-ABCD"/>
            </w:pPr>
            <w:r w:rsidRPr="00C70209">
              <w:t>NA</w:t>
            </w:r>
          </w:p>
        </w:tc>
        <w:tc>
          <w:tcPr>
            <w:tcW w:w="809" w:type="dxa"/>
          </w:tcPr>
          <w:p w14:paraId="7F986556" w14:textId="77777777" w:rsidR="00206019" w:rsidRPr="00C70209" w:rsidRDefault="00206019" w:rsidP="005407AD">
            <w:pPr>
              <w:pStyle w:val="T-ABCD"/>
            </w:pPr>
            <w:r w:rsidRPr="00C70209">
              <w:t>NA</w:t>
            </w:r>
          </w:p>
        </w:tc>
        <w:tc>
          <w:tcPr>
            <w:tcW w:w="810" w:type="dxa"/>
          </w:tcPr>
          <w:p w14:paraId="14748F6D" w14:textId="77777777" w:rsidR="00206019" w:rsidRPr="00C70209" w:rsidRDefault="00206019" w:rsidP="005407AD">
            <w:pPr>
              <w:pStyle w:val="T-ABCD"/>
            </w:pPr>
            <w:r w:rsidRPr="00C70209">
              <w:t xml:space="preserve">NA </w:t>
            </w:r>
          </w:p>
        </w:tc>
      </w:tr>
      <w:tr w:rsidR="00206019" w:rsidRPr="00C70209" w14:paraId="1C5A4CB1" w14:textId="77777777" w:rsidTr="005407AD">
        <w:trPr>
          <w:cantSplit/>
        </w:trPr>
        <w:tc>
          <w:tcPr>
            <w:tcW w:w="851" w:type="dxa"/>
          </w:tcPr>
          <w:p w14:paraId="15958DB6" w14:textId="77777777" w:rsidR="00206019" w:rsidRPr="00C70209" w:rsidRDefault="00206019" w:rsidP="00206019">
            <w:pPr>
              <w:pStyle w:val="Tabletextnoindent"/>
              <w:numPr>
                <w:ilvl w:val="0"/>
                <w:numId w:val="48"/>
              </w:numPr>
            </w:pPr>
          </w:p>
        </w:tc>
        <w:tc>
          <w:tcPr>
            <w:tcW w:w="3750" w:type="dxa"/>
          </w:tcPr>
          <w:p w14:paraId="256A343E" w14:textId="77777777" w:rsidR="00206019" w:rsidRPr="00C70209" w:rsidRDefault="00206019" w:rsidP="005407AD">
            <w:pPr>
              <w:pStyle w:val="ES-table"/>
            </w:pPr>
            <w:r w:rsidRPr="00C70209">
              <w:t>In critically ill neonatal and paediatric patients, the effect of a combination of FFP, cryoprecipitate, platelet transfusion or fibrinogen concentrate compared with a different combination on transfusion-related serious adverse events is unknown.</w:t>
            </w:r>
          </w:p>
        </w:tc>
        <w:tc>
          <w:tcPr>
            <w:tcW w:w="809" w:type="dxa"/>
          </w:tcPr>
          <w:p w14:paraId="7663000B" w14:textId="77777777" w:rsidR="00206019" w:rsidRPr="00C70209" w:rsidRDefault="00206019" w:rsidP="005407AD">
            <w:pPr>
              <w:pStyle w:val="T-ABCD"/>
            </w:pPr>
            <w:r w:rsidRPr="00C70209">
              <w:t>NA</w:t>
            </w:r>
          </w:p>
        </w:tc>
        <w:tc>
          <w:tcPr>
            <w:tcW w:w="809" w:type="dxa"/>
          </w:tcPr>
          <w:p w14:paraId="4F0597D0" w14:textId="77777777" w:rsidR="00206019" w:rsidRPr="00C70209" w:rsidRDefault="00206019" w:rsidP="005407AD">
            <w:pPr>
              <w:pStyle w:val="T-ABCD"/>
            </w:pPr>
            <w:r w:rsidRPr="00C70209">
              <w:t>NA</w:t>
            </w:r>
          </w:p>
        </w:tc>
        <w:tc>
          <w:tcPr>
            <w:tcW w:w="809" w:type="dxa"/>
          </w:tcPr>
          <w:p w14:paraId="249DDD1B" w14:textId="77777777" w:rsidR="00206019" w:rsidRPr="00C70209" w:rsidRDefault="00206019" w:rsidP="005407AD">
            <w:pPr>
              <w:pStyle w:val="T-ABCD"/>
            </w:pPr>
            <w:r w:rsidRPr="00C70209">
              <w:t>NA</w:t>
            </w:r>
          </w:p>
        </w:tc>
        <w:tc>
          <w:tcPr>
            <w:tcW w:w="809" w:type="dxa"/>
          </w:tcPr>
          <w:p w14:paraId="573826C7" w14:textId="77777777" w:rsidR="00206019" w:rsidRPr="00C70209" w:rsidRDefault="00206019" w:rsidP="005407AD">
            <w:pPr>
              <w:pStyle w:val="T-ABCD"/>
            </w:pPr>
            <w:r w:rsidRPr="00C70209">
              <w:t>NA</w:t>
            </w:r>
          </w:p>
        </w:tc>
        <w:tc>
          <w:tcPr>
            <w:tcW w:w="810" w:type="dxa"/>
          </w:tcPr>
          <w:p w14:paraId="2034958F" w14:textId="77777777" w:rsidR="00206019" w:rsidRPr="00C70209" w:rsidRDefault="00206019" w:rsidP="005407AD">
            <w:pPr>
              <w:pStyle w:val="T-ABCD"/>
            </w:pPr>
            <w:r w:rsidRPr="00C70209">
              <w:t xml:space="preserve">NA </w:t>
            </w:r>
          </w:p>
        </w:tc>
      </w:tr>
      <w:tr w:rsidR="00206019" w:rsidRPr="00C70209" w14:paraId="461A3498" w14:textId="77777777" w:rsidTr="005407AD">
        <w:trPr>
          <w:cantSplit/>
        </w:trPr>
        <w:tc>
          <w:tcPr>
            <w:tcW w:w="851" w:type="dxa"/>
          </w:tcPr>
          <w:p w14:paraId="4F3CEF8D" w14:textId="77777777" w:rsidR="00206019" w:rsidRPr="00C70209" w:rsidRDefault="00206019" w:rsidP="00206019">
            <w:pPr>
              <w:pStyle w:val="Tabletextnoindent"/>
              <w:numPr>
                <w:ilvl w:val="0"/>
                <w:numId w:val="48"/>
              </w:numPr>
            </w:pPr>
          </w:p>
        </w:tc>
        <w:tc>
          <w:tcPr>
            <w:tcW w:w="3750" w:type="dxa"/>
          </w:tcPr>
          <w:p w14:paraId="6FBED879" w14:textId="77777777" w:rsidR="00206019" w:rsidRPr="00C70209" w:rsidRDefault="00206019" w:rsidP="005407AD">
            <w:pPr>
              <w:pStyle w:val="ES-table"/>
            </w:pPr>
            <w:r w:rsidRPr="00C70209">
              <w:t>In critically ill neonatal and paediatric patients, the effect of a combination of FFP, cryoprecipitate, platelet transfusion or fibrinogen concentrate compared with a different combination on transfusion volume or incidence is unknown.</w:t>
            </w:r>
          </w:p>
        </w:tc>
        <w:tc>
          <w:tcPr>
            <w:tcW w:w="809" w:type="dxa"/>
          </w:tcPr>
          <w:p w14:paraId="07839B83" w14:textId="77777777" w:rsidR="00206019" w:rsidRPr="00C70209" w:rsidRDefault="00206019" w:rsidP="005407AD">
            <w:pPr>
              <w:pStyle w:val="T-ABCD"/>
            </w:pPr>
            <w:r w:rsidRPr="00C70209">
              <w:t>NA</w:t>
            </w:r>
          </w:p>
        </w:tc>
        <w:tc>
          <w:tcPr>
            <w:tcW w:w="809" w:type="dxa"/>
          </w:tcPr>
          <w:p w14:paraId="5EF1A650" w14:textId="77777777" w:rsidR="00206019" w:rsidRPr="00C70209" w:rsidRDefault="00206019" w:rsidP="005407AD">
            <w:pPr>
              <w:pStyle w:val="T-ABCD"/>
            </w:pPr>
            <w:r w:rsidRPr="00C70209">
              <w:t>NA</w:t>
            </w:r>
          </w:p>
        </w:tc>
        <w:tc>
          <w:tcPr>
            <w:tcW w:w="809" w:type="dxa"/>
          </w:tcPr>
          <w:p w14:paraId="77862DF7" w14:textId="77777777" w:rsidR="00206019" w:rsidRPr="00C70209" w:rsidRDefault="00206019" w:rsidP="005407AD">
            <w:pPr>
              <w:pStyle w:val="T-ABCD"/>
            </w:pPr>
            <w:r w:rsidRPr="00C70209">
              <w:t>NA</w:t>
            </w:r>
          </w:p>
        </w:tc>
        <w:tc>
          <w:tcPr>
            <w:tcW w:w="809" w:type="dxa"/>
          </w:tcPr>
          <w:p w14:paraId="719E53F0" w14:textId="77777777" w:rsidR="00206019" w:rsidRPr="00C70209" w:rsidRDefault="00206019" w:rsidP="005407AD">
            <w:pPr>
              <w:pStyle w:val="T-ABCD"/>
            </w:pPr>
            <w:r w:rsidRPr="00C70209">
              <w:t>NA</w:t>
            </w:r>
          </w:p>
        </w:tc>
        <w:tc>
          <w:tcPr>
            <w:tcW w:w="810" w:type="dxa"/>
          </w:tcPr>
          <w:p w14:paraId="62071E17" w14:textId="77777777" w:rsidR="00206019" w:rsidRPr="00C70209" w:rsidRDefault="00206019" w:rsidP="005407AD">
            <w:pPr>
              <w:pStyle w:val="T-ABCD"/>
            </w:pPr>
            <w:r w:rsidRPr="00C70209">
              <w:t xml:space="preserve">NA </w:t>
            </w:r>
          </w:p>
        </w:tc>
      </w:tr>
      <w:tr w:rsidR="00206019" w:rsidRPr="00C70209" w14:paraId="4CA74D24" w14:textId="77777777" w:rsidTr="005407AD">
        <w:trPr>
          <w:cantSplit/>
        </w:trPr>
        <w:tc>
          <w:tcPr>
            <w:tcW w:w="8647" w:type="dxa"/>
            <w:gridSpan w:val="7"/>
          </w:tcPr>
          <w:p w14:paraId="766075B2" w14:textId="15C7F65E" w:rsidR="00206019" w:rsidRPr="00C70209" w:rsidRDefault="00206019" w:rsidP="005407AD">
            <w:pPr>
              <w:pStyle w:val="ES-notes"/>
            </w:pPr>
            <w:r w:rsidRPr="00C70209">
              <w:t>ES, evidence statement; FFP, fresh frozen plasma</w:t>
            </w:r>
          </w:p>
          <w:p w14:paraId="6D901CA1" w14:textId="77777777" w:rsidR="00206019" w:rsidRPr="00C70209" w:rsidRDefault="00206019" w:rsidP="005407AD">
            <w:pPr>
              <w:pStyle w:val="ES-notes"/>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49473345" w14:textId="77777777" w:rsidR="00206019" w:rsidRPr="00C70209" w:rsidRDefault="00206019" w:rsidP="005407AD">
      <w:pPr>
        <w:pStyle w:val="BodyText"/>
      </w:pPr>
    </w:p>
    <w:p w14:paraId="4B86CC10" w14:textId="77777777" w:rsidR="00206019" w:rsidRPr="00C70209" w:rsidRDefault="00206019">
      <w:pPr>
        <w:spacing w:after="200" w:line="276" w:lineRule="auto"/>
        <w:ind w:left="0"/>
      </w:pPr>
      <w:r w:rsidRPr="00C70209">
        <w:br w:type="page"/>
      </w:r>
    </w:p>
    <w:p w14:paraId="0D4F4E2B" w14:textId="77777777" w:rsidR="00206019" w:rsidRPr="00C70209" w:rsidRDefault="00206019" w:rsidP="005407AD">
      <w:pPr>
        <w:pStyle w:val="Heading5"/>
        <w:rPr>
          <w:lang w:val="en-AU"/>
        </w:rPr>
      </w:pPr>
      <w:r w:rsidRPr="00C70209">
        <w:rPr>
          <w:lang w:val="en-AU"/>
        </w:rPr>
        <w:t>Summary of evidence</w:t>
      </w:r>
    </w:p>
    <w:p w14:paraId="36767E9F" w14:textId="33432FDE" w:rsidR="00206019" w:rsidRPr="00C70209" w:rsidRDefault="00206019">
      <w:pPr>
        <w:pStyle w:val="BodyText"/>
        <w:rPr>
          <w:lang w:eastAsia="en-GB"/>
        </w:rPr>
      </w:pPr>
      <w:r w:rsidRPr="00C70209">
        <w:t xml:space="preserve">The systematic review and hand-searching process identified no studies </w:t>
      </w:r>
      <w:r w:rsidRPr="00C70209">
        <w:rPr>
          <w:lang w:eastAsia="en-GB"/>
        </w:rPr>
        <w:t xml:space="preserve">that examined the use of </w:t>
      </w:r>
      <w:r w:rsidRPr="00C70209">
        <w:t>a combination of blood products (FFP, cryoprecipitate, platelet or fibrinogen concentrate) in critically ill neonatal and/or paediatric patients</w:t>
      </w:r>
    </w:p>
    <w:p w14:paraId="7AE459AC" w14:textId="77777777" w:rsidR="00206019" w:rsidRPr="00C70209" w:rsidRDefault="00206019" w:rsidP="005407AD">
      <w:pPr>
        <w:pStyle w:val="Heading6"/>
      </w:pPr>
      <w:r w:rsidRPr="00C70209">
        <w:t>Level I evidence</w:t>
      </w:r>
    </w:p>
    <w:p w14:paraId="2551195E" w14:textId="33CFDB70" w:rsidR="00206019" w:rsidRPr="00C70209" w:rsidRDefault="00206019">
      <w:pPr>
        <w:pStyle w:val="BodyText"/>
        <w:rPr>
          <w:lang w:eastAsia="en-GB"/>
        </w:rPr>
      </w:pPr>
      <w:r w:rsidRPr="00C70209">
        <w:rPr>
          <w:lang w:eastAsia="en-GB"/>
        </w:rPr>
        <w:t xml:space="preserve">The systematic review and hand-searching process identified no Level I studies that examined the effect of a combination of FFP, cryoprecipitate, platelets, or fibrinogen concentrate compared with a difference combination in critically ill neonatal and/or paediatric patients (see </w:t>
      </w:r>
      <w:r w:rsidRPr="00C70209">
        <w:rPr>
          <w:b/>
          <w:lang w:eastAsia="en-GB"/>
        </w:rPr>
        <w:t>Appendix C, Volume 2</w:t>
      </w:r>
      <w:r w:rsidRPr="00C70209">
        <w:rPr>
          <w:lang w:eastAsia="en-GB"/>
        </w:rPr>
        <w:t>).</w:t>
      </w:r>
    </w:p>
    <w:p w14:paraId="3346E49F" w14:textId="77777777" w:rsidR="00206019" w:rsidRPr="00C70209" w:rsidRDefault="00206019" w:rsidP="005407AD">
      <w:pPr>
        <w:pStyle w:val="Heading6"/>
      </w:pPr>
      <w:r w:rsidRPr="00C70209">
        <w:t>Level II evidence</w:t>
      </w:r>
    </w:p>
    <w:p w14:paraId="41BD6773" w14:textId="604C16D0" w:rsidR="00206019" w:rsidRPr="00C70209" w:rsidRDefault="00206019">
      <w:pPr>
        <w:pStyle w:val="BodyText"/>
        <w:rPr>
          <w:lang w:eastAsia="en-GB"/>
        </w:rPr>
      </w:pPr>
      <w:r w:rsidRPr="00C70209">
        <w:rPr>
          <w:lang w:eastAsia="en-GB"/>
        </w:rPr>
        <w:t>The systematic review and hand-searching process identified no Level II studies that examined the effect of a combination of FFP, cryoprecipitate, platelets, or fibrinogen concentrate compared with a difference combination in critically ill neonatal and/or paediatric patients.</w:t>
      </w:r>
    </w:p>
    <w:p w14:paraId="1A368FC1" w14:textId="77777777" w:rsidR="00206019" w:rsidRPr="00C70209" w:rsidRDefault="00206019" w:rsidP="005407AD">
      <w:pPr>
        <w:pStyle w:val="Heading6"/>
      </w:pPr>
      <w:r w:rsidRPr="00C70209">
        <w:t>Level III evidence</w:t>
      </w:r>
    </w:p>
    <w:p w14:paraId="3A35A4F2" w14:textId="62140978" w:rsidR="00206019" w:rsidRPr="00C70209" w:rsidRDefault="00206019" w:rsidP="005407AD">
      <w:pPr>
        <w:pStyle w:val="BodyText"/>
        <w:rPr>
          <w:lang w:eastAsia="en-GB"/>
        </w:rPr>
      </w:pPr>
      <w:r w:rsidRPr="00C70209">
        <w:rPr>
          <w:lang w:eastAsia="en-GB"/>
        </w:rPr>
        <w:t>The systematic review and hand-searching process identified no Level III studies that examined the effect of a combination of FFP, cryoprecipitate, platelets, or fibrinogen concentrate compared with a difference combination in critically ill neonatal and/or paediatric patients.</w:t>
      </w:r>
    </w:p>
    <w:p w14:paraId="18B74862" w14:textId="77777777" w:rsidR="00274104" w:rsidRPr="00C70209" w:rsidRDefault="00274104" w:rsidP="005407AD">
      <w:pPr>
        <w:pStyle w:val="BodyText"/>
        <w:rPr>
          <w:lang w:eastAsia="en-GB"/>
        </w:rPr>
        <w:sectPr w:rsidR="00274104" w:rsidRPr="00C70209" w:rsidSect="00082182">
          <w:footnotePr>
            <w:numFmt w:val="lowerLetter"/>
          </w:footnotePr>
          <w:pgSz w:w="11906" w:h="16838" w:code="9"/>
          <w:pgMar w:top="1440" w:right="1440" w:bottom="1440" w:left="1440" w:header="709" w:footer="709" w:gutter="0"/>
          <w:cols w:space="708"/>
          <w:docGrid w:linePitch="326"/>
        </w:sectPr>
      </w:pPr>
    </w:p>
    <w:p w14:paraId="20C3E287" w14:textId="77777777" w:rsidR="00183F9F" w:rsidRPr="00C70209" w:rsidRDefault="00183F9F" w:rsidP="00183F9F">
      <w:pPr>
        <w:pStyle w:val="Heading2"/>
        <w:numPr>
          <w:ilvl w:val="1"/>
          <w:numId w:val="46"/>
        </w:numPr>
        <w:rPr>
          <w:lang w:val="en-AU"/>
        </w:rPr>
      </w:pPr>
      <w:bookmarkStart w:id="734" w:name="_Toc427746867"/>
      <w:r w:rsidRPr="00C70209">
        <w:rPr>
          <w:lang w:val="en-AU"/>
        </w:rPr>
        <w:t>Question 4</w:t>
      </w:r>
      <w:bookmarkEnd w:id="734"/>
    </w:p>
    <w:p w14:paraId="15D61A48" w14:textId="77777777" w:rsidR="00183F9F" w:rsidRPr="00C70209" w:rsidRDefault="00183F9F" w:rsidP="00082182">
      <w:pPr>
        <w:pStyle w:val="BoxHeading"/>
        <w:rPr>
          <w:lang w:eastAsia="en-GB"/>
        </w:rPr>
      </w:pPr>
      <w:r w:rsidRPr="00C70209">
        <w:rPr>
          <w:lang w:eastAsia="en-GB"/>
        </w:rPr>
        <w:t>Question 4 (Interventional)</w:t>
      </w:r>
    </w:p>
    <w:p w14:paraId="51BAE956" w14:textId="77777777" w:rsidR="00183F9F" w:rsidRPr="00C70209" w:rsidRDefault="00183F9F" w:rsidP="00082182">
      <w:pPr>
        <w:pStyle w:val="BoxText"/>
        <w:rPr>
          <w:lang w:eastAsia="en-GB"/>
        </w:rPr>
      </w:pPr>
      <w:r w:rsidRPr="00C70209">
        <w:rPr>
          <w:lang w:eastAsia="en-GB"/>
        </w:rPr>
        <w:t>In paediatric/neonatal patients, what is the effect of strategies that aim to minimise blood loss on morbidity, mortality, or the need for RBC transfusion?</w:t>
      </w:r>
    </w:p>
    <w:p w14:paraId="0A967664" w14:textId="77777777" w:rsidR="00183F9F" w:rsidRPr="00C70209" w:rsidRDefault="00183F9F" w:rsidP="00082182">
      <w:pPr>
        <w:pStyle w:val="BoxNotes"/>
        <w:rPr>
          <w:lang w:eastAsia="en-GB"/>
        </w:rPr>
      </w:pPr>
      <w:r w:rsidRPr="00C70209">
        <w:rPr>
          <w:lang w:eastAsia="en-GB"/>
        </w:rPr>
        <w:t>RBC, red blood cell</w:t>
      </w:r>
    </w:p>
    <w:p w14:paraId="49488E41" w14:textId="77777777" w:rsidR="00183F9F" w:rsidRPr="00C70209" w:rsidRDefault="00183F9F" w:rsidP="00082182">
      <w:pPr>
        <w:pStyle w:val="Heading3"/>
        <w:rPr>
          <w:lang w:eastAsia="en-GB"/>
        </w:rPr>
      </w:pPr>
      <w:bookmarkStart w:id="735" w:name="_Toc427746868"/>
      <w:bookmarkStart w:id="736" w:name="_Toc395872110"/>
      <w:r w:rsidRPr="00C70209">
        <w:rPr>
          <w:lang w:eastAsia="en-GB"/>
        </w:rPr>
        <w:t>Methods</w:t>
      </w:r>
      <w:bookmarkEnd w:id="735"/>
    </w:p>
    <w:p w14:paraId="7F8628BA" w14:textId="33902892" w:rsidR="00183F9F" w:rsidRPr="00C70209" w:rsidRDefault="00183F9F" w:rsidP="00082182">
      <w:pPr>
        <w:pStyle w:val="BodyText"/>
        <w:rPr>
          <w:lang w:eastAsia="en-GB"/>
        </w:rPr>
      </w:pPr>
      <w:r w:rsidRPr="00C70209">
        <w:rPr>
          <w:lang w:eastAsia="en-GB"/>
        </w:rPr>
        <w:t>The systematic review examined the evidence for a variety of strategies that aim to minimise blood loss, and reduce or avoid the need for blood transfusions in a general population of neonatal and paediatric patients, and in subsets of patients in whom a different management strategy might be appropriate</w:t>
      </w:r>
      <w:r w:rsidR="009D6610" w:rsidRPr="00C70209">
        <w:rPr>
          <w:lang w:eastAsia="en-GB"/>
        </w:rPr>
        <w:t xml:space="preserve"> </w:t>
      </w:r>
      <w:r w:rsidR="009D6610" w:rsidRPr="00C70209">
        <w:t xml:space="preserve">(see </w:t>
      </w:r>
      <w:r w:rsidR="009D6610" w:rsidRPr="00C70209">
        <w:rPr>
          <w:b/>
        </w:rPr>
        <w:t xml:space="preserve">Section </w:t>
      </w:r>
      <w:r w:rsidR="009D6610" w:rsidRPr="00C70209">
        <w:rPr>
          <w:b/>
          <w:lang w:eastAsia="en-GB"/>
        </w:rPr>
        <w:fldChar w:fldCharType="begin"/>
      </w:r>
      <w:r w:rsidR="009D6610" w:rsidRPr="00C70209">
        <w:rPr>
          <w:b/>
          <w:lang w:eastAsia="en-GB"/>
        </w:rPr>
        <w:instrText xml:space="preserve"> REF _Ref424131191 \n \h  \* MERGEFORMAT </w:instrText>
      </w:r>
      <w:r w:rsidR="009D6610" w:rsidRPr="00C70209">
        <w:rPr>
          <w:b/>
          <w:lang w:eastAsia="en-GB"/>
        </w:rPr>
      </w:r>
      <w:r w:rsidR="009D6610" w:rsidRPr="00C70209">
        <w:rPr>
          <w:b/>
          <w:lang w:eastAsia="en-GB"/>
        </w:rPr>
        <w:fldChar w:fldCharType="separate"/>
      </w:r>
      <w:r w:rsidR="000F7A9B">
        <w:rPr>
          <w:b/>
          <w:lang w:eastAsia="en-GB"/>
        </w:rPr>
        <w:t>4.1</w:t>
      </w:r>
      <w:r w:rsidR="009D6610" w:rsidRPr="00C70209">
        <w:rPr>
          <w:b/>
          <w:lang w:eastAsia="en-GB"/>
        </w:rPr>
        <w:fldChar w:fldCharType="end"/>
      </w:r>
      <w:r w:rsidR="009D6610" w:rsidRPr="00C70209">
        <w:rPr>
          <w:lang w:eastAsia="en-GB"/>
        </w:rPr>
        <w:t>)</w:t>
      </w:r>
      <w:r w:rsidRPr="00C70209">
        <w:rPr>
          <w:lang w:eastAsia="en-GB"/>
        </w:rPr>
        <w:t>.</w:t>
      </w:r>
    </w:p>
    <w:p w14:paraId="58D574F5" w14:textId="77777777" w:rsidR="00183F9F" w:rsidRPr="00C70209" w:rsidRDefault="00183F9F" w:rsidP="00082182">
      <w:pPr>
        <w:pStyle w:val="BodyText"/>
        <w:rPr>
          <w:lang w:eastAsia="en-GB"/>
        </w:rPr>
      </w:pPr>
      <w:r w:rsidRPr="00C70209">
        <w:rPr>
          <w:lang w:eastAsia="en-GB"/>
        </w:rPr>
        <w:t>Three different populations were considered for this question: (1) preterms (aged &lt;37 weeks gestational age) and infants (aged 0–23 months); (2) neonatal and paediatric patients requiring surgery; and (3) critically ill neonatal and paediatric patients.</w:t>
      </w:r>
    </w:p>
    <w:p w14:paraId="0FF4D1EB" w14:textId="3C714979" w:rsidR="00183F9F" w:rsidRPr="00C70209" w:rsidRDefault="00183F9F" w:rsidP="00082182">
      <w:pPr>
        <w:pStyle w:val="BodyText"/>
      </w:pPr>
      <w:r w:rsidRPr="00C70209">
        <w:t>For preterms and infants, two comparisons were assessed: (1) placental transfusion compared with no placental transfusion; and (2) intravenous immunoglobulin (IVIg) for haemolytic disease compared with no IVIg.</w:t>
      </w:r>
    </w:p>
    <w:p w14:paraId="3E25E1F6" w14:textId="2E03E501" w:rsidR="00183F9F" w:rsidRPr="00C70209" w:rsidRDefault="00183F9F" w:rsidP="00082182">
      <w:pPr>
        <w:pStyle w:val="BodyText"/>
      </w:pPr>
      <w:r w:rsidRPr="00C70209">
        <w:t>For neonatal and paediatric patients requiring surgery, eight comparisons were assessed: (1) prevention of hypothermia compared with no prevention of hypothermia; (2) controlled induced hypotension compared with no induced hypotension; (3) acute normovolemic haemodilution (ANH) compared with no ANH; (4) intraoperative cell salvage compared with no cell salvage; (5) viscoelastometric point</w:t>
      </w:r>
      <w:r w:rsidR="00BB008C" w:rsidRPr="00C70209">
        <w:t xml:space="preserve"> </w:t>
      </w:r>
      <w:r w:rsidRPr="00C70209">
        <w:t>of</w:t>
      </w:r>
      <w:r w:rsidR="00BB008C" w:rsidRPr="00C70209">
        <w:t xml:space="preserve"> </w:t>
      </w:r>
      <w:r w:rsidRPr="00C70209">
        <w:t xml:space="preserve">care (POC) testing compared with no viscoelastometric POC testing; (6) antifibrinolytics compared with no antifibrinolytics; (7) recombinant activated factor VII (rFVIIa) compared with no rFVIIa (cardiac and extracorporeal membrane oxygenation (ECMO) patients only); and (8) miniaturised </w:t>
      </w:r>
      <w:r w:rsidR="00CC43D8" w:rsidRPr="00C70209">
        <w:t>CPB</w:t>
      </w:r>
      <w:r w:rsidRPr="00C70209">
        <w:t xml:space="preserve"> systems compared with standard-sized systems.</w:t>
      </w:r>
    </w:p>
    <w:p w14:paraId="4E5A800B" w14:textId="77777777" w:rsidR="00183F9F" w:rsidRPr="00C70209" w:rsidRDefault="00183F9F" w:rsidP="00082182">
      <w:pPr>
        <w:pStyle w:val="BodyText"/>
        <w:rPr>
          <w:lang w:eastAsia="en-GB"/>
        </w:rPr>
      </w:pPr>
      <w:r w:rsidRPr="00C70209">
        <w:t>For critically ill paediatric patients, two comparisons were</w:t>
      </w:r>
      <w:r w:rsidRPr="00C70209">
        <w:rPr>
          <w:lang w:eastAsia="en-GB"/>
        </w:rPr>
        <w:t xml:space="preserve"> assessed: (1) rFVIIa compared with no rFVIIa (cardiac and ECMO patients only); and (2) </w:t>
      </w:r>
      <w:r w:rsidRPr="00C70209">
        <w:t xml:space="preserve">viscoelastometric </w:t>
      </w:r>
      <w:r w:rsidRPr="00C70209">
        <w:rPr>
          <w:lang w:eastAsia="en-GB"/>
        </w:rPr>
        <w:t xml:space="preserve">POC testing compared with no </w:t>
      </w:r>
      <w:r w:rsidRPr="00C70209">
        <w:t xml:space="preserve">viscoelastometric </w:t>
      </w:r>
      <w:r w:rsidRPr="00C70209">
        <w:rPr>
          <w:lang w:eastAsia="en-GB"/>
        </w:rPr>
        <w:t>POC testing.</w:t>
      </w:r>
    </w:p>
    <w:p w14:paraId="00EF127F" w14:textId="7BF82153" w:rsidR="00183F9F" w:rsidRPr="00C70209" w:rsidRDefault="00183F9F" w:rsidP="00082182">
      <w:pPr>
        <w:pStyle w:val="BodyText"/>
        <w:rPr>
          <w:lang w:eastAsia="en-GB"/>
        </w:rPr>
      </w:pPr>
      <w:r w:rsidRPr="00C70209">
        <w:rPr>
          <w:lang w:eastAsia="en-GB"/>
        </w:rPr>
        <w:t>For this question, only Level II or higher evidence published after 1995 was considered</w:t>
      </w:r>
      <w:r w:rsidRPr="00C70209">
        <w:rPr>
          <w:b/>
          <w:lang w:eastAsia="en-GB"/>
        </w:rPr>
        <w:t xml:space="preserve"> </w:t>
      </w:r>
      <w:r w:rsidRPr="00C70209">
        <w:rPr>
          <w:lang w:eastAsia="en-GB"/>
        </w:rPr>
        <w:t>(</w:t>
      </w:r>
      <w:r w:rsidR="009D6610" w:rsidRPr="00C70209">
        <w:t xml:space="preserve">see </w:t>
      </w:r>
      <w:r w:rsidR="009D6610" w:rsidRPr="00C70209">
        <w:rPr>
          <w:b/>
        </w:rPr>
        <w:t xml:space="preserve">Section </w:t>
      </w:r>
      <w:r w:rsidR="009D6610" w:rsidRPr="00C70209">
        <w:rPr>
          <w:b/>
        </w:rPr>
        <w:fldChar w:fldCharType="begin"/>
      </w:r>
      <w:r w:rsidR="009D6610" w:rsidRPr="00C70209">
        <w:rPr>
          <w:b/>
        </w:rPr>
        <w:instrText xml:space="preserve"> REF _Ref424130900 \r \h </w:instrText>
      </w:r>
      <w:r w:rsidR="009D6610" w:rsidRPr="00C70209">
        <w:rPr>
          <w:b/>
        </w:rPr>
      </w:r>
      <w:r w:rsidR="009D6610" w:rsidRPr="00C70209">
        <w:rPr>
          <w:b/>
        </w:rPr>
        <w:fldChar w:fldCharType="separate"/>
      </w:r>
      <w:r w:rsidR="000F7A9B">
        <w:rPr>
          <w:b/>
        </w:rPr>
        <w:t>3.1.2</w:t>
      </w:r>
      <w:r w:rsidR="009D6610" w:rsidRPr="00C70209">
        <w:rPr>
          <w:b/>
        </w:rPr>
        <w:fldChar w:fldCharType="end"/>
      </w:r>
      <w:r w:rsidR="009D6610" w:rsidRPr="00C70209">
        <w:t xml:space="preserve"> </w:t>
      </w:r>
      <w:r w:rsidR="009D6610" w:rsidRPr="00C70209">
        <w:rPr>
          <w:lang w:eastAsia="en-GB"/>
        </w:rPr>
        <w:t>for details on the levels of evidence for intervention studies</w:t>
      </w:r>
      <w:r w:rsidRPr="00C70209">
        <w:rPr>
          <w:lang w:eastAsia="en-GB"/>
        </w:rPr>
        <w:t>). Articles published before 1995 that had been included in a Level I study were included in the review. A search</w:t>
      </w:r>
      <w:r w:rsidRPr="00C70209">
        <w:t xml:space="preserve"> of lower level evidence was conducted only f</w:t>
      </w:r>
      <w:r w:rsidRPr="00C70209">
        <w:rPr>
          <w:lang w:eastAsia="en-GB"/>
        </w:rPr>
        <w:t>or primary outcomes not addressed in higher level evidence (</w:t>
      </w:r>
      <w:r w:rsidR="009D6610" w:rsidRPr="00C70209">
        <w:rPr>
          <w:lang w:eastAsia="en-GB"/>
        </w:rPr>
        <w:t xml:space="preserve">see </w:t>
      </w:r>
      <w:r w:rsidRPr="00C70209">
        <w:rPr>
          <w:b/>
          <w:lang w:eastAsia="en-GB"/>
        </w:rPr>
        <w:t xml:space="preserve">Section </w:t>
      </w:r>
      <w:r w:rsidR="009D6610" w:rsidRPr="00C70209">
        <w:rPr>
          <w:b/>
          <w:lang w:eastAsia="en-GB"/>
        </w:rPr>
        <w:fldChar w:fldCharType="begin"/>
      </w:r>
      <w:r w:rsidR="009D6610" w:rsidRPr="00C70209">
        <w:rPr>
          <w:b/>
          <w:lang w:eastAsia="en-GB"/>
        </w:rPr>
        <w:instrText xml:space="preserve"> REF _Ref425415771 \r \h  \* MERGEFORMAT </w:instrText>
      </w:r>
      <w:r w:rsidR="009D6610" w:rsidRPr="00C70209">
        <w:rPr>
          <w:b/>
          <w:lang w:eastAsia="en-GB"/>
        </w:rPr>
      </w:r>
      <w:r w:rsidR="009D6610" w:rsidRPr="00C70209">
        <w:rPr>
          <w:b/>
          <w:lang w:eastAsia="en-GB"/>
        </w:rPr>
        <w:fldChar w:fldCharType="separate"/>
      </w:r>
      <w:r w:rsidR="000F7A9B">
        <w:rPr>
          <w:b/>
          <w:lang w:eastAsia="en-GB"/>
        </w:rPr>
        <w:t>2.3</w:t>
      </w:r>
      <w:r w:rsidR="009D6610" w:rsidRPr="00C70209">
        <w:rPr>
          <w:b/>
          <w:lang w:eastAsia="en-GB"/>
        </w:rPr>
        <w:fldChar w:fldCharType="end"/>
      </w:r>
      <w:r w:rsidRPr="00C70209">
        <w:rPr>
          <w:lang w:eastAsia="en-GB"/>
        </w:rPr>
        <w:t xml:space="preserve">). </w:t>
      </w:r>
      <w:r w:rsidRPr="00C70209">
        <w:t>Secondary outcomes were only extracted from studies that reported one or more primary outcomes.</w:t>
      </w:r>
    </w:p>
    <w:p w14:paraId="6EA54636" w14:textId="611C7807" w:rsidR="00183F9F" w:rsidRPr="00C70209" w:rsidRDefault="00183F9F" w:rsidP="00082182">
      <w:pPr>
        <w:pStyle w:val="BodyText"/>
      </w:pPr>
      <w:r w:rsidRPr="00C70209">
        <w:t>Overall, the systematic review and hand-searching process identified 13 Level I studies that included 62 Level II studies, and an additional 22 Level II studies that evaluated a strategy aiming to minimise blood loss in neonatal and paediatric patients, and reported primary outcomes relevant to our research questions (</w:t>
      </w:r>
      <w:r w:rsidRPr="00C70209">
        <w:rPr>
          <w:b/>
        </w:rPr>
        <w:t>Appendix C, Volume 2</w:t>
      </w:r>
      <w:r w:rsidRPr="00C70209">
        <w:t>).</w:t>
      </w:r>
    </w:p>
    <w:p w14:paraId="558368AC" w14:textId="77777777" w:rsidR="00183F9F" w:rsidRPr="00C70209" w:rsidRDefault="00183F9F" w:rsidP="00082182">
      <w:pPr>
        <w:pStyle w:val="BodyText"/>
      </w:pPr>
      <w:r w:rsidRPr="00C70209">
        <w:t>The search identified no literature specifically pertaining to Australia’s Aboriginal and Torres Strait Islander peoples relevant to this research question.</w:t>
      </w:r>
    </w:p>
    <w:p w14:paraId="2D5378CF" w14:textId="77777777" w:rsidR="00183F9F" w:rsidRPr="00C70209" w:rsidRDefault="00183F9F" w:rsidP="00082182">
      <w:pPr>
        <w:spacing w:after="200" w:line="276" w:lineRule="auto"/>
        <w:ind w:left="0"/>
        <w:rPr>
          <w:rFonts w:ascii="Arial" w:hAnsi="Arial" w:cs="Arial"/>
          <w:b/>
          <w:bCs/>
          <w:iCs/>
          <w:sz w:val="26"/>
          <w:szCs w:val="28"/>
          <w:lang w:eastAsia="en-GB"/>
        </w:rPr>
      </w:pPr>
      <w:r w:rsidRPr="00C70209">
        <w:rPr>
          <w:lang w:eastAsia="en-GB"/>
        </w:rPr>
        <w:br w:type="page"/>
      </w:r>
    </w:p>
    <w:p w14:paraId="764E6D5F" w14:textId="77777777" w:rsidR="00183F9F" w:rsidRPr="00C70209" w:rsidRDefault="00183F9F" w:rsidP="00082182">
      <w:pPr>
        <w:pStyle w:val="Heading3"/>
        <w:rPr>
          <w:lang w:eastAsia="en-GB"/>
        </w:rPr>
      </w:pPr>
      <w:bookmarkStart w:id="737" w:name="_Toc427746869"/>
      <w:bookmarkEnd w:id="736"/>
      <w:r w:rsidRPr="00C70209">
        <w:rPr>
          <w:lang w:eastAsia="en-GB"/>
        </w:rPr>
        <w:t>Preterm and term infants</w:t>
      </w:r>
      <w:bookmarkEnd w:id="737"/>
    </w:p>
    <w:p w14:paraId="39C6BCFD" w14:textId="77777777" w:rsidR="00183F9F" w:rsidRPr="00C70209" w:rsidRDefault="00183F9F" w:rsidP="00183F9F">
      <w:pPr>
        <w:pStyle w:val="Head4Num"/>
        <w:ind w:left="1224" w:hanging="864"/>
        <w:rPr>
          <w:lang w:eastAsia="en-GB"/>
        </w:rPr>
      </w:pPr>
      <w:r w:rsidRPr="00C70209">
        <w:rPr>
          <w:lang w:eastAsia="en-GB"/>
        </w:rPr>
        <w:t>Placental transfusion</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912"/>
        <w:gridCol w:w="794"/>
        <w:gridCol w:w="794"/>
        <w:gridCol w:w="741"/>
      </w:tblGrid>
      <w:tr w:rsidR="00183F9F" w:rsidRPr="00C70209" w14:paraId="5695E5D1"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184D09E8" w14:textId="42C482A9" w:rsidR="00183F9F" w:rsidRPr="00C70209" w:rsidRDefault="00183F9F" w:rsidP="002E09D0">
            <w:pPr>
              <w:pStyle w:val="PP-heading"/>
              <w:spacing w:line="276" w:lineRule="auto"/>
              <w:rPr>
                <w:lang w:eastAsia="en-US"/>
              </w:rPr>
            </w:pPr>
            <w:r w:rsidRPr="00C70209">
              <w:rPr>
                <w:lang w:eastAsia="en-US"/>
              </w:rPr>
              <w:t>Evidence statements –</w:t>
            </w:r>
            <w:r w:rsidR="002E09D0" w:rsidRPr="00C70209">
              <w:rPr>
                <w:lang w:eastAsia="en-US"/>
              </w:rPr>
              <w:t xml:space="preserve"> preterm and term infants (</w:t>
            </w:r>
            <w:r w:rsidRPr="00C70209">
              <w:rPr>
                <w:lang w:eastAsia="en-US"/>
              </w:rPr>
              <w:t>placental transfusion</w:t>
            </w:r>
            <w:r w:rsidR="002E09D0"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E81D482"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5C26727"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DFC1A88"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B92CBAA"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74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99C2720"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2567D179"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4F9E720B" w14:textId="77777777" w:rsidR="00183F9F" w:rsidRPr="00C70209" w:rsidRDefault="00183F9F" w:rsidP="006C3E38">
            <w:pPr>
              <w:pStyle w:val="Tabletextnoindent"/>
              <w:numPr>
                <w:ilvl w:val="0"/>
                <w:numId w:val="50"/>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C89F826" w14:textId="77777777" w:rsidR="00183F9F" w:rsidRPr="00C70209" w:rsidRDefault="00183F9F" w:rsidP="00082182">
            <w:pPr>
              <w:pStyle w:val="ES-table"/>
              <w:rPr>
                <w:rFonts w:eastAsia="Arial Unicode MS" w:cs="Arial"/>
                <w:color w:val="auto"/>
                <w:lang w:eastAsia="ja-JP"/>
              </w:rPr>
            </w:pPr>
            <w:r w:rsidRPr="00C70209">
              <w:t>In preterm infants, placental transfusion compared with no placental transfusion may reduce transfusion volume and incidence.</w:t>
            </w:r>
          </w:p>
          <w:p w14:paraId="24018FB7" w14:textId="77777777" w:rsidR="00183F9F" w:rsidRPr="00C70209" w:rsidRDefault="00183F9F" w:rsidP="00082182">
            <w:pPr>
              <w:pStyle w:val="ES-notes"/>
              <w:rPr>
                <w:lang w:eastAsia="en-US"/>
              </w:rPr>
            </w:pPr>
            <w:r w:rsidRPr="00C70209">
              <w:rPr>
                <w:lang w:eastAsia="en-US"/>
              </w:rPr>
              <w:t>(See evidence matrix D4.A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AF32503" w14:textId="77777777" w:rsidR="00183F9F" w:rsidRPr="00C70209" w:rsidRDefault="00183F9F">
            <w:pPr>
              <w:pStyle w:val="T-ABCD"/>
              <w:spacing w:line="276" w:lineRule="auto"/>
              <w:rPr>
                <w:lang w:eastAsia="en-US"/>
              </w:rPr>
            </w:pPr>
            <w:r w:rsidRPr="00C70209">
              <w:rPr>
                <w:lang w:eastAsia="en-US"/>
              </w:rPr>
              <w:sym w:font="Symbol" w:char="F0D6"/>
            </w:r>
          </w:p>
        </w:tc>
        <w:tc>
          <w:tcPr>
            <w:tcW w:w="912" w:type="dxa"/>
            <w:tcBorders>
              <w:top w:val="single" w:sz="4" w:space="0" w:color="000000"/>
              <w:left w:val="single" w:sz="4" w:space="0" w:color="000000"/>
              <w:bottom w:val="single" w:sz="4" w:space="0" w:color="000000"/>
              <w:right w:val="single" w:sz="4" w:space="0" w:color="000000"/>
            </w:tcBorders>
            <w:hideMark/>
          </w:tcPr>
          <w:p w14:paraId="0CDFD383"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01C1FFF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0A856320"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741" w:type="dxa"/>
            <w:tcBorders>
              <w:top w:val="single" w:sz="4" w:space="0" w:color="000000"/>
              <w:left w:val="single" w:sz="4" w:space="0" w:color="000000"/>
              <w:bottom w:val="single" w:sz="4" w:space="0" w:color="000000"/>
              <w:right w:val="single" w:sz="4" w:space="0" w:color="000000"/>
            </w:tcBorders>
            <w:hideMark/>
          </w:tcPr>
          <w:p w14:paraId="3A38858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4392D64C"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ADBCB0D"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D097F1F" w14:textId="77777777" w:rsidR="00183F9F" w:rsidRPr="00C70209" w:rsidRDefault="00183F9F" w:rsidP="00082182">
            <w:pPr>
              <w:pStyle w:val="ES-table"/>
              <w:rPr>
                <w:rFonts w:eastAsia="Arial Unicode MS" w:cs="Arial"/>
                <w:color w:val="auto"/>
                <w:lang w:eastAsia="ja-JP"/>
              </w:rPr>
            </w:pPr>
            <w:r w:rsidRPr="00C70209">
              <w:t>In preterm and term infants, the effect of placental transfusion compared with no placental transfusion on mortality is uncertain.</w:t>
            </w:r>
          </w:p>
          <w:p w14:paraId="705EBA73" w14:textId="77777777" w:rsidR="00183F9F" w:rsidRPr="00C70209" w:rsidRDefault="00183F9F" w:rsidP="00082182">
            <w:pPr>
              <w:pStyle w:val="ES-notes"/>
              <w:rPr>
                <w:lang w:eastAsia="en-US"/>
              </w:rPr>
            </w:pPr>
            <w:r w:rsidRPr="00C70209">
              <w:rPr>
                <w:lang w:eastAsia="en-US"/>
              </w:rPr>
              <w:t>(See evidence matrix D4.B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D23C715" w14:textId="77777777" w:rsidR="00183F9F" w:rsidRPr="00C70209" w:rsidRDefault="00183F9F">
            <w:pPr>
              <w:pStyle w:val="T-ABCD"/>
              <w:spacing w:line="276" w:lineRule="auto"/>
              <w:rPr>
                <w:lang w:eastAsia="en-US"/>
              </w:rPr>
            </w:pPr>
            <w:r w:rsidRPr="00C70209">
              <w:rPr>
                <w:lang w:eastAsia="en-US"/>
              </w:rPr>
              <w:sym w:font="Symbol" w:char="F0D6"/>
            </w:r>
          </w:p>
        </w:tc>
        <w:tc>
          <w:tcPr>
            <w:tcW w:w="912" w:type="dxa"/>
            <w:tcBorders>
              <w:top w:val="single" w:sz="4" w:space="0" w:color="000000"/>
              <w:left w:val="single" w:sz="4" w:space="0" w:color="000000"/>
              <w:bottom w:val="single" w:sz="4" w:space="0" w:color="000000"/>
              <w:right w:val="single" w:sz="4" w:space="0" w:color="000000"/>
            </w:tcBorders>
            <w:hideMark/>
          </w:tcPr>
          <w:p w14:paraId="609973D4" w14:textId="77777777" w:rsidR="00183F9F" w:rsidRPr="00C70209" w:rsidRDefault="00183F9F">
            <w:pPr>
              <w:pStyle w:val="T-ABCD"/>
              <w:spacing w:line="276" w:lineRule="auto"/>
              <w:rPr>
                <w:lang w:eastAsia="en-US"/>
              </w:rPr>
            </w:pP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79FD67F3"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0989D09D"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741" w:type="dxa"/>
            <w:tcBorders>
              <w:top w:val="single" w:sz="4" w:space="0" w:color="000000"/>
              <w:left w:val="single" w:sz="4" w:space="0" w:color="000000"/>
              <w:bottom w:val="single" w:sz="4" w:space="0" w:color="000000"/>
              <w:right w:val="single" w:sz="4" w:space="0" w:color="000000"/>
            </w:tcBorders>
            <w:hideMark/>
          </w:tcPr>
          <w:p w14:paraId="0714C9E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6AA19DB1"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7333F59A" w14:textId="1C3592EA" w:rsidR="00183F9F" w:rsidRPr="00C70209" w:rsidRDefault="00183F9F" w:rsidP="00082182">
            <w:pPr>
              <w:pStyle w:val="ES-notes"/>
              <w:rPr>
                <w:lang w:eastAsia="en-US"/>
              </w:rPr>
            </w:pPr>
            <w:r w:rsidRPr="00C70209">
              <w:rPr>
                <w:lang w:eastAsia="en-US"/>
              </w:rPr>
              <w:t>ES, evidence statement</w:t>
            </w:r>
          </w:p>
          <w:p w14:paraId="2B62068A" w14:textId="77777777" w:rsidR="00183F9F" w:rsidRPr="00C70209" w:rsidRDefault="00183F9F" w:rsidP="00082182">
            <w:pPr>
              <w:pStyle w:val="ES-notes"/>
              <w:rPr>
                <w:lang w:eastAsia="en-US"/>
              </w:rPr>
            </w:pPr>
            <w:r w:rsidRPr="00C70209">
              <w:rPr>
                <w:lang w:eastAsia="en-US"/>
              </w:rPr>
              <w:sym w:font="Symbol" w:char="F0D6"/>
            </w:r>
            <w:r w:rsidRPr="00C70209">
              <w:rPr>
                <w:lang w:eastAsia="en-US"/>
              </w:rPr>
              <w:sym w:font="Symbol" w:char="F0D6"/>
            </w:r>
            <w:r w:rsidRPr="00C70209">
              <w:rPr>
                <w:lang w:eastAsia="en-US"/>
              </w:rPr>
              <w:sym w:font="Symbol" w:char="F0D6"/>
            </w:r>
            <w:r w:rsidRPr="00C70209">
              <w:rPr>
                <w:lang w:eastAsia="en-US"/>
              </w:rPr>
              <w:t xml:space="preserve">=A; </w:t>
            </w:r>
            <w:r w:rsidRPr="00C70209">
              <w:rPr>
                <w:lang w:eastAsia="en-US"/>
              </w:rPr>
              <w:sym w:font="Symbol" w:char="F0D6"/>
            </w:r>
            <w:r w:rsidRPr="00C70209">
              <w:rPr>
                <w:lang w:eastAsia="en-US"/>
              </w:rPr>
              <w:sym w:font="Symbol" w:char="F0D6"/>
            </w:r>
            <w:r w:rsidRPr="00C70209">
              <w:rPr>
                <w:lang w:eastAsia="en-US"/>
              </w:rPr>
              <w:t xml:space="preserve">=B; </w:t>
            </w:r>
            <w:r w:rsidRPr="00C70209">
              <w:rPr>
                <w:lang w:eastAsia="en-US"/>
              </w:rPr>
              <w:sym w:font="Symbol" w:char="F0D6"/>
            </w:r>
            <w:r w:rsidRPr="00C70209">
              <w:rPr>
                <w:lang w:eastAsia="en-US"/>
              </w:rPr>
              <w:t>=C; X=D; NA, not applicable</w:t>
            </w:r>
          </w:p>
        </w:tc>
      </w:tr>
    </w:tbl>
    <w:p w14:paraId="552B8D08"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993"/>
        <w:gridCol w:w="7655"/>
      </w:tblGrid>
      <w:tr w:rsidR="00183F9F" w:rsidRPr="00C70209" w14:paraId="3D25CFC5"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00"/>
            <w:hideMark/>
          </w:tcPr>
          <w:p w14:paraId="02CE3DCF" w14:textId="242A6F13" w:rsidR="00183F9F" w:rsidRPr="00C70209" w:rsidRDefault="00183F9F">
            <w:pPr>
              <w:pStyle w:val="PP-heading"/>
              <w:spacing w:line="276" w:lineRule="auto"/>
              <w:rPr>
                <w:lang w:eastAsia="en-US"/>
              </w:rPr>
            </w:pPr>
            <w:r w:rsidRPr="00C70209">
              <w:rPr>
                <w:lang w:eastAsia="en-US"/>
              </w:rPr>
              <w:t xml:space="preserve">Practice points – </w:t>
            </w:r>
            <w:r w:rsidR="009E51C5" w:rsidRPr="00C70209">
              <w:rPr>
                <w:lang w:eastAsia="en-US"/>
              </w:rPr>
              <w:t xml:space="preserve">preterm and term infants </w:t>
            </w:r>
            <w:r w:rsidR="009E51C5">
              <w:rPr>
                <w:lang w:eastAsia="en-US"/>
              </w:rPr>
              <w:t>(</w:t>
            </w:r>
            <w:r w:rsidRPr="00C70209">
              <w:rPr>
                <w:lang w:eastAsia="en-US"/>
              </w:rPr>
              <w:t>placental transfusion</w:t>
            </w:r>
            <w:r w:rsidR="009E51C5">
              <w:rPr>
                <w:lang w:eastAsia="en-US"/>
              </w:rPr>
              <w:t>)</w:t>
            </w:r>
          </w:p>
        </w:tc>
      </w:tr>
      <w:tr w:rsidR="00183F9F" w:rsidRPr="00C70209" w14:paraId="2D0463E4" w14:textId="77777777" w:rsidTr="00082182">
        <w:tc>
          <w:tcPr>
            <w:tcW w:w="993" w:type="dxa"/>
            <w:tcBorders>
              <w:top w:val="single" w:sz="4" w:space="0" w:color="000000"/>
              <w:left w:val="single" w:sz="4" w:space="0" w:color="000000"/>
              <w:bottom w:val="single" w:sz="4" w:space="0" w:color="000000"/>
              <w:right w:val="single" w:sz="4" w:space="0" w:color="auto"/>
            </w:tcBorders>
            <w:hideMark/>
          </w:tcPr>
          <w:p w14:paraId="6EA07A6E" w14:textId="0F9835D3" w:rsidR="00183F9F" w:rsidRPr="00C70209" w:rsidRDefault="00F053AA" w:rsidP="006C3E38">
            <w:pPr>
              <w:pStyle w:val="PP-bullets"/>
            </w:pPr>
            <w:r w:rsidRPr="00C70209">
              <w:t>PP</w:t>
            </w:r>
            <w:r w:rsidR="006C3E38" w:rsidRPr="00C70209">
              <w:t>31</w:t>
            </w:r>
          </w:p>
        </w:tc>
        <w:tc>
          <w:tcPr>
            <w:tcW w:w="7655" w:type="dxa"/>
            <w:tcBorders>
              <w:top w:val="single" w:sz="4" w:space="0" w:color="000000"/>
              <w:left w:val="single" w:sz="4" w:space="0" w:color="auto"/>
              <w:bottom w:val="single" w:sz="4" w:space="0" w:color="000000"/>
              <w:right w:val="single" w:sz="4" w:space="0" w:color="000000"/>
            </w:tcBorders>
            <w:hideMark/>
          </w:tcPr>
          <w:p w14:paraId="1D85B1D8" w14:textId="77777777" w:rsidR="00183F9F" w:rsidRPr="00C70209" w:rsidRDefault="00183F9F" w:rsidP="00082182">
            <w:pPr>
              <w:pStyle w:val="PP-bullets"/>
            </w:pPr>
            <w:r w:rsidRPr="00C70209">
              <w:t xml:space="preserve">In preterm infants, deferring cord clamping for between 30 seconds and 3 minutes may reduce transfusion volume and incidence, and incidence of IVH. However, the effect of this practice on other outcomes (death, major morbidity and neurodevelopmental outcomes) is uncertain or unknown, particularly in extremely preterm infants (e.g. &lt;28 weeks) and in those who require active resuscitation. </w:t>
            </w:r>
          </w:p>
        </w:tc>
      </w:tr>
      <w:tr w:rsidR="00183F9F" w:rsidRPr="00C70209" w14:paraId="5FD0B69F" w14:textId="77777777" w:rsidTr="00082182">
        <w:tc>
          <w:tcPr>
            <w:tcW w:w="993" w:type="dxa"/>
            <w:tcBorders>
              <w:top w:val="single" w:sz="4" w:space="0" w:color="000000"/>
              <w:left w:val="single" w:sz="4" w:space="0" w:color="000000"/>
              <w:bottom w:val="single" w:sz="4" w:space="0" w:color="000000"/>
              <w:right w:val="single" w:sz="4" w:space="0" w:color="auto"/>
            </w:tcBorders>
            <w:hideMark/>
          </w:tcPr>
          <w:p w14:paraId="1C78F30E" w14:textId="5D55A7E2" w:rsidR="00183F9F" w:rsidRPr="00C70209" w:rsidRDefault="00F053AA" w:rsidP="006C3E38">
            <w:pPr>
              <w:pStyle w:val="PP-bullets"/>
            </w:pPr>
            <w:r w:rsidRPr="00C70209">
              <w:t>PP3</w:t>
            </w:r>
            <w:r w:rsidR="006C3E38" w:rsidRPr="00C70209">
              <w:t>2</w:t>
            </w:r>
          </w:p>
        </w:tc>
        <w:tc>
          <w:tcPr>
            <w:tcW w:w="7655" w:type="dxa"/>
            <w:tcBorders>
              <w:top w:val="single" w:sz="4" w:space="0" w:color="000000"/>
              <w:left w:val="single" w:sz="4" w:space="0" w:color="auto"/>
              <w:bottom w:val="single" w:sz="4" w:space="0" w:color="000000"/>
              <w:right w:val="single" w:sz="4" w:space="0" w:color="000000"/>
            </w:tcBorders>
            <w:hideMark/>
          </w:tcPr>
          <w:p w14:paraId="67110FAA" w14:textId="3B5DADF9" w:rsidR="00183F9F" w:rsidRPr="00C70209" w:rsidRDefault="00183F9F" w:rsidP="00082182">
            <w:pPr>
              <w:pStyle w:val="PP-bullets"/>
            </w:pPr>
            <w:r w:rsidRPr="00C70209">
              <w:t>In term infants, deferring cord clamping for at least 1 minute is likely to reduce the risk of iron deficiency at 3–6 months. This intervention should be considered in infants who do not require active resuscitation, provided that access to phototherapy for jaundice is available.</w:t>
            </w:r>
            <w:r w:rsidR="00333B7F" w:rsidRPr="00333B7F">
              <w:rPr>
                <w:vertAlign w:val="superscript"/>
              </w:rPr>
              <w:t>a</w:t>
            </w:r>
          </w:p>
          <w:p w14:paraId="1492D3B6" w14:textId="091EA2CF" w:rsidR="00333B7F" w:rsidRPr="00C70209" w:rsidRDefault="00333B7F" w:rsidP="000E261C">
            <w:pPr>
              <w:pStyle w:val="PP-note"/>
              <w:rPr>
                <w:lang w:eastAsia="en-US"/>
              </w:rPr>
            </w:pPr>
            <w:r>
              <w:rPr>
                <w:vertAlign w:val="superscript"/>
                <w:lang w:eastAsia="en-US"/>
              </w:rPr>
              <w:t>a</w:t>
            </w:r>
            <w:r>
              <w:rPr>
                <w:lang w:eastAsia="en-US"/>
              </w:rPr>
              <w:t xml:space="preserve"> </w:t>
            </w:r>
            <w:r w:rsidR="00183F9F" w:rsidRPr="00C70209">
              <w:rPr>
                <w:lang w:eastAsia="en-US"/>
              </w:rPr>
              <w:t xml:space="preserve">See </w:t>
            </w:r>
            <w:r w:rsidR="00183F9F" w:rsidRPr="00C70209">
              <w:t>McDonald</w:t>
            </w:r>
            <w:r w:rsidR="00183F9F" w:rsidRPr="00C70209">
              <w:rPr>
                <w:lang w:eastAsia="en-US"/>
              </w:rPr>
              <w:t xml:space="preserve"> et al (2013)</w:t>
            </w:r>
            <w:r w:rsidR="001A475D">
              <w:rPr>
                <w:lang w:eastAsia="en-US"/>
              </w:rPr>
              <w:t>.</w:t>
            </w:r>
            <w:r w:rsidR="00183F9F" w:rsidRPr="00333B7F">
              <w:rPr>
                <w:color w:val="auto"/>
                <w:lang w:eastAsia="en-US"/>
              </w:rPr>
              <w:fldChar w:fldCharType="begin"/>
            </w:r>
            <w:r w:rsidR="000E261C">
              <w:rPr>
                <w:color w:val="auto"/>
                <w:lang w:eastAsia="en-US"/>
              </w:rPr>
              <w:instrText xml:space="preserve"> ADDIN EN.CITE &lt;EndNote&gt;&lt;Cite&gt;&lt;Author&gt;McDonald&lt;/Author&gt;&lt;Year&gt;2013&lt;/Year&gt;&lt;RecNum&gt;732&lt;/RecNum&gt;&lt;DisplayText&gt;&lt;style face="superscript"&gt;304&lt;/style&gt;&lt;/DisplayText&gt;&lt;record&gt;&lt;rec-number&gt;732&lt;/rec-number&gt;&lt;foreign-keys&gt;&lt;key app="EN" db-id="9edve2wadsavt5ewavaxtda4f2tavzvts9ee" timestamp="1431561770"&gt;732&lt;/key&gt;&lt;/foreign-keys&gt;&lt;ref-type name="Journal Article"&gt;17&lt;/ref-type&gt;&lt;contributors&gt;&lt;authors&gt;&lt;author&gt;McDonald, S. J.&lt;/author&gt;&lt;author&gt;Middleton, P.&lt;/author&gt;&lt;author&gt;Dowswell, T.&lt;/author&gt;&lt;author&gt;Morris, P. S.&lt;/author&gt;&lt;/authors&gt;&lt;/contributors&gt;&lt;auth-address&gt;Midwifery Professorial Unit, La Trobe University/Mercy Hospital for Women, Melbourne, Australia. s.mcdonald@latrobe.edu.au&lt;/auth-address&gt;&lt;titles&gt;&lt;title&gt;Effect of timing of umbilical cord clamping of term infants on maternal and neonatal outcomes&lt;/title&gt;&lt;secondary-title&gt;Cochrane Database Syst Rev&lt;/secondary-title&gt;&lt;/titles&gt;&lt;periodical&gt;&lt;full-title&gt;Cochrane Database Syst Rev&lt;/full-title&gt;&lt;abbr-1&gt;The Cochrane database of systematic reviews&lt;/abbr-1&gt;&lt;/periodical&gt;&lt;pages&gt;CD004074&lt;/pages&gt;&lt;volume&gt;7&lt;/volume&gt;&lt;keywords&gt;&lt;keyword&gt;Constriction&lt;/keyword&gt;&lt;keyword&gt;Female&lt;/keyword&gt;&lt;keyword&gt;Humans&lt;/keyword&gt;&lt;keyword&gt;Infant, Newborn&lt;/keyword&gt;&lt;keyword&gt;Iron/blood&lt;/keyword&gt;&lt;keyword&gt;Jaundice, Neonatal/*etiology/therapy&lt;/keyword&gt;&lt;keyword&gt;Labor Stage, Third&lt;/keyword&gt;&lt;keyword&gt;Phototherapy&lt;/keyword&gt;&lt;keyword&gt;Placental Circulation/physiology&lt;/keyword&gt;&lt;keyword&gt;Postpartum Hemorrhage/*prevention &amp;amp; control&lt;/keyword&gt;&lt;keyword&gt;Pregnancy&lt;/keyword&gt;&lt;keyword&gt;Randomized Controlled Trials as Topic&lt;/keyword&gt;&lt;keyword&gt;Time Factors&lt;/keyword&gt;&lt;keyword&gt;*Umbilical Cord&lt;/keyword&gt;&lt;/keywords&gt;&lt;dates&gt;&lt;year&gt;2013&lt;/year&gt;&lt;/dates&gt;&lt;isbn&gt;1469-493X (Electronic)&amp;#xD;1361-6137 (Linking)&lt;/isbn&gt;&lt;accession-num&gt;23843134&lt;/accession-num&gt;&lt;urls&gt;&lt;related-urls&gt;&lt;url&gt;http://www.ncbi.nlm.nih.gov/pubmed/23843134&lt;/url&gt;&lt;/related-urls&gt;&lt;/urls&gt;&lt;electronic-resource-num&gt;10.1002/14651858.CD004074.pub3&lt;/electronic-resource-num&gt;&lt;/record&gt;&lt;/Cite&gt;&lt;/EndNote&gt;</w:instrText>
            </w:r>
            <w:r w:rsidR="00183F9F" w:rsidRPr="00333B7F">
              <w:rPr>
                <w:color w:val="auto"/>
                <w:lang w:eastAsia="en-US"/>
              </w:rPr>
              <w:fldChar w:fldCharType="separate"/>
            </w:r>
            <w:r w:rsidR="000E261C" w:rsidRPr="000E261C">
              <w:rPr>
                <w:noProof/>
                <w:color w:val="auto"/>
                <w:vertAlign w:val="superscript"/>
                <w:lang w:eastAsia="en-US"/>
              </w:rPr>
              <w:t>304</w:t>
            </w:r>
            <w:r w:rsidR="00183F9F" w:rsidRPr="00333B7F">
              <w:rPr>
                <w:color w:val="auto"/>
                <w:lang w:eastAsia="en-US"/>
              </w:rPr>
              <w:fldChar w:fldCharType="end"/>
            </w:r>
          </w:p>
        </w:tc>
      </w:tr>
      <w:tr w:rsidR="00183F9F" w:rsidRPr="00C70209" w14:paraId="05787814"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64FAD2DE" w14:textId="77777777" w:rsidR="00183F9F" w:rsidRPr="00C70209" w:rsidRDefault="00183F9F">
            <w:pPr>
              <w:pStyle w:val="ES-notes"/>
              <w:spacing w:line="276" w:lineRule="auto"/>
              <w:rPr>
                <w:lang w:eastAsia="en-US"/>
              </w:rPr>
            </w:pPr>
            <w:r w:rsidRPr="00C70209">
              <w:rPr>
                <w:lang w:eastAsia="en-US"/>
              </w:rPr>
              <w:t>IVH, intraventricular haemorrhage; PP, practice point</w:t>
            </w:r>
          </w:p>
        </w:tc>
      </w:tr>
    </w:tbl>
    <w:p w14:paraId="6D665C84" w14:textId="77777777" w:rsidR="00333B7F" w:rsidRPr="00C70209" w:rsidRDefault="00333B7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183F9F" w:rsidRPr="00C70209" w14:paraId="2C31184B"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05FBE948" w14:textId="0AF3E680" w:rsidR="00183F9F" w:rsidRPr="00C70209" w:rsidRDefault="00183F9F" w:rsidP="00082182">
            <w:pPr>
              <w:pStyle w:val="PT-heading"/>
              <w:tabs>
                <w:tab w:val="left" w:pos="5096"/>
              </w:tabs>
              <w:rPr>
                <w:lang w:eastAsia="en-US"/>
              </w:rPr>
            </w:pPr>
            <w:r w:rsidRPr="00C70209">
              <w:t>Evidence gaps and areas for future research</w:t>
            </w:r>
            <w:r w:rsidR="009E51C5">
              <w:t xml:space="preserve"> </w:t>
            </w:r>
          </w:p>
        </w:tc>
      </w:tr>
      <w:tr w:rsidR="00183F9F" w:rsidRPr="00C70209" w14:paraId="6F8A55EE"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727DC45E" w14:textId="77777777" w:rsidR="00183F9F" w:rsidRPr="00C70209" w:rsidRDefault="00183F9F" w:rsidP="00082182">
            <w:pPr>
              <w:pStyle w:val="PP-bullets"/>
            </w:pPr>
            <w:r w:rsidRPr="00C70209">
              <w:t>Further research is needed on:</w:t>
            </w:r>
          </w:p>
          <w:p w14:paraId="5DE34328" w14:textId="77777777" w:rsidR="00183F9F" w:rsidRPr="00C70209" w:rsidRDefault="00183F9F" w:rsidP="00183F9F">
            <w:pPr>
              <w:pStyle w:val="Bullet6"/>
              <w:ind w:left="360" w:hanging="360"/>
            </w:pPr>
            <w:r w:rsidRPr="00C70209">
              <w:t xml:space="preserve">the role of the </w:t>
            </w:r>
            <w:r w:rsidRPr="00C70209">
              <w:rPr>
                <w:i/>
              </w:rPr>
              <w:t>routine use</w:t>
            </w:r>
            <w:r w:rsidRPr="00C70209">
              <w:t xml:space="preserve"> of deferred cord clamping in preterm infants.</w:t>
            </w:r>
          </w:p>
          <w:p w14:paraId="72943CDB" w14:textId="1F964BA7" w:rsidR="00183F9F" w:rsidRPr="00C70209" w:rsidRDefault="00183F9F" w:rsidP="00183F9F">
            <w:pPr>
              <w:pStyle w:val="Bullet6"/>
              <w:ind w:left="360" w:hanging="360"/>
            </w:pPr>
            <w:r w:rsidRPr="00C70209">
              <w:t>the use of deferred cord clamping where there is limited access to safe blood for transfusion or phototherapy for jaundice (NB: particularly relevant to Indigenous community because of high level of iron</w:t>
            </w:r>
            <w:r w:rsidR="004B557C" w:rsidRPr="00C70209">
              <w:t>-</w:t>
            </w:r>
            <w:r w:rsidRPr="00C70209">
              <w:t>deficiency anaemia).</w:t>
            </w:r>
          </w:p>
          <w:p w14:paraId="3BEF89E8" w14:textId="5B7E1361" w:rsidR="00C10FF7" w:rsidRPr="00C70209" w:rsidRDefault="00183F9F" w:rsidP="006C3E38">
            <w:pPr>
              <w:pStyle w:val="Bullet6"/>
              <w:ind w:left="360" w:hanging="360"/>
            </w:pPr>
            <w:r w:rsidRPr="00C70209">
              <w:t>alternatives to deferred cord clamping (e.g. cord stripping or milking).</w:t>
            </w:r>
          </w:p>
        </w:tc>
      </w:tr>
    </w:tbl>
    <w:p w14:paraId="290F84B2" w14:textId="77777777" w:rsidR="00183F9F" w:rsidRPr="00C70209" w:rsidRDefault="00183F9F" w:rsidP="00082182">
      <w:pPr>
        <w:pStyle w:val="Heading5"/>
        <w:rPr>
          <w:lang w:val="en-AU"/>
        </w:rPr>
      </w:pPr>
      <w:r w:rsidRPr="00C70209">
        <w:rPr>
          <w:lang w:val="en-AU"/>
        </w:rPr>
        <w:t>Background</w:t>
      </w:r>
    </w:p>
    <w:p w14:paraId="5362769B" w14:textId="424010BE" w:rsidR="00183F9F" w:rsidRPr="00C70209" w:rsidRDefault="00183F9F" w:rsidP="00082182">
      <w:pPr>
        <w:pStyle w:val="BodyText"/>
      </w:pPr>
      <w:r w:rsidRPr="00C70209">
        <w:t xml:space="preserve">In newborn infants, the number of RBCs in circulation decreases after birth. Infants born before term have a more marked decrease in RBCs due to frequent withdrawal of blood, which may be necessary to monitor the infant's clinical condition. As a result, preterm infants are likely to require RBC transfusions. Placental transfusion can provide the infant with additional blood volume and </w:t>
      </w:r>
      <w:r w:rsidR="00634334" w:rsidRPr="00C70209">
        <w:t>red cell mass</w:t>
      </w:r>
      <w:r w:rsidRPr="00C70209">
        <w:t xml:space="preserve">, </w:t>
      </w:r>
      <w:r w:rsidR="00634334" w:rsidRPr="00C70209">
        <w:t xml:space="preserve">and thus protect against anaemia </w:t>
      </w:r>
      <w:r w:rsidRPr="00C70209">
        <w:t>and reduce the need for RBC transfusions. The amount of blood returned to the infant depends on when the cord is clamped and at what level the infant is held (above or below the mother’s abdomen) before clamping.</w:t>
      </w:r>
    </w:p>
    <w:p w14:paraId="036CFF44" w14:textId="77777777" w:rsidR="00183F9F" w:rsidRPr="00C70209" w:rsidRDefault="00183F9F" w:rsidP="00082182">
      <w:pPr>
        <w:pStyle w:val="Heading5"/>
        <w:rPr>
          <w:lang w:val="en-AU"/>
        </w:rPr>
      </w:pPr>
      <w:r w:rsidRPr="00C70209">
        <w:rPr>
          <w:lang w:val="en-AU"/>
        </w:rPr>
        <w:t>Summary of evidence</w:t>
      </w:r>
    </w:p>
    <w:p w14:paraId="078976D9" w14:textId="77777777" w:rsidR="00183F9F" w:rsidRPr="00C70209" w:rsidRDefault="00183F9F" w:rsidP="00082182">
      <w:pPr>
        <w:pStyle w:val="Heading6"/>
      </w:pPr>
      <w:r w:rsidRPr="00C70209">
        <w:t>Level I evidence</w:t>
      </w:r>
    </w:p>
    <w:p w14:paraId="3FA11D93" w14:textId="2355DABB" w:rsidR="00183F9F" w:rsidRPr="00C70209" w:rsidRDefault="00183F9F" w:rsidP="00082182">
      <w:pPr>
        <w:pStyle w:val="BodyText"/>
        <w:rPr>
          <w:lang w:eastAsia="en-GB"/>
        </w:rPr>
      </w:pPr>
      <w:r w:rsidRPr="00C70209">
        <w:t>The systematic review and hand-searching process identified five Level I studies (Backes 2014, Ghavam 2013, Mathew 2011, Mc</w:t>
      </w:r>
      <w:r w:rsidR="00F1702E">
        <w:t>D</w:t>
      </w:r>
      <w:r w:rsidRPr="00C70209">
        <w:t xml:space="preserve">onald 2013, Rabe 2012) that examined the effect of placental transfusion in preterms and infants </w:t>
      </w:r>
      <w:r w:rsidRPr="00C70209">
        <w:rPr>
          <w:lang w:eastAsia="en-GB"/>
        </w:rPr>
        <w:t>(</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13246034 \h  \* MERGEFORMAT </w:instrText>
      </w:r>
      <w:r w:rsidRPr="00C70209">
        <w:rPr>
          <w:b/>
          <w:lang w:eastAsia="en-GB"/>
        </w:rPr>
      </w:r>
      <w:r w:rsidRPr="00C70209">
        <w:rPr>
          <w:b/>
          <w:lang w:eastAsia="en-GB"/>
        </w:rPr>
        <w:fldChar w:fldCharType="separate"/>
      </w:r>
      <w:r w:rsidR="000F7A9B" w:rsidRPr="000F7A9B">
        <w:rPr>
          <w:b/>
        </w:rPr>
        <w:t>Table 3.4.1</w:t>
      </w:r>
      <w:r w:rsidRPr="00C70209">
        <w:rPr>
          <w:b/>
          <w:lang w:eastAsia="en-GB"/>
        </w:rPr>
        <w:fldChar w:fldCharType="end"/>
      </w:r>
      <w:r w:rsidRPr="00C70209">
        <w:rPr>
          <w:lang w:eastAsia="en-GB"/>
        </w:rPr>
        <w:t xml:space="preserve"> summarises the main characteristics of these </w:t>
      </w:r>
      <w:r w:rsidRPr="00C70209">
        <w:t>reviews.</w:t>
      </w:r>
    </w:p>
    <w:p w14:paraId="22F879D4" w14:textId="5E9135A3" w:rsidR="00183F9F" w:rsidRPr="00C70209" w:rsidRDefault="00183F9F" w:rsidP="00082182">
      <w:pPr>
        <w:pStyle w:val="BodyText"/>
      </w:pPr>
      <w:r w:rsidRPr="00C70209">
        <w:t xml:space="preserve">Backes (2014) and Rabe (2012) were good-quality reviews and provided the most comprehensive evidence for preterm infants. Backes (2014) included 12 RCTs involving 531 very preterm infants (born before 32 weeks gestation). The review provided evidence for the effect of placental transfusion achieved through delayed cord clamping (DCC) compared with early cord clamping (ECC) on transfusion volume and incidence, mortality and </w:t>
      </w:r>
      <w:r w:rsidR="00CC43D8" w:rsidRPr="00C70209">
        <w:t>IVH</w:t>
      </w:r>
      <w:r w:rsidRPr="00C70209">
        <w:t>. Rabe (2012) assessed 15 RCTs involving 738 preterm infants born before 37 weeks gestation. The review provided evidence for the effect of DCC or cord milking compared to immediate cord clamping (ICC) on transfusion volume and incidence, mortality before discharge, and IVH.</w:t>
      </w:r>
    </w:p>
    <w:p w14:paraId="3166834C" w14:textId="369E77DD" w:rsidR="00183F9F" w:rsidRPr="00C70209" w:rsidRDefault="00183F9F" w:rsidP="00082182">
      <w:pPr>
        <w:pStyle w:val="BodyText"/>
      </w:pPr>
      <w:r w:rsidRPr="00C70209">
        <w:t>Ghavam (2013) was a poor-quality review that examined the effect of placental transfusion in extremely low birth weight (&lt;1000 g) infants born before 30 weeks gestation. The review compared DCC or cord milking with ICC and included evidence from 10 RCTs involving 199 preterm infants for the outcomes of RBC transfusion incidence and IVH.</w:t>
      </w:r>
    </w:p>
    <w:p w14:paraId="44C7C6D0" w14:textId="77777777" w:rsidR="00183F9F" w:rsidRPr="00C70209" w:rsidRDefault="00183F9F" w:rsidP="00082182">
      <w:pPr>
        <w:pStyle w:val="BodyText"/>
      </w:pPr>
      <w:r w:rsidRPr="00C70209">
        <w:t>Mathew (2011) was a fair-quality review of term and preterm neonates; however, only preterm neonates had outcomes of interest for this overview. The authors examined the effect of DCC compared to ECC on transfusion volume and incidence, mortality and IVH.</w:t>
      </w:r>
    </w:p>
    <w:p w14:paraId="3F22E8FD" w14:textId="77777777" w:rsidR="00183F9F" w:rsidRPr="00C70209" w:rsidRDefault="00183F9F" w:rsidP="00082182">
      <w:pPr>
        <w:pStyle w:val="BodyText"/>
      </w:pPr>
      <w:r w:rsidRPr="00C70209">
        <w:t>McDonald (2013) was a good-quality review that assessed the effectiveness of placental transfusion in term infants born after 37 weeks gestation. The review included data from 15 RCTs involving more than 3911 infants; however, only one outcome of interest (mortality) was relevant for this review.</w:t>
      </w:r>
    </w:p>
    <w:p w14:paraId="3950FA11" w14:textId="77777777" w:rsidR="00183F9F" w:rsidRPr="00C70209" w:rsidRDefault="00183F9F" w:rsidP="00082182">
      <w:pPr>
        <w:pStyle w:val="BodyText"/>
      </w:pPr>
    </w:p>
    <w:p w14:paraId="729634F1" w14:textId="77777777" w:rsidR="00183F9F" w:rsidRPr="00C70209" w:rsidRDefault="00183F9F" w:rsidP="00082182">
      <w:pPr>
        <w:pStyle w:val="Caption"/>
        <w:ind w:left="2070"/>
        <w:rPr>
          <w:rFonts w:asciiTheme="minorHAnsi" w:hAnsiTheme="minorHAnsi" w:cstheme="minorHAnsi"/>
          <w:lang w:eastAsia="en-AU"/>
        </w:rPr>
      </w:pPr>
      <w:bookmarkStart w:id="738" w:name="_Ref413246034"/>
      <w:bookmarkStart w:id="739" w:name="_Toc427747189"/>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w:t>
      </w:r>
      <w:r w:rsidRPr="00C70209">
        <w:fldChar w:fldCharType="end"/>
      </w:r>
      <w:bookmarkEnd w:id="738"/>
      <w:r w:rsidRPr="00C70209">
        <w:rPr>
          <w:rStyle w:val="TableBodytextChar"/>
          <w:rFonts w:asciiTheme="minorHAnsi" w:eastAsia="Arial Unicode MS" w:hAnsiTheme="minorHAnsi" w:cstheme="minorHAnsi"/>
        </w:rPr>
        <w:tab/>
      </w:r>
      <w:r w:rsidRPr="00C70209">
        <w:t>Characteristics and quality of Level I evidence – placental transfusion in preterm and term infants</w:t>
      </w:r>
      <w:bookmarkEnd w:id="739"/>
    </w:p>
    <w:tbl>
      <w:tblPr>
        <w:tblW w:w="8495" w:type="dxa"/>
        <w:tblInd w:w="816" w:type="dxa"/>
        <w:tblLayout w:type="fixed"/>
        <w:tblLook w:val="0000" w:firstRow="0" w:lastRow="0" w:firstColumn="0" w:lastColumn="0" w:noHBand="0" w:noVBand="0"/>
      </w:tblPr>
      <w:tblGrid>
        <w:gridCol w:w="1347"/>
        <w:gridCol w:w="1347"/>
        <w:gridCol w:w="1933"/>
        <w:gridCol w:w="1934"/>
        <w:gridCol w:w="1934"/>
      </w:tblGrid>
      <w:tr w:rsidR="00183F9F" w:rsidRPr="00C70209" w14:paraId="046F92CC"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0779E86E" w14:textId="77777777" w:rsidR="00183F9F" w:rsidRPr="00C70209" w:rsidRDefault="00183F9F" w:rsidP="00082182">
            <w:pPr>
              <w:pStyle w:val="TableH2"/>
            </w:pPr>
            <w:r w:rsidRPr="00C70209">
              <w:t>Study ID</w:t>
            </w:r>
          </w:p>
        </w:tc>
        <w:tc>
          <w:tcPr>
            <w:tcW w:w="1347" w:type="dxa"/>
            <w:tcBorders>
              <w:top w:val="single" w:sz="4" w:space="0" w:color="auto"/>
              <w:left w:val="nil"/>
              <w:bottom w:val="single" w:sz="4" w:space="0" w:color="auto"/>
              <w:right w:val="single" w:sz="4" w:space="0" w:color="auto"/>
            </w:tcBorders>
            <w:shd w:val="clear" w:color="auto" w:fill="auto"/>
          </w:tcPr>
          <w:p w14:paraId="6AD68692" w14:textId="77777777" w:rsidR="00183F9F" w:rsidRPr="00C70209" w:rsidRDefault="00183F9F" w:rsidP="00082182">
            <w:pPr>
              <w:pStyle w:val="TableH2"/>
            </w:pPr>
            <w:r w:rsidRPr="00C70209">
              <w:t>Study type</w:t>
            </w:r>
            <w:r w:rsidRPr="00C70209">
              <w:br/>
            </w:r>
            <w:r w:rsidRPr="00C70209">
              <w:rPr>
                <w:i/>
              </w:rPr>
              <w:t>Study quality</w:t>
            </w:r>
          </w:p>
        </w:tc>
        <w:tc>
          <w:tcPr>
            <w:tcW w:w="1933" w:type="dxa"/>
            <w:tcBorders>
              <w:top w:val="single" w:sz="4" w:space="0" w:color="auto"/>
              <w:left w:val="nil"/>
              <w:bottom w:val="single" w:sz="4" w:space="0" w:color="auto"/>
              <w:right w:val="single" w:sz="4" w:space="0" w:color="auto"/>
            </w:tcBorders>
            <w:shd w:val="clear" w:color="auto" w:fill="auto"/>
          </w:tcPr>
          <w:p w14:paraId="42F57B3C" w14:textId="77777777" w:rsidR="00183F9F" w:rsidRPr="00C70209" w:rsidRDefault="00183F9F" w:rsidP="00082182">
            <w:pPr>
              <w:pStyle w:val="TableH2"/>
            </w:pPr>
            <w:r w:rsidRPr="00C70209">
              <w:t>Population</w:t>
            </w:r>
          </w:p>
          <w:p w14:paraId="5E8591B9" w14:textId="77777777" w:rsidR="00183F9F" w:rsidRPr="00C70209" w:rsidRDefault="00183F9F" w:rsidP="00082182">
            <w:pPr>
              <w:pStyle w:val="TableH2"/>
            </w:pPr>
            <w:r w:rsidRPr="00C70209">
              <w:t>N</w:t>
            </w:r>
          </w:p>
        </w:tc>
        <w:tc>
          <w:tcPr>
            <w:tcW w:w="1934" w:type="dxa"/>
            <w:tcBorders>
              <w:top w:val="single" w:sz="4" w:space="0" w:color="auto"/>
              <w:left w:val="nil"/>
              <w:bottom w:val="single" w:sz="4" w:space="0" w:color="auto"/>
              <w:right w:val="single" w:sz="4" w:space="0" w:color="auto"/>
            </w:tcBorders>
            <w:shd w:val="clear" w:color="auto" w:fill="auto"/>
          </w:tcPr>
          <w:p w14:paraId="453459BF" w14:textId="77777777" w:rsidR="00183F9F" w:rsidRPr="00C70209" w:rsidRDefault="00183F9F" w:rsidP="00082182">
            <w:pPr>
              <w:pStyle w:val="TableH2"/>
            </w:pPr>
            <w:r w:rsidRPr="00C70209">
              <w:t>Comparison</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0463D1AD" w14:textId="77777777" w:rsidR="00183F9F" w:rsidRPr="00C70209" w:rsidRDefault="00183F9F" w:rsidP="00082182">
            <w:pPr>
              <w:pStyle w:val="TableH2"/>
            </w:pPr>
            <w:r w:rsidRPr="00C70209">
              <w:t>Outcomes</w:t>
            </w:r>
          </w:p>
        </w:tc>
      </w:tr>
      <w:tr w:rsidR="00183F9F" w:rsidRPr="00C70209" w14:paraId="7D766C66"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475F5162" w14:textId="4761307C" w:rsidR="00183F9F" w:rsidRPr="00C70209" w:rsidRDefault="00183F9F" w:rsidP="000E261C">
            <w:pPr>
              <w:pStyle w:val="Tabletext"/>
            </w:pPr>
            <w:r w:rsidRPr="00C70209">
              <w:t>Backes (2014)</w:t>
            </w:r>
            <w:r w:rsidRPr="00C70209">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 </w:instrText>
            </w:r>
            <w:r w:rsidR="000E261C">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5</w:t>
            </w:r>
            <w:r w:rsidRPr="00C70209">
              <w:fldChar w:fldCharType="end"/>
            </w:r>
            <w:r w:rsidRPr="00C70209">
              <w:t xml:space="preserve"> </w:t>
            </w:r>
          </w:p>
        </w:tc>
        <w:tc>
          <w:tcPr>
            <w:tcW w:w="1347" w:type="dxa"/>
            <w:tcBorders>
              <w:top w:val="single" w:sz="4" w:space="0" w:color="auto"/>
              <w:left w:val="nil"/>
              <w:bottom w:val="single" w:sz="4" w:space="0" w:color="auto"/>
              <w:right w:val="single" w:sz="4" w:space="0" w:color="auto"/>
            </w:tcBorders>
            <w:shd w:val="clear" w:color="auto" w:fill="auto"/>
          </w:tcPr>
          <w:p w14:paraId="2EC1FC10" w14:textId="77777777" w:rsidR="00183F9F" w:rsidRPr="00C70209" w:rsidRDefault="00183F9F" w:rsidP="00082182">
            <w:pPr>
              <w:pStyle w:val="Tabletext"/>
            </w:pPr>
            <w:r w:rsidRPr="00C70209">
              <w:t>Systematic review</w:t>
            </w:r>
          </w:p>
          <w:p w14:paraId="62EFB505" w14:textId="77777777" w:rsidR="00183F9F" w:rsidRPr="00C70209" w:rsidRDefault="00183F9F" w:rsidP="00082182">
            <w:pPr>
              <w:pStyle w:val="Tabletext"/>
              <w:rPr>
                <w:i/>
              </w:rPr>
            </w:pPr>
            <w:r w:rsidRPr="00C70209">
              <w:rPr>
                <w:i/>
              </w:rPr>
              <w:t>Good</w:t>
            </w:r>
          </w:p>
        </w:tc>
        <w:tc>
          <w:tcPr>
            <w:tcW w:w="1933" w:type="dxa"/>
            <w:tcBorders>
              <w:top w:val="single" w:sz="4" w:space="0" w:color="auto"/>
              <w:left w:val="nil"/>
              <w:bottom w:val="single" w:sz="4" w:space="0" w:color="auto"/>
              <w:right w:val="single" w:sz="4" w:space="0" w:color="auto"/>
            </w:tcBorders>
            <w:shd w:val="clear" w:color="auto" w:fill="auto"/>
          </w:tcPr>
          <w:p w14:paraId="21007E66" w14:textId="77777777" w:rsidR="00183F9F" w:rsidRPr="00C70209" w:rsidRDefault="00183F9F" w:rsidP="00082182">
            <w:pPr>
              <w:pStyle w:val="Tabletext"/>
            </w:pPr>
            <w:r w:rsidRPr="00C70209">
              <w:t>Preterm infants (&lt;32 weeks gestation)</w:t>
            </w:r>
          </w:p>
          <w:p w14:paraId="2AFDD304" w14:textId="77777777" w:rsidR="00183F9F" w:rsidRPr="00C70209" w:rsidRDefault="00183F9F" w:rsidP="00082182">
            <w:pPr>
              <w:pStyle w:val="Tabletext"/>
            </w:pPr>
            <w:r w:rsidRPr="00C70209">
              <w:t>12 RCTs, N=531</w:t>
            </w:r>
          </w:p>
        </w:tc>
        <w:tc>
          <w:tcPr>
            <w:tcW w:w="1934" w:type="dxa"/>
            <w:tcBorders>
              <w:top w:val="single" w:sz="4" w:space="0" w:color="auto"/>
              <w:left w:val="nil"/>
              <w:bottom w:val="single" w:sz="4" w:space="0" w:color="auto"/>
              <w:right w:val="single" w:sz="4" w:space="0" w:color="auto"/>
            </w:tcBorders>
            <w:shd w:val="clear" w:color="auto" w:fill="auto"/>
          </w:tcPr>
          <w:p w14:paraId="669510A0" w14:textId="77777777" w:rsidR="00183F9F" w:rsidRPr="00C70209" w:rsidRDefault="00183F9F" w:rsidP="00082182">
            <w:pPr>
              <w:pStyle w:val="Tabletext"/>
            </w:pPr>
            <w:r w:rsidRPr="00C70209">
              <w:t>Placental transfusion (DCC or cord milking) versus no placental transfusion (ECC)</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7FABB199" w14:textId="77777777" w:rsidR="00183F9F" w:rsidRPr="00C70209" w:rsidRDefault="00183F9F" w:rsidP="00082182">
            <w:pPr>
              <w:pStyle w:val="Tabletext"/>
            </w:pPr>
            <w:r w:rsidRPr="00C70209">
              <w:t>Transfusion incidence</w:t>
            </w:r>
          </w:p>
          <w:p w14:paraId="78C934DD" w14:textId="78691B12" w:rsidR="00183F9F" w:rsidRPr="00C70209" w:rsidRDefault="00183F9F" w:rsidP="00082182">
            <w:pPr>
              <w:pStyle w:val="Tabletext"/>
            </w:pPr>
            <w:r w:rsidRPr="00C70209">
              <w:t>Mortality</w:t>
            </w:r>
          </w:p>
          <w:p w14:paraId="59FDECE8" w14:textId="77777777" w:rsidR="00183F9F" w:rsidRPr="00C70209" w:rsidRDefault="00183F9F" w:rsidP="00082182">
            <w:pPr>
              <w:pStyle w:val="Tabletext"/>
            </w:pPr>
            <w:r w:rsidRPr="00C70209">
              <w:t xml:space="preserve">IVH </w:t>
            </w:r>
          </w:p>
        </w:tc>
      </w:tr>
      <w:tr w:rsidR="00183F9F" w:rsidRPr="00C70209" w14:paraId="57A3BB66"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43298961" w14:textId="67C1BD16" w:rsidR="00183F9F" w:rsidRPr="00C70209" w:rsidRDefault="00183F9F" w:rsidP="000E261C">
            <w:pPr>
              <w:pStyle w:val="Tabletext"/>
            </w:pPr>
            <w:r w:rsidRPr="00C70209">
              <w:t>Ghavam (2013)</w:t>
            </w:r>
            <w:r w:rsidRPr="00C70209">
              <w:fldChar w:fldCharType="begin">
                <w:fldData xml:space="preserve">PEVuZE5vdGU+PENpdGU+PEF1dGhvcj5HaGF2YW08L0F1dGhvcj48WWVhcj4yMDEzPC9ZZWFyPjxS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</w:fldData>
              </w:fldChar>
            </w:r>
            <w:r w:rsidR="000E261C">
              <w:instrText xml:space="preserve"> ADDIN EN.CITE </w:instrText>
            </w:r>
            <w:r w:rsidR="000E261C">
              <w:fldChar w:fldCharType="begin">
                <w:fldData xml:space="preserve">PEVuZE5vdGU+PENpdGU+PEF1dGhvcj5HaGF2YW08L0F1dGhvcj48WWVhcj4yMDEzPC9ZZWFyPjxS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6</w:t>
            </w:r>
            <w:r w:rsidRPr="00C70209">
              <w:fldChar w:fldCharType="end"/>
            </w:r>
          </w:p>
        </w:tc>
        <w:tc>
          <w:tcPr>
            <w:tcW w:w="1347" w:type="dxa"/>
            <w:tcBorders>
              <w:top w:val="single" w:sz="4" w:space="0" w:color="auto"/>
              <w:left w:val="nil"/>
              <w:bottom w:val="single" w:sz="4" w:space="0" w:color="auto"/>
              <w:right w:val="single" w:sz="4" w:space="0" w:color="auto"/>
            </w:tcBorders>
            <w:shd w:val="clear" w:color="auto" w:fill="auto"/>
          </w:tcPr>
          <w:p w14:paraId="2B881FB0" w14:textId="77777777" w:rsidR="00183F9F" w:rsidRPr="00C70209" w:rsidRDefault="00183F9F" w:rsidP="00082182">
            <w:pPr>
              <w:pStyle w:val="Tabletext"/>
            </w:pPr>
            <w:r w:rsidRPr="00C70209">
              <w:t>Systematic review</w:t>
            </w:r>
          </w:p>
          <w:p w14:paraId="2034676D" w14:textId="77777777" w:rsidR="00183F9F" w:rsidRPr="00C70209" w:rsidRDefault="00183F9F" w:rsidP="00082182">
            <w:pPr>
              <w:pStyle w:val="Tabletext"/>
              <w:rPr>
                <w:i/>
              </w:rPr>
            </w:pPr>
            <w:r w:rsidRPr="00C70209">
              <w:rPr>
                <w:i/>
              </w:rPr>
              <w:t>Poor</w:t>
            </w:r>
          </w:p>
        </w:tc>
        <w:tc>
          <w:tcPr>
            <w:tcW w:w="1933" w:type="dxa"/>
            <w:tcBorders>
              <w:top w:val="single" w:sz="4" w:space="0" w:color="auto"/>
              <w:left w:val="nil"/>
              <w:bottom w:val="single" w:sz="4" w:space="0" w:color="auto"/>
              <w:right w:val="single" w:sz="4" w:space="0" w:color="auto"/>
            </w:tcBorders>
            <w:shd w:val="clear" w:color="auto" w:fill="auto"/>
          </w:tcPr>
          <w:p w14:paraId="157074D3" w14:textId="73406DCF" w:rsidR="00183F9F" w:rsidRPr="00C70209" w:rsidRDefault="00183F9F" w:rsidP="00082182">
            <w:pPr>
              <w:pStyle w:val="Tabletext"/>
            </w:pPr>
            <w:r w:rsidRPr="00C70209">
              <w:t>Preterm neonates (&lt;30 weeks gestation) with ELBW (&lt;1000 g)</w:t>
            </w:r>
          </w:p>
          <w:p w14:paraId="163E8D49" w14:textId="77777777" w:rsidR="00183F9F" w:rsidRPr="00C70209" w:rsidRDefault="00183F9F" w:rsidP="00082182">
            <w:pPr>
              <w:pStyle w:val="Tabletext"/>
            </w:pPr>
            <w:r w:rsidRPr="00C70209">
              <w:t>10 RCTs, N=199</w:t>
            </w:r>
          </w:p>
        </w:tc>
        <w:tc>
          <w:tcPr>
            <w:tcW w:w="1934" w:type="dxa"/>
            <w:tcBorders>
              <w:top w:val="single" w:sz="4" w:space="0" w:color="auto"/>
              <w:left w:val="nil"/>
              <w:bottom w:val="single" w:sz="4" w:space="0" w:color="auto"/>
              <w:right w:val="single" w:sz="4" w:space="0" w:color="auto"/>
            </w:tcBorders>
            <w:shd w:val="clear" w:color="auto" w:fill="auto"/>
          </w:tcPr>
          <w:p w14:paraId="78BED9B2" w14:textId="77777777" w:rsidR="00183F9F" w:rsidRPr="00C70209" w:rsidRDefault="00183F9F" w:rsidP="00082182">
            <w:pPr>
              <w:pStyle w:val="Tabletext"/>
            </w:pPr>
            <w:r w:rsidRPr="00C70209">
              <w:t>Placental transfusion (DCC or cord milking) versus no placental transfusion (ICC)</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4CB27A00" w14:textId="77777777" w:rsidR="00183F9F" w:rsidRPr="00C70209" w:rsidRDefault="00183F9F" w:rsidP="00082182">
            <w:pPr>
              <w:pStyle w:val="Tabletext"/>
            </w:pPr>
            <w:r w:rsidRPr="00C70209">
              <w:t>Transfusion incidence</w:t>
            </w:r>
          </w:p>
          <w:p w14:paraId="75FF210C" w14:textId="77777777" w:rsidR="00183F9F" w:rsidRPr="00C70209" w:rsidRDefault="00183F9F" w:rsidP="00082182">
            <w:pPr>
              <w:pStyle w:val="Tabletext"/>
            </w:pPr>
            <w:r w:rsidRPr="00C70209">
              <w:t>IVH</w:t>
            </w:r>
          </w:p>
        </w:tc>
      </w:tr>
      <w:tr w:rsidR="00183F9F" w:rsidRPr="00C70209" w14:paraId="305573DB"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3F592394" w14:textId="6C0E5A06" w:rsidR="00183F9F" w:rsidRPr="00C70209" w:rsidRDefault="00183F9F" w:rsidP="000E261C">
            <w:pPr>
              <w:pStyle w:val="Tabletext"/>
            </w:pPr>
            <w:r w:rsidRPr="00C70209">
              <w:t>Mathew (2011)</w:t>
            </w:r>
            <w:r w:rsidRPr="00C70209">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 </w:instrText>
            </w:r>
            <w:r w:rsidR="000E261C">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7</w:t>
            </w:r>
            <w:r w:rsidRPr="00C70209">
              <w:fldChar w:fldCharType="end"/>
            </w:r>
          </w:p>
        </w:tc>
        <w:tc>
          <w:tcPr>
            <w:tcW w:w="1347" w:type="dxa"/>
            <w:tcBorders>
              <w:top w:val="single" w:sz="4" w:space="0" w:color="auto"/>
              <w:left w:val="nil"/>
              <w:bottom w:val="single" w:sz="4" w:space="0" w:color="auto"/>
              <w:right w:val="single" w:sz="4" w:space="0" w:color="auto"/>
            </w:tcBorders>
            <w:shd w:val="clear" w:color="auto" w:fill="auto"/>
          </w:tcPr>
          <w:p w14:paraId="59B6B157" w14:textId="77777777" w:rsidR="00183F9F" w:rsidRPr="00C70209" w:rsidRDefault="00183F9F" w:rsidP="00082182">
            <w:pPr>
              <w:pStyle w:val="Tabletext"/>
            </w:pPr>
            <w:r w:rsidRPr="00C70209">
              <w:t>Systematic review</w:t>
            </w:r>
          </w:p>
          <w:p w14:paraId="50BE48DF" w14:textId="77777777" w:rsidR="00183F9F" w:rsidRPr="00C70209" w:rsidRDefault="00183F9F" w:rsidP="00082182">
            <w:pPr>
              <w:pStyle w:val="Tabletext"/>
              <w:rPr>
                <w:i/>
              </w:rPr>
            </w:pPr>
            <w:r w:rsidRPr="00C70209">
              <w:rPr>
                <w:i/>
              </w:rPr>
              <w:t>Fair</w:t>
            </w:r>
          </w:p>
        </w:tc>
        <w:tc>
          <w:tcPr>
            <w:tcW w:w="1933" w:type="dxa"/>
            <w:tcBorders>
              <w:top w:val="single" w:sz="4" w:space="0" w:color="auto"/>
              <w:left w:val="nil"/>
              <w:bottom w:val="single" w:sz="4" w:space="0" w:color="auto"/>
              <w:right w:val="single" w:sz="4" w:space="0" w:color="auto"/>
            </w:tcBorders>
            <w:shd w:val="clear" w:color="auto" w:fill="auto"/>
          </w:tcPr>
          <w:p w14:paraId="2EFE6CED" w14:textId="77777777" w:rsidR="00183F9F" w:rsidRPr="00C70209" w:rsidRDefault="00183F9F" w:rsidP="00082182">
            <w:pPr>
              <w:pStyle w:val="Tabletext"/>
            </w:pPr>
            <w:r w:rsidRPr="00C70209">
              <w:t>Term</w:t>
            </w:r>
            <w:r w:rsidRPr="00C70209">
              <w:rPr>
                <w:vertAlign w:val="superscript"/>
              </w:rPr>
              <w:t>a</w:t>
            </w:r>
            <w:r w:rsidRPr="00C70209">
              <w:t xml:space="preserve"> and preterm neonates</w:t>
            </w:r>
          </w:p>
          <w:p w14:paraId="71A598BC" w14:textId="77777777" w:rsidR="00183F9F" w:rsidRPr="00C70209" w:rsidRDefault="00183F9F" w:rsidP="00082182">
            <w:pPr>
              <w:pStyle w:val="Tabletext"/>
            </w:pPr>
            <w:r w:rsidRPr="00C70209">
              <w:t>27 RCTs (15 term, 14 preterm); N=NR</w:t>
            </w:r>
          </w:p>
        </w:tc>
        <w:tc>
          <w:tcPr>
            <w:tcW w:w="1934" w:type="dxa"/>
            <w:tcBorders>
              <w:top w:val="single" w:sz="4" w:space="0" w:color="auto"/>
              <w:left w:val="nil"/>
              <w:bottom w:val="single" w:sz="4" w:space="0" w:color="auto"/>
              <w:right w:val="single" w:sz="4" w:space="0" w:color="auto"/>
            </w:tcBorders>
            <w:shd w:val="clear" w:color="auto" w:fill="auto"/>
          </w:tcPr>
          <w:p w14:paraId="78E15FED" w14:textId="77777777" w:rsidR="00183F9F" w:rsidRPr="00C70209" w:rsidRDefault="00183F9F" w:rsidP="00082182">
            <w:pPr>
              <w:pStyle w:val="Tabletext"/>
            </w:pPr>
            <w:r w:rsidRPr="00C70209">
              <w:t xml:space="preserve">Placental transfusion (DCC) versus no placental transfusion (ECC) </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7929FC35" w14:textId="77777777" w:rsidR="00183F9F" w:rsidRPr="00C70209" w:rsidRDefault="00183F9F" w:rsidP="00082182">
            <w:pPr>
              <w:pStyle w:val="Tabletext"/>
            </w:pPr>
            <w:r w:rsidRPr="00C70209">
              <w:t>Transfusion incidence</w:t>
            </w:r>
          </w:p>
          <w:p w14:paraId="5ABD79DC" w14:textId="77777777" w:rsidR="00183F9F" w:rsidRPr="00C70209" w:rsidRDefault="00183F9F" w:rsidP="00082182">
            <w:pPr>
              <w:pStyle w:val="Tabletext"/>
            </w:pPr>
            <w:r w:rsidRPr="00C70209">
              <w:t>Mortality</w:t>
            </w:r>
          </w:p>
          <w:p w14:paraId="31F8C976" w14:textId="77777777" w:rsidR="00183F9F" w:rsidRPr="00C70209" w:rsidRDefault="00183F9F" w:rsidP="00082182">
            <w:pPr>
              <w:pStyle w:val="Tabletext"/>
            </w:pPr>
            <w:r w:rsidRPr="00C70209">
              <w:t>IVH</w:t>
            </w:r>
          </w:p>
        </w:tc>
      </w:tr>
      <w:tr w:rsidR="00183F9F" w:rsidRPr="00C70209" w14:paraId="63BD8B69"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594A770B" w14:textId="661A8C37" w:rsidR="00183F9F" w:rsidRPr="00C70209" w:rsidRDefault="00183F9F" w:rsidP="000E261C">
            <w:pPr>
              <w:pStyle w:val="Tabletext"/>
            </w:pPr>
            <w:r w:rsidRPr="00C70209">
              <w:t>McDonald (2013)</w:t>
            </w:r>
            <w:r w:rsidRPr="00C70209">
              <w:fldChar w:fldCharType="begin"/>
            </w:r>
            <w:r w:rsidR="000E261C">
              <w:instrText xml:space="preserve"> ADDIN EN.CITE &lt;EndNote&gt;&lt;Cite&gt;&lt;Author&gt;McDonald&lt;/Author&gt;&lt;Year&gt;2013&lt;/Year&gt;&lt;RecNum&gt;732&lt;/RecNum&gt;&lt;DisplayText&gt;&lt;style face="superscript"&gt;304&lt;/style&gt;&lt;/DisplayText&gt;&lt;record&gt;&lt;rec-number&gt;732&lt;/rec-number&gt;&lt;foreign-keys&gt;&lt;key app="EN" db-id="9edve2wadsavt5ewavaxtda4f2tavzvts9ee" timestamp="1431561770"&gt;732&lt;/key&gt;&lt;/foreign-keys&gt;&lt;ref-type name="Journal Article"&gt;17&lt;/ref-type&gt;&lt;contributors&gt;&lt;authors&gt;&lt;author&gt;McDonald, S. J.&lt;/author&gt;&lt;author&gt;Middleton, P.&lt;/author&gt;&lt;author&gt;Dowswell, T.&lt;/author&gt;&lt;author&gt;Morris, P. S.&lt;/author&gt;&lt;/authors&gt;&lt;/contributors&gt;&lt;auth-address&gt;Midwifery Professorial Unit, La Trobe University/Mercy Hospital for Women, Melbourne, Australia. s.mcdonald@latrobe.edu.au&lt;/auth-address&gt;&lt;titles&gt;&lt;title&gt;Effect of timing of umbilical cord clamping of term infants on maternal and neonatal outcomes&lt;/title&gt;&lt;secondary-title&gt;Cochrane Database Syst Rev&lt;/secondary-title&gt;&lt;/titles&gt;&lt;periodical&gt;&lt;full-title&gt;Cochrane Database Syst Rev&lt;/full-title&gt;&lt;abbr-1&gt;The Cochrane database of systematic reviews&lt;/abbr-1&gt;&lt;/periodical&gt;&lt;pages&gt;CD004074&lt;/pages&gt;&lt;volume&gt;7&lt;/volume&gt;&lt;keywords&gt;&lt;keyword&gt;Constriction&lt;/keyword&gt;&lt;keyword&gt;Female&lt;/keyword&gt;&lt;keyword&gt;Humans&lt;/keyword&gt;&lt;keyword&gt;Infant, Newborn&lt;/keyword&gt;&lt;keyword&gt;Iron/blood&lt;/keyword&gt;&lt;keyword&gt;Jaundice, Neonatal/*etiology/therapy&lt;/keyword&gt;&lt;keyword&gt;Labor Stage, Third&lt;/keyword&gt;&lt;keyword&gt;Phototherapy&lt;/keyword&gt;&lt;keyword&gt;Placental Circulation/physiology&lt;/keyword&gt;&lt;keyword&gt;Postpartum Hemorrhage/*prevention &amp;amp; control&lt;/keyword&gt;&lt;keyword&gt;Pregnancy&lt;/keyword&gt;&lt;keyword&gt;Randomized Controlled Trials as Topic&lt;/keyword&gt;&lt;keyword&gt;Time Factors&lt;/keyword&gt;&lt;keyword&gt;*Umbilical Cord&lt;/keyword&gt;&lt;/keywords&gt;&lt;dates&gt;&lt;year&gt;2013&lt;/year&gt;&lt;/dates&gt;&lt;isbn&gt;1469-493X (Electronic)&amp;#xD;1361-6137 (Linking)&lt;/isbn&gt;&lt;accession-num&gt;23843134&lt;/accession-num&gt;&lt;urls&gt;&lt;related-urls&gt;&lt;url&gt;http://www.ncbi.nlm.nih.gov/pubmed/23843134&lt;/url&gt;&lt;/related-urls&gt;&lt;/urls&gt;&lt;electronic-resource-num&gt;10.1002/14651858.CD004074.pub3&lt;/electronic-resource-num&gt;&lt;/record&gt;&lt;/Cite&gt;&lt;/EndNote&gt;</w:instrText>
            </w:r>
            <w:r w:rsidRPr="00C70209">
              <w:fldChar w:fldCharType="separate"/>
            </w:r>
            <w:r w:rsidR="000E261C" w:rsidRPr="000E261C">
              <w:rPr>
                <w:noProof/>
                <w:vertAlign w:val="superscript"/>
              </w:rPr>
              <w:t>304</w:t>
            </w:r>
            <w:r w:rsidRPr="00C70209">
              <w:fldChar w:fldCharType="end"/>
            </w:r>
          </w:p>
        </w:tc>
        <w:tc>
          <w:tcPr>
            <w:tcW w:w="1347" w:type="dxa"/>
            <w:tcBorders>
              <w:top w:val="single" w:sz="4" w:space="0" w:color="auto"/>
              <w:left w:val="nil"/>
              <w:bottom w:val="single" w:sz="4" w:space="0" w:color="auto"/>
              <w:right w:val="single" w:sz="4" w:space="0" w:color="auto"/>
            </w:tcBorders>
            <w:shd w:val="clear" w:color="auto" w:fill="auto"/>
          </w:tcPr>
          <w:p w14:paraId="18C5BCB6" w14:textId="77777777" w:rsidR="00183F9F" w:rsidRPr="00C70209" w:rsidRDefault="00183F9F" w:rsidP="00082182">
            <w:pPr>
              <w:pStyle w:val="Tabletext"/>
            </w:pPr>
            <w:r w:rsidRPr="00C70209">
              <w:t>Systematic review</w:t>
            </w:r>
          </w:p>
          <w:p w14:paraId="74E5522E" w14:textId="77777777" w:rsidR="00183F9F" w:rsidRPr="00C70209" w:rsidRDefault="00183F9F" w:rsidP="00082182">
            <w:pPr>
              <w:pStyle w:val="Tabletext"/>
              <w:rPr>
                <w:i/>
              </w:rPr>
            </w:pPr>
            <w:r w:rsidRPr="00C70209">
              <w:rPr>
                <w:i/>
              </w:rPr>
              <w:t>Good</w:t>
            </w:r>
          </w:p>
        </w:tc>
        <w:tc>
          <w:tcPr>
            <w:tcW w:w="1933" w:type="dxa"/>
            <w:tcBorders>
              <w:top w:val="single" w:sz="4" w:space="0" w:color="auto"/>
              <w:left w:val="nil"/>
              <w:bottom w:val="single" w:sz="4" w:space="0" w:color="auto"/>
              <w:right w:val="single" w:sz="4" w:space="0" w:color="auto"/>
            </w:tcBorders>
            <w:shd w:val="clear" w:color="auto" w:fill="auto"/>
          </w:tcPr>
          <w:p w14:paraId="1C8E942B" w14:textId="77777777" w:rsidR="00183F9F" w:rsidRPr="00C70209" w:rsidRDefault="00183F9F" w:rsidP="00082182">
            <w:pPr>
              <w:pStyle w:val="Tabletext"/>
            </w:pPr>
            <w:r w:rsidRPr="00C70209">
              <w:t>Term infants (&gt;37 weeks gestation)</w:t>
            </w:r>
          </w:p>
          <w:p w14:paraId="24D6E700" w14:textId="77777777" w:rsidR="00183F9F" w:rsidRPr="00C70209" w:rsidRDefault="00183F9F" w:rsidP="00082182">
            <w:pPr>
              <w:pStyle w:val="Tabletext"/>
            </w:pPr>
            <w:r w:rsidRPr="00C70209">
              <w:t>15 RCTs, N=3911</w:t>
            </w:r>
          </w:p>
        </w:tc>
        <w:tc>
          <w:tcPr>
            <w:tcW w:w="1934" w:type="dxa"/>
            <w:tcBorders>
              <w:top w:val="single" w:sz="4" w:space="0" w:color="auto"/>
              <w:left w:val="nil"/>
              <w:bottom w:val="single" w:sz="4" w:space="0" w:color="auto"/>
              <w:right w:val="single" w:sz="4" w:space="0" w:color="auto"/>
            </w:tcBorders>
            <w:shd w:val="clear" w:color="auto" w:fill="auto"/>
          </w:tcPr>
          <w:p w14:paraId="6368B960" w14:textId="77777777" w:rsidR="00183F9F" w:rsidRPr="00C70209" w:rsidRDefault="00183F9F" w:rsidP="00082182">
            <w:pPr>
              <w:pStyle w:val="Tabletext"/>
            </w:pPr>
            <w:r w:rsidRPr="00C70209">
              <w:t>Placental transfusion (DCC) versus no placental transfusion (ECC)</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439C7190" w14:textId="77777777" w:rsidR="00183F9F" w:rsidRPr="00C70209" w:rsidRDefault="00183F9F" w:rsidP="00082182">
            <w:pPr>
              <w:pStyle w:val="Tabletext"/>
            </w:pPr>
            <w:r w:rsidRPr="00C70209">
              <w:t>Mortality</w:t>
            </w:r>
          </w:p>
        </w:tc>
      </w:tr>
      <w:tr w:rsidR="00183F9F" w:rsidRPr="00C70209" w14:paraId="02DB24D4"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799A1CC6" w14:textId="779F4406" w:rsidR="00183F9F" w:rsidRPr="00C70209" w:rsidRDefault="00183F9F" w:rsidP="000E261C">
            <w:pPr>
              <w:pStyle w:val="Tabletext"/>
            </w:pPr>
            <w:r w:rsidRPr="00C70209">
              <w:t>Rabe (2012)</w:t>
            </w:r>
            <w:r w:rsidRPr="00C70209">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 </w:instrText>
            </w:r>
            <w:r w:rsidR="000E261C">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8</w:t>
            </w:r>
            <w:r w:rsidRPr="00C70209">
              <w:fldChar w:fldCharType="end"/>
            </w:r>
          </w:p>
        </w:tc>
        <w:tc>
          <w:tcPr>
            <w:tcW w:w="1347" w:type="dxa"/>
            <w:tcBorders>
              <w:top w:val="single" w:sz="4" w:space="0" w:color="auto"/>
              <w:left w:val="nil"/>
              <w:bottom w:val="single" w:sz="4" w:space="0" w:color="auto"/>
              <w:right w:val="single" w:sz="4" w:space="0" w:color="auto"/>
            </w:tcBorders>
            <w:shd w:val="clear" w:color="auto" w:fill="auto"/>
          </w:tcPr>
          <w:p w14:paraId="284ECBC5" w14:textId="77777777" w:rsidR="00183F9F" w:rsidRPr="00C70209" w:rsidRDefault="00183F9F" w:rsidP="00082182">
            <w:pPr>
              <w:pStyle w:val="Tabletext"/>
            </w:pPr>
            <w:r w:rsidRPr="00C70209">
              <w:t>Systematic review</w:t>
            </w:r>
          </w:p>
          <w:p w14:paraId="71EC1782" w14:textId="77777777" w:rsidR="00183F9F" w:rsidRPr="00C70209" w:rsidRDefault="00183F9F" w:rsidP="00082182">
            <w:pPr>
              <w:pStyle w:val="Tabletext"/>
              <w:rPr>
                <w:i/>
              </w:rPr>
            </w:pPr>
            <w:r w:rsidRPr="00C70209">
              <w:rPr>
                <w:i/>
              </w:rPr>
              <w:t>Good</w:t>
            </w:r>
          </w:p>
        </w:tc>
        <w:tc>
          <w:tcPr>
            <w:tcW w:w="1933" w:type="dxa"/>
            <w:tcBorders>
              <w:top w:val="single" w:sz="4" w:space="0" w:color="auto"/>
              <w:left w:val="nil"/>
              <w:bottom w:val="single" w:sz="4" w:space="0" w:color="auto"/>
              <w:right w:val="single" w:sz="4" w:space="0" w:color="auto"/>
            </w:tcBorders>
            <w:shd w:val="clear" w:color="auto" w:fill="auto"/>
          </w:tcPr>
          <w:p w14:paraId="094ED95B" w14:textId="77777777" w:rsidR="00183F9F" w:rsidRPr="00C70209" w:rsidRDefault="00183F9F" w:rsidP="00082182">
            <w:pPr>
              <w:pStyle w:val="Tabletext"/>
            </w:pPr>
            <w:r w:rsidRPr="00C70209">
              <w:t>Preterm infants (&lt;37 weeks gestation)</w:t>
            </w:r>
          </w:p>
          <w:p w14:paraId="30F526BD" w14:textId="77777777" w:rsidR="00183F9F" w:rsidRPr="00C70209" w:rsidRDefault="00183F9F" w:rsidP="00082182">
            <w:pPr>
              <w:pStyle w:val="Tabletext"/>
            </w:pPr>
            <w:r w:rsidRPr="00C70209">
              <w:t>15 RCTs, N=738</w:t>
            </w:r>
          </w:p>
        </w:tc>
        <w:tc>
          <w:tcPr>
            <w:tcW w:w="1934" w:type="dxa"/>
            <w:tcBorders>
              <w:top w:val="single" w:sz="4" w:space="0" w:color="auto"/>
              <w:left w:val="nil"/>
              <w:bottom w:val="single" w:sz="4" w:space="0" w:color="auto"/>
              <w:right w:val="single" w:sz="4" w:space="0" w:color="auto"/>
            </w:tcBorders>
            <w:shd w:val="clear" w:color="auto" w:fill="auto"/>
          </w:tcPr>
          <w:p w14:paraId="47DC00B8" w14:textId="77777777" w:rsidR="00183F9F" w:rsidRPr="00C70209" w:rsidRDefault="00183F9F" w:rsidP="00082182">
            <w:pPr>
              <w:pStyle w:val="Tabletext"/>
            </w:pPr>
            <w:r w:rsidRPr="00C70209">
              <w:t>Placental transfusion (DCC or cord milking) versus no placental transfusion (ICC)</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5E146770" w14:textId="77777777" w:rsidR="00183F9F" w:rsidRPr="00C70209" w:rsidRDefault="00183F9F" w:rsidP="00082182">
            <w:pPr>
              <w:pStyle w:val="Tabletext"/>
            </w:pPr>
            <w:r w:rsidRPr="00C70209">
              <w:t>Transfusion incidence</w:t>
            </w:r>
          </w:p>
          <w:p w14:paraId="4FD1104C" w14:textId="09C18A2D" w:rsidR="00183F9F" w:rsidRPr="00C70209" w:rsidRDefault="00183F9F" w:rsidP="00082182">
            <w:pPr>
              <w:pStyle w:val="Tabletext"/>
            </w:pPr>
            <w:r w:rsidRPr="00C70209">
              <w:t>Mortality</w:t>
            </w:r>
          </w:p>
          <w:p w14:paraId="226B20EF" w14:textId="77777777" w:rsidR="00183F9F" w:rsidRPr="00C70209" w:rsidRDefault="00183F9F" w:rsidP="00082182">
            <w:pPr>
              <w:pStyle w:val="Tabletext"/>
            </w:pPr>
            <w:r w:rsidRPr="00C70209">
              <w:t>IVH</w:t>
            </w:r>
          </w:p>
        </w:tc>
      </w:tr>
    </w:tbl>
    <w:p w14:paraId="2C208EBE" w14:textId="77777777" w:rsidR="00183F9F" w:rsidRPr="00C70209" w:rsidRDefault="00183F9F" w:rsidP="00082182">
      <w:pPr>
        <w:pStyle w:val="TableFigNotes0"/>
      </w:pPr>
      <w:r w:rsidRPr="00C70209">
        <w:t>DCC, delayed cord clamping; ECC, early cord clamping; ELBW, extremely low birth weight; ICC, immediate cord clamping; IVH, intraventricular haemorrhage, NR, not reported; RCT, randomised controlled trial</w:t>
      </w:r>
    </w:p>
    <w:p w14:paraId="7810CB91" w14:textId="77777777" w:rsidR="00183F9F" w:rsidRPr="00C70209" w:rsidRDefault="00183F9F" w:rsidP="00082182">
      <w:pPr>
        <w:pStyle w:val="TableFigNotes18"/>
        <w:rPr>
          <w:lang w:eastAsia="en-GB"/>
        </w:rPr>
      </w:pPr>
      <w:r w:rsidRPr="00C70209">
        <w:rPr>
          <w:b/>
        </w:rPr>
        <w:t>a.</w:t>
      </w:r>
      <w:r w:rsidRPr="00C70209">
        <w:rPr>
          <w:b/>
          <w:lang w:eastAsia="en-GB"/>
        </w:rPr>
        <w:t xml:space="preserve"> </w:t>
      </w:r>
      <w:r w:rsidRPr="00C70209">
        <w:rPr>
          <w:lang w:eastAsia="en-GB"/>
        </w:rPr>
        <w:t>None of the term studies reported outcomes of interest for this review.</w:t>
      </w:r>
    </w:p>
    <w:p w14:paraId="375E6187" w14:textId="77777777" w:rsidR="00183F9F" w:rsidRPr="00C70209" w:rsidRDefault="00183F9F" w:rsidP="00082182">
      <w:pPr>
        <w:pStyle w:val="Heading6"/>
      </w:pPr>
      <w:r w:rsidRPr="00C70209">
        <w:t>Level II evidence</w:t>
      </w:r>
    </w:p>
    <w:p w14:paraId="3AD04897" w14:textId="77777777" w:rsidR="00183F9F" w:rsidRPr="00C70209" w:rsidRDefault="00183F9F" w:rsidP="00082182">
      <w:pPr>
        <w:pStyle w:val="BodyText"/>
        <w:rPr>
          <w:lang w:eastAsia="en-GB"/>
        </w:rPr>
      </w:pPr>
      <w:r w:rsidRPr="00C70209">
        <w:t xml:space="preserve">Twenty of the Level II studies assessed by the included Level I studies reported outcomes relevant to our research question. The systematic review and hand-searching process identified two additional Level II studies (Alan 2014, Katheria 2014) that examined the effect of placental transfusion in preterms and term infants, and had been published after the literature search dates of the included Level I studies </w:t>
      </w:r>
      <w:r w:rsidRPr="00C70209">
        <w:rPr>
          <w:lang w:eastAsia="en-GB"/>
        </w:rPr>
        <w:t>(</w:t>
      </w:r>
      <w:r w:rsidRPr="00C70209">
        <w:rPr>
          <w:b/>
        </w:rPr>
        <w:t>Appendix C, Volume 2</w:t>
      </w:r>
      <w:r w:rsidRPr="00C70209">
        <w:rPr>
          <w:lang w:eastAsia="en-GB"/>
        </w:rPr>
        <w:t>).</w:t>
      </w:r>
      <w:r w:rsidRPr="00C70209">
        <w:t xml:space="preserve"> </w:t>
      </w:r>
      <w:r w:rsidRPr="00C70209">
        <w:rPr>
          <w:b/>
          <w:lang w:eastAsia="en-GB"/>
        </w:rPr>
        <w:fldChar w:fldCharType="begin"/>
      </w:r>
      <w:r w:rsidRPr="00C70209">
        <w:rPr>
          <w:b/>
          <w:lang w:eastAsia="en-GB"/>
        </w:rPr>
        <w:instrText xml:space="preserve"> REF _Ref413246058 \h  \* MERGEFORMAT </w:instrText>
      </w:r>
      <w:r w:rsidRPr="00C70209">
        <w:rPr>
          <w:b/>
          <w:lang w:eastAsia="en-GB"/>
        </w:rPr>
      </w:r>
      <w:r w:rsidRPr="00C70209">
        <w:rPr>
          <w:b/>
          <w:lang w:eastAsia="en-GB"/>
        </w:rPr>
        <w:fldChar w:fldCharType="separate"/>
      </w:r>
      <w:r w:rsidR="000F7A9B" w:rsidRPr="000F7A9B">
        <w:rPr>
          <w:b/>
        </w:rPr>
        <w:t>Table 3.4.2</w:t>
      </w:r>
      <w:r w:rsidRPr="00C70209">
        <w:rPr>
          <w:b/>
          <w:lang w:eastAsia="en-GB"/>
        </w:rPr>
        <w:fldChar w:fldCharType="end"/>
      </w:r>
      <w:r w:rsidRPr="00C70209">
        <w:rPr>
          <w:b/>
          <w:lang w:eastAsia="en-GB"/>
        </w:rPr>
        <w:t xml:space="preserve"> </w:t>
      </w:r>
      <w:r w:rsidRPr="00C70209">
        <w:rPr>
          <w:lang w:eastAsia="en-GB"/>
        </w:rPr>
        <w:t>summarises the main characteristics of the Level II studies relevant to this evidence review.</w:t>
      </w:r>
    </w:p>
    <w:p w14:paraId="637DACCF" w14:textId="166EC0CE" w:rsidR="00183F9F" w:rsidRPr="00C70209" w:rsidRDefault="00183F9F" w:rsidP="00082182">
      <w:pPr>
        <w:pStyle w:val="BodyText"/>
      </w:pPr>
      <w:bookmarkStart w:id="740" w:name="_Ref408823239"/>
      <w:r w:rsidRPr="00C70209">
        <w:t>Alan (2014) was a fair-quality RCT conducted in a single NICU in Turkey that involved 48 very low birth weight (&lt;1500 g) preterm infants born at or before 32 weeks gestation. The authors examined the effect of cord milking compared with I</w:t>
      </w:r>
      <w:r w:rsidR="00227344" w:rsidRPr="00C70209">
        <w:t xml:space="preserve">CC on the need for RBC </w:t>
      </w:r>
      <w:r w:rsidRPr="00C70209">
        <w:t xml:space="preserve">transfusion in the first 3 days of life and during the NICU </w:t>
      </w:r>
      <w:r w:rsidR="00227344" w:rsidRPr="00C70209">
        <w:t xml:space="preserve">stay, the number and volume of </w:t>
      </w:r>
      <w:r w:rsidRPr="00C70209">
        <w:t>RBC transfusions during the NICU stay and in the first 14 and 35 days of life, major bleeding or death in the delivery room or in days 2–7 of life, and severe IVH.</w:t>
      </w:r>
    </w:p>
    <w:p w14:paraId="675B66E0" w14:textId="77777777" w:rsidR="00183F9F" w:rsidRPr="00C70209" w:rsidRDefault="00183F9F" w:rsidP="00082182">
      <w:pPr>
        <w:pStyle w:val="BodyText"/>
      </w:pPr>
      <w:r w:rsidRPr="00C70209">
        <w:t>Katheria (2014) was a fair-quality RCT conducted in a single tertiary hospital in the USA that enrolled 60 preterm infants born between 23–32 weeks gestation. The authors compared the effect of placental transfusion (achieved through cord milking) with ICC on transfusion incidence, age when transfusion given, mortality, IVH and severe IVH.</w:t>
      </w:r>
    </w:p>
    <w:p w14:paraId="38868BDF" w14:textId="60DE8A15" w:rsidR="00183F9F" w:rsidRPr="00C70209" w:rsidRDefault="00183F9F" w:rsidP="00082182">
      <w:pPr>
        <w:pStyle w:val="BodyText"/>
      </w:pPr>
      <w:r w:rsidRPr="00C70209">
        <w:t>The included studies were largely of unclear risk of bias, with many having some risk of selection bias. For this type of intervention, it is not possible to blind the staff present at delivery.</w:t>
      </w:r>
    </w:p>
    <w:p w14:paraId="1CB0C474" w14:textId="77777777" w:rsidR="00183F9F" w:rsidRPr="00C70209" w:rsidRDefault="00183F9F" w:rsidP="00082182">
      <w:r w:rsidRPr="00C70209">
        <w:br w:type="page"/>
      </w:r>
    </w:p>
    <w:p w14:paraId="446D52D5" w14:textId="77777777" w:rsidR="00183F9F" w:rsidRPr="00C70209" w:rsidRDefault="00183F9F" w:rsidP="00082182">
      <w:pPr>
        <w:pStyle w:val="Caption"/>
        <w:ind w:left="2070"/>
        <w:rPr>
          <w:rStyle w:val="TableBodytextChar"/>
          <w:rFonts w:eastAsia="Arial Unicode MS"/>
        </w:rPr>
      </w:pPr>
      <w:bookmarkStart w:id="741" w:name="_Ref413246058"/>
      <w:bookmarkStart w:id="742" w:name="_Toc427747190"/>
      <w:bookmarkEnd w:id="740"/>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w:t>
      </w:r>
      <w:r w:rsidRPr="00C70209">
        <w:fldChar w:fldCharType="end"/>
      </w:r>
      <w:bookmarkEnd w:id="741"/>
      <w:r w:rsidRPr="00C70209">
        <w:tab/>
        <w:t>Characteristics and quality of Level II evidence – placental transfusion in preterm and term infants</w:t>
      </w:r>
      <w:bookmarkEnd w:id="742"/>
    </w:p>
    <w:tbl>
      <w:tblPr>
        <w:tblW w:w="4578" w:type="pct"/>
        <w:tblInd w:w="816" w:type="dxa"/>
        <w:tblLayout w:type="fixed"/>
        <w:tblCellMar>
          <w:top w:w="28" w:type="dxa"/>
          <w:left w:w="85" w:type="dxa"/>
          <w:bottom w:w="28" w:type="dxa"/>
          <w:right w:w="85" w:type="dxa"/>
        </w:tblCellMar>
        <w:tblLook w:val="0000" w:firstRow="0" w:lastRow="0" w:firstColumn="0" w:lastColumn="0" w:noHBand="0" w:noVBand="0"/>
      </w:tblPr>
      <w:tblGrid>
        <w:gridCol w:w="1329"/>
        <w:gridCol w:w="1329"/>
        <w:gridCol w:w="1920"/>
        <w:gridCol w:w="1921"/>
        <w:gridCol w:w="1921"/>
      </w:tblGrid>
      <w:tr w:rsidR="00183F9F" w:rsidRPr="00C70209" w14:paraId="5E29EEC7" w14:textId="77777777" w:rsidTr="00082182">
        <w:trPr>
          <w:tblHeader/>
        </w:trPr>
        <w:tc>
          <w:tcPr>
            <w:tcW w:w="789" w:type="pct"/>
            <w:tcBorders>
              <w:top w:val="single" w:sz="4" w:space="0" w:color="auto"/>
              <w:left w:val="single" w:sz="4" w:space="0" w:color="auto"/>
              <w:bottom w:val="single" w:sz="4" w:space="0" w:color="auto"/>
              <w:right w:val="single" w:sz="4" w:space="0" w:color="auto"/>
            </w:tcBorders>
            <w:shd w:val="clear" w:color="auto" w:fill="auto"/>
          </w:tcPr>
          <w:p w14:paraId="310F942A" w14:textId="77777777" w:rsidR="00183F9F" w:rsidRPr="00C70209" w:rsidRDefault="00183F9F" w:rsidP="00082182">
            <w:pPr>
              <w:pStyle w:val="TableH2"/>
            </w:pPr>
            <w:r w:rsidRPr="00C70209">
              <w:t>Study ID</w:t>
            </w:r>
          </w:p>
        </w:tc>
        <w:tc>
          <w:tcPr>
            <w:tcW w:w="789" w:type="pct"/>
            <w:tcBorders>
              <w:top w:val="single" w:sz="4" w:space="0" w:color="auto"/>
              <w:left w:val="nil"/>
              <w:bottom w:val="single" w:sz="4" w:space="0" w:color="auto"/>
              <w:right w:val="single" w:sz="4" w:space="0" w:color="auto"/>
            </w:tcBorders>
            <w:shd w:val="clear" w:color="auto" w:fill="auto"/>
          </w:tcPr>
          <w:p w14:paraId="3DB3E07B" w14:textId="77777777" w:rsidR="00183F9F" w:rsidRPr="00C70209" w:rsidRDefault="00183F9F" w:rsidP="00082182">
            <w:pPr>
              <w:pStyle w:val="TableH2"/>
            </w:pPr>
            <w:r w:rsidRPr="00C70209">
              <w:t>Study type</w:t>
            </w:r>
            <w:r w:rsidRPr="00C70209">
              <w:br/>
            </w:r>
            <w:r w:rsidRPr="00C70209">
              <w:rPr>
                <w:i/>
              </w:rPr>
              <w:t>Study quality</w:t>
            </w:r>
          </w:p>
        </w:tc>
        <w:tc>
          <w:tcPr>
            <w:tcW w:w="1140" w:type="pct"/>
            <w:tcBorders>
              <w:top w:val="single" w:sz="4" w:space="0" w:color="auto"/>
              <w:left w:val="nil"/>
              <w:bottom w:val="single" w:sz="4" w:space="0" w:color="auto"/>
              <w:right w:val="single" w:sz="4" w:space="0" w:color="auto"/>
            </w:tcBorders>
            <w:shd w:val="clear" w:color="auto" w:fill="auto"/>
          </w:tcPr>
          <w:p w14:paraId="38B7A4A1" w14:textId="77777777" w:rsidR="00183F9F" w:rsidRPr="00C70209" w:rsidRDefault="00183F9F" w:rsidP="00082182">
            <w:pPr>
              <w:pStyle w:val="TableH2"/>
            </w:pPr>
            <w:r w:rsidRPr="00C70209">
              <w:t>Population</w:t>
            </w:r>
          </w:p>
          <w:p w14:paraId="78337513" w14:textId="77777777" w:rsidR="00183F9F" w:rsidRPr="00C70209" w:rsidRDefault="00183F9F" w:rsidP="00082182">
            <w:pPr>
              <w:pStyle w:val="TableH2"/>
            </w:pPr>
            <w:r w:rsidRPr="00C70209">
              <w:t>N</w:t>
            </w:r>
          </w:p>
        </w:tc>
        <w:tc>
          <w:tcPr>
            <w:tcW w:w="1141" w:type="pct"/>
            <w:tcBorders>
              <w:top w:val="single" w:sz="4" w:space="0" w:color="auto"/>
              <w:left w:val="nil"/>
              <w:bottom w:val="single" w:sz="4" w:space="0" w:color="auto"/>
              <w:right w:val="single" w:sz="4" w:space="0" w:color="auto"/>
            </w:tcBorders>
            <w:shd w:val="clear" w:color="auto" w:fill="auto"/>
          </w:tcPr>
          <w:p w14:paraId="691F49C5" w14:textId="77777777" w:rsidR="00183F9F" w:rsidRPr="00C70209" w:rsidRDefault="00183F9F" w:rsidP="00082182">
            <w:pPr>
              <w:pStyle w:val="TableH2"/>
            </w:pPr>
            <w:r w:rsidRPr="00C70209">
              <w:t>Comparison</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705DEBBF" w14:textId="77777777" w:rsidR="00183F9F" w:rsidRPr="00C70209" w:rsidRDefault="00183F9F" w:rsidP="00082182">
            <w:pPr>
              <w:pStyle w:val="TableH2"/>
            </w:pPr>
            <w:r w:rsidRPr="00C70209">
              <w:t>Outcomes</w:t>
            </w:r>
          </w:p>
        </w:tc>
      </w:tr>
      <w:tr w:rsidR="00183F9F" w:rsidRPr="00C70209" w14:paraId="4762A581" w14:textId="77777777" w:rsidTr="00082182">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09BA33D2" w14:textId="77777777" w:rsidR="00183F9F" w:rsidRPr="00C70209" w:rsidRDefault="00183F9F" w:rsidP="00082182">
            <w:pPr>
              <w:pStyle w:val="TableH3"/>
            </w:pPr>
            <w:r w:rsidRPr="00C70209">
              <w:t>Identified and assessed for this review</w:t>
            </w:r>
          </w:p>
        </w:tc>
      </w:tr>
      <w:tr w:rsidR="00183F9F" w:rsidRPr="00C70209" w14:paraId="79AE1F23"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2E7411C4" w14:textId="0E68FA87" w:rsidR="00183F9F" w:rsidRPr="00C70209" w:rsidRDefault="00183F9F" w:rsidP="000E261C">
            <w:pPr>
              <w:pStyle w:val="Tabletext"/>
            </w:pPr>
            <w:r w:rsidRPr="00C70209">
              <w:t>Alan (2014)</w:t>
            </w:r>
            <w:r w:rsidRPr="00C70209">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 </w:instrText>
            </w:r>
            <w:r w:rsidR="000E261C">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9</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35DA661E" w14:textId="77777777" w:rsidR="00183F9F" w:rsidRPr="00C70209" w:rsidRDefault="00183F9F" w:rsidP="00082182">
            <w:pPr>
              <w:pStyle w:val="Tabletext"/>
            </w:pPr>
            <w:r w:rsidRPr="00C70209">
              <w:t>RCT</w:t>
            </w:r>
          </w:p>
          <w:p w14:paraId="168C658B" w14:textId="77777777" w:rsidR="00183F9F" w:rsidRPr="00C70209" w:rsidRDefault="00183F9F" w:rsidP="00082182">
            <w:pPr>
              <w:pStyle w:val="Tabletext"/>
              <w:rPr>
                <w:i/>
              </w:rPr>
            </w:pPr>
            <w:r w:rsidRPr="00C70209">
              <w:rPr>
                <w:i/>
              </w:rPr>
              <w:t>Fair</w:t>
            </w:r>
          </w:p>
        </w:tc>
        <w:tc>
          <w:tcPr>
            <w:tcW w:w="1140" w:type="pct"/>
            <w:tcBorders>
              <w:top w:val="single" w:sz="4" w:space="0" w:color="auto"/>
              <w:left w:val="nil"/>
              <w:bottom w:val="single" w:sz="4" w:space="0" w:color="auto"/>
              <w:right w:val="single" w:sz="4" w:space="0" w:color="auto"/>
            </w:tcBorders>
            <w:shd w:val="clear" w:color="auto" w:fill="auto"/>
          </w:tcPr>
          <w:p w14:paraId="23203467" w14:textId="54642823" w:rsidR="00183F9F" w:rsidRPr="00C70209" w:rsidRDefault="00183F9F" w:rsidP="00082182">
            <w:pPr>
              <w:pStyle w:val="Tabletext"/>
            </w:pPr>
            <w:r w:rsidRPr="00C70209">
              <w:t>Preterm infants (≤32 weeks gestation) with VLBW (≤1500 g)</w:t>
            </w:r>
          </w:p>
          <w:p w14:paraId="25872205" w14:textId="77777777" w:rsidR="00183F9F" w:rsidRPr="00C70209" w:rsidRDefault="00183F9F" w:rsidP="00082182">
            <w:pPr>
              <w:pStyle w:val="Tabletext"/>
            </w:pPr>
            <w:r w:rsidRPr="00C70209">
              <w:t>N=48</w:t>
            </w:r>
          </w:p>
        </w:tc>
        <w:tc>
          <w:tcPr>
            <w:tcW w:w="1141" w:type="pct"/>
            <w:tcBorders>
              <w:top w:val="single" w:sz="4" w:space="0" w:color="auto"/>
              <w:left w:val="nil"/>
              <w:bottom w:val="single" w:sz="4" w:space="0" w:color="auto"/>
              <w:right w:val="single" w:sz="4" w:space="0" w:color="auto"/>
            </w:tcBorders>
            <w:shd w:val="clear" w:color="auto" w:fill="auto"/>
          </w:tcPr>
          <w:p w14:paraId="4C30E20C" w14:textId="77777777" w:rsidR="00183F9F" w:rsidRPr="00C70209" w:rsidRDefault="00183F9F" w:rsidP="00082182">
            <w:pPr>
              <w:pStyle w:val="Tabletext"/>
            </w:pPr>
            <w:r w:rsidRPr="00C70209">
              <w:t>Cord milking (n=24) versus ICC (n=24)</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0A5CC419" w14:textId="77777777" w:rsidR="00183F9F" w:rsidRPr="00C70209" w:rsidRDefault="00183F9F" w:rsidP="00082182">
            <w:pPr>
              <w:pStyle w:val="Tabletext"/>
            </w:pPr>
            <w:r w:rsidRPr="00C70209">
              <w:t>Transfusion volume and incidence</w:t>
            </w:r>
          </w:p>
          <w:p w14:paraId="23DBAF7A" w14:textId="77777777" w:rsidR="00183F9F" w:rsidRPr="00C70209" w:rsidRDefault="00183F9F" w:rsidP="00082182">
            <w:pPr>
              <w:pStyle w:val="Tabletext"/>
            </w:pPr>
            <w:r w:rsidRPr="00C70209">
              <w:t>Mortality</w:t>
            </w:r>
          </w:p>
          <w:p w14:paraId="3DE79E3B" w14:textId="77777777" w:rsidR="00183F9F" w:rsidRPr="00C70209" w:rsidRDefault="00183F9F" w:rsidP="00082182">
            <w:pPr>
              <w:pStyle w:val="Tabletext"/>
            </w:pPr>
            <w:r w:rsidRPr="00C70209">
              <w:t xml:space="preserve">IVH </w:t>
            </w:r>
          </w:p>
        </w:tc>
      </w:tr>
      <w:tr w:rsidR="00183F9F" w:rsidRPr="00C70209" w14:paraId="0D218FDD"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27ED7C86" w14:textId="7FADAE24" w:rsidR="00183F9F" w:rsidRPr="00C70209" w:rsidRDefault="00183F9F" w:rsidP="000E261C">
            <w:pPr>
              <w:pStyle w:val="Tabletext"/>
            </w:pPr>
            <w:r w:rsidRPr="00C70209">
              <w:t>Katheria (2014)</w:t>
            </w:r>
            <w:r w:rsidRPr="00C70209">
              <w:fldChar w:fldCharType="begin"/>
            </w:r>
            <w:r w:rsidR="000E261C">
              <w:instrText xml:space="preserve"> ADDIN EN.CITE &lt;EndNote&gt;&lt;Cite&gt;&lt;Author&gt;Katheria&lt;/Author&gt;&lt;Year&gt;2014&lt;/Year&gt;&lt;RecNum&gt;933&lt;/RecNum&gt;&lt;DisplayText&gt;&lt;style face="superscript"&gt;310&lt;/style&gt;&lt;/DisplayText&gt;&lt;record&gt;&lt;rec-number&gt;933&lt;/rec-number&gt;&lt;foreign-keys&gt;&lt;key app="EN" db-id="9edve2wadsavt5ewavaxtda4f2tavzvts9ee" timestamp="1435709514"&gt;933&lt;/key&gt;&lt;/foreign-keys&gt;&lt;ref-type name="Journal Article"&gt;17&lt;/ref-type&gt;&lt;contributors&gt;&lt;authors&gt;&lt;author&gt;Katheria, A. C.&lt;/author&gt;&lt;author&gt;Leone, T. A.&lt;/author&gt;&lt;author&gt;Woelkers, D.&lt;/author&gt;&lt;author&gt;Garey, D. M.&lt;/author&gt;&lt;author&gt;Rich, W.&lt;/author&gt;&lt;author&gt;Finer, N. N.&lt;/author&gt;&lt;/authors&gt;&lt;/contributors&gt;&lt;titles&gt;&lt;title&gt;The effects of umbilical cord milking on hemodynamics and neonatal outcomes in premature neonates&lt;/title&gt;&lt;secondary-title&gt;The Journal of Pediatrics&lt;/secondary-title&gt;&lt;alt-title&gt;J. Pediatr.&lt;/alt-title&gt;&lt;/titles&gt;&lt;periodical&gt;&lt;full-title&gt;J Pediatr&lt;/full-title&gt;&lt;abbr-1&gt;The Journal of pediatrics&lt;/abbr-1&gt;&lt;/periodical&gt;&lt;pages&gt;1045–1050.e1&lt;/pages&gt;&lt;volume&gt;164&lt;/volume&gt;&lt;number&gt;5&lt;/number&gt;&lt;dates&gt;&lt;year&gt;2014&lt;/year&gt;&lt;/dates&gt;&lt;isbn&gt;0022-3476&lt;/isbn&gt;&lt;urls&gt;&lt;related-urls&gt;&lt;url&gt;http://www.jpeds.com/article/S0022-3476(14)00030-4/abstract&lt;/url&gt;&lt;/related-urls&gt;&lt;/urls&gt;&lt;electronic-resource-num&gt;DOI:10.1016/j.jpeds.2014.01.024&lt;/electronic-resource-num&gt;&lt;/record&gt;&lt;/Cite&gt;&lt;/EndNote&gt;</w:instrText>
            </w:r>
            <w:r w:rsidRPr="00C70209">
              <w:fldChar w:fldCharType="separate"/>
            </w:r>
            <w:r w:rsidR="000E261C" w:rsidRPr="000E261C">
              <w:rPr>
                <w:noProof/>
                <w:vertAlign w:val="superscript"/>
              </w:rPr>
              <w:t>310</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5CCEEF6E" w14:textId="77777777" w:rsidR="00183F9F" w:rsidRPr="00C70209" w:rsidRDefault="00183F9F" w:rsidP="00082182">
            <w:pPr>
              <w:pStyle w:val="Tabletext"/>
            </w:pPr>
            <w:r w:rsidRPr="00C70209">
              <w:t>RCT</w:t>
            </w:r>
          </w:p>
          <w:p w14:paraId="09C42522" w14:textId="77777777" w:rsidR="00183F9F" w:rsidRPr="00C70209" w:rsidRDefault="00183F9F" w:rsidP="00082182">
            <w:pPr>
              <w:pStyle w:val="Tabletext"/>
              <w:rPr>
                <w:i/>
              </w:rPr>
            </w:pPr>
            <w:r w:rsidRPr="00C70209">
              <w:rPr>
                <w:i/>
              </w:rPr>
              <w:t>Fair</w:t>
            </w:r>
          </w:p>
        </w:tc>
        <w:tc>
          <w:tcPr>
            <w:tcW w:w="1140" w:type="pct"/>
            <w:tcBorders>
              <w:top w:val="single" w:sz="4" w:space="0" w:color="auto"/>
              <w:left w:val="nil"/>
              <w:bottom w:val="single" w:sz="4" w:space="0" w:color="auto"/>
              <w:right w:val="single" w:sz="4" w:space="0" w:color="auto"/>
            </w:tcBorders>
            <w:shd w:val="clear" w:color="auto" w:fill="auto"/>
          </w:tcPr>
          <w:p w14:paraId="44D1387B" w14:textId="77777777" w:rsidR="00183F9F" w:rsidRPr="00C70209" w:rsidRDefault="00183F9F" w:rsidP="00082182">
            <w:pPr>
              <w:pStyle w:val="Tabletext"/>
            </w:pPr>
            <w:r w:rsidRPr="00C70209">
              <w:t>Preterm infants (aged between 23–32 weeks gestation)</w:t>
            </w:r>
          </w:p>
          <w:p w14:paraId="2970AA31" w14:textId="77777777" w:rsidR="00183F9F" w:rsidRPr="00C70209" w:rsidRDefault="00183F9F" w:rsidP="00082182">
            <w:pPr>
              <w:pStyle w:val="Tabletext"/>
            </w:pPr>
            <w:r w:rsidRPr="00C70209">
              <w:t>N=60</w:t>
            </w:r>
          </w:p>
        </w:tc>
        <w:tc>
          <w:tcPr>
            <w:tcW w:w="1141" w:type="pct"/>
            <w:tcBorders>
              <w:top w:val="single" w:sz="4" w:space="0" w:color="auto"/>
              <w:left w:val="nil"/>
              <w:bottom w:val="single" w:sz="4" w:space="0" w:color="auto"/>
              <w:right w:val="single" w:sz="4" w:space="0" w:color="auto"/>
            </w:tcBorders>
            <w:shd w:val="clear" w:color="auto" w:fill="auto"/>
          </w:tcPr>
          <w:p w14:paraId="623DD5AB" w14:textId="77777777" w:rsidR="00183F9F" w:rsidRPr="00C70209" w:rsidRDefault="00183F9F" w:rsidP="00082182">
            <w:pPr>
              <w:pStyle w:val="Tabletext"/>
            </w:pPr>
            <w:r w:rsidRPr="00C70209">
              <w:t>Cord milking (n=30) versus ICC (n=30)</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793ADFFA" w14:textId="77777777" w:rsidR="00183F9F" w:rsidRPr="00C70209" w:rsidRDefault="00183F9F" w:rsidP="00082182">
            <w:pPr>
              <w:pStyle w:val="Tabletext"/>
            </w:pPr>
            <w:r w:rsidRPr="00C70209">
              <w:t>Transfusion incidence</w:t>
            </w:r>
          </w:p>
          <w:p w14:paraId="62AF785F" w14:textId="77777777" w:rsidR="00183F9F" w:rsidRPr="00C70209" w:rsidRDefault="00183F9F" w:rsidP="00082182">
            <w:pPr>
              <w:pStyle w:val="Tabletext"/>
            </w:pPr>
            <w:r w:rsidRPr="00C70209">
              <w:t>Mortality</w:t>
            </w:r>
            <w:r w:rsidRPr="00C70209">
              <w:tab/>
            </w:r>
          </w:p>
          <w:p w14:paraId="00A9CCC7" w14:textId="77777777" w:rsidR="00183F9F" w:rsidRPr="00C70209" w:rsidRDefault="00183F9F" w:rsidP="00082182">
            <w:pPr>
              <w:pStyle w:val="Tabletext"/>
            </w:pPr>
            <w:r w:rsidRPr="00C70209">
              <w:t xml:space="preserve">IVH </w:t>
            </w:r>
          </w:p>
        </w:tc>
      </w:tr>
      <w:tr w:rsidR="00183F9F" w:rsidRPr="00C70209" w14:paraId="10E93130" w14:textId="77777777" w:rsidTr="00082182">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5B98D326" w14:textId="77777777" w:rsidR="00183F9F" w:rsidRPr="00C70209" w:rsidRDefault="00183F9F" w:rsidP="00082182">
            <w:pPr>
              <w:pStyle w:val="TableH3"/>
            </w:pPr>
            <w:r w:rsidRPr="00C70209">
              <w:t>Identified and assessed by included Level I studies</w:t>
            </w:r>
            <w:r w:rsidRPr="00C70209">
              <w:rPr>
                <w:vertAlign w:val="superscript"/>
              </w:rPr>
              <w:t>a,b</w:t>
            </w:r>
          </w:p>
        </w:tc>
      </w:tr>
      <w:tr w:rsidR="00183F9F" w:rsidRPr="00C70209" w14:paraId="5DFC81A7"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5D10A819" w14:textId="3A1C348E" w:rsidR="00183F9F" w:rsidRPr="00C70209" w:rsidRDefault="00183F9F" w:rsidP="000E261C">
            <w:pPr>
              <w:pStyle w:val="Tabletext"/>
            </w:pPr>
            <w:r w:rsidRPr="00C70209">
              <w:t>Baenziger (2007)</w:t>
            </w:r>
            <w:r w:rsidRPr="00C70209">
              <w:fldChar w:fldCharType="begin"/>
            </w:r>
            <w:r w:rsidR="000E261C">
              <w:instrText xml:space="preserve"> ADDIN EN.CITE &lt;EndNote&gt;&lt;Cite&gt;&lt;Author&gt;Baenzinger&lt;/Author&gt;&lt;Year&gt;2007&lt;/Year&gt;&lt;RecNum&gt;846&lt;/RecNum&gt;&lt;DisplayText&gt;&lt;style face="superscript"&gt;311&lt;/style&gt;&lt;/DisplayText&gt;&lt;record&gt;&lt;rec-number&gt;846&lt;/rec-number&gt;&lt;foreign-keys&gt;&lt;key app="EN" db-id="9edve2wadsavt5ewavaxtda4f2tavzvts9ee" timestamp="1435036188"&gt;846&lt;/key&gt;&lt;/foreign-keys&gt;&lt;ref-type name="Generic"&gt;13&lt;/ref-type&gt;&lt;contributors&gt;&lt;authors&gt;&lt;author&gt;Baenzinger, O.&lt;/author&gt;&lt;author&gt;Stolkin, F.&lt;/author&gt;&lt;author&gt;Keel, M.&lt;/author&gt;&lt;author&gt;von Siebenthal, K.&lt;/author&gt;&lt;author&gt;Fauchere, J. C.&lt;/author&gt;&lt;author&gt;Kundu, S. D.&lt;/author&gt;&lt;author&gt;et al.,&lt;/author&gt;&lt;/authors&gt;&lt;/contributors&gt;&lt;titles&gt;&lt;title&gt;The influence of the timing of cord clamping on postnatal cerebral oxygenation in preterm neonates: a randomized, controlled trial&lt;/title&gt;&lt;/titles&gt;&lt;pages&gt;445–459&lt;/pages&gt;&lt;volume&gt;119&lt;/volume&gt;&lt;reprint-edition&gt;NOT IN FILE&lt;/reprint-edition&gt;&lt;keywords&gt;&lt;keyword&gt;oxygenation&lt;/keyword&gt;&lt;/keywords&gt;&lt;dates&gt;&lt;year&gt;2007&lt;/year&gt;&lt;/dates&gt;&lt;urls&gt;&lt;/urls&gt;&lt;/record&gt;&lt;/Cite&gt;&lt;/EndNote&gt;</w:instrText>
            </w:r>
            <w:r w:rsidRPr="00C70209">
              <w:fldChar w:fldCharType="separate"/>
            </w:r>
            <w:r w:rsidR="000E261C" w:rsidRPr="000E261C">
              <w:rPr>
                <w:noProof/>
                <w:vertAlign w:val="superscript"/>
              </w:rPr>
              <w:t>311</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630DA09F" w14:textId="21649EC2" w:rsidR="00183F9F" w:rsidRPr="00C70209" w:rsidRDefault="00183F9F" w:rsidP="00082182">
            <w:pPr>
              <w:pStyle w:val="Tabletext"/>
            </w:pPr>
            <w:r w:rsidRPr="00C70209">
              <w:t>RCT</w:t>
            </w:r>
          </w:p>
          <w:p w14:paraId="1CD7CFED" w14:textId="77777777" w:rsidR="00183F9F" w:rsidRPr="00C70209" w:rsidRDefault="00183F9F" w:rsidP="00082182">
            <w:pPr>
              <w:pStyle w:val="Tabletext"/>
              <w:rPr>
                <w:i/>
              </w:rPr>
            </w:pPr>
            <w:r w:rsidRPr="00C70209">
              <w:rPr>
                <w:i/>
              </w:rPr>
              <w:t>modified Jadad score 9/10</w:t>
            </w:r>
          </w:p>
          <w:p w14:paraId="1E507A9C" w14:textId="77777777" w:rsidR="00183F9F" w:rsidRPr="00C70209" w:rsidRDefault="00183F9F" w:rsidP="00082182">
            <w:pPr>
              <w:pStyle w:val="Tabletext"/>
              <w:rPr>
                <w:i/>
              </w:rPr>
            </w:pPr>
            <w:r w:rsidRPr="00C70209">
              <w:rPr>
                <w:i/>
              </w:rPr>
              <w:t xml:space="preserve">Moderate risk of bias </w:t>
            </w:r>
          </w:p>
        </w:tc>
        <w:tc>
          <w:tcPr>
            <w:tcW w:w="1140" w:type="pct"/>
            <w:tcBorders>
              <w:top w:val="single" w:sz="4" w:space="0" w:color="auto"/>
              <w:left w:val="nil"/>
              <w:bottom w:val="single" w:sz="4" w:space="0" w:color="auto"/>
              <w:right w:val="single" w:sz="4" w:space="0" w:color="auto"/>
            </w:tcBorders>
            <w:shd w:val="clear" w:color="auto" w:fill="auto"/>
          </w:tcPr>
          <w:p w14:paraId="107C7F67" w14:textId="77777777" w:rsidR="00183F9F" w:rsidRPr="00C70209" w:rsidRDefault="00183F9F" w:rsidP="00082182">
            <w:pPr>
              <w:pStyle w:val="Tabletext"/>
            </w:pPr>
            <w:r w:rsidRPr="00C70209">
              <w:t>Preterm infants (aged between 24–32 weeks gestation)</w:t>
            </w:r>
          </w:p>
          <w:p w14:paraId="133045E6" w14:textId="77777777" w:rsidR="00183F9F" w:rsidRPr="00C70209" w:rsidRDefault="00183F9F" w:rsidP="00082182">
            <w:pPr>
              <w:pStyle w:val="Tabletext"/>
            </w:pPr>
            <w:r w:rsidRPr="00C70209">
              <w:t>N=39</w:t>
            </w:r>
          </w:p>
          <w:p w14:paraId="3DF633DD" w14:textId="77777777" w:rsidR="00183F9F" w:rsidRPr="00C70209" w:rsidRDefault="00183F9F" w:rsidP="00082182">
            <w:pPr>
              <w:pStyle w:val="Tabletext-evidencematrix"/>
            </w:pPr>
            <w:r w:rsidRPr="00C70209">
              <w:t>*stratified by GA and vaginal/caesarean birth</w:t>
            </w:r>
          </w:p>
        </w:tc>
        <w:tc>
          <w:tcPr>
            <w:tcW w:w="1141" w:type="pct"/>
            <w:tcBorders>
              <w:top w:val="single" w:sz="4" w:space="0" w:color="auto"/>
              <w:left w:val="nil"/>
              <w:bottom w:val="single" w:sz="4" w:space="0" w:color="auto"/>
              <w:right w:val="single" w:sz="4" w:space="0" w:color="auto"/>
            </w:tcBorders>
            <w:shd w:val="clear" w:color="auto" w:fill="auto"/>
          </w:tcPr>
          <w:p w14:paraId="29307EAD" w14:textId="18804628" w:rsidR="00183F9F" w:rsidRPr="00C70209" w:rsidRDefault="00183F9F" w:rsidP="00082182">
            <w:pPr>
              <w:pStyle w:val="Tabletext"/>
            </w:pPr>
            <w:r w:rsidRPr="00C70209">
              <w:t>DCC (delay time 60–90 s) (n=15) versus ECC (delay time &lt;20 s) (n=24)</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44788113" w14:textId="77777777" w:rsidR="00183F9F" w:rsidRPr="00C70209" w:rsidRDefault="00183F9F" w:rsidP="00082182">
            <w:pPr>
              <w:pStyle w:val="Tabletext"/>
            </w:pPr>
            <w:r w:rsidRPr="00C70209">
              <w:t xml:space="preserve">Mortality </w:t>
            </w:r>
          </w:p>
        </w:tc>
      </w:tr>
      <w:tr w:rsidR="00183F9F" w:rsidRPr="00C70209" w14:paraId="3D4B0921"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3B06D602" w14:textId="713AF9AA" w:rsidR="00183F9F" w:rsidRPr="00C70209" w:rsidRDefault="00183F9F" w:rsidP="000E261C">
            <w:pPr>
              <w:pStyle w:val="Tabletext"/>
            </w:pPr>
            <w:r w:rsidRPr="00C70209">
              <w:t>Ceriani-Cernadas (2006)</w:t>
            </w:r>
            <w:r w:rsidRPr="00C70209">
              <w:fldChar w:fldCharType="begin">
                <w:fldData xml:space="preserve">PEVuZE5vdGU+PENpdGU+PEF1dGhvcj5DZXJpYW5pLUNlcm5hZGFzPC9BdXRob3I+PFllYXI+MjAw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</w:fldData>
              </w:fldChar>
            </w:r>
            <w:r w:rsidR="000E261C">
              <w:instrText xml:space="preserve"> ADDIN EN.CITE </w:instrText>
            </w:r>
            <w:r w:rsidR="000E261C">
              <w:fldChar w:fldCharType="begin">
                <w:fldData xml:space="preserve">PEVuZE5vdGU+PENpdGU+PEF1dGhvcj5DZXJpYW5pLUNlcm5hZGFzPC9BdXRob3I+PFllYXI+MjAw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2</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104CEB9D" w14:textId="2C2B3C5D" w:rsidR="00183F9F" w:rsidRPr="00C70209" w:rsidRDefault="00183F9F" w:rsidP="00082182">
            <w:pPr>
              <w:pStyle w:val="Tabletext"/>
            </w:pPr>
            <w:r w:rsidRPr="00C70209">
              <w:t>RCT</w:t>
            </w:r>
          </w:p>
          <w:p w14:paraId="71F79430" w14:textId="77777777" w:rsidR="00183F9F" w:rsidRPr="00C70209" w:rsidRDefault="00183F9F" w:rsidP="00082182">
            <w:pPr>
              <w:pStyle w:val="Tabletext"/>
              <w:rPr>
                <w:i/>
              </w:rPr>
            </w:pPr>
            <w:r w:rsidRPr="00C70209">
              <w:rPr>
                <w:i/>
              </w:rPr>
              <w:t xml:space="preserve">Low to unclear risk of bias </w:t>
            </w:r>
          </w:p>
        </w:tc>
        <w:tc>
          <w:tcPr>
            <w:tcW w:w="1140" w:type="pct"/>
            <w:tcBorders>
              <w:top w:val="single" w:sz="4" w:space="0" w:color="auto"/>
              <w:left w:val="nil"/>
              <w:bottom w:val="single" w:sz="4" w:space="0" w:color="auto"/>
              <w:right w:val="single" w:sz="4" w:space="0" w:color="auto"/>
            </w:tcBorders>
            <w:shd w:val="clear" w:color="auto" w:fill="auto"/>
          </w:tcPr>
          <w:p w14:paraId="41FCF172" w14:textId="77777777" w:rsidR="00183F9F" w:rsidRPr="00C70209" w:rsidRDefault="00183F9F" w:rsidP="00082182">
            <w:pPr>
              <w:pStyle w:val="Tabletext"/>
            </w:pPr>
            <w:r w:rsidRPr="00C70209">
              <w:t>Term infants (&gt;36 weeks gestation)</w:t>
            </w:r>
          </w:p>
          <w:p w14:paraId="1FC76D92" w14:textId="77777777" w:rsidR="00183F9F" w:rsidRPr="00C70209" w:rsidRDefault="00183F9F" w:rsidP="00082182">
            <w:pPr>
              <w:pStyle w:val="Tabletext"/>
            </w:pPr>
            <w:r w:rsidRPr="00C70209">
              <w:t>N=276</w:t>
            </w:r>
          </w:p>
        </w:tc>
        <w:tc>
          <w:tcPr>
            <w:tcW w:w="1141" w:type="pct"/>
            <w:tcBorders>
              <w:top w:val="single" w:sz="4" w:space="0" w:color="auto"/>
              <w:left w:val="nil"/>
              <w:bottom w:val="single" w:sz="4" w:space="0" w:color="auto"/>
              <w:right w:val="single" w:sz="4" w:space="0" w:color="auto"/>
            </w:tcBorders>
            <w:shd w:val="clear" w:color="auto" w:fill="auto"/>
          </w:tcPr>
          <w:p w14:paraId="40C334A2" w14:textId="0C1033DE" w:rsidR="00183F9F" w:rsidRPr="00C70209" w:rsidRDefault="00183F9F" w:rsidP="00082182">
            <w:pPr>
              <w:pStyle w:val="Tabletext"/>
            </w:pPr>
            <w:r w:rsidRPr="00C70209">
              <w:t>DCC (delay time 60 s) (n=91) versus DCC (delay time 3 mins) (n=92) versus ECC (delay time &lt;15 s) (n=93)</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1BC70657" w14:textId="77777777" w:rsidR="00183F9F" w:rsidRPr="00C70209" w:rsidRDefault="00183F9F" w:rsidP="00082182">
            <w:pPr>
              <w:pStyle w:val="Tabletext"/>
            </w:pPr>
            <w:r w:rsidRPr="00C70209">
              <w:t>Mortality</w:t>
            </w:r>
          </w:p>
        </w:tc>
      </w:tr>
      <w:tr w:rsidR="00183F9F" w:rsidRPr="00C70209" w14:paraId="6CF82D20"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02AA0272" w14:textId="02F59A34" w:rsidR="00183F9F" w:rsidRPr="00C70209" w:rsidRDefault="00183F9F" w:rsidP="000E261C">
            <w:pPr>
              <w:pStyle w:val="Tabletext"/>
            </w:pPr>
            <w:r w:rsidRPr="00C70209">
              <w:t>Gokmen (2011)</w:t>
            </w:r>
            <w:r w:rsidRPr="00C70209">
              <w:fldChar w:fldCharType="begin"/>
            </w:r>
            <w:r w:rsidR="000E261C">
              <w:instrText xml:space="preserve"> ADDIN EN.CITE &lt;EndNote&gt;&lt;Cite&gt;&lt;Author&gt;Gokmen&lt;/Author&gt;&lt;Year&gt;2011&lt;/Year&gt;&lt;RecNum&gt;878&lt;/RecNum&gt;&lt;DisplayText&gt;&lt;style face="superscript"&gt;313&lt;/style&gt;&lt;/DisplayText&gt;&lt;record&gt;&lt;rec-number&gt;878&lt;/rec-number&gt;&lt;foreign-keys&gt;&lt;key app="EN" db-id="9edve2wadsavt5ewavaxtda4f2tavzvts9ee" timestamp="1435036188"&gt;878&lt;/key&gt;&lt;/foreign-keys&gt;&lt;ref-type name="Generic"&gt;13&lt;/ref-type&gt;&lt;contributors&gt;&lt;authors&gt;&lt;author&gt;Gokmen, Z.&lt;/author&gt;&lt;author&gt;Ozkiraz, S.&lt;/author&gt;&lt;author&gt;Tarcan, A.&lt;/author&gt;&lt;author&gt;Kozanoglu, I.&lt;/author&gt;&lt;author&gt;Ozcimen, E. E.&lt;/author&gt;&lt;author&gt;Ozbek, N.&lt;/author&gt;&lt;/authors&gt;&lt;/contributors&gt;&lt;titles&gt;&lt;title&gt;Effects of delayed umbilical cord clamping on peripheral blood hematopoietic stem cells in premature neonates&lt;/title&gt;&lt;/titles&gt;&lt;pages&gt;323–329&lt;/pages&gt;&lt;volume&gt;39&lt;/volume&gt;&lt;reprint-edition&gt;NOT IN FILE&lt;/reprint-edition&gt;&lt;keywords&gt;&lt;keyword&gt;delayed umbilical cord clamping&lt;/keyword&gt;&lt;keyword&gt;umbilical cord&lt;/keyword&gt;&lt;keyword&gt;umbilical cord clamping&lt;/keyword&gt;&lt;keyword&gt;blood&lt;/keyword&gt;&lt;/keywords&gt;&lt;dates&gt;&lt;year&gt;2011&lt;/year&gt;&lt;/dates&gt;&lt;urls&gt;&lt;/urls&gt;&lt;/record&gt;&lt;/Cite&gt;&lt;/EndNote&gt;</w:instrText>
            </w:r>
            <w:r w:rsidRPr="00C70209">
              <w:fldChar w:fldCharType="separate"/>
            </w:r>
            <w:r w:rsidR="000E261C" w:rsidRPr="000E261C">
              <w:rPr>
                <w:noProof/>
                <w:vertAlign w:val="superscript"/>
              </w:rPr>
              <w:t>313</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4F2C7F84" w14:textId="11B784FE" w:rsidR="00183F9F" w:rsidRPr="00C70209" w:rsidRDefault="00183F9F" w:rsidP="00082182">
            <w:pPr>
              <w:pStyle w:val="Tabletext"/>
            </w:pPr>
            <w:r w:rsidRPr="00C70209">
              <w:t>RCT</w:t>
            </w:r>
          </w:p>
          <w:p w14:paraId="7924DC52" w14:textId="77777777" w:rsidR="00183F9F" w:rsidRPr="00C70209" w:rsidRDefault="00183F9F" w:rsidP="00082182">
            <w:pPr>
              <w:pStyle w:val="Tabletext"/>
              <w:rPr>
                <w:i/>
              </w:rPr>
            </w:pPr>
            <w:r w:rsidRPr="00C70209">
              <w:rPr>
                <w:i/>
              </w:rPr>
              <w:t>modified Jadad score 9/10</w:t>
            </w:r>
          </w:p>
          <w:p w14:paraId="16251FD1" w14:textId="77777777" w:rsidR="00183F9F" w:rsidRPr="00C70209" w:rsidRDefault="00183F9F" w:rsidP="00082182">
            <w:pPr>
              <w:pStyle w:val="Tabletext"/>
              <w:rPr>
                <w:sz w:val="18"/>
                <w:szCs w:val="20"/>
              </w:rPr>
            </w:pPr>
            <w:r w:rsidRPr="00C70209">
              <w:rPr>
                <w:i/>
              </w:rPr>
              <w:t xml:space="preserve">High risk of bias </w:t>
            </w:r>
          </w:p>
        </w:tc>
        <w:tc>
          <w:tcPr>
            <w:tcW w:w="1140" w:type="pct"/>
            <w:tcBorders>
              <w:top w:val="single" w:sz="4" w:space="0" w:color="auto"/>
              <w:left w:val="nil"/>
              <w:bottom w:val="single" w:sz="4" w:space="0" w:color="auto"/>
              <w:right w:val="single" w:sz="4" w:space="0" w:color="auto"/>
            </w:tcBorders>
            <w:shd w:val="clear" w:color="auto" w:fill="auto"/>
          </w:tcPr>
          <w:p w14:paraId="2942494D" w14:textId="77777777" w:rsidR="00183F9F" w:rsidRPr="00C70209" w:rsidRDefault="00183F9F" w:rsidP="00082182">
            <w:pPr>
              <w:pStyle w:val="Tabletext"/>
            </w:pPr>
            <w:r w:rsidRPr="00C70209">
              <w:t>Preterm infants (&lt;32 weeks gestation, mean 29.3–29.4 weeks)</w:t>
            </w:r>
          </w:p>
          <w:p w14:paraId="6F02E789" w14:textId="77777777" w:rsidR="00183F9F" w:rsidRPr="00C70209" w:rsidRDefault="00183F9F" w:rsidP="00082182">
            <w:pPr>
              <w:pStyle w:val="Tabletext"/>
            </w:pPr>
            <w:r w:rsidRPr="00C70209">
              <w:t>N=42</w:t>
            </w:r>
          </w:p>
        </w:tc>
        <w:tc>
          <w:tcPr>
            <w:tcW w:w="1141" w:type="pct"/>
            <w:tcBorders>
              <w:top w:val="single" w:sz="4" w:space="0" w:color="auto"/>
              <w:left w:val="nil"/>
              <w:bottom w:val="single" w:sz="4" w:space="0" w:color="auto"/>
              <w:right w:val="single" w:sz="4" w:space="0" w:color="auto"/>
            </w:tcBorders>
            <w:shd w:val="clear" w:color="auto" w:fill="auto"/>
          </w:tcPr>
          <w:p w14:paraId="5D79676E" w14:textId="64A27C20" w:rsidR="00183F9F" w:rsidRPr="00C70209" w:rsidRDefault="00183F9F" w:rsidP="00082182">
            <w:pPr>
              <w:pStyle w:val="Tabletext"/>
            </w:pPr>
            <w:r w:rsidRPr="00C70209">
              <w:t>DCC (delay time 30–45 s) (n=21) versus ECC (delay time &gt;10 s) (n=21)</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1581E01F" w14:textId="77777777" w:rsidR="00183F9F" w:rsidRPr="00C70209" w:rsidRDefault="00183F9F" w:rsidP="00082182">
            <w:pPr>
              <w:pStyle w:val="Tabletext"/>
            </w:pPr>
            <w:r w:rsidRPr="00C70209">
              <w:t>Transfusion incidence</w:t>
            </w:r>
          </w:p>
          <w:p w14:paraId="327FD416" w14:textId="77777777" w:rsidR="00183F9F" w:rsidRPr="00C70209" w:rsidRDefault="00183F9F" w:rsidP="00082182">
            <w:pPr>
              <w:pStyle w:val="Tabletext"/>
            </w:pPr>
            <w:r w:rsidRPr="00C70209">
              <w:t xml:space="preserve">IVH </w:t>
            </w:r>
          </w:p>
        </w:tc>
      </w:tr>
      <w:tr w:rsidR="00183F9F" w:rsidRPr="00C70209" w14:paraId="79C97276" w14:textId="77777777" w:rsidTr="00082182">
        <w:trPr>
          <w:trHeight w:val="489"/>
        </w:trPr>
        <w:tc>
          <w:tcPr>
            <w:tcW w:w="789" w:type="pct"/>
            <w:tcBorders>
              <w:top w:val="single" w:sz="4" w:space="0" w:color="auto"/>
              <w:left w:val="single" w:sz="4" w:space="0" w:color="auto"/>
              <w:bottom w:val="single" w:sz="4" w:space="0" w:color="auto"/>
              <w:right w:val="single" w:sz="4" w:space="0" w:color="auto"/>
            </w:tcBorders>
            <w:shd w:val="clear" w:color="auto" w:fill="auto"/>
          </w:tcPr>
          <w:p w14:paraId="07E81C5D" w14:textId="24626DC9" w:rsidR="00183F9F" w:rsidRPr="00C70209" w:rsidRDefault="00183F9F" w:rsidP="000E261C">
            <w:pPr>
              <w:pStyle w:val="Tabletext"/>
            </w:pPr>
            <w:r w:rsidRPr="00C70209">
              <w:t>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6E94D973" w14:textId="4875C982" w:rsidR="00183F9F" w:rsidRPr="00C70209" w:rsidRDefault="00183F9F" w:rsidP="00082182">
            <w:pPr>
              <w:pStyle w:val="Tabletext"/>
            </w:pPr>
            <w:r w:rsidRPr="00C70209">
              <w:t>RCT</w:t>
            </w:r>
          </w:p>
          <w:p w14:paraId="5F66FD6C" w14:textId="77777777" w:rsidR="00183F9F" w:rsidRPr="00C70209" w:rsidRDefault="00183F9F" w:rsidP="00082182">
            <w:pPr>
              <w:pStyle w:val="Tabletext"/>
              <w:rPr>
                <w:i/>
              </w:rPr>
            </w:pPr>
            <w:r w:rsidRPr="00C70209">
              <w:rPr>
                <w:i/>
              </w:rPr>
              <w:t xml:space="preserve">Moderate risk of bias </w:t>
            </w:r>
          </w:p>
        </w:tc>
        <w:tc>
          <w:tcPr>
            <w:tcW w:w="1140" w:type="pct"/>
            <w:tcBorders>
              <w:top w:val="single" w:sz="4" w:space="0" w:color="auto"/>
              <w:left w:val="nil"/>
              <w:bottom w:val="single" w:sz="4" w:space="0" w:color="auto"/>
              <w:right w:val="single" w:sz="4" w:space="0" w:color="auto"/>
            </w:tcBorders>
            <w:shd w:val="clear" w:color="auto" w:fill="auto"/>
          </w:tcPr>
          <w:p w14:paraId="0D1500C3" w14:textId="77777777" w:rsidR="00183F9F" w:rsidRPr="00C70209" w:rsidRDefault="00183F9F" w:rsidP="00082182">
            <w:pPr>
              <w:pStyle w:val="Tabletext"/>
            </w:pPr>
            <w:r w:rsidRPr="00C70209">
              <w:t>Preterm infants (&lt;35 weeks gestation)</w:t>
            </w:r>
          </w:p>
          <w:p w14:paraId="79CAFB39" w14:textId="77777777" w:rsidR="00183F9F" w:rsidRPr="00C70209" w:rsidRDefault="00183F9F" w:rsidP="00082182">
            <w:pPr>
              <w:pStyle w:val="Tabletext"/>
            </w:pPr>
            <w:r w:rsidRPr="00C70209">
              <w:t>N=38</w:t>
            </w:r>
          </w:p>
          <w:p w14:paraId="7B14B75C"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64CB35C9" w14:textId="69C053C5" w:rsidR="00183F9F" w:rsidRPr="00C70209" w:rsidRDefault="00183F9F" w:rsidP="00082182">
            <w:pPr>
              <w:pStyle w:val="Tabletext"/>
              <w:rPr>
                <w:sz w:val="16"/>
                <w:szCs w:val="16"/>
              </w:rPr>
            </w:pPr>
            <w:r w:rsidRPr="00C70209">
              <w:t>DCC (delay time 60 s) (n=24) versus ICC (n=14)</w:t>
            </w:r>
          </w:p>
          <w:p w14:paraId="62DB597A" w14:textId="77777777" w:rsidR="00183F9F" w:rsidRPr="00C70209" w:rsidRDefault="00183F9F" w:rsidP="00082182">
            <w:pPr>
              <w:pStyle w:val="Tabletext"/>
            </w:pPr>
            <w:r w:rsidRPr="00C70209">
              <w:rPr>
                <w:sz w:val="16"/>
                <w:szCs w:val="16"/>
              </w:rPr>
              <w:t>*some infants (n=NR) in the DCC group had ergometrine given at delivery</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14048805" w14:textId="125A9AB7" w:rsidR="00183F9F" w:rsidRPr="00C70209" w:rsidRDefault="00183F9F" w:rsidP="00082182">
            <w:pPr>
              <w:pStyle w:val="Tabletext"/>
            </w:pPr>
            <w:r w:rsidRPr="00C70209">
              <w:t>Mortality</w:t>
            </w:r>
          </w:p>
          <w:p w14:paraId="0CE2F479" w14:textId="77777777" w:rsidR="00183F9F" w:rsidRPr="00C70209" w:rsidRDefault="00183F9F" w:rsidP="00082182">
            <w:pPr>
              <w:pStyle w:val="Tabletext"/>
            </w:pPr>
            <w:r w:rsidRPr="00C70209">
              <w:t xml:space="preserve">IVH </w:t>
            </w:r>
          </w:p>
        </w:tc>
      </w:tr>
      <w:tr w:rsidR="00183F9F" w:rsidRPr="00C70209" w14:paraId="08A2338D"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40391506" w14:textId="4DA3485B" w:rsidR="00183F9F" w:rsidRPr="00C70209" w:rsidRDefault="00183F9F" w:rsidP="000E261C">
            <w:pPr>
              <w:pStyle w:val="Tabletext"/>
            </w:pPr>
            <w:r w:rsidRPr="00C70209">
              <w:t>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68E86044" w14:textId="77777777" w:rsidR="00183F9F" w:rsidRPr="00C70209" w:rsidRDefault="00183F9F" w:rsidP="00082182">
            <w:pPr>
              <w:pStyle w:val="Tabletext"/>
            </w:pPr>
            <w:r w:rsidRPr="00C70209">
              <w:t>RCT</w:t>
            </w:r>
          </w:p>
          <w:p w14:paraId="35C20FC8" w14:textId="77777777" w:rsidR="00183F9F" w:rsidRPr="00C70209" w:rsidRDefault="00183F9F" w:rsidP="00082182">
            <w:pPr>
              <w:pStyle w:val="Tabletext"/>
            </w:pPr>
            <w:r w:rsidRPr="00C70209">
              <w:rPr>
                <w:i/>
              </w:rPr>
              <w:t>Low to unclear risk of bias</w:t>
            </w:r>
          </w:p>
        </w:tc>
        <w:tc>
          <w:tcPr>
            <w:tcW w:w="1140" w:type="pct"/>
            <w:tcBorders>
              <w:top w:val="single" w:sz="4" w:space="0" w:color="auto"/>
              <w:left w:val="nil"/>
              <w:bottom w:val="single" w:sz="4" w:space="0" w:color="auto"/>
              <w:right w:val="single" w:sz="4" w:space="0" w:color="auto"/>
            </w:tcBorders>
            <w:shd w:val="clear" w:color="auto" w:fill="auto"/>
          </w:tcPr>
          <w:p w14:paraId="70E447E4" w14:textId="77777777" w:rsidR="00183F9F" w:rsidRPr="00C70209" w:rsidRDefault="00183F9F" w:rsidP="00082182">
            <w:pPr>
              <w:pStyle w:val="Tabletext"/>
            </w:pPr>
            <w:r w:rsidRPr="00C70209">
              <w:t>Preterm infants (&lt;35 weeks gestation) and expected weight &lt;2000 g</w:t>
            </w:r>
          </w:p>
          <w:p w14:paraId="00A6E6AD" w14:textId="77777777" w:rsidR="00183F9F" w:rsidRPr="00C70209" w:rsidRDefault="00183F9F" w:rsidP="00082182">
            <w:pPr>
              <w:pStyle w:val="Tabletext"/>
            </w:pPr>
            <w:r w:rsidRPr="00C70209">
              <w:t>N=86</w:t>
            </w:r>
          </w:p>
          <w:p w14:paraId="1DEC1D3E" w14:textId="77777777" w:rsidR="00183F9F" w:rsidRPr="00C70209" w:rsidRDefault="00183F9F" w:rsidP="00082182">
            <w:pPr>
              <w:pStyle w:val="Tabletext-evidencematrix"/>
            </w:pPr>
            <w:r w:rsidRPr="00C70209">
              <w:t xml:space="preserve">*included vaginal and caesarean births </w:t>
            </w:r>
          </w:p>
        </w:tc>
        <w:tc>
          <w:tcPr>
            <w:tcW w:w="1141" w:type="pct"/>
            <w:tcBorders>
              <w:top w:val="single" w:sz="4" w:space="0" w:color="auto"/>
              <w:left w:val="nil"/>
              <w:bottom w:val="single" w:sz="4" w:space="0" w:color="auto"/>
              <w:right w:val="single" w:sz="4" w:space="0" w:color="auto"/>
            </w:tcBorders>
            <w:shd w:val="clear" w:color="auto" w:fill="auto"/>
          </w:tcPr>
          <w:p w14:paraId="062A9551" w14:textId="77777777" w:rsidR="00183F9F" w:rsidRPr="00C70209" w:rsidRDefault="00183F9F" w:rsidP="00082182">
            <w:pPr>
              <w:pStyle w:val="Tabletext"/>
            </w:pPr>
            <w:r w:rsidRPr="00C70209">
              <w:t>DCC (delay time 60–120 s) versus ICC</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2AAEEF79" w14:textId="38EE1268" w:rsidR="00183F9F" w:rsidRPr="00C70209" w:rsidRDefault="00183F9F" w:rsidP="00082182">
            <w:pPr>
              <w:pStyle w:val="Tabletext"/>
            </w:pPr>
            <w:r w:rsidRPr="00C70209">
              <w:t>Mortality</w:t>
            </w:r>
          </w:p>
          <w:p w14:paraId="1425C924" w14:textId="77777777" w:rsidR="00183F9F" w:rsidRPr="00C70209" w:rsidRDefault="00183F9F" w:rsidP="00082182">
            <w:pPr>
              <w:pStyle w:val="Tabletext"/>
            </w:pPr>
            <w:r w:rsidRPr="00C70209">
              <w:t xml:space="preserve">IVH </w:t>
            </w:r>
          </w:p>
        </w:tc>
      </w:tr>
      <w:tr w:rsidR="00183F9F" w:rsidRPr="00C70209" w14:paraId="7878BA47"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51A04C4D" w14:textId="10DECEAB" w:rsidR="00183F9F" w:rsidRPr="00C70209" w:rsidRDefault="00183F9F" w:rsidP="000E261C">
            <w:pPr>
              <w:pStyle w:val="Tabletext"/>
            </w:pPr>
            <w:r w:rsidRPr="00C70209">
              <w:t>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0D9BFE47" w14:textId="77777777" w:rsidR="00183F9F" w:rsidRPr="00C70209" w:rsidRDefault="00183F9F" w:rsidP="00082182">
            <w:pPr>
              <w:pStyle w:val="Tabletext"/>
            </w:pPr>
            <w:r w:rsidRPr="00C70209">
              <w:t>RCT</w:t>
            </w:r>
          </w:p>
          <w:p w14:paraId="3476B2ED" w14:textId="77777777" w:rsidR="00183F9F" w:rsidRPr="00C70209" w:rsidRDefault="00183F9F" w:rsidP="00082182">
            <w:pPr>
              <w:pStyle w:val="Tabletext"/>
              <w:rPr>
                <w:i/>
              </w:rPr>
            </w:pPr>
            <w:r w:rsidRPr="00C70209">
              <w:rPr>
                <w:i/>
              </w:rPr>
              <w:t>modified Jadad score 10/10</w:t>
            </w:r>
          </w:p>
        </w:tc>
        <w:tc>
          <w:tcPr>
            <w:tcW w:w="1140" w:type="pct"/>
            <w:tcBorders>
              <w:top w:val="single" w:sz="4" w:space="0" w:color="auto"/>
              <w:left w:val="nil"/>
              <w:bottom w:val="single" w:sz="4" w:space="0" w:color="auto"/>
              <w:right w:val="single" w:sz="4" w:space="0" w:color="auto"/>
            </w:tcBorders>
            <w:shd w:val="clear" w:color="auto" w:fill="auto"/>
          </w:tcPr>
          <w:p w14:paraId="48BAEC5D" w14:textId="77777777" w:rsidR="00183F9F" w:rsidRPr="00C70209" w:rsidRDefault="00183F9F" w:rsidP="00082182">
            <w:pPr>
              <w:pStyle w:val="Tabletext"/>
            </w:pPr>
            <w:r w:rsidRPr="00C70209">
              <w:t>Preterm infants (aged between 24–28 weeks gestation)</w:t>
            </w:r>
          </w:p>
          <w:p w14:paraId="460A8374" w14:textId="2044F4E7" w:rsidR="00183F9F" w:rsidRPr="00C70209" w:rsidRDefault="00183F9F" w:rsidP="00082182">
            <w:pPr>
              <w:pStyle w:val="Tabletext"/>
            </w:pPr>
            <w:r w:rsidRPr="00C70209">
              <w:t>N=40</w:t>
            </w:r>
          </w:p>
          <w:p w14:paraId="1C61C08D"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6D2498AB" w14:textId="77777777" w:rsidR="00183F9F" w:rsidRPr="00C70209" w:rsidRDefault="00183F9F" w:rsidP="00082182">
            <w:pPr>
              <w:pStyle w:val="Tabletext"/>
            </w:pPr>
            <w:r w:rsidRPr="00C70209">
              <w:t>Cord milking (20 cm/s, 2–3 times) (n=20) versus ICC (n=20)</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3001C1D9" w14:textId="77777777" w:rsidR="00183F9F" w:rsidRPr="00C70209" w:rsidRDefault="00183F9F" w:rsidP="00082182">
            <w:pPr>
              <w:pStyle w:val="Tabletext"/>
            </w:pPr>
            <w:r w:rsidRPr="00C70209">
              <w:t>Transfusion incidence</w:t>
            </w:r>
          </w:p>
          <w:p w14:paraId="4E7660B2" w14:textId="10740296" w:rsidR="00183F9F" w:rsidRPr="00C70209" w:rsidRDefault="00183F9F" w:rsidP="00082182">
            <w:pPr>
              <w:pStyle w:val="Tabletext"/>
            </w:pPr>
            <w:r w:rsidRPr="00C70209">
              <w:t>Mortality</w:t>
            </w:r>
          </w:p>
          <w:p w14:paraId="2E6875B7" w14:textId="77777777" w:rsidR="00183F9F" w:rsidRPr="00C70209" w:rsidRDefault="00183F9F" w:rsidP="00082182">
            <w:pPr>
              <w:pStyle w:val="Tabletext"/>
            </w:pPr>
            <w:r w:rsidRPr="00C70209">
              <w:t xml:space="preserve">IVH </w:t>
            </w:r>
          </w:p>
        </w:tc>
      </w:tr>
      <w:tr w:rsidR="00183F9F" w:rsidRPr="00C70209" w14:paraId="7BB9259D"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4A8F3CF7" w14:textId="2D3FF6DF" w:rsidR="00183F9F" w:rsidRPr="00C70209" w:rsidRDefault="00183F9F" w:rsidP="000E261C">
            <w:pPr>
              <w:pStyle w:val="Tabletext"/>
            </w:pPr>
            <w:r w:rsidRPr="00C70209">
              <w:t>Ibrahim (2000)</w:t>
            </w:r>
            <w:r w:rsidRPr="00C70209">
              <w:rPr>
                <w:vertAlign w:val="superscript"/>
              </w:rPr>
              <w:t>c</w:t>
            </w:r>
            <w:r w:rsidRPr="00C70209">
              <w:rPr>
                <w:vertAlign w:val="superscript"/>
              </w:rPr>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rPr>
                <w:vertAlign w:val="superscript"/>
              </w:rPr>
              <w:instrText xml:space="preserve"> ADDIN EN.CITE </w:instrText>
            </w:r>
            <w:r w:rsidR="000E261C">
              <w:rPr>
                <w:vertAlign w:val="superscript"/>
              </w:rPr>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rPr>
                <w:vertAlign w:val="superscript"/>
              </w:rPr>
              <w:instrText xml:space="preserve"> ADDIN EN.CITE.DATA </w:instrText>
            </w:r>
            <w:r w:rsidR="000E261C">
              <w:rPr>
                <w:vertAlign w:val="superscript"/>
              </w:rPr>
            </w:r>
            <w:r w:rsidR="000E261C">
              <w:rPr>
                <w:vertAlign w:val="superscript"/>
              </w:rPr>
              <w:fldChar w:fldCharType="end"/>
            </w:r>
            <w:r w:rsidRPr="00C70209">
              <w:rPr>
                <w:vertAlign w:val="superscript"/>
              </w:rPr>
            </w:r>
            <w:r w:rsidRPr="00C70209">
              <w:rPr>
                <w:vertAlign w:val="superscript"/>
              </w:rPr>
              <w:fldChar w:fldCharType="separate"/>
            </w:r>
            <w:r w:rsidR="000E261C">
              <w:rPr>
                <w:noProof/>
                <w:vertAlign w:val="superscript"/>
              </w:rPr>
              <w:t>317</w:t>
            </w:r>
            <w:r w:rsidRPr="00C70209">
              <w:rPr>
                <w:vertAlign w:val="superscript"/>
              </w:rPr>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74229D47" w14:textId="4D93DE9A" w:rsidR="00183F9F" w:rsidRPr="00C70209" w:rsidRDefault="00183F9F" w:rsidP="00082182">
            <w:pPr>
              <w:pStyle w:val="Tabletext"/>
            </w:pPr>
            <w:r w:rsidRPr="00C70209">
              <w:t>RCT</w:t>
            </w:r>
          </w:p>
          <w:p w14:paraId="6EF8ACEB" w14:textId="77777777" w:rsidR="00183F9F" w:rsidRPr="00C70209" w:rsidRDefault="00183F9F" w:rsidP="00082182">
            <w:pPr>
              <w:pStyle w:val="Tabletext"/>
              <w:rPr>
                <w:i/>
              </w:rPr>
            </w:pPr>
            <w:r w:rsidRPr="00C70209">
              <w:rPr>
                <w:i/>
              </w:rPr>
              <w:t>modified Jadad score 10/10</w:t>
            </w:r>
          </w:p>
        </w:tc>
        <w:tc>
          <w:tcPr>
            <w:tcW w:w="1140" w:type="pct"/>
            <w:tcBorders>
              <w:top w:val="single" w:sz="4" w:space="0" w:color="auto"/>
              <w:left w:val="nil"/>
              <w:bottom w:val="single" w:sz="4" w:space="0" w:color="auto"/>
              <w:right w:val="single" w:sz="4" w:space="0" w:color="auto"/>
            </w:tcBorders>
            <w:shd w:val="clear" w:color="auto" w:fill="auto"/>
          </w:tcPr>
          <w:p w14:paraId="550EA496" w14:textId="77777777" w:rsidR="00183F9F" w:rsidRPr="00C70209" w:rsidRDefault="00183F9F" w:rsidP="00082182">
            <w:pPr>
              <w:pStyle w:val="Tabletext"/>
            </w:pPr>
            <w:r w:rsidRPr="00C70209">
              <w:t>Preterm infants (aged between 24–29 weeks gestation) with VLBW (501–1250 g)</w:t>
            </w:r>
          </w:p>
          <w:p w14:paraId="2DCCFA04" w14:textId="77777777" w:rsidR="00183F9F" w:rsidRPr="00C70209" w:rsidRDefault="00183F9F" w:rsidP="00082182">
            <w:pPr>
              <w:pStyle w:val="Tabletext"/>
            </w:pPr>
            <w:r w:rsidRPr="00C70209">
              <w:t>N=32</w:t>
            </w:r>
          </w:p>
          <w:p w14:paraId="2BA03808" w14:textId="77777777" w:rsidR="00183F9F" w:rsidRPr="00C70209" w:rsidRDefault="00183F9F" w:rsidP="00082182">
            <w:pPr>
              <w:pStyle w:val="Tabletext-evidencematrix"/>
            </w:pPr>
            <w:r w:rsidRPr="00C70209">
              <w:t>*vaginal birth only</w:t>
            </w:r>
          </w:p>
        </w:tc>
        <w:tc>
          <w:tcPr>
            <w:tcW w:w="1141" w:type="pct"/>
            <w:tcBorders>
              <w:top w:val="single" w:sz="4" w:space="0" w:color="auto"/>
              <w:left w:val="nil"/>
              <w:bottom w:val="single" w:sz="4" w:space="0" w:color="auto"/>
              <w:right w:val="single" w:sz="4" w:space="0" w:color="auto"/>
            </w:tcBorders>
            <w:shd w:val="clear" w:color="auto" w:fill="auto"/>
          </w:tcPr>
          <w:p w14:paraId="3C9256CF" w14:textId="77777777" w:rsidR="00183F9F" w:rsidRPr="00C70209" w:rsidRDefault="00183F9F" w:rsidP="00082182">
            <w:pPr>
              <w:pStyle w:val="Tabletext"/>
            </w:pPr>
            <w:r w:rsidRPr="00C70209">
              <w:t>DCC (delay time 20 s) (n=16) versus ICC (n=16)</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55191D1D" w14:textId="77777777" w:rsidR="00183F9F" w:rsidRPr="00C70209" w:rsidRDefault="00183F9F" w:rsidP="00082182">
            <w:pPr>
              <w:pStyle w:val="Tabletext"/>
            </w:pPr>
            <w:r w:rsidRPr="00C70209">
              <w:t>Transfusion incidence</w:t>
            </w:r>
          </w:p>
          <w:p w14:paraId="3F7EBA2D" w14:textId="77777777" w:rsidR="00183F9F" w:rsidRPr="00C70209" w:rsidRDefault="00183F9F" w:rsidP="00082182">
            <w:pPr>
              <w:pStyle w:val="Tabletext"/>
            </w:pPr>
            <w:r w:rsidRPr="00C70209">
              <w:t>IVH</w:t>
            </w:r>
          </w:p>
        </w:tc>
      </w:tr>
      <w:tr w:rsidR="00183F9F" w:rsidRPr="00C70209" w14:paraId="79B0D6A8"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08E4ED00" w14:textId="6A15DF1C" w:rsidR="00183F9F" w:rsidRPr="00C70209" w:rsidRDefault="00183F9F" w:rsidP="000E261C">
            <w:pPr>
              <w:pStyle w:val="Tabletext"/>
              <w:rPr>
                <w:sz w:val="16"/>
                <w:szCs w:val="16"/>
              </w:rPr>
            </w:pPr>
            <w:r w:rsidRPr="00C70209">
              <w:t>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5164E14E" w14:textId="77777777" w:rsidR="00183F9F" w:rsidRPr="00C70209" w:rsidRDefault="00183F9F" w:rsidP="00082182">
            <w:pPr>
              <w:pStyle w:val="Tabletext"/>
            </w:pPr>
            <w:r w:rsidRPr="00C70209">
              <w:t>RCT</w:t>
            </w:r>
          </w:p>
          <w:p w14:paraId="2624520B" w14:textId="77777777" w:rsidR="00183F9F" w:rsidRPr="00C70209" w:rsidRDefault="00183F9F" w:rsidP="00082182">
            <w:pPr>
              <w:pStyle w:val="Tabletext"/>
              <w:rPr>
                <w:i/>
              </w:rPr>
            </w:pPr>
            <w:r w:rsidRPr="00C70209">
              <w:rPr>
                <w:i/>
              </w:rPr>
              <w:t>modified Jadad score 10/10</w:t>
            </w:r>
          </w:p>
          <w:p w14:paraId="5A6C2844" w14:textId="77777777" w:rsidR="00183F9F" w:rsidRPr="00C70209" w:rsidRDefault="00183F9F" w:rsidP="00082182">
            <w:pPr>
              <w:pStyle w:val="Tabletext"/>
              <w:rPr>
                <w:i/>
              </w:rPr>
            </w:pPr>
            <w:r w:rsidRPr="00C70209">
              <w:rPr>
                <w:i/>
              </w:rPr>
              <w:t>Unclear risk of bias</w:t>
            </w:r>
          </w:p>
        </w:tc>
        <w:tc>
          <w:tcPr>
            <w:tcW w:w="1140" w:type="pct"/>
            <w:tcBorders>
              <w:top w:val="single" w:sz="4" w:space="0" w:color="auto"/>
              <w:left w:val="nil"/>
              <w:bottom w:val="single" w:sz="4" w:space="0" w:color="auto"/>
              <w:right w:val="single" w:sz="4" w:space="0" w:color="auto"/>
            </w:tcBorders>
            <w:shd w:val="clear" w:color="auto" w:fill="auto"/>
          </w:tcPr>
          <w:p w14:paraId="0251A25B" w14:textId="77777777" w:rsidR="00183F9F" w:rsidRPr="00C70209" w:rsidRDefault="00183F9F" w:rsidP="00082182">
            <w:pPr>
              <w:pStyle w:val="Tabletext"/>
            </w:pPr>
            <w:r w:rsidRPr="00C70209">
              <w:t>Preterm infants (aged between 27–33 weeks gestation)</w:t>
            </w:r>
          </w:p>
          <w:p w14:paraId="10CE34E2" w14:textId="3CCF96EF" w:rsidR="00183F9F" w:rsidRPr="00C70209" w:rsidRDefault="00183F9F" w:rsidP="00082182">
            <w:pPr>
              <w:pStyle w:val="Tabletext"/>
            </w:pPr>
            <w:r w:rsidRPr="00C70209">
              <w:t>N=36</w:t>
            </w:r>
          </w:p>
          <w:p w14:paraId="51CF81F1" w14:textId="77777777" w:rsidR="00183F9F" w:rsidRPr="00C70209" w:rsidRDefault="00183F9F" w:rsidP="00082182">
            <w:pPr>
              <w:pStyle w:val="Tabletext-evidencematrix"/>
            </w:pPr>
            <w:r w:rsidRPr="00C70209">
              <w:t>*vaginal birth only</w:t>
            </w:r>
          </w:p>
        </w:tc>
        <w:tc>
          <w:tcPr>
            <w:tcW w:w="1141" w:type="pct"/>
            <w:tcBorders>
              <w:top w:val="single" w:sz="4" w:space="0" w:color="auto"/>
              <w:left w:val="nil"/>
              <w:bottom w:val="single" w:sz="4" w:space="0" w:color="auto"/>
              <w:right w:val="single" w:sz="4" w:space="0" w:color="auto"/>
            </w:tcBorders>
            <w:shd w:val="clear" w:color="auto" w:fill="auto"/>
          </w:tcPr>
          <w:p w14:paraId="20B8E21B" w14:textId="77777777" w:rsidR="00183F9F" w:rsidRPr="00C70209" w:rsidRDefault="00183F9F" w:rsidP="00082182">
            <w:pPr>
              <w:pStyle w:val="Tabletext"/>
            </w:pPr>
            <w:r w:rsidRPr="00C70209">
              <w:t>DCC (delay time 25–35 s) (n=17) versus ICC (mean delay time 10 s) (n=19)</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6FC6DA55" w14:textId="77777777" w:rsidR="00183F9F" w:rsidRPr="00C70209" w:rsidRDefault="00183F9F" w:rsidP="00082182">
            <w:pPr>
              <w:pStyle w:val="Tabletext"/>
            </w:pPr>
            <w:r w:rsidRPr="00C70209">
              <w:t>Transfusion incidence</w:t>
            </w:r>
          </w:p>
          <w:p w14:paraId="3AB2D562" w14:textId="77777777" w:rsidR="00183F9F" w:rsidRPr="00C70209" w:rsidRDefault="00183F9F" w:rsidP="00082182">
            <w:pPr>
              <w:pStyle w:val="Tabletext"/>
            </w:pPr>
            <w:r w:rsidRPr="00C70209">
              <w:t xml:space="preserve">Mortality </w:t>
            </w:r>
          </w:p>
        </w:tc>
      </w:tr>
      <w:tr w:rsidR="00183F9F" w:rsidRPr="00C70209" w14:paraId="3497C5E0"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1027E4DE" w14:textId="5A85FD40" w:rsidR="00183F9F" w:rsidRPr="00C70209" w:rsidRDefault="00183F9F" w:rsidP="000E261C">
            <w:pPr>
              <w:pStyle w:val="Tabletext"/>
            </w:pPr>
            <w:r w:rsidRPr="00C70209">
              <w:t>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6583D99C" w14:textId="02DE1244" w:rsidR="00183F9F" w:rsidRPr="00C70209" w:rsidRDefault="00183F9F" w:rsidP="00082182">
            <w:pPr>
              <w:pStyle w:val="Tabletext"/>
            </w:pPr>
            <w:r w:rsidRPr="00C70209">
              <w:t>RCT</w:t>
            </w:r>
          </w:p>
          <w:p w14:paraId="0E402206" w14:textId="77777777" w:rsidR="00183F9F" w:rsidRPr="00C70209" w:rsidRDefault="00183F9F" w:rsidP="00082182">
            <w:pPr>
              <w:pStyle w:val="Tabletext"/>
              <w:rPr>
                <w:i/>
              </w:rPr>
            </w:pPr>
            <w:r w:rsidRPr="00C70209">
              <w:rPr>
                <w:i/>
              </w:rPr>
              <w:t>Unclear risk of bias</w:t>
            </w:r>
          </w:p>
        </w:tc>
        <w:tc>
          <w:tcPr>
            <w:tcW w:w="1140" w:type="pct"/>
            <w:tcBorders>
              <w:top w:val="single" w:sz="4" w:space="0" w:color="auto"/>
              <w:left w:val="nil"/>
              <w:bottom w:val="single" w:sz="4" w:space="0" w:color="auto"/>
              <w:right w:val="single" w:sz="4" w:space="0" w:color="auto"/>
            </w:tcBorders>
            <w:shd w:val="clear" w:color="auto" w:fill="auto"/>
          </w:tcPr>
          <w:p w14:paraId="4D65E651" w14:textId="77777777" w:rsidR="00183F9F" w:rsidRPr="00C70209" w:rsidRDefault="00183F9F" w:rsidP="00082182">
            <w:pPr>
              <w:pStyle w:val="Tabletext"/>
            </w:pPr>
            <w:r w:rsidRPr="00C70209">
              <w:t>Preterm infants (aged between 24–35 weeks gestation)</w:t>
            </w:r>
          </w:p>
          <w:p w14:paraId="59419CB9" w14:textId="77777777" w:rsidR="00183F9F" w:rsidRPr="00C70209" w:rsidRDefault="00183F9F" w:rsidP="00082182">
            <w:pPr>
              <w:pStyle w:val="Tabletext"/>
            </w:pPr>
            <w:r w:rsidRPr="00C70209">
              <w:t>N=65</w:t>
            </w:r>
          </w:p>
          <w:p w14:paraId="4526433E"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67EE79C9" w14:textId="4880C578" w:rsidR="00183F9F" w:rsidRPr="00C70209" w:rsidRDefault="00183F9F" w:rsidP="00082182">
            <w:pPr>
              <w:pStyle w:val="Tabletext"/>
            </w:pPr>
            <w:r w:rsidRPr="00C70209">
              <w:t>DCC (delay time 30–45 s) (n=30) versus ECC (delay time &lt;10 s) (n=35)</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42C3132C" w14:textId="77777777" w:rsidR="00183F9F" w:rsidRPr="00C70209" w:rsidRDefault="00183F9F" w:rsidP="00082182">
            <w:pPr>
              <w:pStyle w:val="Tabletext"/>
            </w:pPr>
            <w:r w:rsidRPr="00C70209">
              <w:t>Transfusion incidence</w:t>
            </w:r>
          </w:p>
          <w:p w14:paraId="50C36230" w14:textId="1C6F5A1A" w:rsidR="00183F9F" w:rsidRPr="00C70209" w:rsidRDefault="00183F9F" w:rsidP="00082182">
            <w:pPr>
              <w:pStyle w:val="Tabletext"/>
            </w:pPr>
            <w:r w:rsidRPr="00C70209">
              <w:t>Mortality</w:t>
            </w:r>
          </w:p>
          <w:p w14:paraId="729AB828" w14:textId="77777777" w:rsidR="00183F9F" w:rsidRPr="00C70209" w:rsidRDefault="00183F9F" w:rsidP="00082182">
            <w:pPr>
              <w:pStyle w:val="Tabletext"/>
            </w:pPr>
            <w:r w:rsidRPr="00C70209">
              <w:t>IVH</w:t>
            </w:r>
          </w:p>
        </w:tc>
      </w:tr>
      <w:tr w:rsidR="00183F9F" w:rsidRPr="00C70209" w14:paraId="353E7A47"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3D8EF938" w14:textId="61DE96FF" w:rsidR="00183F9F" w:rsidRPr="00C70209" w:rsidRDefault="00183F9F" w:rsidP="000E261C">
            <w:pPr>
              <w:pStyle w:val="Tabletext"/>
            </w:pPr>
            <w:r w:rsidRPr="00C70209">
              <w:t>March (2013)</w:t>
            </w:r>
            <w:r w:rsidRPr="00C70209">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 </w:instrText>
            </w:r>
            <w:r w:rsidR="000E261C">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0</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30FBA0D4" w14:textId="76E04F0B" w:rsidR="00183F9F" w:rsidRPr="00C70209" w:rsidRDefault="00183F9F" w:rsidP="00082182">
            <w:pPr>
              <w:pStyle w:val="Tabletext"/>
            </w:pPr>
            <w:r w:rsidRPr="00C70209">
              <w:t>RCT</w:t>
            </w:r>
          </w:p>
          <w:p w14:paraId="4055A36E" w14:textId="77777777" w:rsidR="00183F9F" w:rsidRPr="00C70209" w:rsidRDefault="00183F9F" w:rsidP="00082182">
            <w:pPr>
              <w:pStyle w:val="Tabletext"/>
              <w:rPr>
                <w:i/>
              </w:rPr>
            </w:pPr>
            <w:r w:rsidRPr="00C70209">
              <w:rPr>
                <w:i/>
              </w:rPr>
              <w:t>modified Jadad score 10/10</w:t>
            </w:r>
          </w:p>
        </w:tc>
        <w:tc>
          <w:tcPr>
            <w:tcW w:w="1140" w:type="pct"/>
            <w:tcBorders>
              <w:top w:val="single" w:sz="4" w:space="0" w:color="auto"/>
              <w:left w:val="nil"/>
              <w:bottom w:val="single" w:sz="4" w:space="0" w:color="auto"/>
              <w:right w:val="single" w:sz="4" w:space="0" w:color="auto"/>
            </w:tcBorders>
            <w:shd w:val="clear" w:color="auto" w:fill="auto"/>
          </w:tcPr>
          <w:p w14:paraId="306B9891" w14:textId="1645414D" w:rsidR="00183F9F" w:rsidRPr="00C70209" w:rsidRDefault="00183F9F" w:rsidP="00082182">
            <w:pPr>
              <w:pStyle w:val="Tabletext"/>
            </w:pPr>
            <w:r w:rsidRPr="00C70209">
              <w:t>Preterm infants (aged between 24 and &lt;29 weeks gestation)</w:t>
            </w:r>
          </w:p>
          <w:p w14:paraId="2AC8B1D8" w14:textId="77777777" w:rsidR="00183F9F" w:rsidRPr="00C70209" w:rsidRDefault="00183F9F" w:rsidP="00082182">
            <w:pPr>
              <w:pStyle w:val="Tabletext"/>
            </w:pPr>
            <w:r w:rsidRPr="00C70209">
              <w:t>N=75</w:t>
            </w:r>
          </w:p>
        </w:tc>
        <w:tc>
          <w:tcPr>
            <w:tcW w:w="1141" w:type="pct"/>
            <w:tcBorders>
              <w:top w:val="single" w:sz="4" w:space="0" w:color="auto"/>
              <w:left w:val="nil"/>
              <w:bottom w:val="single" w:sz="4" w:space="0" w:color="auto"/>
              <w:right w:val="single" w:sz="4" w:space="0" w:color="auto"/>
            </w:tcBorders>
            <w:shd w:val="clear" w:color="auto" w:fill="auto"/>
          </w:tcPr>
          <w:p w14:paraId="705B63AA" w14:textId="77777777" w:rsidR="00183F9F" w:rsidRPr="00C70209" w:rsidRDefault="00183F9F" w:rsidP="00082182">
            <w:pPr>
              <w:pStyle w:val="Tabletext"/>
            </w:pPr>
            <w:r w:rsidRPr="00C70209">
              <w:t>Cord milking (20 cm before clamping) (n=36) versus ICC (n=39)</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7D0B536F" w14:textId="77777777" w:rsidR="00183F9F" w:rsidRPr="00C70209" w:rsidRDefault="00183F9F" w:rsidP="00082182">
            <w:pPr>
              <w:pStyle w:val="Tabletext"/>
            </w:pPr>
            <w:r w:rsidRPr="00C70209">
              <w:t>Transfusion incidence</w:t>
            </w:r>
          </w:p>
          <w:p w14:paraId="368CD212" w14:textId="79E6D473" w:rsidR="00183F9F" w:rsidRPr="00C70209" w:rsidRDefault="00183F9F" w:rsidP="00082182">
            <w:pPr>
              <w:pStyle w:val="Tabletext"/>
            </w:pPr>
            <w:r w:rsidRPr="00C70209">
              <w:t>Mortality</w:t>
            </w:r>
          </w:p>
          <w:p w14:paraId="5363C30C" w14:textId="77777777" w:rsidR="00183F9F" w:rsidRPr="00C70209" w:rsidRDefault="00183F9F" w:rsidP="00082182">
            <w:pPr>
              <w:pStyle w:val="Tabletext"/>
            </w:pPr>
            <w:r w:rsidRPr="00C70209">
              <w:t>IVH</w:t>
            </w:r>
          </w:p>
        </w:tc>
      </w:tr>
      <w:tr w:rsidR="00183F9F" w:rsidRPr="00C70209" w14:paraId="6D882B71"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38E5C43E" w14:textId="115B2B13" w:rsidR="00183F9F" w:rsidRPr="00C70209" w:rsidRDefault="00183F9F" w:rsidP="000E261C">
            <w:pPr>
              <w:pStyle w:val="Tabletext"/>
              <w:rPr>
                <w:sz w:val="16"/>
                <w:szCs w:val="16"/>
              </w:rPr>
            </w:pPr>
            <w:r w:rsidRPr="00C70209">
              <w:t>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61A65F2E" w14:textId="77777777" w:rsidR="00183F9F" w:rsidRPr="00C70209" w:rsidRDefault="00183F9F" w:rsidP="00082182">
            <w:pPr>
              <w:pStyle w:val="Tabletext"/>
            </w:pPr>
            <w:r w:rsidRPr="00C70209">
              <w:t>RCT</w:t>
            </w:r>
          </w:p>
          <w:p w14:paraId="469E4DB0" w14:textId="77777777" w:rsidR="00183F9F" w:rsidRPr="00C70209" w:rsidRDefault="00183F9F" w:rsidP="00082182">
            <w:pPr>
              <w:pStyle w:val="Tabletext"/>
              <w:rPr>
                <w:i/>
              </w:rPr>
            </w:pPr>
            <w:r w:rsidRPr="00C70209">
              <w:rPr>
                <w:i/>
              </w:rPr>
              <w:t>modified Jadad score 10/10</w:t>
            </w:r>
          </w:p>
          <w:p w14:paraId="42173AF2" w14:textId="77777777" w:rsidR="00183F9F" w:rsidRPr="00C70209" w:rsidRDefault="00183F9F" w:rsidP="00082182">
            <w:pPr>
              <w:pStyle w:val="Tabletext"/>
              <w:rPr>
                <w:i/>
              </w:rPr>
            </w:pPr>
            <w:r w:rsidRPr="00C70209">
              <w:rPr>
                <w:i/>
              </w:rPr>
              <w:t xml:space="preserve">Moderate risk of bias </w:t>
            </w:r>
          </w:p>
        </w:tc>
        <w:tc>
          <w:tcPr>
            <w:tcW w:w="1140" w:type="pct"/>
            <w:tcBorders>
              <w:top w:val="single" w:sz="4" w:space="0" w:color="auto"/>
              <w:left w:val="nil"/>
              <w:bottom w:val="single" w:sz="4" w:space="0" w:color="auto"/>
              <w:right w:val="single" w:sz="4" w:space="0" w:color="auto"/>
            </w:tcBorders>
            <w:shd w:val="clear" w:color="auto" w:fill="auto"/>
          </w:tcPr>
          <w:p w14:paraId="103D1FDF" w14:textId="77777777" w:rsidR="00183F9F" w:rsidRPr="00C70209" w:rsidRDefault="00183F9F" w:rsidP="00082182">
            <w:pPr>
              <w:pStyle w:val="Tabletext"/>
            </w:pPr>
            <w:r w:rsidRPr="00C70209">
              <w:t>Preterm infants (aged between 26–33 weeks gestation)</w:t>
            </w:r>
          </w:p>
          <w:p w14:paraId="13FC6C35" w14:textId="77777777" w:rsidR="00183F9F" w:rsidRPr="00C70209" w:rsidRDefault="00183F9F" w:rsidP="00082182">
            <w:pPr>
              <w:pStyle w:val="Tabletext"/>
            </w:pPr>
            <w:r w:rsidRPr="00C70209">
              <w:t>N=46</w:t>
            </w:r>
          </w:p>
          <w:p w14:paraId="55CFD796"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218E8763" w14:textId="77777777" w:rsidR="00183F9F" w:rsidRPr="00C70209" w:rsidRDefault="00183F9F" w:rsidP="00082182">
            <w:pPr>
              <w:pStyle w:val="Tabletext"/>
            </w:pPr>
            <w:r w:rsidRPr="00C70209">
              <w:t>DCC (delay time 31±4 s) (n=23) versus ICC (delay time 7±4 s) (n=23)</w:t>
            </w:r>
          </w:p>
          <w:p w14:paraId="73EC9809" w14:textId="77777777" w:rsidR="00183F9F" w:rsidRPr="00C70209" w:rsidRDefault="00183F9F" w:rsidP="00082182">
            <w:pPr>
              <w:pStyle w:val="Tabletext-evidencematrix"/>
            </w:pPr>
            <w:r w:rsidRPr="00C70209">
              <w:t>*syntocinon administered at birth</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56917E84" w14:textId="77777777" w:rsidR="00183F9F" w:rsidRPr="00C70209" w:rsidRDefault="00183F9F" w:rsidP="00082182">
            <w:pPr>
              <w:pStyle w:val="Tabletext"/>
            </w:pPr>
            <w:r w:rsidRPr="00C70209">
              <w:t>Transfusion volume</w:t>
            </w:r>
          </w:p>
          <w:p w14:paraId="26AF6180" w14:textId="277149CC" w:rsidR="00183F9F" w:rsidRPr="00C70209" w:rsidRDefault="00183F9F" w:rsidP="00082182">
            <w:pPr>
              <w:pStyle w:val="Tabletext"/>
            </w:pPr>
            <w:r w:rsidRPr="00C70209">
              <w:t>Mortality</w:t>
            </w:r>
          </w:p>
          <w:p w14:paraId="313C3348" w14:textId="77777777" w:rsidR="00183F9F" w:rsidRPr="00C70209" w:rsidRDefault="00183F9F" w:rsidP="00082182">
            <w:pPr>
              <w:pStyle w:val="Tabletext"/>
            </w:pPr>
            <w:r w:rsidRPr="00C70209">
              <w:t>IVH</w:t>
            </w:r>
          </w:p>
        </w:tc>
      </w:tr>
      <w:tr w:rsidR="00183F9F" w:rsidRPr="00C70209" w14:paraId="4399DD78"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1BF78989" w14:textId="28DD3441" w:rsidR="00183F9F" w:rsidRPr="00C70209" w:rsidRDefault="00183F9F" w:rsidP="000E261C">
            <w:pPr>
              <w:pStyle w:val="Tabletext"/>
            </w:pPr>
            <w:r w:rsidRPr="00C70209">
              <w:t>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w:t>
            </w:r>
          </w:p>
        </w:tc>
        <w:tc>
          <w:tcPr>
            <w:tcW w:w="789" w:type="pct"/>
            <w:tcBorders>
              <w:top w:val="single" w:sz="4" w:space="0" w:color="auto"/>
              <w:left w:val="nil"/>
              <w:bottom w:val="single" w:sz="4" w:space="0" w:color="auto"/>
              <w:right w:val="single" w:sz="4" w:space="0" w:color="auto"/>
            </w:tcBorders>
            <w:shd w:val="clear" w:color="auto" w:fill="auto"/>
          </w:tcPr>
          <w:p w14:paraId="02640D70" w14:textId="4028E0EA" w:rsidR="00183F9F" w:rsidRPr="00C70209" w:rsidRDefault="00183F9F" w:rsidP="00082182">
            <w:pPr>
              <w:pStyle w:val="Tabletext"/>
            </w:pPr>
            <w:r w:rsidRPr="00C70209">
              <w:t>RCT</w:t>
            </w:r>
          </w:p>
          <w:p w14:paraId="53642BCC" w14:textId="77777777" w:rsidR="00183F9F" w:rsidRPr="00C70209" w:rsidRDefault="00183F9F" w:rsidP="00082182">
            <w:pPr>
              <w:pStyle w:val="Tabletext"/>
              <w:rPr>
                <w:i/>
              </w:rPr>
            </w:pPr>
            <w:r w:rsidRPr="00C70209">
              <w:rPr>
                <w:i/>
              </w:rPr>
              <w:t>modified Jadad score 10/10</w:t>
            </w:r>
          </w:p>
          <w:p w14:paraId="44F10E19" w14:textId="77777777" w:rsidR="00183F9F" w:rsidRPr="00C70209" w:rsidRDefault="00183F9F" w:rsidP="00082182">
            <w:pPr>
              <w:pStyle w:val="Tabletext"/>
              <w:rPr>
                <w:i/>
              </w:rPr>
            </w:pPr>
            <w:r w:rsidRPr="00C70209">
              <w:rPr>
                <w:i/>
              </w:rPr>
              <w:t xml:space="preserve">Low to unclear risk of bias </w:t>
            </w:r>
          </w:p>
        </w:tc>
        <w:tc>
          <w:tcPr>
            <w:tcW w:w="1140" w:type="pct"/>
            <w:tcBorders>
              <w:top w:val="single" w:sz="4" w:space="0" w:color="auto"/>
              <w:left w:val="nil"/>
              <w:bottom w:val="single" w:sz="4" w:space="0" w:color="auto"/>
              <w:right w:val="single" w:sz="4" w:space="0" w:color="auto"/>
            </w:tcBorders>
            <w:shd w:val="clear" w:color="auto" w:fill="auto"/>
          </w:tcPr>
          <w:p w14:paraId="6EB6AF85" w14:textId="77777777" w:rsidR="00183F9F" w:rsidRPr="00C70209" w:rsidRDefault="00183F9F" w:rsidP="00082182">
            <w:pPr>
              <w:pStyle w:val="Tabletext"/>
            </w:pPr>
            <w:r w:rsidRPr="00C70209">
              <w:t>Preterm infants (aged between 24–32 weeks gestation)</w:t>
            </w:r>
          </w:p>
          <w:p w14:paraId="7178645E" w14:textId="77777777" w:rsidR="00183F9F" w:rsidRPr="00C70209" w:rsidRDefault="00183F9F" w:rsidP="00082182">
            <w:pPr>
              <w:pStyle w:val="Tabletext"/>
            </w:pPr>
            <w:r w:rsidRPr="00C70209">
              <w:t>N=32</w:t>
            </w:r>
          </w:p>
          <w:p w14:paraId="32AF6F72"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0F5347A7" w14:textId="77777777" w:rsidR="00183F9F" w:rsidRPr="00C70209" w:rsidRDefault="00183F9F" w:rsidP="00082182">
            <w:pPr>
              <w:pStyle w:val="Tabletext"/>
            </w:pPr>
            <w:r w:rsidRPr="00C70209">
              <w:t>DCC (delay time 32±12 s) (n=16) versus ICC (delay time 5–10 s) (n=16)</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08F07FFA" w14:textId="7B49479F" w:rsidR="00183F9F" w:rsidRPr="00C70209" w:rsidRDefault="00183F9F" w:rsidP="00082182">
            <w:pPr>
              <w:pStyle w:val="Tabletext"/>
            </w:pPr>
            <w:r w:rsidRPr="00C70209">
              <w:t>Mortality</w:t>
            </w:r>
          </w:p>
          <w:p w14:paraId="0D6A570A" w14:textId="77777777" w:rsidR="00183F9F" w:rsidRPr="00C70209" w:rsidRDefault="00183F9F" w:rsidP="00082182">
            <w:pPr>
              <w:pStyle w:val="Tabletext"/>
            </w:pPr>
            <w:r w:rsidRPr="00C70209">
              <w:t>IVH</w:t>
            </w:r>
          </w:p>
        </w:tc>
      </w:tr>
      <w:tr w:rsidR="00183F9F" w:rsidRPr="00C70209" w14:paraId="0B6B6AEA"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00D21F56" w14:textId="14909C6C" w:rsidR="00183F9F" w:rsidRPr="00C70209" w:rsidRDefault="00183F9F" w:rsidP="000E261C">
            <w:pPr>
              <w:pStyle w:val="Tabletext"/>
              <w:rPr>
                <w:sz w:val="16"/>
                <w:szCs w:val="16"/>
              </w:rPr>
            </w:pPr>
            <w:r w:rsidRPr="00C70209">
              <w:t>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1808D872" w14:textId="77777777" w:rsidR="00183F9F" w:rsidRPr="00C70209" w:rsidRDefault="00183F9F" w:rsidP="00082182">
            <w:pPr>
              <w:pStyle w:val="Tabletext"/>
            </w:pPr>
            <w:r w:rsidRPr="00C70209">
              <w:t>RCT</w:t>
            </w:r>
          </w:p>
          <w:p w14:paraId="26645BB8" w14:textId="77777777" w:rsidR="00183F9F" w:rsidRPr="00C70209" w:rsidRDefault="00183F9F" w:rsidP="00082182">
            <w:pPr>
              <w:pStyle w:val="Tabletext"/>
              <w:rPr>
                <w:i/>
              </w:rPr>
            </w:pPr>
            <w:r w:rsidRPr="00C70209">
              <w:rPr>
                <w:i/>
              </w:rPr>
              <w:t>modified Jadad score 10/10</w:t>
            </w:r>
          </w:p>
          <w:p w14:paraId="731F59B3" w14:textId="77777777" w:rsidR="00183F9F" w:rsidRPr="00C70209" w:rsidRDefault="00183F9F" w:rsidP="00082182">
            <w:pPr>
              <w:pStyle w:val="Tabletext"/>
              <w:rPr>
                <w:i/>
              </w:rPr>
            </w:pPr>
            <w:r w:rsidRPr="00C70209">
              <w:rPr>
                <w:i/>
              </w:rPr>
              <w:t>Low to unclear risk of bias</w:t>
            </w:r>
          </w:p>
        </w:tc>
        <w:tc>
          <w:tcPr>
            <w:tcW w:w="1140" w:type="pct"/>
            <w:tcBorders>
              <w:top w:val="single" w:sz="4" w:space="0" w:color="auto"/>
              <w:left w:val="nil"/>
              <w:bottom w:val="single" w:sz="4" w:space="0" w:color="auto"/>
              <w:right w:val="single" w:sz="4" w:space="0" w:color="auto"/>
            </w:tcBorders>
            <w:shd w:val="clear" w:color="auto" w:fill="auto"/>
          </w:tcPr>
          <w:p w14:paraId="14C124E6" w14:textId="77777777" w:rsidR="00183F9F" w:rsidRPr="00C70209" w:rsidRDefault="00183F9F" w:rsidP="00082182">
            <w:pPr>
              <w:pStyle w:val="Tabletext"/>
            </w:pPr>
            <w:r w:rsidRPr="00C70209">
              <w:t>Preterm infants (aged between 24–32 weeks gestation)</w:t>
            </w:r>
          </w:p>
          <w:p w14:paraId="50B146F9" w14:textId="77777777" w:rsidR="00183F9F" w:rsidRPr="00C70209" w:rsidRDefault="00183F9F" w:rsidP="00082182">
            <w:pPr>
              <w:pStyle w:val="Tabletext"/>
            </w:pPr>
            <w:r w:rsidRPr="00C70209">
              <w:t>N=72</w:t>
            </w:r>
          </w:p>
          <w:p w14:paraId="3BFC99DF" w14:textId="454D9E11" w:rsidR="00183F9F" w:rsidRPr="00C70209" w:rsidRDefault="00183F9F" w:rsidP="00082182">
            <w:pPr>
              <w:pStyle w:val="Tabletext-evidencematrix"/>
            </w:pPr>
            <w:r w:rsidRPr="00C70209">
              <w:t>*stratified by GA</w:t>
            </w:r>
          </w:p>
          <w:p w14:paraId="64A7CA90"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1412EC41" w14:textId="77777777" w:rsidR="00183F9F" w:rsidRPr="00C70209" w:rsidRDefault="00183F9F" w:rsidP="00082182">
            <w:pPr>
              <w:pStyle w:val="Tabletext"/>
            </w:pPr>
            <w:r w:rsidRPr="00C70209">
              <w:t>DCC (delay time 32.1±12.6 s) (n=36) versus ECC (delay time 6.9±4.3 s) (n=36)</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34FE2958" w14:textId="77777777" w:rsidR="00183F9F" w:rsidRPr="00C70209" w:rsidRDefault="00183F9F" w:rsidP="00082182">
            <w:pPr>
              <w:pStyle w:val="Tabletext"/>
            </w:pPr>
            <w:r w:rsidRPr="00C70209">
              <w:t>Transfusion incidence</w:t>
            </w:r>
          </w:p>
          <w:p w14:paraId="1584E37F" w14:textId="4DB5BD07" w:rsidR="00183F9F" w:rsidRPr="00C70209" w:rsidRDefault="00183F9F" w:rsidP="00082182">
            <w:pPr>
              <w:pStyle w:val="Tabletext"/>
            </w:pPr>
            <w:r w:rsidRPr="00C70209">
              <w:t>Mortality</w:t>
            </w:r>
          </w:p>
          <w:p w14:paraId="26184067" w14:textId="77777777" w:rsidR="00183F9F" w:rsidRPr="00C70209" w:rsidRDefault="00183F9F" w:rsidP="00082182">
            <w:pPr>
              <w:pStyle w:val="Tabletext"/>
            </w:pPr>
            <w:r w:rsidRPr="00C70209">
              <w:t>IVH</w:t>
            </w:r>
          </w:p>
        </w:tc>
      </w:tr>
      <w:tr w:rsidR="00183F9F" w:rsidRPr="00C70209" w14:paraId="55D35625"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32F14F07" w14:textId="4F9D89DF" w:rsidR="00183F9F" w:rsidRPr="00C70209" w:rsidRDefault="00183F9F" w:rsidP="00082182">
            <w:pPr>
              <w:pStyle w:val="Tabletext"/>
            </w:pPr>
            <w:r w:rsidRPr="00C70209">
              <w:t>Oh (2002)</w:t>
            </w:r>
            <w:r w:rsidRPr="00C70209">
              <w:rPr>
                <w:vertAlign w:val="superscript"/>
              </w:rPr>
              <w:t xml:space="preserve">d </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p>
          <w:p w14:paraId="6E7185F9" w14:textId="77777777" w:rsidR="00183F9F" w:rsidRPr="00C70209" w:rsidRDefault="00183F9F" w:rsidP="00082182">
            <w:pPr>
              <w:pStyle w:val="Tabletext-evidencematrix"/>
            </w:pPr>
            <w:r w:rsidRPr="00C70209">
              <w:t>*pilot study *abstract only</w:t>
            </w:r>
          </w:p>
        </w:tc>
        <w:tc>
          <w:tcPr>
            <w:tcW w:w="789" w:type="pct"/>
            <w:tcBorders>
              <w:top w:val="single" w:sz="4" w:space="0" w:color="auto"/>
              <w:left w:val="nil"/>
              <w:bottom w:val="single" w:sz="4" w:space="0" w:color="auto"/>
              <w:right w:val="single" w:sz="4" w:space="0" w:color="auto"/>
            </w:tcBorders>
            <w:shd w:val="clear" w:color="auto" w:fill="auto"/>
          </w:tcPr>
          <w:p w14:paraId="142D97C6" w14:textId="5021A0FD" w:rsidR="00183F9F" w:rsidRPr="00C70209" w:rsidRDefault="00183F9F" w:rsidP="00082182">
            <w:pPr>
              <w:pStyle w:val="Tabletext"/>
            </w:pPr>
            <w:r w:rsidRPr="00C70209">
              <w:t>RCT</w:t>
            </w:r>
          </w:p>
          <w:p w14:paraId="34243337" w14:textId="77777777" w:rsidR="00183F9F" w:rsidRPr="00C70209" w:rsidRDefault="00183F9F" w:rsidP="00082182">
            <w:pPr>
              <w:pStyle w:val="Tabletext"/>
            </w:pPr>
            <w:r w:rsidRPr="00C70209">
              <w:rPr>
                <w:i/>
              </w:rPr>
              <w:t>Not assessed</w:t>
            </w:r>
            <w:r w:rsidRPr="00C70209">
              <w:t xml:space="preserve"> </w:t>
            </w:r>
          </w:p>
        </w:tc>
        <w:tc>
          <w:tcPr>
            <w:tcW w:w="1140" w:type="pct"/>
            <w:tcBorders>
              <w:top w:val="single" w:sz="4" w:space="0" w:color="auto"/>
              <w:left w:val="nil"/>
              <w:bottom w:val="single" w:sz="4" w:space="0" w:color="auto"/>
              <w:right w:val="single" w:sz="4" w:space="0" w:color="auto"/>
            </w:tcBorders>
            <w:shd w:val="clear" w:color="auto" w:fill="auto"/>
          </w:tcPr>
          <w:p w14:paraId="6BCD85DE" w14:textId="77777777" w:rsidR="00183F9F" w:rsidRPr="00C70209" w:rsidRDefault="00183F9F" w:rsidP="00082182">
            <w:pPr>
              <w:pStyle w:val="Tabletext"/>
            </w:pPr>
            <w:r w:rsidRPr="00C70209">
              <w:t>Preterm infants (aged between 24–28 weeks gestation) with ELBW</w:t>
            </w:r>
          </w:p>
          <w:p w14:paraId="46957B07" w14:textId="77777777" w:rsidR="00183F9F" w:rsidRPr="00C70209" w:rsidRDefault="00183F9F" w:rsidP="00082182">
            <w:pPr>
              <w:pStyle w:val="Tabletext"/>
            </w:pPr>
            <w:r w:rsidRPr="00C70209">
              <w:t>N=33</w:t>
            </w:r>
          </w:p>
          <w:p w14:paraId="6F9D8C3D"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0A19F20E" w14:textId="77777777" w:rsidR="00183F9F" w:rsidRPr="00C70209" w:rsidRDefault="00183F9F" w:rsidP="00082182">
            <w:pPr>
              <w:pStyle w:val="Tabletext"/>
            </w:pPr>
            <w:r w:rsidRPr="00C70209">
              <w:t>DCC (delay time 30–45 s) (n=16) versus ICC (delay time &lt;5 s) (n=17)</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2067BA29" w14:textId="77777777" w:rsidR="00183F9F" w:rsidRPr="00C70209" w:rsidRDefault="00183F9F" w:rsidP="00082182">
            <w:pPr>
              <w:pStyle w:val="Tabletext"/>
            </w:pPr>
            <w:r w:rsidRPr="00C70209">
              <w:t>Transfusion incidence</w:t>
            </w:r>
          </w:p>
          <w:p w14:paraId="465D7DC7" w14:textId="3529F5E2" w:rsidR="00183F9F" w:rsidRPr="00C70209" w:rsidRDefault="00183F9F" w:rsidP="00082182">
            <w:pPr>
              <w:pStyle w:val="Tabletext"/>
            </w:pPr>
            <w:r w:rsidRPr="00C70209">
              <w:t>Mortality</w:t>
            </w:r>
          </w:p>
          <w:p w14:paraId="0BAF0EB1" w14:textId="77777777" w:rsidR="00183F9F" w:rsidRPr="00C70209" w:rsidRDefault="00183F9F" w:rsidP="00082182">
            <w:pPr>
              <w:pStyle w:val="Tabletext"/>
            </w:pPr>
            <w:r w:rsidRPr="00C70209">
              <w:t>IVH</w:t>
            </w:r>
          </w:p>
        </w:tc>
      </w:tr>
      <w:tr w:rsidR="00183F9F" w:rsidRPr="00C70209" w14:paraId="0D8D8F49"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279CABF9" w14:textId="0F3BDB0F" w:rsidR="00183F9F" w:rsidRPr="00C70209" w:rsidRDefault="00183F9F" w:rsidP="000E261C">
            <w:pPr>
              <w:pStyle w:val="Tabletext"/>
            </w:pPr>
            <w:r w:rsidRPr="00C70209">
              <w:t>Oh (2011)</w:t>
            </w:r>
            <w:r w:rsidRPr="00C70209">
              <w:fldChar w:fldCharType="begin">
                <w:fldData xml:space="preserve">PEVuZE5vdGU+PENpdGU+PEF1dGhvcj5PaDwvQXV0aG9yPjxZZWFyPjIwMTE8L1llYXI+PFJlY051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</w:fldData>
              </w:fldChar>
            </w:r>
            <w:r w:rsidR="000E261C">
              <w:instrText xml:space="preserve"> ADDIN EN.CITE </w:instrText>
            </w:r>
            <w:r w:rsidR="000E261C">
              <w:fldChar w:fldCharType="begin">
                <w:fldData xml:space="preserve">PEVuZE5vdGU+PENpdGU+PEF1dGhvcj5PaDwvQXV0aG9yPjxZZWFyPjIwMTE8L1llYXI+PFJlY051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5</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407E43D4" w14:textId="25CAAF20" w:rsidR="00183F9F" w:rsidRPr="00C70209" w:rsidRDefault="00183F9F" w:rsidP="00082182">
            <w:pPr>
              <w:pStyle w:val="Tabletext"/>
            </w:pPr>
            <w:r w:rsidRPr="00C70209">
              <w:t>RCT</w:t>
            </w:r>
          </w:p>
          <w:p w14:paraId="46FCE3B9" w14:textId="77777777" w:rsidR="00183F9F" w:rsidRPr="00C70209" w:rsidRDefault="00183F9F" w:rsidP="00082182">
            <w:pPr>
              <w:pStyle w:val="Tabletext"/>
              <w:rPr>
                <w:i/>
              </w:rPr>
            </w:pPr>
            <w:r w:rsidRPr="00C70209">
              <w:rPr>
                <w:i/>
              </w:rPr>
              <w:t>modified Jadad score 8/10</w:t>
            </w:r>
          </w:p>
        </w:tc>
        <w:tc>
          <w:tcPr>
            <w:tcW w:w="1140" w:type="pct"/>
            <w:tcBorders>
              <w:top w:val="single" w:sz="4" w:space="0" w:color="auto"/>
              <w:left w:val="nil"/>
              <w:bottom w:val="single" w:sz="4" w:space="0" w:color="auto"/>
              <w:right w:val="single" w:sz="4" w:space="0" w:color="auto"/>
            </w:tcBorders>
            <w:shd w:val="clear" w:color="auto" w:fill="auto"/>
          </w:tcPr>
          <w:p w14:paraId="6EB90386" w14:textId="77777777" w:rsidR="00183F9F" w:rsidRPr="00C70209" w:rsidRDefault="00183F9F" w:rsidP="00082182">
            <w:pPr>
              <w:pStyle w:val="Tabletext"/>
            </w:pPr>
            <w:r w:rsidRPr="00C70209">
              <w:t>Preterm infants (aged between 24–28 weeks gestation)</w:t>
            </w:r>
          </w:p>
          <w:p w14:paraId="4AC92B48" w14:textId="77777777" w:rsidR="00183F9F" w:rsidRPr="00C70209" w:rsidRDefault="00183F9F" w:rsidP="00082182">
            <w:pPr>
              <w:pStyle w:val="Tabletext"/>
            </w:pPr>
            <w:r w:rsidRPr="00C70209">
              <w:t>N=33</w:t>
            </w:r>
          </w:p>
        </w:tc>
        <w:tc>
          <w:tcPr>
            <w:tcW w:w="1141" w:type="pct"/>
            <w:tcBorders>
              <w:top w:val="single" w:sz="4" w:space="0" w:color="auto"/>
              <w:left w:val="nil"/>
              <w:bottom w:val="single" w:sz="4" w:space="0" w:color="auto"/>
              <w:right w:val="single" w:sz="4" w:space="0" w:color="auto"/>
            </w:tcBorders>
            <w:shd w:val="clear" w:color="auto" w:fill="auto"/>
          </w:tcPr>
          <w:p w14:paraId="228E4FE3" w14:textId="77777777" w:rsidR="00183F9F" w:rsidRPr="00C70209" w:rsidRDefault="00183F9F" w:rsidP="00082182">
            <w:pPr>
              <w:pStyle w:val="Tabletext"/>
            </w:pPr>
            <w:r w:rsidRPr="00C70209">
              <w:t>DCC (delay time 35.2±10.1 s) (n=16) versus ECC (delay time 7.9±5.2 s) (n=17)</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489B6C10" w14:textId="77777777" w:rsidR="00183F9F" w:rsidRPr="00C70209" w:rsidRDefault="00183F9F" w:rsidP="00082182">
            <w:pPr>
              <w:pStyle w:val="Tabletext"/>
            </w:pPr>
            <w:r w:rsidRPr="00C70209">
              <w:t xml:space="preserve">IVH </w:t>
            </w:r>
          </w:p>
        </w:tc>
      </w:tr>
      <w:tr w:rsidR="00183F9F" w:rsidRPr="00C70209" w14:paraId="2C41609D"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0ABEA576" w14:textId="66D641DE" w:rsidR="00183F9F" w:rsidRPr="00C70209" w:rsidRDefault="00183F9F" w:rsidP="000E261C">
            <w:pPr>
              <w:pStyle w:val="Tabletext"/>
            </w:pPr>
            <w:r w:rsidRPr="00C70209">
              <w:t>Rabe (2000)</w:t>
            </w:r>
            <w:r w:rsidRPr="00C70209">
              <w:rPr>
                <w:szCs w:val="20"/>
                <w:vertAlign w:val="superscript"/>
              </w:rPr>
              <w:t>e</w:t>
            </w:r>
            <w:r w:rsidRPr="00C70209">
              <w:rPr>
                <w:szCs w:val="20"/>
                <w:vertAlign w:val="superscript"/>
              </w:rPr>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rPr>
                <w:szCs w:val="20"/>
                <w:vertAlign w:val="superscript"/>
              </w:rPr>
              <w:instrText xml:space="preserve"> ADDIN EN.CITE </w:instrText>
            </w:r>
            <w:r w:rsidR="000E261C">
              <w:rPr>
                <w:szCs w:val="20"/>
                <w:vertAlign w:val="superscript"/>
              </w:rPr>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rPr>
                <w:szCs w:val="20"/>
                <w:vertAlign w:val="superscript"/>
              </w:rPr>
              <w:instrText xml:space="preserve"> ADDIN EN.CITE.DATA </w:instrText>
            </w:r>
            <w:r w:rsidR="000E261C">
              <w:rPr>
                <w:szCs w:val="20"/>
                <w:vertAlign w:val="superscript"/>
              </w:rPr>
            </w:r>
            <w:r w:rsidR="000E261C">
              <w:rPr>
                <w:szCs w:val="20"/>
                <w:vertAlign w:val="superscript"/>
              </w:rPr>
              <w:fldChar w:fldCharType="end"/>
            </w:r>
            <w:r w:rsidRPr="00C70209">
              <w:rPr>
                <w:szCs w:val="20"/>
                <w:vertAlign w:val="superscript"/>
              </w:rPr>
            </w:r>
            <w:r w:rsidRPr="00C70209">
              <w:rPr>
                <w:szCs w:val="20"/>
                <w:vertAlign w:val="superscript"/>
              </w:rPr>
              <w:fldChar w:fldCharType="separate"/>
            </w:r>
            <w:r w:rsidR="000E261C">
              <w:rPr>
                <w:noProof/>
                <w:szCs w:val="20"/>
                <w:vertAlign w:val="superscript"/>
              </w:rPr>
              <w:t>326</w:t>
            </w:r>
            <w:r w:rsidRPr="00C70209">
              <w:rPr>
                <w:szCs w:val="20"/>
                <w:vertAlign w:val="superscript"/>
              </w:rPr>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4EDE4D59" w14:textId="6BAD3829" w:rsidR="00183F9F" w:rsidRPr="00C70209" w:rsidRDefault="00183F9F" w:rsidP="00082182">
            <w:pPr>
              <w:pStyle w:val="Tabletext"/>
            </w:pPr>
            <w:r w:rsidRPr="00C70209">
              <w:t>RCT</w:t>
            </w:r>
          </w:p>
          <w:p w14:paraId="414A32FD" w14:textId="77777777" w:rsidR="00183F9F" w:rsidRPr="00C70209" w:rsidRDefault="00183F9F" w:rsidP="00082182">
            <w:pPr>
              <w:pStyle w:val="Tabletext"/>
              <w:rPr>
                <w:i/>
              </w:rPr>
            </w:pPr>
            <w:r w:rsidRPr="00C70209">
              <w:rPr>
                <w:i/>
              </w:rPr>
              <w:t xml:space="preserve">Moderate risk of bias </w:t>
            </w:r>
          </w:p>
        </w:tc>
        <w:tc>
          <w:tcPr>
            <w:tcW w:w="1140" w:type="pct"/>
            <w:tcBorders>
              <w:top w:val="single" w:sz="4" w:space="0" w:color="auto"/>
              <w:left w:val="nil"/>
              <w:bottom w:val="single" w:sz="4" w:space="0" w:color="auto"/>
              <w:right w:val="single" w:sz="4" w:space="0" w:color="auto"/>
            </w:tcBorders>
            <w:shd w:val="clear" w:color="auto" w:fill="auto"/>
          </w:tcPr>
          <w:p w14:paraId="5692DDB7" w14:textId="77777777" w:rsidR="00183F9F" w:rsidRPr="00C70209" w:rsidRDefault="00183F9F" w:rsidP="00082182">
            <w:pPr>
              <w:pStyle w:val="Tabletext"/>
            </w:pPr>
            <w:r w:rsidRPr="00C70209">
              <w:t>Preterm infants (&lt;33 weeks gestation)</w:t>
            </w:r>
          </w:p>
          <w:p w14:paraId="5B508C19" w14:textId="77777777" w:rsidR="00183F9F" w:rsidRPr="00C70209" w:rsidRDefault="00183F9F" w:rsidP="00082182">
            <w:pPr>
              <w:pStyle w:val="Tabletext"/>
            </w:pPr>
            <w:r w:rsidRPr="00C70209">
              <w:t>N=40</w:t>
            </w:r>
          </w:p>
          <w:p w14:paraId="3C1B7406"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043ED4F6" w14:textId="0F247160" w:rsidR="00183F9F" w:rsidRPr="00C70209" w:rsidRDefault="00183F9F" w:rsidP="00082182">
            <w:pPr>
              <w:pStyle w:val="Tabletext"/>
            </w:pPr>
            <w:r w:rsidRPr="00C70209">
              <w:t>DCC (delay time 45 s) (n=20) versus ECC (delay time &lt;20 s) (n=20)</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797C9F7B" w14:textId="77777777" w:rsidR="00183F9F" w:rsidRPr="00C70209" w:rsidRDefault="00183F9F" w:rsidP="00082182">
            <w:pPr>
              <w:pStyle w:val="Tabletext"/>
            </w:pPr>
            <w:r w:rsidRPr="00C70209">
              <w:t>Transfusion incidence</w:t>
            </w:r>
          </w:p>
          <w:p w14:paraId="3CFF21C7" w14:textId="6F507F6B" w:rsidR="00183F9F" w:rsidRPr="00C70209" w:rsidRDefault="00183F9F" w:rsidP="00082182">
            <w:pPr>
              <w:pStyle w:val="Tabletext"/>
            </w:pPr>
            <w:r w:rsidRPr="00C70209">
              <w:t>Mortality</w:t>
            </w:r>
          </w:p>
          <w:p w14:paraId="22BF9EF2" w14:textId="77777777" w:rsidR="00183F9F" w:rsidRPr="00C70209" w:rsidRDefault="00183F9F" w:rsidP="00082182">
            <w:pPr>
              <w:pStyle w:val="Tabletext"/>
            </w:pPr>
            <w:r w:rsidRPr="00C70209">
              <w:t>IVH</w:t>
            </w:r>
          </w:p>
        </w:tc>
      </w:tr>
      <w:tr w:rsidR="00183F9F" w:rsidRPr="00C70209" w14:paraId="455C7717"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63243170" w14:textId="49BECF2C" w:rsidR="00183F9F" w:rsidRPr="00C70209" w:rsidRDefault="00183F9F" w:rsidP="000E261C">
            <w:pPr>
              <w:pStyle w:val="Tabletext"/>
              <w:rPr>
                <w:sz w:val="28"/>
                <w:szCs w:val="28"/>
              </w:rPr>
            </w:pPr>
            <w:r w:rsidRPr="00C70209">
              <w:t>Strauss (2008)</w:t>
            </w:r>
            <w:r w:rsidRPr="00C70209">
              <w:rPr>
                <w:vertAlign w:val="superscript"/>
              </w:rPr>
              <w:t xml:space="preserve"> </w:t>
            </w:r>
            <w:r w:rsidRPr="00C70209">
              <w:rPr>
                <w:szCs w:val="20"/>
                <w:vertAlign w:val="superscript"/>
              </w:rPr>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rPr>
                <w:szCs w:val="20"/>
                <w:vertAlign w:val="superscript"/>
              </w:rPr>
              <w:instrText xml:space="preserve"> ADDIN EN.CITE </w:instrText>
            </w:r>
            <w:r w:rsidR="000E261C">
              <w:rPr>
                <w:szCs w:val="20"/>
                <w:vertAlign w:val="superscript"/>
              </w:rPr>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rPr>
                <w:szCs w:val="20"/>
                <w:vertAlign w:val="superscript"/>
              </w:rPr>
              <w:instrText xml:space="preserve"> ADDIN EN.CITE.DATA </w:instrText>
            </w:r>
            <w:r w:rsidR="000E261C">
              <w:rPr>
                <w:szCs w:val="20"/>
                <w:vertAlign w:val="superscript"/>
              </w:rPr>
            </w:r>
            <w:r w:rsidR="000E261C">
              <w:rPr>
                <w:szCs w:val="20"/>
                <w:vertAlign w:val="superscript"/>
              </w:rPr>
              <w:fldChar w:fldCharType="end"/>
            </w:r>
            <w:r w:rsidRPr="00C70209">
              <w:rPr>
                <w:szCs w:val="20"/>
                <w:vertAlign w:val="superscript"/>
              </w:rPr>
            </w:r>
            <w:r w:rsidRPr="00C70209">
              <w:rPr>
                <w:szCs w:val="20"/>
                <w:vertAlign w:val="superscript"/>
              </w:rPr>
              <w:fldChar w:fldCharType="separate"/>
            </w:r>
            <w:r w:rsidR="000E261C">
              <w:rPr>
                <w:noProof/>
                <w:szCs w:val="20"/>
                <w:vertAlign w:val="superscript"/>
              </w:rPr>
              <w:t>327</w:t>
            </w:r>
            <w:r w:rsidRPr="00C70209">
              <w:rPr>
                <w:szCs w:val="20"/>
                <w:vertAlign w:val="superscript"/>
              </w:rPr>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7E897DAF" w14:textId="7E3515BE" w:rsidR="00183F9F" w:rsidRPr="00C70209" w:rsidRDefault="00183F9F" w:rsidP="00082182">
            <w:pPr>
              <w:pStyle w:val="Tabletext"/>
            </w:pPr>
            <w:r w:rsidRPr="00C70209">
              <w:t>RCT</w:t>
            </w:r>
          </w:p>
          <w:p w14:paraId="7BA7A745" w14:textId="77777777" w:rsidR="00183F9F" w:rsidRPr="00C70209" w:rsidRDefault="00183F9F" w:rsidP="00082182">
            <w:pPr>
              <w:pStyle w:val="Tabletext"/>
            </w:pPr>
            <w:r w:rsidRPr="00C70209">
              <w:rPr>
                <w:i/>
              </w:rPr>
              <w:t>Moderate risk of bias</w:t>
            </w:r>
          </w:p>
        </w:tc>
        <w:tc>
          <w:tcPr>
            <w:tcW w:w="1140" w:type="pct"/>
            <w:tcBorders>
              <w:top w:val="single" w:sz="4" w:space="0" w:color="auto"/>
              <w:left w:val="nil"/>
              <w:bottom w:val="single" w:sz="4" w:space="0" w:color="auto"/>
              <w:right w:val="single" w:sz="4" w:space="0" w:color="auto"/>
            </w:tcBorders>
            <w:shd w:val="clear" w:color="auto" w:fill="auto"/>
          </w:tcPr>
          <w:p w14:paraId="69C8F647" w14:textId="77777777" w:rsidR="00183F9F" w:rsidRPr="00C70209" w:rsidRDefault="00183F9F" w:rsidP="00082182">
            <w:pPr>
              <w:pStyle w:val="Tabletext"/>
            </w:pPr>
            <w:r w:rsidRPr="00C70209">
              <w:t>Preterm infants (aged between 30–36 weeks gestation)</w:t>
            </w:r>
          </w:p>
          <w:p w14:paraId="5D9CF781" w14:textId="77777777" w:rsidR="00183F9F" w:rsidRPr="00C70209" w:rsidRDefault="00183F9F" w:rsidP="00082182">
            <w:pPr>
              <w:pStyle w:val="Tabletext"/>
              <w:rPr>
                <w:vertAlign w:val="superscript"/>
              </w:rPr>
            </w:pPr>
            <w:r w:rsidRPr="00C70209">
              <w:t>N=105</w:t>
            </w:r>
          </w:p>
          <w:p w14:paraId="69CFF769" w14:textId="77777777" w:rsidR="00183F9F" w:rsidRPr="00C70209" w:rsidRDefault="00183F9F" w:rsidP="00082182">
            <w:pPr>
              <w:pStyle w:val="Tabletext-evidencematrix"/>
            </w:pPr>
            <w:r w:rsidRPr="00C70209">
              <w:t>*stratified by GA</w:t>
            </w:r>
          </w:p>
          <w:p w14:paraId="6A537865" w14:textId="77777777" w:rsidR="00183F9F" w:rsidRPr="00C70209" w:rsidRDefault="00183F9F" w:rsidP="00082182">
            <w:pPr>
              <w:pStyle w:val="Tabletext-evidencematrix"/>
            </w:pPr>
            <w:r w:rsidRPr="00C70209">
              <w:t>*included vaginal and caesarean births</w:t>
            </w:r>
          </w:p>
        </w:tc>
        <w:tc>
          <w:tcPr>
            <w:tcW w:w="1141" w:type="pct"/>
            <w:tcBorders>
              <w:top w:val="single" w:sz="4" w:space="0" w:color="auto"/>
              <w:left w:val="nil"/>
              <w:bottom w:val="single" w:sz="4" w:space="0" w:color="auto"/>
              <w:right w:val="single" w:sz="4" w:space="0" w:color="auto"/>
            </w:tcBorders>
            <w:shd w:val="clear" w:color="auto" w:fill="auto"/>
          </w:tcPr>
          <w:p w14:paraId="1F3EA132" w14:textId="041E2F1E" w:rsidR="00183F9F" w:rsidRPr="00C70209" w:rsidRDefault="00183F9F" w:rsidP="00082182">
            <w:pPr>
              <w:pStyle w:val="Tabletext"/>
            </w:pPr>
            <w:r w:rsidRPr="00C70209">
              <w:t>DCC (delay time 60 s) (n=45) versus ICC (n=60)</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40BAC139" w14:textId="77777777" w:rsidR="00183F9F" w:rsidRPr="00C70209" w:rsidRDefault="00183F9F" w:rsidP="00082182">
            <w:pPr>
              <w:pStyle w:val="Tabletext"/>
            </w:pPr>
            <w:r w:rsidRPr="00C70209">
              <w:t>Transfusion incidence</w:t>
            </w:r>
          </w:p>
          <w:p w14:paraId="57937B2D" w14:textId="55900D30" w:rsidR="00183F9F" w:rsidRPr="00C70209" w:rsidRDefault="00183F9F" w:rsidP="00082182">
            <w:pPr>
              <w:pStyle w:val="Tabletext"/>
            </w:pPr>
            <w:r w:rsidRPr="00C70209">
              <w:t>Mortality</w:t>
            </w:r>
          </w:p>
          <w:p w14:paraId="4FE95486" w14:textId="77777777" w:rsidR="00183F9F" w:rsidRPr="00C70209" w:rsidRDefault="00183F9F" w:rsidP="00082182">
            <w:pPr>
              <w:pStyle w:val="Tabletext"/>
            </w:pPr>
            <w:r w:rsidRPr="00C70209">
              <w:t>IVH</w:t>
            </w:r>
          </w:p>
        </w:tc>
      </w:tr>
      <w:tr w:rsidR="00183F9F" w:rsidRPr="00C70209" w14:paraId="6817F09D"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0751821A" w14:textId="1D7C50EF" w:rsidR="00183F9F" w:rsidRPr="00C70209" w:rsidRDefault="00183F9F" w:rsidP="000E261C">
            <w:pPr>
              <w:pStyle w:val="Tabletext"/>
            </w:pPr>
            <w:r w:rsidRPr="00C70209">
              <w:t>Ultee (2008)</w:t>
            </w:r>
            <w:r w:rsidRPr="00C70209">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 </w:instrText>
            </w:r>
            <w:r w:rsidR="000E261C">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8</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5CF8E3A1" w14:textId="77777777" w:rsidR="00183F9F" w:rsidRPr="00C70209" w:rsidRDefault="00183F9F" w:rsidP="00082182">
            <w:pPr>
              <w:pStyle w:val="Tabletext"/>
            </w:pPr>
            <w:r w:rsidRPr="00C70209">
              <w:t>RCT</w:t>
            </w:r>
          </w:p>
          <w:p w14:paraId="53417C91" w14:textId="77777777" w:rsidR="00183F9F" w:rsidRPr="00C70209" w:rsidRDefault="00183F9F" w:rsidP="00082182">
            <w:pPr>
              <w:pStyle w:val="Tabletext"/>
              <w:rPr>
                <w:i/>
              </w:rPr>
            </w:pPr>
            <w:r w:rsidRPr="00C70209">
              <w:rPr>
                <w:i/>
              </w:rPr>
              <w:t xml:space="preserve">High risk of bias </w:t>
            </w:r>
          </w:p>
        </w:tc>
        <w:tc>
          <w:tcPr>
            <w:tcW w:w="1140" w:type="pct"/>
            <w:tcBorders>
              <w:top w:val="single" w:sz="4" w:space="0" w:color="auto"/>
              <w:left w:val="nil"/>
              <w:bottom w:val="single" w:sz="4" w:space="0" w:color="auto"/>
              <w:right w:val="single" w:sz="4" w:space="0" w:color="auto"/>
            </w:tcBorders>
            <w:shd w:val="clear" w:color="auto" w:fill="auto"/>
          </w:tcPr>
          <w:p w14:paraId="1254A1CB" w14:textId="77777777" w:rsidR="00183F9F" w:rsidRPr="00C70209" w:rsidRDefault="00183F9F" w:rsidP="00082182">
            <w:pPr>
              <w:pStyle w:val="Tabletext"/>
            </w:pPr>
            <w:r w:rsidRPr="00C70209">
              <w:t>Preterm infants (aged between 34–36 weeks gestation)</w:t>
            </w:r>
          </w:p>
          <w:p w14:paraId="53CF976D" w14:textId="77777777" w:rsidR="00183F9F" w:rsidRPr="00C70209" w:rsidRDefault="00183F9F" w:rsidP="00082182">
            <w:pPr>
              <w:pStyle w:val="Tabletext"/>
            </w:pPr>
            <w:r w:rsidRPr="00C70209">
              <w:t>N=41</w:t>
            </w:r>
          </w:p>
          <w:p w14:paraId="5DF110A7" w14:textId="77777777" w:rsidR="00183F9F" w:rsidRPr="00C70209" w:rsidRDefault="00183F9F" w:rsidP="00082182">
            <w:pPr>
              <w:pStyle w:val="Tabletext-evidencematrix"/>
            </w:pPr>
            <w:r w:rsidRPr="00C70209">
              <w:t>*vaginal birth only</w:t>
            </w:r>
          </w:p>
        </w:tc>
        <w:tc>
          <w:tcPr>
            <w:tcW w:w="1141" w:type="pct"/>
            <w:tcBorders>
              <w:top w:val="single" w:sz="4" w:space="0" w:color="auto"/>
              <w:left w:val="nil"/>
              <w:bottom w:val="single" w:sz="4" w:space="0" w:color="auto"/>
              <w:right w:val="single" w:sz="4" w:space="0" w:color="auto"/>
            </w:tcBorders>
            <w:shd w:val="clear" w:color="auto" w:fill="auto"/>
          </w:tcPr>
          <w:p w14:paraId="0418D1A1" w14:textId="77777777" w:rsidR="00183F9F" w:rsidRPr="00C70209" w:rsidRDefault="00183F9F" w:rsidP="00082182">
            <w:pPr>
              <w:pStyle w:val="Tabletext"/>
            </w:pPr>
            <w:r w:rsidRPr="00C70209">
              <w:t>DCC (n=21) (delay time 180 s) versus ECC (delay time &lt;30 s, mean 13.4 s)</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472EC3BC" w14:textId="77777777" w:rsidR="00183F9F" w:rsidRPr="00C70209" w:rsidRDefault="00183F9F" w:rsidP="00082182">
            <w:pPr>
              <w:pStyle w:val="Tabletext"/>
            </w:pPr>
            <w:r w:rsidRPr="00C70209">
              <w:t>Mortality</w:t>
            </w:r>
          </w:p>
        </w:tc>
      </w:tr>
      <w:tr w:rsidR="00183F9F" w:rsidRPr="00C70209" w14:paraId="1AD36FAC"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7976B7C2" w14:textId="542D3825" w:rsidR="00183F9F" w:rsidRPr="00C70209" w:rsidRDefault="00183F9F" w:rsidP="000E261C">
            <w:pPr>
              <w:pStyle w:val="Tabletext"/>
            </w:pPr>
            <w:r w:rsidRPr="00C70209">
              <w:t>van Rheenen (2007)</w:t>
            </w:r>
            <w:r w:rsidRPr="00C70209">
              <w:fldChar w:fldCharType="begin">
                <w:fldData xml:space="preserve">PEVuZE5vdGU+PENpdGU+PEF1dGhvcj5WYW48L0F1dGhvcj48WWVhcj4yMDA3PC9ZZWFyPjxSZWNO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</w:fldData>
              </w:fldChar>
            </w:r>
            <w:r w:rsidR="000E261C">
              <w:instrText xml:space="preserve"> ADDIN EN.CITE </w:instrText>
            </w:r>
            <w:r w:rsidR="000E261C">
              <w:fldChar w:fldCharType="begin">
                <w:fldData xml:space="preserve">PEVuZE5vdGU+PENpdGU+PEF1dGhvcj5WYW48L0F1dGhvcj48WWVhcj4yMDA3PC9ZZWFyPjxSZWNO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9</w:t>
            </w:r>
            <w:r w:rsidRPr="00C70209">
              <w:fldChar w:fldCharType="end"/>
            </w:r>
          </w:p>
        </w:tc>
        <w:tc>
          <w:tcPr>
            <w:tcW w:w="789" w:type="pct"/>
            <w:tcBorders>
              <w:top w:val="single" w:sz="4" w:space="0" w:color="auto"/>
              <w:left w:val="nil"/>
              <w:bottom w:val="single" w:sz="4" w:space="0" w:color="auto"/>
              <w:right w:val="single" w:sz="4" w:space="0" w:color="auto"/>
            </w:tcBorders>
            <w:shd w:val="clear" w:color="auto" w:fill="auto"/>
          </w:tcPr>
          <w:p w14:paraId="5A748FED" w14:textId="77777777" w:rsidR="00183F9F" w:rsidRPr="00C70209" w:rsidRDefault="00183F9F" w:rsidP="00082182">
            <w:pPr>
              <w:pStyle w:val="Tabletext"/>
            </w:pPr>
            <w:r w:rsidRPr="00C70209">
              <w:t>RCT</w:t>
            </w:r>
          </w:p>
          <w:p w14:paraId="44C25A14" w14:textId="77777777" w:rsidR="00183F9F" w:rsidRPr="00C70209" w:rsidRDefault="00183F9F" w:rsidP="00082182">
            <w:pPr>
              <w:pStyle w:val="Tabletext"/>
              <w:rPr>
                <w:i/>
              </w:rPr>
            </w:pPr>
            <w:r w:rsidRPr="00C70209">
              <w:rPr>
                <w:i/>
              </w:rPr>
              <w:t>Low to unclear risk of bias</w:t>
            </w:r>
          </w:p>
        </w:tc>
        <w:tc>
          <w:tcPr>
            <w:tcW w:w="1140" w:type="pct"/>
            <w:tcBorders>
              <w:top w:val="single" w:sz="4" w:space="0" w:color="auto"/>
              <w:left w:val="nil"/>
              <w:bottom w:val="single" w:sz="4" w:space="0" w:color="auto"/>
              <w:right w:val="single" w:sz="4" w:space="0" w:color="auto"/>
            </w:tcBorders>
            <w:shd w:val="clear" w:color="auto" w:fill="auto"/>
          </w:tcPr>
          <w:p w14:paraId="6F068914" w14:textId="77777777" w:rsidR="00183F9F" w:rsidRPr="00C70209" w:rsidRDefault="00183F9F" w:rsidP="00082182">
            <w:pPr>
              <w:pStyle w:val="Tabletext"/>
            </w:pPr>
            <w:r w:rsidRPr="00C70209">
              <w:t>Term infants (&gt;37 weeks gestation) and weight &gt;2500 g</w:t>
            </w:r>
          </w:p>
          <w:p w14:paraId="68C5BFF8" w14:textId="77777777" w:rsidR="00183F9F" w:rsidRPr="00C70209" w:rsidRDefault="00183F9F" w:rsidP="00082182">
            <w:pPr>
              <w:pStyle w:val="Tabletext"/>
            </w:pPr>
            <w:r w:rsidRPr="00C70209">
              <w:t>N=105</w:t>
            </w:r>
          </w:p>
        </w:tc>
        <w:tc>
          <w:tcPr>
            <w:tcW w:w="1141" w:type="pct"/>
            <w:tcBorders>
              <w:top w:val="single" w:sz="4" w:space="0" w:color="auto"/>
              <w:left w:val="nil"/>
              <w:bottom w:val="single" w:sz="4" w:space="0" w:color="auto"/>
              <w:right w:val="single" w:sz="4" w:space="0" w:color="auto"/>
            </w:tcBorders>
            <w:shd w:val="clear" w:color="auto" w:fill="auto"/>
          </w:tcPr>
          <w:p w14:paraId="0562891B" w14:textId="77777777" w:rsidR="00183F9F" w:rsidRPr="00C70209" w:rsidRDefault="00183F9F" w:rsidP="00082182">
            <w:pPr>
              <w:pStyle w:val="Tabletext"/>
            </w:pPr>
            <w:r w:rsidRPr="00C70209">
              <w:t>DCC (delay until cord stopped pulsating, mean 305 s) (n=55) versus ECC (delay time &lt;20 s) (n=50)</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30327586" w14:textId="77777777" w:rsidR="00183F9F" w:rsidRPr="00C70209" w:rsidRDefault="00183F9F" w:rsidP="00082182">
            <w:pPr>
              <w:pStyle w:val="Tabletext"/>
            </w:pPr>
            <w:r w:rsidRPr="00C70209">
              <w:t>Mortality</w:t>
            </w:r>
          </w:p>
        </w:tc>
      </w:tr>
      <w:tr w:rsidR="00183F9F" w:rsidRPr="00C70209" w14:paraId="7251B829" w14:textId="77777777" w:rsidTr="00082182">
        <w:tc>
          <w:tcPr>
            <w:tcW w:w="789" w:type="pct"/>
            <w:tcBorders>
              <w:top w:val="single" w:sz="4" w:space="0" w:color="auto"/>
              <w:left w:val="single" w:sz="4" w:space="0" w:color="auto"/>
              <w:bottom w:val="single" w:sz="4" w:space="0" w:color="auto"/>
              <w:right w:val="single" w:sz="4" w:space="0" w:color="auto"/>
            </w:tcBorders>
            <w:shd w:val="clear" w:color="auto" w:fill="auto"/>
          </w:tcPr>
          <w:p w14:paraId="3C6FD2BB" w14:textId="44E35D7E" w:rsidR="00183F9F" w:rsidRPr="00C70209" w:rsidRDefault="00183F9F" w:rsidP="00082182">
            <w:pPr>
              <w:pStyle w:val="Tabletext"/>
            </w:pPr>
            <w:r w:rsidRPr="00C70209">
              <w:t>Windrim (2011)</w:t>
            </w:r>
            <w:r w:rsidRPr="00C70209">
              <w:fldChar w:fldCharType="begin"/>
            </w:r>
            <w:r w:rsidR="000E261C">
              <w:instrText xml:space="preserve"> ADDIN EN.CITE &lt;EndNote&gt;&lt;Cite&gt;&lt;Author&gt;Windrim&lt;/Author&gt;&lt;Year&gt;2011&lt;/Year&gt;&lt;RecNum&gt;936&lt;/RecNum&gt;&lt;DisplayText&gt;&lt;style face="superscript"&gt;330&lt;/style&gt;&lt;/DisplayText&gt;&lt;record&gt;&lt;rec-number&gt;936&lt;/rec-number&gt;&lt;foreign-keys&gt;&lt;key app="EN" db-id="9edve2wadsavt5ewavaxtda4f2tavzvts9ee" timestamp="1435709514"&gt;936&lt;/key&gt;&lt;/foreign-keys&gt;&lt;ref-type name="Journal Article"&gt;17&lt;/ref-type&gt;&lt;contributors&gt;&lt;authors&gt;&lt;author&gt;Windrim, R.&lt;/author&gt;&lt;author&gt;Murphy, K.&lt;/author&gt;&lt;author&gt;Chu, K.&lt;/author&gt;&lt;/authors&gt;&lt;/contributors&gt;&lt;titles&gt;&lt;title&gt;The DUC trial: a pilot randomized controlled trial of immediate vs. delayed umbilical cord clamping in preterm infants born between 24 and 32 weeks gestation&lt;/title&gt;&lt;secondary-title&gt;American Journal of Obstetrics and Gynecology&lt;/secondary-title&gt;&lt;alt-title&gt;Am. J. Obstet. Gynecol.&lt;/alt-title&gt;&lt;/titles&gt;&lt;periodical&gt;&lt;full-title&gt;Am J Obstet Gynecol&lt;/full-title&gt;&lt;abbr-1&gt;American journal of obstetrics and gynecology&lt;/abbr-1&gt;&lt;/periodical&gt;&lt;pages&gt;S201&lt;/pages&gt;&lt;volume&gt;204&lt;/volume&gt;&lt;number&gt;1&lt;/number&gt;&lt;dates&gt;&lt;year&gt;2011&lt;/year&gt;&lt;/dates&gt;&lt;isbn&gt;0002-9378&lt;/isbn&gt;&lt;urls&gt;&lt;related-urls&gt;&lt;url&gt;http://www.ajog.org/article/S0002-9378(10)01779-5/pdf&lt;/url&gt;&lt;/related-urls&gt;&lt;/urls&gt;&lt;electronic-resource-num&gt;DOI:10.1016/j.ajog.2010.10.521&lt;/electronic-resource-num&gt;&lt;/record&gt;&lt;/Cite&gt;&lt;/EndNote&gt;</w:instrText>
            </w:r>
            <w:r w:rsidRPr="00C70209">
              <w:fldChar w:fldCharType="separate"/>
            </w:r>
            <w:r w:rsidR="000E261C" w:rsidRPr="000E261C">
              <w:rPr>
                <w:noProof/>
                <w:vertAlign w:val="superscript"/>
              </w:rPr>
              <w:t>330</w:t>
            </w:r>
            <w:r w:rsidRPr="00C70209">
              <w:fldChar w:fldCharType="end"/>
            </w:r>
          </w:p>
          <w:p w14:paraId="28F42115" w14:textId="77777777" w:rsidR="00183F9F" w:rsidRPr="00C70209" w:rsidRDefault="00183F9F" w:rsidP="00082182">
            <w:pPr>
              <w:pStyle w:val="Tabletext-evidencematrix"/>
            </w:pPr>
            <w:r w:rsidRPr="00C70209">
              <w:t>* pilot study</w:t>
            </w:r>
          </w:p>
        </w:tc>
        <w:tc>
          <w:tcPr>
            <w:tcW w:w="789" w:type="pct"/>
            <w:tcBorders>
              <w:top w:val="single" w:sz="4" w:space="0" w:color="auto"/>
              <w:left w:val="nil"/>
              <w:bottom w:val="single" w:sz="4" w:space="0" w:color="auto"/>
              <w:right w:val="single" w:sz="4" w:space="0" w:color="auto"/>
            </w:tcBorders>
            <w:shd w:val="clear" w:color="auto" w:fill="auto"/>
          </w:tcPr>
          <w:p w14:paraId="38A5F19B" w14:textId="77777777" w:rsidR="00183F9F" w:rsidRPr="00C70209" w:rsidRDefault="00183F9F" w:rsidP="00082182">
            <w:pPr>
              <w:pStyle w:val="Tabletext"/>
            </w:pPr>
            <w:r w:rsidRPr="00C70209">
              <w:t>RCT</w:t>
            </w:r>
          </w:p>
        </w:tc>
        <w:tc>
          <w:tcPr>
            <w:tcW w:w="1140" w:type="pct"/>
            <w:tcBorders>
              <w:top w:val="single" w:sz="4" w:space="0" w:color="auto"/>
              <w:left w:val="nil"/>
              <w:bottom w:val="single" w:sz="4" w:space="0" w:color="auto"/>
              <w:right w:val="single" w:sz="4" w:space="0" w:color="auto"/>
            </w:tcBorders>
            <w:shd w:val="clear" w:color="auto" w:fill="auto"/>
          </w:tcPr>
          <w:p w14:paraId="51328C04" w14:textId="77777777" w:rsidR="00183F9F" w:rsidRPr="00C70209" w:rsidRDefault="00183F9F" w:rsidP="00082182">
            <w:pPr>
              <w:pStyle w:val="Tabletext"/>
              <w:rPr>
                <w:highlight w:val="yellow"/>
              </w:rPr>
            </w:pPr>
            <w:r w:rsidRPr="00C70209">
              <w:t>Preterm infants (aged between 24–32 weeks gestation)</w:t>
            </w:r>
          </w:p>
        </w:tc>
        <w:tc>
          <w:tcPr>
            <w:tcW w:w="1141" w:type="pct"/>
            <w:tcBorders>
              <w:top w:val="single" w:sz="4" w:space="0" w:color="auto"/>
              <w:left w:val="nil"/>
              <w:bottom w:val="single" w:sz="4" w:space="0" w:color="auto"/>
              <w:right w:val="single" w:sz="4" w:space="0" w:color="auto"/>
            </w:tcBorders>
            <w:shd w:val="clear" w:color="auto" w:fill="auto"/>
          </w:tcPr>
          <w:p w14:paraId="1B3264F3" w14:textId="77777777" w:rsidR="00183F9F" w:rsidRPr="00C70209" w:rsidRDefault="00183F9F" w:rsidP="00082182">
            <w:pPr>
              <w:pStyle w:val="Tabletext"/>
            </w:pPr>
            <w:r w:rsidRPr="00C70209">
              <w:t xml:space="preserve">DCC (mean delay time 39.7s) versus ICC (mean delay time 5.4 s) </w:t>
            </w:r>
          </w:p>
        </w:tc>
        <w:tc>
          <w:tcPr>
            <w:tcW w:w="1141" w:type="pct"/>
            <w:tcBorders>
              <w:top w:val="single" w:sz="4" w:space="0" w:color="auto"/>
              <w:left w:val="single" w:sz="4" w:space="0" w:color="auto"/>
              <w:bottom w:val="single" w:sz="4" w:space="0" w:color="auto"/>
              <w:right w:val="single" w:sz="4" w:space="0" w:color="auto"/>
            </w:tcBorders>
            <w:shd w:val="clear" w:color="auto" w:fill="auto"/>
          </w:tcPr>
          <w:p w14:paraId="77577C8A" w14:textId="77777777" w:rsidR="00183F9F" w:rsidRPr="00C70209" w:rsidRDefault="00183F9F" w:rsidP="00082182">
            <w:pPr>
              <w:pStyle w:val="Tabletext"/>
            </w:pPr>
            <w:r w:rsidRPr="00C70209">
              <w:t>IVH</w:t>
            </w:r>
          </w:p>
        </w:tc>
      </w:tr>
    </w:tbl>
    <w:p w14:paraId="4412EAD0" w14:textId="77777777" w:rsidR="00183F9F" w:rsidRPr="00C70209" w:rsidRDefault="00183F9F" w:rsidP="00082182">
      <w:pPr>
        <w:pStyle w:val="TableFigNotes0"/>
      </w:pPr>
      <w:r w:rsidRPr="00C70209">
        <w:t>DCC, delayed cord clamping; ECC, early cord clamping; ELBW, extremely low birth weight; GA, gestational age; ICC, immediate cord clamping; IVH, intraventricular haemorrhage; NR, not reported; RCT, randomised controlled trial; VLBW, very low birth weight</w:t>
      </w:r>
    </w:p>
    <w:p w14:paraId="24C71963" w14:textId="77777777" w:rsidR="00183F9F" w:rsidRPr="00C70209" w:rsidRDefault="00183F9F" w:rsidP="00082182">
      <w:pPr>
        <w:pStyle w:val="TableFigNotes0"/>
        <w:rPr>
          <w:lang w:eastAsia="en-GB"/>
        </w:rPr>
      </w:pPr>
      <w:r w:rsidRPr="00C70209">
        <w:rPr>
          <w:b/>
        </w:rPr>
        <w:t>a.</w:t>
      </w:r>
      <w:r w:rsidRPr="00C70209">
        <w:rPr>
          <w:lang w:eastAsia="en-GB"/>
        </w:rPr>
        <w:t xml:space="preserve"> Studies reported by Backes (2014) assessed using modified Jadad score (maximum out of 10).</w:t>
      </w:r>
    </w:p>
    <w:p w14:paraId="0525AD0E" w14:textId="77777777" w:rsidR="00183F9F" w:rsidRPr="00C70209" w:rsidRDefault="00183F9F" w:rsidP="00082182">
      <w:pPr>
        <w:pStyle w:val="TableFigNotes0"/>
        <w:rPr>
          <w:lang w:eastAsia="en-GB"/>
        </w:rPr>
      </w:pPr>
      <w:r w:rsidRPr="00C70209">
        <w:rPr>
          <w:b/>
          <w:lang w:eastAsia="en-GB"/>
        </w:rPr>
        <w:t>b.</w:t>
      </w:r>
      <w:r w:rsidRPr="00C70209">
        <w:rPr>
          <w:lang w:eastAsia="en-GB"/>
        </w:rPr>
        <w:t xml:space="preserve"> Mathew (2011), McDonald (2013) and Rabe (2012) reported an overall assessment for risk of bias in included studies.</w:t>
      </w:r>
    </w:p>
    <w:p w14:paraId="116CAD82" w14:textId="77777777" w:rsidR="00183F9F" w:rsidRPr="00C70209" w:rsidRDefault="00183F9F" w:rsidP="00082182">
      <w:pPr>
        <w:pStyle w:val="TableFigNotes0"/>
        <w:rPr>
          <w:b/>
          <w:lang w:eastAsia="en-GB"/>
        </w:rPr>
      </w:pPr>
      <w:r w:rsidRPr="00C70209">
        <w:rPr>
          <w:b/>
          <w:lang w:eastAsia="en-GB"/>
        </w:rPr>
        <w:t xml:space="preserve">c. </w:t>
      </w:r>
      <w:r w:rsidRPr="00C70209">
        <w:rPr>
          <w:lang w:eastAsia="en-GB"/>
        </w:rPr>
        <w:t>Ibrahim (2000) excluded from the review by Rabe (2012) as the intervention did not meet their inclusion criteria (delay time minimum &lt;30 s).</w:t>
      </w:r>
    </w:p>
    <w:p w14:paraId="11490947" w14:textId="1256CB53" w:rsidR="00183F9F" w:rsidRPr="00C70209" w:rsidRDefault="00183F9F" w:rsidP="00082182">
      <w:pPr>
        <w:pStyle w:val="TableFigNotes0"/>
        <w:rPr>
          <w:lang w:eastAsia="en-GB"/>
        </w:rPr>
      </w:pPr>
      <w:r w:rsidRPr="00C70209">
        <w:rPr>
          <w:b/>
          <w:lang w:eastAsia="en-GB"/>
        </w:rPr>
        <w:t>d</w:t>
      </w:r>
      <w:r w:rsidRPr="00C70209">
        <w:rPr>
          <w:lang w:eastAsia="en-GB"/>
        </w:rPr>
        <w:t>. Oh (2002) was published several years later as Oh (2011). Some systematic reviews double counted the data from this study in their meta-analyses. Where this has occurred, it has been noted.</w:t>
      </w:r>
    </w:p>
    <w:p w14:paraId="39F5B359" w14:textId="77777777" w:rsidR="00183F9F" w:rsidRPr="00C70209" w:rsidRDefault="00183F9F" w:rsidP="00082182">
      <w:pPr>
        <w:pStyle w:val="TableFigNotes0"/>
        <w:rPr>
          <w:b/>
          <w:lang w:eastAsia="en-GB"/>
        </w:rPr>
      </w:pPr>
      <w:r w:rsidRPr="00C70209">
        <w:rPr>
          <w:b/>
          <w:lang w:eastAsia="en-GB"/>
        </w:rPr>
        <w:t xml:space="preserve">e. </w:t>
      </w:r>
      <w:r w:rsidRPr="00C70209">
        <w:rPr>
          <w:lang w:eastAsia="en-GB"/>
        </w:rPr>
        <w:t>Rabe (2000) not included in the review by Backes (2014) as the comparator group (delay time &lt;20 s) not considered to be ECC by the review authors.</w:t>
      </w:r>
    </w:p>
    <w:p w14:paraId="21EE2CE8" w14:textId="26C2DD4F" w:rsidR="00183F9F" w:rsidRPr="00C70209" w:rsidRDefault="00183F9F" w:rsidP="00082182">
      <w:pPr>
        <w:pStyle w:val="TableFigNotes6"/>
        <w:rPr>
          <w:lang w:val="en-AU"/>
        </w:rPr>
      </w:pPr>
      <w:r w:rsidRPr="00C70209">
        <w:rPr>
          <w:b/>
          <w:lang w:val="en-AU"/>
        </w:rPr>
        <w:t>f.</w:t>
      </w:r>
      <w:r w:rsidRPr="00C70209">
        <w:rPr>
          <w:lang w:val="en-AU"/>
        </w:rPr>
        <w:t xml:space="preserve"> Strauss (2008) enrolled 158 neonates but did not report data for infants aged &lt;30 weeks gestation due to problems with the delayed clamping techniques used in this population.</w:t>
      </w:r>
    </w:p>
    <w:p w14:paraId="493D9660" w14:textId="77777777" w:rsidR="00183F9F" w:rsidRPr="00C70209" w:rsidRDefault="00183F9F" w:rsidP="00082182">
      <w:pPr>
        <w:pStyle w:val="BodyText"/>
        <w:rPr>
          <w:lang w:eastAsia="en-GB"/>
        </w:rPr>
      </w:pPr>
    </w:p>
    <w:p w14:paraId="5ABEAF66" w14:textId="77777777" w:rsidR="00183F9F" w:rsidRPr="00C70209" w:rsidRDefault="00183F9F" w:rsidP="00082182">
      <w:pPr>
        <w:spacing w:after="200" w:line="276" w:lineRule="auto"/>
        <w:ind w:left="0"/>
        <w:rPr>
          <w:rFonts w:ascii="Arial" w:hAnsi="Arial" w:cs="Arial"/>
          <w:b/>
          <w:bCs/>
          <w:sz w:val="20"/>
          <w:szCs w:val="28"/>
          <w:lang w:eastAsia="en-GB"/>
        </w:rPr>
      </w:pPr>
      <w:r w:rsidRPr="00C70209">
        <w:br w:type="page"/>
      </w:r>
    </w:p>
    <w:p w14:paraId="605BC3AE" w14:textId="77777777" w:rsidR="00183F9F" w:rsidRPr="00C70209" w:rsidRDefault="00183F9F" w:rsidP="00082182">
      <w:pPr>
        <w:pStyle w:val="Heading5"/>
        <w:rPr>
          <w:lang w:val="en-AU"/>
        </w:rPr>
      </w:pPr>
      <w:r w:rsidRPr="00C70209">
        <w:rPr>
          <w:lang w:val="en-AU"/>
        </w:rPr>
        <w:t>Results</w:t>
      </w:r>
    </w:p>
    <w:p w14:paraId="3B6ECC11" w14:textId="1CB0F558" w:rsidR="00183F9F" w:rsidRPr="00C70209" w:rsidRDefault="00183F9F" w:rsidP="00082182">
      <w:pPr>
        <w:pStyle w:val="Heading6"/>
      </w:pPr>
      <w:r w:rsidRPr="00C70209">
        <w:t>Transfusion incidence and volume</w:t>
      </w:r>
    </w:p>
    <w:p w14:paraId="24978A8F" w14:textId="77777777" w:rsidR="00183F9F" w:rsidRPr="00C70209" w:rsidRDefault="00183F9F" w:rsidP="00082182">
      <w:pPr>
        <w:pStyle w:val="BodyText"/>
        <w:rPr>
          <w:lang w:eastAsia="en-GB"/>
        </w:rPr>
      </w:pPr>
      <w:r w:rsidRPr="00C70209">
        <w:rPr>
          <w:lang w:eastAsia="en-GB"/>
        </w:rPr>
        <w:t xml:space="preserve">The systematic review and hand-searching process identified four Level I studies (Backes 2014, Ghavam 2013, Mathew 2011, Rabe 2012) and two additional Level II studies (Alan 2014, Katheria 2014) that assessed the effect of placental transfusions on the incidence of transfusions, the mean </w:t>
      </w:r>
      <w:r w:rsidRPr="00C70209">
        <w:t>number</w:t>
      </w:r>
      <w:r w:rsidRPr="00C70209">
        <w:rPr>
          <w:lang w:eastAsia="en-GB"/>
        </w:rPr>
        <w:t xml:space="preserve"> of transfusions per infant or transfusion volume in preterm and term infants. </w:t>
      </w:r>
      <w:r w:rsidRPr="00C70209">
        <w:rPr>
          <w:b/>
          <w:lang w:eastAsia="en-GB"/>
        </w:rPr>
        <w:fldChar w:fldCharType="begin"/>
      </w:r>
      <w:r w:rsidRPr="00C70209">
        <w:rPr>
          <w:b/>
          <w:lang w:eastAsia="en-GB"/>
        </w:rPr>
        <w:instrText xml:space="preserve"> REF _Ref413150044 \h  \* MERGEFORMAT </w:instrText>
      </w:r>
      <w:r w:rsidRPr="00C70209">
        <w:rPr>
          <w:b/>
          <w:lang w:eastAsia="en-GB"/>
        </w:rPr>
      </w:r>
      <w:r w:rsidRPr="00C70209">
        <w:rPr>
          <w:b/>
          <w:lang w:eastAsia="en-GB"/>
        </w:rPr>
        <w:fldChar w:fldCharType="separate"/>
      </w:r>
      <w:r w:rsidR="000F7A9B" w:rsidRPr="000F7A9B">
        <w:rPr>
          <w:b/>
        </w:rPr>
        <w:t>Table 3.4.3</w:t>
      </w:r>
      <w:r w:rsidRPr="00C70209">
        <w:rPr>
          <w:b/>
          <w:lang w:eastAsia="en-GB"/>
        </w:rPr>
        <w:fldChar w:fldCharType="end"/>
      </w:r>
      <w:r w:rsidRPr="00C70209">
        <w:rPr>
          <w:lang w:eastAsia="en-GB"/>
        </w:rPr>
        <w:t xml:space="preserve"> summarises the results from these studies.</w:t>
      </w:r>
    </w:p>
    <w:p w14:paraId="64AB5661" w14:textId="77777777" w:rsidR="00183F9F" w:rsidRPr="00C70209" w:rsidRDefault="00183F9F" w:rsidP="00082182">
      <w:pPr>
        <w:pStyle w:val="H7"/>
      </w:pPr>
      <w:r w:rsidRPr="00C70209">
        <w:t>Transfusion incidence</w:t>
      </w:r>
    </w:p>
    <w:p w14:paraId="1C1DBD8D" w14:textId="77777777" w:rsidR="00183F9F" w:rsidRPr="00C70209" w:rsidRDefault="00183F9F" w:rsidP="00082182">
      <w:pPr>
        <w:pStyle w:val="BodyText"/>
        <w:rPr>
          <w:lang w:eastAsia="en-GB"/>
        </w:rPr>
      </w:pPr>
      <w:r w:rsidRPr="00C70209">
        <w:rPr>
          <w:lang w:eastAsia="en-GB"/>
        </w:rPr>
        <w:t xml:space="preserve">Backes (2014) identified six trials (Hosono 2008, Ibrahim 2000, Kinmond 1993, March 2013, McDonnell 1997, Mercer 2006) involving 301 preterm infants </w:t>
      </w:r>
      <w:r w:rsidRPr="00C70209">
        <w:t xml:space="preserve">born before 32 weeks gestation comparing DCC (or cord milking) with ECC that reported the proportion of subjects who received a transfusion. </w:t>
      </w:r>
      <w:r w:rsidRPr="00C70209">
        <w:rPr>
          <w:lang w:eastAsia="en-GB"/>
        </w:rPr>
        <w:t>A meta-analysis of the data showed that, in the placental transfusion group, 73 infants (49.3%) required a transfusion compared with 101 infants (66.0%) in the control group. This difference was statistically significant favouring placental transfusion (RR 0.75, 95% CI 0.63, 0.90).</w:t>
      </w:r>
    </w:p>
    <w:p w14:paraId="3BFD9CCB" w14:textId="5835D464" w:rsidR="00183F9F" w:rsidRPr="00C70209" w:rsidRDefault="00183F9F" w:rsidP="00082182">
      <w:pPr>
        <w:pStyle w:val="BodyText"/>
        <w:rPr>
          <w:lang w:eastAsia="en-GB"/>
        </w:rPr>
      </w:pPr>
      <w:r w:rsidRPr="00C70209">
        <w:rPr>
          <w:lang w:eastAsia="en-GB"/>
        </w:rPr>
        <w:t xml:space="preserve">Ghavam (2013) measured RBC transfusion incidence among extremely low </w:t>
      </w:r>
      <w:r w:rsidR="00F1702E" w:rsidRPr="00C70209">
        <w:rPr>
          <w:lang w:eastAsia="en-GB"/>
        </w:rPr>
        <w:t>birth weight</w:t>
      </w:r>
      <w:r w:rsidRPr="00C70209">
        <w:rPr>
          <w:lang w:eastAsia="en-GB"/>
        </w:rPr>
        <w:t xml:space="preserve"> (&lt;1000 g) preterm neonates. In a meta-analysis of five trials (</w:t>
      </w:r>
      <w:r w:rsidRPr="00C70209">
        <w:t xml:space="preserve">Hosono 2008, Ibrahim 2000, Kugelman 2007, March 2011, Rabe 2000), a significant difference was observed in favour of </w:t>
      </w:r>
      <w:r w:rsidRPr="00C70209">
        <w:rPr>
          <w:lang w:eastAsia="en-GB"/>
        </w:rPr>
        <w:t xml:space="preserve">placental transfusion (MD –2.22, 95% CI –2.52, –1.92, </w:t>
      </w:r>
      <w:r w:rsidR="001A475D" w:rsidRPr="001A475D">
        <w:rPr>
          <w:i/>
          <w:lang w:eastAsia="en-GB"/>
        </w:rPr>
        <w:t>P &lt; </w:t>
      </w:r>
      <w:r w:rsidRPr="00C70209">
        <w:rPr>
          <w:lang w:eastAsia="en-GB"/>
        </w:rPr>
        <w:t>0.01).</w:t>
      </w:r>
    </w:p>
    <w:p w14:paraId="0B74F808" w14:textId="77777777" w:rsidR="00183F9F" w:rsidRPr="00C70209" w:rsidRDefault="00183F9F" w:rsidP="00082182">
      <w:pPr>
        <w:pStyle w:val="BodyText"/>
        <w:rPr>
          <w:lang w:eastAsia="en-GB"/>
        </w:rPr>
      </w:pPr>
      <w:r w:rsidRPr="00C70209">
        <w:rPr>
          <w:lang w:eastAsia="en-GB"/>
        </w:rPr>
        <w:t>Matthew (2011) conducted a meta-analysis of six trials with 358 preterm infants examining transfusion incidence, and reported a significant difference in favour of placental transfusion (RR 0.72, 95% CI 0.54, 0.96).</w:t>
      </w:r>
    </w:p>
    <w:p w14:paraId="215C0E0B" w14:textId="7F6579CB" w:rsidR="00183F9F" w:rsidRPr="00C70209" w:rsidRDefault="00183F9F" w:rsidP="00082182">
      <w:pPr>
        <w:pStyle w:val="BodyText"/>
        <w:rPr>
          <w:rFonts w:eastAsia="Arial Unicode MS"/>
          <w:lang w:eastAsia="ja-JP"/>
        </w:rPr>
      </w:pPr>
      <w:r w:rsidRPr="00C70209">
        <w:rPr>
          <w:lang w:eastAsia="en-GB"/>
        </w:rPr>
        <w:t>Rabe (2012) conducted a meta-analysis of seven trials (</w:t>
      </w:r>
      <w:r w:rsidRPr="00C70209">
        <w:rPr>
          <w:rFonts w:eastAsia="Arial Unicode MS"/>
          <w:lang w:eastAsia="ja-JP"/>
        </w:rPr>
        <w:t xml:space="preserve">Hosono 2008, Kinmond 1993, Kugelman 2007, McDonnell 1997, Mercer 2006, Rabe 2000, Strauss 2008) involving </w:t>
      </w:r>
      <w:r w:rsidRPr="00C70209">
        <w:rPr>
          <w:lang w:eastAsia="en-GB"/>
        </w:rPr>
        <w:t>392 preterm infants born before 37 weeks gestation</w:t>
      </w:r>
      <w:r w:rsidRPr="00C70209">
        <w:rPr>
          <w:rFonts w:eastAsia="Arial Unicode MS"/>
          <w:lang w:eastAsia="ja-JP"/>
        </w:rPr>
        <w:t xml:space="preserve">. In the placental transfusion group, 44 infants (23.7%) required a transfusion for anaemia compared to 75 infants (36.4%) in the control group. This was a significant difference favouring placental transfusion (RR 0.61, 95% CI 0.46, 0.81, </w:t>
      </w:r>
      <w:r w:rsidR="001A475D" w:rsidRPr="001A475D">
        <w:rPr>
          <w:rFonts w:eastAsia="Arial Unicode MS"/>
          <w:i/>
          <w:lang w:eastAsia="ja-JP"/>
        </w:rPr>
        <w:t>P = </w:t>
      </w:r>
      <w:r w:rsidRPr="00C70209">
        <w:rPr>
          <w:rFonts w:eastAsia="Arial Unicode MS"/>
          <w:lang w:eastAsia="ja-JP"/>
        </w:rPr>
        <w:t>0.00053).</w:t>
      </w:r>
    </w:p>
    <w:p w14:paraId="63938C3E" w14:textId="45923259" w:rsidR="00183F9F" w:rsidRPr="00C70209" w:rsidRDefault="00183F9F" w:rsidP="00082182">
      <w:pPr>
        <w:pStyle w:val="BodyText"/>
        <w:rPr>
          <w:rFonts w:eastAsia="Arial Unicode MS"/>
          <w:lang w:eastAsia="ja-JP"/>
        </w:rPr>
      </w:pPr>
      <w:r w:rsidRPr="00C70209">
        <w:rPr>
          <w:rFonts w:eastAsia="Arial Unicode MS"/>
          <w:lang w:eastAsia="ja-JP"/>
        </w:rPr>
        <w:t>Two additional RCTs provided evidence for transfusion incidence.</w:t>
      </w:r>
    </w:p>
    <w:p w14:paraId="2E7814F8" w14:textId="2E732FC9" w:rsidR="00183F9F" w:rsidRPr="00C70209" w:rsidRDefault="00183F9F" w:rsidP="00082182">
      <w:pPr>
        <w:pStyle w:val="BodyText"/>
        <w:rPr>
          <w:rFonts w:eastAsia="Arial Unicode MS"/>
          <w:lang w:eastAsia="ja-JP"/>
        </w:rPr>
      </w:pPr>
      <w:r w:rsidRPr="00C70209">
        <w:rPr>
          <w:rFonts w:eastAsia="Arial Unicode MS"/>
          <w:lang w:eastAsia="ja-JP"/>
        </w:rPr>
        <w:t xml:space="preserve">Alan (2014) measured transfusion incidence in 42 very low </w:t>
      </w:r>
      <w:r w:rsidR="00F1702E" w:rsidRPr="00C70209">
        <w:rPr>
          <w:rFonts w:eastAsia="Arial Unicode MS"/>
          <w:lang w:eastAsia="ja-JP"/>
        </w:rPr>
        <w:t>birth weight</w:t>
      </w:r>
      <w:r w:rsidRPr="00C70209">
        <w:rPr>
          <w:rFonts w:eastAsia="Arial Unicode MS"/>
          <w:lang w:eastAsia="ja-JP"/>
        </w:rPr>
        <w:t xml:space="preserve"> (&lt;1500 g) infants. No differences were</w:t>
      </w:r>
      <w:r w:rsidR="00227344" w:rsidRPr="00C70209">
        <w:rPr>
          <w:rFonts w:eastAsia="Arial Unicode MS"/>
          <w:lang w:eastAsia="ja-JP"/>
        </w:rPr>
        <w:t xml:space="preserve"> reported for any </w:t>
      </w:r>
      <w:r w:rsidRPr="00C70209">
        <w:rPr>
          <w:rFonts w:eastAsia="Arial Unicode MS"/>
          <w:lang w:eastAsia="ja-JP"/>
        </w:rPr>
        <w:t xml:space="preserve">RBC transfusion in the first 3 days of life (RR 0.50, 95% CI 0.10, 2.44, </w:t>
      </w:r>
      <w:r w:rsidR="001A475D" w:rsidRPr="001A475D">
        <w:rPr>
          <w:rFonts w:eastAsia="Arial Unicode MS"/>
          <w:i/>
          <w:lang w:eastAsia="ja-JP"/>
        </w:rPr>
        <w:t>P = </w:t>
      </w:r>
      <w:r w:rsidRPr="00C70209">
        <w:rPr>
          <w:rFonts w:eastAsia="Arial Unicode MS"/>
          <w:lang w:eastAsia="ja-JP"/>
        </w:rPr>
        <w:t xml:space="preserve">0.384) or during NICU stay (RR 0.88, 95% CI 0.67, 1.17, </w:t>
      </w:r>
      <w:r w:rsidR="001A475D" w:rsidRPr="001A475D">
        <w:rPr>
          <w:rFonts w:eastAsia="Arial Unicode MS"/>
          <w:i/>
          <w:lang w:eastAsia="ja-JP"/>
        </w:rPr>
        <w:t>P = </w:t>
      </w:r>
      <w:r w:rsidRPr="00C70209">
        <w:rPr>
          <w:rFonts w:eastAsia="Arial Unicode MS"/>
          <w:lang w:eastAsia="ja-JP"/>
        </w:rPr>
        <w:t>0.380).</w:t>
      </w:r>
    </w:p>
    <w:p w14:paraId="4FC93DE4" w14:textId="1D348CCC" w:rsidR="00183F9F" w:rsidRPr="00C70209" w:rsidRDefault="00183F9F" w:rsidP="00082182">
      <w:pPr>
        <w:pStyle w:val="BodyText"/>
        <w:rPr>
          <w:rFonts w:eastAsia="Arial Unicode MS"/>
          <w:lang w:eastAsia="ja-JP"/>
        </w:rPr>
      </w:pPr>
      <w:r w:rsidRPr="00C70209">
        <w:rPr>
          <w:rFonts w:eastAsia="Arial Unicode MS"/>
          <w:lang w:eastAsia="ja-JP"/>
        </w:rPr>
        <w:t>Katheria (2014) assessed transfusion incidence among 60 preterm infants aged 23 to &lt;32 weeks gestation. In the placental transfusion group, 11 infants (37%) received a transfusion compared to 22 infants (73%) in the control group. This was a significant difference which favoured placental transfusion (</w:t>
      </w:r>
      <w:r w:rsidR="001A475D" w:rsidRPr="001A475D">
        <w:rPr>
          <w:rFonts w:eastAsia="Arial Unicode MS"/>
          <w:i/>
          <w:lang w:eastAsia="ja-JP"/>
        </w:rPr>
        <w:t>P = </w:t>
      </w:r>
      <w:r w:rsidRPr="00C70209">
        <w:rPr>
          <w:rFonts w:eastAsia="Arial Unicode MS"/>
          <w:lang w:eastAsia="ja-JP"/>
        </w:rPr>
        <w:t xml:space="preserve">0.004). A </w:t>
      </w:r>
      <w:r w:rsidR="00C56734" w:rsidRPr="00C70209">
        <w:rPr>
          <w:rFonts w:eastAsia="Arial Unicode MS"/>
          <w:lang w:eastAsia="ja-JP"/>
        </w:rPr>
        <w:t>sub</w:t>
      </w:r>
      <w:r w:rsidR="00F1702E">
        <w:rPr>
          <w:rFonts w:eastAsia="Arial Unicode MS"/>
          <w:lang w:eastAsia="ja-JP"/>
        </w:rPr>
        <w:t xml:space="preserve">group </w:t>
      </w:r>
      <w:r w:rsidRPr="00C70209">
        <w:rPr>
          <w:rFonts w:eastAsia="Arial Unicode MS"/>
          <w:lang w:eastAsia="ja-JP"/>
        </w:rPr>
        <w:t xml:space="preserve">analysis of infants aged &lt;29 weeks gestation was conducted, with the results also favouring placental transfusion (RR 0.66, 95% CI 0.44, 0.97, </w:t>
      </w:r>
      <w:r w:rsidR="001A475D" w:rsidRPr="001A475D">
        <w:rPr>
          <w:rFonts w:eastAsia="Arial Unicode MS"/>
          <w:i/>
          <w:lang w:eastAsia="ja-JP"/>
        </w:rPr>
        <w:t>P = </w:t>
      </w:r>
      <w:r w:rsidRPr="00C70209">
        <w:rPr>
          <w:rFonts w:eastAsia="Arial Unicode MS"/>
          <w:lang w:eastAsia="ja-JP"/>
        </w:rPr>
        <w:t xml:space="preserve">0.04). There was no significant difference in the age when transfusion was given (MD 0.00, 95% CI –6.09, 6.09, </w:t>
      </w:r>
      <w:r w:rsidR="001A475D" w:rsidRPr="001A475D">
        <w:rPr>
          <w:rFonts w:eastAsia="Arial Unicode MS"/>
          <w:i/>
          <w:lang w:eastAsia="ja-JP"/>
        </w:rPr>
        <w:t>P = </w:t>
      </w:r>
      <w:r w:rsidRPr="00C70209">
        <w:rPr>
          <w:rFonts w:eastAsia="Arial Unicode MS"/>
          <w:lang w:eastAsia="ja-JP"/>
        </w:rPr>
        <w:t>1.00).</w:t>
      </w:r>
    </w:p>
    <w:p w14:paraId="76583ED3" w14:textId="77777777" w:rsidR="00183F9F" w:rsidRPr="00C70209" w:rsidRDefault="00183F9F" w:rsidP="00082182">
      <w:pPr>
        <w:pStyle w:val="BodyText"/>
        <w:rPr>
          <w:rFonts w:eastAsia="Arial Unicode MS"/>
          <w:lang w:eastAsia="ja-JP"/>
        </w:rPr>
      </w:pPr>
      <w:r w:rsidRPr="00C70209">
        <w:rPr>
          <w:rFonts w:eastAsia="Arial Unicode MS"/>
          <w:lang w:eastAsia="ja-JP"/>
        </w:rPr>
        <w:t>A meta-analysis was conducted to evaluate all studies that reported transfusion incidence in preterm infants (born &lt;37 weeks gestation), and to evaluate the effectiveness of placental transfusion in this population (</w:t>
      </w:r>
      <w:r w:rsidRPr="00C70209">
        <w:rPr>
          <w:rFonts w:eastAsia="Arial Unicode MS"/>
          <w:b/>
          <w:lang w:eastAsia="ja-JP"/>
        </w:rPr>
        <w:fldChar w:fldCharType="begin"/>
      </w:r>
      <w:r w:rsidRPr="00C70209">
        <w:rPr>
          <w:rFonts w:eastAsia="Arial Unicode MS"/>
          <w:b/>
          <w:lang w:eastAsia="ja-JP"/>
        </w:rPr>
        <w:instrText xml:space="preserve"> REF _Ref419883775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Figure 3.4.1</w:t>
      </w:r>
      <w:r w:rsidRPr="00C70209">
        <w:rPr>
          <w:rFonts w:eastAsia="Arial Unicode MS"/>
          <w:b/>
          <w:lang w:eastAsia="ja-JP"/>
        </w:rPr>
        <w:fldChar w:fldCharType="end"/>
      </w:r>
      <w:r w:rsidRPr="00C70209">
        <w:rPr>
          <w:rFonts w:eastAsia="Arial Unicode MS"/>
          <w:lang w:eastAsia="ja-JP"/>
        </w:rPr>
        <w:t xml:space="preserve">). Studies were stratified by </w:t>
      </w:r>
      <w:r w:rsidRPr="00C70209">
        <w:rPr>
          <w:rFonts w:asciiTheme="minorHAnsi" w:eastAsia="Arial Unicode MS" w:hAnsiTheme="minorHAnsi" w:cstheme="minorHAnsi"/>
          <w:bCs/>
          <w:lang w:eastAsia="ja-JP"/>
        </w:rPr>
        <w:t>gestational age at birth</w:t>
      </w:r>
      <w:r w:rsidRPr="00C70209">
        <w:rPr>
          <w:rFonts w:eastAsia="Arial Unicode MS"/>
          <w:lang w:eastAsia="ja-JP"/>
        </w:rPr>
        <w:t>. The analysis showed that placental transfusion significantly reduced the mean number of RBC transfusions (RR 0.76; 95% CI 0.65, 0.88). There was no significant heterogeneity (I</w:t>
      </w:r>
      <w:r w:rsidRPr="00C70209">
        <w:rPr>
          <w:rFonts w:eastAsia="Arial Unicode MS"/>
          <w:vertAlign w:val="superscript"/>
          <w:lang w:eastAsia="ja-JP"/>
        </w:rPr>
        <w:t>2</w:t>
      </w:r>
      <w:r w:rsidRPr="00C70209">
        <w:rPr>
          <w:rFonts w:eastAsia="Arial Unicode MS"/>
          <w:lang w:eastAsia="ja-JP"/>
        </w:rPr>
        <w:t>=17%).</w:t>
      </w:r>
    </w:p>
    <w:p w14:paraId="326F0D2E" w14:textId="77777777" w:rsidR="00183F9F" w:rsidRPr="00C70209" w:rsidRDefault="00183F9F" w:rsidP="00082182">
      <w:pPr>
        <w:pStyle w:val="H7"/>
        <w:rPr>
          <w:lang w:eastAsia="en-GB"/>
        </w:rPr>
      </w:pPr>
      <w:r w:rsidRPr="00C70209">
        <w:rPr>
          <w:lang w:eastAsia="en-GB"/>
        </w:rPr>
        <w:t>Mean number of transfusions per infant</w:t>
      </w:r>
    </w:p>
    <w:p w14:paraId="6959602C" w14:textId="77777777" w:rsidR="00183F9F" w:rsidRPr="00C70209" w:rsidRDefault="00183F9F" w:rsidP="00082182">
      <w:pPr>
        <w:pStyle w:val="BodyText"/>
        <w:rPr>
          <w:lang w:eastAsia="en-GB"/>
        </w:rPr>
      </w:pPr>
      <w:r w:rsidRPr="00C70209">
        <w:rPr>
          <w:lang w:eastAsia="en-GB"/>
        </w:rPr>
        <w:t xml:space="preserve">Backes (2014) conducted a meta-analysis of six trials (Gokmen 2011, Hosono 2008, Ibrahim 2000, Kinmond 1993, Mercer 2006, Oh </w:t>
      </w:r>
      <w:r w:rsidRPr="00C70209">
        <w:t>2002</w:t>
      </w:r>
      <w:r w:rsidRPr="00C70209">
        <w:rPr>
          <w:lang w:eastAsia="en-GB"/>
        </w:rPr>
        <w:t>) involving 245 preterm infants born before 32 weeks gestation. There was a significant difference in the mean number of transfusions per infant, favouring placental transfusion (MD –1.14, 95% CI –2.01, –0.27).</w:t>
      </w:r>
    </w:p>
    <w:p w14:paraId="24CB563F" w14:textId="33E1AF01" w:rsidR="00183F9F" w:rsidRPr="00C70209" w:rsidRDefault="00183F9F" w:rsidP="00082182">
      <w:pPr>
        <w:pStyle w:val="BodyText"/>
        <w:rPr>
          <w:rFonts w:eastAsia="Arial Unicode MS"/>
          <w:lang w:eastAsia="ja-JP"/>
        </w:rPr>
      </w:pPr>
      <w:r w:rsidRPr="00C70209">
        <w:rPr>
          <w:lang w:eastAsia="en-GB"/>
        </w:rPr>
        <w:t xml:space="preserve">Rabe (2012) conducted a </w:t>
      </w:r>
      <w:r w:rsidRPr="00C70209">
        <w:rPr>
          <w:rFonts w:eastAsia="Arial Unicode MS"/>
          <w:lang w:eastAsia="ja-JP"/>
        </w:rPr>
        <w:t>meta-analysis of five trials (Hosono 2008, Kinmond 1993, Mercer 2006, Oh 2002, Rabe 2000) involving 210 preterm infants born before 37 weeks gestation and reported a statistically significant difference favouring placental transfusion for the number of transfusions administered (MD –1.26, 95% CI –1.87, –0.64).</w:t>
      </w:r>
    </w:p>
    <w:p w14:paraId="27B875B2" w14:textId="74037E12" w:rsidR="00183F9F" w:rsidRPr="00C70209" w:rsidRDefault="00183F9F" w:rsidP="00082182">
      <w:pPr>
        <w:pStyle w:val="BodyText"/>
        <w:rPr>
          <w:lang w:eastAsia="en-GB"/>
        </w:rPr>
      </w:pPr>
      <w:r w:rsidRPr="00C70209">
        <w:rPr>
          <w:lang w:eastAsia="en-GB"/>
        </w:rPr>
        <w:t>Matthew (2011) also conducted a meta-analysis of four trials (NR) involving 144 preterm infants examining the mean number of transfusions administered. A significant difference favouring placental transfusion was reported (MD –0.92, 95% CI –1.78, –0.05).</w:t>
      </w:r>
    </w:p>
    <w:p w14:paraId="6A87FA17" w14:textId="51A9E5DF" w:rsidR="00183F9F" w:rsidRPr="00C70209" w:rsidRDefault="00183F9F" w:rsidP="00082182">
      <w:pPr>
        <w:pStyle w:val="BodyText"/>
        <w:rPr>
          <w:rFonts w:eastAsia="Arial Unicode MS"/>
          <w:lang w:eastAsia="ja-JP"/>
        </w:rPr>
      </w:pPr>
      <w:r w:rsidRPr="00C70209">
        <w:rPr>
          <w:rFonts w:eastAsia="Arial Unicode MS"/>
          <w:lang w:eastAsia="ja-JP"/>
        </w:rPr>
        <w:t xml:space="preserve">One additional RCT provided evidence for number of transfusions. Alan (2014) </w:t>
      </w:r>
      <w:r w:rsidR="00227344" w:rsidRPr="00C70209">
        <w:rPr>
          <w:rFonts w:eastAsia="Arial Unicode MS"/>
          <w:lang w:eastAsia="ja-JP"/>
        </w:rPr>
        <w:t xml:space="preserve">reported the median number of </w:t>
      </w:r>
      <w:r w:rsidRPr="00C70209">
        <w:rPr>
          <w:rFonts w:eastAsia="Arial Unicode MS"/>
          <w:lang w:eastAsia="ja-JP"/>
        </w:rPr>
        <w:t xml:space="preserve">RBC transfusions in very low birth weight (&lt;1500 g) infants in the first 14 days of life (1 versus 1, </w:t>
      </w:r>
      <w:r w:rsidR="001A475D" w:rsidRPr="001A475D">
        <w:rPr>
          <w:rFonts w:eastAsia="Arial Unicode MS"/>
          <w:i/>
          <w:lang w:eastAsia="ja-JP"/>
        </w:rPr>
        <w:t>P = </w:t>
      </w:r>
      <w:r w:rsidRPr="00C70209">
        <w:rPr>
          <w:rFonts w:eastAsia="Arial Unicode MS"/>
          <w:lang w:eastAsia="ja-JP"/>
        </w:rPr>
        <w:t xml:space="preserve">0.828), first 35 days of life (2 versus 2, </w:t>
      </w:r>
      <w:r w:rsidR="001A475D" w:rsidRPr="001A475D">
        <w:rPr>
          <w:rFonts w:eastAsia="Arial Unicode MS"/>
          <w:i/>
          <w:lang w:eastAsia="ja-JP"/>
        </w:rPr>
        <w:t>P = </w:t>
      </w:r>
      <w:r w:rsidRPr="00C70209">
        <w:rPr>
          <w:rFonts w:eastAsia="Arial Unicode MS"/>
          <w:lang w:eastAsia="ja-JP"/>
        </w:rPr>
        <w:t xml:space="preserve">0.840) and during NICU stay (3 versus 3, </w:t>
      </w:r>
      <w:r w:rsidR="001A475D" w:rsidRPr="001A475D">
        <w:rPr>
          <w:rFonts w:eastAsia="Arial Unicode MS"/>
          <w:i/>
          <w:lang w:eastAsia="ja-JP"/>
        </w:rPr>
        <w:t>P = </w:t>
      </w:r>
      <w:r w:rsidRPr="00C70209">
        <w:rPr>
          <w:rFonts w:eastAsia="Arial Unicode MS"/>
          <w:lang w:eastAsia="ja-JP"/>
        </w:rPr>
        <w:t>0.813), and reported no significant differences between groups.</w:t>
      </w:r>
    </w:p>
    <w:p w14:paraId="7D9228AE" w14:textId="6590AB69" w:rsidR="00183F9F" w:rsidRPr="00C70209" w:rsidRDefault="00183F9F" w:rsidP="00082182">
      <w:pPr>
        <w:pStyle w:val="BodyText"/>
        <w:rPr>
          <w:rFonts w:eastAsia="Arial Unicode MS"/>
          <w:lang w:eastAsia="ja-JP"/>
        </w:rPr>
      </w:pPr>
      <w:r w:rsidRPr="00C70209">
        <w:rPr>
          <w:rFonts w:eastAsia="Arial Unicode MS"/>
          <w:lang w:eastAsia="ja-JP"/>
        </w:rPr>
        <w:t>A meta-analysis was conducted to evaluate all studies that reported the mean number of transfusions in preterm infants (born &lt;37 weeks gestation), and to evaluate the effectiveness of placental transfusion in this population (</w:t>
      </w:r>
      <w:r w:rsidRPr="00C70209">
        <w:rPr>
          <w:b/>
          <w:lang w:eastAsia="en-GB"/>
        </w:rPr>
        <w:fldChar w:fldCharType="begin"/>
      </w:r>
      <w:r w:rsidRPr="00C70209">
        <w:rPr>
          <w:b/>
          <w:lang w:eastAsia="en-GB"/>
        </w:rPr>
        <w:instrText xml:space="preserve"> REF _Ref419883871 \h  \* MERGEFORMAT </w:instrText>
      </w:r>
      <w:r w:rsidRPr="00C70209">
        <w:rPr>
          <w:b/>
          <w:lang w:eastAsia="en-GB"/>
        </w:rPr>
      </w:r>
      <w:r w:rsidRPr="00C70209">
        <w:rPr>
          <w:b/>
          <w:lang w:eastAsia="en-GB"/>
        </w:rPr>
        <w:fldChar w:fldCharType="separate"/>
      </w:r>
      <w:r w:rsidR="000F7A9B" w:rsidRPr="000F7A9B">
        <w:rPr>
          <w:b/>
        </w:rPr>
        <w:t>Figure</w:t>
      </w:r>
      <w:r w:rsidR="000F7A9B" w:rsidRPr="00C70209">
        <w:t xml:space="preserve"> </w:t>
      </w:r>
      <w:r w:rsidR="000F7A9B" w:rsidRPr="000F7A9B">
        <w:rPr>
          <w:b/>
        </w:rPr>
        <w:t>3.4.2</w:t>
      </w:r>
      <w:r w:rsidRPr="00C70209">
        <w:rPr>
          <w:b/>
          <w:lang w:eastAsia="en-GB"/>
        </w:rPr>
        <w:fldChar w:fldCharType="end"/>
      </w:r>
      <w:r w:rsidRPr="00C70209">
        <w:rPr>
          <w:lang w:eastAsia="en-GB"/>
        </w:rPr>
        <w:t xml:space="preserve">). Results were to be stratified by degree of prematurity, but all studies were in preterms born &lt;32 weeks gestation. </w:t>
      </w:r>
      <w:r w:rsidRPr="00C70209">
        <w:rPr>
          <w:rFonts w:eastAsia="Arial Unicode MS"/>
          <w:lang w:eastAsia="ja-JP"/>
        </w:rPr>
        <w:t>The analysis showed that placental transfusion significantly reduced the mean number of RBC transfusions (MD –1.16; 95% CI –1.93, –0.40); however, there was substantial heterogeneity for this outcome (I</w:t>
      </w:r>
      <w:r w:rsidRPr="00C70209">
        <w:rPr>
          <w:rFonts w:eastAsia="Arial Unicode MS"/>
          <w:vertAlign w:val="superscript"/>
          <w:lang w:eastAsia="ja-JP"/>
        </w:rPr>
        <w:t>2</w:t>
      </w:r>
      <w:r w:rsidRPr="00C70209">
        <w:rPr>
          <w:rFonts w:eastAsia="Arial Unicode MS"/>
          <w:lang w:eastAsia="ja-JP"/>
        </w:rPr>
        <w:t>=60%).</w:t>
      </w:r>
    </w:p>
    <w:p w14:paraId="6B2FA3BA" w14:textId="77777777" w:rsidR="00183F9F" w:rsidRPr="00C70209" w:rsidRDefault="00183F9F" w:rsidP="00082182">
      <w:pPr>
        <w:pStyle w:val="H7"/>
        <w:rPr>
          <w:lang w:eastAsia="en-GB"/>
        </w:rPr>
      </w:pPr>
      <w:r w:rsidRPr="00C70209">
        <w:rPr>
          <w:lang w:eastAsia="en-GB"/>
        </w:rPr>
        <w:t>Transfusion volume</w:t>
      </w:r>
    </w:p>
    <w:p w14:paraId="1DA914FA" w14:textId="2208C431" w:rsidR="00183F9F" w:rsidRPr="00C70209" w:rsidRDefault="00183F9F" w:rsidP="00082182">
      <w:pPr>
        <w:pStyle w:val="BodyText"/>
        <w:rPr>
          <w:rFonts w:eastAsia="Arial Unicode MS"/>
          <w:lang w:eastAsia="ja-JP"/>
        </w:rPr>
      </w:pPr>
      <w:r w:rsidRPr="00C70209">
        <w:rPr>
          <w:rFonts w:eastAsia="Arial Unicode MS"/>
          <w:lang w:eastAsia="ja-JP"/>
        </w:rPr>
        <w:t>The RCT by Alan (2014)</w:t>
      </w:r>
      <w:r w:rsidR="00227344" w:rsidRPr="00C70209">
        <w:rPr>
          <w:rFonts w:eastAsia="Arial Unicode MS"/>
          <w:lang w:eastAsia="ja-JP"/>
        </w:rPr>
        <w:t xml:space="preserve"> reported the median volume of </w:t>
      </w:r>
      <w:r w:rsidRPr="00C70209">
        <w:rPr>
          <w:rFonts w:eastAsia="Arial Unicode MS"/>
          <w:lang w:eastAsia="ja-JP"/>
        </w:rPr>
        <w:t xml:space="preserve">RBC transfusions in the first 14 days of life (10 versus 10, </w:t>
      </w:r>
      <w:r w:rsidR="001A475D" w:rsidRPr="001A475D">
        <w:rPr>
          <w:rFonts w:eastAsia="Arial Unicode MS"/>
          <w:i/>
          <w:lang w:eastAsia="ja-JP"/>
        </w:rPr>
        <w:t>P = </w:t>
      </w:r>
      <w:r w:rsidRPr="00C70209">
        <w:rPr>
          <w:rFonts w:eastAsia="Arial Unicode MS"/>
          <w:lang w:eastAsia="ja-JP"/>
        </w:rPr>
        <w:t xml:space="preserve">0.773), first 35 days of life (25 versus 25, </w:t>
      </w:r>
      <w:r w:rsidR="001A475D" w:rsidRPr="001A475D">
        <w:rPr>
          <w:rFonts w:eastAsia="Arial Unicode MS"/>
          <w:i/>
          <w:lang w:eastAsia="ja-JP"/>
        </w:rPr>
        <w:t>P = </w:t>
      </w:r>
      <w:r w:rsidRPr="00C70209">
        <w:rPr>
          <w:rFonts w:eastAsia="Arial Unicode MS"/>
          <w:lang w:eastAsia="ja-JP"/>
        </w:rPr>
        <w:t xml:space="preserve">0.885) and during NICU stay (45 versus 42, </w:t>
      </w:r>
      <w:r w:rsidR="001A475D" w:rsidRPr="001A475D">
        <w:rPr>
          <w:rFonts w:eastAsia="Arial Unicode MS"/>
          <w:i/>
          <w:lang w:eastAsia="ja-JP"/>
        </w:rPr>
        <w:t>P = </w:t>
      </w:r>
      <w:r w:rsidRPr="00C70209">
        <w:rPr>
          <w:rFonts w:eastAsia="Arial Unicode MS"/>
          <w:lang w:eastAsia="ja-JP"/>
        </w:rPr>
        <w:t>0.872). No statistically significant differences were reported between groups at any time point.</w:t>
      </w:r>
    </w:p>
    <w:p w14:paraId="7A967EC7" w14:textId="77777777" w:rsidR="00183F9F" w:rsidRPr="00C70209" w:rsidRDefault="00183F9F" w:rsidP="00082182">
      <w:pPr>
        <w:pStyle w:val="BodyText"/>
        <w:rPr>
          <w:rFonts w:eastAsiaTheme="minorHAnsi"/>
          <w:lang w:eastAsia="ja-JP"/>
        </w:rPr>
      </w:pPr>
    </w:p>
    <w:p w14:paraId="7A8A8ED4" w14:textId="77777777" w:rsidR="00183F9F" w:rsidRPr="00C70209" w:rsidRDefault="00183F9F" w:rsidP="00082182">
      <w:pPr>
        <w:pStyle w:val="BodyText"/>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309642A5" w14:textId="77777777" w:rsidR="00183F9F" w:rsidRPr="00C70209" w:rsidRDefault="00183F9F" w:rsidP="00082182">
      <w:pPr>
        <w:pStyle w:val="Caption"/>
        <w:rPr>
          <w:szCs w:val="21"/>
          <w:lang w:eastAsia="en-GB"/>
        </w:rPr>
      </w:pPr>
      <w:bookmarkStart w:id="743" w:name="_Ref413150044"/>
      <w:bookmarkStart w:id="744" w:name="_Toc427747191"/>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w:t>
      </w:r>
      <w:r w:rsidRPr="00C70209">
        <w:fldChar w:fldCharType="end"/>
      </w:r>
      <w:bookmarkEnd w:id="743"/>
      <w:r w:rsidRPr="00C70209">
        <w:tab/>
      </w:r>
      <w:r w:rsidRPr="00C70209">
        <w:rPr>
          <w:szCs w:val="21"/>
          <w:lang w:eastAsia="en-GB"/>
        </w:rPr>
        <w:t>Preterm and term infants: Results for placental transfusion versus no placental transfusion – Transfusion volume or incidence</w:t>
      </w:r>
      <w:bookmarkEnd w:id="74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389"/>
        <w:gridCol w:w="1389"/>
        <w:gridCol w:w="1389"/>
        <w:gridCol w:w="1471"/>
        <w:gridCol w:w="20"/>
        <w:gridCol w:w="1451"/>
        <w:gridCol w:w="40"/>
        <w:gridCol w:w="6"/>
        <w:gridCol w:w="1437"/>
        <w:gridCol w:w="1704"/>
      </w:tblGrid>
      <w:tr w:rsidR="00183F9F" w:rsidRPr="00C70209" w14:paraId="308BB342" w14:textId="77777777" w:rsidTr="00082182">
        <w:trPr>
          <w:tblHeader/>
        </w:trPr>
        <w:tc>
          <w:tcPr>
            <w:tcW w:w="388" w:type="pct"/>
            <w:vMerge w:val="restart"/>
            <w:tcBorders>
              <w:bottom w:val="single" w:sz="4" w:space="0" w:color="auto"/>
            </w:tcBorders>
          </w:tcPr>
          <w:p w14:paraId="0F876F83"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59CDB793"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44086B14"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Pr>
          <w:p w14:paraId="1200AE98"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3F36A5E8"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w:t>
            </w:r>
          </w:p>
        </w:tc>
        <w:tc>
          <w:tcPr>
            <w:tcW w:w="490" w:type="pct"/>
            <w:vMerge w:val="restart"/>
          </w:tcPr>
          <w:p w14:paraId="2E8780F6"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1F6B2261"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vMerge w:val="restart"/>
          </w:tcPr>
          <w:p w14:paraId="6C12A1E0"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0" w:type="pct"/>
            <w:vMerge w:val="restart"/>
          </w:tcPr>
          <w:p w14:paraId="21D908E3"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2" w:type="pct"/>
            <w:gridSpan w:val="7"/>
          </w:tcPr>
          <w:p w14:paraId="1E369F58"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706A3199" w14:textId="77777777" w:rsidTr="00082182">
        <w:trPr>
          <w:tblHeader/>
        </w:trPr>
        <w:tc>
          <w:tcPr>
            <w:tcW w:w="388" w:type="pct"/>
            <w:vMerge/>
            <w:tcBorders>
              <w:bottom w:val="nil"/>
            </w:tcBorders>
          </w:tcPr>
          <w:p w14:paraId="7A68BEF8"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1F7321B0"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1EE01E81"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16FEEBDF"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4CAB758B"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68C943CA" w14:textId="77777777" w:rsidR="00183F9F" w:rsidRPr="00C70209" w:rsidRDefault="00183F9F" w:rsidP="00082182">
            <w:pPr>
              <w:pStyle w:val="TableH2"/>
              <w:rPr>
                <w:rFonts w:eastAsia="Arial Unicode MS"/>
                <w:lang w:eastAsia="ja-JP"/>
              </w:rPr>
            </w:pPr>
          </w:p>
        </w:tc>
        <w:tc>
          <w:tcPr>
            <w:tcW w:w="526" w:type="pct"/>
            <w:gridSpan w:val="2"/>
            <w:tcBorders>
              <w:bottom w:val="nil"/>
            </w:tcBorders>
          </w:tcPr>
          <w:p w14:paraId="0C3A849D" w14:textId="77777777" w:rsidR="00183F9F" w:rsidRPr="00C70209" w:rsidRDefault="00183F9F" w:rsidP="00082182">
            <w:pPr>
              <w:pStyle w:val="TableH2"/>
              <w:rPr>
                <w:rFonts w:eastAsia="Arial Unicode MS"/>
                <w:lang w:eastAsia="ja-JP"/>
              </w:rPr>
            </w:pPr>
            <w:r w:rsidRPr="00C70209">
              <w:rPr>
                <w:rFonts w:eastAsia="Arial Unicode MS"/>
                <w:lang w:eastAsia="ja-JP"/>
              </w:rPr>
              <w:t>Placental transfusion</w:t>
            </w:r>
          </w:p>
          <w:p w14:paraId="3BFE218D"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1F59DFA3"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p w14:paraId="55E539A5" w14:textId="77777777" w:rsidR="00183F9F" w:rsidRPr="00C70209" w:rsidRDefault="00183F9F" w:rsidP="00082182">
            <w:pPr>
              <w:pStyle w:val="TableH2"/>
              <w:rPr>
                <w:rFonts w:eastAsia="Arial Unicode MS"/>
                <w:lang w:eastAsia="ja-JP"/>
              </w:rPr>
            </w:pPr>
            <w:r w:rsidRPr="00C70209">
              <w:rPr>
                <w:rFonts w:eastAsia="Arial Unicode MS"/>
                <w:lang w:eastAsia="ja-JP"/>
              </w:rPr>
              <w:t>Median (range)</w:t>
            </w:r>
          </w:p>
        </w:tc>
        <w:tc>
          <w:tcPr>
            <w:tcW w:w="528" w:type="pct"/>
            <w:gridSpan w:val="3"/>
            <w:tcBorders>
              <w:bottom w:val="nil"/>
            </w:tcBorders>
          </w:tcPr>
          <w:p w14:paraId="55E14914" w14:textId="77777777" w:rsidR="00183F9F" w:rsidRPr="00C70209" w:rsidRDefault="00183F9F" w:rsidP="00082182">
            <w:pPr>
              <w:pStyle w:val="TableH2"/>
              <w:rPr>
                <w:rFonts w:eastAsia="Arial Unicode MS"/>
                <w:lang w:eastAsia="ja-JP"/>
              </w:rPr>
            </w:pPr>
            <w:r w:rsidRPr="00C70209">
              <w:rPr>
                <w:rFonts w:eastAsia="Arial Unicode MS"/>
                <w:lang w:eastAsia="ja-JP"/>
              </w:rPr>
              <w:t>No placental transfusion</w:t>
            </w:r>
          </w:p>
          <w:p w14:paraId="3EBD71D0"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04C40179"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p w14:paraId="6E792851" w14:textId="77777777" w:rsidR="00183F9F" w:rsidRPr="00C70209" w:rsidRDefault="00183F9F" w:rsidP="00082182">
            <w:pPr>
              <w:pStyle w:val="TableH2"/>
              <w:rPr>
                <w:rFonts w:eastAsia="Arial Unicode MS"/>
                <w:lang w:eastAsia="ja-JP"/>
              </w:rPr>
            </w:pPr>
            <w:r w:rsidRPr="00C70209">
              <w:rPr>
                <w:rFonts w:eastAsia="Arial Unicode MS"/>
                <w:lang w:eastAsia="ja-JP"/>
              </w:rPr>
              <w:t>Median (range)</w:t>
            </w:r>
          </w:p>
        </w:tc>
        <w:tc>
          <w:tcPr>
            <w:tcW w:w="507" w:type="pct"/>
            <w:tcBorders>
              <w:bottom w:val="nil"/>
            </w:tcBorders>
          </w:tcPr>
          <w:p w14:paraId="390C8F75"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1" w:type="pct"/>
            <w:tcBorders>
              <w:bottom w:val="nil"/>
            </w:tcBorders>
          </w:tcPr>
          <w:p w14:paraId="31E841DD"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36338444" w14:textId="09977F06"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7165FB64"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0213A3E1" w14:textId="77777777" w:rsidTr="00082182">
        <w:tc>
          <w:tcPr>
            <w:tcW w:w="5000" w:type="pct"/>
            <w:gridSpan w:val="13"/>
            <w:tcBorders>
              <w:top w:val="single" w:sz="4" w:space="0" w:color="000000"/>
              <w:bottom w:val="single" w:sz="4" w:space="0" w:color="000000"/>
            </w:tcBorders>
            <w:shd w:val="clear" w:color="auto" w:fill="000000"/>
          </w:tcPr>
          <w:p w14:paraId="34FDA79B"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63E3E0CE" w14:textId="77777777" w:rsidTr="00082182">
        <w:tc>
          <w:tcPr>
            <w:tcW w:w="388" w:type="pct"/>
            <w:vMerge w:val="restart"/>
            <w:shd w:val="clear" w:color="auto" w:fill="auto"/>
          </w:tcPr>
          <w:p w14:paraId="4682958D" w14:textId="503A37ED" w:rsidR="00183F9F" w:rsidRPr="00C70209" w:rsidRDefault="00183F9F" w:rsidP="00082182">
            <w:pPr>
              <w:pStyle w:val="Tabletext-evidencematrix"/>
            </w:pPr>
            <w:r w:rsidRPr="00C70209">
              <w:t>Backes 2014</w:t>
            </w:r>
            <w:r w:rsidRPr="00C70209">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 </w:instrText>
            </w:r>
            <w:r w:rsidR="000E261C">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5</w:t>
            </w:r>
            <w:r w:rsidRPr="00C70209">
              <w:fldChar w:fldCharType="end"/>
            </w:r>
          </w:p>
          <w:p w14:paraId="1AB01F83" w14:textId="77777777" w:rsidR="00183F9F" w:rsidRPr="00C70209" w:rsidRDefault="00183F9F" w:rsidP="00082182">
            <w:pPr>
              <w:pStyle w:val="Tabletext-evidencematrix"/>
            </w:pPr>
            <w:r w:rsidRPr="00C70209">
              <w:t>Level I</w:t>
            </w:r>
          </w:p>
          <w:p w14:paraId="71B5B489" w14:textId="77777777" w:rsidR="00183F9F" w:rsidRPr="00C70209" w:rsidRDefault="00183F9F" w:rsidP="00082182">
            <w:pPr>
              <w:pStyle w:val="Tabletext-evidencematrix"/>
            </w:pPr>
            <w:r w:rsidRPr="00C70209">
              <w:rPr>
                <w:i/>
              </w:rPr>
              <w:t>Good</w:t>
            </w:r>
          </w:p>
        </w:tc>
        <w:tc>
          <w:tcPr>
            <w:tcW w:w="490" w:type="pct"/>
            <w:shd w:val="clear" w:color="auto" w:fill="auto"/>
          </w:tcPr>
          <w:p w14:paraId="62DBE4B4" w14:textId="54D8D8BC" w:rsidR="00183F9F" w:rsidRPr="00C70209" w:rsidRDefault="00183F9F" w:rsidP="00082182">
            <w:pPr>
              <w:pStyle w:val="Tabletext-evidencematrix"/>
            </w:pPr>
            <w:r w:rsidRPr="00C70209">
              <w:t>6 trials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Ibrahim 2000,</w:t>
            </w:r>
            <w:r w:rsidRPr="00C70209">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 </w:instrText>
            </w:r>
            <w:r w:rsidR="000E261C">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7</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March 2013,</w:t>
            </w:r>
            <w:r w:rsidRPr="00C70209">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 </w:instrText>
            </w:r>
            <w:r w:rsidR="000E261C">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0</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w:t>
            </w:r>
          </w:p>
          <w:p w14:paraId="28E1ADD3" w14:textId="77777777" w:rsidR="00183F9F" w:rsidRPr="00C70209" w:rsidRDefault="00183F9F" w:rsidP="00082182">
            <w:pPr>
              <w:pStyle w:val="Tabletext-evidencematrix"/>
            </w:pPr>
            <w:r w:rsidRPr="00C70209">
              <w:t>N=301</w:t>
            </w:r>
          </w:p>
        </w:tc>
        <w:tc>
          <w:tcPr>
            <w:tcW w:w="490" w:type="pct"/>
            <w:vMerge w:val="restart"/>
            <w:shd w:val="clear" w:color="auto" w:fill="auto"/>
          </w:tcPr>
          <w:p w14:paraId="74D648B9" w14:textId="77777777" w:rsidR="00183F9F" w:rsidRPr="00C70209" w:rsidRDefault="00183F9F" w:rsidP="00082182">
            <w:pPr>
              <w:pStyle w:val="Tabletext-evidencematrix"/>
            </w:pPr>
            <w:r w:rsidRPr="00C70209">
              <w:t>Preterm infants (&lt;32 weeks gestation)</w:t>
            </w:r>
          </w:p>
        </w:tc>
        <w:tc>
          <w:tcPr>
            <w:tcW w:w="490" w:type="pct"/>
            <w:vMerge w:val="restart"/>
            <w:shd w:val="clear" w:color="auto" w:fill="auto"/>
          </w:tcPr>
          <w:p w14:paraId="5BB0CF93" w14:textId="77777777" w:rsidR="00183F9F" w:rsidRPr="00C70209" w:rsidRDefault="00183F9F" w:rsidP="00082182">
            <w:pPr>
              <w:pStyle w:val="Tabletext-evidencematrix"/>
            </w:pPr>
            <w:r w:rsidRPr="00C70209">
              <w:t>NR</w:t>
            </w:r>
          </w:p>
        </w:tc>
        <w:tc>
          <w:tcPr>
            <w:tcW w:w="490" w:type="pct"/>
            <w:vMerge w:val="restart"/>
            <w:shd w:val="clear" w:color="auto" w:fill="auto"/>
          </w:tcPr>
          <w:p w14:paraId="291829AC" w14:textId="77777777" w:rsidR="00183F9F" w:rsidRPr="00C70209" w:rsidRDefault="00183F9F" w:rsidP="00082182">
            <w:pPr>
              <w:pStyle w:val="Tabletext-evidencematrix"/>
            </w:pPr>
            <w:r w:rsidRPr="00C70209">
              <w:t>Placental transfusion (DCC or cord milking) versus no placental transfusion (ECC)</w:t>
            </w:r>
          </w:p>
        </w:tc>
        <w:tc>
          <w:tcPr>
            <w:tcW w:w="490" w:type="pct"/>
            <w:shd w:val="clear" w:color="auto" w:fill="auto"/>
          </w:tcPr>
          <w:p w14:paraId="1F037B36" w14:textId="77777777" w:rsidR="00183F9F" w:rsidRPr="00C70209" w:rsidRDefault="00183F9F" w:rsidP="00082182">
            <w:pPr>
              <w:pStyle w:val="Tabletext-evidencematrix"/>
            </w:pPr>
            <w:r w:rsidRPr="00C70209">
              <w:t>Transfusion incidence</w:t>
            </w:r>
          </w:p>
        </w:tc>
        <w:tc>
          <w:tcPr>
            <w:tcW w:w="519" w:type="pct"/>
            <w:shd w:val="clear" w:color="auto" w:fill="auto"/>
          </w:tcPr>
          <w:p w14:paraId="639A8448" w14:textId="77777777" w:rsidR="00183F9F" w:rsidRPr="00C70209" w:rsidRDefault="00183F9F" w:rsidP="00082182">
            <w:pPr>
              <w:pStyle w:val="Tabletext-evidencematrix"/>
            </w:pPr>
            <w:r w:rsidRPr="00C70209">
              <w:t>73/148 (49.3%)</w:t>
            </w:r>
          </w:p>
        </w:tc>
        <w:tc>
          <w:tcPr>
            <w:tcW w:w="519" w:type="pct"/>
            <w:gridSpan w:val="2"/>
            <w:shd w:val="clear" w:color="auto" w:fill="auto"/>
          </w:tcPr>
          <w:p w14:paraId="39D1AACE" w14:textId="77777777" w:rsidR="00183F9F" w:rsidRPr="00C70209" w:rsidRDefault="00183F9F" w:rsidP="00082182">
            <w:pPr>
              <w:pStyle w:val="Tabletext-evidencematrix"/>
            </w:pPr>
            <w:r w:rsidRPr="00C70209">
              <w:t>101/153 (66.0%)</w:t>
            </w:r>
          </w:p>
        </w:tc>
        <w:tc>
          <w:tcPr>
            <w:tcW w:w="523" w:type="pct"/>
            <w:gridSpan w:val="3"/>
            <w:shd w:val="clear" w:color="auto" w:fill="auto"/>
          </w:tcPr>
          <w:p w14:paraId="3B9262D9" w14:textId="77777777" w:rsidR="00183F9F" w:rsidRPr="00C70209" w:rsidRDefault="00183F9F" w:rsidP="00082182">
            <w:pPr>
              <w:pStyle w:val="Tabletext-evidencematrix"/>
            </w:pPr>
            <w:r w:rsidRPr="00C70209">
              <w:t>RR 0.75 (0.63, 0.90)</w:t>
            </w:r>
          </w:p>
        </w:tc>
        <w:tc>
          <w:tcPr>
            <w:tcW w:w="601" w:type="pct"/>
            <w:shd w:val="clear" w:color="auto" w:fill="D9D9D9" w:themeFill="background1" w:themeFillShade="D9"/>
          </w:tcPr>
          <w:p w14:paraId="79E6F9A4" w14:textId="77777777" w:rsidR="00183F9F" w:rsidRPr="00C70209" w:rsidRDefault="00183F9F" w:rsidP="00082182">
            <w:pPr>
              <w:pStyle w:val="Tabletext-evidencematrix"/>
              <w:rPr>
                <w:i/>
              </w:rPr>
            </w:pPr>
            <w:r w:rsidRPr="00C70209">
              <w:rPr>
                <w:i/>
              </w:rPr>
              <w:t>Favours placental transfusion</w:t>
            </w:r>
          </w:p>
          <w:p w14:paraId="2D040E7A" w14:textId="5BD33338" w:rsidR="00183F9F" w:rsidRPr="00C70209" w:rsidRDefault="001A475D" w:rsidP="00082182">
            <w:pPr>
              <w:pStyle w:val="Tabletext-evidencematrix"/>
            </w:pPr>
            <w:r w:rsidRPr="001A475D">
              <w:rPr>
                <w:i/>
              </w:rPr>
              <w:t>P = </w:t>
            </w:r>
            <w:r w:rsidR="00183F9F" w:rsidRPr="00C70209">
              <w:t>0.002</w:t>
            </w:r>
          </w:p>
          <w:p w14:paraId="0FAC2894" w14:textId="77777777" w:rsidR="00183F9F" w:rsidRPr="00C70209" w:rsidRDefault="00183F9F" w:rsidP="00082182">
            <w:pPr>
              <w:pStyle w:val="Tabletext-evidencematrix"/>
            </w:pPr>
            <w:r w:rsidRPr="00C70209">
              <w:t>No significant heterogeneity</w:t>
            </w:r>
          </w:p>
          <w:p w14:paraId="5A9D6977" w14:textId="141FA24A"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6E3F806D" w14:textId="77777777" w:rsidTr="00082182">
        <w:tc>
          <w:tcPr>
            <w:tcW w:w="388" w:type="pct"/>
            <w:vMerge/>
            <w:tcBorders>
              <w:bottom w:val="single" w:sz="4" w:space="0" w:color="000000"/>
            </w:tcBorders>
            <w:shd w:val="clear" w:color="auto" w:fill="auto"/>
          </w:tcPr>
          <w:p w14:paraId="3834323A"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4577AA6B" w14:textId="4A77A4DC" w:rsidR="00183F9F" w:rsidRPr="00C70209" w:rsidRDefault="00183F9F" w:rsidP="00082182">
            <w:pPr>
              <w:pStyle w:val="Tabletext-evidencematrix"/>
            </w:pPr>
            <w:r w:rsidRPr="00C70209">
              <w:t>6 trials (Gokmen 2011,</w:t>
            </w:r>
            <w:r w:rsidRPr="00C70209">
              <w:fldChar w:fldCharType="begin"/>
            </w:r>
            <w:r w:rsidR="000E261C">
              <w:instrText xml:space="preserve"> ADDIN EN.CITE &lt;EndNote&gt;&lt;Cite&gt;&lt;Author&gt;Gokmen&lt;/Author&gt;&lt;Year&gt;2011&lt;/Year&gt;&lt;RecNum&gt;878&lt;/RecNum&gt;&lt;DisplayText&gt;&lt;style face="superscript"&gt;313&lt;/style&gt;&lt;/DisplayText&gt;&lt;record&gt;&lt;rec-number&gt;878&lt;/rec-number&gt;&lt;foreign-keys&gt;&lt;key app="EN" db-id="9edve2wadsavt5ewavaxtda4f2tavzvts9ee" timestamp="1435036188"&gt;878&lt;/key&gt;&lt;/foreign-keys&gt;&lt;ref-type name="Generic"&gt;13&lt;/ref-type&gt;&lt;contributors&gt;&lt;authors&gt;&lt;author&gt;Gokmen, Z.&lt;/author&gt;&lt;author&gt;Ozkiraz, S.&lt;/author&gt;&lt;author&gt;Tarcan, A.&lt;/author&gt;&lt;author&gt;Kozanoglu, I.&lt;/author&gt;&lt;author&gt;Ozcimen, E. E.&lt;/author&gt;&lt;author&gt;Ozbek, N.&lt;/author&gt;&lt;/authors&gt;&lt;/contributors&gt;&lt;titles&gt;&lt;title&gt;Effects of delayed umbilical cord clamping on peripheral blood hematopoietic stem cells in premature neonates&lt;/title&gt;&lt;/titles&gt;&lt;pages&gt;323–329&lt;/pages&gt;&lt;volume&gt;39&lt;/volume&gt;&lt;reprint-edition&gt;NOT IN FILE&lt;/reprint-edition&gt;&lt;keywords&gt;&lt;keyword&gt;delayed umbilical cord clamping&lt;/keyword&gt;&lt;keyword&gt;umbilical cord&lt;/keyword&gt;&lt;keyword&gt;umbilical cord clamping&lt;/keyword&gt;&lt;keyword&gt;blood&lt;/keyword&gt;&lt;/keywords&gt;&lt;dates&gt;&lt;year&gt;2011&lt;/year&gt;&lt;/dates&gt;&lt;urls&gt;&lt;/urls&gt;&lt;/record&gt;&lt;/Cite&gt;&lt;/EndNote&gt;</w:instrText>
            </w:r>
            <w:r w:rsidRPr="00C70209">
              <w:fldChar w:fldCharType="separate"/>
            </w:r>
            <w:r w:rsidR="000E261C" w:rsidRPr="000E261C">
              <w:rPr>
                <w:noProof/>
                <w:vertAlign w:val="superscript"/>
              </w:rPr>
              <w:t>313</w:t>
            </w:r>
            <w:r w:rsidRPr="00C70209">
              <w:fldChar w:fldCharType="end"/>
            </w:r>
            <w:r w:rsidRPr="00C70209">
              <w:t xml:space="preserve"> Hosono 2008</w:t>
            </w:r>
            <w:r w:rsidRPr="00C70209">
              <w:rPr>
                <w:vertAlign w:val="superscript"/>
              </w:rPr>
              <w:t>c</w:t>
            </w:r>
            <w:r w:rsidRPr="00C70209">
              <w:t>,</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Ibrahim 2000,</w:t>
            </w:r>
            <w:r w:rsidRPr="00C70209">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 </w:instrText>
            </w:r>
            <w:r w:rsidR="000E261C">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7</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p>
          <w:p w14:paraId="1AD1B26D" w14:textId="77777777" w:rsidR="00183F9F" w:rsidRPr="00C70209" w:rsidRDefault="00183F9F" w:rsidP="00082182">
            <w:pPr>
              <w:pStyle w:val="Tabletext-evidencematrix"/>
            </w:pPr>
            <w:r w:rsidRPr="00C70209">
              <w:t>N=245</w:t>
            </w:r>
          </w:p>
        </w:tc>
        <w:tc>
          <w:tcPr>
            <w:tcW w:w="490" w:type="pct"/>
            <w:vMerge/>
            <w:tcBorders>
              <w:bottom w:val="single" w:sz="4" w:space="0" w:color="000000"/>
            </w:tcBorders>
            <w:shd w:val="clear" w:color="auto" w:fill="auto"/>
          </w:tcPr>
          <w:p w14:paraId="79B6B41F" w14:textId="77777777" w:rsidR="00183F9F" w:rsidRPr="00C70209" w:rsidRDefault="00183F9F" w:rsidP="00082182">
            <w:pPr>
              <w:pStyle w:val="Tabletext-evidencematrix"/>
            </w:pPr>
          </w:p>
        </w:tc>
        <w:tc>
          <w:tcPr>
            <w:tcW w:w="490" w:type="pct"/>
            <w:vMerge/>
            <w:tcBorders>
              <w:bottom w:val="single" w:sz="4" w:space="0" w:color="000000"/>
            </w:tcBorders>
            <w:shd w:val="clear" w:color="auto" w:fill="auto"/>
          </w:tcPr>
          <w:p w14:paraId="7128EFC3" w14:textId="77777777" w:rsidR="00183F9F" w:rsidRPr="00C70209" w:rsidRDefault="00183F9F" w:rsidP="00082182">
            <w:pPr>
              <w:pStyle w:val="Tabletext-evidencematrix"/>
            </w:pPr>
          </w:p>
        </w:tc>
        <w:tc>
          <w:tcPr>
            <w:tcW w:w="490" w:type="pct"/>
            <w:vMerge/>
            <w:tcBorders>
              <w:bottom w:val="single" w:sz="4" w:space="0" w:color="000000"/>
            </w:tcBorders>
            <w:shd w:val="clear" w:color="auto" w:fill="auto"/>
          </w:tcPr>
          <w:p w14:paraId="4A82F843"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1D7AF5E3" w14:textId="77777777" w:rsidR="00183F9F" w:rsidRPr="00C70209" w:rsidRDefault="00183F9F" w:rsidP="00082182">
            <w:pPr>
              <w:pStyle w:val="Tabletext-evidencematrix"/>
            </w:pPr>
            <w:r w:rsidRPr="00C70209">
              <w:t>Mean no. of transfusions</w:t>
            </w:r>
          </w:p>
        </w:tc>
        <w:tc>
          <w:tcPr>
            <w:tcW w:w="526" w:type="pct"/>
            <w:gridSpan w:val="2"/>
            <w:tcBorders>
              <w:bottom w:val="single" w:sz="4" w:space="0" w:color="000000"/>
            </w:tcBorders>
            <w:shd w:val="clear" w:color="auto" w:fill="auto"/>
          </w:tcPr>
          <w:p w14:paraId="1137CD40" w14:textId="77777777" w:rsidR="00183F9F" w:rsidRPr="00C70209" w:rsidRDefault="00183F9F" w:rsidP="00082182">
            <w:pPr>
              <w:pStyle w:val="Tabletext-evidencematrix"/>
            </w:pPr>
            <w:r w:rsidRPr="00C70209">
              <w:t>NR (n=122)</w:t>
            </w:r>
          </w:p>
        </w:tc>
        <w:tc>
          <w:tcPr>
            <w:tcW w:w="528" w:type="pct"/>
            <w:gridSpan w:val="3"/>
            <w:tcBorders>
              <w:bottom w:val="single" w:sz="4" w:space="0" w:color="000000"/>
            </w:tcBorders>
            <w:shd w:val="clear" w:color="auto" w:fill="auto"/>
          </w:tcPr>
          <w:p w14:paraId="24C9C42D" w14:textId="77777777" w:rsidR="00183F9F" w:rsidRPr="00C70209" w:rsidRDefault="00183F9F" w:rsidP="00082182">
            <w:pPr>
              <w:pStyle w:val="Tabletext-evidencematrix"/>
            </w:pPr>
            <w:r w:rsidRPr="00C70209">
              <w:t>NR (n=123)</w:t>
            </w:r>
          </w:p>
        </w:tc>
        <w:tc>
          <w:tcPr>
            <w:tcW w:w="507" w:type="pct"/>
            <w:tcBorders>
              <w:bottom w:val="single" w:sz="4" w:space="0" w:color="000000"/>
            </w:tcBorders>
            <w:shd w:val="clear" w:color="auto" w:fill="auto"/>
          </w:tcPr>
          <w:p w14:paraId="6B77C777" w14:textId="77777777" w:rsidR="00183F9F" w:rsidRPr="00C70209" w:rsidRDefault="00183F9F" w:rsidP="00082182">
            <w:pPr>
              <w:pStyle w:val="Tabletext-evidencematrix"/>
            </w:pPr>
            <w:r w:rsidRPr="00C70209">
              <w:t>MD –1.14 (–2.01, –0.27)</w:t>
            </w:r>
          </w:p>
        </w:tc>
        <w:tc>
          <w:tcPr>
            <w:tcW w:w="601" w:type="pct"/>
            <w:tcBorders>
              <w:bottom w:val="single" w:sz="4" w:space="0" w:color="000000"/>
            </w:tcBorders>
            <w:shd w:val="clear" w:color="auto" w:fill="D9D9D9" w:themeFill="background1" w:themeFillShade="D9"/>
          </w:tcPr>
          <w:p w14:paraId="6D2C0741" w14:textId="77777777" w:rsidR="00183F9F" w:rsidRPr="00C70209" w:rsidRDefault="00183F9F" w:rsidP="00082182">
            <w:pPr>
              <w:pStyle w:val="Tabletext-evidencematrix"/>
              <w:rPr>
                <w:i/>
              </w:rPr>
            </w:pPr>
            <w:r w:rsidRPr="00C70209">
              <w:rPr>
                <w:i/>
              </w:rPr>
              <w:t>Favours placental transfusion</w:t>
            </w:r>
          </w:p>
          <w:p w14:paraId="4D1F3F86" w14:textId="2BC42A63" w:rsidR="00183F9F" w:rsidRPr="00C70209" w:rsidRDefault="001A475D" w:rsidP="00082182">
            <w:pPr>
              <w:pStyle w:val="Tabletext-evidencematrix"/>
            </w:pPr>
            <w:r w:rsidRPr="001A475D">
              <w:rPr>
                <w:i/>
              </w:rPr>
              <w:t>P = </w:t>
            </w:r>
            <w:r w:rsidR="00183F9F" w:rsidRPr="00C70209">
              <w:t>0.010</w:t>
            </w:r>
          </w:p>
          <w:p w14:paraId="42D4DBB6" w14:textId="77777777" w:rsidR="00183F9F" w:rsidRPr="00C70209" w:rsidRDefault="00183F9F" w:rsidP="00082182">
            <w:pPr>
              <w:pStyle w:val="Tabletext-evidencematrix"/>
            </w:pPr>
            <w:r w:rsidRPr="00C70209">
              <w:t>Substantial heterogeneity</w:t>
            </w:r>
          </w:p>
          <w:p w14:paraId="7AFD9B66" w14:textId="7F61F825"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64%</w:t>
            </w:r>
          </w:p>
        </w:tc>
      </w:tr>
      <w:tr w:rsidR="00183F9F" w:rsidRPr="00C70209" w14:paraId="0F22D9F1" w14:textId="77777777" w:rsidTr="00082182">
        <w:tc>
          <w:tcPr>
            <w:tcW w:w="388" w:type="pct"/>
            <w:tcBorders>
              <w:bottom w:val="single" w:sz="4" w:space="0" w:color="000000"/>
            </w:tcBorders>
            <w:shd w:val="clear" w:color="auto" w:fill="auto"/>
          </w:tcPr>
          <w:p w14:paraId="152ED6DA" w14:textId="691EFD01" w:rsidR="00183F9F" w:rsidRPr="00C70209" w:rsidRDefault="00183F9F" w:rsidP="00082182">
            <w:pPr>
              <w:pStyle w:val="Tabletext-evidencematrix"/>
            </w:pPr>
            <w:r w:rsidRPr="00C70209">
              <w:t>Ghavam 2013</w:t>
            </w:r>
            <w:r w:rsidRPr="00C70209">
              <w:fldChar w:fldCharType="begin">
                <w:fldData xml:space="preserve">PEVuZE5vdGU+PENpdGU+PEF1dGhvcj5HaGF2YW08L0F1dGhvcj48WWVhcj4yMDEzPC9ZZWFyPjxS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</w:fldData>
              </w:fldChar>
            </w:r>
            <w:r w:rsidR="000E261C">
              <w:instrText xml:space="preserve"> ADDIN EN.CITE </w:instrText>
            </w:r>
            <w:r w:rsidR="000E261C">
              <w:fldChar w:fldCharType="begin">
                <w:fldData xml:space="preserve">PEVuZE5vdGU+PENpdGU+PEF1dGhvcj5HaGF2YW08L0F1dGhvcj48WWVhcj4yMDEzPC9ZZWFyPjxS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6</w:t>
            </w:r>
            <w:r w:rsidRPr="00C70209">
              <w:fldChar w:fldCharType="end"/>
            </w:r>
          </w:p>
          <w:p w14:paraId="40F52969" w14:textId="77777777" w:rsidR="00183F9F" w:rsidRPr="00C70209" w:rsidRDefault="00183F9F" w:rsidP="00082182">
            <w:pPr>
              <w:pStyle w:val="Tabletext-evidencematrix"/>
            </w:pPr>
            <w:r w:rsidRPr="00C70209">
              <w:t>Level I</w:t>
            </w:r>
          </w:p>
          <w:p w14:paraId="18426E2C" w14:textId="77777777" w:rsidR="00183F9F" w:rsidRPr="00C70209" w:rsidRDefault="00183F9F" w:rsidP="00082182">
            <w:pPr>
              <w:pStyle w:val="Tabletext-evidencematrix"/>
            </w:pPr>
            <w:r w:rsidRPr="00C70209">
              <w:rPr>
                <w:i/>
              </w:rPr>
              <w:t>Poor</w:t>
            </w:r>
          </w:p>
        </w:tc>
        <w:tc>
          <w:tcPr>
            <w:tcW w:w="490" w:type="pct"/>
            <w:tcBorders>
              <w:bottom w:val="single" w:sz="4" w:space="0" w:color="000000"/>
            </w:tcBorders>
            <w:shd w:val="clear" w:color="auto" w:fill="auto"/>
          </w:tcPr>
          <w:p w14:paraId="47895D55" w14:textId="4111A2E7" w:rsidR="00183F9F" w:rsidRPr="00C70209" w:rsidRDefault="00183F9F" w:rsidP="00082182">
            <w:pPr>
              <w:pStyle w:val="Tabletext-evidencematrix"/>
            </w:pPr>
            <w:r w:rsidRPr="00C70209">
              <w:t>5 trials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Ibrahim 2000,</w:t>
            </w:r>
            <w:r w:rsidRPr="00C70209">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 </w:instrText>
            </w:r>
            <w:r w:rsidR="000E261C">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7</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arch 2011,</w:t>
            </w:r>
            <w:r w:rsidRPr="00C70209">
              <w:fldChar w:fldCharType="begin"/>
            </w:r>
            <w:r w:rsidR="000E261C">
              <w:instrText xml:space="preserve"> ADDIN EN.CITE &lt;EndNote&gt;&lt;Cite&gt;&lt;Author&gt;March&lt;/Author&gt;&lt;Year&gt;2011&lt;/Year&gt;&lt;RecNum&gt;942&lt;/RecNum&gt;&lt;DisplayText&gt;&lt;style face="superscript"&gt;331&lt;/style&gt;&lt;/DisplayText&gt;&lt;record&gt;&lt;rec-number&gt;942&lt;/rec-number&gt;&lt;foreign-keys&gt;&lt;key app="EN" db-id="9edve2wadsavt5ewavaxtda4f2tavzvts9ee" timestamp="1435709514"&gt;942&lt;/key&gt;&lt;/foreign-keys&gt;&lt;ref-type name="Journal Article"&gt;17&lt;/ref-type&gt;&lt;contributors&gt;&lt;authors&gt;&lt;author&gt;March, M.&lt;/author&gt;&lt;author&gt;de Venciana, M.&lt;/author&gt;&lt;author&gt;Parson, A.&lt;/author&gt;&lt;/authors&gt;&lt;/contributors&gt;&lt;titles&gt;&lt;title&gt;The efficacy of umbilical cord milking on the reduction of red blood cell transfusion rates in infants born between 24 and 28 6/7 weeks gestation--a randomized controlled trial&lt;/title&gt;&lt;secondary-title&gt;American Journal of Obstetrics and Gynecology&lt;/secondary-title&gt;&lt;alt-title&gt;Am. J. Obstet. Gynecol.&lt;/alt-title&gt;&lt;/titles&gt;&lt;periodical&gt;&lt;full-title&gt;Am J Obstet Gynecol&lt;/full-title&gt;&lt;abbr-1&gt;American journal of obstetrics and gynecology&lt;/abbr-1&gt;&lt;/periodical&gt;&lt;pages&gt;S204&lt;/pages&gt;&lt;volume&gt;204&lt;/volume&gt;&lt;number&gt;1&lt;/number&gt;&lt;dates&gt;&lt;year&gt;2011&lt;/year&gt;&lt;/dates&gt;&lt;isbn&gt;0002-9378&lt;/isbn&gt;&lt;urls&gt;&lt;related-urls&gt;&lt;url&gt;http://www.ajog.org/article/S0002-9378(10)01791-6/pdf&lt;/url&gt;&lt;/related-urls&gt;&lt;/urls&gt;&lt;electronic-resource-num&gt;DOI:10.1016/j.ajog.2010.10.531&lt;/electronic-resource-num&gt;&lt;/record&gt;&lt;/Cite&gt;&lt;/EndNote&gt;</w:instrText>
            </w:r>
            <w:r w:rsidRPr="00C70209">
              <w:fldChar w:fldCharType="separate"/>
            </w:r>
            <w:r w:rsidR="000E261C" w:rsidRPr="000E261C">
              <w:rPr>
                <w:noProof/>
                <w:vertAlign w:val="superscript"/>
              </w:rPr>
              <w:t>331</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w:t>
            </w:r>
          </w:p>
          <w:p w14:paraId="7BCE6D6D" w14:textId="77777777" w:rsidR="00183F9F" w:rsidRPr="00C70209" w:rsidRDefault="00183F9F" w:rsidP="00082182">
            <w:pPr>
              <w:pStyle w:val="Tabletext-evidencematrix"/>
            </w:pPr>
            <w:r w:rsidRPr="00C70209">
              <w:t xml:space="preserve">N=NR </w:t>
            </w:r>
          </w:p>
        </w:tc>
        <w:tc>
          <w:tcPr>
            <w:tcW w:w="490" w:type="pct"/>
            <w:tcBorders>
              <w:bottom w:val="single" w:sz="4" w:space="0" w:color="000000"/>
            </w:tcBorders>
            <w:shd w:val="clear" w:color="auto" w:fill="auto"/>
          </w:tcPr>
          <w:p w14:paraId="3948EFDA" w14:textId="77777777" w:rsidR="00183F9F" w:rsidRPr="00C70209" w:rsidRDefault="00183F9F" w:rsidP="00082182">
            <w:pPr>
              <w:pStyle w:val="Tabletext-evidencematrix"/>
            </w:pPr>
            <w:r w:rsidRPr="00C70209">
              <w:t>Preterm neonates (&lt;30 weeks gestation) with ELBW (&lt;1000 g)</w:t>
            </w:r>
          </w:p>
        </w:tc>
        <w:tc>
          <w:tcPr>
            <w:tcW w:w="490" w:type="pct"/>
            <w:tcBorders>
              <w:bottom w:val="single" w:sz="4" w:space="0" w:color="000000"/>
            </w:tcBorders>
            <w:shd w:val="clear" w:color="auto" w:fill="auto"/>
          </w:tcPr>
          <w:p w14:paraId="3E263E69" w14:textId="77777777" w:rsidR="00183F9F" w:rsidRPr="00C70209" w:rsidRDefault="00183F9F" w:rsidP="00082182">
            <w:pPr>
              <w:pStyle w:val="Tabletext-evidencematrix"/>
            </w:pPr>
            <w:r w:rsidRPr="00C70209">
              <w:t>NR</w:t>
            </w:r>
          </w:p>
        </w:tc>
        <w:tc>
          <w:tcPr>
            <w:tcW w:w="490" w:type="pct"/>
            <w:tcBorders>
              <w:bottom w:val="single" w:sz="4" w:space="0" w:color="000000"/>
            </w:tcBorders>
            <w:shd w:val="clear" w:color="auto" w:fill="auto"/>
          </w:tcPr>
          <w:p w14:paraId="5C350F2B" w14:textId="77777777" w:rsidR="00183F9F" w:rsidRPr="00C70209" w:rsidRDefault="00183F9F" w:rsidP="00082182">
            <w:pPr>
              <w:pStyle w:val="Tabletext-evidencematrix"/>
            </w:pPr>
            <w:r w:rsidRPr="00C70209">
              <w:t>Placental transfusion (DCC or cord milking) versus no placental transfusion (ICC)</w:t>
            </w:r>
          </w:p>
        </w:tc>
        <w:tc>
          <w:tcPr>
            <w:tcW w:w="490" w:type="pct"/>
            <w:tcBorders>
              <w:bottom w:val="single" w:sz="4" w:space="0" w:color="000000"/>
            </w:tcBorders>
            <w:shd w:val="clear" w:color="auto" w:fill="auto"/>
          </w:tcPr>
          <w:p w14:paraId="7A93DA55" w14:textId="77777777" w:rsidR="00183F9F" w:rsidRPr="00C70209" w:rsidRDefault="00183F9F" w:rsidP="00082182">
            <w:pPr>
              <w:pStyle w:val="Tabletext-evidencematrix"/>
            </w:pPr>
            <w:r w:rsidRPr="00C70209">
              <w:t xml:space="preserve">RBC transfusion </w:t>
            </w:r>
          </w:p>
        </w:tc>
        <w:tc>
          <w:tcPr>
            <w:tcW w:w="526" w:type="pct"/>
            <w:gridSpan w:val="2"/>
            <w:tcBorders>
              <w:bottom w:val="single" w:sz="4" w:space="0" w:color="000000"/>
            </w:tcBorders>
            <w:shd w:val="clear" w:color="auto" w:fill="auto"/>
          </w:tcPr>
          <w:p w14:paraId="152BD66F" w14:textId="77777777" w:rsidR="00183F9F" w:rsidRPr="00C70209" w:rsidRDefault="00183F9F" w:rsidP="00082182">
            <w:pPr>
              <w:pStyle w:val="Tabletext-evidencematrix"/>
            </w:pPr>
            <w:r w:rsidRPr="00C70209">
              <w:t>70/NR</w:t>
            </w:r>
          </w:p>
        </w:tc>
        <w:tc>
          <w:tcPr>
            <w:tcW w:w="528" w:type="pct"/>
            <w:gridSpan w:val="3"/>
            <w:tcBorders>
              <w:bottom w:val="single" w:sz="4" w:space="0" w:color="000000"/>
            </w:tcBorders>
            <w:shd w:val="clear" w:color="auto" w:fill="auto"/>
          </w:tcPr>
          <w:p w14:paraId="4DCE1500" w14:textId="77777777" w:rsidR="00183F9F" w:rsidRPr="00C70209" w:rsidRDefault="00183F9F" w:rsidP="00082182">
            <w:pPr>
              <w:pStyle w:val="Tabletext-evidencematrix"/>
            </w:pPr>
            <w:r w:rsidRPr="00C70209">
              <w:t>79/NR</w:t>
            </w:r>
          </w:p>
        </w:tc>
        <w:tc>
          <w:tcPr>
            <w:tcW w:w="507" w:type="pct"/>
            <w:tcBorders>
              <w:bottom w:val="single" w:sz="4" w:space="0" w:color="000000"/>
            </w:tcBorders>
            <w:shd w:val="clear" w:color="auto" w:fill="FFFFFF" w:themeFill="background1"/>
          </w:tcPr>
          <w:p w14:paraId="76086F13" w14:textId="77777777" w:rsidR="00183F9F" w:rsidRPr="00C70209" w:rsidRDefault="00183F9F" w:rsidP="00082182">
            <w:pPr>
              <w:pStyle w:val="Tabletext-evidencematrix"/>
            </w:pPr>
            <w:r w:rsidRPr="00C70209">
              <w:t>MD –2.22 (–2.52, –1.92)</w:t>
            </w:r>
          </w:p>
        </w:tc>
        <w:tc>
          <w:tcPr>
            <w:tcW w:w="601" w:type="pct"/>
            <w:tcBorders>
              <w:bottom w:val="single" w:sz="4" w:space="0" w:color="000000"/>
            </w:tcBorders>
            <w:shd w:val="clear" w:color="auto" w:fill="D9D9D9" w:themeFill="background1" w:themeFillShade="D9"/>
          </w:tcPr>
          <w:p w14:paraId="3C9A1015" w14:textId="77777777" w:rsidR="00183F9F" w:rsidRPr="00C70209" w:rsidRDefault="00183F9F" w:rsidP="00082182">
            <w:pPr>
              <w:pStyle w:val="Tabletext-evidencematrix"/>
              <w:rPr>
                <w:i/>
              </w:rPr>
            </w:pPr>
            <w:r w:rsidRPr="00C70209">
              <w:rPr>
                <w:i/>
              </w:rPr>
              <w:t>Favours placental transfusion</w:t>
            </w:r>
          </w:p>
          <w:p w14:paraId="7D67C9EB" w14:textId="451CAE5E" w:rsidR="00183F9F" w:rsidRPr="00C70209" w:rsidRDefault="001A475D" w:rsidP="00082182">
            <w:pPr>
              <w:pStyle w:val="Tabletext-evidencematrix"/>
            </w:pPr>
            <w:r w:rsidRPr="001A475D">
              <w:rPr>
                <w:i/>
              </w:rPr>
              <w:t>P &lt; </w:t>
            </w:r>
            <w:r w:rsidR="00183F9F" w:rsidRPr="00C70209">
              <w:t>0.001</w:t>
            </w:r>
          </w:p>
          <w:p w14:paraId="11BA49D7" w14:textId="77777777" w:rsidR="00183F9F" w:rsidRPr="00C70209" w:rsidRDefault="00183F9F" w:rsidP="00082182">
            <w:pPr>
              <w:pStyle w:val="Tabletext-evidencematrix"/>
            </w:pPr>
            <w:r w:rsidRPr="00C70209">
              <w:t>Heterogeneity NR</w:t>
            </w:r>
          </w:p>
          <w:p w14:paraId="32AF6E2F" w14:textId="0EB36348"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0530510F" w14:textId="77777777" w:rsidTr="00082182">
        <w:tc>
          <w:tcPr>
            <w:tcW w:w="388" w:type="pct"/>
            <w:vMerge w:val="restart"/>
            <w:shd w:val="clear" w:color="auto" w:fill="auto"/>
          </w:tcPr>
          <w:p w14:paraId="470FB65C" w14:textId="19BF0CBD" w:rsidR="00183F9F" w:rsidRPr="00C70209" w:rsidRDefault="00183F9F" w:rsidP="00082182">
            <w:pPr>
              <w:pStyle w:val="Tabletext-evidencematrix"/>
            </w:pPr>
            <w:r w:rsidRPr="00C70209">
              <w:t>Mathew 2011</w:t>
            </w:r>
            <w:r w:rsidRPr="00C70209">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 </w:instrText>
            </w:r>
            <w:r w:rsidR="000E261C">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7</w:t>
            </w:r>
            <w:r w:rsidRPr="00C70209">
              <w:fldChar w:fldCharType="end"/>
            </w:r>
          </w:p>
          <w:p w14:paraId="40D3D006" w14:textId="77777777" w:rsidR="00183F9F" w:rsidRPr="00C70209" w:rsidRDefault="00183F9F" w:rsidP="00082182">
            <w:pPr>
              <w:pStyle w:val="Tabletext-evidencematrix"/>
            </w:pPr>
            <w:r w:rsidRPr="00C70209">
              <w:t>Level I</w:t>
            </w:r>
          </w:p>
          <w:p w14:paraId="18E03F8A" w14:textId="77777777" w:rsidR="00183F9F" w:rsidRPr="00C70209" w:rsidRDefault="00183F9F" w:rsidP="00082182">
            <w:pPr>
              <w:pStyle w:val="Tabletext-evidencematrix"/>
            </w:pPr>
            <w:r w:rsidRPr="00C70209">
              <w:rPr>
                <w:i/>
              </w:rPr>
              <w:t>Fair</w:t>
            </w:r>
          </w:p>
        </w:tc>
        <w:tc>
          <w:tcPr>
            <w:tcW w:w="490" w:type="pct"/>
            <w:tcBorders>
              <w:bottom w:val="single" w:sz="4" w:space="0" w:color="000000"/>
            </w:tcBorders>
            <w:shd w:val="clear" w:color="auto" w:fill="auto"/>
          </w:tcPr>
          <w:p w14:paraId="6DF23DF0" w14:textId="77777777" w:rsidR="00183F9F" w:rsidRPr="00C70209" w:rsidRDefault="00183F9F" w:rsidP="00082182">
            <w:pPr>
              <w:pStyle w:val="Tabletext-evidencematrix"/>
            </w:pPr>
            <w:r w:rsidRPr="00C70209">
              <w:t>6 trials</w:t>
            </w:r>
            <w:r w:rsidRPr="00C70209">
              <w:rPr>
                <w:vertAlign w:val="superscript"/>
              </w:rPr>
              <w:t xml:space="preserve"> </w:t>
            </w:r>
            <w:r w:rsidRPr="00C70209">
              <w:t>(NR</w:t>
            </w:r>
            <w:r w:rsidRPr="00C70209">
              <w:rPr>
                <w:vertAlign w:val="superscript"/>
              </w:rPr>
              <w:t>d</w:t>
            </w:r>
            <w:r w:rsidRPr="00C70209">
              <w:t>)</w:t>
            </w:r>
          </w:p>
          <w:p w14:paraId="013F11DC" w14:textId="77777777" w:rsidR="00183F9F" w:rsidRPr="00C70209" w:rsidRDefault="00183F9F" w:rsidP="00082182">
            <w:pPr>
              <w:pStyle w:val="Tabletext-evidencematrix"/>
            </w:pPr>
            <w:r w:rsidRPr="00C70209">
              <w:t>N=358</w:t>
            </w:r>
          </w:p>
        </w:tc>
        <w:tc>
          <w:tcPr>
            <w:tcW w:w="490" w:type="pct"/>
            <w:vMerge w:val="restart"/>
            <w:shd w:val="clear" w:color="auto" w:fill="auto"/>
          </w:tcPr>
          <w:p w14:paraId="6B9CC729" w14:textId="77777777" w:rsidR="00183F9F" w:rsidRPr="00C70209" w:rsidRDefault="00183F9F" w:rsidP="00082182">
            <w:pPr>
              <w:pStyle w:val="Tabletext-evidencematrix"/>
            </w:pPr>
            <w:r w:rsidRPr="00C70209">
              <w:t>Preterm neonates</w:t>
            </w:r>
          </w:p>
        </w:tc>
        <w:tc>
          <w:tcPr>
            <w:tcW w:w="490" w:type="pct"/>
            <w:vMerge w:val="restart"/>
            <w:shd w:val="clear" w:color="auto" w:fill="auto"/>
          </w:tcPr>
          <w:p w14:paraId="78917078" w14:textId="77777777" w:rsidR="00183F9F" w:rsidRPr="00C70209" w:rsidRDefault="00183F9F" w:rsidP="00082182">
            <w:pPr>
              <w:pStyle w:val="Tabletext-evidencematrix"/>
            </w:pPr>
            <w:r w:rsidRPr="00C70209">
              <w:t>UK, USA, Germany, 2 trials NR</w:t>
            </w:r>
          </w:p>
        </w:tc>
        <w:tc>
          <w:tcPr>
            <w:tcW w:w="490" w:type="pct"/>
            <w:vMerge w:val="restart"/>
            <w:shd w:val="clear" w:color="auto" w:fill="auto"/>
          </w:tcPr>
          <w:p w14:paraId="7E94ABA5" w14:textId="77777777" w:rsidR="00183F9F" w:rsidRPr="00C70209" w:rsidRDefault="00183F9F" w:rsidP="00082182">
            <w:pPr>
              <w:pStyle w:val="Tabletext-evidencematrix"/>
            </w:pPr>
            <w:r w:rsidRPr="00C70209">
              <w:t>Placental transfusion (DCC) versus no placental transfusion (ECC)</w:t>
            </w:r>
          </w:p>
        </w:tc>
        <w:tc>
          <w:tcPr>
            <w:tcW w:w="490" w:type="pct"/>
            <w:tcBorders>
              <w:bottom w:val="single" w:sz="4" w:space="0" w:color="000000"/>
            </w:tcBorders>
            <w:shd w:val="clear" w:color="auto" w:fill="auto"/>
          </w:tcPr>
          <w:p w14:paraId="2889C31E" w14:textId="77777777" w:rsidR="00183F9F" w:rsidRPr="00C70209" w:rsidRDefault="00183F9F" w:rsidP="00082182">
            <w:pPr>
              <w:pStyle w:val="Tabletext-evidencematrix"/>
            </w:pPr>
            <w:r w:rsidRPr="00C70209">
              <w:t>Transfusion incidence</w:t>
            </w:r>
          </w:p>
        </w:tc>
        <w:tc>
          <w:tcPr>
            <w:tcW w:w="526" w:type="pct"/>
            <w:gridSpan w:val="2"/>
            <w:tcBorders>
              <w:bottom w:val="single" w:sz="4" w:space="0" w:color="000000"/>
            </w:tcBorders>
            <w:shd w:val="clear" w:color="auto" w:fill="auto"/>
          </w:tcPr>
          <w:p w14:paraId="480F1836" w14:textId="77777777" w:rsidR="00183F9F" w:rsidRPr="00C70209" w:rsidRDefault="00183F9F" w:rsidP="00082182">
            <w:pPr>
              <w:pStyle w:val="Tabletext-evidencematrix"/>
            </w:pPr>
            <w:r w:rsidRPr="00C70209">
              <w:t>NR</w:t>
            </w:r>
          </w:p>
        </w:tc>
        <w:tc>
          <w:tcPr>
            <w:tcW w:w="528" w:type="pct"/>
            <w:gridSpan w:val="3"/>
            <w:tcBorders>
              <w:bottom w:val="single" w:sz="4" w:space="0" w:color="000000"/>
            </w:tcBorders>
            <w:shd w:val="clear" w:color="auto" w:fill="auto"/>
          </w:tcPr>
          <w:p w14:paraId="06209FF2" w14:textId="77777777" w:rsidR="00183F9F" w:rsidRPr="00C70209" w:rsidRDefault="00183F9F" w:rsidP="00082182">
            <w:pPr>
              <w:pStyle w:val="Tabletext-evidencematrix"/>
            </w:pPr>
            <w:r w:rsidRPr="00C70209">
              <w:t>NR</w:t>
            </w:r>
          </w:p>
        </w:tc>
        <w:tc>
          <w:tcPr>
            <w:tcW w:w="507" w:type="pct"/>
            <w:tcBorders>
              <w:bottom w:val="single" w:sz="4" w:space="0" w:color="000000"/>
            </w:tcBorders>
            <w:shd w:val="clear" w:color="auto" w:fill="FFFFFF" w:themeFill="background1"/>
          </w:tcPr>
          <w:p w14:paraId="2CA4AF9A" w14:textId="77777777" w:rsidR="00183F9F" w:rsidRPr="00C70209" w:rsidRDefault="00183F9F" w:rsidP="00082182">
            <w:pPr>
              <w:pStyle w:val="Tabletext-evidencematrix"/>
            </w:pPr>
            <w:r w:rsidRPr="00C70209">
              <w:t>RR 0.72 (0.54, 0.96)</w:t>
            </w:r>
          </w:p>
        </w:tc>
        <w:tc>
          <w:tcPr>
            <w:tcW w:w="601" w:type="pct"/>
            <w:tcBorders>
              <w:bottom w:val="single" w:sz="4" w:space="0" w:color="000000"/>
            </w:tcBorders>
            <w:shd w:val="clear" w:color="auto" w:fill="D9D9D9" w:themeFill="background1" w:themeFillShade="D9"/>
          </w:tcPr>
          <w:p w14:paraId="44F1729F" w14:textId="77777777" w:rsidR="00183F9F" w:rsidRPr="00C70209" w:rsidRDefault="00183F9F" w:rsidP="00082182">
            <w:pPr>
              <w:pStyle w:val="Tabletext-evidencematrix"/>
              <w:rPr>
                <w:i/>
              </w:rPr>
            </w:pPr>
            <w:r w:rsidRPr="00C70209">
              <w:rPr>
                <w:i/>
              </w:rPr>
              <w:t>Favours placental transfusion</w:t>
            </w:r>
          </w:p>
          <w:p w14:paraId="7DC72921" w14:textId="119AF2CB" w:rsidR="00183F9F" w:rsidRPr="00C70209" w:rsidRDefault="001A475D" w:rsidP="00082182">
            <w:pPr>
              <w:pStyle w:val="Tabletext-evidencematrix"/>
            </w:pPr>
            <w:r w:rsidRPr="001A475D">
              <w:rPr>
                <w:i/>
              </w:rPr>
              <w:t>P = </w:t>
            </w:r>
            <w:r w:rsidR="00183F9F" w:rsidRPr="00C70209">
              <w:t>NR</w:t>
            </w:r>
          </w:p>
          <w:p w14:paraId="5C81E25A" w14:textId="77777777" w:rsidR="00183F9F" w:rsidRPr="00C70209" w:rsidRDefault="00183F9F" w:rsidP="00082182">
            <w:pPr>
              <w:pStyle w:val="Tabletext-evidencematrix"/>
            </w:pPr>
            <w:r w:rsidRPr="00C70209">
              <w:t>Heterogeneity NR</w:t>
            </w:r>
          </w:p>
          <w:p w14:paraId="7DD59133" w14:textId="488FAC7D"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5EF1E6C0" w14:textId="77777777" w:rsidTr="00082182">
        <w:tc>
          <w:tcPr>
            <w:tcW w:w="388" w:type="pct"/>
            <w:vMerge/>
            <w:tcBorders>
              <w:bottom w:val="single" w:sz="4" w:space="0" w:color="000000"/>
            </w:tcBorders>
            <w:shd w:val="clear" w:color="auto" w:fill="auto"/>
          </w:tcPr>
          <w:p w14:paraId="29A265EC"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562CCE6C" w14:textId="77777777" w:rsidR="00183F9F" w:rsidRPr="00C70209" w:rsidRDefault="00183F9F" w:rsidP="00082182">
            <w:pPr>
              <w:pStyle w:val="Tabletext-evidencematrix"/>
            </w:pPr>
            <w:r w:rsidRPr="00C70209">
              <w:t>4 trials (NR</w:t>
            </w:r>
            <w:r w:rsidRPr="00C70209">
              <w:rPr>
                <w:vertAlign w:val="superscript"/>
              </w:rPr>
              <w:t>d</w:t>
            </w:r>
            <w:r w:rsidRPr="00C70209">
              <w:t>)</w:t>
            </w:r>
          </w:p>
          <w:p w14:paraId="0FF7EE36" w14:textId="77777777" w:rsidR="00183F9F" w:rsidRPr="00C70209" w:rsidRDefault="00183F9F" w:rsidP="00082182">
            <w:pPr>
              <w:pStyle w:val="Tabletext-evidencematrix"/>
            </w:pPr>
            <w:r w:rsidRPr="00C70209">
              <w:t>N=144</w:t>
            </w:r>
          </w:p>
        </w:tc>
        <w:tc>
          <w:tcPr>
            <w:tcW w:w="490" w:type="pct"/>
            <w:vMerge/>
            <w:tcBorders>
              <w:bottom w:val="single" w:sz="4" w:space="0" w:color="000000"/>
            </w:tcBorders>
            <w:shd w:val="clear" w:color="auto" w:fill="auto"/>
          </w:tcPr>
          <w:p w14:paraId="357A5374" w14:textId="77777777" w:rsidR="00183F9F" w:rsidRPr="00C70209" w:rsidRDefault="00183F9F" w:rsidP="00082182">
            <w:pPr>
              <w:pStyle w:val="Tabletext-evidencematrix"/>
            </w:pPr>
          </w:p>
        </w:tc>
        <w:tc>
          <w:tcPr>
            <w:tcW w:w="490" w:type="pct"/>
            <w:vMerge/>
            <w:tcBorders>
              <w:bottom w:val="single" w:sz="4" w:space="0" w:color="000000"/>
            </w:tcBorders>
            <w:shd w:val="clear" w:color="auto" w:fill="auto"/>
          </w:tcPr>
          <w:p w14:paraId="30E047B5" w14:textId="77777777" w:rsidR="00183F9F" w:rsidRPr="00C70209" w:rsidRDefault="00183F9F" w:rsidP="00082182">
            <w:pPr>
              <w:pStyle w:val="Tabletext-evidencematrix"/>
            </w:pPr>
          </w:p>
        </w:tc>
        <w:tc>
          <w:tcPr>
            <w:tcW w:w="490" w:type="pct"/>
            <w:vMerge/>
            <w:tcBorders>
              <w:bottom w:val="single" w:sz="4" w:space="0" w:color="000000"/>
            </w:tcBorders>
            <w:shd w:val="clear" w:color="auto" w:fill="auto"/>
          </w:tcPr>
          <w:p w14:paraId="272BB7EF"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533C02BF" w14:textId="77777777" w:rsidR="00183F9F" w:rsidRPr="00C70209" w:rsidRDefault="00183F9F" w:rsidP="00082182">
            <w:pPr>
              <w:pStyle w:val="Tabletext-evidencematrix"/>
            </w:pPr>
            <w:r w:rsidRPr="00C70209">
              <w:t>Mean no. of transfusions administered</w:t>
            </w:r>
          </w:p>
        </w:tc>
        <w:tc>
          <w:tcPr>
            <w:tcW w:w="526" w:type="pct"/>
            <w:gridSpan w:val="2"/>
            <w:tcBorders>
              <w:bottom w:val="single" w:sz="4" w:space="0" w:color="000000"/>
            </w:tcBorders>
            <w:shd w:val="clear" w:color="auto" w:fill="auto"/>
          </w:tcPr>
          <w:p w14:paraId="404238B2" w14:textId="77777777" w:rsidR="00183F9F" w:rsidRPr="00C70209" w:rsidRDefault="00183F9F" w:rsidP="00082182">
            <w:pPr>
              <w:pStyle w:val="Tabletext-evidencematrix"/>
            </w:pPr>
            <w:r w:rsidRPr="00C70209">
              <w:t>NR</w:t>
            </w:r>
          </w:p>
        </w:tc>
        <w:tc>
          <w:tcPr>
            <w:tcW w:w="528" w:type="pct"/>
            <w:gridSpan w:val="3"/>
            <w:tcBorders>
              <w:bottom w:val="single" w:sz="4" w:space="0" w:color="000000"/>
            </w:tcBorders>
            <w:shd w:val="clear" w:color="auto" w:fill="auto"/>
          </w:tcPr>
          <w:p w14:paraId="4785E04D" w14:textId="77777777" w:rsidR="00183F9F" w:rsidRPr="00C70209" w:rsidRDefault="00183F9F" w:rsidP="00082182">
            <w:pPr>
              <w:pStyle w:val="Tabletext-evidencematrix"/>
            </w:pPr>
            <w:r w:rsidRPr="00C70209">
              <w:t>NR</w:t>
            </w:r>
          </w:p>
        </w:tc>
        <w:tc>
          <w:tcPr>
            <w:tcW w:w="507" w:type="pct"/>
            <w:tcBorders>
              <w:bottom w:val="single" w:sz="4" w:space="0" w:color="000000"/>
            </w:tcBorders>
            <w:shd w:val="clear" w:color="auto" w:fill="FFFFFF" w:themeFill="background1"/>
          </w:tcPr>
          <w:p w14:paraId="75FAC96E" w14:textId="77777777" w:rsidR="00183F9F" w:rsidRPr="00C70209" w:rsidRDefault="00183F9F" w:rsidP="00082182">
            <w:pPr>
              <w:pStyle w:val="Tabletext-evidencematrix"/>
            </w:pPr>
            <w:r w:rsidRPr="00C70209">
              <w:t>MD –0.92 (–1.78, –0.05)</w:t>
            </w:r>
          </w:p>
        </w:tc>
        <w:tc>
          <w:tcPr>
            <w:tcW w:w="601" w:type="pct"/>
            <w:tcBorders>
              <w:bottom w:val="single" w:sz="4" w:space="0" w:color="000000"/>
            </w:tcBorders>
            <w:shd w:val="clear" w:color="auto" w:fill="D9D9D9" w:themeFill="background1" w:themeFillShade="D9"/>
          </w:tcPr>
          <w:p w14:paraId="310E6A89" w14:textId="77777777" w:rsidR="00183F9F" w:rsidRPr="00C70209" w:rsidRDefault="00183F9F" w:rsidP="00082182">
            <w:pPr>
              <w:pStyle w:val="Tabletext-evidencematrix"/>
              <w:rPr>
                <w:i/>
              </w:rPr>
            </w:pPr>
            <w:r w:rsidRPr="00C70209">
              <w:rPr>
                <w:i/>
              </w:rPr>
              <w:t>Favours placental transfusion</w:t>
            </w:r>
          </w:p>
          <w:p w14:paraId="1119E110" w14:textId="2715D116" w:rsidR="00183F9F" w:rsidRPr="00C70209" w:rsidRDefault="001A475D" w:rsidP="00082182">
            <w:pPr>
              <w:pStyle w:val="Tabletext-evidencematrix"/>
            </w:pPr>
            <w:r w:rsidRPr="001A475D">
              <w:rPr>
                <w:i/>
              </w:rPr>
              <w:t>P = </w:t>
            </w:r>
            <w:r w:rsidR="00183F9F" w:rsidRPr="00C70209">
              <w:t>NR</w:t>
            </w:r>
          </w:p>
          <w:p w14:paraId="28DBEDBE" w14:textId="77777777" w:rsidR="00183F9F" w:rsidRPr="00C70209" w:rsidRDefault="00183F9F" w:rsidP="00082182">
            <w:pPr>
              <w:pStyle w:val="Tabletext-evidencematrix"/>
            </w:pPr>
            <w:r w:rsidRPr="00C70209">
              <w:t>Heterogeneity NR</w:t>
            </w:r>
          </w:p>
          <w:p w14:paraId="183C5E14" w14:textId="028EEBE9"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170256F1" w14:textId="77777777" w:rsidTr="00082182">
        <w:tc>
          <w:tcPr>
            <w:tcW w:w="388" w:type="pct"/>
            <w:vMerge w:val="restart"/>
            <w:shd w:val="clear" w:color="auto" w:fill="auto"/>
          </w:tcPr>
          <w:p w14:paraId="012E4A84" w14:textId="323E35B0" w:rsidR="00183F9F" w:rsidRPr="00C70209" w:rsidRDefault="00183F9F" w:rsidP="00082182">
            <w:pPr>
              <w:pStyle w:val="Tabletext-evidencematrix"/>
            </w:pPr>
            <w:r w:rsidRPr="00C70209">
              <w:t>Rabe 2012</w:t>
            </w:r>
            <w:r w:rsidRPr="00C70209">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 </w:instrText>
            </w:r>
            <w:r w:rsidR="000E261C">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8</w:t>
            </w:r>
            <w:r w:rsidRPr="00C70209">
              <w:fldChar w:fldCharType="end"/>
            </w:r>
          </w:p>
          <w:p w14:paraId="67ED599B" w14:textId="77777777" w:rsidR="00183F9F" w:rsidRPr="00C70209" w:rsidRDefault="00183F9F" w:rsidP="00082182">
            <w:pPr>
              <w:pStyle w:val="Tabletext-evidencematrix"/>
            </w:pPr>
            <w:r w:rsidRPr="00C70209">
              <w:t>Level I</w:t>
            </w:r>
          </w:p>
          <w:p w14:paraId="17937D3B" w14:textId="77777777" w:rsidR="00183F9F" w:rsidRPr="00C70209" w:rsidRDefault="00183F9F" w:rsidP="00082182">
            <w:pPr>
              <w:pStyle w:val="Tabletext-evidencematrix"/>
            </w:pPr>
            <w:r w:rsidRPr="00C70209">
              <w:rPr>
                <w:i/>
              </w:rPr>
              <w:t>Good</w:t>
            </w:r>
          </w:p>
        </w:tc>
        <w:tc>
          <w:tcPr>
            <w:tcW w:w="490" w:type="pct"/>
            <w:tcBorders>
              <w:bottom w:val="single" w:sz="4" w:space="0" w:color="000000"/>
            </w:tcBorders>
            <w:shd w:val="clear" w:color="auto" w:fill="auto"/>
          </w:tcPr>
          <w:p w14:paraId="10381149" w14:textId="07C82A72" w:rsidR="00183F9F" w:rsidRPr="00C70209" w:rsidRDefault="00183F9F" w:rsidP="00082182">
            <w:pPr>
              <w:pStyle w:val="Tabletext-evidencematrix"/>
            </w:pPr>
            <w:r w:rsidRPr="00C70209">
              <w:t>7 trials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Kinmond 1993</w:t>
            </w:r>
            <w:r w:rsidRPr="00C70209">
              <w:rPr>
                <w:vertAlign w:val="superscript"/>
              </w:rPr>
              <w:t>e</w:t>
            </w:r>
            <w:r w:rsidRPr="00C70209">
              <w:t>,</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Strauss 2008</w:t>
            </w:r>
            <w:r w:rsidRPr="00C70209">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 </w:instrText>
            </w:r>
            <w:r w:rsidR="000E261C">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7</w:t>
            </w:r>
            <w:r w:rsidRPr="00C70209">
              <w:fldChar w:fldCharType="end"/>
            </w:r>
            <w:r w:rsidRPr="00C70209">
              <w:t>)</w:t>
            </w:r>
          </w:p>
          <w:p w14:paraId="51FBD09F" w14:textId="77777777" w:rsidR="00183F9F" w:rsidRPr="00C70209" w:rsidRDefault="00183F9F" w:rsidP="00082182">
            <w:pPr>
              <w:pStyle w:val="Tabletext-evidencematrix"/>
            </w:pPr>
            <w:r w:rsidRPr="00C70209">
              <w:t>N=392</w:t>
            </w:r>
          </w:p>
        </w:tc>
        <w:tc>
          <w:tcPr>
            <w:tcW w:w="490" w:type="pct"/>
            <w:vMerge w:val="restart"/>
            <w:shd w:val="clear" w:color="auto" w:fill="auto"/>
          </w:tcPr>
          <w:p w14:paraId="447F38F5" w14:textId="77777777" w:rsidR="00183F9F" w:rsidRPr="00C70209" w:rsidRDefault="00183F9F" w:rsidP="00082182">
            <w:pPr>
              <w:pStyle w:val="Tabletext-evidencematrix"/>
            </w:pPr>
            <w:r w:rsidRPr="00C70209">
              <w:t>Preterm infants (&lt;37 weeks gestation)</w:t>
            </w:r>
          </w:p>
        </w:tc>
        <w:tc>
          <w:tcPr>
            <w:tcW w:w="490" w:type="pct"/>
            <w:tcBorders>
              <w:bottom w:val="single" w:sz="4" w:space="0" w:color="000000"/>
            </w:tcBorders>
            <w:shd w:val="clear" w:color="auto" w:fill="auto"/>
          </w:tcPr>
          <w:p w14:paraId="5FB8D6A2" w14:textId="77777777" w:rsidR="00183F9F" w:rsidRPr="00C70209" w:rsidRDefault="00183F9F" w:rsidP="00082182">
            <w:pPr>
              <w:pStyle w:val="Tabletext-evidencematrix"/>
            </w:pPr>
            <w:r w:rsidRPr="00C70209">
              <w:t>Scotland, England, Israel, Australia, USA x2</w:t>
            </w:r>
          </w:p>
        </w:tc>
        <w:tc>
          <w:tcPr>
            <w:tcW w:w="490" w:type="pct"/>
            <w:vMerge w:val="restart"/>
            <w:shd w:val="clear" w:color="auto" w:fill="auto"/>
          </w:tcPr>
          <w:p w14:paraId="510EF791" w14:textId="77777777" w:rsidR="00183F9F" w:rsidRPr="00C70209" w:rsidRDefault="00183F9F" w:rsidP="00082182">
            <w:pPr>
              <w:pStyle w:val="Tabletext-evidencematrix"/>
            </w:pPr>
            <w:r w:rsidRPr="00C70209">
              <w:t>Placental transfusion (DCC or cord milking) versus no placental transfusion (ICC)</w:t>
            </w:r>
          </w:p>
        </w:tc>
        <w:tc>
          <w:tcPr>
            <w:tcW w:w="490" w:type="pct"/>
            <w:tcBorders>
              <w:bottom w:val="single" w:sz="4" w:space="0" w:color="000000"/>
            </w:tcBorders>
            <w:shd w:val="clear" w:color="auto" w:fill="auto"/>
          </w:tcPr>
          <w:p w14:paraId="463C5309" w14:textId="77777777" w:rsidR="00183F9F" w:rsidRPr="00C70209" w:rsidRDefault="00183F9F" w:rsidP="00082182">
            <w:pPr>
              <w:pStyle w:val="Tabletext-evidencematrix"/>
            </w:pPr>
            <w:r w:rsidRPr="00C70209">
              <w:t>Transfusion for anaemia</w:t>
            </w:r>
          </w:p>
        </w:tc>
        <w:tc>
          <w:tcPr>
            <w:tcW w:w="526" w:type="pct"/>
            <w:gridSpan w:val="2"/>
            <w:tcBorders>
              <w:bottom w:val="single" w:sz="4" w:space="0" w:color="000000"/>
            </w:tcBorders>
            <w:shd w:val="clear" w:color="auto" w:fill="auto"/>
          </w:tcPr>
          <w:p w14:paraId="134A668D" w14:textId="77777777" w:rsidR="00183F9F" w:rsidRPr="00C70209" w:rsidRDefault="00183F9F" w:rsidP="00082182">
            <w:pPr>
              <w:pStyle w:val="Tabletext-evidencematrix"/>
            </w:pPr>
            <w:r w:rsidRPr="00C70209">
              <w:t>44/186 (23.7%)</w:t>
            </w:r>
          </w:p>
        </w:tc>
        <w:tc>
          <w:tcPr>
            <w:tcW w:w="528" w:type="pct"/>
            <w:gridSpan w:val="3"/>
            <w:tcBorders>
              <w:bottom w:val="single" w:sz="4" w:space="0" w:color="000000"/>
            </w:tcBorders>
            <w:shd w:val="clear" w:color="auto" w:fill="auto"/>
          </w:tcPr>
          <w:p w14:paraId="284CE061" w14:textId="77777777" w:rsidR="00183F9F" w:rsidRPr="00C70209" w:rsidRDefault="00183F9F" w:rsidP="00082182">
            <w:pPr>
              <w:pStyle w:val="Tabletext-evidencematrix"/>
            </w:pPr>
            <w:r w:rsidRPr="00C70209">
              <w:t>75/206 (36.4%)</w:t>
            </w:r>
          </w:p>
        </w:tc>
        <w:tc>
          <w:tcPr>
            <w:tcW w:w="507" w:type="pct"/>
            <w:tcBorders>
              <w:bottom w:val="single" w:sz="4" w:space="0" w:color="000000"/>
            </w:tcBorders>
            <w:shd w:val="clear" w:color="auto" w:fill="FFFFFF" w:themeFill="background1"/>
          </w:tcPr>
          <w:p w14:paraId="2848A2B6" w14:textId="77777777" w:rsidR="00183F9F" w:rsidRPr="00C70209" w:rsidRDefault="00183F9F" w:rsidP="00082182">
            <w:pPr>
              <w:pStyle w:val="Tabletext-evidencematrix"/>
            </w:pPr>
            <w:r w:rsidRPr="00C70209">
              <w:t>RR 0.61 (0.46, 0.81)</w:t>
            </w:r>
          </w:p>
        </w:tc>
        <w:tc>
          <w:tcPr>
            <w:tcW w:w="601" w:type="pct"/>
            <w:tcBorders>
              <w:bottom w:val="single" w:sz="4" w:space="0" w:color="000000"/>
            </w:tcBorders>
            <w:shd w:val="clear" w:color="auto" w:fill="D9D9D9" w:themeFill="background1" w:themeFillShade="D9"/>
          </w:tcPr>
          <w:p w14:paraId="0596DFCF" w14:textId="77777777" w:rsidR="00183F9F" w:rsidRPr="00C70209" w:rsidRDefault="00183F9F" w:rsidP="00082182">
            <w:pPr>
              <w:pStyle w:val="Tabletext-evidencematrix"/>
              <w:rPr>
                <w:i/>
              </w:rPr>
            </w:pPr>
            <w:r w:rsidRPr="00C70209">
              <w:rPr>
                <w:i/>
              </w:rPr>
              <w:t>Favours placental transfusion</w:t>
            </w:r>
          </w:p>
          <w:p w14:paraId="0814CAD0" w14:textId="0CD179A7" w:rsidR="00183F9F" w:rsidRPr="00C70209" w:rsidRDefault="001A475D" w:rsidP="00082182">
            <w:pPr>
              <w:pStyle w:val="Tabletext-evidencematrix"/>
            </w:pPr>
            <w:r w:rsidRPr="001A475D">
              <w:rPr>
                <w:i/>
              </w:rPr>
              <w:t>P = </w:t>
            </w:r>
            <w:r w:rsidR="00183F9F" w:rsidRPr="00C70209">
              <w:t>0.00053</w:t>
            </w:r>
          </w:p>
          <w:p w14:paraId="20B55366" w14:textId="77777777" w:rsidR="00183F9F" w:rsidRPr="00C70209" w:rsidRDefault="00183F9F" w:rsidP="00082182">
            <w:pPr>
              <w:pStyle w:val="Tabletext-evidencematrix"/>
            </w:pPr>
            <w:r w:rsidRPr="00C70209">
              <w:t>No significant heterogeneity</w:t>
            </w:r>
          </w:p>
          <w:p w14:paraId="674D2E9E" w14:textId="68F74F61"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3379F6A0" w14:textId="77777777" w:rsidTr="00082182">
        <w:tc>
          <w:tcPr>
            <w:tcW w:w="388" w:type="pct"/>
            <w:vMerge/>
            <w:tcBorders>
              <w:bottom w:val="single" w:sz="4" w:space="0" w:color="000000"/>
            </w:tcBorders>
            <w:shd w:val="clear" w:color="auto" w:fill="auto"/>
          </w:tcPr>
          <w:p w14:paraId="4FCE1279"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2FA78B44" w14:textId="6184DB1E" w:rsidR="00183F9F" w:rsidRPr="00C70209" w:rsidRDefault="00183F9F" w:rsidP="00082182">
            <w:pPr>
              <w:pStyle w:val="Tabletext-evidencematrix"/>
            </w:pPr>
            <w:r w:rsidRPr="00C70209">
              <w:t>5 trials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w:t>
            </w:r>
          </w:p>
          <w:p w14:paraId="49968B57" w14:textId="77777777" w:rsidR="00183F9F" w:rsidRPr="00C70209" w:rsidRDefault="00183F9F" w:rsidP="00082182">
            <w:pPr>
              <w:pStyle w:val="Tabletext-evidencematrix"/>
            </w:pPr>
            <w:r w:rsidRPr="00C70209">
              <w:t>N=210</w:t>
            </w:r>
          </w:p>
        </w:tc>
        <w:tc>
          <w:tcPr>
            <w:tcW w:w="490" w:type="pct"/>
            <w:vMerge/>
            <w:tcBorders>
              <w:bottom w:val="single" w:sz="4" w:space="0" w:color="000000"/>
            </w:tcBorders>
            <w:shd w:val="clear" w:color="auto" w:fill="auto"/>
          </w:tcPr>
          <w:p w14:paraId="2F6C6811"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6CE11762" w14:textId="77777777" w:rsidR="00183F9F" w:rsidRPr="00C70209" w:rsidRDefault="00183F9F" w:rsidP="00082182">
            <w:pPr>
              <w:pStyle w:val="Tabletext-evidencematrix"/>
            </w:pPr>
            <w:r w:rsidRPr="00C70209">
              <w:t xml:space="preserve">Scotland, England, USA x2, Japan </w:t>
            </w:r>
          </w:p>
        </w:tc>
        <w:tc>
          <w:tcPr>
            <w:tcW w:w="490" w:type="pct"/>
            <w:vMerge/>
            <w:tcBorders>
              <w:bottom w:val="single" w:sz="4" w:space="0" w:color="000000"/>
            </w:tcBorders>
            <w:shd w:val="clear" w:color="auto" w:fill="auto"/>
          </w:tcPr>
          <w:p w14:paraId="124B082F"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6385B708" w14:textId="77777777" w:rsidR="00183F9F" w:rsidRPr="00C70209" w:rsidRDefault="00183F9F" w:rsidP="00082182">
            <w:pPr>
              <w:pStyle w:val="Tabletext-evidencematrix"/>
            </w:pPr>
            <w:r w:rsidRPr="00C70209">
              <w:t>Mean no. of transfusions</w:t>
            </w:r>
          </w:p>
        </w:tc>
        <w:tc>
          <w:tcPr>
            <w:tcW w:w="526" w:type="pct"/>
            <w:gridSpan w:val="2"/>
            <w:tcBorders>
              <w:bottom w:val="single" w:sz="4" w:space="0" w:color="000000"/>
            </w:tcBorders>
            <w:shd w:val="clear" w:color="auto" w:fill="auto"/>
          </w:tcPr>
          <w:p w14:paraId="1BCBA472" w14:textId="77777777" w:rsidR="00183F9F" w:rsidRPr="00C70209" w:rsidRDefault="00183F9F" w:rsidP="00082182">
            <w:pPr>
              <w:pStyle w:val="Tabletext-evidencematrix"/>
            </w:pPr>
            <w:r w:rsidRPr="00C70209">
              <w:t>NR (n=104)</w:t>
            </w:r>
          </w:p>
        </w:tc>
        <w:tc>
          <w:tcPr>
            <w:tcW w:w="528" w:type="pct"/>
            <w:gridSpan w:val="3"/>
            <w:tcBorders>
              <w:bottom w:val="single" w:sz="4" w:space="0" w:color="000000"/>
            </w:tcBorders>
            <w:shd w:val="clear" w:color="auto" w:fill="auto"/>
          </w:tcPr>
          <w:p w14:paraId="6E706A86" w14:textId="77777777" w:rsidR="00183F9F" w:rsidRPr="00C70209" w:rsidRDefault="00183F9F" w:rsidP="00082182">
            <w:pPr>
              <w:pStyle w:val="Tabletext-evidencematrix"/>
            </w:pPr>
            <w:r w:rsidRPr="00C70209">
              <w:t>NR (n=106)</w:t>
            </w:r>
          </w:p>
        </w:tc>
        <w:tc>
          <w:tcPr>
            <w:tcW w:w="507" w:type="pct"/>
            <w:tcBorders>
              <w:bottom w:val="single" w:sz="4" w:space="0" w:color="000000"/>
            </w:tcBorders>
            <w:shd w:val="clear" w:color="auto" w:fill="FFFFFF" w:themeFill="background1"/>
          </w:tcPr>
          <w:p w14:paraId="69B390F6" w14:textId="77777777" w:rsidR="00183F9F" w:rsidRPr="00C70209" w:rsidRDefault="00183F9F" w:rsidP="00082182">
            <w:pPr>
              <w:pStyle w:val="Tabletext-evidencematrix"/>
            </w:pPr>
            <w:r w:rsidRPr="00C70209">
              <w:t>MD –1.26 (–1.87, –0.64)</w:t>
            </w:r>
          </w:p>
        </w:tc>
        <w:tc>
          <w:tcPr>
            <w:tcW w:w="601" w:type="pct"/>
            <w:tcBorders>
              <w:bottom w:val="single" w:sz="4" w:space="0" w:color="000000"/>
            </w:tcBorders>
            <w:shd w:val="clear" w:color="auto" w:fill="D9D9D9" w:themeFill="background1" w:themeFillShade="D9"/>
          </w:tcPr>
          <w:p w14:paraId="28CD17FE" w14:textId="77777777" w:rsidR="00183F9F" w:rsidRPr="00C70209" w:rsidRDefault="00183F9F" w:rsidP="00082182">
            <w:pPr>
              <w:pStyle w:val="Tabletext-evidencematrix"/>
              <w:rPr>
                <w:i/>
              </w:rPr>
            </w:pPr>
            <w:r w:rsidRPr="00C70209">
              <w:rPr>
                <w:i/>
              </w:rPr>
              <w:t>Favours placental transfusion</w:t>
            </w:r>
          </w:p>
          <w:p w14:paraId="5F1E30F5" w14:textId="0ED9B3FF" w:rsidR="00183F9F" w:rsidRPr="00C70209" w:rsidRDefault="001A475D" w:rsidP="00082182">
            <w:pPr>
              <w:pStyle w:val="Tabletext-evidencematrix"/>
            </w:pPr>
            <w:r w:rsidRPr="001A475D">
              <w:rPr>
                <w:i/>
              </w:rPr>
              <w:t>P = </w:t>
            </w:r>
            <w:r w:rsidR="00183F9F" w:rsidRPr="00C70209">
              <w:t>0.000061</w:t>
            </w:r>
          </w:p>
          <w:p w14:paraId="2448FDFF" w14:textId="77777777" w:rsidR="00183F9F" w:rsidRPr="00C70209" w:rsidRDefault="00183F9F" w:rsidP="00082182">
            <w:pPr>
              <w:pStyle w:val="Tabletext-evidencematrix"/>
            </w:pPr>
            <w:r w:rsidRPr="00C70209">
              <w:t>No significant heterogeneity</w:t>
            </w:r>
          </w:p>
          <w:p w14:paraId="1F44F50F" w14:textId="7A05F774"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6A64EF04" w14:textId="77777777" w:rsidTr="00082182">
        <w:tc>
          <w:tcPr>
            <w:tcW w:w="5000" w:type="pct"/>
            <w:gridSpan w:val="13"/>
            <w:shd w:val="clear" w:color="auto" w:fill="000000" w:themeFill="text1"/>
          </w:tcPr>
          <w:p w14:paraId="68F7181D" w14:textId="77777777" w:rsidR="00183F9F" w:rsidRPr="00C70209" w:rsidRDefault="00183F9F" w:rsidP="00082182">
            <w:pPr>
              <w:pStyle w:val="TableH4"/>
            </w:pPr>
            <w:r w:rsidRPr="00C70209">
              <w:t>Level II evidence</w:t>
            </w:r>
          </w:p>
        </w:tc>
      </w:tr>
      <w:tr w:rsidR="00183F9F" w:rsidRPr="00C70209" w14:paraId="09878721" w14:textId="77777777" w:rsidTr="00082182">
        <w:tc>
          <w:tcPr>
            <w:tcW w:w="388" w:type="pct"/>
            <w:vMerge w:val="restart"/>
            <w:shd w:val="clear" w:color="auto" w:fill="auto"/>
          </w:tcPr>
          <w:p w14:paraId="3D326E87" w14:textId="3D3364E0" w:rsidR="00183F9F" w:rsidRPr="00C70209" w:rsidRDefault="00183F9F" w:rsidP="00082182">
            <w:pPr>
              <w:pStyle w:val="Tabletext-evidencematrix"/>
            </w:pPr>
            <w:r w:rsidRPr="00C70209">
              <w:t>Alan 2014</w:t>
            </w:r>
            <w:r w:rsidRPr="00C70209">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 </w:instrText>
            </w:r>
            <w:r w:rsidR="000E261C">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9</w:t>
            </w:r>
            <w:r w:rsidRPr="00C70209">
              <w:fldChar w:fldCharType="end"/>
            </w:r>
          </w:p>
          <w:p w14:paraId="52C71778" w14:textId="77777777" w:rsidR="00183F9F" w:rsidRPr="00C70209" w:rsidRDefault="00183F9F" w:rsidP="00082182">
            <w:pPr>
              <w:pStyle w:val="Tabletext-evidencematrix"/>
            </w:pPr>
            <w:r w:rsidRPr="00C70209">
              <w:t>Level II</w:t>
            </w:r>
          </w:p>
          <w:p w14:paraId="3ADC3C0C" w14:textId="77777777" w:rsidR="00183F9F" w:rsidRPr="00C70209" w:rsidRDefault="00183F9F" w:rsidP="00082182">
            <w:pPr>
              <w:pStyle w:val="Tabletext-evidencematrix"/>
            </w:pPr>
            <w:r w:rsidRPr="00C70209">
              <w:rPr>
                <w:i/>
              </w:rPr>
              <w:t>Fair</w:t>
            </w:r>
          </w:p>
        </w:tc>
        <w:tc>
          <w:tcPr>
            <w:tcW w:w="490" w:type="pct"/>
            <w:vMerge w:val="restart"/>
            <w:shd w:val="clear" w:color="auto" w:fill="auto"/>
          </w:tcPr>
          <w:p w14:paraId="2DF86FF4" w14:textId="77777777" w:rsidR="00183F9F" w:rsidRPr="00C70209" w:rsidRDefault="00183F9F" w:rsidP="00082182">
            <w:pPr>
              <w:pStyle w:val="Tabletext-evidencematrix"/>
            </w:pPr>
            <w:r w:rsidRPr="00C70209">
              <w:t>N=42</w:t>
            </w:r>
          </w:p>
        </w:tc>
        <w:tc>
          <w:tcPr>
            <w:tcW w:w="490" w:type="pct"/>
            <w:vMerge w:val="restart"/>
            <w:shd w:val="clear" w:color="auto" w:fill="auto"/>
          </w:tcPr>
          <w:p w14:paraId="2EEBA415" w14:textId="77777777" w:rsidR="00183F9F" w:rsidRPr="00C70209" w:rsidRDefault="00183F9F" w:rsidP="00082182">
            <w:pPr>
              <w:pStyle w:val="Tabletext-evidencematrix"/>
            </w:pPr>
            <w:r w:rsidRPr="00C70209">
              <w:t xml:space="preserve">Preterm infants (≤32 weeks gestation) with VLBW (≤1500 g) </w:t>
            </w:r>
          </w:p>
        </w:tc>
        <w:tc>
          <w:tcPr>
            <w:tcW w:w="490" w:type="pct"/>
            <w:vMerge w:val="restart"/>
            <w:shd w:val="clear" w:color="auto" w:fill="auto"/>
          </w:tcPr>
          <w:p w14:paraId="21027533" w14:textId="77777777" w:rsidR="00183F9F" w:rsidRPr="00C70209" w:rsidRDefault="00183F9F" w:rsidP="00082182">
            <w:pPr>
              <w:pStyle w:val="Tabletext-evidencematrix"/>
            </w:pPr>
            <w:r w:rsidRPr="00C70209">
              <w:t>Single NICU, Turkey</w:t>
            </w:r>
          </w:p>
        </w:tc>
        <w:tc>
          <w:tcPr>
            <w:tcW w:w="490" w:type="pct"/>
            <w:vMerge w:val="restart"/>
            <w:shd w:val="clear" w:color="auto" w:fill="auto"/>
          </w:tcPr>
          <w:p w14:paraId="7656E883" w14:textId="77777777" w:rsidR="00183F9F" w:rsidRPr="00C70209" w:rsidRDefault="00183F9F" w:rsidP="00082182">
            <w:pPr>
              <w:pStyle w:val="Tabletext-evidencematrix"/>
            </w:pPr>
            <w:r w:rsidRPr="00C70209">
              <w:t>Placental transfusion (cord milking) versus no placental transfusion (ICC)</w:t>
            </w:r>
          </w:p>
        </w:tc>
        <w:tc>
          <w:tcPr>
            <w:tcW w:w="490" w:type="pct"/>
            <w:shd w:val="clear" w:color="auto" w:fill="auto"/>
          </w:tcPr>
          <w:p w14:paraId="7F22D243" w14:textId="7BB104AC" w:rsidR="00183F9F" w:rsidRPr="00C70209" w:rsidRDefault="00227344" w:rsidP="00082182">
            <w:pPr>
              <w:pStyle w:val="Tabletext-evidencematrix"/>
            </w:pPr>
            <w:r w:rsidRPr="00C70209">
              <w:t xml:space="preserve">No. of infants undergoing </w:t>
            </w:r>
            <w:r w:rsidR="00183F9F" w:rsidRPr="00C70209">
              <w:t>RBC transfusion in first 3 days of life</w:t>
            </w:r>
          </w:p>
        </w:tc>
        <w:tc>
          <w:tcPr>
            <w:tcW w:w="526" w:type="pct"/>
            <w:gridSpan w:val="2"/>
            <w:shd w:val="clear" w:color="auto" w:fill="auto"/>
          </w:tcPr>
          <w:p w14:paraId="75E94B19" w14:textId="77777777" w:rsidR="00183F9F" w:rsidRPr="00C70209" w:rsidRDefault="00183F9F" w:rsidP="00082182">
            <w:pPr>
              <w:pStyle w:val="Tabletext-evidencematrix"/>
            </w:pPr>
            <w:r w:rsidRPr="00C70209">
              <w:t>2/21 (9.5%)</w:t>
            </w:r>
          </w:p>
        </w:tc>
        <w:tc>
          <w:tcPr>
            <w:tcW w:w="526" w:type="pct"/>
            <w:gridSpan w:val="2"/>
            <w:shd w:val="clear" w:color="auto" w:fill="auto"/>
          </w:tcPr>
          <w:p w14:paraId="11F2FA8B" w14:textId="77777777" w:rsidR="00183F9F" w:rsidRPr="00C70209" w:rsidRDefault="00183F9F" w:rsidP="00082182">
            <w:pPr>
              <w:pStyle w:val="Tabletext-evidencematrix"/>
            </w:pPr>
            <w:r w:rsidRPr="00C70209">
              <w:t>4/21 (19.0%)</w:t>
            </w:r>
          </w:p>
        </w:tc>
        <w:tc>
          <w:tcPr>
            <w:tcW w:w="509" w:type="pct"/>
            <w:gridSpan w:val="2"/>
            <w:shd w:val="clear" w:color="auto" w:fill="auto"/>
          </w:tcPr>
          <w:p w14:paraId="31824EBC" w14:textId="77777777" w:rsidR="00183F9F" w:rsidRPr="00C70209" w:rsidRDefault="00183F9F" w:rsidP="00082182">
            <w:pPr>
              <w:pStyle w:val="Tabletext-evidencematrix"/>
              <w:rPr>
                <w:vertAlign w:val="superscript"/>
              </w:rPr>
            </w:pPr>
            <w:r w:rsidRPr="00C70209">
              <w:t>RR 0.50 (0.10, 2.44)</w:t>
            </w:r>
            <w:r w:rsidRPr="00C70209">
              <w:rPr>
                <w:vertAlign w:val="superscript"/>
              </w:rPr>
              <w:t>c</w:t>
            </w:r>
          </w:p>
        </w:tc>
        <w:tc>
          <w:tcPr>
            <w:tcW w:w="601" w:type="pct"/>
            <w:shd w:val="clear" w:color="auto" w:fill="auto"/>
          </w:tcPr>
          <w:p w14:paraId="6F134A86" w14:textId="77777777" w:rsidR="00183F9F" w:rsidRPr="00C70209" w:rsidRDefault="00183F9F" w:rsidP="00082182">
            <w:pPr>
              <w:pStyle w:val="Tabletext-evidencematrix"/>
              <w:rPr>
                <w:i/>
              </w:rPr>
            </w:pPr>
            <w:r w:rsidRPr="00C70209">
              <w:rPr>
                <w:i/>
              </w:rPr>
              <w:t>No significant difference</w:t>
            </w:r>
          </w:p>
          <w:p w14:paraId="521EFAC7" w14:textId="7B97293D" w:rsidR="00183F9F" w:rsidRPr="00C70209" w:rsidRDefault="001A475D" w:rsidP="00082182">
            <w:pPr>
              <w:pStyle w:val="Tabletext-evidencematrix"/>
            </w:pPr>
            <w:r w:rsidRPr="001A475D">
              <w:rPr>
                <w:i/>
              </w:rPr>
              <w:t>P = </w:t>
            </w:r>
            <w:r w:rsidR="00183F9F" w:rsidRPr="00C70209">
              <w:t>0.384</w:t>
            </w:r>
          </w:p>
        </w:tc>
      </w:tr>
      <w:tr w:rsidR="00183F9F" w:rsidRPr="00C70209" w14:paraId="06FD31F6" w14:textId="77777777" w:rsidTr="00082182">
        <w:tc>
          <w:tcPr>
            <w:tcW w:w="388" w:type="pct"/>
            <w:vMerge/>
            <w:shd w:val="clear" w:color="auto" w:fill="auto"/>
          </w:tcPr>
          <w:p w14:paraId="2F57A081" w14:textId="77777777" w:rsidR="00183F9F" w:rsidRPr="00C70209" w:rsidRDefault="00183F9F" w:rsidP="00082182">
            <w:pPr>
              <w:pStyle w:val="Tabletext-evidencematrix"/>
            </w:pPr>
          </w:p>
        </w:tc>
        <w:tc>
          <w:tcPr>
            <w:tcW w:w="490" w:type="pct"/>
            <w:vMerge/>
            <w:shd w:val="clear" w:color="auto" w:fill="auto"/>
          </w:tcPr>
          <w:p w14:paraId="4FB55273" w14:textId="77777777" w:rsidR="00183F9F" w:rsidRPr="00C70209" w:rsidRDefault="00183F9F" w:rsidP="00082182">
            <w:pPr>
              <w:pStyle w:val="Tabletext-evidencematrix"/>
            </w:pPr>
          </w:p>
        </w:tc>
        <w:tc>
          <w:tcPr>
            <w:tcW w:w="490" w:type="pct"/>
            <w:vMerge/>
            <w:shd w:val="clear" w:color="auto" w:fill="auto"/>
          </w:tcPr>
          <w:p w14:paraId="7A28DA98" w14:textId="77777777" w:rsidR="00183F9F" w:rsidRPr="00C70209" w:rsidRDefault="00183F9F" w:rsidP="00082182">
            <w:pPr>
              <w:pStyle w:val="Tabletext-evidencematrix"/>
            </w:pPr>
          </w:p>
        </w:tc>
        <w:tc>
          <w:tcPr>
            <w:tcW w:w="490" w:type="pct"/>
            <w:vMerge/>
            <w:shd w:val="clear" w:color="auto" w:fill="auto"/>
          </w:tcPr>
          <w:p w14:paraId="0C56EABD" w14:textId="77777777" w:rsidR="00183F9F" w:rsidRPr="00C70209" w:rsidRDefault="00183F9F" w:rsidP="00082182">
            <w:pPr>
              <w:pStyle w:val="Tabletext-evidencematrix"/>
            </w:pPr>
          </w:p>
        </w:tc>
        <w:tc>
          <w:tcPr>
            <w:tcW w:w="490" w:type="pct"/>
            <w:vMerge/>
            <w:shd w:val="clear" w:color="auto" w:fill="auto"/>
          </w:tcPr>
          <w:p w14:paraId="7D780F53" w14:textId="77777777" w:rsidR="00183F9F" w:rsidRPr="00C70209" w:rsidRDefault="00183F9F" w:rsidP="00082182">
            <w:pPr>
              <w:pStyle w:val="Tabletext-evidencematrix"/>
            </w:pPr>
          </w:p>
        </w:tc>
        <w:tc>
          <w:tcPr>
            <w:tcW w:w="490" w:type="pct"/>
            <w:shd w:val="clear" w:color="auto" w:fill="auto"/>
          </w:tcPr>
          <w:p w14:paraId="01F0EBFA" w14:textId="04323C72" w:rsidR="00183F9F" w:rsidRPr="00C70209" w:rsidRDefault="00227344" w:rsidP="00082182">
            <w:pPr>
              <w:pStyle w:val="Tabletext-evidencematrix"/>
            </w:pPr>
            <w:r w:rsidRPr="00C70209">
              <w:t xml:space="preserve">No. of infants undergoing </w:t>
            </w:r>
            <w:r w:rsidR="00183F9F" w:rsidRPr="00C70209">
              <w:t>RBC transfusion during study period</w:t>
            </w:r>
          </w:p>
        </w:tc>
        <w:tc>
          <w:tcPr>
            <w:tcW w:w="526" w:type="pct"/>
            <w:gridSpan w:val="2"/>
            <w:shd w:val="clear" w:color="auto" w:fill="auto"/>
          </w:tcPr>
          <w:p w14:paraId="12997D03" w14:textId="77777777" w:rsidR="00183F9F" w:rsidRPr="00C70209" w:rsidRDefault="00183F9F" w:rsidP="00082182">
            <w:pPr>
              <w:pStyle w:val="Tabletext-evidencematrix"/>
            </w:pPr>
            <w:r w:rsidRPr="00C70209">
              <w:t>15/19 (78.9%)</w:t>
            </w:r>
          </w:p>
        </w:tc>
        <w:tc>
          <w:tcPr>
            <w:tcW w:w="526" w:type="pct"/>
            <w:gridSpan w:val="2"/>
            <w:shd w:val="clear" w:color="auto" w:fill="auto"/>
          </w:tcPr>
          <w:p w14:paraId="255D8F7F" w14:textId="77777777" w:rsidR="00183F9F" w:rsidRPr="00C70209" w:rsidRDefault="00183F9F" w:rsidP="00082182">
            <w:pPr>
              <w:pStyle w:val="Tabletext-evidencematrix"/>
            </w:pPr>
            <w:r w:rsidRPr="00C70209">
              <w:t>17/19 (89.5%)</w:t>
            </w:r>
          </w:p>
        </w:tc>
        <w:tc>
          <w:tcPr>
            <w:tcW w:w="509" w:type="pct"/>
            <w:gridSpan w:val="2"/>
            <w:shd w:val="clear" w:color="auto" w:fill="auto"/>
          </w:tcPr>
          <w:p w14:paraId="1156B67C" w14:textId="77777777" w:rsidR="00183F9F" w:rsidRPr="00C70209" w:rsidRDefault="00183F9F" w:rsidP="00082182">
            <w:pPr>
              <w:pStyle w:val="Tabletext-evidencematrix"/>
              <w:rPr>
                <w:vertAlign w:val="superscript"/>
              </w:rPr>
            </w:pPr>
            <w:r w:rsidRPr="00C70209">
              <w:t>RR 0.88 (0.67, 1.17)</w:t>
            </w:r>
            <w:r w:rsidRPr="00C70209">
              <w:rPr>
                <w:vertAlign w:val="superscript"/>
              </w:rPr>
              <w:t>c</w:t>
            </w:r>
          </w:p>
        </w:tc>
        <w:tc>
          <w:tcPr>
            <w:tcW w:w="601" w:type="pct"/>
            <w:shd w:val="clear" w:color="auto" w:fill="auto"/>
          </w:tcPr>
          <w:p w14:paraId="46A36121" w14:textId="77777777" w:rsidR="00183F9F" w:rsidRPr="00C70209" w:rsidRDefault="00183F9F" w:rsidP="00082182">
            <w:pPr>
              <w:pStyle w:val="Tabletext-evidencematrix"/>
            </w:pPr>
            <w:r w:rsidRPr="00C70209">
              <w:rPr>
                <w:i/>
              </w:rPr>
              <w:t>No significant difference</w:t>
            </w:r>
          </w:p>
          <w:p w14:paraId="04D1FDAB" w14:textId="71EB6F23" w:rsidR="00183F9F" w:rsidRPr="00C70209" w:rsidRDefault="001A475D" w:rsidP="00082182">
            <w:pPr>
              <w:pStyle w:val="Tabletext-evidencematrix"/>
            </w:pPr>
            <w:r w:rsidRPr="001A475D">
              <w:rPr>
                <w:i/>
              </w:rPr>
              <w:t>P = </w:t>
            </w:r>
            <w:r w:rsidR="00183F9F" w:rsidRPr="00C70209">
              <w:t>0.380</w:t>
            </w:r>
          </w:p>
        </w:tc>
      </w:tr>
      <w:tr w:rsidR="00183F9F" w:rsidRPr="00C70209" w14:paraId="02B3379F" w14:textId="77777777" w:rsidTr="00082182">
        <w:tc>
          <w:tcPr>
            <w:tcW w:w="388" w:type="pct"/>
            <w:vMerge/>
            <w:shd w:val="clear" w:color="auto" w:fill="auto"/>
          </w:tcPr>
          <w:p w14:paraId="3A725D9E" w14:textId="77777777" w:rsidR="00183F9F" w:rsidRPr="00C70209" w:rsidRDefault="00183F9F" w:rsidP="00082182">
            <w:pPr>
              <w:pStyle w:val="Tabletext-evidencematrix"/>
            </w:pPr>
          </w:p>
        </w:tc>
        <w:tc>
          <w:tcPr>
            <w:tcW w:w="490" w:type="pct"/>
            <w:vMerge/>
            <w:shd w:val="clear" w:color="auto" w:fill="auto"/>
          </w:tcPr>
          <w:p w14:paraId="507E5987" w14:textId="77777777" w:rsidR="00183F9F" w:rsidRPr="00C70209" w:rsidRDefault="00183F9F" w:rsidP="00082182">
            <w:pPr>
              <w:pStyle w:val="Tabletext-evidencematrix"/>
            </w:pPr>
          </w:p>
        </w:tc>
        <w:tc>
          <w:tcPr>
            <w:tcW w:w="490" w:type="pct"/>
            <w:vMerge/>
            <w:shd w:val="clear" w:color="auto" w:fill="auto"/>
          </w:tcPr>
          <w:p w14:paraId="1A3D75CC" w14:textId="77777777" w:rsidR="00183F9F" w:rsidRPr="00C70209" w:rsidRDefault="00183F9F" w:rsidP="00082182">
            <w:pPr>
              <w:pStyle w:val="Tabletext-evidencematrix"/>
            </w:pPr>
          </w:p>
        </w:tc>
        <w:tc>
          <w:tcPr>
            <w:tcW w:w="490" w:type="pct"/>
            <w:vMerge/>
            <w:shd w:val="clear" w:color="auto" w:fill="auto"/>
          </w:tcPr>
          <w:p w14:paraId="42DCE036" w14:textId="77777777" w:rsidR="00183F9F" w:rsidRPr="00C70209" w:rsidRDefault="00183F9F" w:rsidP="00082182">
            <w:pPr>
              <w:pStyle w:val="Tabletext-evidencematrix"/>
            </w:pPr>
          </w:p>
        </w:tc>
        <w:tc>
          <w:tcPr>
            <w:tcW w:w="490" w:type="pct"/>
            <w:vMerge/>
            <w:shd w:val="clear" w:color="auto" w:fill="auto"/>
          </w:tcPr>
          <w:p w14:paraId="2E924DF0" w14:textId="77777777" w:rsidR="00183F9F" w:rsidRPr="00C70209" w:rsidRDefault="00183F9F" w:rsidP="00082182">
            <w:pPr>
              <w:pStyle w:val="Tabletext-evidencematrix"/>
            </w:pPr>
          </w:p>
        </w:tc>
        <w:tc>
          <w:tcPr>
            <w:tcW w:w="490" w:type="pct"/>
            <w:shd w:val="clear" w:color="auto" w:fill="auto"/>
          </w:tcPr>
          <w:p w14:paraId="3DC4AD41" w14:textId="16459AD0" w:rsidR="00183F9F" w:rsidRPr="00C70209" w:rsidRDefault="00183F9F" w:rsidP="00082182">
            <w:pPr>
              <w:pStyle w:val="Tabletext-evidencematrix"/>
            </w:pPr>
            <w:r w:rsidRPr="00C70209">
              <w:t>Median no. of RBC transfusions in first 14 days of life</w:t>
            </w:r>
          </w:p>
        </w:tc>
        <w:tc>
          <w:tcPr>
            <w:tcW w:w="526" w:type="pct"/>
            <w:gridSpan w:val="2"/>
            <w:shd w:val="clear" w:color="auto" w:fill="auto"/>
          </w:tcPr>
          <w:p w14:paraId="3D3771E0" w14:textId="77777777" w:rsidR="00183F9F" w:rsidRPr="00C70209" w:rsidRDefault="00183F9F" w:rsidP="00082182">
            <w:pPr>
              <w:pStyle w:val="Tabletext-evidencematrix"/>
            </w:pPr>
            <w:r w:rsidRPr="00C70209">
              <w:t>1 (0–3)</w:t>
            </w:r>
          </w:p>
        </w:tc>
        <w:tc>
          <w:tcPr>
            <w:tcW w:w="526" w:type="pct"/>
            <w:gridSpan w:val="2"/>
            <w:shd w:val="clear" w:color="auto" w:fill="auto"/>
          </w:tcPr>
          <w:p w14:paraId="1318815C" w14:textId="77777777" w:rsidR="00183F9F" w:rsidRPr="00C70209" w:rsidRDefault="00183F9F" w:rsidP="00082182">
            <w:pPr>
              <w:pStyle w:val="Tabletext-evidencematrix"/>
            </w:pPr>
            <w:r w:rsidRPr="00C70209">
              <w:t>1 (0–4)</w:t>
            </w:r>
          </w:p>
        </w:tc>
        <w:tc>
          <w:tcPr>
            <w:tcW w:w="509" w:type="pct"/>
            <w:gridSpan w:val="2"/>
            <w:shd w:val="clear" w:color="auto" w:fill="auto"/>
          </w:tcPr>
          <w:p w14:paraId="2E2757E0" w14:textId="77777777" w:rsidR="00183F9F" w:rsidRPr="00C70209" w:rsidRDefault="00183F9F" w:rsidP="00082182">
            <w:pPr>
              <w:pStyle w:val="Tabletext-evidencematrix"/>
            </w:pPr>
            <w:r w:rsidRPr="00C70209">
              <w:t>NR</w:t>
            </w:r>
          </w:p>
        </w:tc>
        <w:tc>
          <w:tcPr>
            <w:tcW w:w="601" w:type="pct"/>
            <w:shd w:val="clear" w:color="auto" w:fill="auto"/>
          </w:tcPr>
          <w:p w14:paraId="366301B8" w14:textId="77777777" w:rsidR="00183F9F" w:rsidRPr="00C70209" w:rsidRDefault="00183F9F" w:rsidP="00082182">
            <w:pPr>
              <w:pStyle w:val="Tabletext-evidencematrix"/>
            </w:pPr>
            <w:r w:rsidRPr="00C70209">
              <w:rPr>
                <w:i/>
              </w:rPr>
              <w:t>No significant difference</w:t>
            </w:r>
          </w:p>
          <w:p w14:paraId="0F45C56A" w14:textId="3941FC96" w:rsidR="00183F9F" w:rsidRPr="00C70209" w:rsidRDefault="001A475D" w:rsidP="00082182">
            <w:pPr>
              <w:pStyle w:val="Tabletext-evidencematrix"/>
            </w:pPr>
            <w:r w:rsidRPr="001A475D">
              <w:rPr>
                <w:i/>
              </w:rPr>
              <w:t>P = </w:t>
            </w:r>
            <w:r w:rsidR="00183F9F" w:rsidRPr="00C70209">
              <w:t>0.828</w:t>
            </w:r>
          </w:p>
        </w:tc>
      </w:tr>
      <w:tr w:rsidR="00183F9F" w:rsidRPr="00C70209" w14:paraId="56637404" w14:textId="77777777" w:rsidTr="00082182">
        <w:tc>
          <w:tcPr>
            <w:tcW w:w="388" w:type="pct"/>
            <w:vMerge/>
            <w:shd w:val="clear" w:color="auto" w:fill="auto"/>
          </w:tcPr>
          <w:p w14:paraId="30698682" w14:textId="77777777" w:rsidR="00183F9F" w:rsidRPr="00C70209" w:rsidRDefault="00183F9F" w:rsidP="00082182">
            <w:pPr>
              <w:pStyle w:val="Tabletext-evidencematrix"/>
            </w:pPr>
          </w:p>
        </w:tc>
        <w:tc>
          <w:tcPr>
            <w:tcW w:w="490" w:type="pct"/>
            <w:vMerge/>
            <w:shd w:val="clear" w:color="auto" w:fill="auto"/>
          </w:tcPr>
          <w:p w14:paraId="5B5A0876" w14:textId="77777777" w:rsidR="00183F9F" w:rsidRPr="00C70209" w:rsidRDefault="00183F9F" w:rsidP="00082182">
            <w:pPr>
              <w:pStyle w:val="Tabletext-evidencematrix"/>
            </w:pPr>
          </w:p>
        </w:tc>
        <w:tc>
          <w:tcPr>
            <w:tcW w:w="490" w:type="pct"/>
            <w:vMerge/>
            <w:shd w:val="clear" w:color="auto" w:fill="auto"/>
          </w:tcPr>
          <w:p w14:paraId="2803828A" w14:textId="77777777" w:rsidR="00183F9F" w:rsidRPr="00C70209" w:rsidRDefault="00183F9F" w:rsidP="00082182">
            <w:pPr>
              <w:pStyle w:val="Tabletext-evidencematrix"/>
            </w:pPr>
          </w:p>
        </w:tc>
        <w:tc>
          <w:tcPr>
            <w:tcW w:w="490" w:type="pct"/>
            <w:vMerge/>
            <w:shd w:val="clear" w:color="auto" w:fill="auto"/>
          </w:tcPr>
          <w:p w14:paraId="29B3C2A6" w14:textId="77777777" w:rsidR="00183F9F" w:rsidRPr="00C70209" w:rsidRDefault="00183F9F" w:rsidP="00082182">
            <w:pPr>
              <w:pStyle w:val="Tabletext-evidencematrix"/>
            </w:pPr>
          </w:p>
        </w:tc>
        <w:tc>
          <w:tcPr>
            <w:tcW w:w="490" w:type="pct"/>
            <w:vMerge/>
            <w:shd w:val="clear" w:color="auto" w:fill="auto"/>
          </w:tcPr>
          <w:p w14:paraId="703F1DF6" w14:textId="77777777" w:rsidR="00183F9F" w:rsidRPr="00C70209" w:rsidRDefault="00183F9F" w:rsidP="00082182">
            <w:pPr>
              <w:pStyle w:val="Tabletext-evidencematrix"/>
            </w:pPr>
          </w:p>
        </w:tc>
        <w:tc>
          <w:tcPr>
            <w:tcW w:w="490" w:type="pct"/>
            <w:shd w:val="clear" w:color="auto" w:fill="auto"/>
          </w:tcPr>
          <w:p w14:paraId="406D6765" w14:textId="0750D649" w:rsidR="00183F9F" w:rsidRPr="00C70209" w:rsidRDefault="00183F9F" w:rsidP="00082182">
            <w:pPr>
              <w:pStyle w:val="Tabletext-evidencematrix"/>
            </w:pPr>
            <w:r w:rsidRPr="00C70209">
              <w:t>Median no. of RBC transfusions in first 35 days of life</w:t>
            </w:r>
          </w:p>
        </w:tc>
        <w:tc>
          <w:tcPr>
            <w:tcW w:w="526" w:type="pct"/>
            <w:gridSpan w:val="2"/>
            <w:shd w:val="clear" w:color="auto" w:fill="auto"/>
          </w:tcPr>
          <w:p w14:paraId="40245F70" w14:textId="77777777" w:rsidR="00183F9F" w:rsidRPr="00C70209" w:rsidRDefault="00183F9F" w:rsidP="00082182">
            <w:pPr>
              <w:pStyle w:val="Tabletext-evidencematrix"/>
            </w:pPr>
            <w:r w:rsidRPr="00C70209">
              <w:t>2 (0–6)</w:t>
            </w:r>
          </w:p>
        </w:tc>
        <w:tc>
          <w:tcPr>
            <w:tcW w:w="526" w:type="pct"/>
            <w:gridSpan w:val="2"/>
            <w:shd w:val="clear" w:color="auto" w:fill="auto"/>
          </w:tcPr>
          <w:p w14:paraId="4E6E2C0B" w14:textId="77777777" w:rsidR="00183F9F" w:rsidRPr="00C70209" w:rsidRDefault="00183F9F" w:rsidP="00082182">
            <w:pPr>
              <w:pStyle w:val="Tabletext-evidencematrix"/>
            </w:pPr>
            <w:r w:rsidRPr="00C70209">
              <w:t>2 (0–7)</w:t>
            </w:r>
          </w:p>
        </w:tc>
        <w:tc>
          <w:tcPr>
            <w:tcW w:w="509" w:type="pct"/>
            <w:gridSpan w:val="2"/>
            <w:shd w:val="clear" w:color="auto" w:fill="auto"/>
          </w:tcPr>
          <w:p w14:paraId="739C9276" w14:textId="77777777" w:rsidR="00183F9F" w:rsidRPr="00C70209" w:rsidRDefault="00183F9F" w:rsidP="00082182">
            <w:pPr>
              <w:pStyle w:val="Tabletext-evidencematrix"/>
            </w:pPr>
            <w:r w:rsidRPr="00C70209">
              <w:t>NR</w:t>
            </w:r>
          </w:p>
        </w:tc>
        <w:tc>
          <w:tcPr>
            <w:tcW w:w="601" w:type="pct"/>
            <w:shd w:val="clear" w:color="auto" w:fill="auto"/>
          </w:tcPr>
          <w:p w14:paraId="58ABAB5B" w14:textId="77777777" w:rsidR="00183F9F" w:rsidRPr="00C70209" w:rsidRDefault="00183F9F" w:rsidP="00082182">
            <w:pPr>
              <w:pStyle w:val="Tabletext-evidencematrix"/>
            </w:pPr>
            <w:r w:rsidRPr="00C70209">
              <w:rPr>
                <w:i/>
              </w:rPr>
              <w:t>No significant difference</w:t>
            </w:r>
          </w:p>
          <w:p w14:paraId="4CD9B0E1" w14:textId="62A14CD0" w:rsidR="00183F9F" w:rsidRPr="00C70209" w:rsidRDefault="001A475D" w:rsidP="00082182">
            <w:pPr>
              <w:pStyle w:val="Tabletext-evidencematrix"/>
            </w:pPr>
            <w:r w:rsidRPr="001A475D">
              <w:rPr>
                <w:i/>
              </w:rPr>
              <w:t>P = </w:t>
            </w:r>
            <w:r w:rsidR="00183F9F" w:rsidRPr="00C70209">
              <w:t>0.840</w:t>
            </w:r>
          </w:p>
        </w:tc>
      </w:tr>
      <w:tr w:rsidR="00183F9F" w:rsidRPr="00C70209" w14:paraId="54B0DF7C" w14:textId="77777777" w:rsidTr="00082182">
        <w:tc>
          <w:tcPr>
            <w:tcW w:w="388" w:type="pct"/>
            <w:vMerge/>
            <w:shd w:val="clear" w:color="auto" w:fill="auto"/>
          </w:tcPr>
          <w:p w14:paraId="406693D9" w14:textId="77777777" w:rsidR="00183F9F" w:rsidRPr="00C70209" w:rsidRDefault="00183F9F" w:rsidP="00082182">
            <w:pPr>
              <w:pStyle w:val="Tabletext-evidencematrix"/>
            </w:pPr>
          </w:p>
        </w:tc>
        <w:tc>
          <w:tcPr>
            <w:tcW w:w="490" w:type="pct"/>
            <w:vMerge/>
            <w:shd w:val="clear" w:color="auto" w:fill="auto"/>
          </w:tcPr>
          <w:p w14:paraId="3A42AFDE" w14:textId="77777777" w:rsidR="00183F9F" w:rsidRPr="00C70209" w:rsidRDefault="00183F9F" w:rsidP="00082182">
            <w:pPr>
              <w:pStyle w:val="Tabletext-evidencematrix"/>
            </w:pPr>
          </w:p>
        </w:tc>
        <w:tc>
          <w:tcPr>
            <w:tcW w:w="490" w:type="pct"/>
            <w:vMerge/>
            <w:shd w:val="clear" w:color="auto" w:fill="auto"/>
          </w:tcPr>
          <w:p w14:paraId="2B61AECB" w14:textId="77777777" w:rsidR="00183F9F" w:rsidRPr="00C70209" w:rsidRDefault="00183F9F" w:rsidP="00082182">
            <w:pPr>
              <w:pStyle w:val="Tabletext-evidencematrix"/>
            </w:pPr>
          </w:p>
        </w:tc>
        <w:tc>
          <w:tcPr>
            <w:tcW w:w="490" w:type="pct"/>
            <w:vMerge/>
            <w:shd w:val="clear" w:color="auto" w:fill="auto"/>
          </w:tcPr>
          <w:p w14:paraId="5D7B5EBC" w14:textId="77777777" w:rsidR="00183F9F" w:rsidRPr="00C70209" w:rsidRDefault="00183F9F" w:rsidP="00082182">
            <w:pPr>
              <w:pStyle w:val="Tabletext-evidencematrix"/>
            </w:pPr>
          </w:p>
        </w:tc>
        <w:tc>
          <w:tcPr>
            <w:tcW w:w="490" w:type="pct"/>
            <w:vMerge/>
            <w:shd w:val="clear" w:color="auto" w:fill="auto"/>
          </w:tcPr>
          <w:p w14:paraId="60EE4CF4" w14:textId="77777777" w:rsidR="00183F9F" w:rsidRPr="00C70209" w:rsidRDefault="00183F9F" w:rsidP="00082182">
            <w:pPr>
              <w:pStyle w:val="Tabletext-evidencematrix"/>
            </w:pPr>
          </w:p>
        </w:tc>
        <w:tc>
          <w:tcPr>
            <w:tcW w:w="490" w:type="pct"/>
            <w:shd w:val="clear" w:color="auto" w:fill="auto"/>
          </w:tcPr>
          <w:p w14:paraId="310B13BE" w14:textId="43397541" w:rsidR="00183F9F" w:rsidRPr="00C70209" w:rsidRDefault="00183F9F" w:rsidP="00082182">
            <w:pPr>
              <w:pStyle w:val="Tabletext-evidencematrix"/>
            </w:pPr>
            <w:r w:rsidRPr="00C70209">
              <w:t>Median no. of RBC transfusions during NICU stay</w:t>
            </w:r>
          </w:p>
        </w:tc>
        <w:tc>
          <w:tcPr>
            <w:tcW w:w="526" w:type="pct"/>
            <w:gridSpan w:val="2"/>
            <w:shd w:val="clear" w:color="auto" w:fill="auto"/>
          </w:tcPr>
          <w:p w14:paraId="11013778" w14:textId="77777777" w:rsidR="00183F9F" w:rsidRPr="00C70209" w:rsidRDefault="00183F9F" w:rsidP="00082182">
            <w:pPr>
              <w:pStyle w:val="Tabletext-evidencematrix"/>
            </w:pPr>
            <w:r w:rsidRPr="00C70209">
              <w:t>3 (0–7)</w:t>
            </w:r>
          </w:p>
        </w:tc>
        <w:tc>
          <w:tcPr>
            <w:tcW w:w="526" w:type="pct"/>
            <w:gridSpan w:val="2"/>
            <w:shd w:val="clear" w:color="auto" w:fill="auto"/>
          </w:tcPr>
          <w:p w14:paraId="76B9A918" w14:textId="77777777" w:rsidR="00183F9F" w:rsidRPr="00C70209" w:rsidRDefault="00183F9F" w:rsidP="00082182">
            <w:pPr>
              <w:pStyle w:val="Tabletext-evidencematrix"/>
            </w:pPr>
            <w:r w:rsidRPr="00C70209">
              <w:t>3 (0–8)</w:t>
            </w:r>
          </w:p>
        </w:tc>
        <w:tc>
          <w:tcPr>
            <w:tcW w:w="509" w:type="pct"/>
            <w:gridSpan w:val="2"/>
            <w:shd w:val="clear" w:color="auto" w:fill="auto"/>
          </w:tcPr>
          <w:p w14:paraId="4B98E7E4" w14:textId="77777777" w:rsidR="00183F9F" w:rsidRPr="00C70209" w:rsidRDefault="00183F9F" w:rsidP="00082182">
            <w:pPr>
              <w:pStyle w:val="Tabletext-evidencematrix"/>
            </w:pPr>
            <w:r w:rsidRPr="00C70209">
              <w:t>NR</w:t>
            </w:r>
          </w:p>
        </w:tc>
        <w:tc>
          <w:tcPr>
            <w:tcW w:w="601" w:type="pct"/>
            <w:shd w:val="clear" w:color="auto" w:fill="auto"/>
          </w:tcPr>
          <w:p w14:paraId="4404FE81" w14:textId="77777777" w:rsidR="00183F9F" w:rsidRPr="00C70209" w:rsidRDefault="00183F9F" w:rsidP="00082182">
            <w:pPr>
              <w:pStyle w:val="Tabletext-evidencematrix"/>
            </w:pPr>
            <w:r w:rsidRPr="00C70209">
              <w:rPr>
                <w:i/>
              </w:rPr>
              <w:t>No significant difference</w:t>
            </w:r>
          </w:p>
          <w:p w14:paraId="0EA46B31" w14:textId="3D50B5D0" w:rsidR="00183F9F" w:rsidRPr="00C70209" w:rsidRDefault="001A475D" w:rsidP="00082182">
            <w:pPr>
              <w:pStyle w:val="Tabletext-evidencematrix"/>
            </w:pPr>
            <w:r w:rsidRPr="001A475D">
              <w:rPr>
                <w:i/>
              </w:rPr>
              <w:t>P = </w:t>
            </w:r>
            <w:r w:rsidR="00183F9F" w:rsidRPr="00C70209">
              <w:t>0.813</w:t>
            </w:r>
          </w:p>
        </w:tc>
      </w:tr>
      <w:tr w:rsidR="00183F9F" w:rsidRPr="00C70209" w14:paraId="6DEA2B81" w14:textId="77777777" w:rsidTr="00082182">
        <w:tc>
          <w:tcPr>
            <w:tcW w:w="388" w:type="pct"/>
            <w:vMerge/>
            <w:shd w:val="clear" w:color="auto" w:fill="auto"/>
          </w:tcPr>
          <w:p w14:paraId="207A8A17" w14:textId="77777777" w:rsidR="00183F9F" w:rsidRPr="00C70209" w:rsidRDefault="00183F9F" w:rsidP="00082182">
            <w:pPr>
              <w:pStyle w:val="Tabletext-evidencematrix"/>
            </w:pPr>
          </w:p>
        </w:tc>
        <w:tc>
          <w:tcPr>
            <w:tcW w:w="490" w:type="pct"/>
            <w:vMerge/>
            <w:shd w:val="clear" w:color="auto" w:fill="auto"/>
          </w:tcPr>
          <w:p w14:paraId="1810595E" w14:textId="77777777" w:rsidR="00183F9F" w:rsidRPr="00C70209" w:rsidRDefault="00183F9F" w:rsidP="00082182">
            <w:pPr>
              <w:pStyle w:val="Tabletext-evidencematrix"/>
            </w:pPr>
          </w:p>
        </w:tc>
        <w:tc>
          <w:tcPr>
            <w:tcW w:w="490" w:type="pct"/>
            <w:vMerge/>
            <w:shd w:val="clear" w:color="auto" w:fill="auto"/>
          </w:tcPr>
          <w:p w14:paraId="464129CA" w14:textId="77777777" w:rsidR="00183F9F" w:rsidRPr="00C70209" w:rsidRDefault="00183F9F" w:rsidP="00082182">
            <w:pPr>
              <w:pStyle w:val="Tabletext-evidencematrix"/>
            </w:pPr>
          </w:p>
        </w:tc>
        <w:tc>
          <w:tcPr>
            <w:tcW w:w="490" w:type="pct"/>
            <w:vMerge/>
            <w:shd w:val="clear" w:color="auto" w:fill="auto"/>
          </w:tcPr>
          <w:p w14:paraId="4CECFE87" w14:textId="77777777" w:rsidR="00183F9F" w:rsidRPr="00C70209" w:rsidRDefault="00183F9F" w:rsidP="00082182">
            <w:pPr>
              <w:pStyle w:val="Tabletext-evidencematrix"/>
            </w:pPr>
          </w:p>
        </w:tc>
        <w:tc>
          <w:tcPr>
            <w:tcW w:w="490" w:type="pct"/>
            <w:vMerge/>
            <w:shd w:val="clear" w:color="auto" w:fill="auto"/>
          </w:tcPr>
          <w:p w14:paraId="3AED5A35" w14:textId="77777777" w:rsidR="00183F9F" w:rsidRPr="00C70209" w:rsidRDefault="00183F9F" w:rsidP="00082182">
            <w:pPr>
              <w:pStyle w:val="Tabletext-evidencematrix"/>
            </w:pPr>
          </w:p>
        </w:tc>
        <w:tc>
          <w:tcPr>
            <w:tcW w:w="490" w:type="pct"/>
            <w:shd w:val="clear" w:color="auto" w:fill="auto"/>
          </w:tcPr>
          <w:p w14:paraId="3EAA82F0" w14:textId="0E540413" w:rsidR="00183F9F" w:rsidRPr="00C70209" w:rsidRDefault="00183F9F" w:rsidP="00082182">
            <w:pPr>
              <w:pStyle w:val="Tabletext-evidencematrix"/>
            </w:pPr>
            <w:r w:rsidRPr="00C70209">
              <w:t>Volume of RBC transfusions in first 14 days of life (mL/kg)</w:t>
            </w:r>
          </w:p>
        </w:tc>
        <w:tc>
          <w:tcPr>
            <w:tcW w:w="526" w:type="pct"/>
            <w:gridSpan w:val="2"/>
            <w:shd w:val="clear" w:color="auto" w:fill="auto"/>
          </w:tcPr>
          <w:p w14:paraId="2E6E094E" w14:textId="77777777" w:rsidR="00183F9F" w:rsidRPr="00C70209" w:rsidRDefault="00183F9F" w:rsidP="00082182">
            <w:pPr>
              <w:pStyle w:val="Tabletext-evidencematrix"/>
            </w:pPr>
            <w:r w:rsidRPr="00C70209">
              <w:t>10 (0–40)</w:t>
            </w:r>
          </w:p>
        </w:tc>
        <w:tc>
          <w:tcPr>
            <w:tcW w:w="526" w:type="pct"/>
            <w:gridSpan w:val="2"/>
            <w:shd w:val="clear" w:color="auto" w:fill="auto"/>
          </w:tcPr>
          <w:p w14:paraId="4E67C030" w14:textId="77777777" w:rsidR="00183F9F" w:rsidRPr="00C70209" w:rsidRDefault="00183F9F" w:rsidP="00082182">
            <w:pPr>
              <w:pStyle w:val="Tabletext-evidencematrix"/>
            </w:pPr>
            <w:r w:rsidRPr="00C70209">
              <w:t>10 (0–45)</w:t>
            </w:r>
          </w:p>
        </w:tc>
        <w:tc>
          <w:tcPr>
            <w:tcW w:w="509" w:type="pct"/>
            <w:gridSpan w:val="2"/>
            <w:shd w:val="clear" w:color="auto" w:fill="auto"/>
          </w:tcPr>
          <w:p w14:paraId="7D44DCE2" w14:textId="77777777" w:rsidR="00183F9F" w:rsidRPr="00C70209" w:rsidRDefault="00183F9F" w:rsidP="00082182">
            <w:pPr>
              <w:pStyle w:val="Tabletext-evidencematrix"/>
            </w:pPr>
            <w:r w:rsidRPr="00C70209">
              <w:t>NR</w:t>
            </w:r>
          </w:p>
        </w:tc>
        <w:tc>
          <w:tcPr>
            <w:tcW w:w="601" w:type="pct"/>
            <w:shd w:val="clear" w:color="auto" w:fill="auto"/>
          </w:tcPr>
          <w:p w14:paraId="55DAB612" w14:textId="77777777" w:rsidR="00183F9F" w:rsidRPr="00C70209" w:rsidRDefault="00183F9F" w:rsidP="00082182">
            <w:pPr>
              <w:pStyle w:val="Tabletext-evidencematrix"/>
            </w:pPr>
            <w:r w:rsidRPr="00C70209">
              <w:rPr>
                <w:i/>
              </w:rPr>
              <w:t>No significant difference</w:t>
            </w:r>
          </w:p>
          <w:p w14:paraId="4287C700" w14:textId="487DE797" w:rsidR="00183F9F" w:rsidRPr="00C70209" w:rsidRDefault="001A475D" w:rsidP="00082182">
            <w:pPr>
              <w:pStyle w:val="Tabletext-evidencematrix"/>
            </w:pPr>
            <w:r w:rsidRPr="001A475D">
              <w:rPr>
                <w:i/>
              </w:rPr>
              <w:t>P = </w:t>
            </w:r>
            <w:r w:rsidR="00183F9F" w:rsidRPr="00C70209">
              <w:t>0.773</w:t>
            </w:r>
          </w:p>
        </w:tc>
      </w:tr>
      <w:tr w:rsidR="00183F9F" w:rsidRPr="00C70209" w14:paraId="5A1D7347" w14:textId="77777777" w:rsidTr="00082182">
        <w:tc>
          <w:tcPr>
            <w:tcW w:w="388" w:type="pct"/>
            <w:vMerge/>
            <w:shd w:val="clear" w:color="auto" w:fill="auto"/>
          </w:tcPr>
          <w:p w14:paraId="4B93F244" w14:textId="77777777" w:rsidR="00183F9F" w:rsidRPr="00C70209" w:rsidRDefault="00183F9F" w:rsidP="00082182">
            <w:pPr>
              <w:pStyle w:val="Tabletext-evidencematrix"/>
            </w:pPr>
          </w:p>
        </w:tc>
        <w:tc>
          <w:tcPr>
            <w:tcW w:w="490" w:type="pct"/>
            <w:vMerge/>
            <w:shd w:val="clear" w:color="auto" w:fill="auto"/>
          </w:tcPr>
          <w:p w14:paraId="05C20508" w14:textId="77777777" w:rsidR="00183F9F" w:rsidRPr="00C70209" w:rsidRDefault="00183F9F" w:rsidP="00082182">
            <w:pPr>
              <w:pStyle w:val="Tabletext-evidencematrix"/>
            </w:pPr>
          </w:p>
        </w:tc>
        <w:tc>
          <w:tcPr>
            <w:tcW w:w="490" w:type="pct"/>
            <w:vMerge/>
            <w:shd w:val="clear" w:color="auto" w:fill="auto"/>
          </w:tcPr>
          <w:p w14:paraId="7F47ADB6" w14:textId="77777777" w:rsidR="00183F9F" w:rsidRPr="00C70209" w:rsidRDefault="00183F9F" w:rsidP="00082182">
            <w:pPr>
              <w:pStyle w:val="Tabletext-evidencematrix"/>
            </w:pPr>
          </w:p>
        </w:tc>
        <w:tc>
          <w:tcPr>
            <w:tcW w:w="490" w:type="pct"/>
            <w:vMerge/>
            <w:shd w:val="clear" w:color="auto" w:fill="auto"/>
          </w:tcPr>
          <w:p w14:paraId="7BE02CF4" w14:textId="77777777" w:rsidR="00183F9F" w:rsidRPr="00C70209" w:rsidRDefault="00183F9F" w:rsidP="00082182">
            <w:pPr>
              <w:pStyle w:val="Tabletext-evidencematrix"/>
            </w:pPr>
          </w:p>
        </w:tc>
        <w:tc>
          <w:tcPr>
            <w:tcW w:w="490" w:type="pct"/>
            <w:vMerge/>
            <w:shd w:val="clear" w:color="auto" w:fill="auto"/>
          </w:tcPr>
          <w:p w14:paraId="622986FF" w14:textId="77777777" w:rsidR="00183F9F" w:rsidRPr="00C70209" w:rsidRDefault="00183F9F" w:rsidP="00082182">
            <w:pPr>
              <w:pStyle w:val="Tabletext-evidencematrix"/>
            </w:pPr>
          </w:p>
        </w:tc>
        <w:tc>
          <w:tcPr>
            <w:tcW w:w="490" w:type="pct"/>
            <w:shd w:val="clear" w:color="auto" w:fill="auto"/>
          </w:tcPr>
          <w:p w14:paraId="6E2CD64D" w14:textId="482D0EFD" w:rsidR="00183F9F" w:rsidRPr="00C70209" w:rsidRDefault="00183F9F" w:rsidP="00082182">
            <w:pPr>
              <w:pStyle w:val="Tabletext-evidencematrix"/>
            </w:pPr>
            <w:r w:rsidRPr="00C70209">
              <w:t>Volume of RBC transfusions in first 35 days of life (mL/kg)</w:t>
            </w:r>
          </w:p>
        </w:tc>
        <w:tc>
          <w:tcPr>
            <w:tcW w:w="526" w:type="pct"/>
            <w:gridSpan w:val="2"/>
            <w:shd w:val="clear" w:color="auto" w:fill="auto"/>
          </w:tcPr>
          <w:p w14:paraId="492636DE" w14:textId="77777777" w:rsidR="00183F9F" w:rsidRPr="00C70209" w:rsidRDefault="00183F9F" w:rsidP="00082182">
            <w:pPr>
              <w:pStyle w:val="Tabletext-evidencematrix"/>
            </w:pPr>
            <w:r w:rsidRPr="00C70209">
              <w:t>25 (0–78)</w:t>
            </w:r>
          </w:p>
        </w:tc>
        <w:tc>
          <w:tcPr>
            <w:tcW w:w="526" w:type="pct"/>
            <w:gridSpan w:val="2"/>
            <w:shd w:val="clear" w:color="auto" w:fill="auto"/>
          </w:tcPr>
          <w:p w14:paraId="5A13B5E4" w14:textId="77777777" w:rsidR="00183F9F" w:rsidRPr="00C70209" w:rsidRDefault="00183F9F" w:rsidP="00082182">
            <w:pPr>
              <w:pStyle w:val="Tabletext-evidencematrix"/>
            </w:pPr>
            <w:r w:rsidRPr="00C70209">
              <w:t>25 (0–75)</w:t>
            </w:r>
          </w:p>
        </w:tc>
        <w:tc>
          <w:tcPr>
            <w:tcW w:w="509" w:type="pct"/>
            <w:gridSpan w:val="2"/>
            <w:shd w:val="clear" w:color="auto" w:fill="auto"/>
          </w:tcPr>
          <w:p w14:paraId="4135E477" w14:textId="77777777" w:rsidR="00183F9F" w:rsidRPr="00C70209" w:rsidRDefault="00183F9F" w:rsidP="00082182">
            <w:pPr>
              <w:pStyle w:val="Tabletext-evidencematrix"/>
            </w:pPr>
            <w:r w:rsidRPr="00C70209">
              <w:t>NR</w:t>
            </w:r>
          </w:p>
        </w:tc>
        <w:tc>
          <w:tcPr>
            <w:tcW w:w="601" w:type="pct"/>
            <w:shd w:val="clear" w:color="auto" w:fill="auto"/>
          </w:tcPr>
          <w:p w14:paraId="4B8A6DA4" w14:textId="77777777" w:rsidR="00183F9F" w:rsidRPr="00C70209" w:rsidRDefault="00183F9F" w:rsidP="00082182">
            <w:pPr>
              <w:pStyle w:val="Tabletext-evidencematrix"/>
            </w:pPr>
            <w:r w:rsidRPr="00C70209">
              <w:rPr>
                <w:i/>
              </w:rPr>
              <w:t>No significant difference</w:t>
            </w:r>
          </w:p>
          <w:p w14:paraId="189D0033" w14:textId="7127BF5F" w:rsidR="00183F9F" w:rsidRPr="00C70209" w:rsidRDefault="001A475D" w:rsidP="00082182">
            <w:pPr>
              <w:pStyle w:val="Tabletext-evidencematrix"/>
            </w:pPr>
            <w:r w:rsidRPr="001A475D">
              <w:rPr>
                <w:i/>
              </w:rPr>
              <w:t>P = </w:t>
            </w:r>
            <w:r w:rsidR="00183F9F" w:rsidRPr="00C70209">
              <w:t>0.885</w:t>
            </w:r>
          </w:p>
        </w:tc>
      </w:tr>
      <w:tr w:rsidR="00183F9F" w:rsidRPr="00C70209" w14:paraId="0059D439" w14:textId="77777777" w:rsidTr="00082182">
        <w:tc>
          <w:tcPr>
            <w:tcW w:w="388" w:type="pct"/>
            <w:vMerge/>
            <w:shd w:val="clear" w:color="auto" w:fill="auto"/>
          </w:tcPr>
          <w:p w14:paraId="36DC40F6" w14:textId="77777777" w:rsidR="00183F9F" w:rsidRPr="00C70209" w:rsidRDefault="00183F9F" w:rsidP="00082182">
            <w:pPr>
              <w:pStyle w:val="Tabletext-evidencematrix"/>
            </w:pPr>
          </w:p>
        </w:tc>
        <w:tc>
          <w:tcPr>
            <w:tcW w:w="490" w:type="pct"/>
            <w:vMerge/>
            <w:shd w:val="clear" w:color="auto" w:fill="auto"/>
          </w:tcPr>
          <w:p w14:paraId="3AB4F2DC" w14:textId="77777777" w:rsidR="00183F9F" w:rsidRPr="00C70209" w:rsidRDefault="00183F9F" w:rsidP="00082182">
            <w:pPr>
              <w:pStyle w:val="Tabletext-evidencematrix"/>
            </w:pPr>
          </w:p>
        </w:tc>
        <w:tc>
          <w:tcPr>
            <w:tcW w:w="490" w:type="pct"/>
            <w:vMerge/>
            <w:shd w:val="clear" w:color="auto" w:fill="auto"/>
          </w:tcPr>
          <w:p w14:paraId="4AD5C56D" w14:textId="77777777" w:rsidR="00183F9F" w:rsidRPr="00C70209" w:rsidRDefault="00183F9F" w:rsidP="00082182">
            <w:pPr>
              <w:pStyle w:val="Tabletext-evidencematrix"/>
            </w:pPr>
          </w:p>
        </w:tc>
        <w:tc>
          <w:tcPr>
            <w:tcW w:w="490" w:type="pct"/>
            <w:vMerge/>
            <w:shd w:val="clear" w:color="auto" w:fill="auto"/>
          </w:tcPr>
          <w:p w14:paraId="0603C8D5" w14:textId="77777777" w:rsidR="00183F9F" w:rsidRPr="00C70209" w:rsidRDefault="00183F9F" w:rsidP="00082182">
            <w:pPr>
              <w:pStyle w:val="Tabletext-evidencematrix"/>
            </w:pPr>
          </w:p>
        </w:tc>
        <w:tc>
          <w:tcPr>
            <w:tcW w:w="490" w:type="pct"/>
            <w:vMerge/>
            <w:shd w:val="clear" w:color="auto" w:fill="auto"/>
          </w:tcPr>
          <w:p w14:paraId="5A3C4BE0" w14:textId="77777777" w:rsidR="00183F9F" w:rsidRPr="00C70209" w:rsidRDefault="00183F9F" w:rsidP="00082182">
            <w:pPr>
              <w:pStyle w:val="Tabletext-evidencematrix"/>
            </w:pPr>
          </w:p>
        </w:tc>
        <w:tc>
          <w:tcPr>
            <w:tcW w:w="490" w:type="pct"/>
            <w:shd w:val="clear" w:color="auto" w:fill="auto"/>
          </w:tcPr>
          <w:p w14:paraId="5637A891" w14:textId="03A4E1B2" w:rsidR="00183F9F" w:rsidRPr="00C70209" w:rsidRDefault="00183F9F" w:rsidP="00082182">
            <w:pPr>
              <w:pStyle w:val="Tabletext-evidencematrix"/>
            </w:pPr>
            <w:r w:rsidRPr="00C70209">
              <w:t>Volume of RBC transfusions during NICU stay (mL/kg)</w:t>
            </w:r>
          </w:p>
        </w:tc>
        <w:tc>
          <w:tcPr>
            <w:tcW w:w="526" w:type="pct"/>
            <w:gridSpan w:val="2"/>
            <w:shd w:val="clear" w:color="auto" w:fill="auto"/>
          </w:tcPr>
          <w:p w14:paraId="304A9480" w14:textId="77777777" w:rsidR="00183F9F" w:rsidRPr="00C70209" w:rsidRDefault="00183F9F" w:rsidP="00082182">
            <w:pPr>
              <w:pStyle w:val="Tabletext-evidencematrix"/>
            </w:pPr>
            <w:r w:rsidRPr="00C70209">
              <w:t>45 (0–103)</w:t>
            </w:r>
          </w:p>
        </w:tc>
        <w:tc>
          <w:tcPr>
            <w:tcW w:w="526" w:type="pct"/>
            <w:gridSpan w:val="2"/>
            <w:shd w:val="clear" w:color="auto" w:fill="auto"/>
          </w:tcPr>
          <w:p w14:paraId="382FB377" w14:textId="77777777" w:rsidR="00183F9F" w:rsidRPr="00C70209" w:rsidRDefault="00183F9F" w:rsidP="00082182">
            <w:pPr>
              <w:pStyle w:val="Tabletext-evidencematrix"/>
            </w:pPr>
            <w:r w:rsidRPr="00C70209">
              <w:t>42 (0–116)</w:t>
            </w:r>
          </w:p>
        </w:tc>
        <w:tc>
          <w:tcPr>
            <w:tcW w:w="509" w:type="pct"/>
            <w:gridSpan w:val="2"/>
            <w:shd w:val="clear" w:color="auto" w:fill="auto"/>
          </w:tcPr>
          <w:p w14:paraId="1904A237" w14:textId="77777777" w:rsidR="00183F9F" w:rsidRPr="00C70209" w:rsidRDefault="00183F9F" w:rsidP="00082182">
            <w:pPr>
              <w:pStyle w:val="Tabletext-evidencematrix"/>
            </w:pPr>
            <w:r w:rsidRPr="00C70209">
              <w:t>NR</w:t>
            </w:r>
          </w:p>
        </w:tc>
        <w:tc>
          <w:tcPr>
            <w:tcW w:w="601" w:type="pct"/>
            <w:shd w:val="clear" w:color="auto" w:fill="auto"/>
          </w:tcPr>
          <w:p w14:paraId="61CFE47B" w14:textId="77777777" w:rsidR="00183F9F" w:rsidRPr="00C70209" w:rsidRDefault="00183F9F" w:rsidP="00082182">
            <w:pPr>
              <w:pStyle w:val="Tabletext-evidencematrix"/>
            </w:pPr>
            <w:r w:rsidRPr="00C70209">
              <w:rPr>
                <w:i/>
              </w:rPr>
              <w:t>No significant difference</w:t>
            </w:r>
          </w:p>
          <w:p w14:paraId="7F7D2DFA" w14:textId="2C336F03" w:rsidR="00183F9F" w:rsidRPr="00C70209" w:rsidRDefault="001A475D" w:rsidP="00082182">
            <w:pPr>
              <w:pStyle w:val="Tabletext-evidencematrix"/>
            </w:pPr>
            <w:r w:rsidRPr="001A475D">
              <w:rPr>
                <w:i/>
              </w:rPr>
              <w:t>P = </w:t>
            </w:r>
            <w:r w:rsidR="00183F9F" w:rsidRPr="00C70209">
              <w:t>0.872</w:t>
            </w:r>
          </w:p>
        </w:tc>
      </w:tr>
      <w:tr w:rsidR="00183F9F" w:rsidRPr="00C70209" w14:paraId="38408832" w14:textId="77777777" w:rsidTr="00082182">
        <w:tc>
          <w:tcPr>
            <w:tcW w:w="388" w:type="pct"/>
            <w:vMerge w:val="restart"/>
            <w:shd w:val="clear" w:color="auto" w:fill="auto"/>
          </w:tcPr>
          <w:p w14:paraId="112F40B0" w14:textId="50FED10E" w:rsidR="00183F9F" w:rsidRPr="00C70209" w:rsidRDefault="00183F9F" w:rsidP="00082182">
            <w:pPr>
              <w:pStyle w:val="Tabletext-evidencematrix"/>
            </w:pPr>
            <w:r w:rsidRPr="00C70209">
              <w:t>Katheria 2014</w:t>
            </w:r>
            <w:r w:rsidRPr="00C70209">
              <w:fldChar w:fldCharType="begin"/>
            </w:r>
            <w:r w:rsidR="000E261C">
              <w:instrText xml:space="preserve"> ADDIN EN.CITE &lt;EndNote&gt;&lt;Cite&gt;&lt;Author&gt;Katheria&lt;/Author&gt;&lt;Year&gt;2014&lt;/Year&gt;&lt;RecNum&gt;933&lt;/RecNum&gt;&lt;DisplayText&gt;&lt;style face="superscript"&gt;310&lt;/style&gt;&lt;/DisplayText&gt;&lt;record&gt;&lt;rec-number&gt;933&lt;/rec-number&gt;&lt;foreign-keys&gt;&lt;key app="EN" db-id="9edve2wadsavt5ewavaxtda4f2tavzvts9ee" timestamp="1435709514"&gt;933&lt;/key&gt;&lt;/foreign-keys&gt;&lt;ref-type name="Journal Article"&gt;17&lt;/ref-type&gt;&lt;contributors&gt;&lt;authors&gt;&lt;author&gt;Katheria, A. C.&lt;/author&gt;&lt;author&gt;Leone, T. A.&lt;/author&gt;&lt;author&gt;Woelkers, D.&lt;/author&gt;&lt;author&gt;Garey, D. M.&lt;/author&gt;&lt;author&gt;Rich, W.&lt;/author&gt;&lt;author&gt;Finer, N. N.&lt;/author&gt;&lt;/authors&gt;&lt;/contributors&gt;&lt;titles&gt;&lt;title&gt;The effects of umbilical cord milking on hemodynamics and neonatal outcomes in premature neonates&lt;/title&gt;&lt;secondary-title&gt;The Journal of Pediatrics&lt;/secondary-title&gt;&lt;alt-title&gt;J. Pediatr.&lt;/alt-title&gt;&lt;/titles&gt;&lt;periodical&gt;&lt;full-title&gt;J Pediatr&lt;/full-title&gt;&lt;abbr-1&gt;The Journal of pediatrics&lt;/abbr-1&gt;&lt;/periodical&gt;&lt;pages&gt;1045–1050.e1&lt;/pages&gt;&lt;volume&gt;164&lt;/volume&gt;&lt;number&gt;5&lt;/number&gt;&lt;dates&gt;&lt;year&gt;2014&lt;/year&gt;&lt;/dates&gt;&lt;isbn&gt;0022-3476&lt;/isbn&gt;&lt;urls&gt;&lt;related-urls&gt;&lt;url&gt;http://www.jpeds.com/article/S0022-3476(14)00030-4/abstract&lt;/url&gt;&lt;/related-urls&gt;&lt;/urls&gt;&lt;electronic-resource-num&gt;DOI:10.1016/j.jpeds.2014.01.024&lt;/electronic-resource-num&gt;&lt;/record&gt;&lt;/Cite&gt;&lt;/EndNote&gt;</w:instrText>
            </w:r>
            <w:r w:rsidRPr="00C70209">
              <w:fldChar w:fldCharType="separate"/>
            </w:r>
            <w:r w:rsidR="000E261C" w:rsidRPr="000E261C">
              <w:rPr>
                <w:noProof/>
                <w:vertAlign w:val="superscript"/>
              </w:rPr>
              <w:t>310</w:t>
            </w:r>
            <w:r w:rsidRPr="00C70209">
              <w:fldChar w:fldCharType="end"/>
            </w:r>
          </w:p>
          <w:p w14:paraId="5CD15955" w14:textId="77777777" w:rsidR="00183F9F" w:rsidRPr="00C70209" w:rsidRDefault="00183F9F" w:rsidP="00082182">
            <w:pPr>
              <w:pStyle w:val="Tabletext-evidencematrix"/>
            </w:pPr>
            <w:r w:rsidRPr="00C70209">
              <w:t>Level II</w:t>
            </w:r>
          </w:p>
          <w:p w14:paraId="665CFF54" w14:textId="77777777" w:rsidR="00183F9F" w:rsidRPr="00C70209" w:rsidRDefault="00183F9F" w:rsidP="00082182">
            <w:pPr>
              <w:pStyle w:val="Tabletext-evidencematrix"/>
            </w:pPr>
            <w:r w:rsidRPr="00C70209">
              <w:rPr>
                <w:i/>
              </w:rPr>
              <w:t>Fair</w:t>
            </w:r>
          </w:p>
        </w:tc>
        <w:tc>
          <w:tcPr>
            <w:tcW w:w="490" w:type="pct"/>
            <w:vMerge w:val="restart"/>
            <w:shd w:val="clear" w:color="auto" w:fill="auto"/>
          </w:tcPr>
          <w:p w14:paraId="18BC29B0" w14:textId="77777777" w:rsidR="00183F9F" w:rsidRPr="00C70209" w:rsidRDefault="00183F9F" w:rsidP="00082182">
            <w:pPr>
              <w:pStyle w:val="Tabletext-evidencematrix"/>
            </w:pPr>
            <w:r w:rsidRPr="00C70209">
              <w:t>N=60</w:t>
            </w:r>
          </w:p>
        </w:tc>
        <w:tc>
          <w:tcPr>
            <w:tcW w:w="490" w:type="pct"/>
            <w:vMerge w:val="restart"/>
            <w:shd w:val="clear" w:color="auto" w:fill="auto"/>
          </w:tcPr>
          <w:p w14:paraId="0597F532" w14:textId="77777777" w:rsidR="00183F9F" w:rsidRPr="00C70209" w:rsidRDefault="00183F9F" w:rsidP="00082182">
            <w:pPr>
              <w:pStyle w:val="Tabletext-evidencematrix"/>
            </w:pPr>
            <w:r w:rsidRPr="00C70209">
              <w:t>Preterm infants (23 to &lt;32 weeks gestation)</w:t>
            </w:r>
          </w:p>
        </w:tc>
        <w:tc>
          <w:tcPr>
            <w:tcW w:w="490" w:type="pct"/>
            <w:vMerge w:val="restart"/>
            <w:shd w:val="clear" w:color="auto" w:fill="auto"/>
          </w:tcPr>
          <w:p w14:paraId="31A631BE" w14:textId="77777777" w:rsidR="00183F9F" w:rsidRPr="00C70209" w:rsidRDefault="00183F9F" w:rsidP="00082182">
            <w:pPr>
              <w:pStyle w:val="Tabletext-evidencematrix"/>
            </w:pPr>
            <w:r w:rsidRPr="00C70209">
              <w:t>Single hospital, USA</w:t>
            </w:r>
          </w:p>
        </w:tc>
        <w:tc>
          <w:tcPr>
            <w:tcW w:w="490" w:type="pct"/>
            <w:vMerge w:val="restart"/>
            <w:shd w:val="clear" w:color="auto" w:fill="auto"/>
          </w:tcPr>
          <w:p w14:paraId="4FCF10CD" w14:textId="77777777" w:rsidR="00183F9F" w:rsidRPr="00C70209" w:rsidRDefault="00183F9F" w:rsidP="00082182">
            <w:pPr>
              <w:pStyle w:val="Tabletext-evidencematrix"/>
            </w:pPr>
            <w:r w:rsidRPr="00C70209">
              <w:t>Placental transfusion (cord milking) versus no placental transfusion (ICC)</w:t>
            </w:r>
          </w:p>
        </w:tc>
        <w:tc>
          <w:tcPr>
            <w:tcW w:w="490" w:type="pct"/>
            <w:shd w:val="clear" w:color="auto" w:fill="auto"/>
          </w:tcPr>
          <w:p w14:paraId="55C46CF3" w14:textId="77777777" w:rsidR="00183F9F" w:rsidRPr="00C70209" w:rsidRDefault="00183F9F" w:rsidP="00082182">
            <w:pPr>
              <w:pStyle w:val="Tabletext-evidencematrix"/>
            </w:pPr>
            <w:r w:rsidRPr="00C70209">
              <w:t>Transfusion incidence</w:t>
            </w:r>
          </w:p>
        </w:tc>
        <w:tc>
          <w:tcPr>
            <w:tcW w:w="526" w:type="pct"/>
            <w:gridSpan w:val="2"/>
            <w:shd w:val="clear" w:color="auto" w:fill="auto"/>
          </w:tcPr>
          <w:p w14:paraId="6B94965E" w14:textId="77777777" w:rsidR="00183F9F" w:rsidRPr="00C70209" w:rsidRDefault="00183F9F" w:rsidP="00082182">
            <w:pPr>
              <w:pStyle w:val="Tabletext-evidencematrix"/>
            </w:pPr>
            <w:r w:rsidRPr="00C70209">
              <w:t>11/30 (37%)</w:t>
            </w:r>
          </w:p>
        </w:tc>
        <w:tc>
          <w:tcPr>
            <w:tcW w:w="526" w:type="pct"/>
            <w:gridSpan w:val="2"/>
            <w:shd w:val="clear" w:color="auto" w:fill="auto"/>
          </w:tcPr>
          <w:p w14:paraId="3E598A29" w14:textId="77777777" w:rsidR="00183F9F" w:rsidRPr="00C70209" w:rsidRDefault="00183F9F" w:rsidP="00082182">
            <w:pPr>
              <w:pStyle w:val="Tabletext-evidencematrix"/>
            </w:pPr>
            <w:r w:rsidRPr="00C70209">
              <w:t>22/30 (73%)</w:t>
            </w:r>
          </w:p>
        </w:tc>
        <w:tc>
          <w:tcPr>
            <w:tcW w:w="509" w:type="pct"/>
            <w:gridSpan w:val="2"/>
            <w:shd w:val="clear" w:color="auto" w:fill="auto"/>
          </w:tcPr>
          <w:p w14:paraId="0C162409" w14:textId="77777777" w:rsidR="00183F9F" w:rsidRPr="00C70209" w:rsidRDefault="00183F9F" w:rsidP="00082182">
            <w:pPr>
              <w:pStyle w:val="Tabletext-evidencematrix"/>
              <w:rPr>
                <w:vertAlign w:val="superscript"/>
              </w:rPr>
            </w:pPr>
            <w:r w:rsidRPr="00C70209">
              <w:t>0.50 [0.30, 0.84]</w:t>
            </w:r>
            <w:r w:rsidRPr="00C70209">
              <w:rPr>
                <w:vertAlign w:val="superscript"/>
              </w:rPr>
              <w:t>f</w:t>
            </w:r>
          </w:p>
        </w:tc>
        <w:tc>
          <w:tcPr>
            <w:tcW w:w="601" w:type="pct"/>
            <w:shd w:val="clear" w:color="auto" w:fill="D9D9D9" w:themeFill="background1" w:themeFillShade="D9"/>
          </w:tcPr>
          <w:p w14:paraId="48711847" w14:textId="77777777" w:rsidR="00183F9F" w:rsidRPr="00C70209" w:rsidRDefault="00183F9F" w:rsidP="00082182">
            <w:pPr>
              <w:pStyle w:val="Tabletext-evidencematrix"/>
              <w:rPr>
                <w:i/>
              </w:rPr>
            </w:pPr>
            <w:r w:rsidRPr="00C70209">
              <w:rPr>
                <w:i/>
              </w:rPr>
              <w:t>Favours placental transfusion</w:t>
            </w:r>
          </w:p>
          <w:p w14:paraId="35BD3FAC" w14:textId="6204D449" w:rsidR="00183F9F" w:rsidRPr="00C70209" w:rsidRDefault="001A475D" w:rsidP="00082182">
            <w:pPr>
              <w:pStyle w:val="Tabletext-evidencematrix"/>
            </w:pPr>
            <w:r w:rsidRPr="001A475D">
              <w:rPr>
                <w:i/>
              </w:rPr>
              <w:t>P = </w:t>
            </w:r>
            <w:r w:rsidR="00183F9F" w:rsidRPr="00C70209">
              <w:t>0.004</w:t>
            </w:r>
          </w:p>
        </w:tc>
      </w:tr>
      <w:tr w:rsidR="00183F9F" w:rsidRPr="00C70209" w14:paraId="2C37A71B" w14:textId="77777777" w:rsidTr="00082182">
        <w:tc>
          <w:tcPr>
            <w:tcW w:w="388" w:type="pct"/>
            <w:vMerge/>
            <w:shd w:val="clear" w:color="auto" w:fill="auto"/>
          </w:tcPr>
          <w:p w14:paraId="1EB5B06C" w14:textId="77777777" w:rsidR="00183F9F" w:rsidRPr="00C70209" w:rsidRDefault="00183F9F" w:rsidP="00082182">
            <w:pPr>
              <w:pStyle w:val="Tabletext-evidencematrix"/>
            </w:pPr>
          </w:p>
        </w:tc>
        <w:tc>
          <w:tcPr>
            <w:tcW w:w="490" w:type="pct"/>
            <w:vMerge/>
            <w:shd w:val="clear" w:color="auto" w:fill="auto"/>
          </w:tcPr>
          <w:p w14:paraId="3B3DD2EF" w14:textId="77777777" w:rsidR="00183F9F" w:rsidRPr="00C70209" w:rsidRDefault="00183F9F" w:rsidP="00082182">
            <w:pPr>
              <w:pStyle w:val="Tabletext-evidencematrix"/>
            </w:pPr>
          </w:p>
        </w:tc>
        <w:tc>
          <w:tcPr>
            <w:tcW w:w="490" w:type="pct"/>
            <w:vMerge/>
            <w:shd w:val="clear" w:color="auto" w:fill="auto"/>
          </w:tcPr>
          <w:p w14:paraId="4DD20167" w14:textId="77777777" w:rsidR="00183F9F" w:rsidRPr="00C70209" w:rsidRDefault="00183F9F" w:rsidP="00082182">
            <w:pPr>
              <w:pStyle w:val="Tabletext-evidencematrix"/>
            </w:pPr>
          </w:p>
        </w:tc>
        <w:tc>
          <w:tcPr>
            <w:tcW w:w="490" w:type="pct"/>
            <w:vMerge/>
            <w:shd w:val="clear" w:color="auto" w:fill="auto"/>
          </w:tcPr>
          <w:p w14:paraId="0C8C9973" w14:textId="77777777" w:rsidR="00183F9F" w:rsidRPr="00C70209" w:rsidRDefault="00183F9F" w:rsidP="00082182">
            <w:pPr>
              <w:pStyle w:val="Tabletext-evidencematrix"/>
            </w:pPr>
          </w:p>
        </w:tc>
        <w:tc>
          <w:tcPr>
            <w:tcW w:w="490" w:type="pct"/>
            <w:vMerge/>
            <w:shd w:val="clear" w:color="auto" w:fill="auto"/>
          </w:tcPr>
          <w:p w14:paraId="08E779C4" w14:textId="77777777" w:rsidR="00183F9F" w:rsidRPr="00C70209" w:rsidRDefault="00183F9F" w:rsidP="00082182">
            <w:pPr>
              <w:pStyle w:val="Tabletext-evidencematrix"/>
            </w:pPr>
          </w:p>
        </w:tc>
        <w:tc>
          <w:tcPr>
            <w:tcW w:w="490" w:type="pct"/>
            <w:tcBorders>
              <w:bottom w:val="nil"/>
            </w:tcBorders>
            <w:shd w:val="clear" w:color="auto" w:fill="auto"/>
          </w:tcPr>
          <w:p w14:paraId="33371564" w14:textId="77777777" w:rsidR="00183F9F" w:rsidRPr="00C70209" w:rsidRDefault="00183F9F" w:rsidP="00082182">
            <w:pPr>
              <w:pStyle w:val="Tabletext-evidencematrix"/>
            </w:pPr>
          </w:p>
        </w:tc>
        <w:tc>
          <w:tcPr>
            <w:tcW w:w="1561" w:type="pct"/>
            <w:gridSpan w:val="6"/>
            <w:shd w:val="clear" w:color="auto" w:fill="auto"/>
          </w:tcPr>
          <w:p w14:paraId="633C7837" w14:textId="2678528E" w:rsidR="00183F9F" w:rsidRPr="00C70209" w:rsidRDefault="00C56734" w:rsidP="00082182">
            <w:pPr>
              <w:pStyle w:val="Tabletext-subanalysis"/>
              <w:rPr>
                <w:i/>
              </w:rPr>
            </w:pPr>
            <w:r w:rsidRPr="00C70209">
              <w:rPr>
                <w:i/>
              </w:rPr>
              <w:t>Sub</w:t>
            </w:r>
            <w:r w:rsidR="00183F9F" w:rsidRPr="00C70209">
              <w:rPr>
                <w:i/>
              </w:rPr>
              <w:t>group analysis: gestational age</w:t>
            </w:r>
          </w:p>
        </w:tc>
        <w:tc>
          <w:tcPr>
            <w:tcW w:w="601" w:type="pct"/>
            <w:tcBorders>
              <w:bottom w:val="single" w:sz="4" w:space="0" w:color="auto"/>
            </w:tcBorders>
            <w:shd w:val="clear" w:color="auto" w:fill="D9D9D9" w:themeFill="background1" w:themeFillShade="D9"/>
          </w:tcPr>
          <w:p w14:paraId="21DCBC7C" w14:textId="77777777" w:rsidR="00183F9F" w:rsidRPr="00C70209" w:rsidRDefault="00183F9F" w:rsidP="00082182">
            <w:pPr>
              <w:pStyle w:val="Tabletext-evidencematrix"/>
              <w:rPr>
                <w:i/>
              </w:rPr>
            </w:pPr>
          </w:p>
        </w:tc>
      </w:tr>
      <w:tr w:rsidR="00183F9F" w:rsidRPr="00C70209" w14:paraId="259239ED" w14:textId="77777777" w:rsidTr="00082182">
        <w:tc>
          <w:tcPr>
            <w:tcW w:w="388" w:type="pct"/>
            <w:vMerge/>
            <w:shd w:val="clear" w:color="auto" w:fill="auto"/>
          </w:tcPr>
          <w:p w14:paraId="6E128A47" w14:textId="77777777" w:rsidR="00183F9F" w:rsidRPr="00C70209" w:rsidRDefault="00183F9F" w:rsidP="00082182">
            <w:pPr>
              <w:pStyle w:val="Tabletext-evidencematrix"/>
            </w:pPr>
          </w:p>
        </w:tc>
        <w:tc>
          <w:tcPr>
            <w:tcW w:w="490" w:type="pct"/>
            <w:vMerge/>
            <w:shd w:val="clear" w:color="auto" w:fill="auto"/>
          </w:tcPr>
          <w:p w14:paraId="584FACF8" w14:textId="77777777" w:rsidR="00183F9F" w:rsidRPr="00C70209" w:rsidRDefault="00183F9F" w:rsidP="00082182">
            <w:pPr>
              <w:pStyle w:val="Tabletext-evidencematrix"/>
            </w:pPr>
          </w:p>
        </w:tc>
        <w:tc>
          <w:tcPr>
            <w:tcW w:w="490" w:type="pct"/>
            <w:vMerge/>
            <w:shd w:val="clear" w:color="auto" w:fill="auto"/>
          </w:tcPr>
          <w:p w14:paraId="03AB8495" w14:textId="77777777" w:rsidR="00183F9F" w:rsidRPr="00C70209" w:rsidRDefault="00183F9F" w:rsidP="00082182">
            <w:pPr>
              <w:pStyle w:val="Tabletext-evidencematrix"/>
            </w:pPr>
          </w:p>
        </w:tc>
        <w:tc>
          <w:tcPr>
            <w:tcW w:w="490" w:type="pct"/>
            <w:vMerge/>
            <w:shd w:val="clear" w:color="auto" w:fill="auto"/>
          </w:tcPr>
          <w:p w14:paraId="6609FD7A" w14:textId="77777777" w:rsidR="00183F9F" w:rsidRPr="00C70209" w:rsidRDefault="00183F9F" w:rsidP="00082182">
            <w:pPr>
              <w:pStyle w:val="Tabletext-evidencematrix"/>
            </w:pPr>
          </w:p>
        </w:tc>
        <w:tc>
          <w:tcPr>
            <w:tcW w:w="490" w:type="pct"/>
            <w:vMerge/>
            <w:shd w:val="clear" w:color="auto" w:fill="auto"/>
          </w:tcPr>
          <w:p w14:paraId="284E17C0" w14:textId="77777777" w:rsidR="00183F9F" w:rsidRPr="00C70209" w:rsidRDefault="00183F9F" w:rsidP="00082182">
            <w:pPr>
              <w:pStyle w:val="Tabletext-evidencematrix"/>
            </w:pPr>
          </w:p>
        </w:tc>
        <w:tc>
          <w:tcPr>
            <w:tcW w:w="490" w:type="pct"/>
            <w:tcBorders>
              <w:top w:val="nil"/>
            </w:tcBorders>
            <w:shd w:val="clear" w:color="auto" w:fill="auto"/>
          </w:tcPr>
          <w:p w14:paraId="56F1DFD7" w14:textId="77777777" w:rsidR="00183F9F" w:rsidRPr="00C70209" w:rsidRDefault="00183F9F" w:rsidP="00082182">
            <w:pPr>
              <w:pStyle w:val="Tabletext-subanalysis"/>
              <w:jc w:val="right"/>
            </w:pPr>
            <w:r w:rsidRPr="00C70209">
              <w:t>infants &lt;29 weeks gestation</w:t>
            </w:r>
          </w:p>
        </w:tc>
        <w:tc>
          <w:tcPr>
            <w:tcW w:w="526" w:type="pct"/>
            <w:gridSpan w:val="2"/>
            <w:shd w:val="clear" w:color="auto" w:fill="auto"/>
          </w:tcPr>
          <w:p w14:paraId="182512B3" w14:textId="77777777" w:rsidR="00183F9F" w:rsidRPr="00C70209" w:rsidRDefault="00183F9F" w:rsidP="00082182">
            <w:pPr>
              <w:pStyle w:val="Tabletext-subanalysis"/>
            </w:pPr>
            <w:r w:rsidRPr="00C70209">
              <w:t>9/14 (64%)</w:t>
            </w:r>
          </w:p>
        </w:tc>
        <w:tc>
          <w:tcPr>
            <w:tcW w:w="526" w:type="pct"/>
            <w:gridSpan w:val="2"/>
            <w:shd w:val="clear" w:color="auto" w:fill="auto"/>
          </w:tcPr>
          <w:p w14:paraId="614B1D77" w14:textId="77777777" w:rsidR="00183F9F" w:rsidRPr="00C70209" w:rsidRDefault="00183F9F" w:rsidP="00082182">
            <w:pPr>
              <w:pStyle w:val="Tabletext-subanalysis"/>
            </w:pPr>
            <w:r w:rsidRPr="00C70209">
              <w:t>14/14 (100%)</w:t>
            </w:r>
          </w:p>
        </w:tc>
        <w:tc>
          <w:tcPr>
            <w:tcW w:w="509" w:type="pct"/>
            <w:gridSpan w:val="2"/>
            <w:shd w:val="clear" w:color="auto" w:fill="auto"/>
          </w:tcPr>
          <w:p w14:paraId="19B6402A" w14:textId="77777777" w:rsidR="00183F9F" w:rsidRPr="00C70209" w:rsidRDefault="00183F9F" w:rsidP="00082182">
            <w:pPr>
              <w:pStyle w:val="Tabletext-subanalysis"/>
              <w:rPr>
                <w:vertAlign w:val="superscript"/>
              </w:rPr>
            </w:pPr>
            <w:r w:rsidRPr="00C70209">
              <w:t>RR 0.66 (0.44, 0.97)</w:t>
            </w:r>
            <w:r w:rsidRPr="00C70209">
              <w:rPr>
                <w:vertAlign w:val="superscript"/>
              </w:rPr>
              <w:t>f</w:t>
            </w:r>
          </w:p>
        </w:tc>
        <w:tc>
          <w:tcPr>
            <w:tcW w:w="601" w:type="pct"/>
            <w:tcBorders>
              <w:top w:val="single" w:sz="4" w:space="0" w:color="auto"/>
            </w:tcBorders>
            <w:shd w:val="clear" w:color="auto" w:fill="D9D9D9" w:themeFill="background1" w:themeFillShade="D9"/>
          </w:tcPr>
          <w:p w14:paraId="7FC84E3D" w14:textId="77777777" w:rsidR="00183F9F" w:rsidRPr="00C70209" w:rsidRDefault="00183F9F" w:rsidP="00082182">
            <w:pPr>
              <w:pStyle w:val="Tabletext-subanalysis"/>
              <w:rPr>
                <w:i/>
              </w:rPr>
            </w:pPr>
            <w:r w:rsidRPr="00C70209">
              <w:rPr>
                <w:i/>
              </w:rPr>
              <w:t>Favours placental transfusion</w:t>
            </w:r>
          </w:p>
          <w:p w14:paraId="426E8933" w14:textId="2DD587EA" w:rsidR="00183F9F" w:rsidRPr="00C70209" w:rsidRDefault="001A475D" w:rsidP="00082182">
            <w:pPr>
              <w:pStyle w:val="Tabletext-subanalysis"/>
              <w:rPr>
                <w:szCs w:val="20"/>
              </w:rPr>
            </w:pPr>
            <w:r w:rsidRPr="001A475D">
              <w:rPr>
                <w:i/>
              </w:rPr>
              <w:t>P = </w:t>
            </w:r>
            <w:r w:rsidR="00183F9F" w:rsidRPr="00C70209">
              <w:t>0.04</w:t>
            </w:r>
          </w:p>
        </w:tc>
      </w:tr>
      <w:tr w:rsidR="00183F9F" w:rsidRPr="00C70209" w14:paraId="6398C6C4" w14:textId="77777777" w:rsidTr="00082182">
        <w:tc>
          <w:tcPr>
            <w:tcW w:w="388" w:type="pct"/>
            <w:vMerge/>
            <w:shd w:val="clear" w:color="auto" w:fill="auto"/>
          </w:tcPr>
          <w:p w14:paraId="75C50F1D" w14:textId="77777777" w:rsidR="00183F9F" w:rsidRPr="00C70209" w:rsidRDefault="00183F9F" w:rsidP="00082182">
            <w:pPr>
              <w:pStyle w:val="Tabletext-evidencematrix"/>
            </w:pPr>
          </w:p>
        </w:tc>
        <w:tc>
          <w:tcPr>
            <w:tcW w:w="490" w:type="pct"/>
            <w:vMerge/>
            <w:shd w:val="clear" w:color="auto" w:fill="auto"/>
          </w:tcPr>
          <w:p w14:paraId="23E1B975" w14:textId="77777777" w:rsidR="00183F9F" w:rsidRPr="00C70209" w:rsidRDefault="00183F9F" w:rsidP="00082182">
            <w:pPr>
              <w:pStyle w:val="Tabletext-evidencematrix"/>
            </w:pPr>
          </w:p>
        </w:tc>
        <w:tc>
          <w:tcPr>
            <w:tcW w:w="490" w:type="pct"/>
            <w:vMerge/>
            <w:shd w:val="clear" w:color="auto" w:fill="auto"/>
          </w:tcPr>
          <w:p w14:paraId="259482F7" w14:textId="77777777" w:rsidR="00183F9F" w:rsidRPr="00C70209" w:rsidRDefault="00183F9F" w:rsidP="00082182">
            <w:pPr>
              <w:pStyle w:val="Tabletext-evidencematrix"/>
            </w:pPr>
          </w:p>
        </w:tc>
        <w:tc>
          <w:tcPr>
            <w:tcW w:w="490" w:type="pct"/>
            <w:vMerge/>
            <w:shd w:val="clear" w:color="auto" w:fill="auto"/>
          </w:tcPr>
          <w:p w14:paraId="4D70FFD1" w14:textId="77777777" w:rsidR="00183F9F" w:rsidRPr="00C70209" w:rsidRDefault="00183F9F" w:rsidP="00082182">
            <w:pPr>
              <w:pStyle w:val="Tabletext-evidencematrix"/>
            </w:pPr>
          </w:p>
        </w:tc>
        <w:tc>
          <w:tcPr>
            <w:tcW w:w="490" w:type="pct"/>
            <w:vMerge/>
            <w:shd w:val="clear" w:color="auto" w:fill="auto"/>
          </w:tcPr>
          <w:p w14:paraId="0312D6B6" w14:textId="77777777" w:rsidR="00183F9F" w:rsidRPr="00C70209" w:rsidRDefault="00183F9F" w:rsidP="00082182">
            <w:pPr>
              <w:pStyle w:val="Tabletext-evidencematrix"/>
            </w:pPr>
          </w:p>
        </w:tc>
        <w:tc>
          <w:tcPr>
            <w:tcW w:w="490" w:type="pct"/>
            <w:shd w:val="clear" w:color="auto" w:fill="auto"/>
          </w:tcPr>
          <w:p w14:paraId="04C3B92C" w14:textId="77777777" w:rsidR="00183F9F" w:rsidRPr="00C70209" w:rsidRDefault="00183F9F" w:rsidP="00082182">
            <w:pPr>
              <w:pStyle w:val="Tabletext-evidencematrix"/>
            </w:pPr>
            <w:r w:rsidRPr="00C70209">
              <w:t>Age (days) when transfusion given</w:t>
            </w:r>
          </w:p>
        </w:tc>
        <w:tc>
          <w:tcPr>
            <w:tcW w:w="526" w:type="pct"/>
            <w:gridSpan w:val="2"/>
            <w:shd w:val="clear" w:color="auto" w:fill="auto"/>
          </w:tcPr>
          <w:p w14:paraId="63A3712D" w14:textId="77777777" w:rsidR="00183F9F" w:rsidRPr="00C70209" w:rsidRDefault="00183F9F" w:rsidP="00082182">
            <w:pPr>
              <w:pStyle w:val="Tabletext-evidencematrix"/>
            </w:pPr>
            <w:r w:rsidRPr="00C70209">
              <w:t>12 ± 11 (n=30)</w:t>
            </w:r>
          </w:p>
        </w:tc>
        <w:tc>
          <w:tcPr>
            <w:tcW w:w="526" w:type="pct"/>
            <w:gridSpan w:val="2"/>
            <w:shd w:val="clear" w:color="auto" w:fill="auto"/>
          </w:tcPr>
          <w:p w14:paraId="1039B1EB" w14:textId="77777777" w:rsidR="00183F9F" w:rsidRPr="00C70209" w:rsidRDefault="00183F9F" w:rsidP="00082182">
            <w:pPr>
              <w:pStyle w:val="Tabletext-evidencematrix"/>
            </w:pPr>
            <w:r w:rsidRPr="00C70209">
              <w:t>12 ± 13 (n=30)</w:t>
            </w:r>
          </w:p>
        </w:tc>
        <w:tc>
          <w:tcPr>
            <w:tcW w:w="509" w:type="pct"/>
            <w:gridSpan w:val="2"/>
            <w:shd w:val="clear" w:color="auto" w:fill="auto"/>
          </w:tcPr>
          <w:p w14:paraId="106B421E" w14:textId="77777777" w:rsidR="00183F9F" w:rsidRPr="00C70209" w:rsidRDefault="00183F9F" w:rsidP="00082182">
            <w:pPr>
              <w:pStyle w:val="Tabletext-evidencematrix"/>
              <w:rPr>
                <w:vertAlign w:val="superscript"/>
              </w:rPr>
            </w:pPr>
            <w:r w:rsidRPr="00C70209">
              <w:t>MD 0.00 (–6.09, 6.09)</w:t>
            </w:r>
            <w:r w:rsidRPr="00C70209">
              <w:rPr>
                <w:vertAlign w:val="superscript"/>
              </w:rPr>
              <w:t>f</w:t>
            </w:r>
          </w:p>
        </w:tc>
        <w:tc>
          <w:tcPr>
            <w:tcW w:w="601" w:type="pct"/>
            <w:shd w:val="clear" w:color="auto" w:fill="auto"/>
          </w:tcPr>
          <w:p w14:paraId="7DD41FC8" w14:textId="77777777" w:rsidR="00183F9F" w:rsidRPr="00C70209" w:rsidRDefault="00183F9F" w:rsidP="00082182">
            <w:pPr>
              <w:pStyle w:val="Tabletext-evidencematrix"/>
              <w:rPr>
                <w:i/>
              </w:rPr>
            </w:pPr>
            <w:r w:rsidRPr="00C70209">
              <w:rPr>
                <w:i/>
              </w:rPr>
              <w:t>No significant difference</w:t>
            </w:r>
          </w:p>
          <w:p w14:paraId="4DD44646" w14:textId="6EFA41A9" w:rsidR="00183F9F" w:rsidRPr="00C70209" w:rsidRDefault="001A475D" w:rsidP="00082182">
            <w:pPr>
              <w:pStyle w:val="Tabletext-evidencematrix"/>
              <w:rPr>
                <w:vertAlign w:val="superscript"/>
              </w:rPr>
            </w:pPr>
            <w:r w:rsidRPr="001A475D">
              <w:rPr>
                <w:i/>
              </w:rPr>
              <w:t>P = </w:t>
            </w:r>
            <w:r w:rsidR="00183F9F" w:rsidRPr="00C70209">
              <w:t>1.00</w:t>
            </w:r>
            <w:r w:rsidR="00183F9F" w:rsidRPr="00C70209">
              <w:rPr>
                <w:vertAlign w:val="superscript"/>
              </w:rPr>
              <w:t>f</w:t>
            </w:r>
          </w:p>
        </w:tc>
      </w:tr>
    </w:tbl>
    <w:p w14:paraId="770E3726" w14:textId="095CB1D9"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DCC, delayed cord clamping; ECC, early cord clamping; ELBW, extremely low birth weight; ICC, immediate cord clamping; MD, mean difference; NICU, neonatal intens</w:t>
      </w:r>
      <w:r w:rsidR="00227344" w:rsidRPr="00C70209">
        <w:rPr>
          <w:rFonts w:ascii="Arial Narrow" w:hAnsi="Arial Narrow"/>
          <w:sz w:val="16"/>
          <w:szCs w:val="16"/>
        </w:rPr>
        <w:t>ive care unit; NR, not reported</w:t>
      </w:r>
      <w:r w:rsidRPr="00C70209">
        <w:rPr>
          <w:rFonts w:ascii="Arial Narrow" w:hAnsi="Arial Narrow"/>
          <w:sz w:val="16"/>
          <w:szCs w:val="16"/>
        </w:rPr>
        <w:t>; RBC, red blood cell; RR, risk ratio; SD, standard deviation; VLBW, very low birth weight</w:t>
      </w:r>
    </w:p>
    <w:p w14:paraId="7766A6DC"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381C4214" w14:textId="45086808"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2F1FD25B"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Data used in the meta-analysis by Backes (2014) for Hosono (2008) does not match the published report. Not clear if this is corrected data retrieved from the authors, or error in reporting.</w:t>
      </w:r>
    </w:p>
    <w:p w14:paraId="72D5C5C5"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d.</w:t>
      </w:r>
      <w:r w:rsidRPr="00C70209">
        <w:rPr>
          <w:rFonts w:ascii="Arial Narrow" w:hAnsi="Arial Narrow"/>
          <w:sz w:val="16"/>
          <w:szCs w:val="16"/>
        </w:rPr>
        <w:t xml:space="preserve"> The studies included in the meta-analysis by Mathew (2011) were not able to be verified.</w:t>
      </w:r>
    </w:p>
    <w:p w14:paraId="0E11192B" w14:textId="6E8BDF88"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 xml:space="preserve">e. </w:t>
      </w:r>
      <w:r w:rsidRPr="00C70209">
        <w:rPr>
          <w:rFonts w:ascii="Arial Narrow" w:hAnsi="Arial Narrow"/>
          <w:sz w:val="16"/>
          <w:szCs w:val="16"/>
        </w:rPr>
        <w:t>Data used in the meta-analysis by Rabe (2012) for Kinmond (1993) does not match that in the review by Backes (2014). Kinmond (1993) reported RBC transfusion incidence for ventilated patients only (1/13 vs 7/13) whereas Backes (2014) is assumed to report data retrieved from the authors, that included all patients (5/17 vs 9/19).</w:t>
      </w:r>
    </w:p>
    <w:p w14:paraId="40FF512D"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f.</w:t>
      </w:r>
      <w:r w:rsidRPr="00C70209">
        <w:rPr>
          <w:rFonts w:ascii="Arial Narrow" w:hAnsi="Arial Narrow"/>
          <w:sz w:val="16"/>
          <w:szCs w:val="16"/>
        </w:rPr>
        <w:t xml:space="preserve"> Calculated post-hoc using RevMan 5.1.2.</w:t>
      </w:r>
    </w:p>
    <w:p w14:paraId="1DD9FAED" w14:textId="77777777" w:rsidR="00183F9F" w:rsidRPr="00C70209" w:rsidRDefault="00183F9F" w:rsidP="00082182">
      <w:pPr>
        <w:keepNext/>
        <w:keepLines/>
        <w:spacing w:after="0"/>
        <w:ind w:left="0"/>
        <w:rPr>
          <w:rFonts w:ascii="Arial Narrow" w:hAnsi="Arial Narrow"/>
          <w:sz w:val="16"/>
          <w:szCs w:val="16"/>
        </w:rPr>
      </w:pPr>
    </w:p>
    <w:p w14:paraId="4E7C05D4"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06F8648B" w14:textId="77777777" w:rsidR="00183F9F" w:rsidRPr="00C70209" w:rsidRDefault="00183F9F" w:rsidP="00082182">
      <w:pPr>
        <w:pStyle w:val="Caption"/>
        <w:ind w:left="2070"/>
      </w:pPr>
      <w:bookmarkStart w:id="745" w:name="_Ref419883775"/>
      <w:bookmarkStart w:id="746" w:name="_Toc427747268"/>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w:t>
      </w:r>
      <w:r w:rsidRPr="00C70209">
        <w:fldChar w:fldCharType="end"/>
      </w:r>
      <w:bookmarkEnd w:id="745"/>
      <w:r w:rsidRPr="00C70209">
        <w:tab/>
        <w:t>Meta-analysis: placental transfusion versus control in preterm infants by gestational age at birth – transfusion incidence</w:t>
      </w:r>
      <w:bookmarkEnd w:id="746"/>
    </w:p>
    <w:p w14:paraId="0235E9C3" w14:textId="77777777" w:rsidR="00183F9F" w:rsidRPr="00C70209" w:rsidRDefault="00183F9F" w:rsidP="00082182">
      <w:pPr>
        <w:pStyle w:val="BodyText"/>
        <w:rPr>
          <w:rFonts w:eastAsiaTheme="minorHAnsi"/>
          <w:lang w:eastAsia="en-US"/>
        </w:rPr>
      </w:pPr>
      <w:r w:rsidRPr="00C70209">
        <w:rPr>
          <w:rFonts w:eastAsiaTheme="minorHAnsi"/>
          <w:noProof/>
        </w:rPr>
        <w:drawing>
          <wp:inline distT="0" distB="0" distL="0" distR="0" wp14:anchorId="6EB6DEE9" wp14:editId="78928096">
            <wp:extent cx="4834286" cy="3957943"/>
            <wp:effectExtent l="19050" t="19050" r="23495" b="2413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ntal transfusion_transfusion incidence.emf"/>
                    <pic:cNvPicPr/>
                  </pic:nvPicPr>
                  <pic:blipFill>
                    <a:blip r:embed="rId65">
                      <a:extLst>
                        <a:ext uri="{28A0092B-C50C-407E-A947-70E740481C1C}">
                          <a14:useLocalDpi xmlns:a14="http://schemas.microsoft.com/office/drawing/2010/main" val="0"/>
                        </a:ext>
                      </a:extLst>
                    </a:blip>
                    <a:stretch>
                      <a:fillRect/>
                    </a:stretch>
                  </pic:blipFill>
                  <pic:spPr>
                    <a:xfrm>
                      <a:off x="0" y="0"/>
                      <a:ext cx="4834286" cy="3957943"/>
                    </a:xfrm>
                    <a:prstGeom prst="rect">
                      <a:avLst/>
                    </a:prstGeom>
                    <a:ln w="12696" cmpd="sng">
                      <a:solidFill>
                        <a:srgbClr val="000000"/>
                      </a:solidFill>
                      <a:prstDash val="solid"/>
                    </a:ln>
                  </pic:spPr>
                </pic:pic>
              </a:graphicData>
            </a:graphic>
          </wp:inline>
        </w:drawing>
      </w:r>
    </w:p>
    <w:p w14:paraId="69559955" w14:textId="77777777" w:rsidR="00183F9F" w:rsidRPr="00C70209" w:rsidRDefault="00183F9F" w:rsidP="00082182">
      <w:pPr>
        <w:pStyle w:val="BodyText"/>
        <w:rPr>
          <w:rFonts w:eastAsiaTheme="minorHAnsi"/>
          <w:lang w:eastAsia="en-US"/>
        </w:rPr>
      </w:pPr>
    </w:p>
    <w:p w14:paraId="13E83444" w14:textId="77777777" w:rsidR="00183F9F" w:rsidRPr="00C70209" w:rsidRDefault="00183F9F" w:rsidP="00082182">
      <w:pPr>
        <w:pStyle w:val="Caption"/>
        <w:ind w:left="2070"/>
      </w:pPr>
      <w:bookmarkStart w:id="747" w:name="_Ref419883871"/>
      <w:bookmarkStart w:id="748" w:name="_Toc427747269"/>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2</w:t>
      </w:r>
      <w:r w:rsidRPr="00C70209">
        <w:fldChar w:fldCharType="end"/>
      </w:r>
      <w:bookmarkEnd w:id="747"/>
      <w:r w:rsidRPr="00C70209">
        <w:tab/>
        <w:t>Meta-analysis: placental transfusion versus control in preterm infants by gestational age at birth – mean number of transfusions per infant</w:t>
      </w:r>
      <w:bookmarkEnd w:id="748"/>
    </w:p>
    <w:p w14:paraId="4E29CBC6" w14:textId="77777777" w:rsidR="00183F9F" w:rsidRPr="00C70209" w:rsidRDefault="00183F9F" w:rsidP="00082182">
      <w:pPr>
        <w:rPr>
          <w:lang w:eastAsia="ja-JP"/>
        </w:rPr>
      </w:pPr>
      <w:r w:rsidRPr="00C70209">
        <w:rPr>
          <w:noProof/>
        </w:rPr>
        <w:drawing>
          <wp:inline distT="0" distB="0" distL="0" distR="0" wp14:anchorId="275BE2B8" wp14:editId="0B1579CC">
            <wp:extent cx="5074286" cy="2378057"/>
            <wp:effectExtent l="19050" t="19050" r="12065" b="2286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ntal transfusion_mean no. transfusions.emf"/>
                    <pic:cNvPicPr/>
                  </pic:nvPicPr>
                  <pic:blipFill>
                    <a:blip r:embed="rId66">
                      <a:extLst>
                        <a:ext uri="{28A0092B-C50C-407E-A947-70E740481C1C}">
                          <a14:useLocalDpi xmlns:a14="http://schemas.microsoft.com/office/drawing/2010/main" val="0"/>
                        </a:ext>
                      </a:extLst>
                    </a:blip>
                    <a:stretch>
                      <a:fillRect/>
                    </a:stretch>
                  </pic:blipFill>
                  <pic:spPr>
                    <a:xfrm>
                      <a:off x="0" y="0"/>
                      <a:ext cx="5074286" cy="2378057"/>
                    </a:xfrm>
                    <a:prstGeom prst="rect">
                      <a:avLst/>
                    </a:prstGeom>
                    <a:ln w="12696" cmpd="sng">
                      <a:solidFill>
                        <a:srgbClr val="000000"/>
                      </a:solidFill>
                      <a:prstDash val="solid"/>
                    </a:ln>
                  </pic:spPr>
                </pic:pic>
              </a:graphicData>
            </a:graphic>
          </wp:inline>
        </w:drawing>
      </w:r>
    </w:p>
    <w:p w14:paraId="347B582D" w14:textId="77777777" w:rsidR="00183F9F" w:rsidRPr="00C70209" w:rsidRDefault="00183F9F" w:rsidP="00082182">
      <w:pPr>
        <w:rPr>
          <w:lang w:eastAsia="ja-JP"/>
        </w:rPr>
      </w:pPr>
    </w:p>
    <w:p w14:paraId="7AF289BD" w14:textId="77777777" w:rsidR="00183F9F" w:rsidRPr="00C70209" w:rsidRDefault="00183F9F">
      <w:pPr>
        <w:spacing w:after="200" w:line="276" w:lineRule="auto"/>
        <w:ind w:left="0"/>
        <w:rPr>
          <w:lang w:eastAsia="ja-JP"/>
        </w:rPr>
      </w:pPr>
      <w:r w:rsidRPr="00C70209">
        <w:rPr>
          <w:lang w:eastAsia="ja-JP"/>
        </w:rPr>
        <w:br w:type="page"/>
      </w:r>
    </w:p>
    <w:p w14:paraId="459B1E3B" w14:textId="77777777" w:rsidR="00183F9F" w:rsidRPr="00C70209" w:rsidRDefault="00183F9F" w:rsidP="00082182">
      <w:pPr>
        <w:pStyle w:val="Heading6"/>
      </w:pPr>
      <w:r w:rsidRPr="00C70209">
        <w:t>Mortality</w:t>
      </w:r>
    </w:p>
    <w:p w14:paraId="6AE39FF6" w14:textId="070B6270" w:rsidR="00183F9F" w:rsidRPr="00C70209" w:rsidRDefault="00183F9F" w:rsidP="00082182">
      <w:pPr>
        <w:pStyle w:val="BodyText"/>
      </w:pPr>
      <w:r w:rsidRPr="00C70209">
        <w:t xml:space="preserve">The systematic review and hand-searching process identified four Level I studies (Backes 2014, Matthew 2011, McDonald 2013, Rabe 2012) and two additional Level II studies (Alan 2014, Katheria 2014) that assessed the effect of placental transfusions on mortality in preterm and term infants. </w:t>
      </w:r>
      <w:r w:rsidRPr="00C70209">
        <w:rPr>
          <w:b/>
        </w:rPr>
        <w:fldChar w:fldCharType="begin"/>
      </w:r>
      <w:r w:rsidRPr="00C70209">
        <w:rPr>
          <w:b/>
        </w:rPr>
        <w:instrText xml:space="preserve"> REF _Ref413150117 \h  \* MERGEFORMAT </w:instrText>
      </w:r>
      <w:r w:rsidRPr="00C70209">
        <w:rPr>
          <w:b/>
        </w:rPr>
      </w:r>
      <w:r w:rsidRPr="00C70209">
        <w:rPr>
          <w:b/>
        </w:rPr>
        <w:fldChar w:fldCharType="separate"/>
      </w:r>
      <w:r w:rsidR="000F7A9B" w:rsidRPr="000F7A9B">
        <w:rPr>
          <w:b/>
        </w:rPr>
        <w:t>Table 3.4.4</w:t>
      </w:r>
      <w:r w:rsidRPr="00C70209">
        <w:rPr>
          <w:b/>
        </w:rPr>
        <w:fldChar w:fldCharType="end"/>
      </w:r>
      <w:r w:rsidRPr="00C70209">
        <w:t xml:space="preserve"> </w:t>
      </w:r>
      <w:r w:rsidRPr="00C70209">
        <w:rPr>
          <w:lang w:eastAsia="en-GB"/>
        </w:rPr>
        <w:t>summarises the results from these studies.</w:t>
      </w:r>
    </w:p>
    <w:p w14:paraId="397C9B1A" w14:textId="5ACC2A18" w:rsidR="00183F9F" w:rsidRPr="00C70209" w:rsidRDefault="00183F9F" w:rsidP="00082182">
      <w:pPr>
        <w:pStyle w:val="BodyText"/>
        <w:rPr>
          <w:rFonts w:eastAsia="Arial Unicode MS"/>
          <w:lang w:eastAsia="ja-JP"/>
        </w:rPr>
      </w:pPr>
      <w:r w:rsidRPr="00C70209">
        <w:rPr>
          <w:lang w:eastAsia="ja-JP"/>
        </w:rPr>
        <w:t>Backes (2014) conducted a meta-analysis of eight trials (</w:t>
      </w:r>
      <w:r w:rsidRPr="00C70209">
        <w:rPr>
          <w:rFonts w:eastAsia="Arial Unicode MS"/>
          <w:lang w:eastAsia="ja-JP"/>
        </w:rPr>
        <w:t xml:space="preserve">Baenziger 2007, Hosono 2008, Kinmond 1993, March 2013, McDonnell 1997, Mercer 2003, Mercer 2006, Oh 2002) </w:t>
      </w:r>
      <w:r w:rsidRPr="00C70209">
        <w:rPr>
          <w:lang w:eastAsia="ja-JP"/>
        </w:rPr>
        <w:t>involving 373 preterm infants born before 32 weeks gestation</w:t>
      </w:r>
      <w:r w:rsidRPr="00C70209">
        <w:rPr>
          <w:rFonts w:eastAsia="Arial Unicode MS"/>
          <w:lang w:eastAsia="ja-JP"/>
        </w:rPr>
        <w:t>. Mortality before discharge favoured placental transfusion, with six deaths (3.4%) recorded in the placental transfusion group compared with 18 deaths (9.3%) in the control group (RR 0.42, 95% CI 0.19, 0.95).</w:t>
      </w:r>
    </w:p>
    <w:p w14:paraId="7C56FC4C" w14:textId="6577B887" w:rsidR="00183F9F" w:rsidRPr="00C70209" w:rsidRDefault="00183F9F" w:rsidP="00082182">
      <w:pPr>
        <w:pStyle w:val="BodyText"/>
        <w:rPr>
          <w:rFonts w:eastAsia="Arial Unicode MS"/>
          <w:lang w:eastAsia="ja-JP"/>
        </w:rPr>
      </w:pPr>
      <w:r w:rsidRPr="00C70209">
        <w:rPr>
          <w:rFonts w:eastAsia="Arial Unicode MS"/>
          <w:lang w:eastAsia="ja-JP"/>
        </w:rPr>
        <w:t>Matthew (2011) conducted a meta-analysis of nine trials (details NR) involving 503 preterm neonates and found no significant difference in mortality when comparing DCC with ECC (RR 0.55, 95% CI 0.21, 1.46).</w:t>
      </w:r>
    </w:p>
    <w:p w14:paraId="3019F73B" w14:textId="3CEEFCC4" w:rsidR="00183F9F" w:rsidRPr="00C70209" w:rsidRDefault="00183F9F" w:rsidP="00082182">
      <w:pPr>
        <w:pStyle w:val="BodyText"/>
        <w:rPr>
          <w:rFonts w:eastAsia="Arial Unicode MS"/>
          <w:lang w:eastAsia="ja-JP"/>
        </w:rPr>
      </w:pPr>
      <w:r w:rsidRPr="00C70209">
        <w:rPr>
          <w:rFonts w:eastAsia="Arial Unicode MS"/>
          <w:lang w:eastAsia="ja-JP"/>
        </w:rPr>
        <w:t>McDonald (2013) conducted a meta-analysis of two trials (Cernadas 2006, van Rheenen 2007) involving 381 term infants that reported mortality. Three deaths (1.3%) were recorded in the placental transfusion (DCC) group compared with one death (0.47%) in the control group (ECC). All events occurred in the van Rheenen (2007) study, and the difference was not statistically significant (RR 2.73, 95% CI 0.29, 25.38).</w:t>
      </w:r>
    </w:p>
    <w:p w14:paraId="6F2E6394" w14:textId="4845214A" w:rsidR="00183F9F" w:rsidRPr="00C70209" w:rsidRDefault="00183F9F" w:rsidP="00082182">
      <w:pPr>
        <w:pStyle w:val="BodyText"/>
        <w:rPr>
          <w:rFonts w:eastAsia="Arial Unicode MS"/>
          <w:lang w:eastAsia="ja-JP"/>
        </w:rPr>
      </w:pPr>
      <w:r w:rsidRPr="00C70209">
        <w:rPr>
          <w:rFonts w:eastAsia="Arial Unicode MS"/>
          <w:lang w:eastAsia="ja-JP"/>
        </w:rPr>
        <w:t>Rabe (2012) assessed mortality in preterm infants and conducted several subgroup and sensitivity analyses. The first meta-analysis included 13 trials involving 668 infants (</w:t>
      </w:r>
      <w:r w:rsidRPr="00C70209">
        <w:t xml:space="preserve">Baenziger </w:t>
      </w:r>
      <w:r w:rsidRPr="00C70209">
        <w:rPr>
          <w:rFonts w:eastAsia="Arial Unicode MS"/>
          <w:lang w:eastAsia="ja-JP"/>
        </w:rPr>
        <w:t xml:space="preserve">2007, Hofmeyr 1988, Hofmeyr 1993, Hosono 2008, Kinmond 1993, Kugelman 2007, McDonnell 1997, Mercer 2003, Mercer 2006, Oh 2002, Rabe 2000, Strauss 2008, Ultee 2008) and assessed mortality before discharge. No difference was reported between groups, with 10 deaths (3.1%) recorded in the placental transfusion group compared with 17 deaths (4.9%) in the control group (RR 0.63, 95% CI 0.31, 1.28). A subgroup analysis (by intervention) found no significant difference with DCC (12 trials; RR 0.62, 95% CI 0.28, 1.36, </w:t>
      </w:r>
      <w:r w:rsidR="001A475D" w:rsidRPr="001A475D">
        <w:rPr>
          <w:rFonts w:eastAsia="Arial Unicode MS"/>
          <w:i/>
          <w:lang w:eastAsia="ja-JP"/>
        </w:rPr>
        <w:t>P = </w:t>
      </w:r>
      <w:r w:rsidRPr="00C70209">
        <w:rPr>
          <w:rFonts w:eastAsia="Arial Unicode MS"/>
          <w:lang w:eastAsia="ja-JP"/>
        </w:rPr>
        <w:t xml:space="preserve">0.23) or cord milking patients (1 trial; RR 0.67, 95% CI 0.12, 3.57, </w:t>
      </w:r>
      <w:r w:rsidR="001A475D" w:rsidRPr="001A475D">
        <w:rPr>
          <w:rFonts w:eastAsia="Arial Unicode MS"/>
          <w:i/>
          <w:lang w:eastAsia="ja-JP"/>
        </w:rPr>
        <w:t>P = </w:t>
      </w:r>
      <w:r w:rsidRPr="00C70209">
        <w:rPr>
          <w:rFonts w:eastAsia="Arial Unicode MS"/>
          <w:lang w:eastAsia="ja-JP"/>
        </w:rPr>
        <w:t>0.64).</w:t>
      </w:r>
    </w:p>
    <w:p w14:paraId="61AF1A1A" w14:textId="67EF94CD" w:rsidR="00183F9F" w:rsidRPr="00C70209" w:rsidRDefault="00183F9F" w:rsidP="00082182">
      <w:pPr>
        <w:pStyle w:val="BodyText"/>
        <w:rPr>
          <w:rFonts w:eastAsia="Arial Unicode MS"/>
          <w:lang w:eastAsia="ja-JP"/>
        </w:rPr>
      </w:pPr>
      <w:r w:rsidRPr="00C70209">
        <w:rPr>
          <w:rFonts w:eastAsia="Arial Unicode MS"/>
          <w:lang w:eastAsia="ja-JP"/>
        </w:rPr>
        <w:t xml:space="preserve">Rabe (2012) also conducted two sensitivity analyses, the first including studies with a low risk of bias for allocation concealment and the second including studies with a high or unclear risk of bias in this domain. The first meta-analysis included two trials (Oh 2002, Mercer 2006) and recorded two deaths (3.8%) in the placental transfusion group compared with six deaths (11.3%) in the control group. This difference was not significant (RR 0.40, 95% CI 0.10, 1.59, </w:t>
      </w:r>
      <w:r w:rsidR="001A475D" w:rsidRPr="001A475D">
        <w:rPr>
          <w:rFonts w:eastAsia="Arial Unicode MS"/>
          <w:i/>
          <w:lang w:eastAsia="ja-JP"/>
        </w:rPr>
        <w:t>P = </w:t>
      </w:r>
      <w:r w:rsidRPr="00C70209">
        <w:rPr>
          <w:rFonts w:eastAsia="Arial Unicode MS"/>
          <w:lang w:eastAsia="ja-JP"/>
        </w:rPr>
        <w:t>0.19). The second meta-analysis included 11 trials (</w:t>
      </w:r>
      <w:r w:rsidRPr="00C70209">
        <w:t xml:space="preserve">Baenziger </w:t>
      </w:r>
      <w:r w:rsidRPr="00C70209">
        <w:rPr>
          <w:rFonts w:eastAsia="Arial Unicode MS"/>
          <w:lang w:eastAsia="ja-JP"/>
        </w:rPr>
        <w:t xml:space="preserve">2007, Hofmeyr 1988, Hofmeyr 1993, Hosono 2008, Kinmond 1993, Kugelman 2007, McDonnell 1997, Mercer 2003, Rabe 2000, Strauss 2008, Ultee 2008) and recorded eight deaths (3.0%) in the placental transfusion group and 11 deaths (3.7%) in the control group. This difference was also not significant (RR 0.74, 95% CI 0.32, 1.73, </w:t>
      </w:r>
      <w:r w:rsidR="001A475D" w:rsidRPr="001A475D">
        <w:rPr>
          <w:rFonts w:eastAsia="Arial Unicode MS"/>
          <w:i/>
          <w:lang w:eastAsia="ja-JP"/>
        </w:rPr>
        <w:t>P = </w:t>
      </w:r>
      <w:r w:rsidRPr="00C70209">
        <w:rPr>
          <w:rFonts w:eastAsia="Arial Unicode MS"/>
          <w:lang w:eastAsia="ja-JP"/>
        </w:rPr>
        <w:t>0.49).</w:t>
      </w:r>
    </w:p>
    <w:p w14:paraId="158942AC" w14:textId="77777777" w:rsidR="00183F9F" w:rsidRPr="00C70209" w:rsidRDefault="00183F9F" w:rsidP="00082182">
      <w:pPr>
        <w:pStyle w:val="BodyText"/>
        <w:rPr>
          <w:rFonts w:eastAsia="Arial Unicode MS"/>
          <w:lang w:eastAsia="ja-JP"/>
        </w:rPr>
      </w:pPr>
      <w:r w:rsidRPr="00C70209">
        <w:rPr>
          <w:rFonts w:eastAsia="Arial Unicode MS"/>
          <w:lang w:eastAsia="ja-JP"/>
        </w:rPr>
        <w:t>Two additional RCTs provided evidence for mortality; however neither study was sufficiently powered to detect a statistically significant difference between groups for this outcome.</w:t>
      </w:r>
    </w:p>
    <w:p w14:paraId="4DCF7130" w14:textId="0BA6E29D" w:rsidR="00183F9F" w:rsidRPr="00C70209" w:rsidRDefault="00183F9F" w:rsidP="00082182">
      <w:pPr>
        <w:pStyle w:val="BodyText"/>
        <w:rPr>
          <w:rFonts w:eastAsia="Arial Unicode MS"/>
          <w:lang w:eastAsia="ja-JP"/>
        </w:rPr>
      </w:pPr>
      <w:r w:rsidRPr="00C70209">
        <w:rPr>
          <w:rFonts w:eastAsia="Arial Unicode MS"/>
          <w:lang w:eastAsia="ja-JP"/>
        </w:rPr>
        <w:t xml:space="preserve">Alan (2014) reported a composite outcome of major bleeding or death at two time points (in the delivery room or in days 2–7 of life) among 48 very low birth weight (&lt;1500 g) infants. The first analysis reported no deaths in the placental transfusion group and two deaths (8.3%) in the control group (RR 0.20, 95% CI 0.01, 3.96, </w:t>
      </w:r>
      <w:r w:rsidR="001A475D" w:rsidRPr="001A475D">
        <w:rPr>
          <w:rFonts w:eastAsia="Arial Unicode MS"/>
          <w:i/>
          <w:lang w:eastAsia="ja-JP"/>
        </w:rPr>
        <w:t>P = </w:t>
      </w:r>
      <w:r w:rsidRPr="00C70209">
        <w:rPr>
          <w:rFonts w:eastAsia="Arial Unicode MS"/>
          <w:lang w:eastAsia="ja-JP"/>
        </w:rPr>
        <w:t xml:space="preserve">0.29). The second analysis reported three deaths (13.6%) in the placental transfusion group and three deaths (13.6%) in the control group (RR 1.00, 95% CI 0.23, 4.42, </w:t>
      </w:r>
      <w:r w:rsidR="001A475D" w:rsidRPr="001A475D">
        <w:rPr>
          <w:rFonts w:eastAsia="Arial Unicode MS"/>
          <w:i/>
          <w:lang w:eastAsia="ja-JP"/>
        </w:rPr>
        <w:t>P = </w:t>
      </w:r>
      <w:r w:rsidRPr="00C70209">
        <w:rPr>
          <w:rFonts w:eastAsia="Arial Unicode MS"/>
          <w:lang w:eastAsia="ja-JP"/>
        </w:rPr>
        <w:t>1.00). Neither analysis showed a statistically significant difference between comparator groups.</w:t>
      </w:r>
    </w:p>
    <w:p w14:paraId="2A361AD3" w14:textId="51792F3E" w:rsidR="00183F9F" w:rsidRPr="00C70209" w:rsidRDefault="00183F9F" w:rsidP="00082182">
      <w:pPr>
        <w:pStyle w:val="BodyText"/>
        <w:rPr>
          <w:rFonts w:eastAsia="Arial Unicode MS"/>
          <w:lang w:eastAsia="ja-JP"/>
        </w:rPr>
      </w:pPr>
      <w:r w:rsidRPr="00C70209">
        <w:rPr>
          <w:rFonts w:eastAsia="Arial Unicode MS"/>
          <w:lang w:eastAsia="ja-JP"/>
        </w:rPr>
        <w:t xml:space="preserve">Katheria (2014) assessed mortality in 60 preterm infants and reported no significant difference between groups (RR 2.00, 95% CI 0.19, 20.90, </w:t>
      </w:r>
      <w:r w:rsidR="001A475D" w:rsidRPr="001A475D">
        <w:rPr>
          <w:rFonts w:eastAsia="Arial Unicode MS"/>
          <w:i/>
          <w:lang w:eastAsia="ja-JP"/>
        </w:rPr>
        <w:t>P = </w:t>
      </w:r>
      <w:r w:rsidRPr="00C70209">
        <w:rPr>
          <w:rFonts w:eastAsia="Arial Unicode MS"/>
          <w:lang w:eastAsia="ja-JP"/>
        </w:rPr>
        <w:t>0.56).</w:t>
      </w:r>
    </w:p>
    <w:p w14:paraId="0F8D17E8" w14:textId="3B24FB6F" w:rsidR="00183F9F" w:rsidRPr="00C70209" w:rsidRDefault="00183F9F" w:rsidP="00D7682F">
      <w:pPr>
        <w:pStyle w:val="BodyText"/>
        <w:rPr>
          <w:rFonts w:eastAsia="Arial Unicode MS"/>
          <w:lang w:eastAsia="ja-JP"/>
        </w:rPr>
      </w:pPr>
      <w:r w:rsidRPr="00C70209">
        <w:rPr>
          <w:rFonts w:eastAsia="Arial Unicode MS"/>
          <w:lang w:eastAsia="ja-JP"/>
        </w:rPr>
        <w:t>A meta-analysis was conducted to include all 17 studies</w:t>
      </w:r>
      <w:r w:rsidRPr="00C70209">
        <w:rPr>
          <w:rStyle w:val="FootnoteReference"/>
          <w:rFonts w:eastAsia="Arial Unicode MS"/>
          <w:lang w:eastAsia="ja-JP"/>
        </w:rPr>
        <w:footnoteReference w:id="39"/>
      </w:r>
      <w:r w:rsidRPr="00C70209">
        <w:rPr>
          <w:rFonts w:eastAsia="Arial Unicode MS"/>
          <w:lang w:eastAsia="ja-JP"/>
        </w:rPr>
        <w:t xml:space="preserve"> that evaluated the effect of placental transfusion on mortality in preterm infants (</w:t>
      </w:r>
      <w:r w:rsidRPr="00C70209">
        <w:rPr>
          <w:rFonts w:eastAsia="Arial Unicode MS"/>
          <w:b/>
          <w:lang w:eastAsia="ja-JP"/>
        </w:rPr>
        <w:fldChar w:fldCharType="begin"/>
      </w:r>
      <w:r w:rsidRPr="00C70209">
        <w:rPr>
          <w:rFonts w:eastAsia="Arial Unicode MS"/>
          <w:b/>
          <w:lang w:eastAsia="ja-JP"/>
        </w:rPr>
        <w:instrText xml:space="preserve"> REF _Ref419884647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Figure 3.4.3</w:t>
      </w:r>
      <w:r w:rsidRPr="00C70209">
        <w:rPr>
          <w:rFonts w:eastAsia="Arial Unicode MS"/>
          <w:b/>
          <w:lang w:eastAsia="ja-JP"/>
        </w:rPr>
        <w:fldChar w:fldCharType="end"/>
      </w:r>
      <w:r w:rsidRPr="00C70209">
        <w:rPr>
          <w:rFonts w:eastAsia="Arial Unicode MS"/>
          <w:lang w:eastAsia="ja-JP"/>
        </w:rPr>
        <w:t>). Studies were stratified by age of gestation at birth. The analysis showed no statistically significant between</w:t>
      </w:r>
      <w:r w:rsidR="008217C8" w:rsidRPr="00C70209">
        <w:rPr>
          <w:rFonts w:eastAsia="Arial Unicode MS"/>
          <w:lang w:eastAsia="ja-JP"/>
        </w:rPr>
        <w:t>-</w:t>
      </w:r>
      <w:r w:rsidRPr="00C70209">
        <w:rPr>
          <w:rFonts w:eastAsia="Arial Unicode MS"/>
          <w:lang w:eastAsia="ja-JP"/>
        </w:rPr>
        <w:t>group difference on the outcome of mortality (RR 0.73; 95% CI 0.38, 1.42). There was no significant heterogeneity (I</w:t>
      </w:r>
      <w:r w:rsidRPr="00C70209">
        <w:rPr>
          <w:rFonts w:eastAsia="Arial Unicode MS"/>
          <w:vertAlign w:val="superscript"/>
          <w:lang w:eastAsia="ja-JP"/>
        </w:rPr>
        <w:t>2</w:t>
      </w:r>
      <w:r w:rsidRPr="00C70209">
        <w:rPr>
          <w:rFonts w:eastAsia="Arial Unicode MS"/>
          <w:lang w:eastAsia="ja-JP"/>
        </w:rPr>
        <w:t>=0%).</w:t>
      </w:r>
    </w:p>
    <w:p w14:paraId="32DAD3F5" w14:textId="77777777" w:rsidR="00183F9F" w:rsidRPr="00C70209" w:rsidRDefault="00183F9F" w:rsidP="00082182">
      <w:pPr>
        <w:pStyle w:val="Caption"/>
        <w:ind w:left="2070"/>
      </w:pPr>
      <w:bookmarkStart w:id="749" w:name="_Ref419884647"/>
      <w:bookmarkStart w:id="750" w:name="_Toc427747270"/>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3</w:t>
      </w:r>
      <w:r w:rsidRPr="00C70209">
        <w:fldChar w:fldCharType="end"/>
      </w:r>
      <w:bookmarkEnd w:id="749"/>
      <w:r w:rsidRPr="00C70209">
        <w:tab/>
        <w:t>Meta-analysis: placental transfusion versus control in preterm and term infants by gestational age at birth – mortality</w:t>
      </w:r>
      <w:bookmarkEnd w:id="750"/>
    </w:p>
    <w:p w14:paraId="10022C15" w14:textId="77777777" w:rsidR="00183F9F" w:rsidRPr="00C70209" w:rsidRDefault="00183F9F" w:rsidP="00082182">
      <w:pPr>
        <w:pStyle w:val="BodyText"/>
        <w:rPr>
          <w:lang w:eastAsia="ja-JP"/>
        </w:rPr>
      </w:pPr>
      <w:r w:rsidRPr="00C70209">
        <w:rPr>
          <w:noProof/>
        </w:rPr>
        <w:drawing>
          <wp:inline distT="0" distB="0" distL="0" distR="0" wp14:anchorId="51EE4F7D" wp14:editId="3E6C5A15">
            <wp:extent cx="4834286" cy="5537829"/>
            <wp:effectExtent l="19050" t="19050" r="23495" b="2540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ntal transfusion_mortality.emf"/>
                    <pic:cNvPicPr/>
                  </pic:nvPicPr>
                  <pic:blipFill>
                    <a:blip r:embed="rId67">
                      <a:extLst>
                        <a:ext uri="{28A0092B-C50C-407E-A947-70E740481C1C}">
                          <a14:useLocalDpi xmlns:a14="http://schemas.microsoft.com/office/drawing/2010/main" val="0"/>
                        </a:ext>
                      </a:extLst>
                    </a:blip>
                    <a:stretch>
                      <a:fillRect/>
                    </a:stretch>
                  </pic:blipFill>
                  <pic:spPr>
                    <a:xfrm>
                      <a:off x="0" y="0"/>
                      <a:ext cx="4834286" cy="5537829"/>
                    </a:xfrm>
                    <a:prstGeom prst="rect">
                      <a:avLst/>
                    </a:prstGeom>
                    <a:ln w="12696" cmpd="sng">
                      <a:solidFill>
                        <a:srgbClr val="000000"/>
                      </a:solidFill>
                      <a:prstDash val="solid"/>
                    </a:ln>
                  </pic:spPr>
                </pic:pic>
              </a:graphicData>
            </a:graphic>
          </wp:inline>
        </w:drawing>
      </w:r>
    </w:p>
    <w:p w14:paraId="3E61DF72" w14:textId="77777777" w:rsidR="00183F9F" w:rsidRPr="00C70209" w:rsidRDefault="00183F9F" w:rsidP="00082182">
      <w:pPr>
        <w:pStyle w:val="BodyText"/>
        <w:rPr>
          <w:rFonts w:asciiTheme="minorHAnsi" w:eastAsia="Arial Unicode MS" w:hAnsiTheme="minorHAnsi" w:cstheme="minorHAnsi"/>
          <w:bCs/>
          <w:lang w:eastAsia="ja-JP"/>
        </w:rPr>
      </w:pPr>
    </w:p>
    <w:p w14:paraId="4BC5ECA2" w14:textId="77777777" w:rsidR="00183F9F" w:rsidRPr="00C70209" w:rsidRDefault="00183F9F" w:rsidP="00082182">
      <w:pPr>
        <w:rPr>
          <w:rFonts w:asciiTheme="minorHAnsi" w:eastAsia="Arial Unicode MS" w:hAnsiTheme="minorHAnsi" w:cstheme="minorHAnsi"/>
          <w:bC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313E2FD" w14:textId="77777777" w:rsidR="00183F9F" w:rsidRPr="00C70209" w:rsidRDefault="00183F9F" w:rsidP="00082182">
      <w:pPr>
        <w:pStyle w:val="Caption"/>
        <w:rPr>
          <w:szCs w:val="21"/>
          <w:lang w:eastAsia="en-GB"/>
        </w:rPr>
      </w:pPr>
      <w:bookmarkStart w:id="751" w:name="_Ref413150117"/>
      <w:bookmarkStart w:id="752" w:name="_Toc427747192"/>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4</w:t>
      </w:r>
      <w:r w:rsidRPr="00C70209">
        <w:fldChar w:fldCharType="end"/>
      </w:r>
      <w:bookmarkEnd w:id="751"/>
      <w:r w:rsidRPr="00C70209">
        <w:tab/>
      </w:r>
      <w:r w:rsidRPr="00C70209">
        <w:rPr>
          <w:szCs w:val="21"/>
          <w:lang w:eastAsia="en-GB"/>
        </w:rPr>
        <w:t>Preterm and term infants: Results for placental transfusion versus no placental transfusion – mortality</w:t>
      </w:r>
      <w:bookmarkEnd w:id="75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1389"/>
        <w:gridCol w:w="1389"/>
        <w:gridCol w:w="1389"/>
        <w:gridCol w:w="1392"/>
        <w:gridCol w:w="1466"/>
        <w:gridCol w:w="1466"/>
        <w:gridCol w:w="1471"/>
        <w:gridCol w:w="1724"/>
      </w:tblGrid>
      <w:tr w:rsidR="00183F9F" w:rsidRPr="00C70209" w14:paraId="57D64AA0" w14:textId="77777777" w:rsidTr="00082182">
        <w:trPr>
          <w:tblHeader/>
        </w:trPr>
        <w:tc>
          <w:tcPr>
            <w:tcW w:w="388" w:type="pct"/>
            <w:vMerge w:val="restart"/>
            <w:tcBorders>
              <w:bottom w:val="single" w:sz="4" w:space="0" w:color="auto"/>
            </w:tcBorders>
          </w:tcPr>
          <w:p w14:paraId="2CF7B91C"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36853FAA"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30E83B18"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Pr>
          <w:p w14:paraId="582FD57E"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3E1E3171"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w:t>
            </w:r>
          </w:p>
        </w:tc>
        <w:tc>
          <w:tcPr>
            <w:tcW w:w="490" w:type="pct"/>
            <w:vMerge w:val="restart"/>
          </w:tcPr>
          <w:p w14:paraId="275BA0C2"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0132EAC0"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vMerge w:val="restart"/>
          </w:tcPr>
          <w:p w14:paraId="19648B0A"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1" w:type="pct"/>
            <w:vMerge w:val="restart"/>
          </w:tcPr>
          <w:p w14:paraId="4136B675"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1" w:type="pct"/>
            <w:gridSpan w:val="4"/>
          </w:tcPr>
          <w:p w14:paraId="6B0271D8"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7C1A1682" w14:textId="77777777" w:rsidTr="00082182">
        <w:trPr>
          <w:cantSplit/>
          <w:trHeight w:val="350"/>
          <w:tblHeader/>
        </w:trPr>
        <w:tc>
          <w:tcPr>
            <w:tcW w:w="388" w:type="pct"/>
            <w:vMerge/>
            <w:tcBorders>
              <w:bottom w:val="nil"/>
            </w:tcBorders>
          </w:tcPr>
          <w:p w14:paraId="52F9D057"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54BA68E1"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0E566053"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22BA08CD"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55F0603C" w14:textId="77777777" w:rsidR="00183F9F" w:rsidRPr="00C70209" w:rsidRDefault="00183F9F" w:rsidP="00082182">
            <w:pPr>
              <w:pStyle w:val="TableH2"/>
              <w:rPr>
                <w:rFonts w:eastAsia="Arial Unicode MS"/>
                <w:lang w:eastAsia="ja-JP"/>
              </w:rPr>
            </w:pPr>
          </w:p>
        </w:tc>
        <w:tc>
          <w:tcPr>
            <w:tcW w:w="491" w:type="pct"/>
            <w:vMerge/>
            <w:tcBorders>
              <w:bottom w:val="nil"/>
            </w:tcBorders>
          </w:tcPr>
          <w:p w14:paraId="01A8CDBE" w14:textId="77777777" w:rsidR="00183F9F" w:rsidRPr="00C70209" w:rsidRDefault="00183F9F" w:rsidP="00082182">
            <w:pPr>
              <w:pStyle w:val="TableH2"/>
              <w:rPr>
                <w:rFonts w:eastAsia="Arial Unicode MS"/>
                <w:lang w:eastAsia="ja-JP"/>
              </w:rPr>
            </w:pPr>
          </w:p>
        </w:tc>
        <w:tc>
          <w:tcPr>
            <w:tcW w:w="517" w:type="pct"/>
            <w:tcBorders>
              <w:bottom w:val="nil"/>
            </w:tcBorders>
          </w:tcPr>
          <w:p w14:paraId="43E9B3BC" w14:textId="77777777" w:rsidR="00183F9F" w:rsidRPr="00C70209" w:rsidRDefault="00183F9F" w:rsidP="00082182">
            <w:pPr>
              <w:pStyle w:val="TableH2"/>
              <w:rPr>
                <w:rFonts w:eastAsia="Arial Unicode MS"/>
                <w:lang w:eastAsia="ja-JP"/>
              </w:rPr>
            </w:pPr>
            <w:r w:rsidRPr="00C70209">
              <w:rPr>
                <w:rFonts w:eastAsia="Arial Unicode MS"/>
                <w:lang w:eastAsia="ja-JP"/>
              </w:rPr>
              <w:t>Placental transfusion</w:t>
            </w:r>
          </w:p>
          <w:p w14:paraId="77A11899"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7" w:type="pct"/>
            <w:tcBorders>
              <w:bottom w:val="nil"/>
            </w:tcBorders>
          </w:tcPr>
          <w:p w14:paraId="7A39A110" w14:textId="77777777" w:rsidR="00183F9F" w:rsidRPr="00C70209" w:rsidRDefault="00183F9F" w:rsidP="00082182">
            <w:pPr>
              <w:pStyle w:val="TableH2"/>
              <w:rPr>
                <w:rFonts w:eastAsia="Arial Unicode MS"/>
                <w:lang w:eastAsia="ja-JP"/>
              </w:rPr>
            </w:pPr>
            <w:r w:rsidRPr="00C70209">
              <w:rPr>
                <w:rFonts w:eastAsia="Arial Unicode MS"/>
                <w:lang w:eastAsia="ja-JP"/>
              </w:rPr>
              <w:t>No placental transfusion</w:t>
            </w:r>
          </w:p>
          <w:p w14:paraId="0FE4C9D8"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9" w:type="pct"/>
            <w:tcBorders>
              <w:bottom w:val="nil"/>
            </w:tcBorders>
          </w:tcPr>
          <w:p w14:paraId="57200DA7"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8" w:type="pct"/>
            <w:tcBorders>
              <w:bottom w:val="nil"/>
            </w:tcBorders>
          </w:tcPr>
          <w:p w14:paraId="03B8A3A0"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5D69F070" w14:textId="173FD6A9"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4439E52F"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6646D2E0" w14:textId="77777777" w:rsidTr="00082182">
        <w:trPr>
          <w:cantSplit/>
        </w:trPr>
        <w:tc>
          <w:tcPr>
            <w:tcW w:w="5000" w:type="pct"/>
            <w:gridSpan w:val="10"/>
            <w:tcBorders>
              <w:top w:val="single" w:sz="4" w:space="0" w:color="000000"/>
              <w:bottom w:val="single" w:sz="4" w:space="0" w:color="000000"/>
            </w:tcBorders>
            <w:shd w:val="clear" w:color="auto" w:fill="000000"/>
          </w:tcPr>
          <w:p w14:paraId="0FDE82A6"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181BD340" w14:textId="77777777" w:rsidTr="00082182">
        <w:trPr>
          <w:cantSplit/>
          <w:trHeight w:val="567"/>
        </w:trPr>
        <w:tc>
          <w:tcPr>
            <w:tcW w:w="388" w:type="pct"/>
            <w:shd w:val="clear" w:color="auto" w:fill="auto"/>
          </w:tcPr>
          <w:p w14:paraId="4614BA89" w14:textId="2637E525" w:rsidR="00183F9F" w:rsidRPr="00C70209" w:rsidRDefault="00183F9F" w:rsidP="00082182">
            <w:pPr>
              <w:pStyle w:val="Tabletext-evidencematrix"/>
            </w:pPr>
            <w:r w:rsidRPr="00C70209">
              <w:t>Backes 2014</w:t>
            </w:r>
            <w:r w:rsidRPr="00C70209">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 </w:instrText>
            </w:r>
            <w:r w:rsidR="000E261C">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5</w:t>
            </w:r>
            <w:r w:rsidRPr="00C70209">
              <w:fldChar w:fldCharType="end"/>
            </w:r>
          </w:p>
          <w:p w14:paraId="2444E779" w14:textId="77777777" w:rsidR="00183F9F" w:rsidRPr="00C70209" w:rsidRDefault="00183F9F" w:rsidP="00082182">
            <w:pPr>
              <w:pStyle w:val="Tabletext-evidencematrix"/>
            </w:pPr>
            <w:r w:rsidRPr="00C70209">
              <w:t>Level I</w:t>
            </w:r>
          </w:p>
          <w:p w14:paraId="0270CE4C" w14:textId="77777777" w:rsidR="00183F9F" w:rsidRPr="00C70209" w:rsidRDefault="00183F9F" w:rsidP="00082182">
            <w:pPr>
              <w:pStyle w:val="Tabletext-evidencematrix"/>
            </w:pPr>
            <w:r w:rsidRPr="00C70209">
              <w:rPr>
                <w:i/>
              </w:rPr>
              <w:t>Good</w:t>
            </w:r>
          </w:p>
        </w:tc>
        <w:tc>
          <w:tcPr>
            <w:tcW w:w="490" w:type="pct"/>
            <w:shd w:val="clear" w:color="auto" w:fill="auto"/>
          </w:tcPr>
          <w:p w14:paraId="3CA6FC12" w14:textId="3BEB912D" w:rsidR="00183F9F" w:rsidRPr="00C70209" w:rsidRDefault="00183F9F" w:rsidP="00082182">
            <w:pPr>
              <w:pStyle w:val="Tabletext-evidencematrix"/>
            </w:pPr>
            <w:r w:rsidRPr="00C70209">
              <w:t>8 trials (Baenziger 2007,</w:t>
            </w:r>
            <w:r w:rsidRPr="00C70209">
              <w:fldChar w:fldCharType="begin"/>
            </w:r>
            <w:r w:rsidR="000E261C">
              <w:instrText xml:space="preserve"> ADDIN EN.CITE &lt;EndNote&gt;&lt;Cite&gt;&lt;Author&gt;Baenzinger&lt;/Author&gt;&lt;Year&gt;2007&lt;/Year&gt;&lt;RecNum&gt;846&lt;/RecNum&gt;&lt;DisplayText&gt;&lt;style face="superscript"&gt;311&lt;/style&gt;&lt;/DisplayText&gt;&lt;record&gt;&lt;rec-number&gt;846&lt;/rec-number&gt;&lt;foreign-keys&gt;&lt;key app="EN" db-id="9edve2wadsavt5ewavaxtda4f2tavzvts9ee" timestamp="1435036188"&gt;846&lt;/key&gt;&lt;/foreign-keys&gt;&lt;ref-type name="Generic"&gt;13&lt;/ref-type&gt;&lt;contributors&gt;&lt;authors&gt;&lt;author&gt;Baenzinger, O.&lt;/author&gt;&lt;author&gt;Stolkin, F.&lt;/author&gt;&lt;author&gt;Keel, M.&lt;/author&gt;&lt;author&gt;von Siebenthal, K.&lt;/author&gt;&lt;author&gt;Fauchere, J. C.&lt;/author&gt;&lt;author&gt;Kundu, S. D.&lt;/author&gt;&lt;author&gt;et al.,&lt;/author&gt;&lt;/authors&gt;&lt;/contributors&gt;&lt;titles&gt;&lt;title&gt;The influence of the timing of cord clamping on postnatal cerebral oxygenation in preterm neonates: a randomized, controlled trial&lt;/title&gt;&lt;/titles&gt;&lt;pages&gt;445–459&lt;/pages&gt;&lt;volume&gt;119&lt;/volume&gt;&lt;reprint-edition&gt;NOT IN FILE&lt;/reprint-edition&gt;&lt;keywords&gt;&lt;keyword&gt;oxygenation&lt;/keyword&gt;&lt;/keywords&gt;&lt;dates&gt;&lt;year&gt;2007&lt;/year&gt;&lt;/dates&gt;&lt;urls&gt;&lt;/urls&gt;&lt;/record&gt;&lt;/Cite&gt;&lt;/EndNote&gt;</w:instrText>
            </w:r>
            <w:r w:rsidRPr="00C70209">
              <w:fldChar w:fldCharType="separate"/>
            </w:r>
            <w:r w:rsidR="000E261C" w:rsidRPr="000E261C">
              <w:rPr>
                <w:noProof/>
                <w:vertAlign w:val="superscript"/>
              </w:rPr>
              <w:t>311</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March 2013,</w:t>
            </w:r>
            <w:r w:rsidRPr="00C70209">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 </w:instrText>
            </w:r>
            <w:r w:rsidR="000E261C">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0</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w:t>
            </w:r>
          </w:p>
          <w:p w14:paraId="6D211CCC" w14:textId="77777777" w:rsidR="00183F9F" w:rsidRPr="00C70209" w:rsidRDefault="00183F9F" w:rsidP="00082182">
            <w:pPr>
              <w:pStyle w:val="Tabletext-evidencematrix"/>
            </w:pPr>
            <w:r w:rsidRPr="00C70209">
              <w:t>N=373</w:t>
            </w:r>
          </w:p>
        </w:tc>
        <w:tc>
          <w:tcPr>
            <w:tcW w:w="490" w:type="pct"/>
            <w:shd w:val="clear" w:color="auto" w:fill="auto"/>
          </w:tcPr>
          <w:p w14:paraId="2A5AC249" w14:textId="77777777" w:rsidR="00183F9F" w:rsidRPr="00C70209" w:rsidRDefault="00183F9F" w:rsidP="00082182">
            <w:pPr>
              <w:pStyle w:val="Tabletext-evidencematrix"/>
            </w:pPr>
            <w:r w:rsidRPr="00C70209">
              <w:t>Preterm infants (&lt;32 weeks gestation)</w:t>
            </w:r>
          </w:p>
        </w:tc>
        <w:tc>
          <w:tcPr>
            <w:tcW w:w="490" w:type="pct"/>
            <w:shd w:val="clear" w:color="auto" w:fill="auto"/>
          </w:tcPr>
          <w:p w14:paraId="76DC2DE1" w14:textId="77777777" w:rsidR="00183F9F" w:rsidRPr="00C70209" w:rsidRDefault="00183F9F" w:rsidP="00082182">
            <w:pPr>
              <w:pStyle w:val="Tabletext-evidencematrix"/>
            </w:pPr>
            <w:r w:rsidRPr="00C70209">
              <w:t>NR</w:t>
            </w:r>
          </w:p>
        </w:tc>
        <w:tc>
          <w:tcPr>
            <w:tcW w:w="490" w:type="pct"/>
            <w:shd w:val="clear" w:color="auto" w:fill="auto"/>
          </w:tcPr>
          <w:p w14:paraId="77D8F5E3" w14:textId="77777777" w:rsidR="00183F9F" w:rsidRPr="00C70209" w:rsidRDefault="00183F9F" w:rsidP="00082182">
            <w:pPr>
              <w:pStyle w:val="Tabletext-evidencematrix"/>
            </w:pPr>
            <w:r w:rsidRPr="00C70209">
              <w:t>Placental transfusion (DCC or cord milking) versus no placental transfusion</w:t>
            </w:r>
          </w:p>
        </w:tc>
        <w:tc>
          <w:tcPr>
            <w:tcW w:w="491" w:type="pct"/>
            <w:shd w:val="clear" w:color="auto" w:fill="auto"/>
          </w:tcPr>
          <w:p w14:paraId="595E0E0F" w14:textId="77777777" w:rsidR="00183F9F" w:rsidRPr="00C70209" w:rsidRDefault="00183F9F" w:rsidP="00082182">
            <w:pPr>
              <w:pStyle w:val="Tabletext-evidencematrix"/>
            </w:pPr>
            <w:r w:rsidRPr="00C70209">
              <w:t>Mortality before discharge</w:t>
            </w:r>
          </w:p>
        </w:tc>
        <w:tc>
          <w:tcPr>
            <w:tcW w:w="517" w:type="pct"/>
            <w:shd w:val="clear" w:color="auto" w:fill="auto"/>
          </w:tcPr>
          <w:p w14:paraId="084E3463" w14:textId="77777777" w:rsidR="00183F9F" w:rsidRPr="00C70209" w:rsidRDefault="00183F9F" w:rsidP="00082182">
            <w:pPr>
              <w:pStyle w:val="Tabletext-evidencematrix"/>
            </w:pPr>
            <w:r w:rsidRPr="00C70209">
              <w:t>6/179 (3.4%)</w:t>
            </w:r>
          </w:p>
        </w:tc>
        <w:tc>
          <w:tcPr>
            <w:tcW w:w="517" w:type="pct"/>
            <w:shd w:val="clear" w:color="auto" w:fill="auto"/>
          </w:tcPr>
          <w:p w14:paraId="3B3C72C3" w14:textId="77777777" w:rsidR="00183F9F" w:rsidRPr="00C70209" w:rsidRDefault="00183F9F" w:rsidP="00082182">
            <w:pPr>
              <w:pStyle w:val="Tabletext-evidencematrix"/>
            </w:pPr>
            <w:r w:rsidRPr="00C70209">
              <w:t>18/194 (9.3%)</w:t>
            </w:r>
          </w:p>
        </w:tc>
        <w:tc>
          <w:tcPr>
            <w:tcW w:w="519" w:type="pct"/>
            <w:shd w:val="clear" w:color="auto" w:fill="auto"/>
          </w:tcPr>
          <w:p w14:paraId="190B708B" w14:textId="77777777" w:rsidR="00183F9F" w:rsidRPr="00C70209" w:rsidRDefault="00183F9F" w:rsidP="00082182">
            <w:pPr>
              <w:pStyle w:val="Tabletext-evidencematrix"/>
            </w:pPr>
            <w:r w:rsidRPr="00C70209">
              <w:t>RR 0.42 (0.19, 0.95)</w:t>
            </w:r>
          </w:p>
        </w:tc>
        <w:tc>
          <w:tcPr>
            <w:tcW w:w="608" w:type="pct"/>
            <w:shd w:val="clear" w:color="auto" w:fill="D9D9D9" w:themeFill="background1" w:themeFillShade="D9"/>
          </w:tcPr>
          <w:p w14:paraId="66E945D5" w14:textId="77777777" w:rsidR="00183F9F" w:rsidRPr="00C70209" w:rsidRDefault="00183F9F" w:rsidP="00082182">
            <w:pPr>
              <w:pStyle w:val="Tabletext-evidencematrix"/>
              <w:rPr>
                <w:i/>
              </w:rPr>
            </w:pPr>
            <w:r w:rsidRPr="00C70209">
              <w:rPr>
                <w:i/>
              </w:rPr>
              <w:t>Favours placental transfusion</w:t>
            </w:r>
          </w:p>
          <w:p w14:paraId="1E28E535" w14:textId="3E39A6BB" w:rsidR="00183F9F" w:rsidRPr="00C70209" w:rsidRDefault="001A475D" w:rsidP="00082182">
            <w:pPr>
              <w:pStyle w:val="Tabletext-evidencematrix"/>
            </w:pPr>
            <w:r w:rsidRPr="001A475D">
              <w:rPr>
                <w:i/>
              </w:rPr>
              <w:t>P = </w:t>
            </w:r>
            <w:r w:rsidR="00183F9F" w:rsidRPr="00C70209">
              <w:t>0.04</w:t>
            </w:r>
          </w:p>
          <w:p w14:paraId="21EDDA27" w14:textId="77777777" w:rsidR="00183F9F" w:rsidRPr="00C70209" w:rsidRDefault="00183F9F" w:rsidP="00082182">
            <w:pPr>
              <w:pStyle w:val="Tabletext-evidencematrix"/>
            </w:pPr>
            <w:r w:rsidRPr="00C70209">
              <w:t>No significant heterogeneity</w:t>
            </w:r>
          </w:p>
          <w:p w14:paraId="3CD6D0FA" w14:textId="762F90EC" w:rsidR="00183F9F" w:rsidRPr="00C70209" w:rsidRDefault="00183F9F" w:rsidP="00082182">
            <w:pPr>
              <w:pStyle w:val="Tabletext-evidencematrix"/>
            </w:pPr>
            <w:r w:rsidRPr="00C70209">
              <w:t>I</w:t>
            </w:r>
            <w:r w:rsidRPr="00C70209">
              <w:rPr>
                <w:i/>
                <w:vertAlign w:val="superscript"/>
              </w:rPr>
              <w:t>2</w:t>
            </w:r>
            <w:r w:rsidR="00AB0F82">
              <w:rPr>
                <w:i/>
                <w:vertAlign w:val="superscript"/>
              </w:rPr>
              <w:t xml:space="preserve"> </w:t>
            </w:r>
            <w:r w:rsidRPr="00C70209">
              <w:t>=</w:t>
            </w:r>
            <w:r w:rsidR="00AB0F82">
              <w:t xml:space="preserve"> </w:t>
            </w:r>
            <w:r w:rsidRPr="00C70209">
              <w:t>0%</w:t>
            </w:r>
          </w:p>
        </w:tc>
      </w:tr>
      <w:tr w:rsidR="00183F9F" w:rsidRPr="00C70209" w14:paraId="4894265F" w14:textId="77777777" w:rsidTr="00082182">
        <w:trPr>
          <w:cantSplit/>
          <w:trHeight w:val="567"/>
        </w:trPr>
        <w:tc>
          <w:tcPr>
            <w:tcW w:w="388" w:type="pct"/>
            <w:tcBorders>
              <w:bottom w:val="single" w:sz="4" w:space="0" w:color="000000"/>
            </w:tcBorders>
            <w:shd w:val="clear" w:color="auto" w:fill="auto"/>
          </w:tcPr>
          <w:p w14:paraId="7E83FC36" w14:textId="32686BE6" w:rsidR="00183F9F" w:rsidRPr="00C70209" w:rsidRDefault="00183F9F" w:rsidP="00082182">
            <w:pPr>
              <w:pStyle w:val="Tabletext-evidencematrix"/>
            </w:pPr>
            <w:r w:rsidRPr="00C70209">
              <w:t>Mathew 2011</w:t>
            </w:r>
            <w:r w:rsidRPr="00C70209">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 </w:instrText>
            </w:r>
            <w:r w:rsidR="000E261C">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7</w:t>
            </w:r>
            <w:r w:rsidRPr="00C70209">
              <w:fldChar w:fldCharType="end"/>
            </w:r>
          </w:p>
          <w:p w14:paraId="286FAC23" w14:textId="77777777" w:rsidR="00183F9F" w:rsidRPr="00C70209" w:rsidRDefault="00183F9F" w:rsidP="00082182">
            <w:pPr>
              <w:pStyle w:val="Tabletext-evidencematrix"/>
            </w:pPr>
            <w:r w:rsidRPr="00C70209">
              <w:t>Level I</w:t>
            </w:r>
          </w:p>
          <w:p w14:paraId="5F2B92C1" w14:textId="77777777" w:rsidR="00183F9F" w:rsidRPr="00C70209" w:rsidRDefault="00183F9F" w:rsidP="00082182">
            <w:pPr>
              <w:pStyle w:val="Tabletext-evidencematrix"/>
            </w:pPr>
            <w:r w:rsidRPr="00C70209">
              <w:rPr>
                <w:i/>
              </w:rPr>
              <w:t>Fair</w:t>
            </w:r>
          </w:p>
        </w:tc>
        <w:tc>
          <w:tcPr>
            <w:tcW w:w="490" w:type="pct"/>
            <w:tcBorders>
              <w:bottom w:val="single" w:sz="4" w:space="0" w:color="000000"/>
            </w:tcBorders>
            <w:shd w:val="clear" w:color="auto" w:fill="auto"/>
          </w:tcPr>
          <w:p w14:paraId="25A9E05D" w14:textId="08B8E972" w:rsidR="00183F9F" w:rsidRPr="00C70209" w:rsidRDefault="00183F9F" w:rsidP="00082182">
            <w:pPr>
              <w:pStyle w:val="Tabletext-evidencematrix"/>
            </w:pPr>
            <w:r w:rsidRPr="00C70209">
              <w:t>9 trials (Baenziger 2007,</w:t>
            </w:r>
            <w:r w:rsidRPr="00C70209">
              <w:fldChar w:fldCharType="begin"/>
            </w:r>
            <w:r w:rsidR="000E261C">
              <w:instrText xml:space="preserve"> ADDIN EN.CITE &lt;EndNote&gt;&lt;Cite&gt;&lt;Author&gt;Baenzinger&lt;/Author&gt;&lt;Year&gt;2007&lt;/Year&gt;&lt;RecNum&gt;846&lt;/RecNum&gt;&lt;DisplayText&gt;&lt;style face="superscript"&gt;311&lt;/style&gt;&lt;/DisplayText&gt;&lt;record&gt;&lt;rec-number&gt;846&lt;/rec-number&gt;&lt;foreign-keys&gt;&lt;key app="EN" db-id="9edve2wadsavt5ewavaxtda4f2tavzvts9ee" timestamp="1435036188"&gt;846&lt;/key&gt;&lt;/foreign-keys&gt;&lt;ref-type name="Generic"&gt;13&lt;/ref-type&gt;&lt;contributors&gt;&lt;authors&gt;&lt;author&gt;Baenzinger, O.&lt;/author&gt;&lt;author&gt;Stolkin, F.&lt;/author&gt;&lt;author&gt;Keel, M.&lt;/author&gt;&lt;author&gt;von Siebenthal, K.&lt;/author&gt;&lt;author&gt;Fauchere, J. C.&lt;/author&gt;&lt;author&gt;Kundu, S. D.&lt;/author&gt;&lt;author&gt;et al.,&lt;/author&gt;&lt;/authors&gt;&lt;/contributors&gt;&lt;titles&gt;&lt;title&gt;The influence of the timing of cord clamping on postnatal cerebral oxygenation in preterm neonates: a randomized, controlled trial&lt;/title&gt;&lt;/titles&gt;&lt;pages&gt;445–459&lt;/pages&gt;&lt;volume&gt;119&lt;/volume&gt;&lt;reprint-edition&gt;NOT IN FILE&lt;/reprint-edition&gt;&lt;keywords&gt;&lt;keyword&gt;oxygenation&lt;/keyword&gt;&lt;/keywords&gt;&lt;dates&gt;&lt;year&gt;2007&lt;/year&gt;&lt;/dates&gt;&lt;urls&gt;&lt;/urls&gt;&lt;/record&gt;&lt;/Cite&gt;&lt;/EndNote&gt;</w:instrText>
            </w:r>
            <w:r w:rsidRPr="00C70209">
              <w:fldChar w:fldCharType="separate"/>
            </w:r>
            <w:r w:rsidR="000E261C" w:rsidRPr="000E261C">
              <w:rPr>
                <w:noProof/>
                <w:vertAlign w:val="superscript"/>
              </w:rPr>
              <w:t>311</w:t>
            </w:r>
            <w:r w:rsidRPr="00C70209">
              <w:fldChar w:fldCharType="end"/>
            </w:r>
            <w:r w:rsidRPr="00C70209">
              <w:t xml:space="preserve"> 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Strauss 2007,</w:t>
            </w:r>
            <w:r w:rsidRPr="00C70209">
              <w:fldChar w:fldCharType="begin"/>
            </w:r>
            <w:r w:rsidR="000E261C">
              <w:instrText xml:space="preserve"> ADDIN EN.CITE &lt;EndNote&gt;&lt;Cite&gt;&lt;Author&gt;Strauss&lt;/Author&gt;&lt;Year&gt;2007&lt;/Year&gt;&lt;RecNum&gt;943&lt;/RecNum&gt;&lt;DisplayText&gt;&lt;style face="superscript"&gt;332&lt;/style&gt;&lt;/DisplayText&gt;&lt;record&gt;&lt;rec-number&gt;943&lt;/rec-number&gt;&lt;foreign-keys&gt;&lt;key app="EN" db-id="9edve2wadsavt5ewavaxtda4f2tavzvts9ee" timestamp="1435709514"&gt;943&lt;/key&gt;&lt;/foreign-keys&gt;&lt;ref-type name="Journal Article"&gt;17&lt;/ref-type&gt;&lt;contributors&gt;&lt;authors&gt;&lt;author&gt;Strauss, R. G.&lt;/author&gt;&lt;author&gt;Mock, D. M.&lt;/author&gt;&lt;/authors&gt;&lt;/contributors&gt;&lt;titles&gt;&lt;title&gt;A randomized clinical trial comparing immediate vs delayed clamping of the umbilical cord in preterm infant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21A&lt;/pages&gt;&lt;volume&gt;47S&lt;/volume&gt;&lt;dates&gt;&lt;year&gt;2007&lt;/year&gt;&lt;/dates&gt;&lt;isbn&gt;0041-1132&lt;/isbn&gt;&lt;urls&gt;&lt;/urls&gt;&lt;/record&gt;&lt;/Cite&gt;&lt;/EndNote&gt;</w:instrText>
            </w:r>
            <w:r w:rsidRPr="00C70209">
              <w:fldChar w:fldCharType="separate"/>
            </w:r>
            <w:r w:rsidR="000E261C" w:rsidRPr="000E261C">
              <w:rPr>
                <w:noProof/>
                <w:vertAlign w:val="superscript"/>
              </w:rPr>
              <w:t>332</w:t>
            </w:r>
            <w:r w:rsidRPr="00C70209">
              <w:fldChar w:fldCharType="end"/>
            </w:r>
            <w:r w:rsidRPr="00C70209">
              <w:t xml:space="preserve"> 3 trials NR)</w:t>
            </w:r>
          </w:p>
          <w:p w14:paraId="011118FF" w14:textId="77777777" w:rsidR="00183F9F" w:rsidRPr="00C70209" w:rsidRDefault="00183F9F" w:rsidP="00082182">
            <w:pPr>
              <w:pStyle w:val="Tabletext-evidencematrix"/>
            </w:pPr>
            <w:r w:rsidRPr="00C70209">
              <w:t>N=503</w:t>
            </w:r>
          </w:p>
        </w:tc>
        <w:tc>
          <w:tcPr>
            <w:tcW w:w="490" w:type="pct"/>
            <w:tcBorders>
              <w:bottom w:val="single" w:sz="4" w:space="0" w:color="000000"/>
            </w:tcBorders>
            <w:shd w:val="clear" w:color="auto" w:fill="auto"/>
          </w:tcPr>
          <w:p w14:paraId="07F88D83" w14:textId="77777777" w:rsidR="00183F9F" w:rsidRPr="00C70209" w:rsidRDefault="00183F9F" w:rsidP="00082182">
            <w:pPr>
              <w:pStyle w:val="Tabletext-evidencematrix"/>
            </w:pPr>
            <w:r w:rsidRPr="00C70209">
              <w:t>Preterm neonates</w:t>
            </w:r>
          </w:p>
        </w:tc>
        <w:tc>
          <w:tcPr>
            <w:tcW w:w="490" w:type="pct"/>
            <w:tcBorders>
              <w:bottom w:val="single" w:sz="4" w:space="0" w:color="000000"/>
            </w:tcBorders>
            <w:shd w:val="clear" w:color="auto" w:fill="auto"/>
          </w:tcPr>
          <w:p w14:paraId="655987C5" w14:textId="77777777" w:rsidR="00183F9F" w:rsidRPr="00C70209" w:rsidRDefault="00183F9F" w:rsidP="00082182">
            <w:pPr>
              <w:pStyle w:val="Tabletext-evidencematrix"/>
            </w:pPr>
            <w:r w:rsidRPr="00C70209">
              <w:t>Switzerland, South Africa, Israel, Australia, USA x2</w:t>
            </w:r>
          </w:p>
        </w:tc>
        <w:tc>
          <w:tcPr>
            <w:tcW w:w="490" w:type="pct"/>
            <w:tcBorders>
              <w:bottom w:val="single" w:sz="4" w:space="0" w:color="000000"/>
            </w:tcBorders>
            <w:shd w:val="clear" w:color="auto" w:fill="auto"/>
          </w:tcPr>
          <w:p w14:paraId="36BA8A37" w14:textId="77777777" w:rsidR="00183F9F" w:rsidRPr="00C70209" w:rsidRDefault="00183F9F" w:rsidP="00082182">
            <w:pPr>
              <w:pStyle w:val="Tabletext-evidencematrix"/>
            </w:pPr>
            <w:r w:rsidRPr="00C70209">
              <w:t>Placental transfusion (DCC) versus no placental transfusion (ECC)</w:t>
            </w:r>
          </w:p>
        </w:tc>
        <w:tc>
          <w:tcPr>
            <w:tcW w:w="491" w:type="pct"/>
            <w:tcBorders>
              <w:bottom w:val="single" w:sz="4" w:space="0" w:color="000000"/>
            </w:tcBorders>
            <w:shd w:val="clear" w:color="auto" w:fill="auto"/>
          </w:tcPr>
          <w:p w14:paraId="2D552285" w14:textId="77777777" w:rsidR="00183F9F" w:rsidRPr="00C70209" w:rsidRDefault="00183F9F" w:rsidP="00082182">
            <w:pPr>
              <w:pStyle w:val="Tabletext-evidencematrix"/>
            </w:pPr>
            <w:r w:rsidRPr="00C70209">
              <w:t>Mortality</w:t>
            </w:r>
          </w:p>
        </w:tc>
        <w:tc>
          <w:tcPr>
            <w:tcW w:w="517" w:type="pct"/>
            <w:tcBorders>
              <w:bottom w:val="single" w:sz="4" w:space="0" w:color="000000"/>
            </w:tcBorders>
            <w:shd w:val="clear" w:color="auto" w:fill="auto"/>
          </w:tcPr>
          <w:p w14:paraId="361A072F" w14:textId="77777777" w:rsidR="00183F9F" w:rsidRPr="00C70209" w:rsidRDefault="00183F9F" w:rsidP="00082182">
            <w:pPr>
              <w:pStyle w:val="Tabletext-evidencematrix"/>
            </w:pPr>
            <w:r w:rsidRPr="00C70209">
              <w:t>NR</w:t>
            </w:r>
          </w:p>
        </w:tc>
        <w:tc>
          <w:tcPr>
            <w:tcW w:w="517" w:type="pct"/>
            <w:tcBorders>
              <w:bottom w:val="nil"/>
            </w:tcBorders>
            <w:shd w:val="clear" w:color="auto" w:fill="auto"/>
          </w:tcPr>
          <w:p w14:paraId="1F9258C3" w14:textId="77777777" w:rsidR="00183F9F" w:rsidRPr="00C70209" w:rsidRDefault="00183F9F" w:rsidP="00082182">
            <w:pPr>
              <w:pStyle w:val="Tabletext-evidencematrix"/>
            </w:pPr>
            <w:r w:rsidRPr="00C70209">
              <w:t>NR</w:t>
            </w:r>
          </w:p>
        </w:tc>
        <w:tc>
          <w:tcPr>
            <w:tcW w:w="519" w:type="pct"/>
            <w:tcBorders>
              <w:bottom w:val="nil"/>
            </w:tcBorders>
            <w:shd w:val="clear" w:color="auto" w:fill="auto"/>
          </w:tcPr>
          <w:p w14:paraId="4C63FDA4" w14:textId="77777777" w:rsidR="00183F9F" w:rsidRPr="00C70209" w:rsidRDefault="00183F9F" w:rsidP="00082182">
            <w:pPr>
              <w:pStyle w:val="Tabletext-evidencematrix"/>
            </w:pPr>
            <w:r w:rsidRPr="00C70209">
              <w:t>RR 0.55 (0.21, 1.46)</w:t>
            </w:r>
          </w:p>
        </w:tc>
        <w:tc>
          <w:tcPr>
            <w:tcW w:w="608" w:type="pct"/>
            <w:tcBorders>
              <w:bottom w:val="nil"/>
            </w:tcBorders>
            <w:shd w:val="clear" w:color="auto" w:fill="auto"/>
          </w:tcPr>
          <w:p w14:paraId="33065D63" w14:textId="77777777" w:rsidR="00183F9F" w:rsidRPr="00C70209" w:rsidRDefault="00183F9F" w:rsidP="00082182">
            <w:pPr>
              <w:pStyle w:val="Tabletext-evidencematrix"/>
            </w:pPr>
            <w:r w:rsidRPr="00C70209">
              <w:rPr>
                <w:i/>
              </w:rPr>
              <w:t>No significant difference</w:t>
            </w:r>
          </w:p>
          <w:p w14:paraId="16396C85" w14:textId="4E989A7B" w:rsidR="00183F9F" w:rsidRPr="00C70209" w:rsidRDefault="001A475D" w:rsidP="00082182">
            <w:pPr>
              <w:pStyle w:val="Tabletext-evidencematrix"/>
            </w:pPr>
            <w:r w:rsidRPr="001A475D">
              <w:rPr>
                <w:i/>
              </w:rPr>
              <w:t>P = </w:t>
            </w:r>
            <w:r w:rsidR="00183F9F" w:rsidRPr="00C70209">
              <w:t>NR</w:t>
            </w:r>
          </w:p>
          <w:p w14:paraId="3404DDB8" w14:textId="77777777" w:rsidR="00183F9F" w:rsidRPr="00C70209" w:rsidRDefault="00183F9F" w:rsidP="00082182">
            <w:pPr>
              <w:pStyle w:val="Tabletext-evidencematrix"/>
            </w:pPr>
            <w:r w:rsidRPr="00C70209">
              <w:t>Heterogeneity NR</w:t>
            </w:r>
          </w:p>
          <w:p w14:paraId="39BAA68C" w14:textId="7E58EE79"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2F7D7DBD" w14:textId="77777777" w:rsidTr="00082182">
        <w:tc>
          <w:tcPr>
            <w:tcW w:w="388" w:type="pct"/>
            <w:shd w:val="clear" w:color="auto" w:fill="auto"/>
          </w:tcPr>
          <w:p w14:paraId="7690D85C" w14:textId="6D88A148" w:rsidR="00183F9F" w:rsidRPr="00C70209" w:rsidRDefault="00183F9F" w:rsidP="00082182">
            <w:pPr>
              <w:pStyle w:val="Tabletext-evidencematrix"/>
            </w:pPr>
            <w:r w:rsidRPr="00C70209">
              <w:t>McDonald 2013</w:t>
            </w:r>
            <w:r w:rsidRPr="00C70209">
              <w:fldChar w:fldCharType="begin"/>
            </w:r>
            <w:r w:rsidR="000E261C">
              <w:instrText xml:space="preserve"> ADDIN EN.CITE &lt;EndNote&gt;&lt;Cite&gt;&lt;Author&gt;McDonald&lt;/Author&gt;&lt;Year&gt;2013&lt;/Year&gt;&lt;RecNum&gt;732&lt;/RecNum&gt;&lt;DisplayText&gt;&lt;style face="superscript"&gt;304&lt;/style&gt;&lt;/DisplayText&gt;&lt;record&gt;&lt;rec-number&gt;732&lt;/rec-number&gt;&lt;foreign-keys&gt;&lt;key app="EN" db-id="9edve2wadsavt5ewavaxtda4f2tavzvts9ee" timestamp="1431561770"&gt;732&lt;/key&gt;&lt;/foreign-keys&gt;&lt;ref-type name="Journal Article"&gt;17&lt;/ref-type&gt;&lt;contributors&gt;&lt;authors&gt;&lt;author&gt;McDonald, S. J.&lt;/author&gt;&lt;author&gt;Middleton, P.&lt;/author&gt;&lt;author&gt;Dowswell, T.&lt;/author&gt;&lt;author&gt;Morris, P. S.&lt;/author&gt;&lt;/authors&gt;&lt;/contributors&gt;&lt;auth-address&gt;Midwifery Professorial Unit, La Trobe University/Mercy Hospital for Women, Melbourne, Australia. s.mcdonald@latrobe.edu.au&lt;/auth-address&gt;&lt;titles&gt;&lt;title&gt;Effect of timing of umbilical cord clamping of term infants on maternal and neonatal outcomes&lt;/title&gt;&lt;secondary-title&gt;Cochrane Database Syst Rev&lt;/secondary-title&gt;&lt;/titles&gt;&lt;periodical&gt;&lt;full-title&gt;Cochrane Database Syst Rev&lt;/full-title&gt;&lt;abbr-1&gt;The Cochrane database of systematic reviews&lt;/abbr-1&gt;&lt;/periodical&gt;&lt;pages&gt;CD004074&lt;/pages&gt;&lt;volume&gt;7&lt;/volume&gt;&lt;keywords&gt;&lt;keyword&gt;Constriction&lt;/keyword&gt;&lt;keyword&gt;Female&lt;/keyword&gt;&lt;keyword&gt;Humans&lt;/keyword&gt;&lt;keyword&gt;Infant, Newborn&lt;/keyword&gt;&lt;keyword&gt;Iron/blood&lt;/keyword&gt;&lt;keyword&gt;Jaundice, Neonatal/*etiology/therapy&lt;/keyword&gt;&lt;keyword&gt;Labor Stage, Third&lt;/keyword&gt;&lt;keyword&gt;Phototherapy&lt;/keyword&gt;&lt;keyword&gt;Placental Circulation/physiology&lt;/keyword&gt;&lt;keyword&gt;Postpartum Hemorrhage/*prevention &amp;amp; control&lt;/keyword&gt;&lt;keyword&gt;Pregnancy&lt;/keyword&gt;&lt;keyword&gt;Randomized Controlled Trials as Topic&lt;/keyword&gt;&lt;keyword&gt;Time Factors&lt;/keyword&gt;&lt;keyword&gt;*Umbilical Cord&lt;/keyword&gt;&lt;/keywords&gt;&lt;dates&gt;&lt;year&gt;2013&lt;/year&gt;&lt;/dates&gt;&lt;isbn&gt;1469-493X (Electronic)&amp;#xD;1361-6137 (Linking)&lt;/isbn&gt;&lt;accession-num&gt;23843134&lt;/accession-num&gt;&lt;urls&gt;&lt;related-urls&gt;&lt;url&gt;http://www.ncbi.nlm.nih.gov/pubmed/23843134&lt;/url&gt;&lt;/related-urls&gt;&lt;/urls&gt;&lt;electronic-resource-num&gt;10.1002/14651858.CD004074.pub3&lt;/electronic-resource-num&gt;&lt;/record&gt;&lt;/Cite&gt;&lt;/EndNote&gt;</w:instrText>
            </w:r>
            <w:r w:rsidRPr="00C70209">
              <w:fldChar w:fldCharType="separate"/>
            </w:r>
            <w:r w:rsidR="000E261C" w:rsidRPr="000E261C">
              <w:rPr>
                <w:noProof/>
                <w:vertAlign w:val="superscript"/>
              </w:rPr>
              <w:t>304</w:t>
            </w:r>
            <w:r w:rsidRPr="00C70209">
              <w:fldChar w:fldCharType="end"/>
            </w:r>
          </w:p>
          <w:p w14:paraId="2DC93710" w14:textId="77777777" w:rsidR="00183F9F" w:rsidRPr="00C70209" w:rsidRDefault="00183F9F" w:rsidP="00082182">
            <w:pPr>
              <w:pStyle w:val="Tabletext-evidencematrix"/>
            </w:pPr>
            <w:r w:rsidRPr="00C70209">
              <w:t>Level I</w:t>
            </w:r>
          </w:p>
          <w:p w14:paraId="1B521B2F" w14:textId="77777777" w:rsidR="00183F9F" w:rsidRPr="00C70209" w:rsidRDefault="00183F9F" w:rsidP="00082182">
            <w:pPr>
              <w:pStyle w:val="Tabletext-evidencematrix"/>
            </w:pPr>
            <w:r w:rsidRPr="00C70209">
              <w:rPr>
                <w:i/>
              </w:rPr>
              <w:t>Good</w:t>
            </w:r>
          </w:p>
        </w:tc>
        <w:tc>
          <w:tcPr>
            <w:tcW w:w="490" w:type="pct"/>
            <w:shd w:val="clear" w:color="auto" w:fill="auto"/>
          </w:tcPr>
          <w:p w14:paraId="37E9A0A8" w14:textId="70464B44" w:rsidR="00183F9F" w:rsidRPr="00C70209" w:rsidRDefault="00183F9F" w:rsidP="00082182">
            <w:pPr>
              <w:pStyle w:val="Tabletext-evidencematrix"/>
            </w:pPr>
            <w:r w:rsidRPr="00C70209">
              <w:t>2 trials (Cernadas 2006,</w:t>
            </w:r>
            <w:r w:rsidRPr="00C70209">
              <w:fldChar w:fldCharType="begin">
                <w:fldData xml:space="preserve">PEVuZE5vdGU+PENpdGU+PEF1dGhvcj5DZXJpYW5pLUNlcm5hZGFzPC9BdXRob3I+PFllYXI+MjAw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</w:fldData>
              </w:fldChar>
            </w:r>
            <w:r w:rsidR="000E261C">
              <w:instrText xml:space="preserve"> ADDIN EN.CITE </w:instrText>
            </w:r>
            <w:r w:rsidR="000E261C">
              <w:fldChar w:fldCharType="begin">
                <w:fldData xml:space="preserve">PEVuZE5vdGU+PENpdGU+PEF1dGhvcj5DZXJpYW5pLUNlcm5hZGFzPC9BdXRob3I+PFllYXI+MjAw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2</w:t>
            </w:r>
            <w:r w:rsidRPr="00C70209">
              <w:fldChar w:fldCharType="end"/>
            </w:r>
            <w:r w:rsidRPr="00C70209">
              <w:t xml:space="preserve"> van Rheenen 2007</w:t>
            </w:r>
            <w:r w:rsidRPr="00C70209">
              <w:fldChar w:fldCharType="begin">
                <w:fldData xml:space="preserve">PEVuZE5vdGU+PENpdGU+PEF1dGhvcj5WYW4gUmhlZW5lbjwvQXV0aG9yPjxZZWFyPjIwMDc8L1ll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</w:fldData>
              </w:fldChar>
            </w:r>
            <w:r w:rsidR="000E261C">
              <w:instrText xml:space="preserve"> ADDIN EN.CITE </w:instrText>
            </w:r>
            <w:r w:rsidR="000E261C">
              <w:fldChar w:fldCharType="begin">
                <w:fldData xml:space="preserve">PEVuZE5vdGU+PENpdGU+PEF1dGhvcj5WYW4gUmhlZW5lbjwvQXV0aG9yPjxZZWFyPjIwMDc8L1ll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9</w:t>
            </w:r>
            <w:r w:rsidRPr="00C70209">
              <w:fldChar w:fldCharType="end"/>
            </w:r>
            <w:r w:rsidRPr="00C70209">
              <w:t>)</w:t>
            </w:r>
          </w:p>
          <w:p w14:paraId="18C52AEB" w14:textId="77777777" w:rsidR="00183F9F" w:rsidRPr="00C70209" w:rsidRDefault="00183F9F" w:rsidP="00082182">
            <w:pPr>
              <w:pStyle w:val="Tabletext-evidencematrix"/>
            </w:pPr>
            <w:r w:rsidRPr="00C70209">
              <w:t>N=381</w:t>
            </w:r>
          </w:p>
        </w:tc>
        <w:tc>
          <w:tcPr>
            <w:tcW w:w="490" w:type="pct"/>
            <w:shd w:val="clear" w:color="auto" w:fill="auto"/>
          </w:tcPr>
          <w:p w14:paraId="5F0C43B3" w14:textId="77777777" w:rsidR="00183F9F" w:rsidRPr="00C70209" w:rsidRDefault="00183F9F" w:rsidP="00082182">
            <w:pPr>
              <w:pStyle w:val="Tabletext-evidencematrix"/>
            </w:pPr>
            <w:r w:rsidRPr="00C70209">
              <w:t>Term infants (&gt;37 weeks gestation)</w:t>
            </w:r>
          </w:p>
        </w:tc>
        <w:tc>
          <w:tcPr>
            <w:tcW w:w="490" w:type="pct"/>
            <w:shd w:val="clear" w:color="auto" w:fill="auto"/>
          </w:tcPr>
          <w:p w14:paraId="748E0B0E" w14:textId="77777777" w:rsidR="00183F9F" w:rsidRPr="00C70209" w:rsidRDefault="00183F9F" w:rsidP="00082182">
            <w:pPr>
              <w:pStyle w:val="Tabletext-evidencematrix"/>
            </w:pPr>
            <w:r w:rsidRPr="00C70209">
              <w:t>Central/South America, Africa</w:t>
            </w:r>
          </w:p>
        </w:tc>
        <w:tc>
          <w:tcPr>
            <w:tcW w:w="490" w:type="pct"/>
            <w:shd w:val="clear" w:color="auto" w:fill="auto"/>
          </w:tcPr>
          <w:p w14:paraId="084B20E9" w14:textId="77777777" w:rsidR="00183F9F" w:rsidRPr="00C70209" w:rsidRDefault="00183F9F" w:rsidP="00082182">
            <w:pPr>
              <w:pStyle w:val="Tabletext-evidencematrix"/>
            </w:pPr>
            <w:r w:rsidRPr="00C70209">
              <w:t>Placental transfusion (DCC) versus no placental transfusion (ECC)</w:t>
            </w:r>
          </w:p>
        </w:tc>
        <w:tc>
          <w:tcPr>
            <w:tcW w:w="491" w:type="pct"/>
            <w:shd w:val="clear" w:color="auto" w:fill="auto"/>
          </w:tcPr>
          <w:p w14:paraId="453A31D5" w14:textId="14CEA266" w:rsidR="00183F9F" w:rsidRPr="00C70209" w:rsidRDefault="00183F9F" w:rsidP="00082182">
            <w:pPr>
              <w:pStyle w:val="Tabletext-evidencematrix"/>
            </w:pPr>
            <w:r w:rsidRPr="00C70209">
              <w:t>Mortality</w:t>
            </w:r>
          </w:p>
          <w:p w14:paraId="64969224" w14:textId="77777777" w:rsidR="00183F9F" w:rsidRPr="00C70209" w:rsidRDefault="00183F9F" w:rsidP="00082182">
            <w:pPr>
              <w:pStyle w:val="Tabletext-subanalysis"/>
            </w:pPr>
            <w:r w:rsidRPr="00C70209">
              <w:t>*all events occurred in van Rheenen 2007</w:t>
            </w:r>
          </w:p>
        </w:tc>
        <w:tc>
          <w:tcPr>
            <w:tcW w:w="517" w:type="pct"/>
            <w:tcBorders>
              <w:bottom w:val="single" w:sz="4" w:space="0" w:color="000000"/>
            </w:tcBorders>
            <w:shd w:val="clear" w:color="auto" w:fill="auto"/>
          </w:tcPr>
          <w:p w14:paraId="7F716024" w14:textId="77777777" w:rsidR="00183F9F" w:rsidRPr="00C70209" w:rsidRDefault="00183F9F" w:rsidP="00082182">
            <w:pPr>
              <w:pStyle w:val="Tabletext-evidencematrix"/>
            </w:pPr>
            <w:r w:rsidRPr="00C70209">
              <w:t>3/239 (1.3%)</w:t>
            </w:r>
          </w:p>
        </w:tc>
        <w:tc>
          <w:tcPr>
            <w:tcW w:w="517" w:type="pct"/>
            <w:tcBorders>
              <w:bottom w:val="nil"/>
            </w:tcBorders>
            <w:shd w:val="clear" w:color="auto" w:fill="auto"/>
          </w:tcPr>
          <w:p w14:paraId="3B8248F4" w14:textId="77777777" w:rsidR="00183F9F" w:rsidRPr="00C70209" w:rsidRDefault="00183F9F" w:rsidP="00082182">
            <w:pPr>
              <w:pStyle w:val="Tabletext-evidencematrix"/>
            </w:pPr>
            <w:r w:rsidRPr="00C70209">
              <w:t>1/142 (0.7%)</w:t>
            </w:r>
          </w:p>
        </w:tc>
        <w:tc>
          <w:tcPr>
            <w:tcW w:w="519" w:type="pct"/>
            <w:tcBorders>
              <w:bottom w:val="nil"/>
            </w:tcBorders>
            <w:shd w:val="clear" w:color="auto" w:fill="auto"/>
          </w:tcPr>
          <w:p w14:paraId="1035867F" w14:textId="77777777" w:rsidR="00183F9F" w:rsidRPr="00C70209" w:rsidRDefault="00183F9F" w:rsidP="00082182">
            <w:pPr>
              <w:pStyle w:val="Tabletext-evidencematrix"/>
            </w:pPr>
            <w:r w:rsidRPr="00C70209">
              <w:t>RR 2.73 (0.29, 25.38)</w:t>
            </w:r>
            <w:r w:rsidRPr="00C70209" w:rsidDel="00F71784">
              <w:rPr>
                <w:vertAlign w:val="superscript"/>
              </w:rPr>
              <w:t xml:space="preserve"> </w:t>
            </w:r>
            <w:r w:rsidRPr="00C70209">
              <w:rPr>
                <w:vertAlign w:val="superscript"/>
              </w:rPr>
              <w:t>d</w:t>
            </w:r>
          </w:p>
        </w:tc>
        <w:tc>
          <w:tcPr>
            <w:tcW w:w="608" w:type="pct"/>
            <w:shd w:val="clear" w:color="auto" w:fill="auto"/>
          </w:tcPr>
          <w:p w14:paraId="70755F0C" w14:textId="77777777" w:rsidR="00183F9F" w:rsidRPr="00C70209" w:rsidRDefault="00183F9F" w:rsidP="00082182">
            <w:pPr>
              <w:pStyle w:val="Tabletext-evidencematrix"/>
            </w:pPr>
            <w:r w:rsidRPr="00C70209">
              <w:rPr>
                <w:i/>
              </w:rPr>
              <w:t>No significant difference</w:t>
            </w:r>
          </w:p>
          <w:p w14:paraId="61CC2FF1" w14:textId="60E76A62" w:rsidR="00183F9F" w:rsidRPr="00C70209" w:rsidRDefault="001A475D" w:rsidP="00082182">
            <w:pPr>
              <w:pStyle w:val="Tabletext-evidencematrix"/>
            </w:pPr>
            <w:r w:rsidRPr="001A475D">
              <w:rPr>
                <w:i/>
              </w:rPr>
              <w:t>P = </w:t>
            </w:r>
            <w:r w:rsidR="00183F9F" w:rsidRPr="00C70209">
              <w:t>0.38</w:t>
            </w:r>
          </w:p>
          <w:p w14:paraId="71580FA2" w14:textId="77777777" w:rsidR="00183F9F" w:rsidRPr="00C70209" w:rsidRDefault="00183F9F" w:rsidP="00082182">
            <w:pPr>
              <w:pStyle w:val="Tabletext-evidencematrix"/>
            </w:pPr>
            <w:r w:rsidRPr="00C70209">
              <w:t>No significant heterogeneity</w:t>
            </w:r>
          </w:p>
          <w:p w14:paraId="5A5CA6F2" w14:textId="023F0B56"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12B03A8E" w14:textId="77777777" w:rsidTr="00082182">
        <w:tc>
          <w:tcPr>
            <w:tcW w:w="388" w:type="pct"/>
            <w:vMerge w:val="restart"/>
            <w:shd w:val="clear" w:color="auto" w:fill="auto"/>
          </w:tcPr>
          <w:p w14:paraId="7C4D7DBE" w14:textId="7CF58F9F" w:rsidR="00183F9F" w:rsidRPr="00C70209" w:rsidRDefault="00183F9F" w:rsidP="00082182">
            <w:pPr>
              <w:pStyle w:val="Tabletext-evidencematrix"/>
            </w:pPr>
            <w:r w:rsidRPr="00C70209">
              <w:t>Rabe 2012</w:t>
            </w:r>
            <w:r w:rsidRPr="00C70209">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 </w:instrText>
            </w:r>
            <w:r w:rsidR="000E261C">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8</w:t>
            </w:r>
            <w:r w:rsidRPr="00C70209">
              <w:fldChar w:fldCharType="end"/>
            </w:r>
          </w:p>
          <w:p w14:paraId="43DDEA2B" w14:textId="77777777" w:rsidR="00183F9F" w:rsidRPr="00C70209" w:rsidRDefault="00183F9F" w:rsidP="00082182">
            <w:pPr>
              <w:pStyle w:val="Tabletext-evidencematrix"/>
            </w:pPr>
            <w:r w:rsidRPr="00C70209">
              <w:t>Level I</w:t>
            </w:r>
          </w:p>
          <w:p w14:paraId="336D4F1C" w14:textId="77777777" w:rsidR="00183F9F" w:rsidRPr="00C70209" w:rsidRDefault="00183F9F" w:rsidP="00082182">
            <w:pPr>
              <w:pStyle w:val="Tabletext-evidencematrix"/>
            </w:pPr>
            <w:r w:rsidRPr="00C70209">
              <w:rPr>
                <w:i/>
              </w:rPr>
              <w:t>Good</w:t>
            </w:r>
          </w:p>
        </w:tc>
        <w:tc>
          <w:tcPr>
            <w:tcW w:w="490" w:type="pct"/>
            <w:tcBorders>
              <w:bottom w:val="single" w:sz="4" w:space="0" w:color="000000"/>
            </w:tcBorders>
            <w:shd w:val="clear" w:color="auto" w:fill="auto"/>
          </w:tcPr>
          <w:p w14:paraId="0380B6B3" w14:textId="216B5048" w:rsidR="00183F9F" w:rsidRPr="00C70209" w:rsidRDefault="00183F9F" w:rsidP="00082182">
            <w:pPr>
              <w:pStyle w:val="Tabletext-evidencematrix"/>
            </w:pPr>
            <w:r w:rsidRPr="00C70209">
              <w:t>13 trials (Baenziger 2007,</w:t>
            </w:r>
            <w:r w:rsidRPr="00C70209">
              <w:fldChar w:fldCharType="begin"/>
            </w:r>
            <w:r w:rsidR="000E261C">
              <w:instrText xml:space="preserve"> ADDIN EN.CITE &lt;EndNote&gt;&lt;Cite&gt;&lt;Author&gt;Baenzinger&lt;/Author&gt;&lt;Year&gt;2007&lt;/Year&gt;&lt;RecNum&gt;846&lt;/RecNum&gt;&lt;DisplayText&gt;&lt;style face="superscript"&gt;311&lt;/style&gt;&lt;/DisplayText&gt;&lt;record&gt;&lt;rec-number&gt;846&lt;/rec-number&gt;&lt;foreign-keys&gt;&lt;key app="EN" db-id="9edve2wadsavt5ewavaxtda4f2tavzvts9ee" timestamp="1435036188"&gt;846&lt;/key&gt;&lt;/foreign-keys&gt;&lt;ref-type name="Generic"&gt;13&lt;/ref-type&gt;&lt;contributors&gt;&lt;authors&gt;&lt;author&gt;Baenzinger, O.&lt;/author&gt;&lt;author&gt;Stolkin, F.&lt;/author&gt;&lt;author&gt;Keel, M.&lt;/author&gt;&lt;author&gt;von Siebenthal, K.&lt;/author&gt;&lt;author&gt;Fauchere, J. C.&lt;/author&gt;&lt;author&gt;Kundu, S. D.&lt;/author&gt;&lt;author&gt;et al.,&lt;/author&gt;&lt;/authors&gt;&lt;/contributors&gt;&lt;titles&gt;&lt;title&gt;The influence of the timing of cord clamping on postnatal cerebral oxygenation in preterm neonates: a randomized, controlled trial&lt;/title&gt;&lt;/titles&gt;&lt;pages&gt;445–459&lt;/pages&gt;&lt;volume&gt;119&lt;/volume&gt;&lt;reprint-edition&gt;NOT IN FILE&lt;/reprint-edition&gt;&lt;keywords&gt;&lt;keyword&gt;oxygenation&lt;/keyword&gt;&lt;/keywords&gt;&lt;dates&gt;&lt;year&gt;2007&lt;/year&gt;&lt;/dates&gt;&lt;urls&gt;&lt;/urls&gt;&lt;/record&gt;&lt;/Cite&gt;&lt;/EndNote&gt;</w:instrText>
            </w:r>
            <w:r w:rsidRPr="00C70209">
              <w:fldChar w:fldCharType="separate"/>
            </w:r>
            <w:r w:rsidR="000E261C" w:rsidRPr="000E261C">
              <w:rPr>
                <w:noProof/>
                <w:vertAlign w:val="superscript"/>
              </w:rPr>
              <w:t>311</w:t>
            </w:r>
            <w:r w:rsidRPr="00C70209">
              <w:fldChar w:fldCharType="end"/>
            </w:r>
            <w:r w:rsidRPr="00C70209" w:rsidDel="00B20437">
              <w:t xml:space="preserve"> </w:t>
            </w:r>
            <w:r w:rsidRPr="00C70209">
              <w:t>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Strauss 2008,</w:t>
            </w:r>
            <w:r w:rsidRPr="00C70209">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 </w:instrText>
            </w:r>
            <w:r w:rsidR="000E261C">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7</w:t>
            </w:r>
            <w:r w:rsidRPr="00C70209">
              <w:fldChar w:fldCharType="end"/>
            </w:r>
            <w:r w:rsidRPr="00C70209">
              <w:t xml:space="preserve"> Ultee 2008</w:t>
            </w:r>
            <w:r w:rsidRPr="00C70209">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 </w:instrText>
            </w:r>
            <w:r w:rsidR="000E261C">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8</w:t>
            </w:r>
            <w:r w:rsidRPr="00C70209">
              <w:fldChar w:fldCharType="end"/>
            </w:r>
            <w:r w:rsidRPr="00C70209">
              <w:t>)</w:t>
            </w:r>
          </w:p>
          <w:p w14:paraId="7BED961D" w14:textId="77777777" w:rsidR="00183F9F" w:rsidRPr="00C70209" w:rsidRDefault="00183F9F" w:rsidP="00082182">
            <w:pPr>
              <w:pStyle w:val="Tabletext-evidencematrix"/>
            </w:pPr>
            <w:r w:rsidRPr="00C70209">
              <w:t>N=668</w:t>
            </w:r>
          </w:p>
        </w:tc>
        <w:tc>
          <w:tcPr>
            <w:tcW w:w="490" w:type="pct"/>
            <w:vMerge w:val="restart"/>
            <w:shd w:val="clear" w:color="auto" w:fill="auto"/>
          </w:tcPr>
          <w:p w14:paraId="64A4D35D" w14:textId="77777777" w:rsidR="00183F9F" w:rsidRPr="00C70209" w:rsidRDefault="00183F9F" w:rsidP="00082182">
            <w:pPr>
              <w:pStyle w:val="Tabletext-evidencematrix"/>
            </w:pPr>
            <w:r w:rsidRPr="00C70209">
              <w:t>Preterm infants (&lt;37 weeks gestation)</w:t>
            </w:r>
          </w:p>
        </w:tc>
        <w:tc>
          <w:tcPr>
            <w:tcW w:w="490" w:type="pct"/>
            <w:tcBorders>
              <w:bottom w:val="single" w:sz="4" w:space="0" w:color="000000"/>
            </w:tcBorders>
            <w:shd w:val="clear" w:color="auto" w:fill="auto"/>
          </w:tcPr>
          <w:p w14:paraId="224D884E" w14:textId="77777777" w:rsidR="00183F9F" w:rsidRPr="00C70209" w:rsidRDefault="00183F9F" w:rsidP="00082182">
            <w:pPr>
              <w:pStyle w:val="Tabletext-evidencematrix"/>
            </w:pPr>
            <w:r w:rsidRPr="00C70209">
              <w:t>Scotland x2, England, South Africa x2, The Netherlands, Israel, Australia, USA x4, Japan</w:t>
            </w:r>
          </w:p>
        </w:tc>
        <w:tc>
          <w:tcPr>
            <w:tcW w:w="490" w:type="pct"/>
            <w:vMerge w:val="restart"/>
            <w:shd w:val="clear" w:color="auto" w:fill="auto"/>
          </w:tcPr>
          <w:p w14:paraId="1372D2EF" w14:textId="77777777" w:rsidR="00183F9F" w:rsidRPr="00C70209" w:rsidRDefault="00183F9F" w:rsidP="00082182">
            <w:pPr>
              <w:pStyle w:val="Tabletext-evidencematrix"/>
            </w:pPr>
            <w:r w:rsidRPr="00C70209">
              <w:t>Placental transfusion (DCC or cord milking) versus no placental transfusion (ICC)</w:t>
            </w:r>
          </w:p>
        </w:tc>
        <w:tc>
          <w:tcPr>
            <w:tcW w:w="491" w:type="pct"/>
            <w:tcBorders>
              <w:bottom w:val="single" w:sz="4" w:space="0" w:color="auto"/>
            </w:tcBorders>
            <w:shd w:val="clear" w:color="auto" w:fill="auto"/>
          </w:tcPr>
          <w:p w14:paraId="3712CFF3" w14:textId="77777777" w:rsidR="00183F9F" w:rsidRPr="00C70209" w:rsidRDefault="00183F9F" w:rsidP="00082182">
            <w:pPr>
              <w:pStyle w:val="Tabletext-evidencematrix"/>
            </w:pPr>
            <w:r w:rsidRPr="00C70209">
              <w:t>Mortality before discharge</w:t>
            </w:r>
          </w:p>
        </w:tc>
        <w:tc>
          <w:tcPr>
            <w:tcW w:w="517" w:type="pct"/>
            <w:tcBorders>
              <w:bottom w:val="single" w:sz="4" w:space="0" w:color="000000"/>
            </w:tcBorders>
            <w:shd w:val="clear" w:color="auto" w:fill="auto"/>
          </w:tcPr>
          <w:p w14:paraId="67C06ECC" w14:textId="77777777" w:rsidR="00183F9F" w:rsidRPr="00C70209" w:rsidRDefault="00183F9F" w:rsidP="00082182">
            <w:pPr>
              <w:pStyle w:val="Tabletext-evidencematrix"/>
            </w:pPr>
            <w:r w:rsidRPr="00C70209">
              <w:t>10/319 (3.1%)</w:t>
            </w:r>
          </w:p>
        </w:tc>
        <w:tc>
          <w:tcPr>
            <w:tcW w:w="517" w:type="pct"/>
            <w:tcBorders>
              <w:bottom w:val="nil"/>
            </w:tcBorders>
            <w:shd w:val="clear" w:color="auto" w:fill="auto"/>
          </w:tcPr>
          <w:p w14:paraId="5C6779ED" w14:textId="77777777" w:rsidR="00183F9F" w:rsidRPr="00C70209" w:rsidRDefault="00183F9F" w:rsidP="00082182">
            <w:pPr>
              <w:pStyle w:val="Tabletext-evidencematrix"/>
            </w:pPr>
            <w:r w:rsidRPr="00C70209">
              <w:t>17/349 (4.9%)</w:t>
            </w:r>
          </w:p>
        </w:tc>
        <w:tc>
          <w:tcPr>
            <w:tcW w:w="519" w:type="pct"/>
            <w:tcBorders>
              <w:bottom w:val="nil"/>
            </w:tcBorders>
            <w:shd w:val="clear" w:color="auto" w:fill="auto"/>
          </w:tcPr>
          <w:p w14:paraId="08BD4F92" w14:textId="77777777" w:rsidR="00183F9F" w:rsidRPr="00C70209" w:rsidRDefault="00183F9F" w:rsidP="00082182">
            <w:pPr>
              <w:pStyle w:val="Tabletext-evidencematrix"/>
            </w:pPr>
            <w:r w:rsidRPr="00C70209">
              <w:t>RR 0.63 (0.31, 1.28)</w:t>
            </w:r>
          </w:p>
        </w:tc>
        <w:tc>
          <w:tcPr>
            <w:tcW w:w="608" w:type="pct"/>
            <w:tcBorders>
              <w:bottom w:val="nil"/>
            </w:tcBorders>
            <w:shd w:val="clear" w:color="auto" w:fill="auto"/>
          </w:tcPr>
          <w:p w14:paraId="61A238AD" w14:textId="77777777" w:rsidR="00183F9F" w:rsidRPr="00C70209" w:rsidRDefault="00183F9F" w:rsidP="00082182">
            <w:pPr>
              <w:pStyle w:val="Tabletext-evidencematrix"/>
            </w:pPr>
            <w:r w:rsidRPr="00C70209">
              <w:rPr>
                <w:i/>
              </w:rPr>
              <w:t>No significant difference</w:t>
            </w:r>
          </w:p>
          <w:p w14:paraId="27653E3C" w14:textId="11A1E61F" w:rsidR="00183F9F" w:rsidRPr="00C70209" w:rsidRDefault="001A475D" w:rsidP="00082182">
            <w:pPr>
              <w:pStyle w:val="Tabletext-evidencematrix"/>
            </w:pPr>
            <w:r w:rsidRPr="001A475D">
              <w:rPr>
                <w:i/>
              </w:rPr>
              <w:t>P = </w:t>
            </w:r>
            <w:r w:rsidR="00183F9F" w:rsidRPr="00C70209">
              <w:t>0.20</w:t>
            </w:r>
          </w:p>
          <w:p w14:paraId="72114129" w14:textId="77777777" w:rsidR="00183F9F" w:rsidRPr="00C70209" w:rsidRDefault="00183F9F" w:rsidP="00082182">
            <w:pPr>
              <w:pStyle w:val="Tabletext-evidencematrix"/>
            </w:pPr>
            <w:r w:rsidRPr="00C70209">
              <w:t>No significant heterogeneity</w:t>
            </w:r>
          </w:p>
          <w:p w14:paraId="1AFDB908" w14:textId="45141179"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347D2E96" w14:textId="77777777" w:rsidTr="00082182">
        <w:tc>
          <w:tcPr>
            <w:tcW w:w="388" w:type="pct"/>
            <w:vMerge/>
            <w:shd w:val="clear" w:color="auto" w:fill="auto"/>
          </w:tcPr>
          <w:p w14:paraId="0DC31A7A" w14:textId="77777777" w:rsidR="00183F9F" w:rsidRPr="00C70209" w:rsidRDefault="00183F9F" w:rsidP="00082182">
            <w:pPr>
              <w:pStyle w:val="Tabletext-evidencematrix"/>
            </w:pPr>
          </w:p>
        </w:tc>
        <w:tc>
          <w:tcPr>
            <w:tcW w:w="490" w:type="pct"/>
            <w:vMerge w:val="restart"/>
            <w:shd w:val="clear" w:color="auto" w:fill="auto"/>
          </w:tcPr>
          <w:p w14:paraId="10DB7957" w14:textId="157D368D" w:rsidR="00183F9F" w:rsidRPr="00C70209" w:rsidRDefault="00183F9F" w:rsidP="00082182">
            <w:pPr>
              <w:pStyle w:val="Tabletext-subanalysis"/>
            </w:pPr>
            <w:r w:rsidRPr="00C70209">
              <w:t>12 trials (Baenziger 2007,</w:t>
            </w:r>
            <w:r w:rsidRPr="00C70209">
              <w:fldChar w:fldCharType="begin"/>
            </w:r>
            <w:r w:rsidR="000E261C">
              <w:instrText xml:space="preserve"> ADDIN EN.CITE &lt;EndNote&gt;&lt;Cite&gt;&lt;Author&gt;Baenzinger&lt;/Author&gt;&lt;Year&gt;2007&lt;/Year&gt;&lt;RecNum&gt;846&lt;/RecNum&gt;&lt;DisplayText&gt;&lt;style face="superscript"&gt;311&lt;/style&gt;&lt;/DisplayText&gt;&lt;record&gt;&lt;rec-number&gt;846&lt;/rec-number&gt;&lt;foreign-keys&gt;&lt;key app="EN" db-id="9edve2wadsavt5ewavaxtda4f2tavzvts9ee" timestamp="1435036188"&gt;846&lt;/key&gt;&lt;/foreign-keys&gt;&lt;ref-type name="Generic"&gt;13&lt;/ref-type&gt;&lt;contributors&gt;&lt;authors&gt;&lt;author&gt;Baenzinger, O.&lt;/author&gt;&lt;author&gt;Stolkin, F.&lt;/author&gt;&lt;author&gt;Keel, M.&lt;/author&gt;&lt;author&gt;von Siebenthal, K.&lt;/author&gt;&lt;author&gt;Fauchere, J. C.&lt;/author&gt;&lt;author&gt;Kundu, S. D.&lt;/author&gt;&lt;author&gt;et al.,&lt;/author&gt;&lt;/authors&gt;&lt;/contributors&gt;&lt;titles&gt;&lt;title&gt;The influence of the timing of cord clamping on postnatal cerebral oxygenation in preterm neonates: a randomized, controlled trial&lt;/title&gt;&lt;/titles&gt;&lt;pages&gt;445–459&lt;/pages&gt;&lt;volume&gt;119&lt;/volume&gt;&lt;reprint-edition&gt;NOT IN FILE&lt;/reprint-edition&gt;&lt;keywords&gt;&lt;keyword&gt;oxygenation&lt;/keyword&gt;&lt;/keywords&gt;&lt;dates&gt;&lt;year&gt;2007&lt;/year&gt;&lt;/dates&gt;&lt;urls&gt;&lt;/urls&gt;&lt;/record&gt;&lt;/Cite&gt;&lt;/EndNote&gt;</w:instrText>
            </w:r>
            <w:r w:rsidRPr="00C70209">
              <w:fldChar w:fldCharType="separate"/>
            </w:r>
            <w:r w:rsidR="000E261C" w:rsidRPr="000E261C">
              <w:rPr>
                <w:noProof/>
                <w:vertAlign w:val="superscript"/>
              </w:rPr>
              <w:t>311</w:t>
            </w:r>
            <w:r w:rsidRPr="00C70209">
              <w:fldChar w:fldCharType="end"/>
            </w:r>
            <w:r w:rsidRPr="00C70209" w:rsidDel="00C62409">
              <w:t xml:space="preserve"> </w:t>
            </w:r>
            <w:r w:rsidRPr="00C70209">
              <w:t>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Strauss 2008,</w:t>
            </w:r>
            <w:r w:rsidRPr="00C70209">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 </w:instrText>
            </w:r>
            <w:r w:rsidR="000E261C">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7</w:t>
            </w:r>
            <w:r w:rsidRPr="00C70209">
              <w:fldChar w:fldCharType="end"/>
            </w:r>
            <w:r w:rsidRPr="00C70209">
              <w:t xml:space="preserve"> Ultee 2008</w:t>
            </w:r>
            <w:r w:rsidRPr="00C70209">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 </w:instrText>
            </w:r>
            <w:r w:rsidR="000E261C">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8</w:t>
            </w:r>
            <w:r w:rsidRPr="00C70209">
              <w:fldChar w:fldCharType="end"/>
            </w:r>
            <w:r w:rsidRPr="00C70209">
              <w:t>)</w:t>
            </w:r>
          </w:p>
          <w:p w14:paraId="4ECAA8DD" w14:textId="77777777" w:rsidR="00183F9F" w:rsidRPr="00C70209" w:rsidRDefault="00183F9F" w:rsidP="00082182">
            <w:pPr>
              <w:pStyle w:val="Tabletext-subanalysis"/>
            </w:pPr>
            <w:r w:rsidRPr="00C70209">
              <w:t>N=628</w:t>
            </w:r>
          </w:p>
        </w:tc>
        <w:tc>
          <w:tcPr>
            <w:tcW w:w="490" w:type="pct"/>
            <w:vMerge/>
            <w:shd w:val="clear" w:color="auto" w:fill="auto"/>
          </w:tcPr>
          <w:p w14:paraId="4FBD1135" w14:textId="77777777" w:rsidR="00183F9F" w:rsidRPr="00C70209" w:rsidRDefault="00183F9F" w:rsidP="00082182">
            <w:pPr>
              <w:pStyle w:val="Tabletext-subanalysis"/>
            </w:pPr>
          </w:p>
        </w:tc>
        <w:tc>
          <w:tcPr>
            <w:tcW w:w="490" w:type="pct"/>
            <w:vMerge w:val="restart"/>
            <w:shd w:val="clear" w:color="auto" w:fill="auto"/>
          </w:tcPr>
          <w:p w14:paraId="2349FFD0" w14:textId="77777777" w:rsidR="00183F9F" w:rsidRPr="00C70209" w:rsidRDefault="00183F9F" w:rsidP="00082182">
            <w:pPr>
              <w:pStyle w:val="Tabletext-subanalysis"/>
            </w:pPr>
            <w:r w:rsidRPr="00C70209">
              <w:t>Scotland, England, South Africa, The Netherlands, Israel, Australia, USA</w:t>
            </w:r>
          </w:p>
        </w:tc>
        <w:tc>
          <w:tcPr>
            <w:tcW w:w="490" w:type="pct"/>
            <w:vMerge/>
            <w:shd w:val="clear" w:color="auto" w:fill="auto"/>
          </w:tcPr>
          <w:p w14:paraId="68E79511" w14:textId="77777777" w:rsidR="00183F9F" w:rsidRPr="00C70209" w:rsidRDefault="00183F9F" w:rsidP="00082182">
            <w:pPr>
              <w:pStyle w:val="Tabletext-evidencematrix"/>
            </w:pPr>
          </w:p>
        </w:tc>
        <w:tc>
          <w:tcPr>
            <w:tcW w:w="491" w:type="pct"/>
            <w:vMerge w:val="restart"/>
            <w:tcBorders>
              <w:top w:val="single" w:sz="4" w:space="0" w:color="auto"/>
            </w:tcBorders>
            <w:shd w:val="clear" w:color="auto" w:fill="auto"/>
          </w:tcPr>
          <w:p w14:paraId="174EAA75" w14:textId="77777777" w:rsidR="00183F9F" w:rsidRPr="00C70209" w:rsidRDefault="00183F9F" w:rsidP="00082182">
            <w:pPr>
              <w:pStyle w:val="Tabletext-subanalysis"/>
            </w:pPr>
            <w:r w:rsidRPr="00C70209">
              <w:rPr>
                <w:i/>
              </w:rPr>
              <w:t>DCC patients only</w:t>
            </w:r>
          </w:p>
        </w:tc>
        <w:tc>
          <w:tcPr>
            <w:tcW w:w="1553" w:type="pct"/>
            <w:gridSpan w:val="3"/>
            <w:tcBorders>
              <w:bottom w:val="single" w:sz="4" w:space="0" w:color="000000"/>
            </w:tcBorders>
            <w:shd w:val="clear" w:color="auto" w:fill="auto"/>
          </w:tcPr>
          <w:p w14:paraId="3FEE18F4" w14:textId="77777777" w:rsidR="00183F9F" w:rsidRPr="00C70209" w:rsidRDefault="00183F9F" w:rsidP="00082182">
            <w:pPr>
              <w:pStyle w:val="Tabletext-subanalysis"/>
              <w:rPr>
                <w:i/>
              </w:rPr>
            </w:pPr>
            <w:r w:rsidRPr="00C70209">
              <w:rPr>
                <w:i/>
              </w:rPr>
              <w:t xml:space="preserve">Subgroup analysis: by intervention </w:t>
            </w:r>
          </w:p>
        </w:tc>
        <w:tc>
          <w:tcPr>
            <w:tcW w:w="608" w:type="pct"/>
            <w:tcBorders>
              <w:bottom w:val="nil"/>
            </w:tcBorders>
            <w:shd w:val="clear" w:color="auto" w:fill="auto"/>
          </w:tcPr>
          <w:p w14:paraId="2C40294D" w14:textId="77777777" w:rsidR="00183F9F" w:rsidRPr="00C70209" w:rsidRDefault="00183F9F" w:rsidP="00082182">
            <w:pPr>
              <w:pStyle w:val="Tabletext-subanalysis"/>
              <w:rPr>
                <w:i/>
              </w:rPr>
            </w:pPr>
          </w:p>
        </w:tc>
      </w:tr>
      <w:tr w:rsidR="00183F9F" w:rsidRPr="00C70209" w14:paraId="1DE6345E" w14:textId="77777777" w:rsidTr="00082182">
        <w:tc>
          <w:tcPr>
            <w:tcW w:w="388" w:type="pct"/>
            <w:vMerge/>
            <w:shd w:val="clear" w:color="auto" w:fill="auto"/>
          </w:tcPr>
          <w:p w14:paraId="41711280" w14:textId="77777777" w:rsidR="00183F9F" w:rsidRPr="00C70209" w:rsidRDefault="00183F9F" w:rsidP="00082182">
            <w:pPr>
              <w:pStyle w:val="Tabletext-evidencematrix"/>
            </w:pPr>
          </w:p>
        </w:tc>
        <w:tc>
          <w:tcPr>
            <w:tcW w:w="490" w:type="pct"/>
            <w:vMerge/>
            <w:tcBorders>
              <w:bottom w:val="single" w:sz="4" w:space="0" w:color="000000"/>
            </w:tcBorders>
            <w:shd w:val="clear" w:color="auto" w:fill="auto"/>
          </w:tcPr>
          <w:p w14:paraId="29DF8275" w14:textId="77777777" w:rsidR="00183F9F" w:rsidRPr="00C70209" w:rsidRDefault="00183F9F" w:rsidP="00082182">
            <w:pPr>
              <w:pStyle w:val="Tabletext-subanalysis"/>
            </w:pPr>
          </w:p>
        </w:tc>
        <w:tc>
          <w:tcPr>
            <w:tcW w:w="490" w:type="pct"/>
            <w:vMerge/>
            <w:shd w:val="clear" w:color="auto" w:fill="auto"/>
          </w:tcPr>
          <w:p w14:paraId="7E9C80B1" w14:textId="77777777" w:rsidR="00183F9F" w:rsidRPr="00C70209" w:rsidRDefault="00183F9F" w:rsidP="00082182">
            <w:pPr>
              <w:pStyle w:val="Tabletext-subanalysis"/>
            </w:pPr>
          </w:p>
        </w:tc>
        <w:tc>
          <w:tcPr>
            <w:tcW w:w="490" w:type="pct"/>
            <w:vMerge/>
            <w:tcBorders>
              <w:bottom w:val="single" w:sz="4" w:space="0" w:color="000000"/>
            </w:tcBorders>
            <w:shd w:val="clear" w:color="auto" w:fill="auto"/>
          </w:tcPr>
          <w:p w14:paraId="5501FD5C" w14:textId="77777777" w:rsidR="00183F9F" w:rsidRPr="00C70209" w:rsidRDefault="00183F9F" w:rsidP="00082182">
            <w:pPr>
              <w:pStyle w:val="Tabletext-subanalysis"/>
            </w:pPr>
          </w:p>
        </w:tc>
        <w:tc>
          <w:tcPr>
            <w:tcW w:w="490" w:type="pct"/>
            <w:vMerge/>
            <w:shd w:val="clear" w:color="auto" w:fill="auto"/>
          </w:tcPr>
          <w:p w14:paraId="4861A463" w14:textId="77777777" w:rsidR="00183F9F" w:rsidRPr="00C70209" w:rsidRDefault="00183F9F" w:rsidP="00082182">
            <w:pPr>
              <w:pStyle w:val="Tabletext-evidencematrix"/>
            </w:pPr>
          </w:p>
        </w:tc>
        <w:tc>
          <w:tcPr>
            <w:tcW w:w="491" w:type="pct"/>
            <w:vMerge/>
            <w:tcBorders>
              <w:bottom w:val="single" w:sz="4" w:space="0" w:color="000000"/>
            </w:tcBorders>
            <w:shd w:val="clear" w:color="auto" w:fill="auto"/>
          </w:tcPr>
          <w:p w14:paraId="64EC4E5E" w14:textId="77777777" w:rsidR="00183F9F" w:rsidRPr="00C70209" w:rsidRDefault="00183F9F" w:rsidP="00082182">
            <w:pPr>
              <w:pStyle w:val="Tabletext-subanalysis"/>
            </w:pPr>
          </w:p>
        </w:tc>
        <w:tc>
          <w:tcPr>
            <w:tcW w:w="517" w:type="pct"/>
            <w:tcBorders>
              <w:bottom w:val="single" w:sz="4" w:space="0" w:color="000000"/>
            </w:tcBorders>
            <w:shd w:val="clear" w:color="auto" w:fill="auto"/>
          </w:tcPr>
          <w:p w14:paraId="58875546" w14:textId="77777777" w:rsidR="00183F9F" w:rsidRPr="00C70209" w:rsidRDefault="00183F9F" w:rsidP="00082182">
            <w:pPr>
              <w:pStyle w:val="Tabletext-subanalysis"/>
            </w:pPr>
            <w:r w:rsidRPr="00C70209">
              <w:t>8/299 (2.7%)</w:t>
            </w:r>
          </w:p>
        </w:tc>
        <w:tc>
          <w:tcPr>
            <w:tcW w:w="517" w:type="pct"/>
            <w:tcBorders>
              <w:bottom w:val="nil"/>
            </w:tcBorders>
            <w:shd w:val="clear" w:color="auto" w:fill="auto"/>
          </w:tcPr>
          <w:p w14:paraId="5ADF3233" w14:textId="77777777" w:rsidR="00183F9F" w:rsidRPr="00C70209" w:rsidRDefault="00183F9F" w:rsidP="00082182">
            <w:pPr>
              <w:pStyle w:val="Tabletext-subanalysis"/>
            </w:pPr>
            <w:r w:rsidRPr="00C70209">
              <w:t>14/329 (4.3%)</w:t>
            </w:r>
          </w:p>
        </w:tc>
        <w:tc>
          <w:tcPr>
            <w:tcW w:w="519" w:type="pct"/>
            <w:tcBorders>
              <w:bottom w:val="nil"/>
            </w:tcBorders>
            <w:shd w:val="clear" w:color="auto" w:fill="auto"/>
          </w:tcPr>
          <w:p w14:paraId="3F95AB37" w14:textId="77777777" w:rsidR="00183F9F" w:rsidRPr="00C70209" w:rsidRDefault="00183F9F" w:rsidP="00082182">
            <w:pPr>
              <w:pStyle w:val="Tabletext-subanalysis"/>
            </w:pPr>
            <w:r w:rsidRPr="00C70209">
              <w:t>RR 0.62 (0.28, 1.36)</w:t>
            </w:r>
          </w:p>
        </w:tc>
        <w:tc>
          <w:tcPr>
            <w:tcW w:w="608" w:type="pct"/>
            <w:tcBorders>
              <w:bottom w:val="nil"/>
            </w:tcBorders>
            <w:shd w:val="clear" w:color="auto" w:fill="auto"/>
          </w:tcPr>
          <w:p w14:paraId="6BD62AE7" w14:textId="77777777" w:rsidR="00183F9F" w:rsidRPr="00C70209" w:rsidRDefault="00183F9F" w:rsidP="00082182">
            <w:pPr>
              <w:pStyle w:val="Tabletext-subanalysis"/>
            </w:pPr>
            <w:r w:rsidRPr="00C70209">
              <w:rPr>
                <w:i/>
              </w:rPr>
              <w:t>No significant difference</w:t>
            </w:r>
          </w:p>
          <w:p w14:paraId="1238DC87" w14:textId="7AD3C4F4" w:rsidR="00183F9F" w:rsidRPr="00C70209" w:rsidRDefault="001A475D" w:rsidP="00082182">
            <w:pPr>
              <w:pStyle w:val="Tabletext-subanalysis"/>
            </w:pPr>
            <w:r w:rsidRPr="001A475D">
              <w:rPr>
                <w:i/>
              </w:rPr>
              <w:t>P = </w:t>
            </w:r>
            <w:r w:rsidR="00183F9F" w:rsidRPr="00C70209">
              <w:t>0.23</w:t>
            </w:r>
          </w:p>
          <w:p w14:paraId="2A70DD38" w14:textId="77777777" w:rsidR="00183F9F" w:rsidRPr="00C70209" w:rsidRDefault="00183F9F" w:rsidP="00082182">
            <w:pPr>
              <w:pStyle w:val="Tabletext-subanalysis"/>
            </w:pPr>
            <w:r w:rsidRPr="00C70209">
              <w:t>No significant heterogeneity</w:t>
            </w:r>
          </w:p>
          <w:p w14:paraId="46E36D55" w14:textId="4AA0EFE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17E47620" w14:textId="77777777" w:rsidTr="00082182">
        <w:tc>
          <w:tcPr>
            <w:tcW w:w="388" w:type="pct"/>
            <w:vMerge/>
            <w:shd w:val="clear" w:color="auto" w:fill="auto"/>
          </w:tcPr>
          <w:p w14:paraId="2373AF80"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28208191" w14:textId="056C6F55" w:rsidR="00183F9F" w:rsidRPr="00C70209" w:rsidRDefault="00183F9F" w:rsidP="00082182">
            <w:pPr>
              <w:pStyle w:val="Tabletext-subanalysis"/>
            </w:pPr>
            <w:r w:rsidRPr="00C70209">
              <w:t>1 trial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w:t>
            </w:r>
          </w:p>
          <w:p w14:paraId="021756C5" w14:textId="77777777" w:rsidR="00183F9F" w:rsidRPr="00C70209" w:rsidRDefault="00183F9F" w:rsidP="00082182">
            <w:pPr>
              <w:pStyle w:val="Tabletext-subanalysis"/>
            </w:pPr>
            <w:r w:rsidRPr="00C70209">
              <w:t>N=40</w:t>
            </w:r>
          </w:p>
        </w:tc>
        <w:tc>
          <w:tcPr>
            <w:tcW w:w="490" w:type="pct"/>
            <w:vMerge/>
            <w:shd w:val="clear" w:color="auto" w:fill="auto"/>
          </w:tcPr>
          <w:p w14:paraId="546874CB" w14:textId="77777777" w:rsidR="00183F9F" w:rsidRPr="00C70209" w:rsidRDefault="00183F9F" w:rsidP="00082182">
            <w:pPr>
              <w:pStyle w:val="Tabletext-subanalysis"/>
            </w:pPr>
          </w:p>
        </w:tc>
        <w:tc>
          <w:tcPr>
            <w:tcW w:w="490" w:type="pct"/>
            <w:tcBorders>
              <w:bottom w:val="single" w:sz="4" w:space="0" w:color="000000"/>
            </w:tcBorders>
            <w:shd w:val="clear" w:color="auto" w:fill="auto"/>
          </w:tcPr>
          <w:p w14:paraId="4655768D" w14:textId="77777777" w:rsidR="00183F9F" w:rsidRPr="00C70209" w:rsidRDefault="00183F9F" w:rsidP="00082182">
            <w:pPr>
              <w:pStyle w:val="Tabletext-subanalysis"/>
            </w:pPr>
            <w:r w:rsidRPr="00C70209">
              <w:t>Japan</w:t>
            </w:r>
          </w:p>
        </w:tc>
        <w:tc>
          <w:tcPr>
            <w:tcW w:w="490" w:type="pct"/>
            <w:vMerge/>
            <w:shd w:val="clear" w:color="auto" w:fill="auto"/>
          </w:tcPr>
          <w:p w14:paraId="57B1D1CB" w14:textId="77777777" w:rsidR="00183F9F" w:rsidRPr="00C70209" w:rsidRDefault="00183F9F" w:rsidP="00082182">
            <w:pPr>
              <w:pStyle w:val="Tabletext-subanalysis"/>
            </w:pPr>
          </w:p>
        </w:tc>
        <w:tc>
          <w:tcPr>
            <w:tcW w:w="491" w:type="pct"/>
            <w:tcBorders>
              <w:bottom w:val="single" w:sz="4" w:space="0" w:color="000000"/>
            </w:tcBorders>
            <w:shd w:val="clear" w:color="auto" w:fill="auto"/>
          </w:tcPr>
          <w:p w14:paraId="5BCA3907" w14:textId="77777777" w:rsidR="00183F9F" w:rsidRPr="00C70209" w:rsidRDefault="00183F9F" w:rsidP="00082182">
            <w:pPr>
              <w:pStyle w:val="Tabletext-subanalysis"/>
            </w:pPr>
            <w:r w:rsidRPr="00C70209">
              <w:t>Cord milking only</w:t>
            </w:r>
          </w:p>
        </w:tc>
        <w:tc>
          <w:tcPr>
            <w:tcW w:w="517" w:type="pct"/>
            <w:tcBorders>
              <w:bottom w:val="single" w:sz="4" w:space="0" w:color="000000"/>
            </w:tcBorders>
            <w:shd w:val="clear" w:color="auto" w:fill="auto"/>
          </w:tcPr>
          <w:p w14:paraId="77FAAB0A" w14:textId="77777777" w:rsidR="00183F9F" w:rsidRPr="00C70209" w:rsidRDefault="00183F9F" w:rsidP="00082182">
            <w:pPr>
              <w:pStyle w:val="Tabletext-subanalysis"/>
            </w:pPr>
            <w:r w:rsidRPr="00C70209">
              <w:t>2/20 (10.0%)</w:t>
            </w:r>
          </w:p>
        </w:tc>
        <w:tc>
          <w:tcPr>
            <w:tcW w:w="517" w:type="pct"/>
            <w:tcBorders>
              <w:bottom w:val="nil"/>
            </w:tcBorders>
            <w:shd w:val="clear" w:color="auto" w:fill="auto"/>
          </w:tcPr>
          <w:p w14:paraId="6680953E" w14:textId="77777777" w:rsidR="00183F9F" w:rsidRPr="00C70209" w:rsidRDefault="00183F9F" w:rsidP="00082182">
            <w:pPr>
              <w:pStyle w:val="Tabletext-subanalysis"/>
            </w:pPr>
            <w:r w:rsidRPr="00C70209">
              <w:t>3/20 (15.0%)</w:t>
            </w:r>
          </w:p>
        </w:tc>
        <w:tc>
          <w:tcPr>
            <w:tcW w:w="519" w:type="pct"/>
            <w:tcBorders>
              <w:bottom w:val="nil"/>
            </w:tcBorders>
            <w:shd w:val="clear" w:color="auto" w:fill="auto"/>
          </w:tcPr>
          <w:p w14:paraId="6DEA5A0A" w14:textId="77777777" w:rsidR="00183F9F" w:rsidRPr="00C70209" w:rsidRDefault="00183F9F" w:rsidP="00082182">
            <w:pPr>
              <w:pStyle w:val="Tabletext-subanalysis"/>
            </w:pPr>
            <w:r w:rsidRPr="00C70209">
              <w:t>RR 0.67 (0.12, 3.57)</w:t>
            </w:r>
          </w:p>
        </w:tc>
        <w:tc>
          <w:tcPr>
            <w:tcW w:w="608" w:type="pct"/>
            <w:tcBorders>
              <w:bottom w:val="nil"/>
            </w:tcBorders>
            <w:shd w:val="clear" w:color="auto" w:fill="auto"/>
          </w:tcPr>
          <w:p w14:paraId="528D2EC3" w14:textId="77777777" w:rsidR="00183F9F" w:rsidRPr="00C70209" w:rsidRDefault="00183F9F" w:rsidP="00082182">
            <w:pPr>
              <w:pStyle w:val="Tabletext-subanalysis"/>
            </w:pPr>
            <w:r w:rsidRPr="00C70209">
              <w:rPr>
                <w:i/>
              </w:rPr>
              <w:t>No significant difference</w:t>
            </w:r>
          </w:p>
          <w:p w14:paraId="0D47D5DF" w14:textId="5868482B" w:rsidR="00183F9F" w:rsidRPr="00C70209" w:rsidRDefault="001A475D" w:rsidP="00082182">
            <w:pPr>
              <w:pStyle w:val="Tabletext-subanalysis"/>
              <w:rPr>
                <w:i/>
              </w:rPr>
            </w:pPr>
            <w:r w:rsidRPr="001A475D">
              <w:rPr>
                <w:i/>
              </w:rPr>
              <w:t>P = </w:t>
            </w:r>
            <w:r w:rsidR="00183F9F" w:rsidRPr="00C70209">
              <w:t>0.64</w:t>
            </w:r>
          </w:p>
        </w:tc>
      </w:tr>
      <w:tr w:rsidR="00183F9F" w:rsidRPr="00C70209" w14:paraId="2A464087" w14:textId="77777777" w:rsidTr="00082182">
        <w:tc>
          <w:tcPr>
            <w:tcW w:w="388" w:type="pct"/>
            <w:vMerge/>
            <w:shd w:val="clear" w:color="auto" w:fill="auto"/>
          </w:tcPr>
          <w:p w14:paraId="32946040" w14:textId="77777777" w:rsidR="00183F9F" w:rsidRPr="00C70209" w:rsidRDefault="00183F9F" w:rsidP="00082182">
            <w:pPr>
              <w:pStyle w:val="Tabletext-evidencematrix"/>
            </w:pPr>
          </w:p>
        </w:tc>
        <w:tc>
          <w:tcPr>
            <w:tcW w:w="490" w:type="pct"/>
            <w:tcBorders>
              <w:bottom w:val="nil"/>
            </w:tcBorders>
            <w:shd w:val="clear" w:color="auto" w:fill="auto"/>
          </w:tcPr>
          <w:p w14:paraId="013D3AB1" w14:textId="77777777" w:rsidR="00183F9F" w:rsidRPr="00C70209" w:rsidRDefault="00183F9F" w:rsidP="00082182">
            <w:pPr>
              <w:pStyle w:val="Tabletext-subanalysis"/>
            </w:pPr>
          </w:p>
        </w:tc>
        <w:tc>
          <w:tcPr>
            <w:tcW w:w="490" w:type="pct"/>
            <w:vMerge/>
            <w:shd w:val="clear" w:color="auto" w:fill="auto"/>
          </w:tcPr>
          <w:p w14:paraId="250137B3" w14:textId="77777777" w:rsidR="00183F9F" w:rsidRPr="00C70209" w:rsidRDefault="00183F9F" w:rsidP="00082182">
            <w:pPr>
              <w:pStyle w:val="Tabletext-subanalysis"/>
            </w:pPr>
          </w:p>
        </w:tc>
        <w:tc>
          <w:tcPr>
            <w:tcW w:w="490" w:type="pct"/>
            <w:tcBorders>
              <w:bottom w:val="nil"/>
            </w:tcBorders>
            <w:shd w:val="clear" w:color="auto" w:fill="auto"/>
          </w:tcPr>
          <w:p w14:paraId="3AC285A0" w14:textId="77777777" w:rsidR="00183F9F" w:rsidRPr="00C70209" w:rsidRDefault="00183F9F" w:rsidP="00082182">
            <w:pPr>
              <w:pStyle w:val="Tabletext-subanalysis"/>
            </w:pPr>
          </w:p>
        </w:tc>
        <w:tc>
          <w:tcPr>
            <w:tcW w:w="490" w:type="pct"/>
            <w:vMerge/>
            <w:shd w:val="clear" w:color="auto" w:fill="auto"/>
          </w:tcPr>
          <w:p w14:paraId="538D27EC" w14:textId="77777777" w:rsidR="00183F9F" w:rsidRPr="00C70209" w:rsidRDefault="00183F9F" w:rsidP="00082182">
            <w:pPr>
              <w:pStyle w:val="Tabletext-evidencematrix"/>
            </w:pPr>
          </w:p>
        </w:tc>
        <w:tc>
          <w:tcPr>
            <w:tcW w:w="491" w:type="pct"/>
            <w:tcBorders>
              <w:bottom w:val="nil"/>
            </w:tcBorders>
            <w:shd w:val="clear" w:color="auto" w:fill="auto"/>
          </w:tcPr>
          <w:p w14:paraId="69417454" w14:textId="77777777" w:rsidR="00183F9F" w:rsidRPr="00C70209" w:rsidRDefault="00183F9F" w:rsidP="00082182">
            <w:pPr>
              <w:pStyle w:val="Tabletext-subanalysis"/>
            </w:pPr>
          </w:p>
        </w:tc>
        <w:tc>
          <w:tcPr>
            <w:tcW w:w="1553" w:type="pct"/>
            <w:gridSpan w:val="3"/>
            <w:tcBorders>
              <w:bottom w:val="single" w:sz="4" w:space="0" w:color="000000"/>
            </w:tcBorders>
            <w:shd w:val="clear" w:color="auto" w:fill="auto"/>
          </w:tcPr>
          <w:p w14:paraId="0F18B46D" w14:textId="77777777" w:rsidR="00183F9F" w:rsidRPr="00C70209" w:rsidRDefault="00183F9F" w:rsidP="00082182">
            <w:pPr>
              <w:pStyle w:val="Tabletext-subanalysis"/>
              <w:rPr>
                <w:i/>
              </w:rPr>
            </w:pPr>
            <w:r w:rsidRPr="00C70209">
              <w:rPr>
                <w:i/>
              </w:rPr>
              <w:t>Sensitivity analysis: risk of bias for allocation concealment</w:t>
            </w:r>
          </w:p>
        </w:tc>
        <w:tc>
          <w:tcPr>
            <w:tcW w:w="608" w:type="pct"/>
            <w:tcBorders>
              <w:bottom w:val="nil"/>
            </w:tcBorders>
            <w:shd w:val="clear" w:color="auto" w:fill="auto"/>
          </w:tcPr>
          <w:p w14:paraId="41CE8161" w14:textId="77777777" w:rsidR="00183F9F" w:rsidRPr="00C70209" w:rsidRDefault="00183F9F" w:rsidP="00082182">
            <w:pPr>
              <w:pStyle w:val="Tabletext-evidencematrix"/>
              <w:rPr>
                <w:i/>
              </w:rPr>
            </w:pPr>
          </w:p>
        </w:tc>
      </w:tr>
      <w:tr w:rsidR="00183F9F" w:rsidRPr="00C70209" w14:paraId="78462CE3" w14:textId="77777777" w:rsidTr="00082182">
        <w:tc>
          <w:tcPr>
            <w:tcW w:w="388" w:type="pct"/>
            <w:vMerge/>
            <w:shd w:val="clear" w:color="auto" w:fill="auto"/>
          </w:tcPr>
          <w:p w14:paraId="64265029" w14:textId="77777777" w:rsidR="00183F9F" w:rsidRPr="00C70209" w:rsidRDefault="00183F9F" w:rsidP="00082182">
            <w:pPr>
              <w:spacing w:before="40" w:after="60"/>
              <w:rPr>
                <w:rFonts w:ascii="Arial Narrow" w:eastAsia="Arial Unicode MS" w:hAnsi="Arial Narrow" w:cs="Arial"/>
                <w:bCs/>
                <w:sz w:val="16"/>
                <w:szCs w:val="16"/>
                <w:lang w:eastAsia="ja-JP"/>
              </w:rPr>
            </w:pPr>
          </w:p>
        </w:tc>
        <w:tc>
          <w:tcPr>
            <w:tcW w:w="490" w:type="pct"/>
            <w:tcBorders>
              <w:top w:val="nil"/>
              <w:bottom w:val="single" w:sz="4" w:space="0" w:color="000000"/>
            </w:tcBorders>
            <w:shd w:val="clear" w:color="auto" w:fill="auto"/>
          </w:tcPr>
          <w:p w14:paraId="2CDE1BEC" w14:textId="4F1FA104" w:rsidR="00183F9F" w:rsidRPr="00C70209" w:rsidRDefault="00183F9F" w:rsidP="00082182">
            <w:pPr>
              <w:pStyle w:val="Tabletext-subanalysis"/>
            </w:pPr>
            <w:r w:rsidRPr="00C70209">
              <w:t>2 trials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w:t>
            </w:r>
          </w:p>
          <w:p w14:paraId="5FE1FD35" w14:textId="77777777" w:rsidR="00183F9F" w:rsidRPr="00C70209" w:rsidRDefault="00183F9F" w:rsidP="00082182">
            <w:pPr>
              <w:pStyle w:val="Tabletext-subanalysis"/>
            </w:pPr>
            <w:r w:rsidRPr="00C70209">
              <w:t>N=105</w:t>
            </w:r>
          </w:p>
        </w:tc>
        <w:tc>
          <w:tcPr>
            <w:tcW w:w="490" w:type="pct"/>
            <w:vMerge/>
            <w:shd w:val="clear" w:color="auto" w:fill="auto"/>
          </w:tcPr>
          <w:p w14:paraId="7BBBB73D" w14:textId="77777777" w:rsidR="00183F9F" w:rsidRPr="00C70209" w:rsidRDefault="00183F9F" w:rsidP="00082182">
            <w:pPr>
              <w:pStyle w:val="Tabletext-subanalysis"/>
            </w:pPr>
          </w:p>
        </w:tc>
        <w:tc>
          <w:tcPr>
            <w:tcW w:w="490" w:type="pct"/>
            <w:tcBorders>
              <w:top w:val="nil"/>
              <w:bottom w:val="single" w:sz="4" w:space="0" w:color="000000"/>
            </w:tcBorders>
            <w:shd w:val="clear" w:color="auto" w:fill="auto"/>
          </w:tcPr>
          <w:p w14:paraId="6B7188F5" w14:textId="77777777" w:rsidR="00183F9F" w:rsidRPr="00C70209" w:rsidRDefault="00183F9F" w:rsidP="00082182">
            <w:pPr>
              <w:pStyle w:val="Tabletext-subanalysis"/>
            </w:pPr>
            <w:r w:rsidRPr="00C70209">
              <w:t>USA</w:t>
            </w:r>
          </w:p>
        </w:tc>
        <w:tc>
          <w:tcPr>
            <w:tcW w:w="490" w:type="pct"/>
            <w:vMerge/>
            <w:shd w:val="clear" w:color="auto" w:fill="auto"/>
          </w:tcPr>
          <w:p w14:paraId="7DA00B1F" w14:textId="77777777" w:rsidR="00183F9F" w:rsidRPr="00C70209" w:rsidRDefault="00183F9F" w:rsidP="00082182">
            <w:pPr>
              <w:pStyle w:val="Tabletext-evidencematrix"/>
            </w:pPr>
          </w:p>
        </w:tc>
        <w:tc>
          <w:tcPr>
            <w:tcW w:w="491" w:type="pct"/>
            <w:tcBorders>
              <w:top w:val="nil"/>
              <w:bottom w:val="single" w:sz="4" w:space="0" w:color="000000"/>
            </w:tcBorders>
            <w:shd w:val="clear" w:color="auto" w:fill="auto"/>
          </w:tcPr>
          <w:p w14:paraId="7FD7A8A8" w14:textId="77777777" w:rsidR="00183F9F" w:rsidRPr="00C70209" w:rsidRDefault="00183F9F" w:rsidP="00082182">
            <w:pPr>
              <w:pStyle w:val="Tabletext-subanalysis"/>
            </w:pPr>
            <w:r w:rsidRPr="00C70209">
              <w:t xml:space="preserve">Studies with low risk of bias </w:t>
            </w:r>
          </w:p>
        </w:tc>
        <w:tc>
          <w:tcPr>
            <w:tcW w:w="517" w:type="pct"/>
            <w:tcBorders>
              <w:bottom w:val="single" w:sz="4" w:space="0" w:color="000000"/>
            </w:tcBorders>
            <w:shd w:val="clear" w:color="auto" w:fill="auto"/>
          </w:tcPr>
          <w:p w14:paraId="0F6E33BD" w14:textId="77777777" w:rsidR="00183F9F" w:rsidRPr="00C70209" w:rsidRDefault="00183F9F" w:rsidP="00082182">
            <w:pPr>
              <w:pStyle w:val="Tabletext-subanalysis"/>
            </w:pPr>
            <w:r w:rsidRPr="00C70209">
              <w:t>2/52 (3.8%)</w:t>
            </w:r>
          </w:p>
        </w:tc>
        <w:tc>
          <w:tcPr>
            <w:tcW w:w="517" w:type="pct"/>
            <w:tcBorders>
              <w:bottom w:val="nil"/>
            </w:tcBorders>
            <w:shd w:val="clear" w:color="auto" w:fill="auto"/>
          </w:tcPr>
          <w:p w14:paraId="11C39322" w14:textId="77777777" w:rsidR="00183F9F" w:rsidRPr="00C70209" w:rsidRDefault="00183F9F" w:rsidP="00082182">
            <w:pPr>
              <w:pStyle w:val="Tabletext-subanalysis"/>
            </w:pPr>
            <w:r w:rsidRPr="00C70209">
              <w:t>6/53 (11.3%)</w:t>
            </w:r>
          </w:p>
        </w:tc>
        <w:tc>
          <w:tcPr>
            <w:tcW w:w="519" w:type="pct"/>
            <w:tcBorders>
              <w:bottom w:val="nil"/>
            </w:tcBorders>
            <w:shd w:val="clear" w:color="auto" w:fill="auto"/>
          </w:tcPr>
          <w:p w14:paraId="16F03F0B" w14:textId="77777777" w:rsidR="00183F9F" w:rsidRPr="00C70209" w:rsidRDefault="00183F9F" w:rsidP="00082182">
            <w:pPr>
              <w:pStyle w:val="Tabletext-subanalysis"/>
            </w:pPr>
            <w:r w:rsidRPr="00C70209">
              <w:t>RR 0.40 (0.10, 1.59)</w:t>
            </w:r>
          </w:p>
        </w:tc>
        <w:tc>
          <w:tcPr>
            <w:tcW w:w="608" w:type="pct"/>
            <w:tcBorders>
              <w:bottom w:val="nil"/>
            </w:tcBorders>
            <w:shd w:val="clear" w:color="auto" w:fill="auto"/>
          </w:tcPr>
          <w:p w14:paraId="19AF4B9C" w14:textId="77777777" w:rsidR="00183F9F" w:rsidRPr="00C70209" w:rsidRDefault="00183F9F" w:rsidP="00082182">
            <w:pPr>
              <w:pStyle w:val="Tabletext-subanalysis"/>
            </w:pPr>
            <w:r w:rsidRPr="00C70209">
              <w:rPr>
                <w:i/>
              </w:rPr>
              <w:t>No significant difference</w:t>
            </w:r>
          </w:p>
          <w:p w14:paraId="74F46581" w14:textId="6D7C2557" w:rsidR="00183F9F" w:rsidRPr="00C70209" w:rsidRDefault="001A475D" w:rsidP="00082182">
            <w:pPr>
              <w:pStyle w:val="Tabletext-subanalysis"/>
            </w:pPr>
            <w:r w:rsidRPr="001A475D">
              <w:rPr>
                <w:i/>
              </w:rPr>
              <w:t>P = </w:t>
            </w:r>
            <w:r w:rsidR="00183F9F" w:rsidRPr="00C70209">
              <w:t>0.19</w:t>
            </w:r>
          </w:p>
          <w:p w14:paraId="5EE6EACA" w14:textId="77777777" w:rsidR="00183F9F" w:rsidRPr="00C70209" w:rsidRDefault="00183F9F" w:rsidP="00082182">
            <w:pPr>
              <w:pStyle w:val="Tabletext-subanalysis"/>
            </w:pPr>
            <w:r w:rsidRPr="00C70209">
              <w:t>No significant heterogeneity</w:t>
            </w:r>
          </w:p>
          <w:p w14:paraId="5BCA3AFF" w14:textId="5A526118"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3985891" w14:textId="77777777" w:rsidTr="00082182">
        <w:tc>
          <w:tcPr>
            <w:tcW w:w="388" w:type="pct"/>
            <w:vMerge/>
            <w:tcBorders>
              <w:bottom w:val="single" w:sz="4" w:space="0" w:color="000000"/>
            </w:tcBorders>
            <w:shd w:val="clear" w:color="auto" w:fill="auto"/>
          </w:tcPr>
          <w:p w14:paraId="37350204" w14:textId="77777777" w:rsidR="00183F9F" w:rsidRPr="00C70209" w:rsidRDefault="00183F9F" w:rsidP="00082182">
            <w:pPr>
              <w:spacing w:before="40" w:after="60"/>
              <w:rPr>
                <w:rFonts w:ascii="Arial Narrow" w:eastAsia="Arial Unicode MS" w:hAnsi="Arial Narrow" w:cs="Arial"/>
                <w:bCs/>
                <w:sz w:val="16"/>
                <w:szCs w:val="16"/>
                <w:lang w:eastAsia="ja-JP"/>
              </w:rPr>
            </w:pPr>
          </w:p>
        </w:tc>
        <w:tc>
          <w:tcPr>
            <w:tcW w:w="490" w:type="pct"/>
            <w:tcBorders>
              <w:bottom w:val="single" w:sz="4" w:space="0" w:color="000000"/>
            </w:tcBorders>
            <w:shd w:val="clear" w:color="auto" w:fill="auto"/>
          </w:tcPr>
          <w:p w14:paraId="079B2F8B" w14:textId="2A42B3C7" w:rsidR="00183F9F" w:rsidRPr="00C70209" w:rsidRDefault="00183F9F" w:rsidP="00082182">
            <w:pPr>
              <w:pStyle w:val="Tabletext-subanalysis"/>
            </w:pPr>
            <w:r w:rsidRPr="00C70209">
              <w:t>11 trials (Baenziger 2007,</w:t>
            </w:r>
            <w:r w:rsidRPr="00C70209">
              <w:fldChar w:fldCharType="begin"/>
            </w:r>
            <w:r w:rsidR="000E261C">
              <w:instrText xml:space="preserve"> ADDIN EN.CITE &lt;EndNote&gt;&lt;Cite&gt;&lt;Author&gt;Baenzinger&lt;/Author&gt;&lt;Year&gt;2007&lt;/Year&gt;&lt;RecNum&gt;846&lt;/RecNum&gt;&lt;DisplayText&gt;&lt;style face="superscript"&gt;311&lt;/style&gt;&lt;/DisplayText&gt;&lt;record&gt;&lt;rec-number&gt;846&lt;/rec-number&gt;&lt;foreign-keys&gt;&lt;key app="EN" db-id="9edve2wadsavt5ewavaxtda4f2tavzvts9ee" timestamp="1435036188"&gt;846&lt;/key&gt;&lt;/foreign-keys&gt;&lt;ref-type name="Generic"&gt;13&lt;/ref-type&gt;&lt;contributors&gt;&lt;authors&gt;&lt;author&gt;Baenzinger, O.&lt;/author&gt;&lt;author&gt;Stolkin, F.&lt;/author&gt;&lt;author&gt;Keel, M.&lt;/author&gt;&lt;author&gt;von Siebenthal, K.&lt;/author&gt;&lt;author&gt;Fauchere, J. C.&lt;/author&gt;&lt;author&gt;Kundu, S. D.&lt;/author&gt;&lt;author&gt;et al.,&lt;/author&gt;&lt;/authors&gt;&lt;/contributors&gt;&lt;titles&gt;&lt;title&gt;The influence of the timing of cord clamping on postnatal cerebral oxygenation in preterm neonates: a randomized, controlled trial&lt;/title&gt;&lt;/titles&gt;&lt;pages&gt;445–459&lt;/pages&gt;&lt;volume&gt;119&lt;/volume&gt;&lt;reprint-edition&gt;NOT IN FILE&lt;/reprint-edition&gt;&lt;keywords&gt;&lt;keyword&gt;oxygenation&lt;/keyword&gt;&lt;/keywords&gt;&lt;dates&gt;&lt;year&gt;2007&lt;/year&gt;&lt;/dates&gt;&lt;urls&gt;&lt;/urls&gt;&lt;/record&gt;&lt;/Cite&gt;&lt;/EndNote&gt;</w:instrText>
            </w:r>
            <w:r w:rsidRPr="00C70209">
              <w:fldChar w:fldCharType="separate"/>
            </w:r>
            <w:r w:rsidR="000E261C" w:rsidRPr="000E261C">
              <w:rPr>
                <w:noProof/>
                <w:vertAlign w:val="superscript"/>
              </w:rPr>
              <w:t>311</w:t>
            </w:r>
            <w:r w:rsidRPr="00C70209">
              <w:fldChar w:fldCharType="end"/>
            </w:r>
            <w:r w:rsidRPr="00C70209">
              <w:t xml:space="preserve"> 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Kinmond 1993,</w:t>
            </w:r>
            <w:r w:rsidRPr="00C70209">
              <w:fldChar w:fldCharType="begin"/>
            </w:r>
            <w:r w:rsidR="000E261C">
              <w:instrText xml:space="preserve"> ADDIN EN.CITE &lt;EndNote&gt;&lt;Cite&gt;&lt;Author&gt;Kinmond&lt;/Author&gt;&lt;Year&gt;1993&lt;/Year&gt;&lt;RecNum&gt;891&lt;/RecNum&gt;&lt;DisplayText&gt;&lt;style face="superscript"&gt;318&lt;/style&gt;&lt;/DisplayText&gt;&lt;record&gt;&lt;rec-number&gt;891&lt;/rec-number&gt;&lt;foreign-keys&gt;&lt;key app="EN" db-id="9edve2wadsavt5ewavaxtda4f2tavzvts9ee" timestamp="1435036188"&gt;891&lt;/key&gt;&lt;/foreign-keys&gt;&lt;ref-type name="Generic"&gt;13&lt;/ref-type&gt;&lt;contributors&gt;&lt;authors&gt;&lt;author&gt;Kinmond, S.&lt;/author&gt;&lt;author&gt;Aitchison, T. C.&lt;/author&gt;&lt;author&gt;Holland, B. M.&lt;/author&gt;&lt;author&gt;Jones, J. G.&lt;/author&gt;&lt;author&gt;Turner, T. L.&lt;/author&gt;&lt;author&gt;Wardrop, C. A. J.&lt;/author&gt;&lt;/authors&gt;&lt;/contributors&gt;&lt;titles&gt;&lt;title&gt;Umbilical cord clamping and preterm infants: a randomised trial&lt;/title&gt;&lt;/titles&gt;&lt;pages&gt;172–175&lt;/pages&gt;&lt;volume&gt;306&lt;/volume&gt;&lt;reprint-edition&gt;NOT IN FILE&lt;/reprint-edition&gt;&lt;keywords&gt;&lt;keyword&gt;umbilical cord&lt;/keyword&gt;&lt;keyword&gt;umbilical cord clamping&lt;/keyword&gt;&lt;keyword&gt;infant&lt;/keyword&gt;&lt;/keywords&gt;&lt;dates&gt;&lt;year&gt;1993&lt;/year&gt;&lt;/dates&gt;&lt;urls&gt;&lt;/urls&gt;&lt;/record&gt;&lt;/Cite&gt;&lt;/EndNote&gt;</w:instrText>
            </w:r>
            <w:r w:rsidRPr="00C70209">
              <w:fldChar w:fldCharType="separate"/>
            </w:r>
            <w:r w:rsidR="000E261C" w:rsidRPr="000E261C">
              <w:rPr>
                <w:noProof/>
                <w:vertAlign w:val="superscript"/>
              </w:rPr>
              <w:t>318</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Strauss 2008,</w:t>
            </w:r>
            <w:r w:rsidRPr="00C70209">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 </w:instrText>
            </w:r>
            <w:r w:rsidR="000E261C">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7</w:t>
            </w:r>
            <w:r w:rsidRPr="00C70209">
              <w:fldChar w:fldCharType="end"/>
            </w:r>
            <w:r w:rsidRPr="00C70209">
              <w:t xml:space="preserve"> Ultee 2008</w:t>
            </w:r>
            <w:r w:rsidRPr="00C70209">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 </w:instrText>
            </w:r>
            <w:r w:rsidR="000E261C">
              <w:fldChar w:fldCharType="begin">
                <w:fldData xml:space="preserve">PEVuZE5vdGU+PENpdGU+PEF1dGhvcj5VbHRlZTwvQXV0aG9yPjxZZWFyPjIwMDg8L1llYXI+PFJl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8</w:t>
            </w:r>
            <w:r w:rsidRPr="00C70209">
              <w:fldChar w:fldCharType="end"/>
            </w:r>
            <w:r w:rsidRPr="00C70209">
              <w:t>)</w:t>
            </w:r>
          </w:p>
          <w:p w14:paraId="677BA409" w14:textId="77777777" w:rsidR="00183F9F" w:rsidRPr="00C70209" w:rsidRDefault="00183F9F" w:rsidP="00082182">
            <w:pPr>
              <w:pStyle w:val="Tabletext-subanalysis"/>
            </w:pPr>
            <w:r w:rsidRPr="00C70209">
              <w:t>N=563</w:t>
            </w:r>
          </w:p>
        </w:tc>
        <w:tc>
          <w:tcPr>
            <w:tcW w:w="490" w:type="pct"/>
            <w:vMerge/>
            <w:tcBorders>
              <w:bottom w:val="single" w:sz="4" w:space="0" w:color="000000"/>
            </w:tcBorders>
            <w:shd w:val="clear" w:color="auto" w:fill="auto"/>
          </w:tcPr>
          <w:p w14:paraId="0D50E47C" w14:textId="77777777" w:rsidR="00183F9F" w:rsidRPr="00C70209" w:rsidRDefault="00183F9F" w:rsidP="00082182">
            <w:pPr>
              <w:pStyle w:val="Tabletext-subanalysis"/>
            </w:pPr>
          </w:p>
        </w:tc>
        <w:tc>
          <w:tcPr>
            <w:tcW w:w="490" w:type="pct"/>
            <w:tcBorders>
              <w:bottom w:val="single" w:sz="4" w:space="0" w:color="000000"/>
            </w:tcBorders>
            <w:shd w:val="clear" w:color="auto" w:fill="auto"/>
          </w:tcPr>
          <w:p w14:paraId="735A1C25" w14:textId="77777777" w:rsidR="00183F9F" w:rsidRPr="00C70209" w:rsidRDefault="00183F9F" w:rsidP="00082182">
            <w:pPr>
              <w:pStyle w:val="Tabletext-subanalysis"/>
            </w:pPr>
            <w:r w:rsidRPr="00C70209">
              <w:t>Scotland, England, South Africa, The Netherlands, Israel, Australia, USA, Japan</w:t>
            </w:r>
          </w:p>
        </w:tc>
        <w:tc>
          <w:tcPr>
            <w:tcW w:w="490" w:type="pct"/>
            <w:vMerge/>
            <w:tcBorders>
              <w:bottom w:val="single" w:sz="4" w:space="0" w:color="000000"/>
            </w:tcBorders>
            <w:shd w:val="clear" w:color="auto" w:fill="auto"/>
          </w:tcPr>
          <w:p w14:paraId="62F6B2FF" w14:textId="77777777" w:rsidR="00183F9F" w:rsidRPr="00C70209" w:rsidRDefault="00183F9F" w:rsidP="00082182">
            <w:pPr>
              <w:pStyle w:val="Tabletext-evidencematrix"/>
            </w:pPr>
          </w:p>
        </w:tc>
        <w:tc>
          <w:tcPr>
            <w:tcW w:w="491" w:type="pct"/>
            <w:tcBorders>
              <w:bottom w:val="single" w:sz="4" w:space="0" w:color="000000"/>
            </w:tcBorders>
            <w:shd w:val="clear" w:color="auto" w:fill="auto"/>
          </w:tcPr>
          <w:p w14:paraId="2D3DCEB5" w14:textId="77777777" w:rsidR="00183F9F" w:rsidRPr="00C70209" w:rsidRDefault="00183F9F" w:rsidP="00082182">
            <w:pPr>
              <w:pStyle w:val="Tabletext-subanalysis"/>
            </w:pPr>
            <w:r w:rsidRPr="00C70209">
              <w:t xml:space="preserve">Studies with high/unclear risk of bias </w:t>
            </w:r>
          </w:p>
        </w:tc>
        <w:tc>
          <w:tcPr>
            <w:tcW w:w="517" w:type="pct"/>
            <w:tcBorders>
              <w:bottom w:val="single" w:sz="4" w:space="0" w:color="000000"/>
            </w:tcBorders>
            <w:shd w:val="clear" w:color="auto" w:fill="auto"/>
          </w:tcPr>
          <w:p w14:paraId="372FC913" w14:textId="77777777" w:rsidR="00183F9F" w:rsidRPr="00C70209" w:rsidRDefault="00183F9F" w:rsidP="00082182">
            <w:pPr>
              <w:pStyle w:val="Tabletext-subanalysis"/>
            </w:pPr>
            <w:r w:rsidRPr="00C70209">
              <w:t>8/267 (3.0%)</w:t>
            </w:r>
          </w:p>
        </w:tc>
        <w:tc>
          <w:tcPr>
            <w:tcW w:w="517" w:type="pct"/>
            <w:tcBorders>
              <w:bottom w:val="nil"/>
            </w:tcBorders>
            <w:shd w:val="clear" w:color="auto" w:fill="auto"/>
          </w:tcPr>
          <w:p w14:paraId="3F41B724" w14:textId="77777777" w:rsidR="00183F9F" w:rsidRPr="00C70209" w:rsidRDefault="00183F9F" w:rsidP="00082182">
            <w:pPr>
              <w:pStyle w:val="Tabletext-subanalysis"/>
            </w:pPr>
            <w:r w:rsidRPr="00C70209">
              <w:t>11/296 (3.7%)</w:t>
            </w:r>
          </w:p>
        </w:tc>
        <w:tc>
          <w:tcPr>
            <w:tcW w:w="519" w:type="pct"/>
            <w:tcBorders>
              <w:bottom w:val="nil"/>
            </w:tcBorders>
            <w:shd w:val="clear" w:color="auto" w:fill="auto"/>
          </w:tcPr>
          <w:p w14:paraId="571BC6BB" w14:textId="77777777" w:rsidR="00183F9F" w:rsidRPr="00C70209" w:rsidRDefault="00183F9F" w:rsidP="00082182">
            <w:pPr>
              <w:pStyle w:val="Tabletext-subanalysis"/>
            </w:pPr>
            <w:r w:rsidRPr="00C70209">
              <w:t>RR 0.74 (0.32, 1.73)</w:t>
            </w:r>
          </w:p>
        </w:tc>
        <w:tc>
          <w:tcPr>
            <w:tcW w:w="608" w:type="pct"/>
            <w:tcBorders>
              <w:bottom w:val="nil"/>
            </w:tcBorders>
            <w:shd w:val="clear" w:color="auto" w:fill="auto"/>
          </w:tcPr>
          <w:p w14:paraId="5FA3C7ED" w14:textId="77777777" w:rsidR="00183F9F" w:rsidRPr="00C70209" w:rsidRDefault="00183F9F" w:rsidP="00082182">
            <w:pPr>
              <w:pStyle w:val="Tabletext-subanalysis"/>
            </w:pPr>
            <w:r w:rsidRPr="00C70209">
              <w:rPr>
                <w:i/>
              </w:rPr>
              <w:t>No significant difference</w:t>
            </w:r>
          </w:p>
          <w:p w14:paraId="2939C0B1" w14:textId="04F0005B" w:rsidR="00183F9F" w:rsidRPr="00C70209" w:rsidRDefault="001A475D" w:rsidP="00082182">
            <w:pPr>
              <w:pStyle w:val="Tabletext-subanalysis"/>
            </w:pPr>
            <w:r w:rsidRPr="001A475D">
              <w:rPr>
                <w:i/>
              </w:rPr>
              <w:t>P = </w:t>
            </w:r>
            <w:r w:rsidR="00183F9F" w:rsidRPr="00C70209">
              <w:t>0.49</w:t>
            </w:r>
          </w:p>
          <w:p w14:paraId="27A207DD" w14:textId="77777777" w:rsidR="00183F9F" w:rsidRPr="00C70209" w:rsidRDefault="00183F9F" w:rsidP="00082182">
            <w:pPr>
              <w:pStyle w:val="Tabletext-subanalysis"/>
            </w:pPr>
            <w:r w:rsidRPr="00C70209">
              <w:t>No significant heterogeneity</w:t>
            </w:r>
          </w:p>
          <w:p w14:paraId="0E1480A8" w14:textId="7F9A2CD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98E7489" w14:textId="77777777" w:rsidTr="00082182">
        <w:tc>
          <w:tcPr>
            <w:tcW w:w="5000" w:type="pct"/>
            <w:gridSpan w:val="10"/>
            <w:shd w:val="clear" w:color="auto" w:fill="000000" w:themeFill="text1"/>
          </w:tcPr>
          <w:p w14:paraId="468A7A9B"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5F6A7DEE" w14:textId="77777777" w:rsidTr="00082182">
        <w:tc>
          <w:tcPr>
            <w:tcW w:w="388" w:type="pct"/>
            <w:vMerge w:val="restart"/>
            <w:shd w:val="clear" w:color="auto" w:fill="auto"/>
          </w:tcPr>
          <w:p w14:paraId="791978A5" w14:textId="1E9369CC" w:rsidR="00183F9F" w:rsidRPr="00C70209" w:rsidRDefault="00183F9F" w:rsidP="00082182">
            <w:pPr>
              <w:pStyle w:val="Tabletext-evidencematrix"/>
            </w:pPr>
            <w:r w:rsidRPr="00C70209">
              <w:t>Alan 2014</w:t>
            </w:r>
            <w:r w:rsidRPr="00C70209">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 </w:instrText>
            </w:r>
            <w:r w:rsidR="000E261C">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9</w:t>
            </w:r>
            <w:r w:rsidRPr="00C70209">
              <w:fldChar w:fldCharType="end"/>
            </w:r>
          </w:p>
          <w:p w14:paraId="613639B7" w14:textId="77777777" w:rsidR="00183F9F" w:rsidRPr="00C70209" w:rsidRDefault="00183F9F" w:rsidP="00082182">
            <w:pPr>
              <w:pStyle w:val="Tabletext-evidencematrix"/>
            </w:pPr>
            <w:r w:rsidRPr="00C70209">
              <w:t>Level II</w:t>
            </w:r>
          </w:p>
          <w:p w14:paraId="78511158" w14:textId="77777777" w:rsidR="00183F9F" w:rsidRPr="00C70209" w:rsidRDefault="00183F9F" w:rsidP="00082182">
            <w:pPr>
              <w:pStyle w:val="Tabletext-evidencematrix"/>
            </w:pPr>
            <w:r w:rsidRPr="00C70209">
              <w:rPr>
                <w:i/>
              </w:rPr>
              <w:t>Fair</w:t>
            </w:r>
          </w:p>
        </w:tc>
        <w:tc>
          <w:tcPr>
            <w:tcW w:w="490" w:type="pct"/>
            <w:vMerge w:val="restart"/>
            <w:shd w:val="clear" w:color="auto" w:fill="auto"/>
          </w:tcPr>
          <w:p w14:paraId="59136470" w14:textId="77777777" w:rsidR="00183F9F" w:rsidRPr="00C70209" w:rsidRDefault="00183F9F" w:rsidP="00082182">
            <w:pPr>
              <w:pStyle w:val="Tabletext-evidencematrix"/>
            </w:pPr>
            <w:r w:rsidRPr="00C70209">
              <w:t>N=48</w:t>
            </w:r>
          </w:p>
        </w:tc>
        <w:tc>
          <w:tcPr>
            <w:tcW w:w="490" w:type="pct"/>
            <w:vMerge w:val="restart"/>
            <w:shd w:val="clear" w:color="auto" w:fill="auto"/>
          </w:tcPr>
          <w:p w14:paraId="5801061C" w14:textId="77777777" w:rsidR="00183F9F" w:rsidRPr="00C70209" w:rsidRDefault="00183F9F" w:rsidP="00082182">
            <w:pPr>
              <w:pStyle w:val="Tabletext-evidencematrix"/>
            </w:pPr>
            <w:r w:rsidRPr="00C70209">
              <w:t xml:space="preserve">Preterm infants (≤32 weeks gestation) with VLBW (≤1500 g) </w:t>
            </w:r>
          </w:p>
        </w:tc>
        <w:tc>
          <w:tcPr>
            <w:tcW w:w="490" w:type="pct"/>
            <w:vMerge w:val="restart"/>
            <w:shd w:val="clear" w:color="auto" w:fill="auto"/>
          </w:tcPr>
          <w:p w14:paraId="3A544FD1" w14:textId="77777777" w:rsidR="00183F9F" w:rsidRPr="00C70209" w:rsidRDefault="00183F9F" w:rsidP="00082182">
            <w:pPr>
              <w:pStyle w:val="Tabletext-evidencematrix"/>
            </w:pPr>
            <w:r w:rsidRPr="00C70209">
              <w:t>Single NICU, Turkey</w:t>
            </w:r>
          </w:p>
        </w:tc>
        <w:tc>
          <w:tcPr>
            <w:tcW w:w="490" w:type="pct"/>
            <w:vMerge w:val="restart"/>
            <w:shd w:val="clear" w:color="auto" w:fill="auto"/>
          </w:tcPr>
          <w:p w14:paraId="4F86D121" w14:textId="77777777" w:rsidR="00183F9F" w:rsidRPr="00C70209" w:rsidRDefault="00183F9F" w:rsidP="00082182">
            <w:pPr>
              <w:pStyle w:val="Tabletext-evidencematrix"/>
            </w:pPr>
            <w:r w:rsidRPr="00C70209">
              <w:t>Placental transfusion (cord milking) versus no placental transfusion (ICC)</w:t>
            </w:r>
          </w:p>
        </w:tc>
        <w:tc>
          <w:tcPr>
            <w:tcW w:w="491" w:type="pct"/>
            <w:shd w:val="clear" w:color="auto" w:fill="auto"/>
          </w:tcPr>
          <w:p w14:paraId="0211AE6B" w14:textId="77777777" w:rsidR="00183F9F" w:rsidRPr="00C70209" w:rsidRDefault="00183F9F" w:rsidP="00082182">
            <w:pPr>
              <w:pStyle w:val="Tabletext-evidencematrix"/>
            </w:pPr>
            <w:r w:rsidRPr="00C70209">
              <w:t>Major bleeding or death in the delivery room</w:t>
            </w:r>
          </w:p>
        </w:tc>
        <w:tc>
          <w:tcPr>
            <w:tcW w:w="517" w:type="pct"/>
            <w:shd w:val="clear" w:color="auto" w:fill="auto"/>
          </w:tcPr>
          <w:p w14:paraId="7B5CE0A9" w14:textId="77777777" w:rsidR="00183F9F" w:rsidRPr="00C70209" w:rsidRDefault="00183F9F" w:rsidP="00082182">
            <w:pPr>
              <w:pStyle w:val="Tabletext-evidencematrix"/>
            </w:pPr>
            <w:r w:rsidRPr="00C70209">
              <w:t>0/24 (0%)</w:t>
            </w:r>
          </w:p>
        </w:tc>
        <w:tc>
          <w:tcPr>
            <w:tcW w:w="517" w:type="pct"/>
            <w:shd w:val="clear" w:color="auto" w:fill="auto"/>
          </w:tcPr>
          <w:p w14:paraId="3523B087" w14:textId="77777777" w:rsidR="00183F9F" w:rsidRPr="00C70209" w:rsidRDefault="00183F9F" w:rsidP="00082182">
            <w:pPr>
              <w:pStyle w:val="Tabletext-evidencematrix"/>
            </w:pPr>
            <w:r w:rsidRPr="00C70209">
              <w:t>2/24 (8.3%)</w:t>
            </w:r>
          </w:p>
        </w:tc>
        <w:tc>
          <w:tcPr>
            <w:tcW w:w="519" w:type="pct"/>
            <w:shd w:val="clear" w:color="auto" w:fill="auto"/>
          </w:tcPr>
          <w:p w14:paraId="353802A3" w14:textId="77777777" w:rsidR="00183F9F" w:rsidRPr="00C70209" w:rsidRDefault="00183F9F" w:rsidP="00082182">
            <w:pPr>
              <w:pStyle w:val="Tabletext-evidencematrix"/>
              <w:rPr>
                <w:vertAlign w:val="superscript"/>
              </w:rPr>
            </w:pPr>
            <w:r w:rsidRPr="00C70209">
              <w:t>RR 0.20 (0.01, 3.96)</w:t>
            </w:r>
            <w:r w:rsidRPr="00C70209">
              <w:rPr>
                <w:vertAlign w:val="superscript"/>
              </w:rPr>
              <w:t>c</w:t>
            </w:r>
          </w:p>
        </w:tc>
        <w:tc>
          <w:tcPr>
            <w:tcW w:w="608" w:type="pct"/>
            <w:shd w:val="clear" w:color="auto" w:fill="auto"/>
          </w:tcPr>
          <w:p w14:paraId="40C9E7A7" w14:textId="77777777" w:rsidR="00183F9F" w:rsidRPr="00C70209" w:rsidRDefault="00183F9F" w:rsidP="00082182">
            <w:pPr>
              <w:pStyle w:val="Tabletext-evidencematrix"/>
            </w:pPr>
            <w:r w:rsidRPr="00C70209">
              <w:rPr>
                <w:i/>
              </w:rPr>
              <w:t>No significant difference</w:t>
            </w:r>
          </w:p>
          <w:p w14:paraId="1CC8D39A" w14:textId="6D50F2A7" w:rsidR="00183F9F" w:rsidRPr="00C70209" w:rsidRDefault="001A475D" w:rsidP="00082182">
            <w:pPr>
              <w:pStyle w:val="Tabletext-evidencematrix"/>
              <w:rPr>
                <w:vertAlign w:val="superscript"/>
              </w:rPr>
            </w:pPr>
            <w:r w:rsidRPr="001A475D">
              <w:rPr>
                <w:i/>
              </w:rPr>
              <w:t>P = </w:t>
            </w:r>
            <w:r w:rsidR="00183F9F" w:rsidRPr="00C70209">
              <w:t>0.29</w:t>
            </w:r>
            <w:r w:rsidR="00183F9F" w:rsidRPr="00C70209">
              <w:rPr>
                <w:vertAlign w:val="superscript"/>
              </w:rPr>
              <w:t>c</w:t>
            </w:r>
          </w:p>
        </w:tc>
      </w:tr>
      <w:tr w:rsidR="00183F9F" w:rsidRPr="00C70209" w14:paraId="0DF82508" w14:textId="77777777" w:rsidTr="00082182">
        <w:tc>
          <w:tcPr>
            <w:tcW w:w="388" w:type="pct"/>
            <w:vMerge/>
            <w:shd w:val="clear" w:color="auto" w:fill="auto"/>
          </w:tcPr>
          <w:p w14:paraId="136DFC24" w14:textId="77777777" w:rsidR="00183F9F" w:rsidRPr="00C70209" w:rsidRDefault="00183F9F" w:rsidP="00082182">
            <w:pPr>
              <w:spacing w:before="40" w:after="60"/>
              <w:rPr>
                <w:rFonts w:ascii="Arial Narrow" w:eastAsia="Arial Unicode MS" w:hAnsi="Arial Narrow" w:cs="Arial"/>
                <w:bCs/>
                <w:sz w:val="16"/>
                <w:szCs w:val="16"/>
                <w:lang w:eastAsia="ja-JP"/>
              </w:rPr>
            </w:pPr>
          </w:p>
        </w:tc>
        <w:tc>
          <w:tcPr>
            <w:tcW w:w="490" w:type="pct"/>
            <w:vMerge/>
            <w:shd w:val="clear" w:color="auto" w:fill="auto"/>
          </w:tcPr>
          <w:p w14:paraId="7D6E9B09" w14:textId="77777777" w:rsidR="00183F9F" w:rsidRPr="00C70209" w:rsidRDefault="00183F9F" w:rsidP="00082182">
            <w:pPr>
              <w:pStyle w:val="Tabletext-evidencematrix"/>
            </w:pPr>
          </w:p>
        </w:tc>
        <w:tc>
          <w:tcPr>
            <w:tcW w:w="490" w:type="pct"/>
            <w:vMerge/>
            <w:shd w:val="clear" w:color="auto" w:fill="auto"/>
          </w:tcPr>
          <w:p w14:paraId="173E9DAF" w14:textId="77777777" w:rsidR="00183F9F" w:rsidRPr="00C70209" w:rsidRDefault="00183F9F" w:rsidP="00082182">
            <w:pPr>
              <w:pStyle w:val="Tabletext-evidencematrix"/>
            </w:pPr>
          </w:p>
        </w:tc>
        <w:tc>
          <w:tcPr>
            <w:tcW w:w="490" w:type="pct"/>
            <w:vMerge/>
            <w:shd w:val="clear" w:color="auto" w:fill="auto"/>
          </w:tcPr>
          <w:p w14:paraId="58340E53" w14:textId="77777777" w:rsidR="00183F9F" w:rsidRPr="00C70209" w:rsidRDefault="00183F9F" w:rsidP="00082182">
            <w:pPr>
              <w:pStyle w:val="Tabletext-evidencematrix"/>
            </w:pPr>
          </w:p>
        </w:tc>
        <w:tc>
          <w:tcPr>
            <w:tcW w:w="490" w:type="pct"/>
            <w:vMerge/>
            <w:shd w:val="clear" w:color="auto" w:fill="auto"/>
          </w:tcPr>
          <w:p w14:paraId="6016787E" w14:textId="77777777" w:rsidR="00183F9F" w:rsidRPr="00C70209" w:rsidRDefault="00183F9F" w:rsidP="00082182">
            <w:pPr>
              <w:pStyle w:val="Tabletext-evidencematrix"/>
            </w:pPr>
          </w:p>
        </w:tc>
        <w:tc>
          <w:tcPr>
            <w:tcW w:w="491" w:type="pct"/>
            <w:shd w:val="clear" w:color="auto" w:fill="auto"/>
          </w:tcPr>
          <w:p w14:paraId="59195AA8" w14:textId="77777777" w:rsidR="00183F9F" w:rsidRPr="00C70209" w:rsidRDefault="00183F9F" w:rsidP="00082182">
            <w:pPr>
              <w:pStyle w:val="Tabletext-evidencematrix"/>
            </w:pPr>
            <w:r w:rsidRPr="00C70209">
              <w:t>Major bleeding or death in days 2–7 of life</w:t>
            </w:r>
          </w:p>
        </w:tc>
        <w:tc>
          <w:tcPr>
            <w:tcW w:w="517" w:type="pct"/>
            <w:shd w:val="clear" w:color="auto" w:fill="auto"/>
          </w:tcPr>
          <w:p w14:paraId="3CB7B38D" w14:textId="77777777" w:rsidR="00183F9F" w:rsidRPr="00C70209" w:rsidRDefault="00183F9F" w:rsidP="00082182">
            <w:pPr>
              <w:pStyle w:val="Tabletext-evidencematrix"/>
            </w:pPr>
            <w:r w:rsidRPr="00C70209">
              <w:t>3/22 (13.6%)</w:t>
            </w:r>
          </w:p>
        </w:tc>
        <w:tc>
          <w:tcPr>
            <w:tcW w:w="517" w:type="pct"/>
            <w:shd w:val="clear" w:color="auto" w:fill="auto"/>
          </w:tcPr>
          <w:p w14:paraId="6E6FFDDD" w14:textId="77777777" w:rsidR="00183F9F" w:rsidRPr="00C70209" w:rsidRDefault="00183F9F" w:rsidP="00082182">
            <w:pPr>
              <w:pStyle w:val="Tabletext-evidencematrix"/>
            </w:pPr>
            <w:r w:rsidRPr="00C70209">
              <w:t>3/22 (13.6%)</w:t>
            </w:r>
          </w:p>
        </w:tc>
        <w:tc>
          <w:tcPr>
            <w:tcW w:w="519" w:type="pct"/>
            <w:shd w:val="clear" w:color="auto" w:fill="auto"/>
          </w:tcPr>
          <w:p w14:paraId="596AF8BA" w14:textId="77777777" w:rsidR="00183F9F" w:rsidRPr="00C70209" w:rsidRDefault="00183F9F" w:rsidP="00082182">
            <w:pPr>
              <w:pStyle w:val="Tabletext-evidencematrix"/>
              <w:rPr>
                <w:vertAlign w:val="superscript"/>
              </w:rPr>
            </w:pPr>
            <w:r w:rsidRPr="00C70209">
              <w:t>RR 1.00 (0.23, 4.42)</w:t>
            </w:r>
            <w:r w:rsidRPr="00C70209">
              <w:rPr>
                <w:vertAlign w:val="superscript"/>
              </w:rPr>
              <w:t>c</w:t>
            </w:r>
          </w:p>
        </w:tc>
        <w:tc>
          <w:tcPr>
            <w:tcW w:w="608" w:type="pct"/>
            <w:shd w:val="clear" w:color="auto" w:fill="auto"/>
          </w:tcPr>
          <w:p w14:paraId="77D4D1B5" w14:textId="77777777" w:rsidR="00183F9F" w:rsidRPr="00C70209" w:rsidRDefault="00183F9F" w:rsidP="00082182">
            <w:pPr>
              <w:pStyle w:val="Tabletext-evidencematrix"/>
            </w:pPr>
            <w:r w:rsidRPr="00C70209">
              <w:rPr>
                <w:i/>
              </w:rPr>
              <w:t>No significant difference</w:t>
            </w:r>
          </w:p>
          <w:p w14:paraId="3A7DFA4D" w14:textId="422E8BC7" w:rsidR="00183F9F" w:rsidRPr="00C70209" w:rsidRDefault="001A475D" w:rsidP="00082182">
            <w:pPr>
              <w:pStyle w:val="Tabletext-evidencematrix"/>
            </w:pPr>
            <w:r w:rsidRPr="001A475D">
              <w:rPr>
                <w:i/>
              </w:rPr>
              <w:t>P = </w:t>
            </w:r>
            <w:r w:rsidR="00183F9F" w:rsidRPr="00C70209">
              <w:t>1.000</w:t>
            </w:r>
          </w:p>
        </w:tc>
      </w:tr>
      <w:tr w:rsidR="00183F9F" w:rsidRPr="00C70209" w14:paraId="4498F7CC" w14:textId="77777777" w:rsidTr="00082182">
        <w:tc>
          <w:tcPr>
            <w:tcW w:w="388" w:type="pct"/>
            <w:shd w:val="clear" w:color="auto" w:fill="auto"/>
          </w:tcPr>
          <w:p w14:paraId="03B15B35" w14:textId="297D8208" w:rsidR="00183F9F" w:rsidRPr="00C70209" w:rsidRDefault="00183F9F" w:rsidP="00082182">
            <w:pPr>
              <w:pStyle w:val="Tabletext-evidencematrix"/>
            </w:pPr>
            <w:r w:rsidRPr="00C70209">
              <w:t>Katheria 2014</w:t>
            </w:r>
            <w:r w:rsidRPr="00C70209">
              <w:fldChar w:fldCharType="begin"/>
            </w:r>
            <w:r w:rsidR="000E261C">
              <w:instrText xml:space="preserve"> ADDIN EN.CITE &lt;EndNote&gt;&lt;Cite&gt;&lt;Author&gt;Katheria&lt;/Author&gt;&lt;Year&gt;2014&lt;/Year&gt;&lt;RecNum&gt;933&lt;/RecNum&gt;&lt;DisplayText&gt;&lt;style face="superscript"&gt;310&lt;/style&gt;&lt;/DisplayText&gt;&lt;record&gt;&lt;rec-number&gt;933&lt;/rec-number&gt;&lt;foreign-keys&gt;&lt;key app="EN" db-id="9edve2wadsavt5ewavaxtda4f2tavzvts9ee" timestamp="1435709514"&gt;933&lt;/key&gt;&lt;/foreign-keys&gt;&lt;ref-type name="Journal Article"&gt;17&lt;/ref-type&gt;&lt;contributors&gt;&lt;authors&gt;&lt;author&gt;Katheria, A. C.&lt;/author&gt;&lt;author&gt;Leone, T. A.&lt;/author&gt;&lt;author&gt;Woelkers, D.&lt;/author&gt;&lt;author&gt;Garey, D. M.&lt;/author&gt;&lt;author&gt;Rich, W.&lt;/author&gt;&lt;author&gt;Finer, N. N.&lt;/author&gt;&lt;/authors&gt;&lt;/contributors&gt;&lt;titles&gt;&lt;title&gt;The effects of umbilical cord milking on hemodynamics and neonatal outcomes in premature neonates&lt;/title&gt;&lt;secondary-title&gt;The Journal of Pediatrics&lt;/secondary-title&gt;&lt;alt-title&gt;J. Pediatr.&lt;/alt-title&gt;&lt;/titles&gt;&lt;periodical&gt;&lt;full-title&gt;J Pediatr&lt;/full-title&gt;&lt;abbr-1&gt;The Journal of pediatrics&lt;/abbr-1&gt;&lt;/periodical&gt;&lt;pages&gt;1045–1050.e1&lt;/pages&gt;&lt;volume&gt;164&lt;/volume&gt;&lt;number&gt;5&lt;/number&gt;&lt;dates&gt;&lt;year&gt;2014&lt;/year&gt;&lt;/dates&gt;&lt;isbn&gt;0022-3476&lt;/isbn&gt;&lt;urls&gt;&lt;related-urls&gt;&lt;url&gt;http://www.jpeds.com/article/S0022-3476(14)00030-4/abstract&lt;/url&gt;&lt;/related-urls&gt;&lt;/urls&gt;&lt;electronic-resource-num&gt;DOI:10.1016/j.jpeds.2014.01.024&lt;/electronic-resource-num&gt;&lt;/record&gt;&lt;/Cite&gt;&lt;/EndNote&gt;</w:instrText>
            </w:r>
            <w:r w:rsidRPr="00C70209">
              <w:fldChar w:fldCharType="separate"/>
            </w:r>
            <w:r w:rsidR="000E261C" w:rsidRPr="000E261C">
              <w:rPr>
                <w:noProof/>
                <w:vertAlign w:val="superscript"/>
              </w:rPr>
              <w:t>310</w:t>
            </w:r>
            <w:r w:rsidRPr="00C70209">
              <w:fldChar w:fldCharType="end"/>
            </w:r>
          </w:p>
          <w:p w14:paraId="4604B5AE" w14:textId="77777777" w:rsidR="00183F9F" w:rsidRPr="00C70209" w:rsidRDefault="00183F9F" w:rsidP="00082182">
            <w:pPr>
              <w:pStyle w:val="Tabletext-evidencematrix"/>
            </w:pPr>
            <w:r w:rsidRPr="00C70209">
              <w:t>Level II</w:t>
            </w:r>
          </w:p>
          <w:p w14:paraId="3DBA9B3E" w14:textId="77777777" w:rsidR="00183F9F" w:rsidRPr="00C70209" w:rsidRDefault="00183F9F" w:rsidP="00082182">
            <w:pPr>
              <w:pStyle w:val="Tabletext-evidencematrix"/>
            </w:pPr>
            <w:r w:rsidRPr="00C70209">
              <w:rPr>
                <w:i/>
              </w:rPr>
              <w:t>Fair</w:t>
            </w:r>
          </w:p>
        </w:tc>
        <w:tc>
          <w:tcPr>
            <w:tcW w:w="490" w:type="pct"/>
            <w:shd w:val="clear" w:color="auto" w:fill="auto"/>
          </w:tcPr>
          <w:p w14:paraId="3AE27ADB" w14:textId="77777777" w:rsidR="00183F9F" w:rsidRPr="00C70209" w:rsidRDefault="00183F9F" w:rsidP="00082182">
            <w:pPr>
              <w:pStyle w:val="Tabletext-evidencematrix"/>
            </w:pPr>
            <w:r w:rsidRPr="00C70209">
              <w:t>N=60</w:t>
            </w:r>
          </w:p>
        </w:tc>
        <w:tc>
          <w:tcPr>
            <w:tcW w:w="490" w:type="pct"/>
            <w:shd w:val="clear" w:color="auto" w:fill="auto"/>
          </w:tcPr>
          <w:p w14:paraId="1D8FFB87" w14:textId="77777777" w:rsidR="00183F9F" w:rsidRPr="00C70209" w:rsidRDefault="00183F9F" w:rsidP="00082182">
            <w:pPr>
              <w:pStyle w:val="Tabletext-evidencematrix"/>
            </w:pPr>
            <w:r w:rsidRPr="00C70209">
              <w:t>Preterm infants (23 to &lt;32 weeks gestation)</w:t>
            </w:r>
          </w:p>
        </w:tc>
        <w:tc>
          <w:tcPr>
            <w:tcW w:w="490" w:type="pct"/>
            <w:shd w:val="clear" w:color="auto" w:fill="auto"/>
          </w:tcPr>
          <w:p w14:paraId="37B126F6" w14:textId="77777777" w:rsidR="00183F9F" w:rsidRPr="00C70209" w:rsidRDefault="00183F9F" w:rsidP="00082182">
            <w:pPr>
              <w:pStyle w:val="Tabletext-evidencematrix"/>
            </w:pPr>
            <w:r w:rsidRPr="00C70209">
              <w:t>Single hospital, USA</w:t>
            </w:r>
          </w:p>
        </w:tc>
        <w:tc>
          <w:tcPr>
            <w:tcW w:w="490" w:type="pct"/>
            <w:shd w:val="clear" w:color="auto" w:fill="auto"/>
          </w:tcPr>
          <w:p w14:paraId="223078B2" w14:textId="77777777" w:rsidR="00183F9F" w:rsidRPr="00C70209" w:rsidRDefault="00183F9F" w:rsidP="00082182">
            <w:pPr>
              <w:pStyle w:val="Tabletext-evidencematrix"/>
            </w:pPr>
            <w:r w:rsidRPr="00C70209">
              <w:t>Placental transfusion (cord milking) versus no placental transfusion (ICC)</w:t>
            </w:r>
          </w:p>
        </w:tc>
        <w:tc>
          <w:tcPr>
            <w:tcW w:w="491" w:type="pct"/>
            <w:shd w:val="clear" w:color="auto" w:fill="auto"/>
          </w:tcPr>
          <w:p w14:paraId="38930986" w14:textId="77777777" w:rsidR="00183F9F" w:rsidRPr="00C70209" w:rsidRDefault="00183F9F" w:rsidP="00082182">
            <w:pPr>
              <w:pStyle w:val="Tabletext-evidencematrix"/>
            </w:pPr>
            <w:r w:rsidRPr="00C70209">
              <w:t>Mortality</w:t>
            </w:r>
          </w:p>
        </w:tc>
        <w:tc>
          <w:tcPr>
            <w:tcW w:w="517" w:type="pct"/>
            <w:shd w:val="clear" w:color="auto" w:fill="auto"/>
          </w:tcPr>
          <w:p w14:paraId="7BE130BE" w14:textId="77777777" w:rsidR="00183F9F" w:rsidRPr="00C70209" w:rsidRDefault="00183F9F" w:rsidP="00082182">
            <w:pPr>
              <w:pStyle w:val="Tabletext-evidencematrix"/>
            </w:pPr>
            <w:r w:rsidRPr="00C70209">
              <w:t>2/30 (7%)</w:t>
            </w:r>
          </w:p>
        </w:tc>
        <w:tc>
          <w:tcPr>
            <w:tcW w:w="517" w:type="pct"/>
            <w:shd w:val="clear" w:color="auto" w:fill="auto"/>
          </w:tcPr>
          <w:p w14:paraId="0917EBC7" w14:textId="77777777" w:rsidR="00183F9F" w:rsidRPr="00C70209" w:rsidRDefault="00183F9F" w:rsidP="00082182">
            <w:pPr>
              <w:pStyle w:val="Tabletext-evidencematrix"/>
            </w:pPr>
            <w:r w:rsidRPr="00C70209">
              <w:t>1/30 (3%)</w:t>
            </w:r>
          </w:p>
        </w:tc>
        <w:tc>
          <w:tcPr>
            <w:tcW w:w="519" w:type="pct"/>
            <w:shd w:val="clear" w:color="auto" w:fill="auto"/>
          </w:tcPr>
          <w:p w14:paraId="75BCE36B" w14:textId="77777777" w:rsidR="00183F9F" w:rsidRPr="00C70209" w:rsidRDefault="00183F9F" w:rsidP="00082182">
            <w:pPr>
              <w:pStyle w:val="Tabletext-evidencematrix"/>
              <w:rPr>
                <w:vertAlign w:val="superscript"/>
              </w:rPr>
            </w:pPr>
            <w:r w:rsidRPr="00C70209">
              <w:t>RR 2.00 (0.19, 20.90)</w:t>
            </w:r>
            <w:r w:rsidRPr="00C70209">
              <w:rPr>
                <w:vertAlign w:val="superscript"/>
              </w:rPr>
              <w:t>c</w:t>
            </w:r>
          </w:p>
        </w:tc>
        <w:tc>
          <w:tcPr>
            <w:tcW w:w="608" w:type="pct"/>
            <w:shd w:val="clear" w:color="auto" w:fill="auto"/>
          </w:tcPr>
          <w:p w14:paraId="6A6D6D90" w14:textId="77777777" w:rsidR="00183F9F" w:rsidRPr="00C70209" w:rsidRDefault="00183F9F" w:rsidP="00082182">
            <w:pPr>
              <w:pStyle w:val="Tabletext-evidencematrix"/>
            </w:pPr>
            <w:r w:rsidRPr="00C70209">
              <w:rPr>
                <w:i/>
              </w:rPr>
              <w:t>No significant difference</w:t>
            </w:r>
          </w:p>
          <w:p w14:paraId="03112A86" w14:textId="58A05960" w:rsidR="00183F9F" w:rsidRPr="00C70209" w:rsidRDefault="001A475D" w:rsidP="00082182">
            <w:pPr>
              <w:pStyle w:val="Tabletext-evidencematrix"/>
              <w:rPr>
                <w:vertAlign w:val="superscript"/>
              </w:rPr>
            </w:pPr>
            <w:r w:rsidRPr="001A475D">
              <w:rPr>
                <w:i/>
              </w:rPr>
              <w:t>P = </w:t>
            </w:r>
            <w:r w:rsidR="00183F9F" w:rsidRPr="00C70209">
              <w:t>0.56</w:t>
            </w:r>
            <w:r w:rsidR="00183F9F" w:rsidRPr="00C70209">
              <w:rPr>
                <w:vertAlign w:val="superscript"/>
              </w:rPr>
              <w:t>c</w:t>
            </w:r>
          </w:p>
        </w:tc>
      </w:tr>
    </w:tbl>
    <w:p w14:paraId="3B6731E4" w14:textId="77777777" w:rsidR="00183F9F" w:rsidRPr="00C70209" w:rsidRDefault="00183F9F" w:rsidP="00082182">
      <w:pPr>
        <w:pStyle w:val="TabFigNotes0noindent"/>
      </w:pPr>
      <w:r w:rsidRPr="00C70209">
        <w:t>CI, confidence interval; DCC, delayed cord clamping; ECC, early cord clamping; ICC, immediate cord clamping; NICU, neonatal intensive care unit; NR, not reported; RR, risk ratio</w:t>
      </w:r>
    </w:p>
    <w:p w14:paraId="00F1CE13"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577B6500" w14:textId="5638EB0F"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3DE9063" w14:textId="77777777" w:rsidR="00183F9F" w:rsidRPr="00C70209" w:rsidRDefault="00183F9F" w:rsidP="00082182">
      <w:pPr>
        <w:pStyle w:val="TabFigNotes0noindent"/>
        <w:rPr>
          <w:bCs/>
          <w:lang w:eastAsia="en-GB"/>
        </w:rPr>
      </w:pPr>
      <w:r w:rsidRPr="00C70209">
        <w:rPr>
          <w:b/>
          <w:bCs/>
          <w:lang w:eastAsia="en-GB"/>
        </w:rPr>
        <w:t>c.</w:t>
      </w:r>
      <w:r w:rsidRPr="00C70209">
        <w:rPr>
          <w:bCs/>
          <w:lang w:eastAsia="en-GB"/>
        </w:rPr>
        <w:t xml:space="preserve"> Calculated post-hoc using RevMan 5.1.2.</w:t>
      </w:r>
    </w:p>
    <w:p w14:paraId="7C55EDAB" w14:textId="609E8DA4" w:rsidR="00183F9F" w:rsidRPr="00C70209" w:rsidRDefault="00183F9F" w:rsidP="00082182">
      <w:pPr>
        <w:pStyle w:val="TabFigNotes0noindent"/>
        <w:rPr>
          <w:b/>
          <w:bCs/>
          <w:lang w:eastAsia="en-GB"/>
        </w:rPr>
      </w:pPr>
      <w:r w:rsidRPr="00C70209">
        <w:rPr>
          <w:b/>
          <w:bCs/>
          <w:lang w:eastAsia="en-GB"/>
        </w:rPr>
        <w:t xml:space="preserve">d. </w:t>
      </w:r>
      <w:r w:rsidRPr="00C70209">
        <w:rPr>
          <w:bCs/>
          <w:lang w:eastAsia="en-GB"/>
        </w:rPr>
        <w:t>McDonald (2012) compared early with late cord clamping (RR 0.37, 95% CI 0.04 to 3.41), therefore the data were re-calculated post-hoc using RevMan 5.1.2 to reverse the intervention/comparator arms.</w:t>
      </w:r>
    </w:p>
    <w:p w14:paraId="078BB2CF" w14:textId="77777777" w:rsidR="00183F9F" w:rsidRPr="00C70209" w:rsidRDefault="00183F9F" w:rsidP="00082182">
      <w:pPr>
        <w:spacing w:after="0" w:line="276" w:lineRule="auto"/>
        <w:ind w:left="0"/>
        <w:rPr>
          <w:rFonts w:ascii="Arial Narrow" w:hAnsi="Arial Narrow"/>
          <w:bCs/>
          <w:sz w:val="16"/>
          <w:szCs w:val="16"/>
          <w:lang w:eastAsia="en-GB"/>
        </w:rPr>
      </w:pPr>
    </w:p>
    <w:p w14:paraId="15576214" w14:textId="77777777" w:rsidR="00183F9F" w:rsidRPr="00C70209" w:rsidRDefault="00183F9F" w:rsidP="00082182">
      <w:pPr>
        <w:spacing w:after="200" w:line="276" w:lineRule="auto"/>
        <w:ind w:left="0"/>
        <w:rPr>
          <w:rFonts w:ascii="Arial Narrow" w:hAnsi="Arial Narrow"/>
          <w:bCs/>
          <w:sz w:val="16"/>
          <w:szCs w:val="16"/>
          <w:lang w:eastAsia="en-GB"/>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545A598E" w14:textId="77777777" w:rsidR="00183F9F" w:rsidRPr="00C70209" w:rsidRDefault="00183F9F" w:rsidP="00082182">
      <w:pPr>
        <w:pStyle w:val="Heading6"/>
      </w:pPr>
      <w:r w:rsidRPr="00C70209">
        <w:t>Secondary outcomes</w:t>
      </w:r>
      <w:r w:rsidRPr="00C70209">
        <w:rPr>
          <w:rStyle w:val="FootnoteReference"/>
        </w:rPr>
        <w:footnoteReference w:id="40"/>
      </w:r>
    </w:p>
    <w:p w14:paraId="292A7095" w14:textId="77777777" w:rsidR="00183F9F" w:rsidRPr="00C70209" w:rsidRDefault="00183F9F" w:rsidP="00082182">
      <w:pPr>
        <w:pStyle w:val="Heading7"/>
      </w:pPr>
      <w:r w:rsidRPr="00C70209">
        <w:t>Intraventricular haemorrhage</w:t>
      </w:r>
    </w:p>
    <w:p w14:paraId="5C2DCF5B" w14:textId="77777777" w:rsidR="00183F9F" w:rsidRPr="00C70209" w:rsidRDefault="00183F9F" w:rsidP="00082182">
      <w:pPr>
        <w:pStyle w:val="BodyText"/>
        <w:rPr>
          <w:lang w:eastAsia="en-GB"/>
        </w:rPr>
      </w:pPr>
      <w:r w:rsidRPr="00C70209">
        <w:rPr>
          <w:lang w:eastAsia="en-GB"/>
        </w:rPr>
        <w:t xml:space="preserve">The systematic review and hand-searching process identified four Level I studies (Backes 2014, Ghavam 2013, Matthew 2011, Rabe 2012) and two additional Level II studies (Alan 2014, Katheria 2014) </w:t>
      </w:r>
      <w:r w:rsidRPr="00C70209">
        <w:t>that assessed the effect of placental transfusions on IVH in preterm and term infants</w:t>
      </w:r>
      <w:r w:rsidRPr="00C70209">
        <w:rPr>
          <w:lang w:eastAsia="en-GB"/>
        </w:rPr>
        <w:t xml:space="preserve">. </w:t>
      </w:r>
      <w:r w:rsidRPr="00C70209">
        <w:rPr>
          <w:b/>
          <w:lang w:eastAsia="en-GB"/>
        </w:rPr>
        <w:fldChar w:fldCharType="begin"/>
      </w:r>
      <w:r w:rsidRPr="00C70209">
        <w:rPr>
          <w:b/>
          <w:lang w:eastAsia="en-GB"/>
        </w:rPr>
        <w:instrText xml:space="preserve"> REF _Ref413150183 \h  \* MERGEFORMAT </w:instrText>
      </w:r>
      <w:r w:rsidRPr="00C70209">
        <w:rPr>
          <w:b/>
          <w:lang w:eastAsia="en-GB"/>
        </w:rPr>
      </w:r>
      <w:r w:rsidRPr="00C70209">
        <w:rPr>
          <w:b/>
          <w:lang w:eastAsia="en-GB"/>
        </w:rPr>
        <w:fldChar w:fldCharType="separate"/>
      </w:r>
      <w:r w:rsidR="000F7A9B" w:rsidRPr="000F7A9B">
        <w:rPr>
          <w:b/>
        </w:rPr>
        <w:t>Table 3.4.5</w:t>
      </w:r>
      <w:r w:rsidRPr="00C70209">
        <w:rPr>
          <w:b/>
          <w:lang w:eastAsia="en-GB"/>
        </w:rPr>
        <w:fldChar w:fldCharType="end"/>
      </w:r>
      <w:r w:rsidRPr="00C70209">
        <w:rPr>
          <w:lang w:eastAsia="en-GB"/>
        </w:rPr>
        <w:t xml:space="preserve"> summarises the results from these studies.</w:t>
      </w:r>
    </w:p>
    <w:p w14:paraId="6478BDFB" w14:textId="32337B29" w:rsidR="00183F9F" w:rsidRPr="00C70209" w:rsidRDefault="00183F9F" w:rsidP="00082182">
      <w:pPr>
        <w:pStyle w:val="BodyText"/>
        <w:rPr>
          <w:rFonts w:eastAsia="Arial Unicode MS"/>
          <w:lang w:eastAsia="ja-JP"/>
        </w:rPr>
      </w:pPr>
      <w:r w:rsidRPr="00C70209">
        <w:rPr>
          <w:lang w:eastAsia="en-GB"/>
        </w:rPr>
        <w:t xml:space="preserve">Backes (2014) conducted a meta-analysis of nine trials </w:t>
      </w:r>
      <w:r w:rsidRPr="00C70209">
        <w:rPr>
          <w:rFonts w:eastAsia="Arial Unicode MS"/>
          <w:lang w:eastAsia="ja-JP"/>
        </w:rPr>
        <w:t xml:space="preserve">(Gokmen 2011, Hosono 2008, Ibrahim 2000, March 2013, McDonnell 1997, Mercer 2003, Mercer 2006, Oh 2002, Oh 2011) </w:t>
      </w:r>
      <w:r w:rsidRPr="00C70209">
        <w:rPr>
          <w:lang w:eastAsia="en-GB"/>
        </w:rPr>
        <w:t xml:space="preserve">involving 390 preterm infants born before 32 </w:t>
      </w:r>
      <w:r w:rsidRPr="00C70209">
        <w:t>weeks</w:t>
      </w:r>
      <w:r w:rsidRPr="00C70209">
        <w:rPr>
          <w:lang w:eastAsia="en-GB"/>
        </w:rPr>
        <w:t xml:space="preserve"> gestation</w:t>
      </w:r>
      <w:r w:rsidRPr="00C70209">
        <w:rPr>
          <w:rFonts w:eastAsia="Arial Unicode MS"/>
          <w:lang w:eastAsia="ja-JP"/>
        </w:rPr>
        <w:t xml:space="preserve">. A statistically significant effect was reported for IVH (all grades), favouring placental transfusion (RR 0.62, 95% CI 0.43, 0.91, </w:t>
      </w:r>
      <w:r w:rsidR="001A475D" w:rsidRPr="001A475D">
        <w:rPr>
          <w:rFonts w:eastAsia="Arial Unicode MS"/>
          <w:i/>
          <w:lang w:eastAsia="ja-JP"/>
        </w:rPr>
        <w:t>P = </w:t>
      </w:r>
      <w:r w:rsidRPr="00C70209">
        <w:rPr>
          <w:rFonts w:eastAsia="Arial Unicode MS"/>
          <w:lang w:eastAsia="ja-JP"/>
        </w:rPr>
        <w:t xml:space="preserve">0.01); however, the analysis included duplicate data (both Oh 2002 and Oh 2011 were included). Severe IVH (grades 3 or 4) was reported to be assessed by six trials (Hosono 2008, McDonnell 1997, March 2013, Mercer 2003, Mercer 2006, Oh 2002), and a meta-analysis showed that the effect was not statistically significant (RR 0.64, 95% CI 0.34, 1.21, </w:t>
      </w:r>
      <w:r w:rsidR="001A475D" w:rsidRPr="001A475D">
        <w:rPr>
          <w:rFonts w:eastAsia="Arial Unicode MS"/>
          <w:i/>
          <w:lang w:eastAsia="ja-JP"/>
        </w:rPr>
        <w:t>P = </w:t>
      </w:r>
      <w:r w:rsidRPr="00C70209">
        <w:rPr>
          <w:rFonts w:eastAsia="Arial Unicode MS"/>
          <w:lang w:eastAsia="ja-JP"/>
        </w:rPr>
        <w:t>0.17). However in the RCT by Oh (2002), the same number of infants had IVH (all grades) and severe IVH (grades 3 or 4) suggesting that the number of infants with IVH (all grades) is underestimated, or the number of infants with severe IVH (grades 3 or 4) is overestimated.</w:t>
      </w:r>
      <w:r w:rsidRPr="00C70209">
        <w:rPr>
          <w:rStyle w:val="FootnoteReference"/>
          <w:rFonts w:eastAsia="Arial Unicode MS"/>
          <w:lang w:eastAsia="ja-JP"/>
        </w:rPr>
        <w:footnoteReference w:id="41"/>
      </w:r>
    </w:p>
    <w:p w14:paraId="071D43EB" w14:textId="7484F0E3" w:rsidR="00183F9F" w:rsidRPr="00C70209" w:rsidRDefault="00183F9F" w:rsidP="00082182">
      <w:pPr>
        <w:pStyle w:val="BodyText"/>
        <w:rPr>
          <w:rFonts w:eastAsia="Arial Unicode MS"/>
          <w:lang w:eastAsia="ja-JP"/>
        </w:rPr>
      </w:pPr>
      <w:r w:rsidRPr="00C70209">
        <w:rPr>
          <w:rFonts w:eastAsia="Arial Unicode MS"/>
          <w:lang w:eastAsia="ja-JP"/>
        </w:rPr>
        <w:t>Ghavam (2013) assessed the effect of placental transfusion on IVH in preterm neonates with extremely low birth weight (&lt;1000 g). A meta-analysis of six trials (</w:t>
      </w:r>
      <w:r w:rsidRPr="00C70209">
        <w:t xml:space="preserve">Ibrahim 2000, Kugelman 2007, Mercer 2006, Oh 2011, Rabe 2000, Windrim 2011 ) involving 196 neonates </w:t>
      </w:r>
      <w:r w:rsidRPr="00C70209">
        <w:rPr>
          <w:rFonts w:eastAsia="Arial Unicode MS"/>
          <w:lang w:eastAsia="ja-JP"/>
        </w:rPr>
        <w:t xml:space="preserve">showed no significant difference between groups (6 trials; RR 0.56, 95% CI 0.29, 1.07, </w:t>
      </w:r>
      <w:r w:rsidR="001A475D" w:rsidRPr="001A475D">
        <w:rPr>
          <w:rFonts w:eastAsia="Arial Unicode MS"/>
          <w:i/>
          <w:lang w:eastAsia="ja-JP"/>
        </w:rPr>
        <w:t>P = </w:t>
      </w:r>
      <w:r w:rsidRPr="00C70209">
        <w:rPr>
          <w:rFonts w:eastAsia="Arial Unicode MS"/>
          <w:lang w:eastAsia="ja-JP"/>
        </w:rPr>
        <w:t>0.08).</w:t>
      </w:r>
    </w:p>
    <w:p w14:paraId="08C339E8" w14:textId="5032AED5" w:rsidR="00183F9F" w:rsidRPr="00C70209" w:rsidRDefault="00183F9F" w:rsidP="00082182">
      <w:pPr>
        <w:pStyle w:val="BodyText"/>
        <w:rPr>
          <w:rFonts w:eastAsia="Arial Unicode MS"/>
          <w:lang w:eastAsia="ja-JP"/>
        </w:rPr>
      </w:pPr>
      <w:r w:rsidRPr="00C70209">
        <w:rPr>
          <w:rFonts w:eastAsia="Arial Unicode MS"/>
          <w:lang w:eastAsia="ja-JP"/>
        </w:rPr>
        <w:t>Matthew (2011) conducted a meta-analysis of seven trials (details NR) involving 408 preterm neonates, and reported a significant effect favouring placental transfusion on the incidence of IVH (RR 0.49, 95% CI 0.32, 0.74).</w:t>
      </w:r>
    </w:p>
    <w:p w14:paraId="44914136" w14:textId="1F1BDEC0" w:rsidR="00183F9F" w:rsidRPr="00C70209" w:rsidRDefault="00183F9F" w:rsidP="00082182">
      <w:pPr>
        <w:pStyle w:val="BodyText"/>
        <w:rPr>
          <w:rFonts w:eastAsia="Arial Unicode MS"/>
          <w:lang w:eastAsia="ja-JP"/>
        </w:rPr>
      </w:pPr>
      <w:r w:rsidRPr="00C70209">
        <w:rPr>
          <w:rFonts w:eastAsia="Arial Unicode MS"/>
          <w:lang w:eastAsia="ja-JP"/>
        </w:rPr>
        <w:t xml:space="preserve">Rabe (2012) assessed IVH in preterm infants born before 37 weeks gestation and conducted several subgroup and sensitivity analyses. The first meta-analysis included 10 trials (Kugelman 2007, Hosono 2008, Hofmeyr 1993, Hofmeyr 1988, McDonnell 1997, Mercer 2003, Mercer 2006, Oh 2002, Rabe 2000, Strauss 2008) involving 539 infants and assessed the effect of placental transfusion on IVH (all grades). A significant effect favouring placental transfusion was reported (RR 0.59, 95% CI 0.41, 0.85, </w:t>
      </w:r>
      <w:r w:rsidR="001A475D" w:rsidRPr="001A475D">
        <w:rPr>
          <w:rFonts w:eastAsia="Arial Unicode MS"/>
          <w:i/>
          <w:lang w:eastAsia="ja-JP"/>
        </w:rPr>
        <w:t>P = </w:t>
      </w:r>
      <w:r w:rsidRPr="00C70209">
        <w:rPr>
          <w:rFonts w:eastAsia="Arial Unicode MS"/>
          <w:lang w:eastAsia="ja-JP"/>
        </w:rPr>
        <w:t xml:space="preserve">0.0048). A second meta-analysis involving six trials (Hofmeyr 1988, Hofmeyr 1993, Hosono 2008, Mercer 2003, Mercer 2006, Rabe 2000) that examined the effect of placental transfusion on severe IVH (grades 3 or 4) showed no significant difference between groups (RR 0.68, 95% CI 0.23, 1.96, </w:t>
      </w:r>
      <w:r w:rsidR="001A475D" w:rsidRPr="001A475D">
        <w:rPr>
          <w:rFonts w:eastAsia="Arial Unicode MS"/>
          <w:i/>
          <w:lang w:eastAsia="ja-JP"/>
        </w:rPr>
        <w:t>P = </w:t>
      </w:r>
      <w:r w:rsidRPr="00C70209">
        <w:rPr>
          <w:rFonts w:eastAsia="Arial Unicode MS"/>
          <w:lang w:eastAsia="ja-JP"/>
        </w:rPr>
        <w:t>0.47).</w:t>
      </w:r>
    </w:p>
    <w:p w14:paraId="137F9CD8" w14:textId="6115C0E5" w:rsidR="00183F9F" w:rsidRPr="00C70209" w:rsidRDefault="00183F9F" w:rsidP="00082182">
      <w:pPr>
        <w:pStyle w:val="BodyText"/>
        <w:rPr>
          <w:rFonts w:eastAsia="Arial Unicode MS"/>
          <w:lang w:eastAsia="ja-JP"/>
        </w:rPr>
      </w:pPr>
      <w:r w:rsidRPr="00C70209">
        <w:rPr>
          <w:rFonts w:eastAsia="Arial Unicode MS"/>
          <w:lang w:eastAsia="ja-JP"/>
        </w:rPr>
        <w:t xml:space="preserve">A subgroup analysis was conducted by Rabe (2012) based on the type of intervention assessed in the included studies. Five RCTs (Hofmeyr 1988, Hofmeyr 1993, Mercer 2003, Mercer 2006, Rabe 2000) assessed DCC, with no significant difference for severe IVH reported between groups (RR 0.85, 95% CI 0.20, 3.66, </w:t>
      </w:r>
      <w:r w:rsidR="001A475D" w:rsidRPr="001A475D">
        <w:rPr>
          <w:rFonts w:eastAsia="Arial Unicode MS"/>
          <w:i/>
          <w:lang w:eastAsia="ja-JP"/>
        </w:rPr>
        <w:t>P = </w:t>
      </w:r>
      <w:r w:rsidRPr="00C70209">
        <w:rPr>
          <w:rFonts w:eastAsia="Arial Unicode MS"/>
          <w:lang w:eastAsia="ja-JP"/>
        </w:rPr>
        <w:t xml:space="preserve">0.83). One RCT (Hosono 2008) assessed cord milking and again, no significant difference in severe IVH was reported (RR 0.50, 95% CI 0.10, 2.43, </w:t>
      </w:r>
      <w:r w:rsidR="001A475D" w:rsidRPr="001A475D">
        <w:rPr>
          <w:rFonts w:eastAsia="Arial Unicode MS"/>
          <w:i/>
          <w:lang w:eastAsia="ja-JP"/>
        </w:rPr>
        <w:t>P = </w:t>
      </w:r>
      <w:r w:rsidRPr="00C70209">
        <w:rPr>
          <w:rFonts w:eastAsia="Arial Unicode MS"/>
          <w:lang w:eastAsia="ja-JP"/>
        </w:rPr>
        <w:t>0.39).</w:t>
      </w:r>
    </w:p>
    <w:p w14:paraId="21B0D759" w14:textId="0F04C28F" w:rsidR="00183F9F" w:rsidRPr="00C70209" w:rsidRDefault="00183F9F" w:rsidP="00082182">
      <w:pPr>
        <w:pStyle w:val="BodyText"/>
        <w:rPr>
          <w:rFonts w:eastAsia="Arial Unicode MS"/>
          <w:lang w:eastAsia="ja-JP"/>
        </w:rPr>
      </w:pPr>
      <w:r w:rsidRPr="00C70209">
        <w:rPr>
          <w:rFonts w:eastAsia="Arial Unicode MS"/>
          <w:lang w:eastAsia="ja-JP"/>
        </w:rPr>
        <w:t xml:space="preserve">Rabe (2012) also conducted two sensitivity analyses, the first including studies with a low risk of bias for allocation concealment and the second including studies with a high or unclear risk of bias in this domain. One RCT (Mercer 2006) with a low risk of bias reported no significant difference between groups for severe IVH (RR 0.33, 95% CI 0.01, 7.92, </w:t>
      </w:r>
      <w:r w:rsidR="001A475D" w:rsidRPr="001A475D">
        <w:rPr>
          <w:rFonts w:eastAsia="Arial Unicode MS"/>
          <w:i/>
          <w:lang w:eastAsia="ja-JP"/>
        </w:rPr>
        <w:t>P = </w:t>
      </w:r>
      <w:r w:rsidRPr="00C70209">
        <w:rPr>
          <w:rFonts w:eastAsia="Arial Unicode MS"/>
          <w:lang w:eastAsia="ja-JP"/>
        </w:rPr>
        <w:t xml:space="preserve">0.50). A meta-analysis of five trials (Hofmeyr 1988, Hofmeyr 1993, Hosono 2008, Mercer 2003, Rabe 2000) with a high risk of bias also showed no significant difference (RR 0.76, 95% CI 0.24, 2.36, </w:t>
      </w:r>
      <w:r w:rsidR="001A475D" w:rsidRPr="001A475D">
        <w:rPr>
          <w:rFonts w:eastAsia="Arial Unicode MS"/>
          <w:i/>
          <w:lang w:eastAsia="ja-JP"/>
        </w:rPr>
        <w:t>P = </w:t>
      </w:r>
      <w:r w:rsidRPr="00C70209">
        <w:rPr>
          <w:rFonts w:eastAsia="Arial Unicode MS"/>
          <w:lang w:eastAsia="ja-JP"/>
        </w:rPr>
        <w:t>0.63).</w:t>
      </w:r>
    </w:p>
    <w:p w14:paraId="184232BF" w14:textId="3D826490" w:rsidR="00183F9F" w:rsidRPr="00C70209" w:rsidRDefault="00183F9F" w:rsidP="00082182">
      <w:pPr>
        <w:pStyle w:val="BodyText"/>
        <w:rPr>
          <w:rFonts w:eastAsia="Arial Unicode MS"/>
          <w:lang w:eastAsia="ja-JP"/>
        </w:rPr>
      </w:pPr>
      <w:r w:rsidRPr="00C70209">
        <w:rPr>
          <w:rFonts w:eastAsia="Arial Unicode MS"/>
          <w:lang w:eastAsia="ja-JP"/>
        </w:rPr>
        <w:t>The RCT by Alan (2014) assessed severe IVH (grade 3 or 4) in 42 preterm infants (&lt;32 weeks gestation) with VLBW (&lt;1500 g) and reported no significant difference between groups. However, the number of infants who developed IVH was reported as percentage points (13.6% versus 0%), which could not be accurately re-calculated to incident numbers.</w:t>
      </w:r>
    </w:p>
    <w:p w14:paraId="3EA192D1" w14:textId="77777777" w:rsidR="00183F9F" w:rsidRPr="00C70209" w:rsidRDefault="00183F9F" w:rsidP="00082182">
      <w:pPr>
        <w:pStyle w:val="BodyText"/>
        <w:rPr>
          <w:rFonts w:eastAsia="Arial Unicode MS"/>
          <w:lang w:eastAsia="ja-JP"/>
        </w:rPr>
      </w:pPr>
      <w:r w:rsidRPr="00C70209">
        <w:rPr>
          <w:rFonts w:eastAsia="Arial Unicode MS"/>
          <w:lang w:eastAsia="ja-JP"/>
        </w:rPr>
        <w:t>The RCT by Katheria (2014) assessed IVH (all grades) and severe IVH in 60 preterm infants (23–32 weeks gestation). It reported no statistically significant difference between groups for either outcome (RR 0.73; 95% CI 0.34, 1.55 and RR 0.50; 95% CI 0.10, 2.53, respectively).</w:t>
      </w:r>
    </w:p>
    <w:p w14:paraId="578A3610" w14:textId="77777777" w:rsidR="00183F9F" w:rsidRPr="00C70209" w:rsidRDefault="00183F9F" w:rsidP="00082182">
      <w:pPr>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A meta-analysis was conducted to include all RCTs identified in this review that assessed the effect of placental transfusion in preterm infants on IVH (all grades) (</w:t>
      </w:r>
      <w:r w:rsidRPr="00C70209">
        <w:rPr>
          <w:rFonts w:asciiTheme="minorHAnsi" w:eastAsia="Arial Unicode MS" w:hAnsiTheme="minorHAnsi" w:cstheme="minorHAnsi"/>
          <w:b/>
          <w:bCs/>
          <w:lang w:eastAsia="ja-JP"/>
        </w:rPr>
        <w:fldChar w:fldCharType="begin"/>
      </w:r>
      <w:r w:rsidRPr="00C70209">
        <w:rPr>
          <w:rFonts w:asciiTheme="minorHAnsi" w:eastAsia="Arial Unicode MS" w:hAnsiTheme="minorHAnsi" w:cstheme="minorHAnsi"/>
          <w:b/>
          <w:bCs/>
          <w:lang w:eastAsia="ja-JP"/>
        </w:rPr>
        <w:instrText xml:space="preserve"> REF _Ref419884864 \h  \* MERGEFORMAT </w:instrText>
      </w:r>
      <w:r w:rsidRPr="00C70209">
        <w:rPr>
          <w:rFonts w:asciiTheme="minorHAnsi" w:eastAsia="Arial Unicode MS" w:hAnsiTheme="minorHAnsi" w:cstheme="minorHAnsi"/>
          <w:b/>
          <w:bCs/>
          <w:lang w:eastAsia="ja-JP"/>
        </w:rPr>
      </w:r>
      <w:r w:rsidRPr="00C70209">
        <w:rPr>
          <w:rFonts w:asciiTheme="minorHAnsi" w:eastAsia="Arial Unicode MS" w:hAnsiTheme="minorHAnsi" w:cstheme="minorHAnsi"/>
          <w:b/>
          <w:bCs/>
          <w:lang w:eastAsia="ja-JP"/>
        </w:rPr>
        <w:fldChar w:fldCharType="separate"/>
      </w:r>
      <w:r w:rsidR="000F7A9B" w:rsidRPr="000F7A9B">
        <w:rPr>
          <w:b/>
        </w:rPr>
        <w:t>Figure 3.4.4</w:t>
      </w:r>
      <w:r w:rsidRPr="00C70209">
        <w:rPr>
          <w:rFonts w:asciiTheme="minorHAnsi" w:eastAsia="Arial Unicode MS" w:hAnsiTheme="minorHAnsi" w:cstheme="minorHAnsi"/>
          <w:b/>
          <w:bCs/>
          <w:lang w:eastAsia="ja-JP"/>
        </w:rPr>
        <w:fldChar w:fldCharType="end"/>
      </w:r>
      <w:r w:rsidRPr="00C70209">
        <w:rPr>
          <w:rFonts w:asciiTheme="minorHAnsi" w:eastAsia="Arial Unicode MS" w:hAnsiTheme="minorHAnsi" w:cstheme="minorHAnsi"/>
          <w:bCs/>
          <w:lang w:eastAsia="ja-JP"/>
        </w:rPr>
        <w:t>) and severe (IVH) (</w:t>
      </w:r>
      <w:r w:rsidRPr="00C70209">
        <w:rPr>
          <w:rFonts w:asciiTheme="minorHAnsi" w:eastAsia="Arial Unicode MS" w:hAnsiTheme="minorHAnsi" w:cstheme="minorHAnsi"/>
          <w:b/>
          <w:bCs/>
          <w:lang w:eastAsia="ja-JP"/>
        </w:rPr>
        <w:fldChar w:fldCharType="begin"/>
      </w:r>
      <w:r w:rsidRPr="00C70209">
        <w:rPr>
          <w:rFonts w:asciiTheme="minorHAnsi" w:eastAsia="Arial Unicode MS" w:hAnsiTheme="minorHAnsi" w:cstheme="minorHAnsi"/>
          <w:b/>
          <w:bCs/>
          <w:lang w:eastAsia="ja-JP"/>
        </w:rPr>
        <w:instrText xml:space="preserve"> REF _Ref420496310 \h  \* MERGEFORMAT </w:instrText>
      </w:r>
      <w:r w:rsidRPr="00C70209">
        <w:rPr>
          <w:rFonts w:asciiTheme="minorHAnsi" w:eastAsia="Arial Unicode MS" w:hAnsiTheme="minorHAnsi" w:cstheme="minorHAnsi"/>
          <w:b/>
          <w:bCs/>
          <w:lang w:eastAsia="ja-JP"/>
        </w:rPr>
      </w:r>
      <w:r w:rsidRPr="00C70209">
        <w:rPr>
          <w:rFonts w:asciiTheme="minorHAnsi" w:eastAsia="Arial Unicode MS" w:hAnsiTheme="minorHAnsi" w:cstheme="minorHAnsi"/>
          <w:b/>
          <w:bCs/>
          <w:lang w:eastAsia="ja-JP"/>
        </w:rPr>
        <w:fldChar w:fldCharType="separate"/>
      </w:r>
      <w:r w:rsidR="000F7A9B" w:rsidRPr="000F7A9B">
        <w:rPr>
          <w:b/>
        </w:rPr>
        <w:t>Figure 3.4.5</w:t>
      </w:r>
      <w:r w:rsidRPr="00C70209">
        <w:rPr>
          <w:rFonts w:asciiTheme="minorHAnsi" w:eastAsia="Arial Unicode MS" w:hAnsiTheme="minorHAnsi" w:cstheme="minorHAnsi"/>
          <w:b/>
          <w:bCs/>
          <w:lang w:eastAsia="ja-JP"/>
        </w:rPr>
        <w:fldChar w:fldCharType="end"/>
      </w:r>
      <w:r w:rsidRPr="00C70209">
        <w:rPr>
          <w:rFonts w:asciiTheme="minorHAnsi" w:eastAsia="Arial Unicode MS" w:hAnsiTheme="minorHAnsi" w:cstheme="minorHAnsi"/>
          <w:bCs/>
          <w:lang w:eastAsia="ja-JP"/>
        </w:rPr>
        <w:t>). Studies were grouped by gestational age at birth. The analyses showed a significant effect favouring placental transfusion on the outcome of IVH (all grades) (RR 0.59; 95% CI 0.41, 0.85) but not severe IVH (RR 0. 56, 95% 0.32, 1.32).</w:t>
      </w:r>
    </w:p>
    <w:p w14:paraId="6C48F15B" w14:textId="77777777" w:rsidR="00183F9F" w:rsidRPr="00C70209" w:rsidRDefault="00183F9F" w:rsidP="00082182">
      <w:pPr>
        <w:ind w:left="0"/>
        <w:rPr>
          <w:rFonts w:asciiTheme="minorHAnsi" w:hAnsiTheme="minorHAnsi" w:cstheme="minorHAnsi"/>
          <w:lang w:eastAsia="en-GB"/>
        </w:rPr>
      </w:pPr>
    </w:p>
    <w:p w14:paraId="45601F54" w14:textId="77777777" w:rsidR="00183F9F" w:rsidRPr="00C70209" w:rsidRDefault="00183F9F" w:rsidP="00082182">
      <w:pPr>
        <w:spacing w:after="200" w:line="276" w:lineRule="auto"/>
        <w:ind w:left="0"/>
        <w:rPr>
          <w:rFonts w:asciiTheme="minorHAnsi" w:eastAsiaTheme="minorHAnsi" w:hAnsiTheme="minorHAnsi" w:cstheme="minorBidi"/>
          <w:color w:val="auto"/>
          <w:lang w:eastAsia="en-US"/>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139EA951" w14:textId="77777777" w:rsidR="00183F9F" w:rsidRPr="00C70209" w:rsidRDefault="00183F9F" w:rsidP="00082182">
      <w:pPr>
        <w:pStyle w:val="Caption"/>
        <w:rPr>
          <w:szCs w:val="21"/>
          <w:lang w:eastAsia="en-GB"/>
        </w:rPr>
      </w:pPr>
      <w:bookmarkStart w:id="753" w:name="_Ref413150183"/>
      <w:bookmarkStart w:id="754" w:name="_Toc427747193"/>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5</w:t>
      </w:r>
      <w:r w:rsidRPr="00C70209">
        <w:fldChar w:fldCharType="end"/>
      </w:r>
      <w:bookmarkEnd w:id="753"/>
      <w:r w:rsidRPr="00C70209">
        <w:tab/>
      </w:r>
      <w:r w:rsidRPr="00C70209">
        <w:rPr>
          <w:szCs w:val="21"/>
          <w:lang w:eastAsia="en-GB"/>
        </w:rPr>
        <w:t>Preterm and term infants: Results for placental transfusion versus no placental transfusion – IVH (secondary outcome)</w:t>
      </w:r>
      <w:bookmarkEnd w:id="75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8"/>
        <w:gridCol w:w="6"/>
        <w:gridCol w:w="1383"/>
        <w:gridCol w:w="9"/>
        <w:gridCol w:w="1381"/>
        <w:gridCol w:w="11"/>
        <w:gridCol w:w="1378"/>
        <w:gridCol w:w="14"/>
        <w:gridCol w:w="1375"/>
        <w:gridCol w:w="17"/>
        <w:gridCol w:w="1449"/>
        <w:gridCol w:w="23"/>
        <w:gridCol w:w="1409"/>
        <w:gridCol w:w="34"/>
        <w:gridCol w:w="1466"/>
        <w:gridCol w:w="37"/>
        <w:gridCol w:w="1695"/>
      </w:tblGrid>
      <w:tr w:rsidR="00183F9F" w:rsidRPr="00C70209" w14:paraId="0CD0BFFE" w14:textId="77777777" w:rsidTr="00082182">
        <w:trPr>
          <w:tblHeader/>
        </w:trPr>
        <w:tc>
          <w:tcPr>
            <w:tcW w:w="388" w:type="pct"/>
            <w:vMerge w:val="restart"/>
            <w:tcBorders>
              <w:bottom w:val="single" w:sz="4" w:space="0" w:color="auto"/>
            </w:tcBorders>
          </w:tcPr>
          <w:p w14:paraId="48D24D0F"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46E320F9"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1274D936"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Pr>
          <w:p w14:paraId="27BD9D8C"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gridSpan w:val="2"/>
            <w:vMerge w:val="restart"/>
          </w:tcPr>
          <w:p w14:paraId="3051CECA"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w:t>
            </w:r>
          </w:p>
        </w:tc>
        <w:tc>
          <w:tcPr>
            <w:tcW w:w="490" w:type="pct"/>
            <w:gridSpan w:val="2"/>
            <w:vMerge w:val="restart"/>
          </w:tcPr>
          <w:p w14:paraId="4D76E76F"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6599752C"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gridSpan w:val="2"/>
            <w:vMerge w:val="restart"/>
          </w:tcPr>
          <w:p w14:paraId="4B310FBF"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0" w:type="pct"/>
            <w:gridSpan w:val="2"/>
            <w:vMerge w:val="restart"/>
          </w:tcPr>
          <w:p w14:paraId="3435E868"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2" w:type="pct"/>
            <w:gridSpan w:val="8"/>
          </w:tcPr>
          <w:p w14:paraId="1321A557"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5FAF5AF5" w14:textId="77777777" w:rsidTr="00082182">
        <w:trPr>
          <w:tblHeader/>
        </w:trPr>
        <w:tc>
          <w:tcPr>
            <w:tcW w:w="388" w:type="pct"/>
            <w:vMerge/>
            <w:tcBorders>
              <w:bottom w:val="nil"/>
            </w:tcBorders>
          </w:tcPr>
          <w:p w14:paraId="3F622E64"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349A983B" w14:textId="77777777" w:rsidR="00183F9F" w:rsidRPr="00C70209" w:rsidRDefault="00183F9F" w:rsidP="00082182">
            <w:pPr>
              <w:pStyle w:val="TableH2"/>
              <w:rPr>
                <w:rFonts w:eastAsia="Arial Unicode MS"/>
                <w:lang w:eastAsia="ja-JP"/>
              </w:rPr>
            </w:pPr>
          </w:p>
        </w:tc>
        <w:tc>
          <w:tcPr>
            <w:tcW w:w="490" w:type="pct"/>
            <w:gridSpan w:val="2"/>
            <w:vMerge/>
            <w:tcBorders>
              <w:bottom w:val="nil"/>
            </w:tcBorders>
          </w:tcPr>
          <w:p w14:paraId="29CEEA79" w14:textId="77777777" w:rsidR="00183F9F" w:rsidRPr="00C70209" w:rsidRDefault="00183F9F" w:rsidP="00082182">
            <w:pPr>
              <w:pStyle w:val="TableH2"/>
              <w:rPr>
                <w:rFonts w:eastAsia="Arial Unicode MS"/>
                <w:lang w:eastAsia="ja-JP"/>
              </w:rPr>
            </w:pPr>
          </w:p>
        </w:tc>
        <w:tc>
          <w:tcPr>
            <w:tcW w:w="490" w:type="pct"/>
            <w:gridSpan w:val="2"/>
            <w:vMerge/>
            <w:tcBorders>
              <w:bottom w:val="nil"/>
            </w:tcBorders>
          </w:tcPr>
          <w:p w14:paraId="0205F209" w14:textId="77777777" w:rsidR="00183F9F" w:rsidRPr="00C70209" w:rsidRDefault="00183F9F" w:rsidP="00082182">
            <w:pPr>
              <w:pStyle w:val="TableH2"/>
              <w:rPr>
                <w:rFonts w:eastAsia="Arial Unicode MS"/>
                <w:lang w:eastAsia="ja-JP"/>
              </w:rPr>
            </w:pPr>
          </w:p>
        </w:tc>
        <w:tc>
          <w:tcPr>
            <w:tcW w:w="490" w:type="pct"/>
            <w:gridSpan w:val="2"/>
            <w:vMerge/>
            <w:tcBorders>
              <w:bottom w:val="nil"/>
            </w:tcBorders>
          </w:tcPr>
          <w:p w14:paraId="39230116" w14:textId="77777777" w:rsidR="00183F9F" w:rsidRPr="00C70209" w:rsidRDefault="00183F9F" w:rsidP="00082182">
            <w:pPr>
              <w:pStyle w:val="TableH2"/>
              <w:rPr>
                <w:rFonts w:eastAsia="Arial Unicode MS"/>
                <w:lang w:eastAsia="ja-JP"/>
              </w:rPr>
            </w:pPr>
          </w:p>
        </w:tc>
        <w:tc>
          <w:tcPr>
            <w:tcW w:w="490" w:type="pct"/>
            <w:gridSpan w:val="2"/>
            <w:vMerge/>
            <w:tcBorders>
              <w:bottom w:val="nil"/>
            </w:tcBorders>
          </w:tcPr>
          <w:p w14:paraId="0EED7D38" w14:textId="77777777" w:rsidR="00183F9F" w:rsidRPr="00C70209" w:rsidRDefault="00183F9F" w:rsidP="00082182">
            <w:pPr>
              <w:pStyle w:val="TableH2"/>
              <w:rPr>
                <w:rFonts w:eastAsia="Arial Unicode MS"/>
                <w:lang w:eastAsia="ja-JP"/>
              </w:rPr>
            </w:pPr>
          </w:p>
        </w:tc>
        <w:tc>
          <w:tcPr>
            <w:tcW w:w="517" w:type="pct"/>
            <w:gridSpan w:val="2"/>
            <w:tcBorders>
              <w:bottom w:val="nil"/>
            </w:tcBorders>
          </w:tcPr>
          <w:p w14:paraId="47E977C1" w14:textId="77777777" w:rsidR="00183F9F" w:rsidRPr="00C70209" w:rsidRDefault="00183F9F" w:rsidP="00082182">
            <w:pPr>
              <w:pStyle w:val="TableH2"/>
              <w:rPr>
                <w:rFonts w:eastAsia="Arial Unicode MS"/>
                <w:lang w:eastAsia="ja-JP"/>
              </w:rPr>
            </w:pPr>
            <w:r w:rsidRPr="00C70209">
              <w:rPr>
                <w:rFonts w:eastAsia="Arial Unicode MS"/>
                <w:lang w:eastAsia="ja-JP"/>
              </w:rPr>
              <w:t>Placental transfusion</w:t>
            </w:r>
          </w:p>
          <w:p w14:paraId="62A3F99C"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7" w:type="pct"/>
            <w:gridSpan w:val="3"/>
            <w:tcBorders>
              <w:bottom w:val="nil"/>
            </w:tcBorders>
          </w:tcPr>
          <w:p w14:paraId="47ABAEFC" w14:textId="77777777" w:rsidR="00183F9F" w:rsidRPr="00C70209" w:rsidRDefault="00183F9F" w:rsidP="00082182">
            <w:pPr>
              <w:pStyle w:val="TableH2"/>
              <w:rPr>
                <w:rFonts w:eastAsia="Arial Unicode MS"/>
                <w:lang w:eastAsia="ja-JP"/>
              </w:rPr>
            </w:pPr>
            <w:r w:rsidRPr="00C70209">
              <w:rPr>
                <w:rFonts w:eastAsia="Arial Unicode MS"/>
                <w:lang w:eastAsia="ja-JP"/>
              </w:rPr>
              <w:t>No placental transfusion</w:t>
            </w:r>
          </w:p>
          <w:p w14:paraId="2064E72B"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7" w:type="pct"/>
            <w:tcBorders>
              <w:bottom w:val="nil"/>
            </w:tcBorders>
          </w:tcPr>
          <w:p w14:paraId="5A052C7E"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1" w:type="pct"/>
            <w:gridSpan w:val="2"/>
            <w:tcBorders>
              <w:bottom w:val="nil"/>
            </w:tcBorders>
          </w:tcPr>
          <w:p w14:paraId="1388CFBE"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02966A11" w14:textId="2AF0BA50"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5F6FD0EF"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178DDD87" w14:textId="77777777" w:rsidTr="00082182">
        <w:tc>
          <w:tcPr>
            <w:tcW w:w="5000" w:type="pct"/>
            <w:gridSpan w:val="18"/>
            <w:tcBorders>
              <w:top w:val="single" w:sz="4" w:space="0" w:color="000000"/>
              <w:bottom w:val="single" w:sz="4" w:space="0" w:color="000000"/>
            </w:tcBorders>
            <w:shd w:val="clear" w:color="auto" w:fill="000000"/>
          </w:tcPr>
          <w:p w14:paraId="65415CB1"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7B05F48D" w14:textId="77777777" w:rsidTr="00082182">
        <w:tc>
          <w:tcPr>
            <w:tcW w:w="388" w:type="pct"/>
            <w:vMerge w:val="restart"/>
            <w:shd w:val="clear" w:color="auto" w:fill="auto"/>
          </w:tcPr>
          <w:p w14:paraId="387834BF" w14:textId="04BFED66" w:rsidR="00183F9F" w:rsidRPr="00C70209" w:rsidRDefault="00183F9F" w:rsidP="00082182">
            <w:pPr>
              <w:pStyle w:val="Tabletext-evidencematrix"/>
            </w:pPr>
            <w:r w:rsidRPr="00C70209">
              <w:t>Backes 2014</w:t>
            </w:r>
            <w:r w:rsidRPr="00C70209">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 </w:instrText>
            </w:r>
            <w:r w:rsidR="000E261C">
              <w:fldChar w:fldCharType="begin">
                <w:fldData xml:space="preserve">PEVuZE5vdGU+PENpdGU+PEF1dGhvcj5CYWNrZXM8L0F1dGhvcj48WWVhcj4yMDE0PC9ZZWFyPjxS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5</w:t>
            </w:r>
            <w:r w:rsidRPr="00C70209">
              <w:fldChar w:fldCharType="end"/>
            </w:r>
          </w:p>
          <w:p w14:paraId="768C5FC5" w14:textId="77777777" w:rsidR="00183F9F" w:rsidRPr="00C70209" w:rsidRDefault="00183F9F" w:rsidP="00082182">
            <w:pPr>
              <w:pStyle w:val="Tabletext-evidencematrix"/>
            </w:pPr>
            <w:r w:rsidRPr="00C70209">
              <w:t>Level I</w:t>
            </w:r>
          </w:p>
          <w:p w14:paraId="02430759" w14:textId="77777777" w:rsidR="00183F9F" w:rsidRPr="00C70209" w:rsidRDefault="00183F9F" w:rsidP="00082182">
            <w:pPr>
              <w:pStyle w:val="Tabletext-evidencematrix"/>
            </w:pPr>
            <w:r w:rsidRPr="00C70209">
              <w:rPr>
                <w:i/>
              </w:rPr>
              <w:t>Good</w:t>
            </w:r>
          </w:p>
        </w:tc>
        <w:tc>
          <w:tcPr>
            <w:tcW w:w="490" w:type="pct"/>
            <w:tcBorders>
              <w:bottom w:val="single" w:sz="4" w:space="0" w:color="000000"/>
            </w:tcBorders>
            <w:shd w:val="clear" w:color="auto" w:fill="auto"/>
          </w:tcPr>
          <w:p w14:paraId="607DA1B2" w14:textId="28AFB37F" w:rsidR="00183F9F" w:rsidRPr="00C70209" w:rsidRDefault="00183F9F" w:rsidP="00082182">
            <w:pPr>
              <w:pStyle w:val="Tabletext-evidencematrix"/>
            </w:pPr>
            <w:r w:rsidRPr="00C70209">
              <w:t>9 trials</w:t>
            </w:r>
            <w:r w:rsidRPr="00C70209">
              <w:rPr>
                <w:vertAlign w:val="superscript"/>
              </w:rPr>
              <w:t>c</w:t>
            </w:r>
            <w:r w:rsidRPr="00C70209">
              <w:t xml:space="preserve"> (Gokmen 2011,</w:t>
            </w:r>
            <w:r w:rsidRPr="00C70209">
              <w:fldChar w:fldCharType="begin"/>
            </w:r>
            <w:r w:rsidR="000E261C">
              <w:instrText xml:space="preserve"> ADDIN EN.CITE &lt;EndNote&gt;&lt;Cite&gt;&lt;Author&gt;Gokmen&lt;/Author&gt;&lt;Year&gt;2011&lt;/Year&gt;&lt;RecNum&gt;878&lt;/RecNum&gt;&lt;DisplayText&gt;&lt;style face="superscript"&gt;313&lt;/style&gt;&lt;/DisplayText&gt;&lt;record&gt;&lt;rec-number&gt;878&lt;/rec-number&gt;&lt;foreign-keys&gt;&lt;key app="EN" db-id="9edve2wadsavt5ewavaxtda4f2tavzvts9ee" timestamp="1435036188"&gt;878&lt;/key&gt;&lt;/foreign-keys&gt;&lt;ref-type name="Generic"&gt;13&lt;/ref-type&gt;&lt;contributors&gt;&lt;authors&gt;&lt;author&gt;Gokmen, Z.&lt;/author&gt;&lt;author&gt;Ozkiraz, S.&lt;/author&gt;&lt;author&gt;Tarcan, A.&lt;/author&gt;&lt;author&gt;Kozanoglu, I.&lt;/author&gt;&lt;author&gt;Ozcimen, E. E.&lt;/author&gt;&lt;author&gt;Ozbek, N.&lt;/author&gt;&lt;/authors&gt;&lt;/contributors&gt;&lt;titles&gt;&lt;title&gt;Effects of delayed umbilical cord clamping on peripheral blood hematopoietic stem cells in premature neonates&lt;/title&gt;&lt;/titles&gt;&lt;pages&gt;323–329&lt;/pages&gt;&lt;volume&gt;39&lt;/volume&gt;&lt;reprint-edition&gt;NOT IN FILE&lt;/reprint-edition&gt;&lt;keywords&gt;&lt;keyword&gt;delayed umbilical cord clamping&lt;/keyword&gt;&lt;keyword&gt;umbilical cord&lt;/keyword&gt;&lt;keyword&gt;umbilical cord clamping&lt;/keyword&gt;&lt;keyword&gt;blood&lt;/keyword&gt;&lt;/keywords&gt;&lt;dates&gt;&lt;year&gt;2011&lt;/year&gt;&lt;/dates&gt;&lt;urls&gt;&lt;/urls&gt;&lt;/record&gt;&lt;/Cite&gt;&lt;/EndNote&gt;</w:instrText>
            </w:r>
            <w:r w:rsidRPr="00C70209">
              <w:fldChar w:fldCharType="separate"/>
            </w:r>
            <w:r w:rsidR="000E261C" w:rsidRPr="000E261C">
              <w:rPr>
                <w:noProof/>
                <w:vertAlign w:val="superscript"/>
              </w:rPr>
              <w:t>313</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Ibrahim 2000,</w:t>
            </w:r>
            <w:r w:rsidRPr="00C70209">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 </w:instrText>
            </w:r>
            <w:r w:rsidR="000E261C">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7</w:t>
            </w:r>
            <w:r w:rsidRPr="00C70209">
              <w:fldChar w:fldCharType="end"/>
            </w:r>
            <w:r w:rsidRPr="00C70209">
              <w:t xml:space="preserve"> March 2013,</w:t>
            </w:r>
            <w:r w:rsidRPr="00C70209">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 </w:instrText>
            </w:r>
            <w:r w:rsidR="000E261C">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0</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Oh 2011</w:t>
            </w:r>
            <w:r w:rsidRPr="00C70209">
              <w:fldChar w:fldCharType="begin">
                <w:fldData xml:space="preserve">PEVuZE5vdGU+PENpdGU+PEF1dGhvcj5PaDwvQXV0aG9yPjxZZWFyPjIwMTE8L1llYXI+PFJlY051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</w:fldData>
              </w:fldChar>
            </w:r>
            <w:r w:rsidR="000E261C">
              <w:instrText xml:space="preserve"> ADDIN EN.CITE </w:instrText>
            </w:r>
            <w:r w:rsidR="000E261C">
              <w:fldChar w:fldCharType="begin">
                <w:fldData xml:space="preserve">PEVuZE5vdGU+PENpdGU+PEF1dGhvcj5PaDwvQXV0aG9yPjxZZWFyPjIwMTE8L1llYXI+PFJlY051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5</w:t>
            </w:r>
            <w:r w:rsidRPr="00C70209">
              <w:fldChar w:fldCharType="end"/>
            </w:r>
            <w:r w:rsidRPr="00C70209">
              <w:t>)</w:t>
            </w:r>
          </w:p>
          <w:p w14:paraId="4EB104A1" w14:textId="77777777" w:rsidR="00183F9F" w:rsidRPr="00C70209" w:rsidRDefault="00183F9F" w:rsidP="00082182">
            <w:pPr>
              <w:pStyle w:val="Tabletext-evidencematrix"/>
            </w:pPr>
            <w:r w:rsidRPr="00C70209">
              <w:t>N=390</w:t>
            </w:r>
          </w:p>
        </w:tc>
        <w:tc>
          <w:tcPr>
            <w:tcW w:w="490" w:type="pct"/>
            <w:gridSpan w:val="2"/>
            <w:vMerge w:val="restart"/>
            <w:shd w:val="clear" w:color="auto" w:fill="auto"/>
          </w:tcPr>
          <w:p w14:paraId="780B7298" w14:textId="77777777" w:rsidR="00183F9F" w:rsidRPr="00C70209" w:rsidRDefault="00183F9F" w:rsidP="00082182">
            <w:pPr>
              <w:pStyle w:val="Tabletext-evidencematrix"/>
            </w:pPr>
            <w:r w:rsidRPr="00C70209">
              <w:t>Preterm infants (&lt;32 weeks gestation)</w:t>
            </w:r>
          </w:p>
        </w:tc>
        <w:tc>
          <w:tcPr>
            <w:tcW w:w="490" w:type="pct"/>
            <w:gridSpan w:val="2"/>
            <w:vMerge w:val="restart"/>
            <w:shd w:val="clear" w:color="auto" w:fill="auto"/>
          </w:tcPr>
          <w:p w14:paraId="6A3836D0" w14:textId="77777777" w:rsidR="00183F9F" w:rsidRPr="00C70209" w:rsidRDefault="00183F9F" w:rsidP="00082182">
            <w:pPr>
              <w:pStyle w:val="Tabletext-evidencematrix"/>
            </w:pPr>
            <w:r w:rsidRPr="00C70209">
              <w:t>NR</w:t>
            </w:r>
          </w:p>
        </w:tc>
        <w:tc>
          <w:tcPr>
            <w:tcW w:w="490" w:type="pct"/>
            <w:gridSpan w:val="2"/>
            <w:vMerge w:val="restart"/>
            <w:shd w:val="clear" w:color="auto" w:fill="auto"/>
          </w:tcPr>
          <w:p w14:paraId="099BC4AC" w14:textId="77777777" w:rsidR="00183F9F" w:rsidRPr="00C70209" w:rsidRDefault="00183F9F" w:rsidP="00082182">
            <w:pPr>
              <w:pStyle w:val="Tabletext-evidencematrix"/>
            </w:pPr>
            <w:r w:rsidRPr="00C70209">
              <w:t>Placental transfusion (DCC or cord milking) versus no placental transfusion</w:t>
            </w:r>
          </w:p>
        </w:tc>
        <w:tc>
          <w:tcPr>
            <w:tcW w:w="490" w:type="pct"/>
            <w:gridSpan w:val="2"/>
            <w:tcBorders>
              <w:bottom w:val="single" w:sz="4" w:space="0" w:color="000000"/>
            </w:tcBorders>
            <w:shd w:val="clear" w:color="auto" w:fill="auto"/>
          </w:tcPr>
          <w:p w14:paraId="37D4BEAC" w14:textId="77777777" w:rsidR="00183F9F" w:rsidRPr="00C70209" w:rsidRDefault="00183F9F" w:rsidP="00082182">
            <w:pPr>
              <w:pStyle w:val="Tabletext-evidencematrix"/>
            </w:pPr>
            <w:r w:rsidRPr="00C70209">
              <w:t>IVH (all grades)</w:t>
            </w:r>
          </w:p>
        </w:tc>
        <w:tc>
          <w:tcPr>
            <w:tcW w:w="517" w:type="pct"/>
            <w:gridSpan w:val="2"/>
            <w:tcBorders>
              <w:bottom w:val="single" w:sz="4" w:space="0" w:color="000000"/>
            </w:tcBorders>
            <w:shd w:val="clear" w:color="auto" w:fill="auto"/>
          </w:tcPr>
          <w:p w14:paraId="77A38B32" w14:textId="77777777" w:rsidR="00183F9F" w:rsidRPr="00C70209" w:rsidRDefault="00183F9F" w:rsidP="00082182">
            <w:pPr>
              <w:pStyle w:val="Tabletext-evidencematrix"/>
            </w:pPr>
            <w:r w:rsidRPr="00C70209">
              <w:t>32/192 (16.7%)</w:t>
            </w:r>
          </w:p>
        </w:tc>
        <w:tc>
          <w:tcPr>
            <w:tcW w:w="517" w:type="pct"/>
            <w:gridSpan w:val="3"/>
            <w:tcBorders>
              <w:bottom w:val="single" w:sz="4" w:space="0" w:color="000000"/>
            </w:tcBorders>
            <w:shd w:val="clear" w:color="auto" w:fill="auto"/>
          </w:tcPr>
          <w:p w14:paraId="581FFEA4" w14:textId="77777777" w:rsidR="00183F9F" w:rsidRPr="00C70209" w:rsidRDefault="00183F9F" w:rsidP="00082182">
            <w:pPr>
              <w:pStyle w:val="Tabletext-evidencematrix"/>
            </w:pPr>
            <w:r w:rsidRPr="00C70209">
              <w:t>54/198 (27.3%)</w:t>
            </w:r>
          </w:p>
        </w:tc>
        <w:tc>
          <w:tcPr>
            <w:tcW w:w="517" w:type="pct"/>
            <w:tcBorders>
              <w:bottom w:val="single" w:sz="4" w:space="0" w:color="000000"/>
            </w:tcBorders>
            <w:shd w:val="clear" w:color="auto" w:fill="auto"/>
          </w:tcPr>
          <w:p w14:paraId="5E78AE9F" w14:textId="77777777" w:rsidR="00183F9F" w:rsidRPr="00C70209" w:rsidRDefault="00183F9F" w:rsidP="00082182">
            <w:pPr>
              <w:pStyle w:val="Tabletext-evidencematrix"/>
            </w:pPr>
            <w:r w:rsidRPr="00C70209">
              <w:t>RR 0.62 (0.43, 0.91)</w:t>
            </w:r>
          </w:p>
        </w:tc>
        <w:tc>
          <w:tcPr>
            <w:tcW w:w="611" w:type="pct"/>
            <w:gridSpan w:val="2"/>
            <w:tcBorders>
              <w:bottom w:val="single" w:sz="4" w:space="0" w:color="000000"/>
            </w:tcBorders>
            <w:shd w:val="clear" w:color="auto" w:fill="D9D9D9" w:themeFill="background1" w:themeFillShade="D9"/>
          </w:tcPr>
          <w:p w14:paraId="56CFE9D2" w14:textId="77777777" w:rsidR="00183F9F" w:rsidRPr="00C70209" w:rsidRDefault="00183F9F" w:rsidP="00082182">
            <w:pPr>
              <w:pStyle w:val="Tabletext-evidencematrix"/>
            </w:pPr>
            <w:r w:rsidRPr="00C70209">
              <w:rPr>
                <w:i/>
              </w:rPr>
              <w:t>Favours placental transfusion</w:t>
            </w:r>
          </w:p>
          <w:p w14:paraId="0149F1E3" w14:textId="11CD0861" w:rsidR="00183F9F" w:rsidRPr="00C70209" w:rsidRDefault="001A475D" w:rsidP="00082182">
            <w:pPr>
              <w:pStyle w:val="Tabletext-evidencematrix"/>
            </w:pPr>
            <w:r w:rsidRPr="001A475D">
              <w:rPr>
                <w:i/>
              </w:rPr>
              <w:t>P = </w:t>
            </w:r>
            <w:r w:rsidR="00183F9F" w:rsidRPr="00C70209">
              <w:t>0.01</w:t>
            </w:r>
          </w:p>
          <w:p w14:paraId="0CD147B7" w14:textId="77777777" w:rsidR="00183F9F" w:rsidRPr="00C70209" w:rsidRDefault="00183F9F" w:rsidP="00082182">
            <w:pPr>
              <w:pStyle w:val="Tabletext-evidencematrix"/>
            </w:pPr>
            <w:r w:rsidRPr="00C70209">
              <w:t>No significant heterogeneity</w:t>
            </w:r>
          </w:p>
          <w:p w14:paraId="53B8FE70" w14:textId="1C2FDCAE"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61C011C2" w14:textId="77777777" w:rsidTr="00082182">
        <w:tc>
          <w:tcPr>
            <w:tcW w:w="388" w:type="pct"/>
            <w:vMerge/>
            <w:tcBorders>
              <w:bottom w:val="single" w:sz="4" w:space="0" w:color="000000"/>
            </w:tcBorders>
            <w:shd w:val="clear" w:color="auto" w:fill="auto"/>
          </w:tcPr>
          <w:p w14:paraId="2E83AFEC"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0D00BD64" w14:textId="16BCFA2B" w:rsidR="00183F9F" w:rsidRPr="00C70209" w:rsidRDefault="00183F9F" w:rsidP="00082182">
            <w:pPr>
              <w:pStyle w:val="Tabletext-evidencematrix"/>
            </w:pPr>
            <w:r w:rsidRPr="00C70209">
              <w:t>6 trials</w:t>
            </w:r>
            <w:r w:rsidRPr="00C70209">
              <w:rPr>
                <w:vertAlign w:val="superscript"/>
              </w:rPr>
              <w:t>d</w:t>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March 2013,</w:t>
            </w:r>
            <w:r w:rsidRPr="00C70209">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 </w:instrText>
            </w:r>
            <w:r w:rsidR="000E261C">
              <w:fldChar w:fldCharType="begin">
                <w:fldData xml:space="preserve">PEVuZE5vdGU+PENpdGU+PEF1dGhvcj5NYXJjaDwvQXV0aG9yPjxZZWFyPjIwMTM8L1llYXI+PFJl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0</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w:t>
            </w:r>
          </w:p>
          <w:p w14:paraId="706E51D5" w14:textId="77777777" w:rsidR="00183F9F" w:rsidRPr="00C70209" w:rsidRDefault="00183F9F" w:rsidP="00082182">
            <w:pPr>
              <w:pStyle w:val="Tabletext-evidencematrix"/>
            </w:pPr>
            <w:r w:rsidRPr="00C70209">
              <w:t>N=283</w:t>
            </w:r>
          </w:p>
        </w:tc>
        <w:tc>
          <w:tcPr>
            <w:tcW w:w="490" w:type="pct"/>
            <w:gridSpan w:val="2"/>
            <w:vMerge/>
            <w:tcBorders>
              <w:bottom w:val="single" w:sz="4" w:space="0" w:color="000000"/>
            </w:tcBorders>
            <w:shd w:val="clear" w:color="auto" w:fill="auto"/>
          </w:tcPr>
          <w:p w14:paraId="53465489" w14:textId="77777777" w:rsidR="00183F9F" w:rsidRPr="00C70209" w:rsidRDefault="00183F9F" w:rsidP="00082182">
            <w:pPr>
              <w:pStyle w:val="Tabletext-evidencematrix"/>
            </w:pPr>
          </w:p>
        </w:tc>
        <w:tc>
          <w:tcPr>
            <w:tcW w:w="490" w:type="pct"/>
            <w:gridSpan w:val="2"/>
            <w:vMerge/>
            <w:tcBorders>
              <w:bottom w:val="single" w:sz="4" w:space="0" w:color="000000"/>
            </w:tcBorders>
            <w:shd w:val="clear" w:color="auto" w:fill="auto"/>
          </w:tcPr>
          <w:p w14:paraId="4C25E4DC" w14:textId="77777777" w:rsidR="00183F9F" w:rsidRPr="00C70209" w:rsidRDefault="00183F9F" w:rsidP="00082182">
            <w:pPr>
              <w:pStyle w:val="Tabletext-evidencematrix"/>
            </w:pPr>
          </w:p>
        </w:tc>
        <w:tc>
          <w:tcPr>
            <w:tcW w:w="490" w:type="pct"/>
            <w:gridSpan w:val="2"/>
            <w:vMerge/>
            <w:tcBorders>
              <w:bottom w:val="single" w:sz="4" w:space="0" w:color="000000"/>
            </w:tcBorders>
            <w:shd w:val="clear" w:color="auto" w:fill="auto"/>
          </w:tcPr>
          <w:p w14:paraId="64C9A4A3" w14:textId="77777777" w:rsidR="00183F9F" w:rsidRPr="00C70209" w:rsidRDefault="00183F9F" w:rsidP="00082182">
            <w:pPr>
              <w:pStyle w:val="Tabletext-evidencematrix"/>
            </w:pPr>
          </w:p>
        </w:tc>
        <w:tc>
          <w:tcPr>
            <w:tcW w:w="490" w:type="pct"/>
            <w:gridSpan w:val="2"/>
            <w:tcBorders>
              <w:bottom w:val="single" w:sz="4" w:space="0" w:color="000000"/>
            </w:tcBorders>
            <w:shd w:val="clear" w:color="auto" w:fill="auto"/>
          </w:tcPr>
          <w:p w14:paraId="26BDDD74" w14:textId="77777777" w:rsidR="00183F9F" w:rsidRPr="00C70209" w:rsidRDefault="00183F9F" w:rsidP="00082182">
            <w:pPr>
              <w:pStyle w:val="Tabletext-evidencematrix"/>
            </w:pPr>
            <w:r w:rsidRPr="00C70209">
              <w:t>Severe IVH (grade 3 or 4)</w:t>
            </w:r>
          </w:p>
        </w:tc>
        <w:tc>
          <w:tcPr>
            <w:tcW w:w="517" w:type="pct"/>
            <w:gridSpan w:val="2"/>
            <w:tcBorders>
              <w:bottom w:val="single" w:sz="4" w:space="0" w:color="000000"/>
            </w:tcBorders>
            <w:shd w:val="clear" w:color="auto" w:fill="auto"/>
          </w:tcPr>
          <w:p w14:paraId="5CE5759E" w14:textId="77777777" w:rsidR="00183F9F" w:rsidRPr="00C70209" w:rsidRDefault="00183F9F" w:rsidP="00082182">
            <w:pPr>
              <w:pStyle w:val="Tabletext-evidencematrix"/>
            </w:pPr>
            <w:r w:rsidRPr="00C70209">
              <w:t>12/139 (8.6%)</w:t>
            </w:r>
          </w:p>
        </w:tc>
        <w:tc>
          <w:tcPr>
            <w:tcW w:w="517" w:type="pct"/>
            <w:gridSpan w:val="3"/>
            <w:tcBorders>
              <w:bottom w:val="single" w:sz="4" w:space="0" w:color="000000"/>
            </w:tcBorders>
            <w:shd w:val="clear" w:color="auto" w:fill="auto"/>
          </w:tcPr>
          <w:p w14:paraId="69DE1D5D" w14:textId="77777777" w:rsidR="00183F9F" w:rsidRPr="00C70209" w:rsidRDefault="00183F9F" w:rsidP="00082182">
            <w:pPr>
              <w:pStyle w:val="Tabletext-evidencematrix"/>
            </w:pPr>
            <w:r w:rsidRPr="00C70209">
              <w:t>20/144 (13.9%)</w:t>
            </w:r>
          </w:p>
        </w:tc>
        <w:tc>
          <w:tcPr>
            <w:tcW w:w="517" w:type="pct"/>
            <w:tcBorders>
              <w:bottom w:val="single" w:sz="4" w:space="0" w:color="000000"/>
            </w:tcBorders>
            <w:shd w:val="clear" w:color="auto" w:fill="auto"/>
          </w:tcPr>
          <w:p w14:paraId="0919795E" w14:textId="77777777" w:rsidR="00183F9F" w:rsidRPr="00C70209" w:rsidRDefault="00183F9F" w:rsidP="00082182">
            <w:pPr>
              <w:pStyle w:val="Tabletext-evidencematrix"/>
            </w:pPr>
            <w:r w:rsidRPr="00C70209">
              <w:t>RR 0.64 (0.34, 1.21)</w:t>
            </w:r>
          </w:p>
        </w:tc>
        <w:tc>
          <w:tcPr>
            <w:tcW w:w="611" w:type="pct"/>
            <w:gridSpan w:val="2"/>
            <w:tcBorders>
              <w:bottom w:val="single" w:sz="4" w:space="0" w:color="000000"/>
            </w:tcBorders>
            <w:shd w:val="clear" w:color="auto" w:fill="auto"/>
          </w:tcPr>
          <w:p w14:paraId="3151B2F0" w14:textId="77777777" w:rsidR="00183F9F" w:rsidRPr="00C70209" w:rsidRDefault="00183F9F" w:rsidP="00082182">
            <w:pPr>
              <w:pStyle w:val="Tabletext-evidencematrix"/>
            </w:pPr>
            <w:r w:rsidRPr="00C70209">
              <w:rPr>
                <w:i/>
              </w:rPr>
              <w:t>No significant difference</w:t>
            </w:r>
          </w:p>
          <w:p w14:paraId="264A65F9" w14:textId="50009057" w:rsidR="00183F9F" w:rsidRPr="00C70209" w:rsidRDefault="001A475D" w:rsidP="00082182">
            <w:pPr>
              <w:pStyle w:val="Tabletext-evidencematrix"/>
            </w:pPr>
            <w:r w:rsidRPr="001A475D">
              <w:rPr>
                <w:i/>
              </w:rPr>
              <w:t>P = </w:t>
            </w:r>
            <w:r w:rsidR="00183F9F" w:rsidRPr="00C70209">
              <w:t>0.17</w:t>
            </w:r>
          </w:p>
          <w:p w14:paraId="0F36D18F" w14:textId="77777777" w:rsidR="00183F9F" w:rsidRPr="00C70209" w:rsidRDefault="00183F9F" w:rsidP="00082182">
            <w:pPr>
              <w:pStyle w:val="Tabletext-evidencematrix"/>
            </w:pPr>
            <w:r w:rsidRPr="00C70209">
              <w:t>No significant heterogeneity</w:t>
            </w:r>
          </w:p>
          <w:p w14:paraId="45121518" w14:textId="54AF3AF6"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E989B57" w14:textId="77777777" w:rsidTr="00082182">
        <w:tc>
          <w:tcPr>
            <w:tcW w:w="388" w:type="pct"/>
            <w:tcBorders>
              <w:bottom w:val="single" w:sz="4" w:space="0" w:color="000000"/>
            </w:tcBorders>
            <w:shd w:val="clear" w:color="auto" w:fill="auto"/>
          </w:tcPr>
          <w:p w14:paraId="207629BA" w14:textId="0174037E" w:rsidR="00183F9F" w:rsidRPr="00C70209" w:rsidRDefault="00183F9F" w:rsidP="00082182">
            <w:pPr>
              <w:pStyle w:val="Tabletext-evidencematrix"/>
            </w:pPr>
            <w:r w:rsidRPr="00C70209">
              <w:t>Ghavam 2013</w:t>
            </w:r>
            <w:r w:rsidRPr="00C70209">
              <w:fldChar w:fldCharType="begin">
                <w:fldData xml:space="preserve">PEVuZE5vdGU+PENpdGU+PEF1dGhvcj5HaGF2YW08L0F1dGhvcj48WWVhcj4yMDEzPC9ZZWFyPjxS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</w:fldData>
              </w:fldChar>
            </w:r>
            <w:r w:rsidR="000E261C">
              <w:instrText xml:space="preserve"> ADDIN EN.CITE </w:instrText>
            </w:r>
            <w:r w:rsidR="000E261C">
              <w:fldChar w:fldCharType="begin">
                <w:fldData xml:space="preserve">PEVuZE5vdGU+PENpdGU+PEF1dGhvcj5HaGF2YW08L0F1dGhvcj48WWVhcj4yMDEzPC9ZZWFyPjxS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6</w:t>
            </w:r>
            <w:r w:rsidRPr="00C70209">
              <w:fldChar w:fldCharType="end"/>
            </w:r>
          </w:p>
          <w:p w14:paraId="702B8DC6" w14:textId="77777777" w:rsidR="00183F9F" w:rsidRPr="00C70209" w:rsidRDefault="00183F9F" w:rsidP="00082182">
            <w:pPr>
              <w:pStyle w:val="Tabletext-evidencematrix"/>
            </w:pPr>
            <w:r w:rsidRPr="00C70209">
              <w:t>Level I</w:t>
            </w:r>
          </w:p>
          <w:p w14:paraId="51EAD087" w14:textId="77777777" w:rsidR="00183F9F" w:rsidRPr="00C70209" w:rsidRDefault="00183F9F" w:rsidP="00082182">
            <w:pPr>
              <w:pStyle w:val="Tabletext-evidencematrix"/>
            </w:pPr>
            <w:r w:rsidRPr="00C70209">
              <w:rPr>
                <w:i/>
              </w:rPr>
              <w:t>Poor</w:t>
            </w:r>
          </w:p>
        </w:tc>
        <w:tc>
          <w:tcPr>
            <w:tcW w:w="490" w:type="pct"/>
            <w:tcBorders>
              <w:bottom w:val="single" w:sz="4" w:space="0" w:color="000000"/>
            </w:tcBorders>
            <w:shd w:val="clear" w:color="auto" w:fill="auto"/>
          </w:tcPr>
          <w:p w14:paraId="384E9E97" w14:textId="6CE89048" w:rsidR="00183F9F" w:rsidRPr="00C70209" w:rsidRDefault="00183F9F" w:rsidP="00082182">
            <w:pPr>
              <w:pStyle w:val="Tabletext-evidencematrix"/>
            </w:pPr>
            <w:r w:rsidRPr="00C70209">
              <w:t>6 trials (Ibrahim 2000,</w:t>
            </w:r>
            <w:r w:rsidRPr="00C70209">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 </w:instrText>
            </w:r>
            <w:r w:rsidR="000E261C">
              <w:fldChar w:fldCharType="begin">
                <w:fldData xml:space="preserve">PEVuZE5vdGU+PENpdGU+PEF1dGhvcj5JYnJhaGltPC9BdXRob3I+PFllYXI+MjAwMDwvWWVhcj48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7</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11,</w:t>
            </w:r>
            <w:r w:rsidRPr="00C70209">
              <w:fldChar w:fldCharType="begin">
                <w:fldData xml:space="preserve">PEVuZE5vdGU+PENpdGU+PEF1dGhvcj5PaDwvQXV0aG9yPjxZZWFyPjIwMTE8L1llYXI+PFJlY051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</w:fldData>
              </w:fldChar>
            </w:r>
            <w:r w:rsidR="000E261C">
              <w:instrText xml:space="preserve"> ADDIN EN.CITE </w:instrText>
            </w:r>
            <w:r w:rsidR="000E261C">
              <w:fldChar w:fldCharType="begin">
                <w:fldData xml:space="preserve">PEVuZE5vdGU+PENpdGU+PEF1dGhvcj5PaDwvQXV0aG9yPjxZZWFyPjIwMTE8L1llYXI+PFJlY051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5</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Windrim 2011</w:t>
            </w:r>
            <w:r w:rsidRPr="00C70209">
              <w:fldChar w:fldCharType="begin"/>
            </w:r>
            <w:r w:rsidR="000E261C">
              <w:instrText xml:space="preserve"> ADDIN EN.CITE &lt;EndNote&gt;&lt;Cite&gt;&lt;Author&gt;Windrim&lt;/Author&gt;&lt;Year&gt;2011&lt;/Year&gt;&lt;RecNum&gt;936&lt;/RecNum&gt;&lt;DisplayText&gt;&lt;style face="superscript"&gt;330&lt;/style&gt;&lt;/DisplayText&gt;&lt;record&gt;&lt;rec-number&gt;936&lt;/rec-number&gt;&lt;foreign-keys&gt;&lt;key app="EN" db-id="9edve2wadsavt5ewavaxtda4f2tavzvts9ee" timestamp="1435709514"&gt;936&lt;/key&gt;&lt;/foreign-keys&gt;&lt;ref-type name="Journal Article"&gt;17&lt;/ref-type&gt;&lt;contributors&gt;&lt;authors&gt;&lt;author&gt;Windrim, R.&lt;/author&gt;&lt;author&gt;Murphy, K.&lt;/author&gt;&lt;author&gt;Chu, K.&lt;/author&gt;&lt;/authors&gt;&lt;/contributors&gt;&lt;titles&gt;&lt;title&gt;The DUC trial: a pilot randomized controlled trial of immediate vs. delayed umbilical cord clamping in preterm infants born between 24 and 32 weeks gestation&lt;/title&gt;&lt;secondary-title&gt;American Journal of Obstetrics and Gynecology&lt;/secondary-title&gt;&lt;alt-title&gt;Am. J. Obstet. Gynecol.&lt;/alt-title&gt;&lt;/titles&gt;&lt;periodical&gt;&lt;full-title&gt;Am J Obstet Gynecol&lt;/full-title&gt;&lt;abbr-1&gt;American journal of obstetrics and gynecology&lt;/abbr-1&gt;&lt;/periodical&gt;&lt;pages&gt;S201&lt;/pages&gt;&lt;volume&gt;204&lt;/volume&gt;&lt;number&gt;1&lt;/number&gt;&lt;dates&gt;&lt;year&gt;2011&lt;/year&gt;&lt;/dates&gt;&lt;isbn&gt;0002-9378&lt;/isbn&gt;&lt;urls&gt;&lt;related-urls&gt;&lt;url&gt;http://www.ajog.org/article/S0002-9378(10)01779-5/pdf&lt;/url&gt;&lt;/related-urls&gt;&lt;/urls&gt;&lt;electronic-resource-num&gt;DOI:10.1016/j.ajog.2010.10.521&lt;/electronic-resource-num&gt;&lt;/record&gt;&lt;/Cite&gt;&lt;/EndNote&gt;</w:instrText>
            </w:r>
            <w:r w:rsidRPr="00C70209">
              <w:fldChar w:fldCharType="separate"/>
            </w:r>
            <w:r w:rsidR="000E261C" w:rsidRPr="000E261C">
              <w:rPr>
                <w:noProof/>
                <w:vertAlign w:val="superscript"/>
              </w:rPr>
              <w:t>330</w:t>
            </w:r>
            <w:r w:rsidRPr="00C70209">
              <w:fldChar w:fldCharType="end"/>
            </w:r>
            <w:r w:rsidRPr="00C70209">
              <w:t>)</w:t>
            </w:r>
          </w:p>
          <w:p w14:paraId="3B26CEA3" w14:textId="77777777" w:rsidR="00183F9F" w:rsidRPr="00C70209" w:rsidRDefault="00183F9F" w:rsidP="00082182">
            <w:pPr>
              <w:pStyle w:val="Tabletext-evidencematrix"/>
            </w:pPr>
            <w:r w:rsidRPr="00C70209">
              <w:t>N=196</w:t>
            </w:r>
          </w:p>
        </w:tc>
        <w:tc>
          <w:tcPr>
            <w:tcW w:w="490" w:type="pct"/>
            <w:gridSpan w:val="2"/>
            <w:tcBorders>
              <w:bottom w:val="single" w:sz="4" w:space="0" w:color="000000"/>
            </w:tcBorders>
            <w:shd w:val="clear" w:color="auto" w:fill="auto"/>
          </w:tcPr>
          <w:p w14:paraId="5AD21D81" w14:textId="77777777" w:rsidR="00183F9F" w:rsidRPr="00C70209" w:rsidRDefault="00183F9F" w:rsidP="00082182">
            <w:pPr>
              <w:pStyle w:val="Tabletext-evidencematrix"/>
            </w:pPr>
            <w:r w:rsidRPr="00C70209">
              <w:t xml:space="preserve">Preterm neonates (&lt;30 weeks gestation) with ELBW (&lt;1000 g) </w:t>
            </w:r>
          </w:p>
        </w:tc>
        <w:tc>
          <w:tcPr>
            <w:tcW w:w="490" w:type="pct"/>
            <w:gridSpan w:val="2"/>
            <w:tcBorders>
              <w:bottom w:val="single" w:sz="4" w:space="0" w:color="000000"/>
            </w:tcBorders>
            <w:shd w:val="clear" w:color="auto" w:fill="auto"/>
          </w:tcPr>
          <w:p w14:paraId="49C2B2FB" w14:textId="77777777" w:rsidR="00183F9F" w:rsidRPr="00C70209" w:rsidRDefault="00183F9F" w:rsidP="00082182">
            <w:pPr>
              <w:pStyle w:val="Tabletext-evidencematrix"/>
            </w:pPr>
            <w:r w:rsidRPr="00C70209">
              <w:t>NR</w:t>
            </w:r>
          </w:p>
        </w:tc>
        <w:tc>
          <w:tcPr>
            <w:tcW w:w="490" w:type="pct"/>
            <w:gridSpan w:val="2"/>
            <w:tcBorders>
              <w:bottom w:val="single" w:sz="4" w:space="0" w:color="000000"/>
            </w:tcBorders>
            <w:shd w:val="clear" w:color="auto" w:fill="auto"/>
          </w:tcPr>
          <w:p w14:paraId="4D592E36" w14:textId="77777777" w:rsidR="00183F9F" w:rsidRPr="00C70209" w:rsidRDefault="00183F9F" w:rsidP="00082182">
            <w:pPr>
              <w:pStyle w:val="Tabletext-evidencematrix"/>
            </w:pPr>
            <w:r w:rsidRPr="00C70209">
              <w:t>Placental transfusion (DCC or cord milking) versus no placental transfusion (ICC)</w:t>
            </w:r>
          </w:p>
        </w:tc>
        <w:tc>
          <w:tcPr>
            <w:tcW w:w="490" w:type="pct"/>
            <w:gridSpan w:val="2"/>
            <w:tcBorders>
              <w:bottom w:val="single" w:sz="4" w:space="0" w:color="000000"/>
            </w:tcBorders>
            <w:shd w:val="clear" w:color="auto" w:fill="auto"/>
          </w:tcPr>
          <w:p w14:paraId="714E9E16" w14:textId="77777777" w:rsidR="00183F9F" w:rsidRPr="00C70209" w:rsidRDefault="00183F9F" w:rsidP="00082182">
            <w:pPr>
              <w:pStyle w:val="Tabletext-evidencematrix"/>
            </w:pPr>
            <w:r w:rsidRPr="00C70209">
              <w:t>IVH</w:t>
            </w:r>
          </w:p>
        </w:tc>
        <w:tc>
          <w:tcPr>
            <w:tcW w:w="517" w:type="pct"/>
            <w:gridSpan w:val="2"/>
            <w:tcBorders>
              <w:bottom w:val="single" w:sz="4" w:space="0" w:color="000000"/>
            </w:tcBorders>
            <w:shd w:val="clear" w:color="auto" w:fill="auto"/>
          </w:tcPr>
          <w:p w14:paraId="7013B557" w14:textId="77777777" w:rsidR="00183F9F" w:rsidRPr="00C70209" w:rsidRDefault="00183F9F" w:rsidP="00082182">
            <w:pPr>
              <w:pStyle w:val="Tabletext-evidencematrix"/>
            </w:pPr>
            <w:r w:rsidRPr="00C70209">
              <w:t>NR</w:t>
            </w:r>
          </w:p>
        </w:tc>
        <w:tc>
          <w:tcPr>
            <w:tcW w:w="517" w:type="pct"/>
            <w:gridSpan w:val="3"/>
            <w:tcBorders>
              <w:bottom w:val="single" w:sz="4" w:space="0" w:color="000000"/>
            </w:tcBorders>
            <w:shd w:val="clear" w:color="auto" w:fill="auto"/>
          </w:tcPr>
          <w:p w14:paraId="3F20B47B" w14:textId="77777777" w:rsidR="00183F9F" w:rsidRPr="00C70209" w:rsidRDefault="00183F9F" w:rsidP="00082182">
            <w:pPr>
              <w:pStyle w:val="Tabletext-evidencematrix"/>
            </w:pPr>
            <w:r w:rsidRPr="00C70209">
              <w:t>NR</w:t>
            </w:r>
          </w:p>
        </w:tc>
        <w:tc>
          <w:tcPr>
            <w:tcW w:w="517" w:type="pct"/>
            <w:tcBorders>
              <w:bottom w:val="single" w:sz="4" w:space="0" w:color="000000"/>
            </w:tcBorders>
            <w:shd w:val="clear" w:color="auto" w:fill="auto"/>
          </w:tcPr>
          <w:p w14:paraId="64B89F7C" w14:textId="77777777" w:rsidR="00183F9F" w:rsidRPr="00C70209" w:rsidRDefault="00183F9F" w:rsidP="00082182">
            <w:pPr>
              <w:pStyle w:val="Tabletext-evidencematrix"/>
            </w:pPr>
            <w:r w:rsidRPr="00C70209">
              <w:t>OR 0.56 (0.29, 1.07)</w:t>
            </w:r>
          </w:p>
        </w:tc>
        <w:tc>
          <w:tcPr>
            <w:tcW w:w="611" w:type="pct"/>
            <w:gridSpan w:val="2"/>
            <w:tcBorders>
              <w:bottom w:val="single" w:sz="4" w:space="0" w:color="000000"/>
            </w:tcBorders>
            <w:shd w:val="clear" w:color="auto" w:fill="auto"/>
          </w:tcPr>
          <w:p w14:paraId="19CB38DB" w14:textId="77777777" w:rsidR="00183F9F" w:rsidRPr="00C70209" w:rsidRDefault="00183F9F" w:rsidP="00082182">
            <w:pPr>
              <w:pStyle w:val="Tabletext-evidencematrix"/>
            </w:pPr>
            <w:r w:rsidRPr="00C70209">
              <w:rPr>
                <w:i/>
              </w:rPr>
              <w:t>No significant difference</w:t>
            </w:r>
          </w:p>
          <w:p w14:paraId="2450F71D" w14:textId="78C16503" w:rsidR="00183F9F" w:rsidRPr="00C70209" w:rsidRDefault="001A475D" w:rsidP="00082182">
            <w:pPr>
              <w:pStyle w:val="Tabletext-evidencematrix"/>
            </w:pPr>
            <w:r w:rsidRPr="001A475D">
              <w:rPr>
                <w:i/>
              </w:rPr>
              <w:t>P = </w:t>
            </w:r>
            <w:r w:rsidR="00183F9F" w:rsidRPr="00C70209">
              <w:t>0.08</w:t>
            </w:r>
          </w:p>
          <w:p w14:paraId="5124C6EF" w14:textId="77777777" w:rsidR="00183F9F" w:rsidRPr="00C70209" w:rsidRDefault="00183F9F" w:rsidP="00082182">
            <w:pPr>
              <w:pStyle w:val="Tabletext-evidencematrix"/>
            </w:pPr>
            <w:r w:rsidRPr="00C70209">
              <w:t>Heterogeneity NR</w:t>
            </w:r>
          </w:p>
          <w:p w14:paraId="0AF0AFE5" w14:textId="014FA9ED" w:rsidR="00183F9F" w:rsidRPr="00C70209" w:rsidRDefault="00183F9F" w:rsidP="00082182">
            <w:pPr>
              <w:pStyle w:val="Tabletext-evidencematrix"/>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711B7021" w14:textId="77777777" w:rsidTr="00082182">
        <w:tc>
          <w:tcPr>
            <w:tcW w:w="388" w:type="pct"/>
            <w:tcBorders>
              <w:bottom w:val="single" w:sz="4" w:space="0" w:color="000000"/>
            </w:tcBorders>
            <w:shd w:val="clear" w:color="auto" w:fill="auto"/>
          </w:tcPr>
          <w:p w14:paraId="4F8C2675" w14:textId="15D0AAE8" w:rsidR="00183F9F" w:rsidRPr="00C70209" w:rsidRDefault="00183F9F" w:rsidP="00082182">
            <w:pPr>
              <w:pStyle w:val="Tabletext-evidencematrix"/>
            </w:pPr>
            <w:r w:rsidRPr="00C70209">
              <w:t>Mathew 2011</w:t>
            </w:r>
            <w:r w:rsidRPr="00C70209">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 </w:instrText>
            </w:r>
            <w:r w:rsidR="000E261C">
              <w:fldChar w:fldCharType="begin">
                <w:fldData xml:space="preserve">PEVuZE5vdGU+PENpdGU+PEF1dGhvcj5NYXRoZXc8L0F1dGhvcj48WWVhcj4yMDExPC9ZZWFyPjxS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7</w:t>
            </w:r>
            <w:r w:rsidRPr="00C70209">
              <w:fldChar w:fldCharType="end"/>
            </w:r>
          </w:p>
          <w:p w14:paraId="4EAC25C7" w14:textId="77777777" w:rsidR="00183F9F" w:rsidRPr="00C70209" w:rsidRDefault="00183F9F" w:rsidP="00082182">
            <w:pPr>
              <w:pStyle w:val="Tabletext-evidencematrix"/>
            </w:pPr>
            <w:r w:rsidRPr="00C70209">
              <w:t>Level I</w:t>
            </w:r>
          </w:p>
          <w:p w14:paraId="3D3223E0" w14:textId="77777777" w:rsidR="00183F9F" w:rsidRPr="00C70209" w:rsidRDefault="00183F9F" w:rsidP="00082182">
            <w:pPr>
              <w:pStyle w:val="Tabletext-evidencematrix"/>
            </w:pPr>
            <w:r w:rsidRPr="00C70209">
              <w:rPr>
                <w:i/>
              </w:rPr>
              <w:t>Fair</w:t>
            </w:r>
          </w:p>
        </w:tc>
        <w:tc>
          <w:tcPr>
            <w:tcW w:w="490" w:type="pct"/>
            <w:tcBorders>
              <w:bottom w:val="single" w:sz="4" w:space="0" w:color="000000"/>
            </w:tcBorders>
            <w:shd w:val="clear" w:color="auto" w:fill="auto"/>
          </w:tcPr>
          <w:p w14:paraId="47972762" w14:textId="2B59CAF4" w:rsidR="00183F9F" w:rsidRPr="00C70209" w:rsidRDefault="00183F9F" w:rsidP="00082182">
            <w:pPr>
              <w:pStyle w:val="Tabletext-evidencematrix"/>
            </w:pPr>
            <w:r w:rsidRPr="00C70209">
              <w:t>7 trials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Strauss 2007, 1 trial NR)</w:t>
            </w:r>
          </w:p>
          <w:p w14:paraId="0CCEC0BB" w14:textId="77777777" w:rsidR="00183F9F" w:rsidRPr="00C70209" w:rsidRDefault="00183F9F" w:rsidP="00082182">
            <w:pPr>
              <w:pStyle w:val="Tabletext-evidencematrix"/>
            </w:pPr>
            <w:r w:rsidRPr="00C70209">
              <w:t>N=408</w:t>
            </w:r>
          </w:p>
        </w:tc>
        <w:tc>
          <w:tcPr>
            <w:tcW w:w="490" w:type="pct"/>
            <w:gridSpan w:val="2"/>
            <w:tcBorders>
              <w:bottom w:val="single" w:sz="4" w:space="0" w:color="000000"/>
            </w:tcBorders>
            <w:shd w:val="clear" w:color="auto" w:fill="auto"/>
          </w:tcPr>
          <w:p w14:paraId="72C48F83" w14:textId="77777777" w:rsidR="00183F9F" w:rsidRPr="00C70209" w:rsidRDefault="00183F9F" w:rsidP="00082182">
            <w:pPr>
              <w:pStyle w:val="Tabletext-evidencematrix"/>
            </w:pPr>
            <w:r w:rsidRPr="00C70209">
              <w:t>Preterm neonates</w:t>
            </w:r>
          </w:p>
        </w:tc>
        <w:tc>
          <w:tcPr>
            <w:tcW w:w="490" w:type="pct"/>
            <w:gridSpan w:val="2"/>
            <w:tcBorders>
              <w:bottom w:val="single" w:sz="4" w:space="0" w:color="000000"/>
            </w:tcBorders>
            <w:shd w:val="clear" w:color="auto" w:fill="auto"/>
          </w:tcPr>
          <w:p w14:paraId="79C27CA9" w14:textId="77777777" w:rsidR="00183F9F" w:rsidRPr="00C70209" w:rsidRDefault="00183F9F" w:rsidP="00082182">
            <w:pPr>
              <w:pStyle w:val="Tabletext-evidencematrix"/>
            </w:pPr>
            <w:r w:rsidRPr="00C70209">
              <w:t>Israel, USA x3, UK, Germany</w:t>
            </w:r>
          </w:p>
        </w:tc>
        <w:tc>
          <w:tcPr>
            <w:tcW w:w="490" w:type="pct"/>
            <w:gridSpan w:val="2"/>
            <w:tcBorders>
              <w:bottom w:val="single" w:sz="4" w:space="0" w:color="000000"/>
            </w:tcBorders>
            <w:shd w:val="clear" w:color="auto" w:fill="auto"/>
          </w:tcPr>
          <w:p w14:paraId="35356B23" w14:textId="77777777" w:rsidR="00183F9F" w:rsidRPr="00C70209" w:rsidRDefault="00183F9F" w:rsidP="00082182">
            <w:pPr>
              <w:pStyle w:val="Tabletext-evidencematrix"/>
            </w:pPr>
            <w:r w:rsidRPr="00C70209">
              <w:t>Placental transfusion (DCC) versus no placental transfusion (ECC)</w:t>
            </w:r>
          </w:p>
        </w:tc>
        <w:tc>
          <w:tcPr>
            <w:tcW w:w="490" w:type="pct"/>
            <w:gridSpan w:val="2"/>
            <w:tcBorders>
              <w:bottom w:val="single" w:sz="4" w:space="0" w:color="000000"/>
            </w:tcBorders>
            <w:shd w:val="clear" w:color="auto" w:fill="auto"/>
          </w:tcPr>
          <w:p w14:paraId="5D5BEE69" w14:textId="77777777" w:rsidR="00183F9F" w:rsidRPr="00C70209" w:rsidRDefault="00183F9F" w:rsidP="00082182">
            <w:pPr>
              <w:pStyle w:val="Tabletext-evidencematrix"/>
            </w:pPr>
            <w:r w:rsidRPr="00C70209">
              <w:t>IVH</w:t>
            </w:r>
          </w:p>
        </w:tc>
        <w:tc>
          <w:tcPr>
            <w:tcW w:w="517" w:type="pct"/>
            <w:gridSpan w:val="2"/>
            <w:tcBorders>
              <w:bottom w:val="single" w:sz="4" w:space="0" w:color="000000"/>
            </w:tcBorders>
            <w:shd w:val="clear" w:color="auto" w:fill="auto"/>
          </w:tcPr>
          <w:p w14:paraId="2AD6240A" w14:textId="77777777" w:rsidR="00183F9F" w:rsidRPr="00C70209" w:rsidRDefault="00183F9F" w:rsidP="00082182">
            <w:pPr>
              <w:pStyle w:val="Tabletext-evidencematrix"/>
            </w:pPr>
            <w:r w:rsidRPr="00C70209">
              <w:t>NR</w:t>
            </w:r>
          </w:p>
        </w:tc>
        <w:tc>
          <w:tcPr>
            <w:tcW w:w="517" w:type="pct"/>
            <w:gridSpan w:val="3"/>
            <w:tcBorders>
              <w:bottom w:val="single" w:sz="4" w:space="0" w:color="000000"/>
            </w:tcBorders>
            <w:shd w:val="clear" w:color="auto" w:fill="auto"/>
          </w:tcPr>
          <w:p w14:paraId="74314AB4" w14:textId="77777777" w:rsidR="00183F9F" w:rsidRPr="00C70209" w:rsidRDefault="00183F9F" w:rsidP="00082182">
            <w:pPr>
              <w:pStyle w:val="Tabletext-evidencematrix"/>
            </w:pPr>
            <w:r w:rsidRPr="00C70209">
              <w:t>NR</w:t>
            </w:r>
          </w:p>
        </w:tc>
        <w:tc>
          <w:tcPr>
            <w:tcW w:w="517" w:type="pct"/>
            <w:tcBorders>
              <w:bottom w:val="single" w:sz="4" w:space="0" w:color="000000"/>
            </w:tcBorders>
            <w:shd w:val="clear" w:color="auto" w:fill="auto"/>
          </w:tcPr>
          <w:p w14:paraId="220BC8A3" w14:textId="77777777" w:rsidR="00183F9F" w:rsidRPr="00C70209" w:rsidRDefault="00183F9F" w:rsidP="00082182">
            <w:pPr>
              <w:pStyle w:val="Tabletext-evidencematrix"/>
            </w:pPr>
            <w:r w:rsidRPr="00C70209">
              <w:t>RR 0.49 (0.32, 0.74)</w:t>
            </w:r>
          </w:p>
        </w:tc>
        <w:tc>
          <w:tcPr>
            <w:tcW w:w="611" w:type="pct"/>
            <w:gridSpan w:val="2"/>
            <w:tcBorders>
              <w:bottom w:val="single" w:sz="4" w:space="0" w:color="000000"/>
            </w:tcBorders>
            <w:shd w:val="clear" w:color="auto" w:fill="D9D9D9" w:themeFill="background1" w:themeFillShade="D9"/>
          </w:tcPr>
          <w:p w14:paraId="391CE8C3" w14:textId="77777777" w:rsidR="00183F9F" w:rsidRPr="00C70209" w:rsidRDefault="00183F9F" w:rsidP="00082182">
            <w:pPr>
              <w:pStyle w:val="Tabletext-evidencematrix"/>
            </w:pPr>
            <w:r w:rsidRPr="00C70209">
              <w:rPr>
                <w:i/>
              </w:rPr>
              <w:t>Favours placental transfusion</w:t>
            </w:r>
          </w:p>
          <w:p w14:paraId="251A48A0" w14:textId="6119FB8B" w:rsidR="00183F9F" w:rsidRPr="00C70209" w:rsidRDefault="001A475D" w:rsidP="00082182">
            <w:pPr>
              <w:pStyle w:val="Tabletext-evidencematrix"/>
            </w:pPr>
            <w:r w:rsidRPr="001A475D">
              <w:rPr>
                <w:i/>
              </w:rPr>
              <w:t>P = </w:t>
            </w:r>
            <w:r w:rsidR="00183F9F" w:rsidRPr="00C70209">
              <w:t>NR</w:t>
            </w:r>
          </w:p>
          <w:p w14:paraId="7C60D60C" w14:textId="77777777" w:rsidR="00183F9F" w:rsidRPr="00C70209" w:rsidRDefault="00183F9F" w:rsidP="00082182">
            <w:pPr>
              <w:pStyle w:val="Tabletext-evidencematrix"/>
            </w:pPr>
            <w:r w:rsidRPr="00C70209">
              <w:t>Heterogeneity NR</w:t>
            </w:r>
          </w:p>
          <w:p w14:paraId="2A0085D8" w14:textId="128340AE"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0EA5C435" w14:textId="77777777" w:rsidTr="00082182">
        <w:tc>
          <w:tcPr>
            <w:tcW w:w="388" w:type="pct"/>
            <w:vMerge w:val="restart"/>
            <w:shd w:val="clear" w:color="auto" w:fill="auto"/>
          </w:tcPr>
          <w:p w14:paraId="44A998D3" w14:textId="1576AB0C" w:rsidR="00183F9F" w:rsidRPr="00C70209" w:rsidRDefault="00183F9F" w:rsidP="00082182">
            <w:pPr>
              <w:pStyle w:val="Tabletext-evidencematrix"/>
            </w:pPr>
            <w:r w:rsidRPr="00C70209">
              <w:t>Rabe 2012</w:t>
            </w:r>
            <w:r w:rsidRPr="00C70209">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 </w:instrText>
            </w:r>
            <w:r w:rsidR="000E261C">
              <w:fldChar w:fldCharType="begin">
                <w:fldData xml:space="preserve">PEVuZE5vdGU+PENpdGU+PEF1dGhvcj5SYWJlPC9BdXRob3I+PFllYXI+MjAxMjwvWWVhcj48UmVj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8</w:t>
            </w:r>
            <w:r w:rsidRPr="00C70209">
              <w:fldChar w:fldCharType="end"/>
            </w:r>
          </w:p>
          <w:p w14:paraId="3958B3CA" w14:textId="77777777" w:rsidR="00183F9F" w:rsidRPr="00C70209" w:rsidRDefault="00183F9F" w:rsidP="00082182">
            <w:pPr>
              <w:pStyle w:val="Tabletext-evidencematrix"/>
            </w:pPr>
            <w:r w:rsidRPr="00C70209">
              <w:t>Level I</w:t>
            </w:r>
          </w:p>
          <w:p w14:paraId="1AF61DC2" w14:textId="77777777" w:rsidR="00183F9F" w:rsidRPr="00C70209" w:rsidRDefault="00183F9F" w:rsidP="00082182">
            <w:pPr>
              <w:pStyle w:val="Tabletext-evidencematrix"/>
            </w:pPr>
            <w:r w:rsidRPr="00C70209">
              <w:rPr>
                <w:i/>
              </w:rPr>
              <w:t>Good</w:t>
            </w:r>
          </w:p>
        </w:tc>
        <w:tc>
          <w:tcPr>
            <w:tcW w:w="490" w:type="pct"/>
            <w:tcBorders>
              <w:bottom w:val="single" w:sz="4" w:space="0" w:color="000000"/>
            </w:tcBorders>
            <w:shd w:val="clear" w:color="auto" w:fill="auto"/>
          </w:tcPr>
          <w:p w14:paraId="6EE058FD" w14:textId="17E00FAA" w:rsidR="00183F9F" w:rsidRPr="00C70209" w:rsidRDefault="00183F9F" w:rsidP="00082182">
            <w:pPr>
              <w:pStyle w:val="Tabletext-evidencematrix"/>
            </w:pPr>
            <w:r w:rsidRPr="00C70209">
              <w:t>10 trials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 xml:space="preserve"> 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Kugelman 2007,</w:t>
            </w:r>
            <w:r w:rsidRPr="00C70209">
              <w:fldChar w:fldCharType="begin"/>
            </w:r>
            <w:r w:rsidR="000E261C">
              <w:instrText xml:space="preserve"> ADDIN EN.CITE &lt;EndNote&gt;&lt;Cite&gt;&lt;Author&gt;Kugelman&lt;/Author&gt;&lt;Year&gt;2007&lt;/Year&gt;&lt;RecNum&gt;892&lt;/RecNum&gt;&lt;DisplayText&gt;&lt;style face="superscript"&gt;319&lt;/style&gt;&lt;/DisplayText&gt;&lt;record&gt;&lt;rec-number&gt;892&lt;/rec-number&gt;&lt;foreign-keys&gt;&lt;key app="EN" db-id="9edve2wadsavt5ewavaxtda4f2tavzvts9ee" timestamp="1435036188"&gt;892&lt;/key&gt;&lt;/foreign-keys&gt;&lt;ref-type name="Generic"&gt;13&lt;/ref-type&gt;&lt;contributors&gt;&lt;authors&gt;&lt;author&gt;Kugelman, A.&lt;/author&gt;&lt;author&gt;Borenstein-Levin, L.&lt;/author&gt;&lt;author&gt;Riskin, A.&lt;/author&gt;&lt;author&gt;Christyakov, I.&lt;/author&gt;&lt;author&gt;Ohel, G.&lt;/author&gt;&lt;author&gt;Gonen, R.&lt;/author&gt;&lt;author&gt;et al.,&lt;/author&gt;&lt;/authors&gt;&lt;/contributors&gt;&lt;titles&gt;&lt;title&gt;Immediate versus delayed umbilical cord clamping in premature neonates born &amp;lt; 35 weeks: a prospective, randomized, controlled study&lt;/title&gt;&lt;/titles&gt;&lt;pages&gt;307–315&lt;/pages&gt;&lt;volume&gt;24&lt;/volume&gt;&lt;reprint-edition&gt;NOT IN FILE&lt;/reprint-edition&gt;&lt;keywords&gt;&lt;keyword&gt;delayed umbilical cord clamping&lt;/keyword&gt;&lt;keyword&gt;umbilical cord&lt;/keyword&gt;&lt;keyword&gt;umbilical cord clamping&lt;/keyword&gt;&lt;keyword&gt;infant&lt;/keyword&gt;&lt;/keywords&gt;&lt;dates&gt;&lt;year&gt;2007&lt;/year&gt;&lt;/dates&gt;&lt;urls&gt;&lt;/urls&gt;&lt;/record&gt;&lt;/Cite&gt;&lt;/EndNote&gt;</w:instrText>
            </w:r>
            <w:r w:rsidRPr="00C70209">
              <w:fldChar w:fldCharType="separate"/>
            </w:r>
            <w:r w:rsidR="000E261C" w:rsidRPr="000E261C">
              <w:rPr>
                <w:noProof/>
                <w:vertAlign w:val="superscript"/>
              </w:rPr>
              <w:t>319</w:t>
            </w:r>
            <w:r w:rsidRPr="00C70209">
              <w:fldChar w:fldCharType="end"/>
            </w:r>
            <w:r w:rsidRPr="00C70209">
              <w:t xml:space="preserve"> McDonnell 1997,</w:t>
            </w:r>
            <w:r w:rsidRPr="00C70209">
              <w:fldChar w:fldCharType="begin"/>
            </w:r>
            <w:r w:rsidR="000E261C">
              <w:instrText xml:space="preserve"> ADDIN EN.CITE &lt;EndNote&gt;&lt;Cite&gt;&lt;Author&gt;McDonnell&lt;/Author&gt;&lt;Year&gt;1997&lt;/Year&gt;&lt;RecNum&gt;899&lt;/RecNum&gt;&lt;DisplayText&gt;&lt;style face="superscript"&gt;321&lt;/style&gt;&lt;/DisplayText&gt;&lt;record&gt;&lt;rec-number&gt;899&lt;/rec-number&gt;&lt;foreign-keys&gt;&lt;key app="EN" db-id="9edve2wadsavt5ewavaxtda4f2tavzvts9ee" timestamp="1435036188"&gt;899&lt;/key&gt;&lt;/foreign-keys&gt;&lt;ref-type name="Journal Article"&gt;17&lt;/ref-type&gt;&lt;contributors&gt;&lt;authors&gt;&lt;author&gt;McDonnell, M.&lt;/author&gt;&lt;author&gt;Henderson-Smart, D. J.&lt;/author&gt;&lt;/authors&gt;&lt;/contributors&gt;&lt;auth-address&gt;Henderson-Smart, D.J., NSW CPHSR, Building D02, University of Sydney, Sydney, NSW 2006, Australia&lt;/auth-address&gt;&lt;titles&gt;&lt;title&gt;Delayed umbilical cord clamping in preterm infants: A feasibility study&lt;/title&gt;&lt;secondary-title&gt;Journal of Paediatrics and Child Health&lt;/secondary-title&gt;&lt;/titles&gt;&lt;periodical&gt;&lt;full-title&gt;Journal of Paediatrics and Child Health&lt;/full-title&gt;&lt;/periodical&gt;&lt;pages&gt;308–310&lt;/pages&gt;&lt;volume&gt;33&lt;/volume&gt;&lt;number&gt;4&lt;/number&gt;&lt;reprint-edition&gt;NOT IN FILE&lt;/reprint-edition&gt;&lt;keywords&gt;&lt;keyword&gt;age&lt;/keyword&gt;&lt;keyword&gt;article&lt;/keyword&gt;&lt;keyword&gt;Australia&lt;/keyword&gt;&lt;keyword&gt;birth&lt;/keyword&gt;&lt;keyword&gt;cesarean section&lt;/keyword&gt;&lt;keyword&gt;clamp&lt;/keyword&gt;&lt;keyword&gt;clinical article&lt;/keyword&gt;&lt;keyword&gt;delayed cord clamping&lt;/keyword&gt;&lt;keyword&gt;delayed umbilical cord clamping&lt;/keyword&gt;&lt;keyword&gt;delivery&lt;/keyword&gt;&lt;keyword&gt;feasibility study&lt;/keyword&gt;&lt;keyword&gt;fetomaternal transfusion&lt;/keyword&gt;&lt;keyword&gt;hematocrit&lt;/keyword&gt;&lt;keyword&gt;human&lt;/keyword&gt;&lt;keyword&gt;infant&lt;/keyword&gt;&lt;keyword&gt;lead&lt;/keyword&gt;&lt;keyword&gt;Methods&lt;/keyword&gt;&lt;keyword&gt;newborn&lt;/keyword&gt;&lt;keyword&gt;prematurity&lt;/keyword&gt;&lt;keyword&gt;priority journal&lt;/keyword&gt;&lt;keyword&gt;Studies&lt;/keyword&gt;&lt;keyword&gt;transfusion&lt;/keyword&gt;&lt;keyword&gt;umbilical cord&lt;/keyword&gt;&lt;keyword&gt;umbilical cord clamping&lt;/keyword&gt;&lt;keyword&gt;university&lt;/keyword&gt;&lt;keyword&gt;vaginal delivery&lt;/keyword&gt;&lt;/keywords&gt;&lt;dates&gt;&lt;year&gt;1997&lt;/year&gt;&lt;/dates&gt;&lt;isbn&gt;1034-4810&lt;/isbn&gt;&lt;urls&gt;&lt;related-urls&gt;&lt;url&gt;http://www.embase.com/search/results?subaction=viewrecord&amp;amp;from=export&amp;amp;id=L27396184&lt;/url&gt;&lt;/related-urls&gt;&lt;/urls&gt;&lt;/record&gt;&lt;/Cite&gt;&lt;/EndNote&gt;</w:instrText>
            </w:r>
            <w:r w:rsidRPr="00C70209">
              <w:fldChar w:fldCharType="separate"/>
            </w:r>
            <w:r w:rsidR="000E261C" w:rsidRPr="000E261C">
              <w:rPr>
                <w:noProof/>
                <w:vertAlign w:val="superscript"/>
              </w:rPr>
              <w:t>321</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Oh 2002,</w:t>
            </w:r>
            <w:r w:rsidRPr="00C70209">
              <w:fldChar w:fldCharType="begin"/>
            </w:r>
            <w:r w:rsidR="000E261C">
              <w:instrText xml:space="preserve"> ADDIN EN.CITE &lt;EndNote&gt;&lt;Cite&gt;&lt;Author&gt;Oh&lt;/Author&gt;&lt;Year&gt;2002&lt;/Year&gt;&lt;RecNum&gt;935&lt;/RecNum&gt;&lt;DisplayText&gt;&lt;style face="superscript"&gt;324&lt;/style&gt;&lt;/DisplayText&gt;&lt;record&gt;&lt;rec-number&gt;935&lt;/rec-number&gt;&lt;foreign-keys&gt;&lt;key app="EN" db-id="9edve2wadsavt5ewavaxtda4f2tavzvts9ee" timestamp="1435709514"&gt;935&lt;/key&gt;&lt;/foreign-keys&gt;&lt;ref-type name="Journal Article"&gt;17&lt;/ref-type&gt;&lt;contributors&gt;&lt;authors&gt;&lt;author&gt;Oh, W.&lt;/author&gt;&lt;author&gt;Carlo, W. A.&lt;/author&gt;&lt;author&gt;Fanaroff, A.&lt;/author&gt;&lt;author&gt;McDonald, S.&lt;/author&gt;&lt;author&gt;Donovan, E. F.&lt;/author&gt;&lt;author&gt;Poole, K.&lt;/author&gt;&lt;/authors&gt;&lt;/contributors&gt;&lt;titles&gt;&lt;title&gt;Delayed cord clamping in extremely low birth weight infants - a pilot randomised controlled trial&lt;/title&gt;&lt;secondary-title&gt;Pediatric Research&lt;/secondary-title&gt;&lt;alt-title&gt;Pediatr. Res.&lt;/alt-title&gt;&lt;/titles&gt;&lt;periodical&gt;&lt;full-title&gt;Pediatr Res&lt;/full-title&gt;&lt;abbr-1&gt;Pediatric research&lt;/abbr-1&gt;&lt;/periodical&gt;&lt;pages&gt;365–366&lt;/pages&gt;&lt;volume&gt;51&lt;/volume&gt;&lt;number&gt;4&lt;/number&gt;&lt;dates&gt;&lt;year&gt;2002&lt;/year&gt;&lt;/dates&gt;&lt;isbn&gt;0031-3998&lt;/isbn&gt;&lt;urls&gt;&lt;/urls&gt;&lt;/record&gt;&lt;/Cite&gt;&lt;/EndNote&gt;</w:instrText>
            </w:r>
            <w:r w:rsidRPr="00C70209">
              <w:fldChar w:fldCharType="separate"/>
            </w:r>
            <w:r w:rsidR="000E261C" w:rsidRPr="000E261C">
              <w:rPr>
                <w:noProof/>
                <w:vertAlign w:val="superscript"/>
              </w:rPr>
              <w:t>324</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Strauss 2008</w:t>
            </w:r>
            <w:r w:rsidRPr="00C70209">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 </w:instrText>
            </w:r>
            <w:r w:rsidR="000E261C">
              <w:fldChar w:fldCharType="begin">
                <w:fldData xml:space="preserve">PEVuZE5vdGU+PENpdGU+PEF1dGhvcj5TdHJhdXNzPC9BdXRob3I+PFllYXI+MjAwODwvWWVhcj48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7</w:t>
            </w:r>
            <w:r w:rsidRPr="00C70209">
              <w:fldChar w:fldCharType="end"/>
            </w:r>
            <w:r w:rsidRPr="00C70209">
              <w:t>)</w:t>
            </w:r>
          </w:p>
          <w:p w14:paraId="2FC2E6FC" w14:textId="77777777" w:rsidR="00183F9F" w:rsidRPr="00C70209" w:rsidRDefault="00183F9F" w:rsidP="00082182">
            <w:pPr>
              <w:pStyle w:val="Tabletext-evidencematrix"/>
            </w:pPr>
            <w:r w:rsidRPr="00C70209">
              <w:t>N=539</w:t>
            </w:r>
          </w:p>
        </w:tc>
        <w:tc>
          <w:tcPr>
            <w:tcW w:w="490" w:type="pct"/>
            <w:gridSpan w:val="2"/>
            <w:vMerge w:val="restart"/>
            <w:shd w:val="clear" w:color="auto" w:fill="auto"/>
          </w:tcPr>
          <w:p w14:paraId="63241BCD" w14:textId="77777777" w:rsidR="00183F9F" w:rsidRPr="00C70209" w:rsidRDefault="00183F9F" w:rsidP="00082182">
            <w:pPr>
              <w:pStyle w:val="Tabletext-evidencematrix"/>
            </w:pPr>
            <w:r w:rsidRPr="00C70209">
              <w:t>Preterm infants &lt;37 weeks gestation</w:t>
            </w:r>
          </w:p>
        </w:tc>
        <w:tc>
          <w:tcPr>
            <w:tcW w:w="490" w:type="pct"/>
            <w:gridSpan w:val="2"/>
            <w:tcBorders>
              <w:bottom w:val="single" w:sz="4" w:space="0" w:color="000000"/>
            </w:tcBorders>
            <w:shd w:val="clear" w:color="auto" w:fill="auto"/>
          </w:tcPr>
          <w:p w14:paraId="7B4B6188" w14:textId="77777777" w:rsidR="00183F9F" w:rsidRPr="00C70209" w:rsidRDefault="00183F9F" w:rsidP="00082182">
            <w:pPr>
              <w:pStyle w:val="Tabletext-evidencematrix"/>
            </w:pPr>
            <w:r w:rsidRPr="00C70209">
              <w:t xml:space="preserve">England, South Africa x2, Israel, Australia, USA x4 Japan </w:t>
            </w:r>
          </w:p>
        </w:tc>
        <w:tc>
          <w:tcPr>
            <w:tcW w:w="490" w:type="pct"/>
            <w:gridSpan w:val="2"/>
            <w:vMerge w:val="restart"/>
            <w:shd w:val="clear" w:color="auto" w:fill="auto"/>
          </w:tcPr>
          <w:p w14:paraId="15E9AB59" w14:textId="77777777" w:rsidR="00183F9F" w:rsidRPr="00C70209" w:rsidRDefault="00183F9F" w:rsidP="00082182">
            <w:pPr>
              <w:pStyle w:val="Tabletext-evidencematrix"/>
            </w:pPr>
            <w:r w:rsidRPr="00C70209">
              <w:t>Placental transfusion (DCC or cord milking) versus no placental transfusion (ICC)</w:t>
            </w:r>
          </w:p>
        </w:tc>
        <w:tc>
          <w:tcPr>
            <w:tcW w:w="490" w:type="pct"/>
            <w:gridSpan w:val="2"/>
            <w:tcBorders>
              <w:bottom w:val="single" w:sz="4" w:space="0" w:color="000000"/>
            </w:tcBorders>
            <w:shd w:val="clear" w:color="auto" w:fill="auto"/>
          </w:tcPr>
          <w:p w14:paraId="405F426F" w14:textId="77777777" w:rsidR="00183F9F" w:rsidRPr="00C70209" w:rsidRDefault="00183F9F" w:rsidP="00082182">
            <w:pPr>
              <w:pStyle w:val="Tabletext-evidencematrix"/>
            </w:pPr>
            <w:r w:rsidRPr="00C70209">
              <w:t>IVH (all grades)</w:t>
            </w:r>
          </w:p>
        </w:tc>
        <w:tc>
          <w:tcPr>
            <w:tcW w:w="517" w:type="pct"/>
            <w:gridSpan w:val="2"/>
            <w:tcBorders>
              <w:bottom w:val="single" w:sz="4" w:space="0" w:color="000000"/>
            </w:tcBorders>
            <w:shd w:val="clear" w:color="auto" w:fill="auto"/>
          </w:tcPr>
          <w:p w14:paraId="218472A5" w14:textId="77777777" w:rsidR="00183F9F" w:rsidRPr="00C70209" w:rsidRDefault="00183F9F" w:rsidP="00082182">
            <w:pPr>
              <w:pStyle w:val="Tabletext-evidencematrix"/>
            </w:pPr>
            <w:r w:rsidRPr="00C70209">
              <w:t>35/260 (13.5%)</w:t>
            </w:r>
          </w:p>
        </w:tc>
        <w:tc>
          <w:tcPr>
            <w:tcW w:w="517" w:type="pct"/>
            <w:gridSpan w:val="3"/>
            <w:tcBorders>
              <w:bottom w:val="single" w:sz="4" w:space="0" w:color="000000"/>
            </w:tcBorders>
            <w:shd w:val="clear" w:color="auto" w:fill="auto"/>
          </w:tcPr>
          <w:p w14:paraId="712EE101" w14:textId="77777777" w:rsidR="00183F9F" w:rsidRPr="00C70209" w:rsidRDefault="00183F9F" w:rsidP="00082182">
            <w:pPr>
              <w:pStyle w:val="Tabletext-evidencematrix"/>
            </w:pPr>
            <w:r w:rsidRPr="00C70209">
              <w:t>56/279 (20.1%)</w:t>
            </w:r>
          </w:p>
        </w:tc>
        <w:tc>
          <w:tcPr>
            <w:tcW w:w="517" w:type="pct"/>
            <w:tcBorders>
              <w:bottom w:val="single" w:sz="4" w:space="0" w:color="000000"/>
            </w:tcBorders>
            <w:shd w:val="clear" w:color="auto" w:fill="auto"/>
          </w:tcPr>
          <w:p w14:paraId="2E7AE4FE" w14:textId="77777777" w:rsidR="00183F9F" w:rsidRPr="00C70209" w:rsidRDefault="00183F9F" w:rsidP="00082182">
            <w:pPr>
              <w:pStyle w:val="Tabletext-evidencematrix"/>
            </w:pPr>
            <w:r w:rsidRPr="00C70209">
              <w:t>RR 0.59 (0.41, 0.85)</w:t>
            </w:r>
          </w:p>
        </w:tc>
        <w:tc>
          <w:tcPr>
            <w:tcW w:w="611" w:type="pct"/>
            <w:gridSpan w:val="2"/>
            <w:tcBorders>
              <w:bottom w:val="single" w:sz="4" w:space="0" w:color="000000"/>
            </w:tcBorders>
            <w:shd w:val="clear" w:color="auto" w:fill="D9D9D9" w:themeFill="background1" w:themeFillShade="D9"/>
          </w:tcPr>
          <w:p w14:paraId="3BAFA10A" w14:textId="77777777" w:rsidR="00183F9F" w:rsidRPr="00C70209" w:rsidRDefault="00183F9F" w:rsidP="00082182">
            <w:pPr>
              <w:pStyle w:val="Tabletext-evidencematrix"/>
            </w:pPr>
            <w:r w:rsidRPr="00C70209">
              <w:rPr>
                <w:i/>
              </w:rPr>
              <w:t>Favours placental transfusion</w:t>
            </w:r>
          </w:p>
          <w:p w14:paraId="5BC1E262" w14:textId="2BD864A0" w:rsidR="00183F9F" w:rsidRPr="00C70209" w:rsidRDefault="001A475D" w:rsidP="00082182">
            <w:pPr>
              <w:pStyle w:val="Tabletext-evidencematrix"/>
            </w:pPr>
            <w:r w:rsidRPr="001A475D">
              <w:rPr>
                <w:i/>
              </w:rPr>
              <w:t>P = </w:t>
            </w:r>
            <w:r w:rsidR="00183F9F" w:rsidRPr="00C70209">
              <w:t>0.0048</w:t>
            </w:r>
          </w:p>
          <w:p w14:paraId="3816BD11" w14:textId="77777777" w:rsidR="00183F9F" w:rsidRPr="00C70209" w:rsidRDefault="00183F9F" w:rsidP="00082182">
            <w:pPr>
              <w:pStyle w:val="Tabletext-evidencematrix"/>
            </w:pPr>
            <w:r w:rsidRPr="00C70209">
              <w:t>No significant heterogeneity</w:t>
            </w:r>
          </w:p>
          <w:p w14:paraId="5B600B7E" w14:textId="6C949593"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5F8CC486" w14:textId="77777777" w:rsidTr="00082182">
        <w:tc>
          <w:tcPr>
            <w:tcW w:w="388" w:type="pct"/>
            <w:vMerge/>
            <w:shd w:val="clear" w:color="auto" w:fill="auto"/>
          </w:tcPr>
          <w:p w14:paraId="0864DA28"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2011ED27" w14:textId="033715E1" w:rsidR="00183F9F" w:rsidRPr="00C70209" w:rsidRDefault="00183F9F" w:rsidP="00082182">
            <w:pPr>
              <w:pStyle w:val="Tabletext-evidencematrix"/>
            </w:pPr>
            <w:r w:rsidRPr="00C70209">
              <w:t>6 trials (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w:t>
            </w:r>
          </w:p>
          <w:p w14:paraId="6AC3A29E" w14:textId="77777777" w:rsidR="00183F9F" w:rsidRPr="00C70209" w:rsidRDefault="00183F9F" w:rsidP="00082182">
            <w:pPr>
              <w:pStyle w:val="Tabletext-evidencematrix"/>
            </w:pPr>
            <w:r w:rsidRPr="00C70209">
              <w:t>N=305</w:t>
            </w:r>
          </w:p>
        </w:tc>
        <w:tc>
          <w:tcPr>
            <w:tcW w:w="490" w:type="pct"/>
            <w:gridSpan w:val="2"/>
            <w:vMerge/>
            <w:shd w:val="clear" w:color="auto" w:fill="auto"/>
          </w:tcPr>
          <w:p w14:paraId="6E42831A" w14:textId="77777777" w:rsidR="00183F9F" w:rsidRPr="00C70209" w:rsidRDefault="00183F9F" w:rsidP="00082182">
            <w:pPr>
              <w:pStyle w:val="Tabletext-evidencematrix"/>
            </w:pPr>
          </w:p>
        </w:tc>
        <w:tc>
          <w:tcPr>
            <w:tcW w:w="490" w:type="pct"/>
            <w:gridSpan w:val="2"/>
            <w:tcBorders>
              <w:bottom w:val="single" w:sz="4" w:space="0" w:color="000000"/>
            </w:tcBorders>
            <w:shd w:val="clear" w:color="auto" w:fill="auto"/>
          </w:tcPr>
          <w:p w14:paraId="08AC7861" w14:textId="77777777" w:rsidR="00183F9F" w:rsidRPr="00C70209" w:rsidRDefault="00183F9F" w:rsidP="00082182">
            <w:pPr>
              <w:pStyle w:val="Tabletext-evidencematrix"/>
            </w:pPr>
            <w:r w:rsidRPr="00C70209">
              <w:t>England, USA, South Africa, Japan</w:t>
            </w:r>
          </w:p>
        </w:tc>
        <w:tc>
          <w:tcPr>
            <w:tcW w:w="490" w:type="pct"/>
            <w:gridSpan w:val="2"/>
            <w:vMerge/>
            <w:shd w:val="clear" w:color="auto" w:fill="auto"/>
          </w:tcPr>
          <w:p w14:paraId="5B92E57F" w14:textId="77777777" w:rsidR="00183F9F" w:rsidRPr="00C70209" w:rsidRDefault="00183F9F" w:rsidP="00082182">
            <w:pPr>
              <w:pStyle w:val="Tabletext-evidencematrix"/>
            </w:pPr>
          </w:p>
        </w:tc>
        <w:tc>
          <w:tcPr>
            <w:tcW w:w="490" w:type="pct"/>
            <w:gridSpan w:val="2"/>
            <w:tcBorders>
              <w:bottom w:val="single" w:sz="4" w:space="0" w:color="000000"/>
            </w:tcBorders>
            <w:shd w:val="clear" w:color="auto" w:fill="auto"/>
          </w:tcPr>
          <w:p w14:paraId="2D7B252F" w14:textId="77777777" w:rsidR="00183F9F" w:rsidRPr="00C70209" w:rsidRDefault="00183F9F" w:rsidP="00082182">
            <w:pPr>
              <w:pStyle w:val="Tabletext-evidencematrix"/>
            </w:pPr>
            <w:r w:rsidRPr="00C70209">
              <w:t>Severe IVH (grade 3 or 4)</w:t>
            </w:r>
          </w:p>
        </w:tc>
        <w:tc>
          <w:tcPr>
            <w:tcW w:w="517" w:type="pct"/>
            <w:gridSpan w:val="2"/>
            <w:tcBorders>
              <w:bottom w:val="single" w:sz="4" w:space="0" w:color="000000"/>
            </w:tcBorders>
            <w:shd w:val="clear" w:color="auto" w:fill="auto"/>
          </w:tcPr>
          <w:p w14:paraId="684E5310" w14:textId="77777777" w:rsidR="00183F9F" w:rsidRPr="00C70209" w:rsidRDefault="00183F9F" w:rsidP="00082182">
            <w:pPr>
              <w:pStyle w:val="Tabletext-evidencematrix"/>
            </w:pPr>
            <w:r w:rsidRPr="00C70209">
              <w:t>5/154 (3.2%)</w:t>
            </w:r>
          </w:p>
        </w:tc>
        <w:tc>
          <w:tcPr>
            <w:tcW w:w="517" w:type="pct"/>
            <w:gridSpan w:val="3"/>
            <w:tcBorders>
              <w:bottom w:val="single" w:sz="4" w:space="0" w:color="000000"/>
            </w:tcBorders>
            <w:shd w:val="clear" w:color="auto" w:fill="auto"/>
          </w:tcPr>
          <w:p w14:paraId="1FD58899" w14:textId="77777777" w:rsidR="00183F9F" w:rsidRPr="00C70209" w:rsidRDefault="00183F9F" w:rsidP="00082182">
            <w:pPr>
              <w:pStyle w:val="Tabletext-evidencematrix"/>
            </w:pPr>
            <w:r w:rsidRPr="00C70209">
              <w:t>7/151 (4.6%)</w:t>
            </w:r>
          </w:p>
        </w:tc>
        <w:tc>
          <w:tcPr>
            <w:tcW w:w="517" w:type="pct"/>
            <w:tcBorders>
              <w:bottom w:val="single" w:sz="4" w:space="0" w:color="000000"/>
            </w:tcBorders>
            <w:shd w:val="clear" w:color="auto" w:fill="FFFFFF" w:themeFill="background1"/>
          </w:tcPr>
          <w:p w14:paraId="5DE60BC1" w14:textId="77777777" w:rsidR="00183F9F" w:rsidRPr="00C70209" w:rsidRDefault="00183F9F" w:rsidP="00082182">
            <w:pPr>
              <w:pStyle w:val="Tabletext-evidencematrix"/>
            </w:pPr>
            <w:r w:rsidRPr="00C70209">
              <w:t>RR 0.68 (0.23, 1.96)</w:t>
            </w:r>
          </w:p>
        </w:tc>
        <w:tc>
          <w:tcPr>
            <w:tcW w:w="611" w:type="pct"/>
            <w:gridSpan w:val="2"/>
            <w:tcBorders>
              <w:bottom w:val="single" w:sz="4" w:space="0" w:color="000000"/>
            </w:tcBorders>
            <w:shd w:val="clear" w:color="auto" w:fill="FFFFFF" w:themeFill="background1"/>
          </w:tcPr>
          <w:p w14:paraId="5D5DD177" w14:textId="77777777" w:rsidR="00183F9F" w:rsidRPr="00C70209" w:rsidRDefault="00183F9F" w:rsidP="00082182">
            <w:pPr>
              <w:pStyle w:val="Tabletext-evidencematrix"/>
            </w:pPr>
            <w:r w:rsidRPr="00C70209">
              <w:rPr>
                <w:i/>
              </w:rPr>
              <w:t>No significant difference</w:t>
            </w:r>
          </w:p>
          <w:p w14:paraId="7339A0B6" w14:textId="362C881B" w:rsidR="00183F9F" w:rsidRPr="00C70209" w:rsidRDefault="001A475D" w:rsidP="00082182">
            <w:pPr>
              <w:pStyle w:val="Tabletext-evidencematrix"/>
            </w:pPr>
            <w:r w:rsidRPr="001A475D">
              <w:rPr>
                <w:i/>
              </w:rPr>
              <w:t>P = </w:t>
            </w:r>
            <w:r w:rsidR="00183F9F" w:rsidRPr="00C70209">
              <w:t>0.47</w:t>
            </w:r>
          </w:p>
          <w:p w14:paraId="04D76832" w14:textId="77777777" w:rsidR="00183F9F" w:rsidRPr="00C70209" w:rsidRDefault="00183F9F" w:rsidP="00082182">
            <w:pPr>
              <w:pStyle w:val="Tabletext-evidencematrix"/>
            </w:pPr>
            <w:r w:rsidRPr="00C70209">
              <w:t>No significant heterogeneity</w:t>
            </w:r>
          </w:p>
          <w:p w14:paraId="56C5063A" w14:textId="4801AEF0"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28B872E0" w14:textId="77777777" w:rsidTr="00082182">
        <w:tc>
          <w:tcPr>
            <w:tcW w:w="388" w:type="pct"/>
            <w:vMerge/>
            <w:shd w:val="clear" w:color="auto" w:fill="auto"/>
          </w:tcPr>
          <w:p w14:paraId="365C2046" w14:textId="77777777" w:rsidR="00183F9F" w:rsidRPr="00C70209" w:rsidRDefault="00183F9F" w:rsidP="00082182">
            <w:pPr>
              <w:pStyle w:val="Tabletext-evidencematrix"/>
            </w:pPr>
          </w:p>
        </w:tc>
        <w:tc>
          <w:tcPr>
            <w:tcW w:w="490" w:type="pct"/>
            <w:tcBorders>
              <w:bottom w:val="nil"/>
            </w:tcBorders>
            <w:shd w:val="clear" w:color="auto" w:fill="auto"/>
          </w:tcPr>
          <w:p w14:paraId="074EDDDF" w14:textId="77777777" w:rsidR="00183F9F" w:rsidRPr="00C70209" w:rsidRDefault="00183F9F" w:rsidP="00082182">
            <w:pPr>
              <w:pStyle w:val="Tabletext-subanalysis"/>
            </w:pPr>
          </w:p>
        </w:tc>
        <w:tc>
          <w:tcPr>
            <w:tcW w:w="490" w:type="pct"/>
            <w:gridSpan w:val="2"/>
            <w:vMerge/>
            <w:shd w:val="clear" w:color="auto" w:fill="auto"/>
          </w:tcPr>
          <w:p w14:paraId="77A26F94" w14:textId="77777777" w:rsidR="00183F9F" w:rsidRPr="00C70209" w:rsidRDefault="00183F9F" w:rsidP="00082182">
            <w:pPr>
              <w:pStyle w:val="Tabletext-subanalysis"/>
            </w:pPr>
          </w:p>
        </w:tc>
        <w:tc>
          <w:tcPr>
            <w:tcW w:w="490" w:type="pct"/>
            <w:gridSpan w:val="2"/>
            <w:tcBorders>
              <w:bottom w:val="nil"/>
            </w:tcBorders>
            <w:shd w:val="clear" w:color="auto" w:fill="auto"/>
          </w:tcPr>
          <w:p w14:paraId="2D9F6A1E" w14:textId="77777777" w:rsidR="00183F9F" w:rsidRPr="00C70209" w:rsidRDefault="00183F9F" w:rsidP="00082182">
            <w:pPr>
              <w:pStyle w:val="Tabletext-subanalysis"/>
            </w:pPr>
          </w:p>
        </w:tc>
        <w:tc>
          <w:tcPr>
            <w:tcW w:w="490" w:type="pct"/>
            <w:gridSpan w:val="2"/>
            <w:vMerge/>
            <w:shd w:val="clear" w:color="auto" w:fill="auto"/>
          </w:tcPr>
          <w:p w14:paraId="57B6C35C" w14:textId="77777777" w:rsidR="00183F9F" w:rsidRPr="00C70209" w:rsidRDefault="00183F9F" w:rsidP="00082182">
            <w:pPr>
              <w:pStyle w:val="Tabletext-subanalysis"/>
            </w:pPr>
          </w:p>
        </w:tc>
        <w:tc>
          <w:tcPr>
            <w:tcW w:w="490" w:type="pct"/>
            <w:gridSpan w:val="2"/>
            <w:tcBorders>
              <w:bottom w:val="nil"/>
            </w:tcBorders>
            <w:shd w:val="clear" w:color="auto" w:fill="auto"/>
          </w:tcPr>
          <w:p w14:paraId="19717EAF" w14:textId="77777777" w:rsidR="00183F9F" w:rsidRPr="00C70209" w:rsidRDefault="00183F9F" w:rsidP="00082182">
            <w:pPr>
              <w:pStyle w:val="Tabletext-subanalysis"/>
            </w:pPr>
          </w:p>
        </w:tc>
        <w:tc>
          <w:tcPr>
            <w:tcW w:w="1551" w:type="pct"/>
            <w:gridSpan w:val="6"/>
            <w:tcBorders>
              <w:bottom w:val="single" w:sz="4" w:space="0" w:color="000000"/>
            </w:tcBorders>
            <w:shd w:val="clear" w:color="auto" w:fill="auto"/>
          </w:tcPr>
          <w:p w14:paraId="3215C662" w14:textId="77777777" w:rsidR="00183F9F" w:rsidRPr="00C70209" w:rsidRDefault="00183F9F" w:rsidP="00082182">
            <w:pPr>
              <w:pStyle w:val="Tabletext-subanalysis"/>
              <w:rPr>
                <w:i/>
              </w:rPr>
            </w:pPr>
            <w:r w:rsidRPr="00C70209">
              <w:rPr>
                <w:i/>
              </w:rPr>
              <w:t>Subgroup analysis: intervention</w:t>
            </w:r>
          </w:p>
        </w:tc>
        <w:tc>
          <w:tcPr>
            <w:tcW w:w="611" w:type="pct"/>
            <w:gridSpan w:val="2"/>
            <w:tcBorders>
              <w:bottom w:val="single" w:sz="4" w:space="0" w:color="000000"/>
            </w:tcBorders>
            <w:shd w:val="clear" w:color="auto" w:fill="FFFFFF" w:themeFill="background1"/>
          </w:tcPr>
          <w:p w14:paraId="08686A08" w14:textId="77777777" w:rsidR="00183F9F" w:rsidRPr="00C70209" w:rsidRDefault="00183F9F" w:rsidP="00082182">
            <w:pPr>
              <w:pStyle w:val="Tabletext-subanalysis"/>
              <w:rPr>
                <w:i/>
              </w:rPr>
            </w:pPr>
          </w:p>
        </w:tc>
      </w:tr>
      <w:tr w:rsidR="00183F9F" w:rsidRPr="00C70209" w14:paraId="054E5FE6" w14:textId="77777777" w:rsidTr="00082182">
        <w:tc>
          <w:tcPr>
            <w:tcW w:w="388" w:type="pct"/>
            <w:vMerge/>
            <w:shd w:val="clear" w:color="auto" w:fill="auto"/>
          </w:tcPr>
          <w:p w14:paraId="471BB72B" w14:textId="77777777" w:rsidR="00183F9F" w:rsidRPr="00C70209" w:rsidRDefault="00183F9F" w:rsidP="00082182">
            <w:pPr>
              <w:pStyle w:val="Tabletext-evidencematrix"/>
            </w:pPr>
          </w:p>
        </w:tc>
        <w:tc>
          <w:tcPr>
            <w:tcW w:w="490" w:type="pct"/>
            <w:tcBorders>
              <w:top w:val="nil"/>
              <w:bottom w:val="single" w:sz="4" w:space="0" w:color="000000"/>
            </w:tcBorders>
            <w:shd w:val="clear" w:color="auto" w:fill="auto"/>
          </w:tcPr>
          <w:p w14:paraId="0D4EC484" w14:textId="56752009" w:rsidR="00183F9F" w:rsidRPr="00C70209" w:rsidRDefault="00183F9F" w:rsidP="00082182">
            <w:pPr>
              <w:pStyle w:val="Tabletext-subanalysis"/>
            </w:pPr>
            <w:r w:rsidRPr="00C70209">
              <w:t>5 trials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 xml:space="preserve"> 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 xml:space="preserve">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w:t>
            </w:r>
          </w:p>
          <w:p w14:paraId="21D5B1E7" w14:textId="77777777" w:rsidR="00183F9F" w:rsidRPr="00C70209" w:rsidRDefault="00183F9F" w:rsidP="00082182">
            <w:pPr>
              <w:pStyle w:val="Tabletext-subanalysis"/>
            </w:pPr>
            <w:r w:rsidRPr="00C70209">
              <w:t>N=265</w:t>
            </w:r>
          </w:p>
        </w:tc>
        <w:tc>
          <w:tcPr>
            <w:tcW w:w="490" w:type="pct"/>
            <w:gridSpan w:val="2"/>
            <w:vMerge/>
            <w:shd w:val="clear" w:color="auto" w:fill="auto"/>
          </w:tcPr>
          <w:p w14:paraId="1E16BC5E" w14:textId="77777777" w:rsidR="00183F9F" w:rsidRPr="00C70209" w:rsidRDefault="00183F9F" w:rsidP="00082182">
            <w:pPr>
              <w:pStyle w:val="Tabletext-subanalysis"/>
            </w:pPr>
          </w:p>
        </w:tc>
        <w:tc>
          <w:tcPr>
            <w:tcW w:w="490" w:type="pct"/>
            <w:gridSpan w:val="2"/>
            <w:tcBorders>
              <w:top w:val="nil"/>
              <w:bottom w:val="single" w:sz="4" w:space="0" w:color="000000"/>
            </w:tcBorders>
            <w:shd w:val="clear" w:color="auto" w:fill="auto"/>
          </w:tcPr>
          <w:p w14:paraId="694526A1" w14:textId="77777777" w:rsidR="00183F9F" w:rsidRPr="00C70209" w:rsidRDefault="00183F9F" w:rsidP="00082182">
            <w:pPr>
              <w:pStyle w:val="Tabletext-subanalysis"/>
            </w:pPr>
            <w:r w:rsidRPr="00C70209">
              <w:t>England, USA, South Africa</w:t>
            </w:r>
          </w:p>
        </w:tc>
        <w:tc>
          <w:tcPr>
            <w:tcW w:w="490" w:type="pct"/>
            <w:gridSpan w:val="2"/>
            <w:vMerge/>
            <w:shd w:val="clear" w:color="auto" w:fill="auto"/>
          </w:tcPr>
          <w:p w14:paraId="1CE7EF71" w14:textId="77777777" w:rsidR="00183F9F" w:rsidRPr="00C70209" w:rsidRDefault="00183F9F" w:rsidP="00082182">
            <w:pPr>
              <w:pStyle w:val="Tabletext-subanalysis"/>
            </w:pPr>
          </w:p>
        </w:tc>
        <w:tc>
          <w:tcPr>
            <w:tcW w:w="490" w:type="pct"/>
            <w:gridSpan w:val="2"/>
            <w:tcBorders>
              <w:top w:val="nil"/>
              <w:bottom w:val="single" w:sz="4" w:space="0" w:color="000000"/>
            </w:tcBorders>
            <w:shd w:val="clear" w:color="auto" w:fill="auto"/>
          </w:tcPr>
          <w:p w14:paraId="08D98CAF" w14:textId="77777777" w:rsidR="00183F9F" w:rsidRPr="00C70209" w:rsidRDefault="00183F9F" w:rsidP="00082182">
            <w:pPr>
              <w:pStyle w:val="Tabletext-subanalysis"/>
              <w:jc w:val="right"/>
            </w:pPr>
            <w:r w:rsidRPr="00C70209">
              <w:t>DCC patients only</w:t>
            </w:r>
          </w:p>
        </w:tc>
        <w:tc>
          <w:tcPr>
            <w:tcW w:w="517" w:type="pct"/>
            <w:gridSpan w:val="2"/>
            <w:tcBorders>
              <w:bottom w:val="single" w:sz="4" w:space="0" w:color="000000"/>
            </w:tcBorders>
            <w:shd w:val="clear" w:color="auto" w:fill="auto"/>
          </w:tcPr>
          <w:p w14:paraId="1CF6C5C1" w14:textId="77777777" w:rsidR="00183F9F" w:rsidRPr="00C70209" w:rsidRDefault="00183F9F" w:rsidP="00082182">
            <w:pPr>
              <w:pStyle w:val="Tabletext-subanalysis"/>
            </w:pPr>
            <w:r w:rsidRPr="00C70209">
              <w:t>3/134 (2.2%)</w:t>
            </w:r>
          </w:p>
        </w:tc>
        <w:tc>
          <w:tcPr>
            <w:tcW w:w="517" w:type="pct"/>
            <w:gridSpan w:val="3"/>
            <w:tcBorders>
              <w:bottom w:val="single" w:sz="4" w:space="0" w:color="000000"/>
            </w:tcBorders>
            <w:shd w:val="clear" w:color="auto" w:fill="auto"/>
          </w:tcPr>
          <w:p w14:paraId="420D4F16" w14:textId="77777777" w:rsidR="00183F9F" w:rsidRPr="00C70209" w:rsidRDefault="00183F9F" w:rsidP="00082182">
            <w:pPr>
              <w:pStyle w:val="Tabletext-subanalysis"/>
            </w:pPr>
            <w:r w:rsidRPr="00C70209">
              <w:t>3/131 (2.3%)</w:t>
            </w:r>
          </w:p>
        </w:tc>
        <w:tc>
          <w:tcPr>
            <w:tcW w:w="517" w:type="pct"/>
            <w:tcBorders>
              <w:bottom w:val="single" w:sz="4" w:space="0" w:color="000000"/>
            </w:tcBorders>
            <w:shd w:val="clear" w:color="auto" w:fill="FFFFFF" w:themeFill="background1"/>
          </w:tcPr>
          <w:p w14:paraId="139FCDE5" w14:textId="77777777" w:rsidR="00183F9F" w:rsidRPr="00C70209" w:rsidRDefault="00183F9F" w:rsidP="00082182">
            <w:pPr>
              <w:pStyle w:val="Tabletext-subanalysis"/>
            </w:pPr>
            <w:r w:rsidRPr="00C70209">
              <w:t>RR 0.85 (0.20, 3.66)</w:t>
            </w:r>
          </w:p>
        </w:tc>
        <w:tc>
          <w:tcPr>
            <w:tcW w:w="611" w:type="pct"/>
            <w:gridSpan w:val="2"/>
            <w:tcBorders>
              <w:bottom w:val="single" w:sz="4" w:space="0" w:color="000000"/>
            </w:tcBorders>
            <w:shd w:val="clear" w:color="auto" w:fill="FFFFFF" w:themeFill="background1"/>
          </w:tcPr>
          <w:p w14:paraId="74AA87EE" w14:textId="77777777" w:rsidR="00183F9F" w:rsidRPr="00C70209" w:rsidRDefault="00183F9F" w:rsidP="00082182">
            <w:pPr>
              <w:pStyle w:val="Tabletext-subanalysis"/>
            </w:pPr>
            <w:r w:rsidRPr="00C70209">
              <w:rPr>
                <w:i/>
              </w:rPr>
              <w:t>No significant difference</w:t>
            </w:r>
          </w:p>
          <w:p w14:paraId="4D2DA913" w14:textId="5374CD2D" w:rsidR="00183F9F" w:rsidRPr="00C70209" w:rsidRDefault="001A475D" w:rsidP="00082182">
            <w:pPr>
              <w:pStyle w:val="Tabletext-subanalysis"/>
            </w:pPr>
            <w:r w:rsidRPr="001A475D">
              <w:rPr>
                <w:i/>
              </w:rPr>
              <w:t>P = </w:t>
            </w:r>
            <w:r w:rsidR="00183F9F" w:rsidRPr="00C70209">
              <w:t>0.83</w:t>
            </w:r>
          </w:p>
          <w:p w14:paraId="6BBC223B" w14:textId="77777777" w:rsidR="00183F9F" w:rsidRPr="00C70209" w:rsidRDefault="00183F9F" w:rsidP="00082182">
            <w:pPr>
              <w:pStyle w:val="Tabletext-subanalysis"/>
            </w:pPr>
            <w:r w:rsidRPr="00C70209">
              <w:t>No significant heterogeneity</w:t>
            </w:r>
          </w:p>
          <w:p w14:paraId="2B7A1397" w14:textId="526F5689"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784861DE" w14:textId="77777777" w:rsidTr="00082182">
        <w:tc>
          <w:tcPr>
            <w:tcW w:w="388" w:type="pct"/>
            <w:vMerge/>
            <w:shd w:val="clear" w:color="auto" w:fill="auto"/>
          </w:tcPr>
          <w:p w14:paraId="2AC1BE71"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65B3BE41" w14:textId="0C0C31A0" w:rsidR="00183F9F" w:rsidRPr="00C70209" w:rsidRDefault="00183F9F" w:rsidP="00082182">
            <w:pPr>
              <w:pStyle w:val="Tabletext-subanalysis"/>
            </w:pPr>
            <w:r w:rsidRPr="00C70209">
              <w:t>1 trial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w:t>
            </w:r>
          </w:p>
          <w:p w14:paraId="3B96AF36" w14:textId="77777777" w:rsidR="00183F9F" w:rsidRPr="00C70209" w:rsidRDefault="00183F9F" w:rsidP="00082182">
            <w:pPr>
              <w:pStyle w:val="Tabletext-subanalysis"/>
            </w:pPr>
            <w:r w:rsidRPr="00C70209">
              <w:t>N=40</w:t>
            </w:r>
          </w:p>
        </w:tc>
        <w:tc>
          <w:tcPr>
            <w:tcW w:w="490" w:type="pct"/>
            <w:gridSpan w:val="2"/>
            <w:vMerge/>
            <w:shd w:val="clear" w:color="auto" w:fill="auto"/>
          </w:tcPr>
          <w:p w14:paraId="1ECC7E2A" w14:textId="77777777" w:rsidR="00183F9F" w:rsidRPr="00C70209" w:rsidRDefault="00183F9F" w:rsidP="00082182">
            <w:pPr>
              <w:pStyle w:val="Tabletext-subanalysis"/>
            </w:pPr>
          </w:p>
        </w:tc>
        <w:tc>
          <w:tcPr>
            <w:tcW w:w="490" w:type="pct"/>
            <w:gridSpan w:val="2"/>
            <w:tcBorders>
              <w:bottom w:val="single" w:sz="4" w:space="0" w:color="000000"/>
            </w:tcBorders>
            <w:shd w:val="clear" w:color="auto" w:fill="auto"/>
          </w:tcPr>
          <w:p w14:paraId="2610D90B" w14:textId="77777777" w:rsidR="00183F9F" w:rsidRPr="00C70209" w:rsidRDefault="00183F9F" w:rsidP="00082182">
            <w:pPr>
              <w:pStyle w:val="Tabletext-subanalysis"/>
            </w:pPr>
            <w:r w:rsidRPr="00C70209">
              <w:t>Japan</w:t>
            </w:r>
          </w:p>
        </w:tc>
        <w:tc>
          <w:tcPr>
            <w:tcW w:w="490" w:type="pct"/>
            <w:gridSpan w:val="2"/>
            <w:vMerge/>
            <w:shd w:val="clear" w:color="auto" w:fill="auto"/>
          </w:tcPr>
          <w:p w14:paraId="6F632EEB" w14:textId="77777777" w:rsidR="00183F9F" w:rsidRPr="00C70209" w:rsidRDefault="00183F9F" w:rsidP="00082182">
            <w:pPr>
              <w:pStyle w:val="Tabletext-subanalysis"/>
            </w:pPr>
          </w:p>
        </w:tc>
        <w:tc>
          <w:tcPr>
            <w:tcW w:w="490" w:type="pct"/>
            <w:gridSpan w:val="2"/>
            <w:tcBorders>
              <w:bottom w:val="single" w:sz="4" w:space="0" w:color="000000"/>
            </w:tcBorders>
            <w:shd w:val="clear" w:color="auto" w:fill="auto"/>
          </w:tcPr>
          <w:p w14:paraId="4B0BE8DA" w14:textId="77777777" w:rsidR="00183F9F" w:rsidRPr="00C70209" w:rsidRDefault="00183F9F" w:rsidP="00082182">
            <w:pPr>
              <w:pStyle w:val="Tabletext-subanalysis"/>
              <w:jc w:val="right"/>
            </w:pPr>
            <w:r w:rsidRPr="00C70209">
              <w:t>Cord milking patients only</w:t>
            </w:r>
          </w:p>
        </w:tc>
        <w:tc>
          <w:tcPr>
            <w:tcW w:w="517" w:type="pct"/>
            <w:gridSpan w:val="2"/>
            <w:tcBorders>
              <w:bottom w:val="single" w:sz="4" w:space="0" w:color="000000"/>
            </w:tcBorders>
            <w:shd w:val="clear" w:color="auto" w:fill="auto"/>
          </w:tcPr>
          <w:p w14:paraId="22F0DA39" w14:textId="77777777" w:rsidR="00183F9F" w:rsidRPr="00C70209" w:rsidRDefault="00183F9F" w:rsidP="00082182">
            <w:pPr>
              <w:pStyle w:val="Tabletext-subanalysis"/>
            </w:pPr>
            <w:r w:rsidRPr="00C70209">
              <w:t>2/20 (10.0%)</w:t>
            </w:r>
          </w:p>
        </w:tc>
        <w:tc>
          <w:tcPr>
            <w:tcW w:w="517" w:type="pct"/>
            <w:gridSpan w:val="3"/>
            <w:tcBorders>
              <w:bottom w:val="single" w:sz="4" w:space="0" w:color="000000"/>
            </w:tcBorders>
            <w:shd w:val="clear" w:color="auto" w:fill="auto"/>
          </w:tcPr>
          <w:p w14:paraId="0CF08D2F" w14:textId="77777777" w:rsidR="00183F9F" w:rsidRPr="00C70209" w:rsidRDefault="00183F9F" w:rsidP="00082182">
            <w:pPr>
              <w:pStyle w:val="Tabletext-subanalysis"/>
            </w:pPr>
            <w:r w:rsidRPr="00C70209">
              <w:t>4/20 (20.0%)</w:t>
            </w:r>
          </w:p>
        </w:tc>
        <w:tc>
          <w:tcPr>
            <w:tcW w:w="517" w:type="pct"/>
            <w:tcBorders>
              <w:bottom w:val="single" w:sz="4" w:space="0" w:color="000000"/>
            </w:tcBorders>
            <w:shd w:val="clear" w:color="auto" w:fill="FFFFFF" w:themeFill="background1"/>
          </w:tcPr>
          <w:p w14:paraId="0364FAB3" w14:textId="77777777" w:rsidR="00183F9F" w:rsidRPr="00C70209" w:rsidRDefault="00183F9F" w:rsidP="00082182">
            <w:pPr>
              <w:pStyle w:val="Tabletext-subanalysis"/>
            </w:pPr>
            <w:r w:rsidRPr="00C70209">
              <w:t>RR 0.50 (0.10, 2.43)</w:t>
            </w:r>
          </w:p>
        </w:tc>
        <w:tc>
          <w:tcPr>
            <w:tcW w:w="611" w:type="pct"/>
            <w:gridSpan w:val="2"/>
            <w:tcBorders>
              <w:bottom w:val="single" w:sz="4" w:space="0" w:color="000000"/>
            </w:tcBorders>
            <w:shd w:val="clear" w:color="auto" w:fill="FFFFFF" w:themeFill="background1"/>
          </w:tcPr>
          <w:p w14:paraId="53F26876" w14:textId="77777777" w:rsidR="00183F9F" w:rsidRPr="00C70209" w:rsidRDefault="00183F9F" w:rsidP="00082182">
            <w:pPr>
              <w:pStyle w:val="Tabletext-subanalysis"/>
            </w:pPr>
            <w:r w:rsidRPr="00C70209">
              <w:rPr>
                <w:i/>
              </w:rPr>
              <w:t>No significant difference</w:t>
            </w:r>
          </w:p>
          <w:p w14:paraId="159E62FE" w14:textId="0DBF1C66" w:rsidR="00183F9F" w:rsidRPr="00C70209" w:rsidRDefault="001A475D" w:rsidP="00082182">
            <w:pPr>
              <w:pStyle w:val="Tabletext-subanalysis"/>
            </w:pPr>
            <w:r w:rsidRPr="001A475D">
              <w:rPr>
                <w:i/>
              </w:rPr>
              <w:t>P = </w:t>
            </w:r>
            <w:r w:rsidR="00183F9F" w:rsidRPr="00C70209">
              <w:t>0.39</w:t>
            </w:r>
          </w:p>
        </w:tc>
      </w:tr>
      <w:tr w:rsidR="00183F9F" w:rsidRPr="00C70209" w14:paraId="77A6B67E" w14:textId="77777777" w:rsidTr="00082182">
        <w:tc>
          <w:tcPr>
            <w:tcW w:w="388" w:type="pct"/>
            <w:vMerge/>
            <w:shd w:val="clear" w:color="auto" w:fill="auto"/>
          </w:tcPr>
          <w:p w14:paraId="0BDF7950" w14:textId="77777777" w:rsidR="00183F9F" w:rsidRPr="00C70209" w:rsidRDefault="00183F9F" w:rsidP="00082182">
            <w:pPr>
              <w:pStyle w:val="Tabletext-evidencematrix"/>
            </w:pPr>
          </w:p>
        </w:tc>
        <w:tc>
          <w:tcPr>
            <w:tcW w:w="490" w:type="pct"/>
            <w:tcBorders>
              <w:bottom w:val="nil"/>
            </w:tcBorders>
            <w:shd w:val="clear" w:color="auto" w:fill="auto"/>
          </w:tcPr>
          <w:p w14:paraId="173DA8B0" w14:textId="77777777" w:rsidR="00183F9F" w:rsidRPr="00C70209" w:rsidRDefault="00183F9F" w:rsidP="00082182">
            <w:pPr>
              <w:pStyle w:val="Tabletext-subanalysis"/>
            </w:pPr>
          </w:p>
        </w:tc>
        <w:tc>
          <w:tcPr>
            <w:tcW w:w="490" w:type="pct"/>
            <w:gridSpan w:val="2"/>
            <w:vMerge/>
            <w:tcBorders>
              <w:bottom w:val="nil"/>
            </w:tcBorders>
            <w:shd w:val="clear" w:color="auto" w:fill="auto"/>
          </w:tcPr>
          <w:p w14:paraId="337D2B60" w14:textId="77777777" w:rsidR="00183F9F" w:rsidRPr="00C70209" w:rsidRDefault="00183F9F" w:rsidP="00082182">
            <w:pPr>
              <w:pStyle w:val="Tabletext-subanalysis"/>
            </w:pPr>
          </w:p>
        </w:tc>
        <w:tc>
          <w:tcPr>
            <w:tcW w:w="490" w:type="pct"/>
            <w:gridSpan w:val="2"/>
            <w:tcBorders>
              <w:bottom w:val="nil"/>
            </w:tcBorders>
            <w:shd w:val="clear" w:color="auto" w:fill="auto"/>
          </w:tcPr>
          <w:p w14:paraId="63F5C7A2" w14:textId="77777777" w:rsidR="00183F9F" w:rsidRPr="00C70209" w:rsidRDefault="00183F9F" w:rsidP="00082182">
            <w:pPr>
              <w:pStyle w:val="Tabletext-subanalysis"/>
            </w:pPr>
          </w:p>
        </w:tc>
        <w:tc>
          <w:tcPr>
            <w:tcW w:w="490" w:type="pct"/>
            <w:gridSpan w:val="2"/>
            <w:vMerge/>
            <w:tcBorders>
              <w:bottom w:val="nil"/>
            </w:tcBorders>
            <w:shd w:val="clear" w:color="auto" w:fill="auto"/>
          </w:tcPr>
          <w:p w14:paraId="66F86FCF" w14:textId="77777777" w:rsidR="00183F9F" w:rsidRPr="00C70209" w:rsidRDefault="00183F9F" w:rsidP="00082182">
            <w:pPr>
              <w:pStyle w:val="Tabletext-subanalysis"/>
            </w:pPr>
          </w:p>
        </w:tc>
        <w:tc>
          <w:tcPr>
            <w:tcW w:w="490" w:type="pct"/>
            <w:gridSpan w:val="2"/>
            <w:tcBorders>
              <w:bottom w:val="nil"/>
            </w:tcBorders>
            <w:shd w:val="clear" w:color="auto" w:fill="auto"/>
          </w:tcPr>
          <w:p w14:paraId="63E64FDC" w14:textId="77777777" w:rsidR="00183F9F" w:rsidRPr="00C70209" w:rsidRDefault="00183F9F" w:rsidP="00082182">
            <w:pPr>
              <w:pStyle w:val="Tabletext-subanalysis"/>
              <w:jc w:val="right"/>
            </w:pPr>
          </w:p>
        </w:tc>
        <w:tc>
          <w:tcPr>
            <w:tcW w:w="1551" w:type="pct"/>
            <w:gridSpan w:val="6"/>
            <w:tcBorders>
              <w:bottom w:val="single" w:sz="4" w:space="0" w:color="000000"/>
            </w:tcBorders>
            <w:shd w:val="clear" w:color="auto" w:fill="auto"/>
          </w:tcPr>
          <w:p w14:paraId="159287D6" w14:textId="77777777" w:rsidR="00183F9F" w:rsidRPr="00C70209" w:rsidRDefault="00183F9F" w:rsidP="00082182">
            <w:pPr>
              <w:pStyle w:val="Tabletext-subanalysis"/>
              <w:rPr>
                <w:i/>
              </w:rPr>
            </w:pPr>
            <w:r w:rsidRPr="00C70209">
              <w:rPr>
                <w:i/>
              </w:rPr>
              <w:t>Sensitivity analysis: risk of bias for allocation concealment</w:t>
            </w:r>
          </w:p>
        </w:tc>
        <w:tc>
          <w:tcPr>
            <w:tcW w:w="611" w:type="pct"/>
            <w:gridSpan w:val="2"/>
            <w:tcBorders>
              <w:bottom w:val="single" w:sz="4" w:space="0" w:color="000000"/>
            </w:tcBorders>
            <w:shd w:val="clear" w:color="auto" w:fill="FFFFFF" w:themeFill="background1"/>
          </w:tcPr>
          <w:p w14:paraId="3171D936" w14:textId="77777777" w:rsidR="00183F9F" w:rsidRPr="00C70209" w:rsidRDefault="00183F9F" w:rsidP="00082182">
            <w:pPr>
              <w:pStyle w:val="Tabletext-subanalysis"/>
              <w:rPr>
                <w:i/>
              </w:rPr>
            </w:pPr>
          </w:p>
        </w:tc>
      </w:tr>
      <w:tr w:rsidR="00183F9F" w:rsidRPr="00C70209" w14:paraId="130CA815" w14:textId="77777777" w:rsidTr="00082182">
        <w:tc>
          <w:tcPr>
            <w:tcW w:w="388" w:type="pct"/>
            <w:vMerge/>
            <w:shd w:val="clear" w:color="auto" w:fill="auto"/>
          </w:tcPr>
          <w:p w14:paraId="51B403B9" w14:textId="77777777" w:rsidR="00183F9F" w:rsidRPr="00C70209" w:rsidRDefault="00183F9F" w:rsidP="00082182">
            <w:pPr>
              <w:pStyle w:val="Tabletext-evidencematrix"/>
            </w:pPr>
          </w:p>
        </w:tc>
        <w:tc>
          <w:tcPr>
            <w:tcW w:w="490" w:type="pct"/>
            <w:tcBorders>
              <w:top w:val="nil"/>
              <w:bottom w:val="single" w:sz="4" w:space="0" w:color="000000"/>
            </w:tcBorders>
            <w:shd w:val="clear" w:color="auto" w:fill="auto"/>
          </w:tcPr>
          <w:p w14:paraId="01FFA51B" w14:textId="11EF6ACA" w:rsidR="00183F9F" w:rsidRPr="00C70209" w:rsidRDefault="00183F9F" w:rsidP="00082182">
            <w:pPr>
              <w:pStyle w:val="Tabletext-subanalysis"/>
            </w:pPr>
            <w:r w:rsidRPr="00C70209">
              <w:t>1 trial (Mercer 2006</w:t>
            </w:r>
            <w:r w:rsidRPr="00C70209">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 </w:instrText>
            </w:r>
            <w:r w:rsidR="000E261C">
              <w:fldChar w:fldCharType="begin">
                <w:fldData xml:space="preserve">PEVuZE5vdGU+PENpdGU+PEF1dGhvcj5NZXJjZXI8L0F1dGhvcj48WWVhcj4yMDA2PC9ZZWFyPjxS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3</w:t>
            </w:r>
            <w:r w:rsidRPr="00C70209">
              <w:fldChar w:fldCharType="end"/>
            </w:r>
            <w:r w:rsidRPr="00C70209">
              <w:t>)</w:t>
            </w:r>
          </w:p>
          <w:p w14:paraId="476DA891" w14:textId="77777777" w:rsidR="00183F9F" w:rsidRPr="00C70209" w:rsidRDefault="00183F9F" w:rsidP="00082182">
            <w:pPr>
              <w:pStyle w:val="Tabletext-subanalysis"/>
            </w:pPr>
            <w:r w:rsidRPr="00C70209">
              <w:t>N=72</w:t>
            </w:r>
          </w:p>
        </w:tc>
        <w:tc>
          <w:tcPr>
            <w:tcW w:w="490" w:type="pct"/>
            <w:gridSpan w:val="2"/>
            <w:vMerge/>
            <w:tcBorders>
              <w:top w:val="nil"/>
            </w:tcBorders>
            <w:shd w:val="clear" w:color="auto" w:fill="auto"/>
          </w:tcPr>
          <w:p w14:paraId="54E89F83" w14:textId="77777777" w:rsidR="00183F9F" w:rsidRPr="00C70209" w:rsidRDefault="00183F9F" w:rsidP="00082182">
            <w:pPr>
              <w:pStyle w:val="Tabletext-subanalysis"/>
            </w:pPr>
          </w:p>
        </w:tc>
        <w:tc>
          <w:tcPr>
            <w:tcW w:w="490" w:type="pct"/>
            <w:gridSpan w:val="2"/>
            <w:tcBorders>
              <w:top w:val="nil"/>
              <w:bottom w:val="single" w:sz="4" w:space="0" w:color="000000"/>
            </w:tcBorders>
            <w:shd w:val="clear" w:color="auto" w:fill="auto"/>
          </w:tcPr>
          <w:p w14:paraId="7B3C5774" w14:textId="77777777" w:rsidR="00183F9F" w:rsidRPr="00C70209" w:rsidRDefault="00183F9F" w:rsidP="00082182">
            <w:pPr>
              <w:pStyle w:val="Tabletext-subanalysis"/>
            </w:pPr>
            <w:r w:rsidRPr="00C70209">
              <w:t>USA</w:t>
            </w:r>
          </w:p>
        </w:tc>
        <w:tc>
          <w:tcPr>
            <w:tcW w:w="490" w:type="pct"/>
            <w:gridSpan w:val="2"/>
            <w:vMerge/>
            <w:tcBorders>
              <w:top w:val="nil"/>
            </w:tcBorders>
            <w:shd w:val="clear" w:color="auto" w:fill="auto"/>
          </w:tcPr>
          <w:p w14:paraId="54F3E870" w14:textId="77777777" w:rsidR="00183F9F" w:rsidRPr="00C70209" w:rsidRDefault="00183F9F" w:rsidP="00082182">
            <w:pPr>
              <w:pStyle w:val="Tabletext-subanalysis"/>
            </w:pPr>
          </w:p>
        </w:tc>
        <w:tc>
          <w:tcPr>
            <w:tcW w:w="490" w:type="pct"/>
            <w:gridSpan w:val="2"/>
            <w:tcBorders>
              <w:top w:val="nil"/>
              <w:bottom w:val="single" w:sz="4" w:space="0" w:color="000000"/>
            </w:tcBorders>
            <w:shd w:val="clear" w:color="auto" w:fill="auto"/>
          </w:tcPr>
          <w:p w14:paraId="2C28EEB9" w14:textId="77777777" w:rsidR="00183F9F" w:rsidRPr="00C70209" w:rsidRDefault="00183F9F" w:rsidP="00082182">
            <w:pPr>
              <w:pStyle w:val="Tabletext-subanalysis"/>
              <w:jc w:val="right"/>
            </w:pPr>
            <w:r w:rsidRPr="00C70209">
              <w:t>Studies with low risk of bias</w:t>
            </w:r>
          </w:p>
        </w:tc>
        <w:tc>
          <w:tcPr>
            <w:tcW w:w="517" w:type="pct"/>
            <w:gridSpan w:val="2"/>
            <w:tcBorders>
              <w:bottom w:val="single" w:sz="4" w:space="0" w:color="000000"/>
            </w:tcBorders>
            <w:shd w:val="clear" w:color="auto" w:fill="auto"/>
          </w:tcPr>
          <w:p w14:paraId="395B0779" w14:textId="77777777" w:rsidR="00183F9F" w:rsidRPr="00C70209" w:rsidRDefault="00183F9F" w:rsidP="00082182">
            <w:pPr>
              <w:pStyle w:val="Tabletext-subanalysis"/>
            </w:pPr>
            <w:r w:rsidRPr="00C70209">
              <w:t>0/36 (0%)</w:t>
            </w:r>
          </w:p>
        </w:tc>
        <w:tc>
          <w:tcPr>
            <w:tcW w:w="517" w:type="pct"/>
            <w:gridSpan w:val="3"/>
            <w:tcBorders>
              <w:bottom w:val="single" w:sz="4" w:space="0" w:color="000000"/>
            </w:tcBorders>
            <w:shd w:val="clear" w:color="auto" w:fill="auto"/>
          </w:tcPr>
          <w:p w14:paraId="743A85BF" w14:textId="77777777" w:rsidR="00183F9F" w:rsidRPr="00C70209" w:rsidRDefault="00183F9F" w:rsidP="00082182">
            <w:pPr>
              <w:pStyle w:val="Tabletext-subanalysis"/>
            </w:pPr>
            <w:r w:rsidRPr="00C70209">
              <w:t>1/36 (2.8%)</w:t>
            </w:r>
          </w:p>
        </w:tc>
        <w:tc>
          <w:tcPr>
            <w:tcW w:w="517" w:type="pct"/>
            <w:tcBorders>
              <w:bottom w:val="single" w:sz="4" w:space="0" w:color="000000"/>
            </w:tcBorders>
            <w:shd w:val="clear" w:color="auto" w:fill="FFFFFF" w:themeFill="background1"/>
          </w:tcPr>
          <w:p w14:paraId="0429D399" w14:textId="77777777" w:rsidR="00183F9F" w:rsidRPr="00C70209" w:rsidRDefault="00183F9F" w:rsidP="00082182">
            <w:pPr>
              <w:pStyle w:val="Tabletext-subanalysis"/>
            </w:pPr>
            <w:r w:rsidRPr="00C70209">
              <w:t>RR 0.33 (0.01, 7.92)</w:t>
            </w:r>
          </w:p>
        </w:tc>
        <w:tc>
          <w:tcPr>
            <w:tcW w:w="611" w:type="pct"/>
            <w:gridSpan w:val="2"/>
            <w:tcBorders>
              <w:bottom w:val="single" w:sz="4" w:space="0" w:color="000000"/>
            </w:tcBorders>
            <w:shd w:val="clear" w:color="auto" w:fill="FFFFFF" w:themeFill="background1"/>
          </w:tcPr>
          <w:p w14:paraId="53A73493" w14:textId="77777777" w:rsidR="00183F9F" w:rsidRPr="00C70209" w:rsidRDefault="00183F9F" w:rsidP="00082182">
            <w:pPr>
              <w:pStyle w:val="Tabletext-subanalysis"/>
            </w:pPr>
            <w:r w:rsidRPr="00C70209">
              <w:rPr>
                <w:i/>
              </w:rPr>
              <w:t>No significant difference</w:t>
            </w:r>
          </w:p>
          <w:p w14:paraId="5098DABF" w14:textId="63894E46" w:rsidR="00183F9F" w:rsidRPr="00C70209" w:rsidRDefault="001A475D" w:rsidP="00082182">
            <w:pPr>
              <w:pStyle w:val="Tabletext-subanalysis"/>
            </w:pPr>
            <w:r w:rsidRPr="001A475D">
              <w:rPr>
                <w:i/>
              </w:rPr>
              <w:t>P = </w:t>
            </w:r>
            <w:r w:rsidR="00183F9F" w:rsidRPr="00C70209">
              <w:t>0.50</w:t>
            </w:r>
          </w:p>
        </w:tc>
      </w:tr>
      <w:tr w:rsidR="00183F9F" w:rsidRPr="00C70209" w14:paraId="598511CF" w14:textId="77777777" w:rsidTr="00082182">
        <w:tc>
          <w:tcPr>
            <w:tcW w:w="388" w:type="pct"/>
            <w:vMerge/>
            <w:tcBorders>
              <w:bottom w:val="single" w:sz="4" w:space="0" w:color="000000"/>
            </w:tcBorders>
            <w:shd w:val="clear" w:color="auto" w:fill="auto"/>
          </w:tcPr>
          <w:p w14:paraId="6798E72C" w14:textId="77777777" w:rsidR="00183F9F" w:rsidRPr="00C70209" w:rsidRDefault="00183F9F" w:rsidP="00082182">
            <w:pPr>
              <w:pStyle w:val="Tabletext-evidencematrix"/>
            </w:pPr>
          </w:p>
        </w:tc>
        <w:tc>
          <w:tcPr>
            <w:tcW w:w="490" w:type="pct"/>
            <w:tcBorders>
              <w:bottom w:val="single" w:sz="4" w:space="0" w:color="000000"/>
            </w:tcBorders>
            <w:shd w:val="clear" w:color="auto" w:fill="auto"/>
          </w:tcPr>
          <w:p w14:paraId="6FE97001" w14:textId="2683E1ED" w:rsidR="00183F9F" w:rsidRPr="00C70209" w:rsidRDefault="00183F9F" w:rsidP="00082182">
            <w:pPr>
              <w:pStyle w:val="Tabletext-subanalysis"/>
            </w:pPr>
            <w:r w:rsidRPr="00C70209">
              <w:t>5 trials (Hofmeyr 1988,</w:t>
            </w:r>
            <w:r w:rsidRPr="00C70209">
              <w:fldChar w:fldCharType="begin"/>
            </w:r>
            <w:r w:rsidR="000E261C">
              <w:instrText xml:space="preserve"> ADDIN EN.CITE &lt;EndNote&gt;&lt;Cite&gt;&lt;Author&gt;Hofmeyr&lt;/Author&gt;&lt;Year&gt;1988&lt;/Year&gt;&lt;RecNum&gt;884&lt;/RecNum&gt;&lt;DisplayText&gt;&lt;style face="superscript"&gt;314&lt;/style&gt;&lt;/DisplayText&gt;&lt;record&gt;&lt;rec-number&gt;884&lt;/rec-number&gt;&lt;foreign-keys&gt;&lt;key app="EN" db-id="9edve2wadsavt5ewavaxtda4f2tavzvts9ee" timestamp="1435036188"&gt;884&lt;/key&gt;&lt;/foreign-keys&gt;&lt;ref-type name="Generic"&gt;13&lt;/ref-type&gt;&lt;contributors&gt;&lt;authors&gt;&lt;author&gt;Hofmeyr, G. J.&lt;/author&gt;&lt;author&gt;Bolton, K. D.&lt;/author&gt;&lt;author&gt;Bowen, D. C.&lt;/author&gt;&lt;author&gt;Govan, J. J.&lt;/author&gt;&lt;/authors&gt;&lt;/contributors&gt;&lt;titles&gt;&lt;title&gt;Periventricular/intraventricular hemorrhage and umbilical cord clamping&lt;/title&gt;&lt;/titles&gt;&lt;pages&gt;104–106&lt;/pages&gt;&lt;volume&gt;73&lt;/volume&gt;&lt;reprint-edition&gt;NOT IN FILE&lt;/reprint-edition&gt;&lt;keywords&gt;&lt;keyword&gt;Hemorrhage&lt;/keyword&gt;&lt;keyword&gt;umbilical cord&lt;/keyword&gt;&lt;keyword&gt;umbilical cord clamping&lt;/keyword&gt;&lt;/keywords&gt;&lt;dates&gt;&lt;year&gt;1988&lt;/year&gt;&lt;/dates&gt;&lt;urls&gt;&lt;/urls&gt;&lt;/record&gt;&lt;/Cite&gt;&lt;/EndNote&gt;</w:instrText>
            </w:r>
            <w:r w:rsidRPr="00C70209">
              <w:fldChar w:fldCharType="separate"/>
            </w:r>
            <w:r w:rsidR="000E261C" w:rsidRPr="000E261C">
              <w:rPr>
                <w:noProof/>
                <w:vertAlign w:val="superscript"/>
              </w:rPr>
              <w:t>314</w:t>
            </w:r>
            <w:r w:rsidRPr="00C70209">
              <w:fldChar w:fldCharType="end"/>
            </w:r>
            <w:r w:rsidRPr="00C70209">
              <w:t xml:space="preserve"> Hofmeyr 1993,</w:t>
            </w:r>
            <w:r w:rsidRPr="00C70209">
              <w:fldChar w:fldCharType="begin"/>
            </w:r>
            <w:r w:rsidR="000E261C">
              <w:instrText xml:space="preserve"> ADDIN EN.CITE &lt;EndNote&gt;&lt;Cite&gt;&lt;Author&gt;Hofmeyr&lt;/Author&gt;&lt;Year&gt;1993&lt;/Year&gt;&lt;RecNum&gt;885&lt;/RecNum&gt;&lt;DisplayText&gt;&lt;style face="superscript"&gt;315&lt;/style&gt;&lt;/DisplayText&gt;&lt;record&gt;&lt;rec-number&gt;885&lt;/rec-number&gt;&lt;foreign-keys&gt;&lt;key app="EN" db-id="9edve2wadsavt5ewavaxtda4f2tavzvts9ee" timestamp="1435036188"&gt;885&lt;/key&gt;&lt;/foreign-keys&gt;&lt;ref-type name="Generic"&gt;13&lt;/ref-type&gt;&lt;contributors&gt;&lt;authors&gt;&lt;author&gt;Hofmeyr, G. J.&lt;/author&gt;&lt;author&gt;Gobetz, L.&lt;/author&gt;&lt;author&gt;Bex, P. J. M.&lt;/author&gt;&lt;author&gt;van der Griendt, M.&lt;/author&gt;&lt;author&gt;Nikodem, C. V.&lt;/author&gt;&lt;author&gt;Skapinker, R.&lt;/author&gt;&lt;author&gt;et al.,&lt;/author&gt;&lt;/authors&gt;&lt;/contributors&gt;&lt;titles&gt;&lt;title&gt;Periventricular/intraventricular hemorrhage following early and delayed umbilical cord clamping: a randomized trial&lt;/title&gt;&lt;/titles&gt;&lt;volume&gt;Doc No 110&lt;/volume&gt;&lt;reprint-edition&gt;NOT IN FILE&lt;/reprint-edition&gt;&lt;keywords&gt;&lt;keyword&gt;delayed umbilical cord clamping&lt;/keyword&gt;&lt;keyword&gt;Hemorrhage&lt;/keyword&gt;&lt;keyword&gt;umbilical cord&lt;/keyword&gt;&lt;keyword&gt;umbilical cord clamping&lt;/keyword&gt;&lt;/keywords&gt;&lt;dates&gt;&lt;year&gt;1993&lt;/year&gt;&lt;/dates&gt;&lt;urls&gt;&lt;/urls&gt;&lt;/record&gt;&lt;/Cite&gt;&lt;/EndNote&gt;</w:instrText>
            </w:r>
            <w:r w:rsidRPr="00C70209">
              <w:fldChar w:fldCharType="separate"/>
            </w:r>
            <w:r w:rsidR="000E261C" w:rsidRPr="000E261C">
              <w:rPr>
                <w:noProof/>
                <w:vertAlign w:val="superscript"/>
              </w:rPr>
              <w:t>315</w:t>
            </w:r>
            <w:r w:rsidRPr="00C70209">
              <w:fldChar w:fldCharType="end"/>
            </w:r>
            <w:r w:rsidRPr="00C70209">
              <w:t xml:space="preserve"> Hosono 2008,</w:t>
            </w:r>
            <w:r w:rsidRPr="00C70209">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 </w:instrText>
            </w:r>
            <w:r w:rsidR="000E261C">
              <w:fldChar w:fldCharType="begin">
                <w:fldData xml:space="preserve">PEVuZE5vdGU+PENpdGU+PEF1dGhvcj5Ib3Nvbm88L0F1dGhvcj48WWVhcj4yMDA4PC9ZZWFyPjxS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16</w:t>
            </w:r>
            <w:r w:rsidRPr="00C70209">
              <w:fldChar w:fldCharType="end"/>
            </w:r>
            <w:r w:rsidRPr="00C70209">
              <w:t xml:space="preserve"> Mercer 2003,</w:t>
            </w:r>
            <w:r w:rsidRPr="00C70209">
              <w:fldChar w:fldCharType="begin"/>
            </w:r>
            <w:r w:rsidR="000E261C">
              <w:instrText xml:space="preserve"> ADDIN EN.CITE &lt;EndNote&gt;&lt;Cite&gt;&lt;Author&gt;Mercer&lt;/Author&gt;&lt;Year&gt;2003&lt;/Year&gt;&lt;RecNum&gt;934&lt;/RecNum&gt;&lt;DisplayText&gt;&lt;style face="superscript"&gt;322&lt;/style&gt;&lt;/DisplayText&gt;&lt;record&gt;&lt;rec-number&gt;934&lt;/rec-number&gt;&lt;foreign-keys&gt;&lt;key app="EN" db-id="9edve2wadsavt5ewavaxtda4f2tavzvts9ee" timestamp="1435709514"&gt;934&lt;/key&gt;&lt;/foreign-keys&gt;&lt;ref-type name="Journal Article"&gt;17&lt;/ref-type&gt;&lt;contributors&gt;&lt;authors&gt;&lt;author&gt;Mercer, J. S.&lt;/author&gt;&lt;author&gt;McGrath, M. M.&lt;/author&gt;&lt;author&gt;Hensman, A.&lt;/author&gt;&lt;author&gt;Silver, H.&lt;/author&gt;&lt;author&gt;Oh, W.&lt;/author&gt;&lt;/authors&gt;&lt;/contributors&gt;&lt;titles&gt;&lt;title&gt;Immediate and delayed cord clamping in infants born between 24 and 32 weeks: a pilot randomized controlled trial&lt;/title&gt;&lt;secondary-title&gt;Journal of Perinatology&lt;/secondary-title&gt;&lt;alt-title&gt;J. Perinatol.&lt;/alt-title&gt;&lt;/titles&gt;&lt;periodical&gt;&lt;full-title&gt;Journal of Perinatology&lt;/full-title&gt;&lt;/periodical&gt;&lt;pages&gt;466–472&lt;/pages&gt;&lt;volume&gt;23&lt;/volume&gt;&lt;number&gt;6&lt;/number&gt;&lt;dates&gt;&lt;year&gt;2003&lt;/year&gt;&lt;/dates&gt;&lt;isbn&gt;0743-8346&lt;/isbn&gt;&lt;urls&gt;&lt;related-urls&gt;&lt;url&gt;http://www.nature.com/jp/journal/v23/n6/pdf/7210970a.pdf&lt;/url&gt;&lt;/related-urls&gt;&lt;/urls&gt;&lt;electronic-resource-num&gt;DOI:10.1038/sj.jp.7210970&lt;/electronic-resource-num&gt;&lt;/record&gt;&lt;/Cite&gt;&lt;/EndNote&gt;</w:instrText>
            </w:r>
            <w:r w:rsidRPr="00C70209">
              <w:fldChar w:fldCharType="separate"/>
            </w:r>
            <w:r w:rsidR="000E261C" w:rsidRPr="000E261C">
              <w:rPr>
                <w:noProof/>
                <w:vertAlign w:val="superscript"/>
              </w:rPr>
              <w:t>322</w:t>
            </w:r>
            <w:r w:rsidRPr="00C70209">
              <w:fldChar w:fldCharType="end"/>
            </w:r>
            <w:r w:rsidRPr="00C70209">
              <w:t xml:space="preserve"> Rabe 2000</w:t>
            </w:r>
            <w:r w:rsidRPr="00C70209">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 </w:instrText>
            </w:r>
            <w:r w:rsidR="000E261C">
              <w:fldChar w:fldCharType="begin">
                <w:fldData xml:space="preserve">PEVuZE5vdGU+PENpdGU+PEF1dGhvcj5SYWJlPC9BdXRob3I+PFllYXI+MjAwMDwvWWVhcj48UmVj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26</w:t>
            </w:r>
            <w:r w:rsidRPr="00C70209">
              <w:fldChar w:fldCharType="end"/>
            </w:r>
            <w:r w:rsidRPr="00C70209">
              <w:t>)</w:t>
            </w:r>
          </w:p>
          <w:p w14:paraId="697ABB37" w14:textId="77777777" w:rsidR="00183F9F" w:rsidRPr="00C70209" w:rsidRDefault="00183F9F" w:rsidP="00082182">
            <w:pPr>
              <w:pStyle w:val="Tabletext-subanalysis"/>
            </w:pPr>
            <w:r w:rsidRPr="00C70209">
              <w:t>N=233</w:t>
            </w:r>
          </w:p>
        </w:tc>
        <w:tc>
          <w:tcPr>
            <w:tcW w:w="490" w:type="pct"/>
            <w:gridSpan w:val="2"/>
            <w:vMerge/>
            <w:tcBorders>
              <w:bottom w:val="single" w:sz="4" w:space="0" w:color="000000"/>
            </w:tcBorders>
            <w:shd w:val="clear" w:color="auto" w:fill="auto"/>
          </w:tcPr>
          <w:p w14:paraId="246D19B4" w14:textId="77777777" w:rsidR="00183F9F" w:rsidRPr="00C70209" w:rsidRDefault="00183F9F" w:rsidP="00082182">
            <w:pPr>
              <w:pStyle w:val="Tabletext-subanalysis"/>
            </w:pPr>
          </w:p>
        </w:tc>
        <w:tc>
          <w:tcPr>
            <w:tcW w:w="490" w:type="pct"/>
            <w:gridSpan w:val="2"/>
            <w:tcBorders>
              <w:bottom w:val="single" w:sz="4" w:space="0" w:color="000000"/>
            </w:tcBorders>
            <w:shd w:val="clear" w:color="auto" w:fill="auto"/>
          </w:tcPr>
          <w:p w14:paraId="087FD760" w14:textId="77777777" w:rsidR="00183F9F" w:rsidRPr="00C70209" w:rsidRDefault="00183F9F" w:rsidP="00082182">
            <w:pPr>
              <w:pStyle w:val="Tabletext-subanalysis"/>
            </w:pPr>
            <w:r w:rsidRPr="00C70209">
              <w:t>England, USA, South Africa, Japan.</w:t>
            </w:r>
          </w:p>
        </w:tc>
        <w:tc>
          <w:tcPr>
            <w:tcW w:w="490" w:type="pct"/>
            <w:gridSpan w:val="2"/>
            <w:vMerge/>
            <w:tcBorders>
              <w:bottom w:val="single" w:sz="4" w:space="0" w:color="000000"/>
            </w:tcBorders>
            <w:shd w:val="clear" w:color="auto" w:fill="auto"/>
          </w:tcPr>
          <w:p w14:paraId="2B762E35" w14:textId="77777777" w:rsidR="00183F9F" w:rsidRPr="00C70209" w:rsidRDefault="00183F9F" w:rsidP="00082182">
            <w:pPr>
              <w:pStyle w:val="Tabletext-subanalysis"/>
            </w:pPr>
          </w:p>
        </w:tc>
        <w:tc>
          <w:tcPr>
            <w:tcW w:w="490" w:type="pct"/>
            <w:gridSpan w:val="2"/>
            <w:tcBorders>
              <w:bottom w:val="single" w:sz="4" w:space="0" w:color="000000"/>
            </w:tcBorders>
            <w:shd w:val="clear" w:color="auto" w:fill="auto"/>
          </w:tcPr>
          <w:p w14:paraId="6FD760CC" w14:textId="77777777" w:rsidR="00183F9F" w:rsidRPr="00C70209" w:rsidRDefault="00183F9F" w:rsidP="00082182">
            <w:pPr>
              <w:pStyle w:val="Tabletext-subanalysis"/>
              <w:jc w:val="right"/>
            </w:pPr>
            <w:r w:rsidRPr="00C70209">
              <w:t>Studies with high/unclear risk of bias</w:t>
            </w:r>
          </w:p>
        </w:tc>
        <w:tc>
          <w:tcPr>
            <w:tcW w:w="517" w:type="pct"/>
            <w:gridSpan w:val="2"/>
            <w:tcBorders>
              <w:bottom w:val="single" w:sz="4" w:space="0" w:color="000000"/>
            </w:tcBorders>
            <w:shd w:val="clear" w:color="auto" w:fill="auto"/>
          </w:tcPr>
          <w:p w14:paraId="34A95F22" w14:textId="77777777" w:rsidR="00183F9F" w:rsidRPr="00C70209" w:rsidRDefault="00183F9F" w:rsidP="00082182">
            <w:pPr>
              <w:pStyle w:val="Tabletext-subanalysis"/>
            </w:pPr>
            <w:r w:rsidRPr="00C70209">
              <w:t>5/118 (4.2%)</w:t>
            </w:r>
          </w:p>
        </w:tc>
        <w:tc>
          <w:tcPr>
            <w:tcW w:w="517" w:type="pct"/>
            <w:gridSpan w:val="3"/>
            <w:tcBorders>
              <w:bottom w:val="single" w:sz="4" w:space="0" w:color="000000"/>
            </w:tcBorders>
            <w:shd w:val="clear" w:color="auto" w:fill="auto"/>
          </w:tcPr>
          <w:p w14:paraId="60B359EA" w14:textId="77777777" w:rsidR="00183F9F" w:rsidRPr="00C70209" w:rsidRDefault="00183F9F" w:rsidP="00082182">
            <w:pPr>
              <w:pStyle w:val="Tabletext-subanalysis"/>
            </w:pPr>
            <w:r w:rsidRPr="00C70209">
              <w:t>6/115 (5.2%)</w:t>
            </w:r>
          </w:p>
        </w:tc>
        <w:tc>
          <w:tcPr>
            <w:tcW w:w="517" w:type="pct"/>
            <w:tcBorders>
              <w:bottom w:val="single" w:sz="4" w:space="0" w:color="000000"/>
            </w:tcBorders>
            <w:shd w:val="clear" w:color="auto" w:fill="FFFFFF" w:themeFill="background1"/>
          </w:tcPr>
          <w:p w14:paraId="5B8D598C" w14:textId="77777777" w:rsidR="00183F9F" w:rsidRPr="00C70209" w:rsidRDefault="00183F9F" w:rsidP="00082182">
            <w:pPr>
              <w:pStyle w:val="Tabletext-subanalysis"/>
            </w:pPr>
            <w:r w:rsidRPr="00C70209">
              <w:t>RR 0.76 (0.24, 2.36)</w:t>
            </w:r>
          </w:p>
        </w:tc>
        <w:tc>
          <w:tcPr>
            <w:tcW w:w="611" w:type="pct"/>
            <w:gridSpan w:val="2"/>
            <w:tcBorders>
              <w:bottom w:val="single" w:sz="4" w:space="0" w:color="000000"/>
            </w:tcBorders>
            <w:shd w:val="clear" w:color="auto" w:fill="FFFFFF" w:themeFill="background1"/>
          </w:tcPr>
          <w:p w14:paraId="58B12D25" w14:textId="77777777" w:rsidR="00183F9F" w:rsidRPr="00C70209" w:rsidRDefault="00183F9F" w:rsidP="00082182">
            <w:pPr>
              <w:pStyle w:val="Tabletext-subanalysis"/>
            </w:pPr>
            <w:r w:rsidRPr="00C70209">
              <w:rPr>
                <w:i/>
              </w:rPr>
              <w:t>No significant difference</w:t>
            </w:r>
          </w:p>
          <w:p w14:paraId="201DC3C1" w14:textId="22EB2A34" w:rsidR="00183F9F" w:rsidRPr="00C70209" w:rsidRDefault="001A475D" w:rsidP="00082182">
            <w:pPr>
              <w:pStyle w:val="Tabletext-subanalysis"/>
            </w:pPr>
            <w:r w:rsidRPr="001A475D">
              <w:rPr>
                <w:i/>
              </w:rPr>
              <w:t>P = </w:t>
            </w:r>
            <w:r w:rsidR="00183F9F" w:rsidRPr="00C70209">
              <w:t>0.63</w:t>
            </w:r>
          </w:p>
          <w:p w14:paraId="30EB7863" w14:textId="77777777" w:rsidR="00183F9F" w:rsidRPr="00C70209" w:rsidRDefault="00183F9F" w:rsidP="00082182">
            <w:pPr>
              <w:pStyle w:val="Tabletext-subanalysis"/>
            </w:pPr>
            <w:r w:rsidRPr="00C70209">
              <w:t>No significant heterogeneity</w:t>
            </w:r>
          </w:p>
          <w:p w14:paraId="54764D6C" w14:textId="00E091D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32BB11D5" w14:textId="77777777" w:rsidTr="00082182">
        <w:tc>
          <w:tcPr>
            <w:tcW w:w="5000" w:type="pct"/>
            <w:gridSpan w:val="18"/>
            <w:shd w:val="clear" w:color="auto" w:fill="000000" w:themeFill="text1"/>
          </w:tcPr>
          <w:p w14:paraId="6109096A"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22FDE160" w14:textId="77777777" w:rsidTr="00082182">
        <w:tc>
          <w:tcPr>
            <w:tcW w:w="388" w:type="pct"/>
            <w:shd w:val="clear" w:color="auto" w:fill="auto"/>
          </w:tcPr>
          <w:p w14:paraId="4DA7E88D" w14:textId="0C077F0C" w:rsidR="00183F9F" w:rsidRPr="00C70209" w:rsidRDefault="00183F9F" w:rsidP="00082182">
            <w:pPr>
              <w:pStyle w:val="Tabletext-evidencematrix"/>
            </w:pPr>
            <w:r w:rsidRPr="00C70209">
              <w:t>Alan 2014</w:t>
            </w:r>
            <w:r w:rsidRPr="00C70209">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 </w:instrText>
            </w:r>
            <w:r w:rsidR="000E261C">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09</w:t>
            </w:r>
            <w:r w:rsidRPr="00C70209">
              <w:fldChar w:fldCharType="end"/>
            </w:r>
          </w:p>
          <w:p w14:paraId="3D9150B3" w14:textId="77777777" w:rsidR="00183F9F" w:rsidRPr="00C70209" w:rsidRDefault="00183F9F" w:rsidP="00082182">
            <w:pPr>
              <w:pStyle w:val="Tabletext-evidencematrix"/>
            </w:pPr>
            <w:r w:rsidRPr="00C70209">
              <w:t>Level II</w:t>
            </w:r>
          </w:p>
          <w:p w14:paraId="0AD1B6F3" w14:textId="77777777" w:rsidR="00183F9F" w:rsidRPr="00C70209" w:rsidRDefault="00183F9F" w:rsidP="00082182">
            <w:pPr>
              <w:pStyle w:val="Tabletext-evidencematrix"/>
            </w:pPr>
            <w:r w:rsidRPr="00C70209">
              <w:rPr>
                <w:i/>
              </w:rPr>
              <w:t>Fair</w:t>
            </w:r>
          </w:p>
        </w:tc>
        <w:tc>
          <w:tcPr>
            <w:tcW w:w="492" w:type="pct"/>
            <w:gridSpan w:val="2"/>
            <w:shd w:val="clear" w:color="auto" w:fill="auto"/>
          </w:tcPr>
          <w:p w14:paraId="2A644C8A" w14:textId="77777777" w:rsidR="00183F9F" w:rsidRPr="00C70209" w:rsidRDefault="00183F9F" w:rsidP="00082182">
            <w:pPr>
              <w:pStyle w:val="Tabletext-evidencematrix"/>
            </w:pPr>
            <w:r w:rsidRPr="00C70209">
              <w:t>N=42</w:t>
            </w:r>
          </w:p>
        </w:tc>
        <w:tc>
          <w:tcPr>
            <w:tcW w:w="491" w:type="pct"/>
            <w:gridSpan w:val="2"/>
            <w:shd w:val="clear" w:color="auto" w:fill="auto"/>
          </w:tcPr>
          <w:p w14:paraId="64D90FD0" w14:textId="77777777" w:rsidR="00183F9F" w:rsidRPr="00C70209" w:rsidRDefault="00183F9F" w:rsidP="00082182">
            <w:pPr>
              <w:pStyle w:val="Tabletext-evidencematrix"/>
            </w:pPr>
            <w:r w:rsidRPr="00C70209">
              <w:t xml:space="preserve">Preterm infants (≤32 weeks gestation) with VLBW (≤1500 g) </w:t>
            </w:r>
          </w:p>
        </w:tc>
        <w:tc>
          <w:tcPr>
            <w:tcW w:w="491" w:type="pct"/>
            <w:gridSpan w:val="2"/>
            <w:shd w:val="clear" w:color="auto" w:fill="auto"/>
          </w:tcPr>
          <w:p w14:paraId="76409BEA" w14:textId="77777777" w:rsidR="00183F9F" w:rsidRPr="00C70209" w:rsidRDefault="00183F9F" w:rsidP="00082182">
            <w:pPr>
              <w:pStyle w:val="Tabletext-evidencematrix"/>
            </w:pPr>
            <w:r w:rsidRPr="00C70209">
              <w:t>Single NICU, Turkey</w:t>
            </w:r>
          </w:p>
        </w:tc>
        <w:tc>
          <w:tcPr>
            <w:tcW w:w="491" w:type="pct"/>
            <w:gridSpan w:val="2"/>
            <w:shd w:val="clear" w:color="auto" w:fill="auto"/>
          </w:tcPr>
          <w:p w14:paraId="27AA5BCB" w14:textId="77777777" w:rsidR="00183F9F" w:rsidRPr="00C70209" w:rsidRDefault="00183F9F" w:rsidP="00082182">
            <w:pPr>
              <w:pStyle w:val="Tabletext-evidencematrix"/>
            </w:pPr>
            <w:r w:rsidRPr="00C70209">
              <w:t>Placental transfusion (cord milking) versus no placental transfusion (ICC)</w:t>
            </w:r>
          </w:p>
        </w:tc>
        <w:tc>
          <w:tcPr>
            <w:tcW w:w="491" w:type="pct"/>
            <w:gridSpan w:val="2"/>
            <w:shd w:val="clear" w:color="auto" w:fill="auto"/>
          </w:tcPr>
          <w:p w14:paraId="4D9030EB" w14:textId="77777777" w:rsidR="00183F9F" w:rsidRPr="00C70209" w:rsidRDefault="00183F9F" w:rsidP="00082182">
            <w:pPr>
              <w:pStyle w:val="Tabletext-evidencematrix"/>
            </w:pPr>
            <w:r w:rsidRPr="00C70209">
              <w:t>Severe IVH (grade 3 or 4)</w:t>
            </w:r>
          </w:p>
        </w:tc>
        <w:tc>
          <w:tcPr>
            <w:tcW w:w="519" w:type="pct"/>
            <w:gridSpan w:val="2"/>
            <w:shd w:val="clear" w:color="auto" w:fill="auto"/>
          </w:tcPr>
          <w:p w14:paraId="2FB18DB9" w14:textId="77777777" w:rsidR="00183F9F" w:rsidRPr="00C70209" w:rsidRDefault="00183F9F" w:rsidP="00082182">
            <w:pPr>
              <w:pStyle w:val="Tabletext-evidencematrix"/>
            </w:pPr>
            <w:r w:rsidRPr="00C70209">
              <w:t>3/22 (13.6%)</w:t>
            </w:r>
          </w:p>
        </w:tc>
        <w:tc>
          <w:tcPr>
            <w:tcW w:w="497" w:type="pct"/>
            <w:shd w:val="clear" w:color="auto" w:fill="auto"/>
          </w:tcPr>
          <w:p w14:paraId="4996D0B1" w14:textId="77777777" w:rsidR="00183F9F" w:rsidRPr="00C70209" w:rsidRDefault="00183F9F" w:rsidP="00082182">
            <w:pPr>
              <w:pStyle w:val="Tabletext-evidencematrix"/>
            </w:pPr>
            <w:r w:rsidRPr="00C70209">
              <w:t>0/22 (0%)</w:t>
            </w:r>
          </w:p>
        </w:tc>
        <w:tc>
          <w:tcPr>
            <w:tcW w:w="542" w:type="pct"/>
            <w:gridSpan w:val="3"/>
            <w:shd w:val="clear" w:color="auto" w:fill="auto"/>
          </w:tcPr>
          <w:p w14:paraId="39D0F204" w14:textId="77777777" w:rsidR="00183F9F" w:rsidRPr="00C70209" w:rsidRDefault="00183F9F" w:rsidP="00082182">
            <w:pPr>
              <w:pStyle w:val="Tabletext-evidencematrix"/>
            </w:pPr>
            <w:r w:rsidRPr="00C70209">
              <w:t>RR 7.00 [0.38, 128.02]</w:t>
            </w:r>
            <w:r w:rsidRPr="00C70209">
              <w:rPr>
                <w:vertAlign w:val="superscript"/>
              </w:rPr>
              <w:t>e</w:t>
            </w:r>
          </w:p>
        </w:tc>
        <w:tc>
          <w:tcPr>
            <w:tcW w:w="598" w:type="pct"/>
            <w:shd w:val="clear" w:color="auto" w:fill="auto"/>
          </w:tcPr>
          <w:p w14:paraId="1FE14385" w14:textId="77777777" w:rsidR="00183F9F" w:rsidRPr="00C70209" w:rsidRDefault="00183F9F" w:rsidP="00082182">
            <w:pPr>
              <w:pStyle w:val="Tabletext-evidencematrix"/>
              <w:rPr>
                <w:i/>
              </w:rPr>
            </w:pPr>
            <w:r w:rsidRPr="00C70209">
              <w:rPr>
                <w:i/>
              </w:rPr>
              <w:t>No significant difference</w:t>
            </w:r>
          </w:p>
          <w:p w14:paraId="1FE80469" w14:textId="5D6A8ADA" w:rsidR="00183F9F" w:rsidRPr="00C70209" w:rsidRDefault="001A475D" w:rsidP="00082182">
            <w:pPr>
              <w:pStyle w:val="Tabletext-evidencematrix"/>
            </w:pPr>
            <w:r w:rsidRPr="001A475D">
              <w:rPr>
                <w:i/>
              </w:rPr>
              <w:t>P = </w:t>
            </w:r>
            <w:r w:rsidR="00183F9F" w:rsidRPr="00C70209">
              <w:t>0.19</w:t>
            </w:r>
            <w:r w:rsidR="00183F9F" w:rsidRPr="00C70209">
              <w:rPr>
                <w:vertAlign w:val="superscript"/>
              </w:rPr>
              <w:t>e</w:t>
            </w:r>
          </w:p>
        </w:tc>
      </w:tr>
      <w:tr w:rsidR="00183F9F" w:rsidRPr="00C70209" w14:paraId="6ABE7B32" w14:textId="77777777" w:rsidTr="00082182">
        <w:tc>
          <w:tcPr>
            <w:tcW w:w="388" w:type="pct"/>
            <w:vMerge w:val="restart"/>
            <w:shd w:val="clear" w:color="auto" w:fill="auto"/>
          </w:tcPr>
          <w:p w14:paraId="00BBE051" w14:textId="4DD06E09" w:rsidR="00183F9F" w:rsidRPr="00C70209" w:rsidRDefault="00183F9F" w:rsidP="00082182">
            <w:pPr>
              <w:pStyle w:val="Tabletext-evidencematrix"/>
            </w:pPr>
            <w:r w:rsidRPr="00C70209">
              <w:t>Katheria 2014</w:t>
            </w:r>
            <w:r w:rsidRPr="00C70209">
              <w:fldChar w:fldCharType="begin"/>
            </w:r>
            <w:r w:rsidR="000E261C">
              <w:instrText xml:space="preserve"> ADDIN EN.CITE &lt;EndNote&gt;&lt;Cite&gt;&lt;Author&gt;Katheria&lt;/Author&gt;&lt;Year&gt;2014&lt;/Year&gt;&lt;RecNum&gt;933&lt;/RecNum&gt;&lt;DisplayText&gt;&lt;style face="superscript"&gt;310&lt;/style&gt;&lt;/DisplayText&gt;&lt;record&gt;&lt;rec-number&gt;933&lt;/rec-number&gt;&lt;foreign-keys&gt;&lt;key app="EN" db-id="9edve2wadsavt5ewavaxtda4f2tavzvts9ee" timestamp="1435709514"&gt;933&lt;/key&gt;&lt;/foreign-keys&gt;&lt;ref-type name="Journal Article"&gt;17&lt;/ref-type&gt;&lt;contributors&gt;&lt;authors&gt;&lt;author&gt;Katheria, A. C.&lt;/author&gt;&lt;author&gt;Leone, T. A.&lt;/author&gt;&lt;author&gt;Woelkers, D.&lt;/author&gt;&lt;author&gt;Garey, D. M.&lt;/author&gt;&lt;author&gt;Rich, W.&lt;/author&gt;&lt;author&gt;Finer, N. N.&lt;/author&gt;&lt;/authors&gt;&lt;/contributors&gt;&lt;titles&gt;&lt;title&gt;The effects of umbilical cord milking on hemodynamics and neonatal outcomes in premature neonates&lt;/title&gt;&lt;secondary-title&gt;The Journal of Pediatrics&lt;/secondary-title&gt;&lt;alt-title&gt;J. Pediatr.&lt;/alt-title&gt;&lt;/titles&gt;&lt;periodical&gt;&lt;full-title&gt;J Pediatr&lt;/full-title&gt;&lt;abbr-1&gt;The Journal of pediatrics&lt;/abbr-1&gt;&lt;/periodical&gt;&lt;pages&gt;1045–1050.e1&lt;/pages&gt;&lt;volume&gt;164&lt;/volume&gt;&lt;number&gt;5&lt;/number&gt;&lt;dates&gt;&lt;year&gt;2014&lt;/year&gt;&lt;/dates&gt;&lt;isbn&gt;0022-3476&lt;/isbn&gt;&lt;urls&gt;&lt;related-urls&gt;&lt;url&gt;http://www.jpeds.com/article/S0022-3476(14)00030-4/abstract&lt;/url&gt;&lt;/related-urls&gt;&lt;/urls&gt;&lt;electronic-resource-num&gt;DOI:10.1016/j.jpeds.2014.01.024&lt;/electronic-resource-num&gt;&lt;/record&gt;&lt;/Cite&gt;&lt;/EndNote&gt;</w:instrText>
            </w:r>
            <w:r w:rsidRPr="00C70209">
              <w:fldChar w:fldCharType="separate"/>
            </w:r>
            <w:r w:rsidR="000E261C" w:rsidRPr="000E261C">
              <w:rPr>
                <w:noProof/>
                <w:vertAlign w:val="superscript"/>
              </w:rPr>
              <w:t>310</w:t>
            </w:r>
            <w:r w:rsidRPr="00C70209">
              <w:fldChar w:fldCharType="end"/>
            </w:r>
          </w:p>
          <w:p w14:paraId="42993EFE" w14:textId="77777777" w:rsidR="00183F9F" w:rsidRPr="00C70209" w:rsidRDefault="00183F9F" w:rsidP="00082182">
            <w:pPr>
              <w:pStyle w:val="Tabletext-evidencematrix"/>
            </w:pPr>
            <w:r w:rsidRPr="00C70209">
              <w:t>Level II</w:t>
            </w:r>
          </w:p>
          <w:p w14:paraId="0C127FA1" w14:textId="77777777" w:rsidR="00183F9F" w:rsidRPr="00C70209" w:rsidRDefault="00183F9F" w:rsidP="00082182">
            <w:pPr>
              <w:pStyle w:val="Tabletext-evidencematrix"/>
            </w:pPr>
            <w:r w:rsidRPr="00C70209">
              <w:rPr>
                <w:i/>
              </w:rPr>
              <w:t>Fair</w:t>
            </w:r>
          </w:p>
        </w:tc>
        <w:tc>
          <w:tcPr>
            <w:tcW w:w="492" w:type="pct"/>
            <w:gridSpan w:val="2"/>
            <w:vMerge w:val="restart"/>
            <w:shd w:val="clear" w:color="auto" w:fill="auto"/>
          </w:tcPr>
          <w:p w14:paraId="3CB6EAE7" w14:textId="77777777" w:rsidR="00183F9F" w:rsidRPr="00C70209" w:rsidRDefault="00183F9F" w:rsidP="00082182">
            <w:pPr>
              <w:pStyle w:val="Tabletext-evidencematrix"/>
            </w:pPr>
            <w:r w:rsidRPr="00C70209">
              <w:t>N=60</w:t>
            </w:r>
          </w:p>
        </w:tc>
        <w:tc>
          <w:tcPr>
            <w:tcW w:w="491" w:type="pct"/>
            <w:gridSpan w:val="2"/>
            <w:vMerge w:val="restart"/>
            <w:shd w:val="clear" w:color="auto" w:fill="auto"/>
          </w:tcPr>
          <w:p w14:paraId="505E6839" w14:textId="77777777" w:rsidR="00183F9F" w:rsidRPr="00C70209" w:rsidRDefault="00183F9F" w:rsidP="00082182">
            <w:pPr>
              <w:pStyle w:val="Tabletext-evidencematrix"/>
            </w:pPr>
            <w:r w:rsidRPr="00C70209">
              <w:t>Preterm infants (23 to &lt;32 weeks gestation)</w:t>
            </w:r>
          </w:p>
        </w:tc>
        <w:tc>
          <w:tcPr>
            <w:tcW w:w="491" w:type="pct"/>
            <w:gridSpan w:val="2"/>
            <w:vMerge w:val="restart"/>
            <w:shd w:val="clear" w:color="auto" w:fill="auto"/>
          </w:tcPr>
          <w:p w14:paraId="50D13769" w14:textId="77777777" w:rsidR="00183F9F" w:rsidRPr="00C70209" w:rsidRDefault="00183F9F" w:rsidP="00082182">
            <w:pPr>
              <w:pStyle w:val="Tabletext-evidencematrix"/>
            </w:pPr>
            <w:r w:rsidRPr="00C70209">
              <w:t>Single hospital, USA</w:t>
            </w:r>
          </w:p>
        </w:tc>
        <w:tc>
          <w:tcPr>
            <w:tcW w:w="491" w:type="pct"/>
            <w:gridSpan w:val="2"/>
            <w:vMerge w:val="restart"/>
            <w:shd w:val="clear" w:color="auto" w:fill="auto"/>
          </w:tcPr>
          <w:p w14:paraId="054795C8" w14:textId="77777777" w:rsidR="00183F9F" w:rsidRPr="00C70209" w:rsidRDefault="00183F9F" w:rsidP="00082182">
            <w:pPr>
              <w:pStyle w:val="Tabletext-evidencematrix"/>
            </w:pPr>
            <w:r w:rsidRPr="00C70209">
              <w:t>Placental transfusion (cord milking) versus no placental transfusion (ICC)</w:t>
            </w:r>
          </w:p>
        </w:tc>
        <w:tc>
          <w:tcPr>
            <w:tcW w:w="491" w:type="pct"/>
            <w:gridSpan w:val="2"/>
            <w:shd w:val="clear" w:color="auto" w:fill="auto"/>
          </w:tcPr>
          <w:p w14:paraId="2649DCF2" w14:textId="77777777" w:rsidR="00183F9F" w:rsidRPr="00C70209" w:rsidRDefault="00183F9F" w:rsidP="00082182">
            <w:pPr>
              <w:pStyle w:val="Tabletext-evidencematrix"/>
            </w:pPr>
            <w:r w:rsidRPr="00C70209">
              <w:t>IVH (all grades)</w:t>
            </w:r>
          </w:p>
        </w:tc>
        <w:tc>
          <w:tcPr>
            <w:tcW w:w="519" w:type="pct"/>
            <w:gridSpan w:val="2"/>
            <w:shd w:val="clear" w:color="auto" w:fill="auto"/>
          </w:tcPr>
          <w:p w14:paraId="7AADE7BB" w14:textId="77777777" w:rsidR="00183F9F" w:rsidRPr="00C70209" w:rsidRDefault="00183F9F" w:rsidP="00082182">
            <w:pPr>
              <w:pStyle w:val="Tabletext-evidencematrix"/>
            </w:pPr>
            <w:r w:rsidRPr="00C70209">
              <w:t>8/30 (27%)</w:t>
            </w:r>
          </w:p>
        </w:tc>
        <w:tc>
          <w:tcPr>
            <w:tcW w:w="497" w:type="pct"/>
            <w:shd w:val="clear" w:color="auto" w:fill="auto"/>
          </w:tcPr>
          <w:p w14:paraId="7C9FFD7F" w14:textId="77777777" w:rsidR="00183F9F" w:rsidRPr="00C70209" w:rsidRDefault="00183F9F" w:rsidP="00082182">
            <w:pPr>
              <w:pStyle w:val="Tabletext-evidencematrix"/>
            </w:pPr>
            <w:r w:rsidRPr="00C70209">
              <w:t>11/30 (37%)</w:t>
            </w:r>
          </w:p>
        </w:tc>
        <w:tc>
          <w:tcPr>
            <w:tcW w:w="542" w:type="pct"/>
            <w:gridSpan w:val="3"/>
            <w:shd w:val="clear" w:color="auto" w:fill="auto"/>
          </w:tcPr>
          <w:p w14:paraId="20CCE80D" w14:textId="77777777" w:rsidR="00183F9F" w:rsidRPr="00C70209" w:rsidRDefault="00183F9F" w:rsidP="00082182">
            <w:pPr>
              <w:pStyle w:val="Tabletext-evidencematrix"/>
            </w:pPr>
            <w:r w:rsidRPr="00C70209">
              <w:t>RR 0.73 [0.34, 1.55]</w:t>
            </w:r>
            <w:r w:rsidRPr="00C70209">
              <w:rPr>
                <w:vertAlign w:val="superscript"/>
              </w:rPr>
              <w:t>e</w:t>
            </w:r>
          </w:p>
        </w:tc>
        <w:tc>
          <w:tcPr>
            <w:tcW w:w="598" w:type="pct"/>
            <w:shd w:val="clear" w:color="auto" w:fill="auto"/>
          </w:tcPr>
          <w:p w14:paraId="6FEEF863" w14:textId="77777777" w:rsidR="00183F9F" w:rsidRPr="00C70209" w:rsidRDefault="00183F9F" w:rsidP="00082182">
            <w:pPr>
              <w:pStyle w:val="Tabletext-evidencematrix"/>
            </w:pPr>
            <w:r w:rsidRPr="00C70209">
              <w:rPr>
                <w:i/>
              </w:rPr>
              <w:t>No significant difference</w:t>
            </w:r>
          </w:p>
          <w:p w14:paraId="3DBBDA9D" w14:textId="32709ADB" w:rsidR="00183F9F" w:rsidRPr="00C70209" w:rsidRDefault="001A475D" w:rsidP="00082182">
            <w:pPr>
              <w:pStyle w:val="Tabletext-evidencematrix"/>
            </w:pPr>
            <w:r w:rsidRPr="001A475D">
              <w:rPr>
                <w:i/>
              </w:rPr>
              <w:t>P = </w:t>
            </w:r>
            <w:r w:rsidR="00183F9F" w:rsidRPr="00C70209">
              <w:t>0.29</w:t>
            </w:r>
          </w:p>
        </w:tc>
      </w:tr>
      <w:tr w:rsidR="00183F9F" w:rsidRPr="00C70209" w14:paraId="21FB5C60" w14:textId="77777777" w:rsidTr="00082182">
        <w:tc>
          <w:tcPr>
            <w:tcW w:w="388" w:type="pct"/>
            <w:vMerge/>
            <w:shd w:val="clear" w:color="auto" w:fill="auto"/>
          </w:tcPr>
          <w:p w14:paraId="288915EA" w14:textId="77777777" w:rsidR="00183F9F" w:rsidRPr="00C70209" w:rsidRDefault="00183F9F" w:rsidP="00082182">
            <w:pPr>
              <w:pStyle w:val="Tabletext-evidencematrix"/>
            </w:pPr>
          </w:p>
        </w:tc>
        <w:tc>
          <w:tcPr>
            <w:tcW w:w="492" w:type="pct"/>
            <w:gridSpan w:val="2"/>
            <w:vMerge/>
            <w:shd w:val="clear" w:color="auto" w:fill="auto"/>
          </w:tcPr>
          <w:p w14:paraId="2E1A894D" w14:textId="77777777" w:rsidR="00183F9F" w:rsidRPr="00C70209" w:rsidRDefault="00183F9F" w:rsidP="00082182">
            <w:pPr>
              <w:pStyle w:val="Tabletext-evidencematrix"/>
            </w:pPr>
          </w:p>
        </w:tc>
        <w:tc>
          <w:tcPr>
            <w:tcW w:w="491" w:type="pct"/>
            <w:gridSpan w:val="2"/>
            <w:vMerge/>
            <w:shd w:val="clear" w:color="auto" w:fill="auto"/>
          </w:tcPr>
          <w:p w14:paraId="4B1219E7" w14:textId="77777777" w:rsidR="00183F9F" w:rsidRPr="00C70209" w:rsidRDefault="00183F9F" w:rsidP="00082182">
            <w:pPr>
              <w:pStyle w:val="Tabletext-evidencematrix"/>
            </w:pPr>
          </w:p>
        </w:tc>
        <w:tc>
          <w:tcPr>
            <w:tcW w:w="491" w:type="pct"/>
            <w:gridSpan w:val="2"/>
            <w:vMerge/>
            <w:shd w:val="clear" w:color="auto" w:fill="auto"/>
          </w:tcPr>
          <w:p w14:paraId="10787EF9" w14:textId="77777777" w:rsidR="00183F9F" w:rsidRPr="00C70209" w:rsidRDefault="00183F9F" w:rsidP="00082182">
            <w:pPr>
              <w:pStyle w:val="Tabletext-evidencematrix"/>
            </w:pPr>
          </w:p>
        </w:tc>
        <w:tc>
          <w:tcPr>
            <w:tcW w:w="491" w:type="pct"/>
            <w:gridSpan w:val="2"/>
            <w:vMerge/>
            <w:shd w:val="clear" w:color="auto" w:fill="auto"/>
          </w:tcPr>
          <w:p w14:paraId="79ABD7F1" w14:textId="77777777" w:rsidR="00183F9F" w:rsidRPr="00C70209" w:rsidRDefault="00183F9F" w:rsidP="00082182">
            <w:pPr>
              <w:pStyle w:val="Tabletext-evidencematrix"/>
            </w:pPr>
          </w:p>
        </w:tc>
        <w:tc>
          <w:tcPr>
            <w:tcW w:w="491" w:type="pct"/>
            <w:gridSpan w:val="2"/>
            <w:shd w:val="clear" w:color="auto" w:fill="auto"/>
          </w:tcPr>
          <w:p w14:paraId="50882F50" w14:textId="77777777" w:rsidR="00183F9F" w:rsidRPr="00C70209" w:rsidRDefault="00183F9F" w:rsidP="00082182">
            <w:pPr>
              <w:pStyle w:val="Tabletext-evidencematrix"/>
            </w:pPr>
            <w:r w:rsidRPr="00C70209">
              <w:t>Severe IVH</w:t>
            </w:r>
          </w:p>
        </w:tc>
        <w:tc>
          <w:tcPr>
            <w:tcW w:w="519" w:type="pct"/>
            <w:gridSpan w:val="2"/>
            <w:shd w:val="clear" w:color="auto" w:fill="auto"/>
          </w:tcPr>
          <w:p w14:paraId="138BE628" w14:textId="77777777" w:rsidR="00183F9F" w:rsidRPr="00C70209" w:rsidRDefault="00183F9F" w:rsidP="00082182">
            <w:pPr>
              <w:pStyle w:val="Tabletext-evidencematrix"/>
            </w:pPr>
            <w:r w:rsidRPr="00C70209">
              <w:t>2/30 (7%)</w:t>
            </w:r>
          </w:p>
        </w:tc>
        <w:tc>
          <w:tcPr>
            <w:tcW w:w="497" w:type="pct"/>
            <w:shd w:val="clear" w:color="auto" w:fill="auto"/>
          </w:tcPr>
          <w:p w14:paraId="79095B0E" w14:textId="77777777" w:rsidR="00183F9F" w:rsidRPr="00C70209" w:rsidRDefault="00183F9F" w:rsidP="00082182">
            <w:pPr>
              <w:pStyle w:val="Tabletext-evidencematrix"/>
            </w:pPr>
            <w:r w:rsidRPr="00C70209">
              <w:t>4/30 (13%)</w:t>
            </w:r>
          </w:p>
        </w:tc>
        <w:tc>
          <w:tcPr>
            <w:tcW w:w="542" w:type="pct"/>
            <w:gridSpan w:val="3"/>
            <w:shd w:val="clear" w:color="auto" w:fill="auto"/>
          </w:tcPr>
          <w:p w14:paraId="76F70FB5" w14:textId="77777777" w:rsidR="00183F9F" w:rsidRPr="00C70209" w:rsidRDefault="00183F9F" w:rsidP="00082182">
            <w:pPr>
              <w:pStyle w:val="Tabletext-evidencematrix"/>
            </w:pPr>
            <w:r w:rsidRPr="00C70209">
              <w:t>RR 0.50 [0.10, 2.53]</w:t>
            </w:r>
            <w:r w:rsidRPr="00C70209">
              <w:rPr>
                <w:vertAlign w:val="superscript"/>
              </w:rPr>
              <w:t>e</w:t>
            </w:r>
          </w:p>
        </w:tc>
        <w:tc>
          <w:tcPr>
            <w:tcW w:w="598" w:type="pct"/>
            <w:shd w:val="clear" w:color="auto" w:fill="auto"/>
          </w:tcPr>
          <w:p w14:paraId="7F229B0C" w14:textId="77777777" w:rsidR="00183F9F" w:rsidRPr="00C70209" w:rsidRDefault="00183F9F" w:rsidP="00082182">
            <w:pPr>
              <w:pStyle w:val="Tabletext-evidencematrix"/>
              <w:rPr>
                <w:i/>
              </w:rPr>
            </w:pPr>
            <w:r w:rsidRPr="00C70209">
              <w:rPr>
                <w:i/>
              </w:rPr>
              <w:t>No significant difference</w:t>
            </w:r>
          </w:p>
          <w:p w14:paraId="6DA304C8" w14:textId="64979F12" w:rsidR="00183F9F" w:rsidRPr="00C70209" w:rsidRDefault="001A475D" w:rsidP="00082182">
            <w:pPr>
              <w:pStyle w:val="Tabletext-evidencematrix"/>
            </w:pPr>
            <w:r w:rsidRPr="001A475D">
              <w:rPr>
                <w:i/>
              </w:rPr>
              <w:t>P = </w:t>
            </w:r>
            <w:r w:rsidR="00183F9F" w:rsidRPr="00C70209">
              <w:t>0.40</w:t>
            </w:r>
            <w:r w:rsidR="00183F9F" w:rsidRPr="00C70209">
              <w:rPr>
                <w:vertAlign w:val="superscript"/>
              </w:rPr>
              <w:t>e</w:t>
            </w:r>
          </w:p>
        </w:tc>
      </w:tr>
    </w:tbl>
    <w:p w14:paraId="4313A21F" w14:textId="77777777" w:rsidR="00183F9F" w:rsidRPr="00C70209" w:rsidRDefault="00183F9F" w:rsidP="00082182">
      <w:pPr>
        <w:pStyle w:val="TabFigNotes0noindent"/>
      </w:pPr>
      <w:r w:rsidRPr="00C70209">
        <w:t>CI, confidence interval; DCC, delayed cord clamping; ECC, early cord clamping; ELBW, extremely low birth weight; ICC, immediate cord clamping; IVH, intraventricular haemorrhage; NICU, neonatal intensive care unit; NR, not reported; RR, risk ratio; VLBW, very low birth weight</w:t>
      </w:r>
    </w:p>
    <w:p w14:paraId="633F5188"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0F27B92F" w14:textId="4E58AF58"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1F7ED56" w14:textId="77777777" w:rsidR="00183F9F" w:rsidRPr="00C70209" w:rsidRDefault="00183F9F" w:rsidP="00082182">
      <w:pPr>
        <w:pStyle w:val="TabFigNotes0noindent"/>
      </w:pPr>
      <w:r w:rsidRPr="00C70209">
        <w:rPr>
          <w:b/>
        </w:rPr>
        <w:t>c.</w:t>
      </w:r>
      <w:r w:rsidRPr="00C70209">
        <w:t xml:space="preserve"> Analysis includes duplicate data (Oh 2002 and Oh 2011 are the same study).</w:t>
      </w:r>
    </w:p>
    <w:p w14:paraId="1F58A4A2" w14:textId="3B4BA44D" w:rsidR="00183F9F" w:rsidRPr="00C70209" w:rsidRDefault="00183F9F" w:rsidP="00082182">
      <w:pPr>
        <w:pStyle w:val="TabFigNotes0noindent"/>
      </w:pPr>
      <w:r w:rsidRPr="00C70209">
        <w:rPr>
          <w:b/>
        </w:rPr>
        <w:t>d.</w:t>
      </w:r>
      <w:r w:rsidRPr="00C70209">
        <w:t xml:space="preserve"> The same number of infants in the RCT by Oh (2002) had IVH (all grades) and severe IVH (grades 3 or 4) suggesting that the number of infants with IVH (all grades) is underestimated, or the number of infants with severe IVH (grades 3 or 4) is overestimated.</w:t>
      </w:r>
    </w:p>
    <w:p w14:paraId="26B08AA9" w14:textId="77777777" w:rsidR="00183F9F" w:rsidRPr="00C70209" w:rsidRDefault="00183F9F" w:rsidP="00082182">
      <w:pPr>
        <w:pStyle w:val="TabFigNotes0noindent"/>
      </w:pPr>
      <w:r w:rsidRPr="00C70209">
        <w:rPr>
          <w:b/>
        </w:rPr>
        <w:t>e.</w:t>
      </w:r>
      <w:r w:rsidRPr="00C70209">
        <w:t xml:space="preserve"> Calculated post-hoc using RevMan 5.1.2.</w:t>
      </w:r>
    </w:p>
    <w:p w14:paraId="5DC43B87" w14:textId="77777777" w:rsidR="00183F9F" w:rsidRPr="00C70209" w:rsidRDefault="00183F9F" w:rsidP="00082182">
      <w:pPr>
        <w:keepNext/>
        <w:keepLines/>
        <w:spacing w:after="0"/>
        <w:ind w:left="0"/>
        <w:rPr>
          <w:rFonts w:ascii="Arial Narrow" w:hAnsi="Arial Narrow"/>
          <w:sz w:val="16"/>
          <w:szCs w:val="16"/>
        </w:rPr>
      </w:pPr>
    </w:p>
    <w:p w14:paraId="4C2C847B" w14:textId="77777777" w:rsidR="00183F9F" w:rsidRPr="00C70209" w:rsidRDefault="00183F9F" w:rsidP="00082182">
      <w:pPr>
        <w:pStyle w:val="TabFigNotes0noindent"/>
      </w:pPr>
    </w:p>
    <w:p w14:paraId="62E345BD"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43F74272" w14:textId="77777777" w:rsidR="00183F9F" w:rsidRPr="00C70209" w:rsidRDefault="00183F9F" w:rsidP="00082182">
      <w:pPr>
        <w:pStyle w:val="Caption"/>
        <w:ind w:left="2070"/>
      </w:pPr>
      <w:bookmarkStart w:id="755" w:name="_Ref419884864"/>
      <w:bookmarkStart w:id="756" w:name="_Toc427747271"/>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4</w:t>
      </w:r>
      <w:r w:rsidRPr="00C70209">
        <w:fldChar w:fldCharType="end"/>
      </w:r>
      <w:bookmarkEnd w:id="755"/>
      <w:r w:rsidRPr="00C70209">
        <w:tab/>
        <w:t>Meta-analysis: placental transfusion versus control in preterm infants by gestational age at birth – IVH (all grades)</w:t>
      </w:r>
      <w:bookmarkEnd w:id="756"/>
    </w:p>
    <w:p w14:paraId="7FBCE0A2" w14:textId="77777777" w:rsidR="00183F9F" w:rsidRPr="00C70209" w:rsidRDefault="00183F9F" w:rsidP="00082182">
      <w:pPr>
        <w:pStyle w:val="BodyText"/>
      </w:pPr>
      <w:r w:rsidRPr="00C70209">
        <w:rPr>
          <w:noProof/>
        </w:rPr>
        <w:drawing>
          <wp:inline distT="0" distB="0" distL="0" distR="0" wp14:anchorId="5DC8B224" wp14:editId="7766F919">
            <wp:extent cx="4985143" cy="2904686"/>
            <wp:effectExtent l="19050" t="19050" r="25400" b="1016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ntal transfusion_IVH (all grades).emf"/>
                    <pic:cNvPicPr/>
                  </pic:nvPicPr>
                  <pic:blipFill>
                    <a:blip r:embed="rId68">
                      <a:extLst>
                        <a:ext uri="{28A0092B-C50C-407E-A947-70E740481C1C}">
                          <a14:useLocalDpi xmlns:a14="http://schemas.microsoft.com/office/drawing/2010/main" val="0"/>
                        </a:ext>
                      </a:extLst>
                    </a:blip>
                    <a:stretch>
                      <a:fillRect/>
                    </a:stretch>
                  </pic:blipFill>
                  <pic:spPr>
                    <a:xfrm>
                      <a:off x="0" y="0"/>
                      <a:ext cx="4985143" cy="2904686"/>
                    </a:xfrm>
                    <a:prstGeom prst="rect">
                      <a:avLst/>
                    </a:prstGeom>
                    <a:ln w="12696" cmpd="sng">
                      <a:solidFill>
                        <a:srgbClr val="000000"/>
                      </a:solidFill>
                      <a:prstDash val="solid"/>
                    </a:ln>
                  </pic:spPr>
                </pic:pic>
              </a:graphicData>
            </a:graphic>
          </wp:inline>
        </w:drawing>
      </w:r>
    </w:p>
    <w:p w14:paraId="0C02A329" w14:textId="77777777" w:rsidR="00183F9F" w:rsidRPr="00C70209" w:rsidRDefault="00183F9F" w:rsidP="00082182">
      <w:pPr>
        <w:pStyle w:val="BodyText"/>
      </w:pPr>
    </w:p>
    <w:p w14:paraId="5C3A1C8E" w14:textId="200F49FF" w:rsidR="00183F9F" w:rsidRPr="00C70209" w:rsidRDefault="00183F9F" w:rsidP="00082182">
      <w:pPr>
        <w:pStyle w:val="Caption"/>
        <w:ind w:left="2070"/>
      </w:pPr>
      <w:bookmarkStart w:id="757" w:name="_Ref420496310"/>
      <w:bookmarkStart w:id="758" w:name="_Ref420496272"/>
      <w:bookmarkStart w:id="759" w:name="_Toc427747272"/>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5</w:t>
      </w:r>
      <w:r w:rsidRPr="00C70209">
        <w:fldChar w:fldCharType="end"/>
      </w:r>
      <w:bookmarkEnd w:id="757"/>
      <w:r w:rsidRPr="00C70209">
        <w:tab/>
        <w:t>Meta-analysis of placental transfusion versus control in preterm infants by gestational age at birth</w:t>
      </w:r>
      <w:r w:rsidR="00D7682F" w:rsidRPr="00C70209">
        <w:t xml:space="preserve"> –</w:t>
      </w:r>
      <w:r w:rsidRPr="00C70209">
        <w:t xml:space="preserve"> severe IVH (grades 3 and 4)</w:t>
      </w:r>
      <w:bookmarkEnd w:id="758"/>
      <w:bookmarkEnd w:id="759"/>
    </w:p>
    <w:p w14:paraId="3C666A6C" w14:textId="77777777" w:rsidR="00183F9F" w:rsidRPr="00C70209" w:rsidRDefault="00183F9F" w:rsidP="00082182">
      <w:pPr>
        <w:pStyle w:val="BodyText"/>
        <w:rPr>
          <w:lang w:eastAsia="ja-JP"/>
        </w:rPr>
      </w:pPr>
      <w:r w:rsidRPr="00C70209">
        <w:rPr>
          <w:noProof/>
        </w:rPr>
        <w:drawing>
          <wp:inline distT="0" distB="0" distL="0" distR="0" wp14:anchorId="446F351C" wp14:editId="795544EA">
            <wp:extent cx="4985143" cy="3826286"/>
            <wp:effectExtent l="19050" t="19050" r="25400" b="222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ntal transfusion_severe IVH.emf"/>
                    <pic:cNvPicPr/>
                  </pic:nvPicPr>
                  <pic:blipFill>
                    <a:blip r:embed="rId69">
                      <a:extLst>
                        <a:ext uri="{28A0092B-C50C-407E-A947-70E740481C1C}">
                          <a14:useLocalDpi xmlns:a14="http://schemas.microsoft.com/office/drawing/2010/main" val="0"/>
                        </a:ext>
                      </a:extLst>
                    </a:blip>
                    <a:stretch>
                      <a:fillRect/>
                    </a:stretch>
                  </pic:blipFill>
                  <pic:spPr>
                    <a:xfrm>
                      <a:off x="0" y="0"/>
                      <a:ext cx="4985143" cy="3826286"/>
                    </a:xfrm>
                    <a:prstGeom prst="rect">
                      <a:avLst/>
                    </a:prstGeom>
                    <a:ln w="12696" cmpd="sng">
                      <a:solidFill>
                        <a:srgbClr val="000000"/>
                      </a:solidFill>
                      <a:prstDash val="solid"/>
                    </a:ln>
                  </pic:spPr>
                </pic:pic>
              </a:graphicData>
            </a:graphic>
          </wp:inline>
        </w:drawing>
      </w:r>
    </w:p>
    <w:p w14:paraId="400D8E39" w14:textId="77777777" w:rsidR="00183F9F" w:rsidRPr="00C70209" w:rsidRDefault="00183F9F">
      <w:pPr>
        <w:spacing w:after="200" w:line="276" w:lineRule="auto"/>
        <w:ind w:left="0"/>
        <w:rPr>
          <w:lang w:eastAsia="en-GB"/>
        </w:rPr>
      </w:pPr>
      <w:r w:rsidRPr="00C70209">
        <w:rPr>
          <w:lang w:eastAsia="en-GB"/>
        </w:rPr>
        <w:br w:type="page"/>
      </w:r>
    </w:p>
    <w:p w14:paraId="6315E424" w14:textId="77777777" w:rsidR="00183F9F" w:rsidRPr="00C70209" w:rsidRDefault="00183F9F" w:rsidP="00183F9F">
      <w:pPr>
        <w:pStyle w:val="Head4Num"/>
        <w:ind w:left="1224" w:hanging="864"/>
        <w:rPr>
          <w:lang w:eastAsia="en-GB"/>
        </w:rPr>
      </w:pPr>
      <w:r w:rsidRPr="00C70209">
        <w:rPr>
          <w:lang w:eastAsia="en-GB"/>
        </w:rPr>
        <w:t>IVIg for haemolytic disease</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912"/>
        <w:gridCol w:w="794"/>
        <w:gridCol w:w="794"/>
        <w:gridCol w:w="741"/>
      </w:tblGrid>
      <w:tr w:rsidR="00183F9F" w:rsidRPr="00C70209" w14:paraId="49BFF6E2"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59DE2533" w14:textId="06C896D6" w:rsidR="00183F9F" w:rsidRPr="00C70209" w:rsidRDefault="00183F9F">
            <w:pPr>
              <w:pStyle w:val="PP-heading"/>
              <w:spacing w:line="276" w:lineRule="auto"/>
              <w:rPr>
                <w:lang w:eastAsia="en-US"/>
              </w:rPr>
            </w:pPr>
            <w:r w:rsidRPr="00C70209">
              <w:rPr>
                <w:lang w:eastAsia="en-US"/>
              </w:rPr>
              <w:t xml:space="preserve">Evidence statements – </w:t>
            </w:r>
            <w:r w:rsidR="002E09D0" w:rsidRPr="00C70209">
              <w:rPr>
                <w:lang w:eastAsia="en-US"/>
              </w:rPr>
              <w:t>preterm and term infants (</w:t>
            </w:r>
            <w:r w:rsidRPr="00C70209">
              <w:rPr>
                <w:lang w:eastAsia="en-US"/>
              </w:rPr>
              <w:t>IVIg for haemolytic disease</w:t>
            </w:r>
            <w:r w:rsidR="002E09D0"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A45F37D"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89AD3B6"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6B8A3AA"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46B9398"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74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E09D1BC"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48849BE8"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646F10EB"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13E8F8E4" w14:textId="7A0CBCD9" w:rsidR="00183F9F" w:rsidRPr="00C70209" w:rsidRDefault="00183F9F" w:rsidP="00082182">
            <w:pPr>
              <w:pStyle w:val="Tabletext"/>
            </w:pPr>
            <w:r w:rsidRPr="00C70209">
              <w:t>In infants with alloimmune haemolytic disease, the effect of IVIg compared with no IVIg on exchange transfusion incidence is uncertain.</w:t>
            </w:r>
          </w:p>
          <w:p w14:paraId="6BA0FD6B" w14:textId="77777777" w:rsidR="00183F9F" w:rsidRPr="00C70209" w:rsidRDefault="00183F9F" w:rsidP="00082182">
            <w:pPr>
              <w:pStyle w:val="ES-notes"/>
              <w:rPr>
                <w:lang w:eastAsia="en-US"/>
              </w:rPr>
            </w:pPr>
            <w:r w:rsidRPr="00C70209">
              <w:rPr>
                <w:lang w:eastAsia="en-US"/>
              </w:rPr>
              <w:t xml:space="preserve">(See evidence matrix D4.C in Volume 2 of </w:t>
            </w:r>
            <w:r w:rsidRPr="00C70209">
              <w:t>the</w:t>
            </w:r>
            <w:r w:rsidRPr="00C70209">
              <w:rPr>
                <w:lang w:eastAsia="en-US"/>
              </w:rPr>
              <w:t xml:space="preserv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1A26F3B9" w14:textId="77777777" w:rsidR="00183F9F" w:rsidRPr="00C70209" w:rsidRDefault="00183F9F" w:rsidP="00082182">
            <w:pPr>
              <w:pStyle w:val="T-ABCD"/>
              <w:rPr>
                <w:lang w:eastAsia="en-US"/>
              </w:rPr>
            </w:pPr>
            <w:r w:rsidRPr="00C70209">
              <w:rPr>
                <w:lang w:eastAsia="en-US"/>
              </w:rPr>
              <w:sym w:font="Symbol" w:char="F0D6"/>
            </w:r>
            <w:r w:rsidRPr="00C70209">
              <w:rPr>
                <w:lang w:eastAsia="en-US"/>
              </w:rPr>
              <w:sym w:font="Symbol" w:char="F0D6"/>
            </w:r>
          </w:p>
        </w:tc>
        <w:tc>
          <w:tcPr>
            <w:tcW w:w="912" w:type="dxa"/>
            <w:tcBorders>
              <w:top w:val="single" w:sz="4" w:space="0" w:color="000000"/>
              <w:left w:val="single" w:sz="4" w:space="0" w:color="000000"/>
              <w:bottom w:val="single" w:sz="4" w:space="0" w:color="000000"/>
              <w:right w:val="single" w:sz="4" w:space="0" w:color="000000"/>
            </w:tcBorders>
            <w:hideMark/>
          </w:tcPr>
          <w:p w14:paraId="6360D1CD"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145D9E43"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68D1C52"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741" w:type="dxa"/>
            <w:tcBorders>
              <w:top w:val="single" w:sz="4" w:space="0" w:color="000000"/>
              <w:left w:val="single" w:sz="4" w:space="0" w:color="000000"/>
              <w:bottom w:val="single" w:sz="4" w:space="0" w:color="000000"/>
              <w:right w:val="single" w:sz="4" w:space="0" w:color="000000"/>
            </w:tcBorders>
            <w:hideMark/>
          </w:tcPr>
          <w:p w14:paraId="4E846788"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6011AFE7"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225DE268"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6C3826E" w14:textId="77777777" w:rsidR="00183F9F" w:rsidRPr="00C70209" w:rsidRDefault="00183F9F" w:rsidP="00082182">
            <w:pPr>
              <w:pStyle w:val="Tabletext"/>
            </w:pPr>
            <w:r w:rsidRPr="00C70209">
              <w:t>In infants with alloimmune haemolytic disease, the effect of IVIg compared with no IVIg on mortality is uncertain.</w:t>
            </w:r>
          </w:p>
          <w:p w14:paraId="156F76DA" w14:textId="77777777" w:rsidR="00183F9F" w:rsidRPr="00C70209" w:rsidRDefault="00183F9F" w:rsidP="00082182">
            <w:pPr>
              <w:pStyle w:val="ES-notes"/>
              <w:rPr>
                <w:lang w:eastAsia="en-US"/>
              </w:rPr>
            </w:pPr>
            <w:r w:rsidRPr="00C70209">
              <w:rPr>
                <w:lang w:eastAsia="en-US"/>
              </w:rPr>
              <w:t xml:space="preserve">(See </w:t>
            </w:r>
            <w:r w:rsidRPr="00C70209">
              <w:t>evidence</w:t>
            </w:r>
            <w:r w:rsidRPr="00C70209">
              <w:rPr>
                <w:lang w:eastAsia="en-US"/>
              </w:rPr>
              <w:t xml:space="preserve"> matrix D4.D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02F4835"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912" w:type="dxa"/>
            <w:tcBorders>
              <w:top w:val="single" w:sz="4" w:space="0" w:color="000000"/>
              <w:left w:val="single" w:sz="4" w:space="0" w:color="000000"/>
              <w:bottom w:val="single" w:sz="4" w:space="0" w:color="000000"/>
              <w:right w:val="single" w:sz="4" w:space="0" w:color="000000"/>
            </w:tcBorders>
            <w:hideMark/>
          </w:tcPr>
          <w:p w14:paraId="60F2103D"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4165DF15"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C2C0A2F"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741" w:type="dxa"/>
            <w:tcBorders>
              <w:top w:val="single" w:sz="4" w:space="0" w:color="000000"/>
              <w:left w:val="single" w:sz="4" w:space="0" w:color="000000"/>
              <w:bottom w:val="single" w:sz="4" w:space="0" w:color="000000"/>
              <w:right w:val="single" w:sz="4" w:space="0" w:color="000000"/>
            </w:tcBorders>
            <w:hideMark/>
          </w:tcPr>
          <w:p w14:paraId="408F99F2"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6DEB99A9"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21962CB4" w14:textId="77777777" w:rsidR="00183F9F" w:rsidRPr="00C70209" w:rsidRDefault="00183F9F" w:rsidP="00082182">
            <w:pPr>
              <w:pStyle w:val="ES-notes"/>
              <w:rPr>
                <w:rFonts w:eastAsiaTheme="minorHAnsi"/>
              </w:rPr>
            </w:pPr>
            <w:r w:rsidRPr="00C70209">
              <w:rPr>
                <w:lang w:eastAsia="en-US"/>
              </w:rPr>
              <w:t xml:space="preserve">ES, evidence </w:t>
            </w:r>
            <w:r w:rsidRPr="00C70209">
              <w:t>statement; IVIg, intravenous immunoglobulin G</w:t>
            </w:r>
          </w:p>
          <w:p w14:paraId="193DAB91" w14:textId="77777777" w:rsidR="00183F9F" w:rsidRPr="00C70209" w:rsidRDefault="00183F9F" w:rsidP="00082182">
            <w:pPr>
              <w:pStyle w:val="ES-notes"/>
              <w:rPr>
                <w:lang w:eastAsia="en-US"/>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B;</w:t>
            </w:r>
            <w:r w:rsidRPr="00C70209">
              <w:rPr>
                <w:lang w:eastAsia="en-US"/>
              </w:rPr>
              <w:t xml:space="preserve"> </w:t>
            </w:r>
            <w:r w:rsidRPr="00C70209">
              <w:rPr>
                <w:lang w:eastAsia="en-US"/>
              </w:rPr>
              <w:sym w:font="Symbol" w:char="F0D6"/>
            </w:r>
            <w:r w:rsidRPr="00C70209">
              <w:rPr>
                <w:lang w:eastAsia="en-US"/>
              </w:rPr>
              <w:t>=C; X=D; NA, not applicable</w:t>
            </w:r>
          </w:p>
        </w:tc>
      </w:tr>
    </w:tbl>
    <w:p w14:paraId="0272ED3F"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183F9F" w:rsidRPr="00C70209" w14:paraId="53FDA719" w14:textId="77777777" w:rsidTr="00EF187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00"/>
            <w:hideMark/>
          </w:tcPr>
          <w:p w14:paraId="0E043F50" w14:textId="120386CC" w:rsidR="00183F9F" w:rsidRPr="00C70209" w:rsidRDefault="00183F9F" w:rsidP="00082182">
            <w:pPr>
              <w:pStyle w:val="Recommendation"/>
              <w:rPr>
                <w:rFonts w:eastAsia="Times New Roman"/>
                <w:noProof w:val="0"/>
                <w:lang w:val="en-AU"/>
              </w:rPr>
            </w:pPr>
            <w:r w:rsidRPr="00C70209">
              <w:rPr>
                <w:noProof w:val="0"/>
                <w:lang w:val="en-AU"/>
              </w:rPr>
              <w:t xml:space="preserve">Recommendation – </w:t>
            </w:r>
            <w:r w:rsidR="009E51C5" w:rsidRPr="00C70209">
              <w:rPr>
                <w:lang w:eastAsia="en-US"/>
              </w:rPr>
              <w:t xml:space="preserve">preterm and term infants </w:t>
            </w:r>
            <w:r w:rsidR="009E51C5">
              <w:rPr>
                <w:lang w:eastAsia="en-US"/>
              </w:rPr>
              <w:t>(</w:t>
            </w:r>
            <w:r w:rsidRPr="00C70209">
              <w:rPr>
                <w:noProof w:val="0"/>
                <w:lang w:val="en-AU"/>
              </w:rPr>
              <w:t xml:space="preserve">IVIg </w:t>
            </w:r>
            <w:r w:rsidRPr="00C70209">
              <w:rPr>
                <w:noProof w:val="0"/>
                <w:lang w:val="en-AU" w:eastAsia="en-US"/>
              </w:rPr>
              <w:t>for haemolytic disease</w:t>
            </w:r>
            <w:r w:rsidR="009E51C5">
              <w:rPr>
                <w:noProof w:val="0"/>
                <w:lang w:val="en-AU" w:eastAsia="en-US"/>
              </w:rPr>
              <w:t>)</w:t>
            </w:r>
          </w:p>
        </w:tc>
      </w:tr>
      <w:tr w:rsidR="00183F9F" w:rsidRPr="00C70209" w14:paraId="157609EC" w14:textId="77777777" w:rsidTr="00082182">
        <w:tc>
          <w:tcPr>
            <w:tcW w:w="1135" w:type="dxa"/>
            <w:tcBorders>
              <w:top w:val="single" w:sz="4" w:space="0" w:color="000000"/>
              <w:left w:val="single" w:sz="4" w:space="0" w:color="000000"/>
              <w:bottom w:val="single" w:sz="4" w:space="0" w:color="000000"/>
              <w:right w:val="single" w:sz="4" w:space="0" w:color="auto"/>
            </w:tcBorders>
            <w:hideMark/>
          </w:tcPr>
          <w:p w14:paraId="45003C0E" w14:textId="77777777" w:rsidR="00183F9F" w:rsidRPr="00C70209" w:rsidRDefault="00183F9F" w:rsidP="00082182">
            <w:pPr>
              <w:pStyle w:val="PP-bullets"/>
            </w:pPr>
            <w:r w:rsidRPr="00C70209">
              <w:t>R7</w:t>
            </w:r>
          </w:p>
          <w:p w14:paraId="350CB3FD" w14:textId="77777777" w:rsidR="00183F9F" w:rsidRPr="00C70209" w:rsidRDefault="00183F9F" w:rsidP="00082182">
            <w:pPr>
              <w:pStyle w:val="PP-bullets"/>
            </w:pPr>
            <w:r w:rsidRPr="00C70209">
              <w:t>(Grade B)</w:t>
            </w:r>
          </w:p>
        </w:tc>
        <w:tc>
          <w:tcPr>
            <w:tcW w:w="7513" w:type="dxa"/>
            <w:tcBorders>
              <w:top w:val="single" w:sz="4" w:space="0" w:color="000000"/>
              <w:left w:val="single" w:sz="4" w:space="0" w:color="auto"/>
              <w:bottom w:val="single" w:sz="4" w:space="0" w:color="000000"/>
              <w:right w:val="single" w:sz="4" w:space="0" w:color="000000"/>
            </w:tcBorders>
            <w:hideMark/>
          </w:tcPr>
          <w:p w14:paraId="4361AEA7" w14:textId="373FFCA2" w:rsidR="00333B7F" w:rsidRPr="00C70209" w:rsidRDefault="00183F9F" w:rsidP="001A475D">
            <w:pPr>
              <w:pStyle w:val="PP-bullets"/>
            </w:pPr>
            <w:r w:rsidRPr="00C70209">
              <w:t xml:space="preserve">In infants with </w:t>
            </w:r>
            <w:r w:rsidR="001A475D">
              <w:t>HDFN</w:t>
            </w:r>
            <w:r w:rsidRPr="00C70209">
              <w:t xml:space="preserve">, the </w:t>
            </w:r>
            <w:r w:rsidRPr="00C70209">
              <w:rPr>
                <w:i/>
              </w:rPr>
              <w:t xml:space="preserve">routine </w:t>
            </w:r>
            <w:r w:rsidRPr="00C70209">
              <w:t xml:space="preserve">use of IVIg is not recommended. </w:t>
            </w:r>
          </w:p>
        </w:tc>
      </w:tr>
      <w:tr w:rsidR="00183F9F" w:rsidRPr="00C70209" w14:paraId="54F2B550" w14:textId="77777777" w:rsidTr="00EF187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99"/>
            <w:hideMark/>
          </w:tcPr>
          <w:p w14:paraId="6C67609F" w14:textId="24279997" w:rsidR="00183F9F" w:rsidRPr="00C70209" w:rsidRDefault="00183F9F" w:rsidP="00082182">
            <w:pPr>
              <w:pStyle w:val="PP-heading"/>
              <w:spacing w:line="276" w:lineRule="auto"/>
              <w:rPr>
                <w:lang w:eastAsia="en-US"/>
              </w:rPr>
            </w:pPr>
            <w:r w:rsidRPr="00C70209">
              <w:rPr>
                <w:lang w:eastAsia="en-US"/>
              </w:rPr>
              <w:t xml:space="preserve">Practice point – </w:t>
            </w:r>
            <w:r w:rsidR="009E51C5" w:rsidRPr="00C70209">
              <w:rPr>
                <w:lang w:eastAsia="en-US"/>
              </w:rPr>
              <w:t xml:space="preserve">preterm and term infants </w:t>
            </w:r>
            <w:r w:rsidR="009E51C5">
              <w:rPr>
                <w:lang w:eastAsia="en-US"/>
              </w:rPr>
              <w:t>(</w:t>
            </w:r>
            <w:r w:rsidRPr="00C70209">
              <w:rPr>
                <w:lang w:eastAsia="en-US"/>
              </w:rPr>
              <w:t>IVIg for haemolytic disease</w:t>
            </w:r>
            <w:r w:rsidR="009E51C5">
              <w:rPr>
                <w:lang w:eastAsia="en-US"/>
              </w:rPr>
              <w:t>)</w:t>
            </w:r>
          </w:p>
        </w:tc>
      </w:tr>
      <w:tr w:rsidR="00183F9F" w:rsidRPr="00C70209" w14:paraId="2DBCC4F7" w14:textId="77777777" w:rsidTr="00082182">
        <w:tc>
          <w:tcPr>
            <w:tcW w:w="1135" w:type="dxa"/>
            <w:tcBorders>
              <w:top w:val="single" w:sz="4" w:space="0" w:color="000000"/>
              <w:left w:val="single" w:sz="4" w:space="0" w:color="000000"/>
              <w:bottom w:val="single" w:sz="4" w:space="0" w:color="000000"/>
              <w:right w:val="single" w:sz="4" w:space="0" w:color="auto"/>
            </w:tcBorders>
            <w:hideMark/>
          </w:tcPr>
          <w:p w14:paraId="7E229A25" w14:textId="48C10232" w:rsidR="00183F9F" w:rsidRPr="00C70209" w:rsidRDefault="00EF1872" w:rsidP="006859B9">
            <w:pPr>
              <w:pStyle w:val="PP-bullets"/>
            </w:pPr>
            <w:r w:rsidRPr="00C70209">
              <w:t>PP3</w:t>
            </w:r>
            <w:r w:rsidR="006859B9" w:rsidRPr="00C70209">
              <w:t>3</w:t>
            </w:r>
          </w:p>
        </w:tc>
        <w:tc>
          <w:tcPr>
            <w:tcW w:w="7513" w:type="dxa"/>
            <w:tcBorders>
              <w:top w:val="single" w:sz="4" w:space="0" w:color="000000"/>
              <w:left w:val="single" w:sz="4" w:space="0" w:color="auto"/>
              <w:bottom w:val="single" w:sz="4" w:space="0" w:color="000000"/>
              <w:right w:val="single" w:sz="4" w:space="0" w:color="000000"/>
            </w:tcBorders>
            <w:hideMark/>
          </w:tcPr>
          <w:p w14:paraId="108086B7" w14:textId="6C787BEB" w:rsidR="00183F9F" w:rsidRPr="00C70209" w:rsidRDefault="00183F9F" w:rsidP="001A475D">
            <w:pPr>
              <w:pStyle w:val="PP-bullets"/>
            </w:pPr>
            <w:r w:rsidRPr="00C70209">
              <w:t xml:space="preserve">Infants at risk of </w:t>
            </w:r>
            <w:r w:rsidR="001A475D">
              <w:t>HDFN</w:t>
            </w:r>
            <w:r w:rsidRPr="00C70209">
              <w:t xml:space="preserve"> should be promptly assessed after birth. Those at high risk of severe jaundice should receive intensive phototherapy. </w:t>
            </w:r>
          </w:p>
        </w:tc>
      </w:tr>
      <w:tr w:rsidR="00183F9F" w:rsidRPr="00C70209" w14:paraId="64E9805B" w14:textId="77777777" w:rsidTr="00EF187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CC"/>
            <w:hideMark/>
          </w:tcPr>
          <w:p w14:paraId="3DDD1132" w14:textId="6F71AA43" w:rsidR="00183F9F" w:rsidRPr="00C70209" w:rsidRDefault="00183F9F" w:rsidP="00082182">
            <w:pPr>
              <w:pStyle w:val="PP-heading"/>
              <w:spacing w:line="276" w:lineRule="auto"/>
              <w:rPr>
                <w:lang w:eastAsia="en-US"/>
              </w:rPr>
            </w:pPr>
            <w:r w:rsidRPr="00C70209">
              <w:rPr>
                <w:lang w:eastAsia="en-US"/>
              </w:rPr>
              <w:t xml:space="preserve">Expert opinion point – </w:t>
            </w:r>
            <w:r w:rsidR="009E51C5" w:rsidRPr="00C70209">
              <w:rPr>
                <w:lang w:eastAsia="en-US"/>
              </w:rPr>
              <w:t xml:space="preserve">preterm and term infants </w:t>
            </w:r>
            <w:r w:rsidR="009E51C5">
              <w:rPr>
                <w:lang w:eastAsia="en-US"/>
              </w:rPr>
              <w:t>(</w:t>
            </w:r>
            <w:r w:rsidRPr="00C70209">
              <w:rPr>
                <w:lang w:eastAsia="en-US"/>
              </w:rPr>
              <w:t>IVIg for haemolytic disease</w:t>
            </w:r>
            <w:r w:rsidR="009E51C5">
              <w:rPr>
                <w:lang w:eastAsia="en-US"/>
              </w:rPr>
              <w:t>)</w:t>
            </w:r>
          </w:p>
        </w:tc>
      </w:tr>
      <w:tr w:rsidR="00183F9F" w:rsidRPr="00C70209" w14:paraId="1DFD3020" w14:textId="77777777" w:rsidTr="00082182">
        <w:tc>
          <w:tcPr>
            <w:tcW w:w="1135" w:type="dxa"/>
            <w:tcBorders>
              <w:top w:val="single" w:sz="4" w:space="0" w:color="000000"/>
              <w:left w:val="single" w:sz="4" w:space="0" w:color="000000"/>
              <w:bottom w:val="single" w:sz="4" w:space="0" w:color="000000"/>
              <w:right w:val="single" w:sz="4" w:space="0" w:color="auto"/>
            </w:tcBorders>
            <w:hideMark/>
          </w:tcPr>
          <w:p w14:paraId="6CEE110D" w14:textId="3A522154" w:rsidR="00183F9F" w:rsidRPr="00C70209" w:rsidRDefault="006C3E38" w:rsidP="006C3E38">
            <w:pPr>
              <w:pStyle w:val="PP-bullets"/>
            </w:pPr>
            <w:r w:rsidRPr="00C70209">
              <w:t>EOP4</w:t>
            </w:r>
          </w:p>
        </w:tc>
        <w:tc>
          <w:tcPr>
            <w:tcW w:w="7513" w:type="dxa"/>
            <w:tcBorders>
              <w:top w:val="single" w:sz="4" w:space="0" w:color="000000"/>
              <w:left w:val="single" w:sz="4" w:space="0" w:color="auto"/>
              <w:bottom w:val="single" w:sz="4" w:space="0" w:color="000000"/>
              <w:right w:val="single" w:sz="4" w:space="0" w:color="000000"/>
            </w:tcBorders>
            <w:hideMark/>
          </w:tcPr>
          <w:p w14:paraId="04111271" w14:textId="40E5FF81" w:rsidR="00183F9F" w:rsidRPr="00C70209" w:rsidRDefault="00183F9F" w:rsidP="001A475D">
            <w:pPr>
              <w:pStyle w:val="PP-bullets"/>
            </w:pPr>
            <w:r w:rsidRPr="00C70209">
              <w:t xml:space="preserve">In maternity patients with a fetus affected by </w:t>
            </w:r>
            <w:r w:rsidR="001A475D">
              <w:t>HDFN</w:t>
            </w:r>
            <w:r w:rsidRPr="00C70209">
              <w:t xml:space="preserve"> who is at high risk of early fetal hydrops or death, a course of weekly IVIg should be considered. </w:t>
            </w:r>
          </w:p>
        </w:tc>
      </w:tr>
      <w:tr w:rsidR="00183F9F" w:rsidRPr="00C70209" w14:paraId="5469089F"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152C0283" w14:textId="77777777" w:rsidR="00183F9F" w:rsidRPr="00C70209" w:rsidRDefault="00183F9F">
            <w:pPr>
              <w:pStyle w:val="ES-notes"/>
              <w:spacing w:line="276" w:lineRule="auto"/>
              <w:rPr>
                <w:lang w:eastAsia="en-US"/>
              </w:rPr>
            </w:pPr>
            <w:r w:rsidRPr="00C70209">
              <w:rPr>
                <w:lang w:eastAsia="en-US"/>
              </w:rPr>
              <w:t xml:space="preserve">EOP, expert </w:t>
            </w:r>
            <w:r w:rsidRPr="00C70209">
              <w:t>opinion</w:t>
            </w:r>
            <w:r w:rsidRPr="00C70209">
              <w:rPr>
                <w:lang w:eastAsia="en-US"/>
              </w:rPr>
              <w:t xml:space="preserve"> point; IVIg, intravenous </w:t>
            </w:r>
            <w:r w:rsidRPr="00C70209">
              <w:t>immunoglobulin</w:t>
            </w:r>
            <w:r w:rsidRPr="00C70209">
              <w:rPr>
                <w:lang w:eastAsia="en-US"/>
              </w:rPr>
              <w:t xml:space="preserve"> G; PP, practice point, R, recommendation</w:t>
            </w:r>
          </w:p>
        </w:tc>
      </w:tr>
    </w:tbl>
    <w:p w14:paraId="5C7C9BF8" w14:textId="77777777" w:rsidR="00183F9F" w:rsidRPr="00C70209" w:rsidRDefault="00183F9F" w:rsidP="00082182"/>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426"/>
      </w:tblGrid>
      <w:tr w:rsidR="00183F9F" w:rsidRPr="00C70209" w14:paraId="2B5FDD7F" w14:textId="77777777" w:rsidTr="00EF1872">
        <w:trPr>
          <w:trHeight w:val="397"/>
        </w:trPr>
        <w:tc>
          <w:tcPr>
            <w:tcW w:w="8426" w:type="dxa"/>
            <w:tcBorders>
              <w:top w:val="single" w:sz="4" w:space="0" w:color="000000"/>
              <w:left w:val="single" w:sz="4" w:space="0" w:color="000000"/>
              <w:bottom w:val="single" w:sz="4" w:space="0" w:color="000000"/>
              <w:right w:val="single" w:sz="4" w:space="0" w:color="000000"/>
            </w:tcBorders>
            <w:shd w:val="clear" w:color="auto" w:fill="FFFFCC"/>
            <w:hideMark/>
          </w:tcPr>
          <w:p w14:paraId="33785BA0" w14:textId="77777777" w:rsidR="00183F9F" w:rsidRPr="00C70209" w:rsidRDefault="00183F9F" w:rsidP="00082182">
            <w:pPr>
              <w:pStyle w:val="PT-heading"/>
              <w:tabs>
                <w:tab w:val="left" w:pos="5096"/>
              </w:tabs>
              <w:rPr>
                <w:lang w:eastAsia="en-US"/>
              </w:rPr>
            </w:pPr>
            <w:r w:rsidRPr="00C70209">
              <w:t>Evidence gaps and areas for future research</w:t>
            </w:r>
          </w:p>
        </w:tc>
      </w:tr>
      <w:tr w:rsidR="00183F9F" w:rsidRPr="00C70209" w14:paraId="65E2E9C9" w14:textId="77777777" w:rsidTr="00082182">
        <w:trPr>
          <w:trHeight w:val="397"/>
        </w:trPr>
        <w:tc>
          <w:tcPr>
            <w:tcW w:w="8426" w:type="dxa"/>
            <w:tcBorders>
              <w:top w:val="single" w:sz="4" w:space="0" w:color="000000"/>
              <w:left w:val="single" w:sz="4" w:space="0" w:color="000000"/>
              <w:bottom w:val="single" w:sz="4" w:space="0" w:color="000000"/>
              <w:right w:val="single" w:sz="4" w:space="0" w:color="000000"/>
            </w:tcBorders>
            <w:shd w:val="clear" w:color="auto" w:fill="auto"/>
          </w:tcPr>
          <w:p w14:paraId="17C118D9" w14:textId="77777777" w:rsidR="00183F9F" w:rsidRPr="00C70209" w:rsidRDefault="00183F9F" w:rsidP="00082182">
            <w:pPr>
              <w:pStyle w:val="PP-bullets"/>
              <w:rPr>
                <w:i/>
              </w:rPr>
            </w:pPr>
            <w:r w:rsidRPr="00C70209">
              <w:t xml:space="preserve">There is a need for further research on the use of IVIg in maternity patients to prevent HDFN </w:t>
            </w:r>
          </w:p>
        </w:tc>
      </w:tr>
    </w:tbl>
    <w:p w14:paraId="4D2FC39F" w14:textId="77777777" w:rsidR="00183F9F" w:rsidRPr="00C70209" w:rsidRDefault="00183F9F" w:rsidP="00082182">
      <w:pPr>
        <w:pStyle w:val="Heading5"/>
        <w:rPr>
          <w:lang w:val="en-AU"/>
        </w:rPr>
      </w:pPr>
      <w:r w:rsidRPr="00C70209">
        <w:rPr>
          <w:lang w:val="en-AU"/>
        </w:rPr>
        <w:t>Background</w:t>
      </w:r>
    </w:p>
    <w:p w14:paraId="3C70916A" w14:textId="77777777" w:rsidR="00183F9F" w:rsidRPr="00C70209" w:rsidRDefault="00183F9F" w:rsidP="00082182">
      <w:pPr>
        <w:pStyle w:val="BodyText"/>
      </w:pPr>
      <w:r w:rsidRPr="00C70209">
        <w:t>Haemolytic disease of the fetus and newborn (HDFN) is characterised by a breakdown of red blood cells by maternal antibodies. During pregnancy, some of the mother’s antibodies are transported across the placenta and enter the fetal circulation. HDFN occurs if there is incompatibility of the Rh or ABO blood groups between the mother and fetus. It often leads to anaemia and hyperbilirubinaemia, which require multiple exchange transfusions. Exchange transfusions are associated with an increased risk of neonatal morbidity and mortality. IVIg blocks Fc receptor cells that mediate RBC breakdown and may be effective in treating HDFN, thereby reducing the incidence of exchange transfusions.</w:t>
      </w:r>
    </w:p>
    <w:p w14:paraId="45876381" w14:textId="77777777" w:rsidR="00183F9F" w:rsidRPr="00C70209" w:rsidRDefault="00183F9F" w:rsidP="00082182">
      <w:pPr>
        <w:pStyle w:val="Heading5"/>
        <w:rPr>
          <w:lang w:val="en-AU"/>
        </w:rPr>
      </w:pPr>
      <w:r w:rsidRPr="00C70209">
        <w:rPr>
          <w:lang w:val="en-AU"/>
        </w:rPr>
        <w:t>Summary of evidence</w:t>
      </w:r>
    </w:p>
    <w:p w14:paraId="76011717" w14:textId="77777777" w:rsidR="00183F9F" w:rsidRPr="00C70209" w:rsidRDefault="00183F9F" w:rsidP="00082182">
      <w:pPr>
        <w:pStyle w:val="Heading6"/>
      </w:pPr>
      <w:r w:rsidRPr="00C70209">
        <w:t>Level I evidence</w:t>
      </w:r>
    </w:p>
    <w:p w14:paraId="22DFB548" w14:textId="5FEAF5F0" w:rsidR="00183F9F" w:rsidRPr="00C70209" w:rsidRDefault="00183F9F" w:rsidP="00082182">
      <w:pPr>
        <w:pStyle w:val="BodyText"/>
      </w:pPr>
      <w:r w:rsidRPr="00C70209">
        <w:t xml:space="preserve">The systematic review and hand-searching process identified one Level I study that examined the effect of IVIg for </w:t>
      </w:r>
      <w:r w:rsidR="00EF1872" w:rsidRPr="00C70209">
        <w:t xml:space="preserve">alloimmune </w:t>
      </w:r>
      <w:r w:rsidRPr="00C70209">
        <w:t>haemolytic disease in preterm and term infants (</w:t>
      </w:r>
      <w:r w:rsidRPr="00C70209">
        <w:rPr>
          <w:b/>
        </w:rPr>
        <w:t>Appendix C, Volume 2</w:t>
      </w:r>
      <w:r w:rsidRPr="00C70209">
        <w:t xml:space="preserve">). </w:t>
      </w:r>
      <w:r w:rsidRPr="00C70209">
        <w:rPr>
          <w:b/>
        </w:rPr>
        <w:fldChar w:fldCharType="begin"/>
      </w:r>
      <w:r w:rsidRPr="00C70209">
        <w:rPr>
          <w:b/>
        </w:rPr>
        <w:instrText xml:space="preserve"> REF _Ref408827021 \h  \* MERGEFORMAT </w:instrText>
      </w:r>
      <w:r w:rsidRPr="00C70209">
        <w:rPr>
          <w:b/>
        </w:rPr>
      </w:r>
      <w:r w:rsidRPr="00C70209">
        <w:rPr>
          <w:b/>
        </w:rPr>
        <w:fldChar w:fldCharType="separate"/>
      </w:r>
      <w:r w:rsidR="000F7A9B" w:rsidRPr="000F7A9B">
        <w:rPr>
          <w:rFonts w:asciiTheme="minorHAnsi" w:hAnsiTheme="minorHAnsi" w:cstheme="minorHAnsi"/>
          <w:b/>
        </w:rPr>
        <w:t>Table 3.4.6</w:t>
      </w:r>
      <w:r w:rsidRPr="00C70209">
        <w:rPr>
          <w:b/>
        </w:rPr>
        <w:fldChar w:fldCharType="end"/>
      </w:r>
      <w:r w:rsidRPr="00C70209">
        <w:t xml:space="preserve"> summarises the main characteristics of this study.</w:t>
      </w:r>
    </w:p>
    <w:p w14:paraId="7B3A6298" w14:textId="53E9DB77" w:rsidR="00183F9F" w:rsidRPr="00C70209" w:rsidRDefault="00183F9F" w:rsidP="00082182">
      <w:pPr>
        <w:pStyle w:val="BodyText"/>
      </w:pPr>
      <w:r w:rsidRPr="00C70209">
        <w:t>Louis (2014) was a good-quality systematic review of 12 RCTs involving 236 preterm and term neonates with alloimmune haemolytic disease (AHD) secondary to Rh incompatibility. The authors examined the effect of IVIg (used therapeutically or prophylactically) compared with placebo on the need for exchange transfusion, number of exchange transfusions per infant and mortality.</w:t>
      </w:r>
    </w:p>
    <w:p w14:paraId="09E56073" w14:textId="4D9557EB" w:rsidR="00183F9F" w:rsidRPr="00C70209" w:rsidRDefault="00183F9F" w:rsidP="00082182">
      <w:pPr>
        <w:pStyle w:val="BodyText"/>
      </w:pPr>
      <w:r w:rsidRPr="00C70209">
        <w:rPr>
          <w:b/>
        </w:rPr>
        <w:fldChar w:fldCharType="begin"/>
      </w:r>
      <w:r w:rsidRPr="00C70209">
        <w:rPr>
          <w:b/>
        </w:rPr>
        <w:instrText xml:space="preserve"> REF _Ref424127367 \h  \* MERGEFORMAT </w:instrText>
      </w:r>
      <w:r w:rsidRPr="00C70209">
        <w:rPr>
          <w:b/>
        </w:rPr>
      </w:r>
      <w:r w:rsidRPr="00C70209">
        <w:rPr>
          <w:b/>
        </w:rPr>
        <w:fldChar w:fldCharType="separate"/>
      </w:r>
      <w:r w:rsidR="000F7A9B" w:rsidRPr="000F7A9B">
        <w:rPr>
          <w:b/>
        </w:rPr>
        <w:t>Table 3.4.7</w:t>
      </w:r>
      <w:r w:rsidRPr="00C70209">
        <w:rPr>
          <w:b/>
        </w:rPr>
        <w:fldChar w:fldCharType="end"/>
      </w:r>
      <w:r w:rsidRPr="00C70209">
        <w:t xml:space="preserve"> summarises the main characteristics of the Level II studies identified and assessed by Louis (2014). Nine of the </w:t>
      </w:r>
      <w:r w:rsidR="0009576C" w:rsidRPr="00C70209">
        <w:t>12</w:t>
      </w:r>
      <w:r w:rsidRPr="00C70209">
        <w:t xml:space="preserve"> Level II studies were reported to have a high risk of bias due to lack of blinding and no rigorous decision criteria on when to give an exchange transfusion. Therefore, sensitivity analyses on pooled data were conducted </w:t>
      </w:r>
      <w:r w:rsidR="00EF1872" w:rsidRPr="00C70209">
        <w:t xml:space="preserve">by Louis (2014) </w:t>
      </w:r>
      <w:r w:rsidRPr="00C70209">
        <w:t>where required</w:t>
      </w:r>
      <w:r w:rsidR="00EF1872" w:rsidRPr="00C70209">
        <w:t>.</w:t>
      </w:r>
    </w:p>
    <w:p w14:paraId="3FB1DFBD" w14:textId="77777777" w:rsidR="00183F9F" w:rsidRPr="00C70209" w:rsidRDefault="00183F9F" w:rsidP="00082182">
      <w:pPr>
        <w:pStyle w:val="BodyText"/>
      </w:pPr>
    </w:p>
    <w:p w14:paraId="25E125D6" w14:textId="755ABD97" w:rsidR="00183F9F" w:rsidRPr="00C70209" w:rsidRDefault="00183F9F" w:rsidP="00082182">
      <w:pPr>
        <w:pStyle w:val="Caption"/>
        <w:ind w:left="2070"/>
      </w:pPr>
      <w:bookmarkStart w:id="760" w:name="_Ref408827021"/>
      <w:bookmarkStart w:id="761" w:name="_Toc427747194"/>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6</w:t>
      </w:r>
      <w:r w:rsidRPr="00C70209">
        <w:fldChar w:fldCharType="end"/>
      </w:r>
      <w:bookmarkEnd w:id="760"/>
      <w:r w:rsidRPr="00C70209">
        <w:tab/>
        <w:t>Characteristics and quality of Level I evidence – IVIg for haemolytic disease in preterm and term infants</w:t>
      </w:r>
      <w:bookmarkEnd w:id="761"/>
    </w:p>
    <w:tbl>
      <w:tblPr>
        <w:tblW w:w="0" w:type="auto"/>
        <w:tblInd w:w="720" w:type="dxa"/>
        <w:tblLook w:val="0000" w:firstRow="0" w:lastRow="0" w:firstColumn="0" w:lastColumn="0" w:noHBand="0" w:noVBand="0"/>
      </w:tblPr>
      <w:tblGrid>
        <w:gridCol w:w="1278"/>
        <w:gridCol w:w="1530"/>
        <w:gridCol w:w="2070"/>
        <w:gridCol w:w="1980"/>
        <w:gridCol w:w="1664"/>
      </w:tblGrid>
      <w:tr w:rsidR="00183F9F" w:rsidRPr="00C70209" w14:paraId="3CB851FE" w14:textId="77777777" w:rsidTr="00082182">
        <w:trPr>
          <w:cantSplit/>
        </w:trPr>
        <w:tc>
          <w:tcPr>
            <w:tcW w:w="1278" w:type="dxa"/>
            <w:tcBorders>
              <w:top w:val="single" w:sz="4" w:space="0" w:color="auto"/>
              <w:left w:val="single" w:sz="4" w:space="0" w:color="auto"/>
              <w:bottom w:val="single" w:sz="4" w:space="0" w:color="auto"/>
              <w:right w:val="single" w:sz="4" w:space="0" w:color="auto"/>
            </w:tcBorders>
            <w:shd w:val="clear" w:color="auto" w:fill="auto"/>
          </w:tcPr>
          <w:p w14:paraId="497543DB" w14:textId="77777777" w:rsidR="00183F9F" w:rsidRPr="00C70209" w:rsidRDefault="00183F9F" w:rsidP="00082182">
            <w:pPr>
              <w:pStyle w:val="TableH2"/>
            </w:pPr>
            <w:r w:rsidRPr="00C70209">
              <w:t>Study ID</w:t>
            </w:r>
          </w:p>
        </w:tc>
        <w:tc>
          <w:tcPr>
            <w:tcW w:w="1530" w:type="dxa"/>
            <w:tcBorders>
              <w:top w:val="single" w:sz="4" w:space="0" w:color="auto"/>
              <w:left w:val="nil"/>
              <w:bottom w:val="single" w:sz="4" w:space="0" w:color="auto"/>
              <w:right w:val="single" w:sz="4" w:space="0" w:color="auto"/>
            </w:tcBorders>
            <w:shd w:val="clear" w:color="auto" w:fill="auto"/>
          </w:tcPr>
          <w:p w14:paraId="32B8FC7B" w14:textId="77777777" w:rsidR="00183F9F" w:rsidRPr="00C70209" w:rsidRDefault="00183F9F" w:rsidP="00082182">
            <w:pPr>
              <w:pStyle w:val="TableH2"/>
            </w:pPr>
            <w:r w:rsidRPr="00C70209">
              <w:t>Study type</w:t>
            </w:r>
            <w:r w:rsidRPr="00C70209">
              <w:br/>
            </w:r>
            <w:r w:rsidRPr="00C70209">
              <w:rPr>
                <w:i/>
              </w:rPr>
              <w:t>Study quality</w:t>
            </w:r>
          </w:p>
        </w:tc>
        <w:tc>
          <w:tcPr>
            <w:tcW w:w="2070" w:type="dxa"/>
            <w:tcBorders>
              <w:top w:val="single" w:sz="4" w:space="0" w:color="auto"/>
              <w:left w:val="nil"/>
              <w:bottom w:val="single" w:sz="4" w:space="0" w:color="auto"/>
              <w:right w:val="single" w:sz="4" w:space="0" w:color="auto"/>
            </w:tcBorders>
            <w:shd w:val="clear" w:color="auto" w:fill="auto"/>
          </w:tcPr>
          <w:p w14:paraId="7DBABEF1" w14:textId="77777777" w:rsidR="00183F9F" w:rsidRPr="00C70209" w:rsidRDefault="00183F9F" w:rsidP="00082182">
            <w:pPr>
              <w:pStyle w:val="TableH2"/>
            </w:pPr>
            <w:r w:rsidRPr="00C70209">
              <w:t>Population</w:t>
            </w:r>
          </w:p>
          <w:p w14:paraId="003C0F9A" w14:textId="77777777" w:rsidR="00183F9F" w:rsidRPr="00C70209" w:rsidRDefault="00183F9F" w:rsidP="00082182">
            <w:pPr>
              <w:pStyle w:val="TableH2"/>
            </w:pPr>
            <w:r w:rsidRPr="00C70209">
              <w:t>N</w:t>
            </w:r>
          </w:p>
        </w:tc>
        <w:tc>
          <w:tcPr>
            <w:tcW w:w="1980" w:type="dxa"/>
            <w:tcBorders>
              <w:top w:val="single" w:sz="4" w:space="0" w:color="auto"/>
              <w:left w:val="nil"/>
              <w:bottom w:val="single" w:sz="4" w:space="0" w:color="auto"/>
              <w:right w:val="single" w:sz="4" w:space="0" w:color="auto"/>
            </w:tcBorders>
            <w:shd w:val="clear" w:color="auto" w:fill="auto"/>
          </w:tcPr>
          <w:p w14:paraId="1B2F37BA" w14:textId="77777777" w:rsidR="00183F9F" w:rsidRPr="00C70209" w:rsidRDefault="00183F9F" w:rsidP="00082182">
            <w:pPr>
              <w:pStyle w:val="TableH2"/>
            </w:pPr>
            <w:r w:rsidRPr="00C70209">
              <w:t>Comparison</w:t>
            </w:r>
          </w:p>
        </w:tc>
        <w:tc>
          <w:tcPr>
            <w:tcW w:w="1664" w:type="dxa"/>
            <w:tcBorders>
              <w:top w:val="single" w:sz="4" w:space="0" w:color="auto"/>
              <w:left w:val="single" w:sz="4" w:space="0" w:color="auto"/>
              <w:bottom w:val="single" w:sz="4" w:space="0" w:color="auto"/>
              <w:right w:val="single" w:sz="4" w:space="0" w:color="auto"/>
            </w:tcBorders>
            <w:shd w:val="clear" w:color="auto" w:fill="auto"/>
          </w:tcPr>
          <w:p w14:paraId="7D79978F" w14:textId="77777777" w:rsidR="00183F9F" w:rsidRPr="00C70209" w:rsidRDefault="00183F9F" w:rsidP="00082182">
            <w:pPr>
              <w:pStyle w:val="TableH2"/>
            </w:pPr>
            <w:r w:rsidRPr="00C70209">
              <w:t>Outcomes</w:t>
            </w:r>
          </w:p>
        </w:tc>
      </w:tr>
      <w:tr w:rsidR="00183F9F" w:rsidRPr="00C70209" w14:paraId="10263A7D" w14:textId="77777777" w:rsidTr="00082182">
        <w:trPr>
          <w:cantSplit/>
        </w:trPr>
        <w:tc>
          <w:tcPr>
            <w:tcW w:w="1278" w:type="dxa"/>
            <w:tcBorders>
              <w:top w:val="single" w:sz="4" w:space="0" w:color="auto"/>
              <w:left w:val="single" w:sz="4" w:space="0" w:color="auto"/>
              <w:bottom w:val="single" w:sz="4" w:space="0" w:color="auto"/>
              <w:right w:val="single" w:sz="4" w:space="0" w:color="auto"/>
            </w:tcBorders>
            <w:shd w:val="clear" w:color="auto" w:fill="auto"/>
          </w:tcPr>
          <w:p w14:paraId="062E5FA8" w14:textId="7410FE9F" w:rsidR="00183F9F" w:rsidRPr="00C70209" w:rsidRDefault="00183F9F" w:rsidP="000E261C">
            <w:pPr>
              <w:pStyle w:val="Tabletext"/>
            </w:pPr>
            <w:r w:rsidRPr="00C70209">
              <w:t>Louis (2014)</w:t>
            </w:r>
            <w:r w:rsidRPr="00C70209">
              <w:fldChar w:fldCharType="begin">
                <w:fldData xml:space="preserve">PEVuZE5vdGU+PENpdGU+PEF1dGhvcj5Mb3VpczwvQXV0aG9yPjxZZWFyPjIwMTQ8L1llYXI+PFJl
Y051bT44OTQ8L1JlY051bT48RGlzcGxheVRleHQ+PHN0eWxlIGZhY2U9InN1cGVyc2NyaXB0Ij4z
MzM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0E261C">
              <w:instrText xml:space="preserve"> ADDIN EN.CITE </w:instrText>
            </w:r>
            <w:r w:rsidR="000E261C">
              <w:fldChar w:fldCharType="begin">
                <w:fldData xml:space="preserve">PEVuZE5vdGU+PENpdGU+PEF1dGhvcj5Mb3VpczwvQXV0aG9yPjxZZWFyPjIwMTQ8L1llYXI+PFJl
Y051bT44OTQ8L1JlY051bT48RGlzcGxheVRleHQ+PHN0eWxlIGZhY2U9InN1cGVyc2NyaXB0Ij4z
MzM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3</w:t>
            </w:r>
            <w:r w:rsidRPr="00C70209">
              <w:fldChar w:fldCharType="end"/>
            </w:r>
          </w:p>
        </w:tc>
        <w:tc>
          <w:tcPr>
            <w:tcW w:w="1530" w:type="dxa"/>
            <w:tcBorders>
              <w:top w:val="single" w:sz="4" w:space="0" w:color="auto"/>
              <w:left w:val="nil"/>
              <w:bottom w:val="single" w:sz="4" w:space="0" w:color="auto"/>
              <w:right w:val="single" w:sz="4" w:space="0" w:color="auto"/>
            </w:tcBorders>
            <w:shd w:val="clear" w:color="auto" w:fill="auto"/>
          </w:tcPr>
          <w:p w14:paraId="3C187677" w14:textId="77777777" w:rsidR="00183F9F" w:rsidRPr="00C70209" w:rsidRDefault="00183F9F" w:rsidP="00082182">
            <w:pPr>
              <w:pStyle w:val="Tabletext"/>
            </w:pPr>
            <w:r w:rsidRPr="00C70209">
              <w:t>Systematic review</w:t>
            </w:r>
          </w:p>
          <w:p w14:paraId="1185832F" w14:textId="77777777" w:rsidR="00183F9F" w:rsidRPr="00C70209" w:rsidRDefault="00183F9F" w:rsidP="00082182">
            <w:pPr>
              <w:pStyle w:val="Tabletext"/>
            </w:pPr>
            <w:r w:rsidRPr="00C70209">
              <w:rPr>
                <w:i/>
              </w:rPr>
              <w:t>Good</w:t>
            </w:r>
          </w:p>
        </w:tc>
        <w:tc>
          <w:tcPr>
            <w:tcW w:w="2070" w:type="dxa"/>
            <w:tcBorders>
              <w:top w:val="single" w:sz="4" w:space="0" w:color="auto"/>
              <w:left w:val="nil"/>
              <w:bottom w:val="single" w:sz="4" w:space="0" w:color="auto"/>
              <w:right w:val="single" w:sz="4" w:space="0" w:color="auto"/>
            </w:tcBorders>
            <w:shd w:val="clear" w:color="auto" w:fill="auto"/>
          </w:tcPr>
          <w:p w14:paraId="4A064E48" w14:textId="77777777" w:rsidR="00183F9F" w:rsidRPr="00C70209" w:rsidRDefault="00183F9F" w:rsidP="00082182">
            <w:pPr>
              <w:pStyle w:val="Tabletext"/>
            </w:pPr>
            <w:r w:rsidRPr="00C70209">
              <w:t>Preterm and term neonates with alloimmune haemolytic disease secondary to Rh incompatibility</w:t>
            </w:r>
          </w:p>
          <w:p w14:paraId="6EF60070" w14:textId="77777777" w:rsidR="00183F9F" w:rsidRPr="00C70209" w:rsidRDefault="00183F9F" w:rsidP="00082182">
            <w:pPr>
              <w:pStyle w:val="Tabletext"/>
            </w:pPr>
            <w:r w:rsidRPr="00C70209">
              <w:t>12 RCTs, N=236</w:t>
            </w:r>
          </w:p>
        </w:tc>
        <w:tc>
          <w:tcPr>
            <w:tcW w:w="1980" w:type="dxa"/>
            <w:tcBorders>
              <w:top w:val="single" w:sz="4" w:space="0" w:color="auto"/>
              <w:left w:val="nil"/>
              <w:bottom w:val="single" w:sz="4" w:space="0" w:color="auto"/>
              <w:right w:val="single" w:sz="4" w:space="0" w:color="auto"/>
            </w:tcBorders>
            <w:shd w:val="clear" w:color="auto" w:fill="auto"/>
          </w:tcPr>
          <w:p w14:paraId="6E7BB22F" w14:textId="77777777" w:rsidR="00183F9F" w:rsidRPr="00C70209" w:rsidRDefault="00183F9F" w:rsidP="00082182">
            <w:pPr>
              <w:pStyle w:val="Tabletext"/>
            </w:pPr>
            <w:r w:rsidRPr="00C70209">
              <w:t>IVIg (therapeutic or prophylactic) versus placebo</w:t>
            </w:r>
          </w:p>
        </w:tc>
        <w:tc>
          <w:tcPr>
            <w:tcW w:w="1664" w:type="dxa"/>
            <w:tcBorders>
              <w:top w:val="single" w:sz="4" w:space="0" w:color="auto"/>
              <w:left w:val="single" w:sz="4" w:space="0" w:color="auto"/>
              <w:bottom w:val="single" w:sz="4" w:space="0" w:color="auto"/>
              <w:right w:val="single" w:sz="4" w:space="0" w:color="auto"/>
            </w:tcBorders>
            <w:shd w:val="clear" w:color="auto" w:fill="auto"/>
          </w:tcPr>
          <w:p w14:paraId="1A6FABB0" w14:textId="77777777" w:rsidR="00183F9F" w:rsidRPr="00C70209" w:rsidRDefault="00183F9F" w:rsidP="00082182">
            <w:pPr>
              <w:pStyle w:val="Tabletext"/>
            </w:pPr>
            <w:r w:rsidRPr="00C70209">
              <w:t>Exchange transfusion incidence</w:t>
            </w:r>
          </w:p>
          <w:p w14:paraId="491A4718" w14:textId="77777777" w:rsidR="00183F9F" w:rsidRPr="00C70209" w:rsidRDefault="00183F9F" w:rsidP="00082182">
            <w:pPr>
              <w:pStyle w:val="Tabletext"/>
            </w:pPr>
            <w:r w:rsidRPr="00C70209">
              <w:t>Mortality</w:t>
            </w:r>
          </w:p>
        </w:tc>
      </w:tr>
    </w:tbl>
    <w:p w14:paraId="259E8DED" w14:textId="77777777" w:rsidR="00183F9F" w:rsidRPr="00C70209" w:rsidRDefault="00183F9F" w:rsidP="00082182">
      <w:pPr>
        <w:pStyle w:val="TableFigNotes0"/>
        <w:rPr>
          <w:lang w:eastAsia="en-GB"/>
        </w:rPr>
      </w:pPr>
      <w:r w:rsidRPr="00C70209">
        <w:t>IVIg, intravenous immunoglobulin; RCT, randomised controlled trial; Rh, rhesus</w:t>
      </w:r>
    </w:p>
    <w:p w14:paraId="4EB77FA2" w14:textId="77777777" w:rsidR="00183F9F" w:rsidRPr="00C70209" w:rsidRDefault="00183F9F" w:rsidP="00082182">
      <w:pPr>
        <w:pStyle w:val="Heading6"/>
      </w:pPr>
      <w:r w:rsidRPr="00C70209">
        <w:t>Level II evidence</w:t>
      </w:r>
    </w:p>
    <w:p w14:paraId="70A84F14" w14:textId="12DDC252" w:rsidR="00183F9F" w:rsidRPr="00C70209" w:rsidRDefault="00183F9F" w:rsidP="00082182">
      <w:pPr>
        <w:pStyle w:val="BodyText"/>
      </w:pPr>
      <w:r w:rsidRPr="00C70209">
        <w:t xml:space="preserve">The systematic review and hand-searching process identified no additional Level II studies that assessed IVIg compared with no IVIg in preterm and term infants with </w:t>
      </w:r>
      <w:r w:rsidR="00EF1872" w:rsidRPr="00C70209">
        <w:t xml:space="preserve">alloimmune </w:t>
      </w:r>
      <w:r w:rsidRPr="00C70209">
        <w:t>haemolytic disease.</w:t>
      </w:r>
    </w:p>
    <w:p w14:paraId="03EE9B52" w14:textId="77777777" w:rsidR="00183F9F" w:rsidRPr="00C70209" w:rsidRDefault="00183F9F" w:rsidP="00082182">
      <w:pPr>
        <w:pStyle w:val="BodyText"/>
      </w:pPr>
    </w:p>
    <w:p w14:paraId="73C93F60" w14:textId="77777777" w:rsidR="00183F9F" w:rsidRPr="00C70209" w:rsidRDefault="00183F9F">
      <w:pPr>
        <w:spacing w:after="200" w:line="276" w:lineRule="auto"/>
        <w:ind w:left="0"/>
        <w:rPr>
          <w:lang w:eastAsia="en-GB"/>
        </w:rPr>
      </w:pPr>
      <w:r w:rsidRPr="00C70209">
        <w:rPr>
          <w:lang w:eastAsia="en-GB"/>
        </w:rPr>
        <w:br w:type="page"/>
      </w:r>
    </w:p>
    <w:p w14:paraId="0A91349F" w14:textId="77777777" w:rsidR="00183F9F" w:rsidRPr="00C70209" w:rsidRDefault="00183F9F" w:rsidP="00082182">
      <w:pPr>
        <w:pStyle w:val="Caption"/>
        <w:ind w:left="2070"/>
      </w:pPr>
      <w:bookmarkStart w:id="762" w:name="_Ref424127367"/>
      <w:bookmarkStart w:id="763" w:name="_Toc427747195"/>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7</w:t>
      </w:r>
      <w:r w:rsidRPr="00C70209">
        <w:fldChar w:fldCharType="end"/>
      </w:r>
      <w:bookmarkEnd w:id="762"/>
      <w:r w:rsidRPr="00C70209">
        <w:tab/>
        <w:t>Characteristics and quality of Level II evidence – IVIg for haemolytic disease in preterm and term infants</w:t>
      </w:r>
      <w:bookmarkEnd w:id="763"/>
    </w:p>
    <w:tbl>
      <w:tblPr>
        <w:tblW w:w="4573" w:type="pct"/>
        <w:tblInd w:w="816" w:type="dxa"/>
        <w:tblLayout w:type="fixed"/>
        <w:tblCellMar>
          <w:top w:w="28" w:type="dxa"/>
          <w:left w:w="85" w:type="dxa"/>
          <w:bottom w:w="28" w:type="dxa"/>
          <w:right w:w="85" w:type="dxa"/>
        </w:tblCellMar>
        <w:tblLook w:val="0000" w:firstRow="0" w:lastRow="0" w:firstColumn="0" w:lastColumn="0" w:noHBand="0" w:noVBand="0"/>
      </w:tblPr>
      <w:tblGrid>
        <w:gridCol w:w="1112"/>
        <w:gridCol w:w="1418"/>
        <w:gridCol w:w="2103"/>
        <w:gridCol w:w="1975"/>
        <w:gridCol w:w="1803"/>
      </w:tblGrid>
      <w:tr w:rsidR="00183F9F" w:rsidRPr="00C70209" w14:paraId="7CA1E502" w14:textId="77777777" w:rsidTr="00EF1872">
        <w:trPr>
          <w:tblHeader/>
        </w:trPr>
        <w:tc>
          <w:tcPr>
            <w:tcW w:w="661" w:type="pct"/>
            <w:tcBorders>
              <w:top w:val="single" w:sz="4" w:space="0" w:color="auto"/>
              <w:left w:val="single" w:sz="4" w:space="0" w:color="auto"/>
              <w:bottom w:val="single" w:sz="4" w:space="0" w:color="auto"/>
              <w:right w:val="single" w:sz="4" w:space="0" w:color="auto"/>
            </w:tcBorders>
            <w:shd w:val="clear" w:color="auto" w:fill="auto"/>
          </w:tcPr>
          <w:p w14:paraId="7F9C7D37" w14:textId="77777777" w:rsidR="00183F9F" w:rsidRPr="00C70209" w:rsidRDefault="00183F9F" w:rsidP="00082182">
            <w:pPr>
              <w:keepNext/>
              <w:spacing w:after="20"/>
              <w:ind w:left="0" w:right="113"/>
              <w:rPr>
                <w:b/>
                <w:sz w:val="18"/>
              </w:rPr>
            </w:pPr>
            <w:r w:rsidRPr="00C70209">
              <w:rPr>
                <w:b/>
                <w:sz w:val="18"/>
              </w:rPr>
              <w:t>Study ID</w:t>
            </w:r>
          </w:p>
        </w:tc>
        <w:tc>
          <w:tcPr>
            <w:tcW w:w="843" w:type="pct"/>
            <w:tcBorders>
              <w:top w:val="single" w:sz="4" w:space="0" w:color="auto"/>
              <w:left w:val="nil"/>
              <w:bottom w:val="single" w:sz="4" w:space="0" w:color="auto"/>
              <w:right w:val="single" w:sz="4" w:space="0" w:color="auto"/>
            </w:tcBorders>
            <w:shd w:val="clear" w:color="auto" w:fill="auto"/>
          </w:tcPr>
          <w:p w14:paraId="317CB5CC" w14:textId="77777777" w:rsidR="00183F9F" w:rsidRPr="00C70209" w:rsidRDefault="00183F9F" w:rsidP="00082182">
            <w:pPr>
              <w:keepNext/>
              <w:spacing w:after="20"/>
              <w:ind w:left="0" w:right="113"/>
              <w:rPr>
                <w:b/>
                <w:sz w:val="18"/>
              </w:rPr>
            </w:pPr>
            <w:r w:rsidRPr="00C70209">
              <w:rPr>
                <w:b/>
                <w:sz w:val="18"/>
              </w:rPr>
              <w:t>Study type</w:t>
            </w:r>
            <w:r w:rsidRPr="00C70209">
              <w:rPr>
                <w:b/>
                <w:sz w:val="18"/>
              </w:rPr>
              <w:br/>
            </w:r>
            <w:r w:rsidRPr="00C70209">
              <w:rPr>
                <w:b/>
                <w:i/>
                <w:sz w:val="18"/>
              </w:rPr>
              <w:t>Study quality</w:t>
            </w:r>
          </w:p>
        </w:tc>
        <w:tc>
          <w:tcPr>
            <w:tcW w:w="1250" w:type="pct"/>
            <w:tcBorders>
              <w:top w:val="single" w:sz="4" w:space="0" w:color="auto"/>
              <w:left w:val="nil"/>
              <w:bottom w:val="single" w:sz="4" w:space="0" w:color="auto"/>
              <w:right w:val="single" w:sz="4" w:space="0" w:color="auto"/>
            </w:tcBorders>
            <w:shd w:val="clear" w:color="auto" w:fill="auto"/>
          </w:tcPr>
          <w:p w14:paraId="18570EAE" w14:textId="77777777" w:rsidR="00183F9F" w:rsidRPr="00C70209" w:rsidRDefault="00183F9F" w:rsidP="00082182">
            <w:pPr>
              <w:keepNext/>
              <w:spacing w:after="20"/>
              <w:ind w:left="0" w:right="113"/>
              <w:rPr>
                <w:b/>
                <w:sz w:val="18"/>
              </w:rPr>
            </w:pPr>
            <w:r w:rsidRPr="00C70209">
              <w:rPr>
                <w:b/>
                <w:sz w:val="18"/>
              </w:rPr>
              <w:t>Population</w:t>
            </w:r>
          </w:p>
          <w:p w14:paraId="5EDAEC32" w14:textId="77777777" w:rsidR="00183F9F" w:rsidRPr="00C70209" w:rsidRDefault="00183F9F" w:rsidP="00082182">
            <w:pPr>
              <w:keepNext/>
              <w:spacing w:after="20"/>
              <w:ind w:left="0" w:right="113"/>
              <w:rPr>
                <w:b/>
                <w:sz w:val="18"/>
              </w:rPr>
            </w:pPr>
            <w:r w:rsidRPr="00C70209">
              <w:rPr>
                <w:b/>
                <w:sz w:val="18"/>
              </w:rPr>
              <w:t>N</w:t>
            </w:r>
          </w:p>
        </w:tc>
        <w:tc>
          <w:tcPr>
            <w:tcW w:w="1174" w:type="pct"/>
            <w:tcBorders>
              <w:top w:val="single" w:sz="4" w:space="0" w:color="auto"/>
              <w:left w:val="nil"/>
              <w:bottom w:val="single" w:sz="4" w:space="0" w:color="auto"/>
              <w:right w:val="single" w:sz="4" w:space="0" w:color="auto"/>
            </w:tcBorders>
            <w:shd w:val="clear" w:color="auto" w:fill="auto"/>
          </w:tcPr>
          <w:p w14:paraId="0FA422D8" w14:textId="77777777" w:rsidR="00183F9F" w:rsidRPr="00C70209" w:rsidRDefault="00183F9F" w:rsidP="00082182">
            <w:pPr>
              <w:keepNext/>
              <w:spacing w:after="20"/>
              <w:ind w:left="0" w:right="113"/>
              <w:rPr>
                <w:b/>
                <w:sz w:val="18"/>
              </w:rPr>
            </w:pPr>
            <w:r w:rsidRPr="00C70209">
              <w:rPr>
                <w:b/>
                <w:sz w:val="18"/>
              </w:rPr>
              <w:t>Comparison</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26D9626E" w14:textId="77777777" w:rsidR="00183F9F" w:rsidRPr="00C70209" w:rsidRDefault="00183F9F" w:rsidP="00082182">
            <w:pPr>
              <w:keepNext/>
              <w:spacing w:after="20"/>
              <w:ind w:left="0" w:right="113"/>
              <w:rPr>
                <w:b/>
                <w:sz w:val="18"/>
              </w:rPr>
            </w:pPr>
            <w:r w:rsidRPr="00C70209">
              <w:rPr>
                <w:b/>
                <w:sz w:val="18"/>
              </w:rPr>
              <w:t>Outcomes</w:t>
            </w:r>
          </w:p>
        </w:tc>
      </w:tr>
      <w:tr w:rsidR="00183F9F" w:rsidRPr="00C70209" w14:paraId="225B9DBA" w14:textId="77777777" w:rsidTr="00082182">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69DB6FC4" w14:textId="77777777" w:rsidR="00183F9F" w:rsidRPr="00C70209" w:rsidRDefault="00183F9F" w:rsidP="00082182">
            <w:pPr>
              <w:keepNext/>
              <w:spacing w:after="20"/>
              <w:ind w:left="0" w:right="113"/>
              <w:rPr>
                <w:b/>
                <w:bCs/>
                <w:i/>
                <w:sz w:val="18"/>
              </w:rPr>
            </w:pPr>
            <w:r w:rsidRPr="00C70209">
              <w:rPr>
                <w:b/>
                <w:i/>
                <w:sz w:val="18"/>
              </w:rPr>
              <w:t>Identified and assessed by Louis 2014</w:t>
            </w:r>
            <w:r w:rsidRPr="00C70209">
              <w:rPr>
                <w:b/>
                <w:i/>
                <w:sz w:val="18"/>
                <w:vertAlign w:val="superscript"/>
              </w:rPr>
              <w:t> a</w:t>
            </w:r>
          </w:p>
        </w:tc>
      </w:tr>
      <w:tr w:rsidR="00183F9F" w:rsidRPr="00C70209" w14:paraId="39E4708F"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2FBEB526" w14:textId="3974260C"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Alpay (1999)</w:t>
            </w:r>
            <w:r w:rsidRPr="00C70209">
              <w:rPr>
                <w:rFonts w:ascii="Arial Narrow" w:eastAsia="Arial Unicode MS" w:hAnsi="Arial Narrow" w:cs="Arial"/>
                <w:bCs/>
                <w:color w:val="auto"/>
                <w:sz w:val="20"/>
                <w:szCs w:val="24"/>
                <w:lang w:eastAsia="ja-JP"/>
              </w:rPr>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34</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42383EB5" w14:textId="35284749"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02CA7FAC" w14:textId="77777777" w:rsidR="00183F9F" w:rsidRPr="00C70209" w:rsidRDefault="00183F9F" w:rsidP="00082182">
            <w:pPr>
              <w:spacing w:before="40" w:after="60"/>
              <w:ind w:left="0"/>
              <w:rPr>
                <w:rFonts w:ascii="Arial Narrow" w:eastAsia="Arial Unicode MS" w:hAnsi="Arial Narrow" w:cs="Arial"/>
                <w:bCs/>
                <w:i/>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2D909BC3"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and ABO haemolytic disease</w:t>
            </w:r>
          </w:p>
          <w:p w14:paraId="1FB45D1D" w14:textId="654397E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gestational age NR) with significantly elevated bilirubin levels (&gt;204 μmol/L), positive DAT and reticulocyte count ≥ 10 %</w:t>
            </w:r>
          </w:p>
          <w:p w14:paraId="6564E0C6"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116 (ABO n=93, Rh n=16)</w:t>
            </w:r>
          </w:p>
        </w:tc>
        <w:tc>
          <w:tcPr>
            <w:tcW w:w="1174" w:type="pct"/>
            <w:tcBorders>
              <w:top w:val="single" w:sz="4" w:space="0" w:color="auto"/>
              <w:left w:val="nil"/>
              <w:bottom w:val="single" w:sz="4" w:space="0" w:color="auto"/>
              <w:right w:val="single" w:sz="4" w:space="0" w:color="auto"/>
            </w:tcBorders>
            <w:shd w:val="clear" w:color="auto" w:fill="auto"/>
          </w:tcPr>
          <w:p w14:paraId="6A0FF175"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1 g/kg) over 4 hours at diagnosis (n=58) versus no IVIg (n=58)</w:t>
            </w:r>
          </w:p>
          <w:p w14:paraId="00AEF411"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52D5EC7E"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73DE8014"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199724A1"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0BBEEA01" w14:textId="556A8CD0"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Dagoglu (1995)</w:t>
            </w:r>
            <w:r w:rsidRPr="00C70209">
              <w:rPr>
                <w:rFonts w:ascii="Arial Narrow" w:eastAsia="Arial Unicode MS" w:hAnsi="Arial Narrow" w:cs="Arial"/>
                <w:bCs/>
                <w:color w:val="auto"/>
                <w:sz w:val="20"/>
                <w:szCs w:val="24"/>
                <w:lang w:eastAsia="ja-JP"/>
              </w:rPr>
              <w:fldChar w:fldCharType="begin">
                <w:fldData xml:space="preserve">PEVuZE5vdGU+PENpdGU+PEF1dGhvcj5EYWdvZ2x1PC9BdXRob3I+PFllYXI+MTk5NTwvWWVhcj48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=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EYWdvZ2x1PC9BdXRob3I+PFllYXI+MTk5NTwvWWVhcj48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=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35</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3623E9DA" w14:textId="6D2777B2"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1ACF2099"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r w:rsidRPr="00C70209">
              <w:rPr>
                <w:rFonts w:ascii="Arial Narrow" w:eastAsia="Arial Unicode MS" w:hAnsi="Arial Narrow" w:cs="Arial"/>
                <w:bCs/>
                <w:color w:val="auto"/>
                <w:sz w:val="20"/>
                <w:szCs w:val="24"/>
                <w:lang w:eastAsia="ja-JP"/>
              </w:rPr>
              <w:t xml:space="preserve"> </w:t>
            </w:r>
            <w:r w:rsidRPr="00C70209">
              <w:rPr>
                <w:rFonts w:ascii="Arial Narrow" w:eastAsia="Arial Unicode MS" w:hAnsi="Arial Narrow" w:cs="Arial"/>
                <w:bCs/>
                <w:color w:val="auto"/>
                <w:sz w:val="20"/>
                <w:szCs w:val="24"/>
                <w:vertAlign w:val="superscript"/>
                <w:lang w:eastAsia="ja-JP"/>
              </w:rPr>
              <w:t>b</w:t>
            </w:r>
          </w:p>
        </w:tc>
        <w:tc>
          <w:tcPr>
            <w:tcW w:w="1250" w:type="pct"/>
            <w:tcBorders>
              <w:top w:val="single" w:sz="4" w:space="0" w:color="auto"/>
              <w:left w:val="nil"/>
              <w:bottom w:val="single" w:sz="4" w:space="0" w:color="auto"/>
              <w:right w:val="single" w:sz="4" w:space="0" w:color="auto"/>
            </w:tcBorders>
            <w:shd w:val="clear" w:color="auto" w:fill="auto"/>
          </w:tcPr>
          <w:p w14:paraId="17223D3D"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haemolytic disease</w:t>
            </w:r>
          </w:p>
          <w:p w14:paraId="179414B8"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mean 36 weeks gestation) with a positive direct Coombs test</w:t>
            </w:r>
          </w:p>
          <w:p w14:paraId="26EB9C3B"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45</w:t>
            </w:r>
          </w:p>
          <w:p w14:paraId="37D53E8E"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neonates who received IUTs were included</w:t>
            </w:r>
          </w:p>
          <w:p w14:paraId="0ACD8D21"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mothers were Rh negative</w:t>
            </w:r>
          </w:p>
        </w:tc>
        <w:tc>
          <w:tcPr>
            <w:tcW w:w="1174" w:type="pct"/>
            <w:tcBorders>
              <w:top w:val="single" w:sz="4" w:space="0" w:color="auto"/>
              <w:left w:val="nil"/>
              <w:bottom w:val="single" w:sz="4" w:space="0" w:color="auto"/>
              <w:right w:val="single" w:sz="4" w:space="0" w:color="auto"/>
            </w:tcBorders>
            <w:shd w:val="clear" w:color="auto" w:fill="auto"/>
          </w:tcPr>
          <w:p w14:paraId="0AABDFAB"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as soon as possible after birth within 2 hours (n=22) versus no IVIg (n=19)</w:t>
            </w:r>
          </w:p>
          <w:p w14:paraId="7EB04AD4"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4C33B18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762F8F3E"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5B30FAB2"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5664E591" w14:textId="1B836BD8"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lalfy (2011)</w:t>
            </w:r>
            <w:r w:rsidRPr="00C70209">
              <w:rPr>
                <w:rFonts w:ascii="Arial Narrow" w:eastAsia="Arial Unicode MS" w:hAnsi="Arial Narrow" w:cs="Arial"/>
                <w:bCs/>
                <w:color w:val="auto"/>
                <w:sz w:val="20"/>
                <w:szCs w:val="24"/>
                <w:lang w:eastAsia="ja-JP"/>
              </w:rPr>
              <w:fldChar w:fldCharType="begin">
                <w:fldData xml:space="preserve">PEVuZE5vdGU+PENpdGU+PEF1dGhvcj5FbGFsZnk8L0F1dGhvcj48WWVhcj4yMDExPC9ZZWFyPjxS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FbGFsZnk8L0F1dGhvcj48WWVhcj4yMDExPC9ZZWFyPjxS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36</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77C7C48A" w14:textId="1E27CE65"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45CBCC4E"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3669B503"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haemolytic disease</w:t>
            </w:r>
          </w:p>
          <w:p w14:paraId="1052046B" w14:textId="7825AD5D"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gt;38 weeks gestation) with positive direct Coomb’s test requiring phototherapy in the first 12 hours of birth and or rising by 0.5 mg/dL/hr while still below exchange.</w:t>
            </w:r>
          </w:p>
          <w:p w14:paraId="3580258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90</w:t>
            </w:r>
          </w:p>
          <w:p w14:paraId="102DAAA1"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mothers were Rh negative</w:t>
            </w:r>
          </w:p>
        </w:tc>
        <w:tc>
          <w:tcPr>
            <w:tcW w:w="1174" w:type="pct"/>
            <w:tcBorders>
              <w:top w:val="single" w:sz="4" w:space="0" w:color="auto"/>
              <w:left w:val="nil"/>
              <w:bottom w:val="single" w:sz="4" w:space="0" w:color="auto"/>
              <w:right w:val="single" w:sz="4" w:space="0" w:color="auto"/>
            </w:tcBorders>
            <w:shd w:val="clear" w:color="auto" w:fill="auto"/>
          </w:tcPr>
          <w:p w14:paraId="42F7A77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administered at 12 hours of life (n=25) versus IVIg (1 g/kg) administered at 12 hours of life (n=15) versus no IVIg (n=50)</w:t>
            </w:r>
          </w:p>
          <w:p w14:paraId="31E19824"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36967139" w14:textId="5878BD39"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448270D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26F39B62"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010E56C9" w14:textId="5ADA690E"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Garcia (2004)</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Garcia&lt;/Author&gt;&lt;Year&gt;2004&lt;/Year&gt;&lt;RecNum&gt;876&lt;/RecNum&gt;&lt;DisplayText&gt;&lt;style face="superscript"&gt;337&lt;/style&gt;&lt;/DisplayText&gt;&lt;record&gt;&lt;rec-number&gt;876&lt;/rec-number&gt;&lt;foreign-keys&gt;&lt;key app="EN" db-id="9edve2wadsavt5ewavaxtda4f2tavzvts9ee" timestamp="1435036188"&gt;876&lt;/key&gt;&lt;/foreign-keys&gt;&lt;ref-type name="Journal Article"&gt;17&lt;/ref-type&gt;&lt;contributors&gt;&lt;authors&gt;&lt;author&gt;Garcia, M. G.&lt;/author&gt;&lt;author&gt;Cordero, G.&lt;/author&gt;&lt;author&gt;Mucino, P.&lt;/author&gt;&lt;author&gt;Salinas, V.&lt;/author&gt;&lt;author&gt;Fernandez, L. A.&lt;/author&gt;&lt;author&gt;Christensen, R. D.&lt;/author&gt;&lt;/authors&gt;&lt;/contributors&gt;&lt;titles&gt;&lt;title&gt;Intravenous immunoglobulin (IVIG) administration as a treatment for Rh hemolytic jaundice in Mexico City&lt;/title&gt;&lt;secondary-title&gt;Pediatric Research&lt;/secondary-title&gt;&lt;/titles&gt;&lt;periodical&gt;&lt;full-title&gt;Pediatr Res&lt;/full-title&gt;&lt;abbr-1&gt;Pediatric research&lt;/abbr-1&gt;&lt;/periodical&gt;&lt;pages&gt;65&lt;/pages&gt;&lt;volume&gt;55&lt;/volume&gt;&lt;reprint-edition&gt;NOT IN FILE&lt;/reprint-edition&gt;&lt;keywords&gt;&lt;keyword&gt;Cochrane Trials 4Nov2014&lt;/keyword&gt;&lt;keyword&gt;immunoglobulin&lt;/keyword&gt;&lt;keyword&gt;intravenous immunoglobulin&lt;/keyword&gt;&lt;keyword&gt;jaundice&lt;/keyword&gt;&lt;keyword&gt;Mexico&lt;/keyword&gt;&lt;keyword&gt;treatment&lt;/keyword&gt;&lt;/keywords&gt;&lt;dates&gt;&lt;year&gt;2004&lt;/year&gt;&lt;/dates&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37</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1E240183" w14:textId="2B0017E3"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665AC3AC"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Low risk of bias</w:t>
            </w:r>
          </w:p>
        </w:tc>
        <w:tc>
          <w:tcPr>
            <w:tcW w:w="1250" w:type="pct"/>
            <w:tcBorders>
              <w:top w:val="single" w:sz="4" w:space="0" w:color="auto"/>
              <w:left w:val="nil"/>
              <w:bottom w:val="single" w:sz="4" w:space="0" w:color="auto"/>
              <w:right w:val="single" w:sz="4" w:space="0" w:color="auto"/>
            </w:tcBorders>
            <w:shd w:val="clear" w:color="auto" w:fill="auto"/>
          </w:tcPr>
          <w:p w14:paraId="431194F5" w14:textId="3DA133AF"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mean 33–35 weeks gestation) with haemolytic disease according to modified Liley charts. Neonates receiving IUTs were included.</w:t>
            </w:r>
          </w:p>
          <w:p w14:paraId="148C59B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18</w:t>
            </w:r>
          </w:p>
          <w:p w14:paraId="675A8BBB"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mothers were Rh negative</w:t>
            </w:r>
          </w:p>
        </w:tc>
        <w:tc>
          <w:tcPr>
            <w:tcW w:w="1174" w:type="pct"/>
            <w:tcBorders>
              <w:top w:val="single" w:sz="4" w:space="0" w:color="auto"/>
              <w:left w:val="nil"/>
              <w:bottom w:val="single" w:sz="4" w:space="0" w:color="auto"/>
              <w:right w:val="single" w:sz="4" w:space="0" w:color="auto"/>
            </w:tcBorders>
            <w:shd w:val="clear" w:color="auto" w:fill="auto"/>
          </w:tcPr>
          <w:p w14:paraId="17AF855D"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75 g/kg) daily for 3 days (n=11) versus placebo (normal saline 15 mL/kg) (n=7)</w:t>
            </w:r>
          </w:p>
          <w:p w14:paraId="439C0100"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52DF2A0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565C1DE4"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361F2E1A"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6A9CB320" w14:textId="26AE2916"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Huang (2006)</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Huang&lt;/Author&gt;&lt;Year&gt;2006&lt;/Year&gt;&lt;RecNum&gt;887&lt;/RecNum&gt;&lt;DisplayText&gt;&lt;style face="superscript"&gt;338&lt;/style&gt;&lt;/DisplayText&gt;&lt;record&gt;&lt;rec-number&gt;887&lt;/rec-number&gt;&lt;foreign-keys&gt;&lt;key app="EN" db-id="9edve2wadsavt5ewavaxtda4f2tavzvts9ee" timestamp="1435036188"&gt;887&lt;/key&gt;&lt;/foreign-keys&gt;&lt;ref-type name="Generic"&gt;13&lt;/ref-type&gt;&lt;contributors&gt;&lt;authors&gt;&lt;author&gt;Huang, W. M.&lt;/author&gt;&lt;author&gt;Chen, H. W.&lt;/author&gt;&lt;author&gt;Li, N.&lt;/author&gt;&lt;author&gt;et al.,&lt;/author&gt;&lt;/authors&gt;&lt;/contributors&gt;&lt;titles&gt;&lt;title&gt;[Clinical study of early interventions for ABO hemolytic disease of the newborn]&lt;/title&gt;&lt;/titles&gt;&lt;pages&gt;1350–1351&lt;/pages&gt;&lt;volume&gt;26&lt;/volume&gt;&lt;reprint-edition&gt;NOT IN FILE&lt;/reprint-edition&gt;&lt;keywords&gt;&lt;keyword&gt;Studies&lt;/keyword&gt;&lt;/keywords&gt;&lt;dates&gt;&lt;year&gt;2006&lt;/year&gt;&lt;/dates&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38</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1890B921" w14:textId="6C48A0B4"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031AED0D"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3B04B8D5"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ABO haemolytic disease</w:t>
            </w:r>
          </w:p>
          <w:p w14:paraId="3F338432"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Full term neonates with A or B blood group and positive DAT</w:t>
            </w:r>
          </w:p>
          <w:p w14:paraId="3663413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121</w:t>
            </w:r>
          </w:p>
          <w:p w14:paraId="18C9A6A9"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mothers were blood group O with Anti-A or Anti-B antibody titre &gt;1:128</w:t>
            </w:r>
          </w:p>
        </w:tc>
        <w:tc>
          <w:tcPr>
            <w:tcW w:w="1174" w:type="pct"/>
            <w:tcBorders>
              <w:top w:val="single" w:sz="4" w:space="0" w:color="auto"/>
              <w:left w:val="nil"/>
              <w:bottom w:val="single" w:sz="4" w:space="0" w:color="auto"/>
              <w:right w:val="single" w:sz="4" w:space="0" w:color="auto"/>
            </w:tcBorders>
            <w:shd w:val="clear" w:color="auto" w:fill="auto"/>
          </w:tcPr>
          <w:p w14:paraId="0B0B6668"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dose NR) (n=61) versus placebo (1 g/kg/day of albumin) for 3 days (n=60)</w:t>
            </w:r>
          </w:p>
          <w:p w14:paraId="4F64626C"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59209D61"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53426B6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33211B87"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6538738F" w14:textId="2E13595F"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iqdad (2004)</w:t>
            </w:r>
            <w:r w:rsidRPr="00C70209">
              <w:rPr>
                <w:rFonts w:ascii="Arial Narrow" w:eastAsia="Arial Unicode MS" w:hAnsi="Arial Narrow" w:cs="Arial"/>
                <w:bCs/>
                <w:color w:val="auto"/>
                <w:sz w:val="20"/>
                <w:szCs w:val="24"/>
                <w:lang w:eastAsia="ja-JP"/>
              </w:rPr>
              <w:fldChar w:fldCharType="begin">
                <w:fldData xml:space="preserve">PEVuZE5vdGU+PENpdGU+PEF1dGhvcj5NaXFkYWQ8L0F1dGhvcj48WWVhcj4yMDA0PC9ZZWFyPjxS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NaXFkYWQ8L0F1dGhvcj48WWVhcj4yMDA0PC9ZZWFyPjxS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39</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41B6262B" w14:textId="394A1B51"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03E304B5"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3738595D"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ABO haemolytic disease</w:t>
            </w:r>
          </w:p>
          <w:p w14:paraId="07C914D0" w14:textId="6B06CAEA"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mean 38 weeks gestation) with a positive direct Coomb’s test</w:t>
            </w:r>
          </w:p>
          <w:p w14:paraId="483022BD"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112</w:t>
            </w:r>
          </w:p>
        </w:tc>
        <w:tc>
          <w:tcPr>
            <w:tcW w:w="1174" w:type="pct"/>
            <w:tcBorders>
              <w:top w:val="single" w:sz="4" w:space="0" w:color="auto"/>
              <w:left w:val="nil"/>
              <w:bottom w:val="single" w:sz="4" w:space="0" w:color="auto"/>
              <w:right w:val="single" w:sz="4" w:space="0" w:color="auto"/>
            </w:tcBorders>
            <w:shd w:val="clear" w:color="auto" w:fill="auto"/>
          </w:tcPr>
          <w:p w14:paraId="79B188D2"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when bilirubin rising &gt;0.5 mg/dL/hr (n=56) versus no IVIg (n=56)</w:t>
            </w:r>
          </w:p>
          <w:p w14:paraId="2ADACA2A"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268A7A10"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29797242"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5588D58F"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1829E3CF" w14:textId="156B7A2E"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asseri (2006)</w:t>
            </w:r>
            <w:r w:rsidRPr="00C70209">
              <w:rPr>
                <w:rFonts w:ascii="Arial Narrow" w:eastAsia="Arial Unicode MS" w:hAnsi="Arial Narrow" w:cs="Arial"/>
                <w:bCs/>
                <w:color w:val="auto"/>
                <w:sz w:val="20"/>
                <w:szCs w:val="24"/>
                <w:lang w:eastAsia="ja-JP"/>
              </w:rPr>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0</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1A1546E8" w14:textId="7EA360B3"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3D4DE96E"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r w:rsidRPr="00C70209">
              <w:rPr>
                <w:rFonts w:ascii="Arial Narrow" w:eastAsia="Arial Unicode MS" w:hAnsi="Arial Narrow" w:cs="Arial"/>
                <w:bCs/>
                <w:color w:val="auto"/>
                <w:sz w:val="20"/>
                <w:szCs w:val="24"/>
                <w:lang w:eastAsia="ja-JP"/>
              </w:rPr>
              <w:t xml:space="preserve"> </w:t>
            </w:r>
          </w:p>
        </w:tc>
        <w:tc>
          <w:tcPr>
            <w:tcW w:w="1250" w:type="pct"/>
            <w:tcBorders>
              <w:top w:val="single" w:sz="4" w:space="0" w:color="auto"/>
              <w:left w:val="nil"/>
              <w:bottom w:val="single" w:sz="4" w:space="0" w:color="auto"/>
              <w:right w:val="single" w:sz="4" w:space="0" w:color="auto"/>
            </w:tcBorders>
            <w:shd w:val="clear" w:color="auto" w:fill="auto"/>
          </w:tcPr>
          <w:p w14:paraId="7100EEC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and ABO haemolytic disease</w:t>
            </w:r>
          </w:p>
          <w:p w14:paraId="4BD670D6"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 37 weeks gestation) with positive direct Coomb’s test, bilirubin rising ≥ 0.5 mg/dL/hr and below exchange transfusion upon admission</w:t>
            </w:r>
          </w:p>
          <w:p w14:paraId="7CB3A279"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34 (ABO n=21, Rh n=13)</w:t>
            </w:r>
          </w:p>
        </w:tc>
        <w:tc>
          <w:tcPr>
            <w:tcW w:w="1174" w:type="pct"/>
            <w:tcBorders>
              <w:top w:val="single" w:sz="4" w:space="0" w:color="auto"/>
              <w:left w:val="nil"/>
              <w:bottom w:val="single" w:sz="4" w:space="0" w:color="auto"/>
              <w:right w:val="single" w:sz="4" w:space="0" w:color="auto"/>
            </w:tcBorders>
            <w:shd w:val="clear" w:color="auto" w:fill="auto"/>
          </w:tcPr>
          <w:p w14:paraId="126CE8E8"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every 12 hours for 3 doses after admission to NICU (n=17) versus no IVIg (n=17)</w:t>
            </w:r>
          </w:p>
          <w:p w14:paraId="772FC3F3"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7E7D3FE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26098039"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3E2AC894"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7D75BA65" w14:textId="43F53663"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Pishva (2000)</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Pishva&lt;/Author&gt;&lt;Year&gt;2000&lt;/Year&gt;&lt;RecNum&gt;908&lt;/RecNum&gt;&lt;DisplayText&gt;&lt;style face="superscript"&gt;341&lt;/style&gt;&lt;/DisplayText&gt;&lt;record&gt;&lt;rec-number&gt;908&lt;/rec-number&gt;&lt;foreign-keys&gt;&lt;key app="EN" db-id="9edve2wadsavt5ewavaxtda4f2tavzvts9ee" timestamp="1435036188"&gt;908&lt;/key&gt;&lt;/foreign-keys&gt;&lt;ref-type name="Generic"&gt;13&lt;/ref-type&gt;&lt;contributors&gt;&lt;authors&gt;&lt;author&gt;Pishva, N.&lt;/author&gt;&lt;author&gt;Madani, A.&lt;/author&gt;&lt;author&gt;Homayoon, K.&lt;/author&gt;&lt;/authors&gt;&lt;/contributors&gt;&lt;titles&gt;&lt;title&gt;Prophylactic intravenous immunoglobulin in neonatal immune hemolytic jaundice&lt;/title&gt;&lt;/titles&gt;&lt;pages&gt;129–133&lt;/pages&gt;&lt;volume&gt;25&lt;/volume&gt;&lt;reprint-edition&gt;NOT IN FILE&lt;/reprint-edition&gt;&lt;keywords&gt;&lt;keyword&gt;intravenous immunoglobulin&lt;/keyword&gt;&lt;keyword&gt;immunoglobulin&lt;/keyword&gt;&lt;/keywords&gt;&lt;dates&gt;&lt;year&gt;2000&lt;/year&gt;&lt;/dates&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1</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287CA0AA" w14:textId="5CC1B03B"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502C69DB"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52E5D711"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or ABO haemolytic disease</w:t>
            </w:r>
          </w:p>
          <w:p w14:paraId="56787F3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 (gestational age NR) with positive direct Coomb’s test</w:t>
            </w:r>
          </w:p>
          <w:p w14:paraId="67B54B3A"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40</w:t>
            </w:r>
          </w:p>
          <w:p w14:paraId="3113DFA4"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neonates with a history of IUTs were excluded</w:t>
            </w:r>
          </w:p>
        </w:tc>
        <w:tc>
          <w:tcPr>
            <w:tcW w:w="1174" w:type="pct"/>
            <w:tcBorders>
              <w:top w:val="single" w:sz="4" w:space="0" w:color="auto"/>
              <w:left w:val="nil"/>
              <w:bottom w:val="single" w:sz="4" w:space="0" w:color="auto"/>
              <w:right w:val="single" w:sz="4" w:space="0" w:color="auto"/>
            </w:tcBorders>
            <w:shd w:val="clear" w:color="auto" w:fill="auto"/>
          </w:tcPr>
          <w:p w14:paraId="62775BC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administered over 4–6 hours during first 24 hours of life (n=20) versus no IVIg (n=20)</w:t>
            </w:r>
          </w:p>
          <w:p w14:paraId="180A0E1C"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54CC0FF4"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338CDDEE"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73BABEFC"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0A5DBCCC" w14:textId="0891A696"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ubo (1992)</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Rubo&lt;/Author&gt;&lt;Year&gt;1992&lt;/Year&gt;&lt;RecNum&gt;913&lt;/RecNum&gt;&lt;DisplayText&gt;&lt;style face="superscript"&gt;342&lt;/style&gt;&lt;/DisplayText&gt;&lt;record&gt;&lt;rec-number&gt;913&lt;/rec-number&gt;&lt;foreign-keys&gt;&lt;key app="EN" db-id="9edve2wadsavt5ewavaxtda4f2tavzvts9ee" timestamp="1435036188"&gt;913&lt;/key&gt;&lt;/foreign-keys&gt;&lt;ref-type name="Generic"&gt;13&lt;/ref-type&gt;&lt;contributors&gt;&lt;authors&gt;&lt;author&gt;Rubo, J.&lt;/author&gt;&lt;author&gt;Albrecht, K.&lt;/author&gt;&lt;author&gt;Lasch, P.&lt;/author&gt;&lt;author&gt;et al.,&lt;/author&gt;&lt;/authors&gt;&lt;/contributors&gt;&lt;titles&gt;&lt;title&gt;High-dose intravenous immune globulin therapy for hyperbilirubinemia caused by Rh hemolytic disease&lt;/title&gt;&lt;/titles&gt;&lt;pages&gt;93–97&lt;/pages&gt;&lt;volume&gt;121&lt;/volume&gt;&lt;reprint-edition&gt;NOT IN FILE&lt;/reprint-edition&gt;&lt;keywords&gt;&lt;keyword&gt;hyperbilirubinemia&lt;/keyword&gt;&lt;keyword&gt;therapy&lt;/keyword&gt;&lt;/keywords&gt;&lt;dates&gt;&lt;year&gt;1992&lt;/year&gt;&lt;/dates&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2</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49208838" w14:textId="0D92B55B"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0016A956"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006AE552" w14:textId="50442971"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haemolytic disease</w:t>
            </w:r>
          </w:p>
          <w:p w14:paraId="1FEC1A30" w14:textId="61F6B588"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gestational age NR) with positive direct Coomb’s test</w:t>
            </w:r>
          </w:p>
          <w:p w14:paraId="3FB568B1"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34</w:t>
            </w:r>
            <w:r w:rsidRPr="00C70209">
              <w:rPr>
                <w:rFonts w:ascii="Arial Narrow" w:eastAsia="Arial Unicode MS" w:hAnsi="Arial Narrow" w:cs="Arial"/>
                <w:bCs/>
                <w:color w:val="auto"/>
                <w:sz w:val="20"/>
                <w:szCs w:val="24"/>
                <w:vertAlign w:val="superscript"/>
                <w:lang w:eastAsia="ja-JP"/>
              </w:rPr>
              <w:t>c</w:t>
            </w:r>
          </w:p>
          <w:p w14:paraId="2D7E143F"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mothers were Rh negative</w:t>
            </w:r>
          </w:p>
        </w:tc>
        <w:tc>
          <w:tcPr>
            <w:tcW w:w="1174" w:type="pct"/>
            <w:tcBorders>
              <w:top w:val="single" w:sz="4" w:space="0" w:color="auto"/>
              <w:left w:val="nil"/>
              <w:bottom w:val="single" w:sz="4" w:space="0" w:color="auto"/>
              <w:right w:val="single" w:sz="4" w:space="0" w:color="auto"/>
            </w:tcBorders>
            <w:shd w:val="clear" w:color="auto" w:fill="auto"/>
          </w:tcPr>
          <w:p w14:paraId="58DB910C"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administered over 2 hours at diagnosis (n=16) versus no IVIg (n=16)</w:t>
            </w:r>
          </w:p>
          <w:p w14:paraId="7A58633B"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2BE3C186"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5B840B84"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75D7E0DA"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5E3DC94C" w14:textId="7B887DF8"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Santos (2013)</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Santos&lt;/Author&gt;&lt;Year&gt;2013&lt;/Year&gt;&lt;RecNum&gt;914&lt;/RecNum&gt;&lt;DisplayText&gt;&lt;style face="superscript"&gt;343&lt;/style&gt;&lt;/DisplayText&gt;&lt;record&gt;&lt;rec-number&gt;914&lt;/rec-number&gt;&lt;foreign-keys&gt;&lt;key app="EN" db-id="9edve2wadsavt5ewavaxtda4f2tavzvts9ee" timestamp="1435036188"&gt;914&lt;/key&gt;&lt;/foreign-keys&gt;&lt;ref-type name="Generic"&gt;13&lt;/ref-type&gt;&lt;contributors&gt;&lt;authors&gt;&lt;author&gt;Santos, M. C.&lt;/author&gt;&lt;author&gt;Sa, C.&lt;/author&gt;&lt;author&gt;Gomes, S. C., Jr.&lt;/author&gt;&lt;author&gt;et al.,&lt;/author&gt;&lt;/authors&gt;&lt;/contributors&gt;&lt;titles&gt;&lt;title&gt;The efficacy of the use of intravenous human immunoglobulin in Brazilian newborns with rhesus hemolytic disease: a randomized double-blind trial&lt;/title&gt;&lt;/titles&gt;&lt;pages&gt;777–782&lt;/pages&gt;&lt;volume&gt;53&lt;/volume&gt;&lt;reprint-edition&gt;NOT IN FILE&lt;/reprint-edition&gt;&lt;keywords&gt;&lt;keyword&gt;human&lt;/keyword&gt;&lt;keyword&gt;immunoglobulin&lt;/keyword&gt;&lt;keyword&gt;newborn&lt;/keyword&gt;&lt;/keywords&gt;&lt;dates&gt;&lt;year&gt;2013&lt;/year&gt;&lt;/dates&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3</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03605D47" w14:textId="509F084F"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22E71927" w14:textId="77777777" w:rsidR="00183F9F" w:rsidRPr="00C70209" w:rsidRDefault="00183F9F" w:rsidP="00082182">
            <w:pPr>
              <w:spacing w:before="40" w:after="60"/>
              <w:ind w:left="0"/>
              <w:rPr>
                <w:rFonts w:ascii="Arial Narrow" w:eastAsia="Arial Unicode MS" w:hAnsi="Arial Narrow" w:cs="Arial"/>
                <w:bCs/>
                <w:i/>
                <w:color w:val="auto"/>
                <w:sz w:val="20"/>
                <w:szCs w:val="24"/>
                <w:lang w:eastAsia="ja-JP"/>
              </w:rPr>
            </w:pPr>
            <w:r w:rsidRPr="00C70209">
              <w:rPr>
                <w:rFonts w:ascii="Arial Narrow" w:eastAsia="Arial Unicode MS" w:hAnsi="Arial Narrow" w:cs="Arial"/>
                <w:bCs/>
                <w:i/>
                <w:color w:val="auto"/>
                <w:sz w:val="20"/>
                <w:szCs w:val="24"/>
                <w:lang w:eastAsia="ja-JP"/>
              </w:rPr>
              <w:t xml:space="preserve">Low risk of bias </w:t>
            </w:r>
          </w:p>
        </w:tc>
        <w:tc>
          <w:tcPr>
            <w:tcW w:w="1250" w:type="pct"/>
            <w:tcBorders>
              <w:top w:val="single" w:sz="4" w:space="0" w:color="auto"/>
              <w:left w:val="nil"/>
              <w:bottom w:val="single" w:sz="4" w:space="0" w:color="auto"/>
              <w:right w:val="single" w:sz="4" w:space="0" w:color="auto"/>
            </w:tcBorders>
            <w:shd w:val="clear" w:color="auto" w:fill="auto"/>
          </w:tcPr>
          <w:p w14:paraId="16BCB50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haemolytic disease</w:t>
            </w:r>
          </w:p>
          <w:p w14:paraId="6079886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 32 weeks gestation) with positive DAT</w:t>
            </w:r>
          </w:p>
          <w:p w14:paraId="317401B0"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92</w:t>
            </w:r>
          </w:p>
          <w:p w14:paraId="4A717DFA"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neonates who received IUTs were included</w:t>
            </w:r>
          </w:p>
        </w:tc>
        <w:tc>
          <w:tcPr>
            <w:tcW w:w="1174" w:type="pct"/>
            <w:tcBorders>
              <w:top w:val="single" w:sz="4" w:space="0" w:color="auto"/>
              <w:left w:val="nil"/>
              <w:bottom w:val="single" w:sz="4" w:space="0" w:color="auto"/>
              <w:right w:val="single" w:sz="4" w:space="0" w:color="auto"/>
            </w:tcBorders>
            <w:shd w:val="clear" w:color="auto" w:fill="auto"/>
          </w:tcPr>
          <w:p w14:paraId="7EFAACC5"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5 g/kg) administered within the first 6 hours of age (n=46) versus no IVIg (n=46)</w:t>
            </w:r>
          </w:p>
          <w:p w14:paraId="71C2F04F"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prophylactic high intensity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5E89F285"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6D29C0D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0CCE2F89"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75DA08FF" w14:textId="32974D73"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Smits-Wintjens (2011)</w:t>
            </w:r>
            <w:r w:rsidRPr="00C70209">
              <w:rPr>
                <w:rFonts w:ascii="Arial Narrow" w:eastAsia="Arial Unicode MS" w:hAnsi="Arial Narrow" w:cs="Arial"/>
                <w:bCs/>
                <w:color w:val="auto"/>
                <w:sz w:val="20"/>
                <w:szCs w:val="24"/>
                <w:lang w:eastAsia="ja-JP"/>
              </w:rPr>
              <w:fldChar w:fldCharType="begin">
                <w:fldData xml:space="preserve">PEVuZE5vdGU+PENpdGU+PEF1dGhvcj5TbWl0cy1XaW50amVuczwvQXV0aG9yPjxZZWFyPjIwMTE8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TbWl0cy1XaW50amVuczwvQXV0aG9yPjxZZWFyPjIwMTE8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4</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48981DF1" w14:textId="000E99BE"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0EC17168" w14:textId="77777777" w:rsidR="00183F9F" w:rsidRPr="00C70209" w:rsidRDefault="00183F9F" w:rsidP="00082182">
            <w:pPr>
              <w:spacing w:before="40" w:after="60"/>
              <w:ind w:left="0"/>
              <w:rPr>
                <w:rFonts w:ascii="Arial Narrow" w:eastAsia="Arial Unicode MS" w:hAnsi="Arial Narrow" w:cs="Arial"/>
                <w:bCs/>
                <w:i/>
                <w:color w:val="auto"/>
                <w:sz w:val="20"/>
                <w:szCs w:val="24"/>
                <w:lang w:eastAsia="ja-JP"/>
              </w:rPr>
            </w:pPr>
            <w:r w:rsidRPr="00C70209">
              <w:rPr>
                <w:rFonts w:ascii="Arial Narrow" w:eastAsia="Arial Unicode MS" w:hAnsi="Arial Narrow" w:cs="Arial"/>
                <w:bCs/>
                <w:i/>
                <w:color w:val="auto"/>
                <w:sz w:val="20"/>
                <w:szCs w:val="24"/>
                <w:lang w:eastAsia="ja-JP"/>
              </w:rPr>
              <w:t xml:space="preserve">Low risk of bias </w:t>
            </w:r>
          </w:p>
        </w:tc>
        <w:tc>
          <w:tcPr>
            <w:tcW w:w="1250" w:type="pct"/>
            <w:tcBorders>
              <w:top w:val="single" w:sz="4" w:space="0" w:color="auto"/>
              <w:left w:val="nil"/>
              <w:bottom w:val="single" w:sz="4" w:space="0" w:color="auto"/>
              <w:right w:val="single" w:sz="4" w:space="0" w:color="auto"/>
            </w:tcBorders>
            <w:shd w:val="clear" w:color="auto" w:fill="auto"/>
          </w:tcPr>
          <w:p w14:paraId="2E2867DE"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haemolytic disease, neonates (≥ 35 weeks gestation) with positive DAT</w:t>
            </w:r>
          </w:p>
          <w:p w14:paraId="5F257541"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80</w:t>
            </w:r>
          </w:p>
          <w:p w14:paraId="3B103500"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neonates who received IUTs were included</w:t>
            </w:r>
          </w:p>
        </w:tc>
        <w:tc>
          <w:tcPr>
            <w:tcW w:w="1174" w:type="pct"/>
            <w:tcBorders>
              <w:top w:val="single" w:sz="4" w:space="0" w:color="auto"/>
              <w:left w:val="nil"/>
              <w:bottom w:val="single" w:sz="4" w:space="0" w:color="auto"/>
              <w:right w:val="single" w:sz="4" w:space="0" w:color="auto"/>
            </w:tcBorders>
            <w:shd w:val="clear" w:color="auto" w:fill="auto"/>
          </w:tcPr>
          <w:p w14:paraId="77CE1A89"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75 g/kg) administered within the first 4 hours of life (n=41) versus no IVIg (n=39)</w:t>
            </w:r>
          </w:p>
          <w:p w14:paraId="38DCFC4C"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prophylactic high intensity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10C7B346"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p>
          <w:p w14:paraId="583538BA"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r w:rsidR="00183F9F" w:rsidRPr="00C70209" w14:paraId="0FD9AD0D" w14:textId="77777777" w:rsidTr="00EF1872">
        <w:tc>
          <w:tcPr>
            <w:tcW w:w="661" w:type="pct"/>
            <w:tcBorders>
              <w:top w:val="single" w:sz="4" w:space="0" w:color="auto"/>
              <w:left w:val="single" w:sz="4" w:space="0" w:color="auto"/>
              <w:bottom w:val="single" w:sz="4" w:space="0" w:color="auto"/>
              <w:right w:val="single" w:sz="4" w:space="0" w:color="auto"/>
            </w:tcBorders>
            <w:shd w:val="clear" w:color="auto" w:fill="auto"/>
          </w:tcPr>
          <w:p w14:paraId="5D0246D3" w14:textId="3DC3A8B1"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Voto (1995)</w:t>
            </w:r>
            <w:r w:rsidRPr="00C70209">
              <w:rPr>
                <w:rFonts w:ascii="Arial Narrow" w:eastAsia="Arial Unicode MS" w:hAnsi="Arial Narrow" w:cs="Arial"/>
                <w:bCs/>
                <w:color w:val="auto"/>
                <w:sz w:val="20"/>
                <w:szCs w:val="24"/>
                <w:lang w:eastAsia="ja-JP"/>
              </w:rPr>
              <w:fldChar w:fldCharType="begin">
                <w:fldData xml:space="preserve">PEVuZE5vdGU+PENpdGU+PEF1dGhvcj5Wb3RvPC9BdXRob3I+PFllYXI+MTk5NTwvWWVhcj48UmVj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Wb3RvPC9BdXRob3I+PFllYXI+MTk5NTwvWWVhcj48UmVj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5</w:t>
            </w:r>
            <w:r w:rsidRPr="00C70209">
              <w:rPr>
                <w:rFonts w:ascii="Arial Narrow" w:eastAsia="Arial Unicode MS" w:hAnsi="Arial Narrow" w:cs="Arial"/>
                <w:bCs/>
                <w:color w:val="auto"/>
                <w:sz w:val="20"/>
                <w:szCs w:val="24"/>
                <w:lang w:eastAsia="ja-JP"/>
              </w:rPr>
              <w:fldChar w:fldCharType="end"/>
            </w:r>
          </w:p>
        </w:tc>
        <w:tc>
          <w:tcPr>
            <w:tcW w:w="843" w:type="pct"/>
            <w:tcBorders>
              <w:top w:val="single" w:sz="4" w:space="0" w:color="auto"/>
              <w:left w:val="nil"/>
              <w:bottom w:val="single" w:sz="4" w:space="0" w:color="auto"/>
              <w:right w:val="single" w:sz="4" w:space="0" w:color="auto"/>
            </w:tcBorders>
            <w:shd w:val="clear" w:color="auto" w:fill="auto"/>
          </w:tcPr>
          <w:p w14:paraId="3B64055D" w14:textId="4B2CB5BC"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072E8C2B"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i/>
                <w:color w:val="auto"/>
                <w:sz w:val="20"/>
                <w:szCs w:val="24"/>
                <w:lang w:eastAsia="ja-JP"/>
              </w:rPr>
              <w:t>High risk of bias</w:t>
            </w:r>
          </w:p>
        </w:tc>
        <w:tc>
          <w:tcPr>
            <w:tcW w:w="1250" w:type="pct"/>
            <w:tcBorders>
              <w:top w:val="single" w:sz="4" w:space="0" w:color="auto"/>
              <w:left w:val="nil"/>
              <w:bottom w:val="single" w:sz="4" w:space="0" w:color="auto"/>
              <w:right w:val="single" w:sz="4" w:space="0" w:color="auto"/>
            </w:tcBorders>
            <w:shd w:val="clear" w:color="auto" w:fill="auto"/>
          </w:tcPr>
          <w:p w14:paraId="1FC3F6C2"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h haemolytic disease</w:t>
            </w:r>
          </w:p>
          <w:p w14:paraId="3BDE3F9A" w14:textId="0D44D17B"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eonates (mean 37–37.5 weeks gestation) with a positive direct Coomb’s test</w:t>
            </w:r>
          </w:p>
          <w:p w14:paraId="583AC997"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40</w:t>
            </w:r>
          </w:p>
          <w:p w14:paraId="62548D1B"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neonates who received prenatal therapy (maternal IVIg or IUT) were excluded</w:t>
            </w:r>
          </w:p>
        </w:tc>
        <w:tc>
          <w:tcPr>
            <w:tcW w:w="1174" w:type="pct"/>
            <w:tcBorders>
              <w:top w:val="single" w:sz="4" w:space="0" w:color="auto"/>
              <w:left w:val="nil"/>
              <w:bottom w:val="single" w:sz="4" w:space="0" w:color="auto"/>
              <w:right w:val="single" w:sz="4" w:space="0" w:color="auto"/>
            </w:tcBorders>
            <w:shd w:val="clear" w:color="auto" w:fill="auto"/>
          </w:tcPr>
          <w:p w14:paraId="60B62A2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IVIg (0.8 g/kg/day) for 3 days (n=20) versus no IVIg (n=20)</w:t>
            </w:r>
          </w:p>
          <w:p w14:paraId="477D440F"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ll infants received conventional phototherapy</w:t>
            </w:r>
          </w:p>
        </w:tc>
        <w:tc>
          <w:tcPr>
            <w:tcW w:w="1072" w:type="pct"/>
            <w:tcBorders>
              <w:top w:val="single" w:sz="4" w:space="0" w:color="auto"/>
              <w:left w:val="single" w:sz="4" w:space="0" w:color="auto"/>
              <w:bottom w:val="single" w:sz="4" w:space="0" w:color="auto"/>
              <w:right w:val="single" w:sz="4" w:space="0" w:color="auto"/>
            </w:tcBorders>
            <w:shd w:val="clear" w:color="auto" w:fill="auto"/>
          </w:tcPr>
          <w:p w14:paraId="2BA8DE60"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Exchange transfusion incidence</w:t>
            </w:r>
            <w:r w:rsidRPr="00C70209">
              <w:rPr>
                <w:rFonts w:ascii="Arial Narrow" w:eastAsia="Arial Unicode MS" w:hAnsi="Arial Narrow" w:cs="Arial"/>
                <w:bCs/>
                <w:color w:val="auto"/>
                <w:sz w:val="20"/>
                <w:szCs w:val="24"/>
                <w:vertAlign w:val="superscript"/>
                <w:lang w:eastAsia="ja-JP"/>
              </w:rPr>
              <w:t>d</w:t>
            </w:r>
          </w:p>
          <w:p w14:paraId="0867C412"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tc>
      </w:tr>
    </w:tbl>
    <w:p w14:paraId="2CD07C47" w14:textId="77777777" w:rsidR="00183F9F" w:rsidRPr="00C70209" w:rsidRDefault="00183F9F" w:rsidP="00082182">
      <w:pPr>
        <w:keepNext/>
        <w:keepLines/>
        <w:spacing w:after="0"/>
        <w:rPr>
          <w:rFonts w:ascii="Arial Narrow" w:hAnsi="Arial Narrow"/>
          <w:sz w:val="16"/>
          <w:szCs w:val="16"/>
        </w:rPr>
      </w:pPr>
      <w:r w:rsidRPr="00C70209">
        <w:rPr>
          <w:rFonts w:ascii="Arial Narrow" w:hAnsi="Arial Narrow"/>
          <w:sz w:val="16"/>
          <w:szCs w:val="16"/>
        </w:rPr>
        <w:t>DAT, direct antiglobulin test; IVIg, intravenous immunoglobulin; IUT, intrauterine transfusion; NR, not reported; RCT, randomised controlled trial; Rh, rhesus</w:t>
      </w:r>
    </w:p>
    <w:p w14:paraId="553C7E3E" w14:textId="2425172E" w:rsidR="00183F9F" w:rsidRPr="00C70209" w:rsidRDefault="00183F9F" w:rsidP="00082182">
      <w:pPr>
        <w:keepNext/>
        <w:keepLines/>
        <w:spacing w:after="0"/>
        <w:rPr>
          <w:rFonts w:ascii="Arial Narrow" w:hAnsi="Arial Narrow"/>
          <w:sz w:val="16"/>
          <w:szCs w:val="16"/>
        </w:rPr>
      </w:pPr>
      <w:r w:rsidRPr="00C70209">
        <w:rPr>
          <w:rFonts w:ascii="Arial Narrow" w:hAnsi="Arial Narrow"/>
          <w:b/>
          <w:sz w:val="16"/>
          <w:szCs w:val="16"/>
        </w:rPr>
        <w:t xml:space="preserve">a. </w:t>
      </w:r>
      <w:r w:rsidRPr="00C70209">
        <w:rPr>
          <w:rFonts w:ascii="Arial Narrow" w:hAnsi="Arial Narrow"/>
          <w:sz w:val="16"/>
          <w:szCs w:val="16"/>
        </w:rPr>
        <w:t>Risk of bias assessed using the Cochrane Collaborations ‘risk of bias’ tool.</w:t>
      </w:r>
    </w:p>
    <w:p w14:paraId="0CC3F12F" w14:textId="3DF6FBBB" w:rsidR="00183F9F" w:rsidRPr="00C70209" w:rsidRDefault="00183F9F" w:rsidP="00082182">
      <w:pPr>
        <w:keepNext/>
        <w:keepLines/>
        <w:spacing w:after="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Consent withheld for 4 randomised patients (2 in each group).</w:t>
      </w:r>
    </w:p>
    <w:p w14:paraId="540857B0" w14:textId="77777777" w:rsidR="00183F9F" w:rsidRPr="00C70209" w:rsidRDefault="00183F9F" w:rsidP="00082182">
      <w:pPr>
        <w:keepNext/>
        <w:keepLines/>
        <w:spacing w:after="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Two infants excluded from the analysis post randomisation (1 in each group) due to ‘protocol violations’.</w:t>
      </w:r>
    </w:p>
    <w:p w14:paraId="5F18DCF1" w14:textId="4CB0E4D9" w:rsidR="00183F9F" w:rsidRPr="00C70209" w:rsidRDefault="00183F9F" w:rsidP="00082182">
      <w:pPr>
        <w:keepLines/>
        <w:spacing w:after="360"/>
        <w:rPr>
          <w:rFonts w:ascii="Arial Narrow" w:hAnsi="Arial Narrow"/>
          <w:sz w:val="16"/>
          <w:szCs w:val="16"/>
        </w:rPr>
      </w:pPr>
      <w:r w:rsidRPr="00C70209">
        <w:rPr>
          <w:rFonts w:ascii="Arial Narrow" w:hAnsi="Arial Narrow"/>
          <w:b/>
          <w:sz w:val="16"/>
          <w:szCs w:val="16"/>
        </w:rPr>
        <w:t xml:space="preserve">d. </w:t>
      </w:r>
      <w:r w:rsidRPr="00C70209">
        <w:rPr>
          <w:rFonts w:ascii="Arial Narrow" w:hAnsi="Arial Narrow"/>
          <w:sz w:val="16"/>
          <w:szCs w:val="16"/>
        </w:rPr>
        <w:t>Voto (1995) reported the rate of exchange transfusion combined with blood transfusions for late</w:t>
      </w:r>
      <w:r w:rsidR="004B557C" w:rsidRPr="00C70209">
        <w:rPr>
          <w:rFonts w:ascii="Arial Narrow" w:hAnsi="Arial Narrow"/>
          <w:sz w:val="16"/>
          <w:szCs w:val="16"/>
        </w:rPr>
        <w:t>-</w:t>
      </w:r>
      <w:r w:rsidRPr="00C70209">
        <w:rPr>
          <w:rFonts w:ascii="Arial Narrow" w:hAnsi="Arial Narrow"/>
          <w:sz w:val="16"/>
          <w:szCs w:val="16"/>
        </w:rPr>
        <w:t>onset anaemia, therefore was not included in the meta-analysis reported by Louis (2014).</w:t>
      </w:r>
    </w:p>
    <w:p w14:paraId="57E0F9DE" w14:textId="77777777" w:rsidR="00183F9F" w:rsidRPr="00C70209" w:rsidRDefault="00183F9F">
      <w:pPr>
        <w:spacing w:after="200" w:line="276" w:lineRule="auto"/>
        <w:ind w:left="0"/>
        <w:rPr>
          <w:rFonts w:ascii="Arial" w:hAnsi="Arial" w:cs="Arial"/>
          <w:b/>
          <w:bCs/>
          <w:sz w:val="20"/>
          <w:szCs w:val="28"/>
          <w:lang w:eastAsia="en-GB"/>
        </w:rPr>
      </w:pPr>
      <w:r w:rsidRPr="00C70209">
        <w:br w:type="page"/>
      </w:r>
    </w:p>
    <w:p w14:paraId="6CDE9E33" w14:textId="77777777" w:rsidR="00183F9F" w:rsidRPr="00C70209" w:rsidRDefault="00183F9F" w:rsidP="00082182">
      <w:pPr>
        <w:pStyle w:val="Heading5"/>
        <w:rPr>
          <w:lang w:val="en-AU"/>
        </w:rPr>
      </w:pPr>
      <w:r w:rsidRPr="00C70209">
        <w:rPr>
          <w:lang w:val="en-AU"/>
        </w:rPr>
        <w:t>Results</w:t>
      </w:r>
    </w:p>
    <w:p w14:paraId="33680197" w14:textId="77777777" w:rsidR="00183F9F" w:rsidRPr="00C70209" w:rsidRDefault="00183F9F" w:rsidP="00082182">
      <w:pPr>
        <w:pStyle w:val="Heading6"/>
      </w:pPr>
      <w:r w:rsidRPr="00C70209">
        <w:t>Exchange transfusion incidence</w:t>
      </w:r>
    </w:p>
    <w:p w14:paraId="3811C975" w14:textId="77777777" w:rsidR="00183F9F" w:rsidRPr="00C70209" w:rsidRDefault="00183F9F" w:rsidP="00082182">
      <w:pPr>
        <w:pStyle w:val="BodyText"/>
        <w:rPr>
          <w:lang w:eastAsia="en-GB"/>
        </w:rPr>
      </w:pPr>
      <w:r w:rsidRPr="00C70209">
        <w:rPr>
          <w:lang w:eastAsia="en-GB"/>
        </w:rPr>
        <w:t xml:space="preserve">The systematic review by Louis (2014) assessed the effect of IVIg </w:t>
      </w:r>
      <w:r w:rsidRPr="00C70209">
        <w:rPr>
          <w:rFonts w:asciiTheme="minorHAnsi" w:eastAsia="Arial Unicode MS" w:hAnsiTheme="minorHAnsi" w:cstheme="minorHAnsi"/>
          <w:bCs/>
          <w:lang w:eastAsia="ja-JP"/>
        </w:rPr>
        <w:t xml:space="preserve">(therapeutic or prophylactic) </w:t>
      </w:r>
      <w:r w:rsidRPr="00C70209">
        <w:rPr>
          <w:lang w:eastAsia="en-GB"/>
        </w:rPr>
        <w:t xml:space="preserve">on the incidence of exchange transfusion in term and preterm neonates with AHD and performed separate meta-analyses in Rh and ABO incompatible patients. </w:t>
      </w:r>
      <w:r w:rsidRPr="00C70209">
        <w:rPr>
          <w:b/>
          <w:lang w:eastAsia="en-GB"/>
        </w:rPr>
        <w:fldChar w:fldCharType="begin"/>
      </w:r>
      <w:r w:rsidRPr="00C70209">
        <w:rPr>
          <w:b/>
          <w:lang w:eastAsia="en-GB"/>
        </w:rPr>
        <w:instrText xml:space="preserve"> REF _Ref413151602 \h  \* MERGEFORMAT </w:instrText>
      </w:r>
      <w:r w:rsidRPr="00C70209">
        <w:rPr>
          <w:b/>
          <w:lang w:eastAsia="en-GB"/>
        </w:rPr>
      </w:r>
      <w:r w:rsidRPr="00C70209">
        <w:rPr>
          <w:b/>
          <w:lang w:eastAsia="en-GB"/>
        </w:rPr>
        <w:fldChar w:fldCharType="separate"/>
      </w:r>
      <w:r w:rsidR="000F7A9B" w:rsidRPr="000F7A9B">
        <w:rPr>
          <w:b/>
        </w:rPr>
        <w:t>Table 3.4.8</w:t>
      </w:r>
      <w:r w:rsidRPr="00C70209">
        <w:rPr>
          <w:b/>
          <w:lang w:eastAsia="en-GB"/>
        </w:rPr>
        <w:fldChar w:fldCharType="end"/>
      </w:r>
      <w:r w:rsidRPr="00C70209">
        <w:rPr>
          <w:lang w:eastAsia="en-GB"/>
        </w:rPr>
        <w:t xml:space="preserve"> summarises the results from this study.</w:t>
      </w:r>
    </w:p>
    <w:p w14:paraId="1D6A71E9" w14:textId="4723FB5E" w:rsidR="00183F9F" w:rsidRPr="00C70209" w:rsidRDefault="00183F9F" w:rsidP="00082182">
      <w:pPr>
        <w:pStyle w:val="H7"/>
        <w:rPr>
          <w:lang w:eastAsia="en-GB"/>
        </w:rPr>
      </w:pPr>
      <w:r w:rsidRPr="00C70209">
        <w:rPr>
          <w:lang w:eastAsia="en-GB"/>
        </w:rPr>
        <w:t>Haemolytic disease secondary to Rh incompatibility</w:t>
      </w:r>
    </w:p>
    <w:p w14:paraId="17A0BA69" w14:textId="4BAA45E4" w:rsidR="00183F9F" w:rsidRPr="00C70209" w:rsidRDefault="00183F9F" w:rsidP="00082182">
      <w:pPr>
        <w:pStyle w:val="BodyText"/>
        <w:rPr>
          <w:rFonts w:asciiTheme="minorHAnsi" w:eastAsia="Arial Unicode MS" w:hAnsiTheme="minorHAnsi" w:cstheme="minorHAnsi"/>
          <w:bCs/>
          <w:lang w:eastAsia="ja-JP"/>
        </w:rPr>
      </w:pPr>
      <w:r w:rsidRPr="00C70209">
        <w:rPr>
          <w:lang w:eastAsia="en-GB"/>
        </w:rPr>
        <w:t>Nine RCTs (</w:t>
      </w:r>
      <w:r w:rsidRPr="00C70209">
        <w:rPr>
          <w:rFonts w:asciiTheme="minorHAnsi" w:eastAsia="Arial Unicode MS" w:hAnsiTheme="minorHAnsi" w:cstheme="minorHAnsi"/>
          <w:bCs/>
          <w:lang w:eastAsia="ja-JP"/>
        </w:rPr>
        <w:t>Alpay 1999, Dagoglu 1995, Elalfy 2011, Garcia 2004, Nasseri 2006, Pishva 2000, Rubo 1992</w:t>
      </w:r>
      <w:r w:rsidRPr="00C70209">
        <w:rPr>
          <w:lang w:eastAsia="en-GB"/>
        </w:rPr>
        <w:t xml:space="preserve">, </w:t>
      </w:r>
      <w:r w:rsidRPr="00C70209">
        <w:rPr>
          <w:rFonts w:asciiTheme="minorHAnsi" w:eastAsia="Arial Unicode MS" w:hAnsiTheme="minorHAnsi" w:cstheme="minorHAnsi"/>
          <w:bCs/>
          <w:lang w:eastAsia="ja-JP"/>
        </w:rPr>
        <w:t>Santos 2013, Smits-Wintjens 2011) involving 426 neonates reported exchange transfusion incidence. A meta-analysis showed an effect favouring IVIg (RR 0.43; 95% CI 0.25, 0.74) but heterogeneity was high (I</w:t>
      </w:r>
      <w:r w:rsidRPr="00C70209">
        <w:rPr>
          <w:rFonts w:asciiTheme="minorHAnsi" w:eastAsia="Arial Unicode MS" w:hAnsiTheme="minorHAnsi" w:cstheme="minorHAnsi"/>
          <w:bCs/>
          <w:vertAlign w:val="superscript"/>
          <w:lang w:eastAsia="ja-JP"/>
        </w:rPr>
        <w:t>2</w:t>
      </w:r>
      <w:r w:rsidRPr="00C70209">
        <w:rPr>
          <w:rFonts w:asciiTheme="minorHAnsi" w:eastAsia="Arial Unicode MS" w:hAnsiTheme="minorHAnsi" w:cstheme="minorHAnsi"/>
          <w:bCs/>
          <w:lang w:eastAsia="ja-JP"/>
        </w:rPr>
        <w:t xml:space="preserve">=84%). A sensitivity analysis revealed a statistically significant effect favouring IVIg (RR 0.23, 95% CI 0.13, 0.40) in the </w:t>
      </w:r>
      <w:r w:rsidRPr="00C70209">
        <w:rPr>
          <w:lang w:eastAsia="en-GB"/>
        </w:rPr>
        <w:t xml:space="preserve">six RCTs </w:t>
      </w:r>
      <w:r w:rsidRPr="00C70209">
        <w:rPr>
          <w:rFonts w:asciiTheme="minorHAnsi" w:eastAsia="Arial Unicode MS" w:hAnsiTheme="minorHAnsi" w:cstheme="minorHAnsi"/>
          <w:bCs/>
          <w:lang w:eastAsia="ja-JP"/>
        </w:rPr>
        <w:t xml:space="preserve">that were </w:t>
      </w:r>
      <w:r w:rsidRPr="00C70209">
        <w:rPr>
          <w:lang w:eastAsia="en-GB"/>
        </w:rPr>
        <w:t xml:space="preserve">assessed by Louis (2014) to have an overall high risk of bias </w:t>
      </w:r>
      <w:r w:rsidRPr="00C70209">
        <w:rPr>
          <w:rFonts w:asciiTheme="minorHAnsi" w:hAnsiTheme="minorHAnsi" w:cstheme="minorHAnsi"/>
          <w:lang w:eastAsia="en-GB"/>
        </w:rPr>
        <w:t>(</w:t>
      </w:r>
      <w:r w:rsidRPr="00C70209">
        <w:rPr>
          <w:rFonts w:asciiTheme="minorHAnsi" w:eastAsia="Arial Unicode MS" w:hAnsiTheme="minorHAnsi" w:cstheme="minorHAnsi"/>
          <w:bCs/>
          <w:lang w:eastAsia="ja-JP"/>
        </w:rPr>
        <w:t xml:space="preserve">Alpay 1999, Dagoglu 1995, Elalfy 2011, Nasseri 2006, Pishva 2000, Rubo 1992). </w:t>
      </w:r>
      <w:r w:rsidRPr="00C70209">
        <w:rPr>
          <w:lang w:eastAsia="en-GB"/>
        </w:rPr>
        <w:t xml:space="preserve">Whereas, in the </w:t>
      </w:r>
      <w:r w:rsidRPr="00C70209">
        <w:rPr>
          <w:rFonts w:asciiTheme="minorHAnsi" w:eastAsia="Arial Unicode MS" w:hAnsiTheme="minorHAnsi" w:cstheme="minorHAnsi"/>
          <w:bCs/>
          <w:lang w:eastAsia="ja-JP"/>
        </w:rPr>
        <w:t>three RCTs assessed to have an overall low risk of bias (Garcia 2004, Santos 2013, Smits-Wintjens 2011), the difference was no longer significant (RR 0.82, 95% CI 0.53, 1.26) (</w:t>
      </w:r>
      <w:r w:rsidRPr="00C70209">
        <w:rPr>
          <w:rFonts w:asciiTheme="minorHAnsi" w:eastAsia="Arial Unicode MS" w:hAnsiTheme="minorHAnsi" w:cstheme="minorHAnsi"/>
          <w:b/>
          <w:bCs/>
          <w:lang w:eastAsia="ja-JP"/>
        </w:rPr>
        <w:fldChar w:fldCharType="begin"/>
      </w:r>
      <w:r w:rsidRPr="00C70209">
        <w:rPr>
          <w:rFonts w:asciiTheme="minorHAnsi" w:eastAsia="Arial Unicode MS" w:hAnsiTheme="minorHAnsi" w:cstheme="minorHAnsi"/>
          <w:b/>
          <w:bCs/>
          <w:lang w:eastAsia="ja-JP"/>
        </w:rPr>
        <w:instrText xml:space="preserve"> REF _Ref422387398 \h  \* MERGEFORMAT </w:instrText>
      </w:r>
      <w:r w:rsidRPr="00C70209">
        <w:rPr>
          <w:rFonts w:asciiTheme="minorHAnsi" w:eastAsia="Arial Unicode MS" w:hAnsiTheme="minorHAnsi" w:cstheme="minorHAnsi"/>
          <w:b/>
          <w:bCs/>
          <w:lang w:eastAsia="ja-JP"/>
        </w:rPr>
      </w:r>
      <w:r w:rsidRPr="00C70209">
        <w:rPr>
          <w:rFonts w:asciiTheme="minorHAnsi" w:eastAsia="Arial Unicode MS" w:hAnsiTheme="minorHAnsi" w:cstheme="minorHAnsi"/>
          <w:b/>
          <w:bCs/>
          <w:lang w:eastAsia="ja-JP"/>
        </w:rPr>
        <w:fldChar w:fldCharType="separate"/>
      </w:r>
      <w:r w:rsidR="000F7A9B" w:rsidRPr="000F7A9B">
        <w:rPr>
          <w:b/>
        </w:rPr>
        <w:t>Figure 3.4.6</w:t>
      </w:r>
      <w:r w:rsidRPr="00C70209">
        <w:rPr>
          <w:rFonts w:asciiTheme="minorHAnsi" w:eastAsia="Arial Unicode MS" w:hAnsiTheme="minorHAnsi" w:cstheme="minorHAnsi"/>
          <w:b/>
          <w:bCs/>
          <w:lang w:eastAsia="ja-JP"/>
        </w:rPr>
        <w:fldChar w:fldCharType="end"/>
      </w:r>
      <w:r w:rsidRPr="00C70209">
        <w:rPr>
          <w:rFonts w:asciiTheme="minorHAnsi" w:eastAsia="Arial Unicode MS" w:hAnsiTheme="minorHAnsi" w:cstheme="minorHAnsi"/>
          <w:bCs/>
          <w:lang w:eastAsia="ja-JP"/>
        </w:rPr>
        <w:t>). All three RCTs with a low risk of bias evaluated the role of prophylactic IVIg, whereas three of the six RCTs with a high risk of bias evaluated the role of therapeutic IVIg. Removal of these three RCTs (Alpay 1999, Elalfy 2011, Nasseri 2006) from the analysis showed IVIg did not provide a statistically significant (</w:t>
      </w:r>
      <w:r w:rsidR="001A475D" w:rsidRPr="001A475D">
        <w:rPr>
          <w:rFonts w:asciiTheme="minorHAnsi" w:eastAsia="Arial Unicode MS" w:hAnsiTheme="minorHAnsi" w:cstheme="minorHAnsi"/>
          <w:bCs/>
          <w:i/>
          <w:lang w:eastAsia="ja-JP"/>
        </w:rPr>
        <w:t>P = </w:t>
      </w:r>
      <w:r w:rsidRPr="00C70209">
        <w:rPr>
          <w:rFonts w:asciiTheme="minorHAnsi" w:eastAsia="Arial Unicode MS" w:hAnsiTheme="minorHAnsi" w:cstheme="minorHAnsi"/>
          <w:bCs/>
          <w:lang w:eastAsia="ja-JP"/>
        </w:rPr>
        <w:t>0.06) beneficial effect in reducing the need for exchange transfusion (RR 0.53; 95% CI 0.27, 1.03) (</w:t>
      </w:r>
      <w:r w:rsidRPr="00C70209">
        <w:rPr>
          <w:rFonts w:asciiTheme="minorHAnsi" w:eastAsia="Arial Unicode MS" w:hAnsiTheme="minorHAnsi" w:cstheme="minorHAnsi"/>
          <w:bCs/>
          <w:lang w:eastAsia="ja-JP"/>
        </w:rPr>
        <w:fldChar w:fldCharType="begin"/>
      </w:r>
      <w:r w:rsidRPr="00C70209">
        <w:rPr>
          <w:rFonts w:asciiTheme="minorHAnsi" w:eastAsia="Arial Unicode MS" w:hAnsiTheme="minorHAnsi" w:cstheme="minorHAnsi"/>
          <w:bCs/>
          <w:lang w:eastAsia="ja-JP"/>
        </w:rPr>
        <w:instrText xml:space="preserve"> REF _Ref422390627 \h  \* MERGEFORMAT </w:instrText>
      </w:r>
      <w:r w:rsidRPr="00C70209">
        <w:rPr>
          <w:rFonts w:asciiTheme="minorHAnsi" w:eastAsia="Arial Unicode MS" w:hAnsiTheme="minorHAnsi" w:cstheme="minorHAnsi"/>
          <w:bCs/>
          <w:lang w:eastAsia="ja-JP"/>
        </w:rPr>
      </w:r>
      <w:r w:rsidRPr="00C70209">
        <w:rPr>
          <w:rFonts w:asciiTheme="minorHAnsi" w:eastAsia="Arial Unicode MS" w:hAnsiTheme="minorHAnsi" w:cstheme="minorHAnsi"/>
          <w:bCs/>
          <w:lang w:eastAsia="ja-JP"/>
        </w:rPr>
        <w:fldChar w:fldCharType="separate"/>
      </w:r>
      <w:r w:rsidR="000F7A9B" w:rsidRPr="000F7A9B">
        <w:rPr>
          <w:b/>
        </w:rPr>
        <w:t>Figure 3.4.7</w:t>
      </w:r>
      <w:r w:rsidRPr="00C70209">
        <w:rPr>
          <w:rFonts w:asciiTheme="minorHAnsi" w:eastAsia="Arial Unicode MS" w:hAnsiTheme="minorHAnsi" w:cstheme="minorHAnsi"/>
          <w:bCs/>
          <w:lang w:eastAsia="ja-JP"/>
        </w:rPr>
        <w:fldChar w:fldCharType="end"/>
      </w:r>
      <w:r w:rsidRPr="00C70209">
        <w:rPr>
          <w:rFonts w:asciiTheme="minorHAnsi" w:eastAsia="Arial Unicode MS" w:hAnsiTheme="minorHAnsi" w:cstheme="minorHAnsi"/>
          <w:bCs/>
          <w:lang w:eastAsia="ja-JP"/>
        </w:rPr>
        <w:t>).</w:t>
      </w:r>
    </w:p>
    <w:p w14:paraId="0C1BFB8E" w14:textId="77777777" w:rsidR="00183F9F" w:rsidRPr="00C70209" w:rsidRDefault="00183F9F" w:rsidP="00082182">
      <w:pPr>
        <w:pStyle w:val="BodyText"/>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Louis (2014) reported pooled data from two RCTs (Garcia 2004, Santos 2013) that provided separate evidence for preterm neonates and found IVIg did not provide a significant benefit in reducing the need for exchange transfusions (RR 0.73; 95% CI 0.44, 1.19).</w:t>
      </w:r>
    </w:p>
    <w:p w14:paraId="288E2CE9" w14:textId="4A6F1519" w:rsidR="00183F9F" w:rsidRPr="00C70209" w:rsidRDefault="00183F9F" w:rsidP="00082182">
      <w:pPr>
        <w:pStyle w:val="BodyText"/>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 xml:space="preserve">The review authors also reported pooled results for the mean number of exchange transfusions per infant. In the </w:t>
      </w:r>
      <w:r w:rsidRPr="00C70209">
        <w:rPr>
          <w:lang w:eastAsia="en-GB"/>
        </w:rPr>
        <w:t xml:space="preserve">RCTs </w:t>
      </w:r>
      <w:r w:rsidRPr="00C70209">
        <w:rPr>
          <w:rFonts w:asciiTheme="minorHAnsi" w:eastAsia="Arial Unicode MS" w:hAnsiTheme="minorHAnsi" w:cstheme="minorHAnsi"/>
          <w:bCs/>
          <w:lang w:eastAsia="ja-JP"/>
        </w:rPr>
        <w:t xml:space="preserve">assessed to have an overall low risk of bias, </w:t>
      </w:r>
      <w:r w:rsidRPr="00C70209">
        <w:rPr>
          <w:rFonts w:asciiTheme="minorHAnsi" w:hAnsiTheme="minorHAnsi" w:cstheme="minorHAnsi"/>
          <w:lang w:eastAsia="en-GB"/>
        </w:rPr>
        <w:t xml:space="preserve">there was </w:t>
      </w:r>
      <w:r w:rsidRPr="00C70209">
        <w:rPr>
          <w:rFonts w:asciiTheme="minorHAnsi" w:eastAsia="Arial Unicode MS" w:hAnsiTheme="minorHAnsi" w:cstheme="minorHAnsi"/>
          <w:bCs/>
          <w:lang w:eastAsia="ja-JP"/>
        </w:rPr>
        <w:t xml:space="preserve">no significant difference on the number of exchange transfusions per infant (MD –0.02, 95% CI –0.14, 0.10). However, studies assessed to have an overall </w:t>
      </w:r>
      <w:r w:rsidRPr="00C70209">
        <w:rPr>
          <w:lang w:eastAsia="en-GB"/>
        </w:rPr>
        <w:t xml:space="preserve">high </w:t>
      </w:r>
      <w:r w:rsidRPr="00C70209">
        <w:rPr>
          <w:rFonts w:asciiTheme="minorHAnsi" w:hAnsiTheme="minorHAnsi" w:cstheme="minorHAnsi"/>
          <w:lang w:eastAsia="en-GB"/>
        </w:rPr>
        <w:t>risk of bias showed a significant effect in favour of IVIg (MD –0.9, 95% CI –1.5, –0.3).</w:t>
      </w:r>
    </w:p>
    <w:p w14:paraId="715DB491" w14:textId="228932A8" w:rsidR="00183F9F" w:rsidRPr="00C70209" w:rsidRDefault="00183F9F" w:rsidP="00082182">
      <w:pPr>
        <w:pStyle w:val="H7"/>
        <w:rPr>
          <w:rFonts w:eastAsia="Arial Unicode MS"/>
          <w:lang w:eastAsia="ja-JP"/>
        </w:rPr>
      </w:pPr>
      <w:r w:rsidRPr="00C70209">
        <w:rPr>
          <w:rFonts w:eastAsia="Arial Unicode MS"/>
          <w:lang w:eastAsia="ja-JP"/>
        </w:rPr>
        <w:t>Haemolytic disease secondary to ABO incompatibility</w:t>
      </w:r>
    </w:p>
    <w:p w14:paraId="32E51B48" w14:textId="33736379" w:rsidR="00183F9F" w:rsidRPr="00C70209" w:rsidRDefault="00183F9F" w:rsidP="00082182">
      <w:pPr>
        <w:pStyle w:val="BodyText"/>
        <w:rPr>
          <w:rFonts w:eastAsia="Arial Unicode MS"/>
          <w:lang w:eastAsia="ja-JP"/>
        </w:rPr>
      </w:pPr>
      <w:r w:rsidRPr="00C70209">
        <w:rPr>
          <w:rFonts w:eastAsia="Arial Unicode MS"/>
          <w:lang w:eastAsia="ja-JP"/>
        </w:rPr>
        <w:t xml:space="preserve">Louis (2014) reported a meta-analysis of five RCTs (Alpay 1999, Huang 2006, Miqdad 2004, Nasseri 2006, Pishva 2000) involving 350 neonates that demonstrated a beneficial effect of IVIg on the number of infants requiring exchange transfusion (RR 0.31, 95% CI 0.18, 0.55, </w:t>
      </w:r>
      <w:r w:rsidR="001A475D" w:rsidRPr="001A475D">
        <w:rPr>
          <w:rFonts w:eastAsia="Arial Unicode MS"/>
          <w:i/>
          <w:lang w:eastAsia="ja-JP"/>
        </w:rPr>
        <w:t>P &lt; </w:t>
      </w:r>
      <w:r w:rsidRPr="00C70209">
        <w:rPr>
          <w:rFonts w:eastAsia="Arial Unicode MS"/>
          <w:lang w:eastAsia="ja-JP"/>
        </w:rPr>
        <w:t>0.0001). All studies were assessed by Louis (2014) to have an overall high risk of bias. Pooled results of three RCTs involving 226 neonates showed that IVIg significantly reduced the mean number of exchange transfusions per infant (MD –0.2, 95% CI –0.3, –0.1).</w:t>
      </w:r>
    </w:p>
    <w:p w14:paraId="1A5475B2" w14:textId="77777777" w:rsidR="00183F9F" w:rsidRPr="00C70209" w:rsidRDefault="00183F9F">
      <w:pPr>
        <w:spacing w:after="200" w:line="276" w:lineRule="auto"/>
        <w:ind w:left="0"/>
        <w:rPr>
          <w:rFonts w:eastAsia="Arial Unicode MS"/>
          <w:lang w:eastAsia="ja-JP"/>
        </w:rPr>
      </w:pPr>
      <w:r w:rsidRPr="00C70209">
        <w:rPr>
          <w:rFonts w:eastAsia="Arial Unicode MS"/>
          <w:lang w:eastAsia="ja-JP"/>
        </w:rPr>
        <w:br w:type="page"/>
      </w:r>
    </w:p>
    <w:p w14:paraId="3533EDA7" w14:textId="77777777" w:rsidR="00183F9F" w:rsidRPr="00C70209" w:rsidRDefault="00183F9F" w:rsidP="00082182">
      <w:pPr>
        <w:pStyle w:val="Caption"/>
        <w:ind w:left="2070"/>
      </w:pPr>
      <w:bookmarkStart w:id="764" w:name="_Ref422387398"/>
      <w:bookmarkStart w:id="765" w:name="_Toc427747273"/>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6</w:t>
      </w:r>
      <w:r w:rsidRPr="00C70209">
        <w:fldChar w:fldCharType="end"/>
      </w:r>
      <w:bookmarkEnd w:id="764"/>
      <w:r w:rsidRPr="00C70209">
        <w:tab/>
        <w:t>Meta-analysis: IVIg for haemolytic disease due to Rh isoimmunisation in preterm and term infants – exchange transfusion incidence</w:t>
      </w:r>
      <w:bookmarkEnd w:id="765"/>
    </w:p>
    <w:p w14:paraId="2430FE28" w14:textId="77777777" w:rsidR="00183F9F" w:rsidRPr="00C70209" w:rsidRDefault="00183F9F" w:rsidP="00082182">
      <w:pPr>
        <w:pStyle w:val="BodyText"/>
      </w:pPr>
      <w:r w:rsidRPr="00C70209">
        <w:rPr>
          <w:noProof/>
        </w:rPr>
        <w:drawing>
          <wp:inline distT="0" distB="0" distL="0" distR="0" wp14:anchorId="5741CBBA" wp14:editId="12318F31">
            <wp:extent cx="4902857" cy="3694629"/>
            <wp:effectExtent l="19050" t="19050" r="12065" b="2032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VIg_exchange transfusion incidence.emf"/>
                    <pic:cNvPicPr/>
                  </pic:nvPicPr>
                  <pic:blipFill>
                    <a:blip r:embed="rId70">
                      <a:extLst>
                        <a:ext uri="{28A0092B-C50C-407E-A947-70E740481C1C}">
                          <a14:useLocalDpi xmlns:a14="http://schemas.microsoft.com/office/drawing/2010/main" val="0"/>
                        </a:ext>
                      </a:extLst>
                    </a:blip>
                    <a:stretch>
                      <a:fillRect/>
                    </a:stretch>
                  </pic:blipFill>
                  <pic:spPr>
                    <a:xfrm>
                      <a:off x="0" y="0"/>
                      <a:ext cx="4902857" cy="3694629"/>
                    </a:xfrm>
                    <a:prstGeom prst="rect">
                      <a:avLst/>
                    </a:prstGeom>
                    <a:ln w="12696" cmpd="sng">
                      <a:solidFill>
                        <a:srgbClr val="000000"/>
                      </a:solidFill>
                      <a:prstDash val="solid"/>
                    </a:ln>
                  </pic:spPr>
                </pic:pic>
              </a:graphicData>
            </a:graphic>
          </wp:inline>
        </w:drawing>
      </w:r>
    </w:p>
    <w:p w14:paraId="0692F9E2" w14:textId="77777777" w:rsidR="00183F9F" w:rsidRPr="00C70209" w:rsidRDefault="00183F9F" w:rsidP="00082182">
      <w:pPr>
        <w:pStyle w:val="BodyText"/>
      </w:pPr>
    </w:p>
    <w:p w14:paraId="4F89132A" w14:textId="77777777" w:rsidR="00183F9F" w:rsidRPr="00C70209" w:rsidRDefault="00183F9F" w:rsidP="00082182">
      <w:pPr>
        <w:pStyle w:val="Caption"/>
        <w:ind w:left="2070"/>
      </w:pPr>
      <w:bookmarkStart w:id="766" w:name="_Ref422390627"/>
      <w:bookmarkStart w:id="767" w:name="_Toc427747274"/>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7</w:t>
      </w:r>
      <w:r w:rsidRPr="00C70209">
        <w:fldChar w:fldCharType="end"/>
      </w:r>
      <w:bookmarkEnd w:id="766"/>
      <w:r w:rsidRPr="00C70209">
        <w:tab/>
        <w:t>Meta-analysis: IVIg for haemolytic disease due to Rh isoimmunisation (prophylactic only) in preterm and term infants – exchange transfusion incidence</w:t>
      </w:r>
      <w:bookmarkEnd w:id="767"/>
    </w:p>
    <w:p w14:paraId="58B117B6" w14:textId="77777777" w:rsidR="00183F9F" w:rsidRPr="00C70209" w:rsidRDefault="00183F9F" w:rsidP="00082182">
      <w:r w:rsidRPr="00C70209">
        <w:rPr>
          <w:noProof/>
        </w:rPr>
        <w:drawing>
          <wp:inline distT="0" distB="0" distL="0" distR="0" wp14:anchorId="124EFE81" wp14:editId="7B865B13">
            <wp:extent cx="4902857" cy="3299657"/>
            <wp:effectExtent l="19050" t="19050" r="12065" b="1524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VIg_exchange transfusion incidence (Rh, prophylactic).emf"/>
                    <pic:cNvPicPr/>
                  </pic:nvPicPr>
                  <pic:blipFill>
                    <a:blip r:embed="rId71">
                      <a:extLst>
                        <a:ext uri="{28A0092B-C50C-407E-A947-70E740481C1C}">
                          <a14:useLocalDpi xmlns:a14="http://schemas.microsoft.com/office/drawing/2010/main" val="0"/>
                        </a:ext>
                      </a:extLst>
                    </a:blip>
                    <a:stretch>
                      <a:fillRect/>
                    </a:stretch>
                  </pic:blipFill>
                  <pic:spPr>
                    <a:xfrm>
                      <a:off x="0" y="0"/>
                      <a:ext cx="4902857" cy="3299657"/>
                    </a:xfrm>
                    <a:prstGeom prst="rect">
                      <a:avLst/>
                    </a:prstGeom>
                    <a:ln w="12696" cmpd="sng">
                      <a:solidFill>
                        <a:srgbClr val="000000"/>
                      </a:solidFill>
                      <a:prstDash val="solid"/>
                    </a:ln>
                  </pic:spPr>
                </pic:pic>
              </a:graphicData>
            </a:graphic>
          </wp:inline>
        </w:drawing>
      </w:r>
    </w:p>
    <w:p w14:paraId="1CE778B6" w14:textId="77777777" w:rsidR="00183F9F" w:rsidRPr="00C70209" w:rsidRDefault="00183F9F" w:rsidP="00082182">
      <w:pPr>
        <w:pStyle w:val="Caption"/>
        <w:ind w:left="2070"/>
      </w:pPr>
      <w:bookmarkStart w:id="768" w:name="_Toc427747275"/>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8</w:t>
      </w:r>
      <w:r w:rsidRPr="00C70209">
        <w:fldChar w:fldCharType="end"/>
      </w:r>
      <w:r w:rsidRPr="00C70209">
        <w:tab/>
        <w:t>Meta-analysis: IVIg for haemolytic disease due to ABO isoimmunisation in preterm and term infants – exchange transfusion incidence</w:t>
      </w:r>
      <w:bookmarkEnd w:id="768"/>
    </w:p>
    <w:p w14:paraId="770E9E8D" w14:textId="77777777" w:rsidR="00183F9F" w:rsidRPr="00C70209" w:rsidRDefault="00183F9F" w:rsidP="00082182">
      <w:pPr>
        <w:pStyle w:val="BodyText"/>
        <w:rPr>
          <w:rFonts w:eastAsia="Arial Unicode MS"/>
          <w:lang w:eastAsia="ja-JP"/>
        </w:rPr>
      </w:pPr>
      <w:r w:rsidRPr="00C70209">
        <w:rPr>
          <w:rFonts w:eastAsia="Arial Unicode MS"/>
          <w:noProof/>
        </w:rPr>
        <w:drawing>
          <wp:inline distT="0" distB="0" distL="0" distR="0" wp14:anchorId="6C60DB4A" wp14:editId="5AC99B98">
            <wp:extent cx="4834286" cy="2378057"/>
            <wp:effectExtent l="19050" t="19050" r="23495" b="2286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VIg_exchange transfusion incidence (ABO).emf"/>
                    <pic:cNvPicPr/>
                  </pic:nvPicPr>
                  <pic:blipFill>
                    <a:blip r:embed="rId72">
                      <a:extLst>
                        <a:ext uri="{28A0092B-C50C-407E-A947-70E740481C1C}">
                          <a14:useLocalDpi xmlns:a14="http://schemas.microsoft.com/office/drawing/2010/main" val="0"/>
                        </a:ext>
                      </a:extLst>
                    </a:blip>
                    <a:stretch>
                      <a:fillRect/>
                    </a:stretch>
                  </pic:blipFill>
                  <pic:spPr>
                    <a:xfrm>
                      <a:off x="0" y="0"/>
                      <a:ext cx="4834286" cy="2378057"/>
                    </a:xfrm>
                    <a:prstGeom prst="rect">
                      <a:avLst/>
                    </a:prstGeom>
                    <a:ln w="12696" cmpd="sng">
                      <a:solidFill>
                        <a:srgbClr val="000000"/>
                      </a:solidFill>
                      <a:prstDash val="solid"/>
                    </a:ln>
                  </pic:spPr>
                </pic:pic>
              </a:graphicData>
            </a:graphic>
          </wp:inline>
        </w:drawing>
      </w:r>
    </w:p>
    <w:p w14:paraId="06E58F85" w14:textId="77777777" w:rsidR="00183F9F" w:rsidRPr="00C70209" w:rsidRDefault="00183F9F" w:rsidP="00082182">
      <w:pPr>
        <w:pStyle w:val="BodyText"/>
        <w:rPr>
          <w:rFonts w:eastAsia="Arial Unicode MS"/>
          <w:lang w:eastAsia="ja-JP"/>
        </w:rPr>
      </w:pPr>
    </w:p>
    <w:p w14:paraId="2FBFA461" w14:textId="77777777" w:rsidR="00183F9F" w:rsidRPr="00C70209" w:rsidRDefault="00183F9F" w:rsidP="00082182">
      <w:pPr>
        <w:pStyle w:val="BodyText"/>
        <w:rPr>
          <w:rFonts w:eastAsia="Arial Unicode M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6611E684" w14:textId="77777777" w:rsidR="00183F9F" w:rsidRPr="00C70209" w:rsidRDefault="00183F9F" w:rsidP="00082182">
      <w:pPr>
        <w:pStyle w:val="Caption"/>
        <w:rPr>
          <w:szCs w:val="21"/>
          <w:lang w:eastAsia="en-GB"/>
        </w:rPr>
      </w:pPr>
      <w:bookmarkStart w:id="769" w:name="_Ref413151602"/>
      <w:bookmarkStart w:id="770" w:name="_Toc427747196"/>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8</w:t>
      </w:r>
      <w:r w:rsidRPr="00C70209">
        <w:fldChar w:fldCharType="end"/>
      </w:r>
      <w:bookmarkEnd w:id="769"/>
      <w:r w:rsidRPr="00C70209">
        <w:tab/>
      </w:r>
      <w:r w:rsidRPr="00C70209">
        <w:rPr>
          <w:szCs w:val="21"/>
          <w:lang w:eastAsia="en-GB"/>
        </w:rPr>
        <w:t>Preterm and term infants: Results for IVIg versus no IVIg – exchange transfusion incidence</w:t>
      </w:r>
      <w:bookmarkEnd w:id="77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1389"/>
        <w:gridCol w:w="1389"/>
        <w:gridCol w:w="1389"/>
        <w:gridCol w:w="1389"/>
        <w:gridCol w:w="1466"/>
        <w:gridCol w:w="1466"/>
        <w:gridCol w:w="1466"/>
        <w:gridCol w:w="1732"/>
      </w:tblGrid>
      <w:tr w:rsidR="00183F9F" w:rsidRPr="00C70209" w14:paraId="0E9A5221" w14:textId="77777777" w:rsidTr="00082182">
        <w:trPr>
          <w:tblHeader/>
        </w:trPr>
        <w:tc>
          <w:tcPr>
            <w:tcW w:w="388" w:type="pct"/>
            <w:vMerge w:val="restart"/>
            <w:tcBorders>
              <w:bottom w:val="single" w:sz="4" w:space="0" w:color="auto"/>
            </w:tcBorders>
          </w:tcPr>
          <w:p w14:paraId="57C54884"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467BE5BE"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1A29722F"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Pr>
          <w:p w14:paraId="430E257A"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Pr>
          <w:p w14:paraId="10C0A033"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w:t>
            </w:r>
          </w:p>
        </w:tc>
        <w:tc>
          <w:tcPr>
            <w:tcW w:w="490" w:type="pct"/>
            <w:vMerge w:val="restart"/>
          </w:tcPr>
          <w:p w14:paraId="48CE8710"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3620560B"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vMerge w:val="restart"/>
          </w:tcPr>
          <w:p w14:paraId="1191A6AF"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0" w:type="pct"/>
            <w:vMerge w:val="restart"/>
          </w:tcPr>
          <w:p w14:paraId="1BB45461"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2" w:type="pct"/>
            <w:gridSpan w:val="4"/>
          </w:tcPr>
          <w:p w14:paraId="7015C7AE"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706DF661" w14:textId="77777777" w:rsidTr="00082182">
        <w:trPr>
          <w:tblHeader/>
        </w:trPr>
        <w:tc>
          <w:tcPr>
            <w:tcW w:w="388" w:type="pct"/>
            <w:vMerge/>
            <w:tcBorders>
              <w:bottom w:val="nil"/>
            </w:tcBorders>
          </w:tcPr>
          <w:p w14:paraId="514D6F77"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22B9F9E8"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53B4EC4E"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5EDA60EC"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7AC52FD9"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79C98A2B" w14:textId="77777777" w:rsidR="00183F9F" w:rsidRPr="00C70209" w:rsidRDefault="00183F9F" w:rsidP="00082182">
            <w:pPr>
              <w:pStyle w:val="TableH2"/>
              <w:rPr>
                <w:rFonts w:eastAsia="Arial Unicode MS"/>
                <w:lang w:eastAsia="ja-JP"/>
              </w:rPr>
            </w:pPr>
          </w:p>
        </w:tc>
        <w:tc>
          <w:tcPr>
            <w:tcW w:w="517" w:type="pct"/>
            <w:tcBorders>
              <w:bottom w:val="nil"/>
            </w:tcBorders>
          </w:tcPr>
          <w:p w14:paraId="43C69B04" w14:textId="77777777" w:rsidR="00183F9F" w:rsidRPr="00C70209" w:rsidRDefault="00183F9F" w:rsidP="00082182">
            <w:pPr>
              <w:pStyle w:val="TableH2"/>
              <w:rPr>
                <w:rFonts w:eastAsia="Arial Unicode MS"/>
                <w:lang w:eastAsia="ja-JP"/>
              </w:rPr>
            </w:pPr>
            <w:r w:rsidRPr="00C70209">
              <w:rPr>
                <w:rFonts w:eastAsia="Arial Unicode MS"/>
                <w:lang w:eastAsia="ja-JP"/>
              </w:rPr>
              <w:t>IVIg</w:t>
            </w:r>
          </w:p>
          <w:p w14:paraId="3535CAFC"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6BB8F9EA"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7" w:type="pct"/>
            <w:tcBorders>
              <w:bottom w:val="nil"/>
            </w:tcBorders>
          </w:tcPr>
          <w:p w14:paraId="32587414" w14:textId="77777777" w:rsidR="00183F9F" w:rsidRPr="00C70209" w:rsidRDefault="00183F9F" w:rsidP="00082182">
            <w:pPr>
              <w:pStyle w:val="TableH2"/>
              <w:rPr>
                <w:rFonts w:eastAsia="Arial Unicode MS"/>
                <w:lang w:eastAsia="ja-JP"/>
              </w:rPr>
            </w:pPr>
            <w:r w:rsidRPr="00C70209">
              <w:rPr>
                <w:rFonts w:eastAsia="Arial Unicode MS"/>
                <w:lang w:eastAsia="ja-JP"/>
              </w:rPr>
              <w:t>No IVIg</w:t>
            </w:r>
          </w:p>
          <w:p w14:paraId="0669F6AA"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2A28919B"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7" w:type="pct"/>
            <w:tcBorders>
              <w:bottom w:val="nil"/>
            </w:tcBorders>
          </w:tcPr>
          <w:p w14:paraId="7166A379"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1" w:type="pct"/>
            <w:tcBorders>
              <w:bottom w:val="nil"/>
            </w:tcBorders>
          </w:tcPr>
          <w:p w14:paraId="099A53B1"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00897529" w14:textId="55E07F08"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346060CA"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076A72B8" w14:textId="77777777" w:rsidTr="00082182">
        <w:tc>
          <w:tcPr>
            <w:tcW w:w="5000" w:type="pct"/>
            <w:gridSpan w:val="10"/>
            <w:tcBorders>
              <w:top w:val="single" w:sz="4" w:space="0" w:color="000000"/>
              <w:bottom w:val="single" w:sz="4" w:space="0" w:color="000000"/>
            </w:tcBorders>
            <w:shd w:val="clear" w:color="auto" w:fill="000000"/>
          </w:tcPr>
          <w:p w14:paraId="4591DA24"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7990E9F3" w14:textId="77777777" w:rsidTr="00082182">
        <w:tc>
          <w:tcPr>
            <w:tcW w:w="388" w:type="pct"/>
            <w:vMerge w:val="restart"/>
            <w:shd w:val="clear" w:color="auto" w:fill="auto"/>
          </w:tcPr>
          <w:p w14:paraId="19BFB5F1" w14:textId="6AE376D4" w:rsidR="00183F9F" w:rsidRPr="00C70209" w:rsidRDefault="00183F9F" w:rsidP="00082182">
            <w:pPr>
              <w:pStyle w:val="Tabletext-evidencematrix"/>
            </w:pPr>
            <w:r w:rsidRPr="00C70209">
              <w:t>Louis 2014</w:t>
            </w:r>
            <w:r w:rsidRPr="00C70209">
              <w:fldChar w:fldCharType="begin">
                <w:fldData xml:space="preserve">PEVuZE5vdGU+PENpdGU+PEF1dGhvcj5Mb3VpczwvQXV0aG9yPjxZZWFyPjIwMTQ8L1llYXI+PFJl
Y051bT44OTQ8L1JlY051bT48RGlzcGxheVRleHQ+PHN0eWxlIGZhY2U9InN1cGVyc2NyaXB0Ij4z
MzM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0E261C">
              <w:instrText xml:space="preserve"> ADDIN EN.CITE </w:instrText>
            </w:r>
            <w:r w:rsidR="000E261C">
              <w:fldChar w:fldCharType="begin">
                <w:fldData xml:space="preserve">PEVuZE5vdGU+PENpdGU+PEF1dGhvcj5Mb3VpczwvQXV0aG9yPjxZZWFyPjIwMTQ8L1llYXI+PFJl
Y051bT44OTQ8L1JlY051bT48RGlzcGxheVRleHQ+PHN0eWxlIGZhY2U9InN1cGVyc2NyaXB0Ij4z
MzM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3</w:t>
            </w:r>
            <w:r w:rsidRPr="00C70209">
              <w:fldChar w:fldCharType="end"/>
            </w:r>
          </w:p>
          <w:p w14:paraId="6AB3A1C2" w14:textId="77777777" w:rsidR="00183F9F" w:rsidRPr="00C70209" w:rsidRDefault="00183F9F" w:rsidP="00082182">
            <w:pPr>
              <w:pStyle w:val="Tabletext-evidencematrix"/>
            </w:pPr>
            <w:r w:rsidRPr="00C70209">
              <w:t>Level I</w:t>
            </w:r>
          </w:p>
          <w:p w14:paraId="08518D0F" w14:textId="77777777" w:rsidR="00183F9F" w:rsidRPr="00C70209" w:rsidRDefault="00183F9F" w:rsidP="00082182">
            <w:pPr>
              <w:pStyle w:val="Tabletext-evidencematrix"/>
            </w:pPr>
            <w:r w:rsidRPr="00C70209">
              <w:rPr>
                <w:i/>
              </w:rPr>
              <w:t>Good</w:t>
            </w:r>
          </w:p>
        </w:tc>
        <w:tc>
          <w:tcPr>
            <w:tcW w:w="490" w:type="pct"/>
            <w:vMerge w:val="restart"/>
            <w:shd w:val="clear" w:color="auto" w:fill="auto"/>
          </w:tcPr>
          <w:p w14:paraId="3B9D3C69" w14:textId="583A938B" w:rsidR="00183F9F" w:rsidRPr="00C70209" w:rsidRDefault="00183F9F" w:rsidP="00082182">
            <w:pPr>
              <w:pStyle w:val="Tabletext-evidencematrix"/>
            </w:pPr>
            <w:r w:rsidRPr="00C70209">
              <w:t>9 trials (Alpay 1999,</w:t>
            </w:r>
            <w:r w:rsidRPr="00C70209">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instrText xml:space="preserve"> ADDIN EN.CITE </w:instrText>
            </w:r>
            <w:r w:rsidR="000E261C">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4</w:t>
            </w:r>
            <w:r w:rsidRPr="00C70209">
              <w:fldChar w:fldCharType="end"/>
            </w:r>
            <w:r w:rsidRPr="00C70209">
              <w:t xml:space="preserve"> Dagoglu 1995,</w:t>
            </w:r>
            <w:r w:rsidRPr="00C70209">
              <w:fldChar w:fldCharType="begin">
                <w:fldData xml:space="preserve">PEVuZE5vdGU+PENpdGU+PEF1dGhvcj5EYWdvZ2x1PC9BdXRob3I+PFllYXI+MTk5NTwvWWVhcj48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=
</w:fldData>
              </w:fldChar>
            </w:r>
            <w:r w:rsidR="000E261C">
              <w:instrText xml:space="preserve"> ADDIN EN.CITE </w:instrText>
            </w:r>
            <w:r w:rsidR="000E261C">
              <w:fldChar w:fldCharType="begin">
                <w:fldData xml:space="preserve">PEVuZE5vdGU+PENpdGU+PEF1dGhvcj5EYWdvZ2x1PC9BdXRob3I+PFllYXI+MTk5NTwvWWVhcj48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5</w:t>
            </w:r>
            <w:r w:rsidRPr="00C70209">
              <w:fldChar w:fldCharType="end"/>
            </w:r>
            <w:r w:rsidRPr="00C70209">
              <w:t xml:space="preserve"> Elalfy 2011,</w:t>
            </w:r>
            <w:r w:rsidRPr="00C70209">
              <w:fldChar w:fldCharType="begin">
                <w:fldData xml:space="preserve">PEVuZE5vdGU+PENpdGU+PEF1dGhvcj5FbGFsZnk8L0F1dGhvcj48WWVhcj4yMDExPC9ZZWFyPjxS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</w:fldData>
              </w:fldChar>
            </w:r>
            <w:r w:rsidR="000E261C">
              <w:instrText xml:space="preserve"> ADDIN EN.CITE </w:instrText>
            </w:r>
            <w:r w:rsidR="000E261C">
              <w:fldChar w:fldCharType="begin">
                <w:fldData xml:space="preserve">PEVuZE5vdGU+PENpdGU+PEF1dGhvcj5FbGFsZnk8L0F1dGhvcj48WWVhcj4yMDExPC9ZZWFyPjxS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6</w:t>
            </w:r>
            <w:r w:rsidRPr="00C70209">
              <w:fldChar w:fldCharType="end"/>
            </w:r>
            <w:r w:rsidRPr="00C70209">
              <w:t xml:space="preserve"> Garcia 2004,</w:t>
            </w:r>
            <w:r w:rsidRPr="00C70209">
              <w:fldChar w:fldCharType="begin"/>
            </w:r>
            <w:r w:rsidR="000E261C">
              <w:instrText xml:space="preserve"> ADDIN EN.CITE &lt;EndNote&gt;&lt;Cite&gt;&lt;Author&gt;Garcia&lt;/Author&gt;&lt;Year&gt;2004&lt;/Year&gt;&lt;RecNum&gt;876&lt;/RecNum&gt;&lt;DisplayText&gt;&lt;style face="superscript"&gt;337&lt;/style&gt;&lt;/DisplayText&gt;&lt;record&gt;&lt;rec-number&gt;876&lt;/rec-number&gt;&lt;foreign-keys&gt;&lt;key app="EN" db-id="9edve2wadsavt5ewavaxtda4f2tavzvts9ee" timestamp="1435036188"&gt;876&lt;/key&gt;&lt;/foreign-keys&gt;&lt;ref-type name="Journal Article"&gt;17&lt;/ref-type&gt;&lt;contributors&gt;&lt;authors&gt;&lt;author&gt;Garcia, M. G.&lt;/author&gt;&lt;author&gt;Cordero, G.&lt;/author&gt;&lt;author&gt;Mucino, P.&lt;/author&gt;&lt;author&gt;Salinas, V.&lt;/author&gt;&lt;author&gt;Fernandez, L. A.&lt;/author&gt;&lt;author&gt;Christensen, R. D.&lt;/author&gt;&lt;/authors&gt;&lt;/contributors&gt;&lt;titles&gt;&lt;title&gt;Intravenous immunoglobulin (IVIG) administration as a treatment for Rh hemolytic jaundice in Mexico City&lt;/title&gt;&lt;secondary-title&gt;Pediatric Research&lt;/secondary-title&gt;&lt;/titles&gt;&lt;periodical&gt;&lt;full-title&gt;Pediatr Res&lt;/full-title&gt;&lt;abbr-1&gt;Pediatric research&lt;/abbr-1&gt;&lt;/periodical&gt;&lt;pages&gt;65&lt;/pages&gt;&lt;volume&gt;55&lt;/volume&gt;&lt;reprint-edition&gt;NOT IN FILE&lt;/reprint-edition&gt;&lt;keywords&gt;&lt;keyword&gt;Cochrane Trials 4Nov2014&lt;/keyword&gt;&lt;keyword&gt;immunoglobulin&lt;/keyword&gt;&lt;keyword&gt;intravenous immunoglobulin&lt;/keyword&gt;&lt;keyword&gt;jaundice&lt;/keyword&gt;&lt;keyword&gt;Mexico&lt;/keyword&gt;&lt;keyword&gt;treatment&lt;/keyword&gt;&lt;/keywords&gt;&lt;dates&gt;&lt;year&gt;2004&lt;/year&gt;&lt;/dates&gt;&lt;urls&gt;&lt;/urls&gt;&lt;/record&gt;&lt;/Cite&gt;&lt;/EndNote&gt;</w:instrText>
            </w:r>
            <w:r w:rsidRPr="00C70209">
              <w:fldChar w:fldCharType="separate"/>
            </w:r>
            <w:r w:rsidR="000E261C" w:rsidRPr="000E261C">
              <w:rPr>
                <w:noProof/>
                <w:vertAlign w:val="superscript"/>
              </w:rPr>
              <w:t>337</w:t>
            </w:r>
            <w:r w:rsidRPr="00C70209">
              <w:fldChar w:fldCharType="end"/>
            </w:r>
            <w:r w:rsidRPr="00C70209">
              <w:t xml:space="preserve"> Nasseri 2006,</w:t>
            </w:r>
            <w:r w:rsidRPr="00C70209">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instrText xml:space="preserve"> ADDIN EN.CITE </w:instrText>
            </w:r>
            <w:r w:rsidR="000E261C">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0</w:t>
            </w:r>
            <w:r w:rsidRPr="00C70209">
              <w:fldChar w:fldCharType="end"/>
            </w:r>
            <w:r w:rsidRPr="00C70209">
              <w:t xml:space="preserve"> Pishva 2000,</w:t>
            </w:r>
            <w:r w:rsidRPr="00C70209">
              <w:fldChar w:fldCharType="begin"/>
            </w:r>
            <w:r w:rsidR="000E261C">
              <w:instrText xml:space="preserve"> ADDIN EN.CITE &lt;EndNote&gt;&lt;Cite&gt;&lt;Author&gt;Pishva&lt;/Author&gt;&lt;Year&gt;2000&lt;/Year&gt;&lt;RecNum&gt;908&lt;/RecNum&gt;&lt;DisplayText&gt;&lt;style face="superscript"&gt;341&lt;/style&gt;&lt;/DisplayText&gt;&lt;record&gt;&lt;rec-number&gt;908&lt;/rec-number&gt;&lt;foreign-keys&gt;&lt;key app="EN" db-id="9edve2wadsavt5ewavaxtda4f2tavzvts9ee" timestamp="1435036188"&gt;908&lt;/key&gt;&lt;/foreign-keys&gt;&lt;ref-type name="Generic"&gt;13&lt;/ref-type&gt;&lt;contributors&gt;&lt;authors&gt;&lt;author&gt;Pishva, N.&lt;/author&gt;&lt;author&gt;Madani, A.&lt;/author&gt;&lt;author&gt;Homayoon, K.&lt;/author&gt;&lt;/authors&gt;&lt;/contributors&gt;&lt;titles&gt;&lt;title&gt;Prophylactic intravenous immunoglobulin in neonatal immune hemolytic jaundice&lt;/title&gt;&lt;/titles&gt;&lt;pages&gt;129–133&lt;/pages&gt;&lt;volume&gt;25&lt;/volume&gt;&lt;reprint-edition&gt;NOT IN FILE&lt;/reprint-edition&gt;&lt;keywords&gt;&lt;keyword&gt;intravenous immunoglobulin&lt;/keyword&gt;&lt;keyword&gt;immunoglobulin&lt;/keyword&gt;&lt;/keywords&gt;&lt;dates&gt;&lt;year&gt;2000&lt;/year&gt;&lt;/dates&gt;&lt;urls&gt;&lt;/urls&gt;&lt;/record&gt;&lt;/Cite&gt;&lt;/EndNote&gt;</w:instrText>
            </w:r>
            <w:r w:rsidRPr="00C70209">
              <w:fldChar w:fldCharType="separate"/>
            </w:r>
            <w:r w:rsidR="000E261C" w:rsidRPr="000E261C">
              <w:rPr>
                <w:noProof/>
                <w:vertAlign w:val="superscript"/>
              </w:rPr>
              <w:t>341</w:t>
            </w:r>
            <w:r w:rsidRPr="00C70209">
              <w:fldChar w:fldCharType="end"/>
            </w:r>
            <w:r w:rsidRPr="00C70209">
              <w:t xml:space="preserve"> Rubo 1992,</w:t>
            </w:r>
            <w:r w:rsidRPr="00C70209">
              <w:fldChar w:fldCharType="begin"/>
            </w:r>
            <w:r w:rsidR="000E261C">
              <w:instrText xml:space="preserve"> ADDIN EN.CITE &lt;EndNote&gt;&lt;Cite&gt;&lt;Author&gt;Rubo&lt;/Author&gt;&lt;Year&gt;1992&lt;/Year&gt;&lt;RecNum&gt;913&lt;/RecNum&gt;&lt;DisplayText&gt;&lt;style face="superscript"&gt;342&lt;/style&gt;&lt;/DisplayText&gt;&lt;record&gt;&lt;rec-number&gt;913&lt;/rec-number&gt;&lt;foreign-keys&gt;&lt;key app="EN" db-id="9edve2wadsavt5ewavaxtda4f2tavzvts9ee" timestamp="1435036188"&gt;913&lt;/key&gt;&lt;/foreign-keys&gt;&lt;ref-type name="Generic"&gt;13&lt;/ref-type&gt;&lt;contributors&gt;&lt;authors&gt;&lt;author&gt;Rubo, J.&lt;/author&gt;&lt;author&gt;Albrecht, K.&lt;/author&gt;&lt;author&gt;Lasch, P.&lt;/author&gt;&lt;author&gt;et al.,&lt;/author&gt;&lt;/authors&gt;&lt;/contributors&gt;&lt;titles&gt;&lt;title&gt;High-dose intravenous immune globulin therapy for hyperbilirubinemia caused by Rh hemolytic disease&lt;/title&gt;&lt;/titles&gt;&lt;pages&gt;93–97&lt;/pages&gt;&lt;volume&gt;121&lt;/volume&gt;&lt;reprint-edition&gt;NOT IN FILE&lt;/reprint-edition&gt;&lt;keywords&gt;&lt;keyword&gt;hyperbilirubinemia&lt;/keyword&gt;&lt;keyword&gt;therapy&lt;/keyword&gt;&lt;/keywords&gt;&lt;dates&gt;&lt;year&gt;1992&lt;/year&gt;&lt;/dates&gt;&lt;urls&gt;&lt;/urls&gt;&lt;/record&gt;&lt;/Cite&gt;&lt;/EndNote&gt;</w:instrText>
            </w:r>
            <w:r w:rsidRPr="00C70209">
              <w:fldChar w:fldCharType="separate"/>
            </w:r>
            <w:r w:rsidR="000E261C" w:rsidRPr="000E261C">
              <w:rPr>
                <w:noProof/>
                <w:vertAlign w:val="superscript"/>
              </w:rPr>
              <w:t>342</w:t>
            </w:r>
            <w:r w:rsidRPr="00C70209">
              <w:fldChar w:fldCharType="end"/>
            </w:r>
            <w:r w:rsidRPr="00C70209">
              <w:t xml:space="preserve"> Santos 2013,</w:t>
            </w:r>
            <w:r w:rsidRPr="00C70209">
              <w:fldChar w:fldCharType="begin"/>
            </w:r>
            <w:r w:rsidR="000E261C">
              <w:instrText xml:space="preserve"> ADDIN EN.CITE &lt;EndNote&gt;&lt;Cite&gt;&lt;Author&gt;Santos&lt;/Author&gt;&lt;Year&gt;2013&lt;/Year&gt;&lt;RecNum&gt;914&lt;/RecNum&gt;&lt;DisplayText&gt;&lt;style face="superscript"&gt;343&lt;/style&gt;&lt;/DisplayText&gt;&lt;record&gt;&lt;rec-number&gt;914&lt;/rec-number&gt;&lt;foreign-keys&gt;&lt;key app="EN" db-id="9edve2wadsavt5ewavaxtda4f2tavzvts9ee" timestamp="1435036188"&gt;914&lt;/key&gt;&lt;/foreign-keys&gt;&lt;ref-type name="Generic"&gt;13&lt;/ref-type&gt;&lt;contributors&gt;&lt;authors&gt;&lt;author&gt;Santos, M. C.&lt;/author&gt;&lt;author&gt;Sa, C.&lt;/author&gt;&lt;author&gt;Gomes, S. C., Jr.&lt;/author&gt;&lt;author&gt;et al.,&lt;/author&gt;&lt;/authors&gt;&lt;/contributors&gt;&lt;titles&gt;&lt;title&gt;The efficacy of the use of intravenous human immunoglobulin in Brazilian newborns with rhesus hemolytic disease: a randomized double-blind trial&lt;/title&gt;&lt;/titles&gt;&lt;pages&gt;777–782&lt;/pages&gt;&lt;volume&gt;53&lt;/volume&gt;&lt;reprint-edition&gt;NOT IN FILE&lt;/reprint-edition&gt;&lt;keywords&gt;&lt;keyword&gt;human&lt;/keyword&gt;&lt;keyword&gt;immunoglobulin&lt;/keyword&gt;&lt;keyword&gt;newborn&lt;/keyword&gt;&lt;/keywords&gt;&lt;dates&gt;&lt;year&gt;2013&lt;/year&gt;&lt;/dates&gt;&lt;urls&gt;&lt;/urls&gt;&lt;/record&gt;&lt;/Cite&gt;&lt;/EndNote&gt;</w:instrText>
            </w:r>
            <w:r w:rsidRPr="00C70209">
              <w:fldChar w:fldCharType="separate"/>
            </w:r>
            <w:r w:rsidR="000E261C" w:rsidRPr="000E261C">
              <w:rPr>
                <w:noProof/>
                <w:vertAlign w:val="superscript"/>
              </w:rPr>
              <w:t>343</w:t>
            </w:r>
            <w:r w:rsidRPr="00C70209">
              <w:fldChar w:fldCharType="end"/>
            </w:r>
            <w:r w:rsidRPr="00C70209">
              <w:t xml:space="preserve"> Smits-Wintjens 2011</w:t>
            </w:r>
            <w:r w:rsidRPr="00C70209">
              <w:fldChar w:fldCharType="begin">
                <w:fldData xml:space="preserve">PEVuZE5vdGU+PENpdGU+PEF1dGhvcj5TbWl0cy1XaW50amVuczwvQXV0aG9yPjxZZWFyPjIwMTE8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</w:fldData>
              </w:fldChar>
            </w:r>
            <w:r w:rsidR="000E261C">
              <w:instrText xml:space="preserve"> ADDIN EN.CITE </w:instrText>
            </w:r>
            <w:r w:rsidR="000E261C">
              <w:fldChar w:fldCharType="begin">
                <w:fldData xml:space="preserve">PEVuZE5vdGU+PENpdGU+PEF1dGhvcj5TbWl0cy1XaW50amVuczwvQXV0aG9yPjxZZWFyPjIwMTE8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4</w:t>
            </w:r>
            <w:r w:rsidRPr="00C70209">
              <w:fldChar w:fldCharType="end"/>
            </w:r>
            <w:r w:rsidRPr="00C70209">
              <w:t>)</w:t>
            </w:r>
          </w:p>
          <w:p w14:paraId="1A235852" w14:textId="77777777" w:rsidR="00183F9F" w:rsidRPr="00C70209" w:rsidRDefault="00183F9F" w:rsidP="00082182">
            <w:pPr>
              <w:pStyle w:val="Tabletext-evidencematrix"/>
            </w:pPr>
            <w:r w:rsidRPr="00C70209">
              <w:t>N=426</w:t>
            </w:r>
          </w:p>
        </w:tc>
        <w:tc>
          <w:tcPr>
            <w:tcW w:w="490" w:type="pct"/>
            <w:vMerge w:val="restart"/>
            <w:shd w:val="clear" w:color="auto" w:fill="auto"/>
          </w:tcPr>
          <w:p w14:paraId="590002E7" w14:textId="77777777" w:rsidR="00183F9F" w:rsidRPr="00C70209" w:rsidRDefault="00183F9F" w:rsidP="00082182">
            <w:pPr>
              <w:pStyle w:val="Tabletext-evidencematrix"/>
            </w:pPr>
            <w:r w:rsidRPr="00C70209">
              <w:t xml:space="preserve">Term and preterm neonates with alloimmune haemolytic disease secondary to </w:t>
            </w:r>
            <w:r w:rsidRPr="00C70209">
              <w:rPr>
                <w:u w:val="single"/>
              </w:rPr>
              <w:t>Rh incompatibility</w:t>
            </w:r>
          </w:p>
        </w:tc>
        <w:tc>
          <w:tcPr>
            <w:tcW w:w="490" w:type="pct"/>
            <w:vMerge w:val="restart"/>
            <w:shd w:val="clear" w:color="auto" w:fill="auto"/>
          </w:tcPr>
          <w:p w14:paraId="707C2BD6" w14:textId="77777777" w:rsidR="00183F9F" w:rsidRPr="00C70209" w:rsidRDefault="00183F9F" w:rsidP="00082182">
            <w:pPr>
              <w:pStyle w:val="Tabletext-evidencematrix"/>
            </w:pPr>
            <w:r w:rsidRPr="00C70209">
              <w:t>Turkey (Alpay 1999, Dagoglu 1995), Germany (Rubo 1992) NR (Elalfy 2011, Nasseri 2006, Pishva 2000)</w:t>
            </w:r>
          </w:p>
        </w:tc>
        <w:tc>
          <w:tcPr>
            <w:tcW w:w="490" w:type="pct"/>
            <w:vMerge w:val="restart"/>
            <w:shd w:val="clear" w:color="auto" w:fill="auto"/>
          </w:tcPr>
          <w:p w14:paraId="66AA9B5D" w14:textId="77777777" w:rsidR="00183F9F" w:rsidRPr="00C70209" w:rsidRDefault="00183F9F" w:rsidP="00082182">
            <w:pPr>
              <w:pStyle w:val="Tabletext-evidencematrix"/>
            </w:pPr>
            <w:r w:rsidRPr="00C70209">
              <w:t>IVIg (therapeutic or prophylactic) versus placebo</w:t>
            </w:r>
          </w:p>
        </w:tc>
        <w:tc>
          <w:tcPr>
            <w:tcW w:w="490" w:type="pct"/>
            <w:shd w:val="clear" w:color="auto" w:fill="auto"/>
          </w:tcPr>
          <w:p w14:paraId="3A172AE8" w14:textId="77777777" w:rsidR="00183F9F" w:rsidRPr="00C70209" w:rsidRDefault="00183F9F" w:rsidP="00082182">
            <w:pPr>
              <w:pStyle w:val="Tabletext-evidencematrix"/>
            </w:pPr>
            <w:r w:rsidRPr="00C70209">
              <w:t xml:space="preserve">No. of infants requiring exchange transfusion </w:t>
            </w:r>
          </w:p>
        </w:tc>
        <w:tc>
          <w:tcPr>
            <w:tcW w:w="517" w:type="pct"/>
            <w:tcBorders>
              <w:bottom w:val="single" w:sz="4" w:space="0" w:color="000000"/>
            </w:tcBorders>
            <w:shd w:val="clear" w:color="auto" w:fill="auto"/>
          </w:tcPr>
          <w:p w14:paraId="25D5E43E" w14:textId="77777777" w:rsidR="00183F9F" w:rsidRPr="00C70209" w:rsidRDefault="00183F9F" w:rsidP="00082182">
            <w:pPr>
              <w:pStyle w:val="Tabletext-evidencematrix"/>
            </w:pPr>
            <w:r w:rsidRPr="00C70209">
              <w:t>31/214</w:t>
            </w:r>
          </w:p>
        </w:tc>
        <w:tc>
          <w:tcPr>
            <w:tcW w:w="517" w:type="pct"/>
            <w:tcBorders>
              <w:bottom w:val="single" w:sz="4" w:space="0" w:color="000000"/>
            </w:tcBorders>
            <w:shd w:val="clear" w:color="auto" w:fill="auto"/>
          </w:tcPr>
          <w:p w14:paraId="19A1EFD3" w14:textId="77777777" w:rsidR="00183F9F" w:rsidRPr="00C70209" w:rsidRDefault="00183F9F" w:rsidP="00082182">
            <w:pPr>
              <w:pStyle w:val="Tabletext-evidencematrix"/>
            </w:pPr>
            <w:r w:rsidRPr="00C70209">
              <w:t>68/212</w:t>
            </w:r>
          </w:p>
        </w:tc>
        <w:tc>
          <w:tcPr>
            <w:tcW w:w="517" w:type="pct"/>
            <w:tcBorders>
              <w:bottom w:val="single" w:sz="4" w:space="0" w:color="000000"/>
            </w:tcBorders>
            <w:shd w:val="clear" w:color="auto" w:fill="FFFFFF" w:themeFill="background1"/>
          </w:tcPr>
          <w:p w14:paraId="747A2833" w14:textId="77777777" w:rsidR="00183F9F" w:rsidRPr="00C70209" w:rsidRDefault="00183F9F" w:rsidP="00082182">
            <w:pPr>
              <w:pStyle w:val="Tabletext-evidencematrix"/>
            </w:pPr>
            <w:r w:rsidRPr="00C70209">
              <w:t>RR 0.43 [0.25, 0.74]</w:t>
            </w:r>
          </w:p>
          <w:p w14:paraId="0D650F5C" w14:textId="77777777" w:rsidR="00183F9F" w:rsidRPr="00C70209" w:rsidRDefault="00183F9F" w:rsidP="00082182">
            <w:pPr>
              <w:pStyle w:val="Tabletext-evidencematrix"/>
            </w:pPr>
            <w:r w:rsidRPr="00C70209">
              <w:t>RD –0.27 [–0.45, –0.10]</w:t>
            </w:r>
          </w:p>
        </w:tc>
        <w:tc>
          <w:tcPr>
            <w:tcW w:w="611" w:type="pct"/>
            <w:shd w:val="clear" w:color="auto" w:fill="D9D9D9" w:themeFill="background1" w:themeFillShade="D9"/>
          </w:tcPr>
          <w:p w14:paraId="790B065F" w14:textId="77777777" w:rsidR="00183F9F" w:rsidRPr="00C70209" w:rsidRDefault="00183F9F" w:rsidP="00082182">
            <w:pPr>
              <w:pStyle w:val="Tabletext-evidencematrix"/>
              <w:rPr>
                <w:i/>
              </w:rPr>
            </w:pPr>
            <w:r w:rsidRPr="00C70209">
              <w:rPr>
                <w:i/>
              </w:rPr>
              <w:t>Favours IVIg</w:t>
            </w:r>
          </w:p>
          <w:p w14:paraId="3700756E" w14:textId="1056FD12" w:rsidR="00183F9F" w:rsidRPr="00C70209" w:rsidRDefault="001A475D" w:rsidP="00082182">
            <w:pPr>
              <w:pStyle w:val="Tabletext-evidencematrix"/>
            </w:pPr>
            <w:r w:rsidRPr="001A475D">
              <w:rPr>
                <w:i/>
              </w:rPr>
              <w:t>P = </w:t>
            </w:r>
            <w:r w:rsidR="00183F9F" w:rsidRPr="00C70209">
              <w:t>0.002</w:t>
            </w:r>
            <w:r w:rsidR="00183F9F" w:rsidRPr="00C70209">
              <w:rPr>
                <w:vertAlign w:val="superscript"/>
              </w:rPr>
              <w:t>c</w:t>
            </w:r>
          </w:p>
          <w:p w14:paraId="27A5CDCF" w14:textId="77777777" w:rsidR="00183F9F" w:rsidRPr="00C70209" w:rsidRDefault="00183F9F" w:rsidP="00082182">
            <w:pPr>
              <w:pStyle w:val="Tabletext-evidencematrix"/>
            </w:pPr>
            <w:r w:rsidRPr="00C70209">
              <w:t>Significant heterogeneity</w:t>
            </w:r>
          </w:p>
          <w:p w14:paraId="1ED557AA" w14:textId="6735AF1F"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86%</w:t>
            </w:r>
          </w:p>
        </w:tc>
      </w:tr>
      <w:tr w:rsidR="00183F9F" w:rsidRPr="00C70209" w14:paraId="3345FF47" w14:textId="77777777" w:rsidTr="00082182">
        <w:tc>
          <w:tcPr>
            <w:tcW w:w="388" w:type="pct"/>
            <w:vMerge/>
            <w:shd w:val="clear" w:color="auto" w:fill="auto"/>
          </w:tcPr>
          <w:p w14:paraId="476BFD46" w14:textId="77777777" w:rsidR="00183F9F" w:rsidRPr="00C70209" w:rsidRDefault="00183F9F" w:rsidP="00082182">
            <w:pPr>
              <w:pStyle w:val="Tabletext-evidencematrix"/>
            </w:pPr>
          </w:p>
        </w:tc>
        <w:tc>
          <w:tcPr>
            <w:tcW w:w="490" w:type="pct"/>
            <w:vMerge/>
            <w:shd w:val="clear" w:color="auto" w:fill="auto"/>
          </w:tcPr>
          <w:p w14:paraId="14E032C9" w14:textId="77777777" w:rsidR="00183F9F" w:rsidRPr="00C70209" w:rsidRDefault="00183F9F" w:rsidP="00082182">
            <w:pPr>
              <w:pStyle w:val="Tabletext-evidencematrix"/>
            </w:pPr>
          </w:p>
        </w:tc>
        <w:tc>
          <w:tcPr>
            <w:tcW w:w="490" w:type="pct"/>
            <w:vMerge/>
            <w:shd w:val="clear" w:color="auto" w:fill="auto"/>
          </w:tcPr>
          <w:p w14:paraId="78090004" w14:textId="77777777" w:rsidR="00183F9F" w:rsidRPr="00C70209" w:rsidRDefault="00183F9F" w:rsidP="00082182">
            <w:pPr>
              <w:pStyle w:val="Tabletext-evidencematrix"/>
              <w:rPr>
                <w:highlight w:val="yellow"/>
              </w:rPr>
            </w:pPr>
          </w:p>
        </w:tc>
        <w:tc>
          <w:tcPr>
            <w:tcW w:w="490" w:type="pct"/>
            <w:vMerge/>
            <w:shd w:val="clear" w:color="auto" w:fill="auto"/>
          </w:tcPr>
          <w:p w14:paraId="0C527FBC" w14:textId="77777777" w:rsidR="00183F9F" w:rsidRPr="00C70209" w:rsidRDefault="00183F9F" w:rsidP="00082182">
            <w:pPr>
              <w:pStyle w:val="Tabletext-evidencematrix"/>
            </w:pPr>
          </w:p>
        </w:tc>
        <w:tc>
          <w:tcPr>
            <w:tcW w:w="490" w:type="pct"/>
            <w:vMerge/>
            <w:shd w:val="clear" w:color="auto" w:fill="auto"/>
          </w:tcPr>
          <w:p w14:paraId="53FB0086" w14:textId="77777777" w:rsidR="00183F9F" w:rsidRPr="00C70209" w:rsidRDefault="00183F9F" w:rsidP="00082182">
            <w:pPr>
              <w:pStyle w:val="Tabletext-evidencematrix"/>
            </w:pPr>
          </w:p>
        </w:tc>
        <w:tc>
          <w:tcPr>
            <w:tcW w:w="490" w:type="pct"/>
            <w:tcBorders>
              <w:bottom w:val="nil"/>
            </w:tcBorders>
            <w:shd w:val="clear" w:color="auto" w:fill="auto"/>
          </w:tcPr>
          <w:p w14:paraId="5F4FFB7B" w14:textId="77777777" w:rsidR="00183F9F" w:rsidRPr="00C70209" w:rsidRDefault="00183F9F" w:rsidP="00082182">
            <w:pPr>
              <w:pStyle w:val="Tabletext-subanalysis"/>
            </w:pPr>
          </w:p>
        </w:tc>
        <w:tc>
          <w:tcPr>
            <w:tcW w:w="1551" w:type="pct"/>
            <w:gridSpan w:val="3"/>
            <w:tcBorders>
              <w:bottom w:val="single" w:sz="4" w:space="0" w:color="000000"/>
            </w:tcBorders>
            <w:shd w:val="clear" w:color="auto" w:fill="auto"/>
          </w:tcPr>
          <w:p w14:paraId="1A6F7F9E" w14:textId="77777777" w:rsidR="00183F9F" w:rsidRPr="00C70209" w:rsidRDefault="00183F9F" w:rsidP="00082182">
            <w:pPr>
              <w:pStyle w:val="Tabletext-subanalysis"/>
              <w:rPr>
                <w:i/>
              </w:rPr>
            </w:pPr>
            <w:r w:rsidRPr="00C70209">
              <w:rPr>
                <w:i/>
              </w:rPr>
              <w:t>Sensitivity analysis: risk of bias of included studies</w:t>
            </w:r>
          </w:p>
        </w:tc>
        <w:tc>
          <w:tcPr>
            <w:tcW w:w="611" w:type="pct"/>
            <w:shd w:val="clear" w:color="auto" w:fill="D9D9D9" w:themeFill="background1" w:themeFillShade="D9"/>
          </w:tcPr>
          <w:p w14:paraId="427F9362" w14:textId="77777777" w:rsidR="00183F9F" w:rsidRPr="00C70209" w:rsidRDefault="00183F9F" w:rsidP="00082182">
            <w:pPr>
              <w:pStyle w:val="Tabletext-subanalysis"/>
              <w:rPr>
                <w:i/>
              </w:rPr>
            </w:pPr>
          </w:p>
        </w:tc>
      </w:tr>
      <w:tr w:rsidR="00183F9F" w:rsidRPr="00C70209" w14:paraId="5B4DC992" w14:textId="77777777" w:rsidTr="00082182">
        <w:tc>
          <w:tcPr>
            <w:tcW w:w="388" w:type="pct"/>
            <w:vMerge/>
            <w:shd w:val="clear" w:color="auto" w:fill="auto"/>
          </w:tcPr>
          <w:p w14:paraId="1F5F171E" w14:textId="77777777" w:rsidR="00183F9F" w:rsidRPr="00C70209" w:rsidRDefault="00183F9F" w:rsidP="00082182">
            <w:pPr>
              <w:pStyle w:val="Tabletext-evidencematrix"/>
            </w:pPr>
          </w:p>
        </w:tc>
        <w:tc>
          <w:tcPr>
            <w:tcW w:w="490" w:type="pct"/>
            <w:vMerge/>
            <w:shd w:val="clear" w:color="auto" w:fill="auto"/>
          </w:tcPr>
          <w:p w14:paraId="1E06A8F3" w14:textId="77777777" w:rsidR="00183F9F" w:rsidRPr="00C70209" w:rsidRDefault="00183F9F" w:rsidP="00082182">
            <w:pPr>
              <w:pStyle w:val="Tabletext-evidencematrix"/>
            </w:pPr>
          </w:p>
        </w:tc>
        <w:tc>
          <w:tcPr>
            <w:tcW w:w="490" w:type="pct"/>
            <w:vMerge/>
            <w:shd w:val="clear" w:color="auto" w:fill="auto"/>
          </w:tcPr>
          <w:p w14:paraId="008C3DF6" w14:textId="77777777" w:rsidR="00183F9F" w:rsidRPr="00C70209" w:rsidRDefault="00183F9F" w:rsidP="00082182">
            <w:pPr>
              <w:pStyle w:val="Tabletext-evidencematrix"/>
            </w:pPr>
          </w:p>
        </w:tc>
        <w:tc>
          <w:tcPr>
            <w:tcW w:w="490" w:type="pct"/>
            <w:vMerge/>
            <w:shd w:val="clear" w:color="auto" w:fill="auto"/>
          </w:tcPr>
          <w:p w14:paraId="1F31A504" w14:textId="77777777" w:rsidR="00183F9F" w:rsidRPr="00C70209" w:rsidRDefault="00183F9F" w:rsidP="00082182">
            <w:pPr>
              <w:pStyle w:val="Tabletext-evidencematrix"/>
            </w:pPr>
          </w:p>
        </w:tc>
        <w:tc>
          <w:tcPr>
            <w:tcW w:w="490" w:type="pct"/>
            <w:vMerge/>
            <w:shd w:val="clear" w:color="auto" w:fill="auto"/>
          </w:tcPr>
          <w:p w14:paraId="4E944918" w14:textId="77777777" w:rsidR="00183F9F" w:rsidRPr="00C70209" w:rsidRDefault="00183F9F" w:rsidP="00082182">
            <w:pPr>
              <w:pStyle w:val="Tabletext-evidencematrix"/>
            </w:pPr>
          </w:p>
        </w:tc>
        <w:tc>
          <w:tcPr>
            <w:tcW w:w="490" w:type="pct"/>
            <w:tcBorders>
              <w:top w:val="nil"/>
            </w:tcBorders>
            <w:shd w:val="clear" w:color="auto" w:fill="auto"/>
          </w:tcPr>
          <w:p w14:paraId="29C4FD5E" w14:textId="77777777" w:rsidR="00183F9F" w:rsidRPr="00C70209" w:rsidRDefault="00183F9F" w:rsidP="00082182">
            <w:pPr>
              <w:pStyle w:val="Tabletext-subanalysis"/>
              <w:jc w:val="right"/>
            </w:pPr>
            <w:r w:rsidRPr="00C70209">
              <w:t>Studies with a low risk of bias</w:t>
            </w:r>
          </w:p>
          <w:p w14:paraId="0538C0A4" w14:textId="77777777" w:rsidR="00183F9F" w:rsidRPr="00C70209" w:rsidRDefault="00183F9F" w:rsidP="00082182">
            <w:pPr>
              <w:pStyle w:val="Tabletext-subanalysis"/>
              <w:jc w:val="right"/>
            </w:pPr>
            <w:r w:rsidRPr="00C70209">
              <w:t>3 trials (Garcia 2004, Santos 2013, Smits-Wintjens 2011)</w:t>
            </w:r>
          </w:p>
          <w:p w14:paraId="6D42FD9C" w14:textId="77777777" w:rsidR="00183F9F" w:rsidRPr="00C70209" w:rsidRDefault="00183F9F" w:rsidP="00082182">
            <w:pPr>
              <w:pStyle w:val="Tabletext-subanalysis"/>
              <w:jc w:val="right"/>
            </w:pPr>
            <w:r w:rsidRPr="00C70209">
              <w:t>N=190</w:t>
            </w:r>
          </w:p>
        </w:tc>
        <w:tc>
          <w:tcPr>
            <w:tcW w:w="517" w:type="pct"/>
            <w:tcBorders>
              <w:bottom w:val="single" w:sz="4" w:space="0" w:color="000000"/>
            </w:tcBorders>
            <w:shd w:val="clear" w:color="auto" w:fill="auto"/>
          </w:tcPr>
          <w:p w14:paraId="3E08460E" w14:textId="77777777" w:rsidR="00183F9F" w:rsidRPr="00C70209" w:rsidRDefault="00183F9F" w:rsidP="00082182">
            <w:pPr>
              <w:pStyle w:val="Tabletext-subanalysis"/>
            </w:pPr>
            <w:r w:rsidRPr="00C70209">
              <w:t>20/98 (20.4%)</w:t>
            </w:r>
          </w:p>
        </w:tc>
        <w:tc>
          <w:tcPr>
            <w:tcW w:w="517" w:type="pct"/>
            <w:tcBorders>
              <w:bottom w:val="single" w:sz="4" w:space="0" w:color="000000"/>
            </w:tcBorders>
            <w:shd w:val="clear" w:color="auto" w:fill="auto"/>
          </w:tcPr>
          <w:p w14:paraId="5E744EA4" w14:textId="77777777" w:rsidR="00183F9F" w:rsidRPr="00C70209" w:rsidRDefault="00183F9F" w:rsidP="00082182">
            <w:pPr>
              <w:pStyle w:val="Tabletext-subanalysis"/>
            </w:pPr>
            <w:r w:rsidRPr="00C70209">
              <w:t>19/92 (20.7%)</w:t>
            </w:r>
          </w:p>
        </w:tc>
        <w:tc>
          <w:tcPr>
            <w:tcW w:w="517" w:type="pct"/>
            <w:tcBorders>
              <w:bottom w:val="single" w:sz="4" w:space="0" w:color="000000"/>
            </w:tcBorders>
            <w:shd w:val="clear" w:color="auto" w:fill="FFFFFF" w:themeFill="background1"/>
          </w:tcPr>
          <w:p w14:paraId="2EF9D554" w14:textId="77777777" w:rsidR="00183F9F" w:rsidRPr="00C70209" w:rsidRDefault="00183F9F" w:rsidP="00082182">
            <w:pPr>
              <w:pStyle w:val="Tabletext-subanalysis"/>
            </w:pPr>
            <w:r w:rsidRPr="00C70209">
              <w:t>RR 0.82 (0.53, 1.26)</w:t>
            </w:r>
          </w:p>
        </w:tc>
        <w:tc>
          <w:tcPr>
            <w:tcW w:w="611" w:type="pct"/>
            <w:shd w:val="clear" w:color="auto" w:fill="FFFFFF" w:themeFill="background1"/>
          </w:tcPr>
          <w:p w14:paraId="4179B2A2" w14:textId="77777777" w:rsidR="00183F9F" w:rsidRPr="00C70209" w:rsidRDefault="00183F9F" w:rsidP="00082182">
            <w:pPr>
              <w:pStyle w:val="Tabletext-subanalysis"/>
            </w:pPr>
            <w:r w:rsidRPr="00C70209">
              <w:rPr>
                <w:i/>
              </w:rPr>
              <w:t>No significant difference</w:t>
            </w:r>
          </w:p>
          <w:p w14:paraId="74C6D6C0" w14:textId="0888E202" w:rsidR="00183F9F" w:rsidRPr="00C70209" w:rsidRDefault="001A475D" w:rsidP="00082182">
            <w:pPr>
              <w:pStyle w:val="Tabletext-subanalysis"/>
            </w:pPr>
            <w:r w:rsidRPr="001A475D">
              <w:rPr>
                <w:i/>
              </w:rPr>
              <w:t>P = </w:t>
            </w:r>
            <w:r w:rsidR="00183F9F" w:rsidRPr="00C70209">
              <w:t>0.37</w:t>
            </w:r>
          </w:p>
          <w:p w14:paraId="0B298528" w14:textId="77777777" w:rsidR="00183F9F" w:rsidRPr="00C70209" w:rsidRDefault="00183F9F" w:rsidP="00082182">
            <w:pPr>
              <w:pStyle w:val="Tabletext-subanalysis"/>
            </w:pPr>
            <w:r w:rsidRPr="00C70209">
              <w:t>No significant heterogeneity</w:t>
            </w:r>
          </w:p>
          <w:p w14:paraId="52E5F751" w14:textId="3CA49526"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5F713433" w14:textId="77777777" w:rsidTr="00082182">
        <w:tc>
          <w:tcPr>
            <w:tcW w:w="388" w:type="pct"/>
            <w:vMerge/>
            <w:shd w:val="clear" w:color="auto" w:fill="auto"/>
          </w:tcPr>
          <w:p w14:paraId="523ADC80" w14:textId="77777777" w:rsidR="00183F9F" w:rsidRPr="00C70209" w:rsidRDefault="00183F9F" w:rsidP="00082182">
            <w:pPr>
              <w:pStyle w:val="Tabletext-evidencematrix"/>
            </w:pPr>
          </w:p>
        </w:tc>
        <w:tc>
          <w:tcPr>
            <w:tcW w:w="490" w:type="pct"/>
            <w:vMerge/>
            <w:shd w:val="clear" w:color="auto" w:fill="auto"/>
          </w:tcPr>
          <w:p w14:paraId="3729FB02" w14:textId="77777777" w:rsidR="00183F9F" w:rsidRPr="00C70209" w:rsidRDefault="00183F9F" w:rsidP="00082182">
            <w:pPr>
              <w:pStyle w:val="Tabletext-evidencematrix"/>
            </w:pPr>
          </w:p>
        </w:tc>
        <w:tc>
          <w:tcPr>
            <w:tcW w:w="490" w:type="pct"/>
            <w:vMerge/>
            <w:shd w:val="clear" w:color="auto" w:fill="auto"/>
          </w:tcPr>
          <w:p w14:paraId="608F53C4" w14:textId="77777777" w:rsidR="00183F9F" w:rsidRPr="00C70209" w:rsidRDefault="00183F9F" w:rsidP="00082182">
            <w:pPr>
              <w:pStyle w:val="Tabletext-evidencematrix"/>
            </w:pPr>
          </w:p>
        </w:tc>
        <w:tc>
          <w:tcPr>
            <w:tcW w:w="490" w:type="pct"/>
            <w:vMerge/>
            <w:shd w:val="clear" w:color="auto" w:fill="auto"/>
          </w:tcPr>
          <w:p w14:paraId="758D7073" w14:textId="77777777" w:rsidR="00183F9F" w:rsidRPr="00C70209" w:rsidRDefault="00183F9F" w:rsidP="00082182">
            <w:pPr>
              <w:pStyle w:val="Tabletext-evidencematrix"/>
            </w:pPr>
          </w:p>
        </w:tc>
        <w:tc>
          <w:tcPr>
            <w:tcW w:w="490" w:type="pct"/>
            <w:vMerge/>
            <w:shd w:val="clear" w:color="auto" w:fill="auto"/>
          </w:tcPr>
          <w:p w14:paraId="4E1FDB58" w14:textId="77777777" w:rsidR="00183F9F" w:rsidRPr="00C70209" w:rsidRDefault="00183F9F" w:rsidP="00082182">
            <w:pPr>
              <w:pStyle w:val="Tabletext-evidencematrix"/>
            </w:pPr>
          </w:p>
        </w:tc>
        <w:tc>
          <w:tcPr>
            <w:tcW w:w="490" w:type="pct"/>
            <w:shd w:val="clear" w:color="auto" w:fill="auto"/>
          </w:tcPr>
          <w:p w14:paraId="372EAAA4" w14:textId="77777777" w:rsidR="00183F9F" w:rsidRPr="00C70209" w:rsidRDefault="00183F9F" w:rsidP="00082182">
            <w:pPr>
              <w:pStyle w:val="Tabletext-subanalysis"/>
              <w:jc w:val="right"/>
            </w:pPr>
            <w:r w:rsidRPr="00C70209">
              <w:t>Studies with a high risk of bias</w:t>
            </w:r>
          </w:p>
          <w:p w14:paraId="14553018" w14:textId="77777777" w:rsidR="00183F9F" w:rsidRPr="00C70209" w:rsidRDefault="00183F9F" w:rsidP="00082182">
            <w:pPr>
              <w:pStyle w:val="Tabletext-subanalysis"/>
              <w:jc w:val="right"/>
            </w:pPr>
            <w:r w:rsidRPr="00C70209">
              <w:t>6 trials (Alpay 1999, Dagoglu 1995, Elalfy 2011, Nasseri 2006, Pishva 2000, Rubo 1992)</w:t>
            </w:r>
          </w:p>
          <w:p w14:paraId="2322CC62" w14:textId="77777777" w:rsidR="00183F9F" w:rsidRPr="00C70209" w:rsidRDefault="00183F9F" w:rsidP="00082182">
            <w:pPr>
              <w:pStyle w:val="Tabletext-subanalysis"/>
              <w:jc w:val="right"/>
            </w:pPr>
            <w:r w:rsidRPr="00C70209">
              <w:t>N=236</w:t>
            </w:r>
          </w:p>
        </w:tc>
        <w:tc>
          <w:tcPr>
            <w:tcW w:w="517" w:type="pct"/>
            <w:tcBorders>
              <w:bottom w:val="single" w:sz="4" w:space="0" w:color="000000"/>
            </w:tcBorders>
            <w:shd w:val="clear" w:color="auto" w:fill="auto"/>
          </w:tcPr>
          <w:p w14:paraId="09077FE8" w14:textId="77777777" w:rsidR="00183F9F" w:rsidRPr="00C70209" w:rsidRDefault="00183F9F" w:rsidP="00082182">
            <w:pPr>
              <w:pStyle w:val="Tabletext-subanalysis"/>
            </w:pPr>
            <w:r w:rsidRPr="00C70209">
              <w:t>11/116 (9.5%)</w:t>
            </w:r>
          </w:p>
        </w:tc>
        <w:tc>
          <w:tcPr>
            <w:tcW w:w="517" w:type="pct"/>
            <w:tcBorders>
              <w:bottom w:val="single" w:sz="4" w:space="0" w:color="000000"/>
            </w:tcBorders>
            <w:shd w:val="clear" w:color="auto" w:fill="auto"/>
          </w:tcPr>
          <w:p w14:paraId="7FC29283" w14:textId="77777777" w:rsidR="00183F9F" w:rsidRPr="00C70209" w:rsidRDefault="00183F9F" w:rsidP="00082182">
            <w:pPr>
              <w:pStyle w:val="Tabletext-subanalysis"/>
            </w:pPr>
            <w:r w:rsidRPr="00C70209">
              <w:t>49/120 (40.8%)</w:t>
            </w:r>
          </w:p>
        </w:tc>
        <w:tc>
          <w:tcPr>
            <w:tcW w:w="517" w:type="pct"/>
            <w:tcBorders>
              <w:bottom w:val="single" w:sz="4" w:space="0" w:color="000000"/>
            </w:tcBorders>
            <w:shd w:val="clear" w:color="auto" w:fill="FFFFFF" w:themeFill="background1"/>
          </w:tcPr>
          <w:p w14:paraId="667BA45F" w14:textId="77777777" w:rsidR="00183F9F" w:rsidRPr="00C70209" w:rsidRDefault="00183F9F" w:rsidP="00082182">
            <w:pPr>
              <w:pStyle w:val="Tabletext-subanalysis"/>
            </w:pPr>
            <w:r w:rsidRPr="00C70209">
              <w:t>RR 0.23 (0.13, 0.40)</w:t>
            </w:r>
          </w:p>
        </w:tc>
        <w:tc>
          <w:tcPr>
            <w:tcW w:w="611" w:type="pct"/>
            <w:shd w:val="clear" w:color="auto" w:fill="D9D9D9" w:themeFill="background1" w:themeFillShade="D9"/>
          </w:tcPr>
          <w:p w14:paraId="305DC939" w14:textId="77777777" w:rsidR="00183F9F" w:rsidRPr="00C70209" w:rsidRDefault="00183F9F" w:rsidP="00082182">
            <w:pPr>
              <w:pStyle w:val="Tabletext-subanalysis"/>
              <w:rPr>
                <w:i/>
              </w:rPr>
            </w:pPr>
            <w:r w:rsidRPr="00C70209">
              <w:rPr>
                <w:i/>
              </w:rPr>
              <w:t>Favours IVIg</w:t>
            </w:r>
          </w:p>
          <w:p w14:paraId="18FD5B16" w14:textId="01640D87" w:rsidR="00183F9F" w:rsidRPr="00C70209" w:rsidRDefault="001A475D" w:rsidP="00082182">
            <w:pPr>
              <w:pStyle w:val="Tabletext-subanalysis"/>
            </w:pPr>
            <w:r w:rsidRPr="001A475D">
              <w:rPr>
                <w:i/>
              </w:rPr>
              <w:t>P &lt; </w:t>
            </w:r>
            <w:r w:rsidR="00183F9F" w:rsidRPr="00C70209">
              <w:t>0.0001</w:t>
            </w:r>
          </w:p>
          <w:p w14:paraId="4A9C2A7E" w14:textId="77777777" w:rsidR="00183F9F" w:rsidRPr="00C70209" w:rsidRDefault="00183F9F" w:rsidP="00082182">
            <w:pPr>
              <w:pStyle w:val="Tabletext-subanalysis"/>
            </w:pPr>
            <w:r w:rsidRPr="00C70209">
              <w:t>No significant heterogeneity</w:t>
            </w:r>
          </w:p>
          <w:p w14:paraId="6416F2E5" w14:textId="483A231D"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27569F5B" w14:textId="77777777" w:rsidTr="00082182">
        <w:tc>
          <w:tcPr>
            <w:tcW w:w="388" w:type="pct"/>
            <w:vMerge/>
            <w:shd w:val="clear" w:color="auto" w:fill="auto"/>
          </w:tcPr>
          <w:p w14:paraId="14EC6FC8" w14:textId="77777777" w:rsidR="00183F9F" w:rsidRPr="00C70209" w:rsidRDefault="00183F9F" w:rsidP="00082182">
            <w:pPr>
              <w:pStyle w:val="Tabletext-evidencematrix"/>
            </w:pPr>
          </w:p>
        </w:tc>
        <w:tc>
          <w:tcPr>
            <w:tcW w:w="490" w:type="pct"/>
            <w:vMerge/>
            <w:shd w:val="clear" w:color="auto" w:fill="auto"/>
          </w:tcPr>
          <w:p w14:paraId="4D890AAC" w14:textId="77777777" w:rsidR="00183F9F" w:rsidRPr="00C70209" w:rsidRDefault="00183F9F" w:rsidP="00082182">
            <w:pPr>
              <w:pStyle w:val="Tabletext-evidencematrix"/>
            </w:pPr>
          </w:p>
        </w:tc>
        <w:tc>
          <w:tcPr>
            <w:tcW w:w="490" w:type="pct"/>
            <w:vMerge/>
            <w:shd w:val="clear" w:color="auto" w:fill="auto"/>
          </w:tcPr>
          <w:p w14:paraId="1D6B391C" w14:textId="77777777" w:rsidR="00183F9F" w:rsidRPr="00C70209" w:rsidRDefault="00183F9F" w:rsidP="00082182">
            <w:pPr>
              <w:pStyle w:val="Tabletext-evidencematrix"/>
            </w:pPr>
          </w:p>
        </w:tc>
        <w:tc>
          <w:tcPr>
            <w:tcW w:w="490" w:type="pct"/>
            <w:vMerge/>
            <w:shd w:val="clear" w:color="auto" w:fill="auto"/>
          </w:tcPr>
          <w:p w14:paraId="357AABBB" w14:textId="77777777" w:rsidR="00183F9F" w:rsidRPr="00C70209" w:rsidRDefault="00183F9F" w:rsidP="00082182">
            <w:pPr>
              <w:pStyle w:val="Tabletext-evidencematrix"/>
            </w:pPr>
          </w:p>
        </w:tc>
        <w:tc>
          <w:tcPr>
            <w:tcW w:w="490" w:type="pct"/>
            <w:vMerge/>
            <w:shd w:val="clear" w:color="auto" w:fill="auto"/>
          </w:tcPr>
          <w:p w14:paraId="3E1B067E" w14:textId="77777777" w:rsidR="00183F9F" w:rsidRPr="00C70209" w:rsidRDefault="00183F9F" w:rsidP="00082182">
            <w:pPr>
              <w:pStyle w:val="Tabletext-evidencematrix"/>
            </w:pPr>
          </w:p>
        </w:tc>
        <w:tc>
          <w:tcPr>
            <w:tcW w:w="490" w:type="pct"/>
            <w:tcBorders>
              <w:bottom w:val="nil"/>
            </w:tcBorders>
            <w:shd w:val="clear" w:color="auto" w:fill="auto"/>
          </w:tcPr>
          <w:p w14:paraId="2DD4D648" w14:textId="77777777" w:rsidR="00183F9F" w:rsidRPr="00C70209" w:rsidRDefault="00183F9F" w:rsidP="00082182">
            <w:pPr>
              <w:pStyle w:val="Tabletext-subanalysis"/>
              <w:jc w:val="right"/>
            </w:pPr>
          </w:p>
        </w:tc>
        <w:tc>
          <w:tcPr>
            <w:tcW w:w="1551" w:type="pct"/>
            <w:gridSpan w:val="3"/>
            <w:tcBorders>
              <w:bottom w:val="single" w:sz="4" w:space="0" w:color="000000"/>
            </w:tcBorders>
            <w:shd w:val="clear" w:color="auto" w:fill="auto"/>
          </w:tcPr>
          <w:p w14:paraId="592D5F12" w14:textId="77777777" w:rsidR="00183F9F" w:rsidRPr="00C70209" w:rsidRDefault="00183F9F" w:rsidP="00082182">
            <w:pPr>
              <w:pStyle w:val="Tabletext-subanalysis"/>
              <w:rPr>
                <w:i/>
              </w:rPr>
            </w:pPr>
            <w:r w:rsidRPr="00C70209">
              <w:rPr>
                <w:i/>
              </w:rPr>
              <w:t xml:space="preserve">Subgroup analysis: prophylactic IVIg only </w:t>
            </w:r>
            <w:r w:rsidRPr="00C70209">
              <w:rPr>
                <w:i/>
                <w:vertAlign w:val="superscript"/>
              </w:rPr>
              <w:t>d</w:t>
            </w:r>
          </w:p>
        </w:tc>
        <w:tc>
          <w:tcPr>
            <w:tcW w:w="611" w:type="pct"/>
            <w:shd w:val="clear" w:color="auto" w:fill="auto"/>
          </w:tcPr>
          <w:p w14:paraId="3CA52A5A" w14:textId="77777777" w:rsidR="00183F9F" w:rsidRPr="00C70209" w:rsidRDefault="00183F9F" w:rsidP="00082182">
            <w:pPr>
              <w:pStyle w:val="Tabletext-subanalysis"/>
              <w:rPr>
                <w:i/>
              </w:rPr>
            </w:pPr>
          </w:p>
        </w:tc>
      </w:tr>
      <w:tr w:rsidR="00183F9F" w:rsidRPr="00C70209" w14:paraId="19D56C47" w14:textId="77777777" w:rsidTr="00082182">
        <w:tc>
          <w:tcPr>
            <w:tcW w:w="388" w:type="pct"/>
            <w:vMerge/>
            <w:shd w:val="clear" w:color="auto" w:fill="auto"/>
          </w:tcPr>
          <w:p w14:paraId="412C25AC" w14:textId="77777777" w:rsidR="00183F9F" w:rsidRPr="00C70209" w:rsidRDefault="00183F9F" w:rsidP="00082182">
            <w:pPr>
              <w:pStyle w:val="Tabletext-evidencematrix"/>
            </w:pPr>
          </w:p>
        </w:tc>
        <w:tc>
          <w:tcPr>
            <w:tcW w:w="490" w:type="pct"/>
            <w:vMerge/>
            <w:shd w:val="clear" w:color="auto" w:fill="auto"/>
          </w:tcPr>
          <w:p w14:paraId="55AE197D" w14:textId="77777777" w:rsidR="00183F9F" w:rsidRPr="00C70209" w:rsidRDefault="00183F9F" w:rsidP="00082182">
            <w:pPr>
              <w:pStyle w:val="Tabletext-evidencematrix"/>
            </w:pPr>
          </w:p>
        </w:tc>
        <w:tc>
          <w:tcPr>
            <w:tcW w:w="490" w:type="pct"/>
            <w:vMerge/>
            <w:shd w:val="clear" w:color="auto" w:fill="auto"/>
          </w:tcPr>
          <w:p w14:paraId="1314C0BB" w14:textId="77777777" w:rsidR="00183F9F" w:rsidRPr="00C70209" w:rsidRDefault="00183F9F" w:rsidP="00082182">
            <w:pPr>
              <w:pStyle w:val="Tabletext-evidencematrix"/>
            </w:pPr>
          </w:p>
        </w:tc>
        <w:tc>
          <w:tcPr>
            <w:tcW w:w="490" w:type="pct"/>
            <w:vMerge/>
            <w:shd w:val="clear" w:color="auto" w:fill="auto"/>
          </w:tcPr>
          <w:p w14:paraId="1E328420" w14:textId="77777777" w:rsidR="00183F9F" w:rsidRPr="00C70209" w:rsidRDefault="00183F9F" w:rsidP="00082182">
            <w:pPr>
              <w:pStyle w:val="Tabletext-evidencematrix"/>
            </w:pPr>
          </w:p>
        </w:tc>
        <w:tc>
          <w:tcPr>
            <w:tcW w:w="490" w:type="pct"/>
            <w:vMerge/>
            <w:shd w:val="clear" w:color="auto" w:fill="auto"/>
          </w:tcPr>
          <w:p w14:paraId="13039053" w14:textId="77777777" w:rsidR="00183F9F" w:rsidRPr="00C70209" w:rsidRDefault="00183F9F" w:rsidP="00082182">
            <w:pPr>
              <w:pStyle w:val="Tabletext-evidencematrix"/>
            </w:pPr>
          </w:p>
        </w:tc>
        <w:tc>
          <w:tcPr>
            <w:tcW w:w="490" w:type="pct"/>
            <w:tcBorders>
              <w:top w:val="nil"/>
            </w:tcBorders>
            <w:shd w:val="clear" w:color="auto" w:fill="auto"/>
          </w:tcPr>
          <w:p w14:paraId="0AC48BAF" w14:textId="77777777" w:rsidR="00183F9F" w:rsidRPr="00C70209" w:rsidRDefault="00183F9F" w:rsidP="00082182">
            <w:pPr>
              <w:pStyle w:val="Tabletext-subanalysis"/>
              <w:jc w:val="right"/>
            </w:pPr>
            <w:r w:rsidRPr="00C70209">
              <w:t>Studies with a low risk of bias</w:t>
            </w:r>
          </w:p>
          <w:p w14:paraId="312F6FA6" w14:textId="77777777" w:rsidR="00183F9F" w:rsidRPr="00C70209" w:rsidRDefault="00183F9F" w:rsidP="00082182">
            <w:pPr>
              <w:pStyle w:val="Tabletext-subanalysis"/>
              <w:jc w:val="right"/>
            </w:pPr>
            <w:r w:rsidRPr="00C70209">
              <w:t>3 trials (Garcia 2004, Santos 2013, Smits-Wintjens 2011)</w:t>
            </w:r>
          </w:p>
          <w:p w14:paraId="03DAFA31" w14:textId="77777777" w:rsidR="00183F9F" w:rsidRPr="00C70209" w:rsidRDefault="00183F9F" w:rsidP="00082182">
            <w:pPr>
              <w:pStyle w:val="Tabletext-subanalysis"/>
              <w:jc w:val="right"/>
            </w:pPr>
            <w:r w:rsidRPr="00C70209">
              <w:t>N=190</w:t>
            </w:r>
          </w:p>
        </w:tc>
        <w:tc>
          <w:tcPr>
            <w:tcW w:w="517" w:type="pct"/>
            <w:tcBorders>
              <w:bottom w:val="single" w:sz="4" w:space="0" w:color="000000"/>
            </w:tcBorders>
            <w:shd w:val="clear" w:color="auto" w:fill="auto"/>
          </w:tcPr>
          <w:p w14:paraId="02BCD6D6" w14:textId="77777777" w:rsidR="00183F9F" w:rsidRPr="00C70209" w:rsidRDefault="00183F9F" w:rsidP="00082182">
            <w:pPr>
              <w:pStyle w:val="Tabletext-subanalysis"/>
            </w:pPr>
            <w:r w:rsidRPr="00C70209">
              <w:t>20/98 (20.4%)</w:t>
            </w:r>
          </w:p>
        </w:tc>
        <w:tc>
          <w:tcPr>
            <w:tcW w:w="517" w:type="pct"/>
            <w:tcBorders>
              <w:bottom w:val="single" w:sz="4" w:space="0" w:color="000000"/>
            </w:tcBorders>
            <w:shd w:val="clear" w:color="auto" w:fill="auto"/>
          </w:tcPr>
          <w:p w14:paraId="218A8997" w14:textId="77777777" w:rsidR="00183F9F" w:rsidRPr="00C70209" w:rsidRDefault="00183F9F" w:rsidP="00082182">
            <w:pPr>
              <w:pStyle w:val="Tabletext-subanalysis"/>
            </w:pPr>
            <w:r w:rsidRPr="00C70209">
              <w:t>19/92 (20.7%)</w:t>
            </w:r>
          </w:p>
        </w:tc>
        <w:tc>
          <w:tcPr>
            <w:tcW w:w="517" w:type="pct"/>
            <w:tcBorders>
              <w:bottom w:val="single" w:sz="4" w:space="0" w:color="000000"/>
            </w:tcBorders>
            <w:shd w:val="clear" w:color="auto" w:fill="FFFFFF" w:themeFill="background1"/>
          </w:tcPr>
          <w:p w14:paraId="5ACD2206" w14:textId="77777777" w:rsidR="00183F9F" w:rsidRPr="00C70209" w:rsidRDefault="00183F9F" w:rsidP="00082182">
            <w:pPr>
              <w:pStyle w:val="Tabletext-subanalysis"/>
            </w:pPr>
            <w:r w:rsidRPr="00C70209">
              <w:t>RR 0.82 (0.53, 1.26)</w:t>
            </w:r>
          </w:p>
        </w:tc>
        <w:tc>
          <w:tcPr>
            <w:tcW w:w="611" w:type="pct"/>
            <w:shd w:val="clear" w:color="auto" w:fill="auto"/>
          </w:tcPr>
          <w:p w14:paraId="0A9F2B8E" w14:textId="77777777" w:rsidR="00183F9F" w:rsidRPr="00C70209" w:rsidRDefault="00183F9F" w:rsidP="00082182">
            <w:pPr>
              <w:pStyle w:val="Tabletext-subanalysis"/>
            </w:pPr>
            <w:r w:rsidRPr="00C70209">
              <w:rPr>
                <w:i/>
              </w:rPr>
              <w:t>No significant difference</w:t>
            </w:r>
          </w:p>
          <w:p w14:paraId="1756A53B" w14:textId="3E578098" w:rsidR="00183F9F" w:rsidRPr="00C70209" w:rsidRDefault="001A475D" w:rsidP="00082182">
            <w:pPr>
              <w:pStyle w:val="Tabletext-subanalysis"/>
            </w:pPr>
            <w:r w:rsidRPr="001A475D">
              <w:rPr>
                <w:i/>
              </w:rPr>
              <w:t>P = </w:t>
            </w:r>
            <w:r w:rsidR="00183F9F" w:rsidRPr="00C70209">
              <w:t>0.37</w:t>
            </w:r>
          </w:p>
          <w:p w14:paraId="720D7636" w14:textId="77777777" w:rsidR="00183F9F" w:rsidRPr="00C70209" w:rsidRDefault="00183F9F" w:rsidP="00082182">
            <w:pPr>
              <w:pStyle w:val="Tabletext-subanalysis"/>
            </w:pPr>
            <w:r w:rsidRPr="00C70209">
              <w:t>No significant heterogeneity</w:t>
            </w:r>
          </w:p>
          <w:p w14:paraId="097CF526" w14:textId="7DAC715E" w:rsidR="00183F9F" w:rsidRPr="00C70209" w:rsidRDefault="00183F9F" w:rsidP="00082182">
            <w:pPr>
              <w:pStyle w:val="Tabletext-subanalysis"/>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50F3CEA6" w14:textId="77777777" w:rsidTr="00082182">
        <w:tc>
          <w:tcPr>
            <w:tcW w:w="388" w:type="pct"/>
            <w:vMerge/>
            <w:shd w:val="clear" w:color="auto" w:fill="auto"/>
          </w:tcPr>
          <w:p w14:paraId="2BA79F7C" w14:textId="77777777" w:rsidR="00183F9F" w:rsidRPr="00C70209" w:rsidRDefault="00183F9F" w:rsidP="00082182">
            <w:pPr>
              <w:pStyle w:val="Tabletext-evidencematrix"/>
            </w:pPr>
          </w:p>
        </w:tc>
        <w:tc>
          <w:tcPr>
            <w:tcW w:w="490" w:type="pct"/>
            <w:vMerge/>
            <w:shd w:val="clear" w:color="auto" w:fill="auto"/>
          </w:tcPr>
          <w:p w14:paraId="589E1AA8" w14:textId="77777777" w:rsidR="00183F9F" w:rsidRPr="00C70209" w:rsidRDefault="00183F9F" w:rsidP="00082182">
            <w:pPr>
              <w:pStyle w:val="Tabletext-evidencematrix"/>
            </w:pPr>
          </w:p>
        </w:tc>
        <w:tc>
          <w:tcPr>
            <w:tcW w:w="490" w:type="pct"/>
            <w:vMerge/>
            <w:shd w:val="clear" w:color="auto" w:fill="auto"/>
          </w:tcPr>
          <w:p w14:paraId="44718B3A" w14:textId="77777777" w:rsidR="00183F9F" w:rsidRPr="00C70209" w:rsidRDefault="00183F9F" w:rsidP="00082182">
            <w:pPr>
              <w:pStyle w:val="Tabletext-evidencematrix"/>
            </w:pPr>
          </w:p>
        </w:tc>
        <w:tc>
          <w:tcPr>
            <w:tcW w:w="490" w:type="pct"/>
            <w:vMerge/>
            <w:shd w:val="clear" w:color="auto" w:fill="auto"/>
          </w:tcPr>
          <w:p w14:paraId="52F714FF" w14:textId="77777777" w:rsidR="00183F9F" w:rsidRPr="00C70209" w:rsidRDefault="00183F9F" w:rsidP="00082182">
            <w:pPr>
              <w:pStyle w:val="Tabletext-evidencematrix"/>
            </w:pPr>
          </w:p>
        </w:tc>
        <w:tc>
          <w:tcPr>
            <w:tcW w:w="490" w:type="pct"/>
            <w:vMerge/>
            <w:shd w:val="clear" w:color="auto" w:fill="auto"/>
          </w:tcPr>
          <w:p w14:paraId="6BED6E2C" w14:textId="77777777" w:rsidR="00183F9F" w:rsidRPr="00C70209" w:rsidRDefault="00183F9F" w:rsidP="00082182">
            <w:pPr>
              <w:pStyle w:val="Tabletext-evidencematrix"/>
            </w:pPr>
          </w:p>
        </w:tc>
        <w:tc>
          <w:tcPr>
            <w:tcW w:w="490" w:type="pct"/>
            <w:shd w:val="clear" w:color="auto" w:fill="auto"/>
          </w:tcPr>
          <w:p w14:paraId="0EA891A3" w14:textId="77777777" w:rsidR="00183F9F" w:rsidRPr="00C70209" w:rsidRDefault="00183F9F" w:rsidP="00082182">
            <w:pPr>
              <w:pStyle w:val="Tabletext-subanalysis"/>
              <w:jc w:val="right"/>
            </w:pPr>
            <w:r w:rsidRPr="00C70209">
              <w:t>Studies with a high risk of bias</w:t>
            </w:r>
          </w:p>
          <w:p w14:paraId="73E7D33C" w14:textId="77777777" w:rsidR="00183F9F" w:rsidRPr="00C70209" w:rsidRDefault="00183F9F" w:rsidP="00082182">
            <w:pPr>
              <w:pStyle w:val="Tabletext-subanalysis"/>
              <w:jc w:val="right"/>
            </w:pPr>
            <w:r w:rsidRPr="00C70209">
              <w:t>3 trials (Dagoglu 1995, Pishva 2000, Rubo 1992)</w:t>
            </w:r>
          </w:p>
          <w:p w14:paraId="1F9F8768" w14:textId="77777777" w:rsidR="00183F9F" w:rsidRPr="00C70209" w:rsidRDefault="00183F9F" w:rsidP="00082182">
            <w:pPr>
              <w:pStyle w:val="Tabletext-subanalysis"/>
              <w:jc w:val="right"/>
            </w:pPr>
            <w:r w:rsidRPr="00C70209">
              <w:t>N=110</w:t>
            </w:r>
          </w:p>
        </w:tc>
        <w:tc>
          <w:tcPr>
            <w:tcW w:w="517" w:type="pct"/>
            <w:tcBorders>
              <w:bottom w:val="single" w:sz="4" w:space="0" w:color="000000"/>
            </w:tcBorders>
            <w:shd w:val="clear" w:color="auto" w:fill="auto"/>
          </w:tcPr>
          <w:p w14:paraId="461A55C1" w14:textId="77777777" w:rsidR="00183F9F" w:rsidRPr="00C70209" w:rsidRDefault="00183F9F" w:rsidP="00082182">
            <w:pPr>
              <w:pStyle w:val="Tabletext-subanalysis"/>
            </w:pPr>
            <w:r w:rsidRPr="00C70209">
              <w:t>6/57 (10.5%)</w:t>
            </w:r>
          </w:p>
        </w:tc>
        <w:tc>
          <w:tcPr>
            <w:tcW w:w="517" w:type="pct"/>
            <w:tcBorders>
              <w:bottom w:val="single" w:sz="4" w:space="0" w:color="000000"/>
            </w:tcBorders>
            <w:shd w:val="clear" w:color="auto" w:fill="auto"/>
          </w:tcPr>
          <w:p w14:paraId="7B58B70F" w14:textId="77777777" w:rsidR="00183F9F" w:rsidRPr="00C70209" w:rsidRDefault="00183F9F" w:rsidP="00082182">
            <w:pPr>
              <w:pStyle w:val="Tabletext-subanalysis"/>
            </w:pPr>
            <w:r w:rsidRPr="00C70209">
              <w:t>26/53 (49.1%)</w:t>
            </w:r>
          </w:p>
        </w:tc>
        <w:tc>
          <w:tcPr>
            <w:tcW w:w="517" w:type="pct"/>
            <w:tcBorders>
              <w:bottom w:val="single" w:sz="4" w:space="0" w:color="000000"/>
            </w:tcBorders>
            <w:shd w:val="clear" w:color="auto" w:fill="FFFFFF" w:themeFill="background1"/>
          </w:tcPr>
          <w:p w14:paraId="1573B483" w14:textId="77777777" w:rsidR="00183F9F" w:rsidRPr="00C70209" w:rsidRDefault="00183F9F" w:rsidP="00082182">
            <w:pPr>
              <w:pStyle w:val="Tabletext-subanalysis"/>
            </w:pPr>
            <w:r w:rsidRPr="00C70209">
              <w:t>RR 0.21 [0.10, 0.45]</w:t>
            </w:r>
          </w:p>
        </w:tc>
        <w:tc>
          <w:tcPr>
            <w:tcW w:w="611" w:type="pct"/>
            <w:shd w:val="clear" w:color="auto" w:fill="D9D9D9" w:themeFill="background1" w:themeFillShade="D9"/>
          </w:tcPr>
          <w:p w14:paraId="12E0B506" w14:textId="77777777" w:rsidR="00183F9F" w:rsidRPr="00C70209" w:rsidRDefault="00183F9F" w:rsidP="00082182">
            <w:pPr>
              <w:pStyle w:val="Tabletext-subanalysis"/>
              <w:rPr>
                <w:i/>
              </w:rPr>
            </w:pPr>
            <w:r w:rsidRPr="00C70209">
              <w:rPr>
                <w:i/>
              </w:rPr>
              <w:t>Favours IVIg</w:t>
            </w:r>
          </w:p>
          <w:p w14:paraId="518D59D5" w14:textId="0044F9FF" w:rsidR="00183F9F" w:rsidRPr="00C70209" w:rsidRDefault="001A475D" w:rsidP="00082182">
            <w:pPr>
              <w:pStyle w:val="Tabletext-subanalysis"/>
            </w:pPr>
            <w:r w:rsidRPr="001A475D">
              <w:rPr>
                <w:i/>
              </w:rPr>
              <w:t>P &lt; </w:t>
            </w:r>
            <w:r w:rsidR="00183F9F" w:rsidRPr="00C70209">
              <w:t>0.0001</w:t>
            </w:r>
            <w:r w:rsidR="00183F9F" w:rsidRPr="00C70209">
              <w:rPr>
                <w:vertAlign w:val="superscript"/>
              </w:rPr>
              <w:t>c</w:t>
            </w:r>
          </w:p>
          <w:p w14:paraId="36BC1220" w14:textId="77777777" w:rsidR="00183F9F" w:rsidRPr="00C70209" w:rsidRDefault="00183F9F" w:rsidP="00082182">
            <w:pPr>
              <w:pStyle w:val="Tabletext-subanalysis"/>
            </w:pPr>
            <w:r w:rsidRPr="00C70209">
              <w:t>No significant heterogeneity</w:t>
            </w:r>
          </w:p>
          <w:p w14:paraId="681035FB" w14:textId="413865C6"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7A6FF72D" w14:textId="77777777" w:rsidTr="00082182">
        <w:tc>
          <w:tcPr>
            <w:tcW w:w="388" w:type="pct"/>
            <w:vMerge/>
            <w:shd w:val="clear" w:color="auto" w:fill="auto"/>
          </w:tcPr>
          <w:p w14:paraId="344BA8CC" w14:textId="77777777" w:rsidR="00183F9F" w:rsidRPr="00C70209" w:rsidRDefault="00183F9F" w:rsidP="00082182">
            <w:pPr>
              <w:pStyle w:val="Tabletext-evidencematrix"/>
            </w:pPr>
          </w:p>
        </w:tc>
        <w:tc>
          <w:tcPr>
            <w:tcW w:w="490" w:type="pct"/>
            <w:vMerge/>
            <w:shd w:val="clear" w:color="auto" w:fill="auto"/>
          </w:tcPr>
          <w:p w14:paraId="55976290" w14:textId="77777777" w:rsidR="00183F9F" w:rsidRPr="00C70209" w:rsidRDefault="00183F9F" w:rsidP="00082182">
            <w:pPr>
              <w:pStyle w:val="Tabletext-evidencematrix"/>
            </w:pPr>
          </w:p>
        </w:tc>
        <w:tc>
          <w:tcPr>
            <w:tcW w:w="490" w:type="pct"/>
            <w:vMerge/>
            <w:shd w:val="clear" w:color="auto" w:fill="auto"/>
          </w:tcPr>
          <w:p w14:paraId="2BAD20F4" w14:textId="77777777" w:rsidR="00183F9F" w:rsidRPr="00C70209" w:rsidRDefault="00183F9F" w:rsidP="00082182">
            <w:pPr>
              <w:pStyle w:val="Tabletext-evidencematrix"/>
            </w:pPr>
          </w:p>
        </w:tc>
        <w:tc>
          <w:tcPr>
            <w:tcW w:w="490" w:type="pct"/>
            <w:vMerge/>
            <w:shd w:val="clear" w:color="auto" w:fill="auto"/>
          </w:tcPr>
          <w:p w14:paraId="2BD60709" w14:textId="77777777" w:rsidR="00183F9F" w:rsidRPr="00C70209" w:rsidRDefault="00183F9F" w:rsidP="00082182">
            <w:pPr>
              <w:pStyle w:val="Tabletext-evidencematrix"/>
            </w:pPr>
          </w:p>
        </w:tc>
        <w:tc>
          <w:tcPr>
            <w:tcW w:w="490" w:type="pct"/>
            <w:vMerge/>
            <w:shd w:val="clear" w:color="auto" w:fill="auto"/>
          </w:tcPr>
          <w:p w14:paraId="4CD8A84E" w14:textId="77777777" w:rsidR="00183F9F" w:rsidRPr="00C70209" w:rsidRDefault="00183F9F" w:rsidP="00082182">
            <w:pPr>
              <w:pStyle w:val="Tabletext-evidencematrix"/>
            </w:pPr>
          </w:p>
        </w:tc>
        <w:tc>
          <w:tcPr>
            <w:tcW w:w="490" w:type="pct"/>
            <w:tcBorders>
              <w:bottom w:val="nil"/>
            </w:tcBorders>
            <w:shd w:val="clear" w:color="auto" w:fill="auto"/>
          </w:tcPr>
          <w:p w14:paraId="2EBD8F7B" w14:textId="77777777" w:rsidR="00183F9F" w:rsidRPr="00C70209" w:rsidRDefault="00183F9F" w:rsidP="00082182">
            <w:pPr>
              <w:pStyle w:val="Tabletext-subanalysis"/>
              <w:jc w:val="right"/>
            </w:pPr>
          </w:p>
        </w:tc>
        <w:tc>
          <w:tcPr>
            <w:tcW w:w="1551" w:type="pct"/>
            <w:gridSpan w:val="3"/>
            <w:tcBorders>
              <w:bottom w:val="single" w:sz="4" w:space="0" w:color="000000"/>
            </w:tcBorders>
            <w:shd w:val="clear" w:color="auto" w:fill="auto"/>
          </w:tcPr>
          <w:p w14:paraId="39361EAD" w14:textId="77777777" w:rsidR="00183F9F" w:rsidRPr="00C70209" w:rsidRDefault="00183F9F" w:rsidP="00082182">
            <w:pPr>
              <w:pStyle w:val="Tabletext-subanalysis"/>
            </w:pPr>
            <w:r w:rsidRPr="00C70209">
              <w:rPr>
                <w:i/>
              </w:rPr>
              <w:t>Subgroup analysis: gestational age at birth</w:t>
            </w:r>
          </w:p>
        </w:tc>
        <w:tc>
          <w:tcPr>
            <w:tcW w:w="611" w:type="pct"/>
            <w:tcBorders>
              <w:bottom w:val="nil"/>
            </w:tcBorders>
            <w:shd w:val="clear" w:color="auto" w:fill="auto"/>
          </w:tcPr>
          <w:p w14:paraId="6C43A724" w14:textId="77777777" w:rsidR="00183F9F" w:rsidRPr="00C70209" w:rsidRDefault="00183F9F" w:rsidP="00082182">
            <w:pPr>
              <w:pStyle w:val="Tabletext-subanalysis"/>
              <w:rPr>
                <w:i/>
              </w:rPr>
            </w:pPr>
          </w:p>
        </w:tc>
      </w:tr>
      <w:tr w:rsidR="00183F9F" w:rsidRPr="00C70209" w14:paraId="01BF2489" w14:textId="77777777" w:rsidTr="00082182">
        <w:tc>
          <w:tcPr>
            <w:tcW w:w="388" w:type="pct"/>
            <w:vMerge/>
            <w:shd w:val="clear" w:color="auto" w:fill="auto"/>
          </w:tcPr>
          <w:p w14:paraId="346A7727" w14:textId="77777777" w:rsidR="00183F9F" w:rsidRPr="00C70209" w:rsidRDefault="00183F9F" w:rsidP="00082182">
            <w:pPr>
              <w:pStyle w:val="Tabletext-evidencematrix"/>
            </w:pPr>
          </w:p>
        </w:tc>
        <w:tc>
          <w:tcPr>
            <w:tcW w:w="490" w:type="pct"/>
            <w:vMerge/>
            <w:shd w:val="clear" w:color="auto" w:fill="auto"/>
          </w:tcPr>
          <w:p w14:paraId="7369EC1B" w14:textId="77777777" w:rsidR="00183F9F" w:rsidRPr="00C70209" w:rsidRDefault="00183F9F" w:rsidP="00082182">
            <w:pPr>
              <w:pStyle w:val="Tabletext-evidencematrix"/>
            </w:pPr>
          </w:p>
        </w:tc>
        <w:tc>
          <w:tcPr>
            <w:tcW w:w="490" w:type="pct"/>
            <w:vMerge/>
            <w:shd w:val="clear" w:color="auto" w:fill="auto"/>
          </w:tcPr>
          <w:p w14:paraId="4193B8F3" w14:textId="77777777" w:rsidR="00183F9F" w:rsidRPr="00C70209" w:rsidRDefault="00183F9F" w:rsidP="00082182">
            <w:pPr>
              <w:pStyle w:val="Tabletext-evidencematrix"/>
            </w:pPr>
          </w:p>
        </w:tc>
        <w:tc>
          <w:tcPr>
            <w:tcW w:w="490" w:type="pct"/>
            <w:vMerge/>
            <w:shd w:val="clear" w:color="auto" w:fill="auto"/>
          </w:tcPr>
          <w:p w14:paraId="5B2B26E8" w14:textId="77777777" w:rsidR="00183F9F" w:rsidRPr="00C70209" w:rsidRDefault="00183F9F" w:rsidP="00082182">
            <w:pPr>
              <w:pStyle w:val="Tabletext-evidencematrix"/>
            </w:pPr>
          </w:p>
        </w:tc>
        <w:tc>
          <w:tcPr>
            <w:tcW w:w="490" w:type="pct"/>
            <w:vMerge/>
            <w:shd w:val="clear" w:color="auto" w:fill="auto"/>
          </w:tcPr>
          <w:p w14:paraId="218069F3" w14:textId="77777777" w:rsidR="00183F9F" w:rsidRPr="00C70209" w:rsidRDefault="00183F9F" w:rsidP="00082182">
            <w:pPr>
              <w:pStyle w:val="Tabletext-evidencematrix"/>
            </w:pPr>
          </w:p>
        </w:tc>
        <w:tc>
          <w:tcPr>
            <w:tcW w:w="490" w:type="pct"/>
            <w:tcBorders>
              <w:top w:val="nil"/>
            </w:tcBorders>
            <w:shd w:val="clear" w:color="auto" w:fill="auto"/>
          </w:tcPr>
          <w:p w14:paraId="566D56AF" w14:textId="4DBC23C7" w:rsidR="00183F9F" w:rsidRPr="00C70209" w:rsidRDefault="00183F9F" w:rsidP="00082182">
            <w:pPr>
              <w:pStyle w:val="Tabletext-subanalysis"/>
              <w:jc w:val="right"/>
            </w:pPr>
            <w:r w:rsidRPr="00C70209">
              <w:t>Preterm infant studies</w:t>
            </w:r>
          </w:p>
          <w:p w14:paraId="3BA35563" w14:textId="77777777" w:rsidR="00183F9F" w:rsidRPr="00C70209" w:rsidRDefault="00183F9F" w:rsidP="00082182">
            <w:pPr>
              <w:pStyle w:val="Tabletext-subanalysis"/>
              <w:jc w:val="right"/>
            </w:pPr>
            <w:r w:rsidRPr="00C70209">
              <w:t>2 trials (Garcia 2004, Santos 2013)</w:t>
            </w:r>
          </w:p>
          <w:p w14:paraId="040F7A54" w14:textId="77777777" w:rsidR="00183F9F" w:rsidRPr="00C70209" w:rsidRDefault="00183F9F" w:rsidP="00082182">
            <w:pPr>
              <w:pStyle w:val="Tabletext-subanalysis"/>
              <w:jc w:val="right"/>
            </w:pPr>
            <w:r w:rsidRPr="00C70209">
              <w:t>N=64</w:t>
            </w:r>
          </w:p>
          <w:p w14:paraId="60D4A74E" w14:textId="77777777" w:rsidR="00183F9F" w:rsidRPr="00C70209" w:rsidRDefault="00183F9F" w:rsidP="00082182">
            <w:pPr>
              <w:pStyle w:val="Tabletext-subanalysis"/>
              <w:jc w:val="right"/>
            </w:pPr>
            <w:r w:rsidRPr="00C70209">
              <w:t>*both studies had a low risk of bias</w:t>
            </w:r>
          </w:p>
        </w:tc>
        <w:tc>
          <w:tcPr>
            <w:tcW w:w="517" w:type="pct"/>
            <w:tcBorders>
              <w:bottom w:val="single" w:sz="4" w:space="0" w:color="000000"/>
            </w:tcBorders>
            <w:shd w:val="clear" w:color="auto" w:fill="auto"/>
          </w:tcPr>
          <w:p w14:paraId="59233D6A" w14:textId="77777777" w:rsidR="00183F9F" w:rsidRPr="00C70209" w:rsidRDefault="00183F9F" w:rsidP="00082182">
            <w:pPr>
              <w:pStyle w:val="Tabletext-subanalysis"/>
            </w:pPr>
            <w:r w:rsidRPr="00C70209">
              <w:t>10/31 (32.3%)</w:t>
            </w:r>
          </w:p>
        </w:tc>
        <w:tc>
          <w:tcPr>
            <w:tcW w:w="517" w:type="pct"/>
            <w:tcBorders>
              <w:bottom w:val="single" w:sz="4" w:space="0" w:color="000000"/>
            </w:tcBorders>
            <w:shd w:val="clear" w:color="auto" w:fill="auto"/>
          </w:tcPr>
          <w:p w14:paraId="37F802CB" w14:textId="77777777" w:rsidR="00183F9F" w:rsidRPr="00C70209" w:rsidRDefault="00183F9F" w:rsidP="00082182">
            <w:pPr>
              <w:pStyle w:val="Tabletext-subanalysis"/>
            </w:pPr>
            <w:r w:rsidRPr="00C70209">
              <w:t>12/33 (36.4%)</w:t>
            </w:r>
          </w:p>
        </w:tc>
        <w:tc>
          <w:tcPr>
            <w:tcW w:w="517" w:type="pct"/>
            <w:tcBorders>
              <w:bottom w:val="single" w:sz="4" w:space="0" w:color="000000"/>
            </w:tcBorders>
            <w:shd w:val="clear" w:color="auto" w:fill="FFFFFF" w:themeFill="background1"/>
          </w:tcPr>
          <w:p w14:paraId="4090062E" w14:textId="77777777" w:rsidR="00183F9F" w:rsidRPr="00C70209" w:rsidRDefault="00183F9F" w:rsidP="00082182">
            <w:pPr>
              <w:pStyle w:val="Tabletext-subanalysis"/>
            </w:pPr>
            <w:r w:rsidRPr="00C70209">
              <w:t>RR 0.73 (0.44, 1.19)</w:t>
            </w:r>
          </w:p>
        </w:tc>
        <w:tc>
          <w:tcPr>
            <w:tcW w:w="611" w:type="pct"/>
            <w:tcBorders>
              <w:top w:val="nil"/>
            </w:tcBorders>
            <w:shd w:val="clear" w:color="auto" w:fill="FFFFFF" w:themeFill="background1"/>
          </w:tcPr>
          <w:p w14:paraId="7049E3C8" w14:textId="77777777" w:rsidR="00183F9F" w:rsidRPr="00C70209" w:rsidRDefault="00183F9F" w:rsidP="00082182">
            <w:pPr>
              <w:pStyle w:val="Tabletext-subanalysis"/>
            </w:pPr>
            <w:r w:rsidRPr="00C70209">
              <w:rPr>
                <w:i/>
              </w:rPr>
              <w:t>No significant difference</w:t>
            </w:r>
          </w:p>
          <w:p w14:paraId="5DB45E06" w14:textId="4F533484" w:rsidR="00183F9F" w:rsidRPr="00C70209" w:rsidRDefault="001A475D" w:rsidP="00082182">
            <w:pPr>
              <w:pStyle w:val="Tabletext-subanalysis"/>
            </w:pPr>
            <w:r w:rsidRPr="001A475D">
              <w:rPr>
                <w:i/>
              </w:rPr>
              <w:t>P = </w:t>
            </w:r>
            <w:r w:rsidR="00183F9F" w:rsidRPr="00C70209">
              <w:t>0.21</w:t>
            </w:r>
          </w:p>
          <w:p w14:paraId="6B87FB72" w14:textId="77777777" w:rsidR="00183F9F" w:rsidRPr="00C70209" w:rsidRDefault="00183F9F" w:rsidP="00082182">
            <w:pPr>
              <w:pStyle w:val="Tabletext-subanalysis"/>
            </w:pPr>
            <w:r w:rsidRPr="00C70209">
              <w:t>No significant heterogeneity</w:t>
            </w:r>
          </w:p>
          <w:p w14:paraId="5AC63A80" w14:textId="7C58538E"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68B8C919" w14:textId="77777777" w:rsidTr="00082182">
        <w:tc>
          <w:tcPr>
            <w:tcW w:w="388" w:type="pct"/>
            <w:vMerge/>
            <w:shd w:val="clear" w:color="auto" w:fill="auto"/>
          </w:tcPr>
          <w:p w14:paraId="1CE93BB1" w14:textId="77777777" w:rsidR="00183F9F" w:rsidRPr="00C70209" w:rsidRDefault="00183F9F" w:rsidP="00082182">
            <w:pPr>
              <w:pStyle w:val="Tabletext-evidencematrix"/>
            </w:pPr>
          </w:p>
        </w:tc>
        <w:tc>
          <w:tcPr>
            <w:tcW w:w="490" w:type="pct"/>
            <w:vMerge/>
            <w:shd w:val="clear" w:color="auto" w:fill="auto"/>
          </w:tcPr>
          <w:p w14:paraId="3AA3B751" w14:textId="77777777" w:rsidR="00183F9F" w:rsidRPr="00C70209" w:rsidRDefault="00183F9F" w:rsidP="00082182">
            <w:pPr>
              <w:pStyle w:val="Tabletext-evidencematrix"/>
            </w:pPr>
          </w:p>
        </w:tc>
        <w:tc>
          <w:tcPr>
            <w:tcW w:w="490" w:type="pct"/>
            <w:vMerge/>
            <w:shd w:val="clear" w:color="auto" w:fill="auto"/>
          </w:tcPr>
          <w:p w14:paraId="35BC69E1" w14:textId="77777777" w:rsidR="00183F9F" w:rsidRPr="00C70209" w:rsidRDefault="00183F9F" w:rsidP="00082182">
            <w:pPr>
              <w:pStyle w:val="Tabletext-evidencematrix"/>
            </w:pPr>
          </w:p>
        </w:tc>
        <w:tc>
          <w:tcPr>
            <w:tcW w:w="490" w:type="pct"/>
            <w:vMerge/>
            <w:shd w:val="clear" w:color="auto" w:fill="auto"/>
          </w:tcPr>
          <w:p w14:paraId="1836B335" w14:textId="77777777" w:rsidR="00183F9F" w:rsidRPr="00C70209" w:rsidRDefault="00183F9F" w:rsidP="00082182">
            <w:pPr>
              <w:pStyle w:val="Tabletext-evidencematrix"/>
            </w:pPr>
          </w:p>
        </w:tc>
        <w:tc>
          <w:tcPr>
            <w:tcW w:w="490" w:type="pct"/>
            <w:vMerge/>
            <w:shd w:val="clear" w:color="auto" w:fill="auto"/>
          </w:tcPr>
          <w:p w14:paraId="0585C343" w14:textId="77777777" w:rsidR="00183F9F" w:rsidRPr="00C70209" w:rsidRDefault="00183F9F" w:rsidP="00082182">
            <w:pPr>
              <w:pStyle w:val="Tabletext-evidencematrix"/>
            </w:pPr>
          </w:p>
        </w:tc>
        <w:tc>
          <w:tcPr>
            <w:tcW w:w="490" w:type="pct"/>
            <w:shd w:val="clear" w:color="auto" w:fill="auto"/>
          </w:tcPr>
          <w:p w14:paraId="77A08DFE" w14:textId="77777777" w:rsidR="00183F9F" w:rsidRPr="00C70209" w:rsidRDefault="00183F9F" w:rsidP="00082182">
            <w:pPr>
              <w:pStyle w:val="Tabletext-evidencematrix"/>
            </w:pPr>
            <w:r w:rsidRPr="00C70209">
              <w:t xml:space="preserve">Mean no. exchange transfusions per infant </w:t>
            </w:r>
          </w:p>
        </w:tc>
        <w:tc>
          <w:tcPr>
            <w:tcW w:w="1551" w:type="pct"/>
            <w:gridSpan w:val="3"/>
            <w:tcBorders>
              <w:bottom w:val="single" w:sz="4" w:space="0" w:color="000000"/>
            </w:tcBorders>
            <w:shd w:val="clear" w:color="auto" w:fill="auto"/>
            <w:vAlign w:val="bottom"/>
          </w:tcPr>
          <w:p w14:paraId="6574535D" w14:textId="77777777" w:rsidR="00183F9F" w:rsidRPr="00C70209" w:rsidRDefault="00183F9F" w:rsidP="00082182">
            <w:pPr>
              <w:pStyle w:val="Tabletext-subanalysis"/>
              <w:rPr>
                <w:i/>
              </w:rPr>
            </w:pPr>
            <w:r w:rsidRPr="00C70209">
              <w:rPr>
                <w:i/>
              </w:rPr>
              <w:t>Subgroup analysis: risk of bias of included studies</w:t>
            </w:r>
          </w:p>
        </w:tc>
        <w:tc>
          <w:tcPr>
            <w:tcW w:w="611" w:type="pct"/>
            <w:shd w:val="clear" w:color="auto" w:fill="FFFFFF" w:themeFill="background1"/>
          </w:tcPr>
          <w:p w14:paraId="3AAF0DFF" w14:textId="77777777" w:rsidR="00183F9F" w:rsidRPr="00C70209" w:rsidRDefault="00183F9F" w:rsidP="00082182">
            <w:pPr>
              <w:pStyle w:val="Tabletext-evidencematrix"/>
              <w:rPr>
                <w:i/>
              </w:rPr>
            </w:pPr>
          </w:p>
        </w:tc>
      </w:tr>
      <w:tr w:rsidR="00183F9F" w:rsidRPr="00C70209" w14:paraId="163AB8EF" w14:textId="77777777" w:rsidTr="00082182">
        <w:tc>
          <w:tcPr>
            <w:tcW w:w="388" w:type="pct"/>
            <w:vMerge/>
            <w:shd w:val="clear" w:color="auto" w:fill="auto"/>
          </w:tcPr>
          <w:p w14:paraId="1407BFA4" w14:textId="77777777" w:rsidR="00183F9F" w:rsidRPr="00C70209" w:rsidRDefault="00183F9F" w:rsidP="00082182">
            <w:pPr>
              <w:pStyle w:val="Tabletext-evidencematrix"/>
            </w:pPr>
          </w:p>
        </w:tc>
        <w:tc>
          <w:tcPr>
            <w:tcW w:w="490" w:type="pct"/>
            <w:vMerge/>
            <w:shd w:val="clear" w:color="auto" w:fill="auto"/>
          </w:tcPr>
          <w:p w14:paraId="084FBE37" w14:textId="77777777" w:rsidR="00183F9F" w:rsidRPr="00C70209" w:rsidRDefault="00183F9F" w:rsidP="00082182">
            <w:pPr>
              <w:pStyle w:val="Tabletext-evidencematrix"/>
            </w:pPr>
          </w:p>
        </w:tc>
        <w:tc>
          <w:tcPr>
            <w:tcW w:w="490" w:type="pct"/>
            <w:vMerge/>
            <w:shd w:val="clear" w:color="auto" w:fill="auto"/>
          </w:tcPr>
          <w:p w14:paraId="7640E9F7" w14:textId="77777777" w:rsidR="00183F9F" w:rsidRPr="00C70209" w:rsidRDefault="00183F9F" w:rsidP="00082182">
            <w:pPr>
              <w:pStyle w:val="Tabletext-evidencematrix"/>
            </w:pPr>
          </w:p>
        </w:tc>
        <w:tc>
          <w:tcPr>
            <w:tcW w:w="490" w:type="pct"/>
            <w:vMerge/>
            <w:shd w:val="clear" w:color="auto" w:fill="auto"/>
          </w:tcPr>
          <w:p w14:paraId="335CAC75" w14:textId="77777777" w:rsidR="00183F9F" w:rsidRPr="00C70209" w:rsidRDefault="00183F9F" w:rsidP="00082182">
            <w:pPr>
              <w:pStyle w:val="Tabletext-evidencematrix"/>
            </w:pPr>
          </w:p>
        </w:tc>
        <w:tc>
          <w:tcPr>
            <w:tcW w:w="490" w:type="pct"/>
            <w:vMerge/>
            <w:shd w:val="clear" w:color="auto" w:fill="auto"/>
          </w:tcPr>
          <w:p w14:paraId="0550C492" w14:textId="77777777" w:rsidR="00183F9F" w:rsidRPr="00C70209" w:rsidRDefault="00183F9F" w:rsidP="00082182">
            <w:pPr>
              <w:pStyle w:val="Tabletext-evidencematrix"/>
            </w:pPr>
          </w:p>
        </w:tc>
        <w:tc>
          <w:tcPr>
            <w:tcW w:w="490" w:type="pct"/>
            <w:shd w:val="clear" w:color="auto" w:fill="auto"/>
          </w:tcPr>
          <w:p w14:paraId="0691D422" w14:textId="77777777" w:rsidR="00183F9F" w:rsidRPr="00C70209" w:rsidRDefault="00183F9F" w:rsidP="00082182">
            <w:pPr>
              <w:pStyle w:val="Tabletext-subanalysis"/>
              <w:jc w:val="right"/>
            </w:pPr>
            <w:r w:rsidRPr="00C70209">
              <w:t>studies with a low risk of bias</w:t>
            </w:r>
          </w:p>
          <w:p w14:paraId="2383CD95" w14:textId="77777777" w:rsidR="00183F9F" w:rsidRPr="00C70209" w:rsidRDefault="00183F9F" w:rsidP="00082182">
            <w:pPr>
              <w:pStyle w:val="Tabletext-subanalysis"/>
              <w:jc w:val="right"/>
            </w:pPr>
            <w:r w:rsidRPr="00C70209">
              <w:t>3 trials (Garcia 2004, Santos 2013, Smits-Wintjens 2011)</w:t>
            </w:r>
          </w:p>
          <w:p w14:paraId="12728D92" w14:textId="77777777" w:rsidR="00183F9F" w:rsidRPr="00C70209" w:rsidRDefault="00183F9F" w:rsidP="00082182">
            <w:pPr>
              <w:pStyle w:val="Tabletext-subanalysis"/>
              <w:jc w:val="right"/>
            </w:pPr>
            <w:r w:rsidRPr="00C70209">
              <w:t>N=190</w:t>
            </w:r>
          </w:p>
        </w:tc>
        <w:tc>
          <w:tcPr>
            <w:tcW w:w="517" w:type="pct"/>
            <w:tcBorders>
              <w:bottom w:val="single" w:sz="4" w:space="0" w:color="000000"/>
            </w:tcBorders>
            <w:shd w:val="clear" w:color="auto" w:fill="auto"/>
          </w:tcPr>
          <w:p w14:paraId="4FADD59B" w14:textId="77777777" w:rsidR="00183F9F" w:rsidRPr="00C70209" w:rsidRDefault="00183F9F" w:rsidP="00082182">
            <w:pPr>
              <w:pStyle w:val="Tabletext-subanalysis"/>
            </w:pPr>
            <w:r w:rsidRPr="00C70209">
              <w:t>NR</w:t>
            </w:r>
          </w:p>
        </w:tc>
        <w:tc>
          <w:tcPr>
            <w:tcW w:w="517" w:type="pct"/>
            <w:tcBorders>
              <w:bottom w:val="single" w:sz="4" w:space="0" w:color="000000"/>
            </w:tcBorders>
            <w:shd w:val="clear" w:color="auto" w:fill="auto"/>
          </w:tcPr>
          <w:p w14:paraId="5AE884A8" w14:textId="77777777" w:rsidR="00183F9F" w:rsidRPr="00C70209" w:rsidRDefault="00183F9F" w:rsidP="00082182">
            <w:pPr>
              <w:pStyle w:val="Tabletext-subanalysis"/>
            </w:pPr>
            <w:r w:rsidRPr="00C70209">
              <w:t>NR</w:t>
            </w:r>
          </w:p>
        </w:tc>
        <w:tc>
          <w:tcPr>
            <w:tcW w:w="517" w:type="pct"/>
            <w:tcBorders>
              <w:bottom w:val="single" w:sz="4" w:space="0" w:color="000000"/>
            </w:tcBorders>
            <w:shd w:val="clear" w:color="auto" w:fill="auto"/>
          </w:tcPr>
          <w:p w14:paraId="253609B5" w14:textId="77777777" w:rsidR="00183F9F" w:rsidRPr="00C70209" w:rsidRDefault="00183F9F" w:rsidP="00082182">
            <w:pPr>
              <w:pStyle w:val="Tabletext-subanalysis"/>
            </w:pPr>
            <w:r w:rsidRPr="00C70209">
              <w:t>MD –0.02 (–0.14, 0.10)</w:t>
            </w:r>
          </w:p>
        </w:tc>
        <w:tc>
          <w:tcPr>
            <w:tcW w:w="611" w:type="pct"/>
            <w:shd w:val="clear" w:color="auto" w:fill="FFFFFF" w:themeFill="background1"/>
          </w:tcPr>
          <w:p w14:paraId="251F3514" w14:textId="77777777" w:rsidR="00183F9F" w:rsidRPr="00C70209" w:rsidRDefault="00183F9F" w:rsidP="00082182">
            <w:pPr>
              <w:pStyle w:val="Tabletext-subanalysis"/>
            </w:pPr>
            <w:r w:rsidRPr="00C70209">
              <w:rPr>
                <w:i/>
              </w:rPr>
              <w:t>No significant difference</w:t>
            </w:r>
          </w:p>
          <w:p w14:paraId="39440F51" w14:textId="4E05A10A" w:rsidR="00183F9F" w:rsidRPr="00C70209" w:rsidRDefault="001A475D" w:rsidP="00082182">
            <w:pPr>
              <w:pStyle w:val="Tabletext-subanalysis"/>
            </w:pPr>
            <w:r w:rsidRPr="001A475D">
              <w:rPr>
                <w:i/>
              </w:rPr>
              <w:t>P = </w:t>
            </w:r>
            <w:r w:rsidR="00183F9F" w:rsidRPr="00C70209">
              <w:t>NR</w:t>
            </w:r>
          </w:p>
          <w:p w14:paraId="030C621B" w14:textId="77777777" w:rsidR="00183F9F" w:rsidRPr="00C70209" w:rsidRDefault="00183F9F" w:rsidP="00082182">
            <w:pPr>
              <w:pStyle w:val="Tabletext-subanalysis"/>
            </w:pPr>
            <w:r w:rsidRPr="00C70209">
              <w:t>No significant heterogeneity</w:t>
            </w:r>
          </w:p>
          <w:p w14:paraId="0D1C6AD2" w14:textId="4E704815"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7AE99F18" w14:textId="77777777" w:rsidTr="00082182">
        <w:tc>
          <w:tcPr>
            <w:tcW w:w="388" w:type="pct"/>
            <w:vMerge/>
            <w:shd w:val="clear" w:color="auto" w:fill="auto"/>
          </w:tcPr>
          <w:p w14:paraId="65D56D99" w14:textId="77777777" w:rsidR="00183F9F" w:rsidRPr="00C70209" w:rsidRDefault="00183F9F" w:rsidP="00082182">
            <w:pPr>
              <w:pStyle w:val="Tabletext-evidencematrix"/>
            </w:pPr>
          </w:p>
        </w:tc>
        <w:tc>
          <w:tcPr>
            <w:tcW w:w="490" w:type="pct"/>
            <w:vMerge/>
            <w:shd w:val="clear" w:color="auto" w:fill="auto"/>
          </w:tcPr>
          <w:p w14:paraId="47DA6DCC" w14:textId="77777777" w:rsidR="00183F9F" w:rsidRPr="00C70209" w:rsidRDefault="00183F9F" w:rsidP="00082182">
            <w:pPr>
              <w:pStyle w:val="Tabletext-evidencematrix"/>
            </w:pPr>
          </w:p>
        </w:tc>
        <w:tc>
          <w:tcPr>
            <w:tcW w:w="490" w:type="pct"/>
            <w:vMerge/>
            <w:shd w:val="clear" w:color="auto" w:fill="auto"/>
          </w:tcPr>
          <w:p w14:paraId="21B2F9C9" w14:textId="77777777" w:rsidR="00183F9F" w:rsidRPr="00C70209" w:rsidRDefault="00183F9F" w:rsidP="00082182">
            <w:pPr>
              <w:pStyle w:val="Tabletext-evidencematrix"/>
            </w:pPr>
          </w:p>
        </w:tc>
        <w:tc>
          <w:tcPr>
            <w:tcW w:w="490" w:type="pct"/>
            <w:vMerge/>
            <w:shd w:val="clear" w:color="auto" w:fill="auto"/>
          </w:tcPr>
          <w:p w14:paraId="6A256337" w14:textId="77777777" w:rsidR="00183F9F" w:rsidRPr="00C70209" w:rsidRDefault="00183F9F" w:rsidP="00082182">
            <w:pPr>
              <w:pStyle w:val="Tabletext-evidencematrix"/>
            </w:pPr>
          </w:p>
        </w:tc>
        <w:tc>
          <w:tcPr>
            <w:tcW w:w="490" w:type="pct"/>
            <w:vMerge/>
            <w:shd w:val="clear" w:color="auto" w:fill="auto"/>
          </w:tcPr>
          <w:p w14:paraId="375C34F5" w14:textId="77777777" w:rsidR="00183F9F" w:rsidRPr="00C70209" w:rsidRDefault="00183F9F" w:rsidP="00082182">
            <w:pPr>
              <w:pStyle w:val="Tabletext-evidencematrix"/>
            </w:pPr>
          </w:p>
        </w:tc>
        <w:tc>
          <w:tcPr>
            <w:tcW w:w="490" w:type="pct"/>
            <w:shd w:val="clear" w:color="auto" w:fill="auto"/>
          </w:tcPr>
          <w:p w14:paraId="67687E22" w14:textId="77777777" w:rsidR="00183F9F" w:rsidRPr="00C70209" w:rsidRDefault="00183F9F" w:rsidP="00082182">
            <w:pPr>
              <w:pStyle w:val="Tabletext-subanalysis"/>
              <w:jc w:val="right"/>
            </w:pPr>
            <w:r w:rsidRPr="00C70209">
              <w:t>studies with a high risk of bias</w:t>
            </w:r>
          </w:p>
          <w:p w14:paraId="2EBBC41B" w14:textId="77777777" w:rsidR="00183F9F" w:rsidRPr="00C70209" w:rsidRDefault="00183F9F" w:rsidP="00082182">
            <w:pPr>
              <w:pStyle w:val="Tabletext-subanalysis"/>
              <w:jc w:val="right"/>
            </w:pPr>
            <w:r w:rsidRPr="00C70209">
              <w:t>5 trials (NR)</w:t>
            </w:r>
          </w:p>
          <w:p w14:paraId="745F0CE8" w14:textId="77777777" w:rsidR="00183F9F" w:rsidRPr="00C70209" w:rsidRDefault="00183F9F" w:rsidP="00082182">
            <w:pPr>
              <w:pStyle w:val="Tabletext-subanalysis"/>
              <w:jc w:val="right"/>
            </w:pPr>
            <w:r w:rsidRPr="00C70209">
              <w:t>N=199</w:t>
            </w:r>
          </w:p>
        </w:tc>
        <w:tc>
          <w:tcPr>
            <w:tcW w:w="517" w:type="pct"/>
            <w:tcBorders>
              <w:bottom w:val="single" w:sz="4" w:space="0" w:color="000000"/>
            </w:tcBorders>
            <w:shd w:val="clear" w:color="auto" w:fill="auto"/>
          </w:tcPr>
          <w:p w14:paraId="7D7F1CF5" w14:textId="77777777" w:rsidR="00183F9F" w:rsidRPr="00C70209" w:rsidRDefault="00183F9F" w:rsidP="00082182">
            <w:pPr>
              <w:pStyle w:val="Tabletext-subanalysis"/>
            </w:pPr>
            <w:r w:rsidRPr="00C70209">
              <w:t>NR</w:t>
            </w:r>
          </w:p>
        </w:tc>
        <w:tc>
          <w:tcPr>
            <w:tcW w:w="517" w:type="pct"/>
            <w:tcBorders>
              <w:bottom w:val="single" w:sz="4" w:space="0" w:color="000000"/>
            </w:tcBorders>
            <w:shd w:val="clear" w:color="auto" w:fill="auto"/>
          </w:tcPr>
          <w:p w14:paraId="1086ECCD" w14:textId="77777777" w:rsidR="00183F9F" w:rsidRPr="00C70209" w:rsidRDefault="00183F9F" w:rsidP="00082182">
            <w:pPr>
              <w:pStyle w:val="Tabletext-subanalysis"/>
            </w:pPr>
            <w:r w:rsidRPr="00C70209">
              <w:t>NR</w:t>
            </w:r>
          </w:p>
        </w:tc>
        <w:tc>
          <w:tcPr>
            <w:tcW w:w="517" w:type="pct"/>
            <w:tcBorders>
              <w:bottom w:val="single" w:sz="4" w:space="0" w:color="000000"/>
            </w:tcBorders>
            <w:shd w:val="clear" w:color="auto" w:fill="FFFFFF" w:themeFill="background1"/>
          </w:tcPr>
          <w:p w14:paraId="23372973" w14:textId="77777777" w:rsidR="00183F9F" w:rsidRPr="00C70209" w:rsidRDefault="00183F9F" w:rsidP="00082182">
            <w:pPr>
              <w:pStyle w:val="Tabletext-subanalysis"/>
            </w:pPr>
            <w:r w:rsidRPr="00C70209">
              <w:t>MD –0.9 (–1.5, –0.3)</w:t>
            </w:r>
          </w:p>
        </w:tc>
        <w:tc>
          <w:tcPr>
            <w:tcW w:w="611" w:type="pct"/>
            <w:shd w:val="clear" w:color="auto" w:fill="D9D9D9" w:themeFill="background1" w:themeFillShade="D9"/>
          </w:tcPr>
          <w:p w14:paraId="163DE45E" w14:textId="77777777" w:rsidR="00183F9F" w:rsidRPr="00C70209" w:rsidRDefault="00183F9F" w:rsidP="00082182">
            <w:pPr>
              <w:pStyle w:val="Tabletext-subanalysis"/>
              <w:rPr>
                <w:i/>
              </w:rPr>
            </w:pPr>
            <w:r w:rsidRPr="00C70209">
              <w:rPr>
                <w:i/>
              </w:rPr>
              <w:t>Favours IVIg</w:t>
            </w:r>
          </w:p>
          <w:p w14:paraId="5F6E977A" w14:textId="1C74535E" w:rsidR="00183F9F" w:rsidRPr="00C70209" w:rsidRDefault="001A475D" w:rsidP="00082182">
            <w:pPr>
              <w:pStyle w:val="Tabletext-subanalysis"/>
            </w:pPr>
            <w:r w:rsidRPr="001A475D">
              <w:rPr>
                <w:i/>
              </w:rPr>
              <w:t>P = </w:t>
            </w:r>
            <w:r w:rsidR="00183F9F" w:rsidRPr="00C70209">
              <w:t>NR</w:t>
            </w:r>
          </w:p>
          <w:p w14:paraId="30B61F67" w14:textId="77777777" w:rsidR="00183F9F" w:rsidRPr="00C70209" w:rsidRDefault="00183F9F" w:rsidP="00082182">
            <w:pPr>
              <w:pStyle w:val="Tabletext-subanalysis"/>
            </w:pPr>
            <w:r w:rsidRPr="00C70209">
              <w:t>Substantial heterogeneity</w:t>
            </w:r>
          </w:p>
          <w:p w14:paraId="55DF8477" w14:textId="059FBB2C"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92%</w:t>
            </w:r>
          </w:p>
        </w:tc>
      </w:tr>
      <w:tr w:rsidR="00183F9F" w:rsidRPr="00C70209" w14:paraId="1B6BEEA3" w14:textId="77777777" w:rsidTr="00082182">
        <w:tc>
          <w:tcPr>
            <w:tcW w:w="388" w:type="pct"/>
            <w:vMerge/>
            <w:shd w:val="clear" w:color="auto" w:fill="auto"/>
          </w:tcPr>
          <w:p w14:paraId="6F896210" w14:textId="77777777" w:rsidR="00183F9F" w:rsidRPr="00C70209" w:rsidRDefault="00183F9F" w:rsidP="00082182">
            <w:pPr>
              <w:pStyle w:val="Tabletext-evidencematrix"/>
            </w:pPr>
          </w:p>
        </w:tc>
        <w:tc>
          <w:tcPr>
            <w:tcW w:w="490" w:type="pct"/>
            <w:shd w:val="clear" w:color="auto" w:fill="auto"/>
          </w:tcPr>
          <w:p w14:paraId="0483F3E1" w14:textId="6A7F5560" w:rsidR="00183F9F" w:rsidRPr="00C70209" w:rsidRDefault="00183F9F" w:rsidP="00082182">
            <w:pPr>
              <w:pStyle w:val="Tabletext-evidencematrix"/>
            </w:pPr>
            <w:r w:rsidRPr="00C70209">
              <w:t>5 trials (Alpay 1999,</w:t>
            </w:r>
            <w:r w:rsidRPr="00C70209">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instrText xml:space="preserve"> ADDIN EN.CITE </w:instrText>
            </w:r>
            <w:r w:rsidR="000E261C">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4</w:t>
            </w:r>
            <w:r w:rsidRPr="00C70209">
              <w:fldChar w:fldCharType="end"/>
            </w:r>
            <w:r w:rsidRPr="00C70209">
              <w:t xml:space="preserve"> Huang 2006,</w:t>
            </w:r>
            <w:r w:rsidRPr="00C70209">
              <w:fldChar w:fldCharType="begin"/>
            </w:r>
            <w:r w:rsidR="000E261C">
              <w:instrText xml:space="preserve"> ADDIN EN.CITE &lt;EndNote&gt;&lt;Cite&gt;&lt;Author&gt;Huang&lt;/Author&gt;&lt;Year&gt;2006&lt;/Year&gt;&lt;RecNum&gt;887&lt;/RecNum&gt;&lt;DisplayText&gt;&lt;style face="superscript"&gt;338&lt;/style&gt;&lt;/DisplayText&gt;&lt;record&gt;&lt;rec-number&gt;887&lt;/rec-number&gt;&lt;foreign-keys&gt;&lt;key app="EN" db-id="9edve2wadsavt5ewavaxtda4f2tavzvts9ee" timestamp="1435036188"&gt;887&lt;/key&gt;&lt;/foreign-keys&gt;&lt;ref-type name="Generic"&gt;13&lt;/ref-type&gt;&lt;contributors&gt;&lt;authors&gt;&lt;author&gt;Huang, W. M.&lt;/author&gt;&lt;author&gt;Chen, H. W.&lt;/author&gt;&lt;author&gt;Li, N.&lt;/author&gt;&lt;author&gt;et al.,&lt;/author&gt;&lt;/authors&gt;&lt;/contributors&gt;&lt;titles&gt;&lt;title&gt;[Clinical study of early interventions for ABO hemolytic disease of the newborn]&lt;/title&gt;&lt;/titles&gt;&lt;pages&gt;1350–1351&lt;/pages&gt;&lt;volume&gt;26&lt;/volume&gt;&lt;reprint-edition&gt;NOT IN FILE&lt;/reprint-edition&gt;&lt;keywords&gt;&lt;keyword&gt;Studies&lt;/keyword&gt;&lt;/keywords&gt;&lt;dates&gt;&lt;year&gt;2006&lt;/year&gt;&lt;/dates&gt;&lt;urls&gt;&lt;/urls&gt;&lt;/record&gt;&lt;/Cite&gt;&lt;/EndNote&gt;</w:instrText>
            </w:r>
            <w:r w:rsidRPr="00C70209">
              <w:fldChar w:fldCharType="separate"/>
            </w:r>
            <w:r w:rsidR="000E261C" w:rsidRPr="000E261C">
              <w:rPr>
                <w:noProof/>
                <w:vertAlign w:val="superscript"/>
              </w:rPr>
              <w:t>338</w:t>
            </w:r>
            <w:r w:rsidRPr="00C70209">
              <w:fldChar w:fldCharType="end"/>
            </w:r>
            <w:r w:rsidRPr="00C70209">
              <w:t xml:space="preserve"> Miqdad 2004,</w:t>
            </w:r>
            <w:r w:rsidRPr="00C70209">
              <w:fldChar w:fldCharType="begin">
                <w:fldData xml:space="preserve">PEVuZE5vdGU+PENpdGU+PEF1dGhvcj5NaXFkYWQ8L0F1dGhvcj48WWVhcj4yMDA0PC9ZZWFyPjxS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</w:fldData>
              </w:fldChar>
            </w:r>
            <w:r w:rsidR="000E261C">
              <w:instrText xml:space="preserve"> ADDIN EN.CITE </w:instrText>
            </w:r>
            <w:r w:rsidR="000E261C">
              <w:fldChar w:fldCharType="begin">
                <w:fldData xml:space="preserve">PEVuZE5vdGU+PENpdGU+PEF1dGhvcj5NaXFkYWQ8L0F1dGhvcj48WWVhcj4yMDA0PC9ZZWFyPjxS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9</w:t>
            </w:r>
            <w:r w:rsidRPr="00C70209">
              <w:fldChar w:fldCharType="end"/>
            </w:r>
            <w:r w:rsidRPr="00C70209">
              <w:t xml:space="preserve"> Nasseri 2006,</w:t>
            </w:r>
            <w:r w:rsidRPr="00C70209">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instrText xml:space="preserve"> ADDIN EN.CITE </w:instrText>
            </w:r>
            <w:r w:rsidR="000E261C">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0</w:t>
            </w:r>
            <w:r w:rsidRPr="00C70209">
              <w:fldChar w:fldCharType="end"/>
            </w:r>
            <w:r w:rsidRPr="00C70209">
              <w:t xml:space="preserve"> Pishva 2000</w:t>
            </w:r>
            <w:r w:rsidRPr="00C70209">
              <w:fldChar w:fldCharType="begin"/>
            </w:r>
            <w:r w:rsidR="000E261C">
              <w:instrText xml:space="preserve"> ADDIN EN.CITE &lt;EndNote&gt;&lt;Cite&gt;&lt;Author&gt;Pishva&lt;/Author&gt;&lt;Year&gt;2000&lt;/Year&gt;&lt;RecNum&gt;908&lt;/RecNum&gt;&lt;DisplayText&gt;&lt;style face="superscript"&gt;341&lt;/style&gt;&lt;/DisplayText&gt;&lt;record&gt;&lt;rec-number&gt;908&lt;/rec-number&gt;&lt;foreign-keys&gt;&lt;key app="EN" db-id="9edve2wadsavt5ewavaxtda4f2tavzvts9ee" timestamp="1435036188"&gt;908&lt;/key&gt;&lt;/foreign-keys&gt;&lt;ref-type name="Generic"&gt;13&lt;/ref-type&gt;&lt;contributors&gt;&lt;authors&gt;&lt;author&gt;Pishva, N.&lt;/author&gt;&lt;author&gt;Madani, A.&lt;/author&gt;&lt;author&gt;Homayoon, K.&lt;/author&gt;&lt;/authors&gt;&lt;/contributors&gt;&lt;titles&gt;&lt;title&gt;Prophylactic intravenous immunoglobulin in neonatal immune hemolytic jaundice&lt;/title&gt;&lt;/titles&gt;&lt;pages&gt;129–133&lt;/pages&gt;&lt;volume&gt;25&lt;/volume&gt;&lt;reprint-edition&gt;NOT IN FILE&lt;/reprint-edition&gt;&lt;keywords&gt;&lt;keyword&gt;intravenous immunoglobulin&lt;/keyword&gt;&lt;keyword&gt;immunoglobulin&lt;/keyword&gt;&lt;/keywords&gt;&lt;dates&gt;&lt;year&gt;2000&lt;/year&gt;&lt;/dates&gt;&lt;urls&gt;&lt;/urls&gt;&lt;/record&gt;&lt;/Cite&gt;&lt;/EndNote&gt;</w:instrText>
            </w:r>
            <w:r w:rsidRPr="00C70209">
              <w:fldChar w:fldCharType="separate"/>
            </w:r>
            <w:r w:rsidR="000E261C" w:rsidRPr="000E261C">
              <w:rPr>
                <w:noProof/>
                <w:vertAlign w:val="superscript"/>
              </w:rPr>
              <w:t>341</w:t>
            </w:r>
            <w:r w:rsidRPr="00C70209">
              <w:fldChar w:fldCharType="end"/>
            </w:r>
            <w:r w:rsidRPr="00C70209">
              <w:t>)</w:t>
            </w:r>
          </w:p>
          <w:p w14:paraId="552FC026" w14:textId="77777777" w:rsidR="00183F9F" w:rsidRPr="00C70209" w:rsidRDefault="00183F9F" w:rsidP="00082182">
            <w:pPr>
              <w:pStyle w:val="Tabletext-evidencematrix"/>
            </w:pPr>
            <w:r w:rsidRPr="00C70209">
              <w:t>N=350</w:t>
            </w:r>
          </w:p>
        </w:tc>
        <w:tc>
          <w:tcPr>
            <w:tcW w:w="490" w:type="pct"/>
            <w:vMerge w:val="restart"/>
            <w:shd w:val="clear" w:color="auto" w:fill="auto"/>
          </w:tcPr>
          <w:p w14:paraId="23EB619A" w14:textId="77777777" w:rsidR="00183F9F" w:rsidRPr="00C70209" w:rsidRDefault="00183F9F" w:rsidP="00082182">
            <w:pPr>
              <w:pStyle w:val="Tabletext-evidencematrix"/>
            </w:pPr>
            <w:r w:rsidRPr="00C70209">
              <w:t xml:space="preserve">Term and preterm neonates with alloimmune haemolytic disease secondary to </w:t>
            </w:r>
            <w:r w:rsidRPr="00C70209">
              <w:rPr>
                <w:u w:val="single"/>
              </w:rPr>
              <w:t>ABO incompatibility</w:t>
            </w:r>
          </w:p>
        </w:tc>
        <w:tc>
          <w:tcPr>
            <w:tcW w:w="490" w:type="pct"/>
            <w:vMerge w:val="restart"/>
            <w:shd w:val="clear" w:color="auto" w:fill="auto"/>
          </w:tcPr>
          <w:p w14:paraId="180C04B9" w14:textId="77777777" w:rsidR="00183F9F" w:rsidRPr="00C70209" w:rsidRDefault="00183F9F" w:rsidP="00082182">
            <w:pPr>
              <w:pStyle w:val="Tabletext-evidencematrix"/>
            </w:pPr>
            <w:r w:rsidRPr="00C70209">
              <w:t>NR</w:t>
            </w:r>
          </w:p>
        </w:tc>
        <w:tc>
          <w:tcPr>
            <w:tcW w:w="490" w:type="pct"/>
            <w:vMerge w:val="restart"/>
            <w:shd w:val="clear" w:color="auto" w:fill="auto"/>
          </w:tcPr>
          <w:p w14:paraId="201DF464" w14:textId="77777777" w:rsidR="00183F9F" w:rsidRPr="00C70209" w:rsidRDefault="00183F9F" w:rsidP="00082182">
            <w:pPr>
              <w:pStyle w:val="Tabletext-evidencematrix"/>
            </w:pPr>
            <w:r w:rsidRPr="00C70209">
              <w:t>IVIg (therapeutic or prophylactic) versus placebo</w:t>
            </w:r>
          </w:p>
        </w:tc>
        <w:tc>
          <w:tcPr>
            <w:tcW w:w="490" w:type="pct"/>
            <w:shd w:val="clear" w:color="auto" w:fill="auto"/>
          </w:tcPr>
          <w:p w14:paraId="3835693C" w14:textId="45B5598B" w:rsidR="00183F9F" w:rsidRPr="00C70209" w:rsidRDefault="00183F9F" w:rsidP="00082182">
            <w:pPr>
              <w:pStyle w:val="Tabletext-evidencematrix"/>
            </w:pPr>
            <w:r w:rsidRPr="00C70209">
              <w:t>No. of infants requiring exchange transfusion</w:t>
            </w:r>
          </w:p>
          <w:p w14:paraId="7412F285" w14:textId="77777777" w:rsidR="00183F9F" w:rsidRPr="00C70209" w:rsidRDefault="00183F9F" w:rsidP="00082182">
            <w:pPr>
              <w:pStyle w:val="Tabletext-subanalysis"/>
            </w:pPr>
            <w:r w:rsidRPr="00C70209">
              <w:t>*all studies had a high risk of bias</w:t>
            </w:r>
          </w:p>
        </w:tc>
        <w:tc>
          <w:tcPr>
            <w:tcW w:w="517" w:type="pct"/>
            <w:tcBorders>
              <w:bottom w:val="single" w:sz="4" w:space="0" w:color="000000"/>
            </w:tcBorders>
            <w:shd w:val="clear" w:color="auto" w:fill="auto"/>
          </w:tcPr>
          <w:p w14:paraId="15EEBC59" w14:textId="77777777" w:rsidR="00183F9F" w:rsidRPr="00C70209" w:rsidRDefault="00183F9F" w:rsidP="00082182">
            <w:pPr>
              <w:pStyle w:val="Tabletext-evidencematrix"/>
            </w:pPr>
            <w:r w:rsidRPr="00C70209">
              <w:t>13/174 (7.5%)</w:t>
            </w:r>
          </w:p>
        </w:tc>
        <w:tc>
          <w:tcPr>
            <w:tcW w:w="517" w:type="pct"/>
            <w:tcBorders>
              <w:bottom w:val="single" w:sz="4" w:space="0" w:color="000000"/>
            </w:tcBorders>
            <w:shd w:val="clear" w:color="auto" w:fill="auto"/>
          </w:tcPr>
          <w:p w14:paraId="02BC68B2" w14:textId="77777777" w:rsidR="00183F9F" w:rsidRPr="00C70209" w:rsidRDefault="00183F9F" w:rsidP="00082182">
            <w:pPr>
              <w:pStyle w:val="Tabletext-evidencematrix"/>
            </w:pPr>
            <w:r w:rsidRPr="00C70209">
              <w:t>46/176 (26.1%)</w:t>
            </w:r>
          </w:p>
        </w:tc>
        <w:tc>
          <w:tcPr>
            <w:tcW w:w="517" w:type="pct"/>
            <w:tcBorders>
              <w:bottom w:val="single" w:sz="4" w:space="0" w:color="000000"/>
            </w:tcBorders>
            <w:shd w:val="clear" w:color="auto" w:fill="FFFFFF" w:themeFill="background1"/>
          </w:tcPr>
          <w:p w14:paraId="11091749" w14:textId="77777777" w:rsidR="00183F9F" w:rsidRPr="00C70209" w:rsidRDefault="00183F9F" w:rsidP="00082182">
            <w:pPr>
              <w:pStyle w:val="Tabletext-evidencematrix"/>
            </w:pPr>
            <w:r w:rsidRPr="00C70209">
              <w:t>RR 0.31 (0.18, 0.55)</w:t>
            </w:r>
          </w:p>
        </w:tc>
        <w:tc>
          <w:tcPr>
            <w:tcW w:w="611" w:type="pct"/>
            <w:shd w:val="clear" w:color="auto" w:fill="D9D9D9" w:themeFill="background1" w:themeFillShade="D9"/>
          </w:tcPr>
          <w:p w14:paraId="24CEFBDA" w14:textId="77777777" w:rsidR="00183F9F" w:rsidRPr="00C70209" w:rsidRDefault="00183F9F" w:rsidP="00082182">
            <w:pPr>
              <w:pStyle w:val="Tabletext-evidencematrix"/>
              <w:rPr>
                <w:i/>
              </w:rPr>
            </w:pPr>
            <w:r w:rsidRPr="00C70209">
              <w:rPr>
                <w:i/>
              </w:rPr>
              <w:t>Favours IVIg</w:t>
            </w:r>
          </w:p>
          <w:p w14:paraId="33A0AABF" w14:textId="72D8BDC2" w:rsidR="00183F9F" w:rsidRPr="00C70209" w:rsidRDefault="001A475D" w:rsidP="00082182">
            <w:pPr>
              <w:pStyle w:val="Tabletext-evidencematrix"/>
            </w:pPr>
            <w:r w:rsidRPr="001A475D">
              <w:rPr>
                <w:i/>
              </w:rPr>
              <w:t>P &lt; </w:t>
            </w:r>
            <w:r w:rsidR="00183F9F" w:rsidRPr="00C70209">
              <w:t>0.0001</w:t>
            </w:r>
          </w:p>
          <w:p w14:paraId="35C31EFB" w14:textId="77777777" w:rsidR="00183F9F" w:rsidRPr="00C70209" w:rsidRDefault="00183F9F" w:rsidP="00082182">
            <w:pPr>
              <w:pStyle w:val="Tabletext-evidencematrix"/>
            </w:pPr>
            <w:r w:rsidRPr="00C70209">
              <w:t>No significant heterogeneity</w:t>
            </w:r>
          </w:p>
          <w:p w14:paraId="19884280" w14:textId="29B03E91"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366C05F9" w14:textId="77777777" w:rsidTr="00082182">
        <w:tc>
          <w:tcPr>
            <w:tcW w:w="388" w:type="pct"/>
            <w:vMerge/>
            <w:shd w:val="clear" w:color="auto" w:fill="auto"/>
          </w:tcPr>
          <w:p w14:paraId="16AE974B" w14:textId="77777777" w:rsidR="00183F9F" w:rsidRPr="00C70209" w:rsidRDefault="00183F9F" w:rsidP="00082182">
            <w:pPr>
              <w:pStyle w:val="Tabletext-evidencematrix"/>
            </w:pPr>
          </w:p>
        </w:tc>
        <w:tc>
          <w:tcPr>
            <w:tcW w:w="490" w:type="pct"/>
            <w:shd w:val="clear" w:color="auto" w:fill="auto"/>
          </w:tcPr>
          <w:p w14:paraId="42EED4F0" w14:textId="77777777" w:rsidR="00183F9F" w:rsidRPr="00C70209" w:rsidRDefault="00183F9F" w:rsidP="00082182">
            <w:pPr>
              <w:pStyle w:val="Tabletext-evidencematrix"/>
            </w:pPr>
            <w:r w:rsidRPr="00C70209">
              <w:t>3 trials (NR)</w:t>
            </w:r>
          </w:p>
          <w:p w14:paraId="5F6BD9F8" w14:textId="77777777" w:rsidR="00183F9F" w:rsidRPr="00C70209" w:rsidRDefault="00183F9F" w:rsidP="00082182">
            <w:pPr>
              <w:pStyle w:val="Tabletext-evidencematrix"/>
            </w:pPr>
            <w:r w:rsidRPr="00C70209">
              <w:t>N=226</w:t>
            </w:r>
          </w:p>
        </w:tc>
        <w:tc>
          <w:tcPr>
            <w:tcW w:w="490" w:type="pct"/>
            <w:vMerge/>
            <w:shd w:val="clear" w:color="auto" w:fill="auto"/>
          </w:tcPr>
          <w:p w14:paraId="4795F6AE" w14:textId="77777777" w:rsidR="00183F9F" w:rsidRPr="00C70209" w:rsidRDefault="00183F9F" w:rsidP="00082182">
            <w:pPr>
              <w:pStyle w:val="Tabletext-evidencematrix"/>
            </w:pPr>
          </w:p>
        </w:tc>
        <w:tc>
          <w:tcPr>
            <w:tcW w:w="490" w:type="pct"/>
            <w:vMerge/>
            <w:shd w:val="clear" w:color="auto" w:fill="auto"/>
          </w:tcPr>
          <w:p w14:paraId="5F254727" w14:textId="77777777" w:rsidR="00183F9F" w:rsidRPr="00C70209" w:rsidRDefault="00183F9F" w:rsidP="00082182">
            <w:pPr>
              <w:pStyle w:val="Tabletext-evidencematrix"/>
            </w:pPr>
          </w:p>
        </w:tc>
        <w:tc>
          <w:tcPr>
            <w:tcW w:w="490" w:type="pct"/>
            <w:vMerge/>
            <w:shd w:val="clear" w:color="auto" w:fill="auto"/>
          </w:tcPr>
          <w:p w14:paraId="34278A1F" w14:textId="77777777" w:rsidR="00183F9F" w:rsidRPr="00C70209" w:rsidRDefault="00183F9F" w:rsidP="00082182">
            <w:pPr>
              <w:pStyle w:val="Tabletext-evidencematrix"/>
            </w:pPr>
          </w:p>
        </w:tc>
        <w:tc>
          <w:tcPr>
            <w:tcW w:w="490" w:type="pct"/>
            <w:shd w:val="clear" w:color="auto" w:fill="auto"/>
          </w:tcPr>
          <w:p w14:paraId="6BEA90C4" w14:textId="5938F193" w:rsidR="00183F9F" w:rsidRPr="00C70209" w:rsidRDefault="00183F9F" w:rsidP="00082182">
            <w:pPr>
              <w:pStyle w:val="Tabletext-evidencematrix"/>
            </w:pPr>
            <w:r w:rsidRPr="00C70209">
              <w:t>No. of exchange transfusions per infant</w:t>
            </w:r>
          </w:p>
          <w:p w14:paraId="20C09050" w14:textId="77777777" w:rsidR="00183F9F" w:rsidRPr="00C70209" w:rsidRDefault="00183F9F" w:rsidP="00082182">
            <w:pPr>
              <w:pStyle w:val="Tabletext-subanalysis"/>
            </w:pPr>
            <w:r w:rsidRPr="00C70209">
              <w:t>*all studies had a high risk of bias</w:t>
            </w:r>
          </w:p>
        </w:tc>
        <w:tc>
          <w:tcPr>
            <w:tcW w:w="517" w:type="pct"/>
            <w:tcBorders>
              <w:bottom w:val="single" w:sz="4" w:space="0" w:color="000000"/>
            </w:tcBorders>
            <w:shd w:val="clear" w:color="auto" w:fill="auto"/>
          </w:tcPr>
          <w:p w14:paraId="166D1020" w14:textId="77777777" w:rsidR="00183F9F" w:rsidRPr="00C70209" w:rsidRDefault="00183F9F" w:rsidP="00082182">
            <w:pPr>
              <w:pStyle w:val="Tabletext-evidencematrix"/>
            </w:pPr>
            <w:r w:rsidRPr="00C70209">
              <w:t>NR</w:t>
            </w:r>
          </w:p>
        </w:tc>
        <w:tc>
          <w:tcPr>
            <w:tcW w:w="517" w:type="pct"/>
            <w:tcBorders>
              <w:bottom w:val="single" w:sz="4" w:space="0" w:color="000000"/>
            </w:tcBorders>
            <w:shd w:val="clear" w:color="auto" w:fill="auto"/>
          </w:tcPr>
          <w:p w14:paraId="711064E7" w14:textId="77777777" w:rsidR="00183F9F" w:rsidRPr="00C70209" w:rsidRDefault="00183F9F" w:rsidP="00082182">
            <w:pPr>
              <w:pStyle w:val="Tabletext-evidencematrix"/>
            </w:pPr>
            <w:r w:rsidRPr="00C70209">
              <w:t>NR</w:t>
            </w:r>
          </w:p>
        </w:tc>
        <w:tc>
          <w:tcPr>
            <w:tcW w:w="517" w:type="pct"/>
            <w:tcBorders>
              <w:bottom w:val="single" w:sz="4" w:space="0" w:color="000000"/>
            </w:tcBorders>
            <w:shd w:val="clear" w:color="auto" w:fill="FFFFFF" w:themeFill="background1"/>
          </w:tcPr>
          <w:p w14:paraId="1CFBE47C" w14:textId="77777777" w:rsidR="00183F9F" w:rsidRPr="00C70209" w:rsidRDefault="00183F9F" w:rsidP="00082182">
            <w:pPr>
              <w:pStyle w:val="Tabletext-evidencematrix"/>
            </w:pPr>
            <w:r w:rsidRPr="00C70209">
              <w:t>MD –0.2 (–0.3, –0.1)</w:t>
            </w:r>
          </w:p>
        </w:tc>
        <w:tc>
          <w:tcPr>
            <w:tcW w:w="611" w:type="pct"/>
            <w:shd w:val="clear" w:color="auto" w:fill="D9D9D9" w:themeFill="background1" w:themeFillShade="D9"/>
          </w:tcPr>
          <w:p w14:paraId="0679388D" w14:textId="77777777" w:rsidR="00183F9F" w:rsidRPr="00C70209" w:rsidRDefault="00183F9F" w:rsidP="00082182">
            <w:pPr>
              <w:pStyle w:val="Tabletext-evidencematrix"/>
              <w:rPr>
                <w:i/>
              </w:rPr>
            </w:pPr>
            <w:r w:rsidRPr="00C70209">
              <w:rPr>
                <w:i/>
              </w:rPr>
              <w:t>Favours IVIg</w:t>
            </w:r>
          </w:p>
          <w:p w14:paraId="737B21FB" w14:textId="1837436A" w:rsidR="00183F9F" w:rsidRPr="00C70209" w:rsidRDefault="001A475D" w:rsidP="00082182">
            <w:pPr>
              <w:pStyle w:val="Tabletext-evidencematrix"/>
            </w:pPr>
            <w:r w:rsidRPr="001A475D">
              <w:rPr>
                <w:i/>
              </w:rPr>
              <w:t>P = </w:t>
            </w:r>
            <w:r w:rsidR="00183F9F" w:rsidRPr="00C70209">
              <w:t>NR</w:t>
            </w:r>
          </w:p>
          <w:p w14:paraId="55D39331" w14:textId="77777777" w:rsidR="00183F9F" w:rsidRPr="00C70209" w:rsidRDefault="00183F9F" w:rsidP="00082182">
            <w:pPr>
              <w:pStyle w:val="Tabletext-evidencematrix"/>
            </w:pPr>
            <w:r w:rsidRPr="00C70209">
              <w:t>No significant heterogeneity</w:t>
            </w:r>
          </w:p>
          <w:p w14:paraId="30C2A621" w14:textId="33AF6D0C"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bl>
    <w:p w14:paraId="692DEDF5" w14:textId="77777777" w:rsidR="00183F9F" w:rsidRPr="00C70209" w:rsidRDefault="00183F9F" w:rsidP="00082182">
      <w:pPr>
        <w:pStyle w:val="TabFigNotes0noindent"/>
      </w:pPr>
      <w:r w:rsidRPr="00C70209">
        <w:t>CI, confidence interval; IVIg, intravenous immunoglobulin; MD, mean difference; NR, not reported; Rh, rhesus; RD, risk difference; RR, risk ratio; SD, standard deviation</w:t>
      </w:r>
    </w:p>
    <w:p w14:paraId="220EBB4E"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A345702" w14:textId="78988A90"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4FABFFE" w14:textId="77777777" w:rsidR="00183F9F" w:rsidRPr="00C70209" w:rsidRDefault="00183F9F" w:rsidP="00082182">
      <w:pPr>
        <w:pStyle w:val="TabFigNotes0noindent"/>
      </w:pPr>
      <w:r w:rsidRPr="00C70209">
        <w:rPr>
          <w:b/>
        </w:rPr>
        <w:t>c.</w:t>
      </w:r>
      <w:r w:rsidRPr="00C70209">
        <w:t xml:space="preserve"> Calculated post-hoc using RevMan 5.1.2.</w:t>
      </w:r>
    </w:p>
    <w:p w14:paraId="12A44C11" w14:textId="77777777" w:rsidR="00183F9F" w:rsidRPr="00C70209" w:rsidRDefault="00183F9F" w:rsidP="00082182">
      <w:pPr>
        <w:pStyle w:val="TabFigNotes0noindent"/>
      </w:pPr>
      <w:r w:rsidRPr="00C70209">
        <w:rPr>
          <w:b/>
        </w:rPr>
        <w:t xml:space="preserve">d. </w:t>
      </w:r>
      <w:r w:rsidRPr="00C70209">
        <w:t>IVIg administered within first few hours of birth or before the development of significant hyperbilirubinaemia.</w:t>
      </w:r>
    </w:p>
    <w:p w14:paraId="4406E505" w14:textId="77777777" w:rsidR="00183F9F" w:rsidRPr="00C70209" w:rsidRDefault="00183F9F" w:rsidP="00082182">
      <w:pPr>
        <w:pStyle w:val="TabFigNotes0noindent"/>
      </w:pPr>
    </w:p>
    <w:p w14:paraId="578CB72C" w14:textId="77777777" w:rsidR="00183F9F" w:rsidRPr="00C70209" w:rsidRDefault="00183F9F" w:rsidP="00082182">
      <w:pPr>
        <w:spacing w:after="200" w:line="276" w:lineRule="auto"/>
        <w:ind w:left="0"/>
        <w:rPr>
          <w:rFonts w:asciiTheme="minorHAnsi" w:eastAsiaTheme="minorHAnsi" w:hAnsiTheme="minorHAnsi" w:cstheme="minorBidi"/>
          <w:color w:val="auto"/>
          <w:lang w:eastAsia="en-US"/>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4C5C0254" w14:textId="77777777" w:rsidR="00183F9F" w:rsidRPr="00C70209" w:rsidRDefault="00183F9F" w:rsidP="00082182">
      <w:pPr>
        <w:pStyle w:val="Heading6"/>
      </w:pPr>
      <w:r w:rsidRPr="00C70209">
        <w:t>Mortality</w:t>
      </w:r>
    </w:p>
    <w:p w14:paraId="00D22736" w14:textId="77777777" w:rsidR="00183F9F" w:rsidRPr="00C70209" w:rsidRDefault="00183F9F" w:rsidP="00082182">
      <w:pPr>
        <w:pStyle w:val="BodyText"/>
        <w:rPr>
          <w:rFonts w:eastAsia="Arial Unicode MS"/>
          <w:lang w:eastAsia="ja-JP"/>
        </w:rPr>
      </w:pPr>
      <w:r w:rsidRPr="00C70209">
        <w:rPr>
          <w:lang w:eastAsia="en-GB"/>
        </w:rPr>
        <w:t xml:space="preserve">The systematic review by </w:t>
      </w:r>
      <w:r w:rsidRPr="00C70209">
        <w:rPr>
          <w:rFonts w:eastAsia="Arial Unicode MS"/>
          <w:lang w:eastAsia="ja-JP"/>
        </w:rPr>
        <w:t xml:space="preserve">Louis (2014) provided evidence for mortality in term and preterm neonates with AHD secondary to Rh or ABO incompatibility. </w:t>
      </w:r>
      <w:r w:rsidRPr="00C70209">
        <w:rPr>
          <w:rFonts w:eastAsia="Arial Unicode MS"/>
          <w:b/>
          <w:lang w:eastAsia="ja-JP"/>
        </w:rPr>
        <w:fldChar w:fldCharType="begin"/>
      </w:r>
      <w:r w:rsidRPr="00C70209">
        <w:rPr>
          <w:rFonts w:eastAsia="Arial Unicode MS"/>
          <w:b/>
          <w:lang w:eastAsia="ja-JP"/>
        </w:rPr>
        <w:instrText xml:space="preserve"> REF _Ref413151672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rFonts w:eastAsia="Arial Unicode MS"/>
          <w:b/>
          <w:lang w:eastAsia="ja-JP"/>
        </w:rPr>
        <w:t>Table 3.4.9</w:t>
      </w:r>
      <w:r w:rsidRPr="00C70209">
        <w:rPr>
          <w:rFonts w:eastAsia="Arial Unicode MS"/>
          <w:b/>
          <w:lang w:eastAsia="ja-JP"/>
        </w:rPr>
        <w:fldChar w:fldCharType="end"/>
      </w:r>
      <w:r w:rsidRPr="00C70209">
        <w:rPr>
          <w:rFonts w:eastAsia="Arial Unicode MS"/>
          <w:lang w:eastAsia="ja-JP"/>
        </w:rPr>
        <w:t xml:space="preserve"> </w:t>
      </w:r>
      <w:r w:rsidRPr="00C70209">
        <w:rPr>
          <w:lang w:eastAsia="en-GB"/>
        </w:rPr>
        <w:t>summarises the results from this studies.</w:t>
      </w:r>
    </w:p>
    <w:p w14:paraId="1936FC2A" w14:textId="432FFC50" w:rsidR="00183F9F" w:rsidRPr="00C70209" w:rsidRDefault="00183F9F" w:rsidP="00082182">
      <w:pPr>
        <w:pStyle w:val="BodyText"/>
        <w:rPr>
          <w:rFonts w:eastAsia="Arial Unicode MS"/>
          <w:lang w:eastAsia="ja-JP"/>
        </w:rPr>
      </w:pPr>
      <w:r w:rsidRPr="00C70209">
        <w:rPr>
          <w:rFonts w:eastAsia="Arial Unicode MS"/>
          <w:lang w:eastAsia="ja-JP"/>
        </w:rPr>
        <w:t>There was no deaths reported in the 12 RCTs (Alpay 1999, Dagoglu 1995, Rubo 1992, Santos 2013, Smits-Wintjens 2011, Garcia 2004, Elalfy 2011, Nasseri 2006, Huang 2006, Miqdad 2004, Pishva 2000, Voto 1995) identified by Louis (2014) that compared the effectiveness of IVIg with no IVIg in 236 neonates with AHD secondary to Rh or ABO incompatibility.</w:t>
      </w:r>
    </w:p>
    <w:p w14:paraId="2EE22489" w14:textId="319ECC8A" w:rsidR="00A13CB7" w:rsidRPr="00C70209" w:rsidRDefault="00A13CB7" w:rsidP="00A13CB7">
      <w:pPr>
        <w:tabs>
          <w:tab w:val="left" w:pos="3781"/>
        </w:tabs>
        <w:rPr>
          <w:rFonts w:eastAsia="Arial Unicode MS"/>
          <w:lang w:eastAsia="ja-JP"/>
        </w:rPr>
      </w:pPr>
    </w:p>
    <w:p w14:paraId="06DBC0BE" w14:textId="77777777" w:rsidR="00183F9F" w:rsidRPr="00C70209" w:rsidRDefault="00183F9F" w:rsidP="00A13CB7">
      <w:pPr>
        <w:rPr>
          <w:rFonts w:eastAsia="Arial Unicode M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472966AE" w14:textId="77777777" w:rsidR="00183F9F" w:rsidRPr="00C70209" w:rsidRDefault="00183F9F" w:rsidP="00082182">
      <w:pPr>
        <w:pStyle w:val="Caption"/>
        <w:rPr>
          <w:szCs w:val="21"/>
          <w:lang w:eastAsia="en-GB"/>
        </w:rPr>
      </w:pPr>
      <w:bookmarkStart w:id="771" w:name="_Ref413151672"/>
      <w:bookmarkStart w:id="772" w:name="_Toc427747197"/>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9</w:t>
      </w:r>
      <w:r w:rsidRPr="00C70209">
        <w:fldChar w:fldCharType="end"/>
      </w:r>
      <w:bookmarkEnd w:id="771"/>
      <w:r w:rsidRPr="00C70209">
        <w:tab/>
      </w:r>
      <w:r w:rsidRPr="00C70209">
        <w:rPr>
          <w:szCs w:val="21"/>
          <w:lang w:eastAsia="en-GB"/>
        </w:rPr>
        <w:t>Preterm and term infants: Results for IVIg versus no IVIg – mortality</w:t>
      </w:r>
      <w:bookmarkEnd w:id="772"/>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46"/>
        <w:gridCol w:w="1418"/>
        <w:gridCol w:w="1412"/>
        <w:gridCol w:w="1199"/>
        <w:gridCol w:w="1389"/>
        <w:gridCol w:w="1389"/>
        <w:gridCol w:w="1477"/>
        <w:gridCol w:w="1477"/>
        <w:gridCol w:w="1477"/>
        <w:gridCol w:w="1693"/>
      </w:tblGrid>
      <w:tr w:rsidR="00183F9F" w:rsidRPr="00C70209" w14:paraId="1A9C377D" w14:textId="77777777" w:rsidTr="00082182">
        <w:trPr>
          <w:tblHeader/>
        </w:trPr>
        <w:tc>
          <w:tcPr>
            <w:tcW w:w="439" w:type="pct"/>
            <w:vMerge w:val="restart"/>
            <w:tcBorders>
              <w:bottom w:val="single" w:sz="4" w:space="0" w:color="auto"/>
            </w:tcBorders>
          </w:tcPr>
          <w:p w14:paraId="1A54F356"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4807E0B7"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7144A857"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500" w:type="pct"/>
            <w:vMerge w:val="restart"/>
          </w:tcPr>
          <w:p w14:paraId="71FB05F7"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8" w:type="pct"/>
            <w:vMerge w:val="restart"/>
          </w:tcPr>
          <w:p w14:paraId="4620D861"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w:t>
            </w:r>
          </w:p>
        </w:tc>
        <w:tc>
          <w:tcPr>
            <w:tcW w:w="423" w:type="pct"/>
            <w:vMerge w:val="restart"/>
          </w:tcPr>
          <w:p w14:paraId="7519E09E"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7CCB165D"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vMerge w:val="restart"/>
          </w:tcPr>
          <w:p w14:paraId="1625EF7D"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0" w:type="pct"/>
            <w:vMerge w:val="restart"/>
          </w:tcPr>
          <w:p w14:paraId="48615212"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0" w:type="pct"/>
            <w:gridSpan w:val="4"/>
          </w:tcPr>
          <w:p w14:paraId="58965733"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103E20B9" w14:textId="77777777" w:rsidTr="00082182">
        <w:trPr>
          <w:tblHeader/>
        </w:trPr>
        <w:tc>
          <w:tcPr>
            <w:tcW w:w="439" w:type="pct"/>
            <w:vMerge/>
            <w:tcBorders>
              <w:bottom w:val="nil"/>
            </w:tcBorders>
          </w:tcPr>
          <w:p w14:paraId="760988D4" w14:textId="77777777" w:rsidR="00183F9F" w:rsidRPr="00C70209" w:rsidRDefault="00183F9F" w:rsidP="00082182">
            <w:pPr>
              <w:pStyle w:val="TableH2"/>
              <w:rPr>
                <w:rFonts w:eastAsia="Arial Unicode MS"/>
                <w:lang w:eastAsia="ja-JP"/>
              </w:rPr>
            </w:pPr>
          </w:p>
        </w:tc>
        <w:tc>
          <w:tcPr>
            <w:tcW w:w="500" w:type="pct"/>
            <w:vMerge/>
            <w:tcBorders>
              <w:bottom w:val="nil"/>
            </w:tcBorders>
          </w:tcPr>
          <w:p w14:paraId="66D325B9" w14:textId="77777777" w:rsidR="00183F9F" w:rsidRPr="00C70209" w:rsidRDefault="00183F9F" w:rsidP="00082182">
            <w:pPr>
              <w:pStyle w:val="TableH2"/>
              <w:rPr>
                <w:rFonts w:eastAsia="Arial Unicode MS"/>
                <w:lang w:eastAsia="ja-JP"/>
              </w:rPr>
            </w:pPr>
          </w:p>
        </w:tc>
        <w:tc>
          <w:tcPr>
            <w:tcW w:w="498" w:type="pct"/>
            <w:vMerge/>
            <w:tcBorders>
              <w:bottom w:val="nil"/>
            </w:tcBorders>
          </w:tcPr>
          <w:p w14:paraId="4D5B1C06" w14:textId="77777777" w:rsidR="00183F9F" w:rsidRPr="00C70209" w:rsidRDefault="00183F9F" w:rsidP="00082182">
            <w:pPr>
              <w:pStyle w:val="TableH2"/>
              <w:rPr>
                <w:rFonts w:eastAsia="Arial Unicode MS"/>
                <w:lang w:eastAsia="ja-JP"/>
              </w:rPr>
            </w:pPr>
          </w:p>
        </w:tc>
        <w:tc>
          <w:tcPr>
            <w:tcW w:w="423" w:type="pct"/>
            <w:vMerge/>
            <w:tcBorders>
              <w:bottom w:val="nil"/>
            </w:tcBorders>
          </w:tcPr>
          <w:p w14:paraId="3B4EE8A6"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5D3FF34E" w14:textId="77777777" w:rsidR="00183F9F" w:rsidRPr="00C70209" w:rsidRDefault="00183F9F" w:rsidP="00082182">
            <w:pPr>
              <w:pStyle w:val="TableH2"/>
              <w:rPr>
                <w:rFonts w:eastAsia="Arial Unicode MS"/>
                <w:lang w:eastAsia="ja-JP"/>
              </w:rPr>
            </w:pPr>
          </w:p>
        </w:tc>
        <w:tc>
          <w:tcPr>
            <w:tcW w:w="490" w:type="pct"/>
            <w:vMerge/>
            <w:tcBorders>
              <w:bottom w:val="nil"/>
            </w:tcBorders>
          </w:tcPr>
          <w:p w14:paraId="7965F0B7" w14:textId="77777777" w:rsidR="00183F9F" w:rsidRPr="00C70209" w:rsidRDefault="00183F9F" w:rsidP="00082182">
            <w:pPr>
              <w:pStyle w:val="TableH2"/>
              <w:rPr>
                <w:rFonts w:eastAsia="Arial Unicode MS"/>
                <w:lang w:eastAsia="ja-JP"/>
              </w:rPr>
            </w:pPr>
          </w:p>
        </w:tc>
        <w:tc>
          <w:tcPr>
            <w:tcW w:w="521" w:type="pct"/>
            <w:tcBorders>
              <w:bottom w:val="nil"/>
            </w:tcBorders>
          </w:tcPr>
          <w:p w14:paraId="56D0A692" w14:textId="77777777" w:rsidR="00183F9F" w:rsidRPr="00C70209" w:rsidRDefault="00183F9F" w:rsidP="00082182">
            <w:pPr>
              <w:pStyle w:val="TableH2"/>
              <w:rPr>
                <w:rFonts w:eastAsia="Arial Unicode MS"/>
                <w:lang w:eastAsia="ja-JP"/>
              </w:rPr>
            </w:pPr>
            <w:r w:rsidRPr="00C70209">
              <w:rPr>
                <w:rFonts w:eastAsia="Arial Unicode MS"/>
                <w:lang w:eastAsia="ja-JP"/>
              </w:rPr>
              <w:t>IVIg</w:t>
            </w:r>
          </w:p>
          <w:p w14:paraId="1D932641"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21" w:type="pct"/>
            <w:tcBorders>
              <w:bottom w:val="nil"/>
            </w:tcBorders>
          </w:tcPr>
          <w:p w14:paraId="312F3EB7" w14:textId="77777777" w:rsidR="00183F9F" w:rsidRPr="00C70209" w:rsidRDefault="00183F9F" w:rsidP="00082182">
            <w:pPr>
              <w:pStyle w:val="TableH2"/>
              <w:rPr>
                <w:rFonts w:eastAsia="Arial Unicode MS"/>
                <w:lang w:eastAsia="ja-JP"/>
              </w:rPr>
            </w:pPr>
            <w:r w:rsidRPr="00C70209">
              <w:rPr>
                <w:rFonts w:eastAsia="Arial Unicode MS"/>
                <w:lang w:eastAsia="ja-JP"/>
              </w:rPr>
              <w:t>No IVIg</w:t>
            </w:r>
          </w:p>
          <w:p w14:paraId="7C85C7AC"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21" w:type="pct"/>
            <w:tcBorders>
              <w:bottom w:val="nil"/>
            </w:tcBorders>
          </w:tcPr>
          <w:p w14:paraId="3349FF7B"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97" w:type="pct"/>
            <w:tcBorders>
              <w:bottom w:val="nil"/>
            </w:tcBorders>
          </w:tcPr>
          <w:p w14:paraId="38DADE09"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3F84DCA1" w14:textId="75681223"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6710F2C3"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782B5CE6" w14:textId="77777777" w:rsidTr="00082182">
        <w:tc>
          <w:tcPr>
            <w:tcW w:w="5000" w:type="pct"/>
            <w:gridSpan w:val="10"/>
            <w:tcBorders>
              <w:top w:val="single" w:sz="4" w:space="0" w:color="000000"/>
              <w:bottom w:val="single" w:sz="4" w:space="0" w:color="000000"/>
            </w:tcBorders>
            <w:shd w:val="clear" w:color="auto" w:fill="000000"/>
          </w:tcPr>
          <w:p w14:paraId="3A7A12AD"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1463C72A" w14:textId="77777777" w:rsidTr="00082182">
        <w:tc>
          <w:tcPr>
            <w:tcW w:w="439" w:type="pct"/>
            <w:tcBorders>
              <w:bottom w:val="single" w:sz="4" w:space="0" w:color="000000"/>
            </w:tcBorders>
            <w:shd w:val="clear" w:color="auto" w:fill="auto"/>
          </w:tcPr>
          <w:p w14:paraId="3297CC88" w14:textId="6DF792EA" w:rsidR="00183F9F" w:rsidRPr="00C70209" w:rsidRDefault="00183F9F" w:rsidP="00082182">
            <w:pPr>
              <w:pStyle w:val="Tabletext-evidencematrix"/>
            </w:pPr>
            <w:r w:rsidRPr="00C70209">
              <w:t>Louis 2014</w:t>
            </w:r>
            <w:r w:rsidRPr="00C70209">
              <w:fldChar w:fldCharType="begin">
                <w:fldData xml:space="preserve">PEVuZE5vdGU+PENpdGU+PEF1dGhvcj5Mb3VpczwvQXV0aG9yPjxZZWFyPjIwMTQ8L1llYXI+PFJl
Y051bT44OTQ8L1JlY051bT48RGlzcGxheVRleHQ+PHN0eWxlIGZhY2U9InN1cGVyc2NyaXB0Ij4z
MzM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0E261C">
              <w:instrText xml:space="preserve"> ADDIN EN.CITE </w:instrText>
            </w:r>
            <w:r w:rsidR="000E261C">
              <w:fldChar w:fldCharType="begin">
                <w:fldData xml:space="preserve">PEVuZE5vdGU+PENpdGU+PEF1dGhvcj5Mb3VpczwvQXV0aG9yPjxZZWFyPjIwMTQ8L1llYXI+PFJl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3</w:t>
            </w:r>
            <w:r w:rsidRPr="00C70209">
              <w:fldChar w:fldCharType="end"/>
            </w:r>
          </w:p>
          <w:p w14:paraId="048E4351" w14:textId="77777777" w:rsidR="00183F9F" w:rsidRPr="00C70209" w:rsidRDefault="00183F9F" w:rsidP="00082182">
            <w:pPr>
              <w:pStyle w:val="Tabletext-evidencematrix"/>
            </w:pPr>
            <w:r w:rsidRPr="00C70209">
              <w:t>Level I</w:t>
            </w:r>
          </w:p>
          <w:p w14:paraId="60B93FF5" w14:textId="77777777" w:rsidR="00183F9F" w:rsidRPr="00C70209" w:rsidRDefault="00183F9F" w:rsidP="00082182">
            <w:pPr>
              <w:pStyle w:val="Tabletext-evidencematrix"/>
            </w:pPr>
            <w:r w:rsidRPr="00C70209">
              <w:rPr>
                <w:i/>
              </w:rPr>
              <w:t>Good</w:t>
            </w:r>
          </w:p>
        </w:tc>
        <w:tc>
          <w:tcPr>
            <w:tcW w:w="500" w:type="pct"/>
            <w:tcBorders>
              <w:bottom w:val="single" w:sz="4" w:space="0" w:color="000000"/>
            </w:tcBorders>
            <w:shd w:val="clear" w:color="auto" w:fill="auto"/>
          </w:tcPr>
          <w:p w14:paraId="3DD7896C" w14:textId="5A7F354F" w:rsidR="00183F9F" w:rsidRPr="00C70209" w:rsidRDefault="00183F9F" w:rsidP="00082182">
            <w:pPr>
              <w:pStyle w:val="Tabletext-evidencematrix"/>
            </w:pPr>
            <w:r w:rsidRPr="00C70209">
              <w:t>12 trials (Alpay 1999,</w:t>
            </w:r>
            <w:r w:rsidRPr="00C70209">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instrText xml:space="preserve"> ADDIN EN.CITE </w:instrText>
            </w:r>
            <w:r w:rsidR="000E261C">
              <w:fldChar w:fldCharType="begin">
                <w:fldData xml:space="preserve">PEVuZE5vdGU+PENpdGU+PEF1dGhvcj5BbHBheTwvQXV0aG9yPjxZZWFyPjE5OTk8L1llYXI+PFJl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E24oCTMjE5PC9wYWdlcz48dm9sdW1lPjg4PC92b2x1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4</w:t>
            </w:r>
            <w:r w:rsidRPr="00C70209">
              <w:fldChar w:fldCharType="end"/>
            </w:r>
            <w:r w:rsidRPr="00C70209">
              <w:t xml:space="preserve"> Dagoglu 1995,</w:t>
            </w:r>
            <w:r w:rsidRPr="00C70209">
              <w:fldChar w:fldCharType="begin">
                <w:fldData xml:space="preserve">PEVuZE5vdGU+PENpdGU+PEF1dGhvcj5EYWdvZ2x1PC9BdXRob3I+PFllYXI+MTk5NTwvWWVhcj48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=
</w:fldData>
              </w:fldChar>
            </w:r>
            <w:r w:rsidR="000E261C">
              <w:instrText xml:space="preserve"> ADDIN EN.CITE </w:instrText>
            </w:r>
            <w:r w:rsidR="000E261C">
              <w:fldChar w:fldCharType="begin">
                <w:fldData xml:space="preserve">PEVuZE5vdGU+PENpdGU+PEF1dGhvcj5EYWdvZ2x1PC9BdXRob3I+PFllYXI+MTk5NTwvWWVhcj48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5</w:t>
            </w:r>
            <w:r w:rsidRPr="00C70209">
              <w:fldChar w:fldCharType="end"/>
            </w:r>
            <w:r w:rsidRPr="00C70209">
              <w:t xml:space="preserve"> Elalfy 2011,</w:t>
            </w:r>
            <w:r w:rsidRPr="00C70209">
              <w:fldChar w:fldCharType="begin">
                <w:fldData xml:space="preserve">PEVuZE5vdGU+PENpdGU+PEF1dGhvcj5FbGFsZnk8L0F1dGhvcj48WWVhcj4yMDExPC9ZZWFyPjxS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</w:fldData>
              </w:fldChar>
            </w:r>
            <w:r w:rsidR="000E261C">
              <w:instrText xml:space="preserve"> ADDIN EN.CITE </w:instrText>
            </w:r>
            <w:r w:rsidR="000E261C">
              <w:fldChar w:fldCharType="begin">
                <w:fldData xml:space="preserve">PEVuZE5vdGU+PENpdGU+PEF1dGhvcj5FbGFsZnk8L0F1dGhvcj48WWVhcj4yMDExPC9ZZWFyPjxS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6</w:t>
            </w:r>
            <w:r w:rsidRPr="00C70209">
              <w:fldChar w:fldCharType="end"/>
            </w:r>
            <w:r w:rsidRPr="00C70209">
              <w:t xml:space="preserve"> Garcia 2004,</w:t>
            </w:r>
            <w:r w:rsidRPr="00C70209">
              <w:fldChar w:fldCharType="begin"/>
            </w:r>
            <w:r w:rsidR="000E261C">
              <w:instrText xml:space="preserve"> ADDIN EN.CITE &lt;EndNote&gt;&lt;Cite&gt;&lt;Author&gt;Garcia&lt;/Author&gt;&lt;Year&gt;2004&lt;/Year&gt;&lt;RecNum&gt;876&lt;/RecNum&gt;&lt;DisplayText&gt;&lt;style face="superscript"&gt;337&lt;/style&gt;&lt;/DisplayText&gt;&lt;record&gt;&lt;rec-number&gt;876&lt;/rec-number&gt;&lt;foreign-keys&gt;&lt;key app="EN" db-id="9edve2wadsavt5ewavaxtda4f2tavzvts9ee" timestamp="1435036188"&gt;876&lt;/key&gt;&lt;/foreign-keys&gt;&lt;ref-type name="Journal Article"&gt;17&lt;/ref-type&gt;&lt;contributors&gt;&lt;authors&gt;&lt;author&gt;Garcia, M. G.&lt;/author&gt;&lt;author&gt;Cordero, G.&lt;/author&gt;&lt;author&gt;Mucino, P.&lt;/author&gt;&lt;author&gt;Salinas, V.&lt;/author&gt;&lt;author&gt;Fernandez, L. A.&lt;/author&gt;&lt;author&gt;Christensen, R. D.&lt;/author&gt;&lt;/authors&gt;&lt;/contributors&gt;&lt;titles&gt;&lt;title&gt;Intravenous immunoglobulin (IVIG) administration as a treatment for Rh hemolytic jaundice in Mexico City&lt;/title&gt;&lt;secondary-title&gt;Pediatric Research&lt;/secondary-title&gt;&lt;/titles&gt;&lt;periodical&gt;&lt;full-title&gt;Pediatr Res&lt;/full-title&gt;&lt;abbr-1&gt;Pediatric research&lt;/abbr-1&gt;&lt;/periodical&gt;&lt;pages&gt;65&lt;/pages&gt;&lt;volume&gt;55&lt;/volume&gt;&lt;reprint-edition&gt;NOT IN FILE&lt;/reprint-edition&gt;&lt;keywords&gt;&lt;keyword&gt;Cochrane Trials 4Nov2014&lt;/keyword&gt;&lt;keyword&gt;immunoglobulin&lt;/keyword&gt;&lt;keyword&gt;intravenous immunoglobulin&lt;/keyword&gt;&lt;keyword&gt;jaundice&lt;/keyword&gt;&lt;keyword&gt;Mexico&lt;/keyword&gt;&lt;keyword&gt;treatment&lt;/keyword&gt;&lt;/keywords&gt;&lt;dates&gt;&lt;year&gt;2004&lt;/year&gt;&lt;/dates&gt;&lt;urls&gt;&lt;/urls&gt;&lt;/record&gt;&lt;/Cite&gt;&lt;/EndNote&gt;</w:instrText>
            </w:r>
            <w:r w:rsidRPr="00C70209">
              <w:fldChar w:fldCharType="separate"/>
            </w:r>
            <w:r w:rsidR="000E261C" w:rsidRPr="000E261C">
              <w:rPr>
                <w:noProof/>
                <w:vertAlign w:val="superscript"/>
              </w:rPr>
              <w:t>337</w:t>
            </w:r>
            <w:r w:rsidRPr="00C70209">
              <w:fldChar w:fldCharType="end"/>
            </w:r>
            <w:r w:rsidRPr="00C70209">
              <w:t xml:space="preserve"> Huang 2006,</w:t>
            </w:r>
            <w:r w:rsidRPr="00C70209">
              <w:fldChar w:fldCharType="begin"/>
            </w:r>
            <w:r w:rsidR="000E261C">
              <w:instrText xml:space="preserve"> ADDIN EN.CITE &lt;EndNote&gt;&lt;Cite&gt;&lt;Author&gt;Huang&lt;/Author&gt;&lt;Year&gt;2006&lt;/Year&gt;&lt;RecNum&gt;887&lt;/RecNum&gt;&lt;DisplayText&gt;&lt;style face="superscript"&gt;338&lt;/style&gt;&lt;/DisplayText&gt;&lt;record&gt;&lt;rec-number&gt;887&lt;/rec-number&gt;&lt;foreign-keys&gt;&lt;key app="EN" db-id="9edve2wadsavt5ewavaxtda4f2tavzvts9ee" timestamp="1435036188"&gt;887&lt;/key&gt;&lt;/foreign-keys&gt;&lt;ref-type name="Generic"&gt;13&lt;/ref-type&gt;&lt;contributors&gt;&lt;authors&gt;&lt;author&gt;Huang, W. M.&lt;/author&gt;&lt;author&gt;Chen, H. W.&lt;/author&gt;&lt;author&gt;Li, N.&lt;/author&gt;&lt;author&gt;et al.,&lt;/author&gt;&lt;/authors&gt;&lt;/contributors&gt;&lt;titles&gt;&lt;title&gt;[Clinical study of early interventions for ABO hemolytic disease of the newborn]&lt;/title&gt;&lt;/titles&gt;&lt;pages&gt;1350–1351&lt;/pages&gt;&lt;volume&gt;26&lt;/volume&gt;&lt;reprint-edition&gt;NOT IN FILE&lt;/reprint-edition&gt;&lt;keywords&gt;&lt;keyword&gt;Studies&lt;/keyword&gt;&lt;/keywords&gt;&lt;dates&gt;&lt;year&gt;2006&lt;/year&gt;&lt;/dates&gt;&lt;urls&gt;&lt;/urls&gt;&lt;/record&gt;&lt;/Cite&gt;&lt;/EndNote&gt;</w:instrText>
            </w:r>
            <w:r w:rsidRPr="00C70209">
              <w:fldChar w:fldCharType="separate"/>
            </w:r>
            <w:r w:rsidR="000E261C" w:rsidRPr="000E261C">
              <w:rPr>
                <w:noProof/>
                <w:vertAlign w:val="superscript"/>
              </w:rPr>
              <w:t>338</w:t>
            </w:r>
            <w:r w:rsidRPr="00C70209">
              <w:fldChar w:fldCharType="end"/>
            </w:r>
            <w:r w:rsidRPr="00C70209">
              <w:t xml:space="preserve"> Miqdad 2004,</w:t>
            </w:r>
            <w:r w:rsidRPr="00C70209">
              <w:fldChar w:fldCharType="begin">
                <w:fldData xml:space="preserve">PEVuZE5vdGU+PENpdGU+PEF1dGhvcj5NaXFkYWQ8L0F1dGhvcj48WWVhcj4yMDA0PC9ZZWFyPjxS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</w:fldData>
              </w:fldChar>
            </w:r>
            <w:r w:rsidR="000E261C">
              <w:instrText xml:space="preserve"> ADDIN EN.CITE </w:instrText>
            </w:r>
            <w:r w:rsidR="000E261C">
              <w:fldChar w:fldCharType="begin">
                <w:fldData xml:space="preserve">PEVuZE5vdGU+PENpdGU+PEF1dGhvcj5NaXFkYWQ8L0F1dGhvcj48WWVhcj4yMDA0PC9ZZWFyPjxS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39</w:t>
            </w:r>
            <w:r w:rsidRPr="00C70209">
              <w:fldChar w:fldCharType="end"/>
            </w:r>
            <w:r w:rsidRPr="00C70209">
              <w:t xml:space="preserve"> Nasseri 2006,</w:t>
            </w:r>
            <w:r w:rsidRPr="00C70209">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instrText xml:space="preserve"> ADDIN EN.CITE </w:instrText>
            </w:r>
            <w:r w:rsidR="000E261C">
              <w:fldChar w:fldCharType="begin">
                <w:fldData xml:space="preserve">PEVuZE5vdGU+PENpdGU+PEF1dGhvcj5OYXNzZXJpPC9BdXRob3I+PFllYXI+MjAwNjwvWWVhcj48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0</w:t>
            </w:r>
            <w:r w:rsidRPr="00C70209">
              <w:fldChar w:fldCharType="end"/>
            </w:r>
            <w:r w:rsidRPr="00C70209">
              <w:t xml:space="preserve"> Pishva 2000</w:t>
            </w:r>
            <w:r w:rsidRPr="00C70209">
              <w:fldChar w:fldCharType="begin"/>
            </w:r>
            <w:r w:rsidR="000E261C">
              <w:instrText xml:space="preserve"> ADDIN EN.CITE &lt;EndNote&gt;&lt;Cite&gt;&lt;Author&gt;Pishva&lt;/Author&gt;&lt;Year&gt;2000&lt;/Year&gt;&lt;RecNum&gt;908&lt;/RecNum&gt;&lt;DisplayText&gt;&lt;style face="superscript"&gt;341&lt;/style&gt;&lt;/DisplayText&gt;&lt;record&gt;&lt;rec-number&gt;908&lt;/rec-number&gt;&lt;foreign-keys&gt;&lt;key app="EN" db-id="9edve2wadsavt5ewavaxtda4f2tavzvts9ee" timestamp="1435036188"&gt;908&lt;/key&gt;&lt;/foreign-keys&gt;&lt;ref-type name="Generic"&gt;13&lt;/ref-type&gt;&lt;contributors&gt;&lt;authors&gt;&lt;author&gt;Pishva, N.&lt;/author&gt;&lt;author&gt;Madani, A.&lt;/author&gt;&lt;author&gt;Homayoon, K.&lt;/author&gt;&lt;/authors&gt;&lt;/contributors&gt;&lt;titles&gt;&lt;title&gt;Prophylactic intravenous immunoglobulin in neonatal immune hemolytic jaundice&lt;/title&gt;&lt;/titles&gt;&lt;pages&gt;129–133&lt;/pages&gt;&lt;volume&gt;25&lt;/volume&gt;&lt;reprint-edition&gt;NOT IN FILE&lt;/reprint-edition&gt;&lt;keywords&gt;&lt;keyword&gt;intravenous immunoglobulin&lt;/keyword&gt;&lt;keyword&gt;immunoglobulin&lt;/keyword&gt;&lt;/keywords&gt;&lt;dates&gt;&lt;year&gt;2000&lt;/year&gt;&lt;/dates&gt;&lt;urls&gt;&lt;/urls&gt;&lt;/record&gt;&lt;/Cite&gt;&lt;/EndNote&gt;</w:instrText>
            </w:r>
            <w:r w:rsidRPr="00C70209">
              <w:fldChar w:fldCharType="separate"/>
            </w:r>
            <w:r w:rsidR="000E261C" w:rsidRPr="000E261C">
              <w:rPr>
                <w:noProof/>
                <w:vertAlign w:val="superscript"/>
              </w:rPr>
              <w:t>341</w:t>
            </w:r>
            <w:r w:rsidRPr="00C70209">
              <w:fldChar w:fldCharType="end"/>
            </w:r>
            <w:r w:rsidRPr="00C70209">
              <w:t>, Rubo 1992,</w:t>
            </w:r>
            <w:r w:rsidRPr="00C70209">
              <w:fldChar w:fldCharType="begin"/>
            </w:r>
            <w:r w:rsidR="000E261C">
              <w:instrText xml:space="preserve"> ADDIN EN.CITE &lt;EndNote&gt;&lt;Cite&gt;&lt;Author&gt;Rubo&lt;/Author&gt;&lt;Year&gt;1992&lt;/Year&gt;&lt;RecNum&gt;913&lt;/RecNum&gt;&lt;DisplayText&gt;&lt;style face="superscript"&gt;342&lt;/style&gt;&lt;/DisplayText&gt;&lt;record&gt;&lt;rec-number&gt;913&lt;/rec-number&gt;&lt;foreign-keys&gt;&lt;key app="EN" db-id="9edve2wadsavt5ewavaxtda4f2tavzvts9ee" timestamp="1435036188"&gt;913&lt;/key&gt;&lt;/foreign-keys&gt;&lt;ref-type name="Generic"&gt;13&lt;/ref-type&gt;&lt;contributors&gt;&lt;authors&gt;&lt;author&gt;Rubo, J.&lt;/author&gt;&lt;author&gt;Albrecht, K.&lt;/author&gt;&lt;author&gt;Lasch, P.&lt;/author&gt;&lt;author&gt;et al.,&lt;/author&gt;&lt;/authors&gt;&lt;/contributors&gt;&lt;titles&gt;&lt;title&gt;High-dose intravenous immune globulin therapy for hyperbilirubinemia caused by Rh hemolytic disease&lt;/title&gt;&lt;/titles&gt;&lt;pages&gt;93–97&lt;/pages&gt;&lt;volume&gt;121&lt;/volume&gt;&lt;reprint-edition&gt;NOT IN FILE&lt;/reprint-edition&gt;&lt;keywords&gt;&lt;keyword&gt;hyperbilirubinemia&lt;/keyword&gt;&lt;keyword&gt;therapy&lt;/keyword&gt;&lt;/keywords&gt;&lt;dates&gt;&lt;year&gt;1992&lt;/year&gt;&lt;/dates&gt;&lt;urls&gt;&lt;/urls&gt;&lt;/record&gt;&lt;/Cite&gt;&lt;/EndNote&gt;</w:instrText>
            </w:r>
            <w:r w:rsidRPr="00C70209">
              <w:fldChar w:fldCharType="separate"/>
            </w:r>
            <w:r w:rsidR="000E261C" w:rsidRPr="000E261C">
              <w:rPr>
                <w:noProof/>
                <w:vertAlign w:val="superscript"/>
              </w:rPr>
              <w:t>342</w:t>
            </w:r>
            <w:r w:rsidRPr="00C70209">
              <w:fldChar w:fldCharType="end"/>
            </w:r>
            <w:r w:rsidRPr="00C70209">
              <w:t xml:space="preserve"> Santos 2013,</w:t>
            </w:r>
            <w:r w:rsidRPr="00C70209">
              <w:fldChar w:fldCharType="begin"/>
            </w:r>
            <w:r w:rsidR="000E261C">
              <w:instrText xml:space="preserve"> ADDIN EN.CITE &lt;EndNote&gt;&lt;Cite&gt;&lt;Author&gt;Santos&lt;/Author&gt;&lt;Year&gt;2013&lt;/Year&gt;&lt;RecNum&gt;914&lt;/RecNum&gt;&lt;DisplayText&gt;&lt;style face="superscript"&gt;343&lt;/style&gt;&lt;/DisplayText&gt;&lt;record&gt;&lt;rec-number&gt;914&lt;/rec-number&gt;&lt;foreign-keys&gt;&lt;key app="EN" db-id="9edve2wadsavt5ewavaxtda4f2tavzvts9ee" timestamp="1435036188"&gt;914&lt;/key&gt;&lt;/foreign-keys&gt;&lt;ref-type name="Generic"&gt;13&lt;/ref-type&gt;&lt;contributors&gt;&lt;authors&gt;&lt;author&gt;Santos, M. C.&lt;/author&gt;&lt;author&gt;Sa, C.&lt;/author&gt;&lt;author&gt;Gomes, S. C., Jr.&lt;/author&gt;&lt;author&gt;et al.,&lt;/author&gt;&lt;/authors&gt;&lt;/contributors&gt;&lt;titles&gt;&lt;title&gt;The efficacy of the use of intravenous human immunoglobulin in Brazilian newborns with rhesus hemolytic disease: a randomized double-blind trial&lt;/title&gt;&lt;/titles&gt;&lt;pages&gt;777–782&lt;/pages&gt;&lt;volume&gt;53&lt;/volume&gt;&lt;reprint-edition&gt;NOT IN FILE&lt;/reprint-edition&gt;&lt;keywords&gt;&lt;keyword&gt;human&lt;/keyword&gt;&lt;keyword&gt;immunoglobulin&lt;/keyword&gt;&lt;keyword&gt;newborn&lt;/keyword&gt;&lt;/keywords&gt;&lt;dates&gt;&lt;year&gt;2013&lt;/year&gt;&lt;/dates&gt;&lt;urls&gt;&lt;/urls&gt;&lt;/record&gt;&lt;/Cite&gt;&lt;/EndNote&gt;</w:instrText>
            </w:r>
            <w:r w:rsidRPr="00C70209">
              <w:fldChar w:fldCharType="separate"/>
            </w:r>
            <w:r w:rsidR="000E261C" w:rsidRPr="000E261C">
              <w:rPr>
                <w:noProof/>
                <w:vertAlign w:val="superscript"/>
              </w:rPr>
              <w:t>343</w:t>
            </w:r>
            <w:r w:rsidRPr="00C70209">
              <w:fldChar w:fldCharType="end"/>
            </w:r>
            <w:r w:rsidRPr="00C70209">
              <w:t xml:space="preserve"> Smits-Wintjens 2011,</w:t>
            </w:r>
            <w:r w:rsidRPr="00C70209">
              <w:fldChar w:fldCharType="begin">
                <w:fldData xml:space="preserve">PEVuZE5vdGU+PENpdGU+PEF1dGhvcj5TbWl0cy1XaW50amVuczwvQXV0aG9yPjxZZWFyPjIwMTE8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</w:fldData>
              </w:fldChar>
            </w:r>
            <w:r w:rsidR="000E261C">
              <w:instrText xml:space="preserve"> ADDIN EN.CITE </w:instrText>
            </w:r>
            <w:r w:rsidR="000E261C">
              <w:fldChar w:fldCharType="begin">
                <w:fldData xml:space="preserve">PEVuZE5vdGU+PENpdGU+PEF1dGhvcj5TbWl0cy1XaW50amVuczwvQXV0aG9yPjxZZWFyPjIwMTE8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4</w:t>
            </w:r>
            <w:r w:rsidRPr="00C70209">
              <w:fldChar w:fldCharType="end"/>
            </w:r>
            <w:r w:rsidRPr="00C70209">
              <w:t xml:space="preserve"> Voto 1995</w:t>
            </w:r>
            <w:r w:rsidRPr="00C70209">
              <w:fldChar w:fldCharType="begin">
                <w:fldData xml:space="preserve">PEVuZE5vdGU+PENpdGU+PEF1dGhvcj5Wb3RvPC9BdXRob3I+PFllYXI+MTk5NTwvWWVhcj48UmVj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</w:fldData>
              </w:fldChar>
            </w:r>
            <w:r w:rsidR="000E261C">
              <w:instrText xml:space="preserve"> ADDIN EN.CITE </w:instrText>
            </w:r>
            <w:r w:rsidR="000E261C">
              <w:fldChar w:fldCharType="begin">
                <w:fldData xml:space="preserve">PEVuZE5vdGU+PENpdGU+PEF1dGhvcj5Wb3RvPC9BdXRob3I+PFllYXI+MTk5NTwvWWVhcj48UmVj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5</w:t>
            </w:r>
            <w:r w:rsidRPr="00C70209">
              <w:fldChar w:fldCharType="end"/>
            </w:r>
            <w:r w:rsidRPr="00C70209">
              <w:t>)</w:t>
            </w:r>
          </w:p>
          <w:p w14:paraId="10BFD1E6" w14:textId="77777777" w:rsidR="00183F9F" w:rsidRPr="00C70209" w:rsidRDefault="00183F9F" w:rsidP="00082182">
            <w:pPr>
              <w:pStyle w:val="Tabletext-evidencematrix"/>
            </w:pPr>
            <w:r w:rsidRPr="00C70209">
              <w:t>N=236</w:t>
            </w:r>
          </w:p>
        </w:tc>
        <w:tc>
          <w:tcPr>
            <w:tcW w:w="498" w:type="pct"/>
            <w:tcBorders>
              <w:bottom w:val="single" w:sz="4" w:space="0" w:color="000000"/>
            </w:tcBorders>
            <w:shd w:val="clear" w:color="auto" w:fill="auto"/>
          </w:tcPr>
          <w:p w14:paraId="29E419FB" w14:textId="77777777" w:rsidR="00183F9F" w:rsidRPr="00C70209" w:rsidRDefault="00183F9F" w:rsidP="00082182">
            <w:pPr>
              <w:pStyle w:val="Tabletext-evidencematrix"/>
            </w:pPr>
            <w:r w:rsidRPr="00C70209">
              <w:t>Term and preterm neonates with isoimmune haemolytic disease secondary to Rh or ABO incompatibility</w:t>
            </w:r>
          </w:p>
        </w:tc>
        <w:tc>
          <w:tcPr>
            <w:tcW w:w="423" w:type="pct"/>
            <w:tcBorders>
              <w:bottom w:val="single" w:sz="4" w:space="0" w:color="000000"/>
            </w:tcBorders>
            <w:shd w:val="clear" w:color="auto" w:fill="auto"/>
          </w:tcPr>
          <w:p w14:paraId="2EC57938" w14:textId="77777777" w:rsidR="00183F9F" w:rsidRPr="00C70209" w:rsidRDefault="00183F9F" w:rsidP="00082182">
            <w:pPr>
              <w:pStyle w:val="Tabletext-evidencematrix"/>
            </w:pPr>
            <w:r w:rsidRPr="00C70209">
              <w:t xml:space="preserve">Turkey, Germany, NR </w:t>
            </w:r>
          </w:p>
        </w:tc>
        <w:tc>
          <w:tcPr>
            <w:tcW w:w="490" w:type="pct"/>
            <w:tcBorders>
              <w:bottom w:val="single" w:sz="4" w:space="0" w:color="000000"/>
            </w:tcBorders>
            <w:shd w:val="clear" w:color="auto" w:fill="auto"/>
          </w:tcPr>
          <w:p w14:paraId="68C8144F" w14:textId="77777777" w:rsidR="00183F9F" w:rsidRPr="00C70209" w:rsidRDefault="00183F9F" w:rsidP="00082182">
            <w:pPr>
              <w:pStyle w:val="Tabletext-evidencematrix"/>
            </w:pPr>
            <w:r w:rsidRPr="00C70209">
              <w:t>IVIg (therapeutic or prophylactic) versus placebo</w:t>
            </w:r>
          </w:p>
        </w:tc>
        <w:tc>
          <w:tcPr>
            <w:tcW w:w="490" w:type="pct"/>
            <w:tcBorders>
              <w:bottom w:val="single" w:sz="4" w:space="0" w:color="000000"/>
            </w:tcBorders>
            <w:shd w:val="clear" w:color="auto" w:fill="auto"/>
          </w:tcPr>
          <w:p w14:paraId="5EC01907" w14:textId="77777777" w:rsidR="00183F9F" w:rsidRPr="00C70209" w:rsidRDefault="00183F9F" w:rsidP="00082182">
            <w:pPr>
              <w:pStyle w:val="Tabletext-evidencematrix"/>
            </w:pPr>
            <w:r w:rsidRPr="00C70209">
              <w:t>Mortality</w:t>
            </w:r>
          </w:p>
        </w:tc>
        <w:tc>
          <w:tcPr>
            <w:tcW w:w="521" w:type="pct"/>
            <w:tcBorders>
              <w:bottom w:val="single" w:sz="4" w:space="0" w:color="000000"/>
            </w:tcBorders>
            <w:shd w:val="clear" w:color="auto" w:fill="auto"/>
          </w:tcPr>
          <w:p w14:paraId="0A8D04D4" w14:textId="77777777" w:rsidR="00183F9F" w:rsidRPr="00C70209" w:rsidRDefault="00183F9F" w:rsidP="00082182">
            <w:pPr>
              <w:pStyle w:val="Tabletext-evidencematrix"/>
            </w:pPr>
            <w:r w:rsidRPr="00C70209">
              <w:t>0/NR</w:t>
            </w:r>
          </w:p>
        </w:tc>
        <w:tc>
          <w:tcPr>
            <w:tcW w:w="521" w:type="pct"/>
            <w:tcBorders>
              <w:bottom w:val="single" w:sz="4" w:space="0" w:color="000000"/>
            </w:tcBorders>
            <w:shd w:val="clear" w:color="auto" w:fill="auto"/>
          </w:tcPr>
          <w:p w14:paraId="5EFEDFFA" w14:textId="77777777" w:rsidR="00183F9F" w:rsidRPr="00C70209" w:rsidRDefault="00183F9F" w:rsidP="00082182">
            <w:pPr>
              <w:pStyle w:val="Tabletext-evidencematrix"/>
            </w:pPr>
            <w:r w:rsidRPr="00C70209">
              <w:t>0/NR</w:t>
            </w:r>
          </w:p>
        </w:tc>
        <w:tc>
          <w:tcPr>
            <w:tcW w:w="521" w:type="pct"/>
            <w:tcBorders>
              <w:bottom w:val="single" w:sz="4" w:space="0" w:color="000000"/>
            </w:tcBorders>
            <w:shd w:val="clear" w:color="auto" w:fill="auto"/>
          </w:tcPr>
          <w:p w14:paraId="72E3650A" w14:textId="77777777" w:rsidR="00183F9F" w:rsidRPr="00C70209" w:rsidRDefault="00183F9F" w:rsidP="00082182">
            <w:pPr>
              <w:pStyle w:val="Tabletext-evidencematrix"/>
            </w:pPr>
            <w:r w:rsidRPr="00C70209">
              <w:t>Not estimable</w:t>
            </w:r>
          </w:p>
        </w:tc>
        <w:tc>
          <w:tcPr>
            <w:tcW w:w="597" w:type="pct"/>
            <w:tcBorders>
              <w:bottom w:val="single" w:sz="4" w:space="0" w:color="000000"/>
            </w:tcBorders>
            <w:shd w:val="clear" w:color="auto" w:fill="auto"/>
          </w:tcPr>
          <w:p w14:paraId="18A82E11" w14:textId="77777777" w:rsidR="00183F9F" w:rsidRPr="00C70209" w:rsidRDefault="00183F9F" w:rsidP="00082182">
            <w:pPr>
              <w:pStyle w:val="Tabletext-evidencematrix"/>
            </w:pPr>
            <w:r w:rsidRPr="00C70209">
              <w:rPr>
                <w:i/>
              </w:rPr>
              <w:t>No significant difference</w:t>
            </w:r>
          </w:p>
          <w:p w14:paraId="06FBF85A" w14:textId="006D8723" w:rsidR="00183F9F" w:rsidRPr="00C70209" w:rsidRDefault="001A475D" w:rsidP="00082182">
            <w:pPr>
              <w:pStyle w:val="Tabletext-evidencematrix"/>
            </w:pPr>
            <w:r w:rsidRPr="001A475D">
              <w:rPr>
                <w:i/>
              </w:rPr>
              <w:t>P = </w:t>
            </w:r>
            <w:r w:rsidR="00183F9F" w:rsidRPr="00C70209">
              <w:t>NA</w:t>
            </w:r>
          </w:p>
          <w:p w14:paraId="0B7354B0" w14:textId="77777777" w:rsidR="00183F9F" w:rsidRPr="00C70209" w:rsidRDefault="00183F9F" w:rsidP="00082182">
            <w:pPr>
              <w:pStyle w:val="Tabletext-evidencematrix"/>
            </w:pPr>
            <w:r w:rsidRPr="00C70209">
              <w:t>Heterogeneity NR</w:t>
            </w:r>
          </w:p>
          <w:p w14:paraId="62849C0F" w14:textId="355C711C" w:rsidR="00183F9F" w:rsidRPr="00C70209" w:rsidRDefault="00183F9F" w:rsidP="00082182">
            <w:pPr>
              <w:pStyle w:val="Tabletext-evidencematrix"/>
              <w:rPr>
                <w:i/>
              </w:rPr>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bl>
    <w:p w14:paraId="52DC5652" w14:textId="77777777" w:rsidR="00183F9F" w:rsidRPr="00C70209" w:rsidRDefault="00183F9F" w:rsidP="00082182">
      <w:pPr>
        <w:pStyle w:val="TabFigNotes0noindent"/>
      </w:pPr>
      <w:r w:rsidRPr="00C70209">
        <w:t>CI, confidence interval; IVIg, intravenous immunoglobulin; NA, not applicable; NR, not reported; Rh, rhesus</w:t>
      </w:r>
    </w:p>
    <w:p w14:paraId="69E86D3D"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4B3BB1E" w14:textId="0F08A150"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4E1E2E56" w14:textId="77777777" w:rsidR="00183F9F" w:rsidRPr="00C70209" w:rsidRDefault="00183F9F" w:rsidP="00082182">
      <w:pPr>
        <w:pStyle w:val="TabFigNotes0noindent"/>
      </w:pPr>
    </w:p>
    <w:p w14:paraId="76E47B2C" w14:textId="77777777" w:rsidR="00183F9F" w:rsidRPr="00C70209" w:rsidRDefault="00183F9F" w:rsidP="00082182">
      <w:pPr>
        <w:pStyle w:val="BodyText"/>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36563056" w14:textId="77777777" w:rsidR="00183F9F" w:rsidRPr="00C70209" w:rsidRDefault="00183F9F" w:rsidP="00082182">
      <w:pPr>
        <w:pStyle w:val="Heading3"/>
        <w:rPr>
          <w:lang w:eastAsia="en-GB"/>
        </w:rPr>
      </w:pPr>
      <w:bookmarkStart w:id="773" w:name="_Toc427746870"/>
      <w:r w:rsidRPr="00C70209">
        <w:rPr>
          <w:rFonts w:cs="Tahoma"/>
          <w:szCs w:val="21"/>
          <w:lang w:eastAsia="en-GB"/>
        </w:rPr>
        <w:t>Neonatal and paediatric patients undergoing surgery</w:t>
      </w:r>
      <w:bookmarkEnd w:id="773"/>
    </w:p>
    <w:p w14:paraId="238915B5" w14:textId="77777777" w:rsidR="00183F9F" w:rsidRPr="00C70209" w:rsidRDefault="00183F9F" w:rsidP="00183F9F">
      <w:pPr>
        <w:pStyle w:val="Head4Num"/>
        <w:ind w:left="1224" w:hanging="864"/>
        <w:rPr>
          <w:lang w:eastAsia="en-GB"/>
        </w:rPr>
      </w:pPr>
      <w:r w:rsidRPr="00C70209">
        <w:rPr>
          <w:lang w:eastAsia="en-GB"/>
        </w:rPr>
        <w:t>Prevention of hypothermia</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9"/>
        <w:gridCol w:w="3887"/>
        <w:gridCol w:w="810"/>
        <w:gridCol w:w="912"/>
        <w:gridCol w:w="794"/>
        <w:gridCol w:w="794"/>
        <w:gridCol w:w="741"/>
      </w:tblGrid>
      <w:tr w:rsidR="00183F9F" w:rsidRPr="00C70209" w14:paraId="057F9B20"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5D1278A6" w14:textId="67021FC9" w:rsidR="00183F9F" w:rsidRPr="00C70209" w:rsidRDefault="00183F9F" w:rsidP="002E09D0">
            <w:pPr>
              <w:keepNext/>
              <w:spacing w:before="240" w:line="276" w:lineRule="auto"/>
              <w:ind w:left="0"/>
              <w:rPr>
                <w:rFonts w:ascii="Arial" w:hAnsi="Arial" w:cs="Arial"/>
                <w:b/>
                <w:bCs/>
                <w:i/>
                <w:iCs/>
                <w:color w:val="auto"/>
                <w:szCs w:val="28"/>
                <w:lang w:eastAsia="en-US"/>
              </w:rPr>
            </w:pPr>
            <w:r w:rsidRPr="00C70209">
              <w:rPr>
                <w:rFonts w:ascii="Arial" w:hAnsi="Arial" w:cs="Arial"/>
                <w:b/>
                <w:bCs/>
                <w:i/>
                <w:iCs/>
                <w:color w:val="auto"/>
                <w:szCs w:val="28"/>
                <w:lang w:eastAsia="en-US"/>
              </w:rPr>
              <w:t xml:space="preserve">Evidence statements – </w:t>
            </w:r>
            <w:r w:rsidR="002E09D0" w:rsidRPr="00C70209">
              <w:rPr>
                <w:rFonts w:ascii="Arial" w:hAnsi="Arial" w:cs="Arial"/>
                <w:b/>
                <w:bCs/>
                <w:i/>
                <w:iCs/>
                <w:color w:val="auto"/>
                <w:szCs w:val="28"/>
                <w:lang w:eastAsia="en-US"/>
              </w:rPr>
              <w:t>neonatal and paediatric patients undergoing surgery (</w:t>
            </w:r>
            <w:r w:rsidRPr="00C70209">
              <w:rPr>
                <w:rFonts w:ascii="Arial" w:hAnsi="Arial" w:cs="Arial"/>
                <w:b/>
                <w:bCs/>
                <w:i/>
                <w:iCs/>
                <w:color w:val="auto"/>
                <w:szCs w:val="28"/>
                <w:lang w:eastAsia="en-US"/>
              </w:rPr>
              <w:t>prevention of hypothermia</w:t>
            </w:r>
            <w:r w:rsidR="002E09D0" w:rsidRPr="00C70209">
              <w:rPr>
                <w:rFonts w:ascii="Arial" w:hAnsi="Arial" w:cs="Arial"/>
                <w:b/>
                <w:bCs/>
                <w:i/>
                <w:iCs/>
                <w:color w:val="auto"/>
                <w:szCs w:val="28"/>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8AB657A" w14:textId="77777777" w:rsidR="00183F9F" w:rsidRPr="00C70209" w:rsidRDefault="00183F9F" w:rsidP="00082182">
            <w:pPr>
              <w:spacing w:line="276" w:lineRule="auto"/>
              <w:ind w:left="113" w:right="113"/>
              <w:jc w:val="center"/>
              <w:rPr>
                <w:b/>
                <w:lang w:eastAsia="en-US"/>
              </w:rPr>
            </w:pPr>
            <w:r w:rsidRPr="00C70209">
              <w:rPr>
                <w:b/>
                <w:lang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260C5BF" w14:textId="77777777" w:rsidR="00183F9F" w:rsidRPr="00C70209" w:rsidRDefault="00183F9F" w:rsidP="00082182">
            <w:pPr>
              <w:spacing w:line="276" w:lineRule="auto"/>
              <w:ind w:left="113" w:right="113"/>
              <w:jc w:val="center"/>
              <w:rPr>
                <w:b/>
                <w:lang w:eastAsia="en-US"/>
              </w:rPr>
            </w:pPr>
            <w:r w:rsidRPr="00C70209">
              <w:rPr>
                <w:b/>
                <w:lang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58F14B7" w14:textId="77777777" w:rsidR="00183F9F" w:rsidRPr="00C70209" w:rsidRDefault="00183F9F" w:rsidP="00082182">
            <w:pPr>
              <w:spacing w:line="276" w:lineRule="auto"/>
              <w:ind w:left="113" w:right="113"/>
              <w:jc w:val="center"/>
              <w:rPr>
                <w:b/>
                <w:lang w:eastAsia="en-US"/>
              </w:rPr>
            </w:pPr>
            <w:r w:rsidRPr="00C70209">
              <w:rPr>
                <w:b/>
                <w:lang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D1A92A3" w14:textId="77777777" w:rsidR="00183F9F" w:rsidRPr="00C70209" w:rsidRDefault="00183F9F" w:rsidP="00082182">
            <w:pPr>
              <w:spacing w:line="276" w:lineRule="auto"/>
              <w:ind w:left="113" w:right="113"/>
              <w:jc w:val="center"/>
              <w:rPr>
                <w:b/>
                <w:lang w:eastAsia="en-US"/>
              </w:rPr>
            </w:pPr>
            <w:r w:rsidRPr="00C70209">
              <w:rPr>
                <w:b/>
                <w:lang w:eastAsia="en-US"/>
              </w:rPr>
              <w:t>Generalisability</w:t>
            </w:r>
          </w:p>
        </w:tc>
        <w:tc>
          <w:tcPr>
            <w:tcW w:w="74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F784F1B" w14:textId="77777777" w:rsidR="00183F9F" w:rsidRPr="00C70209" w:rsidRDefault="00183F9F" w:rsidP="00082182">
            <w:pPr>
              <w:spacing w:line="276" w:lineRule="auto"/>
              <w:ind w:left="113" w:right="113"/>
              <w:jc w:val="center"/>
              <w:rPr>
                <w:b/>
                <w:lang w:eastAsia="en-US"/>
              </w:rPr>
            </w:pPr>
            <w:r w:rsidRPr="00C70209">
              <w:rPr>
                <w:b/>
                <w:lang w:eastAsia="en-US"/>
              </w:rPr>
              <w:t>Applicability</w:t>
            </w:r>
          </w:p>
        </w:tc>
      </w:tr>
      <w:tr w:rsidR="00183F9F" w:rsidRPr="00C70209" w14:paraId="4105C96B"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0B6EC5B6" w14:textId="77777777" w:rsidR="00183F9F" w:rsidRPr="00C70209" w:rsidRDefault="00183F9F" w:rsidP="00183F9F">
            <w:pPr>
              <w:keepNext/>
              <w:numPr>
                <w:ilvl w:val="0"/>
                <w:numId w:val="44"/>
              </w:numPr>
              <w:spacing w:before="20" w:after="20" w:line="276" w:lineRule="auto"/>
              <w:rPr>
                <w:rFonts w:ascii="Arial Narrow" w:hAnsi="Arial Narrow"/>
                <w:sz w:val="20"/>
                <w:szCs w:val="21"/>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33A39B9A" w14:textId="77777777" w:rsidR="00183F9F" w:rsidRPr="00C70209" w:rsidRDefault="00183F9F" w:rsidP="00082182">
            <w:pPr>
              <w:pStyle w:val="ES-table"/>
              <w:rPr>
                <w:rFonts w:eastAsia="Arial Unicode MS"/>
              </w:rPr>
            </w:pPr>
            <w:r w:rsidRPr="00C70209">
              <w:rPr>
                <w:rFonts w:eastAsia="Arial Unicode MS"/>
              </w:rPr>
              <w:t>In paediatric patients undergoing cardiac surgery with CPB, the effect of preventing hypothermia compared with no prevention of hypothermia on mortality is uncertain.</w:t>
            </w:r>
          </w:p>
          <w:p w14:paraId="26953D89" w14:textId="77777777" w:rsidR="00183F9F" w:rsidRPr="00C70209" w:rsidRDefault="00183F9F" w:rsidP="00082182">
            <w:pPr>
              <w:pStyle w:val="ES-notes"/>
              <w:rPr>
                <w:lang w:eastAsia="en-US"/>
              </w:rPr>
            </w:pPr>
            <w:r w:rsidRPr="00C70209">
              <w:rPr>
                <w:lang w:eastAsia="en-US"/>
              </w:rPr>
              <w:t>(See evidence matrix D4.E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46667B66"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sym w:font="Symbol" w:char="F0D6"/>
            </w:r>
            <w:r w:rsidRPr="00C70209">
              <w:rPr>
                <w:rFonts w:ascii="Arial Narrow" w:hAnsi="Arial Narrow"/>
                <w:sz w:val="20"/>
                <w:lang w:eastAsia="en-US"/>
              </w:rPr>
              <w:sym w:font="Symbol" w:char="F0D6"/>
            </w:r>
          </w:p>
        </w:tc>
        <w:tc>
          <w:tcPr>
            <w:tcW w:w="912" w:type="dxa"/>
            <w:tcBorders>
              <w:top w:val="single" w:sz="4" w:space="0" w:color="000000"/>
              <w:left w:val="single" w:sz="4" w:space="0" w:color="000000"/>
              <w:bottom w:val="single" w:sz="4" w:space="0" w:color="000000"/>
              <w:right w:val="single" w:sz="4" w:space="0" w:color="000000"/>
            </w:tcBorders>
            <w:hideMark/>
          </w:tcPr>
          <w:p w14:paraId="6498CE98"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53A958D"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388377C"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sym w:font="Symbol" w:char="F0D6"/>
            </w:r>
            <w:r w:rsidRPr="00C70209">
              <w:rPr>
                <w:rFonts w:ascii="Arial Narrow" w:hAnsi="Arial Narrow"/>
                <w:sz w:val="20"/>
                <w:lang w:eastAsia="en-US"/>
              </w:rPr>
              <w:sym w:font="Symbol" w:char="F0D6"/>
            </w:r>
            <w:r w:rsidRPr="00C70209">
              <w:rPr>
                <w:rFonts w:ascii="Arial Narrow" w:hAnsi="Arial Narrow"/>
                <w:sz w:val="20"/>
                <w:lang w:eastAsia="en-US"/>
              </w:rPr>
              <w:sym w:font="Symbol" w:char="F0D6"/>
            </w:r>
          </w:p>
        </w:tc>
        <w:tc>
          <w:tcPr>
            <w:tcW w:w="741" w:type="dxa"/>
            <w:tcBorders>
              <w:top w:val="single" w:sz="4" w:space="0" w:color="000000"/>
              <w:left w:val="single" w:sz="4" w:space="0" w:color="000000"/>
              <w:bottom w:val="single" w:sz="4" w:space="0" w:color="000000"/>
              <w:right w:val="single" w:sz="4" w:space="0" w:color="000000"/>
            </w:tcBorders>
            <w:hideMark/>
          </w:tcPr>
          <w:p w14:paraId="5BC57426"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sym w:font="Symbol" w:char="F0D6"/>
            </w:r>
            <w:r w:rsidRPr="00C70209">
              <w:rPr>
                <w:rFonts w:ascii="Arial Narrow" w:hAnsi="Arial Narrow"/>
                <w:sz w:val="20"/>
                <w:lang w:eastAsia="en-US"/>
              </w:rPr>
              <w:sym w:font="Symbol" w:char="F0D6"/>
            </w:r>
          </w:p>
        </w:tc>
      </w:tr>
      <w:tr w:rsidR="00183F9F" w:rsidRPr="00C70209" w14:paraId="6A4F8DD9"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160CF221" w14:textId="77777777" w:rsidR="00183F9F" w:rsidRPr="00C70209" w:rsidRDefault="00183F9F" w:rsidP="00183F9F">
            <w:pPr>
              <w:keepNext/>
              <w:numPr>
                <w:ilvl w:val="0"/>
                <w:numId w:val="44"/>
              </w:numPr>
              <w:spacing w:before="20" w:after="20" w:line="276" w:lineRule="auto"/>
              <w:rPr>
                <w:rFonts w:ascii="Arial Narrow" w:hAnsi="Arial Narrow"/>
                <w:sz w:val="20"/>
                <w:szCs w:val="21"/>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09B190D1" w14:textId="53723327" w:rsidR="00183F9F" w:rsidRPr="00C70209" w:rsidRDefault="00183F9F" w:rsidP="00082182">
            <w:pPr>
              <w:pStyle w:val="ES-table"/>
              <w:rPr>
                <w:rFonts w:eastAsia="Arial Unicode MS"/>
                <w:lang w:eastAsia="ja-JP"/>
              </w:rPr>
            </w:pPr>
            <w:r w:rsidRPr="00C70209">
              <w:rPr>
                <w:rFonts w:eastAsia="Arial Unicode MS"/>
                <w:lang w:eastAsia="ja-JP"/>
              </w:rPr>
              <w:t>In paediatric patients undergoing non</w:t>
            </w:r>
            <w:r w:rsidR="00E25AC5" w:rsidRPr="00C70209">
              <w:rPr>
                <w:rFonts w:eastAsia="Arial Unicode MS"/>
                <w:lang w:eastAsia="ja-JP"/>
              </w:rPr>
              <w:t>cardiac</w:t>
            </w:r>
            <w:r w:rsidRPr="00C70209">
              <w:rPr>
                <w:rFonts w:eastAsia="Arial Unicode MS"/>
                <w:lang w:eastAsia="ja-JP"/>
              </w:rPr>
              <w:t xml:space="preserve"> surgery, the effect of preventing hypothermia compared with no prevention of hypothermia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7C0D5792"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26E57E57"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D2CA4A6"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4B5545D"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41" w:type="dxa"/>
            <w:tcBorders>
              <w:top w:val="single" w:sz="4" w:space="0" w:color="000000"/>
              <w:left w:val="single" w:sz="4" w:space="0" w:color="000000"/>
              <w:bottom w:val="single" w:sz="4" w:space="0" w:color="000000"/>
              <w:right w:val="single" w:sz="4" w:space="0" w:color="000000"/>
            </w:tcBorders>
            <w:hideMark/>
          </w:tcPr>
          <w:p w14:paraId="7B724860"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 xml:space="preserve">NA </w:t>
            </w:r>
          </w:p>
        </w:tc>
      </w:tr>
      <w:tr w:rsidR="00183F9F" w:rsidRPr="00C70209" w14:paraId="3D29AB08"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0901AB28" w14:textId="77777777" w:rsidR="00183F9F" w:rsidRPr="00C70209" w:rsidRDefault="00183F9F" w:rsidP="00183F9F">
            <w:pPr>
              <w:keepNext/>
              <w:numPr>
                <w:ilvl w:val="0"/>
                <w:numId w:val="44"/>
              </w:numPr>
              <w:spacing w:before="20" w:after="20" w:line="276" w:lineRule="auto"/>
              <w:rPr>
                <w:rFonts w:ascii="Arial Narrow" w:hAnsi="Arial Narrow"/>
                <w:sz w:val="20"/>
                <w:szCs w:val="21"/>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200FD189" w14:textId="77777777" w:rsidR="00183F9F" w:rsidRPr="00C70209" w:rsidRDefault="00183F9F" w:rsidP="00082182">
            <w:pPr>
              <w:pStyle w:val="ES-table"/>
              <w:rPr>
                <w:rFonts w:eastAsia="Arial Unicode MS"/>
                <w:lang w:eastAsia="ja-JP"/>
              </w:rPr>
            </w:pPr>
            <w:r w:rsidRPr="00C70209">
              <w:rPr>
                <w:rFonts w:eastAsia="Arial Unicode MS"/>
                <w:lang w:eastAsia="ja-JP"/>
              </w:rPr>
              <w:t>In paediatric patients undergoing cardiac surgery with CPB, the effect of preventing hypothermia compared with no prevention of hypothermia on transfusion volume or incidence is uncertain.</w:t>
            </w:r>
          </w:p>
          <w:p w14:paraId="19E62A7F" w14:textId="77777777" w:rsidR="00183F9F" w:rsidRPr="00C70209" w:rsidRDefault="00183F9F" w:rsidP="00082182">
            <w:pPr>
              <w:pStyle w:val="ES-notes"/>
              <w:rPr>
                <w:b/>
                <w:lang w:eastAsia="en-US"/>
              </w:rPr>
            </w:pPr>
            <w:r w:rsidRPr="00C70209">
              <w:rPr>
                <w:lang w:eastAsia="en-US"/>
              </w:rPr>
              <w:t>(See evidence matrix D4.F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2DF906AE"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sym w:font="Symbol" w:char="F0D6"/>
            </w:r>
            <w:r w:rsidRPr="00C70209">
              <w:rPr>
                <w:rFonts w:ascii="Arial Narrow" w:hAnsi="Arial Narrow"/>
                <w:sz w:val="20"/>
                <w:lang w:eastAsia="en-US"/>
              </w:rPr>
              <w:sym w:font="Symbol" w:char="F0D6"/>
            </w:r>
          </w:p>
        </w:tc>
        <w:tc>
          <w:tcPr>
            <w:tcW w:w="912" w:type="dxa"/>
            <w:tcBorders>
              <w:top w:val="single" w:sz="4" w:space="0" w:color="000000"/>
              <w:left w:val="single" w:sz="4" w:space="0" w:color="000000"/>
              <w:bottom w:val="single" w:sz="4" w:space="0" w:color="000000"/>
              <w:right w:val="single" w:sz="4" w:space="0" w:color="000000"/>
            </w:tcBorders>
            <w:hideMark/>
          </w:tcPr>
          <w:p w14:paraId="4582120F"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9FBA2EA"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5A5C034"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sym w:font="Symbol" w:char="F0D6"/>
            </w:r>
            <w:r w:rsidRPr="00C70209">
              <w:rPr>
                <w:rFonts w:ascii="Arial Narrow" w:hAnsi="Arial Narrow"/>
                <w:sz w:val="20"/>
                <w:lang w:eastAsia="en-US"/>
              </w:rPr>
              <w:sym w:font="Symbol" w:char="F0D6"/>
            </w:r>
            <w:r w:rsidRPr="00C70209">
              <w:rPr>
                <w:rFonts w:ascii="Arial Narrow" w:hAnsi="Arial Narrow"/>
                <w:sz w:val="20"/>
                <w:lang w:eastAsia="en-US"/>
              </w:rPr>
              <w:sym w:font="Symbol" w:char="F0D6"/>
            </w:r>
          </w:p>
        </w:tc>
        <w:tc>
          <w:tcPr>
            <w:tcW w:w="741" w:type="dxa"/>
            <w:tcBorders>
              <w:top w:val="single" w:sz="4" w:space="0" w:color="000000"/>
              <w:left w:val="single" w:sz="4" w:space="0" w:color="000000"/>
              <w:bottom w:val="single" w:sz="4" w:space="0" w:color="000000"/>
              <w:right w:val="single" w:sz="4" w:space="0" w:color="000000"/>
            </w:tcBorders>
            <w:hideMark/>
          </w:tcPr>
          <w:p w14:paraId="32CB5286"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sym w:font="Symbol" w:char="F0D6"/>
            </w:r>
            <w:r w:rsidRPr="00C70209">
              <w:rPr>
                <w:rFonts w:ascii="Arial Narrow" w:hAnsi="Arial Narrow"/>
                <w:sz w:val="20"/>
                <w:lang w:eastAsia="en-US"/>
              </w:rPr>
              <w:sym w:font="Symbol" w:char="F0D6"/>
            </w:r>
          </w:p>
        </w:tc>
      </w:tr>
      <w:tr w:rsidR="00183F9F" w:rsidRPr="00C70209" w14:paraId="1A0F0481"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02932F45" w14:textId="77777777" w:rsidR="00183F9F" w:rsidRPr="00C70209" w:rsidRDefault="00183F9F" w:rsidP="00183F9F">
            <w:pPr>
              <w:keepNext/>
              <w:numPr>
                <w:ilvl w:val="0"/>
                <w:numId w:val="44"/>
              </w:numPr>
              <w:spacing w:before="20" w:after="20" w:line="276" w:lineRule="auto"/>
              <w:rPr>
                <w:rFonts w:ascii="Arial Narrow" w:hAnsi="Arial Narrow"/>
                <w:sz w:val="20"/>
                <w:szCs w:val="21"/>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638929FA" w14:textId="064FD756" w:rsidR="00183F9F" w:rsidRPr="00C70209" w:rsidRDefault="00183F9F" w:rsidP="00082182">
            <w:pPr>
              <w:pStyle w:val="ES-table"/>
              <w:rPr>
                <w:rFonts w:eastAsia="Arial Unicode MS"/>
                <w:lang w:eastAsia="ja-JP"/>
              </w:rPr>
            </w:pPr>
            <w:r w:rsidRPr="00C70209">
              <w:rPr>
                <w:rFonts w:eastAsia="Arial Unicode MS"/>
                <w:lang w:eastAsia="ja-JP"/>
              </w:rPr>
              <w:t>In paediatric patients undergoing non</w:t>
            </w:r>
            <w:r w:rsidR="00E25AC5" w:rsidRPr="00C70209">
              <w:rPr>
                <w:rFonts w:eastAsia="Arial Unicode MS"/>
                <w:lang w:eastAsia="ja-JP"/>
              </w:rPr>
              <w:t>cardiac</w:t>
            </w:r>
            <w:r w:rsidRPr="00C70209">
              <w:rPr>
                <w:rFonts w:eastAsia="Arial Unicode MS"/>
                <w:lang w:eastAsia="ja-JP"/>
              </w:rPr>
              <w:t xml:space="preserve"> surgery, the effect of preventing hypothermia compared with no prevention of hypothermia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201C59B4"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7AAA1EDC"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B6EE145"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7C4FDF1"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NA</w:t>
            </w:r>
          </w:p>
        </w:tc>
        <w:tc>
          <w:tcPr>
            <w:tcW w:w="741" w:type="dxa"/>
            <w:tcBorders>
              <w:top w:val="single" w:sz="4" w:space="0" w:color="000000"/>
              <w:left w:val="single" w:sz="4" w:space="0" w:color="000000"/>
              <w:bottom w:val="single" w:sz="4" w:space="0" w:color="000000"/>
              <w:right w:val="single" w:sz="4" w:space="0" w:color="000000"/>
            </w:tcBorders>
            <w:hideMark/>
          </w:tcPr>
          <w:p w14:paraId="7B4ED359" w14:textId="77777777" w:rsidR="00183F9F" w:rsidRPr="00C70209" w:rsidRDefault="00183F9F" w:rsidP="00082182">
            <w:pPr>
              <w:spacing w:after="0" w:line="276" w:lineRule="auto"/>
              <w:ind w:left="162"/>
              <w:rPr>
                <w:rFonts w:ascii="Arial Narrow" w:hAnsi="Arial Narrow"/>
                <w:sz w:val="20"/>
                <w:lang w:eastAsia="en-US"/>
              </w:rPr>
            </w:pPr>
            <w:r w:rsidRPr="00C70209">
              <w:rPr>
                <w:rFonts w:ascii="Arial Narrow" w:hAnsi="Arial Narrow"/>
                <w:sz w:val="20"/>
                <w:lang w:eastAsia="en-US"/>
              </w:rPr>
              <w:t xml:space="preserve">NA </w:t>
            </w:r>
          </w:p>
        </w:tc>
      </w:tr>
      <w:tr w:rsidR="00183F9F" w:rsidRPr="00C70209" w14:paraId="252F5A23"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4D2C966A" w14:textId="59213C39" w:rsidR="00183F9F" w:rsidRPr="00C70209" w:rsidRDefault="00183F9F" w:rsidP="00082182">
            <w:pPr>
              <w:pStyle w:val="ES-notes"/>
              <w:rPr>
                <w:lang w:eastAsia="en-US"/>
              </w:rPr>
            </w:pPr>
            <w:r w:rsidRPr="00C70209">
              <w:rPr>
                <w:lang w:eastAsia="en-US"/>
              </w:rPr>
              <w:t>CPB, cardiopulmonary bypass; ES, evidence statement</w:t>
            </w:r>
          </w:p>
          <w:p w14:paraId="42933A46" w14:textId="77777777" w:rsidR="00183F9F" w:rsidRPr="00C70209" w:rsidRDefault="00183F9F" w:rsidP="00082182">
            <w:pPr>
              <w:pStyle w:val="ES-notes"/>
              <w:rPr>
                <w:lang w:eastAsia="en-US"/>
              </w:rPr>
            </w:pPr>
            <w:r w:rsidRPr="00C70209">
              <w:rPr>
                <w:lang w:eastAsia="en-US"/>
              </w:rPr>
              <w:sym w:font="Symbol" w:char="F0D6"/>
            </w:r>
            <w:r w:rsidRPr="00C70209">
              <w:rPr>
                <w:lang w:eastAsia="en-US"/>
              </w:rPr>
              <w:sym w:font="Symbol" w:char="F0D6"/>
            </w:r>
            <w:r w:rsidRPr="00C70209">
              <w:rPr>
                <w:lang w:eastAsia="en-US"/>
              </w:rPr>
              <w:sym w:font="Symbol" w:char="F0D6"/>
            </w:r>
            <w:r w:rsidRPr="00C70209">
              <w:rPr>
                <w:lang w:eastAsia="en-US"/>
              </w:rPr>
              <w:t xml:space="preserve">=A; </w:t>
            </w:r>
            <w:r w:rsidRPr="00C70209">
              <w:rPr>
                <w:lang w:eastAsia="en-US"/>
              </w:rPr>
              <w:sym w:font="Symbol" w:char="F0D6"/>
            </w:r>
            <w:r w:rsidRPr="00C70209">
              <w:rPr>
                <w:lang w:eastAsia="en-US"/>
              </w:rPr>
              <w:sym w:font="Symbol" w:char="F0D6"/>
            </w:r>
            <w:r w:rsidRPr="00C70209">
              <w:rPr>
                <w:lang w:eastAsia="en-US"/>
              </w:rPr>
              <w:t xml:space="preserve">=B; </w:t>
            </w:r>
            <w:r w:rsidRPr="00C70209">
              <w:rPr>
                <w:lang w:eastAsia="en-US"/>
              </w:rPr>
              <w:sym w:font="Symbol" w:char="F0D6"/>
            </w:r>
            <w:r w:rsidRPr="00C70209">
              <w:rPr>
                <w:lang w:eastAsia="en-US"/>
              </w:rPr>
              <w:t>=C; X=D; NA, not applicable</w:t>
            </w:r>
          </w:p>
        </w:tc>
      </w:tr>
    </w:tbl>
    <w:p w14:paraId="24A1A7DD"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183F9F" w:rsidRPr="00C70209" w14:paraId="7FFFE8FC"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00"/>
            <w:hideMark/>
          </w:tcPr>
          <w:p w14:paraId="68B19722" w14:textId="4AE25BB5" w:rsidR="00183F9F" w:rsidRPr="00C70209" w:rsidRDefault="00183F9F" w:rsidP="00082182">
            <w:pPr>
              <w:pStyle w:val="Recommendation"/>
              <w:rPr>
                <w:rFonts w:eastAsia="Times New Roman"/>
                <w:noProof w:val="0"/>
                <w:lang w:val="en-AU"/>
              </w:rPr>
            </w:pPr>
            <w:r w:rsidRPr="00C70209">
              <w:rPr>
                <w:noProof w:val="0"/>
                <w:lang w:val="en-AU"/>
              </w:rPr>
              <w:t xml:space="preserve">Recommendation – </w:t>
            </w:r>
            <w:r w:rsidR="009E51C5">
              <w:rPr>
                <w:noProof w:val="0"/>
                <w:lang w:val="en-AU"/>
              </w:rPr>
              <w:t>surgical (</w:t>
            </w:r>
            <w:r w:rsidRPr="00C70209">
              <w:rPr>
                <w:noProof w:val="0"/>
                <w:lang w:val="en-AU"/>
              </w:rPr>
              <w:t>prevention of hypothermia</w:t>
            </w:r>
            <w:r w:rsidR="009E51C5">
              <w:rPr>
                <w:noProof w:val="0"/>
                <w:lang w:val="en-AU"/>
              </w:rPr>
              <w:t>)</w:t>
            </w:r>
          </w:p>
        </w:tc>
      </w:tr>
      <w:tr w:rsidR="00183F9F" w:rsidRPr="00C70209" w14:paraId="0FAA2DDD" w14:textId="77777777" w:rsidTr="00082182">
        <w:tc>
          <w:tcPr>
            <w:tcW w:w="1135" w:type="dxa"/>
            <w:tcBorders>
              <w:top w:val="single" w:sz="4" w:space="0" w:color="000000"/>
              <w:left w:val="single" w:sz="4" w:space="0" w:color="000000"/>
              <w:bottom w:val="single" w:sz="4" w:space="0" w:color="000000"/>
              <w:right w:val="single" w:sz="4" w:space="0" w:color="auto"/>
            </w:tcBorders>
            <w:hideMark/>
          </w:tcPr>
          <w:p w14:paraId="179A127F" w14:textId="77777777" w:rsidR="00183F9F" w:rsidRPr="00C70209" w:rsidRDefault="00183F9F" w:rsidP="00082182">
            <w:pPr>
              <w:pStyle w:val="PP-bullets"/>
            </w:pPr>
            <w:r w:rsidRPr="00C70209">
              <w:t>R8</w:t>
            </w:r>
          </w:p>
          <w:p w14:paraId="0CC44ADC" w14:textId="77777777" w:rsidR="00183F9F" w:rsidRPr="00C70209" w:rsidRDefault="00183F9F" w:rsidP="00082182">
            <w:pPr>
              <w:pStyle w:val="PP-bullets"/>
            </w:pPr>
            <w:r w:rsidRPr="00C70209">
              <w:t>(Grade B)</w:t>
            </w:r>
          </w:p>
        </w:tc>
        <w:tc>
          <w:tcPr>
            <w:tcW w:w="7513" w:type="dxa"/>
            <w:tcBorders>
              <w:top w:val="single" w:sz="4" w:space="0" w:color="000000"/>
              <w:left w:val="single" w:sz="4" w:space="0" w:color="auto"/>
              <w:bottom w:val="single" w:sz="4" w:space="0" w:color="000000"/>
              <w:right w:val="single" w:sz="4" w:space="0" w:color="000000"/>
            </w:tcBorders>
            <w:hideMark/>
          </w:tcPr>
          <w:p w14:paraId="6178A0A7" w14:textId="6B103F74" w:rsidR="00183F9F" w:rsidRPr="00C70209" w:rsidRDefault="00183F9F" w:rsidP="00082182">
            <w:pPr>
              <w:pStyle w:val="PP-bullets"/>
            </w:pPr>
            <w:r w:rsidRPr="00C70209">
              <w:t>In paediatric patients undergoing surgery, measures to prevent hypothermia should be used.</w:t>
            </w:r>
            <w:r w:rsidRPr="00C70209">
              <w:rPr>
                <w:vertAlign w:val="superscript"/>
              </w:rPr>
              <w:t>a</w:t>
            </w:r>
          </w:p>
          <w:p w14:paraId="6BB8127D" w14:textId="5287D29A" w:rsidR="00183F9F" w:rsidRPr="00C70209" w:rsidRDefault="00183F9F" w:rsidP="00A06EBF">
            <w:pPr>
              <w:pStyle w:val="PP-note"/>
              <w:rPr>
                <w:lang w:eastAsia="en-US"/>
              </w:rPr>
            </w:pPr>
            <w:r w:rsidRPr="00C70209">
              <w:rPr>
                <w:vertAlign w:val="superscript"/>
                <w:lang w:eastAsia="en-US"/>
              </w:rPr>
              <w:t>a</w:t>
            </w:r>
            <w:r w:rsidRPr="00C70209">
              <w:rPr>
                <w:lang w:eastAsia="en-US"/>
              </w:rPr>
              <w:t xml:space="preserve"> </w:t>
            </w:r>
            <w:r w:rsidR="00333B7F">
              <w:rPr>
                <w:lang w:eastAsia="en-US"/>
              </w:rPr>
              <w:t>See</w:t>
            </w:r>
            <w:r w:rsidRPr="00C70209">
              <w:rPr>
                <w:lang w:eastAsia="en-US"/>
              </w:rPr>
              <w:t xml:space="preserve"> R12 in </w:t>
            </w:r>
            <w:r w:rsidRPr="00C70209">
              <w:rPr>
                <w:i/>
                <w:lang w:eastAsia="en-US"/>
              </w:rPr>
              <w:t>Patient Blood Management Guidelines: Module 2 – Perioperative</w:t>
            </w:r>
            <w:r w:rsidR="001A475D">
              <w:rPr>
                <w:i/>
                <w:lang w:eastAsia="en-US"/>
              </w:rPr>
              <w:t>.</w:t>
            </w:r>
            <w:r w:rsidRPr="00C70209">
              <w:rPr>
                <w:lang w:eastAsia="en-US"/>
              </w:rPr>
              <w:fldChar w:fldCharType="begin"/>
            </w:r>
            <w:r w:rsidR="00A06EBF">
              <w:rPr>
                <w:lang w:eastAsia="en-US"/>
              </w:rPr>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rPr>
                <w:lang w:eastAsia="en-US"/>
              </w:rPr>
              <w:fldChar w:fldCharType="separate"/>
            </w:r>
            <w:r w:rsidR="00A06EBF" w:rsidRPr="00A06EBF">
              <w:rPr>
                <w:noProof/>
                <w:vertAlign w:val="superscript"/>
                <w:lang w:eastAsia="en-US"/>
              </w:rPr>
              <w:t>15</w:t>
            </w:r>
            <w:r w:rsidRPr="00C70209">
              <w:rPr>
                <w:lang w:eastAsia="en-US"/>
              </w:rPr>
              <w:fldChar w:fldCharType="end"/>
            </w:r>
          </w:p>
        </w:tc>
      </w:tr>
      <w:tr w:rsidR="00183F9F" w:rsidRPr="00C70209" w14:paraId="4BE1BE8B"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0EAE32DB" w14:textId="77777777" w:rsidR="00183F9F" w:rsidRPr="00C70209" w:rsidRDefault="00183F9F" w:rsidP="00082182">
            <w:pPr>
              <w:pStyle w:val="ES-notes"/>
              <w:rPr>
                <w:lang w:eastAsia="en-US"/>
              </w:rPr>
            </w:pPr>
            <w:r w:rsidRPr="00C70209">
              <w:rPr>
                <w:lang w:eastAsia="en-US"/>
              </w:rPr>
              <w:t>R, recommendation</w:t>
            </w:r>
          </w:p>
        </w:tc>
      </w:tr>
    </w:tbl>
    <w:p w14:paraId="2E57C32C" w14:textId="77777777" w:rsidR="00183F9F" w:rsidRPr="00C70209" w:rsidRDefault="00183F9F" w:rsidP="00082182">
      <w:pPr>
        <w:pStyle w:val="BodyText"/>
      </w:pPr>
    </w:p>
    <w:p w14:paraId="77E73F4E" w14:textId="77777777" w:rsidR="00183F9F" w:rsidRPr="00C70209" w:rsidRDefault="00183F9F">
      <w:pPr>
        <w:spacing w:after="200" w:line="276" w:lineRule="auto"/>
        <w:ind w:left="0"/>
        <w:rPr>
          <w:rFonts w:ascii="Arial" w:hAnsi="Arial"/>
          <w:b/>
          <w:bCs/>
          <w:iCs/>
          <w:sz w:val="20"/>
          <w:szCs w:val="26"/>
          <w:lang w:eastAsia="en-GB"/>
        </w:rPr>
      </w:pPr>
      <w:r w:rsidRPr="00C70209">
        <w:br w:type="page"/>
      </w:r>
    </w:p>
    <w:p w14:paraId="7D7488BF" w14:textId="77777777" w:rsidR="00183F9F" w:rsidRPr="00C70209" w:rsidRDefault="00183F9F" w:rsidP="00082182">
      <w:pPr>
        <w:pStyle w:val="Heading5"/>
        <w:rPr>
          <w:lang w:val="en-AU"/>
        </w:rPr>
      </w:pPr>
      <w:r w:rsidRPr="00C70209">
        <w:rPr>
          <w:lang w:val="en-AU"/>
        </w:rPr>
        <w:t>Background</w:t>
      </w:r>
    </w:p>
    <w:p w14:paraId="7AAEF980" w14:textId="695F42CB" w:rsidR="00183F9F" w:rsidRPr="00C70209" w:rsidRDefault="00183F9F" w:rsidP="00082182">
      <w:pPr>
        <w:rPr>
          <w:lang w:eastAsia="en-GB"/>
        </w:rPr>
      </w:pPr>
      <w:r w:rsidRPr="00C70209">
        <w:t xml:space="preserve">In patients undergoing surgery, anaesthesia alters thermoregulatory mechanisms, which can lead to hypothermia if warming mechanisms are not in place. Up to 20% of </w:t>
      </w:r>
      <w:r w:rsidR="00A13CB7" w:rsidRPr="00C70209">
        <w:t xml:space="preserve">adult </w:t>
      </w:r>
      <w:r w:rsidRPr="00C70209">
        <w:t xml:space="preserve">surgical patients experience unintended perioperative hypothermia, defined as a core temperature below 36°C. </w:t>
      </w:r>
      <w:r w:rsidR="00A13CB7" w:rsidRPr="00C70209">
        <w:t xml:space="preserve">Even mild hypothermia can cause adverse effects in adults surgical patients, including substantial increases in adverse cardiac outcomes, surgical blood loss, allogeneic transfusion and surgical site infections (see Section 3.6.2 Module 2 – Perioperative). Paediatric patients are more vulnerable to perioperative hypothermia because they have reduced weight to surface area ration, less stores of subcutaneous fat and greater loss of heat from the head compared with adults, and require vigilant proactive approach to maintenance of normothermia. </w:t>
      </w:r>
      <w:r w:rsidRPr="00C70209">
        <w:t>In paediatric patients undergoing surgery, methods for preventing hypothermia may be associated with reduced transfusion volume or incidence, and risk of mortality.</w:t>
      </w:r>
    </w:p>
    <w:p w14:paraId="25A695EB" w14:textId="77777777" w:rsidR="00183F9F" w:rsidRPr="00C70209" w:rsidRDefault="00183F9F" w:rsidP="00082182">
      <w:pPr>
        <w:pStyle w:val="Heading5"/>
        <w:rPr>
          <w:lang w:val="en-AU"/>
        </w:rPr>
      </w:pPr>
      <w:r w:rsidRPr="00C70209">
        <w:rPr>
          <w:lang w:val="en-AU"/>
        </w:rPr>
        <w:t>Summary of evidence</w:t>
      </w:r>
    </w:p>
    <w:p w14:paraId="02D219F0" w14:textId="77777777" w:rsidR="00183F9F" w:rsidRPr="00C70209" w:rsidRDefault="00183F9F" w:rsidP="00082182">
      <w:pPr>
        <w:pStyle w:val="Heading6"/>
      </w:pPr>
      <w:r w:rsidRPr="00C70209">
        <w:t>Level I evidence</w:t>
      </w:r>
    </w:p>
    <w:p w14:paraId="5139BD31" w14:textId="77777777" w:rsidR="00183F9F" w:rsidRPr="00C70209" w:rsidRDefault="00183F9F" w:rsidP="00082182">
      <w:pPr>
        <w:pStyle w:val="BodyText"/>
      </w:pPr>
      <w:r w:rsidRPr="00C70209">
        <w:t>The systematic review and hand-searching process identified no Level I studies that assessed the safety and effectiveness of preventing of hypothermia compared with no prevention of hypothermia in neonatal and paediatric patients undergoing surgery.</w:t>
      </w:r>
    </w:p>
    <w:p w14:paraId="2F1BD2B3" w14:textId="77777777" w:rsidR="00183F9F" w:rsidRPr="00C70209" w:rsidRDefault="00183F9F" w:rsidP="00082182">
      <w:pPr>
        <w:pStyle w:val="Heading6"/>
      </w:pPr>
      <w:r w:rsidRPr="00C70209">
        <w:t>Level II evidence</w:t>
      </w:r>
    </w:p>
    <w:p w14:paraId="596EFBF6" w14:textId="77777777" w:rsidR="00183F9F" w:rsidRPr="00C70209" w:rsidRDefault="00183F9F" w:rsidP="00082182">
      <w:pPr>
        <w:pStyle w:val="BodyText"/>
        <w:rPr>
          <w:lang w:eastAsia="en-GB"/>
        </w:rPr>
      </w:pPr>
      <w:r w:rsidRPr="00C70209">
        <w:t xml:space="preserve">The systematic review and hand-searching process identified one Level II study (Caputo 2011) that assessed the safety and effectiveness of preventing hypothermia compared with no prevention of hypothermia in neonatal and paediatric patients undergoing surgery. </w:t>
      </w:r>
      <w:r w:rsidRPr="00C70209">
        <w:rPr>
          <w:lang w:eastAsia="en-GB"/>
        </w:rPr>
        <w:t>(</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19721402 \h  \* MERGEFORMAT </w:instrText>
      </w:r>
      <w:r w:rsidRPr="00C70209">
        <w:rPr>
          <w:b/>
          <w:lang w:eastAsia="en-GB"/>
        </w:rPr>
      </w:r>
      <w:r w:rsidRPr="00C70209">
        <w:rPr>
          <w:b/>
          <w:lang w:eastAsia="en-GB"/>
        </w:rPr>
        <w:fldChar w:fldCharType="separate"/>
      </w:r>
      <w:r w:rsidR="000F7A9B" w:rsidRPr="000F7A9B">
        <w:rPr>
          <w:rStyle w:val="TableBodytextChar"/>
          <w:rFonts w:eastAsia="Arial Unicode MS"/>
          <w:b/>
        </w:rPr>
        <w:t>Table 3.4.10</w:t>
      </w:r>
      <w:r w:rsidRPr="00C70209">
        <w:rPr>
          <w:b/>
          <w:lang w:eastAsia="en-GB"/>
        </w:rPr>
        <w:fldChar w:fldCharType="end"/>
      </w:r>
      <w:r w:rsidRPr="00C70209">
        <w:rPr>
          <w:b/>
          <w:lang w:eastAsia="en-GB"/>
        </w:rPr>
        <w:t xml:space="preserve"> </w:t>
      </w:r>
      <w:r w:rsidRPr="00C70209">
        <w:rPr>
          <w:lang w:eastAsia="en-GB"/>
        </w:rPr>
        <w:t>summarises the main characteristics of this study</w:t>
      </w:r>
      <w:r w:rsidRPr="00C70209">
        <w:rPr>
          <w:b/>
          <w:lang w:eastAsia="en-GB"/>
        </w:rPr>
        <w:t>.</w:t>
      </w:r>
    </w:p>
    <w:p w14:paraId="11C4EB87" w14:textId="41D3C144" w:rsidR="00183F9F" w:rsidRPr="00C70209" w:rsidRDefault="00183F9F" w:rsidP="00082182">
      <w:pPr>
        <w:pStyle w:val="BodyText"/>
      </w:pPr>
      <w:r w:rsidRPr="00C70209">
        <w:t xml:space="preserve">Caputo (2011) was a good-quality RCT of 59 paediatric patients undergoing cardiac surgery with </w:t>
      </w:r>
      <w:r w:rsidR="00CC43D8" w:rsidRPr="00C70209">
        <w:t>CPB</w:t>
      </w:r>
      <w:r w:rsidRPr="00C70209">
        <w:t>. The authors examined the effect of normothermia (body temperature maintained at 35–37</w:t>
      </w:r>
      <w:r w:rsidRPr="00C70209">
        <w:rPr>
          <w:rFonts w:cs="Calibri"/>
        </w:rPr>
        <w:t>°</w:t>
      </w:r>
      <w:r w:rsidRPr="00C70209">
        <w:t>C) compared with hypothermia (body temperature maintained at 28</w:t>
      </w:r>
      <w:r w:rsidRPr="00C70209">
        <w:rPr>
          <w:rFonts w:cs="Calibri"/>
        </w:rPr>
        <w:t>°</w:t>
      </w:r>
      <w:r w:rsidRPr="00C70209">
        <w:t xml:space="preserve">C) on all-cause in-hospital mortality, transfusion volume and incidence of RBCs, platelet and </w:t>
      </w:r>
      <w:r w:rsidR="00CC43D8" w:rsidRPr="00C70209">
        <w:t>FFP</w:t>
      </w:r>
      <w:r w:rsidRPr="00C70209">
        <w:t>.</w:t>
      </w:r>
    </w:p>
    <w:p w14:paraId="4A8C67BE" w14:textId="77777777" w:rsidR="00183F9F" w:rsidRPr="00C70209" w:rsidRDefault="00183F9F" w:rsidP="00082182">
      <w:pPr>
        <w:pStyle w:val="BodyText"/>
      </w:pPr>
    </w:p>
    <w:p w14:paraId="0774CBBA" w14:textId="77777777" w:rsidR="00183F9F" w:rsidRPr="00C70209" w:rsidRDefault="00183F9F" w:rsidP="00082182">
      <w:pPr>
        <w:pStyle w:val="Caption"/>
        <w:ind w:left="2070"/>
      </w:pPr>
      <w:bookmarkStart w:id="774" w:name="_Ref419721402"/>
      <w:bookmarkStart w:id="775" w:name="_Toc427747198"/>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0</w:t>
      </w:r>
      <w:r w:rsidRPr="00C70209">
        <w:fldChar w:fldCharType="end"/>
      </w:r>
      <w:bookmarkEnd w:id="774"/>
      <w:r w:rsidRPr="00C70209">
        <w:tab/>
        <w:t>Characteristics and quality of Level II evidence – prevention of hypothermia in paediatric patients undergoing surgery</w:t>
      </w:r>
      <w:bookmarkEnd w:id="775"/>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183F9F" w:rsidRPr="00C70209" w14:paraId="0EEEEA76"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26B86109" w14:textId="77777777" w:rsidR="00183F9F" w:rsidRPr="00C70209" w:rsidRDefault="00183F9F" w:rsidP="00082182">
            <w:pPr>
              <w:keepNext/>
              <w:spacing w:after="20"/>
              <w:ind w:left="0" w:right="113"/>
              <w:rPr>
                <w:b/>
                <w:sz w:val="18"/>
              </w:rPr>
            </w:pPr>
            <w:r w:rsidRPr="00C70209">
              <w:rPr>
                <w:b/>
                <w:sz w:val="18"/>
              </w:rPr>
              <w:t>Study ID</w:t>
            </w:r>
          </w:p>
        </w:tc>
        <w:tc>
          <w:tcPr>
            <w:tcW w:w="1347" w:type="dxa"/>
            <w:tcBorders>
              <w:top w:val="single" w:sz="4" w:space="0" w:color="auto"/>
              <w:left w:val="nil"/>
              <w:bottom w:val="single" w:sz="4" w:space="0" w:color="auto"/>
              <w:right w:val="single" w:sz="4" w:space="0" w:color="auto"/>
            </w:tcBorders>
            <w:shd w:val="clear" w:color="auto" w:fill="auto"/>
          </w:tcPr>
          <w:p w14:paraId="0A6F4E2B" w14:textId="77777777" w:rsidR="00183F9F" w:rsidRPr="00C70209" w:rsidRDefault="00183F9F" w:rsidP="00082182">
            <w:pPr>
              <w:keepNext/>
              <w:spacing w:after="20"/>
              <w:ind w:left="0" w:right="113"/>
              <w:rPr>
                <w:b/>
                <w:sz w:val="18"/>
              </w:rPr>
            </w:pPr>
            <w:r w:rsidRPr="00C70209">
              <w:rPr>
                <w:b/>
                <w:sz w:val="18"/>
              </w:rPr>
              <w:t>Study type</w:t>
            </w:r>
            <w:r w:rsidRPr="00C70209">
              <w:rPr>
                <w:b/>
                <w:sz w:val="18"/>
              </w:rPr>
              <w:br/>
            </w:r>
            <w:r w:rsidRPr="00C70209">
              <w:rPr>
                <w:b/>
                <w:i/>
                <w:sz w:val="18"/>
              </w:rPr>
              <w:t>Study quality</w:t>
            </w:r>
          </w:p>
        </w:tc>
        <w:tc>
          <w:tcPr>
            <w:tcW w:w="1933" w:type="dxa"/>
            <w:tcBorders>
              <w:top w:val="single" w:sz="4" w:space="0" w:color="auto"/>
              <w:left w:val="nil"/>
              <w:bottom w:val="single" w:sz="4" w:space="0" w:color="auto"/>
              <w:right w:val="single" w:sz="4" w:space="0" w:color="auto"/>
            </w:tcBorders>
            <w:shd w:val="clear" w:color="auto" w:fill="auto"/>
          </w:tcPr>
          <w:p w14:paraId="6B168E6D" w14:textId="77777777" w:rsidR="00183F9F" w:rsidRPr="00C70209" w:rsidRDefault="00183F9F" w:rsidP="00082182">
            <w:pPr>
              <w:keepNext/>
              <w:spacing w:after="20"/>
              <w:ind w:left="0" w:right="113"/>
              <w:rPr>
                <w:b/>
                <w:sz w:val="18"/>
              </w:rPr>
            </w:pPr>
            <w:r w:rsidRPr="00C70209">
              <w:rPr>
                <w:b/>
                <w:sz w:val="18"/>
              </w:rPr>
              <w:t>Population</w:t>
            </w:r>
          </w:p>
          <w:p w14:paraId="5B62DE63" w14:textId="77777777" w:rsidR="00183F9F" w:rsidRPr="00C70209" w:rsidRDefault="00183F9F" w:rsidP="00082182">
            <w:pPr>
              <w:keepNext/>
              <w:spacing w:after="20"/>
              <w:ind w:left="0" w:right="113"/>
              <w:rPr>
                <w:b/>
                <w:sz w:val="18"/>
              </w:rPr>
            </w:pPr>
            <w:r w:rsidRPr="00C70209">
              <w:rPr>
                <w:b/>
                <w:sz w:val="18"/>
              </w:rPr>
              <w:t>N</w:t>
            </w:r>
          </w:p>
        </w:tc>
        <w:tc>
          <w:tcPr>
            <w:tcW w:w="1934" w:type="dxa"/>
            <w:tcBorders>
              <w:top w:val="single" w:sz="4" w:space="0" w:color="auto"/>
              <w:left w:val="nil"/>
              <w:bottom w:val="single" w:sz="4" w:space="0" w:color="auto"/>
              <w:right w:val="single" w:sz="4" w:space="0" w:color="auto"/>
            </w:tcBorders>
            <w:shd w:val="clear" w:color="auto" w:fill="auto"/>
          </w:tcPr>
          <w:p w14:paraId="7AFA604A" w14:textId="77777777" w:rsidR="00183F9F" w:rsidRPr="00C70209" w:rsidRDefault="00183F9F" w:rsidP="00082182">
            <w:pPr>
              <w:keepNext/>
              <w:spacing w:after="20"/>
              <w:ind w:left="0" w:right="113"/>
              <w:rPr>
                <w:b/>
                <w:sz w:val="18"/>
              </w:rPr>
            </w:pPr>
            <w:r w:rsidRPr="00C70209">
              <w:rPr>
                <w:b/>
                <w:sz w:val="18"/>
              </w:rPr>
              <w:t>Comparison</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724CFF66" w14:textId="77777777" w:rsidR="00183F9F" w:rsidRPr="00C70209" w:rsidRDefault="00183F9F" w:rsidP="00082182">
            <w:pPr>
              <w:keepNext/>
              <w:spacing w:after="20"/>
              <w:ind w:left="0" w:right="113"/>
              <w:rPr>
                <w:b/>
                <w:sz w:val="18"/>
              </w:rPr>
            </w:pPr>
            <w:r w:rsidRPr="00C70209">
              <w:rPr>
                <w:b/>
                <w:sz w:val="18"/>
              </w:rPr>
              <w:t>Outcomes</w:t>
            </w:r>
          </w:p>
        </w:tc>
      </w:tr>
      <w:tr w:rsidR="00183F9F" w:rsidRPr="00C70209" w14:paraId="11501B9B" w14:textId="77777777" w:rsidTr="00082182">
        <w:trPr>
          <w:tblHeader/>
        </w:trPr>
        <w:tc>
          <w:tcPr>
            <w:tcW w:w="1347" w:type="dxa"/>
            <w:tcBorders>
              <w:top w:val="single" w:sz="4" w:space="0" w:color="auto"/>
              <w:left w:val="single" w:sz="4" w:space="0" w:color="auto"/>
              <w:bottom w:val="single" w:sz="4" w:space="0" w:color="auto"/>
              <w:right w:val="single" w:sz="4" w:space="0" w:color="auto"/>
            </w:tcBorders>
            <w:shd w:val="clear" w:color="auto" w:fill="auto"/>
          </w:tcPr>
          <w:p w14:paraId="7EA574D3" w14:textId="4AD5FB10" w:rsidR="00183F9F" w:rsidRPr="00C70209" w:rsidRDefault="00183F9F" w:rsidP="000E261C">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Caputo 2011</w:t>
            </w:r>
            <w:r w:rsidRPr="00C70209">
              <w:rPr>
                <w:rFonts w:ascii="Arial Narrow" w:eastAsia="Arial Unicode MS" w:hAnsi="Arial Narrow" w:cs="Arial"/>
                <w:bCs/>
                <w:color w:val="auto"/>
                <w:sz w:val="20"/>
                <w:szCs w:val="24"/>
                <w:lang w:eastAsia="ja-JP"/>
              </w:rPr>
              <w:fldChar w:fldCharType="begin">
                <w:fldData xml:space="preserve">PEVuZE5vdGU+PENpdGU+PEF1dGhvcj5DYXB1dG88L0F1dGhvcj48WWVhcj4yMDExPC9ZZWFyPjxS
ZWNOdW0+ODUyPC9SZWNOdW0+PERpc3BsYXlUZXh0PjxzdHlsZSBmYWNlPSJzdXBlcnNjcmlwdCI+
MzQ2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0E261C">
              <w:rPr>
                <w:rFonts w:ascii="Arial Narrow" w:eastAsia="Arial Unicode MS" w:hAnsi="Arial Narrow" w:cs="Arial"/>
                <w:bCs/>
                <w:color w:val="auto"/>
                <w:sz w:val="20"/>
                <w:szCs w:val="24"/>
                <w:lang w:eastAsia="ja-JP"/>
              </w:rPr>
              <w:instrText xml:space="preserve"> ADDIN EN.CITE </w:instrText>
            </w:r>
            <w:r w:rsidR="000E261C">
              <w:rPr>
                <w:rFonts w:ascii="Arial Narrow" w:eastAsia="Arial Unicode MS" w:hAnsi="Arial Narrow" w:cs="Arial"/>
                <w:bCs/>
                <w:color w:val="auto"/>
                <w:sz w:val="20"/>
                <w:szCs w:val="24"/>
                <w:lang w:eastAsia="ja-JP"/>
              </w:rPr>
              <w:fldChar w:fldCharType="begin">
                <w:fldData xml:space="preserve">PEVuZE5vdGU+PENpdGU+PEF1dGhvcj5DYXB1dG88L0F1dGhvcj48WWVhcj4yMDExPC9ZZWFyPjxS
ZWNOdW0+ODUyPC9SZWNOdW0+PERpc3BsYXlUZXh0PjxzdHlsZSBmYWNlPSJzdXBlcnNjcmlwdCI+
MzQ2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0E261C">
              <w:rPr>
                <w:rFonts w:ascii="Arial Narrow" w:eastAsia="Arial Unicode MS" w:hAnsi="Arial Narrow" w:cs="Arial"/>
                <w:bCs/>
                <w:color w:val="auto"/>
                <w:sz w:val="20"/>
                <w:szCs w:val="24"/>
                <w:lang w:eastAsia="ja-JP"/>
              </w:rPr>
              <w:instrText xml:space="preserve"> ADDIN EN.CITE.DATA </w:instrText>
            </w:r>
            <w:r w:rsidR="000E261C">
              <w:rPr>
                <w:rFonts w:ascii="Arial Narrow" w:eastAsia="Arial Unicode MS" w:hAnsi="Arial Narrow" w:cs="Arial"/>
                <w:bCs/>
                <w:color w:val="auto"/>
                <w:sz w:val="20"/>
                <w:szCs w:val="24"/>
                <w:lang w:eastAsia="ja-JP"/>
              </w:rPr>
            </w:r>
            <w:r w:rsidR="000E261C">
              <w:rPr>
                <w:rFonts w:ascii="Arial Narrow" w:eastAsia="Arial Unicode MS" w:hAnsi="Arial Narrow" w:cs="Arial"/>
                <w:bCs/>
                <w:color w:val="auto"/>
                <w:sz w:val="20"/>
                <w:szCs w:val="24"/>
                <w:lang w:eastAsia="ja-JP"/>
              </w:rPr>
              <w:fldChar w:fldCharType="end"/>
            </w:r>
            <w:r w:rsidRPr="00C70209">
              <w:rPr>
                <w:rFonts w:ascii="Arial Narrow" w:eastAsia="Arial Unicode MS" w:hAnsi="Arial Narrow" w:cs="Arial"/>
                <w:bCs/>
                <w:color w:val="auto"/>
                <w:sz w:val="20"/>
                <w:szCs w:val="24"/>
                <w:lang w:eastAsia="ja-JP"/>
              </w:rPr>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6</w:t>
            </w:r>
            <w:r w:rsidRPr="00C70209">
              <w:rPr>
                <w:rFonts w:ascii="Arial Narrow" w:eastAsia="Arial Unicode MS" w:hAnsi="Arial Narrow" w:cs="Arial"/>
                <w:bCs/>
                <w:color w:val="auto"/>
                <w:sz w:val="20"/>
                <w:szCs w:val="24"/>
                <w:lang w:eastAsia="ja-JP"/>
              </w:rPr>
              <w:fldChar w:fldCharType="end"/>
            </w:r>
          </w:p>
        </w:tc>
        <w:tc>
          <w:tcPr>
            <w:tcW w:w="1347" w:type="dxa"/>
            <w:tcBorders>
              <w:top w:val="single" w:sz="4" w:space="0" w:color="auto"/>
              <w:left w:val="nil"/>
              <w:bottom w:val="single" w:sz="4" w:space="0" w:color="auto"/>
              <w:right w:val="single" w:sz="4" w:space="0" w:color="auto"/>
            </w:tcBorders>
            <w:shd w:val="clear" w:color="auto" w:fill="auto"/>
          </w:tcPr>
          <w:p w14:paraId="2C7FB931"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3AF04E10" w14:textId="77777777" w:rsidR="00183F9F" w:rsidRPr="00C70209" w:rsidRDefault="00183F9F" w:rsidP="00082182">
            <w:pPr>
              <w:spacing w:before="40" w:after="60"/>
              <w:ind w:left="0"/>
              <w:rPr>
                <w:rFonts w:cs="Arial"/>
                <w:bCs/>
                <w:i/>
                <w:color w:val="auto"/>
                <w:sz w:val="20"/>
                <w:szCs w:val="24"/>
                <w:lang w:eastAsia="ja-JP"/>
              </w:rPr>
            </w:pPr>
            <w:r w:rsidRPr="00C70209">
              <w:rPr>
                <w:rFonts w:ascii="Arial Narrow" w:eastAsia="Arial Unicode MS" w:hAnsi="Arial Narrow" w:cs="Arial"/>
                <w:bCs/>
                <w:i/>
                <w:color w:val="auto"/>
                <w:sz w:val="20"/>
                <w:szCs w:val="24"/>
                <w:lang w:eastAsia="ja-JP"/>
              </w:rPr>
              <w:t>Good</w:t>
            </w:r>
          </w:p>
        </w:tc>
        <w:tc>
          <w:tcPr>
            <w:tcW w:w="1933" w:type="dxa"/>
            <w:tcBorders>
              <w:top w:val="single" w:sz="4" w:space="0" w:color="auto"/>
              <w:left w:val="nil"/>
              <w:bottom w:val="single" w:sz="4" w:space="0" w:color="auto"/>
              <w:right w:val="single" w:sz="4" w:space="0" w:color="auto"/>
            </w:tcBorders>
            <w:shd w:val="clear" w:color="auto" w:fill="auto"/>
          </w:tcPr>
          <w:p w14:paraId="2FEF9DAC"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Paediatric patients (median age 6.5 years) undergoing cardiac surgery with CPB</w:t>
            </w:r>
          </w:p>
          <w:p w14:paraId="16808B81"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N=59</w:t>
            </w:r>
          </w:p>
        </w:tc>
        <w:tc>
          <w:tcPr>
            <w:tcW w:w="1934" w:type="dxa"/>
            <w:tcBorders>
              <w:top w:val="single" w:sz="4" w:space="0" w:color="auto"/>
              <w:left w:val="nil"/>
              <w:bottom w:val="single" w:sz="4" w:space="0" w:color="auto"/>
              <w:right w:val="single" w:sz="4" w:space="0" w:color="auto"/>
            </w:tcBorders>
            <w:shd w:val="clear" w:color="auto" w:fill="auto"/>
          </w:tcPr>
          <w:p w14:paraId="5C749A4B"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Normothermia (35–37°C) (n=28) versus hypothermia (28°C) (n=31)</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00502590"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Mortality</w:t>
            </w:r>
          </w:p>
          <w:p w14:paraId="1DBDB186"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Transfusion volume and incidence</w:t>
            </w:r>
          </w:p>
        </w:tc>
      </w:tr>
    </w:tbl>
    <w:p w14:paraId="493FB478" w14:textId="77777777" w:rsidR="00183F9F" w:rsidRPr="00C70209" w:rsidRDefault="00183F9F" w:rsidP="00082182">
      <w:pPr>
        <w:pStyle w:val="TableFigNotes6"/>
        <w:rPr>
          <w:lang w:val="en-AU"/>
        </w:rPr>
      </w:pPr>
      <w:r w:rsidRPr="00C70209">
        <w:rPr>
          <w:lang w:val="en-AU"/>
        </w:rPr>
        <w:t>CPB, cardiopulmonary bypass; RCT, randomised controlled trial</w:t>
      </w:r>
    </w:p>
    <w:p w14:paraId="2BFB2B0C" w14:textId="77777777" w:rsidR="00183F9F" w:rsidRPr="00C70209" w:rsidRDefault="00183F9F">
      <w:pPr>
        <w:spacing w:after="200" w:line="276" w:lineRule="auto"/>
        <w:ind w:left="0"/>
      </w:pPr>
      <w:r w:rsidRPr="00C70209">
        <w:br w:type="page"/>
      </w:r>
    </w:p>
    <w:p w14:paraId="5DAF41D3" w14:textId="77777777" w:rsidR="00183F9F" w:rsidRPr="00C70209" w:rsidRDefault="00183F9F" w:rsidP="00082182">
      <w:pPr>
        <w:pStyle w:val="Heading5"/>
        <w:rPr>
          <w:lang w:val="en-AU"/>
        </w:rPr>
      </w:pPr>
      <w:r w:rsidRPr="00C70209">
        <w:rPr>
          <w:lang w:val="en-AU"/>
        </w:rPr>
        <w:t>Results</w:t>
      </w:r>
    </w:p>
    <w:p w14:paraId="277D2D05" w14:textId="77777777" w:rsidR="00183F9F" w:rsidRPr="00C70209" w:rsidRDefault="00183F9F" w:rsidP="00082182">
      <w:pPr>
        <w:pStyle w:val="Heading6"/>
      </w:pPr>
      <w:r w:rsidRPr="00C70209">
        <w:t>Mortality</w:t>
      </w:r>
    </w:p>
    <w:p w14:paraId="0834EBD7" w14:textId="77777777"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and hand-searching process identified one good-quality Level II study (Caputo 2011) comparing normothermia with hypothermia in paediatric patients undergoing surgery that provided evidence for mortality. </w:t>
      </w:r>
      <w:r w:rsidRPr="00C70209">
        <w:rPr>
          <w:rFonts w:eastAsia="Arial Unicode MS"/>
          <w:b/>
          <w:lang w:eastAsia="ja-JP"/>
        </w:rPr>
        <w:fldChar w:fldCharType="begin"/>
      </w:r>
      <w:r w:rsidRPr="00C70209">
        <w:rPr>
          <w:rFonts w:eastAsia="Arial Unicode MS"/>
          <w:b/>
          <w:lang w:eastAsia="ja-JP"/>
        </w:rPr>
        <w:instrText xml:space="preserve"> REF _Ref413159681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rFonts w:eastAsia="Arial Unicode MS"/>
          <w:b/>
          <w:lang w:eastAsia="ja-JP"/>
        </w:rPr>
        <w:t>Table 3.4.11</w:t>
      </w:r>
      <w:r w:rsidRPr="00C70209">
        <w:rPr>
          <w:rFonts w:eastAsia="Arial Unicode MS"/>
          <w:b/>
          <w:lang w:eastAsia="ja-JP"/>
        </w:rPr>
        <w:fldChar w:fldCharType="end"/>
      </w:r>
      <w:r w:rsidRPr="00C70209">
        <w:rPr>
          <w:rFonts w:eastAsia="Arial Unicode MS"/>
          <w:lang w:eastAsia="ja-JP"/>
        </w:rPr>
        <w:t xml:space="preserve"> </w:t>
      </w:r>
      <w:r w:rsidRPr="00C70209">
        <w:rPr>
          <w:lang w:eastAsia="en-GB"/>
        </w:rPr>
        <w:t>summarises the results from this study.</w:t>
      </w:r>
    </w:p>
    <w:p w14:paraId="71485478" w14:textId="0692571E" w:rsidR="00183F9F" w:rsidRPr="00C70209" w:rsidRDefault="00183F9F" w:rsidP="00082182">
      <w:pPr>
        <w:pStyle w:val="BodyText"/>
        <w:rPr>
          <w:rFonts w:eastAsia="Arial Unicode MS"/>
          <w:lang w:eastAsia="ja-JP"/>
        </w:rPr>
      </w:pPr>
      <w:r w:rsidRPr="00C70209">
        <w:rPr>
          <w:rFonts w:eastAsia="Arial Unicode MS"/>
          <w:lang w:eastAsia="ja-JP"/>
        </w:rPr>
        <w:t>The RCT by Caputo (2011) assessed all-cause mortality among 59 paediatric patients undergoing cardiac surgery with CPB. No deaths were recorded during the study, but the study was not sufficiently powered to detect a statistically significant difference between groups for this outcome.</w:t>
      </w:r>
    </w:p>
    <w:p w14:paraId="7EDD76BA" w14:textId="77777777" w:rsidR="00183F9F" w:rsidRPr="00C70209" w:rsidRDefault="00183F9F" w:rsidP="00082182">
      <w:pPr>
        <w:pStyle w:val="BodyText"/>
        <w:rPr>
          <w:rFonts w:eastAsia="Arial Unicode MS"/>
          <w:lang w:eastAsia="ja-JP"/>
        </w:rPr>
      </w:pPr>
    </w:p>
    <w:p w14:paraId="1120B695" w14:textId="77777777" w:rsidR="00183F9F" w:rsidRPr="00C70209" w:rsidRDefault="00183F9F" w:rsidP="00082182">
      <w:pPr>
        <w:pStyle w:val="BodyText"/>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2F093318" w14:textId="77777777" w:rsidR="00183F9F" w:rsidRPr="00C70209" w:rsidRDefault="00183F9F" w:rsidP="00082182">
      <w:pPr>
        <w:pStyle w:val="Caption"/>
        <w:rPr>
          <w:lang w:eastAsia="en-GB"/>
        </w:rPr>
      </w:pPr>
      <w:bookmarkStart w:id="776" w:name="_Ref413159681"/>
      <w:bookmarkStart w:id="777" w:name="_Toc427747199"/>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1</w:t>
      </w:r>
      <w:r w:rsidRPr="00C70209">
        <w:fldChar w:fldCharType="end"/>
      </w:r>
      <w:bookmarkEnd w:id="776"/>
      <w:r w:rsidRPr="00C70209">
        <w:tab/>
      </w:r>
      <w:r w:rsidRPr="00C70209">
        <w:rPr>
          <w:rFonts w:eastAsia="Times New Roman" w:cs="Tahoma"/>
          <w:szCs w:val="21"/>
          <w:lang w:eastAsia="en-GB"/>
        </w:rPr>
        <w:t>Neonatal and paediatric patients undergoing surgery</w:t>
      </w:r>
      <w:r w:rsidRPr="00C70209">
        <w:rPr>
          <w:lang w:eastAsia="en-GB"/>
        </w:rPr>
        <w:t xml:space="preserve">: Results for prevention of hypothermia versus no prevention of hypothermia – </w:t>
      </w:r>
      <w:r w:rsidRPr="00C70209">
        <w:t>mortality</w:t>
      </w:r>
      <w:bookmarkEnd w:id="77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1"/>
        <w:gridCol w:w="1403"/>
        <w:gridCol w:w="1403"/>
        <w:gridCol w:w="1403"/>
        <w:gridCol w:w="1403"/>
        <w:gridCol w:w="1406"/>
        <w:gridCol w:w="1443"/>
        <w:gridCol w:w="1443"/>
        <w:gridCol w:w="1443"/>
        <w:gridCol w:w="1726"/>
      </w:tblGrid>
      <w:tr w:rsidR="00183F9F" w:rsidRPr="00C70209" w14:paraId="2324AFC2"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0EF9E5B5"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23EDF6E5"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7B25741F"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5" w:type="pct"/>
            <w:vMerge w:val="restart"/>
            <w:tcBorders>
              <w:top w:val="single" w:sz="4" w:space="0" w:color="000000"/>
              <w:left w:val="single" w:sz="4" w:space="0" w:color="000000"/>
              <w:bottom w:val="nil"/>
              <w:right w:val="single" w:sz="4" w:space="0" w:color="000000"/>
            </w:tcBorders>
            <w:hideMark/>
          </w:tcPr>
          <w:p w14:paraId="66E4CDA8"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5" w:type="pct"/>
            <w:vMerge w:val="restart"/>
            <w:tcBorders>
              <w:top w:val="single" w:sz="4" w:space="0" w:color="000000"/>
              <w:left w:val="single" w:sz="4" w:space="0" w:color="000000"/>
              <w:bottom w:val="nil"/>
              <w:right w:val="single" w:sz="4" w:space="0" w:color="000000"/>
            </w:tcBorders>
            <w:hideMark/>
          </w:tcPr>
          <w:p w14:paraId="72B2A4BB"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5" w:type="pct"/>
            <w:vMerge w:val="restart"/>
            <w:tcBorders>
              <w:top w:val="single" w:sz="4" w:space="0" w:color="000000"/>
              <w:left w:val="single" w:sz="4" w:space="0" w:color="000000"/>
              <w:bottom w:val="nil"/>
              <w:right w:val="single" w:sz="4" w:space="0" w:color="000000"/>
            </w:tcBorders>
            <w:hideMark/>
          </w:tcPr>
          <w:p w14:paraId="4A66A00E"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5E171851"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5" w:type="pct"/>
            <w:vMerge w:val="restart"/>
            <w:tcBorders>
              <w:top w:val="single" w:sz="4" w:space="0" w:color="000000"/>
              <w:left w:val="single" w:sz="4" w:space="0" w:color="000000"/>
              <w:bottom w:val="nil"/>
              <w:right w:val="single" w:sz="4" w:space="0" w:color="000000"/>
            </w:tcBorders>
            <w:hideMark/>
          </w:tcPr>
          <w:p w14:paraId="370CD675"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6" w:type="pct"/>
            <w:vMerge w:val="restart"/>
            <w:tcBorders>
              <w:top w:val="single" w:sz="4" w:space="0" w:color="000000"/>
              <w:left w:val="single" w:sz="4" w:space="0" w:color="000000"/>
              <w:bottom w:val="nil"/>
              <w:right w:val="single" w:sz="4" w:space="0" w:color="000000"/>
            </w:tcBorders>
            <w:hideMark/>
          </w:tcPr>
          <w:p w14:paraId="028C2A16"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36" w:type="pct"/>
            <w:gridSpan w:val="4"/>
            <w:tcBorders>
              <w:top w:val="single" w:sz="4" w:space="0" w:color="000000"/>
              <w:left w:val="single" w:sz="4" w:space="0" w:color="000000"/>
              <w:bottom w:val="single" w:sz="4" w:space="0" w:color="000000"/>
              <w:right w:val="single" w:sz="4" w:space="0" w:color="000000"/>
            </w:tcBorders>
            <w:hideMark/>
          </w:tcPr>
          <w:p w14:paraId="563750D4"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17448C65"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51776EAE" w14:textId="77777777" w:rsidR="00183F9F" w:rsidRPr="00C70209" w:rsidRDefault="00183F9F" w:rsidP="00082182">
            <w:pPr>
              <w:pStyle w:val="TableH2"/>
              <w:rPr>
                <w:rFonts w:eastAsia="Arial Unicode MS"/>
                <w:lang w:eastAsia="ja-JP"/>
              </w:rPr>
            </w:pPr>
          </w:p>
        </w:tc>
        <w:tc>
          <w:tcPr>
            <w:tcW w:w="495" w:type="pct"/>
            <w:vMerge/>
            <w:tcBorders>
              <w:top w:val="single" w:sz="4" w:space="0" w:color="000000"/>
              <w:left w:val="single" w:sz="4" w:space="0" w:color="000000"/>
              <w:bottom w:val="nil"/>
              <w:right w:val="single" w:sz="4" w:space="0" w:color="000000"/>
            </w:tcBorders>
            <w:vAlign w:val="center"/>
            <w:hideMark/>
          </w:tcPr>
          <w:p w14:paraId="6DDDF4CE" w14:textId="77777777" w:rsidR="00183F9F" w:rsidRPr="00C70209" w:rsidRDefault="00183F9F" w:rsidP="00082182">
            <w:pPr>
              <w:pStyle w:val="TableH2"/>
              <w:rPr>
                <w:rFonts w:eastAsia="Arial Unicode MS"/>
                <w:lang w:eastAsia="ja-JP"/>
              </w:rPr>
            </w:pPr>
          </w:p>
        </w:tc>
        <w:tc>
          <w:tcPr>
            <w:tcW w:w="495" w:type="pct"/>
            <w:vMerge/>
            <w:tcBorders>
              <w:top w:val="single" w:sz="4" w:space="0" w:color="000000"/>
              <w:left w:val="single" w:sz="4" w:space="0" w:color="000000"/>
              <w:bottom w:val="nil"/>
              <w:right w:val="single" w:sz="4" w:space="0" w:color="000000"/>
            </w:tcBorders>
            <w:vAlign w:val="center"/>
            <w:hideMark/>
          </w:tcPr>
          <w:p w14:paraId="77057CBE" w14:textId="77777777" w:rsidR="00183F9F" w:rsidRPr="00C70209" w:rsidRDefault="00183F9F" w:rsidP="00082182">
            <w:pPr>
              <w:pStyle w:val="TableH2"/>
              <w:rPr>
                <w:rFonts w:eastAsia="Arial Unicode MS"/>
                <w:lang w:eastAsia="ja-JP"/>
              </w:rPr>
            </w:pPr>
          </w:p>
        </w:tc>
        <w:tc>
          <w:tcPr>
            <w:tcW w:w="495" w:type="pct"/>
            <w:vMerge/>
            <w:tcBorders>
              <w:top w:val="single" w:sz="4" w:space="0" w:color="000000"/>
              <w:left w:val="single" w:sz="4" w:space="0" w:color="000000"/>
              <w:bottom w:val="nil"/>
              <w:right w:val="single" w:sz="4" w:space="0" w:color="000000"/>
            </w:tcBorders>
            <w:vAlign w:val="center"/>
            <w:hideMark/>
          </w:tcPr>
          <w:p w14:paraId="288F733F" w14:textId="77777777" w:rsidR="00183F9F" w:rsidRPr="00C70209" w:rsidRDefault="00183F9F" w:rsidP="00082182">
            <w:pPr>
              <w:pStyle w:val="TableH2"/>
              <w:rPr>
                <w:rFonts w:eastAsia="Arial Unicode MS"/>
                <w:lang w:eastAsia="ja-JP"/>
              </w:rPr>
            </w:pPr>
          </w:p>
        </w:tc>
        <w:tc>
          <w:tcPr>
            <w:tcW w:w="495" w:type="pct"/>
            <w:vMerge/>
            <w:tcBorders>
              <w:top w:val="single" w:sz="4" w:space="0" w:color="000000"/>
              <w:left w:val="single" w:sz="4" w:space="0" w:color="000000"/>
              <w:bottom w:val="nil"/>
              <w:right w:val="single" w:sz="4" w:space="0" w:color="000000"/>
            </w:tcBorders>
            <w:vAlign w:val="center"/>
            <w:hideMark/>
          </w:tcPr>
          <w:p w14:paraId="2244F2DC" w14:textId="77777777" w:rsidR="00183F9F" w:rsidRPr="00C70209" w:rsidRDefault="00183F9F" w:rsidP="00082182">
            <w:pPr>
              <w:pStyle w:val="TableH2"/>
              <w:rPr>
                <w:rFonts w:eastAsia="Arial Unicode MS"/>
                <w:lang w:eastAsia="ja-JP"/>
              </w:rPr>
            </w:pPr>
          </w:p>
        </w:tc>
        <w:tc>
          <w:tcPr>
            <w:tcW w:w="496" w:type="pct"/>
            <w:vMerge/>
            <w:tcBorders>
              <w:top w:val="single" w:sz="4" w:space="0" w:color="000000"/>
              <w:left w:val="single" w:sz="4" w:space="0" w:color="000000"/>
              <w:bottom w:val="nil"/>
              <w:right w:val="single" w:sz="4" w:space="0" w:color="000000"/>
            </w:tcBorders>
            <w:vAlign w:val="center"/>
            <w:hideMark/>
          </w:tcPr>
          <w:p w14:paraId="4A259386" w14:textId="77777777" w:rsidR="00183F9F" w:rsidRPr="00C70209" w:rsidRDefault="00183F9F" w:rsidP="00082182">
            <w:pPr>
              <w:pStyle w:val="TableH2"/>
              <w:rPr>
                <w:rFonts w:eastAsia="Arial Unicode MS"/>
                <w:lang w:eastAsia="ja-JP"/>
              </w:rPr>
            </w:pPr>
          </w:p>
        </w:tc>
        <w:tc>
          <w:tcPr>
            <w:tcW w:w="509" w:type="pct"/>
            <w:tcBorders>
              <w:top w:val="single" w:sz="4" w:space="0" w:color="000000"/>
              <w:left w:val="single" w:sz="4" w:space="0" w:color="000000"/>
              <w:bottom w:val="nil"/>
              <w:right w:val="single" w:sz="4" w:space="0" w:color="000000"/>
            </w:tcBorders>
            <w:hideMark/>
          </w:tcPr>
          <w:p w14:paraId="1E995EF6" w14:textId="77777777" w:rsidR="00183F9F" w:rsidRPr="00C70209" w:rsidRDefault="00183F9F" w:rsidP="00082182">
            <w:pPr>
              <w:pStyle w:val="TableH2"/>
              <w:rPr>
                <w:rFonts w:eastAsia="Arial Unicode MS"/>
                <w:lang w:eastAsia="ja-JP"/>
              </w:rPr>
            </w:pPr>
            <w:r w:rsidRPr="00C70209">
              <w:rPr>
                <w:rFonts w:eastAsia="Arial Unicode MS"/>
                <w:lang w:eastAsia="ja-JP"/>
              </w:rPr>
              <w:t>Prevention of hypothermia</w:t>
            </w:r>
          </w:p>
          <w:p w14:paraId="7CDCD0B1"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09" w:type="pct"/>
            <w:tcBorders>
              <w:top w:val="single" w:sz="4" w:space="0" w:color="000000"/>
              <w:left w:val="single" w:sz="4" w:space="0" w:color="000000"/>
              <w:bottom w:val="nil"/>
              <w:right w:val="single" w:sz="4" w:space="0" w:color="000000"/>
            </w:tcBorders>
            <w:hideMark/>
          </w:tcPr>
          <w:p w14:paraId="3E3F0186" w14:textId="77777777" w:rsidR="00183F9F" w:rsidRPr="00C70209" w:rsidRDefault="00183F9F" w:rsidP="00082182">
            <w:pPr>
              <w:pStyle w:val="TableH2"/>
              <w:rPr>
                <w:rFonts w:eastAsia="Arial Unicode MS"/>
                <w:lang w:eastAsia="ja-JP"/>
              </w:rPr>
            </w:pPr>
            <w:r w:rsidRPr="00C70209">
              <w:rPr>
                <w:rFonts w:eastAsia="Arial Unicode MS"/>
                <w:lang w:eastAsia="ja-JP"/>
              </w:rPr>
              <w:t>Hypothermia</w:t>
            </w:r>
          </w:p>
          <w:p w14:paraId="122A48D3"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09" w:type="pct"/>
            <w:tcBorders>
              <w:top w:val="single" w:sz="4" w:space="0" w:color="000000"/>
              <w:left w:val="single" w:sz="4" w:space="0" w:color="000000"/>
              <w:bottom w:val="nil"/>
              <w:right w:val="single" w:sz="4" w:space="0" w:color="000000"/>
            </w:tcBorders>
            <w:hideMark/>
          </w:tcPr>
          <w:p w14:paraId="7B3883A4"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9" w:type="pct"/>
            <w:tcBorders>
              <w:top w:val="single" w:sz="4" w:space="0" w:color="000000"/>
              <w:left w:val="single" w:sz="4" w:space="0" w:color="000000"/>
              <w:bottom w:val="nil"/>
              <w:right w:val="single" w:sz="4" w:space="0" w:color="000000"/>
            </w:tcBorders>
            <w:hideMark/>
          </w:tcPr>
          <w:p w14:paraId="421F253C"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3FE455F9" w14:textId="154750AD"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35C30FDE"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6CA2F073"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3BCAC2E0"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25B733B7"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41EF6D41" w14:textId="1740F1F0" w:rsidR="00183F9F" w:rsidRPr="00C70209" w:rsidRDefault="00183F9F" w:rsidP="00082182">
            <w:pPr>
              <w:pStyle w:val="Tabletext-evidencematrix"/>
            </w:pPr>
            <w:r w:rsidRPr="00C70209">
              <w:t>Caputo 2011</w:t>
            </w:r>
            <w:r w:rsidRPr="00C70209">
              <w:fldChar w:fldCharType="begin">
                <w:fldData xml:space="preserve">PEVuZE5vdGU+PENpdGU+PEF1dGhvcj5DYXB1dG88L0F1dGhvcj48WWVhcj4yMDExPC9ZZWFyPjxS
ZWNOdW0+ODUyPC9SZWNOdW0+PERpc3BsYXlUZXh0PjxzdHlsZSBmYWNlPSJzdXBlcnNjcmlwdCI+
MzQ2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0E261C">
              <w:instrText xml:space="preserve"> ADDIN EN.CITE </w:instrText>
            </w:r>
            <w:r w:rsidR="000E261C">
              <w:fldChar w:fldCharType="begin">
                <w:fldData xml:space="preserve">PEVuZE5vdGU+PENpdGU+PEF1dGhvcj5DYXB1dG88L0F1dGhvcj48WWVhcj4yMDExPC9ZZWFyPjxS
ZWNOdW0+ODUyPC9SZWNOdW0+PERpc3BsYXlUZXh0PjxzdHlsZSBmYWNlPSJzdXBlcnNjcmlwdCI+
MzQ2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6</w:t>
            </w:r>
            <w:r w:rsidRPr="00C70209">
              <w:fldChar w:fldCharType="end"/>
            </w:r>
          </w:p>
          <w:p w14:paraId="193F2BA9" w14:textId="77777777" w:rsidR="00183F9F" w:rsidRPr="00C70209" w:rsidRDefault="00183F9F" w:rsidP="00082182">
            <w:pPr>
              <w:pStyle w:val="Tabletext-evidencematrix"/>
            </w:pPr>
            <w:r w:rsidRPr="00C70209">
              <w:t>Level II</w:t>
            </w:r>
          </w:p>
          <w:p w14:paraId="277AAC17" w14:textId="77777777" w:rsidR="00183F9F" w:rsidRPr="00C70209" w:rsidRDefault="00183F9F" w:rsidP="00082182">
            <w:pPr>
              <w:pStyle w:val="Tabletext-evidencematrix"/>
              <w:rPr>
                <w:i/>
              </w:rPr>
            </w:pPr>
            <w:r w:rsidRPr="00C70209">
              <w:rPr>
                <w:i/>
              </w:rPr>
              <w:t>Good</w:t>
            </w:r>
          </w:p>
        </w:tc>
        <w:tc>
          <w:tcPr>
            <w:tcW w:w="495" w:type="pct"/>
            <w:tcBorders>
              <w:top w:val="single" w:sz="4" w:space="0" w:color="000000"/>
              <w:left w:val="single" w:sz="4" w:space="0" w:color="000000"/>
              <w:bottom w:val="single" w:sz="4" w:space="0" w:color="000000"/>
              <w:right w:val="single" w:sz="4" w:space="0" w:color="000000"/>
            </w:tcBorders>
            <w:hideMark/>
          </w:tcPr>
          <w:p w14:paraId="2828C2F4" w14:textId="77777777" w:rsidR="00183F9F" w:rsidRPr="00C70209" w:rsidRDefault="00183F9F" w:rsidP="00082182">
            <w:pPr>
              <w:pStyle w:val="Tabletext-evidencematrix"/>
            </w:pPr>
            <w:r w:rsidRPr="00C70209">
              <w:t>N=59</w:t>
            </w:r>
          </w:p>
        </w:tc>
        <w:tc>
          <w:tcPr>
            <w:tcW w:w="495" w:type="pct"/>
            <w:tcBorders>
              <w:top w:val="single" w:sz="4" w:space="0" w:color="000000"/>
              <w:left w:val="single" w:sz="4" w:space="0" w:color="000000"/>
              <w:bottom w:val="single" w:sz="4" w:space="0" w:color="000000"/>
              <w:right w:val="single" w:sz="4" w:space="0" w:color="000000"/>
            </w:tcBorders>
            <w:hideMark/>
          </w:tcPr>
          <w:p w14:paraId="3ECBC0E4" w14:textId="77777777" w:rsidR="00183F9F" w:rsidRPr="00C70209" w:rsidRDefault="00183F9F" w:rsidP="00082182">
            <w:pPr>
              <w:pStyle w:val="Tabletext-evidencematrix"/>
            </w:pPr>
            <w:r w:rsidRPr="00C70209">
              <w:t>Paediatric patients (median age 6.5 years) undergoing cardiac surgery with CPB</w:t>
            </w:r>
          </w:p>
        </w:tc>
        <w:tc>
          <w:tcPr>
            <w:tcW w:w="495" w:type="pct"/>
            <w:tcBorders>
              <w:top w:val="single" w:sz="4" w:space="0" w:color="000000"/>
              <w:left w:val="single" w:sz="4" w:space="0" w:color="000000"/>
              <w:bottom w:val="single" w:sz="4" w:space="0" w:color="000000"/>
              <w:right w:val="single" w:sz="4" w:space="0" w:color="000000"/>
            </w:tcBorders>
            <w:hideMark/>
          </w:tcPr>
          <w:p w14:paraId="29B3B1C9" w14:textId="77777777" w:rsidR="00183F9F" w:rsidRPr="00C70209" w:rsidRDefault="00183F9F" w:rsidP="00082182">
            <w:pPr>
              <w:pStyle w:val="Tabletext-evidencematrix"/>
            </w:pPr>
            <w:r w:rsidRPr="00C70209">
              <w:t>Single hospital, England</w:t>
            </w:r>
          </w:p>
        </w:tc>
        <w:tc>
          <w:tcPr>
            <w:tcW w:w="495" w:type="pct"/>
            <w:tcBorders>
              <w:top w:val="single" w:sz="4" w:space="0" w:color="000000"/>
              <w:left w:val="single" w:sz="4" w:space="0" w:color="000000"/>
              <w:bottom w:val="single" w:sz="4" w:space="0" w:color="000000"/>
              <w:right w:val="single" w:sz="4" w:space="0" w:color="000000"/>
            </w:tcBorders>
            <w:hideMark/>
          </w:tcPr>
          <w:p w14:paraId="6DB84661" w14:textId="77777777" w:rsidR="00183F9F" w:rsidRPr="00C70209" w:rsidRDefault="00183F9F" w:rsidP="00082182">
            <w:pPr>
              <w:pStyle w:val="Tabletext-evidencematrix"/>
            </w:pPr>
            <w:r w:rsidRPr="00C70209">
              <w:t>Normothermia (35–37°C) versus hypothermia (28°C)</w:t>
            </w:r>
          </w:p>
        </w:tc>
        <w:tc>
          <w:tcPr>
            <w:tcW w:w="496" w:type="pct"/>
            <w:tcBorders>
              <w:top w:val="single" w:sz="4" w:space="0" w:color="000000"/>
              <w:left w:val="single" w:sz="4" w:space="0" w:color="000000"/>
              <w:bottom w:val="single" w:sz="4" w:space="0" w:color="000000"/>
              <w:right w:val="single" w:sz="4" w:space="0" w:color="000000"/>
            </w:tcBorders>
            <w:hideMark/>
          </w:tcPr>
          <w:p w14:paraId="5170F9B0" w14:textId="77777777" w:rsidR="00183F9F" w:rsidRPr="00C70209" w:rsidRDefault="00183F9F" w:rsidP="00082182">
            <w:pPr>
              <w:pStyle w:val="Tabletext-evidencematrix"/>
            </w:pPr>
            <w:r w:rsidRPr="00C70209">
              <w:t>All-cause in-hospital mortality</w:t>
            </w:r>
          </w:p>
        </w:tc>
        <w:tc>
          <w:tcPr>
            <w:tcW w:w="509" w:type="pct"/>
            <w:tcBorders>
              <w:top w:val="single" w:sz="4" w:space="0" w:color="000000"/>
              <w:left w:val="single" w:sz="4" w:space="0" w:color="000000"/>
              <w:bottom w:val="single" w:sz="4" w:space="0" w:color="000000"/>
              <w:right w:val="single" w:sz="4" w:space="0" w:color="000000"/>
            </w:tcBorders>
            <w:hideMark/>
          </w:tcPr>
          <w:p w14:paraId="7627B7EA" w14:textId="77777777" w:rsidR="00183F9F" w:rsidRPr="00C70209" w:rsidRDefault="00183F9F" w:rsidP="00082182">
            <w:pPr>
              <w:pStyle w:val="Tabletext-evidencematrix"/>
            </w:pPr>
            <w:r w:rsidRPr="00C70209">
              <w:t>0/28 (0%)</w:t>
            </w:r>
          </w:p>
        </w:tc>
        <w:tc>
          <w:tcPr>
            <w:tcW w:w="509" w:type="pct"/>
            <w:tcBorders>
              <w:top w:val="single" w:sz="4" w:space="0" w:color="000000"/>
              <w:left w:val="single" w:sz="4" w:space="0" w:color="000000"/>
              <w:bottom w:val="single" w:sz="4" w:space="0" w:color="000000"/>
              <w:right w:val="single" w:sz="4" w:space="0" w:color="000000"/>
            </w:tcBorders>
            <w:hideMark/>
          </w:tcPr>
          <w:p w14:paraId="6CC78A2F" w14:textId="77777777" w:rsidR="00183F9F" w:rsidRPr="00C70209" w:rsidRDefault="00183F9F" w:rsidP="00082182">
            <w:pPr>
              <w:pStyle w:val="Tabletext-evidencematrix"/>
            </w:pPr>
            <w:r w:rsidRPr="00C70209">
              <w:t>0/31 (0%)</w:t>
            </w:r>
          </w:p>
        </w:tc>
        <w:tc>
          <w:tcPr>
            <w:tcW w:w="5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E0D28C8" w14:textId="77777777" w:rsidR="00183F9F" w:rsidRPr="00C70209" w:rsidRDefault="00183F9F" w:rsidP="00082182">
            <w:pPr>
              <w:pStyle w:val="Tabletext-evidencematrix"/>
            </w:pPr>
            <w:r w:rsidRPr="00C70209">
              <w:t>Not estimable</w:t>
            </w:r>
          </w:p>
        </w:tc>
        <w:tc>
          <w:tcPr>
            <w:tcW w:w="609"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9E2564D" w14:textId="77777777" w:rsidR="00183F9F" w:rsidRPr="00C70209" w:rsidRDefault="00183F9F" w:rsidP="00082182">
            <w:pPr>
              <w:pStyle w:val="Tabletext-evidencematrix"/>
            </w:pPr>
            <w:r w:rsidRPr="00C70209">
              <w:rPr>
                <w:i/>
              </w:rPr>
              <w:t>No significant difference</w:t>
            </w:r>
          </w:p>
          <w:p w14:paraId="1B15930E" w14:textId="03F02C58" w:rsidR="00183F9F" w:rsidRPr="00C70209" w:rsidRDefault="001A475D" w:rsidP="00082182">
            <w:pPr>
              <w:pStyle w:val="Tabletext-evidencematrix"/>
            </w:pPr>
            <w:r w:rsidRPr="001A475D">
              <w:rPr>
                <w:i/>
              </w:rPr>
              <w:t>P = </w:t>
            </w:r>
            <w:r w:rsidR="00183F9F" w:rsidRPr="00C70209">
              <w:t>NA</w:t>
            </w:r>
          </w:p>
        </w:tc>
      </w:tr>
    </w:tbl>
    <w:p w14:paraId="0047ACBB"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CPB, cardiopulmonary bypass; NA, not applicable</w:t>
      </w:r>
    </w:p>
    <w:p w14:paraId="58BA2CB7"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79525DD1" w14:textId="3724C68E"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67E61462" w14:textId="77777777" w:rsidR="00183F9F" w:rsidRPr="00C70209" w:rsidRDefault="00183F9F" w:rsidP="00082182">
      <w:pPr>
        <w:keepNext/>
        <w:keepLines/>
        <w:spacing w:after="0"/>
        <w:ind w:left="0"/>
        <w:rPr>
          <w:rFonts w:ascii="Arial Narrow" w:hAnsi="Arial Narrow"/>
          <w:sz w:val="16"/>
          <w:szCs w:val="16"/>
        </w:rPr>
      </w:pPr>
    </w:p>
    <w:p w14:paraId="00A8DE61"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6967DC7E" w14:textId="77777777" w:rsidR="00183F9F" w:rsidRPr="00C70209" w:rsidRDefault="00183F9F" w:rsidP="00082182">
      <w:pPr>
        <w:pStyle w:val="Heading6"/>
      </w:pPr>
      <w:r w:rsidRPr="00C70209">
        <w:t>Transfusion volume and incidence</w:t>
      </w:r>
    </w:p>
    <w:p w14:paraId="5082C2E3" w14:textId="77777777"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and hand-searching process identified one good-quality Level II study (Caputo 2011) comparing normothermia with hypothermia in paediatric patients undergoing surgery that provided </w:t>
      </w:r>
      <w:r w:rsidRPr="00C70209">
        <w:rPr>
          <w:lang w:eastAsia="en-GB"/>
        </w:rPr>
        <w:t xml:space="preserve">evidence for transfusion volume or incidence. </w:t>
      </w:r>
      <w:r w:rsidRPr="00C70209">
        <w:rPr>
          <w:b/>
        </w:rPr>
        <w:fldChar w:fldCharType="begin"/>
      </w:r>
      <w:r w:rsidRPr="00C70209">
        <w:rPr>
          <w:b/>
        </w:rPr>
        <w:instrText xml:space="preserve"> REF _Ref413159712 \h  \* MERGEFORMAT </w:instrText>
      </w:r>
      <w:r w:rsidRPr="00C70209">
        <w:rPr>
          <w:b/>
        </w:rPr>
      </w:r>
      <w:r w:rsidRPr="00C70209">
        <w:rPr>
          <w:b/>
        </w:rPr>
        <w:fldChar w:fldCharType="separate"/>
      </w:r>
      <w:r w:rsidR="000F7A9B" w:rsidRPr="000F7A9B">
        <w:rPr>
          <w:b/>
        </w:rPr>
        <w:t>Table 3.4.12</w:t>
      </w:r>
      <w:r w:rsidRPr="00C70209">
        <w:rPr>
          <w:b/>
        </w:rPr>
        <w:fldChar w:fldCharType="end"/>
      </w:r>
      <w:r w:rsidRPr="00C70209">
        <w:t xml:space="preserve"> </w:t>
      </w:r>
      <w:r w:rsidRPr="00C70209">
        <w:rPr>
          <w:lang w:eastAsia="en-GB"/>
        </w:rPr>
        <w:t>summarises the results from this study.</w:t>
      </w:r>
    </w:p>
    <w:p w14:paraId="437B6019" w14:textId="7EE32933" w:rsidR="00183F9F" w:rsidRPr="00C70209" w:rsidRDefault="00183F9F" w:rsidP="00082182">
      <w:pPr>
        <w:pStyle w:val="BodyText"/>
      </w:pPr>
      <w:r w:rsidRPr="00C70209">
        <w:t xml:space="preserve">Caputo (2011) assessed transfusion volume (mL/kg) and incidence among 59 paediatric patients undergoing cardiac surgery with CPB. No significant differences between groups were reported for RBC transfusion incidence (RR 1.11, 95% CI 0.48, 2.55, </w:t>
      </w:r>
      <w:r w:rsidR="001A475D" w:rsidRPr="001A475D">
        <w:rPr>
          <w:i/>
        </w:rPr>
        <w:t>P = </w:t>
      </w:r>
      <w:r w:rsidRPr="00C70209">
        <w:t xml:space="preserve">0.81), median RBC transfusion volume (9.6 versus 9.5), platelet/FFP transfusion incidence (RR 1.33, 95% CI 0.46, 3.88, </w:t>
      </w:r>
      <w:r w:rsidR="001A475D" w:rsidRPr="001A475D">
        <w:rPr>
          <w:i/>
        </w:rPr>
        <w:t>P = </w:t>
      </w:r>
      <w:r w:rsidRPr="00C70209">
        <w:t>0.60) or median platelet/FFP transfusion volume (9.9 versus 5.2).</w:t>
      </w:r>
    </w:p>
    <w:p w14:paraId="6F226C8E" w14:textId="77777777" w:rsidR="00183F9F" w:rsidRPr="00C70209" w:rsidRDefault="00183F9F" w:rsidP="00082182">
      <w:pPr>
        <w:pStyle w:val="BodyText"/>
      </w:pPr>
    </w:p>
    <w:p w14:paraId="16AB7CBF" w14:textId="77777777" w:rsidR="00183F9F" w:rsidRPr="00C70209" w:rsidRDefault="00183F9F" w:rsidP="00082182">
      <w:pPr>
        <w:pStyle w:val="BodyText"/>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4BDD7A49" w14:textId="77777777" w:rsidR="00183F9F" w:rsidRPr="00C70209" w:rsidRDefault="00183F9F" w:rsidP="00082182">
      <w:pPr>
        <w:pStyle w:val="Caption"/>
        <w:rPr>
          <w:b w:val="0"/>
          <w:bCs w:val="0"/>
          <w:lang w:eastAsia="en-GB"/>
        </w:rPr>
      </w:pPr>
      <w:bookmarkStart w:id="778" w:name="_Ref413159712"/>
      <w:bookmarkStart w:id="779" w:name="_Toc427747200"/>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2</w:t>
      </w:r>
      <w:r w:rsidRPr="00C70209">
        <w:fldChar w:fldCharType="end"/>
      </w:r>
      <w:bookmarkEnd w:id="778"/>
      <w:r w:rsidRPr="00C70209">
        <w:tab/>
      </w:r>
      <w:r w:rsidRPr="00C70209">
        <w:rPr>
          <w:rFonts w:eastAsia="Times New Roman" w:cs="Tahoma"/>
          <w:szCs w:val="21"/>
          <w:lang w:eastAsia="en-GB"/>
        </w:rPr>
        <w:t>Neonatal and paediatric patients undergoing surgery</w:t>
      </w:r>
      <w:r w:rsidRPr="00C70209">
        <w:rPr>
          <w:lang w:eastAsia="en-GB"/>
        </w:rPr>
        <w:t xml:space="preserve">: Results for prevention of hypothermia </w:t>
      </w:r>
      <w:r w:rsidRPr="00C70209">
        <w:t xml:space="preserve">versus no prevention of hypothermia </w:t>
      </w:r>
      <w:r w:rsidRPr="00C70209">
        <w:rPr>
          <w:lang w:eastAsia="en-GB"/>
        </w:rPr>
        <w:t>– transfusion volume or incidence</w:t>
      </w:r>
      <w:bookmarkEnd w:id="77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1389"/>
        <w:gridCol w:w="1389"/>
        <w:gridCol w:w="1389"/>
        <w:gridCol w:w="1389"/>
        <w:gridCol w:w="1466"/>
        <w:gridCol w:w="1466"/>
        <w:gridCol w:w="1466"/>
        <w:gridCol w:w="1732"/>
      </w:tblGrid>
      <w:tr w:rsidR="00183F9F" w:rsidRPr="00C70209" w14:paraId="5705E269"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0AA926A1"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163B9561"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06DE6822"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1D4D952E"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4460BB5C"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0" w:type="pct"/>
            <w:vMerge w:val="restart"/>
            <w:tcBorders>
              <w:top w:val="single" w:sz="4" w:space="0" w:color="000000"/>
              <w:left w:val="single" w:sz="4" w:space="0" w:color="000000"/>
              <w:bottom w:val="nil"/>
              <w:right w:val="single" w:sz="4" w:space="0" w:color="000000"/>
            </w:tcBorders>
            <w:hideMark/>
          </w:tcPr>
          <w:p w14:paraId="4E00945C"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07486265"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vMerge w:val="restart"/>
            <w:tcBorders>
              <w:top w:val="single" w:sz="4" w:space="0" w:color="000000"/>
              <w:left w:val="single" w:sz="4" w:space="0" w:color="000000"/>
              <w:bottom w:val="nil"/>
              <w:right w:val="single" w:sz="4" w:space="0" w:color="000000"/>
            </w:tcBorders>
            <w:hideMark/>
          </w:tcPr>
          <w:p w14:paraId="7EF36F6A"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0" w:type="pct"/>
            <w:vMerge w:val="restart"/>
            <w:tcBorders>
              <w:top w:val="single" w:sz="4" w:space="0" w:color="000000"/>
              <w:left w:val="single" w:sz="4" w:space="0" w:color="000000"/>
              <w:bottom w:val="nil"/>
              <w:right w:val="single" w:sz="4" w:space="0" w:color="000000"/>
            </w:tcBorders>
            <w:hideMark/>
          </w:tcPr>
          <w:p w14:paraId="5C063496"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751C3ABA"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14B49E0F"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17CBC544"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7F5B837D"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74D03EAE"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7401852E"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795F2C2B"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532E7491" w14:textId="77777777" w:rsidR="00183F9F" w:rsidRPr="00C70209" w:rsidRDefault="00183F9F" w:rsidP="00082182">
            <w:pPr>
              <w:pStyle w:val="TableH2"/>
              <w:rPr>
                <w:rFonts w:eastAsia="Arial Unicode MS"/>
                <w:lang w:eastAsia="ja-JP"/>
              </w:rPr>
            </w:pPr>
          </w:p>
        </w:tc>
        <w:tc>
          <w:tcPr>
            <w:tcW w:w="517" w:type="pct"/>
            <w:tcBorders>
              <w:top w:val="single" w:sz="4" w:space="0" w:color="000000"/>
              <w:left w:val="single" w:sz="4" w:space="0" w:color="000000"/>
              <w:bottom w:val="nil"/>
              <w:right w:val="single" w:sz="4" w:space="0" w:color="000000"/>
            </w:tcBorders>
            <w:hideMark/>
          </w:tcPr>
          <w:p w14:paraId="383ABDC3" w14:textId="77777777" w:rsidR="00183F9F" w:rsidRPr="00C70209" w:rsidRDefault="00183F9F" w:rsidP="00082182">
            <w:pPr>
              <w:pStyle w:val="TableH2"/>
              <w:rPr>
                <w:rFonts w:eastAsia="Arial Unicode MS"/>
                <w:lang w:eastAsia="ja-JP"/>
              </w:rPr>
            </w:pPr>
            <w:r w:rsidRPr="00C70209">
              <w:rPr>
                <w:rFonts w:eastAsia="Arial Unicode MS"/>
                <w:lang w:eastAsia="ja-JP"/>
              </w:rPr>
              <w:t>Prevention of hypothermia</w:t>
            </w:r>
          </w:p>
          <w:p w14:paraId="408EA893"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3BE5D4DD" w14:textId="77777777" w:rsidR="00183F9F" w:rsidRPr="00C70209" w:rsidRDefault="00183F9F" w:rsidP="00082182">
            <w:pPr>
              <w:pStyle w:val="TableH2"/>
              <w:rPr>
                <w:rFonts w:eastAsia="Arial Unicode MS"/>
                <w:lang w:eastAsia="ja-JP"/>
              </w:rPr>
            </w:pPr>
            <w:r w:rsidRPr="00C70209">
              <w:rPr>
                <w:rFonts w:eastAsia="Arial Unicode MS"/>
                <w:lang w:eastAsia="ja-JP"/>
              </w:rPr>
              <w:t>Median (IQR)</w:t>
            </w:r>
          </w:p>
        </w:tc>
        <w:tc>
          <w:tcPr>
            <w:tcW w:w="517" w:type="pct"/>
            <w:tcBorders>
              <w:top w:val="single" w:sz="4" w:space="0" w:color="000000"/>
              <w:left w:val="single" w:sz="4" w:space="0" w:color="000000"/>
              <w:bottom w:val="nil"/>
              <w:right w:val="single" w:sz="4" w:space="0" w:color="000000"/>
            </w:tcBorders>
            <w:hideMark/>
          </w:tcPr>
          <w:p w14:paraId="7B23E45E" w14:textId="77777777" w:rsidR="00183F9F" w:rsidRPr="00C70209" w:rsidRDefault="00183F9F" w:rsidP="00082182">
            <w:pPr>
              <w:pStyle w:val="TableH2"/>
              <w:rPr>
                <w:rFonts w:eastAsia="Arial Unicode MS"/>
                <w:lang w:eastAsia="ja-JP"/>
              </w:rPr>
            </w:pPr>
            <w:r w:rsidRPr="00C70209">
              <w:rPr>
                <w:rFonts w:eastAsia="Arial Unicode MS"/>
                <w:lang w:eastAsia="ja-JP"/>
              </w:rPr>
              <w:t>Hypothermia</w:t>
            </w:r>
          </w:p>
          <w:p w14:paraId="2AFCF24B"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44E802BC" w14:textId="77777777" w:rsidR="00183F9F" w:rsidRPr="00C70209" w:rsidRDefault="00183F9F" w:rsidP="00082182">
            <w:pPr>
              <w:pStyle w:val="TableH2"/>
              <w:rPr>
                <w:rFonts w:eastAsia="Arial Unicode MS"/>
                <w:lang w:eastAsia="ja-JP"/>
              </w:rPr>
            </w:pPr>
            <w:r w:rsidRPr="00C70209">
              <w:rPr>
                <w:rFonts w:eastAsia="Arial Unicode MS"/>
                <w:lang w:eastAsia="ja-JP"/>
              </w:rPr>
              <w:t>Median (IQR)</w:t>
            </w:r>
          </w:p>
        </w:tc>
        <w:tc>
          <w:tcPr>
            <w:tcW w:w="517" w:type="pct"/>
            <w:tcBorders>
              <w:top w:val="single" w:sz="4" w:space="0" w:color="000000"/>
              <w:left w:val="single" w:sz="4" w:space="0" w:color="000000"/>
              <w:bottom w:val="nil"/>
              <w:right w:val="single" w:sz="4" w:space="0" w:color="000000"/>
            </w:tcBorders>
            <w:hideMark/>
          </w:tcPr>
          <w:p w14:paraId="13BDB7D2"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1" w:type="pct"/>
            <w:tcBorders>
              <w:top w:val="single" w:sz="4" w:space="0" w:color="000000"/>
              <w:left w:val="single" w:sz="4" w:space="0" w:color="000000"/>
              <w:bottom w:val="nil"/>
              <w:right w:val="single" w:sz="4" w:space="0" w:color="000000"/>
            </w:tcBorders>
            <w:hideMark/>
          </w:tcPr>
          <w:p w14:paraId="7041BEBD"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253F557E" w14:textId="411FB89B"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09BF8DEE"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243F8AED"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70205A92"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26671FB9"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34C1718D" w14:textId="19021FE0" w:rsidR="00183F9F" w:rsidRPr="00C70209" w:rsidRDefault="00183F9F" w:rsidP="00082182">
            <w:pPr>
              <w:pStyle w:val="Tabletext-evidencematrix"/>
            </w:pPr>
            <w:r w:rsidRPr="00C70209">
              <w:t>Caputo 2011</w:t>
            </w:r>
            <w:r w:rsidRPr="00C70209">
              <w:fldChar w:fldCharType="begin">
                <w:fldData xml:space="preserve">PEVuZE5vdGU+PENpdGU+PEF1dGhvcj5DYXB1dG88L0F1dGhvcj48WWVhcj4yMDExPC9ZZWFyPjxS
ZWNOdW0+ODUyPC9SZWNOdW0+PERpc3BsYXlUZXh0PjxzdHlsZSBmYWNlPSJzdXBlcnNjcmlwdCI+
MzQ2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0E261C">
              <w:instrText xml:space="preserve"> ADDIN EN.CITE </w:instrText>
            </w:r>
            <w:r w:rsidR="000E261C">
              <w:fldChar w:fldCharType="begin">
                <w:fldData xml:space="preserve">PEVuZE5vdGU+PENpdGU+PEF1dGhvcj5DYXB1dG88L0F1dGhvcj48WWVhcj4yMDExPC9ZZWFyPjxS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46</w:t>
            </w:r>
            <w:r w:rsidRPr="00C70209">
              <w:fldChar w:fldCharType="end"/>
            </w:r>
          </w:p>
          <w:p w14:paraId="7C2E04B0" w14:textId="77777777" w:rsidR="00183F9F" w:rsidRPr="00C70209" w:rsidRDefault="00183F9F" w:rsidP="00082182">
            <w:pPr>
              <w:pStyle w:val="Tabletext-evidencematrix"/>
            </w:pPr>
            <w:r w:rsidRPr="00C70209">
              <w:t>Level II</w:t>
            </w:r>
          </w:p>
          <w:p w14:paraId="0C76C54F" w14:textId="77777777" w:rsidR="00183F9F" w:rsidRPr="00C70209" w:rsidRDefault="00183F9F" w:rsidP="00082182">
            <w:pPr>
              <w:pStyle w:val="Tabletext-evidencematrix"/>
              <w:rPr>
                <w:i/>
              </w:rPr>
            </w:pPr>
            <w:r w:rsidRPr="00C70209">
              <w:rPr>
                <w:i/>
              </w:rPr>
              <w:t>Good</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437C146E" w14:textId="77777777" w:rsidR="00183F9F" w:rsidRPr="00C70209" w:rsidRDefault="00183F9F" w:rsidP="00082182">
            <w:pPr>
              <w:pStyle w:val="Tabletext-evidencematrix"/>
            </w:pPr>
            <w:r w:rsidRPr="00C70209">
              <w:t>N=59</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0A28AAAA" w14:textId="77777777" w:rsidR="00183F9F" w:rsidRPr="00C70209" w:rsidRDefault="00183F9F" w:rsidP="00082182">
            <w:pPr>
              <w:pStyle w:val="Tabletext-evidencematrix"/>
            </w:pPr>
            <w:r w:rsidRPr="00C70209">
              <w:t>Paediatric patients (median age 6.5 years) undergoing cardiac surgery with CPB</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5527E20C" w14:textId="77777777" w:rsidR="00183F9F" w:rsidRPr="00C70209" w:rsidRDefault="00183F9F" w:rsidP="00082182">
            <w:pPr>
              <w:pStyle w:val="Tabletext-evidencematrix"/>
            </w:pPr>
            <w:r w:rsidRPr="00C70209">
              <w:t>Single hospital, England</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7617B93A" w14:textId="77777777" w:rsidR="00183F9F" w:rsidRPr="00C70209" w:rsidRDefault="00183F9F" w:rsidP="00082182">
            <w:pPr>
              <w:pStyle w:val="Tabletext-evidencematrix"/>
            </w:pPr>
            <w:r w:rsidRPr="00C70209">
              <w:t>Normothermia (35–37°C) versus hypothermia (28°C)</w:t>
            </w:r>
          </w:p>
        </w:tc>
        <w:tc>
          <w:tcPr>
            <w:tcW w:w="490" w:type="pct"/>
            <w:tcBorders>
              <w:top w:val="single" w:sz="4" w:space="0" w:color="000000"/>
              <w:left w:val="single" w:sz="4" w:space="0" w:color="000000"/>
              <w:bottom w:val="single" w:sz="4" w:space="0" w:color="000000"/>
              <w:right w:val="single" w:sz="4" w:space="0" w:color="000000"/>
            </w:tcBorders>
            <w:hideMark/>
          </w:tcPr>
          <w:p w14:paraId="0729E23B" w14:textId="77777777" w:rsidR="00183F9F" w:rsidRPr="00C70209" w:rsidRDefault="00183F9F" w:rsidP="00082182">
            <w:pPr>
              <w:pStyle w:val="Tabletext-evidencematrix"/>
            </w:pPr>
            <w:r w:rsidRPr="00C70209">
              <w:t>RBC transfusion incidence</w:t>
            </w:r>
          </w:p>
        </w:tc>
        <w:tc>
          <w:tcPr>
            <w:tcW w:w="517" w:type="pct"/>
            <w:tcBorders>
              <w:top w:val="single" w:sz="4" w:space="0" w:color="000000"/>
              <w:left w:val="single" w:sz="4" w:space="0" w:color="000000"/>
              <w:bottom w:val="single" w:sz="4" w:space="0" w:color="000000"/>
              <w:right w:val="single" w:sz="4" w:space="0" w:color="000000"/>
            </w:tcBorders>
            <w:hideMark/>
          </w:tcPr>
          <w:p w14:paraId="6CD8A428" w14:textId="77777777" w:rsidR="00183F9F" w:rsidRPr="00C70209" w:rsidRDefault="00183F9F" w:rsidP="00082182">
            <w:pPr>
              <w:pStyle w:val="Tabletext-evidencematrix"/>
            </w:pPr>
            <w:r w:rsidRPr="00C70209">
              <w:t>8/28 (29%)</w:t>
            </w:r>
          </w:p>
        </w:tc>
        <w:tc>
          <w:tcPr>
            <w:tcW w:w="517" w:type="pct"/>
            <w:tcBorders>
              <w:top w:val="single" w:sz="4" w:space="0" w:color="000000"/>
              <w:left w:val="single" w:sz="4" w:space="0" w:color="000000"/>
              <w:bottom w:val="single" w:sz="4" w:space="0" w:color="000000"/>
              <w:right w:val="single" w:sz="4" w:space="0" w:color="000000"/>
            </w:tcBorders>
            <w:hideMark/>
          </w:tcPr>
          <w:p w14:paraId="4E1E919C" w14:textId="77777777" w:rsidR="00183F9F" w:rsidRPr="00C70209" w:rsidRDefault="00183F9F" w:rsidP="00082182">
            <w:pPr>
              <w:pStyle w:val="Tabletext-evidencematrix"/>
            </w:pPr>
            <w:r w:rsidRPr="00C70209">
              <w:t>8/31 (26%)</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C4E9EA" w14:textId="77777777" w:rsidR="00183F9F" w:rsidRPr="00C70209" w:rsidRDefault="00183F9F" w:rsidP="00082182">
            <w:pPr>
              <w:pStyle w:val="Tabletext-evidencematrix"/>
              <w:rPr>
                <w:vertAlign w:val="superscript"/>
              </w:rPr>
            </w:pPr>
            <w:r w:rsidRPr="00C70209">
              <w:t>RR 1.11 [0.48, 2.55]</w:t>
            </w:r>
            <w:r w:rsidRPr="00C70209">
              <w:rPr>
                <w:vertAlign w:val="superscript"/>
              </w:rPr>
              <w:t>c</w:t>
            </w:r>
          </w:p>
        </w:tc>
        <w:tc>
          <w:tcPr>
            <w:tcW w:w="61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4E5A1F" w14:textId="77777777" w:rsidR="00183F9F" w:rsidRPr="00C70209" w:rsidRDefault="00183F9F" w:rsidP="00082182">
            <w:pPr>
              <w:pStyle w:val="Tabletext-evidencematrix"/>
              <w:rPr>
                <w:i/>
              </w:rPr>
            </w:pPr>
            <w:r w:rsidRPr="00C70209">
              <w:rPr>
                <w:i/>
              </w:rPr>
              <w:t>No significant difference</w:t>
            </w:r>
          </w:p>
          <w:p w14:paraId="4EE4463B" w14:textId="708386F3" w:rsidR="00183F9F" w:rsidRPr="00C70209" w:rsidRDefault="001A475D" w:rsidP="00082182">
            <w:pPr>
              <w:pStyle w:val="Tabletext-evidencematrix"/>
              <w:rPr>
                <w:vertAlign w:val="superscript"/>
              </w:rPr>
            </w:pPr>
            <w:r w:rsidRPr="001A475D">
              <w:rPr>
                <w:i/>
              </w:rPr>
              <w:t>P = </w:t>
            </w:r>
            <w:r w:rsidR="00183F9F" w:rsidRPr="00C70209">
              <w:t>0.81</w:t>
            </w:r>
            <w:r w:rsidR="00183F9F" w:rsidRPr="00C70209">
              <w:rPr>
                <w:vertAlign w:val="superscript"/>
              </w:rPr>
              <w:t>c</w:t>
            </w:r>
          </w:p>
        </w:tc>
      </w:tr>
      <w:tr w:rsidR="00183F9F" w:rsidRPr="00C70209" w14:paraId="6BC3EC98"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D38D153" w14:textId="77777777" w:rsidR="00183F9F" w:rsidRPr="00C70209" w:rsidRDefault="00183F9F" w:rsidP="00082182">
            <w:pPr>
              <w:spacing w:after="0"/>
              <w:rPr>
                <w:rFonts w:ascii="Arial Narrow" w:eastAsia="Arial Unicode MS" w:hAnsi="Arial Narrow" w:cs="Arial"/>
                <w:bCs/>
                <w:i/>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7C3442D"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491B692F"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3B9F0D10"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5FC4E23F" w14:textId="77777777" w:rsidR="00183F9F" w:rsidRPr="00C70209" w:rsidRDefault="00183F9F" w:rsidP="00082182">
            <w:pPr>
              <w:pStyle w:val="Tabletext-evidencematrix"/>
              <w:rPr>
                <w:szCs w:val="16"/>
              </w:rPr>
            </w:pPr>
          </w:p>
        </w:tc>
        <w:tc>
          <w:tcPr>
            <w:tcW w:w="490" w:type="pct"/>
            <w:tcBorders>
              <w:top w:val="single" w:sz="4" w:space="0" w:color="000000"/>
              <w:left w:val="single" w:sz="4" w:space="0" w:color="000000"/>
              <w:bottom w:val="single" w:sz="4" w:space="0" w:color="000000"/>
              <w:right w:val="single" w:sz="4" w:space="0" w:color="000000"/>
            </w:tcBorders>
            <w:hideMark/>
          </w:tcPr>
          <w:p w14:paraId="1F287703" w14:textId="77777777" w:rsidR="00183F9F" w:rsidRPr="00C70209" w:rsidRDefault="00183F9F" w:rsidP="00082182">
            <w:pPr>
              <w:pStyle w:val="Tabletext-evidencematrix"/>
            </w:pPr>
            <w:r w:rsidRPr="00C70209">
              <w:t>RBC transfusion volume (mL/kg)</w:t>
            </w:r>
          </w:p>
        </w:tc>
        <w:tc>
          <w:tcPr>
            <w:tcW w:w="517" w:type="pct"/>
            <w:tcBorders>
              <w:top w:val="single" w:sz="4" w:space="0" w:color="000000"/>
              <w:left w:val="single" w:sz="4" w:space="0" w:color="000000"/>
              <w:bottom w:val="single" w:sz="4" w:space="0" w:color="000000"/>
              <w:right w:val="single" w:sz="4" w:space="0" w:color="000000"/>
            </w:tcBorders>
            <w:hideMark/>
          </w:tcPr>
          <w:p w14:paraId="6E6A65AF" w14:textId="77777777" w:rsidR="00183F9F" w:rsidRPr="00C70209" w:rsidRDefault="00183F9F" w:rsidP="00082182">
            <w:pPr>
              <w:pStyle w:val="Tabletext-evidencematrix"/>
            </w:pPr>
            <w:r w:rsidRPr="00C70209">
              <w:t>9.6 (6.8–19.7)</w:t>
            </w:r>
          </w:p>
        </w:tc>
        <w:tc>
          <w:tcPr>
            <w:tcW w:w="517" w:type="pct"/>
            <w:tcBorders>
              <w:top w:val="single" w:sz="4" w:space="0" w:color="000000"/>
              <w:left w:val="single" w:sz="4" w:space="0" w:color="000000"/>
              <w:bottom w:val="single" w:sz="4" w:space="0" w:color="000000"/>
              <w:right w:val="single" w:sz="4" w:space="0" w:color="000000"/>
            </w:tcBorders>
            <w:hideMark/>
          </w:tcPr>
          <w:p w14:paraId="02CBE23D" w14:textId="77777777" w:rsidR="00183F9F" w:rsidRPr="00C70209" w:rsidRDefault="00183F9F" w:rsidP="00082182">
            <w:pPr>
              <w:pStyle w:val="Tabletext-evidencematrix"/>
              <w:rPr>
                <w:szCs w:val="16"/>
              </w:rPr>
            </w:pPr>
            <w:r w:rsidRPr="00C70209">
              <w:rPr>
                <w:szCs w:val="16"/>
              </w:rPr>
              <w:t>9.5 (6.8–16.6)</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2B2F4C8" w14:textId="77777777" w:rsidR="00183F9F" w:rsidRPr="00C70209" w:rsidRDefault="00183F9F" w:rsidP="00082182">
            <w:pPr>
              <w:pStyle w:val="Tabletext-evidencematrix"/>
              <w:rPr>
                <w:szCs w:val="16"/>
              </w:rPr>
            </w:pPr>
            <w:r w:rsidRPr="00C70209">
              <w:rPr>
                <w:szCs w:val="16"/>
              </w:rPr>
              <w:t>NR</w:t>
            </w:r>
          </w:p>
        </w:tc>
        <w:tc>
          <w:tcPr>
            <w:tcW w:w="61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6658676" w14:textId="77777777" w:rsidR="00183F9F" w:rsidRPr="00C70209" w:rsidRDefault="00183F9F" w:rsidP="00082182">
            <w:pPr>
              <w:pStyle w:val="Tabletext-evidencematrix"/>
              <w:rPr>
                <w:i/>
              </w:rPr>
            </w:pPr>
            <w:r w:rsidRPr="00C70209">
              <w:rPr>
                <w:i/>
              </w:rPr>
              <w:t>No significant difference</w:t>
            </w:r>
          </w:p>
          <w:p w14:paraId="7FE41343" w14:textId="3DB8F027" w:rsidR="00183F9F" w:rsidRPr="00C70209" w:rsidRDefault="001A475D" w:rsidP="00082182">
            <w:pPr>
              <w:pStyle w:val="Tabletext-evidencematrix"/>
            </w:pPr>
            <w:r w:rsidRPr="001A475D">
              <w:rPr>
                <w:i/>
              </w:rPr>
              <w:t>P = </w:t>
            </w:r>
            <w:r w:rsidR="00183F9F" w:rsidRPr="00C70209">
              <w:t>NR</w:t>
            </w:r>
          </w:p>
        </w:tc>
      </w:tr>
      <w:tr w:rsidR="00183F9F" w:rsidRPr="00C70209" w14:paraId="13D3889C"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6587BC7" w14:textId="77777777" w:rsidR="00183F9F" w:rsidRPr="00C70209" w:rsidRDefault="00183F9F" w:rsidP="00082182">
            <w:pPr>
              <w:spacing w:after="0"/>
              <w:rPr>
                <w:rFonts w:ascii="Arial Narrow" w:eastAsia="Arial Unicode MS" w:hAnsi="Arial Narrow" w:cs="Arial"/>
                <w:bCs/>
                <w:i/>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1B91652D"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33E327B2"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2C76A1EB"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5E2E8E6F" w14:textId="77777777" w:rsidR="00183F9F" w:rsidRPr="00C70209" w:rsidRDefault="00183F9F" w:rsidP="00082182">
            <w:pPr>
              <w:pStyle w:val="Tabletext-evidencematrix"/>
              <w:rPr>
                <w:szCs w:val="16"/>
              </w:rPr>
            </w:pPr>
          </w:p>
        </w:tc>
        <w:tc>
          <w:tcPr>
            <w:tcW w:w="490" w:type="pct"/>
            <w:tcBorders>
              <w:top w:val="single" w:sz="4" w:space="0" w:color="000000"/>
              <w:left w:val="single" w:sz="4" w:space="0" w:color="000000"/>
              <w:bottom w:val="single" w:sz="4" w:space="0" w:color="000000"/>
              <w:right w:val="single" w:sz="4" w:space="0" w:color="000000"/>
            </w:tcBorders>
            <w:hideMark/>
          </w:tcPr>
          <w:p w14:paraId="3B1B1EE7" w14:textId="77777777" w:rsidR="00183F9F" w:rsidRPr="00C70209" w:rsidRDefault="00183F9F" w:rsidP="00082182">
            <w:pPr>
              <w:pStyle w:val="Tabletext-evidencematrix"/>
            </w:pPr>
            <w:r w:rsidRPr="00C70209">
              <w:t>Platelet/FFP transfusion incidence</w:t>
            </w:r>
          </w:p>
        </w:tc>
        <w:tc>
          <w:tcPr>
            <w:tcW w:w="517" w:type="pct"/>
            <w:tcBorders>
              <w:top w:val="single" w:sz="4" w:space="0" w:color="000000"/>
              <w:left w:val="single" w:sz="4" w:space="0" w:color="000000"/>
              <w:bottom w:val="single" w:sz="4" w:space="0" w:color="000000"/>
              <w:right w:val="single" w:sz="4" w:space="0" w:color="000000"/>
            </w:tcBorders>
            <w:hideMark/>
          </w:tcPr>
          <w:p w14:paraId="1A7D50F2" w14:textId="77777777" w:rsidR="00183F9F" w:rsidRPr="00C70209" w:rsidRDefault="00183F9F" w:rsidP="00082182">
            <w:pPr>
              <w:pStyle w:val="Tabletext-evidencematrix"/>
            </w:pPr>
            <w:r w:rsidRPr="00C70209">
              <w:t>6/28 (21%)</w:t>
            </w:r>
          </w:p>
        </w:tc>
        <w:tc>
          <w:tcPr>
            <w:tcW w:w="517" w:type="pct"/>
            <w:tcBorders>
              <w:top w:val="single" w:sz="4" w:space="0" w:color="000000"/>
              <w:left w:val="single" w:sz="4" w:space="0" w:color="000000"/>
              <w:bottom w:val="single" w:sz="4" w:space="0" w:color="000000"/>
              <w:right w:val="single" w:sz="4" w:space="0" w:color="000000"/>
            </w:tcBorders>
            <w:hideMark/>
          </w:tcPr>
          <w:p w14:paraId="54972343" w14:textId="77777777" w:rsidR="00183F9F" w:rsidRPr="00C70209" w:rsidRDefault="00183F9F" w:rsidP="00082182">
            <w:pPr>
              <w:pStyle w:val="Tabletext-evidencematrix"/>
              <w:rPr>
                <w:szCs w:val="16"/>
              </w:rPr>
            </w:pPr>
            <w:r w:rsidRPr="00C70209">
              <w:rPr>
                <w:szCs w:val="16"/>
              </w:rPr>
              <w:t>5/31 (16%)</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530A8E4" w14:textId="77777777" w:rsidR="00183F9F" w:rsidRPr="00C70209" w:rsidRDefault="00183F9F" w:rsidP="00082182">
            <w:pPr>
              <w:pStyle w:val="Tabletext-evidencematrix"/>
              <w:rPr>
                <w:szCs w:val="16"/>
                <w:vertAlign w:val="superscript"/>
              </w:rPr>
            </w:pPr>
            <w:r w:rsidRPr="00C70209">
              <w:rPr>
                <w:szCs w:val="16"/>
              </w:rPr>
              <w:t>RR 1.33 [0.46, 3.88]</w:t>
            </w:r>
            <w:r w:rsidRPr="00C70209">
              <w:rPr>
                <w:szCs w:val="16"/>
                <w:vertAlign w:val="superscript"/>
              </w:rPr>
              <w:t>c</w:t>
            </w:r>
          </w:p>
        </w:tc>
        <w:tc>
          <w:tcPr>
            <w:tcW w:w="61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6CC0DB7" w14:textId="77777777" w:rsidR="00183F9F" w:rsidRPr="00C70209" w:rsidRDefault="00183F9F" w:rsidP="00082182">
            <w:pPr>
              <w:pStyle w:val="Tabletext-evidencematrix"/>
              <w:rPr>
                <w:i/>
              </w:rPr>
            </w:pPr>
            <w:r w:rsidRPr="00C70209">
              <w:rPr>
                <w:i/>
              </w:rPr>
              <w:t>No significant difference</w:t>
            </w:r>
          </w:p>
          <w:p w14:paraId="0D370BFC" w14:textId="485A5056" w:rsidR="00183F9F" w:rsidRPr="00C70209" w:rsidRDefault="001A475D" w:rsidP="00082182">
            <w:pPr>
              <w:pStyle w:val="Tabletext-evidencematrix"/>
              <w:rPr>
                <w:vertAlign w:val="superscript"/>
              </w:rPr>
            </w:pPr>
            <w:r w:rsidRPr="001A475D">
              <w:rPr>
                <w:i/>
              </w:rPr>
              <w:t>P = </w:t>
            </w:r>
            <w:r w:rsidR="00183F9F" w:rsidRPr="00C70209">
              <w:t>0.60</w:t>
            </w:r>
            <w:r w:rsidR="00183F9F" w:rsidRPr="00C70209">
              <w:rPr>
                <w:vertAlign w:val="superscript"/>
              </w:rPr>
              <w:t>c</w:t>
            </w:r>
          </w:p>
        </w:tc>
      </w:tr>
      <w:tr w:rsidR="00183F9F" w:rsidRPr="00C70209" w14:paraId="58844714"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52C75C8" w14:textId="77777777" w:rsidR="00183F9F" w:rsidRPr="00C70209" w:rsidRDefault="00183F9F" w:rsidP="00082182">
            <w:pPr>
              <w:spacing w:after="0"/>
              <w:rPr>
                <w:rFonts w:ascii="Arial Narrow" w:eastAsia="Arial Unicode MS" w:hAnsi="Arial Narrow" w:cs="Arial"/>
                <w:bCs/>
                <w:i/>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05AF3A79"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2E62EC01"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2404B71C" w14:textId="77777777" w:rsidR="00183F9F" w:rsidRPr="00C70209" w:rsidRDefault="00183F9F" w:rsidP="00082182">
            <w:pPr>
              <w:pStyle w:val="Tabletext-evidencematrix"/>
              <w:rPr>
                <w:szCs w:val="16"/>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3F1715B" w14:textId="77777777" w:rsidR="00183F9F" w:rsidRPr="00C70209" w:rsidRDefault="00183F9F" w:rsidP="00082182">
            <w:pPr>
              <w:pStyle w:val="Tabletext-evidencematrix"/>
              <w:rPr>
                <w:szCs w:val="16"/>
              </w:rPr>
            </w:pPr>
          </w:p>
        </w:tc>
        <w:tc>
          <w:tcPr>
            <w:tcW w:w="490" w:type="pct"/>
            <w:tcBorders>
              <w:top w:val="single" w:sz="4" w:space="0" w:color="000000"/>
              <w:left w:val="single" w:sz="4" w:space="0" w:color="000000"/>
              <w:bottom w:val="single" w:sz="4" w:space="0" w:color="000000"/>
              <w:right w:val="single" w:sz="4" w:space="0" w:color="000000"/>
            </w:tcBorders>
            <w:hideMark/>
          </w:tcPr>
          <w:p w14:paraId="40969523" w14:textId="77777777" w:rsidR="00183F9F" w:rsidRPr="00C70209" w:rsidRDefault="00183F9F" w:rsidP="00082182">
            <w:pPr>
              <w:pStyle w:val="Tabletext-evidencematrix"/>
            </w:pPr>
            <w:r w:rsidRPr="00C70209">
              <w:t>Platelet/FFP transfusion volume (mL/kg)</w:t>
            </w:r>
          </w:p>
        </w:tc>
        <w:tc>
          <w:tcPr>
            <w:tcW w:w="517" w:type="pct"/>
            <w:tcBorders>
              <w:top w:val="single" w:sz="4" w:space="0" w:color="000000"/>
              <w:left w:val="single" w:sz="4" w:space="0" w:color="000000"/>
              <w:bottom w:val="single" w:sz="4" w:space="0" w:color="000000"/>
              <w:right w:val="single" w:sz="4" w:space="0" w:color="000000"/>
            </w:tcBorders>
            <w:hideMark/>
          </w:tcPr>
          <w:p w14:paraId="6BE43AD3" w14:textId="77777777" w:rsidR="00183F9F" w:rsidRPr="00C70209" w:rsidRDefault="00183F9F" w:rsidP="00082182">
            <w:pPr>
              <w:pStyle w:val="Tabletext-evidencematrix"/>
            </w:pPr>
            <w:r w:rsidRPr="00C70209">
              <w:t>9.9 (4.9–10.0)</w:t>
            </w:r>
          </w:p>
        </w:tc>
        <w:tc>
          <w:tcPr>
            <w:tcW w:w="517" w:type="pct"/>
            <w:tcBorders>
              <w:top w:val="single" w:sz="4" w:space="0" w:color="000000"/>
              <w:left w:val="single" w:sz="4" w:space="0" w:color="000000"/>
              <w:bottom w:val="single" w:sz="4" w:space="0" w:color="000000"/>
              <w:right w:val="single" w:sz="4" w:space="0" w:color="000000"/>
            </w:tcBorders>
            <w:hideMark/>
          </w:tcPr>
          <w:p w14:paraId="2DB1AC10" w14:textId="77777777" w:rsidR="00183F9F" w:rsidRPr="00C70209" w:rsidRDefault="00183F9F" w:rsidP="00082182">
            <w:pPr>
              <w:pStyle w:val="Tabletext-evidencematrix"/>
              <w:rPr>
                <w:szCs w:val="16"/>
              </w:rPr>
            </w:pPr>
            <w:r w:rsidRPr="00C70209">
              <w:rPr>
                <w:szCs w:val="16"/>
              </w:rPr>
              <w:t>5.2 (4.9–5.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4229B96" w14:textId="77777777" w:rsidR="00183F9F" w:rsidRPr="00C70209" w:rsidRDefault="00183F9F" w:rsidP="00082182">
            <w:pPr>
              <w:pStyle w:val="Tabletext-evidencematrix"/>
              <w:rPr>
                <w:szCs w:val="16"/>
              </w:rPr>
            </w:pPr>
            <w:r w:rsidRPr="00C70209">
              <w:rPr>
                <w:szCs w:val="16"/>
              </w:rPr>
              <w:t>NR</w:t>
            </w:r>
          </w:p>
        </w:tc>
        <w:tc>
          <w:tcPr>
            <w:tcW w:w="61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EB77EB2" w14:textId="77777777" w:rsidR="00183F9F" w:rsidRPr="00C70209" w:rsidRDefault="00183F9F" w:rsidP="00082182">
            <w:pPr>
              <w:pStyle w:val="Tabletext-evidencematrix"/>
              <w:rPr>
                <w:i/>
              </w:rPr>
            </w:pPr>
            <w:r w:rsidRPr="00C70209">
              <w:rPr>
                <w:i/>
              </w:rPr>
              <w:t>No significant difference</w:t>
            </w:r>
          </w:p>
          <w:p w14:paraId="308424CB" w14:textId="6EE6CD87" w:rsidR="00183F9F" w:rsidRPr="00C70209" w:rsidRDefault="001A475D" w:rsidP="00082182">
            <w:pPr>
              <w:pStyle w:val="Tabletext-evidencematrix"/>
            </w:pPr>
            <w:r w:rsidRPr="001A475D">
              <w:rPr>
                <w:i/>
              </w:rPr>
              <w:t>P = </w:t>
            </w:r>
            <w:r w:rsidR="00183F9F" w:rsidRPr="00C70209">
              <w:t>NR</w:t>
            </w:r>
          </w:p>
        </w:tc>
      </w:tr>
    </w:tbl>
    <w:p w14:paraId="65A7A11B" w14:textId="77777777" w:rsidR="00183F9F" w:rsidRPr="00C70209" w:rsidRDefault="00183F9F" w:rsidP="00082182">
      <w:pPr>
        <w:pStyle w:val="TabFigNotes0noindent"/>
      </w:pPr>
      <w:r w:rsidRPr="00C70209">
        <w:t>CI, confidence interval; CPB, cardiopulmonary bypass; FFP, fresh frozen plasma; IQR, interquartile range; NR, not reported; RBC, red blood cell; RR, risk ratio</w:t>
      </w:r>
    </w:p>
    <w:p w14:paraId="6ADC76A7"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6C0C973" w14:textId="34F20933"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4CFD0017" w14:textId="77777777" w:rsidR="00183F9F" w:rsidRPr="00C70209" w:rsidRDefault="00183F9F" w:rsidP="00082182">
      <w:pPr>
        <w:pStyle w:val="TabFigNotes0noindent"/>
      </w:pPr>
      <w:r w:rsidRPr="00C70209">
        <w:rPr>
          <w:b/>
        </w:rPr>
        <w:t>c.</w:t>
      </w:r>
      <w:r w:rsidRPr="00C70209">
        <w:t xml:space="preserve"> Calculated post-hoc using RevMan 5.1.2.</w:t>
      </w:r>
    </w:p>
    <w:p w14:paraId="20F95EDB" w14:textId="77777777" w:rsidR="00183F9F" w:rsidRPr="00C70209" w:rsidRDefault="00183F9F" w:rsidP="00082182">
      <w:pPr>
        <w:pStyle w:val="TabFigNotes0noindent"/>
      </w:pPr>
    </w:p>
    <w:p w14:paraId="19B8ABA3" w14:textId="77777777" w:rsidR="00183F9F" w:rsidRPr="00C70209" w:rsidRDefault="00183F9F" w:rsidP="00082182">
      <w:p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5C9D48E8" w14:textId="77777777" w:rsidR="00183F9F" w:rsidRPr="00C70209" w:rsidRDefault="00183F9F" w:rsidP="00183F9F">
      <w:pPr>
        <w:pStyle w:val="Head4Num"/>
        <w:ind w:left="1224" w:hanging="864"/>
        <w:rPr>
          <w:lang w:eastAsia="en-GB"/>
        </w:rPr>
      </w:pPr>
      <w:r w:rsidRPr="00C70209">
        <w:rPr>
          <w:lang w:eastAsia="en-GB"/>
        </w:rPr>
        <w:t>Deliberate/controlled induced hypotension</w:t>
      </w:r>
    </w:p>
    <w:tbl>
      <w:tblPr>
        <w:tblW w:w="870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9"/>
        <w:gridCol w:w="3887"/>
        <w:gridCol w:w="810"/>
        <w:gridCol w:w="912"/>
        <w:gridCol w:w="794"/>
        <w:gridCol w:w="794"/>
        <w:gridCol w:w="794"/>
      </w:tblGrid>
      <w:tr w:rsidR="00183F9F" w:rsidRPr="00C70209" w14:paraId="3B861B78"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1902CB11" w14:textId="32F22520" w:rsidR="00183F9F" w:rsidRPr="00C70209" w:rsidRDefault="00183F9F" w:rsidP="002E09D0">
            <w:pPr>
              <w:pStyle w:val="PP-heading"/>
              <w:spacing w:line="276" w:lineRule="auto"/>
              <w:rPr>
                <w:lang w:eastAsia="en-US"/>
              </w:rPr>
            </w:pPr>
            <w:r w:rsidRPr="00C70209">
              <w:rPr>
                <w:lang w:eastAsia="en-US"/>
              </w:rPr>
              <w:t xml:space="preserve">Evidence statements – </w:t>
            </w:r>
            <w:r w:rsidR="002E09D0" w:rsidRPr="00C70209">
              <w:rPr>
                <w:lang w:eastAsia="en-US"/>
              </w:rPr>
              <w:t>neonatal and paediatric patients undergoing surgery (</w:t>
            </w:r>
            <w:r w:rsidRPr="00C70209">
              <w:rPr>
                <w:lang w:eastAsia="en-US"/>
              </w:rPr>
              <w:t>deliberate/controlled induced hypotension</w:t>
            </w:r>
            <w:r w:rsidR="002E09D0"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B351C67"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F8F4AFF"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73CFF97"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A260D5D"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0DB6387"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426BA381"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22D893E0" w14:textId="77777777" w:rsidR="00183F9F" w:rsidRPr="00C70209" w:rsidRDefault="00183F9F" w:rsidP="00183F9F">
            <w:pPr>
              <w:pStyle w:val="Tabletextnoindent"/>
              <w:numPr>
                <w:ilvl w:val="0"/>
                <w:numId w:val="44"/>
              </w:numPr>
              <w:spacing w:line="276" w:lineRule="auto"/>
              <w:rPr>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69ADC493" w14:textId="77777777" w:rsidR="00183F9F" w:rsidRPr="00C70209" w:rsidRDefault="00183F9F" w:rsidP="00082182">
            <w:pPr>
              <w:pStyle w:val="ES-table"/>
              <w:rPr>
                <w:rFonts w:eastAsiaTheme="minorHAnsi"/>
              </w:rPr>
            </w:pPr>
            <w:r w:rsidRPr="00C70209">
              <w:t>In paediatric patients undergoing surgery, the effect of deliberate induced hypotension compared with no deliberate induced hypotension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4A5B3130" w14:textId="77777777" w:rsidR="00183F9F" w:rsidRPr="00C70209" w:rsidRDefault="00183F9F" w:rsidP="00082182">
            <w:pPr>
              <w:pStyle w:val="T-ABCD"/>
              <w:rPr>
                <w:lang w:eastAsia="en-US"/>
              </w:rPr>
            </w:pPr>
            <w:r w:rsidRPr="00C70209">
              <w:t>NA</w:t>
            </w:r>
          </w:p>
        </w:tc>
        <w:tc>
          <w:tcPr>
            <w:tcW w:w="912" w:type="dxa"/>
            <w:tcBorders>
              <w:top w:val="single" w:sz="4" w:space="0" w:color="000000"/>
              <w:left w:val="single" w:sz="4" w:space="0" w:color="000000"/>
              <w:bottom w:val="single" w:sz="4" w:space="0" w:color="000000"/>
              <w:right w:val="single" w:sz="4" w:space="0" w:color="000000"/>
            </w:tcBorders>
            <w:hideMark/>
          </w:tcPr>
          <w:p w14:paraId="277AECF5"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1E149C6"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AD7F172"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95664F3"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2131FB29"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366C74EA" w14:textId="77777777" w:rsidR="00183F9F" w:rsidRPr="00C70209" w:rsidRDefault="00183F9F" w:rsidP="00183F9F">
            <w:pPr>
              <w:pStyle w:val="Tabletextnoindent"/>
              <w:numPr>
                <w:ilvl w:val="0"/>
                <w:numId w:val="44"/>
              </w:numPr>
              <w:spacing w:line="276" w:lineRule="auto"/>
              <w:rPr>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79CE01CE" w14:textId="77777777" w:rsidR="00183F9F" w:rsidRPr="00C70209" w:rsidRDefault="00183F9F" w:rsidP="00082182">
            <w:pPr>
              <w:pStyle w:val="ES-table"/>
              <w:rPr>
                <w:rFonts w:eastAsia="Arial Unicode MS" w:cs="Arial"/>
                <w:color w:val="auto"/>
                <w:lang w:eastAsia="ja-JP"/>
              </w:rPr>
            </w:pPr>
            <w:r w:rsidRPr="00C70209">
              <w:t>In paediatric patients undergoing surgery, the effect of deliberate induced hypotension compared with no deliberate induced hypotension on transfusion incidence is uncertain.</w:t>
            </w:r>
          </w:p>
          <w:p w14:paraId="6F284301" w14:textId="77777777" w:rsidR="00183F9F" w:rsidRPr="00C70209" w:rsidRDefault="00183F9F" w:rsidP="00082182">
            <w:pPr>
              <w:pStyle w:val="ES-notes"/>
              <w:rPr>
                <w:lang w:eastAsia="en-US"/>
              </w:rPr>
            </w:pPr>
            <w:r w:rsidRPr="00C70209">
              <w:rPr>
                <w:lang w:eastAsia="en-US"/>
              </w:rPr>
              <w:t xml:space="preserve">(See evidence matrix D4.G in Volume 2 of the </w:t>
            </w:r>
            <w:r w:rsidRPr="00C70209">
              <w:t>technical</w:t>
            </w:r>
            <w:r w:rsidRPr="00C70209">
              <w:rPr>
                <w:lang w:eastAsia="en-US"/>
              </w:rPr>
              <w:t xml:space="preserve"> report.)</w:t>
            </w:r>
          </w:p>
        </w:tc>
        <w:tc>
          <w:tcPr>
            <w:tcW w:w="810" w:type="dxa"/>
            <w:tcBorders>
              <w:top w:val="single" w:sz="4" w:space="0" w:color="000000"/>
              <w:left w:val="single" w:sz="4" w:space="0" w:color="000000"/>
              <w:bottom w:val="single" w:sz="4" w:space="0" w:color="000000"/>
              <w:right w:val="single" w:sz="4" w:space="0" w:color="000000"/>
            </w:tcBorders>
            <w:hideMark/>
          </w:tcPr>
          <w:p w14:paraId="769F7146" w14:textId="77777777" w:rsidR="00183F9F" w:rsidRPr="00C70209" w:rsidRDefault="00183F9F">
            <w:pPr>
              <w:pStyle w:val="T-ABCD"/>
              <w:spacing w:line="276" w:lineRule="auto"/>
              <w:rPr>
                <w:lang w:eastAsia="en-US"/>
              </w:rPr>
            </w:pPr>
            <w:r w:rsidRPr="00C70209">
              <w:rPr>
                <w:lang w:eastAsia="en-US"/>
              </w:rPr>
              <w:t>X</w:t>
            </w:r>
          </w:p>
        </w:tc>
        <w:tc>
          <w:tcPr>
            <w:tcW w:w="912" w:type="dxa"/>
            <w:tcBorders>
              <w:top w:val="single" w:sz="4" w:space="0" w:color="000000"/>
              <w:left w:val="single" w:sz="4" w:space="0" w:color="000000"/>
              <w:bottom w:val="single" w:sz="4" w:space="0" w:color="000000"/>
              <w:right w:val="single" w:sz="4" w:space="0" w:color="000000"/>
            </w:tcBorders>
            <w:hideMark/>
          </w:tcPr>
          <w:p w14:paraId="5DC98AA1"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7D83A9A"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D4CDFF0"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6937EAA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3C0A633D"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157D1C5A" w14:textId="77777777" w:rsidR="00183F9F" w:rsidRPr="00C70209" w:rsidRDefault="00183F9F" w:rsidP="00183F9F">
            <w:pPr>
              <w:pStyle w:val="Tabletextnoindent"/>
              <w:numPr>
                <w:ilvl w:val="0"/>
                <w:numId w:val="44"/>
              </w:numPr>
              <w:spacing w:line="276" w:lineRule="auto"/>
              <w:rPr>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7BB574F8" w14:textId="77777777" w:rsidR="00183F9F" w:rsidRPr="00C70209" w:rsidRDefault="00183F9F" w:rsidP="00082182">
            <w:pPr>
              <w:pStyle w:val="ES-table"/>
              <w:rPr>
                <w:rFonts w:eastAsiaTheme="minorHAnsi"/>
              </w:rPr>
            </w:pPr>
            <w:r w:rsidRPr="00C70209">
              <w:t>In paediatric patients undergoing surgery, the effect of deliberate induced hypotension compared with no deliberate induced hypotension on transfusion volume is unknown.</w:t>
            </w:r>
          </w:p>
        </w:tc>
        <w:tc>
          <w:tcPr>
            <w:tcW w:w="810" w:type="dxa"/>
            <w:tcBorders>
              <w:top w:val="single" w:sz="4" w:space="0" w:color="000000"/>
              <w:left w:val="single" w:sz="4" w:space="0" w:color="000000"/>
              <w:bottom w:val="single" w:sz="4" w:space="0" w:color="000000"/>
              <w:right w:val="single" w:sz="4" w:space="0" w:color="000000"/>
            </w:tcBorders>
            <w:hideMark/>
          </w:tcPr>
          <w:p w14:paraId="7B554AD9"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1225514F"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CACFB85"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33A0385"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3A5D5DD"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0042F964" w14:textId="77777777" w:rsidTr="006C3E38">
        <w:trPr>
          <w:cantSplit/>
        </w:trPr>
        <w:tc>
          <w:tcPr>
            <w:tcW w:w="709" w:type="dxa"/>
            <w:tcBorders>
              <w:top w:val="single" w:sz="4" w:space="0" w:color="000000"/>
              <w:left w:val="single" w:sz="4" w:space="0" w:color="000000"/>
              <w:bottom w:val="single" w:sz="4" w:space="0" w:color="000000"/>
              <w:right w:val="single" w:sz="4" w:space="0" w:color="000000"/>
            </w:tcBorders>
          </w:tcPr>
          <w:p w14:paraId="758E00FC" w14:textId="77777777" w:rsidR="00183F9F" w:rsidRPr="00C70209" w:rsidRDefault="00183F9F" w:rsidP="00183F9F">
            <w:pPr>
              <w:pStyle w:val="Tabletextnoindent"/>
              <w:numPr>
                <w:ilvl w:val="0"/>
                <w:numId w:val="44"/>
              </w:numPr>
              <w:spacing w:line="276" w:lineRule="auto"/>
              <w:rPr>
                <w:lang w:eastAsia="en-US"/>
              </w:rPr>
            </w:pPr>
          </w:p>
        </w:tc>
        <w:tc>
          <w:tcPr>
            <w:tcW w:w="3887" w:type="dxa"/>
            <w:tcBorders>
              <w:top w:val="single" w:sz="4" w:space="0" w:color="000000"/>
              <w:left w:val="single" w:sz="4" w:space="0" w:color="000000"/>
              <w:bottom w:val="single" w:sz="4" w:space="0" w:color="000000"/>
              <w:right w:val="single" w:sz="4" w:space="0" w:color="000000"/>
            </w:tcBorders>
            <w:hideMark/>
          </w:tcPr>
          <w:p w14:paraId="63C8BDFA" w14:textId="77777777" w:rsidR="00183F9F" w:rsidRPr="00C70209" w:rsidRDefault="00183F9F" w:rsidP="00082182">
            <w:pPr>
              <w:pStyle w:val="ES-table"/>
              <w:rPr>
                <w:rFonts w:eastAsia="Arial Unicode MS" w:cs="Arial"/>
                <w:color w:val="auto"/>
                <w:lang w:eastAsia="ja-JP"/>
              </w:rPr>
            </w:pPr>
            <w:r w:rsidRPr="00C70209">
              <w:t>In paediatric patients undergoing surgery, the effect of deliberate induced hypotension compared with no deliberate induced hypotension on bleeding events is uncertain.</w:t>
            </w:r>
          </w:p>
          <w:p w14:paraId="272D1888" w14:textId="77777777" w:rsidR="00183F9F" w:rsidRPr="00C70209" w:rsidRDefault="00183F9F" w:rsidP="00082182">
            <w:pPr>
              <w:pStyle w:val="ES-notes"/>
              <w:rPr>
                <w:lang w:eastAsia="en-US"/>
              </w:rPr>
            </w:pPr>
            <w:r w:rsidRPr="00C70209">
              <w:rPr>
                <w:lang w:eastAsia="en-US"/>
              </w:rPr>
              <w:t>(See evidence matrix D4.H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812E4CA" w14:textId="77777777" w:rsidR="00183F9F" w:rsidRPr="00C70209" w:rsidRDefault="00183F9F">
            <w:pPr>
              <w:pStyle w:val="T-ABCD"/>
              <w:spacing w:line="276" w:lineRule="auto"/>
              <w:rPr>
                <w:lang w:eastAsia="en-US"/>
              </w:rPr>
            </w:pPr>
            <w:r w:rsidRPr="00C70209">
              <w:rPr>
                <w:lang w:eastAsia="en-US"/>
              </w:rPr>
              <w:t>X</w:t>
            </w:r>
          </w:p>
        </w:tc>
        <w:tc>
          <w:tcPr>
            <w:tcW w:w="912" w:type="dxa"/>
            <w:tcBorders>
              <w:top w:val="single" w:sz="4" w:space="0" w:color="000000"/>
              <w:left w:val="single" w:sz="4" w:space="0" w:color="000000"/>
              <w:bottom w:val="single" w:sz="4" w:space="0" w:color="000000"/>
              <w:right w:val="single" w:sz="4" w:space="0" w:color="000000"/>
            </w:tcBorders>
            <w:hideMark/>
          </w:tcPr>
          <w:p w14:paraId="57DFC284"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E363771" w14:textId="77777777" w:rsidR="00183F9F" w:rsidRPr="00C70209" w:rsidRDefault="00183F9F">
            <w:pPr>
              <w:pStyle w:val="T-ABCD"/>
              <w:spacing w:line="276" w:lineRule="auto"/>
              <w:rPr>
                <w:lang w:eastAsia="en-US"/>
              </w:rPr>
            </w:pP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40F9BCB2"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794" w:type="dxa"/>
            <w:tcBorders>
              <w:top w:val="single" w:sz="4" w:space="0" w:color="000000"/>
              <w:left w:val="single" w:sz="4" w:space="0" w:color="000000"/>
              <w:bottom w:val="single" w:sz="4" w:space="0" w:color="000000"/>
              <w:right w:val="single" w:sz="4" w:space="0" w:color="000000"/>
            </w:tcBorders>
            <w:hideMark/>
          </w:tcPr>
          <w:p w14:paraId="47C8DFE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5310B673" w14:textId="77777777" w:rsidTr="00082182">
        <w:trPr>
          <w:cantSplit/>
        </w:trPr>
        <w:tc>
          <w:tcPr>
            <w:tcW w:w="8700" w:type="dxa"/>
            <w:gridSpan w:val="7"/>
            <w:tcBorders>
              <w:top w:val="single" w:sz="4" w:space="0" w:color="000000"/>
              <w:left w:val="single" w:sz="4" w:space="0" w:color="000000"/>
              <w:bottom w:val="single" w:sz="4" w:space="0" w:color="000000"/>
              <w:right w:val="single" w:sz="4" w:space="0" w:color="000000"/>
            </w:tcBorders>
            <w:hideMark/>
          </w:tcPr>
          <w:p w14:paraId="24661B97" w14:textId="4457BC06" w:rsidR="00183F9F" w:rsidRPr="00C70209" w:rsidRDefault="00183F9F" w:rsidP="00082182">
            <w:pPr>
              <w:pStyle w:val="ES-notes"/>
              <w:rPr>
                <w:lang w:eastAsia="en-US"/>
              </w:rPr>
            </w:pPr>
            <w:r w:rsidRPr="00C70209">
              <w:rPr>
                <w:lang w:eastAsia="en-US"/>
              </w:rPr>
              <w:t>ES, evidence statement</w:t>
            </w:r>
          </w:p>
          <w:p w14:paraId="7C3D346A" w14:textId="77777777" w:rsidR="00183F9F" w:rsidRPr="00C70209" w:rsidRDefault="00183F9F" w:rsidP="00082182">
            <w:pPr>
              <w:pStyle w:val="ES-notes"/>
              <w:rPr>
                <w:lang w:eastAsia="en-US"/>
              </w:rPr>
            </w:pPr>
            <w:r w:rsidRPr="00C70209">
              <w:rPr>
                <w:lang w:eastAsia="en-US"/>
              </w:rPr>
              <w:sym w:font="Symbol" w:char="F0D6"/>
            </w:r>
            <w:r w:rsidRPr="00C70209">
              <w:rPr>
                <w:lang w:eastAsia="en-US"/>
              </w:rPr>
              <w:sym w:font="Symbol" w:char="F0D6"/>
            </w:r>
            <w:r w:rsidRPr="00C70209">
              <w:rPr>
                <w:lang w:eastAsia="en-US"/>
              </w:rPr>
              <w:sym w:font="Symbol" w:char="F0D6"/>
            </w:r>
            <w:r w:rsidRPr="00C70209">
              <w:rPr>
                <w:lang w:eastAsia="en-US"/>
              </w:rPr>
              <w:t xml:space="preserve">=A; </w:t>
            </w:r>
            <w:r w:rsidRPr="00C70209">
              <w:rPr>
                <w:lang w:eastAsia="en-US"/>
              </w:rPr>
              <w:sym w:font="Symbol" w:char="F0D6"/>
            </w:r>
            <w:r w:rsidRPr="00C70209">
              <w:rPr>
                <w:lang w:eastAsia="en-US"/>
              </w:rPr>
              <w:sym w:font="Symbol" w:char="F0D6"/>
            </w:r>
            <w:r w:rsidRPr="00C70209">
              <w:rPr>
                <w:lang w:eastAsia="en-US"/>
              </w:rPr>
              <w:t xml:space="preserve">=B; </w:t>
            </w:r>
            <w:r w:rsidRPr="00C70209">
              <w:rPr>
                <w:lang w:eastAsia="en-US"/>
              </w:rPr>
              <w:sym w:font="Symbol" w:char="F0D6"/>
            </w:r>
            <w:r w:rsidRPr="00C70209">
              <w:rPr>
                <w:lang w:eastAsia="en-US"/>
              </w:rPr>
              <w:t>=C; X=D; NA, not applicable</w:t>
            </w:r>
          </w:p>
        </w:tc>
      </w:tr>
    </w:tbl>
    <w:p w14:paraId="661D93D7" w14:textId="77777777" w:rsidR="006C3E38" w:rsidRPr="00C70209" w:rsidRDefault="006C3E38" w:rsidP="006C3E38">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6C3E38" w:rsidRPr="00C70209" w14:paraId="37ED9225" w14:textId="77777777" w:rsidTr="00B025FF">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7F6A9BF2" w14:textId="77777777" w:rsidR="006C3E38" w:rsidRPr="00C70209" w:rsidRDefault="006C3E38" w:rsidP="00B025FF">
            <w:pPr>
              <w:pStyle w:val="PT-heading"/>
              <w:tabs>
                <w:tab w:val="left" w:pos="5096"/>
              </w:tabs>
              <w:rPr>
                <w:lang w:eastAsia="en-US"/>
              </w:rPr>
            </w:pPr>
            <w:r w:rsidRPr="00C70209">
              <w:t>Evidence gaps and areas for future research</w:t>
            </w:r>
          </w:p>
        </w:tc>
      </w:tr>
      <w:tr w:rsidR="006C3E38" w:rsidRPr="00C70209" w14:paraId="0B89C9FF" w14:textId="77777777" w:rsidTr="00B025FF">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300C5941" w14:textId="77777777" w:rsidR="006C3E38" w:rsidRPr="00C70209" w:rsidRDefault="006C3E38" w:rsidP="00B025FF">
            <w:pPr>
              <w:pStyle w:val="PP-bullets"/>
            </w:pPr>
            <w:r w:rsidRPr="00C70209">
              <w:t>Further research is needed on:</w:t>
            </w:r>
          </w:p>
          <w:p w14:paraId="4C0F8C65" w14:textId="51308FBF" w:rsidR="006C3E38" w:rsidRPr="00C70209" w:rsidRDefault="006C3E38" w:rsidP="006C3E38">
            <w:pPr>
              <w:pStyle w:val="PP-bullet"/>
              <w:rPr>
                <w:lang w:val="en-AU"/>
              </w:rPr>
            </w:pPr>
            <w:r w:rsidRPr="00C70209">
              <w:rPr>
                <w:lang w:val="en-AU"/>
              </w:rPr>
              <w:t>the role of reduced hypotension in paediatric spinal surgery</w:t>
            </w:r>
          </w:p>
        </w:tc>
      </w:tr>
    </w:tbl>
    <w:p w14:paraId="5CA34A6A" w14:textId="77777777" w:rsidR="006C3E38" w:rsidRPr="00C70209" w:rsidRDefault="006C3E38" w:rsidP="006C3E38">
      <w:pPr>
        <w:rPr>
          <w:lang w:eastAsia="en-GB"/>
        </w:rPr>
      </w:pPr>
    </w:p>
    <w:p w14:paraId="43344201" w14:textId="77777777" w:rsidR="00183F9F" w:rsidRPr="00C70209" w:rsidRDefault="00183F9F" w:rsidP="00082182">
      <w:pPr>
        <w:pStyle w:val="Heading5"/>
        <w:rPr>
          <w:lang w:val="en-AU"/>
        </w:rPr>
      </w:pPr>
      <w:r w:rsidRPr="00C70209">
        <w:rPr>
          <w:lang w:val="en-AU"/>
        </w:rPr>
        <w:t>Background</w:t>
      </w:r>
    </w:p>
    <w:p w14:paraId="46D4ED3D" w14:textId="290A8A00" w:rsidR="00183F9F" w:rsidRPr="00C70209" w:rsidRDefault="00183F9F" w:rsidP="00082182">
      <w:pPr>
        <w:pStyle w:val="BodyText"/>
        <w:rPr>
          <w:lang w:eastAsia="en-GB"/>
        </w:rPr>
      </w:pPr>
      <w:r w:rsidRPr="00C70209">
        <w:rPr>
          <w:lang w:eastAsia="en-GB"/>
        </w:rPr>
        <w:t xml:space="preserve">Controlled induced hypotension involves deliberately lowering a patient's mean arterial blood pressure to below normal, with the aim of limiting blood loss and improving the surgical field. </w:t>
      </w:r>
      <w:r w:rsidR="00C10FF7" w:rsidRPr="00C70209">
        <w:rPr>
          <w:lang w:eastAsia="en-GB"/>
        </w:rPr>
        <w:t>In paediatrics, it is commonly used in scoliosis surgery and</w:t>
      </w:r>
      <w:r w:rsidRPr="00C70209">
        <w:rPr>
          <w:lang w:eastAsia="en-GB"/>
        </w:rPr>
        <w:t xml:space="preserve"> may help to reduce blood loss and the subsequent need for blood transfusions. </w:t>
      </w:r>
      <w:r w:rsidR="00C10FF7" w:rsidRPr="00C70209">
        <w:rPr>
          <w:lang w:eastAsia="en-GB"/>
        </w:rPr>
        <w:t xml:space="preserve">The use of controlled hypotension needs to be balanced </w:t>
      </w:r>
      <w:r w:rsidR="00060497" w:rsidRPr="00C70209">
        <w:rPr>
          <w:lang w:eastAsia="en-GB"/>
        </w:rPr>
        <w:t>against</w:t>
      </w:r>
      <w:r w:rsidR="00C10FF7" w:rsidRPr="00C70209">
        <w:rPr>
          <w:lang w:eastAsia="en-GB"/>
        </w:rPr>
        <w:t xml:space="preserve"> the risks of causing reduced perfusion of the spinal cord and other organs.</w:t>
      </w:r>
    </w:p>
    <w:p w14:paraId="719E24EF" w14:textId="77777777" w:rsidR="00183F9F" w:rsidRPr="00C70209" w:rsidRDefault="00183F9F" w:rsidP="00082182">
      <w:pPr>
        <w:pStyle w:val="Heading5"/>
        <w:rPr>
          <w:lang w:val="en-AU"/>
        </w:rPr>
      </w:pPr>
      <w:r w:rsidRPr="00C70209">
        <w:rPr>
          <w:lang w:val="en-AU"/>
        </w:rPr>
        <w:t>Summary of evidence</w:t>
      </w:r>
    </w:p>
    <w:p w14:paraId="5AFBD49E" w14:textId="77777777" w:rsidR="00183F9F" w:rsidRPr="00C70209" w:rsidRDefault="00183F9F" w:rsidP="00082182">
      <w:pPr>
        <w:pStyle w:val="Heading6"/>
      </w:pPr>
      <w:r w:rsidRPr="00C70209">
        <w:t>Level I evidence</w:t>
      </w:r>
    </w:p>
    <w:p w14:paraId="0A188B8A" w14:textId="77777777" w:rsidR="00183F9F" w:rsidRPr="00C70209" w:rsidRDefault="00183F9F" w:rsidP="00082182">
      <w:pPr>
        <w:pStyle w:val="BodyText"/>
      </w:pPr>
      <w:r w:rsidRPr="00C70209">
        <w:t>The systematic review and hand-searching process identified no Level I studies that assessed the safety and effectiveness of controlled induced hypotension compared with no controlled induced hypotension in neonatal and paediatric patients undergoing surgery.</w:t>
      </w:r>
    </w:p>
    <w:p w14:paraId="6AADF450" w14:textId="77777777" w:rsidR="00183F9F" w:rsidRPr="00C70209" w:rsidRDefault="00183F9F" w:rsidP="00082182">
      <w:pPr>
        <w:pStyle w:val="Heading6"/>
      </w:pPr>
      <w:r w:rsidRPr="00C70209">
        <w:t>Level II evidence</w:t>
      </w:r>
    </w:p>
    <w:p w14:paraId="2E829055" w14:textId="5FA86F0B" w:rsidR="00183F9F" w:rsidRPr="00C70209" w:rsidRDefault="00183F9F" w:rsidP="00082182">
      <w:pPr>
        <w:pStyle w:val="BodyText"/>
        <w:rPr>
          <w:lang w:eastAsia="en-GB"/>
        </w:rPr>
      </w:pPr>
      <w:r w:rsidRPr="00C70209">
        <w:t xml:space="preserve">One Level II study (Previous 1996) identified in the systematic review and hand-searching process assessed the safety and effectiveness of controlled induced hypotension compared with no controlled induced hypotension in neonatal and paediatric patients undergoing surgery </w:t>
      </w:r>
      <w:r w:rsidRPr="00C70209">
        <w:rPr>
          <w:lang w:eastAsia="en-GB"/>
        </w:rPr>
        <w:t>(</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19721506 \h  \* MERGEFORMAT </w:instrText>
      </w:r>
      <w:r w:rsidRPr="00C70209">
        <w:rPr>
          <w:b/>
          <w:lang w:eastAsia="en-GB"/>
        </w:rPr>
      </w:r>
      <w:r w:rsidRPr="00C70209">
        <w:rPr>
          <w:b/>
          <w:lang w:eastAsia="en-GB"/>
        </w:rPr>
        <w:fldChar w:fldCharType="separate"/>
      </w:r>
      <w:r w:rsidR="000F7A9B" w:rsidRPr="000F7A9B">
        <w:rPr>
          <w:rStyle w:val="TableBodytextChar"/>
          <w:rFonts w:eastAsia="Arial Unicode MS"/>
          <w:b/>
        </w:rPr>
        <w:t>Table 3.4.13</w:t>
      </w:r>
      <w:r w:rsidRPr="00C70209">
        <w:rPr>
          <w:b/>
          <w:lang w:eastAsia="en-GB"/>
        </w:rPr>
        <w:fldChar w:fldCharType="end"/>
      </w:r>
      <w:r w:rsidRPr="00C70209">
        <w:rPr>
          <w:lang w:eastAsia="en-GB"/>
        </w:rPr>
        <w:t xml:space="preserve"> summarises the main characteristics of this study.</w:t>
      </w:r>
    </w:p>
    <w:p w14:paraId="61E7DC9A" w14:textId="77777777" w:rsidR="00183F9F" w:rsidRPr="00C70209" w:rsidRDefault="00183F9F" w:rsidP="00082182">
      <w:pPr>
        <w:pStyle w:val="BodyText"/>
      </w:pPr>
      <w:r w:rsidRPr="00C70209">
        <w:t>Precious (1996) was a poor-quality RCT of 50 adolescent patients aged 13–15 years who were undergoing osteotomy or genioplasty. The authors examined the effect of induced hypotensive anaesthesia where blood pressure was maintained within 75% of baseline systolic values, compared with no hypotensive anaesthesia (blood pressure maintained within 10 mm Hg of baseline systolic values). The authors reported transfusion incidence, estimated blood loss and rating of the surgical field.</w:t>
      </w:r>
    </w:p>
    <w:p w14:paraId="1706E3FA" w14:textId="77777777" w:rsidR="00183F9F" w:rsidRPr="00C70209" w:rsidRDefault="00183F9F" w:rsidP="00082182">
      <w:pPr>
        <w:pStyle w:val="BodyText"/>
      </w:pPr>
    </w:p>
    <w:p w14:paraId="7E64B419" w14:textId="74D50B7E" w:rsidR="00183F9F" w:rsidRPr="00C70209" w:rsidRDefault="00183F9F" w:rsidP="00C10FF7">
      <w:pPr>
        <w:pStyle w:val="Caption"/>
        <w:ind w:left="2070"/>
      </w:pPr>
      <w:bookmarkStart w:id="780" w:name="_Ref419721506"/>
      <w:bookmarkStart w:id="781" w:name="_Toc427747201"/>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3</w:t>
      </w:r>
      <w:r w:rsidRPr="00C70209">
        <w:fldChar w:fldCharType="end"/>
      </w:r>
      <w:bookmarkEnd w:id="780"/>
      <w:r w:rsidRPr="00C70209">
        <w:tab/>
        <w:t>Characteristics and quality of Level II evidence – deliberate/controlled induced hypotension in paediatric patients undergoing surgery</w:t>
      </w:r>
      <w:bookmarkEnd w:id="781"/>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183F9F" w:rsidRPr="00C70209" w14:paraId="7F5D829C"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785E31D1" w14:textId="77777777" w:rsidR="00183F9F" w:rsidRPr="00C70209" w:rsidRDefault="00183F9F" w:rsidP="00082182">
            <w:pPr>
              <w:keepNext/>
              <w:spacing w:after="20"/>
              <w:ind w:left="0" w:right="113"/>
              <w:rPr>
                <w:b/>
                <w:sz w:val="18"/>
              </w:rPr>
            </w:pPr>
            <w:r w:rsidRPr="00C70209">
              <w:rPr>
                <w:b/>
                <w:sz w:val="18"/>
              </w:rPr>
              <w:t>Study ID</w:t>
            </w:r>
          </w:p>
        </w:tc>
        <w:tc>
          <w:tcPr>
            <w:tcW w:w="1341" w:type="dxa"/>
            <w:tcBorders>
              <w:top w:val="single" w:sz="4" w:space="0" w:color="auto"/>
              <w:left w:val="nil"/>
              <w:bottom w:val="single" w:sz="4" w:space="0" w:color="auto"/>
              <w:right w:val="single" w:sz="4" w:space="0" w:color="auto"/>
            </w:tcBorders>
            <w:shd w:val="clear" w:color="auto" w:fill="auto"/>
          </w:tcPr>
          <w:p w14:paraId="50AA202D" w14:textId="77777777" w:rsidR="00183F9F" w:rsidRPr="00C70209" w:rsidRDefault="00183F9F" w:rsidP="00082182">
            <w:pPr>
              <w:keepNext/>
              <w:spacing w:after="20"/>
              <w:ind w:left="0" w:right="113"/>
              <w:rPr>
                <w:b/>
                <w:sz w:val="18"/>
              </w:rPr>
            </w:pPr>
            <w:r w:rsidRPr="00C70209">
              <w:rPr>
                <w:b/>
                <w:sz w:val="18"/>
              </w:rPr>
              <w:t>Study type</w:t>
            </w:r>
            <w:r w:rsidRPr="00C70209">
              <w:rPr>
                <w:b/>
                <w:sz w:val="18"/>
              </w:rPr>
              <w:br/>
            </w:r>
            <w:r w:rsidRPr="00C70209">
              <w:rPr>
                <w:b/>
                <w:i/>
                <w:sz w:val="18"/>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29A144ED" w14:textId="77777777" w:rsidR="00183F9F" w:rsidRPr="00C70209" w:rsidRDefault="00183F9F" w:rsidP="00082182">
            <w:pPr>
              <w:keepNext/>
              <w:spacing w:after="20"/>
              <w:ind w:left="0" w:right="113"/>
              <w:rPr>
                <w:b/>
                <w:sz w:val="18"/>
              </w:rPr>
            </w:pPr>
            <w:r w:rsidRPr="00C70209">
              <w:rPr>
                <w:b/>
                <w:sz w:val="18"/>
              </w:rPr>
              <w:t>Population</w:t>
            </w:r>
          </w:p>
          <w:p w14:paraId="2ADE0520" w14:textId="77777777" w:rsidR="00183F9F" w:rsidRPr="00C70209" w:rsidRDefault="00183F9F" w:rsidP="00082182">
            <w:pPr>
              <w:keepNext/>
              <w:spacing w:after="20"/>
              <w:ind w:left="0" w:right="113"/>
              <w:rPr>
                <w:b/>
                <w:sz w:val="18"/>
              </w:rPr>
            </w:pPr>
            <w:r w:rsidRPr="00C70209">
              <w:rPr>
                <w:b/>
                <w:sz w:val="18"/>
              </w:rPr>
              <w:t>N</w:t>
            </w:r>
          </w:p>
        </w:tc>
        <w:tc>
          <w:tcPr>
            <w:tcW w:w="1924" w:type="dxa"/>
            <w:tcBorders>
              <w:top w:val="single" w:sz="4" w:space="0" w:color="auto"/>
              <w:left w:val="nil"/>
              <w:bottom w:val="single" w:sz="4" w:space="0" w:color="auto"/>
              <w:right w:val="single" w:sz="4" w:space="0" w:color="auto"/>
            </w:tcBorders>
            <w:shd w:val="clear" w:color="auto" w:fill="auto"/>
          </w:tcPr>
          <w:p w14:paraId="22776BFA" w14:textId="77777777" w:rsidR="00183F9F" w:rsidRPr="00C70209" w:rsidRDefault="00183F9F" w:rsidP="00082182">
            <w:pPr>
              <w:keepNext/>
              <w:spacing w:after="20"/>
              <w:ind w:left="0" w:right="113"/>
              <w:rPr>
                <w:b/>
                <w:sz w:val="18"/>
              </w:rPr>
            </w:pPr>
            <w:r w:rsidRPr="00C70209">
              <w:rPr>
                <w:b/>
                <w:sz w:val="18"/>
              </w:rPr>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5A761702" w14:textId="77777777" w:rsidR="00183F9F" w:rsidRPr="00C70209" w:rsidRDefault="00183F9F" w:rsidP="00082182">
            <w:pPr>
              <w:keepNext/>
              <w:spacing w:after="20"/>
              <w:ind w:left="0" w:right="113"/>
              <w:rPr>
                <w:b/>
                <w:sz w:val="18"/>
              </w:rPr>
            </w:pPr>
            <w:r w:rsidRPr="00C70209">
              <w:rPr>
                <w:b/>
                <w:sz w:val="18"/>
              </w:rPr>
              <w:t>Outcomes</w:t>
            </w:r>
          </w:p>
        </w:tc>
      </w:tr>
      <w:tr w:rsidR="00183F9F" w:rsidRPr="00C70209" w14:paraId="60B4DF21"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4168A78A" w14:textId="5263D3E0" w:rsidR="00183F9F" w:rsidRPr="00C70209" w:rsidRDefault="00183F9F" w:rsidP="000E261C">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Precious (1996)</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Precious&lt;/Author&gt;&lt;Year&gt;1996&lt;/Year&gt;&lt;RecNum&gt;937&lt;/RecNum&gt;&lt;DisplayText&gt;&lt;style face="superscript"&gt;347&lt;/style&gt;&lt;/DisplayText&gt;&lt;record&gt;&lt;rec-number&gt;937&lt;/rec-number&gt;&lt;foreign-keys&gt;&lt;key app="EN" db-id="9edve2wadsavt5ewavaxtda4f2tavzvts9ee" timestamp="1435709514"&gt;937&lt;/key&gt;&lt;/foreign-keys&gt;&lt;ref-type name="Journal Article"&gt;17&lt;/ref-type&gt;&lt;contributors&gt;&lt;authors&gt;&lt;author&gt;Precious, D. S.&lt;/author&gt;&lt;author&gt;Splinter, W.&lt;/author&gt;&lt;author&gt;Bosco, D.&lt;/author&gt;&lt;/authors&gt;&lt;/contributors&gt;&lt;titles&gt;&lt;title&gt;Induced hypotensive anesthesia for adolescent orthognathic surgery patients&lt;/title&gt;&lt;secondary-title&gt;Journal of Oral and Maxillofacial Surgery&lt;/secondary-title&gt;&lt;alt-title&gt;J. Oral Maxillofac. Surg.&lt;/alt-title&gt;&lt;/titles&gt;&lt;periodical&gt;&lt;full-title&gt;Journal of Oral and Maxillofacial Surgery&lt;/full-title&gt;&lt;abbr-1&gt;J. Oral Maxillofac. Surg.&lt;/abbr-1&gt;&lt;/periodical&gt;&lt;alt-periodical&gt;&lt;full-title&gt;Journal of Oral and Maxillofacial Surgery&lt;/full-title&gt;&lt;abbr-1&gt;J. Oral Maxillofac. Surg.&lt;/abbr-1&gt;&lt;/alt-periodical&gt;&lt;pages&gt;680–683, discussion 683–684&lt;/pages&gt;&lt;volume&gt;54&lt;/volume&gt;&lt;number&gt;6&lt;/number&gt;&lt;dates&gt;&lt;year&gt;1996&lt;/year&gt;&lt;/dates&gt;&lt;isbn&gt;0278-2391&lt;/isbn&gt;&lt;urls&gt;&lt;related-urls&gt;&lt;url&gt;http://www.joms.org/article/S0278-2391(96)90679-5/abstract&lt;/url&gt;&lt;/related-urls&gt;&lt;/urls&gt;&lt;electronic-resource-num&gt;DOI:10.1016/S0278-2391(96)90679-5&lt;/electronic-resource-num&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7</w:t>
            </w:r>
            <w:r w:rsidRPr="00C70209">
              <w:rPr>
                <w:rFonts w:ascii="Arial Narrow" w:eastAsia="Arial Unicode MS" w:hAnsi="Arial Narrow" w:cs="Arial"/>
                <w:bCs/>
                <w:color w:val="auto"/>
                <w:sz w:val="20"/>
                <w:szCs w:val="24"/>
                <w:lang w:eastAsia="ja-JP"/>
              </w:rPr>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66F01F30"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24E96E46" w14:textId="77777777" w:rsidR="00183F9F" w:rsidRPr="00C70209" w:rsidRDefault="00183F9F" w:rsidP="00082182">
            <w:pPr>
              <w:spacing w:before="40" w:after="60"/>
              <w:ind w:left="0"/>
              <w:rPr>
                <w:rFonts w:cs="Arial"/>
                <w:bCs/>
                <w:i/>
                <w:color w:val="auto"/>
                <w:sz w:val="20"/>
                <w:szCs w:val="24"/>
                <w:lang w:eastAsia="ja-JP"/>
              </w:rPr>
            </w:pPr>
            <w:r w:rsidRPr="00C70209">
              <w:rPr>
                <w:rFonts w:ascii="Arial Narrow" w:eastAsia="Arial Unicode MS" w:hAnsi="Arial Narrow" w:cs="Arial"/>
                <w:bCs/>
                <w:i/>
                <w:color w:val="auto"/>
                <w:sz w:val="20"/>
                <w:szCs w:val="24"/>
                <w:lang w:eastAsia="ja-JP"/>
              </w:rPr>
              <w:t>Poor</w:t>
            </w:r>
          </w:p>
        </w:tc>
        <w:tc>
          <w:tcPr>
            <w:tcW w:w="1923" w:type="dxa"/>
            <w:tcBorders>
              <w:top w:val="single" w:sz="4" w:space="0" w:color="auto"/>
              <w:left w:val="nil"/>
              <w:bottom w:val="single" w:sz="4" w:space="0" w:color="auto"/>
              <w:right w:val="single" w:sz="4" w:space="0" w:color="auto"/>
            </w:tcBorders>
            <w:shd w:val="clear" w:color="auto" w:fill="auto"/>
          </w:tcPr>
          <w:p w14:paraId="2A38343F"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Adolescents (aged 13–15 years) undergoing osteotomy or genioplasty</w:t>
            </w:r>
          </w:p>
          <w:p w14:paraId="49390CEF"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N=50</w:t>
            </w:r>
          </w:p>
        </w:tc>
        <w:tc>
          <w:tcPr>
            <w:tcW w:w="1924" w:type="dxa"/>
            <w:tcBorders>
              <w:top w:val="single" w:sz="4" w:space="0" w:color="auto"/>
              <w:left w:val="nil"/>
              <w:bottom w:val="single" w:sz="4" w:space="0" w:color="auto"/>
              <w:right w:val="single" w:sz="4" w:space="0" w:color="auto"/>
            </w:tcBorders>
            <w:shd w:val="clear" w:color="auto" w:fill="auto"/>
          </w:tcPr>
          <w:p w14:paraId="2CB20192"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Induced hypotensive anaesthesia (blood pressure maintained within 75% of baseline systolic values) (n=25) versus no hypotensive anaesthesia (blood pressure maintained within 10 mm Hg of baseline systolic values) (n=25)</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43F30239"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Transfusion incidence</w:t>
            </w:r>
          </w:p>
          <w:p w14:paraId="5CA929C9"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Bleeding events</w:t>
            </w:r>
          </w:p>
        </w:tc>
      </w:tr>
    </w:tbl>
    <w:p w14:paraId="15E0F066" w14:textId="77777777" w:rsidR="00183F9F" w:rsidRPr="00C70209" w:rsidRDefault="00183F9F" w:rsidP="00082182">
      <w:pPr>
        <w:pStyle w:val="TableFigNotes6"/>
        <w:rPr>
          <w:lang w:val="en-AU"/>
        </w:rPr>
      </w:pPr>
      <w:r w:rsidRPr="00C70209">
        <w:rPr>
          <w:lang w:val="en-AU"/>
        </w:rPr>
        <w:t>Hg, mercury; RCT, randomised controlled trial</w:t>
      </w:r>
    </w:p>
    <w:p w14:paraId="717332BF" w14:textId="77777777" w:rsidR="00183F9F" w:rsidRPr="00C70209" w:rsidRDefault="00183F9F">
      <w:pPr>
        <w:spacing w:after="200" w:line="276" w:lineRule="auto"/>
        <w:ind w:left="0"/>
      </w:pPr>
      <w:r w:rsidRPr="00C70209">
        <w:br w:type="page"/>
      </w:r>
    </w:p>
    <w:p w14:paraId="6B6EC457" w14:textId="77777777" w:rsidR="00183F9F" w:rsidRPr="00C70209" w:rsidRDefault="00183F9F" w:rsidP="00082182">
      <w:pPr>
        <w:pStyle w:val="Heading5"/>
        <w:rPr>
          <w:lang w:val="en-AU"/>
        </w:rPr>
      </w:pPr>
      <w:r w:rsidRPr="00C70209">
        <w:rPr>
          <w:lang w:val="en-AU"/>
        </w:rPr>
        <w:t>Results</w:t>
      </w:r>
    </w:p>
    <w:p w14:paraId="136F40A8" w14:textId="77777777" w:rsidR="00183F9F" w:rsidRPr="00C70209" w:rsidRDefault="00183F9F" w:rsidP="00082182">
      <w:pPr>
        <w:pStyle w:val="Heading6"/>
      </w:pPr>
      <w:r w:rsidRPr="00C70209">
        <w:t>Mortality</w:t>
      </w:r>
    </w:p>
    <w:p w14:paraId="2E103B08" w14:textId="77777777" w:rsidR="00183F9F" w:rsidRPr="00C70209" w:rsidRDefault="00183F9F" w:rsidP="00082182">
      <w:pPr>
        <w:pStyle w:val="BodyText"/>
      </w:pPr>
      <w:r w:rsidRPr="00C70209">
        <w:t>The systematic review and hand-searching process identified no studies that assessed controlled induced hypotension compared with no controlled induced hypotension and reported mortality in neonatal and paediatric patients undergoing surgery.</w:t>
      </w:r>
    </w:p>
    <w:p w14:paraId="3FB57F1E" w14:textId="2C26CE65" w:rsidR="00183F9F" w:rsidRPr="00C70209" w:rsidRDefault="00183F9F" w:rsidP="00082182">
      <w:pPr>
        <w:pStyle w:val="Heading6"/>
      </w:pPr>
      <w:r w:rsidRPr="00C70209">
        <w:t>Transfusion volume or incidence</w:t>
      </w:r>
    </w:p>
    <w:p w14:paraId="30DA7A3D" w14:textId="67C8C8A3" w:rsidR="00183F9F" w:rsidRPr="00C70209" w:rsidRDefault="00183F9F" w:rsidP="00082182">
      <w:pPr>
        <w:pStyle w:val="BodyText"/>
      </w:pPr>
      <w:r w:rsidRPr="00C70209">
        <w:t xml:space="preserve">The systematic review and hand-searching process identified one poor-quality Level II study (Precious 1996) </w:t>
      </w:r>
      <w:r w:rsidRPr="00C70209">
        <w:rPr>
          <w:rFonts w:eastAsia="Arial Unicode MS"/>
          <w:lang w:eastAsia="ja-JP"/>
        </w:rPr>
        <w:t>comparing</w:t>
      </w:r>
      <w:r w:rsidRPr="00C70209">
        <w:t xml:space="preserve"> induced hypotensive anaesthesia with no hypotensive anaesthesia</w:t>
      </w:r>
      <w:r w:rsidRPr="00C70209">
        <w:rPr>
          <w:rFonts w:eastAsia="Arial Unicode MS"/>
          <w:lang w:eastAsia="ja-JP"/>
        </w:rPr>
        <w:t xml:space="preserve"> in paediatric patients undergoing surgery that </w:t>
      </w:r>
      <w:r w:rsidRPr="00C70209">
        <w:t xml:space="preserve">provided evidence for transfusion incidence. </w:t>
      </w:r>
      <w:r w:rsidRPr="00C70209">
        <w:rPr>
          <w:b/>
        </w:rPr>
        <w:fldChar w:fldCharType="begin"/>
      </w:r>
      <w:r w:rsidRPr="00C70209">
        <w:rPr>
          <w:b/>
        </w:rPr>
        <w:instrText xml:space="preserve"> REF _Ref413160051 \h  \* MERGEFORMAT </w:instrText>
      </w:r>
      <w:r w:rsidRPr="00C70209">
        <w:rPr>
          <w:b/>
        </w:rPr>
      </w:r>
      <w:r w:rsidRPr="00C70209">
        <w:rPr>
          <w:b/>
        </w:rPr>
        <w:fldChar w:fldCharType="separate"/>
      </w:r>
      <w:r w:rsidR="000F7A9B" w:rsidRPr="000F7A9B">
        <w:rPr>
          <w:b/>
        </w:rPr>
        <w:t>Table 3.4.14</w:t>
      </w:r>
      <w:r w:rsidRPr="00C70209">
        <w:rPr>
          <w:b/>
        </w:rPr>
        <w:fldChar w:fldCharType="end"/>
      </w:r>
      <w:r w:rsidRPr="00C70209">
        <w:t xml:space="preserve"> </w:t>
      </w:r>
      <w:r w:rsidRPr="00C70209">
        <w:rPr>
          <w:lang w:eastAsia="en-GB"/>
        </w:rPr>
        <w:t>summarises the results from this study.</w:t>
      </w:r>
    </w:p>
    <w:p w14:paraId="489055EB" w14:textId="1CC60E27" w:rsidR="00183F9F" w:rsidRPr="00C70209" w:rsidRDefault="00183F9F" w:rsidP="00082182">
      <w:pPr>
        <w:pStyle w:val="BodyText"/>
      </w:pPr>
      <w:r w:rsidRPr="00C70209">
        <w:t>Precious (1996) assessed transfusion incidence in 50 adolescent patients undergoing osteotomy or genioplasty, and reported no transfusions in either treatment group.</w:t>
      </w:r>
    </w:p>
    <w:p w14:paraId="643CF774" w14:textId="77777777" w:rsidR="00183F9F" w:rsidRPr="00C70209" w:rsidRDefault="00183F9F" w:rsidP="00082182">
      <w:pPr>
        <w:pStyle w:val="BodyText"/>
      </w:pPr>
    </w:p>
    <w:p w14:paraId="11EE0A3D" w14:textId="77777777" w:rsidR="00183F9F" w:rsidRPr="00C70209" w:rsidRDefault="00183F9F" w:rsidP="00082182">
      <w:pPr>
        <w:pStyle w:val="BodyText"/>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740B8B9E" w14:textId="77777777" w:rsidR="00183F9F" w:rsidRPr="00C70209" w:rsidRDefault="00183F9F" w:rsidP="00082182">
      <w:pPr>
        <w:pStyle w:val="Caption"/>
        <w:rPr>
          <w:szCs w:val="21"/>
          <w:lang w:eastAsia="en-GB"/>
        </w:rPr>
      </w:pPr>
      <w:bookmarkStart w:id="782" w:name="_Ref413160051"/>
      <w:bookmarkStart w:id="783" w:name="_Toc427747202"/>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4</w:t>
      </w:r>
      <w:r w:rsidRPr="00C70209">
        <w:fldChar w:fldCharType="end"/>
      </w:r>
      <w:bookmarkEnd w:id="782"/>
      <w:r w:rsidRPr="00C70209">
        <w:tab/>
      </w:r>
      <w:r w:rsidRPr="00C70209">
        <w:rPr>
          <w:rFonts w:eastAsia="Times New Roman" w:cs="Tahoma"/>
          <w:szCs w:val="21"/>
          <w:lang w:eastAsia="en-GB"/>
        </w:rPr>
        <w:t>Neonatal and paediatric patients undergoing surgery</w:t>
      </w:r>
      <w:r w:rsidRPr="00C70209">
        <w:rPr>
          <w:szCs w:val="21"/>
          <w:lang w:eastAsia="en-GB"/>
        </w:rPr>
        <w:t>: Results for deliberate/controlled induced hypotension versus no deliberate/controlled induced hypotension – transfusion volume or incidence</w:t>
      </w:r>
      <w:bookmarkEnd w:id="78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5"/>
        <w:gridCol w:w="1395"/>
        <w:gridCol w:w="1395"/>
        <w:gridCol w:w="1627"/>
        <w:gridCol w:w="1162"/>
        <w:gridCol w:w="1457"/>
        <w:gridCol w:w="1457"/>
        <w:gridCol w:w="1457"/>
        <w:gridCol w:w="1729"/>
      </w:tblGrid>
      <w:tr w:rsidR="00183F9F" w:rsidRPr="00C70209" w14:paraId="5CB30BCD"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79F814D8"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3D44AAC4"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0E57E444"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2" w:type="pct"/>
            <w:vMerge w:val="restart"/>
            <w:tcBorders>
              <w:top w:val="single" w:sz="4" w:space="0" w:color="000000"/>
              <w:left w:val="single" w:sz="4" w:space="0" w:color="000000"/>
              <w:bottom w:val="nil"/>
              <w:right w:val="single" w:sz="4" w:space="0" w:color="000000"/>
            </w:tcBorders>
            <w:hideMark/>
          </w:tcPr>
          <w:p w14:paraId="5CDCCDFB"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2" w:type="pct"/>
            <w:vMerge w:val="restart"/>
            <w:tcBorders>
              <w:top w:val="single" w:sz="4" w:space="0" w:color="000000"/>
              <w:left w:val="single" w:sz="4" w:space="0" w:color="000000"/>
              <w:bottom w:val="nil"/>
              <w:right w:val="single" w:sz="4" w:space="0" w:color="000000"/>
            </w:tcBorders>
            <w:hideMark/>
          </w:tcPr>
          <w:p w14:paraId="1DD708C0"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2" w:type="pct"/>
            <w:vMerge w:val="restart"/>
            <w:tcBorders>
              <w:top w:val="single" w:sz="4" w:space="0" w:color="000000"/>
              <w:left w:val="single" w:sz="4" w:space="0" w:color="000000"/>
              <w:bottom w:val="nil"/>
              <w:right w:val="single" w:sz="4" w:space="0" w:color="000000"/>
            </w:tcBorders>
            <w:hideMark/>
          </w:tcPr>
          <w:p w14:paraId="5D777D2C"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4C09EF81"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74" w:type="pct"/>
            <w:vMerge w:val="restart"/>
            <w:tcBorders>
              <w:top w:val="single" w:sz="4" w:space="0" w:color="000000"/>
              <w:left w:val="single" w:sz="4" w:space="0" w:color="000000"/>
              <w:bottom w:val="nil"/>
              <w:right w:val="single" w:sz="4" w:space="0" w:color="000000"/>
            </w:tcBorders>
            <w:hideMark/>
          </w:tcPr>
          <w:p w14:paraId="3435FEA2"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10" w:type="pct"/>
            <w:vMerge w:val="restart"/>
            <w:tcBorders>
              <w:top w:val="single" w:sz="4" w:space="0" w:color="000000"/>
              <w:left w:val="single" w:sz="4" w:space="0" w:color="000000"/>
              <w:bottom w:val="nil"/>
              <w:right w:val="single" w:sz="4" w:space="0" w:color="000000"/>
            </w:tcBorders>
            <w:hideMark/>
          </w:tcPr>
          <w:p w14:paraId="16764D5E"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52" w:type="pct"/>
            <w:gridSpan w:val="4"/>
            <w:tcBorders>
              <w:top w:val="single" w:sz="4" w:space="0" w:color="000000"/>
              <w:left w:val="single" w:sz="4" w:space="0" w:color="000000"/>
              <w:bottom w:val="single" w:sz="4" w:space="0" w:color="000000"/>
              <w:right w:val="single" w:sz="4" w:space="0" w:color="000000"/>
            </w:tcBorders>
            <w:hideMark/>
          </w:tcPr>
          <w:p w14:paraId="5382D1AF"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5DF3EBDA"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5BD8A085"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nil"/>
              <w:right w:val="single" w:sz="4" w:space="0" w:color="000000"/>
            </w:tcBorders>
            <w:vAlign w:val="center"/>
            <w:hideMark/>
          </w:tcPr>
          <w:p w14:paraId="2093017C"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nil"/>
              <w:right w:val="single" w:sz="4" w:space="0" w:color="000000"/>
            </w:tcBorders>
            <w:vAlign w:val="center"/>
            <w:hideMark/>
          </w:tcPr>
          <w:p w14:paraId="42ACAC7E"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nil"/>
              <w:right w:val="single" w:sz="4" w:space="0" w:color="000000"/>
            </w:tcBorders>
            <w:vAlign w:val="center"/>
            <w:hideMark/>
          </w:tcPr>
          <w:p w14:paraId="75622B52" w14:textId="77777777" w:rsidR="00183F9F" w:rsidRPr="00C70209" w:rsidRDefault="00183F9F" w:rsidP="00082182">
            <w:pPr>
              <w:pStyle w:val="TableH2"/>
              <w:rPr>
                <w:rFonts w:eastAsia="Arial Unicode MS"/>
                <w:lang w:eastAsia="ja-JP"/>
              </w:rPr>
            </w:pPr>
          </w:p>
        </w:tc>
        <w:tc>
          <w:tcPr>
            <w:tcW w:w="574" w:type="pct"/>
            <w:vMerge/>
            <w:tcBorders>
              <w:top w:val="single" w:sz="4" w:space="0" w:color="000000"/>
              <w:left w:val="single" w:sz="4" w:space="0" w:color="000000"/>
              <w:bottom w:val="nil"/>
              <w:right w:val="single" w:sz="4" w:space="0" w:color="000000"/>
            </w:tcBorders>
            <w:vAlign w:val="center"/>
            <w:hideMark/>
          </w:tcPr>
          <w:p w14:paraId="5224E8EA" w14:textId="77777777" w:rsidR="00183F9F" w:rsidRPr="00C70209" w:rsidRDefault="00183F9F" w:rsidP="00082182">
            <w:pPr>
              <w:pStyle w:val="TableH2"/>
              <w:rPr>
                <w:rFonts w:eastAsia="Arial Unicode MS"/>
                <w:lang w:eastAsia="ja-JP"/>
              </w:rPr>
            </w:pPr>
          </w:p>
        </w:tc>
        <w:tc>
          <w:tcPr>
            <w:tcW w:w="410" w:type="pct"/>
            <w:vMerge/>
            <w:tcBorders>
              <w:top w:val="single" w:sz="4" w:space="0" w:color="000000"/>
              <w:left w:val="single" w:sz="4" w:space="0" w:color="000000"/>
              <w:bottom w:val="nil"/>
              <w:right w:val="single" w:sz="4" w:space="0" w:color="000000"/>
            </w:tcBorders>
            <w:vAlign w:val="center"/>
            <w:hideMark/>
          </w:tcPr>
          <w:p w14:paraId="6D084A39" w14:textId="77777777" w:rsidR="00183F9F" w:rsidRPr="00C70209" w:rsidRDefault="00183F9F" w:rsidP="00082182">
            <w:pPr>
              <w:pStyle w:val="TableH2"/>
              <w:rPr>
                <w:rFonts w:eastAsia="Arial Unicode MS"/>
                <w:lang w:eastAsia="ja-JP"/>
              </w:rPr>
            </w:pPr>
          </w:p>
        </w:tc>
        <w:tc>
          <w:tcPr>
            <w:tcW w:w="514" w:type="pct"/>
            <w:tcBorders>
              <w:top w:val="single" w:sz="4" w:space="0" w:color="000000"/>
              <w:left w:val="single" w:sz="4" w:space="0" w:color="000000"/>
              <w:bottom w:val="nil"/>
              <w:right w:val="single" w:sz="4" w:space="0" w:color="000000"/>
            </w:tcBorders>
            <w:hideMark/>
          </w:tcPr>
          <w:p w14:paraId="72145827" w14:textId="77777777" w:rsidR="00183F9F" w:rsidRPr="00C70209" w:rsidRDefault="00183F9F" w:rsidP="00082182">
            <w:pPr>
              <w:pStyle w:val="TableH2"/>
              <w:rPr>
                <w:rFonts w:eastAsia="Arial Unicode MS"/>
                <w:lang w:eastAsia="ja-JP"/>
              </w:rPr>
            </w:pPr>
            <w:r w:rsidRPr="00C70209">
              <w:rPr>
                <w:rFonts w:eastAsia="Arial Unicode MS"/>
                <w:lang w:eastAsia="ja-JP"/>
              </w:rPr>
              <w:t>Induced hypotension</w:t>
            </w:r>
          </w:p>
          <w:p w14:paraId="1186BC4B"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nil"/>
              <w:right w:val="single" w:sz="4" w:space="0" w:color="000000"/>
            </w:tcBorders>
            <w:hideMark/>
          </w:tcPr>
          <w:p w14:paraId="78F240EA" w14:textId="77777777" w:rsidR="00183F9F" w:rsidRPr="00C70209" w:rsidRDefault="00183F9F" w:rsidP="00082182">
            <w:pPr>
              <w:pStyle w:val="TableH2"/>
              <w:rPr>
                <w:rFonts w:eastAsia="Arial Unicode MS"/>
                <w:lang w:eastAsia="ja-JP"/>
              </w:rPr>
            </w:pPr>
            <w:r w:rsidRPr="00C70209">
              <w:rPr>
                <w:rFonts w:eastAsia="Arial Unicode MS"/>
                <w:lang w:eastAsia="ja-JP"/>
              </w:rPr>
              <w:t>No induced hypotension</w:t>
            </w:r>
          </w:p>
          <w:p w14:paraId="00B14FA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nil"/>
              <w:right w:val="single" w:sz="4" w:space="0" w:color="000000"/>
            </w:tcBorders>
            <w:hideMark/>
          </w:tcPr>
          <w:p w14:paraId="2D48F928"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nil"/>
              <w:right w:val="single" w:sz="4" w:space="0" w:color="000000"/>
            </w:tcBorders>
            <w:hideMark/>
          </w:tcPr>
          <w:p w14:paraId="638B3E4F"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6FE24CAD" w14:textId="27247CA2"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57A487A0"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6A831D00"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71ABE528"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7AC70776"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42FC7160" w14:textId="1166FF23" w:rsidR="00183F9F" w:rsidRPr="00C70209" w:rsidRDefault="00183F9F" w:rsidP="00082182">
            <w:pPr>
              <w:pStyle w:val="Tabletext-evidencematrix"/>
            </w:pPr>
            <w:r w:rsidRPr="00C70209">
              <w:t>Precious 1996</w:t>
            </w:r>
            <w:r w:rsidRPr="00C70209">
              <w:fldChar w:fldCharType="begin"/>
            </w:r>
            <w:r w:rsidR="000E261C">
              <w:instrText xml:space="preserve"> ADDIN EN.CITE &lt;EndNote&gt;&lt;Cite&gt;&lt;Author&gt;Precious&lt;/Author&gt;&lt;Year&gt;1996&lt;/Year&gt;&lt;RecNum&gt;937&lt;/RecNum&gt;&lt;DisplayText&gt;&lt;style face="superscript"&gt;347&lt;/style&gt;&lt;/DisplayText&gt;&lt;record&gt;&lt;rec-number&gt;937&lt;/rec-number&gt;&lt;foreign-keys&gt;&lt;key app="EN" db-id="9edve2wadsavt5ewavaxtda4f2tavzvts9ee" timestamp="1435709514"&gt;937&lt;/key&gt;&lt;/foreign-keys&gt;&lt;ref-type name="Journal Article"&gt;17&lt;/ref-type&gt;&lt;contributors&gt;&lt;authors&gt;&lt;author&gt;Precious, D. S.&lt;/author&gt;&lt;author&gt;Splinter, W.&lt;/author&gt;&lt;author&gt;Bosco, D.&lt;/author&gt;&lt;/authors&gt;&lt;/contributors&gt;&lt;titles&gt;&lt;title&gt;Induced hypotensive anesthesia for adolescent orthognathic surgery patients&lt;/title&gt;&lt;secondary-title&gt;Journal of Oral and Maxillofacial Surgery&lt;/secondary-title&gt;&lt;alt-title&gt;J. Oral Maxillofac. Surg.&lt;/alt-title&gt;&lt;/titles&gt;&lt;periodical&gt;&lt;full-title&gt;Journal of Oral and Maxillofacial Surgery&lt;/full-title&gt;&lt;abbr-1&gt;J. Oral Maxillofac. Surg.&lt;/abbr-1&gt;&lt;/periodical&gt;&lt;alt-periodical&gt;&lt;full-title&gt;Journal of Oral and Maxillofacial Surgery&lt;/full-title&gt;&lt;abbr-1&gt;J. Oral Maxillofac. Surg.&lt;/abbr-1&gt;&lt;/alt-periodical&gt;&lt;pages&gt;680–683, discussion 683–684&lt;/pages&gt;&lt;volume&gt;54&lt;/volume&gt;&lt;number&gt;6&lt;/number&gt;&lt;dates&gt;&lt;year&gt;1996&lt;/year&gt;&lt;/dates&gt;&lt;isbn&gt;0278-2391&lt;/isbn&gt;&lt;urls&gt;&lt;related-urls&gt;&lt;url&gt;http://www.joms.org/article/S0278-2391(96)90679-5/abstract&lt;/url&gt;&lt;/related-urls&gt;&lt;/urls&gt;&lt;electronic-resource-num&gt;DOI:10.1016/S0278-2391(96)90679-5&lt;/electronic-resource-num&gt;&lt;/record&gt;&lt;/Cite&gt;&lt;/EndNote&gt;</w:instrText>
            </w:r>
            <w:r w:rsidRPr="00C70209">
              <w:fldChar w:fldCharType="separate"/>
            </w:r>
            <w:r w:rsidR="000E261C" w:rsidRPr="000E261C">
              <w:rPr>
                <w:noProof/>
                <w:vertAlign w:val="superscript"/>
              </w:rPr>
              <w:t>347</w:t>
            </w:r>
            <w:r w:rsidRPr="00C70209">
              <w:fldChar w:fldCharType="end"/>
            </w:r>
          </w:p>
          <w:p w14:paraId="69964AB0" w14:textId="77777777" w:rsidR="00183F9F" w:rsidRPr="00C70209" w:rsidRDefault="00183F9F" w:rsidP="00082182">
            <w:pPr>
              <w:pStyle w:val="Tabletext-evidencematrix"/>
            </w:pPr>
            <w:r w:rsidRPr="00C70209">
              <w:t>Level II</w:t>
            </w:r>
          </w:p>
          <w:p w14:paraId="45BC2179" w14:textId="77777777" w:rsidR="00183F9F" w:rsidRPr="00C70209" w:rsidRDefault="00183F9F" w:rsidP="00082182">
            <w:pPr>
              <w:pStyle w:val="Tabletext-evidencematrix"/>
              <w:rPr>
                <w:i/>
              </w:rPr>
            </w:pPr>
            <w:r w:rsidRPr="00C70209">
              <w:rPr>
                <w:i/>
              </w:rPr>
              <w:t>Poor</w:t>
            </w:r>
          </w:p>
        </w:tc>
        <w:tc>
          <w:tcPr>
            <w:tcW w:w="492" w:type="pct"/>
            <w:tcBorders>
              <w:top w:val="single" w:sz="4" w:space="0" w:color="000000"/>
              <w:left w:val="single" w:sz="4" w:space="0" w:color="000000"/>
              <w:bottom w:val="single" w:sz="4" w:space="0" w:color="000000"/>
              <w:right w:val="single" w:sz="4" w:space="0" w:color="000000"/>
            </w:tcBorders>
            <w:hideMark/>
          </w:tcPr>
          <w:p w14:paraId="5D5CE922" w14:textId="77777777" w:rsidR="00183F9F" w:rsidRPr="00C70209" w:rsidRDefault="00183F9F" w:rsidP="00082182">
            <w:pPr>
              <w:pStyle w:val="Tabletext-evidencematrix"/>
            </w:pPr>
            <w:r w:rsidRPr="00C70209">
              <w:t>N=50</w:t>
            </w:r>
          </w:p>
        </w:tc>
        <w:tc>
          <w:tcPr>
            <w:tcW w:w="492" w:type="pct"/>
            <w:tcBorders>
              <w:top w:val="single" w:sz="4" w:space="0" w:color="000000"/>
              <w:left w:val="single" w:sz="4" w:space="0" w:color="000000"/>
              <w:bottom w:val="single" w:sz="4" w:space="0" w:color="000000"/>
              <w:right w:val="single" w:sz="4" w:space="0" w:color="000000"/>
            </w:tcBorders>
            <w:hideMark/>
          </w:tcPr>
          <w:p w14:paraId="5068B6CF" w14:textId="77777777" w:rsidR="00183F9F" w:rsidRPr="00C70209" w:rsidRDefault="00183F9F" w:rsidP="00082182">
            <w:pPr>
              <w:pStyle w:val="Tabletext-evidencematrix"/>
            </w:pPr>
            <w:r w:rsidRPr="00C70209">
              <w:t>Adolescents (aged 13–15 years) undergoing osteotomy or genioplasty</w:t>
            </w:r>
          </w:p>
        </w:tc>
        <w:tc>
          <w:tcPr>
            <w:tcW w:w="492" w:type="pct"/>
            <w:tcBorders>
              <w:top w:val="single" w:sz="4" w:space="0" w:color="000000"/>
              <w:left w:val="single" w:sz="4" w:space="0" w:color="000000"/>
              <w:bottom w:val="single" w:sz="4" w:space="0" w:color="000000"/>
              <w:right w:val="single" w:sz="4" w:space="0" w:color="000000"/>
            </w:tcBorders>
            <w:hideMark/>
          </w:tcPr>
          <w:p w14:paraId="5C3A0DE5" w14:textId="77777777" w:rsidR="00183F9F" w:rsidRPr="00C70209" w:rsidRDefault="00183F9F" w:rsidP="00082182">
            <w:pPr>
              <w:pStyle w:val="Tabletext-evidencematrix"/>
            </w:pPr>
            <w:r w:rsidRPr="00C70209">
              <w:t>Single hospital, Canada</w:t>
            </w:r>
          </w:p>
        </w:tc>
        <w:tc>
          <w:tcPr>
            <w:tcW w:w="574" w:type="pct"/>
            <w:tcBorders>
              <w:top w:val="single" w:sz="4" w:space="0" w:color="000000"/>
              <w:left w:val="single" w:sz="4" w:space="0" w:color="000000"/>
              <w:bottom w:val="single" w:sz="4" w:space="0" w:color="000000"/>
              <w:right w:val="single" w:sz="4" w:space="0" w:color="000000"/>
            </w:tcBorders>
            <w:hideMark/>
          </w:tcPr>
          <w:p w14:paraId="3A33FD35" w14:textId="77777777" w:rsidR="00183F9F" w:rsidRPr="00C70209" w:rsidRDefault="00183F9F" w:rsidP="00082182">
            <w:pPr>
              <w:pStyle w:val="Tabletext-evidencematrix"/>
            </w:pPr>
            <w:r w:rsidRPr="00C70209">
              <w:t>Induced hypotensive anaesthesia (blood pressure maintained within 75% of baseline systolic values) versus no hypotensive anaesthesia (blood pressure maintained within 10 mm Hg of baseline systolic values)</w:t>
            </w:r>
          </w:p>
        </w:tc>
        <w:tc>
          <w:tcPr>
            <w:tcW w:w="410" w:type="pct"/>
            <w:tcBorders>
              <w:top w:val="single" w:sz="4" w:space="0" w:color="000000"/>
              <w:left w:val="single" w:sz="4" w:space="0" w:color="000000"/>
              <w:bottom w:val="single" w:sz="4" w:space="0" w:color="000000"/>
              <w:right w:val="single" w:sz="4" w:space="0" w:color="000000"/>
            </w:tcBorders>
            <w:hideMark/>
          </w:tcPr>
          <w:p w14:paraId="7785AD1F" w14:textId="77777777" w:rsidR="00183F9F" w:rsidRPr="00C70209" w:rsidRDefault="00183F9F" w:rsidP="00082182">
            <w:pPr>
              <w:pStyle w:val="Tabletext-evidencematrix"/>
            </w:pPr>
            <w:r w:rsidRPr="00C70209">
              <w:t>Transfusion incidence</w:t>
            </w:r>
          </w:p>
        </w:tc>
        <w:tc>
          <w:tcPr>
            <w:tcW w:w="514" w:type="pct"/>
            <w:tcBorders>
              <w:top w:val="single" w:sz="4" w:space="0" w:color="000000"/>
              <w:left w:val="single" w:sz="4" w:space="0" w:color="000000"/>
              <w:bottom w:val="single" w:sz="4" w:space="0" w:color="000000"/>
              <w:right w:val="single" w:sz="4" w:space="0" w:color="000000"/>
            </w:tcBorders>
            <w:hideMark/>
          </w:tcPr>
          <w:p w14:paraId="5E4F7A6B" w14:textId="77777777" w:rsidR="00183F9F" w:rsidRPr="00C70209" w:rsidRDefault="00183F9F" w:rsidP="00082182">
            <w:pPr>
              <w:pStyle w:val="Tabletext-evidencematrix"/>
            </w:pPr>
            <w:r w:rsidRPr="00C70209">
              <w:t>0/25 (0%)</w:t>
            </w:r>
          </w:p>
        </w:tc>
        <w:tc>
          <w:tcPr>
            <w:tcW w:w="514" w:type="pct"/>
            <w:tcBorders>
              <w:top w:val="single" w:sz="4" w:space="0" w:color="000000"/>
              <w:left w:val="single" w:sz="4" w:space="0" w:color="000000"/>
              <w:bottom w:val="single" w:sz="4" w:space="0" w:color="000000"/>
              <w:right w:val="single" w:sz="4" w:space="0" w:color="000000"/>
            </w:tcBorders>
            <w:hideMark/>
          </w:tcPr>
          <w:p w14:paraId="2A1833F6" w14:textId="77777777" w:rsidR="00183F9F" w:rsidRPr="00C70209" w:rsidRDefault="00183F9F" w:rsidP="00082182">
            <w:pPr>
              <w:pStyle w:val="Tabletext-evidencematrix"/>
            </w:pPr>
            <w:r w:rsidRPr="00C70209">
              <w:t>0/25 (0%)</w:t>
            </w:r>
          </w:p>
        </w:tc>
        <w:tc>
          <w:tcPr>
            <w:tcW w:w="51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D8E3D14" w14:textId="77777777" w:rsidR="00183F9F" w:rsidRPr="00C70209" w:rsidRDefault="00183F9F" w:rsidP="00082182">
            <w:pPr>
              <w:pStyle w:val="Tabletext-evidencematrix"/>
            </w:pPr>
            <w:r w:rsidRPr="00C70209">
              <w:t>Not estimable</w:t>
            </w:r>
          </w:p>
        </w:tc>
        <w:tc>
          <w:tcPr>
            <w:tcW w:w="61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CA2ADD" w14:textId="77777777" w:rsidR="00183F9F" w:rsidRPr="00C70209" w:rsidRDefault="00183F9F" w:rsidP="00082182">
            <w:pPr>
              <w:pStyle w:val="Tabletext-evidencematrix"/>
            </w:pPr>
            <w:r w:rsidRPr="00C70209">
              <w:rPr>
                <w:i/>
              </w:rPr>
              <w:t>No significant difference</w:t>
            </w:r>
          </w:p>
          <w:p w14:paraId="6ADB5133" w14:textId="4C41D742" w:rsidR="00183F9F" w:rsidRPr="00C70209" w:rsidRDefault="001A475D" w:rsidP="00082182">
            <w:pPr>
              <w:pStyle w:val="Tabletext-evidencematrix"/>
            </w:pPr>
            <w:r w:rsidRPr="001A475D">
              <w:rPr>
                <w:i/>
              </w:rPr>
              <w:t>P = </w:t>
            </w:r>
            <w:r w:rsidR="00183F9F" w:rsidRPr="00C70209">
              <w:t>NA</w:t>
            </w:r>
          </w:p>
        </w:tc>
      </w:tr>
    </w:tbl>
    <w:p w14:paraId="40763679" w14:textId="77777777" w:rsidR="00183F9F" w:rsidRPr="00C70209" w:rsidRDefault="00183F9F" w:rsidP="00082182">
      <w:pPr>
        <w:pStyle w:val="TabFigNotes0noindent"/>
      </w:pPr>
      <w:r w:rsidRPr="00C70209">
        <w:t>CI, confidence interval; Hg, mercury; NA, not applicable</w:t>
      </w:r>
    </w:p>
    <w:p w14:paraId="12149C7F"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BC47420" w14:textId="7519A816"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7AA7CE1B" w14:textId="77777777" w:rsidR="00183F9F" w:rsidRPr="00C70209" w:rsidRDefault="00183F9F" w:rsidP="00082182">
      <w:pPr>
        <w:pStyle w:val="TabFigNotes0noindent"/>
      </w:pPr>
    </w:p>
    <w:p w14:paraId="129AE3E3" w14:textId="77777777" w:rsidR="00183F9F" w:rsidRPr="00C70209" w:rsidRDefault="00183F9F" w:rsidP="00082182">
      <w:pPr>
        <w:spacing w:after="200" w:line="276" w:lineRule="auto"/>
        <w:ind w:left="0"/>
        <w:rPr>
          <w:rFonts w:asciiTheme="minorHAnsi" w:eastAsiaTheme="minorHAnsi" w:hAnsiTheme="minorHAnsi" w:cstheme="minorBidi"/>
          <w:color w:val="auto"/>
          <w:lang w:eastAsia="en-US"/>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5B253B87" w14:textId="77777777" w:rsidR="00183F9F" w:rsidRPr="00C70209" w:rsidRDefault="00183F9F" w:rsidP="00082182">
      <w:pPr>
        <w:pStyle w:val="Heading6"/>
      </w:pPr>
      <w:r w:rsidRPr="00C70209">
        <w:t>Bleeding events</w:t>
      </w:r>
    </w:p>
    <w:p w14:paraId="3E698F7F" w14:textId="74523D7D" w:rsidR="00183F9F" w:rsidRPr="00C70209" w:rsidRDefault="00183F9F" w:rsidP="00082182">
      <w:pPr>
        <w:rPr>
          <w:lang w:eastAsia="en-GB"/>
        </w:rPr>
      </w:pPr>
      <w:r w:rsidRPr="00C70209">
        <w:t>One Level II study of poor</w:t>
      </w:r>
      <w:r w:rsidR="00BB008C" w:rsidRPr="00C70209">
        <w:t>-</w:t>
      </w:r>
      <w:r w:rsidRPr="00C70209">
        <w:t xml:space="preserve">quality (Precious 1996) provided evidence for bleeding events. </w:t>
      </w:r>
      <w:r w:rsidRPr="00C70209">
        <w:rPr>
          <w:b/>
        </w:rPr>
        <w:fldChar w:fldCharType="begin"/>
      </w:r>
      <w:r w:rsidRPr="00C70209">
        <w:rPr>
          <w:b/>
        </w:rPr>
        <w:instrText xml:space="preserve"> REF _Ref413160106 \h  \* MERGEFORMAT </w:instrText>
      </w:r>
      <w:r w:rsidRPr="00C70209">
        <w:rPr>
          <w:b/>
        </w:rPr>
      </w:r>
      <w:r w:rsidRPr="00C70209">
        <w:rPr>
          <w:b/>
        </w:rPr>
        <w:fldChar w:fldCharType="separate"/>
      </w:r>
      <w:r w:rsidR="000F7A9B" w:rsidRPr="000F7A9B">
        <w:rPr>
          <w:b/>
        </w:rPr>
        <w:t>Table 3.4.15</w:t>
      </w:r>
      <w:r w:rsidRPr="00C70209">
        <w:rPr>
          <w:b/>
        </w:rPr>
        <w:fldChar w:fldCharType="end"/>
      </w:r>
      <w:r w:rsidRPr="00C70209">
        <w:t xml:space="preserve"> </w:t>
      </w:r>
      <w:r w:rsidRPr="00C70209">
        <w:rPr>
          <w:lang w:eastAsia="en-GB"/>
        </w:rPr>
        <w:t>summarises the results from these studies.</w:t>
      </w:r>
    </w:p>
    <w:p w14:paraId="72B2D2BA" w14:textId="0754EF17" w:rsidR="00183F9F" w:rsidRPr="00C70209" w:rsidRDefault="00183F9F" w:rsidP="00082182">
      <w:pPr>
        <w:rPr>
          <w:lang w:eastAsia="en-GB"/>
        </w:rPr>
      </w:pPr>
      <w:r w:rsidRPr="00C70209">
        <w:t xml:space="preserve">Precious (1996) assessed bleeding events in 50 adolescent patients undergoing osteotomy or genioplasty. A significant difference favouring induced hypotension was reported for estimated blood loss by surgeon (MD –1.80, 95% CI –3.19, –0.41, </w:t>
      </w:r>
      <w:r w:rsidR="001A475D" w:rsidRPr="001A475D">
        <w:rPr>
          <w:i/>
        </w:rPr>
        <w:t>P &lt; </w:t>
      </w:r>
      <w:r w:rsidRPr="00C70209">
        <w:t xml:space="preserve">0.017), by anaesthetist (MD –3.00, 95% CI –4.96, –1.04, </w:t>
      </w:r>
      <w:r w:rsidR="001A475D" w:rsidRPr="001A475D">
        <w:rPr>
          <w:i/>
        </w:rPr>
        <w:t>P &lt; </w:t>
      </w:r>
      <w:r w:rsidRPr="00C70209">
        <w:t xml:space="preserve">0.003), and by haematocrit (MD –2.60, 95% CI –4.75, –0.45, </w:t>
      </w:r>
      <w:r w:rsidR="001A475D" w:rsidRPr="001A475D">
        <w:rPr>
          <w:i/>
        </w:rPr>
        <w:t>P &lt; </w:t>
      </w:r>
      <w:r w:rsidRPr="00C70209">
        <w:t xml:space="preserve">0.02). A significant difference favouring induced hypotension was also reported for average estimated blood loss (MD –2.50, 95% CI –3.98, –1.02, </w:t>
      </w:r>
      <w:r w:rsidR="001A475D" w:rsidRPr="001A475D">
        <w:rPr>
          <w:i/>
        </w:rPr>
        <w:t>P &lt; </w:t>
      </w:r>
      <w:r w:rsidRPr="00C70209">
        <w:t xml:space="preserve">0.002) and surgical field rating (MD –0.5, 95% CI –0.78, –0.22, </w:t>
      </w:r>
      <w:r w:rsidR="001A475D" w:rsidRPr="001A475D">
        <w:rPr>
          <w:i/>
        </w:rPr>
        <w:t>P &lt; </w:t>
      </w:r>
      <w:r w:rsidRPr="00C70209">
        <w:t>0.001).</w:t>
      </w:r>
    </w:p>
    <w:p w14:paraId="514B105F" w14:textId="77777777" w:rsidR="00183F9F" w:rsidRPr="00C70209" w:rsidRDefault="00183F9F" w:rsidP="00082182">
      <w:pPr>
        <w:rPr>
          <w:lang w:eastAsia="en-GB"/>
        </w:rPr>
      </w:pPr>
    </w:p>
    <w:p w14:paraId="47BFEE71" w14:textId="77777777" w:rsidR="00183F9F" w:rsidRPr="00C70209" w:rsidRDefault="00183F9F" w:rsidP="00082182">
      <w:pPr>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292B4E67" w14:textId="77777777" w:rsidR="00183F9F" w:rsidRPr="00C70209" w:rsidRDefault="00183F9F" w:rsidP="00082182">
      <w:pPr>
        <w:pStyle w:val="Caption"/>
        <w:ind w:left="0" w:firstLine="0"/>
      </w:pPr>
      <w:bookmarkStart w:id="784" w:name="_Ref413160106"/>
      <w:bookmarkStart w:id="785" w:name="_Toc427747203"/>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5</w:t>
      </w:r>
      <w:r w:rsidRPr="00C70209">
        <w:fldChar w:fldCharType="end"/>
      </w:r>
      <w:bookmarkEnd w:id="784"/>
      <w:r w:rsidRPr="00C70209">
        <w:tab/>
      </w:r>
      <w:r w:rsidRPr="00C70209">
        <w:rPr>
          <w:rFonts w:eastAsia="Times New Roman" w:cs="Tahoma"/>
          <w:szCs w:val="21"/>
          <w:lang w:eastAsia="en-GB"/>
        </w:rPr>
        <w:t>Neonatal and paediatric patients undergoing surgery</w:t>
      </w:r>
      <w:r w:rsidRPr="00C70209">
        <w:t>: Results for deliberate/controlled induced hypotension versus no deliberate/controlled induced hypotension – bleeding events</w:t>
      </w:r>
      <w:bookmarkEnd w:id="78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193"/>
        <w:gridCol w:w="1559"/>
        <w:gridCol w:w="1417"/>
        <w:gridCol w:w="1466"/>
        <w:gridCol w:w="1466"/>
        <w:gridCol w:w="1466"/>
        <w:gridCol w:w="1729"/>
      </w:tblGrid>
      <w:tr w:rsidR="00183F9F" w:rsidRPr="00C70209" w14:paraId="1E2AF6DA"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7D6B87BA"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2142E142"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1DC87007"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2D7E8839"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6A3CB7B7"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21" w:type="pct"/>
            <w:vMerge w:val="restart"/>
            <w:tcBorders>
              <w:top w:val="single" w:sz="4" w:space="0" w:color="000000"/>
              <w:left w:val="single" w:sz="4" w:space="0" w:color="000000"/>
              <w:bottom w:val="nil"/>
              <w:right w:val="single" w:sz="4" w:space="0" w:color="000000"/>
            </w:tcBorders>
            <w:hideMark/>
          </w:tcPr>
          <w:p w14:paraId="3660CC7C"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3A918531"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50" w:type="pct"/>
            <w:vMerge w:val="restart"/>
            <w:tcBorders>
              <w:top w:val="single" w:sz="4" w:space="0" w:color="000000"/>
              <w:left w:val="single" w:sz="4" w:space="0" w:color="000000"/>
              <w:bottom w:val="nil"/>
              <w:right w:val="single" w:sz="4" w:space="0" w:color="000000"/>
            </w:tcBorders>
            <w:hideMark/>
          </w:tcPr>
          <w:p w14:paraId="7BAF81F6"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500" w:type="pct"/>
            <w:vMerge w:val="restart"/>
            <w:tcBorders>
              <w:top w:val="single" w:sz="4" w:space="0" w:color="000000"/>
              <w:left w:val="single" w:sz="4" w:space="0" w:color="000000"/>
              <w:bottom w:val="nil"/>
              <w:right w:val="single" w:sz="4" w:space="0" w:color="000000"/>
            </w:tcBorders>
            <w:hideMark/>
          </w:tcPr>
          <w:p w14:paraId="1719C06B"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1" w:type="pct"/>
            <w:gridSpan w:val="4"/>
            <w:tcBorders>
              <w:top w:val="single" w:sz="4" w:space="0" w:color="000000"/>
              <w:left w:val="single" w:sz="4" w:space="0" w:color="000000"/>
              <w:bottom w:val="single" w:sz="4" w:space="0" w:color="000000"/>
              <w:right w:val="single" w:sz="4" w:space="0" w:color="000000"/>
            </w:tcBorders>
            <w:hideMark/>
          </w:tcPr>
          <w:p w14:paraId="51F77AB3"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53402280"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714CCA28"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29F44CE1"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1C362064"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21" w:type="pct"/>
            <w:vMerge/>
            <w:tcBorders>
              <w:top w:val="single" w:sz="4" w:space="0" w:color="000000"/>
              <w:left w:val="single" w:sz="4" w:space="0" w:color="000000"/>
              <w:bottom w:val="nil"/>
              <w:right w:val="single" w:sz="4" w:space="0" w:color="000000"/>
            </w:tcBorders>
            <w:vAlign w:val="center"/>
            <w:hideMark/>
          </w:tcPr>
          <w:p w14:paraId="63856F32"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50" w:type="pct"/>
            <w:vMerge/>
            <w:tcBorders>
              <w:top w:val="single" w:sz="4" w:space="0" w:color="000000"/>
              <w:left w:val="single" w:sz="4" w:space="0" w:color="000000"/>
              <w:bottom w:val="nil"/>
              <w:right w:val="single" w:sz="4" w:space="0" w:color="000000"/>
            </w:tcBorders>
            <w:vAlign w:val="center"/>
            <w:hideMark/>
          </w:tcPr>
          <w:p w14:paraId="1107CD53"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0" w:type="pct"/>
            <w:vMerge/>
            <w:tcBorders>
              <w:top w:val="single" w:sz="4" w:space="0" w:color="000000"/>
              <w:left w:val="single" w:sz="4" w:space="0" w:color="000000"/>
              <w:bottom w:val="nil"/>
              <w:right w:val="single" w:sz="4" w:space="0" w:color="000000"/>
            </w:tcBorders>
            <w:vAlign w:val="center"/>
            <w:hideMark/>
          </w:tcPr>
          <w:p w14:paraId="735C9BCD"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17" w:type="pct"/>
            <w:tcBorders>
              <w:top w:val="single" w:sz="4" w:space="0" w:color="000000"/>
              <w:left w:val="single" w:sz="4" w:space="0" w:color="000000"/>
              <w:bottom w:val="nil"/>
              <w:right w:val="single" w:sz="4" w:space="0" w:color="000000"/>
            </w:tcBorders>
            <w:hideMark/>
          </w:tcPr>
          <w:p w14:paraId="42D1FF95" w14:textId="77777777" w:rsidR="00183F9F" w:rsidRPr="00C70209" w:rsidRDefault="00183F9F" w:rsidP="00082182">
            <w:pPr>
              <w:pStyle w:val="TableH2"/>
              <w:rPr>
                <w:rFonts w:eastAsia="Arial Unicode MS"/>
                <w:lang w:eastAsia="ja-JP"/>
              </w:rPr>
            </w:pPr>
            <w:r w:rsidRPr="00C70209">
              <w:rPr>
                <w:rFonts w:eastAsia="Arial Unicode MS"/>
                <w:lang w:eastAsia="ja-JP"/>
              </w:rPr>
              <w:t>Induced hypotension</w:t>
            </w:r>
          </w:p>
          <w:p w14:paraId="0D46D791"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7" w:type="pct"/>
            <w:tcBorders>
              <w:top w:val="single" w:sz="4" w:space="0" w:color="000000"/>
              <w:left w:val="single" w:sz="4" w:space="0" w:color="000000"/>
              <w:bottom w:val="nil"/>
              <w:right w:val="single" w:sz="4" w:space="0" w:color="000000"/>
            </w:tcBorders>
            <w:hideMark/>
          </w:tcPr>
          <w:p w14:paraId="71C88062" w14:textId="77777777" w:rsidR="00183F9F" w:rsidRPr="00C70209" w:rsidRDefault="00183F9F" w:rsidP="00082182">
            <w:pPr>
              <w:pStyle w:val="TableH2"/>
              <w:rPr>
                <w:rFonts w:eastAsia="Arial Unicode MS"/>
                <w:lang w:eastAsia="ja-JP"/>
              </w:rPr>
            </w:pPr>
            <w:r w:rsidRPr="00C70209">
              <w:rPr>
                <w:rFonts w:eastAsia="Arial Unicode MS"/>
                <w:lang w:eastAsia="ja-JP"/>
              </w:rPr>
              <w:t>No induced hypotension</w:t>
            </w:r>
          </w:p>
          <w:p w14:paraId="33F21DF9"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7" w:type="pct"/>
            <w:tcBorders>
              <w:top w:val="single" w:sz="4" w:space="0" w:color="000000"/>
              <w:left w:val="single" w:sz="4" w:space="0" w:color="000000"/>
              <w:bottom w:val="nil"/>
              <w:right w:val="single" w:sz="4" w:space="0" w:color="000000"/>
            </w:tcBorders>
            <w:hideMark/>
          </w:tcPr>
          <w:p w14:paraId="6A74A25C"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nil"/>
              <w:right w:val="single" w:sz="4" w:space="0" w:color="000000"/>
            </w:tcBorders>
            <w:hideMark/>
          </w:tcPr>
          <w:p w14:paraId="17859983"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7B5EF441" w14:textId="276D6CCE"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04CD4E43"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4D9D7B8A"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5E787140"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00F91CB6"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2D994E6D" w14:textId="41D2A466" w:rsidR="00183F9F" w:rsidRPr="00C70209" w:rsidRDefault="00183F9F" w:rsidP="00082182">
            <w:pPr>
              <w:pStyle w:val="Tabletext-evidencematrix"/>
            </w:pPr>
            <w:r w:rsidRPr="00C70209">
              <w:t>Precious 1996</w:t>
            </w:r>
            <w:r w:rsidRPr="00C70209">
              <w:fldChar w:fldCharType="begin"/>
            </w:r>
            <w:r w:rsidR="000E261C">
              <w:instrText xml:space="preserve"> ADDIN EN.CITE &lt;EndNote&gt;&lt;Cite&gt;&lt;Author&gt;Precious&lt;/Author&gt;&lt;Year&gt;1996&lt;/Year&gt;&lt;RecNum&gt;937&lt;/RecNum&gt;&lt;DisplayText&gt;&lt;style face="superscript"&gt;347&lt;/style&gt;&lt;/DisplayText&gt;&lt;record&gt;&lt;rec-number&gt;937&lt;/rec-number&gt;&lt;foreign-keys&gt;&lt;key app="EN" db-id="9edve2wadsavt5ewavaxtda4f2tavzvts9ee" timestamp="1435709514"&gt;937&lt;/key&gt;&lt;/foreign-keys&gt;&lt;ref-type name="Journal Article"&gt;17&lt;/ref-type&gt;&lt;contributors&gt;&lt;authors&gt;&lt;author&gt;Precious, D. S.&lt;/author&gt;&lt;author&gt;Splinter, W.&lt;/author&gt;&lt;author&gt;Bosco, D.&lt;/author&gt;&lt;/authors&gt;&lt;/contributors&gt;&lt;titles&gt;&lt;title&gt;Induced hypotensive anesthesia for adolescent orthognathic surgery patients&lt;/title&gt;&lt;secondary-title&gt;Journal of Oral and Maxillofacial Surgery&lt;/secondary-title&gt;&lt;alt-title&gt;J. Oral Maxillofac. Surg.&lt;/alt-title&gt;&lt;/titles&gt;&lt;periodical&gt;&lt;full-title&gt;Journal of Oral and Maxillofacial Surgery&lt;/full-title&gt;&lt;abbr-1&gt;J. Oral Maxillofac. Surg.&lt;/abbr-1&gt;&lt;/periodical&gt;&lt;alt-periodical&gt;&lt;full-title&gt;Journal of Oral and Maxillofacial Surgery&lt;/full-title&gt;&lt;abbr-1&gt;J. Oral Maxillofac. Surg.&lt;/abbr-1&gt;&lt;/alt-periodical&gt;&lt;pages&gt;680–683, discussion 683–684&lt;/pages&gt;&lt;volume&gt;54&lt;/volume&gt;&lt;number&gt;6&lt;/number&gt;&lt;dates&gt;&lt;year&gt;1996&lt;/year&gt;&lt;/dates&gt;&lt;isbn&gt;0278-2391&lt;/isbn&gt;&lt;urls&gt;&lt;related-urls&gt;&lt;url&gt;http://www.joms.org/article/S0278-2391(96)90679-5/abstract&lt;/url&gt;&lt;/related-urls&gt;&lt;/urls&gt;&lt;electronic-resource-num&gt;DOI:10.1016/S0278-2391(96)90679-5&lt;/electronic-resource-num&gt;&lt;/record&gt;&lt;/Cite&gt;&lt;/EndNote&gt;</w:instrText>
            </w:r>
            <w:r w:rsidRPr="00C70209">
              <w:fldChar w:fldCharType="separate"/>
            </w:r>
            <w:r w:rsidR="000E261C" w:rsidRPr="000E261C">
              <w:rPr>
                <w:noProof/>
                <w:vertAlign w:val="superscript"/>
              </w:rPr>
              <w:t>347</w:t>
            </w:r>
            <w:r w:rsidRPr="00C70209">
              <w:fldChar w:fldCharType="end"/>
            </w:r>
          </w:p>
          <w:p w14:paraId="6D6277A6" w14:textId="77777777" w:rsidR="00183F9F" w:rsidRPr="00C70209" w:rsidRDefault="00183F9F" w:rsidP="00082182">
            <w:pPr>
              <w:pStyle w:val="Tabletext-evidencematrix"/>
            </w:pPr>
            <w:r w:rsidRPr="00C70209">
              <w:t>Level II</w:t>
            </w:r>
          </w:p>
          <w:p w14:paraId="75950327" w14:textId="77777777" w:rsidR="00183F9F" w:rsidRPr="00C70209" w:rsidRDefault="00183F9F" w:rsidP="00082182">
            <w:pPr>
              <w:pStyle w:val="Tabletext-evidencematrix"/>
            </w:pPr>
            <w:r w:rsidRPr="00C70209">
              <w:rPr>
                <w:i/>
              </w:rPr>
              <w:t>Poor</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70A6E614" w14:textId="77777777" w:rsidR="00183F9F" w:rsidRPr="00C70209" w:rsidRDefault="00183F9F" w:rsidP="00082182">
            <w:pPr>
              <w:pStyle w:val="Tabletext-evidencematrix"/>
            </w:pPr>
            <w:r w:rsidRPr="00C70209">
              <w:t>N=50</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4DD5714B" w14:textId="77777777" w:rsidR="00183F9F" w:rsidRPr="00C70209" w:rsidRDefault="00183F9F" w:rsidP="00082182">
            <w:pPr>
              <w:pStyle w:val="Tabletext-evidencematrix"/>
            </w:pPr>
            <w:r w:rsidRPr="00C70209">
              <w:t>Adolescent patients aged 13–15 years undergoing osteotomy or genioplasty</w:t>
            </w:r>
          </w:p>
        </w:tc>
        <w:tc>
          <w:tcPr>
            <w:tcW w:w="421" w:type="pct"/>
            <w:vMerge w:val="restart"/>
            <w:tcBorders>
              <w:top w:val="single" w:sz="4" w:space="0" w:color="000000"/>
              <w:left w:val="single" w:sz="4" w:space="0" w:color="000000"/>
              <w:bottom w:val="single" w:sz="4" w:space="0" w:color="000000"/>
              <w:right w:val="single" w:sz="4" w:space="0" w:color="000000"/>
            </w:tcBorders>
            <w:hideMark/>
          </w:tcPr>
          <w:p w14:paraId="106836F8" w14:textId="77777777" w:rsidR="00183F9F" w:rsidRPr="00C70209" w:rsidRDefault="00183F9F" w:rsidP="00082182">
            <w:pPr>
              <w:pStyle w:val="Tabletext-evidencematrix"/>
            </w:pPr>
            <w:r w:rsidRPr="00C70209">
              <w:t>Single hospital, Canada</w:t>
            </w:r>
          </w:p>
        </w:tc>
        <w:tc>
          <w:tcPr>
            <w:tcW w:w="550" w:type="pct"/>
            <w:vMerge w:val="restart"/>
            <w:tcBorders>
              <w:top w:val="single" w:sz="4" w:space="0" w:color="000000"/>
              <w:left w:val="single" w:sz="4" w:space="0" w:color="000000"/>
              <w:bottom w:val="single" w:sz="4" w:space="0" w:color="000000"/>
              <w:right w:val="single" w:sz="4" w:space="0" w:color="000000"/>
            </w:tcBorders>
            <w:hideMark/>
          </w:tcPr>
          <w:p w14:paraId="09119114" w14:textId="77777777" w:rsidR="00183F9F" w:rsidRPr="00C70209" w:rsidRDefault="00183F9F" w:rsidP="00082182">
            <w:pPr>
              <w:pStyle w:val="Tabletext-evidencematrix"/>
            </w:pPr>
            <w:r w:rsidRPr="00C70209">
              <w:t>Induced hypotensive anaesthesia (blood pressure maintained within 75% of baseline systolic values) versus no hypotensive anaesthesia (blood pressure maintained within 10 mm Hg of baseline systolic values)</w:t>
            </w:r>
          </w:p>
        </w:tc>
        <w:tc>
          <w:tcPr>
            <w:tcW w:w="500" w:type="pct"/>
            <w:tcBorders>
              <w:top w:val="single" w:sz="4" w:space="0" w:color="000000"/>
              <w:left w:val="single" w:sz="4" w:space="0" w:color="000000"/>
              <w:bottom w:val="single" w:sz="4" w:space="0" w:color="000000"/>
              <w:right w:val="single" w:sz="4" w:space="0" w:color="000000"/>
            </w:tcBorders>
            <w:hideMark/>
          </w:tcPr>
          <w:p w14:paraId="01F75C99" w14:textId="77777777" w:rsidR="00183F9F" w:rsidRPr="00C70209" w:rsidRDefault="00183F9F" w:rsidP="00082182">
            <w:pPr>
              <w:pStyle w:val="Tabletext-evidencematrix"/>
            </w:pPr>
            <w:r w:rsidRPr="00C70209">
              <w:t>Estimated blood loss by surgeon (mL/kg)</w:t>
            </w:r>
          </w:p>
        </w:tc>
        <w:tc>
          <w:tcPr>
            <w:tcW w:w="517" w:type="pct"/>
            <w:tcBorders>
              <w:top w:val="single" w:sz="4" w:space="0" w:color="000000"/>
              <w:left w:val="single" w:sz="4" w:space="0" w:color="000000"/>
              <w:bottom w:val="single" w:sz="4" w:space="0" w:color="000000"/>
              <w:right w:val="single" w:sz="4" w:space="0" w:color="000000"/>
            </w:tcBorders>
            <w:hideMark/>
          </w:tcPr>
          <w:p w14:paraId="09A81321" w14:textId="77777777" w:rsidR="00183F9F" w:rsidRPr="00C70209" w:rsidRDefault="00183F9F" w:rsidP="00082182">
            <w:pPr>
              <w:pStyle w:val="Tabletext-evidencematrix"/>
            </w:pPr>
            <w:r w:rsidRPr="00C70209">
              <w:t>5.0 ± 1.9 (n=25)</w:t>
            </w:r>
          </w:p>
        </w:tc>
        <w:tc>
          <w:tcPr>
            <w:tcW w:w="517" w:type="pct"/>
            <w:tcBorders>
              <w:top w:val="single" w:sz="4" w:space="0" w:color="000000"/>
              <w:left w:val="single" w:sz="4" w:space="0" w:color="000000"/>
              <w:bottom w:val="single" w:sz="4" w:space="0" w:color="000000"/>
              <w:right w:val="single" w:sz="4" w:space="0" w:color="000000"/>
            </w:tcBorders>
            <w:hideMark/>
          </w:tcPr>
          <w:p w14:paraId="0FF29FA7" w14:textId="77777777" w:rsidR="00183F9F" w:rsidRPr="00C70209" w:rsidRDefault="00183F9F" w:rsidP="00082182">
            <w:pPr>
              <w:pStyle w:val="Tabletext-evidencematrix"/>
            </w:pPr>
            <w:r w:rsidRPr="00C70209">
              <w:t>6.8 ± 3.0 (n=2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9E378C9" w14:textId="77777777" w:rsidR="00183F9F" w:rsidRPr="00C70209" w:rsidRDefault="00183F9F" w:rsidP="00082182">
            <w:pPr>
              <w:pStyle w:val="Tabletext-evidencematrix"/>
              <w:rPr>
                <w:vertAlign w:val="superscript"/>
              </w:rPr>
            </w:pPr>
            <w:r w:rsidRPr="00C70209">
              <w:t>MD –1.80 [–3.19, –0.41]</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69DB1A3" w14:textId="77777777" w:rsidR="00183F9F" w:rsidRPr="00C70209" w:rsidRDefault="00183F9F" w:rsidP="00082182">
            <w:pPr>
              <w:pStyle w:val="Tabletext-evidencematrix"/>
              <w:rPr>
                <w:i/>
              </w:rPr>
            </w:pPr>
            <w:r w:rsidRPr="00C70209">
              <w:rPr>
                <w:i/>
              </w:rPr>
              <w:t>Favours induced hypotension</w:t>
            </w:r>
          </w:p>
          <w:p w14:paraId="7AB4B10C" w14:textId="1CA7F52F" w:rsidR="00183F9F" w:rsidRPr="00C70209" w:rsidRDefault="001A475D" w:rsidP="00082182">
            <w:pPr>
              <w:pStyle w:val="Tabletext-evidencematrix"/>
            </w:pPr>
            <w:r w:rsidRPr="001A475D">
              <w:rPr>
                <w:i/>
              </w:rPr>
              <w:t>P &lt; </w:t>
            </w:r>
            <w:r w:rsidR="00183F9F" w:rsidRPr="00C70209">
              <w:t>0.017</w:t>
            </w:r>
          </w:p>
        </w:tc>
      </w:tr>
      <w:tr w:rsidR="00183F9F" w:rsidRPr="00C70209" w14:paraId="18A5BB6E"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6FCF35A0"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7B492E36"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417ED95C"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3A656F1F" w14:textId="77777777" w:rsidR="00183F9F" w:rsidRPr="00C70209" w:rsidRDefault="00183F9F" w:rsidP="00082182">
            <w:pPr>
              <w:pStyle w:val="Tabletext-evidencematrix"/>
            </w:pPr>
          </w:p>
        </w:tc>
        <w:tc>
          <w:tcPr>
            <w:tcW w:w="550" w:type="pct"/>
            <w:vMerge/>
            <w:tcBorders>
              <w:top w:val="single" w:sz="4" w:space="0" w:color="000000"/>
              <w:left w:val="single" w:sz="4" w:space="0" w:color="000000"/>
              <w:bottom w:val="single" w:sz="4" w:space="0" w:color="000000"/>
              <w:right w:val="single" w:sz="4" w:space="0" w:color="000000"/>
            </w:tcBorders>
            <w:vAlign w:val="center"/>
            <w:hideMark/>
          </w:tcPr>
          <w:p w14:paraId="6064C3CA" w14:textId="77777777" w:rsidR="00183F9F" w:rsidRPr="00C70209" w:rsidRDefault="00183F9F" w:rsidP="00082182">
            <w:pPr>
              <w:pStyle w:val="Tabletext-evidencematrix"/>
            </w:pPr>
          </w:p>
        </w:tc>
        <w:tc>
          <w:tcPr>
            <w:tcW w:w="500" w:type="pct"/>
            <w:tcBorders>
              <w:top w:val="single" w:sz="4" w:space="0" w:color="000000"/>
              <w:left w:val="single" w:sz="4" w:space="0" w:color="000000"/>
              <w:bottom w:val="single" w:sz="4" w:space="0" w:color="000000"/>
              <w:right w:val="single" w:sz="4" w:space="0" w:color="000000"/>
            </w:tcBorders>
            <w:hideMark/>
          </w:tcPr>
          <w:p w14:paraId="14B7F9D2" w14:textId="77777777" w:rsidR="00183F9F" w:rsidRPr="00C70209" w:rsidRDefault="00183F9F" w:rsidP="00082182">
            <w:pPr>
              <w:pStyle w:val="Tabletext-evidencematrix"/>
            </w:pPr>
            <w:r w:rsidRPr="00C70209">
              <w:t>Estimated blood loss by anaesthetist (mL/kg)</w:t>
            </w:r>
          </w:p>
        </w:tc>
        <w:tc>
          <w:tcPr>
            <w:tcW w:w="517" w:type="pct"/>
            <w:tcBorders>
              <w:top w:val="single" w:sz="4" w:space="0" w:color="000000"/>
              <w:left w:val="single" w:sz="4" w:space="0" w:color="000000"/>
              <w:bottom w:val="single" w:sz="4" w:space="0" w:color="000000"/>
              <w:right w:val="single" w:sz="4" w:space="0" w:color="000000"/>
            </w:tcBorders>
            <w:hideMark/>
          </w:tcPr>
          <w:p w14:paraId="70F7B42B" w14:textId="77777777" w:rsidR="00183F9F" w:rsidRPr="00C70209" w:rsidRDefault="00183F9F" w:rsidP="00082182">
            <w:pPr>
              <w:pStyle w:val="Tabletext-evidencematrix"/>
            </w:pPr>
            <w:r w:rsidRPr="00C70209">
              <w:t>4.9 ± 2.4 (n=25)</w:t>
            </w:r>
          </w:p>
        </w:tc>
        <w:tc>
          <w:tcPr>
            <w:tcW w:w="517" w:type="pct"/>
            <w:tcBorders>
              <w:top w:val="single" w:sz="4" w:space="0" w:color="000000"/>
              <w:left w:val="single" w:sz="4" w:space="0" w:color="000000"/>
              <w:bottom w:val="single" w:sz="4" w:space="0" w:color="000000"/>
              <w:right w:val="single" w:sz="4" w:space="0" w:color="000000"/>
            </w:tcBorders>
            <w:hideMark/>
          </w:tcPr>
          <w:p w14:paraId="69C7CF61" w14:textId="77777777" w:rsidR="00183F9F" w:rsidRPr="00C70209" w:rsidRDefault="00183F9F" w:rsidP="00082182">
            <w:pPr>
              <w:pStyle w:val="Tabletext-evidencematrix"/>
            </w:pPr>
            <w:r w:rsidRPr="00C70209">
              <w:t>7.9 ± 4.4 (n=2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16B9C86" w14:textId="77777777" w:rsidR="00183F9F" w:rsidRPr="00C70209" w:rsidRDefault="00183F9F" w:rsidP="00082182">
            <w:pPr>
              <w:pStyle w:val="Tabletext-evidencematrix"/>
              <w:rPr>
                <w:vertAlign w:val="superscript"/>
              </w:rPr>
            </w:pPr>
            <w:r w:rsidRPr="00C70209">
              <w:t>MD –3.00 [–4.96, –1.04]</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86083D2" w14:textId="77777777" w:rsidR="00183F9F" w:rsidRPr="00C70209" w:rsidRDefault="00183F9F" w:rsidP="00082182">
            <w:pPr>
              <w:pStyle w:val="Tabletext-evidencematrix"/>
              <w:rPr>
                <w:i/>
              </w:rPr>
            </w:pPr>
            <w:r w:rsidRPr="00C70209">
              <w:rPr>
                <w:i/>
              </w:rPr>
              <w:t>Favours induced hypotension</w:t>
            </w:r>
          </w:p>
          <w:p w14:paraId="79ADB92C" w14:textId="2ACF2F8F" w:rsidR="00183F9F" w:rsidRPr="00C70209" w:rsidRDefault="001A475D" w:rsidP="00082182">
            <w:pPr>
              <w:pStyle w:val="Tabletext-evidencematrix"/>
            </w:pPr>
            <w:r w:rsidRPr="001A475D">
              <w:rPr>
                <w:i/>
              </w:rPr>
              <w:t>P &lt; </w:t>
            </w:r>
            <w:r w:rsidR="00183F9F" w:rsidRPr="00C70209">
              <w:t>0.003</w:t>
            </w:r>
          </w:p>
        </w:tc>
      </w:tr>
      <w:tr w:rsidR="00183F9F" w:rsidRPr="00C70209" w14:paraId="503B7A5C"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9143AE9"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0824CF38"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072E5144"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16F060D7" w14:textId="77777777" w:rsidR="00183F9F" w:rsidRPr="00C70209" w:rsidRDefault="00183F9F" w:rsidP="00082182">
            <w:pPr>
              <w:spacing w:after="0"/>
              <w:rPr>
                <w:rFonts w:ascii="Arial Narrow" w:eastAsia="Arial Unicode MS" w:hAnsi="Arial Narrow" w:cs="Arial"/>
                <w:bCs/>
                <w:sz w:val="16"/>
                <w:szCs w:val="16"/>
                <w:lang w:eastAsia="ja-JP"/>
              </w:rPr>
            </w:pPr>
          </w:p>
        </w:tc>
        <w:tc>
          <w:tcPr>
            <w:tcW w:w="550" w:type="pct"/>
            <w:vMerge/>
            <w:tcBorders>
              <w:top w:val="single" w:sz="4" w:space="0" w:color="000000"/>
              <w:left w:val="single" w:sz="4" w:space="0" w:color="000000"/>
              <w:bottom w:val="single" w:sz="4" w:space="0" w:color="000000"/>
              <w:right w:val="single" w:sz="4" w:space="0" w:color="000000"/>
            </w:tcBorders>
            <w:vAlign w:val="center"/>
            <w:hideMark/>
          </w:tcPr>
          <w:p w14:paraId="1EBFE85B" w14:textId="77777777" w:rsidR="00183F9F" w:rsidRPr="00C70209" w:rsidRDefault="00183F9F" w:rsidP="00082182">
            <w:pPr>
              <w:spacing w:after="0"/>
              <w:rPr>
                <w:rFonts w:ascii="Arial Narrow" w:eastAsia="Arial Unicode MS" w:hAnsi="Arial Narrow" w:cs="Arial"/>
                <w:bCs/>
                <w:sz w:val="16"/>
                <w:szCs w:val="16"/>
                <w:lang w:eastAsia="ja-JP"/>
              </w:rPr>
            </w:pPr>
          </w:p>
        </w:tc>
        <w:tc>
          <w:tcPr>
            <w:tcW w:w="500" w:type="pct"/>
            <w:tcBorders>
              <w:top w:val="single" w:sz="4" w:space="0" w:color="000000"/>
              <w:left w:val="single" w:sz="4" w:space="0" w:color="000000"/>
              <w:bottom w:val="single" w:sz="4" w:space="0" w:color="000000"/>
              <w:right w:val="single" w:sz="4" w:space="0" w:color="000000"/>
            </w:tcBorders>
            <w:hideMark/>
          </w:tcPr>
          <w:p w14:paraId="4341B324" w14:textId="77777777" w:rsidR="00183F9F" w:rsidRPr="00C70209" w:rsidRDefault="00183F9F" w:rsidP="00082182">
            <w:pPr>
              <w:pStyle w:val="Tabletext-evidencematrix"/>
            </w:pPr>
            <w:r w:rsidRPr="00C70209">
              <w:t>Estimated blood loss by Hct (mL/kg)</w:t>
            </w:r>
          </w:p>
        </w:tc>
        <w:tc>
          <w:tcPr>
            <w:tcW w:w="517" w:type="pct"/>
            <w:tcBorders>
              <w:top w:val="single" w:sz="4" w:space="0" w:color="000000"/>
              <w:left w:val="single" w:sz="4" w:space="0" w:color="000000"/>
              <w:bottom w:val="single" w:sz="4" w:space="0" w:color="000000"/>
              <w:right w:val="single" w:sz="4" w:space="0" w:color="000000"/>
            </w:tcBorders>
            <w:hideMark/>
          </w:tcPr>
          <w:p w14:paraId="4A823BE0" w14:textId="77777777" w:rsidR="00183F9F" w:rsidRPr="00C70209" w:rsidRDefault="00183F9F" w:rsidP="00082182">
            <w:pPr>
              <w:pStyle w:val="Tabletext-evidencematrix"/>
            </w:pPr>
            <w:r w:rsidRPr="00C70209">
              <w:t>6.3 ± 3.4 (n=25)</w:t>
            </w:r>
          </w:p>
        </w:tc>
        <w:tc>
          <w:tcPr>
            <w:tcW w:w="517" w:type="pct"/>
            <w:tcBorders>
              <w:top w:val="single" w:sz="4" w:space="0" w:color="000000"/>
              <w:left w:val="single" w:sz="4" w:space="0" w:color="000000"/>
              <w:bottom w:val="single" w:sz="4" w:space="0" w:color="000000"/>
              <w:right w:val="single" w:sz="4" w:space="0" w:color="000000"/>
            </w:tcBorders>
            <w:hideMark/>
          </w:tcPr>
          <w:p w14:paraId="013FEB60" w14:textId="77777777" w:rsidR="00183F9F" w:rsidRPr="00C70209" w:rsidRDefault="00183F9F" w:rsidP="00082182">
            <w:pPr>
              <w:pStyle w:val="Tabletext-evidencematrix"/>
            </w:pPr>
            <w:r w:rsidRPr="00C70209">
              <w:t>8.9 ± 4.3 (n=2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C35840A" w14:textId="77777777" w:rsidR="00183F9F" w:rsidRPr="00C70209" w:rsidRDefault="00183F9F" w:rsidP="00082182">
            <w:pPr>
              <w:pStyle w:val="Tabletext-evidencematrix"/>
              <w:rPr>
                <w:vertAlign w:val="superscript"/>
              </w:rPr>
            </w:pPr>
            <w:r w:rsidRPr="00C70209">
              <w:t>MD –2.60 [–4.75, –0.45]</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C173604" w14:textId="77777777" w:rsidR="00183F9F" w:rsidRPr="00C70209" w:rsidRDefault="00183F9F" w:rsidP="00082182">
            <w:pPr>
              <w:pStyle w:val="Tabletext-evidencematrix"/>
              <w:rPr>
                <w:i/>
              </w:rPr>
            </w:pPr>
            <w:r w:rsidRPr="00C70209">
              <w:rPr>
                <w:i/>
              </w:rPr>
              <w:t>Favours induced hypotension</w:t>
            </w:r>
          </w:p>
          <w:p w14:paraId="2180409D" w14:textId="2EF55B29" w:rsidR="00183F9F" w:rsidRPr="00C70209" w:rsidRDefault="001A475D" w:rsidP="00082182">
            <w:pPr>
              <w:pStyle w:val="Tabletext-evidencematrix"/>
            </w:pPr>
            <w:r w:rsidRPr="001A475D">
              <w:rPr>
                <w:i/>
              </w:rPr>
              <w:t>P &lt; </w:t>
            </w:r>
            <w:r w:rsidR="00183F9F" w:rsidRPr="00C70209">
              <w:t>0.02</w:t>
            </w:r>
          </w:p>
        </w:tc>
      </w:tr>
      <w:tr w:rsidR="00183F9F" w:rsidRPr="00C70209" w14:paraId="3528E9CE"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4D20586"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582AA0F2"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766D57C0"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5BCC59E8" w14:textId="77777777" w:rsidR="00183F9F" w:rsidRPr="00C70209" w:rsidRDefault="00183F9F" w:rsidP="00082182">
            <w:pPr>
              <w:spacing w:after="0"/>
              <w:rPr>
                <w:rFonts w:ascii="Arial Narrow" w:eastAsia="Arial Unicode MS" w:hAnsi="Arial Narrow" w:cs="Arial"/>
                <w:bCs/>
                <w:sz w:val="16"/>
                <w:szCs w:val="16"/>
                <w:lang w:eastAsia="ja-JP"/>
              </w:rPr>
            </w:pPr>
          </w:p>
        </w:tc>
        <w:tc>
          <w:tcPr>
            <w:tcW w:w="550" w:type="pct"/>
            <w:vMerge/>
            <w:tcBorders>
              <w:top w:val="single" w:sz="4" w:space="0" w:color="000000"/>
              <w:left w:val="single" w:sz="4" w:space="0" w:color="000000"/>
              <w:bottom w:val="single" w:sz="4" w:space="0" w:color="000000"/>
              <w:right w:val="single" w:sz="4" w:space="0" w:color="000000"/>
            </w:tcBorders>
            <w:vAlign w:val="center"/>
            <w:hideMark/>
          </w:tcPr>
          <w:p w14:paraId="49A20E8B" w14:textId="77777777" w:rsidR="00183F9F" w:rsidRPr="00C70209" w:rsidRDefault="00183F9F" w:rsidP="00082182">
            <w:pPr>
              <w:spacing w:after="0"/>
              <w:rPr>
                <w:rFonts w:ascii="Arial Narrow" w:eastAsia="Arial Unicode MS" w:hAnsi="Arial Narrow" w:cs="Arial"/>
                <w:bCs/>
                <w:sz w:val="16"/>
                <w:szCs w:val="16"/>
                <w:lang w:eastAsia="ja-JP"/>
              </w:rPr>
            </w:pPr>
          </w:p>
        </w:tc>
        <w:tc>
          <w:tcPr>
            <w:tcW w:w="500" w:type="pct"/>
            <w:tcBorders>
              <w:top w:val="single" w:sz="4" w:space="0" w:color="000000"/>
              <w:left w:val="single" w:sz="4" w:space="0" w:color="000000"/>
              <w:bottom w:val="single" w:sz="4" w:space="0" w:color="000000"/>
              <w:right w:val="single" w:sz="4" w:space="0" w:color="000000"/>
            </w:tcBorders>
            <w:hideMark/>
          </w:tcPr>
          <w:p w14:paraId="6914CE99" w14:textId="77777777" w:rsidR="00183F9F" w:rsidRPr="00C70209" w:rsidRDefault="00183F9F" w:rsidP="00082182">
            <w:pPr>
              <w:pStyle w:val="Tabletext-evidencematrix"/>
            </w:pPr>
            <w:r w:rsidRPr="00C70209">
              <w:t>Average estimated blood loss (mL/kg)</w:t>
            </w:r>
          </w:p>
        </w:tc>
        <w:tc>
          <w:tcPr>
            <w:tcW w:w="517" w:type="pct"/>
            <w:tcBorders>
              <w:top w:val="single" w:sz="4" w:space="0" w:color="000000"/>
              <w:left w:val="single" w:sz="4" w:space="0" w:color="000000"/>
              <w:bottom w:val="single" w:sz="4" w:space="0" w:color="000000"/>
              <w:right w:val="single" w:sz="4" w:space="0" w:color="000000"/>
            </w:tcBorders>
            <w:hideMark/>
          </w:tcPr>
          <w:p w14:paraId="5E46B732" w14:textId="77777777" w:rsidR="00183F9F" w:rsidRPr="00C70209" w:rsidRDefault="00183F9F" w:rsidP="00082182">
            <w:pPr>
              <w:pStyle w:val="Tabletext-evidencematrix"/>
            </w:pPr>
            <w:r w:rsidRPr="00C70209">
              <w:t>5.4 ± 2.0 (n=25)</w:t>
            </w:r>
          </w:p>
        </w:tc>
        <w:tc>
          <w:tcPr>
            <w:tcW w:w="517" w:type="pct"/>
            <w:tcBorders>
              <w:top w:val="single" w:sz="4" w:space="0" w:color="000000"/>
              <w:left w:val="single" w:sz="4" w:space="0" w:color="000000"/>
              <w:bottom w:val="single" w:sz="4" w:space="0" w:color="000000"/>
              <w:right w:val="single" w:sz="4" w:space="0" w:color="000000"/>
            </w:tcBorders>
            <w:hideMark/>
          </w:tcPr>
          <w:p w14:paraId="59EEDD6B" w14:textId="77777777" w:rsidR="00183F9F" w:rsidRPr="00C70209" w:rsidRDefault="00183F9F" w:rsidP="00082182">
            <w:pPr>
              <w:pStyle w:val="Tabletext-evidencematrix"/>
            </w:pPr>
            <w:r w:rsidRPr="00C70209">
              <w:t>7.9 ± 3.2 (n=2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B12D0F" w14:textId="77777777" w:rsidR="00183F9F" w:rsidRPr="00C70209" w:rsidRDefault="00183F9F" w:rsidP="00082182">
            <w:pPr>
              <w:pStyle w:val="Tabletext-evidencematrix"/>
              <w:rPr>
                <w:vertAlign w:val="superscript"/>
              </w:rPr>
            </w:pPr>
            <w:r w:rsidRPr="00C70209">
              <w:t>MD –2.50 [–3.98, –1.02]</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71A7477" w14:textId="77777777" w:rsidR="00183F9F" w:rsidRPr="00C70209" w:rsidRDefault="00183F9F" w:rsidP="00082182">
            <w:pPr>
              <w:pStyle w:val="Tabletext-evidencematrix"/>
              <w:rPr>
                <w:i/>
              </w:rPr>
            </w:pPr>
            <w:r w:rsidRPr="00C70209">
              <w:rPr>
                <w:i/>
              </w:rPr>
              <w:t>Favours induced hypotension</w:t>
            </w:r>
          </w:p>
          <w:p w14:paraId="6CF2AECD" w14:textId="2ABEF529" w:rsidR="00183F9F" w:rsidRPr="00C70209" w:rsidRDefault="001A475D" w:rsidP="00082182">
            <w:pPr>
              <w:pStyle w:val="Tabletext-evidencematrix"/>
            </w:pPr>
            <w:r w:rsidRPr="001A475D">
              <w:rPr>
                <w:i/>
              </w:rPr>
              <w:t>P &lt; </w:t>
            </w:r>
            <w:r w:rsidR="00183F9F" w:rsidRPr="00C70209">
              <w:t>0.002</w:t>
            </w:r>
          </w:p>
        </w:tc>
      </w:tr>
      <w:tr w:rsidR="00183F9F" w:rsidRPr="00C70209" w14:paraId="738C72C4"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D9E5D12"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3F65888E"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353483BB" w14:textId="77777777" w:rsidR="00183F9F" w:rsidRPr="00C70209" w:rsidRDefault="00183F9F" w:rsidP="00082182">
            <w:pPr>
              <w:spacing w:after="0"/>
              <w:rPr>
                <w:rFonts w:ascii="Arial Narrow" w:eastAsia="Arial Unicode MS" w:hAnsi="Arial Narrow" w:cs="Arial"/>
                <w:bCs/>
                <w:sz w:val="16"/>
                <w:szCs w:val="16"/>
                <w:lang w:eastAsia="ja-JP"/>
              </w:rPr>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3AAE7619" w14:textId="77777777" w:rsidR="00183F9F" w:rsidRPr="00C70209" w:rsidRDefault="00183F9F" w:rsidP="00082182">
            <w:pPr>
              <w:spacing w:after="0"/>
              <w:rPr>
                <w:rFonts w:ascii="Arial Narrow" w:eastAsia="Arial Unicode MS" w:hAnsi="Arial Narrow" w:cs="Arial"/>
                <w:bCs/>
                <w:sz w:val="16"/>
                <w:szCs w:val="16"/>
                <w:lang w:eastAsia="ja-JP"/>
              </w:rPr>
            </w:pPr>
          </w:p>
        </w:tc>
        <w:tc>
          <w:tcPr>
            <w:tcW w:w="550" w:type="pct"/>
            <w:vMerge/>
            <w:tcBorders>
              <w:top w:val="single" w:sz="4" w:space="0" w:color="000000"/>
              <w:left w:val="single" w:sz="4" w:space="0" w:color="000000"/>
              <w:bottom w:val="single" w:sz="4" w:space="0" w:color="000000"/>
              <w:right w:val="single" w:sz="4" w:space="0" w:color="000000"/>
            </w:tcBorders>
            <w:vAlign w:val="center"/>
            <w:hideMark/>
          </w:tcPr>
          <w:p w14:paraId="51F57CC4" w14:textId="77777777" w:rsidR="00183F9F" w:rsidRPr="00C70209" w:rsidRDefault="00183F9F" w:rsidP="00082182">
            <w:pPr>
              <w:spacing w:after="0"/>
              <w:rPr>
                <w:rFonts w:ascii="Arial Narrow" w:eastAsia="Arial Unicode MS" w:hAnsi="Arial Narrow" w:cs="Arial"/>
                <w:bCs/>
                <w:sz w:val="16"/>
                <w:szCs w:val="16"/>
                <w:lang w:eastAsia="ja-JP"/>
              </w:rPr>
            </w:pPr>
          </w:p>
        </w:tc>
        <w:tc>
          <w:tcPr>
            <w:tcW w:w="500" w:type="pct"/>
            <w:tcBorders>
              <w:top w:val="single" w:sz="4" w:space="0" w:color="000000"/>
              <w:left w:val="single" w:sz="4" w:space="0" w:color="000000"/>
              <w:bottom w:val="single" w:sz="4" w:space="0" w:color="000000"/>
              <w:right w:val="single" w:sz="4" w:space="0" w:color="000000"/>
            </w:tcBorders>
            <w:hideMark/>
          </w:tcPr>
          <w:p w14:paraId="51C04351" w14:textId="77777777" w:rsidR="00183F9F" w:rsidRPr="00C70209" w:rsidRDefault="00183F9F" w:rsidP="00082182">
            <w:pPr>
              <w:pStyle w:val="Tabletext-evidencematrix"/>
            </w:pPr>
            <w:r w:rsidRPr="00C70209">
              <w:t>Surgical field rating</w:t>
            </w:r>
          </w:p>
        </w:tc>
        <w:tc>
          <w:tcPr>
            <w:tcW w:w="517" w:type="pct"/>
            <w:tcBorders>
              <w:top w:val="single" w:sz="4" w:space="0" w:color="000000"/>
              <w:left w:val="single" w:sz="4" w:space="0" w:color="000000"/>
              <w:bottom w:val="single" w:sz="4" w:space="0" w:color="000000"/>
              <w:right w:val="single" w:sz="4" w:space="0" w:color="000000"/>
            </w:tcBorders>
            <w:hideMark/>
          </w:tcPr>
          <w:p w14:paraId="57E36BA4" w14:textId="77777777" w:rsidR="00183F9F" w:rsidRPr="00C70209" w:rsidRDefault="00183F9F" w:rsidP="00082182">
            <w:pPr>
              <w:pStyle w:val="Tabletext-evidencematrix"/>
            </w:pPr>
            <w:r w:rsidRPr="00C70209">
              <w:t>1.2 ± 0.4 (n=25)</w:t>
            </w:r>
          </w:p>
        </w:tc>
        <w:tc>
          <w:tcPr>
            <w:tcW w:w="517" w:type="pct"/>
            <w:tcBorders>
              <w:top w:val="single" w:sz="4" w:space="0" w:color="000000"/>
              <w:left w:val="single" w:sz="4" w:space="0" w:color="000000"/>
              <w:bottom w:val="single" w:sz="4" w:space="0" w:color="000000"/>
              <w:right w:val="single" w:sz="4" w:space="0" w:color="000000"/>
            </w:tcBorders>
            <w:hideMark/>
          </w:tcPr>
          <w:p w14:paraId="4AA55E06" w14:textId="77777777" w:rsidR="00183F9F" w:rsidRPr="00C70209" w:rsidRDefault="00183F9F" w:rsidP="00082182">
            <w:pPr>
              <w:pStyle w:val="Tabletext-evidencematrix"/>
            </w:pPr>
            <w:r w:rsidRPr="00C70209">
              <w:t>1.7 ± 0.6 (n=25)</w:t>
            </w:r>
          </w:p>
        </w:tc>
        <w:tc>
          <w:tcPr>
            <w:tcW w:w="517"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514F827" w14:textId="77777777" w:rsidR="00183F9F" w:rsidRPr="00C70209" w:rsidRDefault="00183F9F" w:rsidP="00082182">
            <w:pPr>
              <w:pStyle w:val="Tabletext-evidencematrix"/>
              <w:rPr>
                <w:vertAlign w:val="superscript"/>
              </w:rPr>
            </w:pPr>
            <w:r w:rsidRPr="00C70209">
              <w:t>MD –0.5 [–0.78, –0.22]</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080C031" w14:textId="77777777" w:rsidR="00183F9F" w:rsidRPr="00C70209" w:rsidRDefault="00183F9F" w:rsidP="00082182">
            <w:pPr>
              <w:pStyle w:val="Tabletext-evidencematrix"/>
              <w:rPr>
                <w:i/>
              </w:rPr>
            </w:pPr>
            <w:r w:rsidRPr="00C70209">
              <w:rPr>
                <w:i/>
              </w:rPr>
              <w:t>Favours induced hypotension</w:t>
            </w:r>
          </w:p>
          <w:p w14:paraId="7659F156" w14:textId="159BC31D" w:rsidR="00183F9F" w:rsidRPr="00C70209" w:rsidRDefault="001A475D" w:rsidP="00082182">
            <w:pPr>
              <w:pStyle w:val="Tabletext-evidencematrix"/>
            </w:pPr>
            <w:r w:rsidRPr="001A475D">
              <w:rPr>
                <w:i/>
              </w:rPr>
              <w:t>P &lt; </w:t>
            </w:r>
            <w:r w:rsidR="00183F9F" w:rsidRPr="00C70209">
              <w:t>0.001</w:t>
            </w:r>
          </w:p>
        </w:tc>
      </w:tr>
    </w:tbl>
    <w:p w14:paraId="6E1BB339"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Hct, haematocrit; Hg, mercury; MD, mean difference; SD, standard deviation</w:t>
      </w:r>
    </w:p>
    <w:p w14:paraId="37B792CF"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1887E7D8" w14:textId="38983D56"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30D5F860"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Calculated post-hoc using RevMan 5.1.2.</w:t>
      </w:r>
    </w:p>
    <w:p w14:paraId="1BA6497A" w14:textId="77777777" w:rsidR="00183F9F" w:rsidRPr="00C70209" w:rsidRDefault="00183F9F" w:rsidP="00082182">
      <w:pPr>
        <w:keepNext/>
        <w:keepLines/>
        <w:spacing w:after="0"/>
        <w:ind w:left="0"/>
        <w:rPr>
          <w:rFonts w:ascii="Arial Narrow" w:hAnsi="Arial Narrow"/>
          <w:sz w:val="16"/>
          <w:szCs w:val="16"/>
        </w:rPr>
      </w:pPr>
    </w:p>
    <w:p w14:paraId="555D958D"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023F1FF6" w14:textId="77777777" w:rsidR="00183F9F" w:rsidRPr="00C70209" w:rsidRDefault="00183F9F" w:rsidP="00183F9F">
      <w:pPr>
        <w:pStyle w:val="Head4Num"/>
        <w:ind w:left="1224" w:hanging="864"/>
        <w:rPr>
          <w:lang w:eastAsia="en-GB"/>
        </w:rPr>
      </w:pPr>
      <w:r w:rsidRPr="00C70209">
        <w:rPr>
          <w:lang w:eastAsia="en-GB"/>
        </w:rPr>
        <w:t>Acute normovolaemic haemodilution</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19"/>
        <w:gridCol w:w="3577"/>
        <w:gridCol w:w="810"/>
        <w:gridCol w:w="810"/>
        <w:gridCol w:w="810"/>
        <w:gridCol w:w="810"/>
        <w:gridCol w:w="811"/>
      </w:tblGrid>
      <w:tr w:rsidR="00183F9F" w:rsidRPr="00C70209" w14:paraId="4CD7D100"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4AB9DCC2" w14:textId="7E375691" w:rsidR="00183F9F" w:rsidRPr="00C70209" w:rsidRDefault="00183F9F">
            <w:pPr>
              <w:pStyle w:val="PP-heading"/>
              <w:spacing w:line="276" w:lineRule="auto"/>
              <w:rPr>
                <w:lang w:eastAsia="en-US"/>
              </w:rPr>
            </w:pPr>
            <w:r w:rsidRPr="00C70209">
              <w:rPr>
                <w:lang w:eastAsia="en-US"/>
              </w:rPr>
              <w:t xml:space="preserve">Evidence statements – </w:t>
            </w:r>
            <w:r w:rsidR="002E09D0" w:rsidRPr="00C70209">
              <w:rPr>
                <w:lang w:eastAsia="en-US"/>
              </w:rPr>
              <w:t>neonatal and paediatric patients undergoing surgery (</w:t>
            </w:r>
            <w:r w:rsidRPr="00C70209">
              <w:rPr>
                <w:lang w:eastAsia="en-US"/>
              </w:rPr>
              <w:t>a</w:t>
            </w:r>
            <w:r w:rsidR="002E09D0" w:rsidRPr="00C70209">
              <w:rPr>
                <w:lang w:eastAsia="en-US"/>
              </w:rPr>
              <w:t>cute normovolemic haemodilution)</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756E7C1"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C05A976"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042DF3F"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07B4362"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3D4FC16"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46704392" w14:textId="77777777" w:rsidTr="00082182">
        <w:trPr>
          <w:cantSplit/>
        </w:trPr>
        <w:tc>
          <w:tcPr>
            <w:tcW w:w="1019" w:type="dxa"/>
            <w:tcBorders>
              <w:top w:val="single" w:sz="4" w:space="0" w:color="000000"/>
              <w:left w:val="single" w:sz="4" w:space="0" w:color="000000"/>
              <w:bottom w:val="single" w:sz="4" w:space="0" w:color="000000"/>
              <w:right w:val="single" w:sz="4" w:space="0" w:color="000000"/>
            </w:tcBorders>
          </w:tcPr>
          <w:p w14:paraId="0E79D454" w14:textId="77777777" w:rsidR="00183F9F" w:rsidRPr="00C70209" w:rsidRDefault="00183F9F" w:rsidP="00183F9F">
            <w:pPr>
              <w:pStyle w:val="Tabletextnoindent"/>
              <w:numPr>
                <w:ilvl w:val="0"/>
                <w:numId w:val="44"/>
              </w:numPr>
              <w:spacing w:line="276" w:lineRule="auto"/>
              <w:rPr>
                <w:lang w:eastAsia="en-US"/>
              </w:rPr>
            </w:pPr>
          </w:p>
        </w:tc>
        <w:tc>
          <w:tcPr>
            <w:tcW w:w="3577" w:type="dxa"/>
            <w:tcBorders>
              <w:top w:val="single" w:sz="4" w:space="0" w:color="000000"/>
              <w:left w:val="single" w:sz="4" w:space="0" w:color="000000"/>
              <w:bottom w:val="single" w:sz="4" w:space="0" w:color="000000"/>
              <w:right w:val="single" w:sz="4" w:space="0" w:color="000000"/>
            </w:tcBorders>
            <w:hideMark/>
          </w:tcPr>
          <w:p w14:paraId="72D3607F" w14:textId="77777777" w:rsidR="00183F9F" w:rsidRPr="00C70209" w:rsidRDefault="00183F9F" w:rsidP="00082182">
            <w:pPr>
              <w:pStyle w:val="ES-table"/>
              <w:rPr>
                <w:rFonts w:eastAsiaTheme="minorHAnsi"/>
              </w:rPr>
            </w:pPr>
            <w:r w:rsidRPr="00C70209">
              <w:t>In paediatric patients undergoing surgery, the effect of ANH compared with no ANH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3229DB01"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AC37A60"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83A7385"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56E6319"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36DC8F3F"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7A455C82" w14:textId="77777777" w:rsidTr="00082182">
        <w:trPr>
          <w:cantSplit/>
        </w:trPr>
        <w:tc>
          <w:tcPr>
            <w:tcW w:w="1019" w:type="dxa"/>
            <w:tcBorders>
              <w:top w:val="single" w:sz="4" w:space="0" w:color="000000"/>
              <w:left w:val="single" w:sz="4" w:space="0" w:color="000000"/>
              <w:bottom w:val="single" w:sz="4" w:space="0" w:color="000000"/>
              <w:right w:val="single" w:sz="4" w:space="0" w:color="000000"/>
            </w:tcBorders>
          </w:tcPr>
          <w:p w14:paraId="5BDD1027" w14:textId="77777777" w:rsidR="00183F9F" w:rsidRPr="00C70209" w:rsidRDefault="00183F9F" w:rsidP="00183F9F">
            <w:pPr>
              <w:pStyle w:val="Tabletextnoindent"/>
              <w:numPr>
                <w:ilvl w:val="0"/>
                <w:numId w:val="44"/>
              </w:numPr>
              <w:spacing w:line="276" w:lineRule="auto"/>
              <w:rPr>
                <w:lang w:eastAsia="en-US"/>
              </w:rPr>
            </w:pPr>
          </w:p>
        </w:tc>
        <w:tc>
          <w:tcPr>
            <w:tcW w:w="3577" w:type="dxa"/>
            <w:tcBorders>
              <w:top w:val="single" w:sz="4" w:space="0" w:color="000000"/>
              <w:left w:val="single" w:sz="4" w:space="0" w:color="000000"/>
              <w:bottom w:val="single" w:sz="4" w:space="0" w:color="000000"/>
              <w:right w:val="single" w:sz="4" w:space="0" w:color="000000"/>
            </w:tcBorders>
            <w:hideMark/>
          </w:tcPr>
          <w:p w14:paraId="4AC19962" w14:textId="77777777" w:rsidR="00183F9F" w:rsidRPr="00C70209" w:rsidRDefault="00183F9F" w:rsidP="00082182">
            <w:pPr>
              <w:pStyle w:val="ES-table"/>
              <w:rPr>
                <w:rFonts w:eastAsia="Arial Unicode MS" w:cs="Arial"/>
                <w:color w:val="auto"/>
                <w:lang w:eastAsia="ja-JP"/>
              </w:rPr>
            </w:pPr>
            <w:r w:rsidRPr="00C70209">
              <w:t>In paediatric patients undergoing surgery, the effect of ANH compared with no ANH on transfusion volume and incidence is uncertain.</w:t>
            </w:r>
          </w:p>
          <w:p w14:paraId="0026300E" w14:textId="77777777" w:rsidR="00183F9F" w:rsidRPr="00C70209" w:rsidRDefault="00183F9F" w:rsidP="00082182">
            <w:pPr>
              <w:pStyle w:val="ES-notes"/>
              <w:rPr>
                <w:lang w:eastAsia="en-US"/>
              </w:rPr>
            </w:pPr>
            <w:r w:rsidRPr="00C70209">
              <w:rPr>
                <w:lang w:eastAsia="en-US"/>
              </w:rPr>
              <w:t>(See evidence matrix D4.I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540E2855"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E2E14E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8E4C9D9"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C203AD6"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0B7DF5A4"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69C0FB19"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51FACF73" w14:textId="4375E302" w:rsidR="00183F9F" w:rsidRPr="00C70209" w:rsidRDefault="00183F9F" w:rsidP="00082182">
            <w:pPr>
              <w:pStyle w:val="ES-notes"/>
              <w:rPr>
                <w:lang w:eastAsia="en-US"/>
              </w:rPr>
            </w:pPr>
            <w:r w:rsidRPr="00C70209">
              <w:rPr>
                <w:lang w:eastAsia="en-US"/>
              </w:rPr>
              <w:t>ANH, acute normovolemic haemodilution; ES, evidence statement</w:t>
            </w:r>
          </w:p>
          <w:p w14:paraId="1DF56218" w14:textId="77777777" w:rsidR="00183F9F" w:rsidRPr="00C70209" w:rsidRDefault="00183F9F" w:rsidP="00082182">
            <w:pPr>
              <w:pStyle w:val="ES-notes"/>
              <w:rPr>
                <w:lang w:eastAsia="en-US"/>
              </w:rPr>
            </w:pPr>
            <w:r w:rsidRPr="00C70209">
              <w:rPr>
                <w:lang w:eastAsia="en-US"/>
              </w:rPr>
              <w:sym w:font="Symbol" w:char="F0D6"/>
            </w:r>
            <w:r w:rsidRPr="00C70209">
              <w:rPr>
                <w:lang w:eastAsia="en-US"/>
              </w:rPr>
              <w:sym w:font="Symbol" w:char="F0D6"/>
            </w:r>
            <w:r w:rsidRPr="00C70209">
              <w:rPr>
                <w:lang w:eastAsia="en-US"/>
              </w:rPr>
              <w:sym w:font="Symbol" w:char="F0D6"/>
            </w:r>
            <w:r w:rsidRPr="00C70209">
              <w:rPr>
                <w:lang w:eastAsia="en-US"/>
              </w:rPr>
              <w:t xml:space="preserve">=A; </w:t>
            </w:r>
            <w:r w:rsidRPr="00C70209">
              <w:rPr>
                <w:lang w:eastAsia="en-US"/>
              </w:rPr>
              <w:sym w:font="Symbol" w:char="F0D6"/>
            </w:r>
            <w:r w:rsidRPr="00C70209">
              <w:rPr>
                <w:lang w:eastAsia="en-US"/>
              </w:rPr>
              <w:sym w:font="Symbol" w:char="F0D6"/>
            </w:r>
            <w:r w:rsidRPr="00C70209">
              <w:rPr>
                <w:lang w:eastAsia="en-US"/>
              </w:rPr>
              <w:t xml:space="preserve">=B; </w:t>
            </w:r>
            <w:r w:rsidRPr="00C70209">
              <w:rPr>
                <w:lang w:eastAsia="en-US"/>
              </w:rPr>
              <w:sym w:font="Symbol" w:char="F0D6"/>
            </w:r>
            <w:r w:rsidRPr="00C70209">
              <w:rPr>
                <w:lang w:eastAsia="en-US"/>
              </w:rPr>
              <w:t>=C; X=D; NA, not applicable</w:t>
            </w:r>
          </w:p>
        </w:tc>
      </w:tr>
    </w:tbl>
    <w:p w14:paraId="2B6DD9C1"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797"/>
        <w:gridCol w:w="7851"/>
      </w:tblGrid>
      <w:tr w:rsidR="00183F9F" w:rsidRPr="00C70209" w14:paraId="462A3326"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66"/>
            <w:hideMark/>
          </w:tcPr>
          <w:p w14:paraId="30479BA1" w14:textId="546D1A6B" w:rsidR="00183F9F" w:rsidRPr="00C70209" w:rsidRDefault="00183F9F">
            <w:pPr>
              <w:pStyle w:val="PP-heading"/>
              <w:spacing w:line="276" w:lineRule="auto"/>
              <w:rPr>
                <w:lang w:eastAsia="en-US"/>
              </w:rPr>
            </w:pPr>
            <w:r w:rsidRPr="00C70209">
              <w:rPr>
                <w:lang w:eastAsia="en-US"/>
              </w:rPr>
              <w:t xml:space="preserve">Practice points – </w:t>
            </w:r>
            <w:r w:rsidR="009E51C5">
              <w:t>surgical (</w:t>
            </w:r>
            <w:r w:rsidRPr="00C70209">
              <w:rPr>
                <w:lang w:eastAsia="en-US"/>
              </w:rPr>
              <w:t>acute normovolemic haemodilution</w:t>
            </w:r>
            <w:r w:rsidR="009E51C5">
              <w:rPr>
                <w:lang w:eastAsia="en-US"/>
              </w:rPr>
              <w:t>)</w:t>
            </w:r>
          </w:p>
        </w:tc>
      </w:tr>
      <w:tr w:rsidR="00183F9F" w:rsidRPr="00C70209" w14:paraId="4E498E39" w14:textId="77777777" w:rsidTr="00082182">
        <w:tc>
          <w:tcPr>
            <w:tcW w:w="797" w:type="dxa"/>
            <w:tcBorders>
              <w:top w:val="single" w:sz="4" w:space="0" w:color="000000"/>
              <w:left w:val="single" w:sz="4" w:space="0" w:color="000000"/>
              <w:bottom w:val="single" w:sz="4" w:space="0" w:color="000000"/>
              <w:right w:val="single" w:sz="4" w:space="0" w:color="auto"/>
            </w:tcBorders>
            <w:hideMark/>
          </w:tcPr>
          <w:p w14:paraId="5BF91377" w14:textId="4F5C6E27" w:rsidR="00183F9F" w:rsidRPr="00C70209" w:rsidRDefault="00C530A6" w:rsidP="006C3E38">
            <w:pPr>
              <w:pStyle w:val="PP-bullets"/>
            </w:pPr>
            <w:r w:rsidRPr="00C70209">
              <w:t>PP3</w:t>
            </w:r>
            <w:r w:rsidR="006C3E38" w:rsidRPr="00C70209">
              <w:t>4</w:t>
            </w:r>
          </w:p>
        </w:tc>
        <w:tc>
          <w:tcPr>
            <w:tcW w:w="7851" w:type="dxa"/>
            <w:tcBorders>
              <w:top w:val="single" w:sz="4" w:space="0" w:color="000000"/>
              <w:left w:val="single" w:sz="4" w:space="0" w:color="auto"/>
              <w:bottom w:val="single" w:sz="4" w:space="0" w:color="000000"/>
              <w:right w:val="single" w:sz="4" w:space="0" w:color="000000"/>
            </w:tcBorders>
            <w:hideMark/>
          </w:tcPr>
          <w:p w14:paraId="7D6CB430" w14:textId="7D7A41CE" w:rsidR="00333B7F" w:rsidRPr="00C70209" w:rsidRDefault="00183F9F" w:rsidP="00082182">
            <w:pPr>
              <w:pStyle w:val="PP-bullets"/>
            </w:pPr>
            <w:r w:rsidRPr="00C70209">
              <w:t>In paediatric patients, ANH has not been shown to reduce transfusion or improve clinical outcomes. However, if ANH is used, it requires a local procedural guideline that addresses patient selection, vascular access, volume of blood withdrawn, choice of replacement fluid, blood storage and handling, and timing of reinfusion.</w:t>
            </w:r>
          </w:p>
        </w:tc>
      </w:tr>
      <w:tr w:rsidR="00183F9F" w:rsidRPr="00C70209" w14:paraId="55362B76"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76E1F30D" w14:textId="77777777" w:rsidR="00183F9F" w:rsidRPr="00C70209" w:rsidRDefault="00183F9F" w:rsidP="00082182">
            <w:pPr>
              <w:pStyle w:val="ES-notes"/>
              <w:spacing w:line="276" w:lineRule="auto"/>
              <w:rPr>
                <w:lang w:eastAsia="en-US"/>
              </w:rPr>
            </w:pPr>
            <w:r w:rsidRPr="00C70209">
              <w:rPr>
                <w:lang w:eastAsia="en-US"/>
              </w:rPr>
              <w:t xml:space="preserve">ANH, acute normovolemic haemodilution; PP, practice point, </w:t>
            </w:r>
          </w:p>
        </w:tc>
      </w:tr>
    </w:tbl>
    <w:p w14:paraId="1A2E43E2"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183F9F" w:rsidRPr="00C70209" w14:paraId="17D8E1E1"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7BEEEBCC" w14:textId="77777777" w:rsidR="00183F9F" w:rsidRPr="00C70209" w:rsidRDefault="00183F9F" w:rsidP="00082182">
            <w:pPr>
              <w:pStyle w:val="PT-heading"/>
              <w:tabs>
                <w:tab w:val="left" w:pos="5096"/>
              </w:tabs>
              <w:rPr>
                <w:lang w:eastAsia="en-US"/>
              </w:rPr>
            </w:pPr>
            <w:r w:rsidRPr="00C70209">
              <w:t>Evidence gaps and areas for future research</w:t>
            </w:r>
            <w:r w:rsidRPr="00C70209">
              <w:tab/>
            </w:r>
          </w:p>
        </w:tc>
      </w:tr>
      <w:tr w:rsidR="00183F9F" w:rsidRPr="00C70209" w14:paraId="175BBF15"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765E3673" w14:textId="77777777" w:rsidR="00183F9F" w:rsidRPr="00C70209" w:rsidRDefault="00183F9F" w:rsidP="00183F9F">
            <w:pPr>
              <w:pStyle w:val="Bullet6"/>
              <w:ind w:left="360" w:hanging="360"/>
              <w:rPr>
                <w:i/>
              </w:rPr>
            </w:pPr>
            <w:r w:rsidRPr="00C70209">
              <w:t>Further research is needed on the role of ANH in paediatric patients undergoing surgery in which substantial blood loss is anticipated.</w:t>
            </w:r>
          </w:p>
        </w:tc>
      </w:tr>
    </w:tbl>
    <w:p w14:paraId="35BE5249" w14:textId="77777777" w:rsidR="00183F9F" w:rsidRPr="00C70209" w:rsidRDefault="00183F9F" w:rsidP="00082182">
      <w:pPr>
        <w:pStyle w:val="Heading5"/>
        <w:rPr>
          <w:lang w:val="en-AU"/>
        </w:rPr>
      </w:pPr>
      <w:r w:rsidRPr="00C70209">
        <w:rPr>
          <w:lang w:val="en-AU"/>
        </w:rPr>
        <w:t>Background</w:t>
      </w:r>
    </w:p>
    <w:p w14:paraId="4ED3F5A5" w14:textId="4A5C4523" w:rsidR="00634334" w:rsidRPr="00C70209" w:rsidRDefault="00183F9F" w:rsidP="00C10FF7">
      <w:pPr>
        <w:pStyle w:val="BodyText"/>
      </w:pPr>
      <w:r w:rsidRPr="00C70209">
        <w:t>A</w:t>
      </w:r>
      <w:r w:rsidR="00CC43D8" w:rsidRPr="00C70209">
        <w:t>NH</w:t>
      </w:r>
      <w:r w:rsidRPr="00C70209">
        <w:t xml:space="preserve"> is a blood conservation technique that aims to reduce allogeneic transfusion requirements in patients scheduled for elective surgery. For the purposes of this review, ANH was defined as the removal of a patient’s blood shortly after induction of anaesthesia, with maintenance of normovolaemia using crystalloid or colloid replacement, then reinfusion of the patient’s blood during or shortly after surgery. </w:t>
      </w:r>
      <w:r w:rsidR="00C10FF7" w:rsidRPr="00C70209">
        <w:t xml:space="preserve">This autologous whole blood (which is kept at room temperature) has a greater concentration of better functioning platelets and clotting factors than banked blood. Hence, it may be helpful in correcting coagulopathy as </w:t>
      </w:r>
      <w:r w:rsidR="00060497" w:rsidRPr="00C70209">
        <w:t>well</w:t>
      </w:r>
      <w:r w:rsidR="00C10FF7" w:rsidRPr="00C70209">
        <w:t xml:space="preserve"> as improving haematocrit and</w:t>
      </w:r>
      <w:r w:rsidR="00634334" w:rsidRPr="00C70209">
        <w:t xml:space="preserve"> decreasing the risk of allogenic transfusion.</w:t>
      </w:r>
    </w:p>
    <w:p w14:paraId="301F06B4" w14:textId="41A7BED8" w:rsidR="00C10FF7" w:rsidRPr="00C70209" w:rsidRDefault="00634334" w:rsidP="00C10FF7">
      <w:pPr>
        <w:pStyle w:val="BodyText"/>
      </w:pPr>
      <w:r w:rsidRPr="00C70209">
        <w:t>In infants, particularly those under 6 months, there may be greater safety issues with ANH because of their inability to compensate for acute anaemia or blood loss.</w:t>
      </w:r>
    </w:p>
    <w:p w14:paraId="5B211CB5" w14:textId="77777777" w:rsidR="00183F9F" w:rsidRPr="00C70209" w:rsidRDefault="00183F9F" w:rsidP="00082182">
      <w:pPr>
        <w:pStyle w:val="Heading5"/>
        <w:rPr>
          <w:lang w:val="en-AU"/>
        </w:rPr>
      </w:pPr>
      <w:r w:rsidRPr="00C70209">
        <w:rPr>
          <w:lang w:val="en-AU"/>
        </w:rPr>
        <w:t>Summary of evidence</w:t>
      </w:r>
    </w:p>
    <w:p w14:paraId="20573C26" w14:textId="77777777" w:rsidR="00183F9F" w:rsidRPr="00C70209" w:rsidRDefault="00183F9F" w:rsidP="00082182">
      <w:pPr>
        <w:pStyle w:val="Heading6"/>
        <w:keepNext/>
      </w:pPr>
      <w:r w:rsidRPr="00C70209">
        <w:t>Level I evidence</w:t>
      </w:r>
    </w:p>
    <w:p w14:paraId="4DAB42F7" w14:textId="77777777" w:rsidR="00183F9F" w:rsidRPr="00C70209" w:rsidRDefault="00183F9F" w:rsidP="00082182">
      <w:pPr>
        <w:pStyle w:val="BodyText"/>
      </w:pPr>
      <w:r w:rsidRPr="00C70209">
        <w:t>The systematic review and hand-searching process identified no Level I that assessed the safety and effectiveness of ANH compared with no ANH in neonatal and paediatric patients undergoing surgery.</w:t>
      </w:r>
    </w:p>
    <w:p w14:paraId="3E34CA4F" w14:textId="77777777" w:rsidR="00183F9F" w:rsidRPr="00C70209" w:rsidRDefault="00183F9F" w:rsidP="00082182">
      <w:pPr>
        <w:pStyle w:val="Heading6"/>
      </w:pPr>
      <w:r w:rsidRPr="00C70209">
        <w:t>Level II evidence</w:t>
      </w:r>
    </w:p>
    <w:p w14:paraId="0A42049B" w14:textId="77777777" w:rsidR="00183F9F" w:rsidRPr="00C70209" w:rsidRDefault="00183F9F" w:rsidP="00082182">
      <w:pPr>
        <w:pStyle w:val="BodyText"/>
        <w:rPr>
          <w:lang w:eastAsia="en-GB"/>
        </w:rPr>
      </w:pPr>
      <w:r w:rsidRPr="00C70209">
        <w:t xml:space="preserve">The systematic review and hand-searching process identified three Level II studies (Friesen 2006, Hans 2000, Lisander 1996) that examined the safety and effectiveness of ANH in paediatric patients undergoing surgery </w:t>
      </w:r>
      <w:r w:rsidRPr="00C70209">
        <w:rPr>
          <w:lang w:eastAsia="en-GB"/>
        </w:rPr>
        <w:t>(</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19451321 \h  \* MERGEFORMAT </w:instrText>
      </w:r>
      <w:r w:rsidRPr="00C70209">
        <w:rPr>
          <w:b/>
          <w:lang w:eastAsia="en-GB"/>
        </w:rPr>
      </w:r>
      <w:r w:rsidRPr="00C70209">
        <w:rPr>
          <w:b/>
          <w:lang w:eastAsia="en-GB"/>
        </w:rPr>
        <w:fldChar w:fldCharType="separate"/>
      </w:r>
      <w:r w:rsidR="000F7A9B" w:rsidRPr="000F7A9B">
        <w:rPr>
          <w:rStyle w:val="TableBodytextChar"/>
          <w:rFonts w:eastAsia="Arial Unicode MS"/>
          <w:b/>
        </w:rPr>
        <w:t>Table 3.4.16</w:t>
      </w:r>
      <w:r w:rsidRPr="00C70209">
        <w:rPr>
          <w:b/>
          <w:lang w:eastAsia="en-GB"/>
        </w:rPr>
        <w:fldChar w:fldCharType="end"/>
      </w:r>
      <w:r w:rsidRPr="00C70209">
        <w:rPr>
          <w:lang w:eastAsia="en-GB"/>
        </w:rPr>
        <w:t xml:space="preserve"> summarises the main characteristics of these studies.</w:t>
      </w:r>
    </w:p>
    <w:p w14:paraId="21B761DD" w14:textId="77777777" w:rsidR="00183F9F" w:rsidRPr="00C70209" w:rsidRDefault="00183F9F" w:rsidP="00082182">
      <w:pPr>
        <w:pStyle w:val="BodyText"/>
      </w:pPr>
      <w:r w:rsidRPr="00C70209">
        <w:t>The fair-quality RCT by Friesen (2006) was conducted in the USA and enrolled 32 paediatric patients aged &gt;1 month and &lt;15 kg scheduled for noncomplex open cardiac surgery with CPB. The authors examined the effect of ANH compared with no ANH, and reported on transfusion incidence of homologous blood components during the intraoperative and 24 hr postoperative periods.</w:t>
      </w:r>
    </w:p>
    <w:p w14:paraId="13320D91" w14:textId="77777777" w:rsidR="00183F9F" w:rsidRPr="00C70209" w:rsidRDefault="00183F9F" w:rsidP="00082182">
      <w:pPr>
        <w:pStyle w:val="BodyText"/>
      </w:pPr>
      <w:r w:rsidRPr="00C70209">
        <w:t>The poor-quality RCT by Hans (2000) was conducted in Belgium and involved 34 infants scheduled for craniofacial repair surgery. The authors examined the effect of ANH on blood loss and homologous transfusion volume and incidence.</w:t>
      </w:r>
    </w:p>
    <w:p w14:paraId="023F2296" w14:textId="77777777" w:rsidR="00183F9F" w:rsidRPr="00C70209" w:rsidRDefault="00183F9F" w:rsidP="00082182">
      <w:pPr>
        <w:pStyle w:val="BodyText"/>
      </w:pPr>
      <w:r w:rsidRPr="00C70209">
        <w:t>Lisander (1996) was a poor-quality pilot study conducted in Sweden that involved 24 adolescents undergoing surgery for scoliosis to examine the effect of various blood-saving methods on blood loss and transfusion volume and incidence. One of the treatment arms included in the pilot study was preoperative haemodilution to achieve a haemoglobin concentration of 8 g/L. This was compared with the control arm that included colloids for volume replacement.</w:t>
      </w:r>
    </w:p>
    <w:p w14:paraId="4B1E7CBA" w14:textId="77777777" w:rsidR="00183F9F" w:rsidRPr="00C70209" w:rsidRDefault="00183F9F" w:rsidP="00082182">
      <w:pPr>
        <w:pStyle w:val="BodyText"/>
      </w:pPr>
    </w:p>
    <w:p w14:paraId="6BA3DA2A" w14:textId="77777777" w:rsidR="00183F9F" w:rsidRPr="00C70209" w:rsidRDefault="00183F9F" w:rsidP="00082182">
      <w:pPr>
        <w:pStyle w:val="Caption"/>
        <w:ind w:left="2070"/>
      </w:pPr>
      <w:bookmarkStart w:id="786" w:name="_Ref419451321"/>
      <w:bookmarkStart w:id="787" w:name="_Toc427747204"/>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6</w:t>
      </w:r>
      <w:r w:rsidRPr="00C70209">
        <w:fldChar w:fldCharType="end"/>
      </w:r>
      <w:bookmarkEnd w:id="786"/>
      <w:r w:rsidRPr="00C70209">
        <w:tab/>
        <w:t>Characteristics and quality of Level II evidence – ANH in paediatric patients undergoing surgery</w:t>
      </w:r>
      <w:bookmarkEnd w:id="787"/>
    </w:p>
    <w:tbl>
      <w:tblPr>
        <w:tblW w:w="4573" w:type="pct"/>
        <w:tblInd w:w="816" w:type="dxa"/>
        <w:tblLayout w:type="fixed"/>
        <w:tblLook w:val="0000" w:firstRow="0" w:lastRow="0" w:firstColumn="0" w:lastColumn="0" w:noHBand="0" w:noVBand="0"/>
      </w:tblPr>
      <w:tblGrid>
        <w:gridCol w:w="1341"/>
        <w:gridCol w:w="1341"/>
        <w:gridCol w:w="1923"/>
        <w:gridCol w:w="1924"/>
        <w:gridCol w:w="1924"/>
      </w:tblGrid>
      <w:tr w:rsidR="00183F9F" w:rsidRPr="00C70209" w14:paraId="2708776F"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07F57200" w14:textId="77777777" w:rsidR="00183F9F" w:rsidRPr="00C70209" w:rsidRDefault="00183F9F" w:rsidP="00082182">
            <w:pPr>
              <w:keepNext/>
              <w:spacing w:after="20"/>
              <w:ind w:left="0" w:right="113"/>
              <w:rPr>
                <w:b/>
                <w:sz w:val="18"/>
              </w:rPr>
            </w:pPr>
            <w:r w:rsidRPr="00C70209">
              <w:rPr>
                <w:b/>
                <w:sz w:val="18"/>
              </w:rPr>
              <w:t>Study ID</w:t>
            </w:r>
          </w:p>
        </w:tc>
        <w:tc>
          <w:tcPr>
            <w:tcW w:w="1341" w:type="dxa"/>
            <w:tcBorders>
              <w:top w:val="single" w:sz="4" w:space="0" w:color="auto"/>
              <w:left w:val="nil"/>
              <w:bottom w:val="single" w:sz="4" w:space="0" w:color="auto"/>
              <w:right w:val="single" w:sz="4" w:space="0" w:color="auto"/>
            </w:tcBorders>
            <w:shd w:val="clear" w:color="auto" w:fill="auto"/>
          </w:tcPr>
          <w:p w14:paraId="6E231D79" w14:textId="77777777" w:rsidR="00183F9F" w:rsidRPr="00C70209" w:rsidRDefault="00183F9F" w:rsidP="00082182">
            <w:pPr>
              <w:keepNext/>
              <w:spacing w:after="20"/>
              <w:ind w:left="0" w:right="113"/>
              <w:rPr>
                <w:b/>
                <w:sz w:val="18"/>
              </w:rPr>
            </w:pPr>
            <w:r w:rsidRPr="00C70209">
              <w:rPr>
                <w:b/>
                <w:sz w:val="18"/>
              </w:rPr>
              <w:t>Study type</w:t>
            </w:r>
            <w:r w:rsidRPr="00C70209">
              <w:rPr>
                <w:b/>
                <w:sz w:val="18"/>
              </w:rPr>
              <w:br/>
            </w:r>
            <w:r w:rsidRPr="00C70209">
              <w:rPr>
                <w:b/>
                <w:i/>
                <w:sz w:val="18"/>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542EA2FE" w14:textId="77777777" w:rsidR="00183F9F" w:rsidRPr="00C70209" w:rsidRDefault="00183F9F" w:rsidP="00082182">
            <w:pPr>
              <w:keepNext/>
              <w:spacing w:after="20"/>
              <w:ind w:left="0" w:right="113"/>
              <w:rPr>
                <w:b/>
                <w:sz w:val="18"/>
              </w:rPr>
            </w:pPr>
            <w:r w:rsidRPr="00C70209">
              <w:rPr>
                <w:b/>
                <w:sz w:val="18"/>
              </w:rPr>
              <w:t>Population</w:t>
            </w:r>
          </w:p>
          <w:p w14:paraId="1C2FC3D1" w14:textId="77777777" w:rsidR="00183F9F" w:rsidRPr="00C70209" w:rsidRDefault="00183F9F" w:rsidP="00082182">
            <w:pPr>
              <w:keepNext/>
              <w:spacing w:after="20"/>
              <w:ind w:left="0" w:right="113"/>
              <w:rPr>
                <w:b/>
                <w:sz w:val="18"/>
              </w:rPr>
            </w:pPr>
            <w:r w:rsidRPr="00C70209">
              <w:rPr>
                <w:b/>
                <w:sz w:val="18"/>
              </w:rPr>
              <w:t>N</w:t>
            </w:r>
          </w:p>
        </w:tc>
        <w:tc>
          <w:tcPr>
            <w:tcW w:w="1924" w:type="dxa"/>
            <w:tcBorders>
              <w:top w:val="single" w:sz="4" w:space="0" w:color="auto"/>
              <w:left w:val="nil"/>
              <w:bottom w:val="single" w:sz="4" w:space="0" w:color="auto"/>
              <w:right w:val="single" w:sz="4" w:space="0" w:color="auto"/>
            </w:tcBorders>
            <w:shd w:val="clear" w:color="auto" w:fill="auto"/>
          </w:tcPr>
          <w:p w14:paraId="6F77DEB9" w14:textId="77777777" w:rsidR="00183F9F" w:rsidRPr="00C70209" w:rsidRDefault="00183F9F" w:rsidP="00082182">
            <w:pPr>
              <w:keepNext/>
              <w:spacing w:after="20"/>
              <w:ind w:left="0" w:right="113"/>
              <w:rPr>
                <w:b/>
                <w:sz w:val="18"/>
              </w:rPr>
            </w:pPr>
            <w:r w:rsidRPr="00C70209">
              <w:rPr>
                <w:b/>
                <w:sz w:val="18"/>
              </w:rPr>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64A84914" w14:textId="77777777" w:rsidR="00183F9F" w:rsidRPr="00C70209" w:rsidRDefault="00183F9F" w:rsidP="00082182">
            <w:pPr>
              <w:keepNext/>
              <w:spacing w:after="20"/>
              <w:ind w:left="0" w:right="113"/>
              <w:rPr>
                <w:b/>
                <w:sz w:val="18"/>
              </w:rPr>
            </w:pPr>
            <w:r w:rsidRPr="00C70209">
              <w:rPr>
                <w:b/>
                <w:sz w:val="18"/>
              </w:rPr>
              <w:t>Outcomes</w:t>
            </w:r>
          </w:p>
        </w:tc>
      </w:tr>
      <w:tr w:rsidR="00183F9F" w:rsidRPr="00C70209" w14:paraId="47166EC4"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0ADA97C6" w14:textId="3A1C8107" w:rsidR="00183F9F" w:rsidRPr="00C70209" w:rsidRDefault="00183F9F" w:rsidP="000E261C">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Friesen (2006)</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Friesen&lt;/Author&gt;&lt;Year&gt;2006&lt;/Year&gt;&lt;RecNum&gt;875&lt;/RecNum&gt;&lt;DisplayText&gt;&lt;style face="superscript"&gt;348&lt;/style&gt;&lt;/DisplayText&gt;&lt;record&gt;&lt;rec-number&gt;875&lt;/rec-number&gt;&lt;foreign-keys&gt;&lt;key app="EN" db-id="9edve2wadsavt5ewavaxtda4f2tavzvts9ee" timestamp="1435036188"&gt;875&lt;/key&gt;&lt;/foreign-keys&gt;&lt;ref-type name="Generic"&gt;13&lt;/ref-type&gt;&lt;contributors&gt;&lt;authors&gt;&lt;author&gt;Friesen, R. H.&lt;/author&gt;&lt;author&gt;Perryman, K. M.&lt;/author&gt;&lt;author&gt;Weigers, K. R.&lt;/author&gt;&lt;author&gt;Mitchell, M. B.&lt;/author&gt;&lt;author&gt;et al.,&lt;/author&gt;&lt;/authors&gt;&lt;/contributors&gt;&lt;titles&gt;&lt;title&gt;A trial of fresh autologous whole blood to treat dilutional coagulopathy following cardiopulmonary bypass in infants&lt;/title&gt;&lt;/titles&gt;&lt;pages&gt;429–435&lt;/pages&gt;&lt;volume&gt;16&lt;/volume&gt;&lt;reprint-edition&gt;NOT IN FILE&lt;/reprint-edition&gt;&lt;keywords&gt;&lt;keyword&gt;blood&lt;/keyword&gt;&lt;keyword&gt;cardiopulmonary bypass&lt;/keyword&gt;&lt;/keywords&gt;&lt;dates&gt;&lt;year&gt;2006&lt;/year&gt;&lt;/dates&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8</w:t>
            </w:r>
            <w:r w:rsidRPr="00C70209">
              <w:rPr>
                <w:rFonts w:ascii="Arial Narrow" w:eastAsia="Arial Unicode MS" w:hAnsi="Arial Narrow" w:cs="Arial"/>
                <w:bCs/>
                <w:color w:val="auto"/>
                <w:sz w:val="20"/>
                <w:szCs w:val="24"/>
                <w:lang w:eastAsia="ja-JP"/>
              </w:rPr>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7EFD2E1D"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51DF0EA9" w14:textId="77777777" w:rsidR="00183F9F" w:rsidRPr="00C70209" w:rsidRDefault="00183F9F" w:rsidP="00082182">
            <w:pPr>
              <w:spacing w:before="40" w:after="60"/>
              <w:ind w:left="0"/>
              <w:rPr>
                <w:rFonts w:ascii="Arial Narrow" w:eastAsia="Arial Unicode MS" w:hAnsi="Arial Narrow" w:cs="Arial"/>
                <w:bCs/>
                <w:i/>
                <w:color w:val="auto"/>
                <w:sz w:val="20"/>
                <w:szCs w:val="24"/>
                <w:lang w:eastAsia="ja-JP"/>
              </w:rPr>
            </w:pPr>
            <w:r w:rsidRPr="00C70209">
              <w:rPr>
                <w:rFonts w:ascii="Arial Narrow" w:eastAsia="Arial Unicode MS" w:hAnsi="Arial Narrow" w:cs="Arial"/>
                <w:bCs/>
                <w:i/>
                <w:color w:val="auto"/>
                <w:sz w:val="20"/>
                <w:szCs w:val="24"/>
                <w:lang w:eastAsia="ja-JP"/>
              </w:rPr>
              <w:t>Fair</w:t>
            </w:r>
          </w:p>
        </w:tc>
        <w:tc>
          <w:tcPr>
            <w:tcW w:w="1923" w:type="dxa"/>
            <w:tcBorders>
              <w:top w:val="single" w:sz="4" w:space="0" w:color="auto"/>
              <w:left w:val="nil"/>
              <w:bottom w:val="single" w:sz="4" w:space="0" w:color="auto"/>
              <w:right w:val="single" w:sz="4" w:space="0" w:color="auto"/>
            </w:tcBorders>
            <w:shd w:val="clear" w:color="auto" w:fill="auto"/>
          </w:tcPr>
          <w:p w14:paraId="75425A9C"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Paediatric patients (weight 5–12 kg) undergoing noncomplex cardiac surgery with CPB</w:t>
            </w:r>
          </w:p>
          <w:p w14:paraId="0D9AFE1F"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N=32</w:t>
            </w:r>
          </w:p>
        </w:tc>
        <w:tc>
          <w:tcPr>
            <w:tcW w:w="1924" w:type="dxa"/>
            <w:tcBorders>
              <w:top w:val="single" w:sz="4" w:space="0" w:color="auto"/>
              <w:left w:val="nil"/>
              <w:bottom w:val="single" w:sz="4" w:space="0" w:color="auto"/>
              <w:right w:val="single" w:sz="4" w:space="0" w:color="auto"/>
            </w:tcBorders>
            <w:shd w:val="clear" w:color="auto" w:fill="auto"/>
          </w:tcPr>
          <w:p w14:paraId="0E13B106" w14:textId="07CD8A40"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ANH (15 mL/kg whole blood withdrawal, with isovol</w:t>
            </w:r>
            <w:r w:rsidR="00F1702E">
              <w:rPr>
                <w:rFonts w:ascii="Arial Narrow" w:eastAsia="Arial Unicode MS" w:hAnsi="Arial Narrow" w:cs="Arial"/>
                <w:bCs/>
                <w:color w:val="auto"/>
                <w:sz w:val="20"/>
                <w:szCs w:val="24"/>
                <w:lang w:eastAsia="ja-JP"/>
              </w:rPr>
              <w:t>a</w:t>
            </w:r>
            <w:r w:rsidRPr="00C70209">
              <w:rPr>
                <w:rFonts w:ascii="Arial Narrow" w:eastAsia="Arial Unicode MS" w:hAnsi="Arial Narrow" w:cs="Arial"/>
                <w:bCs/>
                <w:color w:val="auto"/>
                <w:sz w:val="20"/>
                <w:szCs w:val="24"/>
                <w:lang w:eastAsia="ja-JP"/>
              </w:rPr>
              <w:t>emia maintained by infusion of 1 mL of 5% albumin solution for each mL of blood withdrawn) (n= 16) versus no ANH (n=16)</w:t>
            </w:r>
          </w:p>
          <w:p w14:paraId="247AEAC7" w14:textId="77777777" w:rsidR="00183F9F" w:rsidRPr="00C70209" w:rsidRDefault="00183F9F" w:rsidP="00082182">
            <w:pPr>
              <w:spacing w:before="40" w:after="60"/>
              <w:ind w:left="0"/>
              <w:rPr>
                <w:rFonts w:ascii="Arial Narrow" w:eastAsia="Arial Unicode MS" w:hAnsi="Arial Narrow" w:cs="Arial"/>
                <w:bCs/>
                <w:color w:val="auto"/>
                <w:sz w:val="16"/>
                <w:szCs w:val="24"/>
                <w:lang w:eastAsia="ja-JP"/>
              </w:rPr>
            </w:pPr>
            <w:r w:rsidRPr="00C70209">
              <w:rPr>
                <w:rFonts w:ascii="Arial Narrow" w:eastAsia="Arial Unicode MS" w:hAnsi="Arial Narrow" w:cs="Arial"/>
                <w:bCs/>
                <w:color w:val="auto"/>
                <w:sz w:val="16"/>
                <w:szCs w:val="24"/>
                <w:lang w:eastAsia="ja-JP"/>
              </w:rPr>
              <w:t>*autologous blood was re-transfused postoperatively</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1A8DA598"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Transfusion incidence</w:t>
            </w:r>
          </w:p>
        </w:tc>
      </w:tr>
      <w:tr w:rsidR="00183F9F" w:rsidRPr="00C70209" w14:paraId="73C57D14"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42A43809" w14:textId="4CB4710B" w:rsidR="00183F9F" w:rsidRPr="00C70209" w:rsidRDefault="00183F9F" w:rsidP="000E261C">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Hans (2000)</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Hans&lt;/Author&gt;&lt;Year&gt;2000&lt;/Year&gt;&lt;RecNum&gt;938&lt;/RecNum&gt;&lt;DisplayText&gt;&lt;style face="superscript"&gt;349&lt;/style&gt;&lt;/DisplayText&gt;&lt;record&gt;&lt;rec-number&gt;938&lt;/rec-number&gt;&lt;foreign-keys&gt;&lt;key app="EN" db-id="9edve2wadsavt5ewavaxtda4f2tavzvts9ee" timestamp="1435709514"&gt;938&lt;/key&gt;&lt;/foreign-keys&gt;&lt;ref-type name="Journal Article"&gt;17&lt;/ref-type&gt;&lt;contributors&gt;&lt;authors&gt;&lt;author&gt;Hans, P.&lt;/author&gt;&lt;author&gt;Collin, V.&lt;/author&gt;&lt;author&gt;Bonhomme, V.&lt;/author&gt;&lt;author&gt;Damas, F.&lt;/author&gt;&lt;author&gt;Born, J. D.&lt;/author&gt;&lt;author&gt;Lamy, M.&lt;/author&gt;&lt;/authors&gt;&lt;/contributors&gt;&lt;titles&gt;&lt;title&gt;Evaluation of acute normovolemic hemodilution for surgical repair of craniosynostosis&lt;/title&gt;&lt;secondary-title&gt;Journal of Neurosurgical Anesthesiology&lt;/secondary-title&gt;&lt;alt-title&gt;J. Neurosurg. Anesthesiol.&lt;/alt-title&gt;&lt;/titles&gt;&lt;periodical&gt;&lt;full-title&gt;Journal of Neurosurgical Anesthesiology&lt;/full-title&gt;&lt;abbr-1&gt;J. Neurosurg. Anesthesiol.&lt;/abbr-1&gt;&lt;/periodical&gt;&lt;alt-periodical&gt;&lt;full-title&gt;Journal of Neurosurgical Anesthesiology&lt;/full-title&gt;&lt;abbr-1&gt;J. Neurosurg. Anesthesiol.&lt;/abbr-1&gt;&lt;/alt-periodical&gt;&lt;pages&gt;33–36&lt;/pages&gt;&lt;volume&gt;12&lt;/volume&gt;&lt;number&gt;1&lt;/number&gt;&lt;dates&gt;&lt;year&gt;2000&lt;/year&gt;&lt;/dates&gt;&lt;isbn&gt;0898-4921&lt;/isbn&gt;&lt;urls&gt;&lt;/urls&gt;&lt;electronic-resource-num&gt;DOI:10.1097/00008506-200001000-00007&lt;/electronic-resource-num&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49</w:t>
            </w:r>
            <w:r w:rsidRPr="00C70209">
              <w:rPr>
                <w:rFonts w:ascii="Arial Narrow" w:eastAsia="Arial Unicode MS" w:hAnsi="Arial Narrow" w:cs="Arial"/>
                <w:bCs/>
                <w:color w:val="auto"/>
                <w:sz w:val="20"/>
                <w:szCs w:val="24"/>
                <w:lang w:eastAsia="ja-JP"/>
              </w:rPr>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31067B26"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60AF3E63" w14:textId="77777777" w:rsidR="00183F9F" w:rsidRPr="00C70209" w:rsidRDefault="00183F9F" w:rsidP="00082182">
            <w:pPr>
              <w:spacing w:before="40" w:after="60"/>
              <w:ind w:left="0"/>
              <w:rPr>
                <w:rFonts w:cs="Arial"/>
                <w:bCs/>
                <w:i/>
                <w:color w:val="auto"/>
                <w:sz w:val="20"/>
                <w:szCs w:val="24"/>
                <w:lang w:eastAsia="ja-JP"/>
              </w:rPr>
            </w:pPr>
            <w:r w:rsidRPr="00C70209">
              <w:rPr>
                <w:rFonts w:ascii="Arial Narrow" w:eastAsia="Arial Unicode MS" w:hAnsi="Arial Narrow" w:cs="Arial"/>
                <w:bCs/>
                <w:i/>
                <w:color w:val="auto"/>
                <w:sz w:val="20"/>
                <w:szCs w:val="24"/>
                <w:lang w:eastAsia="ja-JP"/>
              </w:rPr>
              <w:t>Poor</w:t>
            </w:r>
          </w:p>
        </w:tc>
        <w:tc>
          <w:tcPr>
            <w:tcW w:w="1923" w:type="dxa"/>
            <w:tcBorders>
              <w:top w:val="single" w:sz="4" w:space="0" w:color="auto"/>
              <w:left w:val="nil"/>
              <w:bottom w:val="single" w:sz="4" w:space="0" w:color="auto"/>
              <w:right w:val="single" w:sz="4" w:space="0" w:color="auto"/>
            </w:tcBorders>
            <w:shd w:val="clear" w:color="auto" w:fill="auto"/>
          </w:tcPr>
          <w:p w14:paraId="3DF95726"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Paediatric patients (mean age 7 months) scheduled for surgical repair for scaphocephaly or pachycephaly</w:t>
            </w:r>
          </w:p>
          <w:p w14:paraId="219117F6"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N=34</w:t>
            </w:r>
          </w:p>
        </w:tc>
        <w:tc>
          <w:tcPr>
            <w:tcW w:w="1924" w:type="dxa"/>
            <w:tcBorders>
              <w:top w:val="single" w:sz="4" w:space="0" w:color="auto"/>
              <w:left w:val="nil"/>
              <w:bottom w:val="single" w:sz="4" w:space="0" w:color="auto"/>
              <w:right w:val="single" w:sz="4" w:space="0" w:color="auto"/>
            </w:tcBorders>
            <w:shd w:val="clear" w:color="auto" w:fill="auto"/>
          </w:tcPr>
          <w:p w14:paraId="5650F2F6"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ANH to achieve a Hct of 25% (n=17) versus no ANH (n=17)</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7A85A2DA"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Transfusion volume and incidence</w:t>
            </w:r>
          </w:p>
        </w:tc>
      </w:tr>
      <w:tr w:rsidR="00183F9F" w:rsidRPr="00C70209" w14:paraId="58FFCEB6"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7A5C5A14" w14:textId="6776BDA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Lisander (1996)</w:t>
            </w:r>
            <w:r w:rsidRPr="00C70209">
              <w:rPr>
                <w:rFonts w:ascii="Arial Narrow" w:eastAsia="Arial Unicode MS" w:hAnsi="Arial Narrow" w:cs="Arial"/>
                <w:bCs/>
                <w:color w:val="auto"/>
                <w:sz w:val="20"/>
                <w:szCs w:val="24"/>
                <w:vertAlign w:val="superscript"/>
                <w:lang w:eastAsia="ja-JP"/>
              </w:rPr>
              <w:t xml:space="preserve">a </w:t>
            </w:r>
            <w:r w:rsidRPr="00C70209">
              <w:rPr>
                <w:rFonts w:ascii="Arial Narrow" w:eastAsia="Arial Unicode MS" w:hAnsi="Arial Narrow" w:cs="Arial"/>
                <w:bCs/>
                <w:color w:val="auto"/>
                <w:sz w:val="20"/>
                <w:szCs w:val="24"/>
                <w:lang w:eastAsia="ja-JP"/>
              </w:rPr>
              <w:fldChar w:fldCharType="begin"/>
            </w:r>
            <w:r w:rsidR="000E261C">
              <w:rPr>
                <w:rFonts w:ascii="Arial Narrow" w:eastAsia="Arial Unicode MS" w:hAnsi="Arial Narrow" w:cs="Arial"/>
                <w:bCs/>
                <w:color w:val="auto"/>
                <w:sz w:val="20"/>
                <w:szCs w:val="24"/>
                <w:lang w:eastAsia="ja-JP"/>
              </w:rPr>
              <w:instrText xml:space="preserve"> ADDIN EN.CITE &lt;EndNote&gt;&lt;Cite&gt;&lt;Author&gt;Lisander&lt;/Author&gt;&lt;Year&gt;1996&lt;/Year&gt;&lt;RecNum&gt;939&lt;/RecNum&gt;&lt;DisplayText&gt;&lt;style face="superscript"&gt;350&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Pr="00C70209">
              <w:rPr>
                <w:rFonts w:ascii="Arial Narrow" w:eastAsia="Arial Unicode MS" w:hAnsi="Arial Narrow" w:cs="Arial"/>
                <w:bCs/>
                <w:color w:val="auto"/>
                <w:sz w:val="20"/>
                <w:szCs w:val="24"/>
                <w:lang w:eastAsia="ja-JP"/>
              </w:rPr>
              <w:fldChar w:fldCharType="separate"/>
            </w:r>
            <w:r w:rsidR="000E261C" w:rsidRPr="000E261C">
              <w:rPr>
                <w:rFonts w:ascii="Arial Narrow" w:eastAsia="Arial Unicode MS" w:hAnsi="Arial Narrow" w:cs="Arial"/>
                <w:bCs/>
                <w:noProof/>
                <w:color w:val="auto"/>
                <w:sz w:val="20"/>
                <w:szCs w:val="24"/>
                <w:vertAlign w:val="superscript"/>
                <w:lang w:eastAsia="ja-JP"/>
              </w:rPr>
              <w:t>350</w:t>
            </w:r>
            <w:r w:rsidRPr="00C70209">
              <w:rPr>
                <w:rFonts w:ascii="Arial Narrow" w:eastAsia="Arial Unicode MS" w:hAnsi="Arial Narrow" w:cs="Arial"/>
                <w:bCs/>
                <w:color w:val="auto"/>
                <w:sz w:val="20"/>
                <w:szCs w:val="24"/>
                <w:lang w:eastAsia="ja-JP"/>
              </w:rPr>
              <w:fldChar w:fldCharType="end"/>
            </w:r>
          </w:p>
          <w:p w14:paraId="43F8AE2C" w14:textId="77777777" w:rsidR="00183F9F" w:rsidRPr="00C70209" w:rsidRDefault="00183F9F" w:rsidP="00082182">
            <w:pPr>
              <w:spacing w:before="40" w:after="60"/>
              <w:ind w:left="0"/>
              <w:rPr>
                <w:rFonts w:cs="Arial"/>
                <w:bCs/>
                <w:color w:val="auto"/>
                <w:sz w:val="16"/>
                <w:szCs w:val="24"/>
                <w:lang w:eastAsia="ja-JP"/>
              </w:rPr>
            </w:pPr>
            <w:r w:rsidRPr="00C70209">
              <w:rPr>
                <w:rFonts w:ascii="Arial Narrow" w:eastAsia="Arial Unicode MS" w:hAnsi="Arial Narrow" w:cs="Arial"/>
                <w:bCs/>
                <w:color w:val="auto"/>
                <w:sz w:val="16"/>
                <w:szCs w:val="24"/>
                <w:lang w:eastAsia="ja-JP"/>
              </w:rPr>
              <w:t>*pilot study</w:t>
            </w:r>
          </w:p>
        </w:tc>
        <w:tc>
          <w:tcPr>
            <w:tcW w:w="1341" w:type="dxa"/>
            <w:tcBorders>
              <w:top w:val="single" w:sz="4" w:space="0" w:color="auto"/>
              <w:left w:val="nil"/>
              <w:bottom w:val="single" w:sz="4" w:space="0" w:color="auto"/>
              <w:right w:val="single" w:sz="4" w:space="0" w:color="auto"/>
            </w:tcBorders>
            <w:shd w:val="clear" w:color="auto" w:fill="auto"/>
          </w:tcPr>
          <w:p w14:paraId="363EA008" w14:textId="5B5149B2"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RCT</w:t>
            </w:r>
          </w:p>
          <w:p w14:paraId="1B8E28C7" w14:textId="77777777" w:rsidR="00183F9F" w:rsidRPr="00C70209" w:rsidRDefault="00183F9F" w:rsidP="00082182">
            <w:pPr>
              <w:spacing w:before="40" w:after="60"/>
              <w:ind w:left="0"/>
              <w:rPr>
                <w:rFonts w:cs="Arial"/>
                <w:bCs/>
                <w:i/>
                <w:color w:val="auto"/>
                <w:sz w:val="20"/>
                <w:szCs w:val="24"/>
                <w:lang w:eastAsia="ja-JP"/>
              </w:rPr>
            </w:pPr>
            <w:r w:rsidRPr="00C70209">
              <w:rPr>
                <w:rFonts w:ascii="Arial Narrow" w:eastAsia="Arial Unicode MS" w:hAnsi="Arial Narrow" w:cs="Arial"/>
                <w:bCs/>
                <w:i/>
                <w:color w:val="auto"/>
                <w:sz w:val="20"/>
                <w:szCs w:val="24"/>
                <w:lang w:eastAsia="ja-JP"/>
              </w:rPr>
              <w:t>Poor</w:t>
            </w:r>
          </w:p>
        </w:tc>
        <w:tc>
          <w:tcPr>
            <w:tcW w:w="1923" w:type="dxa"/>
            <w:tcBorders>
              <w:top w:val="single" w:sz="4" w:space="0" w:color="auto"/>
              <w:left w:val="nil"/>
              <w:bottom w:val="single" w:sz="4" w:space="0" w:color="auto"/>
              <w:right w:val="single" w:sz="4" w:space="0" w:color="auto"/>
            </w:tcBorders>
            <w:shd w:val="clear" w:color="auto" w:fill="auto"/>
          </w:tcPr>
          <w:p w14:paraId="37BF13EA"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Paediatric patients (mean age 14.5 years) undergoing scoliosis surgery</w:t>
            </w:r>
          </w:p>
          <w:p w14:paraId="386BC5A2"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N=24</w:t>
            </w:r>
          </w:p>
        </w:tc>
        <w:tc>
          <w:tcPr>
            <w:tcW w:w="1924" w:type="dxa"/>
            <w:tcBorders>
              <w:top w:val="single" w:sz="4" w:space="0" w:color="auto"/>
              <w:left w:val="nil"/>
              <w:bottom w:val="single" w:sz="4" w:space="0" w:color="auto"/>
              <w:right w:val="single" w:sz="4" w:space="0" w:color="auto"/>
            </w:tcBorders>
            <w:shd w:val="clear" w:color="auto" w:fill="auto"/>
          </w:tcPr>
          <w:p w14:paraId="1989B896" w14:textId="77777777" w:rsidR="00183F9F" w:rsidRPr="00C70209" w:rsidRDefault="00183F9F" w:rsidP="00082182">
            <w:pPr>
              <w:spacing w:before="40" w:after="60"/>
              <w:ind w:left="0"/>
              <w:rPr>
                <w:rFonts w:ascii="Arial Narrow" w:eastAsia="Arial Unicode MS" w:hAnsi="Arial Narrow" w:cs="Arial"/>
                <w:bCs/>
                <w:color w:val="auto"/>
                <w:sz w:val="20"/>
                <w:szCs w:val="24"/>
                <w:lang w:eastAsia="ja-JP"/>
              </w:rPr>
            </w:pPr>
            <w:r w:rsidRPr="00C70209">
              <w:rPr>
                <w:rFonts w:ascii="Arial Narrow" w:eastAsia="Arial Unicode MS" w:hAnsi="Arial Narrow" w:cs="Arial"/>
                <w:bCs/>
                <w:color w:val="auto"/>
                <w:sz w:val="20"/>
                <w:szCs w:val="24"/>
                <w:lang w:eastAsia="ja-JP"/>
              </w:rPr>
              <w:t>PHD to achieve Hb concentration of 80 g/L (n=10) versus intraoperative haemodilution (dextran, n=13)</w:t>
            </w:r>
          </w:p>
          <w:p w14:paraId="537B1913" w14:textId="77777777" w:rsidR="00183F9F" w:rsidRPr="00C70209" w:rsidRDefault="00183F9F" w:rsidP="00082182">
            <w:pPr>
              <w:spacing w:before="40" w:after="60"/>
              <w:ind w:left="0"/>
              <w:rPr>
                <w:rFonts w:cs="Arial"/>
                <w:bCs/>
                <w:color w:val="auto"/>
                <w:sz w:val="16"/>
                <w:szCs w:val="24"/>
                <w:lang w:eastAsia="ja-JP"/>
              </w:rPr>
            </w:pPr>
            <w:r w:rsidRPr="00C70209">
              <w:rPr>
                <w:rFonts w:ascii="Arial Narrow" w:eastAsia="Arial Unicode MS" w:hAnsi="Arial Narrow" w:cs="Arial"/>
                <w:bCs/>
                <w:color w:val="auto"/>
                <w:sz w:val="16"/>
                <w:szCs w:val="24"/>
                <w:lang w:eastAsia="ja-JP"/>
              </w:rPr>
              <w:t>*blood was withdrawn in standard citrated bags (450 mL), with simultaneous volume replacement achieved with 500 mL 6% dextran 70 and later 3% dextra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347DCBCA" w14:textId="77777777" w:rsidR="00183F9F" w:rsidRPr="00C70209" w:rsidRDefault="00183F9F" w:rsidP="00082182">
            <w:pPr>
              <w:spacing w:before="40" w:after="60"/>
              <w:ind w:left="0"/>
              <w:rPr>
                <w:rFonts w:cs="Arial"/>
                <w:bCs/>
                <w:color w:val="auto"/>
                <w:sz w:val="20"/>
                <w:szCs w:val="24"/>
                <w:lang w:eastAsia="ja-JP"/>
              </w:rPr>
            </w:pPr>
            <w:r w:rsidRPr="00C70209">
              <w:rPr>
                <w:rFonts w:ascii="Arial Narrow" w:eastAsia="Arial Unicode MS" w:hAnsi="Arial Narrow" w:cs="Arial"/>
                <w:bCs/>
                <w:color w:val="auto"/>
                <w:sz w:val="20"/>
                <w:szCs w:val="24"/>
                <w:lang w:eastAsia="ja-JP"/>
              </w:rPr>
              <w:t>Transfusion volume</w:t>
            </w:r>
          </w:p>
        </w:tc>
      </w:tr>
    </w:tbl>
    <w:p w14:paraId="68A9FD26" w14:textId="77777777" w:rsidR="00183F9F" w:rsidRPr="00C70209" w:rsidRDefault="00183F9F" w:rsidP="00082182">
      <w:pPr>
        <w:pStyle w:val="TableFigNotes0"/>
      </w:pPr>
      <w:r w:rsidRPr="00C70209">
        <w:t>ANH, acute normovolemic haemodilution; CPB, cardiopulmonary bypass; Hb, haemoglobin; Hct, haematocrit; IAT, intraoperative autotransfusion; PHD, preoperative haemodilution; RCT, randomised controlled trial</w:t>
      </w:r>
    </w:p>
    <w:p w14:paraId="5C617D42" w14:textId="58851AB6" w:rsidR="00183F9F" w:rsidRPr="00C70209" w:rsidRDefault="00183F9F" w:rsidP="00082182">
      <w:pPr>
        <w:pStyle w:val="TableFigNotes0"/>
      </w:pPr>
      <w:r w:rsidRPr="00C70209">
        <w:rPr>
          <w:b/>
        </w:rPr>
        <w:t xml:space="preserve">a. </w:t>
      </w:r>
      <w:r w:rsidRPr="00C70209">
        <w:t>Lisander (1996) was a five armed trial comparing: (1) PHD (2) IAT (3) PHD + IAT (4) PHD + IAT + hypotensive anaesthesia and (5) colloids for volume replacement. The PHD and the control group are reported here.</w:t>
      </w:r>
    </w:p>
    <w:p w14:paraId="230F40BE" w14:textId="77777777" w:rsidR="00183F9F" w:rsidRPr="00C70209" w:rsidRDefault="00183F9F">
      <w:pPr>
        <w:spacing w:after="200" w:line="276" w:lineRule="auto"/>
        <w:ind w:left="0"/>
        <w:rPr>
          <w:rFonts w:eastAsia="Arial Unicode MS"/>
          <w:lang w:eastAsia="ja-JP"/>
        </w:rPr>
      </w:pPr>
      <w:r w:rsidRPr="00C70209">
        <w:rPr>
          <w:rFonts w:eastAsia="Arial Unicode MS"/>
          <w:lang w:eastAsia="ja-JP"/>
        </w:rPr>
        <w:br w:type="page"/>
      </w:r>
    </w:p>
    <w:p w14:paraId="1B3384DA" w14:textId="77777777" w:rsidR="00183F9F" w:rsidRPr="00C70209" w:rsidRDefault="00183F9F" w:rsidP="00082182">
      <w:pPr>
        <w:pStyle w:val="Heading5"/>
        <w:rPr>
          <w:lang w:val="en-AU"/>
        </w:rPr>
      </w:pPr>
      <w:r w:rsidRPr="00C70209">
        <w:rPr>
          <w:lang w:val="en-AU"/>
        </w:rPr>
        <w:t>Results</w:t>
      </w:r>
    </w:p>
    <w:p w14:paraId="227C7225" w14:textId="77777777" w:rsidR="00183F9F" w:rsidRPr="00C70209" w:rsidRDefault="00183F9F" w:rsidP="00082182">
      <w:pPr>
        <w:pStyle w:val="Heading6"/>
      </w:pPr>
      <w:r w:rsidRPr="00C70209">
        <w:t>Mortality</w:t>
      </w:r>
    </w:p>
    <w:p w14:paraId="1B33ABD8" w14:textId="77777777" w:rsidR="00183F9F" w:rsidRPr="00C70209" w:rsidRDefault="00183F9F" w:rsidP="00082182">
      <w:pPr>
        <w:pStyle w:val="BodyText"/>
      </w:pPr>
      <w:r w:rsidRPr="00C70209">
        <w:t>The systematic review and hand-searching process identified no studies that assessed ANH compared with no ANH that reported mortality in neonatal and paediatric patients undergoing surgery.</w:t>
      </w:r>
    </w:p>
    <w:p w14:paraId="28542C00" w14:textId="77777777" w:rsidR="00183F9F" w:rsidRPr="00C70209" w:rsidRDefault="00183F9F" w:rsidP="00082182">
      <w:pPr>
        <w:pStyle w:val="Heading6"/>
      </w:pPr>
      <w:r w:rsidRPr="00C70209">
        <w:t>Transfusion volume and incidence</w:t>
      </w:r>
    </w:p>
    <w:p w14:paraId="4028CE1F" w14:textId="055EAB49" w:rsidR="00183F9F" w:rsidRPr="00C70209" w:rsidRDefault="00183F9F" w:rsidP="00082182">
      <w:pPr>
        <w:pStyle w:val="BodyText"/>
        <w:rPr>
          <w:lang w:eastAsia="en-GB"/>
        </w:rPr>
      </w:pPr>
      <w:r w:rsidRPr="00C70209">
        <w:rPr>
          <w:lang w:eastAsia="en-GB"/>
        </w:rPr>
        <w:t xml:space="preserve">The systematic review and hand-searching process identified three Level II studies (Friesen 2006, Hans 2000, Lisander 1996) comparing ANH with no ANH in paediatric patients undergoing surgery that provided evidence for transfusion volume or incidence. </w:t>
      </w:r>
      <w:r w:rsidRPr="00C70209">
        <w:rPr>
          <w:b/>
          <w:lang w:eastAsia="en-GB"/>
        </w:rPr>
        <w:fldChar w:fldCharType="begin"/>
      </w:r>
      <w:r w:rsidRPr="00C70209">
        <w:rPr>
          <w:b/>
          <w:lang w:eastAsia="en-GB"/>
        </w:rPr>
        <w:instrText xml:space="preserve"> REF _Ref413160215 \h  \* MERGEFORMAT </w:instrText>
      </w:r>
      <w:r w:rsidRPr="00C70209">
        <w:rPr>
          <w:b/>
          <w:lang w:eastAsia="en-GB"/>
        </w:rPr>
      </w:r>
      <w:r w:rsidRPr="00C70209">
        <w:rPr>
          <w:b/>
          <w:lang w:eastAsia="en-GB"/>
        </w:rPr>
        <w:fldChar w:fldCharType="separate"/>
      </w:r>
      <w:r w:rsidR="000F7A9B" w:rsidRPr="000F7A9B">
        <w:rPr>
          <w:b/>
        </w:rPr>
        <w:t>Table 3.4.17</w:t>
      </w:r>
      <w:r w:rsidRPr="00C70209">
        <w:rPr>
          <w:b/>
          <w:lang w:eastAsia="en-GB"/>
        </w:rPr>
        <w:fldChar w:fldCharType="end"/>
      </w:r>
      <w:r w:rsidRPr="00C70209">
        <w:rPr>
          <w:lang w:eastAsia="en-GB"/>
        </w:rPr>
        <w:t xml:space="preserve"> summarises the results from these studies.</w:t>
      </w:r>
    </w:p>
    <w:p w14:paraId="78785818" w14:textId="6144527B" w:rsidR="00183F9F" w:rsidRPr="00C70209" w:rsidRDefault="00183F9F" w:rsidP="00082182">
      <w:pPr>
        <w:pStyle w:val="BodyText"/>
        <w:rPr>
          <w:lang w:eastAsia="en-GB"/>
        </w:rPr>
      </w:pPr>
      <w:r w:rsidRPr="00C70209">
        <w:rPr>
          <w:lang w:eastAsia="en-GB"/>
        </w:rPr>
        <w:t xml:space="preserve">The RCT by Friesen (2006) assessed transfusion incidence of a number of blood products in 32 infants undergoing noncomplex cardiac surgery with CPB. The authors reported no significant difference in RBC transfusion incidence during surgery with CPB (RR 1.08; 95% CI 0.80, 1.45; </w:t>
      </w:r>
      <w:r w:rsidR="001A475D" w:rsidRPr="001A475D">
        <w:rPr>
          <w:i/>
          <w:lang w:eastAsia="en-GB"/>
        </w:rPr>
        <w:t>P = </w:t>
      </w:r>
      <w:r w:rsidRPr="00C70209">
        <w:rPr>
          <w:lang w:eastAsia="en-GB"/>
        </w:rPr>
        <w:t xml:space="preserve">0.63) or after surgery with CPB (RR 1.00; 95% CI 0.24, 4.23; </w:t>
      </w:r>
      <w:r w:rsidR="001A475D" w:rsidRPr="001A475D">
        <w:rPr>
          <w:i/>
          <w:lang w:eastAsia="en-GB"/>
        </w:rPr>
        <w:t>P = </w:t>
      </w:r>
      <w:r w:rsidRPr="00C70209">
        <w:rPr>
          <w:lang w:eastAsia="en-GB"/>
        </w:rPr>
        <w:t xml:space="preserve">1.00). There was also no significant difference in transfusion incidence of FFP (RR 0.33; 95% CI 0.04, 2.87; </w:t>
      </w:r>
      <w:r w:rsidR="001A475D" w:rsidRPr="001A475D">
        <w:rPr>
          <w:i/>
          <w:lang w:eastAsia="en-GB"/>
        </w:rPr>
        <w:t>P = </w:t>
      </w:r>
      <w:r w:rsidRPr="00C70209">
        <w:rPr>
          <w:lang w:eastAsia="en-GB"/>
        </w:rPr>
        <w:t xml:space="preserve">0.32), platelets (RR 0.14; 95% CI 0.01, 2.56, </w:t>
      </w:r>
      <w:r w:rsidR="001A475D" w:rsidRPr="001A475D">
        <w:rPr>
          <w:i/>
          <w:lang w:eastAsia="en-GB"/>
        </w:rPr>
        <w:t>P = </w:t>
      </w:r>
      <w:r w:rsidRPr="00C70209">
        <w:rPr>
          <w:lang w:eastAsia="en-GB"/>
        </w:rPr>
        <w:t>0.19) or cryoprecipitate (no events).</w:t>
      </w:r>
    </w:p>
    <w:p w14:paraId="3BD892F2" w14:textId="6CD3869D" w:rsidR="00183F9F" w:rsidRPr="00C70209" w:rsidRDefault="00183F9F" w:rsidP="00082182">
      <w:pPr>
        <w:pStyle w:val="BodyText"/>
        <w:rPr>
          <w:rFonts w:asciiTheme="minorHAnsi" w:hAnsiTheme="minorHAnsi" w:cstheme="minorHAnsi"/>
          <w:lang w:eastAsia="en-GB"/>
        </w:rPr>
      </w:pPr>
      <w:r w:rsidRPr="00C70209">
        <w:rPr>
          <w:lang w:eastAsia="en-GB"/>
        </w:rPr>
        <w:t xml:space="preserve">The RCT by Hans (2000) assessed transfusion volume and incidence in 34 paediatric patients scheduled for surgical repair for scaphocephaly or pachycephaly. No significant difference was reported for transfusion incidence (RR 1.07, 95% CI 0.81, 1.42, </w:t>
      </w:r>
      <w:r w:rsidR="001A475D" w:rsidRPr="001A475D">
        <w:rPr>
          <w:i/>
          <w:lang w:eastAsia="en-GB"/>
        </w:rPr>
        <w:t>P = </w:t>
      </w:r>
      <w:r w:rsidRPr="00C70209">
        <w:rPr>
          <w:lang w:eastAsia="en-GB"/>
        </w:rPr>
        <w:t xml:space="preserve">0.63) or transfusion volume (MD –2.60, 95% CI –6.34, 1.14, </w:t>
      </w:r>
      <w:r w:rsidR="001A475D" w:rsidRPr="001A475D">
        <w:rPr>
          <w:i/>
          <w:lang w:eastAsia="en-GB"/>
        </w:rPr>
        <w:t>P = </w:t>
      </w:r>
      <w:r w:rsidRPr="00C70209">
        <w:rPr>
          <w:lang w:eastAsia="en-GB"/>
        </w:rPr>
        <w:t>0.17).</w:t>
      </w:r>
    </w:p>
    <w:p w14:paraId="7E8A1C10" w14:textId="7451116A" w:rsidR="00183F9F" w:rsidRPr="00C70209" w:rsidRDefault="00183F9F" w:rsidP="00082182">
      <w:pPr>
        <w:pStyle w:val="BodyText"/>
        <w:rPr>
          <w:rFonts w:asciiTheme="minorHAnsi" w:hAnsiTheme="minorHAnsi" w:cstheme="minorHAnsi"/>
          <w:lang w:eastAsia="en-GB"/>
        </w:rPr>
      </w:pPr>
      <w:r w:rsidRPr="00C70209">
        <w:rPr>
          <w:rFonts w:asciiTheme="minorHAnsi" w:hAnsiTheme="minorHAnsi" w:cstheme="minorHAnsi"/>
          <w:lang w:eastAsia="en-GB"/>
        </w:rPr>
        <w:t xml:space="preserve">Lisander (1996) assessed transfusion volume in 23 adolescents undergoing scoliosis surgery and found no significant difference in the number of donor blood units transfused (MD </w:t>
      </w:r>
      <w:r w:rsidRPr="00C70209">
        <w:rPr>
          <w:rFonts w:asciiTheme="minorHAnsi" w:hAnsiTheme="minorHAnsi" w:cstheme="minorHAnsi"/>
          <w:lang w:eastAsia="en-GB"/>
        </w:rPr>
        <w:br/>
        <w:t xml:space="preserve">–0.60; 95% CI –2.61, 1.41; </w:t>
      </w:r>
      <w:r w:rsidR="001A475D" w:rsidRPr="001A475D">
        <w:rPr>
          <w:rFonts w:asciiTheme="minorHAnsi" w:hAnsiTheme="minorHAnsi" w:cstheme="minorHAnsi"/>
          <w:i/>
          <w:lang w:eastAsia="en-GB"/>
        </w:rPr>
        <w:t>P = </w:t>
      </w:r>
      <w:r w:rsidRPr="00C70209">
        <w:rPr>
          <w:rFonts w:asciiTheme="minorHAnsi" w:hAnsiTheme="minorHAnsi" w:cstheme="minorHAnsi"/>
          <w:lang w:eastAsia="en-GB"/>
        </w:rPr>
        <w:t>0.56).</w:t>
      </w:r>
    </w:p>
    <w:p w14:paraId="07B4E43F" w14:textId="7651937A" w:rsidR="00C10FF7" w:rsidRPr="00C70209" w:rsidRDefault="00C10FF7" w:rsidP="00082182">
      <w:pPr>
        <w:pStyle w:val="BodyText"/>
        <w:rPr>
          <w:rFonts w:asciiTheme="minorHAnsi" w:hAnsiTheme="minorHAnsi" w:cstheme="minorHAnsi"/>
          <w:lang w:eastAsia="en-GB"/>
        </w:rPr>
      </w:pPr>
    </w:p>
    <w:p w14:paraId="13637CF7" w14:textId="77777777" w:rsidR="00183F9F" w:rsidRPr="00C70209" w:rsidRDefault="00183F9F" w:rsidP="00082182">
      <w:pPr>
        <w:pStyle w:val="BodyText"/>
        <w:rPr>
          <w:rFonts w:asciiTheme="minorHAnsi" w:hAnsiTheme="minorHAnsi" w:cstheme="minorHAnsi"/>
          <w:lang w:eastAsia="en-GB"/>
        </w:rPr>
      </w:pPr>
    </w:p>
    <w:p w14:paraId="6ABDB99D" w14:textId="77777777" w:rsidR="00183F9F" w:rsidRPr="00C70209" w:rsidRDefault="00183F9F" w:rsidP="00082182">
      <w:pPr>
        <w:rPr>
          <w:rFonts w:asciiTheme="minorHAnsi" w:hAnsiTheme="minorHAnsi" w:cstheme="minorHAnsi"/>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B86AA7C" w14:textId="77777777" w:rsidR="00183F9F" w:rsidRPr="00C70209" w:rsidRDefault="00183F9F" w:rsidP="00082182">
      <w:pPr>
        <w:pStyle w:val="Caption"/>
        <w:rPr>
          <w:rFonts w:eastAsia="Times New Roman" w:cs="Tahoma"/>
          <w:b w:val="0"/>
          <w:bCs w:val="0"/>
          <w:szCs w:val="21"/>
          <w:lang w:eastAsia="en-GB"/>
        </w:rPr>
      </w:pPr>
      <w:bookmarkStart w:id="788" w:name="_Ref413160215"/>
      <w:bookmarkStart w:id="789" w:name="_Toc427747205"/>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7</w:t>
      </w:r>
      <w:r w:rsidRPr="00C70209">
        <w:fldChar w:fldCharType="end"/>
      </w:r>
      <w:bookmarkEnd w:id="788"/>
      <w:r w:rsidRPr="00C70209">
        <w:tab/>
      </w:r>
      <w:r w:rsidRPr="00C70209">
        <w:rPr>
          <w:rFonts w:eastAsia="Times New Roman" w:cs="Tahoma"/>
          <w:szCs w:val="21"/>
          <w:lang w:eastAsia="en-GB"/>
        </w:rPr>
        <w:t>Neonatal and paediatric patients undergoing surgery: Results for ANH versus no ANH – transfusion volume and incidence</w:t>
      </w:r>
      <w:bookmarkEnd w:id="78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191"/>
        <w:gridCol w:w="1587"/>
        <w:gridCol w:w="1389"/>
        <w:gridCol w:w="1466"/>
        <w:gridCol w:w="1466"/>
        <w:gridCol w:w="1468"/>
        <w:gridCol w:w="1729"/>
      </w:tblGrid>
      <w:tr w:rsidR="00183F9F" w:rsidRPr="00C70209" w14:paraId="3DD979F5" w14:textId="77777777" w:rsidTr="00082182">
        <w:trPr>
          <w:cantSplit/>
          <w:tblHeader/>
        </w:trPr>
        <w:tc>
          <w:tcPr>
            <w:tcW w:w="388" w:type="pct"/>
            <w:vMerge w:val="restart"/>
            <w:tcBorders>
              <w:top w:val="single" w:sz="4" w:space="0" w:color="000000"/>
              <w:left w:val="single" w:sz="4" w:space="0" w:color="000000"/>
              <w:bottom w:val="nil"/>
              <w:right w:val="single" w:sz="4" w:space="0" w:color="000000"/>
            </w:tcBorders>
            <w:hideMark/>
          </w:tcPr>
          <w:p w14:paraId="4847007B"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66EA59AE"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477F50BC"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7A49250B"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No. of trials / sample size included in </w:t>
            </w:r>
            <w:r w:rsidRPr="00C70209">
              <w:rPr>
                <w:rFonts w:eastAsia="Arial Unicode MS"/>
              </w:rPr>
              <w:t>analysis</w:t>
            </w:r>
          </w:p>
        </w:tc>
        <w:tc>
          <w:tcPr>
            <w:tcW w:w="490" w:type="pct"/>
            <w:vMerge w:val="restart"/>
            <w:tcBorders>
              <w:top w:val="single" w:sz="4" w:space="0" w:color="000000"/>
              <w:left w:val="single" w:sz="4" w:space="0" w:color="000000"/>
              <w:bottom w:val="nil"/>
              <w:right w:val="single" w:sz="4" w:space="0" w:color="000000"/>
            </w:tcBorders>
            <w:hideMark/>
          </w:tcPr>
          <w:p w14:paraId="631F14A6"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20" w:type="pct"/>
            <w:vMerge w:val="restart"/>
            <w:tcBorders>
              <w:top w:val="single" w:sz="4" w:space="0" w:color="000000"/>
              <w:left w:val="single" w:sz="4" w:space="0" w:color="000000"/>
              <w:bottom w:val="nil"/>
              <w:right w:val="single" w:sz="4" w:space="0" w:color="000000"/>
            </w:tcBorders>
            <w:hideMark/>
          </w:tcPr>
          <w:p w14:paraId="3A6815AC"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46143A81"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60" w:type="pct"/>
            <w:vMerge w:val="restart"/>
            <w:tcBorders>
              <w:top w:val="single" w:sz="4" w:space="0" w:color="000000"/>
              <w:left w:val="single" w:sz="4" w:space="0" w:color="000000"/>
              <w:bottom w:val="nil"/>
              <w:right w:val="single" w:sz="4" w:space="0" w:color="000000"/>
            </w:tcBorders>
            <w:hideMark/>
          </w:tcPr>
          <w:p w14:paraId="11154A99"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0" w:type="pct"/>
            <w:vMerge w:val="restart"/>
            <w:tcBorders>
              <w:top w:val="single" w:sz="4" w:space="0" w:color="000000"/>
              <w:left w:val="single" w:sz="4" w:space="0" w:color="000000"/>
              <w:bottom w:val="nil"/>
              <w:right w:val="single" w:sz="4" w:space="0" w:color="000000"/>
            </w:tcBorders>
            <w:hideMark/>
          </w:tcPr>
          <w:p w14:paraId="78DB79FD"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2" w:type="pct"/>
            <w:gridSpan w:val="4"/>
            <w:tcBorders>
              <w:top w:val="single" w:sz="4" w:space="0" w:color="000000"/>
              <w:left w:val="single" w:sz="4" w:space="0" w:color="000000"/>
              <w:bottom w:val="single" w:sz="4" w:space="0" w:color="000000"/>
              <w:right w:val="single" w:sz="4" w:space="0" w:color="000000"/>
            </w:tcBorders>
            <w:hideMark/>
          </w:tcPr>
          <w:p w14:paraId="16E3D7C6"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51A19A65" w14:textId="77777777" w:rsidTr="00082182">
        <w:trPr>
          <w:cantSplit/>
          <w:tblHeader/>
        </w:trPr>
        <w:tc>
          <w:tcPr>
            <w:tcW w:w="388" w:type="pct"/>
            <w:vMerge/>
            <w:tcBorders>
              <w:top w:val="single" w:sz="4" w:space="0" w:color="000000"/>
              <w:left w:val="single" w:sz="4" w:space="0" w:color="000000"/>
              <w:bottom w:val="nil"/>
              <w:right w:val="single" w:sz="4" w:space="0" w:color="000000"/>
            </w:tcBorders>
            <w:vAlign w:val="center"/>
            <w:hideMark/>
          </w:tcPr>
          <w:p w14:paraId="5B287A3A"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3AE5F530"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22FBFE6B" w14:textId="77777777" w:rsidR="00183F9F" w:rsidRPr="00C70209" w:rsidRDefault="00183F9F" w:rsidP="00082182">
            <w:pPr>
              <w:pStyle w:val="TableH2"/>
              <w:rPr>
                <w:rFonts w:eastAsia="Arial Unicode MS"/>
                <w:lang w:eastAsia="ja-JP"/>
              </w:rPr>
            </w:pPr>
          </w:p>
        </w:tc>
        <w:tc>
          <w:tcPr>
            <w:tcW w:w="420" w:type="pct"/>
            <w:vMerge/>
            <w:tcBorders>
              <w:top w:val="single" w:sz="4" w:space="0" w:color="000000"/>
              <w:left w:val="single" w:sz="4" w:space="0" w:color="000000"/>
              <w:bottom w:val="nil"/>
              <w:right w:val="single" w:sz="4" w:space="0" w:color="000000"/>
            </w:tcBorders>
            <w:vAlign w:val="center"/>
            <w:hideMark/>
          </w:tcPr>
          <w:p w14:paraId="385C0964" w14:textId="77777777" w:rsidR="00183F9F" w:rsidRPr="00C70209" w:rsidRDefault="00183F9F" w:rsidP="00082182">
            <w:pPr>
              <w:pStyle w:val="TableH2"/>
              <w:rPr>
                <w:rFonts w:eastAsia="Arial Unicode MS"/>
                <w:lang w:eastAsia="ja-JP"/>
              </w:rPr>
            </w:pPr>
          </w:p>
        </w:tc>
        <w:tc>
          <w:tcPr>
            <w:tcW w:w="560" w:type="pct"/>
            <w:vMerge/>
            <w:tcBorders>
              <w:top w:val="single" w:sz="4" w:space="0" w:color="000000"/>
              <w:left w:val="single" w:sz="4" w:space="0" w:color="000000"/>
              <w:bottom w:val="nil"/>
              <w:right w:val="single" w:sz="4" w:space="0" w:color="000000"/>
            </w:tcBorders>
            <w:vAlign w:val="center"/>
            <w:hideMark/>
          </w:tcPr>
          <w:p w14:paraId="3DE115D9"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7F0FFB79" w14:textId="77777777" w:rsidR="00183F9F" w:rsidRPr="00C70209" w:rsidRDefault="00183F9F" w:rsidP="00082182">
            <w:pPr>
              <w:pStyle w:val="TableH2"/>
              <w:rPr>
                <w:rFonts w:eastAsia="Arial Unicode MS"/>
                <w:lang w:eastAsia="ja-JP"/>
              </w:rPr>
            </w:pPr>
          </w:p>
        </w:tc>
        <w:tc>
          <w:tcPr>
            <w:tcW w:w="517" w:type="pct"/>
            <w:tcBorders>
              <w:top w:val="single" w:sz="4" w:space="0" w:color="000000"/>
              <w:left w:val="single" w:sz="4" w:space="0" w:color="000000"/>
              <w:bottom w:val="nil"/>
              <w:right w:val="single" w:sz="4" w:space="0" w:color="000000"/>
            </w:tcBorders>
            <w:hideMark/>
          </w:tcPr>
          <w:p w14:paraId="232F4267" w14:textId="77777777" w:rsidR="00183F9F" w:rsidRPr="00C70209" w:rsidRDefault="00183F9F" w:rsidP="00082182">
            <w:pPr>
              <w:pStyle w:val="TableH2"/>
              <w:rPr>
                <w:rFonts w:eastAsia="Arial Unicode MS"/>
                <w:lang w:eastAsia="ja-JP"/>
              </w:rPr>
            </w:pPr>
            <w:r w:rsidRPr="00C70209">
              <w:rPr>
                <w:rFonts w:eastAsia="Arial Unicode MS"/>
                <w:lang w:eastAsia="ja-JP"/>
              </w:rPr>
              <w:t>ANH</w:t>
            </w:r>
          </w:p>
          <w:p w14:paraId="67131D31"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6353CE58"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7" w:type="pct"/>
            <w:tcBorders>
              <w:top w:val="single" w:sz="4" w:space="0" w:color="000000"/>
              <w:left w:val="single" w:sz="4" w:space="0" w:color="000000"/>
              <w:bottom w:val="nil"/>
              <w:right w:val="single" w:sz="4" w:space="0" w:color="000000"/>
            </w:tcBorders>
            <w:hideMark/>
          </w:tcPr>
          <w:p w14:paraId="211FF53D" w14:textId="77777777" w:rsidR="00183F9F" w:rsidRPr="00C70209" w:rsidRDefault="00183F9F" w:rsidP="00082182">
            <w:pPr>
              <w:pStyle w:val="TableH2"/>
              <w:rPr>
                <w:rFonts w:eastAsia="Arial Unicode MS"/>
                <w:lang w:eastAsia="ja-JP"/>
              </w:rPr>
            </w:pPr>
            <w:r w:rsidRPr="00C70209">
              <w:rPr>
                <w:rFonts w:eastAsia="Arial Unicode MS"/>
                <w:lang w:eastAsia="ja-JP"/>
              </w:rPr>
              <w:t>No ANH</w:t>
            </w:r>
          </w:p>
          <w:p w14:paraId="620FF4E2"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19326622"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8" w:type="pct"/>
            <w:tcBorders>
              <w:top w:val="single" w:sz="4" w:space="0" w:color="000000"/>
              <w:left w:val="single" w:sz="4" w:space="0" w:color="000000"/>
              <w:bottom w:val="nil"/>
              <w:right w:val="single" w:sz="4" w:space="0" w:color="000000"/>
            </w:tcBorders>
            <w:hideMark/>
          </w:tcPr>
          <w:p w14:paraId="3D84ECA3"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nil"/>
              <w:right w:val="single" w:sz="4" w:space="0" w:color="000000"/>
            </w:tcBorders>
            <w:hideMark/>
          </w:tcPr>
          <w:p w14:paraId="2F76EB3A"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002AEAE3" w14:textId="46C53C20"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0981BFA4"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696C7FDF" w14:textId="77777777" w:rsidTr="00082182">
        <w:trPr>
          <w:cantSplit/>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3FACF62A"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6A180F3D" w14:textId="77777777" w:rsidTr="00082182">
        <w:trPr>
          <w:cantSplit/>
          <w:trHeight w:val="512"/>
        </w:trPr>
        <w:tc>
          <w:tcPr>
            <w:tcW w:w="388" w:type="pct"/>
            <w:vMerge w:val="restart"/>
            <w:tcBorders>
              <w:top w:val="single" w:sz="4" w:space="0" w:color="000000"/>
              <w:left w:val="single" w:sz="4" w:space="0" w:color="000000"/>
              <w:right w:val="single" w:sz="4" w:space="0" w:color="000000"/>
            </w:tcBorders>
          </w:tcPr>
          <w:p w14:paraId="02728D52" w14:textId="6F43E5FA" w:rsidR="00183F9F" w:rsidRPr="00C70209" w:rsidRDefault="00183F9F" w:rsidP="00082182">
            <w:pPr>
              <w:pStyle w:val="Tabletext-evidencematrix"/>
            </w:pPr>
            <w:r w:rsidRPr="00C70209">
              <w:t>Friesen (2006)</w:t>
            </w:r>
            <w:r w:rsidRPr="00C70209">
              <w:fldChar w:fldCharType="begin"/>
            </w:r>
            <w:r w:rsidR="000E261C">
              <w:instrText xml:space="preserve"> ADDIN EN.CITE &lt;EndNote&gt;&lt;Cite&gt;&lt;Author&gt;Friesen&lt;/Author&gt;&lt;Year&gt;2006&lt;/Year&gt;&lt;RecNum&gt;875&lt;/RecNum&gt;&lt;DisplayText&gt;&lt;style face="superscript"&gt;348&lt;/style&gt;&lt;/DisplayText&gt;&lt;record&gt;&lt;rec-number&gt;875&lt;/rec-number&gt;&lt;foreign-keys&gt;&lt;key app="EN" db-id="9edve2wadsavt5ewavaxtda4f2tavzvts9ee" timestamp="1435036188"&gt;875&lt;/key&gt;&lt;/foreign-keys&gt;&lt;ref-type name="Generic"&gt;13&lt;/ref-type&gt;&lt;contributors&gt;&lt;authors&gt;&lt;author&gt;Friesen, R. H.&lt;/author&gt;&lt;author&gt;Perryman, K. M.&lt;/author&gt;&lt;author&gt;Weigers, K. R.&lt;/author&gt;&lt;author&gt;Mitchell, M. B.&lt;/author&gt;&lt;author&gt;et al.,&lt;/author&gt;&lt;/authors&gt;&lt;/contributors&gt;&lt;titles&gt;&lt;title&gt;A trial of fresh autologous whole blood to treat dilutional coagulopathy following cardiopulmonary bypass in infants&lt;/title&gt;&lt;/titles&gt;&lt;pages&gt;429–435&lt;/pages&gt;&lt;volume&gt;16&lt;/volume&gt;&lt;reprint-edition&gt;NOT IN FILE&lt;/reprint-edition&gt;&lt;keywords&gt;&lt;keyword&gt;blood&lt;/keyword&gt;&lt;keyword&gt;cardiopulmonary bypass&lt;/keyword&gt;&lt;/keywords&gt;&lt;dates&gt;&lt;year&gt;2006&lt;/year&gt;&lt;/dates&gt;&lt;urls&gt;&lt;/urls&gt;&lt;/record&gt;&lt;/Cite&gt;&lt;/EndNote&gt;</w:instrText>
            </w:r>
            <w:r w:rsidRPr="00C70209">
              <w:fldChar w:fldCharType="separate"/>
            </w:r>
            <w:r w:rsidR="000E261C" w:rsidRPr="000E261C">
              <w:rPr>
                <w:noProof/>
                <w:vertAlign w:val="superscript"/>
              </w:rPr>
              <w:t>348</w:t>
            </w:r>
            <w:r w:rsidRPr="00C70209">
              <w:fldChar w:fldCharType="end"/>
            </w:r>
          </w:p>
          <w:p w14:paraId="7FA42733" w14:textId="77777777" w:rsidR="00183F9F" w:rsidRPr="00C70209" w:rsidRDefault="00183F9F" w:rsidP="00082182">
            <w:pPr>
              <w:pStyle w:val="Tabletext-evidencematrix"/>
            </w:pPr>
            <w:r w:rsidRPr="00C70209">
              <w:t>Level II</w:t>
            </w:r>
          </w:p>
          <w:p w14:paraId="5780DA5F" w14:textId="77777777" w:rsidR="00183F9F" w:rsidRPr="00C70209" w:rsidRDefault="00183F9F" w:rsidP="00082182">
            <w:pPr>
              <w:pStyle w:val="Tabletext-evidencematrix"/>
            </w:pPr>
            <w:r w:rsidRPr="00C70209">
              <w:rPr>
                <w:i/>
              </w:rPr>
              <w:t>Fair</w:t>
            </w:r>
          </w:p>
        </w:tc>
        <w:tc>
          <w:tcPr>
            <w:tcW w:w="490" w:type="pct"/>
            <w:vMerge w:val="restart"/>
            <w:tcBorders>
              <w:top w:val="single" w:sz="4" w:space="0" w:color="000000"/>
              <w:left w:val="single" w:sz="4" w:space="0" w:color="000000"/>
              <w:right w:val="single" w:sz="4" w:space="0" w:color="000000"/>
            </w:tcBorders>
          </w:tcPr>
          <w:p w14:paraId="05464F40" w14:textId="77777777" w:rsidR="00183F9F" w:rsidRPr="00C70209" w:rsidRDefault="00183F9F" w:rsidP="00082182">
            <w:pPr>
              <w:pStyle w:val="Tabletext-evidencematrix"/>
              <w:rPr>
                <w:i/>
              </w:rPr>
            </w:pPr>
            <w:r w:rsidRPr="00C70209">
              <w:t>N=32</w:t>
            </w:r>
          </w:p>
        </w:tc>
        <w:tc>
          <w:tcPr>
            <w:tcW w:w="490" w:type="pct"/>
            <w:vMerge w:val="restart"/>
            <w:tcBorders>
              <w:top w:val="single" w:sz="4" w:space="0" w:color="000000"/>
              <w:left w:val="single" w:sz="4" w:space="0" w:color="000000"/>
              <w:right w:val="single" w:sz="4" w:space="0" w:color="000000"/>
            </w:tcBorders>
          </w:tcPr>
          <w:p w14:paraId="755AEA77" w14:textId="78250C92" w:rsidR="00183F9F" w:rsidRPr="00C70209" w:rsidRDefault="00183F9F" w:rsidP="00082182">
            <w:pPr>
              <w:pStyle w:val="Tabletext-evidencematrix"/>
            </w:pPr>
            <w:r w:rsidRPr="00C70209">
              <w:t>Infants (5–12 kg) undergoing non</w:t>
            </w:r>
            <w:r w:rsidR="00E25AC5" w:rsidRPr="00C70209">
              <w:t>complex</w:t>
            </w:r>
            <w:r w:rsidRPr="00C70209">
              <w:t xml:space="preserve"> open cardiac surgery with CPB</w:t>
            </w:r>
          </w:p>
        </w:tc>
        <w:tc>
          <w:tcPr>
            <w:tcW w:w="420" w:type="pct"/>
            <w:vMerge w:val="restart"/>
            <w:tcBorders>
              <w:top w:val="single" w:sz="4" w:space="0" w:color="000000"/>
              <w:left w:val="single" w:sz="4" w:space="0" w:color="000000"/>
              <w:right w:val="single" w:sz="4" w:space="0" w:color="000000"/>
            </w:tcBorders>
          </w:tcPr>
          <w:p w14:paraId="3BE1DB7B" w14:textId="77777777" w:rsidR="00183F9F" w:rsidRPr="00C70209" w:rsidRDefault="00183F9F" w:rsidP="00082182">
            <w:pPr>
              <w:pStyle w:val="Tabletext-evidencematrix"/>
            </w:pPr>
            <w:r w:rsidRPr="00C70209">
              <w:t>Single hospital, USA</w:t>
            </w:r>
          </w:p>
        </w:tc>
        <w:tc>
          <w:tcPr>
            <w:tcW w:w="559" w:type="pct"/>
            <w:vMerge w:val="restart"/>
            <w:tcBorders>
              <w:top w:val="single" w:sz="4" w:space="0" w:color="000000"/>
              <w:left w:val="single" w:sz="4" w:space="0" w:color="000000"/>
              <w:right w:val="single" w:sz="4" w:space="0" w:color="000000"/>
            </w:tcBorders>
          </w:tcPr>
          <w:p w14:paraId="62ADC816" w14:textId="77777777" w:rsidR="00183F9F" w:rsidRPr="00C70209" w:rsidRDefault="00183F9F" w:rsidP="00082182">
            <w:pPr>
              <w:pStyle w:val="Tabletext-evidencematrix"/>
            </w:pPr>
            <w:r w:rsidRPr="00C70209">
              <w:t>ANH to maintain isovolaemia using 5% albumin solution after 15 mL/kg autologous blood withdrawn and re-transfused postoperatively versus no ANH</w:t>
            </w:r>
          </w:p>
        </w:tc>
        <w:tc>
          <w:tcPr>
            <w:tcW w:w="490" w:type="pct"/>
            <w:tcBorders>
              <w:top w:val="single" w:sz="4" w:space="0" w:color="000000"/>
              <w:left w:val="single" w:sz="4" w:space="0" w:color="000000"/>
              <w:right w:val="single" w:sz="4" w:space="0" w:color="000000"/>
            </w:tcBorders>
          </w:tcPr>
          <w:p w14:paraId="3FE1DBFE" w14:textId="77777777" w:rsidR="00183F9F" w:rsidRPr="00C70209" w:rsidRDefault="00183F9F" w:rsidP="00082182">
            <w:pPr>
              <w:pStyle w:val="Tabletext-evidencematrix"/>
            </w:pPr>
            <w:r w:rsidRPr="00C70209">
              <w:t>RBC transfusion during CPB</w:t>
            </w:r>
          </w:p>
        </w:tc>
        <w:tc>
          <w:tcPr>
            <w:tcW w:w="517" w:type="pct"/>
            <w:tcBorders>
              <w:top w:val="single" w:sz="4" w:space="0" w:color="000000"/>
              <w:left w:val="single" w:sz="4" w:space="0" w:color="000000"/>
              <w:right w:val="single" w:sz="4" w:space="0" w:color="000000"/>
            </w:tcBorders>
          </w:tcPr>
          <w:p w14:paraId="56C17D9B" w14:textId="77777777" w:rsidR="00183F9F" w:rsidRPr="00C70209" w:rsidRDefault="00183F9F" w:rsidP="00082182">
            <w:pPr>
              <w:pStyle w:val="Tabletext-evidencematrix"/>
              <w:rPr>
                <w:rFonts w:eastAsia="Calibri"/>
                <w:lang w:eastAsia="en-US"/>
              </w:rPr>
            </w:pPr>
            <w:r w:rsidRPr="00C70209">
              <w:t>14/16 (87.5%)</w:t>
            </w:r>
          </w:p>
        </w:tc>
        <w:tc>
          <w:tcPr>
            <w:tcW w:w="517" w:type="pct"/>
            <w:tcBorders>
              <w:top w:val="single" w:sz="4" w:space="0" w:color="000000"/>
              <w:left w:val="single" w:sz="4" w:space="0" w:color="000000"/>
              <w:right w:val="single" w:sz="4" w:space="0" w:color="000000"/>
            </w:tcBorders>
          </w:tcPr>
          <w:p w14:paraId="57FC9772" w14:textId="77777777" w:rsidR="00183F9F" w:rsidRPr="00C70209" w:rsidRDefault="00183F9F" w:rsidP="00082182">
            <w:pPr>
              <w:pStyle w:val="Tabletext-evidencematrix"/>
              <w:rPr>
                <w:rFonts w:eastAsia="Calibri"/>
                <w:lang w:eastAsia="en-US"/>
              </w:rPr>
            </w:pPr>
            <w:r w:rsidRPr="00C70209">
              <w:t>13/16 (81.3%)</w:t>
            </w:r>
          </w:p>
        </w:tc>
        <w:tc>
          <w:tcPr>
            <w:tcW w:w="518" w:type="pct"/>
            <w:tcBorders>
              <w:top w:val="single" w:sz="4" w:space="0" w:color="000000"/>
              <w:left w:val="single" w:sz="4" w:space="0" w:color="000000"/>
              <w:right w:val="single" w:sz="4" w:space="0" w:color="000000"/>
            </w:tcBorders>
          </w:tcPr>
          <w:p w14:paraId="104ADF16" w14:textId="77777777" w:rsidR="00183F9F" w:rsidRPr="00C70209" w:rsidRDefault="00183F9F" w:rsidP="00082182">
            <w:pPr>
              <w:pStyle w:val="Tabletext-evidencematrix"/>
              <w:rPr>
                <w:rFonts w:eastAsia="Calibri"/>
                <w:vertAlign w:val="superscript"/>
                <w:lang w:eastAsia="en-US"/>
              </w:rPr>
            </w:pPr>
            <w:r w:rsidRPr="00C70209">
              <w:t>RR 1.08 [0.80, 1.45]</w:t>
            </w:r>
            <w:r w:rsidRPr="00C70209">
              <w:rPr>
                <w:vertAlign w:val="superscript"/>
              </w:rPr>
              <w:t>c</w:t>
            </w:r>
          </w:p>
        </w:tc>
        <w:tc>
          <w:tcPr>
            <w:tcW w:w="610" w:type="pct"/>
            <w:tcBorders>
              <w:top w:val="single" w:sz="4" w:space="0" w:color="000000"/>
              <w:left w:val="single" w:sz="4" w:space="0" w:color="000000"/>
              <w:right w:val="single" w:sz="4" w:space="0" w:color="000000"/>
            </w:tcBorders>
          </w:tcPr>
          <w:p w14:paraId="235D0D56" w14:textId="77777777" w:rsidR="00183F9F" w:rsidRPr="00C70209" w:rsidRDefault="00183F9F" w:rsidP="00082182">
            <w:pPr>
              <w:pStyle w:val="Tabletext-evidencematrix"/>
            </w:pPr>
            <w:r w:rsidRPr="00C70209">
              <w:rPr>
                <w:i/>
              </w:rPr>
              <w:t>No significant difference</w:t>
            </w:r>
          </w:p>
          <w:p w14:paraId="43D55483" w14:textId="186301F1" w:rsidR="00183F9F" w:rsidRPr="00C70209" w:rsidRDefault="001A475D" w:rsidP="00082182">
            <w:pPr>
              <w:pStyle w:val="Tabletext-evidencematrix"/>
              <w:rPr>
                <w:i/>
                <w:vertAlign w:val="superscript"/>
              </w:rPr>
            </w:pPr>
            <w:r w:rsidRPr="001A475D">
              <w:rPr>
                <w:i/>
              </w:rPr>
              <w:t>P = </w:t>
            </w:r>
            <w:r w:rsidR="00183F9F" w:rsidRPr="00C70209">
              <w:t>0.63</w:t>
            </w:r>
            <w:r w:rsidR="00183F9F" w:rsidRPr="00C70209">
              <w:rPr>
                <w:vertAlign w:val="superscript"/>
              </w:rPr>
              <w:t>c</w:t>
            </w:r>
          </w:p>
        </w:tc>
      </w:tr>
      <w:tr w:rsidR="00183F9F" w:rsidRPr="00C70209" w14:paraId="3EB53D75" w14:textId="77777777" w:rsidTr="00082182">
        <w:trPr>
          <w:cantSplit/>
        </w:trPr>
        <w:tc>
          <w:tcPr>
            <w:tcW w:w="388" w:type="pct"/>
            <w:vMerge/>
            <w:tcBorders>
              <w:left w:val="single" w:sz="4" w:space="0" w:color="000000"/>
              <w:right w:val="single" w:sz="4" w:space="0" w:color="000000"/>
            </w:tcBorders>
          </w:tcPr>
          <w:p w14:paraId="380D7559"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775B972B"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0FC34389" w14:textId="77777777" w:rsidR="00183F9F" w:rsidRPr="00C70209" w:rsidRDefault="00183F9F" w:rsidP="00082182">
            <w:pPr>
              <w:spacing w:before="40" w:afterLines="40" w:after="96"/>
              <w:rPr>
                <w:rFonts w:ascii="Arial Narrow" w:hAnsi="Arial Narrow"/>
                <w:sz w:val="16"/>
                <w:szCs w:val="16"/>
              </w:rPr>
            </w:pPr>
          </w:p>
        </w:tc>
        <w:tc>
          <w:tcPr>
            <w:tcW w:w="420" w:type="pct"/>
            <w:vMerge/>
            <w:tcBorders>
              <w:left w:val="single" w:sz="4" w:space="0" w:color="000000"/>
              <w:right w:val="single" w:sz="4" w:space="0" w:color="000000"/>
            </w:tcBorders>
          </w:tcPr>
          <w:p w14:paraId="51029C6F" w14:textId="77777777" w:rsidR="00183F9F" w:rsidRPr="00C70209" w:rsidRDefault="00183F9F" w:rsidP="00082182">
            <w:pPr>
              <w:spacing w:before="40" w:afterLines="40" w:after="96"/>
              <w:rPr>
                <w:rFonts w:ascii="Arial Narrow" w:hAnsi="Arial Narrow"/>
                <w:sz w:val="16"/>
                <w:szCs w:val="16"/>
              </w:rPr>
            </w:pPr>
          </w:p>
        </w:tc>
        <w:tc>
          <w:tcPr>
            <w:tcW w:w="559" w:type="pct"/>
            <w:vMerge/>
            <w:tcBorders>
              <w:left w:val="single" w:sz="4" w:space="0" w:color="000000"/>
              <w:right w:val="single" w:sz="4" w:space="0" w:color="000000"/>
            </w:tcBorders>
          </w:tcPr>
          <w:p w14:paraId="6C383AF8" w14:textId="77777777" w:rsidR="00183F9F" w:rsidRPr="00C70209" w:rsidRDefault="00183F9F" w:rsidP="00082182">
            <w:pPr>
              <w:spacing w:before="40" w:afterLines="40" w:after="96"/>
              <w:rPr>
                <w:rFonts w:ascii="Arial Narrow" w:hAnsi="Arial Narrow"/>
                <w:sz w:val="16"/>
                <w:szCs w:val="16"/>
              </w:rPr>
            </w:pPr>
          </w:p>
        </w:tc>
        <w:tc>
          <w:tcPr>
            <w:tcW w:w="490" w:type="pct"/>
            <w:tcBorders>
              <w:top w:val="single" w:sz="4" w:space="0" w:color="000000"/>
              <w:left w:val="single" w:sz="4" w:space="0" w:color="000000"/>
              <w:bottom w:val="single" w:sz="4" w:space="0" w:color="000000"/>
              <w:right w:val="single" w:sz="4" w:space="0" w:color="000000"/>
            </w:tcBorders>
          </w:tcPr>
          <w:p w14:paraId="443B2478" w14:textId="70249C2B" w:rsidR="00183F9F" w:rsidRPr="00C70209" w:rsidRDefault="00183F9F" w:rsidP="00082182">
            <w:pPr>
              <w:pStyle w:val="Tabletext-evidencematrix"/>
            </w:pPr>
            <w:r w:rsidRPr="00C70209">
              <w:t>RBC transfusion post</w:t>
            </w:r>
            <w:r w:rsidR="004B557C" w:rsidRPr="00C70209">
              <w:t xml:space="preserve"> </w:t>
            </w:r>
            <w:r w:rsidRPr="00C70209">
              <w:t>CPB</w:t>
            </w:r>
          </w:p>
        </w:tc>
        <w:tc>
          <w:tcPr>
            <w:tcW w:w="517" w:type="pct"/>
            <w:tcBorders>
              <w:top w:val="single" w:sz="4" w:space="0" w:color="000000"/>
              <w:left w:val="single" w:sz="4" w:space="0" w:color="000000"/>
              <w:bottom w:val="single" w:sz="4" w:space="0" w:color="000000"/>
              <w:right w:val="single" w:sz="4" w:space="0" w:color="000000"/>
            </w:tcBorders>
          </w:tcPr>
          <w:p w14:paraId="2BF2EA7C" w14:textId="77777777" w:rsidR="00183F9F" w:rsidRPr="00C70209" w:rsidRDefault="00183F9F" w:rsidP="00082182">
            <w:pPr>
              <w:pStyle w:val="Tabletext-evidencematrix"/>
            </w:pPr>
            <w:r w:rsidRPr="00C70209">
              <w:t>3/16 (18.8%)</w:t>
            </w:r>
          </w:p>
        </w:tc>
        <w:tc>
          <w:tcPr>
            <w:tcW w:w="517" w:type="pct"/>
            <w:tcBorders>
              <w:top w:val="single" w:sz="4" w:space="0" w:color="000000"/>
              <w:left w:val="single" w:sz="4" w:space="0" w:color="000000"/>
              <w:bottom w:val="single" w:sz="4" w:space="0" w:color="000000"/>
              <w:right w:val="single" w:sz="4" w:space="0" w:color="000000"/>
            </w:tcBorders>
          </w:tcPr>
          <w:p w14:paraId="211A5730" w14:textId="77777777" w:rsidR="00183F9F" w:rsidRPr="00C70209" w:rsidRDefault="00183F9F" w:rsidP="00082182">
            <w:pPr>
              <w:pStyle w:val="Tabletext-evidencematrix"/>
            </w:pPr>
            <w:r w:rsidRPr="00C70209">
              <w:t>3/16 (18.8%)</w:t>
            </w:r>
          </w:p>
        </w:tc>
        <w:tc>
          <w:tcPr>
            <w:tcW w:w="518" w:type="pct"/>
            <w:tcBorders>
              <w:top w:val="single" w:sz="4" w:space="0" w:color="000000"/>
              <w:left w:val="single" w:sz="4" w:space="0" w:color="000000"/>
              <w:bottom w:val="single" w:sz="4" w:space="0" w:color="000000"/>
              <w:right w:val="single" w:sz="4" w:space="0" w:color="000000"/>
            </w:tcBorders>
          </w:tcPr>
          <w:p w14:paraId="0A8F9280" w14:textId="77777777" w:rsidR="00183F9F" w:rsidRPr="00C70209" w:rsidRDefault="00183F9F" w:rsidP="00082182">
            <w:pPr>
              <w:pStyle w:val="Tabletext-evidencematrix"/>
            </w:pPr>
            <w:r w:rsidRPr="00C70209">
              <w:t>RR 1.00 [0.24, 4.23]</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tcPr>
          <w:p w14:paraId="40F3E59B" w14:textId="77777777" w:rsidR="00183F9F" w:rsidRPr="00C70209" w:rsidRDefault="00183F9F" w:rsidP="00082182">
            <w:pPr>
              <w:pStyle w:val="Tabletext-evidencematrix"/>
            </w:pPr>
            <w:r w:rsidRPr="00C70209">
              <w:rPr>
                <w:i/>
              </w:rPr>
              <w:t>No significant difference</w:t>
            </w:r>
          </w:p>
          <w:p w14:paraId="67BC527C" w14:textId="3887A5DC" w:rsidR="00183F9F" w:rsidRPr="00C70209" w:rsidRDefault="001A475D" w:rsidP="00082182">
            <w:pPr>
              <w:pStyle w:val="Tabletext-evidencematrix"/>
              <w:rPr>
                <w:vertAlign w:val="superscript"/>
              </w:rPr>
            </w:pPr>
            <w:r w:rsidRPr="001A475D">
              <w:rPr>
                <w:i/>
              </w:rPr>
              <w:t>P = </w:t>
            </w:r>
            <w:r w:rsidR="00183F9F" w:rsidRPr="00C70209">
              <w:t>1.00</w:t>
            </w:r>
            <w:r w:rsidR="00183F9F" w:rsidRPr="00C70209">
              <w:rPr>
                <w:vertAlign w:val="superscript"/>
              </w:rPr>
              <w:t>c</w:t>
            </w:r>
          </w:p>
        </w:tc>
      </w:tr>
      <w:tr w:rsidR="00183F9F" w:rsidRPr="00C70209" w14:paraId="04F56593" w14:textId="77777777" w:rsidTr="00082182">
        <w:trPr>
          <w:cantSplit/>
        </w:trPr>
        <w:tc>
          <w:tcPr>
            <w:tcW w:w="388" w:type="pct"/>
            <w:vMerge/>
            <w:tcBorders>
              <w:left w:val="single" w:sz="4" w:space="0" w:color="000000"/>
              <w:right w:val="single" w:sz="4" w:space="0" w:color="000000"/>
            </w:tcBorders>
          </w:tcPr>
          <w:p w14:paraId="4A03863F"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04420970"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7470CC66" w14:textId="77777777" w:rsidR="00183F9F" w:rsidRPr="00C70209" w:rsidRDefault="00183F9F" w:rsidP="00082182">
            <w:pPr>
              <w:spacing w:before="40" w:afterLines="40" w:after="96"/>
              <w:rPr>
                <w:rFonts w:ascii="Arial Narrow" w:hAnsi="Arial Narrow"/>
                <w:sz w:val="16"/>
                <w:szCs w:val="16"/>
              </w:rPr>
            </w:pPr>
          </w:p>
        </w:tc>
        <w:tc>
          <w:tcPr>
            <w:tcW w:w="420" w:type="pct"/>
            <w:vMerge/>
            <w:tcBorders>
              <w:left w:val="single" w:sz="4" w:space="0" w:color="000000"/>
              <w:right w:val="single" w:sz="4" w:space="0" w:color="000000"/>
            </w:tcBorders>
          </w:tcPr>
          <w:p w14:paraId="265E6688" w14:textId="77777777" w:rsidR="00183F9F" w:rsidRPr="00C70209" w:rsidRDefault="00183F9F" w:rsidP="00082182">
            <w:pPr>
              <w:spacing w:before="40" w:afterLines="40" w:after="96"/>
              <w:rPr>
                <w:rFonts w:ascii="Arial Narrow" w:hAnsi="Arial Narrow"/>
                <w:sz w:val="16"/>
                <w:szCs w:val="16"/>
              </w:rPr>
            </w:pPr>
          </w:p>
        </w:tc>
        <w:tc>
          <w:tcPr>
            <w:tcW w:w="559" w:type="pct"/>
            <w:vMerge/>
            <w:tcBorders>
              <w:left w:val="single" w:sz="4" w:space="0" w:color="000000"/>
              <w:right w:val="single" w:sz="4" w:space="0" w:color="000000"/>
            </w:tcBorders>
          </w:tcPr>
          <w:p w14:paraId="0E904474" w14:textId="77777777" w:rsidR="00183F9F" w:rsidRPr="00C70209" w:rsidRDefault="00183F9F" w:rsidP="00082182">
            <w:pPr>
              <w:spacing w:before="40" w:afterLines="40" w:after="96"/>
              <w:rPr>
                <w:rFonts w:ascii="Arial Narrow" w:hAnsi="Arial Narrow"/>
                <w:sz w:val="16"/>
                <w:szCs w:val="16"/>
              </w:rPr>
            </w:pPr>
          </w:p>
        </w:tc>
        <w:tc>
          <w:tcPr>
            <w:tcW w:w="490" w:type="pct"/>
            <w:tcBorders>
              <w:top w:val="single" w:sz="4" w:space="0" w:color="000000"/>
              <w:left w:val="single" w:sz="4" w:space="0" w:color="000000"/>
              <w:bottom w:val="single" w:sz="4" w:space="0" w:color="000000"/>
              <w:right w:val="single" w:sz="4" w:space="0" w:color="000000"/>
            </w:tcBorders>
          </w:tcPr>
          <w:p w14:paraId="4F9ECFD6" w14:textId="77777777" w:rsidR="00183F9F" w:rsidRPr="00C70209" w:rsidRDefault="00183F9F" w:rsidP="00082182">
            <w:pPr>
              <w:pStyle w:val="Tabletext-evidencematrix"/>
            </w:pPr>
            <w:r w:rsidRPr="00C70209">
              <w:t>FFP transfusion incidence</w:t>
            </w:r>
          </w:p>
        </w:tc>
        <w:tc>
          <w:tcPr>
            <w:tcW w:w="517" w:type="pct"/>
            <w:tcBorders>
              <w:top w:val="single" w:sz="4" w:space="0" w:color="000000"/>
              <w:left w:val="single" w:sz="4" w:space="0" w:color="000000"/>
              <w:bottom w:val="single" w:sz="4" w:space="0" w:color="000000"/>
              <w:right w:val="single" w:sz="4" w:space="0" w:color="000000"/>
            </w:tcBorders>
          </w:tcPr>
          <w:p w14:paraId="1A981957" w14:textId="77777777" w:rsidR="00183F9F" w:rsidRPr="00C70209" w:rsidRDefault="00183F9F" w:rsidP="00082182">
            <w:pPr>
              <w:pStyle w:val="Tabletext-evidencematrix"/>
            </w:pPr>
            <w:r w:rsidRPr="00C70209">
              <w:t>1/16 (6.3%)</w:t>
            </w:r>
          </w:p>
        </w:tc>
        <w:tc>
          <w:tcPr>
            <w:tcW w:w="517" w:type="pct"/>
            <w:tcBorders>
              <w:top w:val="single" w:sz="4" w:space="0" w:color="000000"/>
              <w:left w:val="single" w:sz="4" w:space="0" w:color="000000"/>
              <w:bottom w:val="single" w:sz="4" w:space="0" w:color="000000"/>
              <w:right w:val="single" w:sz="4" w:space="0" w:color="000000"/>
            </w:tcBorders>
          </w:tcPr>
          <w:p w14:paraId="5810D4DA" w14:textId="77777777" w:rsidR="00183F9F" w:rsidRPr="00C70209" w:rsidRDefault="00183F9F" w:rsidP="00082182">
            <w:pPr>
              <w:pStyle w:val="Tabletext-evidencematrix"/>
            </w:pPr>
            <w:r w:rsidRPr="00C70209">
              <w:t>3/16 (18.8%)</w:t>
            </w:r>
          </w:p>
        </w:tc>
        <w:tc>
          <w:tcPr>
            <w:tcW w:w="518" w:type="pct"/>
            <w:tcBorders>
              <w:top w:val="single" w:sz="4" w:space="0" w:color="000000"/>
              <w:left w:val="single" w:sz="4" w:space="0" w:color="000000"/>
              <w:bottom w:val="single" w:sz="4" w:space="0" w:color="000000"/>
              <w:right w:val="single" w:sz="4" w:space="0" w:color="000000"/>
            </w:tcBorders>
          </w:tcPr>
          <w:p w14:paraId="18C29C85" w14:textId="77777777" w:rsidR="00183F9F" w:rsidRPr="00C70209" w:rsidRDefault="00183F9F" w:rsidP="00082182">
            <w:pPr>
              <w:pStyle w:val="Tabletext-evidencematrix"/>
              <w:rPr>
                <w:vertAlign w:val="superscript"/>
              </w:rPr>
            </w:pPr>
            <w:r w:rsidRPr="00C70209">
              <w:t>RR 0.33 [0.04, 2.87]</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tcPr>
          <w:p w14:paraId="7CFB4E50" w14:textId="77777777" w:rsidR="00183F9F" w:rsidRPr="00C70209" w:rsidRDefault="00183F9F" w:rsidP="00082182">
            <w:pPr>
              <w:pStyle w:val="Tabletext-evidencematrix"/>
            </w:pPr>
            <w:r w:rsidRPr="00C70209">
              <w:rPr>
                <w:i/>
              </w:rPr>
              <w:t>No significant difference</w:t>
            </w:r>
          </w:p>
          <w:p w14:paraId="4FF85583" w14:textId="6A85603E" w:rsidR="00183F9F" w:rsidRPr="00C70209" w:rsidRDefault="001A475D" w:rsidP="00082182">
            <w:pPr>
              <w:pStyle w:val="Tabletext-evidencematrix"/>
              <w:rPr>
                <w:vertAlign w:val="superscript"/>
              </w:rPr>
            </w:pPr>
            <w:r w:rsidRPr="001A475D">
              <w:rPr>
                <w:i/>
              </w:rPr>
              <w:t>P = </w:t>
            </w:r>
            <w:r w:rsidR="00183F9F" w:rsidRPr="00C70209">
              <w:t>0.32</w:t>
            </w:r>
            <w:r w:rsidR="00183F9F" w:rsidRPr="00C70209">
              <w:rPr>
                <w:vertAlign w:val="superscript"/>
              </w:rPr>
              <w:t>c</w:t>
            </w:r>
          </w:p>
        </w:tc>
      </w:tr>
      <w:tr w:rsidR="00183F9F" w:rsidRPr="00C70209" w14:paraId="02FFBA75" w14:textId="77777777" w:rsidTr="00082182">
        <w:trPr>
          <w:cantSplit/>
        </w:trPr>
        <w:tc>
          <w:tcPr>
            <w:tcW w:w="388" w:type="pct"/>
            <w:vMerge/>
            <w:tcBorders>
              <w:left w:val="single" w:sz="4" w:space="0" w:color="000000"/>
              <w:right w:val="single" w:sz="4" w:space="0" w:color="000000"/>
            </w:tcBorders>
          </w:tcPr>
          <w:p w14:paraId="554669DB"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0957CBE8"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0836327D" w14:textId="77777777" w:rsidR="00183F9F" w:rsidRPr="00C70209" w:rsidRDefault="00183F9F" w:rsidP="00082182">
            <w:pPr>
              <w:spacing w:before="40" w:afterLines="40" w:after="96"/>
              <w:rPr>
                <w:rFonts w:ascii="Arial Narrow" w:hAnsi="Arial Narrow"/>
                <w:sz w:val="16"/>
                <w:szCs w:val="16"/>
              </w:rPr>
            </w:pPr>
          </w:p>
        </w:tc>
        <w:tc>
          <w:tcPr>
            <w:tcW w:w="420" w:type="pct"/>
            <w:vMerge/>
            <w:tcBorders>
              <w:left w:val="single" w:sz="4" w:space="0" w:color="000000"/>
              <w:right w:val="single" w:sz="4" w:space="0" w:color="000000"/>
            </w:tcBorders>
          </w:tcPr>
          <w:p w14:paraId="223BA986" w14:textId="77777777" w:rsidR="00183F9F" w:rsidRPr="00C70209" w:rsidRDefault="00183F9F" w:rsidP="00082182">
            <w:pPr>
              <w:spacing w:before="40" w:afterLines="40" w:after="96"/>
              <w:rPr>
                <w:rFonts w:ascii="Arial Narrow" w:hAnsi="Arial Narrow"/>
                <w:sz w:val="16"/>
                <w:szCs w:val="16"/>
              </w:rPr>
            </w:pPr>
          </w:p>
        </w:tc>
        <w:tc>
          <w:tcPr>
            <w:tcW w:w="559" w:type="pct"/>
            <w:vMerge/>
            <w:tcBorders>
              <w:left w:val="single" w:sz="4" w:space="0" w:color="000000"/>
              <w:right w:val="single" w:sz="4" w:space="0" w:color="000000"/>
            </w:tcBorders>
          </w:tcPr>
          <w:p w14:paraId="65E3316D" w14:textId="77777777" w:rsidR="00183F9F" w:rsidRPr="00C70209" w:rsidRDefault="00183F9F" w:rsidP="00082182">
            <w:pPr>
              <w:spacing w:before="40" w:afterLines="40" w:after="96"/>
              <w:rPr>
                <w:rFonts w:ascii="Arial Narrow" w:hAnsi="Arial Narrow"/>
                <w:sz w:val="16"/>
                <w:szCs w:val="16"/>
              </w:rPr>
            </w:pPr>
          </w:p>
        </w:tc>
        <w:tc>
          <w:tcPr>
            <w:tcW w:w="490" w:type="pct"/>
            <w:tcBorders>
              <w:top w:val="single" w:sz="4" w:space="0" w:color="000000"/>
              <w:left w:val="single" w:sz="4" w:space="0" w:color="000000"/>
              <w:bottom w:val="single" w:sz="4" w:space="0" w:color="000000"/>
              <w:right w:val="single" w:sz="4" w:space="0" w:color="000000"/>
            </w:tcBorders>
          </w:tcPr>
          <w:p w14:paraId="57EC01D5" w14:textId="77777777" w:rsidR="00183F9F" w:rsidRPr="00C70209" w:rsidRDefault="00183F9F" w:rsidP="00082182">
            <w:pPr>
              <w:pStyle w:val="Tabletext-evidencematrix"/>
            </w:pPr>
            <w:r w:rsidRPr="00C70209">
              <w:t>Platelet transfusion incidence</w:t>
            </w:r>
          </w:p>
        </w:tc>
        <w:tc>
          <w:tcPr>
            <w:tcW w:w="517" w:type="pct"/>
            <w:tcBorders>
              <w:top w:val="single" w:sz="4" w:space="0" w:color="000000"/>
              <w:left w:val="single" w:sz="4" w:space="0" w:color="000000"/>
              <w:bottom w:val="single" w:sz="4" w:space="0" w:color="000000"/>
              <w:right w:val="single" w:sz="4" w:space="0" w:color="000000"/>
            </w:tcBorders>
          </w:tcPr>
          <w:p w14:paraId="140F1D0D" w14:textId="77777777" w:rsidR="00183F9F" w:rsidRPr="00C70209" w:rsidRDefault="00183F9F" w:rsidP="00082182">
            <w:pPr>
              <w:pStyle w:val="Tabletext-evidencematrix"/>
            </w:pPr>
            <w:r w:rsidRPr="00C70209">
              <w:t>0/16 (0.0%)</w:t>
            </w:r>
          </w:p>
        </w:tc>
        <w:tc>
          <w:tcPr>
            <w:tcW w:w="517" w:type="pct"/>
            <w:tcBorders>
              <w:top w:val="single" w:sz="4" w:space="0" w:color="000000"/>
              <w:left w:val="single" w:sz="4" w:space="0" w:color="000000"/>
              <w:bottom w:val="single" w:sz="4" w:space="0" w:color="000000"/>
              <w:right w:val="single" w:sz="4" w:space="0" w:color="000000"/>
            </w:tcBorders>
          </w:tcPr>
          <w:p w14:paraId="22DA38F1" w14:textId="77777777" w:rsidR="00183F9F" w:rsidRPr="00C70209" w:rsidRDefault="00183F9F" w:rsidP="00082182">
            <w:pPr>
              <w:pStyle w:val="Tabletext-evidencematrix"/>
            </w:pPr>
            <w:r w:rsidRPr="00C70209">
              <w:t>3/16 (18.8%)</w:t>
            </w:r>
          </w:p>
        </w:tc>
        <w:tc>
          <w:tcPr>
            <w:tcW w:w="518" w:type="pct"/>
            <w:tcBorders>
              <w:top w:val="single" w:sz="4" w:space="0" w:color="000000"/>
              <w:left w:val="single" w:sz="4" w:space="0" w:color="000000"/>
              <w:bottom w:val="single" w:sz="4" w:space="0" w:color="000000"/>
              <w:right w:val="single" w:sz="4" w:space="0" w:color="000000"/>
            </w:tcBorders>
          </w:tcPr>
          <w:p w14:paraId="28C73863" w14:textId="77777777" w:rsidR="00183F9F" w:rsidRPr="00C70209" w:rsidRDefault="00183F9F" w:rsidP="00082182">
            <w:pPr>
              <w:pStyle w:val="Tabletext-evidencematrix"/>
              <w:rPr>
                <w:vertAlign w:val="superscript"/>
              </w:rPr>
            </w:pPr>
            <w:r w:rsidRPr="00C70209">
              <w:t>RR 0.14 [0.01, 2.56]</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tcPr>
          <w:p w14:paraId="7DCB08B3" w14:textId="77777777" w:rsidR="00183F9F" w:rsidRPr="00C70209" w:rsidRDefault="00183F9F" w:rsidP="00082182">
            <w:pPr>
              <w:pStyle w:val="Tabletext-evidencematrix"/>
            </w:pPr>
            <w:r w:rsidRPr="00C70209">
              <w:rPr>
                <w:i/>
              </w:rPr>
              <w:t>No significant difference</w:t>
            </w:r>
          </w:p>
          <w:p w14:paraId="7119B9F4" w14:textId="78A2B819" w:rsidR="00183F9F" w:rsidRPr="00C70209" w:rsidRDefault="001A475D" w:rsidP="00082182">
            <w:pPr>
              <w:pStyle w:val="Tabletext-evidencematrix"/>
              <w:rPr>
                <w:vertAlign w:val="superscript"/>
              </w:rPr>
            </w:pPr>
            <w:r w:rsidRPr="001A475D">
              <w:rPr>
                <w:i/>
              </w:rPr>
              <w:t>P = </w:t>
            </w:r>
            <w:r w:rsidR="00183F9F" w:rsidRPr="00C70209">
              <w:t>0.19</w:t>
            </w:r>
            <w:r w:rsidR="00183F9F" w:rsidRPr="00C70209">
              <w:rPr>
                <w:vertAlign w:val="superscript"/>
              </w:rPr>
              <w:t>c</w:t>
            </w:r>
          </w:p>
        </w:tc>
      </w:tr>
      <w:tr w:rsidR="00183F9F" w:rsidRPr="00C70209" w14:paraId="2D0B58F3" w14:textId="77777777" w:rsidTr="00082182">
        <w:trPr>
          <w:cantSplit/>
        </w:trPr>
        <w:tc>
          <w:tcPr>
            <w:tcW w:w="388" w:type="pct"/>
            <w:vMerge/>
            <w:tcBorders>
              <w:left w:val="single" w:sz="4" w:space="0" w:color="000000"/>
              <w:right w:val="single" w:sz="4" w:space="0" w:color="000000"/>
            </w:tcBorders>
          </w:tcPr>
          <w:p w14:paraId="27A0D4E0"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60135BF5"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61BBBAE4" w14:textId="77777777" w:rsidR="00183F9F" w:rsidRPr="00C70209" w:rsidRDefault="00183F9F" w:rsidP="00082182">
            <w:pPr>
              <w:spacing w:before="40" w:afterLines="40" w:after="96"/>
              <w:rPr>
                <w:rFonts w:ascii="Arial Narrow" w:hAnsi="Arial Narrow"/>
                <w:sz w:val="16"/>
                <w:szCs w:val="16"/>
              </w:rPr>
            </w:pPr>
          </w:p>
        </w:tc>
        <w:tc>
          <w:tcPr>
            <w:tcW w:w="420" w:type="pct"/>
            <w:vMerge/>
            <w:tcBorders>
              <w:left w:val="single" w:sz="4" w:space="0" w:color="000000"/>
              <w:right w:val="single" w:sz="4" w:space="0" w:color="000000"/>
            </w:tcBorders>
          </w:tcPr>
          <w:p w14:paraId="79FDA473" w14:textId="77777777" w:rsidR="00183F9F" w:rsidRPr="00C70209" w:rsidRDefault="00183F9F" w:rsidP="00082182">
            <w:pPr>
              <w:spacing w:before="40" w:afterLines="40" w:after="96"/>
              <w:rPr>
                <w:rFonts w:ascii="Arial Narrow" w:hAnsi="Arial Narrow"/>
                <w:sz w:val="16"/>
                <w:szCs w:val="16"/>
              </w:rPr>
            </w:pPr>
          </w:p>
        </w:tc>
        <w:tc>
          <w:tcPr>
            <w:tcW w:w="559" w:type="pct"/>
            <w:vMerge/>
            <w:tcBorders>
              <w:left w:val="single" w:sz="4" w:space="0" w:color="000000"/>
              <w:right w:val="single" w:sz="4" w:space="0" w:color="000000"/>
            </w:tcBorders>
          </w:tcPr>
          <w:p w14:paraId="129AD800" w14:textId="77777777" w:rsidR="00183F9F" w:rsidRPr="00C70209" w:rsidRDefault="00183F9F" w:rsidP="00082182">
            <w:pPr>
              <w:spacing w:before="40" w:afterLines="40" w:after="96"/>
              <w:rPr>
                <w:rFonts w:ascii="Arial Narrow" w:hAnsi="Arial Narrow"/>
                <w:sz w:val="16"/>
                <w:szCs w:val="16"/>
              </w:rPr>
            </w:pPr>
          </w:p>
        </w:tc>
        <w:tc>
          <w:tcPr>
            <w:tcW w:w="490" w:type="pct"/>
            <w:tcBorders>
              <w:top w:val="single" w:sz="4" w:space="0" w:color="000000"/>
              <w:left w:val="single" w:sz="4" w:space="0" w:color="000000"/>
              <w:bottom w:val="single" w:sz="4" w:space="0" w:color="000000"/>
              <w:right w:val="single" w:sz="4" w:space="0" w:color="000000"/>
            </w:tcBorders>
          </w:tcPr>
          <w:p w14:paraId="595D342B" w14:textId="77777777" w:rsidR="00183F9F" w:rsidRPr="00C70209" w:rsidRDefault="00183F9F" w:rsidP="00082182">
            <w:pPr>
              <w:pStyle w:val="Tabletext-evidencematrix"/>
            </w:pPr>
            <w:r w:rsidRPr="00C70209">
              <w:t>FFP or platelet transfusion incidence</w:t>
            </w:r>
          </w:p>
        </w:tc>
        <w:tc>
          <w:tcPr>
            <w:tcW w:w="517" w:type="pct"/>
            <w:tcBorders>
              <w:top w:val="single" w:sz="4" w:space="0" w:color="000000"/>
              <w:left w:val="single" w:sz="4" w:space="0" w:color="000000"/>
              <w:bottom w:val="single" w:sz="4" w:space="0" w:color="000000"/>
              <w:right w:val="single" w:sz="4" w:space="0" w:color="000000"/>
            </w:tcBorders>
          </w:tcPr>
          <w:p w14:paraId="67A729FD" w14:textId="77777777" w:rsidR="00183F9F" w:rsidRPr="00C70209" w:rsidRDefault="00183F9F" w:rsidP="00082182">
            <w:pPr>
              <w:pStyle w:val="Tabletext-evidencematrix"/>
              <w:rPr>
                <w:rFonts w:eastAsia="Calibri"/>
                <w:lang w:eastAsia="en-US"/>
              </w:rPr>
            </w:pPr>
            <w:r w:rsidRPr="00C70209">
              <w:rPr>
                <w:rFonts w:eastAsia="Calibri"/>
                <w:lang w:eastAsia="en-US"/>
              </w:rPr>
              <w:t>1/16 (6.2%)</w:t>
            </w:r>
          </w:p>
        </w:tc>
        <w:tc>
          <w:tcPr>
            <w:tcW w:w="517" w:type="pct"/>
            <w:tcBorders>
              <w:top w:val="single" w:sz="4" w:space="0" w:color="000000"/>
              <w:left w:val="single" w:sz="4" w:space="0" w:color="000000"/>
              <w:bottom w:val="single" w:sz="4" w:space="0" w:color="000000"/>
              <w:right w:val="single" w:sz="4" w:space="0" w:color="000000"/>
            </w:tcBorders>
          </w:tcPr>
          <w:p w14:paraId="1302BCFC" w14:textId="77777777" w:rsidR="00183F9F" w:rsidRPr="00C70209" w:rsidRDefault="00183F9F" w:rsidP="00082182">
            <w:pPr>
              <w:pStyle w:val="Tabletext-evidencematrix"/>
              <w:rPr>
                <w:rFonts w:eastAsia="Calibri"/>
                <w:lang w:eastAsia="en-US"/>
              </w:rPr>
            </w:pPr>
            <w:r w:rsidRPr="00C70209">
              <w:rPr>
                <w:rFonts w:eastAsia="Calibri"/>
                <w:lang w:eastAsia="en-US"/>
              </w:rPr>
              <w:t>5/16 (31%)</w:t>
            </w:r>
          </w:p>
        </w:tc>
        <w:tc>
          <w:tcPr>
            <w:tcW w:w="518" w:type="pct"/>
            <w:tcBorders>
              <w:top w:val="single" w:sz="4" w:space="0" w:color="000000"/>
              <w:left w:val="single" w:sz="4" w:space="0" w:color="000000"/>
              <w:bottom w:val="single" w:sz="4" w:space="0" w:color="000000"/>
              <w:right w:val="single" w:sz="4" w:space="0" w:color="000000"/>
            </w:tcBorders>
          </w:tcPr>
          <w:p w14:paraId="6B18BC80" w14:textId="77777777" w:rsidR="00183F9F" w:rsidRPr="00C70209" w:rsidRDefault="00183F9F" w:rsidP="00082182">
            <w:pPr>
              <w:pStyle w:val="Tabletext-evidencematrix"/>
              <w:rPr>
                <w:rFonts w:eastAsia="Calibri"/>
                <w:vertAlign w:val="superscript"/>
                <w:lang w:eastAsia="en-US"/>
              </w:rPr>
            </w:pPr>
            <w:r w:rsidRPr="00C70209">
              <w:rPr>
                <w:rFonts w:eastAsia="Calibri"/>
                <w:lang w:eastAsia="en-US"/>
              </w:rPr>
              <w:t>RR 0.20 [0.03, 1.53]</w:t>
            </w:r>
            <w:r w:rsidRPr="00C70209">
              <w:rPr>
                <w:rFonts w:eastAsia="Calibri"/>
                <w:vertAlign w:val="superscript"/>
                <w:lang w:eastAsia="en-US"/>
              </w:rPr>
              <w:t>c</w:t>
            </w:r>
          </w:p>
        </w:tc>
        <w:tc>
          <w:tcPr>
            <w:tcW w:w="610" w:type="pct"/>
            <w:tcBorders>
              <w:top w:val="single" w:sz="4" w:space="0" w:color="000000"/>
              <w:left w:val="single" w:sz="4" w:space="0" w:color="000000"/>
              <w:bottom w:val="single" w:sz="4" w:space="0" w:color="000000"/>
              <w:right w:val="single" w:sz="4" w:space="0" w:color="000000"/>
            </w:tcBorders>
          </w:tcPr>
          <w:p w14:paraId="2F047A1B" w14:textId="77777777" w:rsidR="00183F9F" w:rsidRPr="00C70209" w:rsidRDefault="00183F9F" w:rsidP="00082182">
            <w:pPr>
              <w:pStyle w:val="Tabletext-evidencematrix"/>
            </w:pPr>
            <w:r w:rsidRPr="00C70209">
              <w:rPr>
                <w:i/>
              </w:rPr>
              <w:t>No significant difference</w:t>
            </w:r>
          </w:p>
          <w:p w14:paraId="59CD1E2C" w14:textId="0BDA1773" w:rsidR="00183F9F" w:rsidRPr="00C70209" w:rsidRDefault="001A475D" w:rsidP="00082182">
            <w:pPr>
              <w:pStyle w:val="Tabletext-evidencematrix"/>
              <w:rPr>
                <w:i/>
                <w:vertAlign w:val="superscript"/>
              </w:rPr>
            </w:pPr>
            <w:r w:rsidRPr="001A475D">
              <w:rPr>
                <w:rFonts w:eastAsia="Calibri"/>
                <w:i/>
                <w:lang w:eastAsia="en-US"/>
              </w:rPr>
              <w:t>P = </w:t>
            </w:r>
            <w:r w:rsidR="00183F9F" w:rsidRPr="00C70209">
              <w:rPr>
                <w:rFonts w:eastAsia="Calibri"/>
                <w:lang w:eastAsia="en-US"/>
              </w:rPr>
              <w:t>0.12</w:t>
            </w:r>
            <w:r w:rsidR="00183F9F" w:rsidRPr="00C70209">
              <w:rPr>
                <w:rFonts w:eastAsia="Calibri"/>
                <w:vertAlign w:val="superscript"/>
                <w:lang w:eastAsia="en-US"/>
              </w:rPr>
              <w:t>c</w:t>
            </w:r>
          </w:p>
        </w:tc>
      </w:tr>
      <w:tr w:rsidR="00183F9F" w:rsidRPr="00C70209" w14:paraId="6193F45E" w14:textId="77777777" w:rsidTr="00082182">
        <w:trPr>
          <w:cantSplit/>
        </w:trPr>
        <w:tc>
          <w:tcPr>
            <w:tcW w:w="388" w:type="pct"/>
            <w:vMerge/>
            <w:tcBorders>
              <w:left w:val="single" w:sz="4" w:space="0" w:color="000000"/>
              <w:right w:val="single" w:sz="4" w:space="0" w:color="000000"/>
            </w:tcBorders>
          </w:tcPr>
          <w:p w14:paraId="27602963"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2F207CE7" w14:textId="77777777" w:rsidR="00183F9F" w:rsidRPr="00C70209" w:rsidRDefault="00183F9F" w:rsidP="00082182">
            <w:pPr>
              <w:spacing w:before="40" w:afterLines="40" w:after="96"/>
              <w:rPr>
                <w:rFonts w:ascii="Arial Narrow" w:hAnsi="Arial Narrow"/>
                <w:sz w:val="16"/>
                <w:szCs w:val="16"/>
              </w:rPr>
            </w:pPr>
          </w:p>
        </w:tc>
        <w:tc>
          <w:tcPr>
            <w:tcW w:w="490" w:type="pct"/>
            <w:vMerge/>
            <w:tcBorders>
              <w:left w:val="single" w:sz="4" w:space="0" w:color="000000"/>
              <w:right w:val="single" w:sz="4" w:space="0" w:color="000000"/>
            </w:tcBorders>
          </w:tcPr>
          <w:p w14:paraId="0C647DC4" w14:textId="77777777" w:rsidR="00183F9F" w:rsidRPr="00C70209" w:rsidRDefault="00183F9F" w:rsidP="00082182">
            <w:pPr>
              <w:spacing w:before="40" w:afterLines="40" w:after="96"/>
              <w:rPr>
                <w:rFonts w:ascii="Arial Narrow" w:hAnsi="Arial Narrow"/>
                <w:sz w:val="16"/>
                <w:szCs w:val="16"/>
              </w:rPr>
            </w:pPr>
          </w:p>
        </w:tc>
        <w:tc>
          <w:tcPr>
            <w:tcW w:w="420" w:type="pct"/>
            <w:vMerge/>
            <w:tcBorders>
              <w:left w:val="single" w:sz="4" w:space="0" w:color="000000"/>
              <w:right w:val="single" w:sz="4" w:space="0" w:color="000000"/>
            </w:tcBorders>
          </w:tcPr>
          <w:p w14:paraId="06398580" w14:textId="77777777" w:rsidR="00183F9F" w:rsidRPr="00C70209" w:rsidRDefault="00183F9F" w:rsidP="00082182">
            <w:pPr>
              <w:spacing w:before="40" w:afterLines="40" w:after="96"/>
              <w:rPr>
                <w:rFonts w:ascii="Arial Narrow" w:hAnsi="Arial Narrow"/>
                <w:sz w:val="16"/>
                <w:szCs w:val="16"/>
              </w:rPr>
            </w:pPr>
          </w:p>
        </w:tc>
        <w:tc>
          <w:tcPr>
            <w:tcW w:w="559" w:type="pct"/>
            <w:vMerge/>
            <w:tcBorders>
              <w:left w:val="single" w:sz="4" w:space="0" w:color="000000"/>
              <w:right w:val="single" w:sz="4" w:space="0" w:color="000000"/>
            </w:tcBorders>
          </w:tcPr>
          <w:p w14:paraId="67C322F0" w14:textId="77777777" w:rsidR="00183F9F" w:rsidRPr="00C70209" w:rsidRDefault="00183F9F" w:rsidP="00082182">
            <w:pPr>
              <w:spacing w:before="40" w:afterLines="40" w:after="96"/>
              <w:rPr>
                <w:rFonts w:ascii="Arial Narrow" w:hAnsi="Arial Narrow"/>
                <w:sz w:val="16"/>
                <w:szCs w:val="16"/>
              </w:rPr>
            </w:pPr>
          </w:p>
        </w:tc>
        <w:tc>
          <w:tcPr>
            <w:tcW w:w="490" w:type="pct"/>
            <w:tcBorders>
              <w:top w:val="single" w:sz="4" w:space="0" w:color="000000"/>
              <w:left w:val="single" w:sz="4" w:space="0" w:color="000000"/>
              <w:bottom w:val="single" w:sz="4" w:space="0" w:color="000000"/>
              <w:right w:val="single" w:sz="4" w:space="0" w:color="000000"/>
            </w:tcBorders>
          </w:tcPr>
          <w:p w14:paraId="44204E2B" w14:textId="77777777" w:rsidR="00183F9F" w:rsidRPr="00C70209" w:rsidRDefault="00183F9F" w:rsidP="00082182">
            <w:pPr>
              <w:pStyle w:val="Tabletext-evidencematrix"/>
            </w:pPr>
            <w:r w:rsidRPr="00C70209">
              <w:t>Cryoprecipitate transfusion incidence</w:t>
            </w:r>
          </w:p>
        </w:tc>
        <w:tc>
          <w:tcPr>
            <w:tcW w:w="517" w:type="pct"/>
            <w:tcBorders>
              <w:top w:val="single" w:sz="4" w:space="0" w:color="000000"/>
              <w:left w:val="single" w:sz="4" w:space="0" w:color="000000"/>
              <w:bottom w:val="single" w:sz="4" w:space="0" w:color="000000"/>
              <w:right w:val="single" w:sz="4" w:space="0" w:color="000000"/>
            </w:tcBorders>
          </w:tcPr>
          <w:p w14:paraId="2663A090" w14:textId="77777777" w:rsidR="00183F9F" w:rsidRPr="00C70209" w:rsidRDefault="00183F9F" w:rsidP="00082182">
            <w:pPr>
              <w:pStyle w:val="Tabletext-evidencematrix"/>
            </w:pPr>
            <w:r w:rsidRPr="00C70209">
              <w:t>0/16 (0.0%)</w:t>
            </w:r>
          </w:p>
        </w:tc>
        <w:tc>
          <w:tcPr>
            <w:tcW w:w="517" w:type="pct"/>
            <w:tcBorders>
              <w:top w:val="single" w:sz="4" w:space="0" w:color="000000"/>
              <w:left w:val="single" w:sz="4" w:space="0" w:color="000000"/>
              <w:bottom w:val="single" w:sz="4" w:space="0" w:color="000000"/>
              <w:right w:val="single" w:sz="4" w:space="0" w:color="000000"/>
            </w:tcBorders>
          </w:tcPr>
          <w:p w14:paraId="57137F17" w14:textId="77777777" w:rsidR="00183F9F" w:rsidRPr="00C70209" w:rsidRDefault="00183F9F" w:rsidP="00082182">
            <w:pPr>
              <w:pStyle w:val="Tabletext-evidencematrix"/>
            </w:pPr>
            <w:r w:rsidRPr="00C70209">
              <w:t>0/16 (0.0%)</w:t>
            </w:r>
          </w:p>
        </w:tc>
        <w:tc>
          <w:tcPr>
            <w:tcW w:w="518" w:type="pct"/>
            <w:tcBorders>
              <w:top w:val="single" w:sz="4" w:space="0" w:color="000000"/>
              <w:left w:val="single" w:sz="4" w:space="0" w:color="000000"/>
              <w:bottom w:val="single" w:sz="4" w:space="0" w:color="000000"/>
              <w:right w:val="single" w:sz="4" w:space="0" w:color="000000"/>
            </w:tcBorders>
          </w:tcPr>
          <w:p w14:paraId="21FF79D6" w14:textId="77777777" w:rsidR="00183F9F" w:rsidRPr="00C70209" w:rsidRDefault="00183F9F" w:rsidP="00082182">
            <w:pPr>
              <w:pStyle w:val="Tabletext-evidencematrix"/>
            </w:pPr>
            <w:r w:rsidRPr="00C70209">
              <w:t>Not estimable</w:t>
            </w:r>
          </w:p>
        </w:tc>
        <w:tc>
          <w:tcPr>
            <w:tcW w:w="610" w:type="pct"/>
            <w:tcBorders>
              <w:top w:val="single" w:sz="4" w:space="0" w:color="000000"/>
              <w:left w:val="single" w:sz="4" w:space="0" w:color="000000"/>
              <w:bottom w:val="single" w:sz="4" w:space="0" w:color="000000"/>
              <w:right w:val="single" w:sz="4" w:space="0" w:color="000000"/>
            </w:tcBorders>
          </w:tcPr>
          <w:p w14:paraId="60F1D078" w14:textId="77777777" w:rsidR="00183F9F" w:rsidRPr="00C70209" w:rsidRDefault="00183F9F" w:rsidP="00082182">
            <w:pPr>
              <w:pStyle w:val="Tabletext-evidencematrix"/>
            </w:pPr>
            <w:r w:rsidRPr="00C70209">
              <w:rPr>
                <w:i/>
              </w:rPr>
              <w:t>No significant difference</w:t>
            </w:r>
          </w:p>
          <w:p w14:paraId="37D7819B" w14:textId="5F799EDD" w:rsidR="00183F9F" w:rsidRPr="00C70209" w:rsidRDefault="001A475D" w:rsidP="00082182">
            <w:pPr>
              <w:pStyle w:val="Tabletext-evidencematrix"/>
            </w:pPr>
            <w:r w:rsidRPr="001A475D">
              <w:rPr>
                <w:i/>
              </w:rPr>
              <w:t>P = </w:t>
            </w:r>
            <w:r w:rsidR="00183F9F" w:rsidRPr="00C70209">
              <w:t>NA</w:t>
            </w:r>
          </w:p>
        </w:tc>
      </w:tr>
      <w:tr w:rsidR="00183F9F" w:rsidRPr="00C70209" w14:paraId="3EC0B359" w14:textId="77777777" w:rsidTr="00082182">
        <w:trPr>
          <w:cantSplit/>
        </w:trPr>
        <w:tc>
          <w:tcPr>
            <w:tcW w:w="388" w:type="pct"/>
            <w:vMerge w:val="restart"/>
            <w:tcBorders>
              <w:top w:val="single" w:sz="4" w:space="0" w:color="000000"/>
              <w:left w:val="single" w:sz="4" w:space="0" w:color="000000"/>
              <w:bottom w:val="single" w:sz="4" w:space="0" w:color="000000"/>
              <w:right w:val="single" w:sz="4" w:space="0" w:color="000000"/>
            </w:tcBorders>
            <w:hideMark/>
          </w:tcPr>
          <w:p w14:paraId="0412AAEB" w14:textId="192BBFAD" w:rsidR="00183F9F" w:rsidRPr="00C70209" w:rsidRDefault="00183F9F" w:rsidP="00082182">
            <w:pPr>
              <w:pStyle w:val="Tabletext-evidencematrix"/>
            </w:pPr>
            <w:r w:rsidRPr="00C70209">
              <w:t>Hans 2000</w:t>
            </w:r>
            <w:r w:rsidRPr="00C70209">
              <w:fldChar w:fldCharType="begin"/>
            </w:r>
            <w:r w:rsidR="000E261C">
              <w:instrText xml:space="preserve"> ADDIN EN.CITE &lt;EndNote&gt;&lt;Cite&gt;&lt;Author&gt;Hans&lt;/Author&gt;&lt;Year&gt;2000&lt;/Year&gt;&lt;RecNum&gt;938&lt;/RecNum&gt;&lt;DisplayText&gt;&lt;style face="superscript"&gt;349&lt;/style&gt;&lt;/DisplayText&gt;&lt;record&gt;&lt;rec-number&gt;938&lt;/rec-number&gt;&lt;foreign-keys&gt;&lt;key app="EN" db-id="9edve2wadsavt5ewavaxtda4f2tavzvts9ee" timestamp="1435709514"&gt;938&lt;/key&gt;&lt;/foreign-keys&gt;&lt;ref-type name="Journal Article"&gt;17&lt;/ref-type&gt;&lt;contributors&gt;&lt;authors&gt;&lt;author&gt;Hans, P.&lt;/author&gt;&lt;author&gt;Collin, V.&lt;/author&gt;&lt;author&gt;Bonhomme, V.&lt;/author&gt;&lt;author&gt;Damas, F.&lt;/author&gt;&lt;author&gt;Born, J. D.&lt;/author&gt;&lt;author&gt;Lamy, M.&lt;/author&gt;&lt;/authors&gt;&lt;/contributors&gt;&lt;titles&gt;&lt;title&gt;Evaluation of acute normovolemic hemodilution for surgical repair of craniosynostosis&lt;/title&gt;&lt;secondary-title&gt;Journal of Neurosurgical Anesthesiology&lt;/secondary-title&gt;&lt;alt-title&gt;J. Neurosurg. Anesthesiol.&lt;/alt-title&gt;&lt;/titles&gt;&lt;periodical&gt;&lt;full-title&gt;Journal of Neurosurgical Anesthesiology&lt;/full-title&gt;&lt;abbr-1&gt;J. Neurosurg. Anesthesiol.&lt;/abbr-1&gt;&lt;/periodical&gt;&lt;alt-periodical&gt;&lt;full-title&gt;Journal of Neurosurgical Anesthesiology&lt;/full-title&gt;&lt;abbr-1&gt;J. Neurosurg. Anesthesiol.&lt;/abbr-1&gt;&lt;/alt-periodical&gt;&lt;pages&gt;33–36&lt;/pages&gt;&lt;volume&gt;12&lt;/volume&gt;&lt;number&gt;1&lt;/number&gt;&lt;dates&gt;&lt;year&gt;2000&lt;/year&gt;&lt;/dates&gt;&lt;isbn&gt;0898-4921&lt;/isbn&gt;&lt;urls&gt;&lt;/urls&gt;&lt;electronic-resource-num&gt;DOI:10.1097/00008506-200001000-00007&lt;/electronic-resource-num&gt;&lt;/record&gt;&lt;/Cite&gt;&lt;/EndNote&gt;</w:instrText>
            </w:r>
            <w:r w:rsidRPr="00C70209">
              <w:fldChar w:fldCharType="separate"/>
            </w:r>
            <w:r w:rsidR="000E261C" w:rsidRPr="000E261C">
              <w:rPr>
                <w:noProof/>
                <w:vertAlign w:val="superscript"/>
              </w:rPr>
              <w:t>349</w:t>
            </w:r>
            <w:r w:rsidRPr="00C70209">
              <w:fldChar w:fldCharType="end"/>
            </w:r>
          </w:p>
          <w:p w14:paraId="5B33BB02" w14:textId="77777777" w:rsidR="00183F9F" w:rsidRPr="00C70209" w:rsidRDefault="00183F9F" w:rsidP="00082182">
            <w:pPr>
              <w:pStyle w:val="Tabletext-evidencematrix"/>
            </w:pPr>
            <w:r w:rsidRPr="00C70209">
              <w:t>Level II</w:t>
            </w:r>
          </w:p>
          <w:p w14:paraId="6A9A1A0F" w14:textId="77777777" w:rsidR="00183F9F" w:rsidRPr="00C70209" w:rsidRDefault="00183F9F" w:rsidP="00082182">
            <w:pPr>
              <w:pStyle w:val="Tabletext-evidencematrix"/>
            </w:pPr>
            <w:r w:rsidRPr="00C70209">
              <w:rPr>
                <w:i/>
              </w:rPr>
              <w:t>Poor</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34E6A597" w14:textId="77777777" w:rsidR="00183F9F" w:rsidRPr="00C70209" w:rsidRDefault="00183F9F" w:rsidP="00082182">
            <w:pPr>
              <w:pStyle w:val="Tabletext-evidencematrix"/>
            </w:pPr>
            <w:r w:rsidRPr="00C70209">
              <w:t>N=34</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0F6B5A2A" w14:textId="77777777" w:rsidR="00183F9F" w:rsidRPr="00C70209" w:rsidRDefault="00183F9F" w:rsidP="00082182">
            <w:pPr>
              <w:pStyle w:val="Tabletext-evidencematrix"/>
              <w:rPr>
                <w:b/>
              </w:rPr>
            </w:pPr>
            <w:r w:rsidRPr="00C70209">
              <w:t>Paediatric patients (mean age 7 months) scheduled for surgical repair for scaphocephaly or pachycephaly</w:t>
            </w:r>
          </w:p>
        </w:tc>
        <w:tc>
          <w:tcPr>
            <w:tcW w:w="420" w:type="pct"/>
            <w:vMerge w:val="restart"/>
            <w:tcBorders>
              <w:top w:val="single" w:sz="4" w:space="0" w:color="000000"/>
              <w:left w:val="single" w:sz="4" w:space="0" w:color="000000"/>
              <w:bottom w:val="single" w:sz="4" w:space="0" w:color="000000"/>
              <w:right w:val="single" w:sz="4" w:space="0" w:color="000000"/>
            </w:tcBorders>
            <w:hideMark/>
          </w:tcPr>
          <w:p w14:paraId="246EBB9A" w14:textId="77777777" w:rsidR="00183F9F" w:rsidRPr="00C70209" w:rsidRDefault="00183F9F" w:rsidP="00082182">
            <w:pPr>
              <w:pStyle w:val="Tabletext-evidencematrix"/>
            </w:pPr>
            <w:r w:rsidRPr="00C70209">
              <w:t>Belgium</w:t>
            </w:r>
          </w:p>
        </w:tc>
        <w:tc>
          <w:tcPr>
            <w:tcW w:w="559" w:type="pct"/>
            <w:vMerge w:val="restart"/>
            <w:tcBorders>
              <w:top w:val="single" w:sz="4" w:space="0" w:color="000000"/>
              <w:left w:val="single" w:sz="4" w:space="0" w:color="000000"/>
              <w:bottom w:val="single" w:sz="4" w:space="0" w:color="000000"/>
              <w:right w:val="single" w:sz="4" w:space="0" w:color="000000"/>
            </w:tcBorders>
            <w:hideMark/>
          </w:tcPr>
          <w:p w14:paraId="471FBB37" w14:textId="77777777" w:rsidR="00183F9F" w:rsidRPr="00C70209" w:rsidRDefault="00183F9F" w:rsidP="00082182">
            <w:pPr>
              <w:pStyle w:val="Tabletext-evidencematrix"/>
            </w:pPr>
            <w:r w:rsidRPr="00C70209">
              <w:t>ANH to achieve a Hct of 25% versus no ANH</w:t>
            </w:r>
          </w:p>
        </w:tc>
        <w:tc>
          <w:tcPr>
            <w:tcW w:w="490" w:type="pct"/>
            <w:tcBorders>
              <w:top w:val="single" w:sz="4" w:space="0" w:color="000000"/>
              <w:left w:val="single" w:sz="4" w:space="0" w:color="000000"/>
              <w:bottom w:val="single" w:sz="4" w:space="0" w:color="000000"/>
              <w:right w:val="single" w:sz="4" w:space="0" w:color="000000"/>
            </w:tcBorders>
            <w:hideMark/>
          </w:tcPr>
          <w:p w14:paraId="275E16A2" w14:textId="77777777" w:rsidR="00183F9F" w:rsidRPr="00C70209" w:rsidRDefault="00183F9F" w:rsidP="00082182">
            <w:pPr>
              <w:pStyle w:val="Tabletext-evidencematrix"/>
            </w:pPr>
            <w:r w:rsidRPr="00C70209">
              <w:t>Transfusion incidence</w:t>
            </w:r>
          </w:p>
        </w:tc>
        <w:tc>
          <w:tcPr>
            <w:tcW w:w="517" w:type="pct"/>
            <w:tcBorders>
              <w:top w:val="single" w:sz="4" w:space="0" w:color="000000"/>
              <w:left w:val="single" w:sz="4" w:space="0" w:color="000000"/>
              <w:bottom w:val="single" w:sz="4" w:space="0" w:color="000000"/>
              <w:right w:val="single" w:sz="4" w:space="0" w:color="000000"/>
            </w:tcBorders>
            <w:hideMark/>
          </w:tcPr>
          <w:p w14:paraId="5F96FCAC" w14:textId="77777777" w:rsidR="00183F9F" w:rsidRPr="00C70209" w:rsidRDefault="00183F9F" w:rsidP="00082182">
            <w:pPr>
              <w:pStyle w:val="Tabletext-evidencematrix"/>
            </w:pPr>
            <w:r w:rsidRPr="00C70209">
              <w:t>15/17 (88.2%)</w:t>
            </w:r>
          </w:p>
        </w:tc>
        <w:tc>
          <w:tcPr>
            <w:tcW w:w="517" w:type="pct"/>
            <w:tcBorders>
              <w:top w:val="single" w:sz="4" w:space="0" w:color="000000"/>
              <w:left w:val="single" w:sz="4" w:space="0" w:color="000000"/>
              <w:bottom w:val="single" w:sz="4" w:space="0" w:color="000000"/>
              <w:right w:val="single" w:sz="4" w:space="0" w:color="000000"/>
            </w:tcBorders>
            <w:hideMark/>
          </w:tcPr>
          <w:p w14:paraId="3E6838B0" w14:textId="77777777" w:rsidR="00183F9F" w:rsidRPr="00C70209" w:rsidRDefault="00183F9F" w:rsidP="00082182">
            <w:pPr>
              <w:pStyle w:val="Tabletext-evidencematrix"/>
            </w:pPr>
            <w:r w:rsidRPr="00C70209">
              <w:t>14/17 (82.4%)</w:t>
            </w:r>
          </w:p>
        </w:tc>
        <w:tc>
          <w:tcPr>
            <w:tcW w:w="518" w:type="pct"/>
            <w:tcBorders>
              <w:top w:val="single" w:sz="4" w:space="0" w:color="000000"/>
              <w:left w:val="single" w:sz="4" w:space="0" w:color="000000"/>
              <w:bottom w:val="single" w:sz="4" w:space="0" w:color="000000"/>
              <w:right w:val="single" w:sz="4" w:space="0" w:color="000000"/>
            </w:tcBorders>
            <w:hideMark/>
          </w:tcPr>
          <w:p w14:paraId="3F53887C" w14:textId="77777777" w:rsidR="00183F9F" w:rsidRPr="00C70209" w:rsidRDefault="00183F9F" w:rsidP="00082182">
            <w:pPr>
              <w:pStyle w:val="Tabletext-evidencematrix"/>
              <w:rPr>
                <w:vertAlign w:val="superscript"/>
              </w:rPr>
            </w:pPr>
            <w:r w:rsidRPr="00C70209">
              <w:t>RR 1.07 [0.81, 1.42]</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hideMark/>
          </w:tcPr>
          <w:p w14:paraId="02A7E101" w14:textId="77777777" w:rsidR="00183F9F" w:rsidRPr="00C70209" w:rsidRDefault="00183F9F" w:rsidP="00082182">
            <w:pPr>
              <w:pStyle w:val="Tabletext-evidencematrix"/>
            </w:pPr>
            <w:r w:rsidRPr="00C70209">
              <w:rPr>
                <w:i/>
              </w:rPr>
              <w:t>No significant difference</w:t>
            </w:r>
          </w:p>
          <w:p w14:paraId="7D6FA2AD" w14:textId="71419194" w:rsidR="00183F9F" w:rsidRPr="00C70209" w:rsidRDefault="001A475D" w:rsidP="00082182">
            <w:pPr>
              <w:pStyle w:val="Tabletext-evidencematrix"/>
              <w:rPr>
                <w:vertAlign w:val="superscript"/>
              </w:rPr>
            </w:pPr>
            <w:r w:rsidRPr="001A475D">
              <w:rPr>
                <w:i/>
              </w:rPr>
              <w:t>P = </w:t>
            </w:r>
            <w:r w:rsidR="00183F9F" w:rsidRPr="00C70209">
              <w:t>0.63</w:t>
            </w:r>
            <w:r w:rsidR="00183F9F" w:rsidRPr="00C70209">
              <w:rPr>
                <w:vertAlign w:val="superscript"/>
              </w:rPr>
              <w:t>c</w:t>
            </w:r>
          </w:p>
        </w:tc>
      </w:tr>
      <w:tr w:rsidR="00183F9F" w:rsidRPr="00C70209" w14:paraId="4785A275" w14:textId="77777777" w:rsidTr="00082182">
        <w:trPr>
          <w:cantSplit/>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01AD287D"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AF6FE00"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207B47DB" w14:textId="77777777" w:rsidR="00183F9F" w:rsidRPr="00C70209" w:rsidRDefault="00183F9F" w:rsidP="00082182">
            <w:pPr>
              <w:pStyle w:val="Tabletext-evidencematrix"/>
              <w:rPr>
                <w:b/>
              </w:rPr>
            </w:pPr>
          </w:p>
        </w:tc>
        <w:tc>
          <w:tcPr>
            <w:tcW w:w="420" w:type="pct"/>
            <w:vMerge/>
            <w:tcBorders>
              <w:top w:val="single" w:sz="4" w:space="0" w:color="000000"/>
              <w:left w:val="single" w:sz="4" w:space="0" w:color="000000"/>
              <w:bottom w:val="single" w:sz="4" w:space="0" w:color="000000"/>
              <w:right w:val="single" w:sz="4" w:space="0" w:color="000000"/>
            </w:tcBorders>
            <w:vAlign w:val="center"/>
            <w:hideMark/>
          </w:tcPr>
          <w:p w14:paraId="34805EB9" w14:textId="77777777" w:rsidR="00183F9F" w:rsidRPr="00C70209" w:rsidRDefault="00183F9F" w:rsidP="00082182">
            <w:pPr>
              <w:pStyle w:val="Tabletext-evidencematrix"/>
            </w:pPr>
          </w:p>
        </w:tc>
        <w:tc>
          <w:tcPr>
            <w:tcW w:w="559" w:type="pct"/>
            <w:vMerge/>
            <w:tcBorders>
              <w:top w:val="single" w:sz="4" w:space="0" w:color="000000"/>
              <w:left w:val="single" w:sz="4" w:space="0" w:color="000000"/>
              <w:bottom w:val="single" w:sz="4" w:space="0" w:color="000000"/>
              <w:right w:val="single" w:sz="4" w:space="0" w:color="000000"/>
            </w:tcBorders>
            <w:vAlign w:val="center"/>
            <w:hideMark/>
          </w:tcPr>
          <w:p w14:paraId="3BBEA198" w14:textId="77777777" w:rsidR="00183F9F" w:rsidRPr="00C70209" w:rsidRDefault="00183F9F" w:rsidP="00082182">
            <w:pPr>
              <w:pStyle w:val="Tabletext-evidencematrix"/>
            </w:pPr>
          </w:p>
        </w:tc>
        <w:tc>
          <w:tcPr>
            <w:tcW w:w="490" w:type="pct"/>
            <w:tcBorders>
              <w:top w:val="single" w:sz="4" w:space="0" w:color="000000"/>
              <w:left w:val="single" w:sz="4" w:space="0" w:color="000000"/>
              <w:bottom w:val="single" w:sz="4" w:space="0" w:color="000000"/>
              <w:right w:val="single" w:sz="4" w:space="0" w:color="000000"/>
            </w:tcBorders>
            <w:hideMark/>
          </w:tcPr>
          <w:p w14:paraId="1B4A1B83" w14:textId="77777777" w:rsidR="00183F9F" w:rsidRPr="00C70209" w:rsidRDefault="00183F9F" w:rsidP="00082182">
            <w:pPr>
              <w:pStyle w:val="Tabletext-evidencematrix"/>
            </w:pPr>
            <w:r w:rsidRPr="00C70209">
              <w:t>Transfusion volume</w:t>
            </w:r>
          </w:p>
        </w:tc>
        <w:tc>
          <w:tcPr>
            <w:tcW w:w="517" w:type="pct"/>
            <w:tcBorders>
              <w:top w:val="single" w:sz="4" w:space="0" w:color="000000"/>
              <w:left w:val="single" w:sz="4" w:space="0" w:color="000000"/>
              <w:bottom w:val="single" w:sz="4" w:space="0" w:color="000000"/>
              <w:right w:val="single" w:sz="4" w:space="0" w:color="000000"/>
            </w:tcBorders>
            <w:hideMark/>
          </w:tcPr>
          <w:p w14:paraId="050E3B86" w14:textId="77777777" w:rsidR="00183F9F" w:rsidRPr="00C70209" w:rsidRDefault="00183F9F" w:rsidP="00082182">
            <w:pPr>
              <w:pStyle w:val="Tabletext-evidencematrix"/>
            </w:pPr>
            <w:r w:rsidRPr="00C70209">
              <w:t>17.0 ± 4.7 (n=17)</w:t>
            </w:r>
          </w:p>
        </w:tc>
        <w:tc>
          <w:tcPr>
            <w:tcW w:w="517" w:type="pct"/>
            <w:tcBorders>
              <w:top w:val="single" w:sz="4" w:space="0" w:color="000000"/>
              <w:left w:val="single" w:sz="4" w:space="0" w:color="000000"/>
              <w:bottom w:val="single" w:sz="4" w:space="0" w:color="000000"/>
              <w:right w:val="single" w:sz="4" w:space="0" w:color="000000"/>
            </w:tcBorders>
            <w:hideMark/>
          </w:tcPr>
          <w:p w14:paraId="0E0E295F" w14:textId="77777777" w:rsidR="00183F9F" w:rsidRPr="00C70209" w:rsidRDefault="00183F9F" w:rsidP="00082182">
            <w:pPr>
              <w:pStyle w:val="Tabletext-evidencematrix"/>
            </w:pPr>
            <w:r w:rsidRPr="00C70209">
              <w:t>19.6 ± 6.3 (n=17)</w:t>
            </w:r>
          </w:p>
        </w:tc>
        <w:tc>
          <w:tcPr>
            <w:tcW w:w="518" w:type="pct"/>
            <w:tcBorders>
              <w:top w:val="single" w:sz="4" w:space="0" w:color="000000"/>
              <w:left w:val="single" w:sz="4" w:space="0" w:color="000000"/>
              <w:bottom w:val="single" w:sz="4" w:space="0" w:color="000000"/>
              <w:right w:val="single" w:sz="4" w:space="0" w:color="000000"/>
            </w:tcBorders>
            <w:hideMark/>
          </w:tcPr>
          <w:p w14:paraId="5055E300" w14:textId="77777777" w:rsidR="00183F9F" w:rsidRPr="00C70209" w:rsidRDefault="00183F9F" w:rsidP="00082182">
            <w:pPr>
              <w:pStyle w:val="Tabletext-evidencematrix"/>
              <w:rPr>
                <w:vertAlign w:val="superscript"/>
              </w:rPr>
            </w:pPr>
            <w:r w:rsidRPr="00C70209">
              <w:t>MD –2.60 [–6.34, 1.14]</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hideMark/>
          </w:tcPr>
          <w:p w14:paraId="09F24767" w14:textId="77777777" w:rsidR="00183F9F" w:rsidRPr="00C70209" w:rsidRDefault="00183F9F" w:rsidP="00082182">
            <w:pPr>
              <w:pStyle w:val="Tabletext-evidencematrix"/>
            </w:pPr>
            <w:r w:rsidRPr="00C70209">
              <w:rPr>
                <w:i/>
              </w:rPr>
              <w:t>No significant difference</w:t>
            </w:r>
          </w:p>
          <w:p w14:paraId="2EA9EA13" w14:textId="2EFEFE01" w:rsidR="00183F9F" w:rsidRPr="00C70209" w:rsidRDefault="001A475D" w:rsidP="00082182">
            <w:pPr>
              <w:pStyle w:val="Tabletext-evidencematrix"/>
              <w:rPr>
                <w:vertAlign w:val="superscript"/>
              </w:rPr>
            </w:pPr>
            <w:r w:rsidRPr="001A475D">
              <w:rPr>
                <w:i/>
              </w:rPr>
              <w:t>P = </w:t>
            </w:r>
            <w:r w:rsidR="00183F9F" w:rsidRPr="00C70209">
              <w:t>0.17</w:t>
            </w:r>
            <w:r w:rsidR="00183F9F" w:rsidRPr="00C70209">
              <w:rPr>
                <w:vertAlign w:val="superscript"/>
              </w:rPr>
              <w:t>c</w:t>
            </w:r>
          </w:p>
        </w:tc>
      </w:tr>
      <w:tr w:rsidR="00183F9F" w:rsidRPr="00C70209" w14:paraId="59A26C97" w14:textId="77777777" w:rsidTr="00082182">
        <w:trPr>
          <w:cantSplit/>
        </w:trPr>
        <w:tc>
          <w:tcPr>
            <w:tcW w:w="388" w:type="pct"/>
            <w:tcBorders>
              <w:left w:val="single" w:sz="4" w:space="0" w:color="000000"/>
              <w:bottom w:val="single" w:sz="4" w:space="0" w:color="000000"/>
              <w:right w:val="single" w:sz="4" w:space="0" w:color="000000"/>
            </w:tcBorders>
          </w:tcPr>
          <w:p w14:paraId="6CB64E40" w14:textId="1BDA6B5F" w:rsidR="00183F9F" w:rsidRPr="00C70209" w:rsidRDefault="00183F9F" w:rsidP="00082182">
            <w:pPr>
              <w:pStyle w:val="Tabletext-evidencematrix"/>
            </w:pPr>
            <w:r w:rsidRPr="00C70209">
              <w:t>Lisander 1996</w:t>
            </w:r>
            <w:r w:rsidRPr="00C70209">
              <w:fldChar w:fldCharType="begin"/>
            </w:r>
            <w:r w:rsidR="000E261C">
              <w:instrText xml:space="preserve"> ADDIN EN.CITE &lt;EndNote&gt;&lt;Cite&gt;&lt;Author&gt;Lisander&lt;/Author&gt;&lt;Year&gt;1996&lt;/Year&gt;&lt;RecNum&gt;939&lt;/RecNum&gt;&lt;DisplayText&gt;&lt;style face="superscript"&gt;350&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Pr="00C70209">
              <w:fldChar w:fldCharType="separate"/>
            </w:r>
            <w:r w:rsidR="000E261C" w:rsidRPr="000E261C">
              <w:rPr>
                <w:noProof/>
                <w:vertAlign w:val="superscript"/>
              </w:rPr>
              <w:t>350</w:t>
            </w:r>
            <w:r w:rsidRPr="00C70209">
              <w:fldChar w:fldCharType="end"/>
            </w:r>
          </w:p>
          <w:p w14:paraId="28E4CEBC" w14:textId="77777777" w:rsidR="00183F9F" w:rsidRPr="00C70209" w:rsidRDefault="00183F9F" w:rsidP="00082182">
            <w:pPr>
              <w:pStyle w:val="Tabletext-evidencematrix"/>
            </w:pPr>
            <w:r w:rsidRPr="00C70209">
              <w:t>Level II</w:t>
            </w:r>
          </w:p>
          <w:p w14:paraId="6CDBC1E9" w14:textId="77777777" w:rsidR="00183F9F" w:rsidRPr="00C70209" w:rsidRDefault="00183F9F" w:rsidP="00082182">
            <w:pPr>
              <w:pStyle w:val="Tabletext-evidencematrix"/>
              <w:rPr>
                <w:i/>
              </w:rPr>
            </w:pPr>
            <w:r w:rsidRPr="00C70209">
              <w:rPr>
                <w:i/>
              </w:rPr>
              <w:t>Poor</w:t>
            </w:r>
          </w:p>
          <w:p w14:paraId="45AAE9A7" w14:textId="77777777" w:rsidR="00183F9F" w:rsidRPr="00C70209" w:rsidRDefault="00183F9F" w:rsidP="00082182">
            <w:pPr>
              <w:pStyle w:val="Tabletext-subanalysis"/>
            </w:pPr>
            <w:r w:rsidRPr="00C70209">
              <w:t>*pilot study</w:t>
            </w:r>
          </w:p>
        </w:tc>
        <w:tc>
          <w:tcPr>
            <w:tcW w:w="490" w:type="pct"/>
            <w:tcBorders>
              <w:left w:val="single" w:sz="4" w:space="0" w:color="000000"/>
              <w:bottom w:val="single" w:sz="4" w:space="0" w:color="000000"/>
              <w:right w:val="single" w:sz="4" w:space="0" w:color="000000"/>
            </w:tcBorders>
          </w:tcPr>
          <w:p w14:paraId="48D2759F" w14:textId="77777777" w:rsidR="00183F9F" w:rsidRPr="00C70209" w:rsidRDefault="00183F9F" w:rsidP="00082182">
            <w:pPr>
              <w:pStyle w:val="Tabletext-evidencematrix"/>
            </w:pPr>
            <w:r w:rsidRPr="00C70209">
              <w:t>N=23</w:t>
            </w:r>
          </w:p>
        </w:tc>
        <w:tc>
          <w:tcPr>
            <w:tcW w:w="490" w:type="pct"/>
            <w:tcBorders>
              <w:left w:val="single" w:sz="4" w:space="0" w:color="000000"/>
              <w:bottom w:val="single" w:sz="4" w:space="0" w:color="000000"/>
              <w:right w:val="single" w:sz="4" w:space="0" w:color="000000"/>
            </w:tcBorders>
          </w:tcPr>
          <w:p w14:paraId="4CF73951" w14:textId="77777777" w:rsidR="00183F9F" w:rsidRPr="00C70209" w:rsidRDefault="00183F9F" w:rsidP="00082182">
            <w:pPr>
              <w:pStyle w:val="Tabletext-evidencematrix"/>
            </w:pPr>
            <w:r w:rsidRPr="00C70209">
              <w:t>Paediatric patients (mean age 14.5 years) undergoing scoliosis surgery (ASA class I)</w:t>
            </w:r>
          </w:p>
        </w:tc>
        <w:tc>
          <w:tcPr>
            <w:tcW w:w="420" w:type="pct"/>
            <w:tcBorders>
              <w:left w:val="single" w:sz="4" w:space="0" w:color="000000"/>
              <w:bottom w:val="single" w:sz="4" w:space="0" w:color="000000"/>
              <w:right w:val="single" w:sz="4" w:space="0" w:color="000000"/>
            </w:tcBorders>
          </w:tcPr>
          <w:p w14:paraId="435EA920" w14:textId="77777777" w:rsidR="00183F9F" w:rsidRPr="00C70209" w:rsidRDefault="00183F9F" w:rsidP="00082182">
            <w:pPr>
              <w:pStyle w:val="Tabletext-evidencematrix"/>
            </w:pPr>
            <w:r w:rsidRPr="00C70209">
              <w:t>Single hospital, Sweden</w:t>
            </w:r>
          </w:p>
        </w:tc>
        <w:tc>
          <w:tcPr>
            <w:tcW w:w="559" w:type="pct"/>
            <w:tcBorders>
              <w:left w:val="single" w:sz="4" w:space="0" w:color="000000"/>
              <w:bottom w:val="single" w:sz="4" w:space="0" w:color="000000"/>
              <w:right w:val="single" w:sz="4" w:space="0" w:color="000000"/>
            </w:tcBorders>
          </w:tcPr>
          <w:p w14:paraId="218AFC28" w14:textId="77777777" w:rsidR="00183F9F" w:rsidRPr="00C70209" w:rsidRDefault="00183F9F" w:rsidP="00082182">
            <w:pPr>
              <w:pStyle w:val="Tabletext-evidencematrix"/>
            </w:pPr>
            <w:r w:rsidRPr="00C70209">
              <w:t>ANH to a dilution of Hb 80 g/L versus intraoperative volume replacement with plasma substitute</w:t>
            </w:r>
          </w:p>
        </w:tc>
        <w:tc>
          <w:tcPr>
            <w:tcW w:w="490" w:type="pct"/>
            <w:tcBorders>
              <w:top w:val="single" w:sz="4" w:space="0" w:color="000000"/>
              <w:left w:val="single" w:sz="4" w:space="0" w:color="000000"/>
              <w:bottom w:val="single" w:sz="4" w:space="0" w:color="000000"/>
              <w:right w:val="single" w:sz="4" w:space="0" w:color="000000"/>
            </w:tcBorders>
          </w:tcPr>
          <w:p w14:paraId="6BF8419A" w14:textId="77777777" w:rsidR="00183F9F" w:rsidRPr="00C70209" w:rsidRDefault="00183F9F" w:rsidP="00082182">
            <w:pPr>
              <w:pStyle w:val="Tabletext-evidencematrix"/>
            </w:pPr>
            <w:r w:rsidRPr="00C70209">
              <w:t>Donor blood units transfused</w:t>
            </w:r>
          </w:p>
        </w:tc>
        <w:tc>
          <w:tcPr>
            <w:tcW w:w="517" w:type="pct"/>
            <w:tcBorders>
              <w:top w:val="single" w:sz="4" w:space="0" w:color="000000"/>
              <w:left w:val="single" w:sz="4" w:space="0" w:color="000000"/>
              <w:bottom w:val="single" w:sz="4" w:space="0" w:color="000000"/>
              <w:right w:val="single" w:sz="4" w:space="0" w:color="000000"/>
            </w:tcBorders>
          </w:tcPr>
          <w:p w14:paraId="2DF99E31" w14:textId="77777777" w:rsidR="00183F9F" w:rsidRPr="00C70209" w:rsidRDefault="00183F9F" w:rsidP="00082182">
            <w:pPr>
              <w:pStyle w:val="Tabletext-evidencematrix"/>
            </w:pPr>
            <w:r w:rsidRPr="00C70209">
              <w:t>4.9 ± 2.6 (n=10)</w:t>
            </w:r>
          </w:p>
        </w:tc>
        <w:tc>
          <w:tcPr>
            <w:tcW w:w="517" w:type="pct"/>
            <w:tcBorders>
              <w:top w:val="single" w:sz="4" w:space="0" w:color="000000"/>
              <w:left w:val="single" w:sz="4" w:space="0" w:color="000000"/>
              <w:bottom w:val="single" w:sz="4" w:space="0" w:color="000000"/>
              <w:right w:val="single" w:sz="4" w:space="0" w:color="000000"/>
            </w:tcBorders>
          </w:tcPr>
          <w:p w14:paraId="5C369158" w14:textId="77777777" w:rsidR="00183F9F" w:rsidRPr="00C70209" w:rsidRDefault="00183F9F" w:rsidP="00082182">
            <w:pPr>
              <w:pStyle w:val="Tabletext-evidencematrix"/>
            </w:pPr>
            <w:r w:rsidRPr="00C70209">
              <w:t>5.5 ± 2.2 (n=13)</w:t>
            </w:r>
          </w:p>
        </w:tc>
        <w:tc>
          <w:tcPr>
            <w:tcW w:w="518" w:type="pct"/>
            <w:tcBorders>
              <w:top w:val="single" w:sz="4" w:space="0" w:color="000000"/>
              <w:left w:val="single" w:sz="4" w:space="0" w:color="000000"/>
              <w:bottom w:val="single" w:sz="4" w:space="0" w:color="000000"/>
              <w:right w:val="single" w:sz="4" w:space="0" w:color="000000"/>
            </w:tcBorders>
          </w:tcPr>
          <w:p w14:paraId="3472CB1D" w14:textId="77777777" w:rsidR="00183F9F" w:rsidRPr="00C70209" w:rsidRDefault="00183F9F" w:rsidP="00082182">
            <w:pPr>
              <w:pStyle w:val="Tabletext-evidencematrix"/>
              <w:rPr>
                <w:vertAlign w:val="superscript"/>
              </w:rPr>
            </w:pPr>
            <w:r w:rsidRPr="00C70209">
              <w:t>MD –0.60 [–2.61, 1.41]</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tcPr>
          <w:p w14:paraId="32E6F1D3" w14:textId="77777777" w:rsidR="00183F9F" w:rsidRPr="00C70209" w:rsidRDefault="00183F9F" w:rsidP="00082182">
            <w:pPr>
              <w:pStyle w:val="Tabletext-evidencematrix"/>
              <w:rPr>
                <w:i/>
              </w:rPr>
            </w:pPr>
            <w:r w:rsidRPr="00C70209">
              <w:rPr>
                <w:i/>
              </w:rPr>
              <w:t>No significant difference</w:t>
            </w:r>
          </w:p>
          <w:p w14:paraId="60D800C5" w14:textId="06DF46B0" w:rsidR="00183F9F" w:rsidRPr="00C70209" w:rsidRDefault="001A475D" w:rsidP="00082182">
            <w:pPr>
              <w:pStyle w:val="Tabletext-evidencematrix"/>
              <w:rPr>
                <w:vertAlign w:val="superscript"/>
              </w:rPr>
            </w:pPr>
            <w:r w:rsidRPr="001A475D">
              <w:rPr>
                <w:i/>
              </w:rPr>
              <w:t>P = </w:t>
            </w:r>
            <w:r w:rsidR="00183F9F" w:rsidRPr="00C70209">
              <w:t>0.56</w:t>
            </w:r>
            <w:r w:rsidR="00183F9F" w:rsidRPr="00C70209">
              <w:rPr>
                <w:vertAlign w:val="superscript"/>
              </w:rPr>
              <w:t>c</w:t>
            </w:r>
          </w:p>
        </w:tc>
      </w:tr>
    </w:tbl>
    <w:p w14:paraId="472CD3B1"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ANH, acute normovolaemic haemodilution; ASA, American Society of Anesthesiologists; CI, confidence interval; CPB, cardiopulmonary bypass; FFP, fresh frozen plasma; Hb, haemoglobin; Hct, haematocrit; MD, mean difference; NA, not applicable; RR, risk ratio; SD, standard deviation</w:t>
      </w:r>
    </w:p>
    <w:p w14:paraId="1DC20A4A"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38117C52" w14:textId="76BE61EB"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11DB1B8D"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Calculated post-hoc using RevMan 5.1.2.</w:t>
      </w:r>
    </w:p>
    <w:p w14:paraId="1DBCA7D2"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697EF496" w14:textId="77777777" w:rsidR="00183F9F" w:rsidRPr="00C70209" w:rsidRDefault="00183F9F" w:rsidP="00183F9F">
      <w:pPr>
        <w:pStyle w:val="Head4Num"/>
        <w:ind w:left="1224" w:hanging="864"/>
        <w:rPr>
          <w:lang w:eastAsia="en-GB"/>
        </w:rPr>
      </w:pPr>
      <w:r w:rsidRPr="00C70209">
        <w:rPr>
          <w:lang w:eastAsia="en-GB"/>
        </w:rPr>
        <w:t>Intraoperative cell salvage</w:t>
      </w: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810"/>
        <w:gridCol w:w="810"/>
        <w:gridCol w:w="810"/>
        <w:gridCol w:w="812"/>
      </w:tblGrid>
      <w:tr w:rsidR="00183F9F" w:rsidRPr="00C70209" w14:paraId="1DFD1EF5"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4679FB67" w14:textId="729DBAC3" w:rsidR="00183F9F" w:rsidRPr="00C70209" w:rsidRDefault="00183F9F">
            <w:pPr>
              <w:pStyle w:val="PP-heading"/>
              <w:spacing w:line="276" w:lineRule="auto"/>
              <w:rPr>
                <w:lang w:eastAsia="en-US"/>
              </w:rPr>
            </w:pPr>
            <w:r w:rsidRPr="00C70209">
              <w:rPr>
                <w:lang w:eastAsia="en-US"/>
              </w:rPr>
              <w:t xml:space="preserve">Evidence statements – </w:t>
            </w:r>
            <w:r w:rsidR="002E09D0" w:rsidRPr="00C70209">
              <w:rPr>
                <w:lang w:eastAsia="en-US"/>
              </w:rPr>
              <w:t>neonatal and paediatric patients undergoing surgery (</w:t>
            </w:r>
            <w:r w:rsidRPr="00C70209">
              <w:rPr>
                <w:lang w:eastAsia="en-US"/>
              </w:rPr>
              <w:t>intraoperative cell salvage</w:t>
            </w:r>
            <w:r w:rsidR="002E09D0"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0AE813F"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1A13E21"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1D95593"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9B4BD38"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8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5CBFEDD"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4DDC6488"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2995919"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1FFBE17C" w14:textId="7694B6FC" w:rsidR="00183F9F" w:rsidRPr="00C70209" w:rsidRDefault="00183F9F" w:rsidP="00082182">
            <w:pPr>
              <w:pStyle w:val="ES-table"/>
              <w:rPr>
                <w:rFonts w:eastAsia="Arial Unicode MS" w:cs="Arial"/>
                <w:color w:val="auto"/>
                <w:lang w:eastAsia="ja-JP"/>
              </w:rPr>
            </w:pPr>
            <w:r w:rsidRPr="00C70209">
              <w:t xml:space="preserve">In paediatric patients undergoing cardiac surgery with </w:t>
            </w:r>
            <w:r w:rsidR="00840673" w:rsidRPr="00C70209">
              <w:t>CPB</w:t>
            </w:r>
            <w:r w:rsidRPr="00C70209">
              <w:t>, the effect of intraoperative cell salvage compared with no intraoperative cell salvage on mortality is uncertain.</w:t>
            </w:r>
          </w:p>
          <w:p w14:paraId="1D061DE0" w14:textId="77777777" w:rsidR="00183F9F" w:rsidRPr="00C70209" w:rsidRDefault="00183F9F" w:rsidP="00941F88">
            <w:pPr>
              <w:pStyle w:val="ES-notes"/>
              <w:rPr>
                <w:lang w:eastAsia="en-US"/>
              </w:rPr>
            </w:pPr>
            <w:r w:rsidRPr="00C70209">
              <w:rPr>
                <w:lang w:eastAsia="en-US"/>
              </w:rPr>
              <w:t xml:space="preserve">(See </w:t>
            </w:r>
            <w:r w:rsidRPr="00C70209">
              <w:t>evidence</w:t>
            </w:r>
            <w:r w:rsidRPr="00C70209">
              <w:rPr>
                <w:lang w:eastAsia="en-US"/>
              </w:rPr>
              <w:t xml:space="preserve"> matrix D4.J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EB4ED53"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E013F8D"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0EFD91E"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C692605"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2" w:type="dxa"/>
            <w:tcBorders>
              <w:top w:val="single" w:sz="4" w:space="0" w:color="000000"/>
              <w:left w:val="single" w:sz="4" w:space="0" w:color="000000"/>
              <w:bottom w:val="single" w:sz="4" w:space="0" w:color="000000"/>
              <w:right w:val="single" w:sz="4" w:space="0" w:color="000000"/>
            </w:tcBorders>
            <w:hideMark/>
          </w:tcPr>
          <w:p w14:paraId="58E46AA7"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67C0A4B9"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B098369"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570309FE" w14:textId="52F8BEAA" w:rsidR="00183F9F" w:rsidRPr="00C70209" w:rsidRDefault="00183F9F" w:rsidP="00082182">
            <w:pPr>
              <w:pStyle w:val="ES-table"/>
              <w:rPr>
                <w:rFonts w:eastAsiaTheme="minorHAnsi"/>
              </w:rPr>
            </w:pPr>
            <w:r w:rsidRPr="00C70209">
              <w:t>In paediatric patients undergoing non</w:t>
            </w:r>
            <w:r w:rsidR="00E25AC5" w:rsidRPr="00C70209">
              <w:t>cardiac</w:t>
            </w:r>
            <w:r w:rsidRPr="00C70209">
              <w:t xml:space="preserve"> surgery, the effect of intraoperative cell salvage compared with no intraoperative cell salvage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2AA32D9E"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119BFCB"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3DFADD4"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71C8B1D" w14:textId="77777777" w:rsidR="00183F9F" w:rsidRPr="00C70209" w:rsidRDefault="00183F9F">
            <w:pPr>
              <w:pStyle w:val="T-ABCD"/>
              <w:spacing w:line="276" w:lineRule="auto"/>
              <w:rPr>
                <w:lang w:eastAsia="en-US"/>
              </w:rPr>
            </w:pPr>
            <w:r w:rsidRPr="00C70209">
              <w:rPr>
                <w:lang w:eastAsia="en-US"/>
              </w:rPr>
              <w:t>NA</w:t>
            </w:r>
          </w:p>
        </w:tc>
        <w:tc>
          <w:tcPr>
            <w:tcW w:w="812" w:type="dxa"/>
            <w:tcBorders>
              <w:top w:val="single" w:sz="4" w:space="0" w:color="000000"/>
              <w:left w:val="single" w:sz="4" w:space="0" w:color="000000"/>
              <w:bottom w:val="single" w:sz="4" w:space="0" w:color="000000"/>
              <w:right w:val="single" w:sz="4" w:space="0" w:color="000000"/>
            </w:tcBorders>
            <w:hideMark/>
          </w:tcPr>
          <w:p w14:paraId="3D119CFF"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0BF64848"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647C2EFD"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B237B54" w14:textId="33FB1C84" w:rsidR="00183F9F" w:rsidRPr="00C70209" w:rsidRDefault="00183F9F" w:rsidP="00082182">
            <w:pPr>
              <w:pStyle w:val="ES-table"/>
              <w:rPr>
                <w:rFonts w:eastAsia="Arial Unicode MS" w:cs="Arial"/>
                <w:color w:val="auto"/>
                <w:lang w:eastAsia="ja-JP"/>
              </w:rPr>
            </w:pPr>
            <w:r w:rsidRPr="00C70209">
              <w:t xml:space="preserve">In paediatric patients undergoing cardiac surgery with </w:t>
            </w:r>
            <w:r w:rsidR="00840673" w:rsidRPr="00C70209">
              <w:t>CPB</w:t>
            </w:r>
            <w:r w:rsidRPr="00C70209">
              <w:t>, intraoperative cell salvage compared with no intraoperative cell salvage may reduce transfusion volume and incidence.</w:t>
            </w:r>
          </w:p>
          <w:p w14:paraId="6B3EE9B4" w14:textId="77777777" w:rsidR="00183F9F" w:rsidRPr="00C70209" w:rsidRDefault="00183F9F" w:rsidP="00082182">
            <w:pPr>
              <w:pStyle w:val="ES-notes"/>
              <w:rPr>
                <w:lang w:eastAsia="en-US"/>
              </w:rPr>
            </w:pPr>
            <w:r w:rsidRPr="00C70209">
              <w:rPr>
                <w:lang w:eastAsia="en-US"/>
              </w:rPr>
              <w:t xml:space="preserve">(See </w:t>
            </w:r>
            <w:r w:rsidRPr="00C70209">
              <w:t>evidence</w:t>
            </w:r>
            <w:r w:rsidRPr="00C70209">
              <w:rPr>
                <w:lang w:eastAsia="en-US"/>
              </w:rPr>
              <w:t xml:space="preserve"> matrix D4.K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7989453"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37F30C2"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17E5EF1"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80CFC93"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2" w:type="dxa"/>
            <w:tcBorders>
              <w:top w:val="single" w:sz="4" w:space="0" w:color="000000"/>
              <w:left w:val="single" w:sz="4" w:space="0" w:color="000000"/>
              <w:bottom w:val="single" w:sz="4" w:space="0" w:color="000000"/>
              <w:right w:val="single" w:sz="4" w:space="0" w:color="000000"/>
            </w:tcBorders>
            <w:hideMark/>
          </w:tcPr>
          <w:p w14:paraId="75424FA4"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26C16053"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023FB5D2"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612EED96" w14:textId="0AF35F9C" w:rsidR="00183F9F" w:rsidRPr="00C70209" w:rsidRDefault="00183F9F" w:rsidP="00082182">
            <w:pPr>
              <w:pStyle w:val="ES-table"/>
              <w:rPr>
                <w:rFonts w:eastAsia="Arial Unicode MS" w:cs="Arial"/>
                <w:color w:val="auto"/>
                <w:lang w:eastAsia="ja-JP"/>
              </w:rPr>
            </w:pPr>
            <w:r w:rsidRPr="00C70209">
              <w:t>In paediatric patients undergoing non</w:t>
            </w:r>
            <w:r w:rsidR="00E25AC5" w:rsidRPr="00C70209">
              <w:t>cardiac</w:t>
            </w:r>
            <w:r w:rsidRPr="00C70209">
              <w:t xml:space="preserve"> surgery, the effect of intraoperative cell salvage compared with no intraoperative cell salvage on transfusion volume and incidence is uncertain.</w:t>
            </w:r>
          </w:p>
          <w:p w14:paraId="605D8B74" w14:textId="77777777" w:rsidR="00183F9F" w:rsidRPr="00C70209" w:rsidRDefault="00183F9F" w:rsidP="00082182">
            <w:pPr>
              <w:pStyle w:val="ES-notes"/>
              <w:rPr>
                <w:lang w:eastAsia="en-US"/>
              </w:rPr>
            </w:pPr>
            <w:r w:rsidRPr="00C70209">
              <w:rPr>
                <w:lang w:eastAsia="en-US"/>
              </w:rPr>
              <w:t>(See evidence matrix D4.K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FBBCA90" w14:textId="77777777" w:rsidR="00183F9F" w:rsidRPr="00C70209" w:rsidRDefault="00183F9F">
            <w:pPr>
              <w:pStyle w:val="T-ABCD"/>
              <w:spacing w:line="276" w:lineRule="auto"/>
              <w:rPr>
                <w:lang w:eastAsia="en-US"/>
              </w:rPr>
            </w:pPr>
            <w:r w:rsidRPr="00C70209">
              <w:rPr>
                <w:lang w:eastAsia="en-US"/>
              </w:rPr>
              <w:t>X</w:t>
            </w:r>
          </w:p>
        </w:tc>
        <w:tc>
          <w:tcPr>
            <w:tcW w:w="810" w:type="dxa"/>
            <w:tcBorders>
              <w:top w:val="single" w:sz="4" w:space="0" w:color="000000"/>
              <w:left w:val="single" w:sz="4" w:space="0" w:color="000000"/>
              <w:bottom w:val="single" w:sz="4" w:space="0" w:color="000000"/>
              <w:right w:val="single" w:sz="4" w:space="0" w:color="000000"/>
            </w:tcBorders>
            <w:hideMark/>
          </w:tcPr>
          <w:p w14:paraId="6256E5F4"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3AC0B45B"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DD3E46C" w14:textId="77777777" w:rsidR="00183F9F" w:rsidRPr="00C70209" w:rsidRDefault="00183F9F">
            <w:pPr>
              <w:pStyle w:val="T-ABCD"/>
              <w:spacing w:line="276" w:lineRule="auto"/>
              <w:rPr>
                <w:lang w:eastAsia="en-US"/>
              </w:rPr>
            </w:pPr>
            <w:r w:rsidRPr="00C70209">
              <w:rPr>
                <w:lang w:eastAsia="en-US"/>
              </w:rPr>
              <w:sym w:font="Symbol" w:char="F0D6"/>
            </w:r>
          </w:p>
        </w:tc>
        <w:tc>
          <w:tcPr>
            <w:tcW w:w="812" w:type="dxa"/>
            <w:tcBorders>
              <w:top w:val="single" w:sz="4" w:space="0" w:color="000000"/>
              <w:left w:val="single" w:sz="4" w:space="0" w:color="000000"/>
              <w:bottom w:val="single" w:sz="4" w:space="0" w:color="000000"/>
              <w:right w:val="single" w:sz="4" w:space="0" w:color="000000"/>
            </w:tcBorders>
            <w:hideMark/>
          </w:tcPr>
          <w:p w14:paraId="14EEC32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50C65A89" w14:textId="77777777" w:rsidTr="00082182">
        <w:trPr>
          <w:cantSplit/>
        </w:trPr>
        <w:tc>
          <w:tcPr>
            <w:tcW w:w="8648" w:type="dxa"/>
            <w:gridSpan w:val="7"/>
            <w:tcBorders>
              <w:top w:val="single" w:sz="4" w:space="0" w:color="000000"/>
              <w:left w:val="single" w:sz="4" w:space="0" w:color="000000"/>
              <w:bottom w:val="single" w:sz="4" w:space="0" w:color="000000"/>
              <w:right w:val="single" w:sz="4" w:space="0" w:color="000000"/>
            </w:tcBorders>
            <w:hideMark/>
          </w:tcPr>
          <w:p w14:paraId="6399099F" w14:textId="00BF6571" w:rsidR="00183F9F" w:rsidRPr="00C70209" w:rsidRDefault="00840673" w:rsidP="00082182">
            <w:pPr>
              <w:pStyle w:val="ES-notes"/>
              <w:rPr>
                <w:lang w:eastAsia="en-US"/>
              </w:rPr>
            </w:pPr>
            <w:r w:rsidRPr="00C70209">
              <w:rPr>
                <w:lang w:eastAsia="en-US"/>
              </w:rPr>
              <w:t xml:space="preserve">CPB, cardiopulmonary bypass; </w:t>
            </w:r>
            <w:r w:rsidR="00183F9F" w:rsidRPr="00C70209">
              <w:rPr>
                <w:lang w:eastAsia="en-US"/>
              </w:rPr>
              <w:t>ES, evidence statement</w:t>
            </w:r>
          </w:p>
          <w:p w14:paraId="0112FED1" w14:textId="77777777" w:rsidR="00183F9F" w:rsidRPr="00C70209" w:rsidRDefault="00183F9F" w:rsidP="00082182">
            <w:pPr>
              <w:pStyle w:val="ES-notes"/>
              <w:rPr>
                <w:lang w:eastAsia="en-US"/>
              </w:rPr>
            </w:pPr>
            <w:r w:rsidRPr="00C70209">
              <w:rPr>
                <w:lang w:eastAsia="en-US"/>
              </w:rPr>
              <w:sym w:font="Symbol" w:char="F0D6"/>
            </w:r>
            <w:r w:rsidRPr="00C70209">
              <w:rPr>
                <w:lang w:eastAsia="en-US"/>
              </w:rPr>
              <w:sym w:font="Symbol" w:char="F0D6"/>
            </w:r>
            <w:r w:rsidRPr="00C70209">
              <w:rPr>
                <w:lang w:eastAsia="en-US"/>
              </w:rPr>
              <w:sym w:font="Symbol" w:char="F0D6"/>
            </w:r>
            <w:r w:rsidRPr="00C70209">
              <w:rPr>
                <w:lang w:eastAsia="en-US"/>
              </w:rPr>
              <w:t xml:space="preserve">=A; </w:t>
            </w:r>
            <w:r w:rsidRPr="00C70209">
              <w:rPr>
                <w:lang w:eastAsia="en-US"/>
              </w:rPr>
              <w:sym w:font="Symbol" w:char="F0D6"/>
            </w:r>
            <w:r w:rsidRPr="00C70209">
              <w:rPr>
                <w:lang w:eastAsia="en-US"/>
              </w:rPr>
              <w:sym w:font="Symbol" w:char="F0D6"/>
            </w:r>
            <w:r w:rsidRPr="00C70209">
              <w:rPr>
                <w:lang w:eastAsia="en-US"/>
              </w:rPr>
              <w:t xml:space="preserve">=B; </w:t>
            </w:r>
            <w:r w:rsidRPr="00C70209">
              <w:rPr>
                <w:lang w:eastAsia="en-US"/>
              </w:rPr>
              <w:sym w:font="Symbol" w:char="F0D6"/>
            </w:r>
            <w:r w:rsidRPr="00C70209">
              <w:rPr>
                <w:lang w:eastAsia="en-US"/>
              </w:rPr>
              <w:t>=C; X=D; NA, not applicable</w:t>
            </w:r>
          </w:p>
        </w:tc>
      </w:tr>
    </w:tbl>
    <w:p w14:paraId="648C25F7" w14:textId="77777777" w:rsidR="00183F9F" w:rsidRPr="00C70209" w:rsidRDefault="00183F9F"/>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993"/>
        <w:gridCol w:w="7655"/>
      </w:tblGrid>
      <w:tr w:rsidR="00183F9F" w:rsidRPr="00C70209" w14:paraId="6AC941C8"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66"/>
            <w:hideMark/>
          </w:tcPr>
          <w:p w14:paraId="6F99651F" w14:textId="78C02ACA" w:rsidR="00183F9F" w:rsidRPr="00C70209" w:rsidRDefault="00183F9F" w:rsidP="00082182">
            <w:pPr>
              <w:pStyle w:val="PP-heading"/>
              <w:spacing w:line="276" w:lineRule="auto"/>
              <w:rPr>
                <w:lang w:eastAsia="en-US"/>
              </w:rPr>
            </w:pPr>
            <w:r w:rsidRPr="00C70209">
              <w:rPr>
                <w:lang w:eastAsia="en-US"/>
              </w:rPr>
              <w:t xml:space="preserve">Practice points – </w:t>
            </w:r>
            <w:r w:rsidR="009E51C5">
              <w:t>surgical (</w:t>
            </w:r>
            <w:r w:rsidRPr="00C70209">
              <w:t>intraoperative cell salvage</w:t>
            </w:r>
            <w:r w:rsidR="009E51C5">
              <w:t>)</w:t>
            </w:r>
          </w:p>
        </w:tc>
      </w:tr>
      <w:tr w:rsidR="00183F9F" w:rsidRPr="00C70209" w14:paraId="6FC0B5B8" w14:textId="77777777" w:rsidTr="00082182">
        <w:tc>
          <w:tcPr>
            <w:tcW w:w="993" w:type="dxa"/>
            <w:tcBorders>
              <w:top w:val="single" w:sz="4" w:space="0" w:color="000000"/>
              <w:left w:val="single" w:sz="4" w:space="0" w:color="000000"/>
              <w:bottom w:val="single" w:sz="4" w:space="0" w:color="000000"/>
              <w:right w:val="single" w:sz="4" w:space="0" w:color="auto"/>
            </w:tcBorders>
            <w:hideMark/>
          </w:tcPr>
          <w:p w14:paraId="45ED88AC" w14:textId="17CF50B5" w:rsidR="00183F9F" w:rsidRPr="00C70209" w:rsidRDefault="00C530A6" w:rsidP="006C3E38">
            <w:pPr>
              <w:pStyle w:val="PP-bullets"/>
            </w:pPr>
            <w:r w:rsidRPr="00C70209">
              <w:t>PP3</w:t>
            </w:r>
            <w:r w:rsidR="006C3E38" w:rsidRPr="00C70209">
              <w:t>5</w:t>
            </w:r>
          </w:p>
        </w:tc>
        <w:tc>
          <w:tcPr>
            <w:tcW w:w="7655" w:type="dxa"/>
            <w:tcBorders>
              <w:top w:val="single" w:sz="4" w:space="0" w:color="000000"/>
              <w:left w:val="single" w:sz="4" w:space="0" w:color="auto"/>
              <w:bottom w:val="single" w:sz="4" w:space="0" w:color="000000"/>
              <w:right w:val="single" w:sz="4" w:space="0" w:color="000000"/>
            </w:tcBorders>
            <w:hideMark/>
          </w:tcPr>
          <w:p w14:paraId="44A1016E" w14:textId="243C6B99" w:rsidR="00183F9F" w:rsidRPr="00C70209" w:rsidRDefault="00183F9F" w:rsidP="001A475D">
            <w:pPr>
              <w:pStyle w:val="PP-bullets"/>
            </w:pPr>
            <w:r w:rsidRPr="00C70209">
              <w:t>In paediatric patients undergoing cardiac surgery with</w:t>
            </w:r>
            <w:r w:rsidR="001A475D">
              <w:t xml:space="preserve"> CPB</w:t>
            </w:r>
            <w:r w:rsidRPr="00C70209">
              <w:t>, intraoperative cell salvage may be considered. If intraoperative cell salvage is used, it requires a local procedural guideline that should include patient selection, use of equipment and reinfusion. All staff operating cell salvage devices should receive appropriate training, to ensure knowledge of the technique and proficiency in using it.</w:t>
            </w:r>
          </w:p>
        </w:tc>
      </w:tr>
      <w:tr w:rsidR="00183F9F" w:rsidRPr="00C70209" w14:paraId="0CCF6AA5"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4F084F1A" w14:textId="2F3936F0" w:rsidR="00183F9F" w:rsidRPr="00C70209" w:rsidRDefault="001A475D" w:rsidP="00082182">
            <w:pPr>
              <w:pStyle w:val="ES-notes"/>
              <w:spacing w:line="276" w:lineRule="auto"/>
              <w:rPr>
                <w:lang w:eastAsia="en-US"/>
              </w:rPr>
            </w:pPr>
            <w:r>
              <w:rPr>
                <w:lang w:eastAsia="en-US"/>
              </w:rPr>
              <w:t xml:space="preserve">CPB, </w:t>
            </w:r>
            <w:r w:rsidRPr="001A475D">
              <w:rPr>
                <w:lang w:eastAsia="en-US"/>
              </w:rPr>
              <w:t>cardiopulmonary bypass</w:t>
            </w:r>
            <w:r>
              <w:rPr>
                <w:lang w:eastAsia="en-US"/>
              </w:rPr>
              <w:t xml:space="preserve">; </w:t>
            </w:r>
            <w:r w:rsidR="00183F9F" w:rsidRPr="00C70209">
              <w:rPr>
                <w:lang w:eastAsia="en-US"/>
              </w:rPr>
              <w:t>PP, practice point</w:t>
            </w:r>
          </w:p>
        </w:tc>
      </w:tr>
    </w:tbl>
    <w:p w14:paraId="0C3AF963" w14:textId="77777777" w:rsidR="00183F9F" w:rsidRPr="00C70209" w:rsidRDefault="00183F9F"/>
    <w:tbl>
      <w:tblPr>
        <w:tblW w:w="0" w:type="auto"/>
        <w:tblInd w:w="816"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8648"/>
      </w:tblGrid>
      <w:tr w:rsidR="00183F9F" w:rsidRPr="00C70209" w14:paraId="75468A57"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4D7DFC58" w14:textId="77777777" w:rsidR="00183F9F" w:rsidRPr="00C70209" w:rsidRDefault="00183F9F" w:rsidP="00082182">
            <w:pPr>
              <w:pStyle w:val="PT-heading"/>
              <w:tabs>
                <w:tab w:val="left" w:pos="5096"/>
              </w:tabs>
              <w:rPr>
                <w:lang w:eastAsia="en-US"/>
              </w:rPr>
            </w:pPr>
            <w:r w:rsidRPr="00C70209">
              <w:t>Evidence gaps and areas for future research</w:t>
            </w:r>
          </w:p>
        </w:tc>
      </w:tr>
      <w:tr w:rsidR="00183F9F" w:rsidRPr="00C70209" w14:paraId="6F35B634"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2E362BA9" w14:textId="77777777" w:rsidR="00183F9F" w:rsidRPr="00C70209" w:rsidRDefault="00183F9F" w:rsidP="00183F9F">
            <w:pPr>
              <w:pStyle w:val="Bullet6"/>
              <w:ind w:left="360" w:hanging="360"/>
            </w:pPr>
            <w:r w:rsidRPr="00C70209">
              <w:t>Further research is needed on the role of intraoperative cell salvage in paediatric patients undergoing surgery in which substantial blood loss is anticipated.</w:t>
            </w:r>
          </w:p>
        </w:tc>
      </w:tr>
    </w:tbl>
    <w:p w14:paraId="7A9BD17D" w14:textId="77777777" w:rsidR="00183F9F" w:rsidRPr="00C70209" w:rsidRDefault="00183F9F" w:rsidP="00082182">
      <w:pPr>
        <w:pStyle w:val="Heading5"/>
        <w:rPr>
          <w:lang w:val="en-AU"/>
        </w:rPr>
      </w:pPr>
      <w:r w:rsidRPr="00C70209">
        <w:rPr>
          <w:lang w:val="en-AU"/>
        </w:rPr>
        <w:t>Background</w:t>
      </w:r>
    </w:p>
    <w:p w14:paraId="46C09821" w14:textId="6EE5B838" w:rsidR="00183F9F" w:rsidRPr="00C70209" w:rsidRDefault="00183F9F" w:rsidP="00082182">
      <w:pPr>
        <w:pStyle w:val="BodyText"/>
      </w:pPr>
      <w:r w:rsidRPr="00C70209">
        <w:t xml:space="preserve">Intraoperative cell salvage involves collection of blood lost during surgery. </w:t>
      </w:r>
      <w:r w:rsidR="00634334" w:rsidRPr="00C70209">
        <w:t>In patients undergoing CPB, the residual volume of blood in the circuit can also be salvaged. The c</w:t>
      </w:r>
      <w:r w:rsidRPr="00C70209">
        <w:t>ollected blood is then mixed with an anticoagulant solution containing either heparin or citrate to prevent clotting. As blood enters the collection reservoir it is filtered to remove large particulate debris. Before salvaged blood can be reinfused back into the patient, it must be centrifuged and washed to produce red blood cells suspended in saline. One of the key aims of intraoperative cell salvage is to reduce allogeneic transfusion incidence and volume and associated risks.</w:t>
      </w:r>
    </w:p>
    <w:p w14:paraId="6598FD3B" w14:textId="77777777" w:rsidR="00183F9F" w:rsidRPr="00C70209" w:rsidRDefault="00183F9F" w:rsidP="00082182">
      <w:pPr>
        <w:pStyle w:val="Heading5"/>
        <w:rPr>
          <w:lang w:val="en-AU"/>
        </w:rPr>
      </w:pPr>
      <w:r w:rsidRPr="00C70209">
        <w:rPr>
          <w:lang w:val="en-AU"/>
        </w:rPr>
        <w:t>Summary of evidence</w:t>
      </w:r>
    </w:p>
    <w:p w14:paraId="3937B912" w14:textId="77777777" w:rsidR="00183F9F" w:rsidRPr="00C70209" w:rsidRDefault="00183F9F" w:rsidP="00082182">
      <w:pPr>
        <w:pStyle w:val="Heading6"/>
      </w:pPr>
      <w:r w:rsidRPr="00C70209">
        <w:t>Level I evidence</w:t>
      </w:r>
    </w:p>
    <w:p w14:paraId="29C3ABF3" w14:textId="77777777" w:rsidR="00183F9F" w:rsidRPr="00C70209" w:rsidRDefault="00183F9F" w:rsidP="00082182">
      <w:pPr>
        <w:pStyle w:val="BodyText"/>
      </w:pPr>
      <w:r w:rsidRPr="00C70209">
        <w:t>There were no Level I studies identified in the systematic review and hand-searching process that assessed the safety and effectiveness of intraoperative cell salvage compared with no intraoperative cell salvage in neonatal and paediatric patients undergoing surgery.</w:t>
      </w:r>
    </w:p>
    <w:p w14:paraId="52A85CE6" w14:textId="77777777" w:rsidR="00183F9F" w:rsidRPr="00C70209" w:rsidRDefault="00183F9F" w:rsidP="00082182">
      <w:pPr>
        <w:pStyle w:val="Heading6"/>
      </w:pPr>
      <w:r w:rsidRPr="00C70209">
        <w:t>Level II evidence</w:t>
      </w:r>
    </w:p>
    <w:p w14:paraId="2000B24E" w14:textId="77777777" w:rsidR="00183F9F" w:rsidRPr="00C70209" w:rsidRDefault="00183F9F" w:rsidP="00082182">
      <w:pPr>
        <w:pStyle w:val="BodyText"/>
        <w:rPr>
          <w:lang w:eastAsia="en-GB"/>
        </w:rPr>
      </w:pPr>
      <w:r w:rsidRPr="00C70209">
        <w:t xml:space="preserve">Three Level II studies (Cholette 2013, Ye 2013, Lisander 2013) were identified in the systematic review and hand-searching process that assessed the safety and effectiveness of intraoperative cell salvage compared with no intraoperative cell salvage in neonatal and paediatric patients undergoing surgery </w:t>
      </w:r>
      <w:r w:rsidRPr="00C70209">
        <w:rPr>
          <w:lang w:eastAsia="en-GB"/>
        </w:rPr>
        <w:t>(</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19721724 \h  \* MERGEFORMAT </w:instrText>
      </w:r>
      <w:r w:rsidRPr="00C70209">
        <w:rPr>
          <w:b/>
          <w:lang w:eastAsia="en-GB"/>
        </w:rPr>
      </w:r>
      <w:r w:rsidRPr="00C70209">
        <w:rPr>
          <w:b/>
          <w:lang w:eastAsia="en-GB"/>
        </w:rPr>
        <w:fldChar w:fldCharType="separate"/>
      </w:r>
      <w:r w:rsidR="000F7A9B" w:rsidRPr="000F7A9B">
        <w:rPr>
          <w:rStyle w:val="TableBodytextChar"/>
          <w:rFonts w:eastAsia="Arial Unicode MS"/>
          <w:b/>
        </w:rPr>
        <w:t>Table 3.4.18</w:t>
      </w:r>
      <w:r w:rsidRPr="00C70209">
        <w:rPr>
          <w:b/>
          <w:lang w:eastAsia="en-GB"/>
        </w:rPr>
        <w:fldChar w:fldCharType="end"/>
      </w:r>
      <w:r w:rsidRPr="00C70209">
        <w:rPr>
          <w:lang w:eastAsia="en-GB"/>
        </w:rPr>
        <w:t xml:space="preserve"> summarises the main characteristics of these studies.</w:t>
      </w:r>
    </w:p>
    <w:p w14:paraId="55C53081" w14:textId="66451685" w:rsidR="00183F9F" w:rsidRPr="00C70209" w:rsidRDefault="00183F9F" w:rsidP="00082182">
      <w:pPr>
        <w:pStyle w:val="BodyText"/>
      </w:pPr>
      <w:r w:rsidRPr="00C70209">
        <w:t xml:space="preserve">The good-quality RCT by Cholette (2013) was a pilot study conducted in the USA that involved 106 children weighing </w:t>
      </w:r>
      <w:r w:rsidRPr="00C70209">
        <w:rPr>
          <w:rFonts w:cs="Calibri"/>
        </w:rPr>
        <w:t>&lt;</w:t>
      </w:r>
      <w:r w:rsidRPr="00C70209">
        <w:t xml:space="preserve">20 kg and scheduled for cardiac surgery with CPB. The authors examined the effect of cell salvaged blood </w:t>
      </w:r>
      <w:r w:rsidR="00C10FF7" w:rsidRPr="00C70209">
        <w:t xml:space="preserve">(including use of residual CPB circuit volume) </w:t>
      </w:r>
      <w:r w:rsidRPr="00C70209">
        <w:t>compared with crystalloid, colloid or albumin for volume replacement. Outcomes of interest included mortality, need for RBC transfusion within one, two and seven days post-surgery, and need for platelet, FFP or cryoprecipitate transfusion within two days post-surgery. As this was a pilot study, it was not powered to assess differences in clinical outcomes.</w:t>
      </w:r>
    </w:p>
    <w:p w14:paraId="08E29A5C" w14:textId="30F53A70" w:rsidR="00183F9F" w:rsidRPr="00C70209" w:rsidRDefault="00183F9F" w:rsidP="00082182">
      <w:pPr>
        <w:pStyle w:val="BodyText"/>
      </w:pPr>
      <w:r w:rsidRPr="00C70209">
        <w:t>The poor-quality RCT by Ye (2013) was conducted in a single hospital in China and involved 309 paediatric patients scheduled for open</w:t>
      </w:r>
      <w:r w:rsidR="004B557C" w:rsidRPr="00C70209">
        <w:t>-</w:t>
      </w:r>
      <w:r w:rsidRPr="00C70209">
        <w:t>heart surgery with CPB. Patients were aged 6 days to 13 years and weighed 2 to 36 kg. The authors examined the effect of reinfusing washed residual CPB blood on mortality and need for perioperative allogeneic RBC transfusion.</w:t>
      </w:r>
    </w:p>
    <w:p w14:paraId="7848788F" w14:textId="77777777" w:rsidR="00183F9F" w:rsidRPr="00C70209" w:rsidRDefault="00183F9F" w:rsidP="00082182">
      <w:pPr>
        <w:pStyle w:val="BodyText"/>
      </w:pPr>
      <w:r w:rsidRPr="00C70209">
        <w:t>Lisander (1996) was a poor-quality RCT conducted in Sweden that involved 24 adolescents undergoing surgery for scoliosis to examine the effect of various blood-saving methods on blood loss and transfusion volume and incidence. One of the treatment arms included in the pilot study used cell salvaged blood. This was compared with the control arm that included colloids for volume replacement. As this was a pilot study, it was not powered to assess differences in clinical outcomes.</w:t>
      </w:r>
    </w:p>
    <w:p w14:paraId="0BA358A5" w14:textId="77777777" w:rsidR="00C10FF7" w:rsidRPr="00C70209" w:rsidRDefault="00C10FF7" w:rsidP="00082182">
      <w:pPr>
        <w:pStyle w:val="BodyText"/>
      </w:pPr>
    </w:p>
    <w:p w14:paraId="0F460E8C" w14:textId="77777777" w:rsidR="00183F9F" w:rsidRPr="00C70209" w:rsidRDefault="00183F9F" w:rsidP="00082182">
      <w:pPr>
        <w:pStyle w:val="Caption"/>
        <w:ind w:left="2070"/>
      </w:pPr>
      <w:bookmarkStart w:id="790" w:name="_Ref419721724"/>
      <w:bookmarkStart w:id="791" w:name="_Toc427747206"/>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8</w:t>
      </w:r>
      <w:r w:rsidRPr="00C70209">
        <w:fldChar w:fldCharType="end"/>
      </w:r>
      <w:bookmarkEnd w:id="790"/>
      <w:r w:rsidRPr="00C70209">
        <w:tab/>
        <w:t>Characteristics and quality of Level II evidence – intraoperative cell salvage in neonatal and paediatric patients undergoing surgery</w:t>
      </w:r>
      <w:bookmarkEnd w:id="791"/>
    </w:p>
    <w:tbl>
      <w:tblPr>
        <w:tblW w:w="4573" w:type="pct"/>
        <w:tblInd w:w="816" w:type="dxa"/>
        <w:tblLayout w:type="fixed"/>
        <w:tblLook w:val="0000" w:firstRow="0" w:lastRow="0" w:firstColumn="0" w:lastColumn="0" w:noHBand="0" w:noVBand="0"/>
      </w:tblPr>
      <w:tblGrid>
        <w:gridCol w:w="1385"/>
        <w:gridCol w:w="1385"/>
        <w:gridCol w:w="1987"/>
        <w:gridCol w:w="1988"/>
        <w:gridCol w:w="1988"/>
      </w:tblGrid>
      <w:tr w:rsidR="00183F9F" w:rsidRPr="00C70209" w14:paraId="5B051F25"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0DA8C96F" w14:textId="77777777" w:rsidR="00183F9F" w:rsidRPr="00C70209" w:rsidRDefault="00183F9F" w:rsidP="00082182">
            <w:pPr>
              <w:pStyle w:val="TableH2"/>
            </w:pPr>
            <w:r w:rsidRPr="00C70209">
              <w:t>Study ID</w:t>
            </w:r>
          </w:p>
        </w:tc>
        <w:tc>
          <w:tcPr>
            <w:tcW w:w="1341" w:type="dxa"/>
            <w:tcBorders>
              <w:top w:val="single" w:sz="4" w:space="0" w:color="auto"/>
              <w:left w:val="nil"/>
              <w:bottom w:val="single" w:sz="4" w:space="0" w:color="auto"/>
              <w:right w:val="single" w:sz="4" w:space="0" w:color="auto"/>
            </w:tcBorders>
            <w:shd w:val="clear" w:color="auto" w:fill="auto"/>
          </w:tcPr>
          <w:p w14:paraId="1F44601F" w14:textId="77777777" w:rsidR="00183F9F" w:rsidRPr="00C70209" w:rsidRDefault="00183F9F" w:rsidP="00082182">
            <w:pPr>
              <w:pStyle w:val="TableH2"/>
            </w:pPr>
            <w:r w:rsidRPr="00C70209">
              <w:t>Study type</w:t>
            </w:r>
            <w:r w:rsidRPr="00C70209">
              <w:br/>
            </w:r>
            <w:r w:rsidRPr="00C70209">
              <w:rPr>
                <w:i/>
              </w:rPr>
              <w:t>Study quality</w:t>
            </w:r>
          </w:p>
        </w:tc>
        <w:tc>
          <w:tcPr>
            <w:tcW w:w="1923" w:type="dxa"/>
            <w:tcBorders>
              <w:top w:val="single" w:sz="4" w:space="0" w:color="auto"/>
              <w:left w:val="nil"/>
              <w:bottom w:val="single" w:sz="4" w:space="0" w:color="auto"/>
              <w:right w:val="single" w:sz="4" w:space="0" w:color="auto"/>
            </w:tcBorders>
            <w:shd w:val="clear" w:color="auto" w:fill="auto"/>
          </w:tcPr>
          <w:p w14:paraId="1D2852F7" w14:textId="77777777" w:rsidR="00183F9F" w:rsidRPr="00C70209" w:rsidRDefault="00183F9F" w:rsidP="00082182">
            <w:pPr>
              <w:pStyle w:val="TableH2"/>
            </w:pPr>
            <w:r w:rsidRPr="00C70209">
              <w:t>Population</w:t>
            </w:r>
          </w:p>
          <w:p w14:paraId="2F038F12" w14:textId="77777777" w:rsidR="00183F9F" w:rsidRPr="00C70209" w:rsidRDefault="00183F9F" w:rsidP="00082182">
            <w:pPr>
              <w:pStyle w:val="TableH2"/>
            </w:pPr>
            <w:r w:rsidRPr="00C70209">
              <w:t>N</w:t>
            </w:r>
          </w:p>
        </w:tc>
        <w:tc>
          <w:tcPr>
            <w:tcW w:w="1924" w:type="dxa"/>
            <w:tcBorders>
              <w:top w:val="single" w:sz="4" w:space="0" w:color="auto"/>
              <w:left w:val="nil"/>
              <w:bottom w:val="single" w:sz="4" w:space="0" w:color="auto"/>
              <w:right w:val="single" w:sz="4" w:space="0" w:color="auto"/>
            </w:tcBorders>
            <w:shd w:val="clear" w:color="auto" w:fill="auto"/>
          </w:tcPr>
          <w:p w14:paraId="36946800" w14:textId="77777777" w:rsidR="00183F9F" w:rsidRPr="00C70209" w:rsidRDefault="00183F9F" w:rsidP="00082182">
            <w:pPr>
              <w:pStyle w:val="TableH2"/>
            </w:pPr>
            <w:r w:rsidRPr="00C70209">
              <w:t>Comparison</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7666A642" w14:textId="77777777" w:rsidR="00183F9F" w:rsidRPr="00C70209" w:rsidRDefault="00183F9F" w:rsidP="00082182">
            <w:pPr>
              <w:pStyle w:val="TableH2"/>
            </w:pPr>
            <w:r w:rsidRPr="00C70209">
              <w:t>Outcomes</w:t>
            </w:r>
          </w:p>
        </w:tc>
      </w:tr>
      <w:tr w:rsidR="00183F9F" w:rsidRPr="00C70209" w14:paraId="0CA0069F"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6E88C14E" w14:textId="5B271043" w:rsidR="00183F9F" w:rsidRPr="00C70209" w:rsidRDefault="00183F9F" w:rsidP="00082182">
            <w:pPr>
              <w:pStyle w:val="Tabletext"/>
            </w:pPr>
            <w:r w:rsidRPr="00C70209">
              <w:t>Cholette (2013)</w:t>
            </w:r>
            <w:r w:rsidRPr="00C70209">
              <w:fldChar w:fldCharType="begin"/>
            </w:r>
            <w:r w:rsidR="000E261C">
              <w:instrText xml:space="preserve"> ADDIN EN.CITE &lt;EndNote&gt;&lt;Cite&gt;&lt;Author&gt;Cholette&lt;/Author&gt;&lt;Year&gt;2013&lt;/Year&gt;&lt;RecNum&gt;940&lt;/RecNum&gt;&lt;DisplayText&gt;&lt;style face="superscript"&gt;351&lt;/style&gt;&lt;/DisplayText&gt;&lt;record&gt;&lt;rec-number&gt;940&lt;/rec-number&gt;&lt;foreign-keys&gt;&lt;key app="EN" db-id="9edve2wadsavt5ewavaxtda4f2tavzvts9ee" timestamp="1435709514"&gt;940&lt;/key&gt;&lt;/foreign-keys&gt;&lt;ref-type name="Journal Article"&gt;17&lt;/ref-type&gt;&lt;contributors&gt;&lt;authors&gt;&lt;author&gt;Cholette, J. M.&lt;/author&gt;&lt;author&gt;Powers, K. S.&lt;/author&gt;&lt;author&gt;Alfieris, G. M.&lt;/author&gt;&lt;author&gt;Angona, R.&lt;/author&gt;&lt;author&gt;Henrichs, K. F.&lt;/author&gt;&lt;author&gt;Masel, D.&lt;/author&gt;&lt;author&gt;Swartz, M. F.&lt;/author&gt;&lt;author&gt;Daugherty, L. E.&lt;/author&gt;&lt;author&gt;Belmont, K.&lt;/author&gt;&lt;author&gt;Blumberg, N.&lt;/author&gt;&lt;/authors&gt;&lt;/contributors&gt;&lt;titles&gt;&lt;title&gt;Transfusion of cell saver salvaged blood in neonates and infants undergoing open heart surgery significantly reduces RBC and coagulant product transfusions and donor exposures: results of a prospective, randomized, clinical trial&lt;/title&gt;&lt;secondary-title&gt;Pediatric Critical Care Medicine&lt;/secondary-title&gt;&lt;alt-title&gt;Pediatr. Crit. Care Med.&lt;/alt-title&gt;&lt;/titles&gt;&lt;periodical&gt;&lt;full-title&gt;Pediatric Critical Care Medicine&lt;/full-title&gt;&lt;/periodical&gt;&lt;pages&gt;137–147&lt;/pages&gt;&lt;volume&gt;14&lt;/volume&gt;&lt;number&gt;2&lt;/number&gt;&lt;dates&gt;&lt;year&gt;2013&lt;/year&gt;&lt;/dates&gt;&lt;isbn&gt;1529-7535&lt;/isbn&gt;&lt;urls&gt;&lt;related-urls&gt;&lt;url&gt;http://www.ncbi.nlm.nih.gov/pmc/articles/PMC3671922/pdf/nihms463601.pdf&lt;/url&gt;&lt;/related-urls&gt;&lt;/urls&gt;&lt;electronic-resource-num&gt;DOI:10.1097/PCC.0b013e31826e741c&lt;/electronic-resource-num&gt;&lt;/record&gt;&lt;/Cite&gt;&lt;/EndNote&gt;</w:instrText>
            </w:r>
            <w:r w:rsidRPr="00C70209">
              <w:fldChar w:fldCharType="separate"/>
            </w:r>
            <w:r w:rsidR="000E261C" w:rsidRPr="000E261C">
              <w:rPr>
                <w:noProof/>
                <w:vertAlign w:val="superscript"/>
              </w:rPr>
              <w:t>351</w:t>
            </w:r>
            <w:r w:rsidRPr="00C70209">
              <w:fldChar w:fldCharType="end"/>
            </w:r>
          </w:p>
          <w:p w14:paraId="0F6CB8A3" w14:textId="77777777" w:rsidR="00183F9F" w:rsidRPr="00C70209" w:rsidRDefault="00183F9F" w:rsidP="00082182">
            <w:pPr>
              <w:pStyle w:val="Tabletext-evidencematrix"/>
              <w:rPr>
                <w:rFonts w:ascii="Calibri" w:eastAsia="Times New Roman" w:hAnsi="Calibri"/>
              </w:rPr>
            </w:pPr>
            <w:r w:rsidRPr="00C70209">
              <w:t>*pilot study</w:t>
            </w:r>
          </w:p>
        </w:tc>
        <w:tc>
          <w:tcPr>
            <w:tcW w:w="1341" w:type="dxa"/>
            <w:tcBorders>
              <w:top w:val="single" w:sz="4" w:space="0" w:color="auto"/>
              <w:left w:val="nil"/>
              <w:bottom w:val="single" w:sz="4" w:space="0" w:color="auto"/>
              <w:right w:val="single" w:sz="4" w:space="0" w:color="auto"/>
            </w:tcBorders>
            <w:shd w:val="clear" w:color="auto" w:fill="auto"/>
          </w:tcPr>
          <w:p w14:paraId="58F3FCE3" w14:textId="77777777" w:rsidR="00183F9F" w:rsidRPr="00C70209" w:rsidRDefault="00183F9F" w:rsidP="00082182">
            <w:pPr>
              <w:pStyle w:val="Tabletext"/>
              <w:rPr>
                <w:rFonts w:ascii="Calibri" w:eastAsia="Times New Roman" w:hAnsi="Calibri"/>
              </w:rPr>
            </w:pPr>
            <w:r w:rsidRPr="00C70209">
              <w:t>RCT</w:t>
            </w:r>
          </w:p>
          <w:p w14:paraId="233968BC" w14:textId="77777777" w:rsidR="00183F9F" w:rsidRPr="00C70209" w:rsidRDefault="00183F9F" w:rsidP="00082182">
            <w:pPr>
              <w:pStyle w:val="Tabletext"/>
              <w:rPr>
                <w:rFonts w:ascii="Calibri" w:eastAsia="Times New Roman" w:hAnsi="Calibri"/>
                <w:i/>
              </w:rPr>
            </w:pPr>
            <w:r w:rsidRPr="00C70209">
              <w:rPr>
                <w:i/>
              </w:rPr>
              <w:t>Good</w:t>
            </w:r>
          </w:p>
        </w:tc>
        <w:tc>
          <w:tcPr>
            <w:tcW w:w="1923" w:type="dxa"/>
            <w:tcBorders>
              <w:top w:val="single" w:sz="4" w:space="0" w:color="auto"/>
              <w:left w:val="nil"/>
              <w:bottom w:val="single" w:sz="4" w:space="0" w:color="auto"/>
              <w:right w:val="single" w:sz="4" w:space="0" w:color="auto"/>
            </w:tcBorders>
            <w:shd w:val="clear" w:color="auto" w:fill="auto"/>
          </w:tcPr>
          <w:p w14:paraId="6C73A6B9" w14:textId="77777777" w:rsidR="00183F9F" w:rsidRPr="00C70209" w:rsidRDefault="00183F9F" w:rsidP="00082182">
            <w:pPr>
              <w:pStyle w:val="Tabletext"/>
              <w:rPr>
                <w:rFonts w:ascii="Calibri" w:eastAsia="Times New Roman" w:hAnsi="Calibri"/>
              </w:rPr>
            </w:pPr>
            <w:r w:rsidRPr="00C70209">
              <w:t>Paediatric patients weighing &lt;20 kg scheduled for cardiac surgery with CPB</w:t>
            </w:r>
          </w:p>
          <w:p w14:paraId="2BCFEA6A" w14:textId="77777777" w:rsidR="00183F9F" w:rsidRPr="00C70209" w:rsidRDefault="00183F9F" w:rsidP="00082182">
            <w:pPr>
              <w:pStyle w:val="Tabletext"/>
              <w:rPr>
                <w:rFonts w:ascii="Calibri" w:eastAsia="Times New Roman" w:hAnsi="Calibri"/>
              </w:rPr>
            </w:pPr>
            <w:r w:rsidRPr="00C70209">
              <w:t>N=106</w:t>
            </w:r>
          </w:p>
        </w:tc>
        <w:tc>
          <w:tcPr>
            <w:tcW w:w="1924" w:type="dxa"/>
            <w:tcBorders>
              <w:top w:val="single" w:sz="4" w:space="0" w:color="auto"/>
              <w:left w:val="nil"/>
              <w:bottom w:val="single" w:sz="4" w:space="0" w:color="auto"/>
              <w:right w:val="single" w:sz="4" w:space="0" w:color="auto"/>
            </w:tcBorders>
            <w:shd w:val="clear" w:color="auto" w:fill="auto"/>
          </w:tcPr>
          <w:p w14:paraId="6260AADD" w14:textId="77777777" w:rsidR="00183F9F" w:rsidRPr="00C70209" w:rsidRDefault="00183F9F" w:rsidP="00082182">
            <w:pPr>
              <w:pStyle w:val="Tabletext"/>
              <w:rPr>
                <w:rFonts w:ascii="Calibri" w:eastAsia="Times New Roman" w:hAnsi="Calibri"/>
              </w:rPr>
            </w:pPr>
            <w:r w:rsidRPr="00C70209">
              <w:t>Cell salvaged blood (n=53) versus crystalloid, colloid or albumin for volume replacement (n=53)</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3187CFA1" w14:textId="77777777" w:rsidR="00183F9F" w:rsidRPr="00C70209" w:rsidRDefault="00183F9F" w:rsidP="00082182">
            <w:pPr>
              <w:pStyle w:val="Tabletext"/>
              <w:rPr>
                <w:rFonts w:ascii="Calibri" w:eastAsia="Times New Roman" w:hAnsi="Calibri"/>
              </w:rPr>
            </w:pPr>
            <w:r w:rsidRPr="00C70209">
              <w:t>Mortality</w:t>
            </w:r>
          </w:p>
          <w:p w14:paraId="42352A2E" w14:textId="77777777" w:rsidR="00183F9F" w:rsidRPr="00C70209" w:rsidRDefault="00183F9F" w:rsidP="00082182">
            <w:pPr>
              <w:pStyle w:val="Tabletext"/>
              <w:rPr>
                <w:rFonts w:ascii="Calibri" w:eastAsia="Times New Roman" w:hAnsi="Calibri"/>
              </w:rPr>
            </w:pPr>
            <w:r w:rsidRPr="00C70209">
              <w:t>Transfusion incidence</w:t>
            </w:r>
          </w:p>
        </w:tc>
      </w:tr>
      <w:tr w:rsidR="00183F9F" w:rsidRPr="00C70209" w14:paraId="00CBE7DF"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722AC86B" w14:textId="7C661D54" w:rsidR="00183F9F" w:rsidRPr="00C70209" w:rsidRDefault="00183F9F" w:rsidP="00082182">
            <w:pPr>
              <w:pStyle w:val="Tabletext"/>
            </w:pPr>
            <w:r w:rsidRPr="00C70209">
              <w:t>Lisander (1996)</w:t>
            </w:r>
            <w:r w:rsidRPr="00C70209">
              <w:rPr>
                <w:vertAlign w:val="superscript"/>
              </w:rPr>
              <w:t xml:space="preserve">a </w:t>
            </w:r>
            <w:r w:rsidRPr="00C70209">
              <w:fldChar w:fldCharType="begin"/>
            </w:r>
            <w:r w:rsidR="000E261C">
              <w:instrText xml:space="preserve"> ADDIN EN.CITE &lt;EndNote&gt;&lt;Cite&gt;&lt;Author&gt;Lisander&lt;/Author&gt;&lt;Year&gt;1996&lt;/Year&gt;&lt;RecNum&gt;939&lt;/RecNum&gt;&lt;DisplayText&gt;&lt;style face="superscript"&gt;350&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Pr="00C70209">
              <w:fldChar w:fldCharType="separate"/>
            </w:r>
            <w:r w:rsidR="000E261C" w:rsidRPr="000E261C">
              <w:rPr>
                <w:noProof/>
                <w:vertAlign w:val="superscript"/>
              </w:rPr>
              <w:t>350</w:t>
            </w:r>
            <w:r w:rsidRPr="00C70209">
              <w:fldChar w:fldCharType="end"/>
            </w:r>
          </w:p>
          <w:p w14:paraId="6E5795B9" w14:textId="77777777" w:rsidR="00183F9F" w:rsidRPr="00C70209" w:rsidRDefault="00183F9F" w:rsidP="00082182">
            <w:pPr>
              <w:pStyle w:val="Tabletext-evidencematrix"/>
              <w:rPr>
                <w:rFonts w:ascii="Calibri" w:eastAsia="Times New Roman" w:hAnsi="Calibri"/>
              </w:rPr>
            </w:pPr>
            <w:r w:rsidRPr="00C70209">
              <w:t>*pilot study</w:t>
            </w:r>
          </w:p>
        </w:tc>
        <w:tc>
          <w:tcPr>
            <w:tcW w:w="1341" w:type="dxa"/>
            <w:tcBorders>
              <w:top w:val="single" w:sz="4" w:space="0" w:color="auto"/>
              <w:left w:val="nil"/>
              <w:bottom w:val="single" w:sz="4" w:space="0" w:color="auto"/>
              <w:right w:val="single" w:sz="4" w:space="0" w:color="auto"/>
            </w:tcBorders>
            <w:shd w:val="clear" w:color="auto" w:fill="auto"/>
          </w:tcPr>
          <w:p w14:paraId="3117C6EE" w14:textId="49A35746" w:rsidR="00183F9F" w:rsidRPr="00C70209" w:rsidRDefault="00183F9F" w:rsidP="00082182">
            <w:pPr>
              <w:pStyle w:val="Tabletext"/>
            </w:pPr>
            <w:r w:rsidRPr="00C70209">
              <w:t>RCT</w:t>
            </w:r>
          </w:p>
          <w:p w14:paraId="78376183" w14:textId="77777777" w:rsidR="00183F9F" w:rsidRPr="00C70209" w:rsidRDefault="00183F9F" w:rsidP="00082182">
            <w:pPr>
              <w:pStyle w:val="Tabletext"/>
              <w:rPr>
                <w:rFonts w:ascii="Calibri" w:eastAsia="Times New Roman" w:hAnsi="Calibri"/>
                <w:i/>
              </w:rPr>
            </w:pPr>
            <w:r w:rsidRPr="00C70209">
              <w:rPr>
                <w:i/>
              </w:rPr>
              <w:t>Poor</w:t>
            </w:r>
          </w:p>
        </w:tc>
        <w:tc>
          <w:tcPr>
            <w:tcW w:w="1923" w:type="dxa"/>
            <w:tcBorders>
              <w:top w:val="single" w:sz="4" w:space="0" w:color="auto"/>
              <w:left w:val="nil"/>
              <w:bottom w:val="single" w:sz="4" w:space="0" w:color="auto"/>
              <w:right w:val="single" w:sz="4" w:space="0" w:color="auto"/>
            </w:tcBorders>
            <w:shd w:val="clear" w:color="auto" w:fill="auto"/>
          </w:tcPr>
          <w:p w14:paraId="7FA4E29C" w14:textId="77777777" w:rsidR="00183F9F" w:rsidRPr="00C70209" w:rsidRDefault="00183F9F" w:rsidP="00082182">
            <w:pPr>
              <w:pStyle w:val="Tabletext"/>
              <w:rPr>
                <w:rFonts w:ascii="Calibri" w:eastAsia="Times New Roman" w:hAnsi="Calibri"/>
              </w:rPr>
            </w:pPr>
            <w:r w:rsidRPr="00C70209">
              <w:t>Paediatric patients (mean age 14.5 years) undergoing scoliosis surgery</w:t>
            </w:r>
          </w:p>
          <w:p w14:paraId="73967CF8" w14:textId="77777777" w:rsidR="00183F9F" w:rsidRPr="00C70209" w:rsidRDefault="00183F9F" w:rsidP="00082182">
            <w:pPr>
              <w:pStyle w:val="Tabletext"/>
              <w:rPr>
                <w:rFonts w:ascii="Calibri" w:eastAsia="Times New Roman" w:hAnsi="Calibri"/>
              </w:rPr>
            </w:pPr>
            <w:r w:rsidRPr="00C70209">
              <w:t>N=24</w:t>
            </w:r>
          </w:p>
        </w:tc>
        <w:tc>
          <w:tcPr>
            <w:tcW w:w="1924" w:type="dxa"/>
            <w:tcBorders>
              <w:top w:val="single" w:sz="4" w:space="0" w:color="auto"/>
              <w:left w:val="nil"/>
              <w:bottom w:val="single" w:sz="4" w:space="0" w:color="auto"/>
              <w:right w:val="single" w:sz="4" w:space="0" w:color="auto"/>
            </w:tcBorders>
            <w:shd w:val="clear" w:color="auto" w:fill="auto"/>
          </w:tcPr>
          <w:p w14:paraId="6F453180" w14:textId="77777777" w:rsidR="00183F9F" w:rsidRPr="00C70209" w:rsidRDefault="00183F9F" w:rsidP="00082182">
            <w:pPr>
              <w:pStyle w:val="Tabletext"/>
            </w:pPr>
            <w:r w:rsidRPr="00C70209">
              <w:t>Cell salvaged blood (n=11) versus intraoperative haemodilution (dextran, n=13)</w:t>
            </w:r>
          </w:p>
          <w:p w14:paraId="4C88DBA2" w14:textId="77777777" w:rsidR="00183F9F" w:rsidRPr="00C70209" w:rsidRDefault="00183F9F" w:rsidP="00082182">
            <w:pPr>
              <w:pStyle w:val="Tabletext-evidencematrix"/>
              <w:rPr>
                <w:rFonts w:ascii="Calibri" w:eastAsia="Times New Roman" w:hAnsi="Calibri"/>
              </w:rPr>
            </w:pPr>
            <w:r w:rsidRPr="00C70209">
              <w:t>*normovolaemia maintained with 6% dextran 70 (up to 500 mL), then 3% dextran (equal volume with Ringer’s acetate) up to a maximum of 1.5 g/kg/bw</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395EB17D" w14:textId="77777777" w:rsidR="00183F9F" w:rsidRPr="00C70209" w:rsidRDefault="00183F9F" w:rsidP="00082182">
            <w:pPr>
              <w:pStyle w:val="Tabletext"/>
              <w:rPr>
                <w:rFonts w:ascii="Calibri" w:eastAsia="Times New Roman" w:hAnsi="Calibri"/>
              </w:rPr>
            </w:pPr>
            <w:r w:rsidRPr="00C70209">
              <w:t>Transfusion volume</w:t>
            </w:r>
          </w:p>
        </w:tc>
      </w:tr>
      <w:tr w:rsidR="00183F9F" w:rsidRPr="00C70209" w14:paraId="3B4DEEB1" w14:textId="77777777" w:rsidTr="00082182">
        <w:trPr>
          <w:tblHeader/>
        </w:trPr>
        <w:tc>
          <w:tcPr>
            <w:tcW w:w="1341" w:type="dxa"/>
            <w:tcBorders>
              <w:top w:val="single" w:sz="4" w:space="0" w:color="auto"/>
              <w:left w:val="single" w:sz="4" w:space="0" w:color="auto"/>
              <w:bottom w:val="single" w:sz="4" w:space="0" w:color="auto"/>
              <w:right w:val="single" w:sz="4" w:space="0" w:color="auto"/>
            </w:tcBorders>
            <w:shd w:val="clear" w:color="auto" w:fill="auto"/>
          </w:tcPr>
          <w:p w14:paraId="298B1939" w14:textId="03429787" w:rsidR="00183F9F" w:rsidRPr="00C70209" w:rsidRDefault="00183F9F" w:rsidP="000E261C">
            <w:pPr>
              <w:pStyle w:val="Tabletext"/>
              <w:rPr>
                <w:rFonts w:ascii="Calibri" w:eastAsia="Times New Roman" w:hAnsi="Calibri"/>
              </w:rPr>
            </w:pPr>
            <w:r w:rsidRPr="00C70209">
              <w:t>Ye (2013)</w:t>
            </w:r>
            <w:r w:rsidRPr="00C70209">
              <w:fldChar w:fldCharType="begin"/>
            </w:r>
            <w:r w:rsidR="000E261C">
              <w:instrText xml:space="preserve"> ADDIN EN.CITE &lt;EndNote&gt;&lt;Cite&gt;&lt;Author&gt;Ye&lt;/Author&gt;&lt;Year&gt;2013&lt;/Year&gt;&lt;RecNum&gt;941&lt;/RecNum&gt;&lt;DisplayText&gt;&lt;style face="superscript"&gt;352&lt;/style&gt;&lt;/DisplayText&gt;&lt;record&gt;&lt;rec-number&gt;941&lt;/rec-number&gt;&lt;foreign-keys&gt;&lt;key app="EN" db-id="9edve2wadsavt5ewavaxtda4f2tavzvts9ee" timestamp="1435709514"&gt;941&lt;/key&gt;&lt;/foreign-keys&gt;&lt;ref-type name="Journal Article"&gt;17&lt;/ref-type&gt;&lt;contributors&gt;&lt;authors&gt;&lt;author&gt;Ye, L.&lt;/author&gt;&lt;author&gt;Lin, R.&lt;/author&gt;&lt;author&gt;Fan, Y.&lt;/author&gt;&lt;author&gt;Yang, L.&lt;/author&gt;&lt;author&gt;Hu, J.&lt;/author&gt;&lt;author&gt;Shu, Q.&lt;/author&gt;&lt;/authors&gt;&lt;/contributors&gt;&lt;titles&gt;&lt;title&gt;Effects of circuit residual volume salvage reinfusion on the postoperative clinical outcome for pediatric patients undergoing cardiac surgery&lt;/title&gt;&lt;secondary-title&gt;Pediatric Cardiology&lt;/secondary-title&gt;&lt;alt-title&gt;Pediatr. Cardiol.&lt;/alt-title&gt;&lt;/titles&gt;&lt;periodical&gt;&lt;full-title&gt;Pediatric Cardiology&lt;/full-title&gt;&lt;abbr-1&gt;Pediatr. Cardiol.&lt;/abbr-1&gt;&lt;/periodical&gt;&lt;alt-periodical&gt;&lt;full-title&gt;Pediatric Cardiology&lt;/full-title&gt;&lt;abbr-1&gt;Pediatr. Cardiol.&lt;/abbr-1&gt;&lt;/alt-periodical&gt;&lt;pages&gt;1088–1093&lt;/pages&gt;&lt;volume&gt;34&lt;/volume&gt;&lt;number&gt;5&lt;/number&gt;&lt;dates&gt;&lt;year&gt;2013&lt;/year&gt;&lt;/dates&gt;&lt;isbn&gt;0172-0643&lt;/isbn&gt;&lt;urls&gt;&lt;related-urls&gt;&lt;url&gt;http://link.springer.com/article/10.1007%2Fs00246-012-0606-z&lt;/url&gt;&lt;/related-urls&gt;&lt;/urls&gt;&lt;electronic-resource-num&gt;DOI:10.1007/s00246-012-0606-z&lt;/electronic-resource-num&gt;&lt;/record&gt;&lt;/Cite&gt;&lt;/EndNote&gt;</w:instrText>
            </w:r>
            <w:r w:rsidRPr="00C70209">
              <w:fldChar w:fldCharType="separate"/>
            </w:r>
            <w:r w:rsidR="000E261C" w:rsidRPr="000E261C">
              <w:rPr>
                <w:noProof/>
                <w:vertAlign w:val="superscript"/>
              </w:rPr>
              <w:t>352</w:t>
            </w:r>
            <w:r w:rsidRPr="00C70209">
              <w:fldChar w:fldCharType="end"/>
            </w:r>
          </w:p>
        </w:tc>
        <w:tc>
          <w:tcPr>
            <w:tcW w:w="1341" w:type="dxa"/>
            <w:tcBorders>
              <w:top w:val="single" w:sz="4" w:space="0" w:color="auto"/>
              <w:left w:val="nil"/>
              <w:bottom w:val="single" w:sz="4" w:space="0" w:color="auto"/>
              <w:right w:val="single" w:sz="4" w:space="0" w:color="auto"/>
            </w:tcBorders>
            <w:shd w:val="clear" w:color="auto" w:fill="auto"/>
          </w:tcPr>
          <w:p w14:paraId="585376EC" w14:textId="77777777" w:rsidR="00183F9F" w:rsidRPr="00C70209" w:rsidRDefault="00183F9F" w:rsidP="00082182">
            <w:pPr>
              <w:pStyle w:val="Tabletext"/>
              <w:rPr>
                <w:rFonts w:ascii="Calibri" w:eastAsia="Times New Roman" w:hAnsi="Calibri"/>
              </w:rPr>
            </w:pPr>
            <w:r w:rsidRPr="00C70209">
              <w:t>RCT</w:t>
            </w:r>
          </w:p>
          <w:p w14:paraId="15063190" w14:textId="77777777" w:rsidR="00183F9F" w:rsidRPr="00C70209" w:rsidRDefault="00183F9F" w:rsidP="00082182">
            <w:pPr>
              <w:pStyle w:val="Tabletext"/>
              <w:rPr>
                <w:rFonts w:ascii="Calibri" w:eastAsia="Times New Roman" w:hAnsi="Calibri"/>
                <w:i/>
              </w:rPr>
            </w:pPr>
            <w:r w:rsidRPr="00C70209">
              <w:rPr>
                <w:i/>
              </w:rPr>
              <w:t>Poor</w:t>
            </w:r>
          </w:p>
        </w:tc>
        <w:tc>
          <w:tcPr>
            <w:tcW w:w="1923" w:type="dxa"/>
            <w:tcBorders>
              <w:top w:val="single" w:sz="4" w:space="0" w:color="auto"/>
              <w:left w:val="nil"/>
              <w:bottom w:val="single" w:sz="4" w:space="0" w:color="auto"/>
              <w:right w:val="single" w:sz="4" w:space="0" w:color="auto"/>
            </w:tcBorders>
            <w:shd w:val="clear" w:color="auto" w:fill="auto"/>
          </w:tcPr>
          <w:p w14:paraId="29A819CF" w14:textId="4CF4E0F5" w:rsidR="00183F9F" w:rsidRPr="00C70209" w:rsidRDefault="00183F9F" w:rsidP="00082182">
            <w:pPr>
              <w:pStyle w:val="Tabletext"/>
              <w:rPr>
                <w:rFonts w:ascii="Calibri" w:eastAsia="Times New Roman" w:hAnsi="Calibri"/>
              </w:rPr>
            </w:pPr>
            <w:r w:rsidRPr="00C70209">
              <w:t>Paediatric patients (aged 6 days to 13 years) weighing 2–36 kg scheduled for open</w:t>
            </w:r>
            <w:r w:rsidR="004B557C" w:rsidRPr="00C70209">
              <w:t>-</w:t>
            </w:r>
            <w:r w:rsidRPr="00C70209">
              <w:t>heart surgery with CPB</w:t>
            </w:r>
          </w:p>
          <w:p w14:paraId="30F2F264" w14:textId="77777777" w:rsidR="00183F9F" w:rsidRPr="00C70209" w:rsidRDefault="00183F9F" w:rsidP="00082182">
            <w:pPr>
              <w:pStyle w:val="Tabletext"/>
              <w:rPr>
                <w:rFonts w:ascii="Calibri" w:eastAsia="Times New Roman" w:hAnsi="Calibri"/>
              </w:rPr>
            </w:pPr>
            <w:r w:rsidRPr="00C70209">
              <w:t>N=309</w:t>
            </w:r>
          </w:p>
        </w:tc>
        <w:tc>
          <w:tcPr>
            <w:tcW w:w="1924" w:type="dxa"/>
            <w:tcBorders>
              <w:top w:val="single" w:sz="4" w:space="0" w:color="auto"/>
              <w:left w:val="nil"/>
              <w:bottom w:val="single" w:sz="4" w:space="0" w:color="auto"/>
              <w:right w:val="single" w:sz="4" w:space="0" w:color="auto"/>
            </w:tcBorders>
            <w:shd w:val="clear" w:color="auto" w:fill="auto"/>
          </w:tcPr>
          <w:p w14:paraId="7349B826" w14:textId="77777777" w:rsidR="00183F9F" w:rsidRPr="00C70209" w:rsidRDefault="00183F9F" w:rsidP="00082182">
            <w:pPr>
              <w:pStyle w:val="Tabletext"/>
              <w:rPr>
                <w:rFonts w:ascii="Calibri" w:eastAsia="Times New Roman" w:hAnsi="Calibri"/>
              </w:rPr>
            </w:pPr>
            <w:r w:rsidRPr="00C70209">
              <w:t>Reinfusion of washed residual CPB circuit blood (n=217) versus no cell salvage (n=92)</w:t>
            </w:r>
          </w:p>
        </w:tc>
        <w:tc>
          <w:tcPr>
            <w:tcW w:w="1924" w:type="dxa"/>
            <w:tcBorders>
              <w:top w:val="single" w:sz="4" w:space="0" w:color="auto"/>
              <w:left w:val="single" w:sz="4" w:space="0" w:color="auto"/>
              <w:bottom w:val="single" w:sz="4" w:space="0" w:color="auto"/>
              <w:right w:val="single" w:sz="4" w:space="0" w:color="auto"/>
            </w:tcBorders>
            <w:shd w:val="clear" w:color="auto" w:fill="auto"/>
          </w:tcPr>
          <w:p w14:paraId="6E2A7121" w14:textId="77777777" w:rsidR="00183F9F" w:rsidRPr="00C70209" w:rsidRDefault="00183F9F" w:rsidP="00082182">
            <w:pPr>
              <w:pStyle w:val="Tabletext"/>
              <w:rPr>
                <w:rFonts w:ascii="Calibri" w:eastAsia="Times New Roman" w:hAnsi="Calibri"/>
              </w:rPr>
            </w:pPr>
            <w:r w:rsidRPr="00C70209">
              <w:t>Mortality</w:t>
            </w:r>
          </w:p>
          <w:p w14:paraId="6D42EB68" w14:textId="77777777" w:rsidR="00183F9F" w:rsidRPr="00C70209" w:rsidRDefault="00183F9F" w:rsidP="00082182">
            <w:pPr>
              <w:pStyle w:val="Tabletext"/>
              <w:rPr>
                <w:rFonts w:ascii="Calibri" w:eastAsia="Times New Roman" w:hAnsi="Calibri"/>
              </w:rPr>
            </w:pPr>
            <w:r w:rsidRPr="00C70209">
              <w:t>Transfusion incidence</w:t>
            </w:r>
          </w:p>
        </w:tc>
      </w:tr>
    </w:tbl>
    <w:p w14:paraId="37CAC428" w14:textId="77777777" w:rsidR="00183F9F" w:rsidRPr="00C70209" w:rsidRDefault="00183F9F" w:rsidP="00082182">
      <w:pPr>
        <w:pStyle w:val="TableFigNotes0"/>
      </w:pPr>
      <w:r w:rsidRPr="00C70209">
        <w:t>CPB, cardiopulmonary bypass; IAT, intraoperative autotransfusion; PHD, preoperative haemodilution; RCT, randomised controlled trial</w:t>
      </w:r>
    </w:p>
    <w:p w14:paraId="78D413C9" w14:textId="77777777" w:rsidR="00183F9F" w:rsidRPr="00C70209" w:rsidRDefault="00183F9F" w:rsidP="00082182">
      <w:pPr>
        <w:pStyle w:val="TableFigNotes18"/>
      </w:pPr>
      <w:r w:rsidRPr="00C70209">
        <w:rPr>
          <w:b/>
        </w:rPr>
        <w:t xml:space="preserve">a. </w:t>
      </w:r>
      <w:r w:rsidRPr="00C70209">
        <w:t>Lisander (1996) was a five armed trial comparing: (1) PHD (2) IAT (3) PHD + IAT (4) PHD + IAT + hypotensive anaesthesia and (5) colloids for volume replacement. The IAT and the control group are reported here.</w:t>
      </w:r>
    </w:p>
    <w:p w14:paraId="7B07FD61" w14:textId="77777777" w:rsidR="00183F9F" w:rsidRPr="00C70209" w:rsidRDefault="00183F9F">
      <w:pPr>
        <w:spacing w:after="200" w:line="276" w:lineRule="auto"/>
        <w:ind w:left="0"/>
        <w:rPr>
          <w:rFonts w:ascii="Arial" w:hAnsi="Arial" w:cs="Arial"/>
          <w:b/>
          <w:bCs/>
          <w:sz w:val="20"/>
          <w:szCs w:val="28"/>
          <w:lang w:eastAsia="en-GB"/>
        </w:rPr>
      </w:pPr>
      <w:r w:rsidRPr="00C70209">
        <w:br w:type="page"/>
      </w:r>
    </w:p>
    <w:p w14:paraId="7C9059B6" w14:textId="77777777" w:rsidR="00183F9F" w:rsidRPr="00C70209" w:rsidRDefault="00183F9F" w:rsidP="00082182">
      <w:pPr>
        <w:pStyle w:val="Heading5"/>
        <w:rPr>
          <w:lang w:val="en-AU"/>
        </w:rPr>
      </w:pPr>
      <w:r w:rsidRPr="00C70209">
        <w:rPr>
          <w:lang w:val="en-AU"/>
        </w:rPr>
        <w:t>Results</w:t>
      </w:r>
    </w:p>
    <w:p w14:paraId="48CE957A" w14:textId="77777777" w:rsidR="00183F9F" w:rsidRPr="00C70209" w:rsidRDefault="00183F9F" w:rsidP="00082182">
      <w:pPr>
        <w:pStyle w:val="Heading6"/>
      </w:pPr>
      <w:r w:rsidRPr="00C70209">
        <w:t>Mortality</w:t>
      </w:r>
    </w:p>
    <w:p w14:paraId="384934A0" w14:textId="77777777" w:rsidR="00183F9F" w:rsidRPr="00C70209" w:rsidRDefault="00183F9F" w:rsidP="00082182">
      <w:pPr>
        <w:pStyle w:val="BodyText"/>
        <w:rPr>
          <w:lang w:eastAsia="en-GB"/>
        </w:rPr>
      </w:pPr>
      <w:r w:rsidRPr="00C70209">
        <w:rPr>
          <w:lang w:eastAsia="en-GB"/>
        </w:rPr>
        <w:t xml:space="preserve">The systematic review and hand-searching process identified two Level II studies (Cholette 2013, Ye 2013) comparing intraoperative cell salvage with no intraoperative cell salvage in paediatric patients undergoing surgery that provided evidence for mortality. </w:t>
      </w:r>
      <w:r w:rsidRPr="00C70209">
        <w:rPr>
          <w:b/>
          <w:lang w:eastAsia="en-GB"/>
        </w:rPr>
        <w:fldChar w:fldCharType="begin"/>
      </w:r>
      <w:r w:rsidRPr="00C70209">
        <w:rPr>
          <w:b/>
          <w:lang w:eastAsia="en-GB"/>
        </w:rPr>
        <w:instrText xml:space="preserve"> REF _Ref413160666 \h  \* MERGEFORMAT </w:instrText>
      </w:r>
      <w:r w:rsidRPr="00C70209">
        <w:rPr>
          <w:b/>
          <w:lang w:eastAsia="en-GB"/>
        </w:rPr>
      </w:r>
      <w:r w:rsidRPr="00C70209">
        <w:rPr>
          <w:b/>
          <w:lang w:eastAsia="en-GB"/>
        </w:rPr>
        <w:fldChar w:fldCharType="separate"/>
      </w:r>
      <w:r w:rsidR="000F7A9B" w:rsidRPr="000F7A9B">
        <w:rPr>
          <w:b/>
        </w:rPr>
        <w:t>Table 3.4.19</w:t>
      </w:r>
      <w:r w:rsidRPr="00C70209">
        <w:rPr>
          <w:b/>
          <w:lang w:eastAsia="en-GB"/>
        </w:rPr>
        <w:fldChar w:fldCharType="end"/>
      </w:r>
      <w:r w:rsidRPr="00C70209">
        <w:rPr>
          <w:lang w:eastAsia="en-GB"/>
        </w:rPr>
        <w:t xml:space="preserve"> summarises the results from these studies.</w:t>
      </w:r>
    </w:p>
    <w:p w14:paraId="6B74A6A7" w14:textId="39C3A0B3" w:rsidR="00183F9F" w:rsidRPr="00C70209" w:rsidRDefault="00183F9F" w:rsidP="00082182">
      <w:pPr>
        <w:pStyle w:val="BodyText"/>
        <w:rPr>
          <w:lang w:eastAsia="en-GB"/>
        </w:rPr>
      </w:pPr>
      <w:r w:rsidRPr="00C70209">
        <w:rPr>
          <w:lang w:eastAsia="en-GB"/>
        </w:rPr>
        <w:t xml:space="preserve">Cholette (2013) assessed mortality among 106 children scheduled for cardiac surgery with CPB. Three deaths (5.7%) were recorded in the cell salvage group compared with one in the no cell salvage group (1.9%), but this difference was not significant (RR 3.00, 95% CI 0.32, 27.93, </w:t>
      </w:r>
      <w:r w:rsidR="001A475D" w:rsidRPr="001A475D">
        <w:rPr>
          <w:i/>
          <w:lang w:eastAsia="en-GB"/>
        </w:rPr>
        <w:t>P = </w:t>
      </w:r>
      <w:r w:rsidRPr="00C70209">
        <w:rPr>
          <w:lang w:eastAsia="en-GB"/>
        </w:rPr>
        <w:t>0.31). The study was not sufficiently powered to detect any differences between groups for this outcome.</w:t>
      </w:r>
    </w:p>
    <w:p w14:paraId="752A4E46" w14:textId="0325FA58" w:rsidR="00183F9F" w:rsidRPr="00C70209" w:rsidRDefault="00183F9F" w:rsidP="00082182">
      <w:pPr>
        <w:pStyle w:val="BodyText"/>
        <w:rPr>
          <w:lang w:eastAsia="en-GB"/>
        </w:rPr>
      </w:pPr>
      <w:r w:rsidRPr="00C70209">
        <w:rPr>
          <w:lang w:eastAsia="en-GB"/>
        </w:rPr>
        <w:t>Ye (2013) assessed mortality in 309 paediatric patients scheduled for open</w:t>
      </w:r>
      <w:r w:rsidR="004B557C" w:rsidRPr="00C70209">
        <w:rPr>
          <w:lang w:eastAsia="en-GB"/>
        </w:rPr>
        <w:t>-</w:t>
      </w:r>
      <w:r w:rsidRPr="00C70209">
        <w:rPr>
          <w:lang w:eastAsia="en-GB"/>
        </w:rPr>
        <w:t xml:space="preserve">heart surgery with CPB. No significant difference was observed between groups (RR 0.21, 95% CI 0.02, 2.31, </w:t>
      </w:r>
      <w:r w:rsidR="001A475D" w:rsidRPr="001A475D">
        <w:rPr>
          <w:i/>
          <w:lang w:eastAsia="en-GB"/>
        </w:rPr>
        <w:t>P = </w:t>
      </w:r>
      <w:r w:rsidRPr="00C70209">
        <w:rPr>
          <w:lang w:eastAsia="en-GB"/>
        </w:rPr>
        <w:t>0.212), with one death (0.5%) recorded in the cell salvage group and two deaths in the control group (2.2%). The study was not sufficiently powered to detect any differences between groups for this outcome.</w:t>
      </w:r>
    </w:p>
    <w:p w14:paraId="7309CC23" w14:textId="77777777" w:rsidR="00183F9F" w:rsidRPr="00C70209" w:rsidRDefault="00183F9F" w:rsidP="00082182">
      <w:pPr>
        <w:pStyle w:val="BodyText"/>
        <w:rPr>
          <w:lang w:eastAsia="en-GB"/>
        </w:rPr>
      </w:pPr>
    </w:p>
    <w:p w14:paraId="59E94C88" w14:textId="77777777" w:rsidR="00183F9F" w:rsidRPr="00C70209" w:rsidRDefault="00183F9F" w:rsidP="00082182">
      <w:pPr>
        <w:rPr>
          <w:lang w:eastAsia="en-GB"/>
        </w:rPr>
        <w:sectPr w:rsidR="00183F9F" w:rsidRPr="00C70209" w:rsidSect="00082182">
          <w:footnotePr>
            <w:numFmt w:val="lowerLetter"/>
          </w:footnotePr>
          <w:pgSz w:w="11906" w:h="16838" w:code="9"/>
          <w:pgMar w:top="1440" w:right="1134" w:bottom="1440" w:left="1440" w:header="709" w:footer="709" w:gutter="0"/>
          <w:cols w:space="708"/>
          <w:docGrid w:linePitch="326"/>
        </w:sectPr>
      </w:pPr>
    </w:p>
    <w:p w14:paraId="6629D3F2" w14:textId="77777777" w:rsidR="00183F9F" w:rsidRPr="00C70209" w:rsidRDefault="00183F9F" w:rsidP="00082182">
      <w:pPr>
        <w:pStyle w:val="Caption"/>
        <w:rPr>
          <w:szCs w:val="21"/>
          <w:lang w:eastAsia="en-GB"/>
        </w:rPr>
      </w:pPr>
      <w:bookmarkStart w:id="792" w:name="_Ref413160666"/>
      <w:bookmarkStart w:id="793" w:name="_Toc427747207"/>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19</w:t>
      </w:r>
      <w:r w:rsidRPr="00C70209">
        <w:fldChar w:fldCharType="end"/>
      </w:r>
      <w:bookmarkEnd w:id="792"/>
      <w:r w:rsidRPr="00C70209">
        <w:tab/>
      </w:r>
      <w:r w:rsidRPr="00C70209">
        <w:rPr>
          <w:rFonts w:eastAsia="Times New Roman" w:cs="Tahoma"/>
          <w:szCs w:val="21"/>
          <w:lang w:eastAsia="en-GB"/>
        </w:rPr>
        <w:t>Neonatal and paediatric patients undergoing surgery</w:t>
      </w:r>
      <w:r w:rsidRPr="00C70209">
        <w:rPr>
          <w:szCs w:val="21"/>
          <w:lang w:eastAsia="en-GB"/>
        </w:rPr>
        <w:t>: Results for intraoperative cell salvage versus no intraoperative cell salvage – mortality</w:t>
      </w:r>
      <w:bookmarkEnd w:id="79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99"/>
        <w:gridCol w:w="1389"/>
        <w:gridCol w:w="1389"/>
        <w:gridCol w:w="1389"/>
        <w:gridCol w:w="1389"/>
        <w:gridCol w:w="1392"/>
        <w:gridCol w:w="1466"/>
        <w:gridCol w:w="1466"/>
        <w:gridCol w:w="1466"/>
        <w:gridCol w:w="1729"/>
      </w:tblGrid>
      <w:tr w:rsidR="00183F9F" w:rsidRPr="00C70209" w14:paraId="10F11AD1"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6DB4E33F"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4F7EDD26"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50F6DEFC"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29D53DC5"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74AF6855"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0" w:type="pct"/>
            <w:vMerge w:val="restart"/>
            <w:tcBorders>
              <w:top w:val="single" w:sz="4" w:space="0" w:color="000000"/>
              <w:left w:val="single" w:sz="4" w:space="0" w:color="000000"/>
              <w:bottom w:val="nil"/>
              <w:right w:val="single" w:sz="4" w:space="0" w:color="000000"/>
            </w:tcBorders>
            <w:hideMark/>
          </w:tcPr>
          <w:p w14:paraId="084286CF"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7B3A6579"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90" w:type="pct"/>
            <w:vMerge w:val="restart"/>
            <w:tcBorders>
              <w:top w:val="single" w:sz="4" w:space="0" w:color="000000"/>
              <w:left w:val="single" w:sz="4" w:space="0" w:color="000000"/>
              <w:bottom w:val="nil"/>
              <w:right w:val="single" w:sz="4" w:space="0" w:color="000000"/>
            </w:tcBorders>
            <w:hideMark/>
          </w:tcPr>
          <w:p w14:paraId="0A53CE98"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1" w:type="pct"/>
            <w:vMerge w:val="restart"/>
            <w:tcBorders>
              <w:top w:val="single" w:sz="4" w:space="0" w:color="000000"/>
              <w:left w:val="single" w:sz="4" w:space="0" w:color="000000"/>
              <w:bottom w:val="nil"/>
              <w:right w:val="single" w:sz="4" w:space="0" w:color="000000"/>
            </w:tcBorders>
            <w:hideMark/>
          </w:tcPr>
          <w:p w14:paraId="4C29459B"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1" w:type="pct"/>
            <w:gridSpan w:val="4"/>
            <w:tcBorders>
              <w:top w:val="single" w:sz="4" w:space="0" w:color="000000"/>
              <w:left w:val="single" w:sz="4" w:space="0" w:color="000000"/>
              <w:bottom w:val="single" w:sz="4" w:space="0" w:color="000000"/>
              <w:right w:val="single" w:sz="4" w:space="0" w:color="000000"/>
            </w:tcBorders>
            <w:hideMark/>
          </w:tcPr>
          <w:p w14:paraId="66602179"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7DA76AD5"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0C9E8112"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37CA4B68"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66BBB3A3"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49E772C5" w14:textId="77777777" w:rsidR="00183F9F" w:rsidRPr="00C70209" w:rsidRDefault="00183F9F" w:rsidP="00082182">
            <w:pPr>
              <w:pStyle w:val="TableH2"/>
              <w:rPr>
                <w:rFonts w:eastAsia="Arial Unicode MS"/>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4F2AC163" w14:textId="77777777" w:rsidR="00183F9F" w:rsidRPr="00C70209" w:rsidRDefault="00183F9F" w:rsidP="00082182">
            <w:pPr>
              <w:pStyle w:val="TableH2"/>
              <w:rPr>
                <w:rFonts w:eastAsia="Arial Unicode MS"/>
                <w:lang w:eastAsia="ja-JP"/>
              </w:rPr>
            </w:pPr>
          </w:p>
        </w:tc>
        <w:tc>
          <w:tcPr>
            <w:tcW w:w="491" w:type="pct"/>
            <w:vMerge/>
            <w:tcBorders>
              <w:top w:val="single" w:sz="4" w:space="0" w:color="000000"/>
              <w:left w:val="single" w:sz="4" w:space="0" w:color="000000"/>
              <w:bottom w:val="nil"/>
              <w:right w:val="single" w:sz="4" w:space="0" w:color="000000"/>
            </w:tcBorders>
            <w:vAlign w:val="center"/>
            <w:hideMark/>
          </w:tcPr>
          <w:p w14:paraId="3649DA4B" w14:textId="77777777" w:rsidR="00183F9F" w:rsidRPr="00C70209" w:rsidRDefault="00183F9F" w:rsidP="00082182">
            <w:pPr>
              <w:pStyle w:val="TableH2"/>
              <w:rPr>
                <w:rFonts w:eastAsia="Arial Unicode MS"/>
                <w:lang w:eastAsia="ja-JP"/>
              </w:rPr>
            </w:pPr>
          </w:p>
        </w:tc>
        <w:tc>
          <w:tcPr>
            <w:tcW w:w="517" w:type="pct"/>
            <w:tcBorders>
              <w:top w:val="single" w:sz="4" w:space="0" w:color="000000"/>
              <w:left w:val="single" w:sz="4" w:space="0" w:color="000000"/>
              <w:bottom w:val="nil"/>
              <w:right w:val="single" w:sz="4" w:space="0" w:color="000000"/>
            </w:tcBorders>
            <w:hideMark/>
          </w:tcPr>
          <w:p w14:paraId="4A48353B" w14:textId="77777777" w:rsidR="00183F9F" w:rsidRPr="00C70209" w:rsidRDefault="00183F9F" w:rsidP="00082182">
            <w:pPr>
              <w:pStyle w:val="TableH2"/>
              <w:rPr>
                <w:rFonts w:eastAsia="Arial Unicode MS"/>
                <w:lang w:eastAsia="ja-JP"/>
              </w:rPr>
            </w:pPr>
            <w:r w:rsidRPr="00C70209">
              <w:rPr>
                <w:rFonts w:eastAsia="Arial Unicode MS"/>
                <w:lang w:eastAsia="ja-JP"/>
              </w:rPr>
              <w:t>Intraoperative cell salvage</w:t>
            </w:r>
          </w:p>
          <w:p w14:paraId="4F2EE4EF"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7" w:type="pct"/>
            <w:tcBorders>
              <w:top w:val="single" w:sz="4" w:space="0" w:color="000000"/>
              <w:left w:val="single" w:sz="4" w:space="0" w:color="000000"/>
              <w:bottom w:val="nil"/>
              <w:right w:val="single" w:sz="4" w:space="0" w:color="000000"/>
            </w:tcBorders>
            <w:hideMark/>
          </w:tcPr>
          <w:p w14:paraId="5511901F" w14:textId="77777777" w:rsidR="00183F9F" w:rsidRPr="00C70209" w:rsidRDefault="00183F9F" w:rsidP="00082182">
            <w:pPr>
              <w:pStyle w:val="TableH2"/>
              <w:rPr>
                <w:rFonts w:eastAsia="Arial Unicode MS"/>
                <w:lang w:eastAsia="ja-JP"/>
              </w:rPr>
            </w:pPr>
            <w:r w:rsidRPr="00C70209">
              <w:rPr>
                <w:rFonts w:eastAsia="Arial Unicode MS"/>
                <w:lang w:eastAsia="ja-JP"/>
              </w:rPr>
              <w:t>No cell salvage</w:t>
            </w:r>
          </w:p>
          <w:p w14:paraId="1DD2D34D"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7" w:type="pct"/>
            <w:tcBorders>
              <w:top w:val="single" w:sz="4" w:space="0" w:color="000000"/>
              <w:left w:val="single" w:sz="4" w:space="0" w:color="000000"/>
              <w:bottom w:val="nil"/>
              <w:right w:val="single" w:sz="4" w:space="0" w:color="000000"/>
            </w:tcBorders>
            <w:hideMark/>
          </w:tcPr>
          <w:p w14:paraId="3C00E2E0"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nil"/>
              <w:right w:val="single" w:sz="4" w:space="0" w:color="000000"/>
            </w:tcBorders>
            <w:hideMark/>
          </w:tcPr>
          <w:p w14:paraId="090C842B"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40372277" w14:textId="02A922D6"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1E31F597"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7C92044E"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1ABA6A70"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35D67B3F"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08BC1854" w14:textId="5D27552C" w:rsidR="00183F9F" w:rsidRPr="00C70209" w:rsidRDefault="00183F9F" w:rsidP="00082182">
            <w:pPr>
              <w:pStyle w:val="Tabletext-evidencematrix"/>
            </w:pPr>
            <w:r w:rsidRPr="00C70209">
              <w:t>Cholette 2013</w:t>
            </w:r>
            <w:r w:rsidRPr="00C70209">
              <w:fldChar w:fldCharType="begin"/>
            </w:r>
            <w:r w:rsidR="000E261C">
              <w:instrText xml:space="preserve"> ADDIN EN.CITE &lt;EndNote&gt;&lt;Cite&gt;&lt;Author&gt;Cholette&lt;/Author&gt;&lt;Year&gt;2013&lt;/Year&gt;&lt;RecNum&gt;940&lt;/RecNum&gt;&lt;DisplayText&gt;&lt;style face="superscript"&gt;351&lt;/style&gt;&lt;/DisplayText&gt;&lt;record&gt;&lt;rec-number&gt;940&lt;/rec-number&gt;&lt;foreign-keys&gt;&lt;key app="EN" db-id="9edve2wadsavt5ewavaxtda4f2tavzvts9ee" timestamp="1435709514"&gt;940&lt;/key&gt;&lt;/foreign-keys&gt;&lt;ref-type name="Journal Article"&gt;17&lt;/ref-type&gt;&lt;contributors&gt;&lt;authors&gt;&lt;author&gt;Cholette, J. M.&lt;/author&gt;&lt;author&gt;Powers, K. S.&lt;/author&gt;&lt;author&gt;Alfieris, G. M.&lt;/author&gt;&lt;author&gt;Angona, R.&lt;/author&gt;&lt;author&gt;Henrichs, K. F.&lt;/author&gt;&lt;author&gt;Masel, D.&lt;/author&gt;&lt;author&gt;Swartz, M. F.&lt;/author&gt;&lt;author&gt;Daugherty, L. E.&lt;/author&gt;&lt;author&gt;Belmont, K.&lt;/author&gt;&lt;author&gt;Blumberg, N.&lt;/author&gt;&lt;/authors&gt;&lt;/contributors&gt;&lt;titles&gt;&lt;title&gt;Transfusion of cell saver salvaged blood in neonates and infants undergoing open heart surgery significantly reduces RBC and coagulant product transfusions and donor exposures: results of a prospective, randomized, clinical trial&lt;/title&gt;&lt;secondary-title&gt;Pediatric Critical Care Medicine&lt;/secondary-title&gt;&lt;alt-title&gt;Pediatr. Crit. Care Med.&lt;/alt-title&gt;&lt;/titles&gt;&lt;periodical&gt;&lt;full-title&gt;Pediatric Critical Care Medicine&lt;/full-title&gt;&lt;/periodical&gt;&lt;pages&gt;137–147&lt;/pages&gt;&lt;volume&gt;14&lt;/volume&gt;&lt;number&gt;2&lt;/number&gt;&lt;dates&gt;&lt;year&gt;2013&lt;/year&gt;&lt;/dates&gt;&lt;isbn&gt;1529-7535&lt;/isbn&gt;&lt;urls&gt;&lt;related-urls&gt;&lt;url&gt;http://www.ncbi.nlm.nih.gov/pmc/articles/PMC3671922/pdf/nihms463601.pdf&lt;/url&gt;&lt;/related-urls&gt;&lt;/urls&gt;&lt;electronic-resource-num&gt;DOI:10.1097/PCC.0b013e31826e741c&lt;/electronic-resource-num&gt;&lt;/record&gt;&lt;/Cite&gt;&lt;/EndNote&gt;</w:instrText>
            </w:r>
            <w:r w:rsidRPr="00C70209">
              <w:fldChar w:fldCharType="separate"/>
            </w:r>
            <w:r w:rsidR="000E261C" w:rsidRPr="000E261C">
              <w:rPr>
                <w:noProof/>
                <w:vertAlign w:val="superscript"/>
              </w:rPr>
              <w:t>351</w:t>
            </w:r>
            <w:r w:rsidRPr="00C70209">
              <w:fldChar w:fldCharType="end"/>
            </w:r>
          </w:p>
          <w:p w14:paraId="32FE08E3" w14:textId="77777777" w:rsidR="00183F9F" w:rsidRPr="00C70209" w:rsidRDefault="00183F9F" w:rsidP="00082182">
            <w:pPr>
              <w:pStyle w:val="Tabletext-evidencematrix"/>
            </w:pPr>
            <w:r w:rsidRPr="00C70209">
              <w:t>Level II</w:t>
            </w:r>
          </w:p>
          <w:p w14:paraId="56A7B30C" w14:textId="77777777" w:rsidR="00183F9F" w:rsidRPr="00C70209" w:rsidRDefault="00183F9F" w:rsidP="00082182">
            <w:pPr>
              <w:pStyle w:val="Tabletext-evidencematrix"/>
              <w:rPr>
                <w:i/>
              </w:rPr>
            </w:pPr>
            <w:r w:rsidRPr="00C70209">
              <w:rPr>
                <w:i/>
              </w:rPr>
              <w:t>Good</w:t>
            </w:r>
          </w:p>
          <w:p w14:paraId="7A8CB13E" w14:textId="77777777" w:rsidR="00183F9F" w:rsidRPr="00C70209" w:rsidRDefault="00183F9F" w:rsidP="00082182">
            <w:pPr>
              <w:pStyle w:val="Tabletext-subanalysis"/>
            </w:pPr>
            <w:r w:rsidRPr="00C70209">
              <w:t>*pilot study</w:t>
            </w:r>
          </w:p>
        </w:tc>
        <w:tc>
          <w:tcPr>
            <w:tcW w:w="490" w:type="pct"/>
            <w:tcBorders>
              <w:top w:val="single" w:sz="4" w:space="0" w:color="000000"/>
              <w:left w:val="single" w:sz="4" w:space="0" w:color="000000"/>
              <w:bottom w:val="single" w:sz="4" w:space="0" w:color="000000"/>
              <w:right w:val="single" w:sz="4" w:space="0" w:color="000000"/>
            </w:tcBorders>
            <w:hideMark/>
          </w:tcPr>
          <w:p w14:paraId="02788838" w14:textId="77777777" w:rsidR="00183F9F" w:rsidRPr="00C70209" w:rsidRDefault="00183F9F" w:rsidP="00082182">
            <w:pPr>
              <w:pStyle w:val="Tabletext-evidencematrix"/>
            </w:pPr>
            <w:r w:rsidRPr="00C70209">
              <w:t>N=106</w:t>
            </w:r>
          </w:p>
        </w:tc>
        <w:tc>
          <w:tcPr>
            <w:tcW w:w="490" w:type="pct"/>
            <w:tcBorders>
              <w:top w:val="single" w:sz="4" w:space="0" w:color="000000"/>
              <w:left w:val="single" w:sz="4" w:space="0" w:color="000000"/>
              <w:bottom w:val="single" w:sz="4" w:space="0" w:color="000000"/>
              <w:right w:val="single" w:sz="4" w:space="0" w:color="000000"/>
            </w:tcBorders>
            <w:hideMark/>
          </w:tcPr>
          <w:p w14:paraId="650E8703" w14:textId="77777777" w:rsidR="00183F9F" w:rsidRPr="00C70209" w:rsidRDefault="00183F9F" w:rsidP="00082182">
            <w:pPr>
              <w:pStyle w:val="Tabletext-evidencematrix"/>
            </w:pPr>
            <w:r w:rsidRPr="00C70209">
              <w:t>Children weighing &lt;20 kg scheduled for cardiac surgery with CPB</w:t>
            </w:r>
          </w:p>
        </w:tc>
        <w:tc>
          <w:tcPr>
            <w:tcW w:w="490" w:type="pct"/>
            <w:tcBorders>
              <w:top w:val="single" w:sz="4" w:space="0" w:color="000000"/>
              <w:left w:val="single" w:sz="4" w:space="0" w:color="000000"/>
              <w:bottom w:val="single" w:sz="4" w:space="0" w:color="000000"/>
              <w:right w:val="single" w:sz="4" w:space="0" w:color="000000"/>
            </w:tcBorders>
            <w:hideMark/>
          </w:tcPr>
          <w:p w14:paraId="795E608B" w14:textId="77777777" w:rsidR="00183F9F" w:rsidRPr="00C70209" w:rsidRDefault="00183F9F" w:rsidP="00082182">
            <w:pPr>
              <w:pStyle w:val="Tabletext-evidencematrix"/>
            </w:pPr>
            <w:r w:rsidRPr="00C70209">
              <w:t>Single hospital, USA</w:t>
            </w:r>
          </w:p>
        </w:tc>
        <w:tc>
          <w:tcPr>
            <w:tcW w:w="490" w:type="pct"/>
            <w:tcBorders>
              <w:top w:val="single" w:sz="4" w:space="0" w:color="000000"/>
              <w:left w:val="single" w:sz="4" w:space="0" w:color="000000"/>
              <w:bottom w:val="single" w:sz="4" w:space="0" w:color="000000"/>
              <w:right w:val="single" w:sz="4" w:space="0" w:color="000000"/>
            </w:tcBorders>
            <w:hideMark/>
          </w:tcPr>
          <w:p w14:paraId="34AABF44" w14:textId="77777777" w:rsidR="00183F9F" w:rsidRPr="00C70209" w:rsidRDefault="00183F9F" w:rsidP="00082182">
            <w:pPr>
              <w:pStyle w:val="Tabletext-evidencematrix"/>
            </w:pPr>
            <w:r w:rsidRPr="00C70209">
              <w:t>Cell salvaged blood versus crystalloid, colloid or albumin for volume replacement</w:t>
            </w:r>
          </w:p>
        </w:tc>
        <w:tc>
          <w:tcPr>
            <w:tcW w:w="491" w:type="pct"/>
            <w:tcBorders>
              <w:top w:val="single" w:sz="4" w:space="0" w:color="000000"/>
              <w:left w:val="single" w:sz="4" w:space="0" w:color="000000"/>
              <w:bottom w:val="single" w:sz="4" w:space="0" w:color="000000"/>
              <w:right w:val="single" w:sz="4" w:space="0" w:color="000000"/>
            </w:tcBorders>
            <w:hideMark/>
          </w:tcPr>
          <w:p w14:paraId="15785678" w14:textId="77777777" w:rsidR="00183F9F" w:rsidRPr="00C70209" w:rsidRDefault="00183F9F" w:rsidP="00082182">
            <w:pPr>
              <w:pStyle w:val="Tabletext-evidencematrix"/>
            </w:pPr>
            <w:r w:rsidRPr="00C70209">
              <w:t>Mortality</w:t>
            </w:r>
          </w:p>
        </w:tc>
        <w:tc>
          <w:tcPr>
            <w:tcW w:w="517" w:type="pct"/>
            <w:tcBorders>
              <w:top w:val="single" w:sz="4" w:space="0" w:color="000000"/>
              <w:left w:val="single" w:sz="4" w:space="0" w:color="000000"/>
              <w:bottom w:val="single" w:sz="4" w:space="0" w:color="000000"/>
              <w:right w:val="single" w:sz="4" w:space="0" w:color="000000"/>
            </w:tcBorders>
            <w:hideMark/>
          </w:tcPr>
          <w:p w14:paraId="4499E700" w14:textId="77777777" w:rsidR="00183F9F" w:rsidRPr="00C70209" w:rsidRDefault="00183F9F" w:rsidP="00082182">
            <w:pPr>
              <w:pStyle w:val="Tabletext-evidencematrix"/>
            </w:pPr>
            <w:r w:rsidRPr="00C70209">
              <w:t>3/53 (5.7%)</w:t>
            </w:r>
          </w:p>
        </w:tc>
        <w:tc>
          <w:tcPr>
            <w:tcW w:w="517" w:type="pct"/>
            <w:tcBorders>
              <w:top w:val="single" w:sz="4" w:space="0" w:color="000000"/>
              <w:left w:val="single" w:sz="4" w:space="0" w:color="000000"/>
              <w:bottom w:val="single" w:sz="4" w:space="0" w:color="000000"/>
              <w:right w:val="single" w:sz="4" w:space="0" w:color="000000"/>
            </w:tcBorders>
            <w:hideMark/>
          </w:tcPr>
          <w:p w14:paraId="5F3FC7AF" w14:textId="77777777" w:rsidR="00183F9F" w:rsidRPr="00C70209" w:rsidRDefault="00183F9F" w:rsidP="00082182">
            <w:pPr>
              <w:pStyle w:val="Tabletext-evidencematrix"/>
            </w:pPr>
            <w:r w:rsidRPr="00C70209">
              <w:t>1/53 (1.9%)</w:t>
            </w:r>
          </w:p>
        </w:tc>
        <w:tc>
          <w:tcPr>
            <w:tcW w:w="517" w:type="pct"/>
            <w:tcBorders>
              <w:top w:val="single" w:sz="4" w:space="0" w:color="000000"/>
              <w:left w:val="single" w:sz="4" w:space="0" w:color="000000"/>
              <w:bottom w:val="single" w:sz="4" w:space="0" w:color="000000"/>
              <w:right w:val="single" w:sz="4" w:space="0" w:color="000000"/>
            </w:tcBorders>
            <w:hideMark/>
          </w:tcPr>
          <w:p w14:paraId="2CDC78DD" w14:textId="77777777" w:rsidR="00183F9F" w:rsidRPr="00C70209" w:rsidRDefault="00183F9F" w:rsidP="00082182">
            <w:pPr>
              <w:pStyle w:val="Tabletext-evidencematrix"/>
              <w:rPr>
                <w:vertAlign w:val="superscript"/>
              </w:rPr>
            </w:pPr>
            <w:r w:rsidRPr="00C70209">
              <w:t>RR 3.00 [0.32, 27.93]</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hideMark/>
          </w:tcPr>
          <w:p w14:paraId="21158C88" w14:textId="77777777" w:rsidR="00183F9F" w:rsidRPr="00C70209" w:rsidRDefault="00183F9F" w:rsidP="00082182">
            <w:pPr>
              <w:pStyle w:val="Tabletext-evidencematrix"/>
            </w:pPr>
            <w:r w:rsidRPr="00C70209">
              <w:rPr>
                <w:i/>
              </w:rPr>
              <w:t>No significant difference</w:t>
            </w:r>
          </w:p>
          <w:p w14:paraId="52BCF381" w14:textId="51953F5E" w:rsidR="00183F9F" w:rsidRPr="00C70209" w:rsidRDefault="001A475D" w:rsidP="00082182">
            <w:pPr>
              <w:pStyle w:val="Tabletext-evidencematrix"/>
            </w:pPr>
            <w:r w:rsidRPr="001A475D">
              <w:rPr>
                <w:i/>
              </w:rPr>
              <w:t>P = </w:t>
            </w:r>
            <w:r w:rsidR="00183F9F" w:rsidRPr="00C70209">
              <w:t>0.310</w:t>
            </w:r>
          </w:p>
        </w:tc>
      </w:tr>
      <w:tr w:rsidR="00183F9F" w:rsidRPr="00C70209" w14:paraId="375BCC0C"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0043027F" w14:textId="240EB9A4" w:rsidR="00183F9F" w:rsidRPr="00C70209" w:rsidRDefault="00183F9F" w:rsidP="00082182">
            <w:pPr>
              <w:pStyle w:val="Tabletext-evidencematrix"/>
            </w:pPr>
            <w:r w:rsidRPr="00C70209">
              <w:t>Ye 2013</w:t>
            </w:r>
            <w:r w:rsidRPr="00C70209">
              <w:fldChar w:fldCharType="begin"/>
            </w:r>
            <w:r w:rsidR="000E261C">
              <w:instrText xml:space="preserve"> ADDIN EN.CITE &lt;EndNote&gt;&lt;Cite&gt;&lt;Author&gt;Ye&lt;/Author&gt;&lt;Year&gt;2013&lt;/Year&gt;&lt;RecNum&gt;941&lt;/RecNum&gt;&lt;DisplayText&gt;&lt;style face="superscript"&gt;352&lt;/style&gt;&lt;/DisplayText&gt;&lt;record&gt;&lt;rec-number&gt;941&lt;/rec-number&gt;&lt;foreign-keys&gt;&lt;key app="EN" db-id="9edve2wadsavt5ewavaxtda4f2tavzvts9ee" timestamp="1435709514"&gt;941&lt;/key&gt;&lt;/foreign-keys&gt;&lt;ref-type name="Journal Article"&gt;17&lt;/ref-type&gt;&lt;contributors&gt;&lt;authors&gt;&lt;author&gt;Ye, L.&lt;/author&gt;&lt;author&gt;Lin, R.&lt;/author&gt;&lt;author&gt;Fan, Y.&lt;/author&gt;&lt;author&gt;Yang, L.&lt;/author&gt;&lt;author&gt;Hu, J.&lt;/author&gt;&lt;author&gt;Shu, Q.&lt;/author&gt;&lt;/authors&gt;&lt;/contributors&gt;&lt;titles&gt;&lt;title&gt;Effects of circuit residual volume salvage reinfusion on the postoperative clinical outcome for pediatric patients undergoing cardiac surgery&lt;/title&gt;&lt;secondary-title&gt;Pediatric Cardiology&lt;/secondary-title&gt;&lt;alt-title&gt;Pediatr. Cardiol.&lt;/alt-title&gt;&lt;/titles&gt;&lt;periodical&gt;&lt;full-title&gt;Pediatric Cardiology&lt;/full-title&gt;&lt;abbr-1&gt;Pediatr. Cardiol.&lt;/abbr-1&gt;&lt;/periodical&gt;&lt;alt-periodical&gt;&lt;full-title&gt;Pediatric Cardiology&lt;/full-title&gt;&lt;abbr-1&gt;Pediatr. Cardiol.&lt;/abbr-1&gt;&lt;/alt-periodical&gt;&lt;pages&gt;1088–1093&lt;/pages&gt;&lt;volume&gt;34&lt;/volume&gt;&lt;number&gt;5&lt;/number&gt;&lt;dates&gt;&lt;year&gt;2013&lt;/year&gt;&lt;/dates&gt;&lt;isbn&gt;0172-0643&lt;/isbn&gt;&lt;urls&gt;&lt;related-urls&gt;&lt;url&gt;http://link.springer.com/article/10.1007%2Fs00246-012-0606-z&lt;/url&gt;&lt;/related-urls&gt;&lt;/urls&gt;&lt;electronic-resource-num&gt;DOI:10.1007/s00246-012-0606-z&lt;/electronic-resource-num&gt;&lt;/record&gt;&lt;/Cite&gt;&lt;/EndNote&gt;</w:instrText>
            </w:r>
            <w:r w:rsidRPr="00C70209">
              <w:fldChar w:fldCharType="separate"/>
            </w:r>
            <w:r w:rsidR="000E261C" w:rsidRPr="000E261C">
              <w:rPr>
                <w:noProof/>
                <w:vertAlign w:val="superscript"/>
              </w:rPr>
              <w:t>352</w:t>
            </w:r>
            <w:r w:rsidRPr="00C70209">
              <w:fldChar w:fldCharType="end"/>
            </w:r>
          </w:p>
          <w:p w14:paraId="25C3771D" w14:textId="77777777" w:rsidR="00183F9F" w:rsidRPr="00C70209" w:rsidRDefault="00183F9F" w:rsidP="00082182">
            <w:pPr>
              <w:pStyle w:val="Tabletext-evidencematrix"/>
            </w:pPr>
            <w:r w:rsidRPr="00C70209">
              <w:t>Level II</w:t>
            </w:r>
          </w:p>
          <w:p w14:paraId="56BD571F" w14:textId="77777777" w:rsidR="00183F9F" w:rsidRPr="00C70209" w:rsidRDefault="00183F9F" w:rsidP="00082182">
            <w:pPr>
              <w:pStyle w:val="Tabletext-evidencematrix"/>
            </w:pPr>
            <w:r w:rsidRPr="00C70209">
              <w:rPr>
                <w:i/>
              </w:rPr>
              <w:t>Poor</w:t>
            </w:r>
          </w:p>
        </w:tc>
        <w:tc>
          <w:tcPr>
            <w:tcW w:w="490" w:type="pct"/>
            <w:tcBorders>
              <w:top w:val="single" w:sz="4" w:space="0" w:color="000000"/>
              <w:left w:val="single" w:sz="4" w:space="0" w:color="000000"/>
              <w:bottom w:val="single" w:sz="4" w:space="0" w:color="000000"/>
              <w:right w:val="single" w:sz="4" w:space="0" w:color="000000"/>
            </w:tcBorders>
            <w:hideMark/>
          </w:tcPr>
          <w:p w14:paraId="38C42258" w14:textId="77777777" w:rsidR="00183F9F" w:rsidRPr="00C70209" w:rsidRDefault="00183F9F" w:rsidP="00082182">
            <w:pPr>
              <w:pStyle w:val="Tabletext-evidencematrix"/>
            </w:pPr>
            <w:r w:rsidRPr="00C70209">
              <w:t>N=309</w:t>
            </w:r>
          </w:p>
        </w:tc>
        <w:tc>
          <w:tcPr>
            <w:tcW w:w="490" w:type="pct"/>
            <w:tcBorders>
              <w:top w:val="single" w:sz="4" w:space="0" w:color="000000"/>
              <w:left w:val="single" w:sz="4" w:space="0" w:color="000000"/>
              <w:bottom w:val="single" w:sz="4" w:space="0" w:color="000000"/>
              <w:right w:val="single" w:sz="4" w:space="0" w:color="000000"/>
            </w:tcBorders>
            <w:hideMark/>
          </w:tcPr>
          <w:p w14:paraId="57665AE4" w14:textId="34D8553A" w:rsidR="00183F9F" w:rsidRPr="00C70209" w:rsidRDefault="00183F9F" w:rsidP="00082182">
            <w:pPr>
              <w:pStyle w:val="Tabletext-evidencematrix"/>
            </w:pPr>
            <w:r w:rsidRPr="00C70209">
              <w:t>Paediatric patients (aged 6 days to 13 years) weighing 2–36 kg scheduled for open</w:t>
            </w:r>
            <w:r w:rsidR="004B557C" w:rsidRPr="00C70209">
              <w:t>-</w:t>
            </w:r>
            <w:r w:rsidRPr="00C70209">
              <w:t>heart surgery with CPB</w:t>
            </w:r>
          </w:p>
        </w:tc>
        <w:tc>
          <w:tcPr>
            <w:tcW w:w="490" w:type="pct"/>
            <w:tcBorders>
              <w:top w:val="single" w:sz="4" w:space="0" w:color="000000"/>
              <w:left w:val="single" w:sz="4" w:space="0" w:color="000000"/>
              <w:bottom w:val="single" w:sz="4" w:space="0" w:color="000000"/>
              <w:right w:val="single" w:sz="4" w:space="0" w:color="000000"/>
            </w:tcBorders>
            <w:hideMark/>
          </w:tcPr>
          <w:p w14:paraId="0CB9BD44" w14:textId="77777777" w:rsidR="00183F9F" w:rsidRPr="00C70209" w:rsidRDefault="00183F9F" w:rsidP="00082182">
            <w:pPr>
              <w:pStyle w:val="Tabletext-evidencematrix"/>
            </w:pPr>
            <w:r w:rsidRPr="00C70209">
              <w:t>Single hospital, China</w:t>
            </w:r>
          </w:p>
        </w:tc>
        <w:tc>
          <w:tcPr>
            <w:tcW w:w="490" w:type="pct"/>
            <w:tcBorders>
              <w:top w:val="single" w:sz="4" w:space="0" w:color="000000"/>
              <w:left w:val="single" w:sz="4" w:space="0" w:color="000000"/>
              <w:bottom w:val="single" w:sz="4" w:space="0" w:color="000000"/>
              <w:right w:val="single" w:sz="4" w:space="0" w:color="000000"/>
            </w:tcBorders>
            <w:hideMark/>
          </w:tcPr>
          <w:p w14:paraId="4C9E8469" w14:textId="77777777" w:rsidR="00183F9F" w:rsidRPr="00C70209" w:rsidRDefault="00183F9F" w:rsidP="00082182">
            <w:pPr>
              <w:pStyle w:val="Tabletext-evidencematrix"/>
            </w:pPr>
            <w:r w:rsidRPr="00C70209">
              <w:t>Reinfusion of washed residual CPB circuit blood versus no cell salvage</w:t>
            </w:r>
          </w:p>
        </w:tc>
        <w:tc>
          <w:tcPr>
            <w:tcW w:w="491" w:type="pct"/>
            <w:tcBorders>
              <w:top w:val="single" w:sz="4" w:space="0" w:color="000000"/>
              <w:left w:val="single" w:sz="4" w:space="0" w:color="000000"/>
              <w:bottom w:val="single" w:sz="4" w:space="0" w:color="000000"/>
              <w:right w:val="single" w:sz="4" w:space="0" w:color="000000"/>
            </w:tcBorders>
            <w:hideMark/>
          </w:tcPr>
          <w:p w14:paraId="784A9E83" w14:textId="77777777" w:rsidR="00183F9F" w:rsidRPr="00C70209" w:rsidRDefault="00183F9F" w:rsidP="00082182">
            <w:pPr>
              <w:pStyle w:val="Tabletext-evidencematrix"/>
            </w:pPr>
            <w:r w:rsidRPr="00C70209">
              <w:t>Mortality</w:t>
            </w:r>
          </w:p>
        </w:tc>
        <w:tc>
          <w:tcPr>
            <w:tcW w:w="517" w:type="pct"/>
            <w:tcBorders>
              <w:top w:val="single" w:sz="4" w:space="0" w:color="000000"/>
              <w:left w:val="single" w:sz="4" w:space="0" w:color="000000"/>
              <w:bottom w:val="single" w:sz="4" w:space="0" w:color="000000"/>
              <w:right w:val="single" w:sz="4" w:space="0" w:color="000000"/>
            </w:tcBorders>
            <w:hideMark/>
          </w:tcPr>
          <w:p w14:paraId="61AFF6C8" w14:textId="77777777" w:rsidR="00183F9F" w:rsidRPr="00C70209" w:rsidRDefault="00183F9F" w:rsidP="00082182">
            <w:pPr>
              <w:pStyle w:val="Tabletext-evidencematrix"/>
            </w:pPr>
            <w:r w:rsidRPr="00C70209">
              <w:t>1/217 (0.5%)</w:t>
            </w:r>
          </w:p>
        </w:tc>
        <w:tc>
          <w:tcPr>
            <w:tcW w:w="517" w:type="pct"/>
            <w:tcBorders>
              <w:top w:val="single" w:sz="4" w:space="0" w:color="000000"/>
              <w:left w:val="single" w:sz="4" w:space="0" w:color="000000"/>
              <w:bottom w:val="single" w:sz="4" w:space="0" w:color="000000"/>
              <w:right w:val="single" w:sz="4" w:space="0" w:color="000000"/>
            </w:tcBorders>
            <w:hideMark/>
          </w:tcPr>
          <w:p w14:paraId="369B45C7" w14:textId="77777777" w:rsidR="00183F9F" w:rsidRPr="00C70209" w:rsidRDefault="00183F9F" w:rsidP="00082182">
            <w:pPr>
              <w:pStyle w:val="Tabletext-evidencematrix"/>
            </w:pPr>
            <w:r w:rsidRPr="00C70209">
              <w:t>2/92 (2.2%)</w:t>
            </w:r>
          </w:p>
        </w:tc>
        <w:tc>
          <w:tcPr>
            <w:tcW w:w="517" w:type="pct"/>
            <w:tcBorders>
              <w:top w:val="single" w:sz="4" w:space="0" w:color="000000"/>
              <w:left w:val="single" w:sz="4" w:space="0" w:color="000000"/>
              <w:bottom w:val="single" w:sz="4" w:space="0" w:color="000000"/>
              <w:right w:val="single" w:sz="4" w:space="0" w:color="000000"/>
            </w:tcBorders>
            <w:hideMark/>
          </w:tcPr>
          <w:p w14:paraId="7DD0A514" w14:textId="77777777" w:rsidR="00183F9F" w:rsidRPr="00C70209" w:rsidRDefault="00183F9F" w:rsidP="00082182">
            <w:pPr>
              <w:pStyle w:val="Tabletext-evidencematrix"/>
              <w:rPr>
                <w:vertAlign w:val="superscript"/>
              </w:rPr>
            </w:pPr>
            <w:r w:rsidRPr="00C70209">
              <w:t>RR 0.21 [0.02, 2.31]</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hideMark/>
          </w:tcPr>
          <w:p w14:paraId="4859DC89" w14:textId="77777777" w:rsidR="00183F9F" w:rsidRPr="00C70209" w:rsidRDefault="00183F9F" w:rsidP="00082182">
            <w:pPr>
              <w:pStyle w:val="Tabletext-evidencematrix"/>
            </w:pPr>
            <w:r w:rsidRPr="00C70209">
              <w:rPr>
                <w:i/>
              </w:rPr>
              <w:t>No significant difference</w:t>
            </w:r>
          </w:p>
          <w:p w14:paraId="3A6E5FBE" w14:textId="31B6EAA0" w:rsidR="00183F9F" w:rsidRPr="00C70209" w:rsidRDefault="001A475D" w:rsidP="00082182">
            <w:pPr>
              <w:pStyle w:val="Tabletext-evidencematrix"/>
            </w:pPr>
            <w:r w:rsidRPr="001A475D">
              <w:rPr>
                <w:i/>
              </w:rPr>
              <w:t>P = </w:t>
            </w:r>
            <w:r w:rsidR="00183F9F" w:rsidRPr="00C70209">
              <w:t>0.212</w:t>
            </w:r>
          </w:p>
        </w:tc>
      </w:tr>
    </w:tbl>
    <w:p w14:paraId="57AFC1E6"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CPB, cardiopulmonary bypass; RR, risk ratio</w:t>
      </w:r>
    </w:p>
    <w:p w14:paraId="0CAE70B8"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1B27065B" w14:textId="3283CB9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432B9DC9"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Calculated post-hoc using RevMan 5.1.2.</w:t>
      </w:r>
    </w:p>
    <w:p w14:paraId="7B5101DB" w14:textId="77777777" w:rsidR="00183F9F" w:rsidRPr="00C70209" w:rsidRDefault="00183F9F" w:rsidP="00082182">
      <w:pPr>
        <w:keepNext/>
        <w:keepLines/>
        <w:spacing w:after="0"/>
        <w:ind w:left="0"/>
        <w:rPr>
          <w:rFonts w:ascii="Arial Narrow" w:hAnsi="Arial Narrow"/>
          <w:sz w:val="16"/>
          <w:szCs w:val="16"/>
        </w:rPr>
      </w:pPr>
    </w:p>
    <w:p w14:paraId="6DC12697"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25F26EC3" w14:textId="77777777" w:rsidR="00183F9F" w:rsidRPr="00C70209" w:rsidRDefault="00183F9F" w:rsidP="00082182">
      <w:pPr>
        <w:pStyle w:val="Heading6"/>
      </w:pPr>
      <w:r w:rsidRPr="00C70209">
        <w:t>Transfusion volume and incidence</w:t>
      </w:r>
    </w:p>
    <w:p w14:paraId="608FE4B6" w14:textId="05262AA3" w:rsidR="00183F9F" w:rsidRPr="00C70209" w:rsidRDefault="00183F9F" w:rsidP="00082182">
      <w:pPr>
        <w:pStyle w:val="BodyText"/>
        <w:rPr>
          <w:lang w:eastAsia="en-GB"/>
        </w:rPr>
      </w:pPr>
      <w:r w:rsidRPr="00C70209">
        <w:rPr>
          <w:lang w:eastAsia="en-GB"/>
        </w:rPr>
        <w:t xml:space="preserve">The systematic review and hand-searching process identified three Level II studies (Cholette 2013, Lisander 1996, Ye 2013) comparing intraoperative cell salvage with no intraoperative cell salvage in paediatric patients undergoing surgery that provided evidence for transfusion volume or incidence. </w:t>
      </w:r>
      <w:r w:rsidRPr="00C70209">
        <w:rPr>
          <w:b/>
          <w:lang w:eastAsia="en-GB"/>
        </w:rPr>
        <w:fldChar w:fldCharType="begin"/>
      </w:r>
      <w:r w:rsidRPr="00C70209">
        <w:rPr>
          <w:b/>
          <w:lang w:eastAsia="en-GB"/>
        </w:rPr>
        <w:instrText xml:space="preserve"> REF _Ref413160718 \h  \* MERGEFORMAT </w:instrText>
      </w:r>
      <w:r w:rsidRPr="00C70209">
        <w:rPr>
          <w:b/>
          <w:lang w:eastAsia="en-GB"/>
        </w:rPr>
      </w:r>
      <w:r w:rsidRPr="00C70209">
        <w:rPr>
          <w:b/>
          <w:lang w:eastAsia="en-GB"/>
        </w:rPr>
        <w:fldChar w:fldCharType="separate"/>
      </w:r>
      <w:r w:rsidR="000F7A9B" w:rsidRPr="000F7A9B">
        <w:rPr>
          <w:b/>
          <w:lang w:eastAsia="en-GB"/>
        </w:rPr>
        <w:t>Table 3.4.20</w:t>
      </w:r>
      <w:r w:rsidRPr="00C70209">
        <w:rPr>
          <w:b/>
          <w:lang w:eastAsia="en-GB"/>
        </w:rPr>
        <w:fldChar w:fldCharType="end"/>
      </w:r>
      <w:r w:rsidRPr="00C70209">
        <w:rPr>
          <w:lang w:eastAsia="en-GB"/>
        </w:rPr>
        <w:t xml:space="preserve"> summarises the results from these studies.</w:t>
      </w:r>
    </w:p>
    <w:p w14:paraId="0B460AF6" w14:textId="1DED4B8B" w:rsidR="00183F9F" w:rsidRPr="00C70209" w:rsidRDefault="00183F9F" w:rsidP="00082182">
      <w:pPr>
        <w:pStyle w:val="BodyText"/>
        <w:rPr>
          <w:lang w:eastAsia="en-GB"/>
        </w:rPr>
      </w:pPr>
      <w:r w:rsidRPr="00C70209">
        <w:rPr>
          <w:lang w:eastAsia="en-GB"/>
        </w:rPr>
        <w:t xml:space="preserve">Cholette (2013) assessed transfusion needs among 106 children scheduled for cardiac surgery with CPB. Cell salvage reduced the mean number of RBCs transfused within 24 hours post-surgery (MD –0.47; 95% CI –0.72, –0.22) and 48 hours post-surgery (MD –0.56; 95% CI –0.90, –0.22); but the effect did not remain statistically significant within 7 days post-surgery (MD –0.46; 95% CI –0.96, 0.04, </w:t>
      </w:r>
      <w:r w:rsidR="001A475D" w:rsidRPr="001A475D">
        <w:rPr>
          <w:i/>
          <w:lang w:eastAsia="en-GB"/>
        </w:rPr>
        <w:t>P = </w:t>
      </w:r>
      <w:r w:rsidRPr="00C70209">
        <w:rPr>
          <w:lang w:eastAsia="en-GB"/>
        </w:rPr>
        <w:t xml:space="preserve">0.07). A statistically significant effect on the mean number of platelets (0 ± 0 versus 0.11 ±0.38, </w:t>
      </w:r>
      <w:r w:rsidR="001A475D" w:rsidRPr="001A475D">
        <w:rPr>
          <w:i/>
          <w:lang w:eastAsia="en-GB"/>
        </w:rPr>
        <w:t>P = </w:t>
      </w:r>
      <w:r w:rsidRPr="00C70209">
        <w:rPr>
          <w:lang w:eastAsia="en-GB"/>
        </w:rPr>
        <w:t xml:space="preserve">0.03), FFP (0 ± 0 versus 0.15 ± 0.46, </w:t>
      </w:r>
      <w:r w:rsidR="001A475D" w:rsidRPr="001A475D">
        <w:rPr>
          <w:i/>
          <w:lang w:eastAsia="en-GB"/>
        </w:rPr>
        <w:t>P = </w:t>
      </w:r>
      <w:r w:rsidRPr="00C70209">
        <w:rPr>
          <w:lang w:eastAsia="en-GB"/>
        </w:rPr>
        <w:t xml:space="preserve">0.02) and cryoprecipitate (0 ± 0 versus 0.08 ± 0.27, </w:t>
      </w:r>
      <w:r w:rsidR="001A475D" w:rsidRPr="001A475D">
        <w:rPr>
          <w:i/>
          <w:lang w:eastAsia="en-GB"/>
        </w:rPr>
        <w:t>P = </w:t>
      </w:r>
      <w:r w:rsidRPr="00C70209">
        <w:rPr>
          <w:lang w:eastAsia="en-GB"/>
        </w:rPr>
        <w:t>0.04) within 48 hours post-surgery was also reported, but the data were small and underpowered.</w:t>
      </w:r>
    </w:p>
    <w:p w14:paraId="191F47FA" w14:textId="176375C0" w:rsidR="00183F9F" w:rsidRPr="00C70209" w:rsidRDefault="00183F9F" w:rsidP="00082182">
      <w:pPr>
        <w:pStyle w:val="BodyText"/>
        <w:rPr>
          <w:lang w:eastAsia="en-GB"/>
        </w:rPr>
      </w:pPr>
      <w:r w:rsidRPr="00C70209">
        <w:rPr>
          <w:lang w:eastAsia="en-GB"/>
        </w:rPr>
        <w:t xml:space="preserve">The small pilot study by Lisander (1996) reported no significant difference in the mean number of donor blood units transfused among 24 adolescents undergoing surgery for scoliosis (MD –1.40, 95% CI –2.89, 0.09, </w:t>
      </w:r>
      <w:r w:rsidR="001A475D" w:rsidRPr="001A475D">
        <w:rPr>
          <w:i/>
          <w:lang w:eastAsia="en-GB"/>
        </w:rPr>
        <w:t>P = </w:t>
      </w:r>
      <w:r w:rsidRPr="00C70209">
        <w:rPr>
          <w:lang w:eastAsia="en-GB"/>
        </w:rPr>
        <w:t xml:space="preserve">0.07). </w:t>
      </w:r>
      <w:r w:rsidRPr="00C70209">
        <w:t>As this was a pilot study, it was not powered to assess differences in clinical outcomes.</w:t>
      </w:r>
    </w:p>
    <w:p w14:paraId="6018F5AB" w14:textId="37018FD4" w:rsidR="00183F9F" w:rsidRPr="00C70209" w:rsidRDefault="00183F9F" w:rsidP="00082182">
      <w:pPr>
        <w:pStyle w:val="BodyText"/>
        <w:rPr>
          <w:lang w:eastAsia="en-GB"/>
        </w:rPr>
      </w:pPr>
      <w:r w:rsidRPr="00C70209">
        <w:rPr>
          <w:lang w:eastAsia="en-GB"/>
        </w:rPr>
        <w:t>Ye (2013) assessed the median volume of perioperative allogeneic RBC transfused in 309 paediatric patients scheduled for open</w:t>
      </w:r>
      <w:r w:rsidR="004B557C" w:rsidRPr="00C70209">
        <w:rPr>
          <w:lang w:eastAsia="en-GB"/>
        </w:rPr>
        <w:t>-</w:t>
      </w:r>
      <w:r w:rsidRPr="00C70209">
        <w:rPr>
          <w:lang w:eastAsia="en-GB"/>
        </w:rPr>
        <w:t xml:space="preserve">heart surgery with CPB and reported a significant effect favouring cell salvage (1.5 versus 2.5, </w:t>
      </w:r>
      <w:r w:rsidR="001A475D" w:rsidRPr="001A475D">
        <w:rPr>
          <w:i/>
          <w:lang w:eastAsia="en-GB"/>
        </w:rPr>
        <w:t>P = </w:t>
      </w:r>
      <w:r w:rsidRPr="00C70209">
        <w:rPr>
          <w:lang w:eastAsia="en-GB"/>
        </w:rPr>
        <w:t>0.000).</w:t>
      </w:r>
    </w:p>
    <w:p w14:paraId="389595A3" w14:textId="77777777" w:rsidR="00183F9F" w:rsidRPr="00C70209" w:rsidRDefault="00183F9F" w:rsidP="00082182">
      <w:pPr>
        <w:spacing w:after="200" w:line="276" w:lineRule="auto"/>
        <w:ind w:left="0"/>
        <w:rPr>
          <w:lang w:eastAsia="en-GB"/>
        </w:rPr>
      </w:pPr>
    </w:p>
    <w:p w14:paraId="5D9A52FF" w14:textId="77777777" w:rsidR="00183F9F" w:rsidRPr="00C70209" w:rsidRDefault="00183F9F">
      <w:pPr>
        <w:spacing w:after="200" w:line="276" w:lineRule="auto"/>
        <w:ind w:left="0"/>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46EF71A" w14:textId="77777777" w:rsidR="00183F9F" w:rsidRPr="00C70209" w:rsidRDefault="00183F9F" w:rsidP="00082182">
      <w:pPr>
        <w:pStyle w:val="Caption"/>
        <w:rPr>
          <w:szCs w:val="21"/>
          <w:lang w:eastAsia="en-GB"/>
        </w:rPr>
      </w:pPr>
      <w:bookmarkStart w:id="794" w:name="_Ref413160718"/>
      <w:bookmarkStart w:id="795" w:name="_Toc427747208"/>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0</w:t>
      </w:r>
      <w:r w:rsidRPr="00C70209">
        <w:fldChar w:fldCharType="end"/>
      </w:r>
      <w:bookmarkEnd w:id="794"/>
      <w:r w:rsidRPr="00C70209">
        <w:tab/>
      </w:r>
      <w:r w:rsidRPr="00C70209">
        <w:rPr>
          <w:szCs w:val="21"/>
          <w:lang w:eastAsia="en-GB"/>
        </w:rPr>
        <w:t>Neonatal and paediatric patients undergoing surgery: Results for intraoperative cell salvage versus no intraoperative cell salvage – transfusion volume and incidence</w:t>
      </w:r>
      <w:bookmarkEnd w:id="79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89"/>
        <w:gridCol w:w="31"/>
        <w:gridCol w:w="1417"/>
        <w:gridCol w:w="1276"/>
        <w:gridCol w:w="1443"/>
        <w:gridCol w:w="1392"/>
        <w:gridCol w:w="1466"/>
        <w:gridCol w:w="1466"/>
        <w:gridCol w:w="1466"/>
        <w:gridCol w:w="1729"/>
      </w:tblGrid>
      <w:tr w:rsidR="00183F9F" w:rsidRPr="00C70209" w14:paraId="0782AC2F"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300A5A97"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18422AE6"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3D747D71"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501" w:type="pct"/>
            <w:gridSpan w:val="2"/>
            <w:vMerge w:val="restart"/>
            <w:tcBorders>
              <w:top w:val="single" w:sz="4" w:space="0" w:color="000000"/>
              <w:left w:val="single" w:sz="4" w:space="0" w:color="000000"/>
              <w:bottom w:val="nil"/>
              <w:right w:val="single" w:sz="4" w:space="0" w:color="000000"/>
            </w:tcBorders>
            <w:hideMark/>
          </w:tcPr>
          <w:p w14:paraId="38FD2142"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500" w:type="pct"/>
            <w:vMerge w:val="restart"/>
            <w:tcBorders>
              <w:top w:val="single" w:sz="4" w:space="0" w:color="000000"/>
              <w:left w:val="single" w:sz="4" w:space="0" w:color="000000"/>
              <w:bottom w:val="nil"/>
              <w:right w:val="single" w:sz="4" w:space="0" w:color="000000"/>
            </w:tcBorders>
            <w:hideMark/>
          </w:tcPr>
          <w:p w14:paraId="61F1A635"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50" w:type="pct"/>
            <w:vMerge w:val="restart"/>
            <w:tcBorders>
              <w:top w:val="single" w:sz="4" w:space="0" w:color="000000"/>
              <w:left w:val="single" w:sz="4" w:space="0" w:color="000000"/>
              <w:bottom w:val="nil"/>
              <w:right w:val="single" w:sz="4" w:space="0" w:color="000000"/>
            </w:tcBorders>
            <w:hideMark/>
          </w:tcPr>
          <w:p w14:paraId="0E82392A"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34D7C80A"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09" w:type="pct"/>
            <w:vMerge w:val="restart"/>
            <w:tcBorders>
              <w:top w:val="single" w:sz="4" w:space="0" w:color="000000"/>
              <w:left w:val="single" w:sz="4" w:space="0" w:color="000000"/>
              <w:bottom w:val="nil"/>
              <w:right w:val="single" w:sz="4" w:space="0" w:color="000000"/>
            </w:tcBorders>
            <w:hideMark/>
          </w:tcPr>
          <w:p w14:paraId="552201EC"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91" w:type="pct"/>
            <w:vMerge w:val="restart"/>
            <w:tcBorders>
              <w:top w:val="single" w:sz="4" w:space="0" w:color="000000"/>
              <w:left w:val="single" w:sz="4" w:space="0" w:color="000000"/>
              <w:bottom w:val="nil"/>
              <w:right w:val="single" w:sz="4" w:space="0" w:color="000000"/>
            </w:tcBorders>
            <w:hideMark/>
          </w:tcPr>
          <w:p w14:paraId="14B08FDB"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61" w:type="pct"/>
            <w:gridSpan w:val="4"/>
            <w:tcBorders>
              <w:top w:val="single" w:sz="4" w:space="0" w:color="000000"/>
              <w:left w:val="single" w:sz="4" w:space="0" w:color="000000"/>
              <w:bottom w:val="single" w:sz="4" w:space="0" w:color="000000"/>
              <w:right w:val="single" w:sz="4" w:space="0" w:color="000000"/>
            </w:tcBorders>
            <w:hideMark/>
          </w:tcPr>
          <w:p w14:paraId="548B8539"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53C6872C"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3B143DB3" w14:textId="77777777" w:rsidR="00183F9F" w:rsidRPr="00C70209" w:rsidRDefault="00183F9F" w:rsidP="00082182">
            <w:pPr>
              <w:pStyle w:val="TableH2"/>
              <w:rPr>
                <w:rFonts w:eastAsia="Arial Unicode MS"/>
                <w:lang w:eastAsia="ja-JP"/>
              </w:rPr>
            </w:pPr>
          </w:p>
        </w:tc>
        <w:tc>
          <w:tcPr>
            <w:tcW w:w="501" w:type="pct"/>
            <w:gridSpan w:val="2"/>
            <w:vMerge/>
            <w:tcBorders>
              <w:top w:val="single" w:sz="4" w:space="0" w:color="000000"/>
              <w:left w:val="single" w:sz="4" w:space="0" w:color="000000"/>
              <w:bottom w:val="nil"/>
              <w:right w:val="single" w:sz="4" w:space="0" w:color="000000"/>
            </w:tcBorders>
            <w:vAlign w:val="center"/>
            <w:hideMark/>
          </w:tcPr>
          <w:p w14:paraId="128FBF77" w14:textId="77777777" w:rsidR="00183F9F" w:rsidRPr="00C70209" w:rsidRDefault="00183F9F" w:rsidP="00082182">
            <w:pPr>
              <w:pStyle w:val="TableH2"/>
              <w:rPr>
                <w:rFonts w:eastAsia="Arial Unicode MS"/>
                <w:lang w:eastAsia="ja-JP"/>
              </w:rPr>
            </w:pPr>
          </w:p>
        </w:tc>
        <w:tc>
          <w:tcPr>
            <w:tcW w:w="500" w:type="pct"/>
            <w:vMerge/>
            <w:tcBorders>
              <w:top w:val="single" w:sz="4" w:space="0" w:color="000000"/>
              <w:left w:val="single" w:sz="4" w:space="0" w:color="000000"/>
              <w:bottom w:val="nil"/>
              <w:right w:val="single" w:sz="4" w:space="0" w:color="000000"/>
            </w:tcBorders>
            <w:vAlign w:val="center"/>
            <w:hideMark/>
          </w:tcPr>
          <w:p w14:paraId="2FB0FDFD" w14:textId="77777777" w:rsidR="00183F9F" w:rsidRPr="00C70209" w:rsidRDefault="00183F9F" w:rsidP="00082182">
            <w:pPr>
              <w:pStyle w:val="TableH2"/>
              <w:rPr>
                <w:rFonts w:eastAsia="Arial Unicode MS"/>
                <w:lang w:eastAsia="ja-JP"/>
              </w:rPr>
            </w:pPr>
          </w:p>
        </w:tc>
        <w:tc>
          <w:tcPr>
            <w:tcW w:w="450" w:type="pct"/>
            <w:vMerge/>
            <w:tcBorders>
              <w:top w:val="single" w:sz="4" w:space="0" w:color="000000"/>
              <w:left w:val="single" w:sz="4" w:space="0" w:color="000000"/>
              <w:bottom w:val="nil"/>
              <w:right w:val="single" w:sz="4" w:space="0" w:color="000000"/>
            </w:tcBorders>
            <w:vAlign w:val="center"/>
            <w:hideMark/>
          </w:tcPr>
          <w:p w14:paraId="340CB0DF" w14:textId="77777777" w:rsidR="00183F9F" w:rsidRPr="00C70209" w:rsidRDefault="00183F9F" w:rsidP="00082182">
            <w:pPr>
              <w:pStyle w:val="TableH2"/>
              <w:rPr>
                <w:rFonts w:eastAsia="Arial Unicode MS"/>
                <w:lang w:eastAsia="ja-JP"/>
              </w:rPr>
            </w:pPr>
          </w:p>
        </w:tc>
        <w:tc>
          <w:tcPr>
            <w:tcW w:w="509" w:type="pct"/>
            <w:vMerge/>
            <w:tcBorders>
              <w:top w:val="single" w:sz="4" w:space="0" w:color="000000"/>
              <w:left w:val="single" w:sz="4" w:space="0" w:color="000000"/>
              <w:bottom w:val="nil"/>
              <w:right w:val="single" w:sz="4" w:space="0" w:color="000000"/>
            </w:tcBorders>
            <w:vAlign w:val="center"/>
            <w:hideMark/>
          </w:tcPr>
          <w:p w14:paraId="65EA2C4F" w14:textId="77777777" w:rsidR="00183F9F" w:rsidRPr="00C70209" w:rsidRDefault="00183F9F" w:rsidP="00082182">
            <w:pPr>
              <w:pStyle w:val="TableH2"/>
              <w:rPr>
                <w:rFonts w:eastAsia="Arial Unicode MS"/>
                <w:lang w:eastAsia="ja-JP"/>
              </w:rPr>
            </w:pPr>
          </w:p>
        </w:tc>
        <w:tc>
          <w:tcPr>
            <w:tcW w:w="491" w:type="pct"/>
            <w:vMerge/>
            <w:tcBorders>
              <w:top w:val="single" w:sz="4" w:space="0" w:color="000000"/>
              <w:left w:val="single" w:sz="4" w:space="0" w:color="000000"/>
              <w:bottom w:val="nil"/>
              <w:right w:val="single" w:sz="4" w:space="0" w:color="000000"/>
            </w:tcBorders>
            <w:vAlign w:val="center"/>
            <w:hideMark/>
          </w:tcPr>
          <w:p w14:paraId="63B2AF9C" w14:textId="77777777" w:rsidR="00183F9F" w:rsidRPr="00C70209" w:rsidRDefault="00183F9F" w:rsidP="00082182">
            <w:pPr>
              <w:pStyle w:val="TableH2"/>
              <w:rPr>
                <w:rFonts w:eastAsia="Arial Unicode MS"/>
                <w:lang w:eastAsia="ja-JP"/>
              </w:rPr>
            </w:pPr>
          </w:p>
        </w:tc>
        <w:tc>
          <w:tcPr>
            <w:tcW w:w="517" w:type="pct"/>
            <w:tcBorders>
              <w:top w:val="single" w:sz="4" w:space="0" w:color="000000"/>
              <w:left w:val="single" w:sz="4" w:space="0" w:color="000000"/>
              <w:bottom w:val="nil"/>
              <w:right w:val="single" w:sz="4" w:space="0" w:color="000000"/>
            </w:tcBorders>
            <w:hideMark/>
          </w:tcPr>
          <w:p w14:paraId="5907D680" w14:textId="77777777" w:rsidR="00183F9F" w:rsidRPr="00C70209" w:rsidRDefault="00183F9F" w:rsidP="00082182">
            <w:pPr>
              <w:pStyle w:val="TableH2"/>
              <w:rPr>
                <w:rFonts w:eastAsia="Arial Unicode MS"/>
                <w:lang w:eastAsia="ja-JP"/>
              </w:rPr>
            </w:pPr>
            <w:r w:rsidRPr="00C70209">
              <w:rPr>
                <w:rFonts w:eastAsia="Arial Unicode MS"/>
                <w:lang w:eastAsia="ja-JP"/>
              </w:rPr>
              <w:t>Intraoperative cell salvage</w:t>
            </w:r>
          </w:p>
          <w:p w14:paraId="1CBCDCBF"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p w14:paraId="146D429D" w14:textId="77777777" w:rsidR="00183F9F" w:rsidRPr="00C70209" w:rsidRDefault="00183F9F" w:rsidP="00082182">
            <w:pPr>
              <w:pStyle w:val="TableH2"/>
              <w:rPr>
                <w:rFonts w:eastAsia="Arial Unicode MS"/>
                <w:lang w:eastAsia="ja-JP"/>
              </w:rPr>
            </w:pPr>
            <w:r w:rsidRPr="00C70209">
              <w:rPr>
                <w:rFonts w:eastAsia="Arial Unicode MS"/>
                <w:lang w:eastAsia="ja-JP"/>
              </w:rPr>
              <w:t>Median (IQR)</w:t>
            </w:r>
          </w:p>
        </w:tc>
        <w:tc>
          <w:tcPr>
            <w:tcW w:w="517" w:type="pct"/>
            <w:tcBorders>
              <w:top w:val="single" w:sz="4" w:space="0" w:color="000000"/>
              <w:left w:val="single" w:sz="4" w:space="0" w:color="000000"/>
              <w:bottom w:val="nil"/>
              <w:right w:val="single" w:sz="4" w:space="0" w:color="000000"/>
            </w:tcBorders>
            <w:hideMark/>
          </w:tcPr>
          <w:p w14:paraId="3EA12F7E" w14:textId="77777777" w:rsidR="00183F9F" w:rsidRPr="00C70209" w:rsidRDefault="00183F9F" w:rsidP="00082182">
            <w:pPr>
              <w:pStyle w:val="TableH2"/>
              <w:rPr>
                <w:rFonts w:eastAsia="Arial Unicode MS"/>
                <w:lang w:eastAsia="ja-JP"/>
              </w:rPr>
            </w:pPr>
            <w:r w:rsidRPr="00C70209">
              <w:rPr>
                <w:rFonts w:eastAsia="Arial Unicode MS"/>
                <w:lang w:eastAsia="ja-JP"/>
              </w:rPr>
              <w:t>No cell salvage</w:t>
            </w:r>
          </w:p>
          <w:p w14:paraId="48A7BFED"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p w14:paraId="667AC80E" w14:textId="77777777" w:rsidR="00183F9F" w:rsidRPr="00C70209" w:rsidRDefault="00183F9F" w:rsidP="00082182">
            <w:pPr>
              <w:pStyle w:val="TableH2"/>
              <w:rPr>
                <w:rFonts w:eastAsia="Arial Unicode MS"/>
                <w:lang w:eastAsia="ja-JP"/>
              </w:rPr>
            </w:pPr>
            <w:r w:rsidRPr="00C70209">
              <w:rPr>
                <w:rFonts w:eastAsia="Arial Unicode MS"/>
                <w:lang w:eastAsia="ja-JP"/>
              </w:rPr>
              <w:t>Median (IQR)</w:t>
            </w:r>
          </w:p>
        </w:tc>
        <w:tc>
          <w:tcPr>
            <w:tcW w:w="517" w:type="pct"/>
            <w:tcBorders>
              <w:top w:val="single" w:sz="4" w:space="0" w:color="000000"/>
              <w:left w:val="single" w:sz="4" w:space="0" w:color="000000"/>
              <w:bottom w:val="nil"/>
              <w:right w:val="single" w:sz="4" w:space="0" w:color="000000"/>
            </w:tcBorders>
            <w:hideMark/>
          </w:tcPr>
          <w:p w14:paraId="0F599C94"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nil"/>
              <w:right w:val="single" w:sz="4" w:space="0" w:color="000000"/>
            </w:tcBorders>
            <w:hideMark/>
          </w:tcPr>
          <w:p w14:paraId="7BD884EC"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3C70438D" w14:textId="7162C5B0"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39DC4EC4"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69A98CFD"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themeFill="text1"/>
            <w:hideMark/>
          </w:tcPr>
          <w:p w14:paraId="023C9840"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1D8E579C"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2892B987" w14:textId="178EAA28" w:rsidR="00183F9F" w:rsidRPr="00C70209" w:rsidRDefault="00183F9F" w:rsidP="00082182">
            <w:pPr>
              <w:pStyle w:val="Tabletext-evidencematrix"/>
            </w:pPr>
            <w:r w:rsidRPr="00C70209">
              <w:t>Cholette 2013</w:t>
            </w:r>
            <w:r w:rsidRPr="00C70209">
              <w:fldChar w:fldCharType="begin"/>
            </w:r>
            <w:r w:rsidR="000E261C">
              <w:instrText xml:space="preserve"> ADDIN EN.CITE &lt;EndNote&gt;&lt;Cite&gt;&lt;Author&gt;Cholette&lt;/Author&gt;&lt;Year&gt;2013&lt;/Year&gt;&lt;RecNum&gt;940&lt;/RecNum&gt;&lt;DisplayText&gt;&lt;style face="superscript"&gt;351&lt;/style&gt;&lt;/DisplayText&gt;&lt;record&gt;&lt;rec-number&gt;940&lt;/rec-number&gt;&lt;foreign-keys&gt;&lt;key app="EN" db-id="9edve2wadsavt5ewavaxtda4f2tavzvts9ee" timestamp="1435709514"&gt;940&lt;/key&gt;&lt;/foreign-keys&gt;&lt;ref-type name="Journal Article"&gt;17&lt;/ref-type&gt;&lt;contributors&gt;&lt;authors&gt;&lt;author&gt;Cholette, J. M.&lt;/author&gt;&lt;author&gt;Powers, K. S.&lt;/author&gt;&lt;author&gt;Alfieris, G. M.&lt;/author&gt;&lt;author&gt;Angona, R.&lt;/author&gt;&lt;author&gt;Henrichs, K. F.&lt;/author&gt;&lt;author&gt;Masel, D.&lt;/author&gt;&lt;author&gt;Swartz, M. F.&lt;/author&gt;&lt;author&gt;Daugherty, L. E.&lt;/author&gt;&lt;author&gt;Belmont, K.&lt;/author&gt;&lt;author&gt;Blumberg, N.&lt;/author&gt;&lt;/authors&gt;&lt;/contributors&gt;&lt;titles&gt;&lt;title&gt;Transfusion of cell saver salvaged blood in neonates and infants undergoing open heart surgery significantly reduces RBC and coagulant product transfusions and donor exposures: results of a prospective, randomized, clinical trial&lt;/title&gt;&lt;secondary-title&gt;Pediatric Critical Care Medicine&lt;/secondary-title&gt;&lt;alt-title&gt;Pediatr. Crit. Care Med.&lt;/alt-title&gt;&lt;/titles&gt;&lt;periodical&gt;&lt;full-title&gt;Pediatric Critical Care Medicine&lt;/full-title&gt;&lt;/periodical&gt;&lt;pages&gt;137–147&lt;/pages&gt;&lt;volume&gt;14&lt;/volume&gt;&lt;number&gt;2&lt;/number&gt;&lt;dates&gt;&lt;year&gt;2013&lt;/year&gt;&lt;/dates&gt;&lt;isbn&gt;1529-7535&lt;/isbn&gt;&lt;urls&gt;&lt;related-urls&gt;&lt;url&gt;http://www.ncbi.nlm.nih.gov/pmc/articles/PMC3671922/pdf/nihms463601.pdf&lt;/url&gt;&lt;/related-urls&gt;&lt;/urls&gt;&lt;electronic-resource-num&gt;DOI:10.1097/PCC.0b013e31826e741c&lt;/electronic-resource-num&gt;&lt;/record&gt;&lt;/Cite&gt;&lt;/EndNote&gt;</w:instrText>
            </w:r>
            <w:r w:rsidRPr="00C70209">
              <w:fldChar w:fldCharType="separate"/>
            </w:r>
            <w:r w:rsidR="000E261C" w:rsidRPr="000E261C">
              <w:rPr>
                <w:noProof/>
                <w:vertAlign w:val="superscript"/>
              </w:rPr>
              <w:t>351</w:t>
            </w:r>
            <w:r w:rsidRPr="00C70209">
              <w:fldChar w:fldCharType="end"/>
            </w:r>
          </w:p>
          <w:p w14:paraId="1FE444F0" w14:textId="77777777" w:rsidR="00183F9F" w:rsidRPr="00C70209" w:rsidRDefault="00183F9F" w:rsidP="00082182">
            <w:pPr>
              <w:pStyle w:val="Tabletext-evidencematrix"/>
            </w:pPr>
            <w:r w:rsidRPr="00C70209">
              <w:t>Level II (pilot)</w:t>
            </w:r>
          </w:p>
          <w:p w14:paraId="13357D50" w14:textId="77777777" w:rsidR="00183F9F" w:rsidRPr="00C70209" w:rsidRDefault="00183F9F" w:rsidP="00082182">
            <w:pPr>
              <w:pStyle w:val="Tabletext-evidencematrix"/>
            </w:pPr>
            <w:r w:rsidRPr="00C70209">
              <w:rPr>
                <w:i/>
              </w:rPr>
              <w:t>Good</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06151C8A" w14:textId="77777777" w:rsidR="00183F9F" w:rsidRPr="00C70209" w:rsidRDefault="00183F9F" w:rsidP="00082182">
            <w:pPr>
              <w:pStyle w:val="Tabletext-evidencematrix"/>
            </w:pPr>
            <w:r w:rsidRPr="00C70209">
              <w:t>N=106</w:t>
            </w:r>
          </w:p>
        </w:tc>
        <w:tc>
          <w:tcPr>
            <w:tcW w:w="511" w:type="pct"/>
            <w:gridSpan w:val="2"/>
            <w:vMerge w:val="restart"/>
            <w:tcBorders>
              <w:top w:val="single" w:sz="4" w:space="0" w:color="000000"/>
              <w:left w:val="single" w:sz="4" w:space="0" w:color="000000"/>
              <w:bottom w:val="single" w:sz="4" w:space="0" w:color="000000"/>
              <w:right w:val="single" w:sz="4" w:space="0" w:color="000000"/>
            </w:tcBorders>
            <w:hideMark/>
          </w:tcPr>
          <w:p w14:paraId="72F48FA1" w14:textId="77777777" w:rsidR="00183F9F" w:rsidRPr="00C70209" w:rsidRDefault="00183F9F" w:rsidP="00082182">
            <w:pPr>
              <w:pStyle w:val="Tabletext-evidencematrix"/>
            </w:pPr>
            <w:r w:rsidRPr="00C70209">
              <w:t>Children weighing &lt;20 kg scheduled for cardiac surgery with CPB</w:t>
            </w:r>
          </w:p>
        </w:tc>
        <w:tc>
          <w:tcPr>
            <w:tcW w:w="450" w:type="pct"/>
            <w:vMerge w:val="restart"/>
            <w:tcBorders>
              <w:top w:val="single" w:sz="4" w:space="0" w:color="000000"/>
              <w:left w:val="single" w:sz="4" w:space="0" w:color="000000"/>
              <w:bottom w:val="single" w:sz="4" w:space="0" w:color="000000"/>
              <w:right w:val="single" w:sz="4" w:space="0" w:color="000000"/>
            </w:tcBorders>
            <w:hideMark/>
          </w:tcPr>
          <w:p w14:paraId="2B3707DB" w14:textId="77777777" w:rsidR="00183F9F" w:rsidRPr="00C70209" w:rsidRDefault="00183F9F" w:rsidP="00082182">
            <w:pPr>
              <w:pStyle w:val="Tabletext-evidencematrix"/>
            </w:pPr>
            <w:r w:rsidRPr="00C70209">
              <w:t>Single hospital, USA</w:t>
            </w:r>
          </w:p>
        </w:tc>
        <w:tc>
          <w:tcPr>
            <w:tcW w:w="509" w:type="pct"/>
            <w:vMerge w:val="restart"/>
            <w:tcBorders>
              <w:top w:val="single" w:sz="4" w:space="0" w:color="000000"/>
              <w:left w:val="single" w:sz="4" w:space="0" w:color="000000"/>
              <w:bottom w:val="single" w:sz="4" w:space="0" w:color="000000"/>
              <w:right w:val="single" w:sz="4" w:space="0" w:color="000000"/>
            </w:tcBorders>
            <w:hideMark/>
          </w:tcPr>
          <w:p w14:paraId="7935137A" w14:textId="77777777" w:rsidR="00183F9F" w:rsidRPr="00C70209" w:rsidRDefault="00183F9F" w:rsidP="00082182">
            <w:pPr>
              <w:pStyle w:val="Tabletext-evidencematrix"/>
            </w:pPr>
            <w:r w:rsidRPr="00C70209">
              <w:t>Cell salvaged blood versus crystalloid, colloid or albumin for volume replacement</w:t>
            </w:r>
          </w:p>
        </w:tc>
        <w:tc>
          <w:tcPr>
            <w:tcW w:w="491" w:type="pct"/>
            <w:tcBorders>
              <w:top w:val="single" w:sz="4" w:space="0" w:color="000000"/>
              <w:left w:val="single" w:sz="4" w:space="0" w:color="000000"/>
              <w:bottom w:val="single" w:sz="4" w:space="0" w:color="000000"/>
              <w:right w:val="single" w:sz="4" w:space="0" w:color="000000"/>
            </w:tcBorders>
            <w:hideMark/>
          </w:tcPr>
          <w:p w14:paraId="043934FF" w14:textId="77777777" w:rsidR="00183F9F" w:rsidRPr="00C70209" w:rsidRDefault="00183F9F" w:rsidP="00082182">
            <w:pPr>
              <w:pStyle w:val="Tabletext-evidencematrix"/>
            </w:pPr>
            <w:r w:rsidRPr="00C70209">
              <w:t>Mean no. RBC transfused within 24 hrs post-surgery</w:t>
            </w:r>
          </w:p>
        </w:tc>
        <w:tc>
          <w:tcPr>
            <w:tcW w:w="517" w:type="pct"/>
            <w:tcBorders>
              <w:top w:val="single" w:sz="4" w:space="0" w:color="000000"/>
              <w:left w:val="single" w:sz="4" w:space="0" w:color="000000"/>
              <w:bottom w:val="single" w:sz="4" w:space="0" w:color="000000"/>
              <w:right w:val="single" w:sz="4" w:space="0" w:color="000000"/>
            </w:tcBorders>
            <w:hideMark/>
          </w:tcPr>
          <w:p w14:paraId="21B2CFEA" w14:textId="77777777" w:rsidR="00183F9F" w:rsidRPr="00C70209" w:rsidRDefault="00183F9F" w:rsidP="00082182">
            <w:pPr>
              <w:pStyle w:val="Tabletext-evidencematrix"/>
            </w:pPr>
            <w:r w:rsidRPr="00C70209">
              <w:t>0.04 ± 0.19 (n=53)</w:t>
            </w:r>
          </w:p>
        </w:tc>
        <w:tc>
          <w:tcPr>
            <w:tcW w:w="517" w:type="pct"/>
            <w:tcBorders>
              <w:top w:val="single" w:sz="4" w:space="0" w:color="000000"/>
              <w:left w:val="single" w:sz="4" w:space="0" w:color="000000"/>
              <w:bottom w:val="single" w:sz="4" w:space="0" w:color="000000"/>
              <w:right w:val="single" w:sz="4" w:space="0" w:color="000000"/>
            </w:tcBorders>
            <w:hideMark/>
          </w:tcPr>
          <w:p w14:paraId="63DEFD1A" w14:textId="77777777" w:rsidR="00183F9F" w:rsidRPr="00C70209" w:rsidRDefault="00183F9F" w:rsidP="00082182">
            <w:pPr>
              <w:pStyle w:val="Tabletext-evidencematrix"/>
            </w:pPr>
            <w:r w:rsidRPr="00C70209">
              <w:t>0.51 ± 0.91 (n=53)</w:t>
            </w:r>
          </w:p>
        </w:tc>
        <w:tc>
          <w:tcPr>
            <w:tcW w:w="517" w:type="pct"/>
            <w:tcBorders>
              <w:top w:val="single" w:sz="4" w:space="0" w:color="000000"/>
              <w:left w:val="single" w:sz="4" w:space="0" w:color="000000"/>
              <w:bottom w:val="single" w:sz="4" w:space="0" w:color="000000"/>
              <w:right w:val="single" w:sz="4" w:space="0" w:color="000000"/>
            </w:tcBorders>
            <w:hideMark/>
          </w:tcPr>
          <w:p w14:paraId="7CA0B804" w14:textId="77777777" w:rsidR="00183F9F" w:rsidRPr="00C70209" w:rsidRDefault="00183F9F" w:rsidP="00082182">
            <w:pPr>
              <w:pStyle w:val="Tabletext-evidencematrix"/>
            </w:pPr>
            <w:r w:rsidRPr="00C70209">
              <w:t>MD –0.47 [–0.72, –0.22]</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CC06F09" w14:textId="77777777" w:rsidR="00183F9F" w:rsidRPr="00C70209" w:rsidRDefault="00183F9F" w:rsidP="00082182">
            <w:pPr>
              <w:pStyle w:val="Tabletext-evidencematrix"/>
              <w:rPr>
                <w:i/>
              </w:rPr>
            </w:pPr>
            <w:r w:rsidRPr="00C70209">
              <w:rPr>
                <w:i/>
              </w:rPr>
              <w:t>Favours cell salvage</w:t>
            </w:r>
          </w:p>
          <w:p w14:paraId="3D70703B" w14:textId="21195671" w:rsidR="00183F9F" w:rsidRPr="00C70209" w:rsidRDefault="001A475D" w:rsidP="00082182">
            <w:pPr>
              <w:pStyle w:val="Tabletext-evidencematrix"/>
            </w:pPr>
            <w:r w:rsidRPr="001A475D">
              <w:rPr>
                <w:i/>
              </w:rPr>
              <w:t>P = </w:t>
            </w:r>
            <w:r w:rsidR="00183F9F" w:rsidRPr="00C70209">
              <w:t>0.001</w:t>
            </w:r>
          </w:p>
        </w:tc>
      </w:tr>
      <w:tr w:rsidR="00183F9F" w:rsidRPr="00C70209" w14:paraId="46E13F6F"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8C3BCC8"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082E3EF1" w14:textId="77777777" w:rsidR="00183F9F" w:rsidRPr="00C70209" w:rsidRDefault="00183F9F" w:rsidP="00082182">
            <w:pPr>
              <w:pStyle w:val="Tabletext-evidencematrix"/>
            </w:pPr>
          </w:p>
        </w:tc>
        <w:tc>
          <w:tcPr>
            <w:tcW w:w="511" w:type="pct"/>
            <w:gridSpan w:val="2"/>
            <w:vMerge/>
            <w:tcBorders>
              <w:top w:val="single" w:sz="4" w:space="0" w:color="000000"/>
              <w:left w:val="single" w:sz="4" w:space="0" w:color="000000"/>
              <w:bottom w:val="single" w:sz="4" w:space="0" w:color="000000"/>
              <w:right w:val="single" w:sz="4" w:space="0" w:color="000000"/>
            </w:tcBorders>
            <w:vAlign w:val="center"/>
            <w:hideMark/>
          </w:tcPr>
          <w:p w14:paraId="713167CF" w14:textId="77777777" w:rsidR="00183F9F" w:rsidRPr="00C70209" w:rsidRDefault="00183F9F" w:rsidP="00082182">
            <w:pPr>
              <w:pStyle w:val="Tabletext-evidencematrix"/>
            </w:pPr>
          </w:p>
        </w:tc>
        <w:tc>
          <w:tcPr>
            <w:tcW w:w="450" w:type="pct"/>
            <w:vMerge/>
            <w:tcBorders>
              <w:top w:val="single" w:sz="4" w:space="0" w:color="000000"/>
              <w:left w:val="single" w:sz="4" w:space="0" w:color="000000"/>
              <w:bottom w:val="single" w:sz="4" w:space="0" w:color="000000"/>
              <w:right w:val="single" w:sz="4" w:space="0" w:color="000000"/>
            </w:tcBorders>
            <w:vAlign w:val="center"/>
            <w:hideMark/>
          </w:tcPr>
          <w:p w14:paraId="0F685C40" w14:textId="77777777" w:rsidR="00183F9F" w:rsidRPr="00C70209" w:rsidRDefault="00183F9F" w:rsidP="00082182">
            <w:pPr>
              <w:pStyle w:val="Tabletext-evidencematrix"/>
            </w:pPr>
          </w:p>
        </w:tc>
        <w:tc>
          <w:tcPr>
            <w:tcW w:w="509" w:type="pct"/>
            <w:vMerge/>
            <w:tcBorders>
              <w:top w:val="single" w:sz="4" w:space="0" w:color="000000"/>
              <w:left w:val="single" w:sz="4" w:space="0" w:color="000000"/>
              <w:bottom w:val="single" w:sz="4" w:space="0" w:color="000000"/>
              <w:right w:val="single" w:sz="4" w:space="0" w:color="000000"/>
            </w:tcBorders>
            <w:vAlign w:val="center"/>
            <w:hideMark/>
          </w:tcPr>
          <w:p w14:paraId="31A7B408" w14:textId="77777777" w:rsidR="00183F9F" w:rsidRPr="00C70209" w:rsidRDefault="00183F9F" w:rsidP="00082182">
            <w:pPr>
              <w:pStyle w:val="Tabletext-evidencematrix"/>
            </w:pPr>
          </w:p>
        </w:tc>
        <w:tc>
          <w:tcPr>
            <w:tcW w:w="491" w:type="pct"/>
            <w:tcBorders>
              <w:top w:val="single" w:sz="4" w:space="0" w:color="000000"/>
              <w:left w:val="single" w:sz="4" w:space="0" w:color="000000"/>
              <w:bottom w:val="single" w:sz="4" w:space="0" w:color="000000"/>
              <w:right w:val="single" w:sz="4" w:space="0" w:color="000000"/>
            </w:tcBorders>
            <w:hideMark/>
          </w:tcPr>
          <w:p w14:paraId="09B253E7" w14:textId="77777777" w:rsidR="00183F9F" w:rsidRPr="00C70209" w:rsidRDefault="00183F9F" w:rsidP="00082182">
            <w:pPr>
              <w:pStyle w:val="Tabletext-evidencematrix"/>
            </w:pPr>
            <w:r w:rsidRPr="00C70209">
              <w:t>Mean no. RBC transfused within 48 hrs post-surgery</w:t>
            </w:r>
          </w:p>
        </w:tc>
        <w:tc>
          <w:tcPr>
            <w:tcW w:w="517" w:type="pct"/>
            <w:tcBorders>
              <w:top w:val="single" w:sz="4" w:space="0" w:color="000000"/>
              <w:left w:val="single" w:sz="4" w:space="0" w:color="000000"/>
              <w:bottom w:val="single" w:sz="4" w:space="0" w:color="000000"/>
              <w:right w:val="single" w:sz="4" w:space="0" w:color="000000"/>
            </w:tcBorders>
            <w:hideMark/>
          </w:tcPr>
          <w:p w14:paraId="194972DA" w14:textId="77777777" w:rsidR="00183F9F" w:rsidRPr="00C70209" w:rsidRDefault="00183F9F" w:rsidP="00082182">
            <w:pPr>
              <w:pStyle w:val="Tabletext-evidencematrix"/>
            </w:pPr>
            <w:r w:rsidRPr="00C70209">
              <w:t>0.19 ± 0.44 (n=53)</w:t>
            </w:r>
          </w:p>
        </w:tc>
        <w:tc>
          <w:tcPr>
            <w:tcW w:w="517" w:type="pct"/>
            <w:tcBorders>
              <w:top w:val="single" w:sz="4" w:space="0" w:color="000000"/>
              <w:left w:val="single" w:sz="4" w:space="0" w:color="000000"/>
              <w:bottom w:val="single" w:sz="4" w:space="0" w:color="000000"/>
              <w:right w:val="single" w:sz="4" w:space="0" w:color="000000"/>
            </w:tcBorders>
            <w:hideMark/>
          </w:tcPr>
          <w:p w14:paraId="31C7D5EF" w14:textId="77777777" w:rsidR="00183F9F" w:rsidRPr="00C70209" w:rsidRDefault="00183F9F" w:rsidP="00082182">
            <w:pPr>
              <w:pStyle w:val="Tabletext-evidencematrix"/>
            </w:pPr>
            <w:r w:rsidRPr="00C70209">
              <w:t>0.75 ± 1.2 (n=53)</w:t>
            </w:r>
          </w:p>
        </w:tc>
        <w:tc>
          <w:tcPr>
            <w:tcW w:w="517" w:type="pct"/>
            <w:tcBorders>
              <w:top w:val="single" w:sz="4" w:space="0" w:color="000000"/>
              <w:left w:val="single" w:sz="4" w:space="0" w:color="000000"/>
              <w:bottom w:val="single" w:sz="4" w:space="0" w:color="000000"/>
              <w:right w:val="single" w:sz="4" w:space="0" w:color="000000"/>
            </w:tcBorders>
            <w:hideMark/>
          </w:tcPr>
          <w:p w14:paraId="5A670944" w14:textId="77777777" w:rsidR="00183F9F" w:rsidRPr="00C70209" w:rsidRDefault="00183F9F" w:rsidP="00082182">
            <w:pPr>
              <w:pStyle w:val="Tabletext-evidencematrix"/>
            </w:pPr>
            <w:r w:rsidRPr="00C70209">
              <w:t>MD –0.56 [–0.90, –0.22]</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DDB4E92" w14:textId="77777777" w:rsidR="00183F9F" w:rsidRPr="00C70209" w:rsidRDefault="00183F9F" w:rsidP="00082182">
            <w:pPr>
              <w:pStyle w:val="Tabletext-evidencematrix"/>
              <w:rPr>
                <w:i/>
              </w:rPr>
            </w:pPr>
            <w:r w:rsidRPr="00C70209">
              <w:rPr>
                <w:i/>
              </w:rPr>
              <w:t>Favours cell salvage</w:t>
            </w:r>
          </w:p>
          <w:p w14:paraId="2161FADA" w14:textId="37282325" w:rsidR="00183F9F" w:rsidRPr="00C70209" w:rsidRDefault="001A475D" w:rsidP="00082182">
            <w:pPr>
              <w:pStyle w:val="Tabletext-evidencematrix"/>
            </w:pPr>
            <w:r w:rsidRPr="001A475D">
              <w:rPr>
                <w:i/>
              </w:rPr>
              <w:t>P = </w:t>
            </w:r>
            <w:r w:rsidR="00183F9F" w:rsidRPr="00C70209">
              <w:t>0.003</w:t>
            </w:r>
          </w:p>
        </w:tc>
      </w:tr>
      <w:tr w:rsidR="00183F9F" w:rsidRPr="00C70209" w14:paraId="3ABD88CA"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4A4B4EAE"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46163C62" w14:textId="77777777" w:rsidR="00183F9F" w:rsidRPr="00C70209" w:rsidRDefault="00183F9F" w:rsidP="00082182">
            <w:pPr>
              <w:pStyle w:val="Tabletext-evidencematrix"/>
            </w:pPr>
          </w:p>
        </w:tc>
        <w:tc>
          <w:tcPr>
            <w:tcW w:w="511" w:type="pct"/>
            <w:gridSpan w:val="2"/>
            <w:vMerge/>
            <w:tcBorders>
              <w:top w:val="single" w:sz="4" w:space="0" w:color="000000"/>
              <w:left w:val="single" w:sz="4" w:space="0" w:color="000000"/>
              <w:bottom w:val="single" w:sz="4" w:space="0" w:color="000000"/>
              <w:right w:val="single" w:sz="4" w:space="0" w:color="000000"/>
            </w:tcBorders>
            <w:vAlign w:val="center"/>
            <w:hideMark/>
          </w:tcPr>
          <w:p w14:paraId="5E1746E7" w14:textId="77777777" w:rsidR="00183F9F" w:rsidRPr="00C70209" w:rsidRDefault="00183F9F" w:rsidP="00082182">
            <w:pPr>
              <w:pStyle w:val="Tabletext-evidencematrix"/>
            </w:pPr>
          </w:p>
        </w:tc>
        <w:tc>
          <w:tcPr>
            <w:tcW w:w="450" w:type="pct"/>
            <w:vMerge/>
            <w:tcBorders>
              <w:top w:val="single" w:sz="4" w:space="0" w:color="000000"/>
              <w:left w:val="single" w:sz="4" w:space="0" w:color="000000"/>
              <w:bottom w:val="single" w:sz="4" w:space="0" w:color="000000"/>
              <w:right w:val="single" w:sz="4" w:space="0" w:color="000000"/>
            </w:tcBorders>
            <w:vAlign w:val="center"/>
            <w:hideMark/>
          </w:tcPr>
          <w:p w14:paraId="3E07FAD0" w14:textId="77777777" w:rsidR="00183F9F" w:rsidRPr="00C70209" w:rsidRDefault="00183F9F" w:rsidP="00082182">
            <w:pPr>
              <w:pStyle w:val="Tabletext-evidencematrix"/>
            </w:pPr>
          </w:p>
        </w:tc>
        <w:tc>
          <w:tcPr>
            <w:tcW w:w="509" w:type="pct"/>
            <w:vMerge/>
            <w:tcBorders>
              <w:top w:val="single" w:sz="4" w:space="0" w:color="000000"/>
              <w:left w:val="single" w:sz="4" w:space="0" w:color="000000"/>
              <w:bottom w:val="single" w:sz="4" w:space="0" w:color="000000"/>
              <w:right w:val="single" w:sz="4" w:space="0" w:color="000000"/>
            </w:tcBorders>
            <w:vAlign w:val="center"/>
            <w:hideMark/>
          </w:tcPr>
          <w:p w14:paraId="532DD0CF" w14:textId="77777777" w:rsidR="00183F9F" w:rsidRPr="00C70209" w:rsidRDefault="00183F9F" w:rsidP="00082182">
            <w:pPr>
              <w:pStyle w:val="Tabletext-evidencematrix"/>
            </w:pPr>
          </w:p>
        </w:tc>
        <w:tc>
          <w:tcPr>
            <w:tcW w:w="491" w:type="pct"/>
            <w:tcBorders>
              <w:top w:val="single" w:sz="4" w:space="0" w:color="000000"/>
              <w:left w:val="single" w:sz="4" w:space="0" w:color="000000"/>
              <w:bottom w:val="single" w:sz="4" w:space="0" w:color="000000"/>
              <w:right w:val="single" w:sz="4" w:space="0" w:color="000000"/>
            </w:tcBorders>
            <w:hideMark/>
          </w:tcPr>
          <w:p w14:paraId="1FB06779" w14:textId="77777777" w:rsidR="00183F9F" w:rsidRPr="00C70209" w:rsidRDefault="00183F9F" w:rsidP="00082182">
            <w:pPr>
              <w:pStyle w:val="Tabletext-evidencematrix"/>
            </w:pPr>
            <w:r w:rsidRPr="00C70209">
              <w:t>Mean no.</w:t>
            </w:r>
            <w:r w:rsidRPr="00C70209" w:rsidDel="00F9735F">
              <w:t xml:space="preserve"> </w:t>
            </w:r>
            <w:r w:rsidRPr="00C70209">
              <w:t>RBC transfused within 7 days post-surgery</w:t>
            </w:r>
          </w:p>
        </w:tc>
        <w:tc>
          <w:tcPr>
            <w:tcW w:w="517" w:type="pct"/>
            <w:tcBorders>
              <w:top w:val="single" w:sz="4" w:space="0" w:color="000000"/>
              <w:left w:val="single" w:sz="4" w:space="0" w:color="000000"/>
              <w:bottom w:val="single" w:sz="4" w:space="0" w:color="000000"/>
              <w:right w:val="single" w:sz="4" w:space="0" w:color="000000"/>
            </w:tcBorders>
            <w:hideMark/>
          </w:tcPr>
          <w:p w14:paraId="4D7E515E" w14:textId="77777777" w:rsidR="00183F9F" w:rsidRPr="00C70209" w:rsidRDefault="00183F9F" w:rsidP="00082182">
            <w:pPr>
              <w:pStyle w:val="Tabletext-evidencematrix"/>
            </w:pPr>
            <w:r w:rsidRPr="00C70209">
              <w:t>0.64 ± 1.24 (n=53)</w:t>
            </w:r>
          </w:p>
        </w:tc>
        <w:tc>
          <w:tcPr>
            <w:tcW w:w="517" w:type="pct"/>
            <w:tcBorders>
              <w:top w:val="single" w:sz="4" w:space="0" w:color="000000"/>
              <w:left w:val="single" w:sz="4" w:space="0" w:color="000000"/>
              <w:bottom w:val="single" w:sz="4" w:space="0" w:color="000000"/>
              <w:right w:val="single" w:sz="4" w:space="0" w:color="000000"/>
            </w:tcBorders>
            <w:hideMark/>
          </w:tcPr>
          <w:p w14:paraId="020456C6" w14:textId="77777777" w:rsidR="00183F9F" w:rsidRPr="00C70209" w:rsidRDefault="00183F9F" w:rsidP="00082182">
            <w:pPr>
              <w:pStyle w:val="Tabletext-evidencematrix"/>
            </w:pPr>
            <w:r w:rsidRPr="00C70209">
              <w:t>1.1 ± 1.4 (n=53)</w:t>
            </w:r>
          </w:p>
        </w:tc>
        <w:tc>
          <w:tcPr>
            <w:tcW w:w="517" w:type="pct"/>
            <w:tcBorders>
              <w:top w:val="single" w:sz="4" w:space="0" w:color="000000"/>
              <w:left w:val="single" w:sz="4" w:space="0" w:color="000000"/>
              <w:bottom w:val="single" w:sz="4" w:space="0" w:color="000000"/>
              <w:right w:val="single" w:sz="4" w:space="0" w:color="000000"/>
            </w:tcBorders>
            <w:hideMark/>
          </w:tcPr>
          <w:p w14:paraId="7B819250" w14:textId="77777777" w:rsidR="00183F9F" w:rsidRPr="00C70209" w:rsidRDefault="00183F9F" w:rsidP="00082182">
            <w:pPr>
              <w:pStyle w:val="Tabletext-evidencematrix"/>
            </w:pPr>
            <w:r w:rsidRPr="00C70209">
              <w:t>MD –0.46 [–0.96, 0.04]</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4D70399" w14:textId="77777777" w:rsidR="00183F9F" w:rsidRPr="00C70209" w:rsidRDefault="00183F9F" w:rsidP="00082182">
            <w:pPr>
              <w:pStyle w:val="Tabletext-evidencematrix"/>
            </w:pPr>
            <w:r w:rsidRPr="00C70209">
              <w:rPr>
                <w:i/>
              </w:rPr>
              <w:t>No significant difference</w:t>
            </w:r>
          </w:p>
          <w:p w14:paraId="37B1CACA" w14:textId="3958453E" w:rsidR="00183F9F" w:rsidRPr="00C70209" w:rsidRDefault="001A475D" w:rsidP="00082182">
            <w:pPr>
              <w:pStyle w:val="Tabletext-evidencematrix"/>
            </w:pPr>
            <w:r w:rsidRPr="001A475D">
              <w:rPr>
                <w:i/>
              </w:rPr>
              <w:t>P = </w:t>
            </w:r>
            <w:r w:rsidR="00183F9F" w:rsidRPr="00C70209">
              <w:t>0.07</w:t>
            </w:r>
          </w:p>
        </w:tc>
      </w:tr>
      <w:tr w:rsidR="00183F9F" w:rsidRPr="00C70209" w14:paraId="1822F8C0"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4358C52"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554DE95" w14:textId="77777777" w:rsidR="00183F9F" w:rsidRPr="00C70209" w:rsidRDefault="00183F9F" w:rsidP="00082182">
            <w:pPr>
              <w:pStyle w:val="Tabletext-evidencematrix"/>
            </w:pPr>
          </w:p>
        </w:tc>
        <w:tc>
          <w:tcPr>
            <w:tcW w:w="511" w:type="pct"/>
            <w:gridSpan w:val="2"/>
            <w:vMerge/>
            <w:tcBorders>
              <w:top w:val="single" w:sz="4" w:space="0" w:color="000000"/>
              <w:left w:val="single" w:sz="4" w:space="0" w:color="000000"/>
              <w:bottom w:val="single" w:sz="4" w:space="0" w:color="000000"/>
              <w:right w:val="single" w:sz="4" w:space="0" w:color="000000"/>
            </w:tcBorders>
            <w:vAlign w:val="center"/>
            <w:hideMark/>
          </w:tcPr>
          <w:p w14:paraId="03EBEE32" w14:textId="77777777" w:rsidR="00183F9F" w:rsidRPr="00C70209" w:rsidRDefault="00183F9F" w:rsidP="00082182">
            <w:pPr>
              <w:pStyle w:val="Tabletext-evidencematrix"/>
            </w:pPr>
          </w:p>
        </w:tc>
        <w:tc>
          <w:tcPr>
            <w:tcW w:w="450" w:type="pct"/>
            <w:vMerge/>
            <w:tcBorders>
              <w:top w:val="single" w:sz="4" w:space="0" w:color="000000"/>
              <w:left w:val="single" w:sz="4" w:space="0" w:color="000000"/>
              <w:bottom w:val="single" w:sz="4" w:space="0" w:color="000000"/>
              <w:right w:val="single" w:sz="4" w:space="0" w:color="000000"/>
            </w:tcBorders>
            <w:vAlign w:val="center"/>
            <w:hideMark/>
          </w:tcPr>
          <w:p w14:paraId="0D1DB581" w14:textId="77777777" w:rsidR="00183F9F" w:rsidRPr="00C70209" w:rsidRDefault="00183F9F" w:rsidP="00082182">
            <w:pPr>
              <w:pStyle w:val="Tabletext-evidencematrix"/>
            </w:pPr>
          </w:p>
        </w:tc>
        <w:tc>
          <w:tcPr>
            <w:tcW w:w="509" w:type="pct"/>
            <w:vMerge/>
            <w:tcBorders>
              <w:top w:val="single" w:sz="4" w:space="0" w:color="000000"/>
              <w:left w:val="single" w:sz="4" w:space="0" w:color="000000"/>
              <w:bottom w:val="single" w:sz="4" w:space="0" w:color="000000"/>
              <w:right w:val="single" w:sz="4" w:space="0" w:color="000000"/>
            </w:tcBorders>
            <w:vAlign w:val="center"/>
            <w:hideMark/>
          </w:tcPr>
          <w:p w14:paraId="47C8D853" w14:textId="77777777" w:rsidR="00183F9F" w:rsidRPr="00C70209" w:rsidRDefault="00183F9F" w:rsidP="00082182">
            <w:pPr>
              <w:pStyle w:val="Tabletext-evidencematrix"/>
            </w:pPr>
          </w:p>
        </w:tc>
        <w:tc>
          <w:tcPr>
            <w:tcW w:w="491" w:type="pct"/>
            <w:tcBorders>
              <w:top w:val="single" w:sz="4" w:space="0" w:color="000000"/>
              <w:left w:val="single" w:sz="4" w:space="0" w:color="000000"/>
              <w:bottom w:val="single" w:sz="4" w:space="0" w:color="000000"/>
              <w:right w:val="single" w:sz="4" w:space="0" w:color="000000"/>
            </w:tcBorders>
            <w:hideMark/>
          </w:tcPr>
          <w:p w14:paraId="7F1FC669" w14:textId="77777777" w:rsidR="00183F9F" w:rsidRPr="00C70209" w:rsidRDefault="00183F9F" w:rsidP="00082182">
            <w:pPr>
              <w:pStyle w:val="Tabletext-evidencematrix"/>
            </w:pPr>
            <w:r w:rsidRPr="00C70209">
              <w:t>Mean no. PLT transfused within 2 days post-surgery</w:t>
            </w:r>
          </w:p>
        </w:tc>
        <w:tc>
          <w:tcPr>
            <w:tcW w:w="517" w:type="pct"/>
            <w:tcBorders>
              <w:top w:val="single" w:sz="4" w:space="0" w:color="000000"/>
              <w:left w:val="single" w:sz="4" w:space="0" w:color="000000"/>
              <w:bottom w:val="single" w:sz="4" w:space="0" w:color="000000"/>
              <w:right w:val="single" w:sz="4" w:space="0" w:color="000000"/>
            </w:tcBorders>
            <w:hideMark/>
          </w:tcPr>
          <w:p w14:paraId="010B9752" w14:textId="77777777" w:rsidR="00183F9F" w:rsidRPr="00C70209" w:rsidRDefault="00183F9F" w:rsidP="00082182">
            <w:pPr>
              <w:pStyle w:val="Tabletext-evidencematrix"/>
            </w:pPr>
            <w:r w:rsidRPr="00C70209">
              <w:t>0 ± 0 (n=53)</w:t>
            </w:r>
          </w:p>
        </w:tc>
        <w:tc>
          <w:tcPr>
            <w:tcW w:w="517" w:type="pct"/>
            <w:tcBorders>
              <w:top w:val="single" w:sz="4" w:space="0" w:color="000000"/>
              <w:left w:val="single" w:sz="4" w:space="0" w:color="000000"/>
              <w:bottom w:val="single" w:sz="4" w:space="0" w:color="000000"/>
              <w:right w:val="single" w:sz="4" w:space="0" w:color="000000"/>
            </w:tcBorders>
            <w:hideMark/>
          </w:tcPr>
          <w:p w14:paraId="34B8CAEE" w14:textId="77777777" w:rsidR="00183F9F" w:rsidRPr="00C70209" w:rsidRDefault="00183F9F" w:rsidP="00082182">
            <w:pPr>
              <w:pStyle w:val="Tabletext-evidencematrix"/>
            </w:pPr>
            <w:r w:rsidRPr="00C70209">
              <w:t>0.11 ± 0.38 (n=53)</w:t>
            </w:r>
          </w:p>
        </w:tc>
        <w:tc>
          <w:tcPr>
            <w:tcW w:w="517" w:type="pct"/>
            <w:tcBorders>
              <w:top w:val="single" w:sz="4" w:space="0" w:color="000000"/>
              <w:left w:val="single" w:sz="4" w:space="0" w:color="000000"/>
              <w:bottom w:val="single" w:sz="4" w:space="0" w:color="000000"/>
              <w:right w:val="single" w:sz="4" w:space="0" w:color="000000"/>
            </w:tcBorders>
            <w:hideMark/>
          </w:tcPr>
          <w:p w14:paraId="304DD166" w14:textId="77777777" w:rsidR="00183F9F" w:rsidRPr="00C70209" w:rsidRDefault="00183F9F" w:rsidP="00082182">
            <w:pPr>
              <w:pStyle w:val="Tabletext-evidencematrix"/>
            </w:pPr>
            <w:r w:rsidRPr="00C70209">
              <w:t>NR</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466F93B" w14:textId="77777777" w:rsidR="00183F9F" w:rsidRPr="00C70209" w:rsidRDefault="00183F9F" w:rsidP="00082182">
            <w:pPr>
              <w:pStyle w:val="Tabletext-evidencematrix"/>
              <w:rPr>
                <w:i/>
              </w:rPr>
            </w:pPr>
            <w:r w:rsidRPr="00C70209">
              <w:rPr>
                <w:i/>
              </w:rPr>
              <w:t>Favours cell salvage</w:t>
            </w:r>
          </w:p>
          <w:p w14:paraId="6D740CFB" w14:textId="66D14D0F" w:rsidR="00183F9F" w:rsidRPr="00C70209" w:rsidRDefault="001A475D" w:rsidP="00082182">
            <w:pPr>
              <w:pStyle w:val="Tabletext-evidencematrix"/>
            </w:pPr>
            <w:r w:rsidRPr="001A475D">
              <w:rPr>
                <w:i/>
              </w:rPr>
              <w:t>P = </w:t>
            </w:r>
            <w:r w:rsidR="00183F9F" w:rsidRPr="00C70209">
              <w:t>0.03</w:t>
            </w:r>
          </w:p>
        </w:tc>
      </w:tr>
      <w:tr w:rsidR="00183F9F" w:rsidRPr="00C70209" w14:paraId="32943BBB"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0ADADDA"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71F33E56" w14:textId="77777777" w:rsidR="00183F9F" w:rsidRPr="00C70209" w:rsidRDefault="00183F9F" w:rsidP="00082182">
            <w:pPr>
              <w:pStyle w:val="Tabletext-evidencematrix"/>
            </w:pPr>
          </w:p>
        </w:tc>
        <w:tc>
          <w:tcPr>
            <w:tcW w:w="511" w:type="pct"/>
            <w:gridSpan w:val="2"/>
            <w:vMerge/>
            <w:tcBorders>
              <w:top w:val="single" w:sz="4" w:space="0" w:color="000000"/>
              <w:left w:val="single" w:sz="4" w:space="0" w:color="000000"/>
              <w:bottom w:val="single" w:sz="4" w:space="0" w:color="000000"/>
              <w:right w:val="single" w:sz="4" w:space="0" w:color="000000"/>
            </w:tcBorders>
            <w:vAlign w:val="center"/>
            <w:hideMark/>
          </w:tcPr>
          <w:p w14:paraId="1BAB67A6" w14:textId="77777777" w:rsidR="00183F9F" w:rsidRPr="00C70209" w:rsidRDefault="00183F9F" w:rsidP="00082182">
            <w:pPr>
              <w:pStyle w:val="Tabletext-evidencematrix"/>
            </w:pPr>
          </w:p>
        </w:tc>
        <w:tc>
          <w:tcPr>
            <w:tcW w:w="450" w:type="pct"/>
            <w:vMerge/>
            <w:tcBorders>
              <w:top w:val="single" w:sz="4" w:space="0" w:color="000000"/>
              <w:left w:val="single" w:sz="4" w:space="0" w:color="000000"/>
              <w:bottom w:val="single" w:sz="4" w:space="0" w:color="000000"/>
              <w:right w:val="single" w:sz="4" w:space="0" w:color="000000"/>
            </w:tcBorders>
            <w:vAlign w:val="center"/>
            <w:hideMark/>
          </w:tcPr>
          <w:p w14:paraId="19B40F44" w14:textId="77777777" w:rsidR="00183F9F" w:rsidRPr="00C70209" w:rsidRDefault="00183F9F" w:rsidP="00082182">
            <w:pPr>
              <w:pStyle w:val="Tabletext-evidencematrix"/>
            </w:pPr>
          </w:p>
        </w:tc>
        <w:tc>
          <w:tcPr>
            <w:tcW w:w="509" w:type="pct"/>
            <w:vMerge/>
            <w:tcBorders>
              <w:top w:val="single" w:sz="4" w:space="0" w:color="000000"/>
              <w:left w:val="single" w:sz="4" w:space="0" w:color="000000"/>
              <w:bottom w:val="single" w:sz="4" w:space="0" w:color="000000"/>
              <w:right w:val="single" w:sz="4" w:space="0" w:color="000000"/>
            </w:tcBorders>
            <w:vAlign w:val="center"/>
            <w:hideMark/>
          </w:tcPr>
          <w:p w14:paraId="2BBA73E1" w14:textId="77777777" w:rsidR="00183F9F" w:rsidRPr="00C70209" w:rsidRDefault="00183F9F" w:rsidP="00082182">
            <w:pPr>
              <w:pStyle w:val="Tabletext-evidencematrix"/>
            </w:pPr>
          </w:p>
        </w:tc>
        <w:tc>
          <w:tcPr>
            <w:tcW w:w="491" w:type="pct"/>
            <w:tcBorders>
              <w:top w:val="single" w:sz="4" w:space="0" w:color="000000"/>
              <w:left w:val="single" w:sz="4" w:space="0" w:color="000000"/>
              <w:bottom w:val="single" w:sz="4" w:space="0" w:color="000000"/>
              <w:right w:val="single" w:sz="4" w:space="0" w:color="000000"/>
            </w:tcBorders>
            <w:hideMark/>
          </w:tcPr>
          <w:p w14:paraId="2AFC3FDA" w14:textId="77777777" w:rsidR="00183F9F" w:rsidRPr="00C70209" w:rsidRDefault="00183F9F" w:rsidP="00082182">
            <w:pPr>
              <w:pStyle w:val="Tabletext-evidencematrix"/>
            </w:pPr>
            <w:r w:rsidRPr="00C70209">
              <w:t>Mean no. FFP transfused within 2 days post-surgery</w:t>
            </w:r>
          </w:p>
        </w:tc>
        <w:tc>
          <w:tcPr>
            <w:tcW w:w="517" w:type="pct"/>
            <w:tcBorders>
              <w:top w:val="single" w:sz="4" w:space="0" w:color="000000"/>
              <w:left w:val="single" w:sz="4" w:space="0" w:color="000000"/>
              <w:bottom w:val="single" w:sz="4" w:space="0" w:color="000000"/>
              <w:right w:val="single" w:sz="4" w:space="0" w:color="000000"/>
            </w:tcBorders>
            <w:hideMark/>
          </w:tcPr>
          <w:p w14:paraId="2A2A621E" w14:textId="77777777" w:rsidR="00183F9F" w:rsidRPr="00C70209" w:rsidRDefault="00183F9F" w:rsidP="00082182">
            <w:pPr>
              <w:pStyle w:val="Tabletext-evidencematrix"/>
            </w:pPr>
            <w:r w:rsidRPr="00C70209">
              <w:t>0 ± 0 (n=53)</w:t>
            </w:r>
          </w:p>
        </w:tc>
        <w:tc>
          <w:tcPr>
            <w:tcW w:w="517" w:type="pct"/>
            <w:tcBorders>
              <w:top w:val="single" w:sz="4" w:space="0" w:color="000000"/>
              <w:left w:val="single" w:sz="4" w:space="0" w:color="000000"/>
              <w:bottom w:val="single" w:sz="4" w:space="0" w:color="000000"/>
              <w:right w:val="single" w:sz="4" w:space="0" w:color="000000"/>
            </w:tcBorders>
            <w:hideMark/>
          </w:tcPr>
          <w:p w14:paraId="3702DD29" w14:textId="77777777" w:rsidR="00183F9F" w:rsidRPr="00C70209" w:rsidRDefault="00183F9F" w:rsidP="00082182">
            <w:pPr>
              <w:pStyle w:val="Tabletext-evidencematrix"/>
            </w:pPr>
            <w:r w:rsidRPr="00C70209">
              <w:t xml:space="preserve">0.15 ± 0.46 (n=53) </w:t>
            </w:r>
          </w:p>
        </w:tc>
        <w:tc>
          <w:tcPr>
            <w:tcW w:w="517" w:type="pct"/>
            <w:tcBorders>
              <w:top w:val="single" w:sz="4" w:space="0" w:color="000000"/>
              <w:left w:val="single" w:sz="4" w:space="0" w:color="000000"/>
              <w:bottom w:val="single" w:sz="4" w:space="0" w:color="000000"/>
              <w:right w:val="single" w:sz="4" w:space="0" w:color="000000"/>
            </w:tcBorders>
            <w:hideMark/>
          </w:tcPr>
          <w:p w14:paraId="03EB3395" w14:textId="77777777" w:rsidR="00183F9F" w:rsidRPr="00C70209" w:rsidRDefault="00183F9F" w:rsidP="00082182">
            <w:pPr>
              <w:pStyle w:val="Tabletext-evidencematrix"/>
            </w:pPr>
            <w:r w:rsidRPr="00C70209">
              <w:t>NR</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1268BC1" w14:textId="77777777" w:rsidR="00183F9F" w:rsidRPr="00C70209" w:rsidRDefault="00183F9F" w:rsidP="00082182">
            <w:pPr>
              <w:pStyle w:val="Tabletext-evidencematrix"/>
              <w:rPr>
                <w:i/>
              </w:rPr>
            </w:pPr>
            <w:r w:rsidRPr="00C70209">
              <w:rPr>
                <w:i/>
              </w:rPr>
              <w:t>Favours cell salvage</w:t>
            </w:r>
          </w:p>
          <w:p w14:paraId="6ECC66E4" w14:textId="650D3DCA" w:rsidR="00183F9F" w:rsidRPr="00C70209" w:rsidRDefault="001A475D" w:rsidP="00082182">
            <w:pPr>
              <w:pStyle w:val="Tabletext-evidencematrix"/>
            </w:pPr>
            <w:r w:rsidRPr="001A475D">
              <w:rPr>
                <w:i/>
              </w:rPr>
              <w:t>P = </w:t>
            </w:r>
            <w:r w:rsidR="00183F9F" w:rsidRPr="00C70209">
              <w:t>0.02</w:t>
            </w:r>
          </w:p>
        </w:tc>
      </w:tr>
      <w:tr w:rsidR="00183F9F" w:rsidRPr="00C70209" w14:paraId="576EDBC7"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BC434FE"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31320017" w14:textId="77777777" w:rsidR="00183F9F" w:rsidRPr="00C70209" w:rsidRDefault="00183F9F" w:rsidP="00082182">
            <w:pPr>
              <w:pStyle w:val="Tabletext-evidencematrix"/>
            </w:pPr>
          </w:p>
        </w:tc>
        <w:tc>
          <w:tcPr>
            <w:tcW w:w="511" w:type="pct"/>
            <w:gridSpan w:val="2"/>
            <w:vMerge/>
            <w:tcBorders>
              <w:top w:val="single" w:sz="4" w:space="0" w:color="000000"/>
              <w:left w:val="single" w:sz="4" w:space="0" w:color="000000"/>
              <w:bottom w:val="single" w:sz="4" w:space="0" w:color="000000"/>
              <w:right w:val="single" w:sz="4" w:space="0" w:color="000000"/>
            </w:tcBorders>
            <w:vAlign w:val="center"/>
            <w:hideMark/>
          </w:tcPr>
          <w:p w14:paraId="663A4A18" w14:textId="77777777" w:rsidR="00183F9F" w:rsidRPr="00C70209" w:rsidRDefault="00183F9F" w:rsidP="00082182">
            <w:pPr>
              <w:pStyle w:val="Tabletext-evidencematrix"/>
            </w:pPr>
          </w:p>
        </w:tc>
        <w:tc>
          <w:tcPr>
            <w:tcW w:w="450" w:type="pct"/>
            <w:vMerge/>
            <w:tcBorders>
              <w:top w:val="single" w:sz="4" w:space="0" w:color="000000"/>
              <w:left w:val="single" w:sz="4" w:space="0" w:color="000000"/>
              <w:bottom w:val="single" w:sz="4" w:space="0" w:color="000000"/>
              <w:right w:val="single" w:sz="4" w:space="0" w:color="000000"/>
            </w:tcBorders>
            <w:vAlign w:val="center"/>
            <w:hideMark/>
          </w:tcPr>
          <w:p w14:paraId="65396F75" w14:textId="77777777" w:rsidR="00183F9F" w:rsidRPr="00C70209" w:rsidRDefault="00183F9F" w:rsidP="00082182">
            <w:pPr>
              <w:pStyle w:val="Tabletext-evidencematrix"/>
            </w:pPr>
          </w:p>
        </w:tc>
        <w:tc>
          <w:tcPr>
            <w:tcW w:w="509" w:type="pct"/>
            <w:vMerge/>
            <w:tcBorders>
              <w:top w:val="single" w:sz="4" w:space="0" w:color="000000"/>
              <w:left w:val="single" w:sz="4" w:space="0" w:color="000000"/>
              <w:bottom w:val="single" w:sz="4" w:space="0" w:color="000000"/>
              <w:right w:val="single" w:sz="4" w:space="0" w:color="000000"/>
            </w:tcBorders>
            <w:vAlign w:val="center"/>
            <w:hideMark/>
          </w:tcPr>
          <w:p w14:paraId="6775B531" w14:textId="77777777" w:rsidR="00183F9F" w:rsidRPr="00C70209" w:rsidRDefault="00183F9F" w:rsidP="00082182">
            <w:pPr>
              <w:pStyle w:val="Tabletext-evidencematrix"/>
            </w:pPr>
          </w:p>
        </w:tc>
        <w:tc>
          <w:tcPr>
            <w:tcW w:w="491" w:type="pct"/>
            <w:tcBorders>
              <w:top w:val="single" w:sz="4" w:space="0" w:color="000000"/>
              <w:left w:val="single" w:sz="4" w:space="0" w:color="000000"/>
              <w:bottom w:val="single" w:sz="4" w:space="0" w:color="000000"/>
              <w:right w:val="single" w:sz="4" w:space="0" w:color="000000"/>
            </w:tcBorders>
            <w:hideMark/>
          </w:tcPr>
          <w:p w14:paraId="29B502E7" w14:textId="77777777" w:rsidR="00183F9F" w:rsidRPr="00C70209" w:rsidRDefault="00183F9F" w:rsidP="00082182">
            <w:pPr>
              <w:pStyle w:val="Tabletext-evidencematrix"/>
            </w:pPr>
            <w:r w:rsidRPr="00C70209">
              <w:t>Mean no. cryoprecipitate transfused within 2 days post-surgery</w:t>
            </w:r>
          </w:p>
        </w:tc>
        <w:tc>
          <w:tcPr>
            <w:tcW w:w="517" w:type="pct"/>
            <w:tcBorders>
              <w:top w:val="single" w:sz="4" w:space="0" w:color="000000"/>
              <w:left w:val="single" w:sz="4" w:space="0" w:color="000000"/>
              <w:bottom w:val="single" w:sz="4" w:space="0" w:color="000000"/>
              <w:right w:val="single" w:sz="4" w:space="0" w:color="000000"/>
            </w:tcBorders>
            <w:hideMark/>
          </w:tcPr>
          <w:p w14:paraId="203D1330" w14:textId="77777777" w:rsidR="00183F9F" w:rsidRPr="00C70209" w:rsidRDefault="00183F9F" w:rsidP="00082182">
            <w:pPr>
              <w:pStyle w:val="Tabletext-evidencematrix"/>
            </w:pPr>
            <w:r w:rsidRPr="00C70209">
              <w:t>0 ± 0 (n=53)</w:t>
            </w:r>
          </w:p>
        </w:tc>
        <w:tc>
          <w:tcPr>
            <w:tcW w:w="517" w:type="pct"/>
            <w:tcBorders>
              <w:top w:val="single" w:sz="4" w:space="0" w:color="000000"/>
              <w:left w:val="single" w:sz="4" w:space="0" w:color="000000"/>
              <w:bottom w:val="single" w:sz="4" w:space="0" w:color="000000"/>
              <w:right w:val="single" w:sz="4" w:space="0" w:color="000000"/>
            </w:tcBorders>
            <w:hideMark/>
          </w:tcPr>
          <w:p w14:paraId="6215E5E9" w14:textId="77777777" w:rsidR="00183F9F" w:rsidRPr="00C70209" w:rsidRDefault="00183F9F" w:rsidP="00082182">
            <w:pPr>
              <w:pStyle w:val="Tabletext-evidencematrix"/>
            </w:pPr>
            <w:r w:rsidRPr="00C70209">
              <w:t>0.08 ± 0.27 (n=53)</w:t>
            </w:r>
          </w:p>
        </w:tc>
        <w:tc>
          <w:tcPr>
            <w:tcW w:w="517" w:type="pct"/>
            <w:tcBorders>
              <w:top w:val="single" w:sz="4" w:space="0" w:color="000000"/>
              <w:left w:val="single" w:sz="4" w:space="0" w:color="000000"/>
              <w:bottom w:val="single" w:sz="4" w:space="0" w:color="000000"/>
              <w:right w:val="single" w:sz="4" w:space="0" w:color="000000"/>
            </w:tcBorders>
            <w:hideMark/>
          </w:tcPr>
          <w:p w14:paraId="7D2214CD" w14:textId="77777777" w:rsidR="00183F9F" w:rsidRPr="00C70209" w:rsidRDefault="00183F9F" w:rsidP="00082182">
            <w:pPr>
              <w:pStyle w:val="Tabletext-evidencematrix"/>
            </w:pPr>
            <w:r w:rsidRPr="00C70209">
              <w:t>NR</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F84F1AA" w14:textId="77777777" w:rsidR="00183F9F" w:rsidRPr="00C70209" w:rsidRDefault="00183F9F" w:rsidP="00082182">
            <w:pPr>
              <w:pStyle w:val="Tabletext-evidencematrix"/>
              <w:rPr>
                <w:i/>
              </w:rPr>
            </w:pPr>
            <w:r w:rsidRPr="00C70209">
              <w:rPr>
                <w:i/>
              </w:rPr>
              <w:t>Favours cell salvage</w:t>
            </w:r>
          </w:p>
          <w:p w14:paraId="4A37BD88" w14:textId="01B339C7" w:rsidR="00183F9F" w:rsidRPr="00C70209" w:rsidRDefault="001A475D" w:rsidP="00082182">
            <w:pPr>
              <w:pStyle w:val="Tabletext-evidencematrix"/>
            </w:pPr>
            <w:r w:rsidRPr="001A475D">
              <w:rPr>
                <w:i/>
              </w:rPr>
              <w:t>P = </w:t>
            </w:r>
            <w:r w:rsidR="00183F9F" w:rsidRPr="00C70209">
              <w:t>0.04</w:t>
            </w:r>
          </w:p>
        </w:tc>
      </w:tr>
      <w:tr w:rsidR="00183F9F" w:rsidRPr="00C70209" w14:paraId="6E2E4C00"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52F2452C" w14:textId="7EE68ED2" w:rsidR="00183F9F" w:rsidRPr="00C70209" w:rsidRDefault="00183F9F" w:rsidP="00082182">
            <w:pPr>
              <w:pStyle w:val="Tabletext-evidencematrix"/>
            </w:pPr>
            <w:r w:rsidRPr="00C70209">
              <w:t>Lisander 1996</w:t>
            </w:r>
            <w:r w:rsidRPr="00C70209">
              <w:fldChar w:fldCharType="begin"/>
            </w:r>
            <w:r w:rsidR="000E261C">
              <w:instrText xml:space="preserve"> ADDIN EN.CITE &lt;EndNote&gt;&lt;Cite&gt;&lt;Author&gt;Lisander&lt;/Author&gt;&lt;Year&gt;1996&lt;/Year&gt;&lt;RecNum&gt;939&lt;/RecNum&gt;&lt;DisplayText&gt;&lt;style face="superscript"&gt;350&lt;/style&gt;&lt;/DisplayText&gt;&lt;record&gt;&lt;rec-number&gt;939&lt;/rec-number&gt;&lt;foreign-keys&gt;&lt;key app="EN" db-id="9edve2wadsavt5ewavaxtda4f2tavzvts9ee" timestamp="1435709514"&gt;939&lt;/key&gt;&lt;/foreign-keys&gt;&lt;ref-type name="Journal Article"&gt;17&lt;/ref-type&gt;&lt;contributors&gt;&lt;authors&gt;&lt;author&gt;Lisander, B.&lt;/author&gt;&lt;author&gt;Jonsson, R.&lt;/author&gt;&lt;author&gt;Nordwall, A.&lt;/author&gt;&lt;/authors&gt;&lt;/contributors&gt;&lt;titles&gt;&lt;title&gt;Combination of blood-saving methods decreases homologous blood requirements in scoliosis surgery&lt;/title&gt;&lt;secondary-title&gt;Anaesthesia and Intensive Care&lt;/secondary-title&gt;&lt;alt-title&gt;Anaesth. Intensive Care&lt;/alt-title&gt;&lt;/titles&gt;&lt;periodical&gt;&lt;full-title&gt;Anaesthesia and Intensive Care&lt;/full-title&gt;&lt;abbr-1&gt;Anaesth. Intensive Care&lt;/abbr-1&gt;&lt;/periodical&gt;&lt;alt-periodical&gt;&lt;full-title&gt;Anaesthesia and Intensive Care&lt;/full-title&gt;&lt;abbr-1&gt;Anaesth. Intensive Care&lt;/abbr-1&gt;&lt;/alt-periodical&gt;&lt;pages&gt;555–558&lt;/pages&gt;&lt;volume&gt;24&lt;/volume&gt;&lt;number&gt;5&lt;/number&gt;&lt;dates&gt;&lt;year&gt;1996&lt;/year&gt;&lt;/dates&gt;&lt;isbn&gt;0310-057X&lt;/isbn&gt;&lt;urls&gt;&lt;/urls&gt;&lt;/record&gt;&lt;/Cite&gt;&lt;/EndNote&gt;</w:instrText>
            </w:r>
            <w:r w:rsidRPr="00C70209">
              <w:fldChar w:fldCharType="separate"/>
            </w:r>
            <w:r w:rsidR="000E261C" w:rsidRPr="000E261C">
              <w:rPr>
                <w:noProof/>
                <w:vertAlign w:val="superscript"/>
              </w:rPr>
              <w:t>350</w:t>
            </w:r>
            <w:r w:rsidRPr="00C70209">
              <w:fldChar w:fldCharType="end"/>
            </w:r>
          </w:p>
          <w:p w14:paraId="335487B2" w14:textId="77777777" w:rsidR="00183F9F" w:rsidRPr="00C70209" w:rsidRDefault="00183F9F" w:rsidP="00082182">
            <w:pPr>
              <w:pStyle w:val="Tabletext-evidencematrix"/>
            </w:pPr>
            <w:r w:rsidRPr="00C70209">
              <w:t>Level II (pilot)</w:t>
            </w:r>
          </w:p>
          <w:p w14:paraId="4CE681EB" w14:textId="77777777" w:rsidR="00183F9F" w:rsidRPr="00C70209" w:rsidRDefault="00183F9F" w:rsidP="00082182">
            <w:pPr>
              <w:pStyle w:val="Tabletext-evidencematrix"/>
            </w:pPr>
            <w:r w:rsidRPr="00C70209">
              <w:rPr>
                <w:i/>
              </w:rPr>
              <w:t>Poor</w:t>
            </w:r>
          </w:p>
        </w:tc>
        <w:tc>
          <w:tcPr>
            <w:tcW w:w="490" w:type="pct"/>
            <w:tcBorders>
              <w:top w:val="single" w:sz="4" w:space="0" w:color="000000"/>
              <w:left w:val="single" w:sz="4" w:space="0" w:color="000000"/>
              <w:bottom w:val="single" w:sz="4" w:space="0" w:color="000000"/>
              <w:right w:val="single" w:sz="4" w:space="0" w:color="000000"/>
            </w:tcBorders>
            <w:hideMark/>
          </w:tcPr>
          <w:p w14:paraId="4212EE6F" w14:textId="77777777" w:rsidR="00183F9F" w:rsidRPr="00C70209" w:rsidRDefault="00183F9F" w:rsidP="00082182">
            <w:pPr>
              <w:pStyle w:val="Tabletext-evidencematrix"/>
            </w:pPr>
            <w:r w:rsidRPr="00C70209">
              <w:t>N=24</w:t>
            </w:r>
          </w:p>
        </w:tc>
        <w:tc>
          <w:tcPr>
            <w:tcW w:w="511" w:type="pct"/>
            <w:gridSpan w:val="2"/>
            <w:tcBorders>
              <w:top w:val="single" w:sz="4" w:space="0" w:color="000000"/>
              <w:left w:val="single" w:sz="4" w:space="0" w:color="000000"/>
              <w:bottom w:val="single" w:sz="4" w:space="0" w:color="000000"/>
              <w:right w:val="single" w:sz="4" w:space="0" w:color="000000"/>
            </w:tcBorders>
            <w:hideMark/>
          </w:tcPr>
          <w:p w14:paraId="6B51FEE6" w14:textId="77777777" w:rsidR="00183F9F" w:rsidRPr="00C70209" w:rsidRDefault="00183F9F" w:rsidP="00082182">
            <w:pPr>
              <w:pStyle w:val="Tabletext-evidencematrix"/>
            </w:pPr>
            <w:r w:rsidRPr="00C70209">
              <w:t>Paediatric patients (mean age 14.5 years) undergoing scoliosis surgery (ASA class I)</w:t>
            </w:r>
          </w:p>
        </w:tc>
        <w:tc>
          <w:tcPr>
            <w:tcW w:w="450" w:type="pct"/>
            <w:tcBorders>
              <w:top w:val="single" w:sz="4" w:space="0" w:color="000000"/>
              <w:left w:val="single" w:sz="4" w:space="0" w:color="000000"/>
              <w:bottom w:val="single" w:sz="4" w:space="0" w:color="000000"/>
              <w:right w:val="single" w:sz="4" w:space="0" w:color="000000"/>
            </w:tcBorders>
            <w:hideMark/>
          </w:tcPr>
          <w:p w14:paraId="43ACB0F2" w14:textId="77777777" w:rsidR="00183F9F" w:rsidRPr="00C70209" w:rsidRDefault="00183F9F" w:rsidP="00082182">
            <w:pPr>
              <w:pStyle w:val="Tabletext-evidencematrix"/>
            </w:pPr>
            <w:r w:rsidRPr="00C70209">
              <w:t>Single hospital, Sweden</w:t>
            </w:r>
          </w:p>
        </w:tc>
        <w:tc>
          <w:tcPr>
            <w:tcW w:w="509" w:type="pct"/>
            <w:tcBorders>
              <w:top w:val="single" w:sz="4" w:space="0" w:color="000000"/>
              <w:left w:val="single" w:sz="4" w:space="0" w:color="000000"/>
              <w:bottom w:val="single" w:sz="4" w:space="0" w:color="000000"/>
              <w:right w:val="single" w:sz="4" w:space="0" w:color="000000"/>
            </w:tcBorders>
            <w:hideMark/>
          </w:tcPr>
          <w:p w14:paraId="530D0343" w14:textId="77777777" w:rsidR="00183F9F" w:rsidRPr="00C70209" w:rsidRDefault="00183F9F" w:rsidP="00082182">
            <w:pPr>
              <w:pStyle w:val="Tabletext-evidencematrix"/>
            </w:pPr>
            <w:r w:rsidRPr="00C70209">
              <w:t>Cell salvaged blood versus intraoperative volume replacement with plasma substitute</w:t>
            </w:r>
          </w:p>
        </w:tc>
        <w:tc>
          <w:tcPr>
            <w:tcW w:w="491" w:type="pct"/>
            <w:tcBorders>
              <w:top w:val="single" w:sz="4" w:space="0" w:color="000000"/>
              <w:left w:val="single" w:sz="4" w:space="0" w:color="000000"/>
              <w:bottom w:val="single" w:sz="4" w:space="0" w:color="000000"/>
              <w:right w:val="single" w:sz="4" w:space="0" w:color="000000"/>
            </w:tcBorders>
            <w:hideMark/>
          </w:tcPr>
          <w:p w14:paraId="354308E4" w14:textId="77777777" w:rsidR="00183F9F" w:rsidRPr="00C70209" w:rsidRDefault="00183F9F" w:rsidP="00082182">
            <w:pPr>
              <w:pStyle w:val="Tabletext-evidencematrix"/>
            </w:pPr>
            <w:r w:rsidRPr="00C70209">
              <w:t>Donor blood units transfused</w:t>
            </w:r>
          </w:p>
        </w:tc>
        <w:tc>
          <w:tcPr>
            <w:tcW w:w="517" w:type="pct"/>
            <w:tcBorders>
              <w:top w:val="single" w:sz="4" w:space="0" w:color="000000"/>
              <w:left w:val="single" w:sz="4" w:space="0" w:color="000000"/>
              <w:bottom w:val="single" w:sz="4" w:space="0" w:color="000000"/>
              <w:right w:val="single" w:sz="4" w:space="0" w:color="000000"/>
            </w:tcBorders>
            <w:hideMark/>
          </w:tcPr>
          <w:p w14:paraId="67B8EDB7" w14:textId="77777777" w:rsidR="00183F9F" w:rsidRPr="00C70209" w:rsidRDefault="00183F9F" w:rsidP="00082182">
            <w:pPr>
              <w:pStyle w:val="Tabletext-evidencematrix"/>
            </w:pPr>
            <w:r w:rsidRPr="00C70209">
              <w:t>4.1 ± 1.5 (n=11)</w:t>
            </w:r>
          </w:p>
        </w:tc>
        <w:tc>
          <w:tcPr>
            <w:tcW w:w="517" w:type="pct"/>
            <w:tcBorders>
              <w:top w:val="single" w:sz="4" w:space="0" w:color="000000"/>
              <w:left w:val="single" w:sz="4" w:space="0" w:color="000000"/>
              <w:bottom w:val="single" w:sz="4" w:space="0" w:color="000000"/>
              <w:right w:val="single" w:sz="4" w:space="0" w:color="000000"/>
            </w:tcBorders>
            <w:hideMark/>
          </w:tcPr>
          <w:p w14:paraId="3C846BFC" w14:textId="77777777" w:rsidR="00183F9F" w:rsidRPr="00C70209" w:rsidRDefault="00183F9F" w:rsidP="00082182">
            <w:pPr>
              <w:pStyle w:val="Tabletext-evidencematrix"/>
            </w:pPr>
            <w:r w:rsidRPr="00C70209">
              <w:t>5.5 ± 2.2 (n=13)</w:t>
            </w:r>
          </w:p>
        </w:tc>
        <w:tc>
          <w:tcPr>
            <w:tcW w:w="517" w:type="pct"/>
            <w:tcBorders>
              <w:top w:val="single" w:sz="4" w:space="0" w:color="000000"/>
              <w:left w:val="single" w:sz="4" w:space="0" w:color="000000"/>
              <w:bottom w:val="single" w:sz="4" w:space="0" w:color="000000"/>
              <w:right w:val="single" w:sz="4" w:space="0" w:color="000000"/>
            </w:tcBorders>
            <w:hideMark/>
          </w:tcPr>
          <w:p w14:paraId="3F2F689B" w14:textId="77777777" w:rsidR="00183F9F" w:rsidRPr="00C70209" w:rsidRDefault="00183F9F" w:rsidP="00082182">
            <w:pPr>
              <w:pStyle w:val="Tabletext-evidencematrix"/>
              <w:rPr>
                <w:vertAlign w:val="superscript"/>
              </w:rPr>
            </w:pPr>
            <w:r w:rsidRPr="00C70209">
              <w:t xml:space="preserve">MD –1.40 [–2.89, 0.09] </w:t>
            </w:r>
            <w:r w:rsidRPr="00C70209">
              <w:rPr>
                <w:vertAlign w:val="superscript"/>
              </w:rPr>
              <w:t>c</w:t>
            </w:r>
          </w:p>
        </w:tc>
        <w:tc>
          <w:tcPr>
            <w:tcW w:w="610" w:type="pct"/>
            <w:tcBorders>
              <w:top w:val="single" w:sz="4" w:space="0" w:color="000000"/>
              <w:left w:val="single" w:sz="4" w:space="0" w:color="000000"/>
              <w:bottom w:val="single" w:sz="4" w:space="0" w:color="000000"/>
              <w:right w:val="single" w:sz="4" w:space="0" w:color="000000"/>
            </w:tcBorders>
            <w:hideMark/>
          </w:tcPr>
          <w:p w14:paraId="18CCD5C8" w14:textId="77777777" w:rsidR="00183F9F" w:rsidRPr="00C70209" w:rsidRDefault="00183F9F" w:rsidP="00082182">
            <w:pPr>
              <w:pStyle w:val="Tabletext-evidencematrix"/>
            </w:pPr>
            <w:r w:rsidRPr="00C70209">
              <w:rPr>
                <w:i/>
              </w:rPr>
              <w:t>No significant difference</w:t>
            </w:r>
          </w:p>
          <w:p w14:paraId="05321A79" w14:textId="782FDD57" w:rsidR="00183F9F" w:rsidRPr="00C70209" w:rsidRDefault="001A475D" w:rsidP="00082182">
            <w:pPr>
              <w:pStyle w:val="Tabletext-evidencematrix"/>
              <w:rPr>
                <w:vertAlign w:val="superscript"/>
              </w:rPr>
            </w:pPr>
            <w:r w:rsidRPr="001A475D">
              <w:rPr>
                <w:i/>
              </w:rPr>
              <w:t>P = </w:t>
            </w:r>
            <w:r w:rsidR="00183F9F" w:rsidRPr="00C70209">
              <w:t xml:space="preserve">0.07 </w:t>
            </w:r>
            <w:r w:rsidR="00183F9F" w:rsidRPr="00C70209">
              <w:rPr>
                <w:vertAlign w:val="superscript"/>
              </w:rPr>
              <w:t>c</w:t>
            </w:r>
          </w:p>
        </w:tc>
      </w:tr>
      <w:tr w:rsidR="00183F9F" w:rsidRPr="00C70209" w14:paraId="015997F4"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0126971D" w14:textId="7D52186D" w:rsidR="00183F9F" w:rsidRPr="00C70209" w:rsidRDefault="00183F9F" w:rsidP="00082182">
            <w:pPr>
              <w:pStyle w:val="Tabletext-evidencematrix"/>
            </w:pPr>
            <w:r w:rsidRPr="00C70209">
              <w:t>Ye 2013</w:t>
            </w:r>
            <w:r w:rsidRPr="00C70209">
              <w:fldChar w:fldCharType="begin"/>
            </w:r>
            <w:r w:rsidR="000E261C">
              <w:instrText xml:space="preserve"> ADDIN EN.CITE &lt;EndNote&gt;&lt;Cite&gt;&lt;Author&gt;Ye&lt;/Author&gt;&lt;Year&gt;2013&lt;/Year&gt;&lt;RecNum&gt;941&lt;/RecNum&gt;&lt;DisplayText&gt;&lt;style face="superscript"&gt;352&lt;/style&gt;&lt;/DisplayText&gt;&lt;record&gt;&lt;rec-number&gt;941&lt;/rec-number&gt;&lt;foreign-keys&gt;&lt;key app="EN" db-id="9edve2wadsavt5ewavaxtda4f2tavzvts9ee" timestamp="1435709514"&gt;941&lt;/key&gt;&lt;/foreign-keys&gt;&lt;ref-type name="Journal Article"&gt;17&lt;/ref-type&gt;&lt;contributors&gt;&lt;authors&gt;&lt;author&gt;Ye, L.&lt;/author&gt;&lt;author&gt;Lin, R.&lt;/author&gt;&lt;author&gt;Fan, Y.&lt;/author&gt;&lt;author&gt;Yang, L.&lt;/author&gt;&lt;author&gt;Hu, J.&lt;/author&gt;&lt;author&gt;Shu, Q.&lt;/author&gt;&lt;/authors&gt;&lt;/contributors&gt;&lt;titles&gt;&lt;title&gt;Effects of circuit residual volume salvage reinfusion on the postoperative clinical outcome for pediatric patients undergoing cardiac surgery&lt;/title&gt;&lt;secondary-title&gt;Pediatric Cardiology&lt;/secondary-title&gt;&lt;alt-title&gt;Pediatr. Cardiol.&lt;/alt-title&gt;&lt;/titles&gt;&lt;periodical&gt;&lt;full-title&gt;Pediatric Cardiology&lt;/full-title&gt;&lt;abbr-1&gt;Pediatr. Cardiol.&lt;/abbr-1&gt;&lt;/periodical&gt;&lt;alt-periodical&gt;&lt;full-title&gt;Pediatric Cardiology&lt;/full-title&gt;&lt;abbr-1&gt;Pediatr. Cardiol.&lt;/abbr-1&gt;&lt;/alt-periodical&gt;&lt;pages&gt;1088–1093&lt;/pages&gt;&lt;volume&gt;34&lt;/volume&gt;&lt;number&gt;5&lt;/number&gt;&lt;dates&gt;&lt;year&gt;2013&lt;/year&gt;&lt;/dates&gt;&lt;isbn&gt;0172-0643&lt;/isbn&gt;&lt;urls&gt;&lt;related-urls&gt;&lt;url&gt;http://link.springer.com/article/10.1007%2Fs00246-012-0606-z&lt;/url&gt;&lt;/related-urls&gt;&lt;/urls&gt;&lt;electronic-resource-num&gt;DOI:10.1007/s00246-012-0606-z&lt;/electronic-resource-num&gt;&lt;/record&gt;&lt;/Cite&gt;&lt;/EndNote&gt;</w:instrText>
            </w:r>
            <w:r w:rsidRPr="00C70209">
              <w:fldChar w:fldCharType="separate"/>
            </w:r>
            <w:r w:rsidR="000E261C" w:rsidRPr="000E261C">
              <w:rPr>
                <w:noProof/>
                <w:vertAlign w:val="superscript"/>
              </w:rPr>
              <w:t>352</w:t>
            </w:r>
            <w:r w:rsidRPr="00C70209">
              <w:fldChar w:fldCharType="end"/>
            </w:r>
          </w:p>
          <w:p w14:paraId="407FD16F" w14:textId="77777777" w:rsidR="00183F9F" w:rsidRPr="00C70209" w:rsidRDefault="00183F9F" w:rsidP="00082182">
            <w:pPr>
              <w:pStyle w:val="Tabletext-evidencematrix"/>
            </w:pPr>
            <w:r w:rsidRPr="00C70209">
              <w:t>Level II</w:t>
            </w:r>
          </w:p>
          <w:p w14:paraId="02925503" w14:textId="77777777" w:rsidR="00183F9F" w:rsidRPr="00C70209" w:rsidRDefault="00183F9F" w:rsidP="00082182">
            <w:pPr>
              <w:pStyle w:val="Tabletext-evidencematrix"/>
            </w:pPr>
            <w:r w:rsidRPr="00C70209">
              <w:rPr>
                <w:i/>
              </w:rPr>
              <w:t>Poor</w:t>
            </w:r>
          </w:p>
        </w:tc>
        <w:tc>
          <w:tcPr>
            <w:tcW w:w="490" w:type="pct"/>
            <w:tcBorders>
              <w:top w:val="single" w:sz="4" w:space="0" w:color="000000"/>
              <w:left w:val="single" w:sz="4" w:space="0" w:color="000000"/>
              <w:bottom w:val="single" w:sz="4" w:space="0" w:color="000000"/>
              <w:right w:val="single" w:sz="4" w:space="0" w:color="000000"/>
            </w:tcBorders>
            <w:hideMark/>
          </w:tcPr>
          <w:p w14:paraId="42D4102F" w14:textId="77777777" w:rsidR="00183F9F" w:rsidRPr="00C70209" w:rsidRDefault="00183F9F" w:rsidP="00082182">
            <w:pPr>
              <w:pStyle w:val="Tabletext-evidencematrix"/>
            </w:pPr>
            <w:r w:rsidRPr="00C70209">
              <w:t>N=309</w:t>
            </w:r>
          </w:p>
        </w:tc>
        <w:tc>
          <w:tcPr>
            <w:tcW w:w="511" w:type="pct"/>
            <w:gridSpan w:val="2"/>
            <w:tcBorders>
              <w:top w:val="single" w:sz="4" w:space="0" w:color="000000"/>
              <w:left w:val="single" w:sz="4" w:space="0" w:color="000000"/>
              <w:bottom w:val="single" w:sz="4" w:space="0" w:color="000000"/>
              <w:right w:val="single" w:sz="4" w:space="0" w:color="000000"/>
            </w:tcBorders>
            <w:hideMark/>
          </w:tcPr>
          <w:p w14:paraId="5C7DA87A" w14:textId="582D23A5" w:rsidR="00183F9F" w:rsidRPr="00C70209" w:rsidRDefault="00183F9F" w:rsidP="00082182">
            <w:pPr>
              <w:pStyle w:val="Tabletext-evidencematrix"/>
            </w:pPr>
            <w:r w:rsidRPr="00C70209">
              <w:t>Paediatric patients (aged 6 days to 13 years) weighing 2–36 kg who were scheduled for open</w:t>
            </w:r>
            <w:r w:rsidR="004B557C" w:rsidRPr="00C70209">
              <w:t>-</w:t>
            </w:r>
            <w:r w:rsidRPr="00C70209">
              <w:t>heart surgery with CPB</w:t>
            </w:r>
          </w:p>
        </w:tc>
        <w:tc>
          <w:tcPr>
            <w:tcW w:w="450" w:type="pct"/>
            <w:tcBorders>
              <w:top w:val="single" w:sz="4" w:space="0" w:color="000000"/>
              <w:left w:val="single" w:sz="4" w:space="0" w:color="000000"/>
              <w:bottom w:val="single" w:sz="4" w:space="0" w:color="000000"/>
              <w:right w:val="single" w:sz="4" w:space="0" w:color="000000"/>
            </w:tcBorders>
            <w:hideMark/>
          </w:tcPr>
          <w:p w14:paraId="5BB53326" w14:textId="77777777" w:rsidR="00183F9F" w:rsidRPr="00C70209" w:rsidRDefault="00183F9F" w:rsidP="00082182">
            <w:pPr>
              <w:pStyle w:val="Tabletext-evidencematrix"/>
            </w:pPr>
            <w:r w:rsidRPr="00C70209">
              <w:t>Single hospital, China</w:t>
            </w:r>
          </w:p>
        </w:tc>
        <w:tc>
          <w:tcPr>
            <w:tcW w:w="509" w:type="pct"/>
            <w:tcBorders>
              <w:top w:val="single" w:sz="4" w:space="0" w:color="000000"/>
              <w:left w:val="single" w:sz="4" w:space="0" w:color="000000"/>
              <w:bottom w:val="single" w:sz="4" w:space="0" w:color="000000"/>
              <w:right w:val="single" w:sz="4" w:space="0" w:color="000000"/>
            </w:tcBorders>
            <w:hideMark/>
          </w:tcPr>
          <w:p w14:paraId="5178290C" w14:textId="77777777" w:rsidR="00183F9F" w:rsidRPr="00C70209" w:rsidRDefault="00183F9F" w:rsidP="00082182">
            <w:pPr>
              <w:pStyle w:val="Tabletext-evidencematrix"/>
            </w:pPr>
            <w:r w:rsidRPr="00C70209">
              <w:t>Reinfusion of washed residual CPB circuit blood versus no cell salvage</w:t>
            </w:r>
          </w:p>
        </w:tc>
        <w:tc>
          <w:tcPr>
            <w:tcW w:w="491" w:type="pct"/>
            <w:tcBorders>
              <w:top w:val="single" w:sz="4" w:space="0" w:color="000000"/>
              <w:left w:val="single" w:sz="4" w:space="0" w:color="000000"/>
              <w:bottom w:val="single" w:sz="4" w:space="0" w:color="000000"/>
              <w:right w:val="single" w:sz="4" w:space="0" w:color="000000"/>
            </w:tcBorders>
            <w:hideMark/>
          </w:tcPr>
          <w:p w14:paraId="09CB8EF3" w14:textId="77777777" w:rsidR="00183F9F" w:rsidRPr="00C70209" w:rsidRDefault="00183F9F" w:rsidP="00082182">
            <w:pPr>
              <w:pStyle w:val="Tabletext-evidencematrix"/>
            </w:pPr>
            <w:r w:rsidRPr="00C70209">
              <w:t>Perioperative allogeneic RBC transfusion volume or incidence (units)</w:t>
            </w:r>
          </w:p>
        </w:tc>
        <w:tc>
          <w:tcPr>
            <w:tcW w:w="517" w:type="pct"/>
            <w:tcBorders>
              <w:top w:val="single" w:sz="4" w:space="0" w:color="000000"/>
              <w:left w:val="single" w:sz="4" w:space="0" w:color="000000"/>
              <w:bottom w:val="single" w:sz="4" w:space="0" w:color="000000"/>
              <w:right w:val="single" w:sz="4" w:space="0" w:color="000000"/>
            </w:tcBorders>
            <w:hideMark/>
          </w:tcPr>
          <w:p w14:paraId="6137AEBB" w14:textId="77777777" w:rsidR="00183F9F" w:rsidRPr="00C70209" w:rsidRDefault="00183F9F" w:rsidP="00082182">
            <w:pPr>
              <w:pStyle w:val="Tabletext-evidencematrix"/>
            </w:pPr>
            <w:r w:rsidRPr="00C70209">
              <w:t>1.5 (1.5–2.5)</w:t>
            </w:r>
          </w:p>
        </w:tc>
        <w:tc>
          <w:tcPr>
            <w:tcW w:w="517" w:type="pct"/>
            <w:tcBorders>
              <w:top w:val="single" w:sz="4" w:space="0" w:color="000000"/>
              <w:left w:val="single" w:sz="4" w:space="0" w:color="000000"/>
              <w:bottom w:val="single" w:sz="4" w:space="0" w:color="000000"/>
              <w:right w:val="single" w:sz="4" w:space="0" w:color="000000"/>
            </w:tcBorders>
            <w:hideMark/>
          </w:tcPr>
          <w:p w14:paraId="30372D74" w14:textId="77777777" w:rsidR="00183F9F" w:rsidRPr="00C70209" w:rsidRDefault="00183F9F" w:rsidP="00082182">
            <w:pPr>
              <w:pStyle w:val="Tabletext-evidencematrix"/>
            </w:pPr>
            <w:r w:rsidRPr="00C70209">
              <w:t>2.5 (2.5–3.0)</w:t>
            </w:r>
          </w:p>
        </w:tc>
        <w:tc>
          <w:tcPr>
            <w:tcW w:w="517" w:type="pct"/>
            <w:tcBorders>
              <w:top w:val="single" w:sz="4" w:space="0" w:color="000000"/>
              <w:left w:val="single" w:sz="4" w:space="0" w:color="000000"/>
              <w:bottom w:val="single" w:sz="4" w:space="0" w:color="000000"/>
              <w:right w:val="single" w:sz="4" w:space="0" w:color="000000"/>
            </w:tcBorders>
            <w:hideMark/>
          </w:tcPr>
          <w:p w14:paraId="4FD775BC" w14:textId="77777777" w:rsidR="00183F9F" w:rsidRPr="00C70209" w:rsidRDefault="00183F9F" w:rsidP="00082182">
            <w:pPr>
              <w:pStyle w:val="Tabletext-evidencematrix"/>
            </w:pPr>
            <w:r w:rsidRPr="00C70209">
              <w:t>NR</w:t>
            </w:r>
          </w:p>
        </w:tc>
        <w:tc>
          <w:tcPr>
            <w:tcW w:w="61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7CC88C9" w14:textId="77777777" w:rsidR="00183F9F" w:rsidRPr="00C70209" w:rsidRDefault="00183F9F" w:rsidP="00082182">
            <w:pPr>
              <w:pStyle w:val="Tabletext-evidencematrix"/>
              <w:rPr>
                <w:i/>
              </w:rPr>
            </w:pPr>
            <w:r w:rsidRPr="00C70209">
              <w:rPr>
                <w:i/>
              </w:rPr>
              <w:t>Favours cell salvage</w:t>
            </w:r>
          </w:p>
          <w:p w14:paraId="1CA8588B" w14:textId="66029466" w:rsidR="00183F9F" w:rsidRPr="00C70209" w:rsidRDefault="001A475D" w:rsidP="00082182">
            <w:pPr>
              <w:pStyle w:val="Tabletext-evidencematrix"/>
            </w:pPr>
            <w:r w:rsidRPr="001A475D">
              <w:rPr>
                <w:i/>
              </w:rPr>
              <w:t>P = </w:t>
            </w:r>
            <w:r w:rsidR="00183F9F" w:rsidRPr="00C70209">
              <w:t>0.000</w:t>
            </w:r>
          </w:p>
        </w:tc>
      </w:tr>
    </w:tbl>
    <w:p w14:paraId="65271BBE"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ASA, American Society of Anesthesiologists; CI, confidence interval; CPB, cardiopulmonary bypass; FFP, fresh frozen plasma; IQR, interquartile range; NR, not reported; MD, mean difference; PLT, platelet; RBC, red blood cell; SD, standard deviation</w:t>
      </w:r>
    </w:p>
    <w:p w14:paraId="28603965"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0E868FD1" w14:textId="09F51F9D"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5B47FA46"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Calculated post-hoc using RevMan 5.1.2.</w:t>
      </w:r>
    </w:p>
    <w:p w14:paraId="735935DB" w14:textId="77777777" w:rsidR="00183F9F" w:rsidRPr="00C70209" w:rsidRDefault="00183F9F" w:rsidP="00082182">
      <w:pPr>
        <w:keepNext/>
        <w:keepLines/>
        <w:spacing w:after="0"/>
        <w:ind w:left="0"/>
        <w:rPr>
          <w:rFonts w:ascii="Arial Narrow" w:hAnsi="Arial Narrow"/>
          <w:sz w:val="16"/>
          <w:szCs w:val="16"/>
        </w:rPr>
      </w:pPr>
    </w:p>
    <w:p w14:paraId="4073F803"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3BFE62D5" w14:textId="6CCA7AD3" w:rsidR="00183F9F" w:rsidRPr="00C70209" w:rsidRDefault="00183F9F" w:rsidP="00183F9F">
      <w:pPr>
        <w:pStyle w:val="Head4Num"/>
        <w:ind w:left="1224" w:hanging="864"/>
        <w:rPr>
          <w:lang w:eastAsia="en-GB"/>
        </w:rPr>
      </w:pPr>
      <w:r w:rsidRPr="00C70209">
        <w:rPr>
          <w:lang w:eastAsia="en-GB"/>
        </w:rPr>
        <w:t>Viscoelastometric point</w:t>
      </w:r>
      <w:r w:rsidR="004B557C" w:rsidRPr="00C70209">
        <w:rPr>
          <w:lang w:eastAsia="en-GB"/>
        </w:rPr>
        <w:t>-</w:t>
      </w:r>
      <w:r w:rsidRPr="00C70209">
        <w:rPr>
          <w:lang w:eastAsia="en-GB"/>
        </w:rPr>
        <w:t>of</w:t>
      </w:r>
      <w:r w:rsidR="004B557C" w:rsidRPr="00C70209">
        <w:rPr>
          <w:lang w:eastAsia="en-GB"/>
        </w:rPr>
        <w:t>-</w:t>
      </w:r>
      <w:r w:rsidRPr="00C70209">
        <w:rPr>
          <w:lang w:eastAsia="en-GB"/>
        </w:rPr>
        <w:t>care testing</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810"/>
        <w:gridCol w:w="810"/>
        <w:gridCol w:w="810"/>
        <w:gridCol w:w="811"/>
      </w:tblGrid>
      <w:tr w:rsidR="00183F9F" w:rsidRPr="00C70209" w14:paraId="263CFD16"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292253C1" w14:textId="6616DA81" w:rsidR="00183F9F" w:rsidRPr="00C70209" w:rsidRDefault="00183F9F">
            <w:pPr>
              <w:pStyle w:val="PP-heading"/>
              <w:spacing w:line="276" w:lineRule="auto"/>
              <w:rPr>
                <w:lang w:eastAsia="en-US"/>
              </w:rPr>
            </w:pPr>
            <w:r w:rsidRPr="00C70209">
              <w:rPr>
                <w:lang w:eastAsia="en-US"/>
              </w:rPr>
              <w:t xml:space="preserve">Evidence statements – </w:t>
            </w:r>
            <w:r w:rsidR="002E09D0" w:rsidRPr="00C70209">
              <w:rPr>
                <w:lang w:eastAsia="en-US"/>
              </w:rPr>
              <w:t>neonatal and paediatric patients undergoing surgery (</w:t>
            </w:r>
            <w:r w:rsidRPr="00C70209">
              <w:rPr>
                <w:lang w:eastAsia="en-US"/>
              </w:rPr>
              <w:t>viscoelastometric point</w:t>
            </w:r>
            <w:r w:rsidR="004B557C" w:rsidRPr="00C70209">
              <w:rPr>
                <w:lang w:eastAsia="en-US"/>
              </w:rPr>
              <w:t>-</w:t>
            </w:r>
            <w:r w:rsidRPr="00C70209">
              <w:rPr>
                <w:lang w:eastAsia="en-US"/>
              </w:rPr>
              <w:t>of</w:t>
            </w:r>
            <w:r w:rsidR="004B557C" w:rsidRPr="00C70209">
              <w:rPr>
                <w:lang w:eastAsia="en-US"/>
              </w:rPr>
              <w:t>-</w:t>
            </w:r>
            <w:r w:rsidRPr="00C70209">
              <w:rPr>
                <w:lang w:eastAsia="en-US"/>
              </w:rPr>
              <w:t>care testing</w:t>
            </w:r>
            <w:r w:rsidR="002E09D0"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4F3ECCE"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CD05E92"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0C8E8AC"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692DBF6"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B0D3F29"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41E169E8"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0CC5EBC5"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1FF28F94" w14:textId="77777777" w:rsidR="00183F9F" w:rsidRPr="00C70209" w:rsidRDefault="00183F9F" w:rsidP="00082182">
            <w:pPr>
              <w:pStyle w:val="ES-table"/>
              <w:rPr>
                <w:rFonts w:eastAsiaTheme="minorHAnsi"/>
              </w:rPr>
            </w:pPr>
            <w:r w:rsidRPr="00C70209">
              <w:t>In paediatric patients undergoing surgery, the effect of viscoelastometric POC testing compared with no viscoelastometric POC testing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377ADE48"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FAE4EDD"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D1464E7"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26FCC0E"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45F422A2"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2A0475EF"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7FA8C6F0"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8E4E757" w14:textId="77777777" w:rsidR="00183F9F" w:rsidRPr="00C70209" w:rsidRDefault="00183F9F" w:rsidP="00082182">
            <w:pPr>
              <w:pStyle w:val="ES-table"/>
              <w:rPr>
                <w:rFonts w:eastAsiaTheme="minorHAnsi"/>
              </w:rPr>
            </w:pPr>
            <w:r w:rsidRPr="00C70209">
              <w:t>In paediatric patients undergoing surgery, the effect of viscoelastometric POC testing compared with no viscoelastometric POC testing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508BBBB6"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BAD1D6B"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B4E65B7"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9A10122"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60B56584"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00621D47"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082D2AC5"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47CE6BFB" w14:textId="77777777" w:rsidR="00183F9F" w:rsidRPr="00C70209" w:rsidRDefault="00183F9F" w:rsidP="00082182">
            <w:pPr>
              <w:pStyle w:val="ES-table"/>
              <w:rPr>
                <w:rFonts w:eastAsiaTheme="minorHAnsi"/>
              </w:rPr>
            </w:pPr>
            <w:r w:rsidRPr="00C70209">
              <w:t>In paediatric patients undergoing surgery, the effect of viscoelastometric POC testing compared with no viscoelastometric POC testing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551160A9"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6B6237D"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47C420F"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DFF1683"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0E0F69FF"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342473E0"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4F09E4C4" w14:textId="77777777" w:rsidR="00183F9F" w:rsidRPr="00C70209" w:rsidRDefault="00183F9F" w:rsidP="00082182">
            <w:pPr>
              <w:pStyle w:val="ES-notes"/>
              <w:rPr>
                <w:rFonts w:eastAsiaTheme="minorHAnsi"/>
              </w:rPr>
            </w:pPr>
            <w:r w:rsidRPr="00C70209">
              <w:t>ES, evidence statement; POC, point of care</w:t>
            </w:r>
          </w:p>
          <w:p w14:paraId="499A00FB" w14:textId="77777777" w:rsidR="00183F9F" w:rsidRPr="00C70209" w:rsidRDefault="00183F9F" w:rsidP="00082182">
            <w:pPr>
              <w:pStyle w:val="ES-notes"/>
              <w:rPr>
                <w:rFonts w:eastAsiaTheme="minorHAnsi"/>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757E3848" w14:textId="77777777" w:rsidR="00183F9F" w:rsidRPr="00C70209" w:rsidRDefault="00183F9F" w:rsidP="00082182"/>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04"/>
        <w:gridCol w:w="7844"/>
      </w:tblGrid>
      <w:tr w:rsidR="00183F9F" w:rsidRPr="00C70209" w14:paraId="2F4D1647"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66"/>
            <w:hideMark/>
          </w:tcPr>
          <w:p w14:paraId="06420F2E" w14:textId="66D1BBB5" w:rsidR="00183F9F" w:rsidRPr="00C70209" w:rsidRDefault="00183F9F" w:rsidP="00082182">
            <w:pPr>
              <w:pStyle w:val="PP-heading"/>
              <w:spacing w:line="276" w:lineRule="auto"/>
              <w:rPr>
                <w:lang w:eastAsia="en-US"/>
              </w:rPr>
            </w:pPr>
            <w:r w:rsidRPr="00C70209">
              <w:rPr>
                <w:lang w:eastAsia="en-US"/>
              </w:rPr>
              <w:t xml:space="preserve">Practice points – </w:t>
            </w:r>
            <w:r w:rsidR="009E51C5">
              <w:t>surgical (</w:t>
            </w:r>
            <w:r w:rsidRPr="00C70209">
              <w:t>viscoelastometric POC</w:t>
            </w:r>
            <w:r w:rsidR="009E51C5">
              <w:t>)</w:t>
            </w:r>
          </w:p>
        </w:tc>
      </w:tr>
      <w:tr w:rsidR="00183F9F" w:rsidRPr="00C70209" w14:paraId="541A518C" w14:textId="77777777" w:rsidTr="00082182">
        <w:tc>
          <w:tcPr>
            <w:tcW w:w="804" w:type="dxa"/>
            <w:tcBorders>
              <w:top w:val="single" w:sz="4" w:space="0" w:color="000000"/>
              <w:left w:val="single" w:sz="4" w:space="0" w:color="000000"/>
              <w:bottom w:val="single" w:sz="4" w:space="0" w:color="000000"/>
              <w:right w:val="single" w:sz="4" w:space="0" w:color="auto"/>
            </w:tcBorders>
            <w:hideMark/>
          </w:tcPr>
          <w:p w14:paraId="3B5C6EF8" w14:textId="2CECBA9E" w:rsidR="00183F9F" w:rsidRPr="00C70209" w:rsidRDefault="00C530A6" w:rsidP="006C3E38">
            <w:pPr>
              <w:pStyle w:val="PP-bullets"/>
            </w:pPr>
            <w:r w:rsidRPr="00C70209">
              <w:t>PP3</w:t>
            </w:r>
            <w:r w:rsidR="006C3E38" w:rsidRPr="00C70209">
              <w:t>6</w:t>
            </w:r>
          </w:p>
        </w:tc>
        <w:tc>
          <w:tcPr>
            <w:tcW w:w="7844" w:type="dxa"/>
            <w:tcBorders>
              <w:top w:val="single" w:sz="4" w:space="0" w:color="000000"/>
              <w:left w:val="single" w:sz="4" w:space="0" w:color="auto"/>
              <w:bottom w:val="single" w:sz="4" w:space="0" w:color="000000"/>
              <w:right w:val="single" w:sz="4" w:space="0" w:color="000000"/>
            </w:tcBorders>
            <w:hideMark/>
          </w:tcPr>
          <w:p w14:paraId="6419FD61" w14:textId="5A83568D" w:rsidR="00183F9F" w:rsidRPr="00C70209" w:rsidRDefault="00183F9F" w:rsidP="001A475D">
            <w:pPr>
              <w:pStyle w:val="PP-bullets"/>
            </w:pPr>
            <w:r w:rsidRPr="00C70209">
              <w:t>In paediatric patients undergoing cardiac surgery with</w:t>
            </w:r>
            <w:r w:rsidR="001A475D">
              <w:t xml:space="preserve"> CPB</w:t>
            </w:r>
            <w:r w:rsidRPr="00C70209">
              <w:t>, viscoelastometric POC testing may be considered.</w:t>
            </w:r>
          </w:p>
        </w:tc>
      </w:tr>
      <w:tr w:rsidR="00183F9F" w:rsidRPr="00C70209" w14:paraId="61A53E98"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10B74380" w14:textId="2B788362" w:rsidR="00183F9F" w:rsidRPr="00C70209" w:rsidRDefault="001A475D" w:rsidP="00082182">
            <w:pPr>
              <w:pStyle w:val="ES-notes"/>
              <w:spacing w:line="276" w:lineRule="auto"/>
              <w:rPr>
                <w:lang w:eastAsia="en-US"/>
              </w:rPr>
            </w:pPr>
            <w:r>
              <w:rPr>
                <w:lang w:eastAsia="en-US"/>
              </w:rPr>
              <w:t xml:space="preserve">CPB, </w:t>
            </w:r>
            <w:r w:rsidRPr="001A475D">
              <w:rPr>
                <w:lang w:eastAsia="en-US"/>
              </w:rPr>
              <w:t xml:space="preserve">cardiopulmonary bypass </w:t>
            </w:r>
            <w:r>
              <w:rPr>
                <w:lang w:eastAsia="en-US"/>
              </w:rPr>
              <w:t xml:space="preserve">; </w:t>
            </w:r>
            <w:r w:rsidR="00183F9F" w:rsidRPr="00C70209">
              <w:rPr>
                <w:lang w:eastAsia="en-US"/>
              </w:rPr>
              <w:t>POC, point of care; PP, practice point</w:t>
            </w:r>
          </w:p>
        </w:tc>
      </w:tr>
    </w:tbl>
    <w:p w14:paraId="1B5F36CC"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183F9F" w:rsidRPr="00C70209" w14:paraId="785427B0"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2EC5E0F7" w14:textId="77777777" w:rsidR="00183F9F" w:rsidRPr="00C70209" w:rsidRDefault="00183F9F" w:rsidP="00082182">
            <w:pPr>
              <w:pStyle w:val="PT-heading"/>
              <w:tabs>
                <w:tab w:val="left" w:pos="5096"/>
              </w:tabs>
              <w:rPr>
                <w:lang w:eastAsia="en-US"/>
              </w:rPr>
            </w:pPr>
            <w:r w:rsidRPr="00C70209">
              <w:t>Evidence gaps and areas for future research</w:t>
            </w:r>
          </w:p>
        </w:tc>
      </w:tr>
      <w:tr w:rsidR="00183F9F" w:rsidRPr="00C70209" w14:paraId="3A377CEE"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4F838179" w14:textId="77777777" w:rsidR="00183F9F" w:rsidRPr="00C70209" w:rsidRDefault="00183F9F" w:rsidP="00082182">
            <w:pPr>
              <w:pStyle w:val="PP-bullets"/>
            </w:pPr>
            <w:r w:rsidRPr="00C70209">
              <w:t>Further research is needed on:</w:t>
            </w:r>
          </w:p>
          <w:p w14:paraId="030AE696" w14:textId="77777777" w:rsidR="00183F9F" w:rsidRPr="00C70209" w:rsidRDefault="00183F9F" w:rsidP="00183F9F">
            <w:pPr>
              <w:pStyle w:val="Bullet6"/>
              <w:ind w:left="360" w:hanging="360"/>
            </w:pPr>
            <w:r w:rsidRPr="00C70209">
              <w:t>the role of viscoelastometric testing in paediatric patients undergoing other types of surgery in which substantial blood loss is anticipated.</w:t>
            </w:r>
          </w:p>
          <w:p w14:paraId="543CC3FC" w14:textId="77777777" w:rsidR="00183F9F" w:rsidRPr="00C70209" w:rsidRDefault="00183F9F" w:rsidP="00183F9F">
            <w:pPr>
              <w:pStyle w:val="Bullet6"/>
              <w:ind w:left="360" w:hanging="360"/>
            </w:pPr>
            <w:r w:rsidRPr="00C70209">
              <w:t>the role of viscoelastometric testing in neonates and infants.</w:t>
            </w:r>
          </w:p>
        </w:tc>
      </w:tr>
    </w:tbl>
    <w:p w14:paraId="7DC093E5" w14:textId="77777777" w:rsidR="00183F9F" w:rsidRPr="00C70209" w:rsidRDefault="00183F9F" w:rsidP="00082182">
      <w:pPr>
        <w:rPr>
          <w:lang w:eastAsia="en-GB"/>
        </w:rPr>
      </w:pPr>
    </w:p>
    <w:p w14:paraId="5FF6A56F" w14:textId="77777777" w:rsidR="00183F9F" w:rsidRPr="00C70209" w:rsidRDefault="00183F9F" w:rsidP="00082182">
      <w:pPr>
        <w:pStyle w:val="Heading5"/>
        <w:rPr>
          <w:lang w:val="en-AU"/>
        </w:rPr>
      </w:pPr>
      <w:r w:rsidRPr="00C70209">
        <w:rPr>
          <w:lang w:val="en-AU"/>
        </w:rPr>
        <w:t>Background</w:t>
      </w:r>
    </w:p>
    <w:p w14:paraId="14358D3C" w14:textId="1BCA7353" w:rsidR="00183F9F" w:rsidRPr="00C70209" w:rsidRDefault="00183F9F" w:rsidP="00082182">
      <w:pPr>
        <w:pStyle w:val="BodyText"/>
      </w:pPr>
      <w:r w:rsidRPr="00C70209">
        <w:t>Viscoelastometric point</w:t>
      </w:r>
      <w:r w:rsidR="004B557C" w:rsidRPr="00C70209">
        <w:t>-</w:t>
      </w:r>
      <w:r w:rsidRPr="00C70209">
        <w:t>of</w:t>
      </w:r>
      <w:r w:rsidR="004B557C" w:rsidRPr="00C70209">
        <w:t>-</w:t>
      </w:r>
      <w:r w:rsidRPr="00C70209">
        <w:t xml:space="preserve">care (POC) testing includes thromboelastography (TEG) and rotational thromboelastometry (ROTEM). These are whole-blood coagulation analysers that </w:t>
      </w:r>
      <w:r w:rsidR="005D22AF" w:rsidRPr="00C70209">
        <w:t xml:space="preserve">measure clot development, stabilisation and dissolution (fibrinolysis), which reflect </w:t>
      </w:r>
      <w:r w:rsidR="005D22AF" w:rsidRPr="00C70209">
        <w:rPr>
          <w:i/>
        </w:rPr>
        <w:t>in vivo</w:t>
      </w:r>
      <w:r w:rsidR="005D22AF" w:rsidRPr="00C70209">
        <w:t xml:space="preserve"> haemostasis. </w:t>
      </w:r>
      <w:r w:rsidRPr="00C70209">
        <w:t xml:space="preserve">In paediatric patients requiring surgery, </w:t>
      </w:r>
      <w:r w:rsidR="005D22AF" w:rsidRPr="00C70209">
        <w:t xml:space="preserve">these techniques offer improvements over traditional laboratory testing in </w:t>
      </w:r>
      <w:r w:rsidRPr="00C70209">
        <w:t xml:space="preserve">monitoring changes of haemostasis </w:t>
      </w:r>
      <w:r w:rsidR="005D22AF" w:rsidRPr="00C70209">
        <w:t xml:space="preserve">and </w:t>
      </w:r>
      <w:r w:rsidRPr="00C70209">
        <w:t>may help clinicians to assess the cause of bleeding and improve the care of patients with unexplained blood loss.</w:t>
      </w:r>
    </w:p>
    <w:p w14:paraId="6577FE94" w14:textId="77777777" w:rsidR="00183F9F" w:rsidRPr="00C70209" w:rsidRDefault="00183F9F" w:rsidP="00082182">
      <w:pPr>
        <w:pStyle w:val="Heading5"/>
        <w:rPr>
          <w:lang w:val="en-AU"/>
        </w:rPr>
      </w:pPr>
      <w:r w:rsidRPr="00C70209">
        <w:rPr>
          <w:lang w:val="en-AU"/>
        </w:rPr>
        <w:t>Summary of evidence</w:t>
      </w:r>
    </w:p>
    <w:p w14:paraId="476E4E0E" w14:textId="77777777" w:rsidR="00183F9F" w:rsidRPr="00C70209" w:rsidRDefault="00183F9F" w:rsidP="00082182">
      <w:pPr>
        <w:pStyle w:val="Heading6"/>
      </w:pPr>
      <w:r w:rsidRPr="00C70209">
        <w:t>Level I evidence</w:t>
      </w:r>
    </w:p>
    <w:p w14:paraId="6DB54434" w14:textId="77777777" w:rsidR="00183F9F" w:rsidRPr="00C70209" w:rsidRDefault="00183F9F" w:rsidP="00082182">
      <w:pPr>
        <w:pStyle w:val="BodyText"/>
      </w:pPr>
      <w:r w:rsidRPr="00C70209">
        <w:t>The systematic review and hand-searching process identified no Level I studies that assessed the safety and effectiveness of viscoelastometric POC testing compared with no viscoelastometric POC testing in neonatal and paediatric patients undergoing surgery.</w:t>
      </w:r>
    </w:p>
    <w:p w14:paraId="5E0665EA" w14:textId="77777777" w:rsidR="00183F9F" w:rsidRPr="00C70209" w:rsidRDefault="00183F9F" w:rsidP="00082182">
      <w:pPr>
        <w:pStyle w:val="Heading6"/>
      </w:pPr>
      <w:r w:rsidRPr="00C70209">
        <w:t>Level II evidence</w:t>
      </w:r>
    </w:p>
    <w:p w14:paraId="3680B8EB" w14:textId="1FD69C3B" w:rsidR="00183F9F" w:rsidRPr="00C70209" w:rsidRDefault="00183F9F" w:rsidP="00082182">
      <w:pPr>
        <w:pStyle w:val="BodyText"/>
      </w:pPr>
      <w:r w:rsidRPr="00C70209">
        <w:t>The systematic review and hand-searching process identified no Level II studies that assessed the safety and effectiveness of viscoelastometric POC testing compared with no viscoelastometric POC testing in neonatal and paediatric patients undergoing surgery</w:t>
      </w:r>
      <w:r w:rsidR="003F7DCB" w:rsidRPr="00C70209">
        <w:t>.</w:t>
      </w:r>
      <w:r w:rsidRPr="00C70209">
        <w:rPr>
          <w:rStyle w:val="FootnoteReference"/>
        </w:rPr>
        <w:footnoteReference w:id="42"/>
      </w:r>
      <w:r w:rsidRPr="00C70209">
        <w:t>.</w:t>
      </w:r>
    </w:p>
    <w:p w14:paraId="0342F354" w14:textId="77777777" w:rsidR="00183F9F" w:rsidRPr="00C70209" w:rsidRDefault="00183F9F" w:rsidP="00082182">
      <w:pPr>
        <w:spacing w:after="200" w:line="276" w:lineRule="auto"/>
        <w:ind w:left="0"/>
        <w:rPr>
          <w:lang w:eastAsia="en-GB"/>
        </w:rPr>
      </w:pPr>
      <w:r w:rsidRPr="00C70209">
        <w:rPr>
          <w:lang w:eastAsia="en-GB"/>
        </w:rPr>
        <w:br w:type="page"/>
      </w:r>
    </w:p>
    <w:p w14:paraId="3A7D9CD5" w14:textId="77777777" w:rsidR="00183F9F" w:rsidRPr="00C70209" w:rsidRDefault="00183F9F" w:rsidP="00183F9F">
      <w:pPr>
        <w:pStyle w:val="Head4Num"/>
        <w:ind w:left="1224" w:hanging="864"/>
        <w:rPr>
          <w:lang w:eastAsia="en-GB"/>
        </w:rPr>
      </w:pPr>
      <w:r w:rsidRPr="00C70209">
        <w:rPr>
          <w:lang w:eastAsia="en-GB"/>
        </w:rPr>
        <w:t>Antifibrinolytics (aprotinin, TXA or EACA)</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810"/>
        <w:gridCol w:w="810"/>
        <w:gridCol w:w="810"/>
        <w:gridCol w:w="811"/>
      </w:tblGrid>
      <w:tr w:rsidR="00183F9F" w:rsidRPr="00C70209" w14:paraId="468C191B"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7FF65D83" w14:textId="70459BE6" w:rsidR="00183F9F" w:rsidRPr="00C70209" w:rsidRDefault="00183F9F">
            <w:pPr>
              <w:pStyle w:val="PP-heading"/>
              <w:spacing w:line="276" w:lineRule="auto"/>
              <w:rPr>
                <w:lang w:eastAsia="en-US"/>
              </w:rPr>
            </w:pPr>
            <w:r w:rsidRPr="00C70209">
              <w:rPr>
                <w:lang w:eastAsia="en-US"/>
              </w:rPr>
              <w:t xml:space="preserve">Evidence statements – </w:t>
            </w:r>
            <w:r w:rsidR="002E09D0" w:rsidRPr="00C70209">
              <w:rPr>
                <w:lang w:eastAsia="en-US"/>
              </w:rPr>
              <w:t>neonatal and paediatric patients undergoing surgery (</w:t>
            </w:r>
            <w:r w:rsidRPr="00C70209">
              <w:rPr>
                <w:lang w:eastAsia="en-US"/>
              </w:rPr>
              <w:t>antifibrinolytics</w:t>
            </w:r>
            <w:r w:rsidR="002E09D0"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96E5C08"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9CD790C"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AA9888B"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4E80567"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4241025"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0413667D"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07AC0D75"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6E8D0383" w14:textId="77777777" w:rsidR="00183F9F" w:rsidRPr="00C70209" w:rsidRDefault="00183F9F" w:rsidP="00082182">
            <w:pPr>
              <w:pStyle w:val="ES-table"/>
              <w:rPr>
                <w:rFonts w:eastAsia="Arial Unicode MS" w:cs="Arial"/>
                <w:color w:val="auto"/>
                <w:lang w:eastAsia="ja-JP"/>
              </w:rPr>
            </w:pPr>
            <w:r w:rsidRPr="00C70209">
              <w:t>In paediatric patients undergoing surgery, the effect of antifibrinolytics compared with no antifibrinolytics on mortality is uncertain.</w:t>
            </w:r>
          </w:p>
          <w:p w14:paraId="32CCB9C4" w14:textId="77777777" w:rsidR="00183F9F" w:rsidRPr="00C70209" w:rsidRDefault="00183F9F" w:rsidP="00082182">
            <w:pPr>
              <w:pStyle w:val="ES-notes"/>
              <w:rPr>
                <w:lang w:eastAsia="en-US"/>
              </w:rPr>
            </w:pPr>
            <w:r w:rsidRPr="00C70209">
              <w:rPr>
                <w:lang w:eastAsia="en-US"/>
              </w:rPr>
              <w:t>(See evidence matrix D4.L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72FF73BC"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D07E3D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2BC825A"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4E188F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6B505680"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5413CD9E"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774F71CB"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3DCD7547" w14:textId="77777777" w:rsidR="00183F9F" w:rsidRPr="00C70209" w:rsidRDefault="00183F9F" w:rsidP="00082182">
            <w:pPr>
              <w:pStyle w:val="ES-table"/>
              <w:rPr>
                <w:rFonts w:eastAsia="Arial Unicode MS" w:cs="Arial"/>
                <w:color w:val="auto"/>
                <w:lang w:eastAsia="ja-JP"/>
              </w:rPr>
            </w:pPr>
            <w:r w:rsidRPr="00C70209">
              <w:t>In paediatric patients undergoing cardiac surgery, antifibrinolytics compared with no antifibrinolytics reduce transfusion volume and incidence.</w:t>
            </w:r>
          </w:p>
          <w:p w14:paraId="0E18FA70" w14:textId="77777777" w:rsidR="00183F9F" w:rsidRPr="00C70209" w:rsidRDefault="00183F9F" w:rsidP="00082182">
            <w:pPr>
              <w:pStyle w:val="ES-notes"/>
              <w:rPr>
                <w:lang w:eastAsia="en-US"/>
              </w:rPr>
            </w:pPr>
            <w:r w:rsidRPr="00C70209">
              <w:rPr>
                <w:lang w:eastAsia="en-US"/>
              </w:rPr>
              <w:t>(See evidence matrix D4.M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F4C65C3"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0E8EA31"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26D397C"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343222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1182701D"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67EEE0C4"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6C4125F"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B019688" w14:textId="77777777" w:rsidR="00183F9F" w:rsidRPr="00C70209" w:rsidRDefault="00183F9F" w:rsidP="00082182">
            <w:pPr>
              <w:pStyle w:val="ES-table"/>
              <w:rPr>
                <w:rFonts w:eastAsia="Arial Unicode MS" w:cs="Arial"/>
                <w:color w:val="auto"/>
                <w:lang w:eastAsia="ja-JP"/>
              </w:rPr>
            </w:pPr>
            <w:r w:rsidRPr="00C70209">
              <w:t>In paediatric patients undergoing surgery for scoliosis, antifibrinolytics compared with no antifibrinolytics may reduce transfusion volume.</w:t>
            </w:r>
          </w:p>
          <w:p w14:paraId="06F8DF50" w14:textId="77777777" w:rsidR="00183F9F" w:rsidRPr="00C70209" w:rsidRDefault="00183F9F" w:rsidP="00082182">
            <w:pPr>
              <w:pStyle w:val="ES-notes"/>
              <w:rPr>
                <w:lang w:eastAsia="en-US"/>
              </w:rPr>
            </w:pPr>
            <w:r w:rsidRPr="00C70209">
              <w:rPr>
                <w:lang w:eastAsia="en-US"/>
              </w:rPr>
              <w:t>(See evidence matrix D4.N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149BB5F0"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49F82AB"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664A2B9"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DC393C9"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1309542C"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6A10E1D9"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5231B5AA"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58131B44" w14:textId="77777777" w:rsidR="00183F9F" w:rsidRPr="00C70209" w:rsidRDefault="00183F9F" w:rsidP="00082182">
            <w:pPr>
              <w:pStyle w:val="ES-table"/>
              <w:rPr>
                <w:rFonts w:eastAsia="Arial Unicode MS" w:cs="Arial"/>
                <w:color w:val="auto"/>
                <w:lang w:eastAsia="ja-JP"/>
              </w:rPr>
            </w:pPr>
            <w:r w:rsidRPr="00C70209">
              <w:t>In paediatric patients undergoing surgery for scoliosis, the effect of antifibrinolytics compared with no antifibrinolytics on transfusion incidence is uncertain.</w:t>
            </w:r>
          </w:p>
          <w:p w14:paraId="7009D7BE" w14:textId="77777777" w:rsidR="00183F9F" w:rsidRPr="00C70209" w:rsidRDefault="00183F9F" w:rsidP="00082182">
            <w:pPr>
              <w:pStyle w:val="ES-notes"/>
              <w:rPr>
                <w:lang w:eastAsia="en-US"/>
              </w:rPr>
            </w:pPr>
            <w:r w:rsidRPr="00C70209">
              <w:rPr>
                <w:lang w:eastAsia="en-US"/>
              </w:rPr>
              <w:t>(See evidence matrix D4.N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44A67E46"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2470CC9"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AC24E31"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B3E791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36B8C957" w14:textId="77777777" w:rsidR="00183F9F" w:rsidRPr="00C70209" w:rsidRDefault="00183F9F">
            <w:pPr>
              <w:pStyle w:val="T-ABCD"/>
              <w:spacing w:line="276" w:lineRule="auto"/>
              <w:ind w:left="0"/>
              <w:jc w:val="center"/>
              <w:rPr>
                <w:lang w:eastAsia="en-US"/>
              </w:rPr>
            </w:pPr>
            <w:r w:rsidRPr="00C70209">
              <w:rPr>
                <w:lang w:eastAsia="en-US"/>
              </w:rPr>
              <w:sym w:font="Symbol" w:char="F0D6"/>
            </w:r>
            <w:r w:rsidRPr="00C70209">
              <w:rPr>
                <w:lang w:eastAsia="en-US"/>
              </w:rPr>
              <w:sym w:font="Symbol" w:char="F0D6"/>
            </w:r>
          </w:p>
        </w:tc>
      </w:tr>
      <w:tr w:rsidR="00183F9F" w:rsidRPr="00C70209" w14:paraId="633B3A94"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24B53A78"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5790D201" w14:textId="77777777" w:rsidR="00183F9F" w:rsidRPr="00C70209" w:rsidRDefault="00183F9F" w:rsidP="00082182">
            <w:pPr>
              <w:pStyle w:val="ES-table"/>
              <w:rPr>
                <w:rFonts w:eastAsia="Arial Unicode MS" w:cs="Arial"/>
                <w:color w:val="auto"/>
                <w:lang w:eastAsia="ja-JP"/>
              </w:rPr>
            </w:pPr>
            <w:r w:rsidRPr="00C70209">
              <w:t>In paediatric patients undergoing craniofacial surgery, antifibrinolytics compared with no antifibrinolytics may reduce transfusion volume.</w:t>
            </w:r>
          </w:p>
          <w:p w14:paraId="69D543FB" w14:textId="77777777" w:rsidR="00183F9F" w:rsidRPr="00C70209" w:rsidRDefault="00183F9F" w:rsidP="00082182">
            <w:pPr>
              <w:pStyle w:val="ES-notes"/>
              <w:rPr>
                <w:lang w:eastAsia="en-US"/>
              </w:rPr>
            </w:pPr>
            <w:r w:rsidRPr="00C70209">
              <w:rPr>
                <w:lang w:eastAsia="en-US"/>
              </w:rPr>
              <w:t>(See evidence matrix D4.O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359DE94C"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60BDEC8"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06E4DCA"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2AAFB86"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248025E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509422B4"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72431EEC" w14:textId="77777777" w:rsidR="00183F9F" w:rsidRPr="00C70209" w:rsidRDefault="00183F9F" w:rsidP="00183F9F">
            <w:pPr>
              <w:pStyle w:val="Tabletextnoindent"/>
              <w:keepNext w:val="0"/>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140637CD" w14:textId="77777777" w:rsidR="00183F9F" w:rsidRPr="00C70209" w:rsidRDefault="00183F9F" w:rsidP="00082182">
            <w:pPr>
              <w:pStyle w:val="ES-table"/>
              <w:keepNext w:val="0"/>
              <w:rPr>
                <w:rFonts w:eastAsia="Arial Unicode MS" w:cs="Arial"/>
                <w:color w:val="auto"/>
                <w:lang w:eastAsia="ja-JP"/>
              </w:rPr>
            </w:pPr>
            <w:r w:rsidRPr="00C70209">
              <w:t>In paediatric patients undergoing craniofacial surgery, the effect of antifibrinolytics compared with no antifibrinolytics on transfusion incidence is uncertain.</w:t>
            </w:r>
          </w:p>
          <w:p w14:paraId="4D9774E2" w14:textId="77777777" w:rsidR="00183F9F" w:rsidRPr="00C70209" w:rsidRDefault="00183F9F" w:rsidP="00082182">
            <w:pPr>
              <w:pStyle w:val="ES-notes"/>
              <w:keepNext w:val="0"/>
              <w:rPr>
                <w:lang w:eastAsia="en-US"/>
              </w:rPr>
            </w:pPr>
            <w:r w:rsidRPr="00C70209">
              <w:rPr>
                <w:lang w:eastAsia="en-US"/>
              </w:rPr>
              <w:t>(See evidence matrix D4.O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466BF1E5"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62BB855"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64B5C10" w14:textId="77777777" w:rsidR="00183F9F" w:rsidRPr="00C70209" w:rsidRDefault="00183F9F" w:rsidP="00082182">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4179AB8"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28975492"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566D4DDC"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5E044009" w14:textId="77777777" w:rsidR="00183F9F" w:rsidRPr="00C70209" w:rsidRDefault="00183F9F" w:rsidP="00183F9F">
            <w:pPr>
              <w:pStyle w:val="Tabletextnoindent"/>
              <w:keepNext w:val="0"/>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641981A5" w14:textId="77777777" w:rsidR="00183F9F" w:rsidRPr="00C70209" w:rsidRDefault="00183F9F" w:rsidP="00082182">
            <w:pPr>
              <w:pStyle w:val="ES-table"/>
              <w:keepNext w:val="0"/>
              <w:rPr>
                <w:rFonts w:eastAsia="Arial Unicode MS" w:cs="Arial"/>
                <w:color w:val="auto"/>
                <w:lang w:eastAsia="ja-JP"/>
              </w:rPr>
            </w:pPr>
            <w:r w:rsidRPr="00C70209">
              <w:t>In paediatric patients undergoing primary adenoidectomy, the effect of topical tranexamic acid compared with no tranexamic acid on transfusion incidence is uncertain.</w:t>
            </w:r>
          </w:p>
          <w:p w14:paraId="418F71C1" w14:textId="77777777" w:rsidR="00183F9F" w:rsidRPr="00C70209" w:rsidRDefault="00183F9F" w:rsidP="00082182">
            <w:pPr>
              <w:pStyle w:val="ES-notes"/>
              <w:keepNext w:val="0"/>
              <w:rPr>
                <w:lang w:eastAsia="en-US"/>
              </w:rPr>
            </w:pPr>
            <w:r w:rsidRPr="00C70209">
              <w:rPr>
                <w:lang w:eastAsia="en-US"/>
              </w:rPr>
              <w:t>(See evidence matrix D4.P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370BD8A6"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5C83227B" w14:textId="77777777" w:rsidR="00183F9F" w:rsidRPr="00C70209" w:rsidRDefault="00183F9F" w:rsidP="00082182">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DCEC225" w14:textId="77777777" w:rsidR="00183F9F" w:rsidRPr="00C70209" w:rsidRDefault="00183F9F" w:rsidP="00082182">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FFAC9C6"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031BA3F3" w14:textId="77777777" w:rsidR="00183F9F" w:rsidRPr="00C70209" w:rsidRDefault="00183F9F" w:rsidP="00082182">
            <w:pPr>
              <w:pStyle w:val="T-ABCD"/>
              <w:spacing w:line="276" w:lineRule="auto"/>
              <w:rPr>
                <w:lang w:eastAsia="en-US"/>
              </w:rPr>
            </w:pPr>
            <w:r w:rsidRPr="00C70209">
              <w:rPr>
                <w:lang w:eastAsia="en-US"/>
              </w:rPr>
              <w:sym w:font="Symbol" w:char="F0D6"/>
            </w:r>
          </w:p>
        </w:tc>
      </w:tr>
      <w:tr w:rsidR="00183F9F" w:rsidRPr="00C70209" w14:paraId="1AB01271"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3A50CDB0" w14:textId="77777777" w:rsidR="00183F9F" w:rsidRPr="00C70209" w:rsidRDefault="00183F9F" w:rsidP="00183F9F">
            <w:pPr>
              <w:pStyle w:val="Tabletextnoindent"/>
              <w:keepNext w:val="0"/>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48EF9E79" w14:textId="77777777" w:rsidR="00183F9F" w:rsidRPr="00C70209" w:rsidRDefault="00183F9F" w:rsidP="00082182">
            <w:pPr>
              <w:pStyle w:val="ES-table"/>
              <w:keepNext w:val="0"/>
              <w:rPr>
                <w:rFonts w:eastAsia="Arial Unicode MS" w:cs="Arial"/>
                <w:color w:val="auto"/>
                <w:lang w:eastAsia="ja-JP"/>
              </w:rPr>
            </w:pPr>
            <w:r w:rsidRPr="00C70209">
              <w:t>In paediatric patients undergoing surgery, the effect of antifibrinolytics compared with no antifibrinolytics on thromboembolic events is uncertain.</w:t>
            </w:r>
          </w:p>
          <w:p w14:paraId="2B9F5104" w14:textId="77777777" w:rsidR="00183F9F" w:rsidRPr="00C70209" w:rsidRDefault="00183F9F" w:rsidP="00082182">
            <w:pPr>
              <w:pStyle w:val="ES-notes"/>
              <w:keepNext w:val="0"/>
              <w:rPr>
                <w:rFonts w:eastAsiaTheme="minorHAnsi"/>
              </w:rPr>
            </w:pPr>
            <w:r w:rsidRPr="00C70209">
              <w:rPr>
                <w:lang w:eastAsia="en-US"/>
              </w:rPr>
              <w:t>(See evidence matrix D4.Q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19F3BDC1"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6C34A8A"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D0F5729" w14:textId="77777777" w:rsidR="00183F9F" w:rsidRPr="00C70209" w:rsidRDefault="00183F9F" w:rsidP="00082182">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08FC797"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36E8C3E6" w14:textId="77777777" w:rsidR="00183F9F" w:rsidRPr="00C70209" w:rsidRDefault="00183F9F" w:rsidP="00082182">
            <w:pPr>
              <w:pStyle w:val="T-ABCD"/>
              <w:spacing w:line="276" w:lineRule="auto"/>
              <w:rPr>
                <w:lang w:eastAsia="en-US"/>
              </w:rPr>
            </w:pPr>
            <w:r w:rsidRPr="00C70209">
              <w:rPr>
                <w:lang w:eastAsia="en-US"/>
              </w:rPr>
              <w:sym w:font="Symbol" w:char="F0D6"/>
            </w:r>
          </w:p>
        </w:tc>
      </w:tr>
      <w:tr w:rsidR="00183F9F" w:rsidRPr="00C70209" w14:paraId="4BF05A5D"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6FC04241" w14:textId="77777777" w:rsidR="00183F9F" w:rsidRPr="00C70209" w:rsidRDefault="00183F9F" w:rsidP="00183F9F">
            <w:pPr>
              <w:pStyle w:val="Tabletextnoindent"/>
              <w:keepNext w:val="0"/>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3DBAA336" w14:textId="77777777" w:rsidR="00183F9F" w:rsidRPr="00C70209" w:rsidRDefault="00183F9F" w:rsidP="00082182">
            <w:pPr>
              <w:pStyle w:val="ES-table"/>
              <w:keepNext w:val="0"/>
              <w:rPr>
                <w:rFonts w:eastAsia="Arial Unicode MS" w:cs="Arial"/>
                <w:color w:val="auto"/>
                <w:lang w:eastAsia="ja-JP"/>
              </w:rPr>
            </w:pPr>
            <w:r w:rsidRPr="00C70209">
              <w:t>In paediatric patients undergoing cardiac surgery, the effect of antifibrinolytics compared with no antifibrinolytics on postoperative blood loss in uncertain.</w:t>
            </w:r>
          </w:p>
          <w:p w14:paraId="3C14222A" w14:textId="77777777" w:rsidR="00183F9F" w:rsidRPr="00C70209" w:rsidRDefault="00183F9F" w:rsidP="00082182">
            <w:pPr>
              <w:pStyle w:val="ES-notes"/>
              <w:keepNext w:val="0"/>
              <w:rPr>
                <w:lang w:eastAsia="en-US"/>
              </w:rPr>
            </w:pPr>
            <w:r w:rsidRPr="00C70209">
              <w:rPr>
                <w:lang w:eastAsia="en-US"/>
              </w:rPr>
              <w:t xml:space="preserve">(See evidence </w:t>
            </w:r>
            <w:r w:rsidRPr="00C70209">
              <w:t>matrix</w:t>
            </w:r>
            <w:r w:rsidRPr="00C70209">
              <w:rPr>
                <w:lang w:eastAsia="en-US"/>
              </w:rPr>
              <w:t xml:space="preserve"> D4.R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B6F6D09" w14:textId="77777777" w:rsidR="00183F9F" w:rsidRPr="00C70209" w:rsidRDefault="00183F9F" w:rsidP="00082182">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2CB6F2EC" w14:textId="77777777" w:rsidR="00183F9F" w:rsidRPr="00C70209" w:rsidRDefault="00183F9F" w:rsidP="00082182">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1921CEF" w14:textId="77777777" w:rsidR="00183F9F" w:rsidRPr="00C70209" w:rsidRDefault="00183F9F" w:rsidP="00082182">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D6C9E17" w14:textId="77777777" w:rsidR="00183F9F" w:rsidRPr="00C70209" w:rsidRDefault="00183F9F" w:rsidP="00082182">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2AF9CB13" w14:textId="77777777" w:rsidR="00183F9F" w:rsidRPr="00C70209" w:rsidRDefault="00183F9F" w:rsidP="00082182">
            <w:pPr>
              <w:pStyle w:val="T-ABCD"/>
              <w:spacing w:line="276" w:lineRule="auto"/>
              <w:rPr>
                <w:lang w:eastAsia="en-US"/>
              </w:rPr>
            </w:pPr>
            <w:r w:rsidRPr="00C70209">
              <w:rPr>
                <w:lang w:eastAsia="en-US"/>
              </w:rPr>
              <w:sym w:font="Symbol" w:char="F0D6"/>
            </w:r>
          </w:p>
        </w:tc>
      </w:tr>
      <w:tr w:rsidR="00183F9F" w:rsidRPr="00C70209" w14:paraId="51D77A1F"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5EC7800B"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2688132B" w14:textId="77777777" w:rsidR="00183F9F" w:rsidRPr="00C70209" w:rsidRDefault="00183F9F" w:rsidP="00082182">
            <w:pPr>
              <w:pStyle w:val="ES-table"/>
              <w:rPr>
                <w:rFonts w:eastAsia="Arial Unicode MS" w:cs="Arial"/>
                <w:color w:val="auto"/>
                <w:lang w:eastAsia="ja-JP"/>
              </w:rPr>
            </w:pPr>
            <w:r w:rsidRPr="00C70209">
              <w:t>In paediatric patients undergoing surgery for scoliosis, antifibrinolytics compared with no antifibrinolytics may reduce blood loss.</w:t>
            </w:r>
          </w:p>
          <w:p w14:paraId="4D54250C" w14:textId="77777777" w:rsidR="00183F9F" w:rsidRPr="00C70209" w:rsidRDefault="00183F9F" w:rsidP="00082182">
            <w:pPr>
              <w:pStyle w:val="ES-notes"/>
              <w:rPr>
                <w:lang w:eastAsia="en-US"/>
              </w:rPr>
            </w:pPr>
            <w:r w:rsidRPr="00C70209">
              <w:rPr>
                <w:lang w:eastAsia="en-US"/>
              </w:rPr>
              <w:t>(See evidence matrix D4.S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301E21B1"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EFF3F19"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7124539B"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9A863FC"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6C108BFE"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r>
      <w:tr w:rsidR="00183F9F" w:rsidRPr="00C70209" w14:paraId="55898AC7"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5274D200"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66A92290" w14:textId="77777777" w:rsidR="00183F9F" w:rsidRPr="00C70209" w:rsidRDefault="00183F9F" w:rsidP="00082182">
            <w:pPr>
              <w:pStyle w:val="ES-table"/>
              <w:rPr>
                <w:rFonts w:eastAsia="Arial Unicode MS" w:cs="Arial"/>
                <w:color w:val="auto"/>
                <w:lang w:eastAsia="ja-JP"/>
              </w:rPr>
            </w:pPr>
            <w:r w:rsidRPr="00C70209">
              <w:t>In paediatric patients undergoing craniofacial surgery, antifibrinolytics compared with no antifibrinolytics reduce perioperative blood loss.</w:t>
            </w:r>
          </w:p>
          <w:p w14:paraId="019FE2FB" w14:textId="77777777" w:rsidR="00183F9F" w:rsidRPr="00C70209" w:rsidRDefault="00183F9F" w:rsidP="00082182">
            <w:pPr>
              <w:pStyle w:val="ES-notes"/>
              <w:rPr>
                <w:lang w:eastAsia="en-US"/>
              </w:rPr>
            </w:pPr>
            <w:r w:rsidRPr="00C70209">
              <w:rPr>
                <w:lang w:eastAsia="en-US"/>
              </w:rPr>
              <w:t>(See evidence matrix D4.T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DD3638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19E935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B87D092"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4592198"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2A6A92AC"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787E2FD9"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89DDA46"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ACB6B12" w14:textId="77777777" w:rsidR="00183F9F" w:rsidRPr="00C70209" w:rsidRDefault="00183F9F" w:rsidP="00082182">
            <w:pPr>
              <w:pStyle w:val="ES-table"/>
              <w:rPr>
                <w:rFonts w:eastAsia="Arial Unicode MS" w:cs="Arial"/>
                <w:color w:val="auto"/>
                <w:lang w:eastAsia="ja-JP"/>
              </w:rPr>
            </w:pPr>
            <w:r w:rsidRPr="00C70209">
              <w:t>In paediatric patients undergoing ENT surgery, antifibrinolytics compared with no antifibrinolytics may reduce perioperative blood loss.</w:t>
            </w:r>
          </w:p>
          <w:p w14:paraId="68D781DB" w14:textId="77777777" w:rsidR="00183F9F" w:rsidRPr="00C70209" w:rsidRDefault="00183F9F" w:rsidP="00082182">
            <w:pPr>
              <w:pStyle w:val="ES-notes"/>
              <w:rPr>
                <w:lang w:eastAsia="en-US"/>
              </w:rPr>
            </w:pPr>
            <w:r w:rsidRPr="00C70209">
              <w:rPr>
                <w:lang w:eastAsia="en-US"/>
              </w:rPr>
              <w:t>(See evidence matrix D4.U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2E9D9330"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6E24701A"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06ED8338" w14:textId="77777777" w:rsidR="00183F9F" w:rsidRPr="00C70209" w:rsidRDefault="00183F9F">
            <w:pPr>
              <w:pStyle w:val="T-ABCD"/>
              <w:spacing w:line="276" w:lineRule="auto"/>
              <w:rPr>
                <w:lang w:eastAsia="en-US"/>
              </w:rPr>
            </w:pPr>
            <w:r w:rsidRPr="00C70209">
              <w:rPr>
                <w:lang w:eastAsia="en-US"/>
              </w:rPr>
              <w:t>X</w:t>
            </w:r>
          </w:p>
        </w:tc>
        <w:tc>
          <w:tcPr>
            <w:tcW w:w="810" w:type="dxa"/>
            <w:tcBorders>
              <w:top w:val="single" w:sz="4" w:space="0" w:color="000000"/>
              <w:left w:val="single" w:sz="4" w:space="0" w:color="000000"/>
              <w:bottom w:val="single" w:sz="4" w:space="0" w:color="000000"/>
              <w:right w:val="single" w:sz="4" w:space="0" w:color="000000"/>
            </w:tcBorders>
            <w:hideMark/>
          </w:tcPr>
          <w:p w14:paraId="60CFB2DD"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1B0DB8FB"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6C56E21B"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1BFEA0A7" w14:textId="40B6EDDA" w:rsidR="00183F9F" w:rsidRPr="00C70209" w:rsidRDefault="00183F9F" w:rsidP="00082182">
            <w:pPr>
              <w:pStyle w:val="ES-notes"/>
              <w:rPr>
                <w:rFonts w:eastAsiaTheme="minorHAnsi"/>
              </w:rPr>
            </w:pPr>
            <w:r w:rsidRPr="00C70209">
              <w:t>ENT, ear nose throat; ES, evidence statement</w:t>
            </w:r>
          </w:p>
          <w:p w14:paraId="1265F439" w14:textId="77777777" w:rsidR="00183F9F" w:rsidRPr="00C70209" w:rsidRDefault="00183F9F" w:rsidP="00082182">
            <w:pPr>
              <w:pStyle w:val="ES-notes"/>
              <w:rPr>
                <w:rFonts w:eastAsiaTheme="minorHAnsi"/>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5C2D16E0" w14:textId="77777777" w:rsidR="00183F9F" w:rsidRPr="00C70209" w:rsidRDefault="00183F9F" w:rsidP="00082182"/>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17"/>
        <w:gridCol w:w="7531"/>
      </w:tblGrid>
      <w:tr w:rsidR="00183F9F" w:rsidRPr="00C70209" w14:paraId="7207EE2F"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00"/>
            <w:hideMark/>
          </w:tcPr>
          <w:p w14:paraId="48D36CF6" w14:textId="0106021D" w:rsidR="00183F9F" w:rsidRPr="00C70209" w:rsidRDefault="00183F9F" w:rsidP="00082182">
            <w:pPr>
              <w:pStyle w:val="Recommendation"/>
              <w:rPr>
                <w:rFonts w:eastAsia="Times New Roman"/>
                <w:noProof w:val="0"/>
                <w:lang w:val="en-AU"/>
              </w:rPr>
            </w:pPr>
            <w:r w:rsidRPr="00C70209">
              <w:rPr>
                <w:noProof w:val="0"/>
                <w:lang w:val="en-AU"/>
              </w:rPr>
              <w:t xml:space="preserve">Recommendation – </w:t>
            </w:r>
            <w:r w:rsidR="009E51C5">
              <w:rPr>
                <w:noProof w:val="0"/>
                <w:lang w:val="en-AU"/>
              </w:rPr>
              <w:t>surgical (</w:t>
            </w:r>
            <w:r w:rsidRPr="00C70209">
              <w:rPr>
                <w:noProof w:val="0"/>
                <w:lang w:val="en-AU"/>
              </w:rPr>
              <w:t>antifibrinolytics</w:t>
            </w:r>
            <w:r w:rsidR="009E51C5">
              <w:rPr>
                <w:noProof w:val="0"/>
                <w:lang w:val="en-AU"/>
              </w:rPr>
              <w:t>)</w:t>
            </w:r>
          </w:p>
        </w:tc>
      </w:tr>
      <w:tr w:rsidR="00183F9F" w:rsidRPr="00C70209" w14:paraId="18E1D68C" w14:textId="77777777" w:rsidTr="00B013CE">
        <w:tc>
          <w:tcPr>
            <w:tcW w:w="1117" w:type="dxa"/>
            <w:tcBorders>
              <w:top w:val="single" w:sz="4" w:space="0" w:color="000000"/>
              <w:left w:val="single" w:sz="4" w:space="0" w:color="000000"/>
              <w:bottom w:val="single" w:sz="4" w:space="0" w:color="000000"/>
              <w:right w:val="single" w:sz="4" w:space="0" w:color="auto"/>
            </w:tcBorders>
            <w:hideMark/>
          </w:tcPr>
          <w:p w14:paraId="35497297" w14:textId="77777777" w:rsidR="00183F9F" w:rsidRPr="00C70209" w:rsidRDefault="00183F9F" w:rsidP="00082182">
            <w:pPr>
              <w:pStyle w:val="PP-bullets"/>
            </w:pPr>
            <w:r w:rsidRPr="00C70209">
              <w:t>R9</w:t>
            </w:r>
          </w:p>
          <w:p w14:paraId="5DBDEBE3" w14:textId="77777777" w:rsidR="00183F9F" w:rsidRPr="00C70209" w:rsidRDefault="00183F9F" w:rsidP="00082182">
            <w:pPr>
              <w:pStyle w:val="PP-bullets"/>
            </w:pPr>
            <w:r w:rsidRPr="00C70209">
              <w:t>(Grade B)</w:t>
            </w:r>
          </w:p>
        </w:tc>
        <w:tc>
          <w:tcPr>
            <w:tcW w:w="7531" w:type="dxa"/>
            <w:tcBorders>
              <w:top w:val="single" w:sz="4" w:space="0" w:color="000000"/>
              <w:left w:val="single" w:sz="4" w:space="0" w:color="auto"/>
              <w:bottom w:val="single" w:sz="4" w:space="0" w:color="000000"/>
              <w:right w:val="single" w:sz="4" w:space="0" w:color="000000"/>
            </w:tcBorders>
            <w:hideMark/>
          </w:tcPr>
          <w:p w14:paraId="5A0F45EB" w14:textId="4F2596B5" w:rsidR="00183F9F" w:rsidRPr="00C70209" w:rsidRDefault="00183F9F" w:rsidP="00082182">
            <w:pPr>
              <w:pStyle w:val="PP-bullets"/>
            </w:pPr>
            <w:r w:rsidRPr="00C70209">
              <w:t>In paediatric patients undergoing cardiac surgery with</w:t>
            </w:r>
            <w:r w:rsidR="001A475D">
              <w:t xml:space="preserve"> CPB</w:t>
            </w:r>
            <w:r w:rsidRPr="00C70209">
              <w:t>, the routine use of antifibrinolytics is recommended.</w:t>
            </w:r>
            <w:r w:rsidRPr="00C70209">
              <w:rPr>
                <w:vertAlign w:val="superscript"/>
              </w:rPr>
              <w:t>a</w:t>
            </w:r>
          </w:p>
          <w:p w14:paraId="16FA3C23" w14:textId="5981650B" w:rsidR="00183F9F" w:rsidRPr="00C70209" w:rsidRDefault="00183F9F" w:rsidP="001A475D">
            <w:pPr>
              <w:pStyle w:val="PP-note"/>
              <w:rPr>
                <w:lang w:eastAsia="en-US"/>
              </w:rPr>
            </w:pPr>
            <w:r w:rsidRPr="00C70209">
              <w:rPr>
                <w:vertAlign w:val="superscript"/>
                <w:lang w:eastAsia="en-US"/>
              </w:rPr>
              <w:t xml:space="preserve">a </w:t>
            </w:r>
            <w:r w:rsidRPr="00C70209">
              <w:rPr>
                <w:lang w:eastAsia="en-US"/>
              </w:rPr>
              <w:t>T</w:t>
            </w:r>
            <w:r w:rsidR="001A475D">
              <w:rPr>
                <w:lang w:eastAsia="en-US"/>
              </w:rPr>
              <w:t>XA</w:t>
            </w:r>
            <w:r w:rsidRPr="00C70209">
              <w:rPr>
                <w:lang w:eastAsia="en-US"/>
              </w:rPr>
              <w:t xml:space="preserve"> in this context is approved in Australia. The use of aprotinin in this context is considered off label in Australia. EACA is not licensed for use in Australia.</w:t>
            </w:r>
          </w:p>
        </w:tc>
      </w:tr>
      <w:tr w:rsidR="00183F9F" w:rsidRPr="00C70209" w14:paraId="4E25F4F6" w14:textId="77777777" w:rsidTr="00B013CE">
        <w:tc>
          <w:tcPr>
            <w:tcW w:w="1117" w:type="dxa"/>
            <w:tcBorders>
              <w:top w:val="single" w:sz="4" w:space="0" w:color="000000"/>
              <w:left w:val="single" w:sz="4" w:space="0" w:color="000000"/>
              <w:bottom w:val="single" w:sz="4" w:space="0" w:color="000000"/>
              <w:right w:val="single" w:sz="4" w:space="0" w:color="auto"/>
            </w:tcBorders>
            <w:hideMark/>
          </w:tcPr>
          <w:p w14:paraId="2AF06571" w14:textId="77777777" w:rsidR="00183F9F" w:rsidRPr="00C70209" w:rsidRDefault="00183F9F" w:rsidP="00082182">
            <w:pPr>
              <w:pStyle w:val="PP-bullets"/>
            </w:pPr>
            <w:r w:rsidRPr="00C70209">
              <w:t>R10</w:t>
            </w:r>
          </w:p>
          <w:p w14:paraId="63707CCF" w14:textId="77777777" w:rsidR="00183F9F" w:rsidRPr="00C70209" w:rsidRDefault="00183F9F" w:rsidP="00082182">
            <w:pPr>
              <w:pStyle w:val="PP-bullets"/>
            </w:pPr>
            <w:r w:rsidRPr="00C70209">
              <w:t>(Grade C)</w:t>
            </w:r>
          </w:p>
        </w:tc>
        <w:tc>
          <w:tcPr>
            <w:tcW w:w="7531" w:type="dxa"/>
            <w:tcBorders>
              <w:top w:val="single" w:sz="4" w:space="0" w:color="000000"/>
              <w:left w:val="single" w:sz="4" w:space="0" w:color="auto"/>
              <w:bottom w:val="single" w:sz="4" w:space="0" w:color="000000"/>
              <w:right w:val="single" w:sz="4" w:space="0" w:color="000000"/>
            </w:tcBorders>
            <w:hideMark/>
          </w:tcPr>
          <w:p w14:paraId="6D710C74" w14:textId="699E6B95" w:rsidR="00183F9F" w:rsidRPr="00C70209" w:rsidRDefault="00183F9F" w:rsidP="00082182">
            <w:pPr>
              <w:pStyle w:val="PP-bullets"/>
            </w:pPr>
            <w:r w:rsidRPr="00C70209">
              <w:t>In paediatric patients undergoing surgery for scoliosis in whom substantial blood loss is anticipated, the use of antifibrinolytics should be considered.</w:t>
            </w:r>
          </w:p>
          <w:p w14:paraId="24F7B6A1" w14:textId="6B7E74C4" w:rsidR="00183F9F" w:rsidRPr="00C70209" w:rsidRDefault="00183F9F" w:rsidP="001A475D">
            <w:pPr>
              <w:pStyle w:val="PP-note"/>
              <w:rPr>
                <w:lang w:eastAsia="en-US"/>
              </w:rPr>
            </w:pPr>
            <w:r w:rsidRPr="00C70209">
              <w:rPr>
                <w:vertAlign w:val="superscript"/>
                <w:lang w:eastAsia="en-US"/>
              </w:rPr>
              <w:t xml:space="preserve">a </w:t>
            </w:r>
            <w:r w:rsidR="001A475D" w:rsidRPr="001A475D">
              <w:rPr>
                <w:lang w:eastAsia="en-US"/>
              </w:rPr>
              <w:t>TXA</w:t>
            </w:r>
            <w:r w:rsidR="001A475D">
              <w:rPr>
                <w:lang w:eastAsia="en-US"/>
              </w:rPr>
              <w:t xml:space="preserve"> </w:t>
            </w:r>
            <w:r w:rsidRPr="00C70209">
              <w:rPr>
                <w:lang w:eastAsia="en-US"/>
              </w:rPr>
              <w:t>in this context is approved in Australia. The use of aprotinin in this context is considered off label in Australia. EACA is not licensed for use in Australia.</w:t>
            </w:r>
          </w:p>
        </w:tc>
      </w:tr>
      <w:tr w:rsidR="00183F9F" w:rsidRPr="00C70209" w14:paraId="110ACEEF" w14:textId="77777777" w:rsidTr="00B013CE">
        <w:tc>
          <w:tcPr>
            <w:tcW w:w="1117" w:type="dxa"/>
            <w:tcBorders>
              <w:top w:val="single" w:sz="4" w:space="0" w:color="000000"/>
              <w:left w:val="single" w:sz="4" w:space="0" w:color="000000"/>
              <w:bottom w:val="single" w:sz="4" w:space="0" w:color="000000"/>
              <w:right w:val="single" w:sz="4" w:space="0" w:color="auto"/>
            </w:tcBorders>
            <w:hideMark/>
          </w:tcPr>
          <w:p w14:paraId="21335D3B" w14:textId="77777777" w:rsidR="00183F9F" w:rsidRPr="00C70209" w:rsidRDefault="00183F9F" w:rsidP="00082182">
            <w:pPr>
              <w:pStyle w:val="PP-bullets"/>
            </w:pPr>
            <w:r w:rsidRPr="00C70209">
              <w:t>R11</w:t>
            </w:r>
          </w:p>
          <w:p w14:paraId="4A8C6E6F" w14:textId="77777777" w:rsidR="00183F9F" w:rsidRPr="00C70209" w:rsidRDefault="00183F9F" w:rsidP="00082182">
            <w:pPr>
              <w:pStyle w:val="PP-bullets"/>
            </w:pPr>
            <w:r w:rsidRPr="00C70209">
              <w:t>(Grade C)</w:t>
            </w:r>
          </w:p>
        </w:tc>
        <w:tc>
          <w:tcPr>
            <w:tcW w:w="7531" w:type="dxa"/>
            <w:tcBorders>
              <w:top w:val="single" w:sz="4" w:space="0" w:color="000000"/>
              <w:left w:val="single" w:sz="4" w:space="0" w:color="auto"/>
              <w:bottom w:val="single" w:sz="4" w:space="0" w:color="000000"/>
              <w:right w:val="single" w:sz="4" w:space="0" w:color="000000"/>
            </w:tcBorders>
            <w:hideMark/>
          </w:tcPr>
          <w:p w14:paraId="0875758A" w14:textId="7D921176" w:rsidR="00183F9F" w:rsidRPr="00C70209" w:rsidRDefault="00183F9F" w:rsidP="00082182">
            <w:pPr>
              <w:pStyle w:val="PP-bullets"/>
            </w:pPr>
            <w:r w:rsidRPr="00C70209">
              <w:t>In paediatric patients undergoing craniofacial surgery in whom substantial blood loss is anticipated, the use of antifibrinolytics should be considered.</w:t>
            </w:r>
          </w:p>
          <w:p w14:paraId="1D2AE11D" w14:textId="5E8840E9" w:rsidR="00183F9F" w:rsidRPr="00C70209" w:rsidRDefault="00183F9F" w:rsidP="001A475D">
            <w:pPr>
              <w:pStyle w:val="PP-note"/>
              <w:rPr>
                <w:lang w:eastAsia="en-US"/>
              </w:rPr>
            </w:pPr>
            <w:r w:rsidRPr="00C70209">
              <w:rPr>
                <w:vertAlign w:val="superscript"/>
                <w:lang w:eastAsia="en-US"/>
              </w:rPr>
              <w:t xml:space="preserve">a </w:t>
            </w:r>
            <w:r w:rsidRPr="00C70209">
              <w:rPr>
                <w:lang w:eastAsia="en-US"/>
              </w:rPr>
              <w:t>T</w:t>
            </w:r>
            <w:r w:rsidR="001A475D">
              <w:rPr>
                <w:lang w:eastAsia="en-US"/>
              </w:rPr>
              <w:t>XA</w:t>
            </w:r>
            <w:r w:rsidRPr="00C70209">
              <w:rPr>
                <w:lang w:eastAsia="en-US"/>
              </w:rPr>
              <w:t xml:space="preserve"> in this context is approved in Australia. The use of aprotinin in this context is considered off label in Australia. EACA is not licensed for use in Australia.</w:t>
            </w:r>
          </w:p>
        </w:tc>
      </w:tr>
      <w:tr w:rsidR="00183F9F" w:rsidRPr="00C70209" w14:paraId="3DAB4498"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66"/>
            <w:hideMark/>
          </w:tcPr>
          <w:p w14:paraId="66B15F8B" w14:textId="35A516D4" w:rsidR="00183F9F" w:rsidRPr="00C70209" w:rsidRDefault="00183F9F" w:rsidP="00082182">
            <w:pPr>
              <w:pStyle w:val="PP-heading"/>
              <w:spacing w:line="276" w:lineRule="auto"/>
              <w:rPr>
                <w:lang w:eastAsia="en-US"/>
              </w:rPr>
            </w:pPr>
            <w:r w:rsidRPr="00C70209">
              <w:rPr>
                <w:lang w:eastAsia="en-US"/>
              </w:rPr>
              <w:t xml:space="preserve">Practice points – </w:t>
            </w:r>
            <w:r w:rsidR="009E51C5">
              <w:t>surgical (</w:t>
            </w:r>
            <w:r w:rsidRPr="00C70209">
              <w:t>antifibrinolytics</w:t>
            </w:r>
            <w:r w:rsidR="009E51C5">
              <w:t>)</w:t>
            </w:r>
          </w:p>
        </w:tc>
      </w:tr>
      <w:tr w:rsidR="00183F9F" w:rsidRPr="00C70209" w14:paraId="672F257B" w14:textId="77777777" w:rsidTr="00B013CE">
        <w:tc>
          <w:tcPr>
            <w:tcW w:w="1117" w:type="dxa"/>
            <w:tcBorders>
              <w:top w:val="single" w:sz="4" w:space="0" w:color="000000"/>
              <w:left w:val="single" w:sz="4" w:space="0" w:color="000000"/>
              <w:bottom w:val="single" w:sz="4" w:space="0" w:color="000000"/>
              <w:right w:val="single" w:sz="4" w:space="0" w:color="auto"/>
            </w:tcBorders>
            <w:hideMark/>
          </w:tcPr>
          <w:p w14:paraId="6E7340AD" w14:textId="3D9D5EAF" w:rsidR="00183F9F" w:rsidRPr="00C70209" w:rsidRDefault="00C530A6" w:rsidP="006C3E38">
            <w:pPr>
              <w:pStyle w:val="PP-bullets"/>
            </w:pPr>
            <w:r w:rsidRPr="00C70209">
              <w:t>PP3</w:t>
            </w:r>
            <w:r w:rsidR="006C3E38" w:rsidRPr="00C70209">
              <w:t>7</w:t>
            </w:r>
          </w:p>
        </w:tc>
        <w:tc>
          <w:tcPr>
            <w:tcW w:w="7531" w:type="dxa"/>
            <w:tcBorders>
              <w:top w:val="single" w:sz="4" w:space="0" w:color="000000"/>
              <w:left w:val="single" w:sz="4" w:space="0" w:color="auto"/>
              <w:bottom w:val="single" w:sz="4" w:space="0" w:color="000000"/>
              <w:right w:val="single" w:sz="4" w:space="0" w:color="000000"/>
            </w:tcBorders>
            <w:hideMark/>
          </w:tcPr>
          <w:p w14:paraId="5685154C" w14:textId="32B35E39" w:rsidR="00183F9F" w:rsidRPr="00C70209" w:rsidRDefault="00183F9F" w:rsidP="00082182">
            <w:pPr>
              <w:pStyle w:val="PP-bullets"/>
              <w:rPr>
                <w:vertAlign w:val="superscript"/>
              </w:rPr>
            </w:pPr>
            <w:r w:rsidRPr="00C70209">
              <w:t xml:space="preserve">In acutely bleeding critically ill paediatric trauma patients, </w:t>
            </w:r>
            <w:r w:rsidR="001A475D">
              <w:t>TXA</w:t>
            </w:r>
            <w:r w:rsidRPr="00C70209">
              <w:t xml:space="preserve"> should be administered within 3 hours of injury.</w:t>
            </w:r>
            <w:r w:rsidRPr="00C70209">
              <w:rPr>
                <w:vertAlign w:val="superscript"/>
              </w:rPr>
              <w:t>a</w:t>
            </w:r>
          </w:p>
          <w:p w14:paraId="4A8EE68A" w14:textId="388CDCC7" w:rsidR="00183F9F" w:rsidRPr="00C70209" w:rsidRDefault="0082594B" w:rsidP="00A06EBF">
            <w:pPr>
              <w:pStyle w:val="PP-note"/>
            </w:pPr>
            <w:r w:rsidRPr="00C70209">
              <w:rPr>
                <w:vertAlign w:val="superscript"/>
              </w:rPr>
              <w:t>a</w:t>
            </w:r>
            <w:r w:rsidRPr="00C70209">
              <w:t xml:space="preserve"> </w:t>
            </w:r>
            <w:r w:rsidR="009E51C5">
              <w:t>See</w:t>
            </w:r>
            <w:r w:rsidR="00183F9F" w:rsidRPr="00C70209">
              <w:t xml:space="preserve"> R3 in </w:t>
            </w:r>
            <w:r w:rsidR="00183F9F" w:rsidRPr="009E51C5">
              <w:rPr>
                <w:i/>
              </w:rPr>
              <w:t>Patient Blood Management Guidelines: Module 4 – Critical Care</w:t>
            </w:r>
            <w:r w:rsidR="00183F9F" w:rsidRPr="00C70209">
              <w:fldChar w:fldCharType="begin"/>
            </w:r>
            <w:r w:rsidR="00A06EBF">
              <w:instrText xml:space="preserve"> ADDIN EN.CITE &lt;EndNote&gt;&lt;Cite&gt;&lt;Author&gt;National Blood Authority (NBA)&lt;/Author&gt;&lt;Year&gt;2013&lt;/Year&gt;&lt;RecNum&gt;196&lt;/RecNum&gt;&lt;DisplayText&gt;&lt;style face="superscript"&gt;84&lt;/style&gt;&lt;/DisplayText&gt;&lt;record&gt;&lt;rec-number&gt;196&lt;/rec-number&gt;&lt;foreign-keys&gt;&lt;key app="EN" db-id="9edve2wadsavt5ewavaxtda4f2tavzvts9ee" timestamp="1426642642"&gt;196&lt;/key&gt;&lt;/foreign-keys&gt;&lt;ref-type name="Government Document"&gt;46&lt;/ref-type&gt;&lt;contributors&gt;&lt;authors&gt;&lt;author&gt;National Blood Authority (NBA),&lt;/author&gt;&lt;/authors&gt;&lt;/contributors&gt;&lt;titles&gt;&lt;title&gt;Patient Blood Management Guidelines: Module 4 – Critical Care&lt;/title&gt;&lt;/titles&gt;&lt;dates&gt;&lt;year&gt;2013&lt;/year&gt;&lt;/dates&gt;&lt;pub-location&gt;Canberra, Australia&lt;/pub-location&gt;&lt;publisher&gt;NBA&lt;/publisher&gt;&lt;urls&gt;&lt;related-urls&gt;&lt;url&gt;http://www.blood.gov.au/pbm-module-4&lt;/url&gt;&lt;/related-urls&gt;&lt;/urls&gt;&lt;access-date&gt;1 February 2014&lt;/access-date&gt;&lt;/record&gt;&lt;/Cite&gt;&lt;/EndNote&gt;</w:instrText>
            </w:r>
            <w:r w:rsidR="00183F9F" w:rsidRPr="00C70209">
              <w:fldChar w:fldCharType="separate"/>
            </w:r>
            <w:r w:rsidR="00A06EBF" w:rsidRPr="00A06EBF">
              <w:rPr>
                <w:noProof/>
                <w:vertAlign w:val="superscript"/>
              </w:rPr>
              <w:t>84</w:t>
            </w:r>
            <w:r w:rsidR="00183F9F" w:rsidRPr="00C70209">
              <w:fldChar w:fldCharType="end"/>
            </w:r>
            <w:r w:rsidR="00183F9F" w:rsidRPr="00C70209">
              <w:t xml:space="preserve"> </w:t>
            </w:r>
          </w:p>
        </w:tc>
      </w:tr>
      <w:tr w:rsidR="00183F9F" w:rsidRPr="00C70209" w14:paraId="3F4A935E" w14:textId="77777777" w:rsidTr="00B013CE">
        <w:tc>
          <w:tcPr>
            <w:tcW w:w="1117" w:type="dxa"/>
            <w:tcBorders>
              <w:top w:val="single" w:sz="4" w:space="0" w:color="000000"/>
              <w:left w:val="single" w:sz="4" w:space="0" w:color="000000"/>
              <w:bottom w:val="single" w:sz="4" w:space="0" w:color="000000"/>
              <w:right w:val="single" w:sz="4" w:space="0" w:color="auto"/>
            </w:tcBorders>
            <w:hideMark/>
          </w:tcPr>
          <w:p w14:paraId="16BDC85C" w14:textId="594621BC" w:rsidR="00183F9F" w:rsidRPr="00C70209" w:rsidRDefault="00C530A6" w:rsidP="006C3E38">
            <w:pPr>
              <w:pStyle w:val="PP-bullets"/>
            </w:pPr>
            <w:r w:rsidRPr="00C70209">
              <w:t>PP3</w:t>
            </w:r>
            <w:r w:rsidR="006C3E38" w:rsidRPr="00C70209">
              <w:t>8</w:t>
            </w:r>
          </w:p>
        </w:tc>
        <w:tc>
          <w:tcPr>
            <w:tcW w:w="7531" w:type="dxa"/>
            <w:tcBorders>
              <w:top w:val="single" w:sz="4" w:space="0" w:color="000000"/>
              <w:left w:val="single" w:sz="4" w:space="0" w:color="auto"/>
              <w:bottom w:val="single" w:sz="4" w:space="0" w:color="000000"/>
              <w:right w:val="single" w:sz="4" w:space="0" w:color="000000"/>
            </w:tcBorders>
          </w:tcPr>
          <w:p w14:paraId="09BC41C0" w14:textId="04A8B569" w:rsidR="00183F9F" w:rsidRPr="00C70209" w:rsidRDefault="00183F9F" w:rsidP="00082182">
            <w:pPr>
              <w:pStyle w:val="PP-bullets"/>
            </w:pPr>
            <w:r w:rsidRPr="00C70209">
              <w:t xml:space="preserve">In paediatric trauma patients </w:t>
            </w:r>
            <w:r w:rsidR="001A475D">
              <w:t xml:space="preserve">aged </w:t>
            </w:r>
            <w:r w:rsidR="009E51C5">
              <w:t>under</w:t>
            </w:r>
            <w:r w:rsidRPr="00C70209">
              <w:t xml:space="preserve"> 12 years, a </w:t>
            </w:r>
            <w:r w:rsidR="00BB1C0E">
              <w:t xml:space="preserve">TXA </w:t>
            </w:r>
            <w:r w:rsidRPr="00C70209">
              <w:t>dose of 15 mg/kg (maximum 1000 mg) infused intravenously over 10 minutes, followed by 2 mg/kg/hour (maximum 125 mg/hour) until bleeding is controlled or for up to 8 hours is suggested.</w:t>
            </w:r>
            <w:r w:rsidR="009E51C5" w:rsidRPr="009E51C5">
              <w:rPr>
                <w:vertAlign w:val="superscript"/>
              </w:rPr>
              <w:t>a</w:t>
            </w:r>
          </w:p>
          <w:p w14:paraId="16330B70" w14:textId="7CF08588" w:rsidR="009E51C5" w:rsidRPr="00C70209" w:rsidRDefault="009E51C5" w:rsidP="000E261C">
            <w:pPr>
              <w:pStyle w:val="PP-note"/>
            </w:pPr>
            <w:r w:rsidRPr="009E51C5">
              <w:rPr>
                <w:vertAlign w:val="superscript"/>
              </w:rPr>
              <w:t>a</w:t>
            </w:r>
            <w:r>
              <w:rPr>
                <w:vertAlign w:val="superscript"/>
              </w:rPr>
              <w:t xml:space="preserve"> </w:t>
            </w:r>
            <w:r w:rsidR="00183F9F" w:rsidRPr="00C70209">
              <w:t xml:space="preserve">See </w:t>
            </w:r>
            <w:r>
              <w:t xml:space="preserve">the template given in </w:t>
            </w:r>
            <w:r w:rsidR="00183F9F" w:rsidRPr="00C70209">
              <w:t xml:space="preserve">Appendix </w:t>
            </w:r>
            <w:r>
              <w:t>K</w:t>
            </w:r>
            <w:r w:rsidR="00183F9F" w:rsidRPr="00C70209">
              <w:t xml:space="preserve"> </w:t>
            </w:r>
            <w:r>
              <w:t>(</w:t>
            </w:r>
            <w:r w:rsidRPr="009E51C5">
              <w:rPr>
                <w:i/>
              </w:rPr>
              <w:t>Critical bleeding protocol</w:t>
            </w:r>
            <w:r>
              <w:t>), which is intended for local adaptation.</w:t>
            </w:r>
            <w:r w:rsidR="00183F9F" w:rsidRPr="00C70209">
              <w:fldChar w:fldCharType="begin"/>
            </w:r>
            <w:r w:rsidR="000E261C">
              <w:instrText xml:space="preserve"> ADDIN EN.CITE &lt;EndNote&gt;&lt;Cite&gt;&lt;Author&gt;RCPCH&lt;/Author&gt;&lt;Year&gt;2012&lt;/Year&gt;&lt;RecNum&gt;757&lt;/RecNum&gt;&lt;DisplayText&gt;&lt;style face="superscript"&gt;354&lt;/style&gt;&lt;/DisplayText&gt;&lt;record&gt;&lt;rec-number&gt;757&lt;/rec-number&gt;&lt;foreign-keys&gt;&lt;key app="EN" db-id="9edve2wadsavt5ewavaxtda4f2tavzvts9ee" timestamp="1431674327"&gt;757&lt;/key&gt;&lt;key app="ENWeb" db-id=""&gt;0&lt;/key&gt;&lt;/foreign-keys&gt;&lt;ref-type name="Report"&gt;27&lt;/ref-type&gt;&lt;contributors&gt;&lt;authors&gt;&lt;author&gt;RCPCH,&lt;/author&gt;&lt;/authors&gt;&lt;/contributors&gt;&lt;titles&gt;&lt;title&gt;Major trauma and the use of tranexamic acid in children&lt;/title&gt;&lt;/titles&gt;&lt;dates&gt;&lt;year&gt;2012&lt;/year&gt;&lt;/dates&gt;&lt;publisher&gt;Royal College of Paediatrics and Child Health&lt;/publisher&gt;&lt;urls&gt;&lt;related-urls&gt;&lt;url&gt;http://www.rcpch.ac.uk/improving-child-health/quality-improvement-and-clinical-audit/childrens-medicines/childrens-medicine#TXA&lt;/url&gt;&lt;/related-urls&gt;&lt;/urls&gt;&lt;/record&gt;&lt;/Cite&gt;&lt;/EndNote&gt;</w:instrText>
            </w:r>
            <w:r w:rsidR="00183F9F" w:rsidRPr="00C70209">
              <w:fldChar w:fldCharType="separate"/>
            </w:r>
            <w:r w:rsidR="000E261C" w:rsidRPr="000E261C">
              <w:rPr>
                <w:noProof/>
                <w:vertAlign w:val="superscript"/>
              </w:rPr>
              <w:t>354</w:t>
            </w:r>
            <w:r w:rsidR="00183F9F" w:rsidRPr="00C70209">
              <w:fldChar w:fldCharType="end"/>
            </w:r>
          </w:p>
        </w:tc>
      </w:tr>
      <w:tr w:rsidR="00183F9F" w:rsidRPr="00C70209" w14:paraId="5D6ADD88"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2B044229" w14:textId="1C7064C7" w:rsidR="00183F9F" w:rsidRPr="00C70209" w:rsidRDefault="001A475D" w:rsidP="00082182">
            <w:pPr>
              <w:pStyle w:val="ES-notes"/>
              <w:rPr>
                <w:lang w:eastAsia="en-US"/>
              </w:rPr>
            </w:pPr>
            <w:r>
              <w:rPr>
                <w:lang w:eastAsia="en-US"/>
              </w:rPr>
              <w:t xml:space="preserve">CPB, </w:t>
            </w:r>
            <w:r w:rsidRPr="00C70209">
              <w:t>cardiopulmonary bypass</w:t>
            </w:r>
            <w:r>
              <w:rPr>
                <w:lang w:eastAsia="en-US"/>
              </w:rPr>
              <w:t xml:space="preserve"> ; </w:t>
            </w:r>
            <w:r w:rsidR="00F1702E">
              <w:rPr>
                <w:lang w:eastAsia="en-US"/>
              </w:rPr>
              <w:t>EACA, epsilon amino</w:t>
            </w:r>
            <w:r w:rsidR="00183F9F" w:rsidRPr="00C70209">
              <w:t>caproic</w:t>
            </w:r>
            <w:r w:rsidR="00183F9F" w:rsidRPr="00C70209">
              <w:rPr>
                <w:lang w:eastAsia="en-US"/>
              </w:rPr>
              <w:t xml:space="preserve"> acid; PP, practice point; R, recommendation</w:t>
            </w:r>
            <w:r>
              <w:rPr>
                <w:lang w:eastAsia="en-US"/>
              </w:rPr>
              <w:t>; TXA, t</w:t>
            </w:r>
            <w:r w:rsidRPr="001A475D">
              <w:rPr>
                <w:lang w:eastAsia="en-US"/>
              </w:rPr>
              <w:t>ranexamic acid</w:t>
            </w:r>
          </w:p>
        </w:tc>
      </w:tr>
    </w:tbl>
    <w:p w14:paraId="67C1A4E9" w14:textId="77777777" w:rsidR="00183F9F" w:rsidRPr="00C70209" w:rsidRDefault="00183F9F" w:rsidP="00082182">
      <w:pPr>
        <w:rPr>
          <w:lang w:eastAsia="en-GB"/>
        </w:rPr>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183F9F" w:rsidRPr="00C70209" w14:paraId="61553DAB"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0AE07E2D" w14:textId="77777777" w:rsidR="00183F9F" w:rsidRPr="00C70209" w:rsidRDefault="00183F9F" w:rsidP="00082182">
            <w:pPr>
              <w:pStyle w:val="PT-heading"/>
              <w:tabs>
                <w:tab w:val="left" w:pos="5096"/>
              </w:tabs>
              <w:rPr>
                <w:lang w:eastAsia="en-US"/>
              </w:rPr>
            </w:pPr>
            <w:r w:rsidRPr="00C70209">
              <w:t>Evidence gaps and areas for future research</w:t>
            </w:r>
          </w:p>
        </w:tc>
      </w:tr>
      <w:tr w:rsidR="00183F9F" w:rsidRPr="00C70209" w14:paraId="389D9A8A"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2326953C" w14:textId="21063010" w:rsidR="009E51C5" w:rsidRDefault="00183F9F" w:rsidP="009E51C5">
            <w:pPr>
              <w:pStyle w:val="Bullet6"/>
              <w:numPr>
                <w:ilvl w:val="0"/>
                <w:numId w:val="0"/>
              </w:numPr>
            </w:pPr>
            <w:r w:rsidRPr="00C70209">
              <w:t>Further research is needed on</w:t>
            </w:r>
            <w:r w:rsidR="009E51C5">
              <w:t>:</w:t>
            </w:r>
          </w:p>
          <w:p w14:paraId="1E2BA13D" w14:textId="1A37D2BA" w:rsidR="00183F9F" w:rsidRPr="00C70209" w:rsidRDefault="00183F9F" w:rsidP="00183F9F">
            <w:pPr>
              <w:pStyle w:val="Bullet6"/>
              <w:ind w:left="360" w:hanging="360"/>
            </w:pPr>
            <w:r w:rsidRPr="00C70209">
              <w:t>the use of antifibrinolytics in patients with congenital or acquired bleeding disorders undergoing surgery.</w:t>
            </w:r>
          </w:p>
          <w:p w14:paraId="0AD56C04" w14:textId="77C6CF2D" w:rsidR="00183F9F" w:rsidRPr="00C70209" w:rsidRDefault="00183F9F" w:rsidP="00183F9F">
            <w:pPr>
              <w:pStyle w:val="Bullet6"/>
              <w:ind w:left="360" w:hanging="360"/>
            </w:pPr>
            <w:r w:rsidRPr="00C70209">
              <w:t>the pharmacokinetics and dosing of antifibrinolytics in paediatric patients of different age groups and in different surgical settings.</w:t>
            </w:r>
          </w:p>
        </w:tc>
      </w:tr>
    </w:tbl>
    <w:p w14:paraId="113E65BF" w14:textId="77777777" w:rsidR="00183F9F" w:rsidRPr="00C70209" w:rsidRDefault="00183F9F" w:rsidP="00082182">
      <w:pPr>
        <w:pStyle w:val="Heading5"/>
        <w:rPr>
          <w:lang w:val="en-AU"/>
        </w:rPr>
      </w:pPr>
      <w:r w:rsidRPr="00C70209">
        <w:rPr>
          <w:lang w:val="en-AU"/>
        </w:rPr>
        <w:t>Background</w:t>
      </w:r>
    </w:p>
    <w:p w14:paraId="21D1FA0D" w14:textId="7A74089B" w:rsidR="00183F9F" w:rsidRPr="00C70209" w:rsidRDefault="00183F9F" w:rsidP="00082182">
      <w:pPr>
        <w:pStyle w:val="BodyText"/>
      </w:pPr>
      <w:r w:rsidRPr="00C70209">
        <w:t>Antifibrinolytics such as aprotinin, tranexamic acid (TXA) and epsilon-aminocaproic acid (EACA) reduce perioperative bleeding by inhibiting fibrin degradation.</w:t>
      </w:r>
    </w:p>
    <w:p w14:paraId="0F7277E7" w14:textId="6EC71418" w:rsidR="00183F9F" w:rsidRPr="00C70209" w:rsidRDefault="00183F9F" w:rsidP="00082182">
      <w:pPr>
        <w:pStyle w:val="BodyText"/>
      </w:pPr>
      <w:r w:rsidRPr="00C70209">
        <w:t>Aprotinin is a natural proteinase inhibitor that slows the breakdown of blood clots by inhibiting trypsin and other proteolytic enzymes. Aprotinin is injected during complex surgery, such as heart and liver surgery, to reduce bleeding. The aim is to decrease the need for blood transfusions, as well as end-organ damage due to marked blood loss and hypotension.</w:t>
      </w:r>
      <w:r w:rsidRPr="00C70209">
        <w:fldChar w:fldCharType="begin"/>
      </w:r>
      <w:r w:rsidRPr="00C70209">
        <w:instrText xml:space="preserve"> ADDIN REFMGR.CITE &lt;Refman&gt;&lt;Cite&gt;&lt;Author&gt;U.S.National Library of Medicine&lt;/Author&gt;&lt;Year&gt;2007&lt;/Year&gt;&lt;RecNum&gt;12&lt;/RecNum&gt;&lt;IDText&gt;Drug Label Information: Trasylol.&lt;/IDText&gt;&lt;MDL Ref_Type="Generic"&gt;&lt;Ref_Type&gt;Generic&lt;/Ref_Type&gt;&lt;Ref_ID&gt;12&lt;/Ref_ID&gt;&lt;Title_Primary&gt;Drug Label Information: Trasylol.&lt;/Title_Primary&gt;&lt;Authors_Primary&gt;U.S.National Library of Medicine&lt;/Authors_Primary&gt;&lt;Date_Primary&gt;2007&lt;/Date_Primary&gt;&lt;Reprint&gt;Not in File&lt;/Reprint&gt;&lt;Periodical&gt;Accessed 19th May 2015&lt;/Periodical&gt;&lt;Web_URL&gt;&lt;u&gt;http://dailymed.nlm.nih.gov/dailymed/drugInfo.cfm?setid=8a5982c6-825f-4d05-90f5-1519a7291d15&lt;/u&gt;&lt;/Web_URL&gt;&lt;ZZ_JournalFull&gt;&lt;f name="System"&gt;Accessed 19th May 2015&lt;/f&gt;&lt;/ZZ_JournalFull&gt;&lt;ZZ_WorkformID&gt;33&lt;/ZZ_WorkformID&gt;&lt;/MDL&gt;&lt;/Cite&gt;&lt;/Refman&gt;</w:instrText>
      </w:r>
      <w:r w:rsidRPr="00C70209">
        <w:fldChar w:fldCharType="end"/>
      </w:r>
      <w:r w:rsidRPr="00C70209">
        <w:t xml:space="preserve"> Aprotinin was withdrawn from the market on 6</w:t>
      </w:r>
      <w:r w:rsidR="000F779F" w:rsidRPr="00C70209">
        <w:t> </w:t>
      </w:r>
      <w:r w:rsidRPr="00C70209">
        <w:t>November</w:t>
      </w:r>
      <w:r w:rsidR="000F779F" w:rsidRPr="00C70209">
        <w:t> </w:t>
      </w:r>
      <w:r w:rsidRPr="00C70209">
        <w:t>2007 after preliminary results from the BART clinical trial</w:t>
      </w:r>
      <w:r w:rsidR="003F7DCB" w:rsidRPr="00C70209">
        <w:fldChar w:fldCharType="begin">
          <w:fldData xml:space="preserve">PEVuZE5vdGU+PENpdGU+PEF1dGhvcj5GZXJndXNzb248L0F1dGhvcj48WWVhcj4yMDA4PC9ZZWFy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</w:fldData>
        </w:fldChar>
      </w:r>
      <w:r w:rsidR="000E261C">
        <w:instrText xml:space="preserve"> ADDIN EN.CITE </w:instrText>
      </w:r>
      <w:r w:rsidR="000E261C">
        <w:fldChar w:fldCharType="begin">
          <w:fldData xml:space="preserve">PEVuZE5vdGU+PENpdGU+PEF1dGhvcj5GZXJndXNzb248L0F1dGhvcj48WWVhcj4yMDA4PC9ZZWFy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</w:fldData>
        </w:fldChar>
      </w:r>
      <w:r w:rsidR="000E261C">
        <w:instrText xml:space="preserve"> ADDIN EN.CITE.DATA </w:instrText>
      </w:r>
      <w:r w:rsidR="000E261C">
        <w:fldChar w:fldCharType="end"/>
      </w:r>
      <w:r w:rsidR="003F7DCB" w:rsidRPr="00C70209">
        <w:fldChar w:fldCharType="separate"/>
      </w:r>
      <w:r w:rsidR="000E261C" w:rsidRPr="000E261C">
        <w:rPr>
          <w:noProof/>
          <w:vertAlign w:val="superscript"/>
        </w:rPr>
        <w:t>355</w:t>
      </w:r>
      <w:r w:rsidR="003F7DCB" w:rsidRPr="00C70209">
        <w:fldChar w:fldCharType="end"/>
      </w:r>
      <w:r w:rsidRPr="00C70209">
        <w:t xml:space="preserve"> suggested that cardiac surgery patients who received aprotinin had an increased risk of death compared to patients who received TXA or EACA. Aprotinin remains on the Australian Register of Therapeutic Goods but is not being supplied or marketed by the Australian sponsor. </w:t>
      </w:r>
      <w:r w:rsidR="005D22AF" w:rsidRPr="00C70209">
        <w:t>It is available for use under the Special Access Scheme. A</w:t>
      </w:r>
      <w:r w:rsidRPr="00C70209">
        <w:t>fter reviewing the evidence, therapeutic goods regulators in Canada and Europe allowed aprotinin back into the marketplace for cardiac bypass surgery in 2012.</w:t>
      </w:r>
    </w:p>
    <w:p w14:paraId="356E8EB8" w14:textId="25F5474F" w:rsidR="00183F9F" w:rsidRPr="00C70209" w:rsidRDefault="00183F9F" w:rsidP="00082182">
      <w:pPr>
        <w:pStyle w:val="BodyText"/>
      </w:pPr>
      <w:r w:rsidRPr="00C70209">
        <w:t xml:space="preserve">TXA is a synthetic derivative of the amino acid lysine, which competitively inhibits the activation of plasminogen to plasmin, thus reducing fibrin degradation. </w:t>
      </w:r>
      <w:r w:rsidR="005D22AF" w:rsidRPr="00C70209">
        <w:t xml:space="preserve">In Australia, </w:t>
      </w:r>
      <w:r w:rsidRPr="00C70209">
        <w:t xml:space="preserve">TXA tablets and solution for injection are approved for a number of indications including cardiac surgery and traumatic hyphaema, </w:t>
      </w:r>
      <w:r w:rsidR="00F1702E">
        <w:t>as well as</w:t>
      </w:r>
      <w:r w:rsidRPr="00C70209">
        <w:t xml:space="preserve"> for patients with coagulopathies undergoing minor surgery. There is strong evidence supporting the use of TXA in adult surgical patients to reduce blood loss (refer to </w:t>
      </w:r>
      <w:r w:rsidRPr="00C70209">
        <w:rPr>
          <w:i/>
        </w:rPr>
        <w:t>Patient Blood Management Guidelines: Module 2 – Perioperative</w:t>
      </w:r>
      <w:r w:rsidRPr="00C70209">
        <w:fldChar w:fldCharType="begin"/>
      </w:r>
      <w:r w:rsidR="00A06EBF">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C70209">
        <w:fldChar w:fldCharType="separate"/>
      </w:r>
      <w:r w:rsidR="00A06EBF" w:rsidRPr="00A06EBF">
        <w:rPr>
          <w:noProof/>
          <w:vertAlign w:val="superscript"/>
        </w:rPr>
        <w:t>15</w:t>
      </w:r>
      <w:r w:rsidRPr="00C70209">
        <w:fldChar w:fldCharType="end"/>
      </w:r>
      <w:r w:rsidRPr="00C70209">
        <w:t>).</w:t>
      </w:r>
    </w:p>
    <w:p w14:paraId="6D65EC5A" w14:textId="6237BD63" w:rsidR="00183F9F" w:rsidRPr="00C70209" w:rsidRDefault="00183F9F" w:rsidP="00082182">
      <w:pPr>
        <w:pStyle w:val="BodyText"/>
      </w:pPr>
      <w:r w:rsidRPr="00C70209">
        <w:t>EACA is a derivative and analogue of the amino acid lysine that reduces fibrinolysis by inhibiting proteolytic enzymes. It has not been found to be as effective in reducing postoperative blood loss in orthopaedic surgery as it has in cardiac surgery.</w:t>
      </w:r>
      <w:r w:rsidR="005D22AF" w:rsidRPr="00C70209">
        <w:t xml:space="preserve"> It is not available for use in Australia.</w:t>
      </w:r>
    </w:p>
    <w:p w14:paraId="7A292BC8" w14:textId="77777777" w:rsidR="00183F9F" w:rsidRPr="00C70209" w:rsidRDefault="00183F9F" w:rsidP="00082182">
      <w:pPr>
        <w:pStyle w:val="Heading5"/>
        <w:rPr>
          <w:lang w:val="en-AU"/>
        </w:rPr>
      </w:pPr>
      <w:r w:rsidRPr="00C70209">
        <w:rPr>
          <w:lang w:val="en-AU"/>
        </w:rPr>
        <w:t>Summary of evidence</w:t>
      </w:r>
    </w:p>
    <w:p w14:paraId="188197DC" w14:textId="77777777" w:rsidR="00183F9F" w:rsidRPr="00C70209" w:rsidRDefault="00183F9F" w:rsidP="00082182">
      <w:pPr>
        <w:pStyle w:val="Heading6"/>
      </w:pPr>
      <w:r w:rsidRPr="00C70209">
        <w:t>Level I evidence</w:t>
      </w:r>
    </w:p>
    <w:p w14:paraId="3EABA4AB" w14:textId="7B341AA1" w:rsidR="00183F9F" w:rsidRPr="00C70209" w:rsidRDefault="00183F9F" w:rsidP="00082182">
      <w:pPr>
        <w:pStyle w:val="BodyText"/>
      </w:pPr>
      <w:r w:rsidRPr="00C70209">
        <w:t xml:space="preserve">The systematic review and hand-searching process identified six Level I studies (Arnold 2006, Faraoni 2012, Ker 2013, Schouten 2009, Song 2013, Tzortzopoulou 2008) that assessed the safety and effectiveness of antifibrinolytics (aprotinin, TXA or EACA) compared with no antifibrinolytics in paediatric patients undergoing surgery. </w:t>
      </w:r>
      <w:r w:rsidRPr="00C70209">
        <w:rPr>
          <w:lang w:eastAsia="en-GB"/>
        </w:rPr>
        <w:t>A further two Level I studies (Badeaux 2014,</w:t>
      </w:r>
      <w:r w:rsidR="00AC7566">
        <w:rPr>
          <w:lang w:eastAsia="en-GB"/>
        </w:rPr>
        <w:fldChar w:fldCharType="begin"/>
      </w:r>
      <w:r w:rsidR="000E261C">
        <w:rPr>
          <w:lang w:eastAsia="en-GB"/>
        </w:rPr>
        <w:instrText xml:space="preserve"> ADDIN EN.CITE &lt;EndNote&gt;&lt;Cite&gt;&lt;Author&gt;Badeaux&lt;/Author&gt;&lt;Year&gt;2014&lt;/Year&gt;&lt;RecNum&gt;1116&lt;/RecNum&gt;&lt;DisplayText&gt;&lt;style face="superscript"&gt;356&lt;/style&gt;&lt;/DisplayText&gt;&lt;record&gt;&lt;rec-number&gt;1116&lt;/rec-number&gt;&lt;foreign-keys&gt;&lt;key app="EN" db-id="9edve2wadsavt5ewavaxtda4f2tavzvts9ee" timestamp="1439378708"&gt;1116&lt;/key&gt;&lt;/foreign-keys&gt;&lt;ref-type name="Journal Article"&gt;17&lt;/ref-type&gt;&lt;contributors&gt;&lt;authors&gt;&lt;author&gt;Badeaux, J.&lt;/author&gt;&lt;author&gt;Hawley, D.&lt;/author&gt;&lt;/authors&gt;&lt;/contributors&gt;&lt;titles&gt;&lt;title&gt;A systematic review of the effectiveness of intravenous tranexamic acid administration in managing perioperative blood loss in patients undergoing spine surgery&lt;/title&gt;&lt;secondary-title&gt;J Perianesth Nurs&lt;/secondary-title&gt;&lt;/titles&gt;&lt;periodical&gt;&lt;full-title&gt;J Perianesth Nurs&lt;/full-title&gt;&lt;/periodical&gt;&lt;pages&gt;459-65&lt;/pages&gt;&lt;volume&gt;29&lt;/volume&gt;&lt;number&gt;6&lt;/number&gt;&lt;keywords&gt;&lt;keyword&gt;blood loss&lt;/keyword&gt;&lt;keyword&gt;intraoperative blood loss&lt;/keyword&gt;&lt;keyword&gt;perioperative blood loss&lt;/keyword&gt;&lt;keyword&gt;postoperative blood loss&lt;/keyword&gt;&lt;keyword&gt;spine surgery or diskectomy or laminectomy or spinal fusion&lt;/keyword&gt;&lt;keyword&gt;surgical blood loss&lt;/keyword&gt;&lt;keyword&gt;tranexamic acid or tranexamic&lt;/keyword&gt;&lt;/keywords&gt;&lt;dates&gt;&lt;year&gt;2014&lt;/year&gt;&lt;pub-dates&gt;&lt;date&gt;Dec&lt;/date&gt;&lt;/pub-dates&gt;&lt;/dates&gt;&lt;isbn&gt;1532-8473 (Electronic)&amp;#xD;1089-9472 (Linking)&lt;/isbn&gt;&lt;accession-num&gt;25458625&lt;/accession-num&gt;&lt;urls&gt;&lt;related-urls&gt;&lt;url&gt;http://www.ncbi.nlm.nih.gov/pubmed/25458625&lt;/url&gt;&lt;/related-urls&gt;&lt;/urls&gt;&lt;electronic-resource-num&gt;10.1016/j.jopan.2014.06.003&lt;/electronic-resource-num&gt;&lt;/record&gt;&lt;/Cite&gt;&lt;/EndNote&gt;</w:instrText>
      </w:r>
      <w:r w:rsidR="00AC7566">
        <w:rPr>
          <w:lang w:eastAsia="en-GB"/>
        </w:rPr>
        <w:fldChar w:fldCharType="separate"/>
      </w:r>
      <w:r w:rsidR="000E261C" w:rsidRPr="000E261C">
        <w:rPr>
          <w:noProof/>
          <w:vertAlign w:val="superscript"/>
          <w:lang w:eastAsia="en-GB"/>
        </w:rPr>
        <w:t>356</w:t>
      </w:r>
      <w:r w:rsidR="00AC7566">
        <w:rPr>
          <w:lang w:eastAsia="en-GB"/>
        </w:rPr>
        <w:fldChar w:fldCharType="end"/>
      </w:r>
      <w:r w:rsidRPr="00C70209">
        <w:rPr>
          <w:lang w:eastAsia="en-GB"/>
        </w:rPr>
        <w:t xml:space="preserve"> Basta 2012</w:t>
      </w:r>
      <w:r w:rsidR="00AC7566">
        <w:rPr>
          <w:lang w:eastAsia="en-GB"/>
        </w:rPr>
        <w:fldChar w:fldCharType="begin"/>
      </w:r>
      <w:r w:rsidR="000E261C">
        <w:rPr>
          <w:lang w:eastAsia="en-GB"/>
        </w:rPr>
        <w:instrText xml:space="preserve"> ADDIN EN.CITE &lt;EndNote&gt;&lt;Cite&gt;&lt;Author&gt;Basta&lt;/Author&gt;&lt;Year&gt;2012&lt;/Year&gt;&lt;RecNum&gt;1117&lt;/RecNum&gt;&lt;DisplayText&gt;&lt;style face="superscript"&gt;357&lt;/style&gt;&lt;/DisplayText&gt;&lt;record&gt;&lt;rec-number&gt;1117&lt;/rec-number&gt;&lt;foreign-keys&gt;&lt;key app="EN" db-id="9edve2wadsavt5ewavaxtda4f2tavzvts9ee" timestamp="1439378756"&gt;1117&lt;/key&gt;&lt;/foreign-keys&gt;&lt;ref-type name="Journal Article"&gt;17&lt;/ref-type&gt;&lt;contributors&gt;&lt;authors&gt;&lt;author&gt;Basta, M. N.&lt;/author&gt;&lt;author&gt;Stricker, P. A.&lt;/author&gt;&lt;author&gt;Taylor, J. A.&lt;/author&gt;&lt;/authors&gt;&lt;/contributors&gt;&lt;auth-address&gt;Perelman School of Medicine, University of Pennsylvania, 100 Stemmler Hall, Philadelphia, PA, 19104, USA. marten@mail.med.upenn.edu&lt;/auth-address&gt;&lt;titles&gt;&lt;title&gt;A systematic review of the use of antifibrinolytic agents in pediatric surgery and implications for craniofacial use&lt;/title&gt;&lt;secondary-title&gt;Pediatr Surg Int&lt;/secondary-title&gt;&lt;/titles&gt;&lt;periodical&gt;&lt;full-title&gt;Pediatr Surg Int&lt;/full-title&gt;&lt;/periodical&gt;&lt;pages&gt;1059-69&lt;/pages&gt;&lt;volume&gt;28&lt;/volume&gt;&lt;number&gt;11&lt;/number&gt;&lt;keywords&gt;&lt;keyword&gt;Aminocaproic Acid/*therapeutic use&lt;/keyword&gt;&lt;keyword&gt;Antifibrinolytic Agents/*therapeutic use&lt;/keyword&gt;&lt;keyword&gt;Aprotinin/*therapeutic use&lt;/keyword&gt;&lt;keyword&gt;Blood Loss, Surgical/*prevention &amp;amp; control&lt;/keyword&gt;&lt;keyword&gt;Blood Transfusion/*statistics &amp;amp; numerical data&lt;/keyword&gt;&lt;keyword&gt;Cardiac Surgical Procedures&lt;/keyword&gt;&lt;keyword&gt;Child&lt;/keyword&gt;&lt;keyword&gt;Craniotomy&lt;/keyword&gt;&lt;keyword&gt;Face/surgery&lt;/keyword&gt;&lt;keyword&gt;Hemostatics/*therapeutic use&lt;/keyword&gt;&lt;keyword&gt;Humans&lt;/keyword&gt;&lt;keyword&gt;Spine/surgery&lt;/keyword&gt;&lt;keyword&gt;Tranexamic Acid/*therapeutic use&lt;/keyword&gt;&lt;/keywords&gt;&lt;dates&gt;&lt;year&gt;2012&lt;/year&gt;&lt;pub-dates&gt;&lt;date&gt;Nov&lt;/date&gt;&lt;/pub-dates&gt;&lt;/dates&gt;&lt;isbn&gt;1437-9813 (Electronic)&amp;#xD;0179-0358 (Linking)&lt;/isbn&gt;&lt;accession-num&gt;22940882&lt;/accession-num&gt;&lt;urls&gt;&lt;related-urls&gt;&lt;url&gt;http://www.ncbi.nlm.nih.gov/pubmed/22940882&lt;/url&gt;&lt;/related-urls&gt;&lt;/urls&gt;&lt;electronic-resource-num&gt;10.1007/s00383-012-3167-6&lt;/electronic-resource-num&gt;&lt;/record&gt;&lt;/Cite&gt;&lt;/EndNote&gt;</w:instrText>
      </w:r>
      <w:r w:rsidR="00AC7566">
        <w:rPr>
          <w:lang w:eastAsia="en-GB"/>
        </w:rPr>
        <w:fldChar w:fldCharType="separate"/>
      </w:r>
      <w:r w:rsidR="000E261C" w:rsidRPr="000E261C">
        <w:rPr>
          <w:noProof/>
          <w:vertAlign w:val="superscript"/>
          <w:lang w:eastAsia="en-GB"/>
        </w:rPr>
        <w:t>357</w:t>
      </w:r>
      <w:r w:rsidR="00AC7566">
        <w:rPr>
          <w:lang w:eastAsia="en-GB"/>
        </w:rPr>
        <w:fldChar w:fldCharType="end"/>
      </w:r>
      <w:r w:rsidRPr="00C70209">
        <w:rPr>
          <w:lang w:eastAsia="en-GB"/>
        </w:rPr>
        <w:t xml:space="preserve">) were identified </w:t>
      </w:r>
      <w:r w:rsidR="00CE465A">
        <w:t>but did not provide</w:t>
      </w:r>
      <w:r w:rsidRPr="00C70209">
        <w:t xml:space="preserve"> any data additional to the included Level I studies </w:t>
      </w:r>
      <w:r w:rsidRPr="00C70209">
        <w:rPr>
          <w:lang w:eastAsia="en-GB"/>
        </w:rPr>
        <w:t>(</w:t>
      </w:r>
      <w:r w:rsidRPr="00C70209">
        <w:rPr>
          <w:b/>
        </w:rPr>
        <w:t>Appendix C, Volume 2</w:t>
      </w:r>
      <w:r w:rsidRPr="00C70209">
        <w:rPr>
          <w:lang w:eastAsia="en-GB"/>
        </w:rPr>
        <w:t xml:space="preserve">). The </w:t>
      </w:r>
      <w:r w:rsidRPr="00C70209">
        <w:t xml:space="preserve">included </w:t>
      </w:r>
      <w:r w:rsidRPr="00C70209">
        <w:rPr>
          <w:lang w:eastAsia="en-GB"/>
        </w:rPr>
        <w:t xml:space="preserve">studies reviewed the evidence in paediatric patients undergoing a variety of surgeries including: cardiac, scoliosis, craniofacial and ear, nose and throat (ENT) surgery. </w:t>
      </w:r>
      <w:r w:rsidRPr="00C70209">
        <w:rPr>
          <w:b/>
          <w:lang w:eastAsia="en-GB"/>
        </w:rPr>
        <w:fldChar w:fldCharType="begin"/>
      </w:r>
      <w:r w:rsidRPr="00C70209">
        <w:rPr>
          <w:b/>
          <w:lang w:eastAsia="en-GB"/>
        </w:rPr>
        <w:instrText xml:space="preserve"> REF _Ref419454102 \h  \* MERGEFORMAT </w:instrText>
      </w:r>
      <w:r w:rsidRPr="00C70209">
        <w:rPr>
          <w:b/>
          <w:lang w:eastAsia="en-GB"/>
        </w:rPr>
      </w:r>
      <w:r w:rsidRPr="00C70209">
        <w:rPr>
          <w:b/>
          <w:lang w:eastAsia="en-GB"/>
        </w:rPr>
        <w:fldChar w:fldCharType="separate"/>
      </w:r>
      <w:r w:rsidR="000F7A9B" w:rsidRPr="000F7A9B">
        <w:rPr>
          <w:rStyle w:val="TableBodytextChar"/>
          <w:rFonts w:eastAsia="Arial Unicode MS"/>
          <w:b/>
        </w:rPr>
        <w:t>Table 3.4.21</w:t>
      </w:r>
      <w:r w:rsidRPr="00C70209">
        <w:rPr>
          <w:b/>
          <w:lang w:eastAsia="en-GB"/>
        </w:rPr>
        <w:fldChar w:fldCharType="end"/>
      </w:r>
      <w:r w:rsidRPr="00C70209">
        <w:rPr>
          <w:lang w:eastAsia="en-GB"/>
        </w:rPr>
        <w:t xml:space="preserve"> summarises the main characteristics of the Level I studies included in this review.</w:t>
      </w:r>
    </w:p>
    <w:p w14:paraId="59D9147A" w14:textId="77777777" w:rsidR="00183F9F" w:rsidRPr="00C70209" w:rsidRDefault="00183F9F" w:rsidP="00082182">
      <w:pPr>
        <w:pStyle w:val="H7"/>
        <w:rPr>
          <w:lang w:eastAsia="en-GB"/>
        </w:rPr>
      </w:pPr>
      <w:r w:rsidRPr="00C70209">
        <w:t>Cardiac surgery</w:t>
      </w:r>
    </w:p>
    <w:p w14:paraId="77F37CC9" w14:textId="4F57B59A" w:rsidR="00183F9F" w:rsidRPr="00C70209" w:rsidRDefault="00183F9F" w:rsidP="00082182">
      <w:pPr>
        <w:pStyle w:val="BodyText"/>
        <w:rPr>
          <w:lang w:eastAsia="en-GB"/>
        </w:rPr>
      </w:pPr>
      <w:r w:rsidRPr="00C70209">
        <w:rPr>
          <w:lang w:eastAsia="en-GB"/>
        </w:rPr>
        <w:t>Two good-quality Level I studies (Arnold 2006, Faraoni 2012) provided the most comprehensive and recent evidence for paediatric patients undergoing cardiac surgery.</w:t>
      </w:r>
    </w:p>
    <w:p w14:paraId="53071D82" w14:textId="72DEB706" w:rsidR="00183F9F" w:rsidRPr="00C70209" w:rsidRDefault="00183F9F" w:rsidP="00082182">
      <w:pPr>
        <w:pStyle w:val="BodyText"/>
        <w:rPr>
          <w:lang w:eastAsia="en-GB"/>
        </w:rPr>
      </w:pPr>
      <w:r w:rsidRPr="00C70209">
        <w:rPr>
          <w:lang w:eastAsia="en-GB"/>
        </w:rPr>
        <w:t>Arnold (2006) assessed aprotinin in paediatric patients aged &lt;18 years with congenital heart disease (CHD) undergoing open</w:t>
      </w:r>
      <w:r w:rsidR="004B557C" w:rsidRPr="00C70209">
        <w:rPr>
          <w:lang w:eastAsia="en-GB"/>
        </w:rPr>
        <w:t>-</w:t>
      </w:r>
      <w:r w:rsidRPr="00C70209">
        <w:rPr>
          <w:lang w:eastAsia="en-GB"/>
        </w:rPr>
        <w:t>heart surgery with CPB, and included 12 RCTs involving 626 infants and children. Faraoni (2012) assessed TXA in paediatric patients aged &lt;18 years undergoing cardiac surgery, and included data from eight RCTs involving 848 patients in the analysis. One additional Level I study (Schouten 2009) assessed the effect of antifibrinolytics (aprotinin, TXA or EACA) in paediatric patients undergoing cardiac surgery, and provided some additional data not reported by Arnold (2006) or Faraoni (2012).</w:t>
      </w:r>
    </w:p>
    <w:p w14:paraId="5303F30B" w14:textId="65205877" w:rsidR="00183F9F" w:rsidRPr="00C70209" w:rsidRDefault="00183F9F" w:rsidP="00082182">
      <w:pPr>
        <w:pStyle w:val="H7"/>
        <w:rPr>
          <w:lang w:eastAsia="en-GB"/>
        </w:rPr>
      </w:pPr>
      <w:r w:rsidRPr="00C70209">
        <w:rPr>
          <w:lang w:eastAsia="en-GB"/>
        </w:rPr>
        <w:t>Scoliosis surgery</w:t>
      </w:r>
    </w:p>
    <w:p w14:paraId="598FDFA3" w14:textId="77777777" w:rsidR="00183F9F" w:rsidRPr="00C70209" w:rsidRDefault="00183F9F" w:rsidP="00082182">
      <w:pPr>
        <w:pStyle w:val="BodyText"/>
        <w:rPr>
          <w:lang w:eastAsia="en-GB"/>
        </w:rPr>
      </w:pPr>
      <w:r w:rsidRPr="00C70209">
        <w:rPr>
          <w:lang w:eastAsia="en-GB"/>
        </w:rPr>
        <w:t>One good-quality Level I study (Tzortzopoulou 2008) provided the most comprehensive evidence for paediatric patients aged &lt;18 years undergoing surgery for scoliosis. Tzortzopoulou (2008) assessed the effect of antifibrinolytics (aprotinin, TXA or EACA) on mortality, transfusion incidence, total blood transfused, postoperative deep vein thrombosis (DVT) and total blood loss. The review by Schouten (2009) also included paediatric patients undergoing surgery for scoliosis, but did not report any data additional to that that provided by Tzortzopoulou (2008).</w:t>
      </w:r>
    </w:p>
    <w:p w14:paraId="7F83469B" w14:textId="24EEADAA" w:rsidR="00183F9F" w:rsidRPr="00C70209" w:rsidRDefault="00183F9F" w:rsidP="00082182">
      <w:pPr>
        <w:pStyle w:val="H7"/>
        <w:rPr>
          <w:lang w:eastAsia="en-GB"/>
        </w:rPr>
      </w:pPr>
      <w:r w:rsidRPr="00C70209">
        <w:rPr>
          <w:lang w:eastAsia="en-GB"/>
        </w:rPr>
        <w:t>Craniofacial surgery</w:t>
      </w:r>
    </w:p>
    <w:p w14:paraId="6A3892B4" w14:textId="31E74BB8" w:rsidR="00183F9F" w:rsidRPr="00C70209" w:rsidRDefault="00183F9F" w:rsidP="00082182">
      <w:pPr>
        <w:pStyle w:val="BodyText"/>
        <w:rPr>
          <w:lang w:eastAsia="en-GB"/>
        </w:rPr>
      </w:pPr>
      <w:r w:rsidRPr="00C70209">
        <w:rPr>
          <w:lang w:eastAsia="en-GB"/>
        </w:rPr>
        <w:t>One fair-quality Level I study (Song 2013) provided evidence for the effect of antifibrinolytics in paediatric patients undergoing craniofacial surgery. The authors examined the effect of intravenous TXA in children undergoing craniosynostosis surgery</w:t>
      </w:r>
      <w:r w:rsidR="00227344" w:rsidRPr="00C70209">
        <w:rPr>
          <w:lang w:eastAsia="en-GB"/>
        </w:rPr>
        <w:t xml:space="preserve"> on RBC</w:t>
      </w:r>
      <w:r w:rsidRPr="00C70209">
        <w:rPr>
          <w:lang w:eastAsia="en-GB"/>
        </w:rPr>
        <w:t xml:space="preserve"> transfusion volume and perioperative blood loss, and included data from two RCTs and one retrospective comparative study in their analysis.</w:t>
      </w:r>
    </w:p>
    <w:p w14:paraId="176100E6" w14:textId="738923D4" w:rsidR="00183F9F" w:rsidRPr="00C70209" w:rsidRDefault="00183F9F" w:rsidP="00082182">
      <w:pPr>
        <w:pStyle w:val="H7"/>
        <w:rPr>
          <w:lang w:eastAsia="en-GB"/>
        </w:rPr>
      </w:pPr>
      <w:r w:rsidRPr="00C70209">
        <w:rPr>
          <w:lang w:eastAsia="en-GB"/>
        </w:rPr>
        <w:t>ENT surgery</w:t>
      </w:r>
    </w:p>
    <w:p w14:paraId="7F6C348B" w14:textId="6F306A62" w:rsidR="00183F9F" w:rsidRPr="00C70209" w:rsidRDefault="00183F9F" w:rsidP="00082182">
      <w:pPr>
        <w:pStyle w:val="BodyText"/>
        <w:rPr>
          <w:lang w:eastAsia="en-GB"/>
        </w:rPr>
      </w:pPr>
      <w:r w:rsidRPr="00C70209">
        <w:rPr>
          <w:lang w:eastAsia="en-GB"/>
        </w:rPr>
        <w:t>Ker (2013) was a good-quality Level I study that assessed the effect of topical administration of TXA in subjects of all ages with bleeding of any severity. The review identified 29 RCTs, only one of which was in paediatric patients. The study involved 400 children undergoing primary isolated adenoidectomy, and provided evidence for the effect of TXA in ENT surgery on transfusion incidence and blood loss.</w:t>
      </w:r>
    </w:p>
    <w:p w14:paraId="7528B327" w14:textId="77777777" w:rsidR="00183F9F" w:rsidRPr="00C70209" w:rsidRDefault="00183F9F" w:rsidP="00082182">
      <w:pPr>
        <w:pStyle w:val="BodyText"/>
        <w:rPr>
          <w:lang w:eastAsia="en-GB"/>
        </w:rPr>
      </w:pPr>
    </w:p>
    <w:p w14:paraId="356DC658" w14:textId="77777777" w:rsidR="00183F9F" w:rsidRPr="00C70209" w:rsidRDefault="00183F9F" w:rsidP="00082182">
      <w:pPr>
        <w:pStyle w:val="Caption"/>
        <w:ind w:left="2070"/>
      </w:pPr>
      <w:bookmarkStart w:id="796" w:name="_Ref419454102"/>
      <w:bookmarkStart w:id="797" w:name="_Toc427747209"/>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1</w:t>
      </w:r>
      <w:r w:rsidRPr="00C70209">
        <w:fldChar w:fldCharType="end"/>
      </w:r>
      <w:bookmarkEnd w:id="796"/>
      <w:r w:rsidRPr="00C70209">
        <w:tab/>
        <w:t>Characteristics and quality of Level I evidence – antifibrinolytics in paediatric patients undergoing surgery</w:t>
      </w:r>
      <w:bookmarkEnd w:id="797"/>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7"/>
        <w:gridCol w:w="1307"/>
        <w:gridCol w:w="1915"/>
        <w:gridCol w:w="1915"/>
        <w:gridCol w:w="1916"/>
      </w:tblGrid>
      <w:tr w:rsidR="00183F9F" w:rsidRPr="00C70209" w14:paraId="677F439E"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F5EFC74" w14:textId="77777777" w:rsidR="00183F9F" w:rsidRPr="00C70209" w:rsidRDefault="00183F9F" w:rsidP="00082182">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0A07C9DB" w14:textId="77777777" w:rsidR="00183F9F" w:rsidRPr="00C70209" w:rsidRDefault="00183F9F" w:rsidP="00082182">
            <w:pPr>
              <w:pStyle w:val="TableH2"/>
            </w:pPr>
            <w:r w:rsidRPr="00C70209">
              <w:t>Study type</w:t>
            </w:r>
          </w:p>
          <w:p w14:paraId="67D7969F" w14:textId="77777777" w:rsidR="00183F9F" w:rsidRPr="00C70209" w:rsidRDefault="00183F9F" w:rsidP="00082182">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54BA3737" w14:textId="77777777" w:rsidR="00183F9F" w:rsidRPr="00C70209" w:rsidRDefault="00183F9F" w:rsidP="00082182">
            <w:pPr>
              <w:pStyle w:val="TableH2"/>
            </w:pPr>
            <w:r w:rsidRPr="00C70209">
              <w:t>Population</w:t>
            </w:r>
          </w:p>
          <w:p w14:paraId="06E51093" w14:textId="77777777" w:rsidR="00183F9F" w:rsidRPr="00C70209" w:rsidRDefault="00183F9F" w:rsidP="00082182">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CB997D8" w14:textId="77777777" w:rsidR="00183F9F" w:rsidRPr="00C70209" w:rsidRDefault="00183F9F" w:rsidP="00082182">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702F50A" w14:textId="77777777" w:rsidR="00183F9F" w:rsidRPr="00C70209" w:rsidRDefault="00183F9F" w:rsidP="00082182">
            <w:pPr>
              <w:pStyle w:val="TableH2"/>
            </w:pPr>
            <w:r w:rsidRPr="00C70209">
              <w:t>Outcomes</w:t>
            </w:r>
          </w:p>
        </w:tc>
      </w:tr>
      <w:tr w:rsidR="00183F9F" w:rsidRPr="00C70209" w14:paraId="1A00C23A" w14:textId="77777777" w:rsidTr="00082182">
        <w:trPr>
          <w:cantSplit/>
          <w:tblHeader/>
        </w:trPr>
        <w:tc>
          <w:tcPr>
            <w:tcW w:w="8380"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1851ED13" w14:textId="77777777" w:rsidR="00183F9F" w:rsidRPr="00C70209" w:rsidRDefault="00183F9F" w:rsidP="00082182">
            <w:pPr>
              <w:pStyle w:val="TableH3"/>
            </w:pPr>
            <w:r w:rsidRPr="00C70209">
              <w:t>Cardiac surgery</w:t>
            </w:r>
          </w:p>
        </w:tc>
      </w:tr>
      <w:tr w:rsidR="00183F9F" w:rsidRPr="00C70209" w14:paraId="6D1A3012"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A27FA1F" w14:textId="72DCB60D" w:rsidR="00183F9F" w:rsidRPr="00C70209" w:rsidRDefault="00183F9F" w:rsidP="000E261C">
            <w:pPr>
              <w:pStyle w:val="Tabletext"/>
              <w:rPr>
                <w:rFonts w:ascii="Calibri" w:eastAsia="Times New Roman" w:hAnsi="Calibri"/>
              </w:rPr>
            </w:pPr>
            <w:r w:rsidRPr="00C70209">
              <w:t>Arnold (2006)</w:t>
            </w:r>
            <w:r w:rsidRPr="00C70209">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 </w:instrText>
            </w:r>
            <w:r w:rsidR="000E261C">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8</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5AB342F0" w14:textId="77777777" w:rsidR="00183F9F" w:rsidRPr="00C70209" w:rsidRDefault="00183F9F" w:rsidP="00082182">
            <w:pPr>
              <w:pStyle w:val="Tabletext"/>
              <w:rPr>
                <w:rFonts w:ascii="Calibri" w:eastAsia="Times New Roman" w:hAnsi="Calibri"/>
              </w:rPr>
            </w:pPr>
            <w:r w:rsidRPr="00C70209">
              <w:t>Systematic review</w:t>
            </w:r>
          </w:p>
          <w:p w14:paraId="2A1BDC90" w14:textId="77777777" w:rsidR="00183F9F" w:rsidRPr="00C70209" w:rsidRDefault="00183F9F" w:rsidP="00082182">
            <w:pPr>
              <w:pStyle w:val="Tabletext"/>
              <w:rPr>
                <w:rFonts w:ascii="Calibri" w:eastAsia="Times New Roman" w:hAnsi="Calibri"/>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9E93EF5" w14:textId="10372FF6" w:rsidR="00183F9F" w:rsidRPr="00C70209" w:rsidRDefault="00183F9F" w:rsidP="00082182">
            <w:pPr>
              <w:pStyle w:val="Tabletext"/>
              <w:rPr>
                <w:rFonts w:ascii="Calibri" w:eastAsia="Times New Roman" w:hAnsi="Calibri"/>
              </w:rPr>
            </w:pPr>
            <w:r w:rsidRPr="00C70209">
              <w:t>Paediatric patients (aged &lt;18 years) with CHD undergoing open</w:t>
            </w:r>
            <w:r w:rsidR="004B557C" w:rsidRPr="00C70209">
              <w:t>-</w:t>
            </w:r>
            <w:r w:rsidRPr="00C70209">
              <w:t>heart surgery with CPB</w:t>
            </w:r>
          </w:p>
          <w:p w14:paraId="5420EAC9" w14:textId="77777777" w:rsidR="00183F9F" w:rsidRPr="00C70209" w:rsidRDefault="00183F9F" w:rsidP="00082182">
            <w:pPr>
              <w:pStyle w:val="Tabletext"/>
              <w:rPr>
                <w:rFonts w:ascii="Calibri" w:eastAsia="Times New Roman" w:hAnsi="Calibri"/>
              </w:rPr>
            </w:pPr>
            <w:r w:rsidRPr="00C70209">
              <w:t>12 RCTs, N=626</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0DDBFA30" w14:textId="77777777" w:rsidR="00183F9F" w:rsidRPr="00C70209" w:rsidRDefault="00183F9F" w:rsidP="00082182">
            <w:pPr>
              <w:pStyle w:val="Tabletext"/>
              <w:rPr>
                <w:rFonts w:ascii="Calibri" w:eastAsia="Times New Roman" w:hAnsi="Calibri"/>
              </w:rPr>
            </w:pPr>
            <w:r w:rsidRPr="00C70209">
              <w:t>Aprotinin versus placebo</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B19BCC2" w14:textId="77777777" w:rsidR="00183F9F" w:rsidRPr="00C70209" w:rsidRDefault="00183F9F" w:rsidP="00082182">
            <w:pPr>
              <w:pStyle w:val="Tabletext"/>
              <w:rPr>
                <w:rFonts w:ascii="Calibri" w:eastAsia="Times New Roman" w:hAnsi="Calibri"/>
              </w:rPr>
            </w:pPr>
            <w:r w:rsidRPr="00C70209">
              <w:t>Transfusion volume and incidence</w:t>
            </w:r>
          </w:p>
          <w:p w14:paraId="356B3698"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73ACA1C3"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0B30DFD" w14:textId="46AB3F57" w:rsidR="00183F9F" w:rsidRPr="00C70209" w:rsidRDefault="00183F9F" w:rsidP="000E261C">
            <w:pPr>
              <w:pStyle w:val="Tabletext"/>
              <w:rPr>
                <w:rFonts w:ascii="Calibri" w:eastAsia="Times New Roman" w:hAnsi="Calibri"/>
              </w:rPr>
            </w:pPr>
            <w:r w:rsidRPr="00C70209">
              <w:t>Faraoni (2012)</w:t>
            </w:r>
            <w:r w:rsidRPr="00C70209">
              <w:fldChar w:fldCharType="begin">
                <w:fldData xml:space="preserve">PEVuZE5vdGU+PENpdGU+PEF1dGhvcj5GYXJhb25pPC9BdXRob3I+PFllYXI+MjAxMjwvWWVhcj48
UmVjTnVtPjg3MDwvUmVjTnVtPjxEaXNwbGF5VGV4dD48c3R5bGUgZmFjZT0ic3VwZXJzY3JpcHQi
PjM1OT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0E261C">
              <w:instrText xml:space="preserve"> ADDIN EN.CITE </w:instrText>
            </w:r>
            <w:r w:rsidR="000E261C">
              <w:fldChar w:fldCharType="begin">
                <w:fldData xml:space="preserve">PEVuZE5vdGU+PENpdGU+PEF1dGhvcj5GYXJhb25pPC9BdXRob3I+PFllYXI+MjAxMjwvWWVhcj48
UmVjTnVtPjg3MDwvUmVjTnVtPjxEaXNwbGF5VGV4dD48c3R5bGUgZmFjZT0ic3VwZXJzY3JpcHQi
PjM1OT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9</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102C68AC" w14:textId="77777777" w:rsidR="00183F9F" w:rsidRPr="00C70209" w:rsidRDefault="00183F9F" w:rsidP="00082182">
            <w:pPr>
              <w:pStyle w:val="Tabletext"/>
              <w:rPr>
                <w:rFonts w:ascii="Calibri" w:eastAsia="Times New Roman" w:hAnsi="Calibri"/>
              </w:rPr>
            </w:pPr>
            <w:r w:rsidRPr="00C70209">
              <w:t>Systematic review</w:t>
            </w:r>
          </w:p>
          <w:p w14:paraId="12B84616" w14:textId="77777777" w:rsidR="00183F9F" w:rsidRPr="00C70209" w:rsidRDefault="00183F9F" w:rsidP="00082182">
            <w:pPr>
              <w:pStyle w:val="Tabletext"/>
              <w:rPr>
                <w:rFonts w:ascii="Calibri" w:eastAsia="Times New Roman" w:hAnsi="Calibri"/>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26564ED" w14:textId="77777777" w:rsidR="00183F9F" w:rsidRPr="00C70209" w:rsidRDefault="00183F9F" w:rsidP="00082182">
            <w:pPr>
              <w:pStyle w:val="Tabletext"/>
              <w:rPr>
                <w:rFonts w:ascii="Calibri" w:eastAsia="Times New Roman" w:hAnsi="Calibri"/>
              </w:rPr>
            </w:pPr>
            <w:r w:rsidRPr="00C70209">
              <w:t>Paediatric patients (aged &lt;18 years) undergoing cardiac surgery</w:t>
            </w:r>
          </w:p>
          <w:p w14:paraId="46DDB502" w14:textId="77777777" w:rsidR="00183F9F" w:rsidRPr="00C70209" w:rsidRDefault="00183F9F" w:rsidP="00082182">
            <w:pPr>
              <w:pStyle w:val="Tabletext"/>
              <w:rPr>
                <w:rFonts w:ascii="Calibri" w:eastAsia="Times New Roman" w:hAnsi="Calibri"/>
              </w:rPr>
            </w:pPr>
            <w:r w:rsidRPr="00C70209">
              <w:t>8 RCTs, N=71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275F08F" w14:textId="77777777" w:rsidR="00183F9F" w:rsidRPr="00C70209" w:rsidRDefault="00183F9F" w:rsidP="00082182">
            <w:pPr>
              <w:pStyle w:val="Tabletext"/>
              <w:rPr>
                <w:rFonts w:ascii="Calibri" w:eastAsia="Times New Roman" w:hAnsi="Calibri"/>
              </w:rPr>
            </w:pPr>
            <w:r w:rsidRPr="00C70209">
              <w:t>TXA versus placebo</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19A67D4" w14:textId="77777777" w:rsidR="00183F9F" w:rsidRPr="00C70209" w:rsidRDefault="00183F9F" w:rsidP="00082182">
            <w:pPr>
              <w:pStyle w:val="Tabletext"/>
              <w:rPr>
                <w:rFonts w:ascii="Calibri" w:eastAsia="Times New Roman" w:hAnsi="Calibri"/>
              </w:rPr>
            </w:pPr>
            <w:r w:rsidRPr="00C70209">
              <w:t>Transfusion volume and incidence</w:t>
            </w:r>
          </w:p>
          <w:p w14:paraId="5B8E0D9A"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0FFB34EB"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0C6A75B" w14:textId="4FAC0A59" w:rsidR="00183F9F" w:rsidRPr="00C70209" w:rsidRDefault="00183F9F" w:rsidP="000E261C">
            <w:pPr>
              <w:pStyle w:val="Tabletext"/>
              <w:rPr>
                <w:rFonts w:ascii="Calibri" w:eastAsia="Times New Roman" w:hAnsi="Calibri"/>
              </w:rPr>
            </w:pPr>
            <w:r w:rsidRPr="00C70209">
              <w:t>Schouten (2009)</w:t>
            </w:r>
            <w:r w:rsidRPr="00C70209">
              <w:fldChar w:fldCharType="begin">
                <w:fldData xml:space="preserve">PEVuZE5vdGU+PENpdGU+PEF1dGhvcj5TY2hvdXRlbjwvQXV0aG9yPjxZZWFyPjIwMDk8L1llYXI+
PFJlY051bT45MTY8L1JlY051bT48RGlzcGxheVRleHQ+PHN0eWxlIGZhY2U9InN1cGVyc2NyaXB0
Ij4zNjA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0E261C">
              <w:instrText xml:space="preserve"> ADDIN EN.CITE </w:instrText>
            </w:r>
            <w:r w:rsidR="000E261C">
              <w:fldChar w:fldCharType="begin">
                <w:fldData xml:space="preserve">PEVuZE5vdGU+PENpdGU+PEF1dGhvcj5TY2hvdXRlbjwvQXV0aG9yPjxZZWFyPjIwMDk8L1llYXI+
PFJlY051bT45MTY8L1JlY051bT48RGlzcGxheVRleHQ+PHN0eWxlIGZhY2U9InN1cGVyc2NyaXB0
Ij4zNjA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0</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200F2F18" w14:textId="77777777" w:rsidR="00183F9F" w:rsidRPr="00C70209" w:rsidRDefault="00183F9F" w:rsidP="00082182">
            <w:pPr>
              <w:pStyle w:val="Tabletext"/>
              <w:rPr>
                <w:rFonts w:ascii="Calibri" w:eastAsia="Times New Roman" w:hAnsi="Calibri"/>
              </w:rPr>
            </w:pPr>
            <w:r w:rsidRPr="00C70209">
              <w:t>Systematic review</w:t>
            </w:r>
          </w:p>
          <w:p w14:paraId="018E67D1" w14:textId="77777777" w:rsidR="00183F9F" w:rsidRPr="00C70209" w:rsidRDefault="00183F9F" w:rsidP="00082182">
            <w:pPr>
              <w:pStyle w:val="Tabletext"/>
              <w:rPr>
                <w:rFonts w:ascii="Calibri" w:eastAsia="Times New Roman" w:hAnsi="Calibri"/>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4F3163F6" w14:textId="77777777" w:rsidR="00183F9F" w:rsidRPr="00C70209" w:rsidRDefault="00183F9F" w:rsidP="00082182">
            <w:pPr>
              <w:pStyle w:val="Tabletext"/>
              <w:rPr>
                <w:rFonts w:ascii="Calibri" w:eastAsia="Times New Roman" w:hAnsi="Calibri"/>
              </w:rPr>
            </w:pPr>
            <w:r w:rsidRPr="00C70209">
              <w:t>Paediatric patients (aged &lt;18 years) undergoing cardiac surgery</w:t>
            </w:r>
            <w:r w:rsidRPr="00C70209">
              <w:rPr>
                <w:vertAlign w:val="superscript"/>
              </w:rPr>
              <w:t>a</w:t>
            </w:r>
          </w:p>
          <w:p w14:paraId="34D4C68F" w14:textId="77777777" w:rsidR="00183F9F" w:rsidRPr="00C70209" w:rsidRDefault="00183F9F" w:rsidP="00082182">
            <w:pPr>
              <w:pStyle w:val="Tabletext"/>
              <w:rPr>
                <w:rFonts w:ascii="Calibri" w:eastAsia="Times New Roman" w:hAnsi="Calibri"/>
              </w:rPr>
            </w:pPr>
            <w:r w:rsidRPr="00C70209">
              <w:t>23 RCTs, N=1893</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1D23A5B" w14:textId="77777777" w:rsidR="00183F9F" w:rsidRPr="00C70209" w:rsidRDefault="00183F9F" w:rsidP="00082182">
            <w:pPr>
              <w:pStyle w:val="Tabletext"/>
              <w:rPr>
                <w:rFonts w:ascii="Calibri" w:eastAsia="Times New Roman" w:hAnsi="Calibri"/>
              </w:rPr>
            </w:pPr>
            <w:r w:rsidRPr="00C70209">
              <w:t>Antifibrinolytics (aprotinin, EACA, TXA) versus placebo</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5915B02A" w14:textId="77777777" w:rsidR="00183F9F" w:rsidRPr="00C70209" w:rsidRDefault="00183F9F" w:rsidP="00082182">
            <w:pPr>
              <w:pStyle w:val="Tabletext"/>
            </w:pPr>
            <w:r w:rsidRPr="00C70209">
              <w:t>Transfusion volume</w:t>
            </w:r>
          </w:p>
          <w:p w14:paraId="301425CF"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66220A4E" w14:textId="77777777" w:rsidTr="00082182">
        <w:trPr>
          <w:cantSplit/>
          <w:tblHeader/>
        </w:trPr>
        <w:tc>
          <w:tcPr>
            <w:tcW w:w="8380"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3329D01F" w14:textId="77777777" w:rsidR="00183F9F" w:rsidRPr="00C70209" w:rsidRDefault="00183F9F" w:rsidP="00082182">
            <w:pPr>
              <w:pStyle w:val="TableH3"/>
            </w:pPr>
            <w:r w:rsidRPr="00C70209">
              <w:t>Scoliosis surgery</w:t>
            </w:r>
          </w:p>
        </w:tc>
      </w:tr>
      <w:tr w:rsidR="00183F9F" w:rsidRPr="00C70209" w14:paraId="5E10819D"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2F23265" w14:textId="160AD36D" w:rsidR="00183F9F" w:rsidRPr="00C70209" w:rsidRDefault="00183F9F" w:rsidP="000E261C">
            <w:pPr>
              <w:pStyle w:val="Tabletext"/>
              <w:rPr>
                <w:rFonts w:ascii="Calibri" w:eastAsia="Times New Roman" w:hAnsi="Calibri"/>
              </w:rPr>
            </w:pPr>
            <w:r w:rsidRPr="00C70209">
              <w:t>Tzortzopoulou (2008)</w:t>
            </w:r>
            <w:r w:rsidRPr="00C70209">
              <w:fldChar w:fldCharType="begin"/>
            </w:r>
            <w:r w:rsidR="000E261C">
              <w:instrText xml:space="preserve"> ADDIN EN.CITE &lt;EndNote&gt;&lt;Cite&gt;&lt;Author&gt;Tzortzopoulou&lt;/Author&gt;&lt;Year&gt;2008&lt;/Year&gt;&lt;RecNum&gt;926&lt;/RecNum&gt;&lt;DisplayText&gt;&lt;style face="superscript"&gt;361&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Pr="00C70209">
              <w:fldChar w:fldCharType="separate"/>
            </w:r>
            <w:r w:rsidR="000E261C" w:rsidRPr="000E261C">
              <w:rPr>
                <w:noProof/>
                <w:vertAlign w:val="superscript"/>
              </w:rPr>
              <w:t>361</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60842149" w14:textId="77777777" w:rsidR="00183F9F" w:rsidRPr="00C70209" w:rsidRDefault="00183F9F" w:rsidP="00082182">
            <w:pPr>
              <w:pStyle w:val="Tabletext"/>
              <w:rPr>
                <w:rFonts w:ascii="Calibri" w:eastAsia="Times New Roman" w:hAnsi="Calibri"/>
              </w:rPr>
            </w:pPr>
            <w:r w:rsidRPr="00C70209">
              <w:t>Systematic review</w:t>
            </w:r>
          </w:p>
          <w:p w14:paraId="47FDCA21" w14:textId="77777777" w:rsidR="00183F9F" w:rsidRPr="00C70209" w:rsidRDefault="00183F9F" w:rsidP="00082182">
            <w:pPr>
              <w:pStyle w:val="Tabletext"/>
              <w:rPr>
                <w:rFonts w:ascii="Calibri" w:eastAsia="Times New Roman" w:hAnsi="Calibri"/>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6E40414E" w14:textId="77777777" w:rsidR="00183F9F" w:rsidRPr="00C70209" w:rsidRDefault="00183F9F" w:rsidP="00082182">
            <w:pPr>
              <w:pStyle w:val="Tabletext"/>
              <w:rPr>
                <w:rFonts w:ascii="Calibri" w:eastAsia="Times New Roman" w:hAnsi="Calibri"/>
              </w:rPr>
            </w:pPr>
            <w:r w:rsidRPr="00C70209">
              <w:t>Paediatric patients (aged &lt;18 years) undergoing scoliosis surgery</w:t>
            </w:r>
          </w:p>
          <w:p w14:paraId="32164E10" w14:textId="77777777" w:rsidR="00183F9F" w:rsidRPr="00C70209" w:rsidRDefault="00183F9F" w:rsidP="00082182">
            <w:pPr>
              <w:pStyle w:val="Tabletext"/>
              <w:rPr>
                <w:rFonts w:ascii="Calibri" w:eastAsia="Times New Roman" w:hAnsi="Calibri"/>
              </w:rPr>
            </w:pPr>
            <w:r w:rsidRPr="00C70209">
              <w:t>6 RCTs, N=254</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CBD980D" w14:textId="77777777" w:rsidR="00183F9F" w:rsidRPr="00C70209" w:rsidRDefault="00183F9F" w:rsidP="00082182">
            <w:pPr>
              <w:pStyle w:val="Tabletext"/>
              <w:rPr>
                <w:rFonts w:ascii="Calibri" w:eastAsia="Times New Roman" w:hAnsi="Calibri"/>
              </w:rPr>
            </w:pPr>
            <w:r w:rsidRPr="00C70209">
              <w:t>Antifibrinolytics (aprotinin, EACA, TXA) versus placebo</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07EF534" w14:textId="77777777" w:rsidR="00183F9F" w:rsidRPr="00C70209" w:rsidRDefault="00183F9F" w:rsidP="00082182">
            <w:pPr>
              <w:pStyle w:val="Tabletext"/>
              <w:rPr>
                <w:rFonts w:ascii="Calibri" w:eastAsia="Times New Roman" w:hAnsi="Calibri"/>
              </w:rPr>
            </w:pPr>
            <w:r w:rsidRPr="00C70209">
              <w:t>Mortality</w:t>
            </w:r>
          </w:p>
          <w:p w14:paraId="11919480" w14:textId="2F6E20DF" w:rsidR="00183F9F" w:rsidRPr="00C70209" w:rsidRDefault="00183F9F" w:rsidP="00082182">
            <w:pPr>
              <w:pStyle w:val="Tabletext"/>
            </w:pPr>
            <w:r w:rsidRPr="00C70209">
              <w:t>Thromboembolic events</w:t>
            </w:r>
          </w:p>
          <w:p w14:paraId="18FAA65A" w14:textId="77777777" w:rsidR="00183F9F" w:rsidRPr="00C70209" w:rsidRDefault="00183F9F" w:rsidP="00082182">
            <w:pPr>
              <w:pStyle w:val="Tabletext"/>
            </w:pPr>
            <w:r w:rsidRPr="00C70209">
              <w:t>Bleeding events</w:t>
            </w:r>
          </w:p>
          <w:p w14:paraId="62CC98D8" w14:textId="77777777" w:rsidR="00183F9F" w:rsidRPr="00C70209" w:rsidRDefault="00183F9F" w:rsidP="00082182">
            <w:pPr>
              <w:pStyle w:val="Tabletext"/>
              <w:rPr>
                <w:rFonts w:ascii="Calibri" w:eastAsia="Times New Roman" w:hAnsi="Calibri"/>
              </w:rPr>
            </w:pPr>
            <w:r w:rsidRPr="00C70209">
              <w:t>Transfusion volume and incidence</w:t>
            </w:r>
          </w:p>
        </w:tc>
      </w:tr>
      <w:tr w:rsidR="00183F9F" w:rsidRPr="00C70209" w14:paraId="2B219AA5" w14:textId="77777777" w:rsidTr="00082182">
        <w:trPr>
          <w:cantSplit/>
          <w:tblHeader/>
        </w:trPr>
        <w:tc>
          <w:tcPr>
            <w:tcW w:w="8380"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3A495A7F" w14:textId="77777777" w:rsidR="00183F9F" w:rsidRPr="00C70209" w:rsidRDefault="00183F9F" w:rsidP="00082182">
            <w:pPr>
              <w:pStyle w:val="TableH3"/>
            </w:pPr>
            <w:r w:rsidRPr="00C70209">
              <w:t>Craniofacial surgery</w:t>
            </w:r>
          </w:p>
        </w:tc>
      </w:tr>
      <w:tr w:rsidR="00183F9F" w:rsidRPr="00C70209" w14:paraId="20293BED"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33683FB" w14:textId="5388F301" w:rsidR="00183F9F" w:rsidRPr="00C70209" w:rsidRDefault="00183F9F" w:rsidP="000E261C">
            <w:pPr>
              <w:pStyle w:val="Tabletext"/>
              <w:rPr>
                <w:rFonts w:ascii="Calibri" w:eastAsia="Times New Roman" w:hAnsi="Calibri"/>
              </w:rPr>
            </w:pPr>
            <w:r w:rsidRPr="00C70209">
              <w:t>Song (2013)</w:t>
            </w:r>
            <w:r w:rsidRPr="00C70209">
              <w:fldChar w:fldCharType="begin">
                <w:fldData xml:space="preserve">PEVuZE5vdGU+PENpdGU+PEF1dGhvcj5Tb25nPC9BdXRob3I+PFllYXI+MjAxMzwvWWVhcj48UmVj
TnVtPjkyMzwvUmVjTnVtPjxEaXNwbGF5VGV4dD48c3R5bGUgZmFjZT0ic3VwZXJzY3JpcHQiPjM2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0E261C">
              <w:instrText xml:space="preserve"> ADDIN EN.CITE </w:instrText>
            </w:r>
            <w:r w:rsidR="000E261C">
              <w:fldChar w:fldCharType="begin">
                <w:fldData xml:space="preserve">PEVuZE5vdGU+PENpdGU+PEF1dGhvcj5Tb25nPC9BdXRob3I+PFllYXI+MjAxMzwvWWVhcj48UmVj
TnVtPjkyMzwvUmVjTnVtPjxEaXNwbGF5VGV4dD48c3R5bGUgZmFjZT0ic3VwZXJzY3JpcHQiPjM2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2</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1D721E6F" w14:textId="77777777" w:rsidR="00183F9F" w:rsidRPr="00C70209" w:rsidRDefault="00183F9F" w:rsidP="00082182">
            <w:pPr>
              <w:pStyle w:val="Tabletext"/>
              <w:rPr>
                <w:rFonts w:ascii="Calibri" w:eastAsia="Times New Roman" w:hAnsi="Calibri"/>
              </w:rPr>
            </w:pPr>
            <w:r w:rsidRPr="00C70209">
              <w:t>Systematic review</w:t>
            </w:r>
          </w:p>
          <w:p w14:paraId="3E065188" w14:textId="77777777" w:rsidR="00183F9F" w:rsidRPr="00C70209" w:rsidRDefault="00183F9F" w:rsidP="00082182">
            <w:pPr>
              <w:pStyle w:val="Tabletext"/>
              <w:rPr>
                <w:rFonts w:ascii="Calibri" w:eastAsia="Times New Roman" w:hAnsi="Calibri"/>
                <w:i/>
              </w:rPr>
            </w:pPr>
            <w:r w:rsidRPr="00C70209">
              <w:rPr>
                <w:i/>
              </w:rPr>
              <w:t>Fair</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37293A5" w14:textId="77777777" w:rsidR="00183F9F" w:rsidRPr="00C70209" w:rsidRDefault="00183F9F" w:rsidP="00082182">
            <w:pPr>
              <w:pStyle w:val="Tabletext"/>
              <w:rPr>
                <w:rFonts w:ascii="Calibri" w:eastAsia="Times New Roman" w:hAnsi="Calibri"/>
              </w:rPr>
            </w:pPr>
            <w:r w:rsidRPr="00C70209">
              <w:t>Children undergoing craniosynostosis surgery</w:t>
            </w:r>
          </w:p>
          <w:p w14:paraId="2D96CE20" w14:textId="77777777" w:rsidR="00183F9F" w:rsidRPr="00C70209" w:rsidRDefault="00183F9F" w:rsidP="00082182">
            <w:pPr>
              <w:pStyle w:val="Tabletext"/>
            </w:pPr>
            <w:r w:rsidRPr="00C70209">
              <w:t>3 studies, N=138</w:t>
            </w:r>
          </w:p>
          <w:p w14:paraId="0D6E6969" w14:textId="77777777" w:rsidR="00183F9F" w:rsidRPr="00C70209" w:rsidRDefault="00183F9F" w:rsidP="00082182">
            <w:pPr>
              <w:pStyle w:val="Tabletext-evidencematrix"/>
              <w:rPr>
                <w:rFonts w:ascii="Calibri" w:eastAsia="Times New Roman" w:hAnsi="Calibri"/>
              </w:rPr>
            </w:pPr>
            <w:r w:rsidRPr="00C70209">
              <w:t>*Included 2 RCTs and 1 Level III stud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5FCE9511" w14:textId="77777777" w:rsidR="00183F9F" w:rsidRPr="00C70209" w:rsidRDefault="00183F9F" w:rsidP="00082182">
            <w:pPr>
              <w:pStyle w:val="Tabletext"/>
              <w:rPr>
                <w:rFonts w:ascii="Calibri" w:eastAsia="Times New Roman" w:hAnsi="Calibri"/>
              </w:rPr>
            </w:pPr>
            <w:r w:rsidRPr="00C70209">
              <w:t>IV TXA versus placebo</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1339A8A9" w14:textId="77777777" w:rsidR="00183F9F" w:rsidRPr="00C70209" w:rsidRDefault="00183F9F" w:rsidP="00082182">
            <w:pPr>
              <w:pStyle w:val="Tabletext"/>
            </w:pPr>
            <w:r w:rsidRPr="00C70209">
              <w:t>Transfusion volume</w:t>
            </w:r>
          </w:p>
          <w:p w14:paraId="26081C0F"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5A37E1A4" w14:textId="77777777" w:rsidTr="00082182">
        <w:trPr>
          <w:cantSplit/>
          <w:tblHeader/>
        </w:trPr>
        <w:tc>
          <w:tcPr>
            <w:tcW w:w="8380"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68ECA9B8" w14:textId="77777777" w:rsidR="00183F9F" w:rsidRPr="00C70209" w:rsidRDefault="00183F9F" w:rsidP="00082182">
            <w:pPr>
              <w:pStyle w:val="TableH3"/>
            </w:pPr>
            <w:r w:rsidRPr="00C70209">
              <w:t>ENT surgery</w:t>
            </w:r>
          </w:p>
        </w:tc>
      </w:tr>
      <w:tr w:rsidR="00183F9F" w:rsidRPr="00C70209" w14:paraId="412D844D"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CD83CB3" w14:textId="62E27824" w:rsidR="00183F9F" w:rsidRPr="00C70209" w:rsidRDefault="00183F9F" w:rsidP="000E261C">
            <w:pPr>
              <w:pStyle w:val="Tabletext"/>
              <w:rPr>
                <w:rFonts w:ascii="Calibri" w:eastAsia="Times New Roman" w:hAnsi="Calibri"/>
              </w:rPr>
            </w:pPr>
            <w:r w:rsidRPr="00C70209">
              <w:t>Ker (2013)</w:t>
            </w:r>
            <w:r w:rsidRPr="00C70209">
              <w:fldChar w:fldCharType="begin"/>
            </w:r>
            <w:r w:rsidR="000E261C">
              <w:instrText xml:space="preserve"> ADDIN EN.CITE &lt;EndNote&gt;&lt;Cite&gt;&lt;Author&gt;Ker&lt;/Author&gt;&lt;Year&gt;2013&lt;/Year&gt;&lt;RecNum&gt;889&lt;/RecNum&gt;&lt;DisplayText&gt;&lt;style face="superscript"&gt;363&lt;/style&gt;&lt;/DisplayText&gt;&lt;record&gt;&lt;rec-number&gt;889&lt;/rec-number&gt;&lt;foreign-keys&gt;&lt;key app="EN" db-id="9edve2wadsavt5ewavaxtda4f2tavzvts9ee" timestamp="1435036188"&gt;889&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 bleeding&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dministration,Topical&lt;/keyword&gt;&lt;keyword&gt;Antifibrinolytic Agents .administration &amp;amp; dosage&lt;/keyword&gt;&lt;keyword&gt;bleeding&lt;/keyword&gt;&lt;keyword&gt;blood&lt;/keyword&gt;&lt;keyword&gt;Blood Loss,Surgical .prevention &amp;amp; control&lt;/keyword&gt;&lt;keyword&gt;blood transfusion&lt;/keyword&gt;&lt;keyword&gt;Cochrane Library&lt;/keyword&gt;&lt;keyword&gt;Cochrane Reviews 4Nov2014&lt;/keyword&gt;&lt;keyword&gt;confidence interval&lt;/keyword&gt;&lt;keyword&gt;control&lt;/keyword&gt;&lt;keyword&gt;death&lt;/keyword&gt;&lt;keyword&gt;deep vein thrombosis&lt;/keyword&gt;&lt;keyword&gt;Embase&lt;/keyword&gt;&lt;keyword&gt;epistaxis&lt;/keyword&gt;&lt;keyword&gt;Epistaxis .drug therapy&lt;/keyword&gt;&lt;keyword&gt;Hemorrhage .drug therapy&lt;/keyword&gt;&lt;keyword&gt;Humans.checkword&lt;/keyword&gt;&lt;keyword&gt;injury&lt;/keyword&gt;&lt;keyword&gt;mortality&lt;/keyword&gt;&lt;keyword&gt;patient&lt;/keyword&gt;&lt;keyword&gt;placebo&lt;/keyword&gt;&lt;keyword&gt;Randomized Controlled Trials as Topic&lt;/keyword&gt;&lt;keyword&gt;register&lt;/keyword&gt;&lt;keyword&gt;risk&lt;/keyword&gt;&lt;keyword&gt;surgery&lt;/keyword&gt;&lt;keyword&gt;surgical patient&lt;/keyword&gt;&lt;keyword&gt;thrombosis&lt;/keyword&gt;&lt;keyword&gt;tranexamic acid&lt;/keyword&gt;&lt;keyword&gt;Tranexamic Acid .administration &amp;amp; dosage&lt;/keyword&gt;&lt;keyword&gt;transfusion&lt;/keyword&gt;&lt;keyword&gt;vein thrombosis&lt;/keyword&gt;&lt;/keywords&gt;&lt;dates&gt;&lt;year&gt;2013&lt;/year&gt;&lt;/dates&gt;&lt;urls&gt;&lt;/urls&gt;&lt;/record&gt;&lt;/Cite&gt;&lt;/EndNote&gt;</w:instrText>
            </w:r>
            <w:r w:rsidRPr="00C70209">
              <w:fldChar w:fldCharType="separate"/>
            </w:r>
            <w:r w:rsidR="000E261C" w:rsidRPr="000E261C">
              <w:rPr>
                <w:noProof/>
                <w:vertAlign w:val="superscript"/>
              </w:rPr>
              <w:t>363</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tcPr>
          <w:p w14:paraId="7E9D7CFC" w14:textId="77777777" w:rsidR="00183F9F" w:rsidRPr="00C70209" w:rsidRDefault="00183F9F" w:rsidP="00082182">
            <w:pPr>
              <w:pStyle w:val="Tabletext"/>
              <w:rPr>
                <w:rFonts w:ascii="Calibri" w:eastAsia="Times New Roman" w:hAnsi="Calibri"/>
              </w:rPr>
            </w:pPr>
            <w:r w:rsidRPr="00C70209">
              <w:t>Systematic review</w:t>
            </w:r>
          </w:p>
          <w:p w14:paraId="7AD0C734" w14:textId="77777777" w:rsidR="00183F9F" w:rsidRPr="00C70209" w:rsidRDefault="00183F9F" w:rsidP="00082182">
            <w:pPr>
              <w:pStyle w:val="Tabletext"/>
              <w:rPr>
                <w:rFonts w:ascii="Calibri" w:eastAsia="Times New Roman" w:hAnsi="Calibri"/>
                <w:i/>
              </w:rPr>
            </w:pPr>
            <w:r w:rsidRPr="00C70209">
              <w:rPr>
                <w:i/>
              </w:rPr>
              <w:t>Good</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3677193E" w14:textId="77777777" w:rsidR="00183F9F" w:rsidRPr="00C70209" w:rsidRDefault="00183F9F" w:rsidP="00082182">
            <w:pPr>
              <w:pStyle w:val="Tabletext"/>
              <w:rPr>
                <w:rFonts w:ascii="Calibri" w:eastAsia="Times New Roman" w:hAnsi="Calibri"/>
              </w:rPr>
            </w:pPr>
            <w:r w:rsidRPr="00C70209">
              <w:t>Children undergoing primary isolated adenoidectomy</w:t>
            </w:r>
          </w:p>
          <w:p w14:paraId="12102309" w14:textId="77777777" w:rsidR="00183F9F" w:rsidRPr="00C70209" w:rsidRDefault="00183F9F" w:rsidP="00082182">
            <w:pPr>
              <w:pStyle w:val="Tabletext"/>
            </w:pPr>
            <w:r w:rsidRPr="00C70209">
              <w:t>29 RCTs</w:t>
            </w:r>
            <w:r w:rsidRPr="00C70209">
              <w:rPr>
                <w:vertAlign w:val="superscript"/>
              </w:rPr>
              <w:t>b</w:t>
            </w:r>
            <w:r w:rsidRPr="00C70209">
              <w:t>, N=2612</w:t>
            </w:r>
          </w:p>
          <w:p w14:paraId="101CDD00" w14:textId="2EEFDAD0" w:rsidR="00183F9F" w:rsidRPr="00C70209" w:rsidRDefault="00183F9F" w:rsidP="00082182">
            <w:pPr>
              <w:pStyle w:val="Tabletext"/>
              <w:rPr>
                <w:i/>
              </w:rPr>
            </w:pPr>
            <w:r w:rsidRPr="00C70209">
              <w:rPr>
                <w:i/>
              </w:rPr>
              <w:t>Paediatric/neonatal</w:t>
            </w:r>
          </w:p>
          <w:p w14:paraId="3E56FC7A" w14:textId="77777777" w:rsidR="00183F9F" w:rsidRPr="00C70209" w:rsidRDefault="00183F9F" w:rsidP="00082182">
            <w:pPr>
              <w:pStyle w:val="Tabletext"/>
              <w:rPr>
                <w:rFonts w:ascii="Calibri" w:eastAsia="Times New Roman" w:hAnsi="Calibri"/>
              </w:rPr>
            </w:pPr>
            <w:r w:rsidRPr="00C70209">
              <w:t>1 RCT, N=400</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2A20A5FE" w14:textId="77777777" w:rsidR="00183F9F" w:rsidRPr="00C70209" w:rsidRDefault="00183F9F" w:rsidP="00082182">
            <w:pPr>
              <w:pStyle w:val="Tabletext"/>
              <w:rPr>
                <w:rFonts w:ascii="Calibri" w:eastAsia="Times New Roman" w:hAnsi="Calibri"/>
              </w:rPr>
            </w:pPr>
            <w:r w:rsidRPr="00C70209">
              <w:t>Topical TXA versus placebo</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418CDAAA" w14:textId="77777777" w:rsidR="00183F9F" w:rsidRPr="00C70209" w:rsidRDefault="00183F9F" w:rsidP="00082182">
            <w:pPr>
              <w:pStyle w:val="Tabletext"/>
              <w:rPr>
                <w:rFonts w:ascii="Calibri" w:eastAsia="Times New Roman" w:hAnsi="Calibri"/>
              </w:rPr>
            </w:pPr>
            <w:r w:rsidRPr="00C70209">
              <w:t>Transfusion incidence</w:t>
            </w:r>
          </w:p>
          <w:p w14:paraId="53AD79FB" w14:textId="77777777" w:rsidR="00183F9F" w:rsidRPr="00C70209" w:rsidRDefault="00183F9F" w:rsidP="00082182">
            <w:pPr>
              <w:pStyle w:val="Tabletext"/>
              <w:rPr>
                <w:rFonts w:ascii="Calibri" w:eastAsia="Times New Roman" w:hAnsi="Calibri"/>
              </w:rPr>
            </w:pPr>
            <w:r w:rsidRPr="00C70209">
              <w:t>Bleeding events</w:t>
            </w:r>
          </w:p>
        </w:tc>
      </w:tr>
    </w:tbl>
    <w:p w14:paraId="0A3949F4" w14:textId="77777777" w:rsidR="00183F9F" w:rsidRPr="00C70209" w:rsidRDefault="00183F9F" w:rsidP="00082182">
      <w:pPr>
        <w:pStyle w:val="TableFigNotes0"/>
      </w:pPr>
      <w:r w:rsidRPr="00C70209">
        <w:t>CHD, congenital heart disease; CPB, cardiopulmonary bypass; EACA, epsilon-aminocaproic acid; ENT, ear nose throat; IV, intravenous; RCT, randomised controlled trial; TXA, tranexamic acid</w:t>
      </w:r>
    </w:p>
    <w:p w14:paraId="52D6D029" w14:textId="77777777" w:rsidR="00183F9F" w:rsidRPr="00C70209" w:rsidRDefault="00183F9F" w:rsidP="00082182">
      <w:pPr>
        <w:pStyle w:val="TableFigNotes0"/>
      </w:pPr>
      <w:r w:rsidRPr="00C70209">
        <w:rPr>
          <w:b/>
        </w:rPr>
        <w:t>a.</w:t>
      </w:r>
      <w:r w:rsidRPr="00C70209">
        <w:t xml:space="preserve"> Schouten (2009) also assessed antifibrinolytics in paediatric patients undergoing scoliosis surgery. Five RCTs involving 207 patients met their inclusion criteria. The review did not provide any data additional to that reported by Tzortzopoulou (2008).</w:t>
      </w:r>
    </w:p>
    <w:p w14:paraId="15FC896B" w14:textId="77777777" w:rsidR="00183F9F" w:rsidRPr="00C70209" w:rsidRDefault="00183F9F" w:rsidP="00082182">
      <w:pPr>
        <w:pStyle w:val="TableFigNotes18"/>
        <w:rPr>
          <w:b/>
        </w:rPr>
      </w:pPr>
      <w:r w:rsidRPr="00C70209">
        <w:rPr>
          <w:b/>
        </w:rPr>
        <w:t xml:space="preserve">b. </w:t>
      </w:r>
      <w:r w:rsidRPr="00C70209">
        <w:t>Ker (2013) assessed the topical use of TXA in the control of bleeding for any population: 28 RCTs involved patients undergoing surgery and one RCT involved patients with nosebleed. Only one RCT was conducted in neonatal and/or paediatric patients.</w:t>
      </w:r>
    </w:p>
    <w:p w14:paraId="14307D27" w14:textId="77777777" w:rsidR="00183F9F" w:rsidRPr="00C70209" w:rsidRDefault="00183F9F" w:rsidP="00082182">
      <w:pPr>
        <w:pStyle w:val="Heading6"/>
      </w:pPr>
      <w:r w:rsidRPr="00C70209">
        <w:t>Level II evidence</w:t>
      </w:r>
    </w:p>
    <w:p w14:paraId="233E0C40" w14:textId="77777777" w:rsidR="00183F9F" w:rsidRPr="00C70209" w:rsidRDefault="00183F9F" w:rsidP="00082182">
      <w:pPr>
        <w:pStyle w:val="BodyText"/>
      </w:pPr>
      <w:r w:rsidRPr="00C70209">
        <w:rPr>
          <w:b/>
        </w:rPr>
        <w:fldChar w:fldCharType="begin"/>
      </w:r>
      <w:r w:rsidRPr="00C70209">
        <w:rPr>
          <w:b/>
        </w:rPr>
        <w:instrText xml:space="preserve"> REF _Ref422314842 \h  \* MERGEFORMAT </w:instrText>
      </w:r>
      <w:r w:rsidRPr="00C70209">
        <w:rPr>
          <w:b/>
        </w:rPr>
      </w:r>
      <w:r w:rsidRPr="00C70209">
        <w:rPr>
          <w:b/>
        </w:rPr>
        <w:fldChar w:fldCharType="separate"/>
      </w:r>
      <w:r w:rsidR="000F7A9B" w:rsidRPr="000F7A9B">
        <w:rPr>
          <w:b/>
        </w:rPr>
        <w:t>Table 3.4.22</w:t>
      </w:r>
      <w:r w:rsidRPr="00C70209">
        <w:rPr>
          <w:b/>
        </w:rPr>
        <w:fldChar w:fldCharType="end"/>
      </w:r>
      <w:r w:rsidRPr="00C70209">
        <w:t xml:space="preserve"> summarises the main characteristics of the 30 Level II studies identified and assessed by the included Level I studies.</w:t>
      </w:r>
    </w:p>
    <w:p w14:paraId="02B07C13" w14:textId="77777777" w:rsidR="00183F9F" w:rsidRPr="00C70209" w:rsidRDefault="00183F9F" w:rsidP="00082182">
      <w:pPr>
        <w:pStyle w:val="BodyText"/>
      </w:pPr>
    </w:p>
    <w:p w14:paraId="4794A6B0" w14:textId="77777777" w:rsidR="00183F9F" w:rsidRPr="00C70209" w:rsidRDefault="00183F9F" w:rsidP="00082182">
      <w:pPr>
        <w:pStyle w:val="Caption"/>
        <w:ind w:left="2070"/>
      </w:pPr>
      <w:bookmarkStart w:id="798" w:name="_Ref422314842"/>
      <w:bookmarkStart w:id="799" w:name="_Toc427747210"/>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2</w:t>
      </w:r>
      <w:r w:rsidRPr="00C70209">
        <w:fldChar w:fldCharType="end"/>
      </w:r>
      <w:bookmarkEnd w:id="798"/>
      <w:r w:rsidRPr="00C70209">
        <w:tab/>
        <w:t>Characteristics and quality of Level II evidence identified and assessed by included Level I studies – antifibrinolytics in neonatal and paediatric patients undergoing surgery</w:t>
      </w:r>
      <w:bookmarkEnd w:id="799"/>
    </w:p>
    <w:tbl>
      <w:tblPr>
        <w:tblW w:w="0" w:type="auto"/>
        <w:tblInd w:w="817" w:type="dxa"/>
        <w:tblLayout w:type="fixed"/>
        <w:tblLook w:val="0000" w:firstRow="0" w:lastRow="0" w:firstColumn="0" w:lastColumn="0" w:noHBand="0" w:noVBand="0"/>
      </w:tblPr>
      <w:tblGrid>
        <w:gridCol w:w="1134"/>
        <w:gridCol w:w="1418"/>
        <w:gridCol w:w="2051"/>
        <w:gridCol w:w="2059"/>
        <w:gridCol w:w="1763"/>
      </w:tblGrid>
      <w:tr w:rsidR="00183F9F" w:rsidRPr="00C70209" w14:paraId="5647A46F" w14:textId="77777777" w:rsidTr="00082182">
        <w:trPr>
          <w:cantSplit/>
          <w:tblHeader/>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2CCB9A36" w14:textId="77777777" w:rsidR="00183F9F" w:rsidRPr="00C70209" w:rsidRDefault="00183F9F" w:rsidP="00082182">
            <w:pPr>
              <w:pStyle w:val="TableH2"/>
            </w:pPr>
            <w:r w:rsidRPr="00C70209">
              <w:t>Study ID</w:t>
            </w:r>
          </w:p>
        </w:tc>
        <w:tc>
          <w:tcPr>
            <w:tcW w:w="1418" w:type="dxa"/>
            <w:tcBorders>
              <w:top w:val="single" w:sz="4" w:space="0" w:color="auto"/>
              <w:left w:val="nil"/>
              <w:bottom w:val="single" w:sz="4" w:space="0" w:color="auto"/>
              <w:right w:val="single" w:sz="4" w:space="0" w:color="auto"/>
            </w:tcBorders>
            <w:shd w:val="clear" w:color="auto" w:fill="auto"/>
          </w:tcPr>
          <w:p w14:paraId="19E7E628" w14:textId="77777777" w:rsidR="00183F9F" w:rsidRPr="00C70209" w:rsidRDefault="00183F9F" w:rsidP="00082182">
            <w:pPr>
              <w:pStyle w:val="TableH2"/>
            </w:pPr>
            <w:r w:rsidRPr="00C70209">
              <w:t>Study type</w:t>
            </w:r>
          </w:p>
          <w:p w14:paraId="70754C84" w14:textId="77777777" w:rsidR="00183F9F" w:rsidRPr="00C70209" w:rsidRDefault="00183F9F" w:rsidP="00082182">
            <w:pPr>
              <w:pStyle w:val="TableH3"/>
            </w:pPr>
            <w:r w:rsidRPr="00C70209">
              <w:t>Study quality</w:t>
            </w:r>
          </w:p>
        </w:tc>
        <w:tc>
          <w:tcPr>
            <w:tcW w:w="2051" w:type="dxa"/>
            <w:tcBorders>
              <w:top w:val="single" w:sz="4" w:space="0" w:color="auto"/>
              <w:left w:val="nil"/>
              <w:bottom w:val="single" w:sz="4" w:space="0" w:color="auto"/>
              <w:right w:val="single" w:sz="4" w:space="0" w:color="auto"/>
            </w:tcBorders>
            <w:shd w:val="clear" w:color="auto" w:fill="auto"/>
          </w:tcPr>
          <w:p w14:paraId="5F0568CD" w14:textId="77777777" w:rsidR="00183F9F" w:rsidRPr="00C70209" w:rsidRDefault="00183F9F" w:rsidP="00082182">
            <w:pPr>
              <w:pStyle w:val="TableH2"/>
            </w:pPr>
            <w:r w:rsidRPr="00C70209">
              <w:t>Population</w:t>
            </w:r>
          </w:p>
          <w:p w14:paraId="6D925C42" w14:textId="77777777" w:rsidR="00183F9F" w:rsidRPr="00C70209" w:rsidRDefault="00183F9F" w:rsidP="00082182">
            <w:pPr>
              <w:pStyle w:val="TableH2"/>
            </w:pPr>
            <w:r w:rsidRPr="00C70209">
              <w:t>N</w:t>
            </w:r>
          </w:p>
        </w:tc>
        <w:tc>
          <w:tcPr>
            <w:tcW w:w="2059" w:type="dxa"/>
            <w:tcBorders>
              <w:top w:val="single" w:sz="4" w:space="0" w:color="auto"/>
              <w:left w:val="nil"/>
              <w:bottom w:val="single" w:sz="4" w:space="0" w:color="auto"/>
              <w:right w:val="single" w:sz="4" w:space="0" w:color="auto"/>
            </w:tcBorders>
            <w:shd w:val="clear" w:color="auto" w:fill="auto"/>
          </w:tcPr>
          <w:p w14:paraId="22EA3D60" w14:textId="77777777" w:rsidR="00183F9F" w:rsidRPr="00C70209" w:rsidRDefault="00183F9F" w:rsidP="00082182">
            <w:pPr>
              <w:pStyle w:val="TableH2"/>
            </w:pPr>
            <w:r w:rsidRPr="00C70209">
              <w:t>Comparison</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0F4146D9" w14:textId="77777777" w:rsidR="00183F9F" w:rsidRPr="00C70209" w:rsidRDefault="00183F9F" w:rsidP="00082182">
            <w:pPr>
              <w:pStyle w:val="TableH2"/>
            </w:pPr>
            <w:r w:rsidRPr="00C70209">
              <w:t>Outcomes</w:t>
            </w:r>
          </w:p>
        </w:tc>
      </w:tr>
      <w:tr w:rsidR="00183F9F" w:rsidRPr="00C70209" w14:paraId="54EF1CA2" w14:textId="77777777" w:rsidTr="00082182">
        <w:trPr>
          <w:cantSplit/>
        </w:trPr>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157C199B" w14:textId="77777777" w:rsidR="00183F9F" w:rsidRPr="00C70209" w:rsidRDefault="00183F9F" w:rsidP="00082182">
            <w:pPr>
              <w:pStyle w:val="TableH3"/>
              <w:rPr>
                <w:rFonts w:ascii="Arial Narrow" w:hAnsi="Arial Narrow" w:cs="Times New Roman"/>
                <w:color w:val="auto"/>
                <w:sz w:val="20"/>
                <w:szCs w:val="20"/>
              </w:rPr>
            </w:pPr>
            <w:r w:rsidRPr="00C70209">
              <w:t xml:space="preserve">Identified and assessed by included Level I studies </w:t>
            </w:r>
          </w:p>
        </w:tc>
      </w:tr>
      <w:tr w:rsidR="00183F9F" w:rsidRPr="00C70209" w14:paraId="1867D5F9" w14:textId="77777777" w:rsidTr="00082182">
        <w:trPr>
          <w:cantSplit/>
        </w:trPr>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742A5E12" w14:textId="77777777" w:rsidR="00183F9F" w:rsidRPr="00C70209" w:rsidRDefault="00183F9F" w:rsidP="00082182">
            <w:pPr>
              <w:tabs>
                <w:tab w:val="left" w:pos="416"/>
                <w:tab w:val="left" w:pos="582"/>
              </w:tabs>
              <w:spacing w:before="20" w:after="20"/>
              <w:ind w:left="0"/>
              <w:rPr>
                <w:rFonts w:ascii="Arial Narrow" w:hAnsi="Arial Narrow"/>
                <w:i/>
                <w:sz w:val="20"/>
                <w:szCs w:val="20"/>
              </w:rPr>
            </w:pPr>
            <w:r w:rsidRPr="00C70209">
              <w:rPr>
                <w:rFonts w:ascii="Arial Narrow" w:hAnsi="Arial Narrow"/>
                <w:i/>
                <w:sz w:val="20"/>
                <w:szCs w:val="20"/>
              </w:rPr>
              <w:t>Cardiac surgery</w:t>
            </w:r>
          </w:p>
        </w:tc>
      </w:tr>
      <w:tr w:rsidR="00183F9F" w:rsidRPr="00C70209" w14:paraId="70233774"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628867A1" w14:textId="546ED6B2" w:rsidR="00183F9F" w:rsidRPr="00C70209" w:rsidRDefault="00183F9F" w:rsidP="00A14122">
            <w:pPr>
              <w:pStyle w:val="Tabletext"/>
              <w:rPr>
                <w:rFonts w:eastAsia="Times New Roman" w:cstheme="minorHAnsi"/>
                <w:szCs w:val="20"/>
                <w:lang w:eastAsia="en-AU"/>
              </w:rPr>
            </w:pPr>
            <w:r w:rsidRPr="00C70209">
              <w:rPr>
                <w:rFonts w:cstheme="minorHAnsi"/>
                <w:szCs w:val="20"/>
              </w:rPr>
              <w:t xml:space="preserve">Boldt </w:t>
            </w:r>
            <w:r w:rsidRPr="00C70209">
              <w:rPr>
                <w:rFonts w:cs="Times New Roman"/>
                <w:szCs w:val="20"/>
              </w:rPr>
              <w:t>(</w:t>
            </w:r>
            <w:r w:rsidRPr="00C70209">
              <w:rPr>
                <w:rFonts w:cstheme="minorHAnsi"/>
                <w:szCs w:val="20"/>
              </w:rPr>
              <w:t>1993a</w:t>
            </w:r>
            <w:r w:rsidRPr="00C70209">
              <w:rPr>
                <w:rFonts w:cs="Times New Roman"/>
                <w:szCs w:val="20"/>
              </w:rPr>
              <w:t>)</w:t>
            </w:r>
            <w:r w:rsidRPr="00C70209">
              <w:rPr>
                <w:rFonts w:cs="Times New Roman"/>
                <w:szCs w:val="20"/>
                <w:vertAlign w:val="superscript"/>
              </w:rPr>
              <w:t xml:space="preserve">a </w:t>
            </w:r>
          </w:p>
        </w:tc>
        <w:tc>
          <w:tcPr>
            <w:tcW w:w="1418" w:type="dxa"/>
            <w:tcBorders>
              <w:top w:val="single" w:sz="4" w:space="0" w:color="auto"/>
              <w:left w:val="nil"/>
              <w:bottom w:val="single" w:sz="4" w:space="0" w:color="auto"/>
              <w:right w:val="single" w:sz="4" w:space="0" w:color="auto"/>
            </w:tcBorders>
            <w:shd w:val="clear" w:color="auto" w:fill="auto"/>
          </w:tcPr>
          <w:p w14:paraId="25FC71D8"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60A82397" w14:textId="77777777"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2/6</w:t>
            </w:r>
          </w:p>
        </w:tc>
        <w:tc>
          <w:tcPr>
            <w:tcW w:w="2051" w:type="dxa"/>
            <w:tcBorders>
              <w:top w:val="single" w:sz="4" w:space="0" w:color="auto"/>
              <w:left w:val="nil"/>
              <w:bottom w:val="single" w:sz="4" w:space="0" w:color="auto"/>
              <w:right w:val="single" w:sz="4" w:space="0" w:color="auto"/>
            </w:tcBorders>
            <w:shd w:val="clear" w:color="auto" w:fill="auto"/>
          </w:tcPr>
          <w:p w14:paraId="2D6A3392"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mean age 1 year) with CHD undergoing cardiac surgery with CPB</w:t>
            </w:r>
          </w:p>
          <w:p w14:paraId="5E49281A"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2</w:t>
            </w:r>
          </w:p>
        </w:tc>
        <w:tc>
          <w:tcPr>
            <w:tcW w:w="2059" w:type="dxa"/>
            <w:tcBorders>
              <w:top w:val="single" w:sz="4" w:space="0" w:color="auto"/>
              <w:left w:val="nil"/>
              <w:bottom w:val="single" w:sz="4" w:space="0" w:color="auto"/>
              <w:right w:val="single" w:sz="4" w:space="0" w:color="auto"/>
            </w:tcBorders>
            <w:shd w:val="clear" w:color="auto" w:fill="auto"/>
          </w:tcPr>
          <w:p w14:paraId="379452E6"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 xml:space="preserve">IV aprotinin 35,000 KIU/kg + 10,000 KIU/kg/min during surgery + 35,000 KIU/kg prime versus </w:t>
            </w:r>
            <w:r w:rsidRPr="00C70209">
              <w:rPr>
                <w:rFonts w:ascii="Arial Narrow" w:eastAsia="Arial Unicode MS" w:hAnsi="Arial Narrow" w:cstheme="minorHAnsi"/>
                <w:bCs/>
                <w:color w:val="auto"/>
                <w:sz w:val="20"/>
                <w:szCs w:val="20"/>
                <w:lang w:eastAsia="ja-JP"/>
              </w:rPr>
              <w:t>IV aprotinin 20,000 KIU/kg + 20,000 KIU/kg/min during surgery + 20,000 KIU/kg prime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503D1925"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52FA873E"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1BD17864"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1213467E"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 xml:space="preserve">Boldt </w:t>
            </w:r>
            <w:r w:rsidRPr="00C70209">
              <w:rPr>
                <w:rFonts w:cs="Times New Roman"/>
                <w:szCs w:val="20"/>
              </w:rPr>
              <w:t>(</w:t>
            </w:r>
            <w:r w:rsidRPr="00C70209">
              <w:rPr>
                <w:rFonts w:cstheme="minorHAnsi"/>
                <w:szCs w:val="20"/>
              </w:rPr>
              <w:t>1993b</w:t>
            </w:r>
            <w:r w:rsidRPr="00C70209">
              <w:rPr>
                <w:rFonts w:cs="Times New Roman"/>
                <w:szCs w:val="20"/>
              </w:rPr>
              <w:t>)</w:t>
            </w:r>
            <w:r w:rsidRPr="00C70209">
              <w:rPr>
                <w:rFonts w:cs="Times New Roman"/>
                <w:szCs w:val="20"/>
                <w:vertAlign w:val="superscript"/>
              </w:rPr>
              <w:t xml:space="preserve"> a</w:t>
            </w:r>
          </w:p>
        </w:tc>
        <w:tc>
          <w:tcPr>
            <w:tcW w:w="1418" w:type="dxa"/>
            <w:tcBorders>
              <w:top w:val="single" w:sz="4" w:space="0" w:color="auto"/>
              <w:left w:val="nil"/>
              <w:bottom w:val="single" w:sz="4" w:space="0" w:color="auto"/>
              <w:right w:val="single" w:sz="4" w:space="0" w:color="auto"/>
            </w:tcBorders>
            <w:shd w:val="clear" w:color="auto" w:fill="auto"/>
          </w:tcPr>
          <w:p w14:paraId="0884123D"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4DBC660E" w14:textId="77777777"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2/6</w:t>
            </w:r>
          </w:p>
        </w:tc>
        <w:tc>
          <w:tcPr>
            <w:tcW w:w="2051" w:type="dxa"/>
            <w:tcBorders>
              <w:top w:val="single" w:sz="4" w:space="0" w:color="auto"/>
              <w:left w:val="nil"/>
              <w:bottom w:val="single" w:sz="4" w:space="0" w:color="auto"/>
              <w:right w:val="single" w:sz="4" w:space="0" w:color="auto"/>
            </w:tcBorders>
            <w:shd w:val="clear" w:color="auto" w:fill="auto"/>
          </w:tcPr>
          <w:p w14:paraId="4FA41441"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mean age 2 years) with CHD undergoing cardiac surgery with CPB</w:t>
            </w:r>
          </w:p>
          <w:p w14:paraId="64A9F467"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8</w:t>
            </w:r>
          </w:p>
        </w:tc>
        <w:tc>
          <w:tcPr>
            <w:tcW w:w="2059" w:type="dxa"/>
            <w:tcBorders>
              <w:top w:val="single" w:sz="4" w:space="0" w:color="auto"/>
              <w:left w:val="nil"/>
              <w:bottom w:val="single" w:sz="4" w:space="0" w:color="auto"/>
              <w:right w:val="single" w:sz="4" w:space="0" w:color="auto"/>
            </w:tcBorders>
            <w:shd w:val="clear" w:color="auto" w:fill="auto"/>
          </w:tcPr>
          <w:p w14:paraId="6711F7BF"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25,000 KIU/kg + 25,000 KIU/kg/hr during CPB + 25,000 KIU/kg prime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375A3C8B"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7E95C4F"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E044A47" w14:textId="2B2915A5"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Boldt </w:t>
            </w:r>
            <w:r w:rsidRPr="00C70209">
              <w:rPr>
                <w:rFonts w:cs="Times New Roman"/>
                <w:szCs w:val="20"/>
              </w:rPr>
              <w:t>(</w:t>
            </w:r>
            <w:r w:rsidRPr="00C70209">
              <w:rPr>
                <w:rFonts w:cstheme="minorHAnsi"/>
                <w:szCs w:val="20"/>
              </w:rPr>
              <w:t>1994</w:t>
            </w:r>
            <w:r w:rsidRPr="00C70209">
              <w:rPr>
                <w:rFonts w:cs="Times New Roman"/>
                <w:szCs w:val="20"/>
              </w:rPr>
              <w:t>)</w:t>
            </w:r>
            <w:r w:rsidRPr="00C70209">
              <w:rPr>
                <w:rFonts w:cs="Times New Roman"/>
                <w:szCs w:val="20"/>
                <w:vertAlign w:val="superscript"/>
              </w:rPr>
              <w:t xml:space="preserve">a </w:t>
            </w:r>
            <w:r w:rsidRPr="00C70209">
              <w:rPr>
                <w:rFonts w:cs="Times New Roman"/>
                <w:szCs w:val="20"/>
              </w:rPr>
              <w:fldChar w:fldCharType="begin">
                <w:fldData xml:space="preserve">PEVuZE5vdGU+PENpdGU+PEF1dGhvcj5Cb2xkdDwvQXV0aG9yPjxZZWFyPjE5OTQ8L1llYXI+PFJl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Cb2xkdDwvQXV0aG9yPjxZZWFyPjE5OTQ8L1llYXI+PFJl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64</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15A2573E" w14:textId="77777777" w:rsidR="00183F9F" w:rsidRPr="00C70209" w:rsidRDefault="00183F9F" w:rsidP="00082182">
            <w:pPr>
              <w:pStyle w:val="Tabletext"/>
              <w:rPr>
                <w:rFonts w:cstheme="minorHAnsi"/>
                <w:szCs w:val="20"/>
              </w:rPr>
            </w:pPr>
            <w:r w:rsidRPr="00C70209">
              <w:rPr>
                <w:rFonts w:cstheme="minorHAnsi"/>
                <w:szCs w:val="20"/>
              </w:rPr>
              <w:t>RCT</w:t>
            </w:r>
          </w:p>
          <w:p w14:paraId="0FF9AA03" w14:textId="77777777" w:rsidR="00183F9F" w:rsidRPr="00C70209" w:rsidRDefault="00183F9F" w:rsidP="00082182">
            <w:pPr>
              <w:pStyle w:val="Tabletext"/>
              <w:rPr>
                <w:rFonts w:cstheme="minorHAnsi"/>
                <w:i/>
                <w:szCs w:val="20"/>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2/6 </w:t>
            </w:r>
          </w:p>
        </w:tc>
        <w:tc>
          <w:tcPr>
            <w:tcW w:w="2051" w:type="dxa"/>
            <w:tcBorders>
              <w:top w:val="single" w:sz="4" w:space="0" w:color="auto"/>
              <w:left w:val="nil"/>
              <w:bottom w:val="single" w:sz="4" w:space="0" w:color="auto"/>
              <w:right w:val="single" w:sz="4" w:space="0" w:color="auto"/>
            </w:tcBorders>
            <w:shd w:val="clear" w:color="auto" w:fill="auto"/>
          </w:tcPr>
          <w:p w14:paraId="77FBE950" w14:textId="77777777" w:rsidR="00183F9F" w:rsidRPr="00C70209" w:rsidRDefault="00183F9F" w:rsidP="00082182">
            <w:pPr>
              <w:pStyle w:val="Tabletext"/>
              <w:rPr>
                <w:rFonts w:eastAsia="Times New Roman" w:cstheme="minorHAnsi"/>
                <w:szCs w:val="20"/>
              </w:rPr>
            </w:pPr>
            <w:r w:rsidRPr="00C70209">
              <w:rPr>
                <w:rFonts w:cstheme="minorHAnsi"/>
                <w:szCs w:val="20"/>
              </w:rPr>
              <w:t>Children (mean age 3 years) with CHD undergoing cardiac surgery with CPB</w:t>
            </w:r>
          </w:p>
          <w:p w14:paraId="1632930F"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30</w:t>
            </w:r>
          </w:p>
        </w:tc>
        <w:tc>
          <w:tcPr>
            <w:tcW w:w="2059" w:type="dxa"/>
            <w:tcBorders>
              <w:top w:val="single" w:sz="4" w:space="0" w:color="auto"/>
              <w:left w:val="nil"/>
              <w:bottom w:val="single" w:sz="4" w:space="0" w:color="auto"/>
              <w:right w:val="single" w:sz="4" w:space="0" w:color="auto"/>
            </w:tcBorders>
            <w:shd w:val="clear" w:color="auto" w:fill="auto"/>
          </w:tcPr>
          <w:p w14:paraId="2D4056A1"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30,000 KIU/kg + 30,000 KIU/kg/hr during CPB + 30,000 KIU/kg prime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18483076" w14:textId="77777777" w:rsidR="00183F9F" w:rsidRPr="00C70209" w:rsidRDefault="00183F9F" w:rsidP="00082182">
            <w:pPr>
              <w:pStyle w:val="Tabletext"/>
              <w:rPr>
                <w:rFonts w:cstheme="minorHAnsi"/>
                <w:szCs w:val="20"/>
              </w:rPr>
            </w:pPr>
            <w:r w:rsidRPr="00C70209">
              <w:rPr>
                <w:rFonts w:cstheme="minorHAnsi"/>
                <w:szCs w:val="20"/>
              </w:rPr>
              <w:t>Transfusion incidence</w:t>
            </w:r>
          </w:p>
          <w:p w14:paraId="2477EDC5"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57AE1345"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3E870FF3" w14:textId="76FE4108"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Bulutcu </w:t>
            </w:r>
            <w:r w:rsidRPr="00C70209">
              <w:rPr>
                <w:rFonts w:cs="Times New Roman"/>
                <w:szCs w:val="20"/>
              </w:rPr>
              <w:t>(</w:t>
            </w:r>
            <w:r w:rsidRPr="00C70209">
              <w:rPr>
                <w:rFonts w:cstheme="minorHAnsi"/>
                <w:szCs w:val="20"/>
              </w:rPr>
              <w:t>2005</w:t>
            </w:r>
            <w:r w:rsidRPr="00C70209">
              <w:rPr>
                <w:rFonts w:cs="Times New Roman"/>
                <w:szCs w:val="20"/>
              </w:rPr>
              <w:t>)</w:t>
            </w:r>
            <w:r w:rsidRPr="00C70209">
              <w:rPr>
                <w:rFonts w:cs="Times New Roman"/>
                <w:szCs w:val="20"/>
              </w:rPr>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65</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E7BC188"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4CBC5998" w14:textId="77777777" w:rsidR="00183F9F" w:rsidRPr="00C70209" w:rsidRDefault="00183F9F" w:rsidP="00082182">
            <w:pPr>
              <w:pStyle w:val="Tabletext"/>
              <w:rPr>
                <w:rFonts w:eastAsia="Times New Roman" w:cstheme="minorHAnsi"/>
                <w:szCs w:val="20"/>
                <w:lang w:eastAsia="en-AU"/>
              </w:rPr>
            </w:pPr>
            <w:r w:rsidRPr="00C70209">
              <w:rPr>
                <w:rStyle w:val="Emphasis"/>
                <w:rFonts w:cstheme="minorHAnsi"/>
                <w:szCs w:val="20"/>
              </w:rPr>
              <w:t xml:space="preserve">Poor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70C5F83A" w14:textId="77777777" w:rsidR="00183F9F" w:rsidRPr="00C70209" w:rsidRDefault="00183F9F" w:rsidP="00082182">
            <w:pPr>
              <w:pStyle w:val="Tabletext"/>
              <w:rPr>
                <w:rFonts w:eastAsia="Times New Roman" w:cstheme="minorHAnsi"/>
                <w:szCs w:val="20"/>
              </w:rPr>
            </w:pPr>
            <w:r w:rsidRPr="00C70209">
              <w:rPr>
                <w:rFonts w:cstheme="minorHAnsi"/>
                <w:szCs w:val="20"/>
              </w:rPr>
              <w:t>Children (mean age 4 years) with cyanotic CHD undergoing cardiac surgery with CPB</w:t>
            </w:r>
          </w:p>
          <w:p w14:paraId="75D0CB5E"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50</w:t>
            </w:r>
          </w:p>
        </w:tc>
        <w:tc>
          <w:tcPr>
            <w:tcW w:w="2059" w:type="dxa"/>
            <w:tcBorders>
              <w:top w:val="single" w:sz="4" w:space="0" w:color="auto"/>
              <w:left w:val="nil"/>
              <w:bottom w:val="single" w:sz="4" w:space="0" w:color="auto"/>
              <w:right w:val="single" w:sz="4" w:space="0" w:color="auto"/>
            </w:tcBorders>
            <w:shd w:val="clear" w:color="auto" w:fill="auto"/>
          </w:tcPr>
          <w:p w14:paraId="6616D08E"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 xml:space="preserve">Aprotinin 3x doses 30,000 KIU/kg versus </w:t>
            </w:r>
            <w:r w:rsidRPr="00C70209">
              <w:rPr>
                <w:rFonts w:ascii="Arial Narrow" w:eastAsia="Arial Unicode MS" w:hAnsi="Arial Narrow" w:cstheme="minorHAnsi"/>
                <w:bCs/>
                <w:color w:val="auto"/>
                <w:sz w:val="20"/>
                <w:szCs w:val="20"/>
                <w:lang w:eastAsia="ja-JP"/>
              </w:rPr>
              <w:t>TXA 3x 100mg/kg doses versus aprotinin + TXA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144BB7B9"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37D3E968"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6C9F392"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C262BC3" w14:textId="578AE6B2"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Chauhan </w:t>
            </w:r>
            <w:r w:rsidRPr="00C70209">
              <w:rPr>
                <w:rFonts w:cs="Times New Roman"/>
                <w:szCs w:val="20"/>
              </w:rPr>
              <w:t>(</w:t>
            </w:r>
            <w:r w:rsidRPr="00C70209">
              <w:rPr>
                <w:rFonts w:cstheme="minorHAnsi"/>
                <w:szCs w:val="20"/>
              </w:rPr>
              <w:t>2000</w:t>
            </w:r>
            <w:r w:rsidRPr="00C70209">
              <w:rPr>
                <w:rFonts w:cs="Times New Roman"/>
                <w:szCs w:val="20"/>
              </w:rPr>
              <w:t>)</w:t>
            </w:r>
            <w:r w:rsidRPr="00C70209">
              <w:rPr>
                <w:rFonts w:cs="Times New Roman"/>
                <w:szCs w:val="20"/>
              </w:rPr>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66</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6F69AEAE"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445F370E" w14:textId="695FB91F"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5/6 </w:t>
            </w:r>
          </w:p>
        </w:tc>
        <w:tc>
          <w:tcPr>
            <w:tcW w:w="2051" w:type="dxa"/>
            <w:tcBorders>
              <w:top w:val="single" w:sz="4" w:space="0" w:color="auto"/>
              <w:left w:val="nil"/>
              <w:bottom w:val="single" w:sz="4" w:space="0" w:color="auto"/>
              <w:right w:val="single" w:sz="4" w:space="0" w:color="auto"/>
            </w:tcBorders>
            <w:shd w:val="clear" w:color="auto" w:fill="auto"/>
          </w:tcPr>
          <w:p w14:paraId="13CFF904" w14:textId="77777777" w:rsidR="00183F9F" w:rsidRPr="00C70209" w:rsidRDefault="00183F9F" w:rsidP="00082182">
            <w:pPr>
              <w:pStyle w:val="Tabletext"/>
              <w:rPr>
                <w:rFonts w:eastAsia="Times New Roman" w:cstheme="minorHAnsi"/>
                <w:szCs w:val="20"/>
              </w:rPr>
            </w:pPr>
            <w:r w:rsidRPr="00C70209">
              <w:rPr>
                <w:rFonts w:cstheme="minorHAnsi"/>
                <w:szCs w:val="20"/>
              </w:rPr>
              <w:t>Children (mean age 4 years) with CHD undergoing cardiac surgery with CPB</w:t>
            </w:r>
          </w:p>
          <w:p w14:paraId="2C90DBA1"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180</w:t>
            </w:r>
          </w:p>
        </w:tc>
        <w:tc>
          <w:tcPr>
            <w:tcW w:w="2059" w:type="dxa"/>
            <w:tcBorders>
              <w:top w:val="single" w:sz="4" w:space="0" w:color="auto"/>
              <w:left w:val="nil"/>
              <w:bottom w:val="single" w:sz="4" w:space="0" w:color="auto"/>
              <w:right w:val="single" w:sz="4" w:space="0" w:color="auto"/>
            </w:tcBorders>
            <w:shd w:val="clear" w:color="auto" w:fill="auto"/>
          </w:tcPr>
          <w:p w14:paraId="4C468CC6"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10,000 KIU/kg + 10,000 KIU/kg prime + 10,000 KIU/hr x3hr post CPB versus EACA versus aprotinin + EACA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4993673D"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36EC6ACC"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1F14974C"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2C91EB40" w14:textId="2C6A35EB"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Chauhan </w:t>
            </w:r>
            <w:r w:rsidRPr="00C70209">
              <w:rPr>
                <w:rFonts w:cs="Times New Roman"/>
                <w:szCs w:val="20"/>
              </w:rPr>
              <w:t>(</w:t>
            </w:r>
            <w:r w:rsidRPr="00C70209">
              <w:rPr>
                <w:rFonts w:cstheme="minorHAnsi"/>
                <w:szCs w:val="20"/>
              </w:rPr>
              <w:t>2003</w:t>
            </w:r>
            <w:r w:rsidRPr="00C70209">
              <w:rPr>
                <w:rFonts w:cs="Times New Roman"/>
                <w:szCs w:val="20"/>
              </w:rPr>
              <w:t>)</w:t>
            </w:r>
            <w:r w:rsidRPr="00C70209">
              <w:rPr>
                <w:rFonts w:cs="Times New Roman"/>
                <w:szCs w:val="20"/>
              </w:rPr>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67</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74FACD77"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54A9388E" w14:textId="77777777" w:rsidR="00183F9F" w:rsidRPr="00C70209" w:rsidRDefault="00183F9F" w:rsidP="00082182">
            <w:pPr>
              <w:pStyle w:val="Tabletext"/>
              <w:rPr>
                <w:rFonts w:eastAsia="Times New Roman" w:cstheme="minorHAnsi"/>
                <w:szCs w:val="20"/>
                <w:lang w:eastAsia="en-AU"/>
              </w:rPr>
            </w:pPr>
            <w:r w:rsidRPr="00C70209">
              <w:rPr>
                <w:rFonts w:cstheme="minorHAnsi"/>
                <w:i/>
                <w:szCs w:val="20"/>
              </w:rPr>
              <w:t>Fair</w:t>
            </w:r>
          </w:p>
        </w:tc>
        <w:tc>
          <w:tcPr>
            <w:tcW w:w="2051" w:type="dxa"/>
            <w:tcBorders>
              <w:top w:val="single" w:sz="4" w:space="0" w:color="auto"/>
              <w:left w:val="nil"/>
              <w:bottom w:val="single" w:sz="4" w:space="0" w:color="auto"/>
              <w:right w:val="single" w:sz="4" w:space="0" w:color="auto"/>
            </w:tcBorders>
            <w:shd w:val="clear" w:color="auto" w:fill="auto"/>
          </w:tcPr>
          <w:p w14:paraId="7AEB6FD5" w14:textId="77777777" w:rsidR="00183F9F" w:rsidRPr="00C70209" w:rsidRDefault="00183F9F" w:rsidP="00082182">
            <w:pPr>
              <w:pStyle w:val="Tabletext"/>
              <w:rPr>
                <w:rFonts w:eastAsia="Times New Roman" w:cstheme="minorHAnsi"/>
                <w:szCs w:val="20"/>
              </w:rPr>
            </w:pPr>
            <w:r w:rsidRPr="00C70209">
              <w:rPr>
                <w:rFonts w:cstheme="minorHAnsi"/>
                <w:szCs w:val="20"/>
              </w:rPr>
              <w:t>Children aged 2 months to 15 years with cyanotic CHD undergoing corrective surgery with CPB</w:t>
            </w:r>
          </w:p>
          <w:p w14:paraId="352E2CD3"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120</w:t>
            </w:r>
          </w:p>
        </w:tc>
        <w:tc>
          <w:tcPr>
            <w:tcW w:w="2059" w:type="dxa"/>
            <w:tcBorders>
              <w:top w:val="single" w:sz="4" w:space="0" w:color="auto"/>
              <w:left w:val="nil"/>
              <w:bottom w:val="single" w:sz="4" w:space="0" w:color="auto"/>
              <w:right w:val="single" w:sz="4" w:space="0" w:color="auto"/>
            </w:tcBorders>
            <w:shd w:val="clear" w:color="auto" w:fill="auto"/>
          </w:tcPr>
          <w:p w14:paraId="477A6A9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TXA 3x 10 mg/kg doses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3E586884"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60AE703C"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189C716"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3FD0EDB" w14:textId="04E83940"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Chauhan </w:t>
            </w:r>
            <w:r w:rsidRPr="00C70209">
              <w:rPr>
                <w:rFonts w:cs="Times New Roman"/>
                <w:szCs w:val="20"/>
              </w:rPr>
              <w:t>(</w:t>
            </w:r>
            <w:r w:rsidRPr="00C70209">
              <w:rPr>
                <w:rFonts w:cstheme="minorHAnsi"/>
                <w:szCs w:val="20"/>
              </w:rPr>
              <w:t>2004 a</w:t>
            </w:r>
            <w:r w:rsidRPr="00C70209">
              <w:rPr>
                <w:rFonts w:cs="Times New Roman"/>
                <w:szCs w:val="20"/>
              </w:rPr>
              <w:t>)</w:t>
            </w:r>
            <w:r w:rsidRPr="00C70209">
              <w:rPr>
                <w:rFonts w:cs="Times New Roman"/>
                <w:szCs w:val="20"/>
              </w:rPr>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68</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4E2FD601"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1C31B450" w14:textId="184DBC58"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1/6 </w:t>
            </w:r>
          </w:p>
        </w:tc>
        <w:tc>
          <w:tcPr>
            <w:tcW w:w="2051" w:type="dxa"/>
            <w:tcBorders>
              <w:top w:val="single" w:sz="4" w:space="0" w:color="auto"/>
              <w:left w:val="nil"/>
              <w:bottom w:val="single" w:sz="4" w:space="0" w:color="auto"/>
              <w:right w:val="single" w:sz="4" w:space="0" w:color="auto"/>
            </w:tcBorders>
            <w:shd w:val="clear" w:color="auto" w:fill="auto"/>
          </w:tcPr>
          <w:p w14:paraId="39DF33A2" w14:textId="77777777" w:rsidR="00183F9F" w:rsidRPr="00C70209" w:rsidRDefault="00183F9F" w:rsidP="00082182">
            <w:pPr>
              <w:pStyle w:val="Tabletext"/>
              <w:rPr>
                <w:rFonts w:eastAsia="Times New Roman" w:cstheme="minorHAnsi"/>
                <w:szCs w:val="20"/>
              </w:rPr>
            </w:pPr>
            <w:r w:rsidRPr="00C70209">
              <w:rPr>
                <w:rFonts w:cstheme="minorHAnsi"/>
                <w:szCs w:val="20"/>
              </w:rPr>
              <w:t>Children aged 2 months to 15 years (mean age 4 years) with cyanotic CHD undergoing corrective surgery with CPB</w:t>
            </w:r>
          </w:p>
          <w:p w14:paraId="42CCAE22"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150</w:t>
            </w:r>
          </w:p>
        </w:tc>
        <w:tc>
          <w:tcPr>
            <w:tcW w:w="2059" w:type="dxa"/>
            <w:tcBorders>
              <w:top w:val="single" w:sz="4" w:space="0" w:color="auto"/>
              <w:left w:val="nil"/>
              <w:bottom w:val="single" w:sz="4" w:space="0" w:color="auto"/>
              <w:right w:val="single" w:sz="4" w:space="0" w:color="auto"/>
            </w:tcBorders>
            <w:shd w:val="clear" w:color="auto" w:fill="auto"/>
          </w:tcPr>
          <w:p w14:paraId="414137D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 xml:space="preserve">IV TXA 3x 10 mg/kg doses versus </w:t>
            </w:r>
            <w:r w:rsidRPr="00C70209">
              <w:rPr>
                <w:rFonts w:ascii="Arial Narrow" w:eastAsia="Arial Unicode MS" w:hAnsi="Arial Narrow" w:cstheme="minorHAnsi"/>
                <w:bCs/>
                <w:color w:val="auto"/>
                <w:sz w:val="20"/>
                <w:szCs w:val="20"/>
                <w:lang w:eastAsia="ja-JP"/>
              </w:rPr>
              <w:t>EACA 3x 100 mg/kg doses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7E087671"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25B4BB7F"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4C07375C"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3DA76990" w14:textId="740C1A1E"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Chauhan </w:t>
            </w:r>
            <w:r w:rsidRPr="00C70209">
              <w:rPr>
                <w:rFonts w:cs="Times New Roman"/>
                <w:szCs w:val="20"/>
              </w:rPr>
              <w:t>(</w:t>
            </w:r>
            <w:r w:rsidRPr="00C70209">
              <w:rPr>
                <w:rFonts w:cstheme="minorHAnsi"/>
                <w:szCs w:val="20"/>
              </w:rPr>
              <w:t>2004b</w:t>
            </w:r>
            <w:r w:rsidRPr="00C70209">
              <w:rPr>
                <w:rFonts w:cs="Times New Roman"/>
                <w:szCs w:val="20"/>
              </w:rPr>
              <w:t>)</w:t>
            </w:r>
            <w:r w:rsidRPr="00C70209">
              <w:rPr>
                <w:rFonts w:cs="Times New Roman"/>
                <w:szCs w:val="20"/>
              </w:rPr>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69</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A899998" w14:textId="77777777" w:rsidR="00183F9F" w:rsidRPr="00C70209" w:rsidRDefault="00183F9F" w:rsidP="00082182">
            <w:pPr>
              <w:pStyle w:val="Tabletext"/>
              <w:rPr>
                <w:rFonts w:eastAsia="Times New Roman" w:cstheme="minorHAnsi"/>
                <w:szCs w:val="20"/>
              </w:rPr>
            </w:pPr>
            <w:r w:rsidRPr="00C70209">
              <w:rPr>
                <w:rFonts w:cstheme="minorHAnsi"/>
                <w:szCs w:val="20"/>
              </w:rPr>
              <w:t>Five armed RCT</w:t>
            </w:r>
          </w:p>
          <w:p w14:paraId="6BD645B7" w14:textId="793F4CE3"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1/6 </w:t>
            </w:r>
          </w:p>
        </w:tc>
        <w:tc>
          <w:tcPr>
            <w:tcW w:w="2051" w:type="dxa"/>
            <w:tcBorders>
              <w:top w:val="single" w:sz="4" w:space="0" w:color="auto"/>
              <w:left w:val="nil"/>
              <w:bottom w:val="single" w:sz="4" w:space="0" w:color="auto"/>
              <w:right w:val="single" w:sz="4" w:space="0" w:color="auto"/>
            </w:tcBorders>
            <w:shd w:val="clear" w:color="auto" w:fill="auto"/>
          </w:tcPr>
          <w:p w14:paraId="163D7418" w14:textId="77777777" w:rsidR="00183F9F" w:rsidRPr="00C70209" w:rsidRDefault="00183F9F" w:rsidP="00082182">
            <w:pPr>
              <w:pStyle w:val="Tabletext"/>
              <w:rPr>
                <w:rFonts w:eastAsia="Times New Roman" w:cstheme="minorHAnsi"/>
                <w:szCs w:val="20"/>
              </w:rPr>
            </w:pPr>
            <w:r w:rsidRPr="00C70209">
              <w:rPr>
                <w:rFonts w:cstheme="minorHAnsi"/>
                <w:szCs w:val="20"/>
              </w:rPr>
              <w:t>Children aged 2 months to 15 years (mean age 4 years) with cyanotic CHD undergoing corrective surgery with CPB</w:t>
            </w:r>
          </w:p>
          <w:p w14:paraId="4E9B84E0"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150</w:t>
            </w:r>
          </w:p>
        </w:tc>
        <w:tc>
          <w:tcPr>
            <w:tcW w:w="2059" w:type="dxa"/>
            <w:tcBorders>
              <w:top w:val="single" w:sz="4" w:space="0" w:color="auto"/>
              <w:left w:val="nil"/>
              <w:bottom w:val="single" w:sz="4" w:space="0" w:color="auto"/>
              <w:right w:val="single" w:sz="4" w:space="0" w:color="auto"/>
            </w:tcBorders>
            <w:shd w:val="clear" w:color="auto" w:fill="auto"/>
          </w:tcPr>
          <w:p w14:paraId="3F455C24" w14:textId="0C75A744"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 xml:space="preserve">IV TXA 50 mg/kg versus </w:t>
            </w:r>
            <w:r w:rsidRPr="00C70209">
              <w:rPr>
                <w:rFonts w:ascii="Arial Narrow" w:eastAsia="Arial Unicode MS" w:hAnsi="Arial Narrow" w:cstheme="minorHAnsi"/>
                <w:bCs/>
                <w:color w:val="auto"/>
                <w:sz w:val="20"/>
                <w:szCs w:val="20"/>
                <w:lang w:eastAsia="ja-JP"/>
              </w:rPr>
              <w:t>IV TXA 10 mg/kg + 1 mg/kg infusion for 8hrs versus IV TXA 10 mg/kg after anaesthesia + 10 mg/kg on CPB + 10 mg/kg after protamine versus IV TXA 20 mg/kg after anaesthesia + 20 mg/kg after protamine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62ECB7F4"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2E59F48B"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9AF0D86"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BE3AD79" w14:textId="047FD717"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Davies </w:t>
            </w:r>
            <w:r w:rsidRPr="00C70209">
              <w:rPr>
                <w:rFonts w:cs="Times New Roman"/>
                <w:szCs w:val="20"/>
              </w:rPr>
              <w:t>(</w:t>
            </w:r>
            <w:r w:rsidRPr="00C70209">
              <w:rPr>
                <w:rFonts w:cstheme="minorHAnsi"/>
                <w:szCs w:val="20"/>
              </w:rPr>
              <w:t>1997</w:t>
            </w:r>
            <w:r w:rsidRPr="00C70209">
              <w:rPr>
                <w:rFonts w:cs="Times New Roman"/>
                <w:szCs w:val="20"/>
              </w:rPr>
              <w:t>)</w:t>
            </w:r>
            <w:r w:rsidRPr="00C70209">
              <w:rPr>
                <w:rFonts w:cs="Times New Roman"/>
                <w:szCs w:val="20"/>
              </w:rPr>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70</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7882C7C1"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4C363E49" w14:textId="77777777" w:rsidR="00183F9F" w:rsidRPr="00C70209" w:rsidRDefault="00183F9F" w:rsidP="00082182">
            <w:pPr>
              <w:pStyle w:val="Tabletext"/>
              <w:rPr>
                <w:rStyle w:val="Emphasis"/>
                <w:rFonts w:cstheme="minorHAnsi"/>
                <w:szCs w:val="20"/>
              </w:rPr>
            </w:pPr>
            <w:r w:rsidRPr="00C70209">
              <w:rPr>
                <w:rStyle w:val="Emphasis"/>
                <w:rFonts w:cstheme="minorHAnsi"/>
                <w:szCs w:val="20"/>
              </w:rPr>
              <w:t xml:space="preserve">Good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58004412" w14:textId="77777777" w:rsidR="00183F9F" w:rsidRPr="00C70209" w:rsidRDefault="00183F9F" w:rsidP="00082182">
            <w:pPr>
              <w:pStyle w:val="Tabletext"/>
              <w:rPr>
                <w:rFonts w:eastAsia="Times New Roman" w:cstheme="minorHAnsi"/>
                <w:szCs w:val="20"/>
              </w:rPr>
            </w:pPr>
            <w:r w:rsidRPr="00C70209">
              <w:rPr>
                <w:rFonts w:cstheme="minorHAnsi"/>
                <w:szCs w:val="20"/>
              </w:rPr>
              <w:t>Children (mean age 3.5 years) with CHD undergoing cardiac surgery with CPB</w:t>
            </w:r>
          </w:p>
          <w:p w14:paraId="1D40404E"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39</w:t>
            </w:r>
          </w:p>
        </w:tc>
        <w:tc>
          <w:tcPr>
            <w:tcW w:w="2059" w:type="dxa"/>
            <w:tcBorders>
              <w:top w:val="single" w:sz="4" w:space="0" w:color="auto"/>
              <w:left w:val="nil"/>
              <w:bottom w:val="single" w:sz="4" w:space="0" w:color="auto"/>
              <w:right w:val="single" w:sz="4" w:space="0" w:color="auto"/>
            </w:tcBorders>
            <w:shd w:val="clear" w:color="auto" w:fill="auto"/>
          </w:tcPr>
          <w:p w14:paraId="44EFBB0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140,000 KIU/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 56,000 KIU/m2/hr until skin closure + 240,000 KIU/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prime (BSA &lt;1.16 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OR 250,000 KIU/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 70,000 KIU/m2/hr until skin closure + 280,000 KIU/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prime (BSA &gt;1.16 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3BE74C25"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3360F54B"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7B36F98A"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3BA687E6" w14:textId="5142361B"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D’Errico </w:t>
            </w:r>
            <w:r w:rsidRPr="00C70209">
              <w:rPr>
                <w:rFonts w:cs="Times New Roman"/>
                <w:szCs w:val="20"/>
              </w:rPr>
              <w:t>(</w:t>
            </w:r>
            <w:r w:rsidRPr="00C70209">
              <w:rPr>
                <w:rFonts w:cstheme="minorHAnsi"/>
                <w:szCs w:val="20"/>
              </w:rPr>
              <w:t>1996</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D&amp;apos;Errico&lt;/Author&gt;&lt;Year&gt;1996&lt;/Year&gt;&lt;RecNum&gt;861&lt;/RecNum&gt;&lt;DisplayText&gt;&lt;style face="superscript"&gt;371&lt;/style&gt;&lt;/DisplayText&gt;&lt;record&gt;&lt;rec-number&gt;861&lt;/rec-number&gt;&lt;foreign-keys&gt;&lt;key app="EN" db-id="9edve2wadsavt5ewavaxtda4f2tavzvts9ee" timestamp="1435036188"&gt;861&lt;/key&gt;&lt;/foreign-keys&gt;&lt;ref-type name="Generic"&gt;13&lt;/ref-type&gt;&lt;contributors&gt;&lt;authors&gt;&lt;author&gt;D&amp;apos;Errico, C. C.&lt;/author&gt;&lt;author&gt;Shayevitz, J. R.&lt;/author&gt;&lt;author&gt;Martindale, S. J.&lt;/author&gt;&lt;author&gt;et al.,&lt;/author&gt;&lt;/authors&gt;&lt;/contributors&gt;&lt;titles&gt;&lt;title&gt;The efficacy and cost of aprotinin in children undergoing reoperative open heart surgery&lt;/title&gt;&lt;/titles&gt;&lt;pages&gt;1193–1199&lt;/pages&gt;&lt;volume&gt;83&lt;/volume&gt;&lt;reprint-edition&gt;NOT IN FILE&lt;/reprint-edition&gt;&lt;keywords&gt;&lt;keyword&gt;cost&lt;/keyword&gt;&lt;keyword&gt;aprotinin&lt;/keyword&gt;&lt;keyword&gt;heart&lt;/keyword&gt;&lt;/keywords&gt;&lt;dates&gt;&lt;year&gt;1996&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71</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7EB8618F"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0283B772" w14:textId="189E867D"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4/6 </w:t>
            </w:r>
          </w:p>
        </w:tc>
        <w:tc>
          <w:tcPr>
            <w:tcW w:w="2051" w:type="dxa"/>
            <w:tcBorders>
              <w:top w:val="single" w:sz="4" w:space="0" w:color="auto"/>
              <w:left w:val="nil"/>
              <w:bottom w:val="single" w:sz="4" w:space="0" w:color="auto"/>
              <w:right w:val="single" w:sz="4" w:space="0" w:color="auto"/>
            </w:tcBorders>
            <w:shd w:val="clear" w:color="auto" w:fill="auto"/>
          </w:tcPr>
          <w:p w14:paraId="122133B5"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lt;1 to 12 years (median age 2.5 years) with CHD undergoing cardiac surgery with CPB</w:t>
            </w:r>
          </w:p>
          <w:p w14:paraId="1EC96F70"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57</w:t>
            </w:r>
          </w:p>
        </w:tc>
        <w:tc>
          <w:tcPr>
            <w:tcW w:w="2059" w:type="dxa"/>
            <w:tcBorders>
              <w:top w:val="single" w:sz="4" w:space="0" w:color="auto"/>
              <w:left w:val="nil"/>
              <w:bottom w:val="single" w:sz="4" w:space="0" w:color="auto"/>
              <w:right w:val="single" w:sz="4" w:space="0" w:color="auto"/>
            </w:tcBorders>
            <w:shd w:val="clear" w:color="auto" w:fill="auto"/>
          </w:tcPr>
          <w:p w14:paraId="30C4ED83"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120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 28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continuous infusion + 120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prime versus </w:t>
            </w:r>
            <w:r w:rsidRPr="00C70209">
              <w:rPr>
                <w:rFonts w:ascii="Arial Narrow" w:eastAsia="Arial Unicode MS" w:hAnsi="Arial Narrow" w:cstheme="minorHAnsi"/>
                <w:bCs/>
                <w:color w:val="auto"/>
                <w:sz w:val="20"/>
                <w:szCs w:val="20"/>
                <w:lang w:eastAsia="ja-JP"/>
              </w:rPr>
              <w:t>IV aprotinin 240 mg/m</w:t>
            </w:r>
            <w:r w:rsidRPr="00C70209">
              <w:rPr>
                <w:rFonts w:ascii="Arial Narrow" w:hAnsi="Arial Narrow" w:cstheme="minorHAnsi"/>
                <w:sz w:val="20"/>
                <w:szCs w:val="20"/>
                <w:vertAlign w:val="superscript"/>
              </w:rPr>
              <w:t>2</w:t>
            </w:r>
            <w:r w:rsidRPr="00C70209">
              <w:rPr>
                <w:rFonts w:ascii="Arial Narrow" w:eastAsia="Arial Unicode MS" w:hAnsi="Arial Narrow" w:cstheme="minorHAnsi"/>
                <w:bCs/>
                <w:color w:val="auto"/>
                <w:sz w:val="20"/>
                <w:szCs w:val="20"/>
                <w:lang w:eastAsia="ja-JP"/>
              </w:rPr>
              <w:t xml:space="preserve"> + 56 mg/m</w:t>
            </w:r>
            <w:r w:rsidRPr="00C70209">
              <w:rPr>
                <w:rFonts w:ascii="Arial Narrow" w:hAnsi="Arial Narrow" w:cstheme="minorHAnsi"/>
                <w:sz w:val="20"/>
                <w:szCs w:val="20"/>
                <w:vertAlign w:val="superscript"/>
              </w:rPr>
              <w:t>2</w:t>
            </w:r>
            <w:r w:rsidRPr="00C70209">
              <w:rPr>
                <w:rFonts w:ascii="Arial Narrow" w:eastAsia="Arial Unicode MS" w:hAnsi="Arial Narrow" w:cstheme="minorHAnsi"/>
                <w:bCs/>
                <w:color w:val="auto"/>
                <w:sz w:val="20"/>
                <w:szCs w:val="20"/>
                <w:lang w:eastAsia="ja-JP"/>
              </w:rPr>
              <w:t xml:space="preserve"> continuous infusion + 240 mg/m</w:t>
            </w:r>
            <w:r w:rsidRPr="00C70209">
              <w:rPr>
                <w:rFonts w:ascii="Arial Narrow" w:hAnsi="Arial Narrow" w:cstheme="minorHAnsi"/>
                <w:sz w:val="20"/>
                <w:szCs w:val="20"/>
                <w:vertAlign w:val="superscript"/>
              </w:rPr>
              <w:t>2</w:t>
            </w:r>
            <w:r w:rsidRPr="00C70209">
              <w:rPr>
                <w:rFonts w:ascii="Arial Narrow" w:eastAsia="Arial Unicode MS" w:hAnsi="Arial Narrow" w:cstheme="minorHAnsi"/>
                <w:bCs/>
                <w:color w:val="auto"/>
                <w:sz w:val="20"/>
                <w:szCs w:val="20"/>
                <w:lang w:eastAsia="ja-JP"/>
              </w:rPr>
              <w:t xml:space="preserve"> prim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0DD87B8E"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4508BC92"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0C1527EB"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07100E6F" w14:textId="561CFBB1"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Dietrich </w:t>
            </w:r>
            <w:r w:rsidRPr="00C70209">
              <w:rPr>
                <w:rFonts w:cs="Times New Roman"/>
                <w:szCs w:val="20"/>
              </w:rPr>
              <w:t>(</w:t>
            </w:r>
            <w:r w:rsidRPr="00C70209">
              <w:rPr>
                <w:rFonts w:cstheme="minorHAnsi"/>
                <w:szCs w:val="20"/>
              </w:rPr>
              <w:t>1993</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Dietrich&lt;/Author&gt;&lt;Year&gt;1993&lt;/Year&gt;&lt;RecNum&gt;866&lt;/RecNum&gt;&lt;DisplayText&gt;&lt;style face="superscript"&gt;372&lt;/style&gt;&lt;/DisplayText&gt;&lt;record&gt;&lt;rec-number&gt;866&lt;/rec-number&gt;&lt;foreign-keys&gt;&lt;key app="EN" db-id="9edve2wadsavt5ewavaxtda4f2tavzvts9ee" timestamp="1435036188"&gt;866&lt;/key&gt;&lt;/foreign-keys&gt;&lt;ref-type name="Generic"&gt;13&lt;/ref-type&gt;&lt;contributors&gt;&lt;authors&gt;&lt;author&gt;Dietrich, W.&lt;/author&gt;&lt;author&gt;Mossinger, H.&lt;/author&gt;&lt;author&gt;Spannagl, M.&lt;/author&gt;&lt;author&gt;et al.,&lt;/author&gt;&lt;/authors&gt;&lt;/contributors&gt;&lt;titles&gt;&lt;title&gt;Hemostatic activation during cardiopulmonary bypass with different aprotinin dosages in pediatric patients having cardiac operations&lt;/title&gt;&lt;/titles&gt;&lt;pages&gt;712–720&lt;/pages&gt;&lt;volume&gt;105&lt;/volume&gt;&lt;reprint-edition&gt;NOT IN FILE&lt;/reprint-edition&gt;&lt;keywords&gt;&lt;keyword&gt;aprotinin&lt;/keyword&gt;&lt;keyword&gt;cardiopulmonary bypass&lt;/keyword&gt;&lt;keyword&gt;patient&lt;/keyword&gt;&lt;keyword&gt;pediatric&lt;/keyword&gt;&lt;keyword&gt;pediatric patient&lt;/keyword&gt;&lt;/keywords&gt;&lt;dates&gt;&lt;year&gt;1993&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72</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0E067000"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280361E7" w14:textId="149A3863"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3/6 </w:t>
            </w:r>
          </w:p>
        </w:tc>
        <w:tc>
          <w:tcPr>
            <w:tcW w:w="2051" w:type="dxa"/>
            <w:tcBorders>
              <w:top w:val="single" w:sz="4" w:space="0" w:color="auto"/>
              <w:left w:val="nil"/>
              <w:bottom w:val="single" w:sz="4" w:space="0" w:color="auto"/>
              <w:right w:val="single" w:sz="4" w:space="0" w:color="auto"/>
            </w:tcBorders>
            <w:shd w:val="clear" w:color="auto" w:fill="auto"/>
          </w:tcPr>
          <w:p w14:paraId="24CFB3B6" w14:textId="77777777" w:rsidR="00183F9F" w:rsidRPr="00C70209" w:rsidRDefault="00183F9F" w:rsidP="00082182">
            <w:pPr>
              <w:pStyle w:val="Tabletext"/>
              <w:rPr>
                <w:rFonts w:eastAsia="Times New Roman" w:cstheme="minorHAnsi"/>
                <w:szCs w:val="20"/>
              </w:rPr>
            </w:pPr>
            <w:r w:rsidRPr="00C70209">
              <w:rPr>
                <w:rFonts w:cstheme="minorHAnsi"/>
                <w:szCs w:val="20"/>
              </w:rPr>
              <w:t>Infants (mean age 9 months) with CHD undergoing cardiac surgery with CPB</w:t>
            </w:r>
          </w:p>
          <w:p w14:paraId="4F2E09F5"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60</w:t>
            </w:r>
          </w:p>
        </w:tc>
        <w:tc>
          <w:tcPr>
            <w:tcW w:w="2059" w:type="dxa"/>
            <w:tcBorders>
              <w:top w:val="single" w:sz="4" w:space="0" w:color="auto"/>
              <w:left w:val="nil"/>
              <w:bottom w:val="single" w:sz="4" w:space="0" w:color="auto"/>
              <w:right w:val="single" w:sz="4" w:space="0" w:color="auto"/>
            </w:tcBorders>
            <w:shd w:val="clear" w:color="auto" w:fill="auto"/>
          </w:tcPr>
          <w:p w14:paraId="3440E8B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 xml:space="preserve">IV aprotinin 30,000 KIU/kg + 30,000 KIU/kg prime versus </w:t>
            </w:r>
            <w:r w:rsidRPr="00C70209">
              <w:rPr>
                <w:rFonts w:ascii="Arial Narrow" w:eastAsia="Arial Unicode MS" w:hAnsi="Arial Narrow" w:cstheme="minorHAnsi"/>
                <w:bCs/>
                <w:color w:val="auto"/>
                <w:sz w:val="20"/>
                <w:szCs w:val="20"/>
                <w:lang w:eastAsia="ja-JP"/>
              </w:rPr>
              <w:t>IV aprotinin 15,000 KIU/kg + 15,000 KIU/kg prime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392CF08D"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4D02A621"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22A91BEB" w14:textId="24659440"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Gomar </w:t>
            </w:r>
            <w:r w:rsidRPr="00C70209">
              <w:rPr>
                <w:rFonts w:cs="Times New Roman"/>
                <w:szCs w:val="20"/>
              </w:rPr>
              <w:t>(</w:t>
            </w:r>
            <w:r w:rsidRPr="00C70209">
              <w:rPr>
                <w:rFonts w:cstheme="minorHAnsi"/>
                <w:szCs w:val="20"/>
              </w:rPr>
              <w:t>1995</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Gomar&lt;/Author&gt;&lt;Year&gt;1995&lt;/Year&gt;&lt;RecNum&gt;879&lt;/RecNum&gt;&lt;DisplayText&gt;&lt;style face="superscript"&gt;373&lt;/style&gt;&lt;/DisplayText&gt;&lt;record&gt;&lt;rec-number&gt;879&lt;/rec-number&gt;&lt;foreign-keys&gt;&lt;key app="EN" db-id="9edve2wadsavt5ewavaxtda4f2tavzvts9ee" timestamp="1435036188"&gt;879&lt;/key&gt;&lt;/foreign-keys&gt;&lt;ref-type name="Generic"&gt;13&lt;/ref-type&gt;&lt;contributors&gt;&lt;authors&gt;&lt;author&gt;Gomar, C.&lt;/author&gt;&lt;author&gt;del Pozo, D.&lt;/author&gt;&lt;author&gt;Fita, G.&lt;/author&gt;&lt;author&gt;et al.,&lt;/author&gt;&lt;/authors&gt;&lt;/contributors&gt;&lt;titles&gt;&lt;title&gt;Aprotinin in paediatric cardiac surgery: blood loss and use of blood products&lt;/title&gt;&lt;/titles&gt;&lt;pages&gt;33&lt;/pages&gt;&lt;volume&gt;74&lt;/volume&gt;&lt;reprint-edition&gt;NOT IN FILE&lt;/reprint-edition&gt;&lt;keywords&gt;&lt;keyword&gt;aprotinin&lt;/keyword&gt;&lt;keyword&gt;blood&lt;/keyword&gt;&lt;keyword&gt;surgery&lt;/keyword&gt;&lt;/keywords&gt;&lt;dates&gt;&lt;year&gt;1995&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73</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4CA0CD07" w14:textId="77777777" w:rsidR="00183F9F" w:rsidRPr="00C70209" w:rsidRDefault="00183F9F" w:rsidP="00082182">
            <w:pPr>
              <w:pStyle w:val="Tabletext"/>
              <w:rPr>
                <w:rFonts w:cstheme="minorHAnsi"/>
                <w:szCs w:val="20"/>
              </w:rPr>
            </w:pPr>
            <w:r w:rsidRPr="00C70209">
              <w:rPr>
                <w:rFonts w:cstheme="minorHAnsi"/>
                <w:szCs w:val="20"/>
              </w:rPr>
              <w:t>RCT</w:t>
            </w:r>
          </w:p>
          <w:p w14:paraId="4FE66A65" w14:textId="77777777" w:rsidR="00183F9F" w:rsidRPr="00C70209" w:rsidRDefault="00183F9F" w:rsidP="00082182">
            <w:pPr>
              <w:pStyle w:val="Tabletext"/>
              <w:rPr>
                <w:rFonts w:eastAsia="Times New Roman" w:cstheme="minorHAnsi"/>
                <w:i/>
                <w:szCs w:val="20"/>
                <w:lang w:eastAsia="en-AU"/>
              </w:rPr>
            </w:pPr>
            <w:r w:rsidRPr="00C70209">
              <w:rPr>
                <w:rFonts w:cstheme="minorHAnsi"/>
                <w:i/>
                <w:szCs w:val="20"/>
              </w:rPr>
              <w:t>Quality not assessed</w:t>
            </w:r>
          </w:p>
        </w:tc>
        <w:tc>
          <w:tcPr>
            <w:tcW w:w="2051" w:type="dxa"/>
            <w:tcBorders>
              <w:top w:val="single" w:sz="4" w:space="0" w:color="auto"/>
              <w:left w:val="nil"/>
              <w:bottom w:val="single" w:sz="4" w:space="0" w:color="auto"/>
              <w:right w:val="single" w:sz="4" w:space="0" w:color="auto"/>
            </w:tcBorders>
            <w:shd w:val="clear" w:color="auto" w:fill="auto"/>
          </w:tcPr>
          <w:p w14:paraId="558C9143" w14:textId="77777777" w:rsidR="00183F9F" w:rsidRPr="00C70209" w:rsidRDefault="00183F9F" w:rsidP="00082182">
            <w:pPr>
              <w:pStyle w:val="Tabletext"/>
              <w:rPr>
                <w:rFonts w:eastAsia="Times New Roman" w:cstheme="minorHAnsi"/>
                <w:szCs w:val="20"/>
              </w:rPr>
            </w:pPr>
            <w:r w:rsidRPr="00C70209">
              <w:rPr>
                <w:rFonts w:cstheme="minorHAnsi"/>
                <w:szCs w:val="20"/>
              </w:rPr>
              <w:t>Children &gt;10 kg with CHD undergoing cardiac surgery with CPB</w:t>
            </w:r>
          </w:p>
          <w:p w14:paraId="0CAD98C0"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25</w:t>
            </w:r>
          </w:p>
        </w:tc>
        <w:tc>
          <w:tcPr>
            <w:tcW w:w="2059" w:type="dxa"/>
            <w:tcBorders>
              <w:top w:val="single" w:sz="4" w:space="0" w:color="auto"/>
              <w:left w:val="nil"/>
              <w:bottom w:val="single" w:sz="4" w:space="0" w:color="auto"/>
              <w:right w:val="single" w:sz="4" w:space="0" w:color="auto"/>
            </w:tcBorders>
            <w:shd w:val="clear" w:color="auto" w:fill="auto"/>
          </w:tcPr>
          <w:p w14:paraId="7AC9B651"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240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 50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hr until end of surgery + 50 mg KIU/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prim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276446F3"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FCACAEF"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9AC0F42" w14:textId="02FAEC22"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Herynkopf </w:t>
            </w:r>
            <w:r w:rsidRPr="00C70209">
              <w:rPr>
                <w:rFonts w:cs="Times New Roman"/>
                <w:szCs w:val="20"/>
              </w:rPr>
              <w:t>(</w:t>
            </w:r>
            <w:r w:rsidRPr="00C70209">
              <w:rPr>
                <w:rFonts w:cstheme="minorHAnsi"/>
                <w:szCs w:val="20"/>
              </w:rPr>
              <w:t>1994</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Herynkopf&lt;/Author&gt;&lt;Year&gt;1994&lt;/Year&gt;&lt;RecNum&gt;883&lt;/RecNum&gt;&lt;DisplayText&gt;&lt;style face="superscript"&gt;374&lt;/style&gt;&lt;/DisplayText&gt;&lt;record&gt;&lt;rec-number&gt;883&lt;/rec-number&gt;&lt;foreign-keys&gt;&lt;key app="EN" db-id="9edve2wadsavt5ewavaxtda4f2tavzvts9ee" timestamp="1435036188"&gt;883&lt;/key&gt;&lt;/foreign-keys&gt;&lt;ref-type name="Generic"&gt;13&lt;/ref-type&gt;&lt;contributors&gt;&lt;authors&gt;&lt;author&gt;Herynkopf, F.&lt;/author&gt;&lt;author&gt;Lucchese, F.&lt;/author&gt;&lt;author&gt;Pereira, E.&lt;/author&gt;&lt;author&gt;et al.,&lt;/author&gt;&lt;/authors&gt;&lt;/contributors&gt;&lt;titles&gt;&lt;title&gt;Aprotinin in children undergoing correction of congenital heart defects: a double-blind pilot study&lt;/title&gt;&lt;/titles&gt;&lt;pages&gt;517–521&lt;/pages&gt;&lt;volume&gt;108&lt;/volume&gt;&lt;reprint-edition&gt;NOT IN FILE&lt;/reprint-edition&gt;&lt;keywords&gt;&lt;keyword&gt;aprotinin&lt;/keyword&gt;&lt;keyword&gt;heart&lt;/keyword&gt;&lt;/keywords&gt;&lt;dates&gt;&lt;year&gt;1994&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74</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8D25DEC"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196A05D2" w14:textId="7B71F2AC"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Fonts w:cstheme="minorHAnsi"/>
                <w:i/>
                <w:szCs w:val="20"/>
              </w:rPr>
              <w:t xml:space="preserve">3/6 </w:t>
            </w:r>
          </w:p>
        </w:tc>
        <w:tc>
          <w:tcPr>
            <w:tcW w:w="2051" w:type="dxa"/>
            <w:tcBorders>
              <w:top w:val="single" w:sz="4" w:space="0" w:color="auto"/>
              <w:left w:val="nil"/>
              <w:bottom w:val="single" w:sz="4" w:space="0" w:color="auto"/>
              <w:right w:val="single" w:sz="4" w:space="0" w:color="auto"/>
            </w:tcBorders>
            <w:shd w:val="clear" w:color="auto" w:fill="auto"/>
          </w:tcPr>
          <w:p w14:paraId="136E1006"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lt;1 to 11 years with CHD undergoing cardiac surgery with CPB</w:t>
            </w:r>
          </w:p>
          <w:p w14:paraId="00697BA4"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30</w:t>
            </w:r>
          </w:p>
        </w:tc>
        <w:tc>
          <w:tcPr>
            <w:tcW w:w="2059" w:type="dxa"/>
            <w:tcBorders>
              <w:top w:val="single" w:sz="4" w:space="0" w:color="auto"/>
              <w:left w:val="nil"/>
              <w:bottom w:val="single" w:sz="4" w:space="0" w:color="auto"/>
              <w:right w:val="single" w:sz="4" w:space="0" w:color="auto"/>
            </w:tcBorders>
            <w:shd w:val="clear" w:color="auto" w:fill="auto"/>
          </w:tcPr>
          <w:p w14:paraId="69B904A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2.8 mg/kg + 1.4 mg/kg by continuous infusion during CPB + 1.4 mg/kg prim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79F4CF8A"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tc>
      </w:tr>
      <w:tr w:rsidR="00183F9F" w:rsidRPr="00C70209" w14:paraId="756F0FD9"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61D7F895" w14:textId="43637F1D"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Levin </w:t>
            </w:r>
            <w:r w:rsidRPr="00C70209">
              <w:rPr>
                <w:rFonts w:cs="Times New Roman"/>
                <w:szCs w:val="20"/>
              </w:rPr>
              <w:t>(</w:t>
            </w:r>
            <w:r w:rsidRPr="00C70209">
              <w:rPr>
                <w:rFonts w:cstheme="minorHAnsi"/>
                <w:szCs w:val="20"/>
              </w:rPr>
              <w:t>2000</w:t>
            </w:r>
            <w:r w:rsidRPr="00C70209">
              <w:rPr>
                <w:rFonts w:cs="Times New Roman"/>
                <w:szCs w:val="20"/>
              </w:rPr>
              <w:t>)</w:t>
            </w:r>
            <w:r w:rsidRPr="00C70209">
              <w:rPr>
                <w:rFonts w:cs="Times New Roman"/>
                <w:szCs w:val="20"/>
              </w:rPr>
              <w:fldChar w:fldCharType="begin">
                <w:fldData xml:space="preserve">PEVuZE5vdGU+PENpdGU+PEF1dGhvcj5MZXZpbjwvQXV0aG9yPjxZZWFyPjIwMDA8L1llYXI+PFJl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MZXZpbjwvQXV0aG9yPjxZZWFyPjIwMDA8L1llYXI+PFJl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75</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35684A17"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7CEF25A6" w14:textId="77777777" w:rsidR="00183F9F" w:rsidRPr="00C70209" w:rsidRDefault="00183F9F" w:rsidP="00082182">
            <w:pPr>
              <w:pStyle w:val="Tabletext"/>
              <w:rPr>
                <w:rFonts w:eastAsia="Times New Roman" w:cstheme="minorHAnsi"/>
                <w:szCs w:val="20"/>
                <w:vertAlign w:val="superscript"/>
                <w:lang w:eastAsia="en-AU"/>
              </w:rPr>
            </w:pPr>
            <w:r w:rsidRPr="00C70209">
              <w:rPr>
                <w:i/>
              </w:rPr>
              <w:t xml:space="preserve">Jadad score </w:t>
            </w:r>
            <w:r w:rsidRPr="00C70209">
              <w:rPr>
                <w:i/>
                <w:vertAlign w:val="superscript"/>
              </w:rPr>
              <w:t>b</w:t>
            </w:r>
            <w:r w:rsidRPr="00C70209">
              <w:rPr>
                <w:rFonts w:cstheme="minorHAnsi"/>
                <w:i/>
                <w:szCs w:val="20"/>
              </w:rPr>
              <w:t xml:space="preserve"> 3/6 </w:t>
            </w:r>
          </w:p>
        </w:tc>
        <w:tc>
          <w:tcPr>
            <w:tcW w:w="2051" w:type="dxa"/>
            <w:tcBorders>
              <w:top w:val="single" w:sz="4" w:space="0" w:color="auto"/>
              <w:left w:val="nil"/>
              <w:bottom w:val="single" w:sz="4" w:space="0" w:color="auto"/>
              <w:right w:val="single" w:sz="4" w:space="0" w:color="auto"/>
            </w:tcBorders>
            <w:shd w:val="clear" w:color="auto" w:fill="auto"/>
          </w:tcPr>
          <w:p w14:paraId="7D845493"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3 months to 16 years undergoing major cardiac bypass surgery</w:t>
            </w:r>
          </w:p>
          <w:p w14:paraId="58AD9498"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56</w:t>
            </w:r>
          </w:p>
        </w:tc>
        <w:tc>
          <w:tcPr>
            <w:tcW w:w="2059" w:type="dxa"/>
            <w:tcBorders>
              <w:top w:val="single" w:sz="4" w:space="0" w:color="auto"/>
              <w:left w:val="nil"/>
              <w:bottom w:val="single" w:sz="4" w:space="0" w:color="auto"/>
              <w:right w:val="single" w:sz="4" w:space="0" w:color="auto"/>
            </w:tcBorders>
            <w:shd w:val="clear" w:color="auto" w:fill="auto"/>
          </w:tcPr>
          <w:p w14:paraId="162A7B8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TXA 50 mg/kg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76D21B52"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84B797F"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0BFE9CC" w14:textId="21B0B521"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Miller </w:t>
            </w:r>
            <w:r w:rsidRPr="00C70209">
              <w:rPr>
                <w:rFonts w:cs="Times New Roman"/>
                <w:szCs w:val="20"/>
              </w:rPr>
              <w:t>(</w:t>
            </w:r>
            <w:r w:rsidRPr="00C70209">
              <w:rPr>
                <w:rFonts w:cstheme="minorHAnsi"/>
                <w:szCs w:val="20"/>
              </w:rPr>
              <w:t>1998</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Miller&lt;/Author&gt;&lt;Year&gt;1998&lt;/Year&gt;&lt;RecNum&gt;901&lt;/RecNum&gt;&lt;DisplayText&gt;&lt;style face="superscript"&gt;376&lt;/style&gt;&lt;/DisplayText&gt;&lt;record&gt;&lt;rec-number&gt;901&lt;/rec-number&gt;&lt;foreign-keys&gt;&lt;key app="EN" db-id="9edve2wadsavt5ewavaxtda4f2tavzvts9ee" timestamp="1435036188"&gt;901&lt;/key&gt;&lt;/foreign-keys&gt;&lt;ref-type name="Generic"&gt;13&lt;/ref-type&gt;&lt;contributors&gt;&lt;authors&gt;&lt;author&gt;Miller, B. E.&lt;/author&gt;&lt;author&gt;Tosone, S. R.&lt;/author&gt;&lt;author&gt;Tam, V. K.&lt;/author&gt;&lt;author&gt;et al.,&lt;/author&gt;&lt;/authors&gt;&lt;/contributors&gt;&lt;titles&gt;&lt;title&gt;Hematologic and economic impact of aprotinin in reoperative pediatric cardiac operations&lt;/title&gt;&lt;/titles&gt;&lt;pages&gt;535–540&lt;/pages&gt;&lt;volume&gt;66&lt;/volume&gt;&lt;reprint-edition&gt;NOT IN FILE&lt;/reprint-edition&gt;&lt;keywords&gt;&lt;keyword&gt;aprotinin&lt;/keyword&gt;&lt;keyword&gt;pediatric&lt;/keyword&gt;&lt;/keywords&gt;&lt;dates&gt;&lt;year&gt;1998&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76</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1D791B97"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4A243996" w14:textId="5D779FFA" w:rsidR="00183F9F" w:rsidRPr="00C70209" w:rsidRDefault="00183F9F" w:rsidP="00082182">
            <w:pPr>
              <w:pStyle w:val="Tabletext"/>
              <w:rPr>
                <w:rStyle w:val="Emphasis"/>
                <w:rFonts w:cstheme="minorHAnsi"/>
                <w:i w:val="0"/>
                <w:szCs w:val="20"/>
                <w:vertAlign w:val="superscript"/>
              </w:rPr>
            </w:pPr>
            <w:r w:rsidRPr="00C70209">
              <w:rPr>
                <w:i/>
              </w:rPr>
              <w:t>Jadad score</w:t>
            </w:r>
            <w:r w:rsidRPr="00C70209">
              <w:rPr>
                <w:i/>
                <w:vertAlign w:val="superscript"/>
              </w:rPr>
              <w:t>b</w:t>
            </w:r>
            <w:r w:rsidRPr="00C70209">
              <w:rPr>
                <w:i/>
              </w:rPr>
              <w:t xml:space="preserve"> </w:t>
            </w:r>
            <w:r w:rsidRPr="00C70209">
              <w:rPr>
                <w:rStyle w:val="Emphasis"/>
                <w:rFonts w:cstheme="minorHAnsi"/>
                <w:szCs w:val="20"/>
              </w:rPr>
              <w:t xml:space="preserve">4/6 </w:t>
            </w:r>
          </w:p>
        </w:tc>
        <w:tc>
          <w:tcPr>
            <w:tcW w:w="2051" w:type="dxa"/>
            <w:tcBorders>
              <w:top w:val="single" w:sz="4" w:space="0" w:color="auto"/>
              <w:left w:val="nil"/>
              <w:bottom w:val="single" w:sz="4" w:space="0" w:color="auto"/>
              <w:right w:val="single" w:sz="4" w:space="0" w:color="auto"/>
            </w:tcBorders>
            <w:shd w:val="clear" w:color="auto" w:fill="auto"/>
          </w:tcPr>
          <w:p w14:paraId="6AC1FF24" w14:textId="77777777" w:rsidR="00183F9F" w:rsidRPr="00C70209" w:rsidRDefault="00183F9F" w:rsidP="00082182">
            <w:pPr>
              <w:pStyle w:val="Tabletext"/>
              <w:rPr>
                <w:rFonts w:eastAsia="Times New Roman" w:cstheme="minorHAnsi"/>
                <w:szCs w:val="20"/>
              </w:rPr>
            </w:pPr>
            <w:r w:rsidRPr="00C70209">
              <w:rPr>
                <w:rFonts w:cstheme="minorHAnsi"/>
                <w:szCs w:val="20"/>
              </w:rPr>
              <w:t>Children (mean age 4.5 years) with CHD undergoing cardiac surgery with CPB</w:t>
            </w:r>
          </w:p>
          <w:p w14:paraId="2F65E524"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30</w:t>
            </w:r>
          </w:p>
        </w:tc>
        <w:tc>
          <w:tcPr>
            <w:tcW w:w="2059" w:type="dxa"/>
            <w:tcBorders>
              <w:top w:val="single" w:sz="4" w:space="0" w:color="auto"/>
              <w:left w:val="nil"/>
              <w:bottom w:val="single" w:sz="4" w:space="0" w:color="auto"/>
              <w:right w:val="single" w:sz="4" w:space="0" w:color="auto"/>
            </w:tcBorders>
            <w:shd w:val="clear" w:color="auto" w:fill="auto"/>
          </w:tcPr>
          <w:p w14:paraId="7314607B"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 xml:space="preserve">IV aprotinin 20,000 KIU/kg + 10,000 KIU/kg/hr until skin closure + 20,000 KIU/kg prime versus </w:t>
            </w:r>
            <w:r w:rsidRPr="00C70209">
              <w:rPr>
                <w:rFonts w:ascii="Arial Narrow" w:eastAsia="Arial Unicode MS" w:hAnsi="Arial Narrow" w:cstheme="minorHAnsi"/>
                <w:bCs/>
                <w:color w:val="auto"/>
                <w:sz w:val="20"/>
                <w:szCs w:val="20"/>
                <w:lang w:eastAsia="ja-JP"/>
              </w:rPr>
              <w:t>IV aprotinin 40,000 KIU/kg + 20,000 KIU/kg/hr until skin closure + 40,000 KIU/kg prime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6FC636AE" w14:textId="77777777" w:rsidR="00183F9F" w:rsidRPr="00C70209" w:rsidRDefault="00183F9F" w:rsidP="00082182">
            <w:pPr>
              <w:pStyle w:val="Tabletext"/>
              <w:rPr>
                <w:rFonts w:cstheme="minorHAnsi"/>
                <w:szCs w:val="20"/>
              </w:rPr>
            </w:pPr>
            <w:r w:rsidRPr="00C70209">
              <w:rPr>
                <w:rFonts w:cstheme="minorHAnsi"/>
                <w:szCs w:val="20"/>
              </w:rPr>
              <w:t>Transfusion incidence</w:t>
            </w:r>
          </w:p>
          <w:p w14:paraId="222CB5E9"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9491650"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280CC68" w14:textId="4C674CF2"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Mossinger </w:t>
            </w:r>
            <w:r w:rsidRPr="00C70209">
              <w:rPr>
                <w:rFonts w:cs="Times New Roman"/>
                <w:szCs w:val="20"/>
              </w:rPr>
              <w:t>(</w:t>
            </w:r>
            <w:r w:rsidRPr="00C70209">
              <w:rPr>
                <w:rFonts w:cstheme="minorHAnsi"/>
                <w:szCs w:val="20"/>
              </w:rPr>
              <w:t>2003</w:t>
            </w:r>
            <w:r w:rsidRPr="00C70209">
              <w:rPr>
                <w:rFonts w:cs="Times New Roman"/>
                <w:szCs w:val="20"/>
              </w:rPr>
              <w:t>)</w:t>
            </w:r>
            <w:r w:rsidRPr="00C70209">
              <w:rPr>
                <w:rFonts w:cs="Times New Roman"/>
                <w:szCs w:val="20"/>
              </w:rPr>
              <w:fldChar w:fldCharType="begin">
                <w:fldData xml:space="preserve">PEVuZE5vdGU+PENpdGU+PEF1dGhvcj5Nb3NzaW5nZXI8L0F1dGhvcj48WWVhcj4yMDAzPC9ZZWFy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Nb3NzaW5nZXI8L0F1dGhvcj48WWVhcj4yMDAzPC9ZZWFy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77</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22EB8BA"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657196A7" w14:textId="51411E73" w:rsidR="00183F9F" w:rsidRPr="00C70209" w:rsidRDefault="00183F9F" w:rsidP="00082182">
            <w:pPr>
              <w:pStyle w:val="Tabletext"/>
              <w:rPr>
                <w:rStyle w:val="Emphasis"/>
                <w:rFonts w:cstheme="minorHAnsi"/>
                <w:szCs w:val="20"/>
                <w:vertAlign w:val="superscript"/>
              </w:rPr>
            </w:pPr>
            <w:r w:rsidRPr="00C70209">
              <w:rPr>
                <w:i/>
              </w:rPr>
              <w:t>Jadad score</w:t>
            </w:r>
            <w:r w:rsidRPr="00C70209">
              <w:rPr>
                <w:i/>
                <w:vertAlign w:val="superscript"/>
              </w:rPr>
              <w:t>b</w:t>
            </w:r>
            <w:r w:rsidRPr="00C70209">
              <w:rPr>
                <w:i/>
              </w:rPr>
              <w:t xml:space="preserve"> </w:t>
            </w:r>
            <w:r w:rsidRPr="00C70209">
              <w:rPr>
                <w:rStyle w:val="Emphasis"/>
                <w:rFonts w:cstheme="minorHAnsi"/>
                <w:szCs w:val="20"/>
              </w:rPr>
              <w:t xml:space="preserve">5/6 </w:t>
            </w:r>
          </w:p>
        </w:tc>
        <w:tc>
          <w:tcPr>
            <w:tcW w:w="2051" w:type="dxa"/>
            <w:tcBorders>
              <w:top w:val="single" w:sz="4" w:space="0" w:color="auto"/>
              <w:left w:val="nil"/>
              <w:bottom w:val="single" w:sz="4" w:space="0" w:color="auto"/>
              <w:right w:val="single" w:sz="4" w:space="0" w:color="auto"/>
            </w:tcBorders>
            <w:shd w:val="clear" w:color="auto" w:fill="auto"/>
          </w:tcPr>
          <w:p w14:paraId="51AD71C3" w14:textId="77777777" w:rsidR="00183F9F" w:rsidRPr="00C70209" w:rsidRDefault="00183F9F" w:rsidP="00082182">
            <w:pPr>
              <w:pStyle w:val="Tabletext"/>
              <w:rPr>
                <w:rFonts w:eastAsia="Times New Roman" w:cstheme="minorHAnsi"/>
                <w:szCs w:val="20"/>
              </w:rPr>
            </w:pPr>
            <w:r w:rsidRPr="00C70209">
              <w:rPr>
                <w:rFonts w:cstheme="minorHAnsi"/>
                <w:szCs w:val="20"/>
              </w:rPr>
              <w:t>Infants (median age 4.8 months) with CHD undergoing cardiac surgery with CPB</w:t>
            </w:r>
          </w:p>
          <w:p w14:paraId="05F231AA"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60</w:t>
            </w:r>
          </w:p>
        </w:tc>
        <w:tc>
          <w:tcPr>
            <w:tcW w:w="2059" w:type="dxa"/>
            <w:tcBorders>
              <w:top w:val="single" w:sz="4" w:space="0" w:color="auto"/>
              <w:left w:val="nil"/>
              <w:bottom w:val="single" w:sz="4" w:space="0" w:color="auto"/>
              <w:right w:val="single" w:sz="4" w:space="0" w:color="auto"/>
            </w:tcBorders>
            <w:shd w:val="clear" w:color="auto" w:fill="auto"/>
          </w:tcPr>
          <w:p w14:paraId="376808D8"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30,000 KIU/kg + 50,000 KIU prim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2D282840" w14:textId="77777777" w:rsidR="00183F9F" w:rsidRPr="00C70209" w:rsidRDefault="00183F9F" w:rsidP="00082182">
            <w:pPr>
              <w:pStyle w:val="Tabletext"/>
              <w:rPr>
                <w:rFonts w:cstheme="minorHAnsi"/>
                <w:szCs w:val="20"/>
              </w:rPr>
            </w:pPr>
            <w:r w:rsidRPr="00C70209">
              <w:rPr>
                <w:rFonts w:cstheme="minorHAnsi"/>
                <w:szCs w:val="20"/>
              </w:rPr>
              <w:t>Transfusion incidence</w:t>
            </w:r>
          </w:p>
          <w:p w14:paraId="789CFAA9"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D9EE72F"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3E9CAB6" w14:textId="0659989D"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Rao </w:t>
            </w:r>
            <w:r w:rsidRPr="00C70209">
              <w:rPr>
                <w:rFonts w:cs="Times New Roman"/>
                <w:szCs w:val="20"/>
              </w:rPr>
              <w:t>(</w:t>
            </w:r>
            <w:r w:rsidRPr="00C70209">
              <w:rPr>
                <w:rFonts w:cstheme="minorHAnsi"/>
                <w:szCs w:val="20"/>
              </w:rPr>
              <w:t>2000</w:t>
            </w:r>
            <w:r w:rsidRPr="00C70209">
              <w:rPr>
                <w:rFonts w:cs="Times New Roman"/>
                <w:szCs w:val="20"/>
              </w:rPr>
              <w:t>)</w:t>
            </w:r>
            <w:r w:rsidRPr="00C70209">
              <w:rPr>
                <w:rFonts w:cs="Times New Roman"/>
                <w:szCs w:val="20"/>
              </w:rPr>
              <w:fldChar w:fldCharType="begin">
                <w:fldData xml:space="preserve">PEVuZE5vdGU+PENpdGU+PEF1dGhvcj5SYW88L0F1dGhvcj48WWVhcj4yMDAwPC9ZZWFyPjxSZWNO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SYW88L0F1dGhvcj48WWVhcj4yMDAwPC9ZZWFyPjxSZWNO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78</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7B12852D"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108C001E" w14:textId="77777777" w:rsidR="00183F9F" w:rsidRPr="00C70209" w:rsidRDefault="00183F9F" w:rsidP="00082182">
            <w:pPr>
              <w:pStyle w:val="Tabletext"/>
              <w:rPr>
                <w:rFonts w:eastAsia="Times New Roman" w:cstheme="minorHAnsi"/>
                <w:szCs w:val="20"/>
                <w:lang w:eastAsia="en-AU"/>
              </w:rPr>
            </w:pPr>
            <w:r w:rsidRPr="00C70209">
              <w:rPr>
                <w:rStyle w:val="Emphasis"/>
                <w:rFonts w:cstheme="minorHAnsi"/>
                <w:szCs w:val="20"/>
              </w:rPr>
              <w:t xml:space="preserve">Poor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65ED409C"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2 months to 14 years with cyanotic CHD scheduled for corrective surgery with CPB</w:t>
            </w:r>
          </w:p>
          <w:p w14:paraId="59D485F9"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170</w:t>
            </w:r>
          </w:p>
        </w:tc>
        <w:tc>
          <w:tcPr>
            <w:tcW w:w="2059" w:type="dxa"/>
            <w:tcBorders>
              <w:top w:val="single" w:sz="4" w:space="0" w:color="auto"/>
              <w:left w:val="nil"/>
              <w:bottom w:val="single" w:sz="4" w:space="0" w:color="auto"/>
              <w:right w:val="single" w:sz="4" w:space="0" w:color="auto"/>
            </w:tcBorders>
            <w:shd w:val="clear" w:color="auto" w:fill="auto"/>
          </w:tcPr>
          <w:p w14:paraId="49249179"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EACA 3x 100 mg/kg doses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1AEDBE01" w14:textId="77777777" w:rsidR="00183F9F" w:rsidRPr="00C70209" w:rsidRDefault="00183F9F" w:rsidP="00082182">
            <w:pPr>
              <w:pStyle w:val="Tabletext"/>
              <w:rPr>
                <w:rFonts w:cstheme="minorHAnsi"/>
                <w:szCs w:val="20"/>
              </w:rPr>
            </w:pPr>
            <w:r w:rsidRPr="00C70209">
              <w:rPr>
                <w:rFonts w:cstheme="minorHAnsi"/>
                <w:szCs w:val="20"/>
              </w:rPr>
              <w:t>Transfusion volume</w:t>
            </w:r>
          </w:p>
        </w:tc>
      </w:tr>
      <w:tr w:rsidR="00183F9F" w:rsidRPr="00C70209" w14:paraId="62404EFC"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417C01A" w14:textId="625AB1CB"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Reid </w:t>
            </w:r>
            <w:r w:rsidRPr="00C70209">
              <w:rPr>
                <w:rFonts w:cs="Times New Roman"/>
                <w:szCs w:val="20"/>
              </w:rPr>
              <w:t>(</w:t>
            </w:r>
            <w:r w:rsidRPr="00C70209">
              <w:rPr>
                <w:rFonts w:cstheme="minorHAnsi"/>
                <w:szCs w:val="20"/>
              </w:rPr>
              <w:t>1997</w:t>
            </w:r>
            <w:r w:rsidRPr="00C70209">
              <w:rPr>
                <w:rFonts w:cs="Times New Roman"/>
                <w:szCs w:val="20"/>
              </w:rPr>
              <w:t>)</w:t>
            </w:r>
            <w:r w:rsidRPr="00C70209">
              <w:rPr>
                <w:rFonts w:cs="Times New Roman"/>
                <w:szCs w:val="20"/>
              </w:rPr>
              <w:fldChar w:fldCharType="begin">
                <w:fldData xml:space="preserve">PEVuZE5vdGU+PENpdGU+PEF1dGhvcj5SZWlkPC9BdXRob3I+PFllYXI+MTk5NzwvWWVhcj48UmVj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==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SZWlkPC9BdXRob3I+PFllYXI+MTk5NzwvWWVhcj48UmVj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==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79</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E3190F7"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2E9346AC" w14:textId="77777777" w:rsidR="00183F9F" w:rsidRPr="00C70209" w:rsidRDefault="00183F9F" w:rsidP="00082182">
            <w:pPr>
              <w:pStyle w:val="Tabletext"/>
              <w:rPr>
                <w:rFonts w:eastAsia="Times New Roman" w:cstheme="minorHAnsi"/>
                <w:szCs w:val="20"/>
                <w:lang w:eastAsia="en-AU"/>
              </w:rPr>
            </w:pPr>
            <w:r w:rsidRPr="00C70209">
              <w:rPr>
                <w:rStyle w:val="Emphasis"/>
                <w:rFonts w:cstheme="minorHAnsi"/>
                <w:szCs w:val="20"/>
              </w:rPr>
              <w:t xml:space="preserve">Fair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630B0063"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6 months to 12 years who had undergone 1+ previous sternotomies and who were scheduled for elective repeat cardiac surgery via sternotomy with CPB</w:t>
            </w:r>
          </w:p>
          <w:p w14:paraId="381AAFE1"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1</w:t>
            </w:r>
          </w:p>
        </w:tc>
        <w:tc>
          <w:tcPr>
            <w:tcW w:w="2059" w:type="dxa"/>
            <w:tcBorders>
              <w:top w:val="single" w:sz="4" w:space="0" w:color="auto"/>
              <w:left w:val="nil"/>
              <w:bottom w:val="single" w:sz="4" w:space="0" w:color="auto"/>
              <w:right w:val="single" w:sz="4" w:space="0" w:color="auto"/>
            </w:tcBorders>
            <w:shd w:val="clear" w:color="auto" w:fill="auto"/>
          </w:tcPr>
          <w:p w14:paraId="72DA2360"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100 mg/kg infused over 15 minutes + 100 mg/kg bolus injected at start of surgery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358C1582"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5A21EAFA"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7D1566E9"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58231567" w14:textId="50EDFB40"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Seghaye </w:t>
            </w:r>
            <w:r w:rsidRPr="00C70209">
              <w:rPr>
                <w:rFonts w:cs="Times New Roman"/>
                <w:szCs w:val="20"/>
              </w:rPr>
              <w:t>(</w:t>
            </w:r>
            <w:r w:rsidRPr="00C70209">
              <w:rPr>
                <w:rFonts w:cstheme="minorHAnsi"/>
                <w:szCs w:val="20"/>
              </w:rPr>
              <w:t>1996</w:t>
            </w:r>
            <w:r w:rsidRPr="00C70209">
              <w:rPr>
                <w:rFonts w:cs="Times New Roman"/>
                <w:szCs w:val="20"/>
              </w:rPr>
              <w:t>)</w:t>
            </w:r>
            <w:r w:rsidRPr="00C70209">
              <w:rPr>
                <w:rFonts w:cs="Times New Roman"/>
                <w:szCs w:val="20"/>
              </w:rPr>
              <w:fldChar w:fldCharType="begin">
                <w:fldData xml:space="preserve">PEVuZE5vdGU+PENpdGU+PEF1dGhvcj5TZWdoYXllPC9BdXRob3I+PFllYXI+MTk5NjwvWWVhcj48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TZWdoYXllPC9BdXRob3I+PFllYXI+MTk5NjwvWWVhcj48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80</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4F8F3EC"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6DB286F7" w14:textId="4A39F971" w:rsidR="00183F9F" w:rsidRPr="00C70209" w:rsidRDefault="00183F9F" w:rsidP="00082182">
            <w:pPr>
              <w:pStyle w:val="Tabletext"/>
              <w:rPr>
                <w:rFonts w:eastAsia="Times New Roman" w:cstheme="minorHAnsi"/>
                <w:szCs w:val="20"/>
                <w:vertAlign w:val="superscript"/>
                <w:lang w:eastAsia="en-AU"/>
              </w:rPr>
            </w:pPr>
            <w:r w:rsidRPr="00C70209">
              <w:rPr>
                <w:i/>
              </w:rPr>
              <w:t>Jadad score</w:t>
            </w:r>
            <w:r w:rsidRPr="00C70209">
              <w:rPr>
                <w:i/>
                <w:vertAlign w:val="superscript"/>
              </w:rPr>
              <w:t>b</w:t>
            </w:r>
            <w:r w:rsidRPr="00C70209">
              <w:rPr>
                <w:i/>
              </w:rPr>
              <w:t xml:space="preserve"> </w:t>
            </w:r>
            <w:r w:rsidRPr="00C70209">
              <w:rPr>
                <w:rStyle w:val="Emphasis"/>
                <w:rFonts w:cstheme="minorHAnsi"/>
                <w:szCs w:val="20"/>
              </w:rPr>
              <w:t xml:space="preserve">3/6 </w:t>
            </w:r>
          </w:p>
        </w:tc>
        <w:tc>
          <w:tcPr>
            <w:tcW w:w="2051" w:type="dxa"/>
            <w:tcBorders>
              <w:top w:val="single" w:sz="4" w:space="0" w:color="auto"/>
              <w:left w:val="nil"/>
              <w:bottom w:val="single" w:sz="4" w:space="0" w:color="auto"/>
              <w:right w:val="single" w:sz="4" w:space="0" w:color="auto"/>
            </w:tcBorders>
            <w:shd w:val="clear" w:color="auto" w:fill="auto"/>
          </w:tcPr>
          <w:p w14:paraId="74F09096"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lt;1 to 12 years (mean age 6.5 years) with CHD undergoing cardiac surgery with CPB</w:t>
            </w:r>
          </w:p>
          <w:p w14:paraId="4BE7C932"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25</w:t>
            </w:r>
          </w:p>
        </w:tc>
        <w:tc>
          <w:tcPr>
            <w:tcW w:w="2059" w:type="dxa"/>
            <w:tcBorders>
              <w:top w:val="single" w:sz="4" w:space="0" w:color="auto"/>
              <w:left w:val="nil"/>
              <w:bottom w:val="single" w:sz="4" w:space="0" w:color="auto"/>
              <w:right w:val="single" w:sz="4" w:space="0" w:color="auto"/>
            </w:tcBorders>
            <w:shd w:val="clear" w:color="auto" w:fill="auto"/>
          </w:tcPr>
          <w:p w14:paraId="161E6300"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versus no treatment</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26C8B6B1" w14:textId="77777777" w:rsidR="00183F9F" w:rsidRPr="00C70209" w:rsidRDefault="00183F9F" w:rsidP="00082182">
            <w:pPr>
              <w:pStyle w:val="Tabletext"/>
              <w:rPr>
                <w:rFonts w:cstheme="minorHAnsi"/>
                <w:szCs w:val="20"/>
              </w:rPr>
            </w:pPr>
            <w:r w:rsidRPr="00C70209">
              <w:rPr>
                <w:rFonts w:cstheme="minorHAnsi"/>
                <w:szCs w:val="20"/>
              </w:rPr>
              <w:t>Transfusion volume</w:t>
            </w:r>
          </w:p>
        </w:tc>
      </w:tr>
      <w:tr w:rsidR="00183F9F" w:rsidRPr="00C70209" w14:paraId="22E4B0E1"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3919E4D7" w14:textId="1E8BDEC2"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Shimizu </w:t>
            </w:r>
            <w:r w:rsidRPr="00C70209">
              <w:rPr>
                <w:rFonts w:cs="Times New Roman"/>
                <w:szCs w:val="20"/>
              </w:rPr>
              <w:t>(</w:t>
            </w:r>
            <w:r w:rsidRPr="00C70209">
              <w:rPr>
                <w:rFonts w:cstheme="minorHAnsi"/>
                <w:szCs w:val="20"/>
              </w:rPr>
              <w:t>2011</w:t>
            </w:r>
            <w:r w:rsidRPr="00C70209">
              <w:rPr>
                <w:rFonts w:cs="Times New Roman"/>
                <w:szCs w:val="20"/>
              </w:rPr>
              <w:t>)</w:t>
            </w:r>
            <w:r w:rsidRPr="00C70209">
              <w:rPr>
                <w:rFonts w:cs="Times New Roman"/>
                <w:szCs w:val="20"/>
              </w:rPr>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81</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316CF109"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3B67B372" w14:textId="77777777" w:rsidR="00183F9F" w:rsidRPr="00C70209" w:rsidRDefault="00183F9F" w:rsidP="00082182">
            <w:pPr>
              <w:pStyle w:val="Tabletext"/>
              <w:rPr>
                <w:rFonts w:eastAsia="Times New Roman" w:cstheme="minorHAnsi"/>
                <w:i/>
                <w:szCs w:val="20"/>
                <w:lang w:eastAsia="en-AU"/>
              </w:rPr>
            </w:pPr>
            <w:r w:rsidRPr="00C70209">
              <w:rPr>
                <w:rFonts w:cstheme="minorHAnsi"/>
                <w:i/>
                <w:szCs w:val="20"/>
              </w:rPr>
              <w:t>Blinded, adequate randomisation</w:t>
            </w:r>
          </w:p>
        </w:tc>
        <w:tc>
          <w:tcPr>
            <w:tcW w:w="2051" w:type="dxa"/>
            <w:tcBorders>
              <w:top w:val="single" w:sz="4" w:space="0" w:color="auto"/>
              <w:left w:val="nil"/>
              <w:bottom w:val="single" w:sz="4" w:space="0" w:color="auto"/>
              <w:right w:val="single" w:sz="4" w:space="0" w:color="auto"/>
            </w:tcBorders>
            <w:shd w:val="clear" w:color="auto" w:fill="auto"/>
          </w:tcPr>
          <w:p w14:paraId="145BF9B4" w14:textId="77777777" w:rsidR="00183F9F" w:rsidRPr="00C70209" w:rsidRDefault="00183F9F" w:rsidP="00082182">
            <w:pPr>
              <w:pStyle w:val="Tabletext"/>
              <w:rPr>
                <w:rFonts w:eastAsia="Times New Roman" w:cstheme="minorHAnsi"/>
                <w:szCs w:val="20"/>
              </w:rPr>
            </w:pPr>
            <w:r w:rsidRPr="00C70209">
              <w:rPr>
                <w:rFonts w:cstheme="minorHAnsi"/>
                <w:szCs w:val="20"/>
              </w:rPr>
              <w:t>Children &lt;18 years (mean age 2.5 years) scheduled for elective cardiac surgery with CPB</w:t>
            </w:r>
          </w:p>
          <w:p w14:paraId="27872757"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160</w:t>
            </w:r>
          </w:p>
        </w:tc>
        <w:tc>
          <w:tcPr>
            <w:tcW w:w="2059" w:type="dxa"/>
            <w:tcBorders>
              <w:top w:val="single" w:sz="4" w:space="0" w:color="auto"/>
              <w:left w:val="nil"/>
              <w:bottom w:val="single" w:sz="4" w:space="0" w:color="auto"/>
              <w:right w:val="single" w:sz="4" w:space="0" w:color="auto"/>
            </w:tcBorders>
            <w:shd w:val="clear" w:color="auto" w:fill="auto"/>
          </w:tcPr>
          <w:p w14:paraId="06FCE9E2"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50 mg/kg before skin incision followed by 50 mg/kg into CPB circuit prior to CPB until skin closur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2FA53C33"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710333BC"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A374872"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3A626BB3" w14:textId="7C5CDE8D"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Zonis </w:t>
            </w:r>
            <w:r w:rsidRPr="00C70209">
              <w:rPr>
                <w:rFonts w:cs="Times New Roman"/>
                <w:szCs w:val="20"/>
              </w:rPr>
              <w:t>(</w:t>
            </w:r>
            <w:r w:rsidRPr="00C70209">
              <w:rPr>
                <w:rFonts w:cstheme="minorHAnsi"/>
                <w:szCs w:val="20"/>
              </w:rPr>
              <w:t>1996</w:t>
            </w:r>
            <w:r w:rsidRPr="00C70209">
              <w:rPr>
                <w:rFonts w:cs="Times New Roman"/>
                <w:szCs w:val="20"/>
              </w:rPr>
              <w:t>)</w:t>
            </w:r>
            <w:r w:rsidRPr="00C70209">
              <w:rPr>
                <w:rFonts w:cs="Times New Roman"/>
                <w:szCs w:val="20"/>
              </w:rPr>
              <w:fldChar w:fldCharType="begin">
                <w:fldData xml:space="preserve">PEVuZE5vdGU+PENpdGU+PEF1dGhvcj5ab25pczwvQXV0aG9yPjxZZWFyPjE5OTY8L1llYXI+PFJl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ab25pczwvQXV0aG9yPjxZZWFyPjE5OTY8L1llYXI+PFJl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82</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6CCA8233"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2FF1C601" w14:textId="77777777" w:rsidR="00183F9F" w:rsidRPr="00C70209" w:rsidRDefault="00183F9F" w:rsidP="00082182">
            <w:pPr>
              <w:pStyle w:val="Tabletext"/>
              <w:rPr>
                <w:rFonts w:eastAsia="Times New Roman" w:cstheme="minorHAnsi"/>
                <w:i/>
                <w:szCs w:val="20"/>
                <w:vertAlign w:val="superscript"/>
                <w:lang w:eastAsia="en-AU"/>
              </w:rPr>
            </w:pPr>
            <w:r w:rsidRPr="00C70209">
              <w:rPr>
                <w:i/>
              </w:rPr>
              <w:t xml:space="preserve">Jadad score </w:t>
            </w:r>
            <w:r w:rsidRPr="00C70209">
              <w:rPr>
                <w:i/>
                <w:vertAlign w:val="superscript"/>
              </w:rPr>
              <w:t>b</w:t>
            </w:r>
            <w:r w:rsidRPr="00C70209">
              <w:rPr>
                <w:rFonts w:cstheme="minorHAnsi"/>
                <w:i/>
                <w:szCs w:val="20"/>
              </w:rPr>
              <w:t xml:space="preserve"> 6/6 </w:t>
            </w:r>
          </w:p>
        </w:tc>
        <w:tc>
          <w:tcPr>
            <w:tcW w:w="2051" w:type="dxa"/>
            <w:tcBorders>
              <w:top w:val="single" w:sz="4" w:space="0" w:color="auto"/>
              <w:left w:val="nil"/>
              <w:bottom w:val="single" w:sz="4" w:space="0" w:color="auto"/>
              <w:right w:val="single" w:sz="4" w:space="0" w:color="auto"/>
            </w:tcBorders>
            <w:shd w:val="clear" w:color="auto" w:fill="auto"/>
          </w:tcPr>
          <w:p w14:paraId="6945E85B" w14:textId="77777777" w:rsidR="00183F9F" w:rsidRPr="00C70209" w:rsidRDefault="00183F9F" w:rsidP="00082182">
            <w:pPr>
              <w:pStyle w:val="Tabletext"/>
              <w:rPr>
                <w:rFonts w:eastAsia="Times New Roman" w:cstheme="minorHAnsi"/>
                <w:szCs w:val="20"/>
              </w:rPr>
            </w:pPr>
            <w:r w:rsidRPr="00C70209">
              <w:rPr>
                <w:rFonts w:cstheme="minorHAnsi"/>
                <w:szCs w:val="20"/>
              </w:rPr>
              <w:t>Children (mean age 5 years) undergoing cardiac surgery with CPB</w:t>
            </w:r>
          </w:p>
          <w:p w14:paraId="39EFDCA7"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88</w:t>
            </w:r>
          </w:p>
        </w:tc>
        <w:tc>
          <w:tcPr>
            <w:tcW w:w="2059" w:type="dxa"/>
            <w:tcBorders>
              <w:top w:val="single" w:sz="4" w:space="0" w:color="auto"/>
              <w:left w:val="nil"/>
              <w:bottom w:val="single" w:sz="4" w:space="0" w:color="auto"/>
              <w:right w:val="single" w:sz="4" w:space="0" w:color="auto"/>
            </w:tcBorders>
            <w:shd w:val="clear" w:color="auto" w:fill="auto"/>
          </w:tcPr>
          <w:p w14:paraId="41F0B43B" w14:textId="42AA2232" w:rsidR="00183F9F" w:rsidRPr="00C70209" w:rsidRDefault="00183F9F" w:rsidP="00082182">
            <w:pPr>
              <w:pStyle w:val="Tabletext"/>
              <w:rPr>
                <w:rFonts w:cstheme="minorHAnsi"/>
                <w:szCs w:val="20"/>
              </w:rPr>
            </w:pPr>
            <w:r w:rsidRPr="00C70209">
              <w:rPr>
                <w:rFonts w:cstheme="minorHAnsi"/>
                <w:szCs w:val="20"/>
              </w:rPr>
              <w:t>IV TXA 50 mg/kg versus placebo</w:t>
            </w:r>
          </w:p>
          <w:p w14:paraId="4A3F12CD"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70C1145E"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206813AC" w14:textId="77777777" w:rsidTr="00082182">
        <w:trPr>
          <w:cantSplit/>
        </w:trPr>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75E2FF46" w14:textId="77777777" w:rsidR="00183F9F" w:rsidRPr="00C70209" w:rsidRDefault="00183F9F" w:rsidP="00082182">
            <w:pPr>
              <w:pStyle w:val="Tabletext"/>
              <w:rPr>
                <w:rFonts w:cstheme="minorHAnsi"/>
                <w:i/>
                <w:szCs w:val="20"/>
              </w:rPr>
            </w:pPr>
            <w:r w:rsidRPr="00C70209">
              <w:rPr>
                <w:rFonts w:cstheme="minorHAnsi"/>
                <w:i/>
                <w:szCs w:val="20"/>
              </w:rPr>
              <w:t>Scoliosis surgery</w:t>
            </w:r>
            <w:r w:rsidRPr="00C70209">
              <w:rPr>
                <w:rFonts w:cstheme="minorHAnsi"/>
                <w:i/>
                <w:szCs w:val="20"/>
                <w:vertAlign w:val="superscript"/>
              </w:rPr>
              <w:t>b</w:t>
            </w:r>
            <w:r w:rsidRPr="00C70209">
              <w:rPr>
                <w:rFonts w:cstheme="minorHAnsi"/>
                <w:i/>
                <w:szCs w:val="20"/>
              </w:rPr>
              <w:t xml:space="preserve"> </w:t>
            </w:r>
          </w:p>
        </w:tc>
      </w:tr>
      <w:tr w:rsidR="00183F9F" w:rsidRPr="00C70209" w14:paraId="3038EEE4"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53C76F0C" w14:textId="328D5190" w:rsidR="00183F9F" w:rsidRPr="00C70209" w:rsidRDefault="00183F9F" w:rsidP="00082182">
            <w:pPr>
              <w:pStyle w:val="Tabletext"/>
              <w:rPr>
                <w:rFonts w:cstheme="minorHAnsi"/>
                <w:szCs w:val="20"/>
              </w:rPr>
            </w:pPr>
            <w:r w:rsidRPr="00C70209">
              <w:rPr>
                <w:rFonts w:cstheme="minorHAnsi"/>
                <w:szCs w:val="20"/>
              </w:rPr>
              <w:t xml:space="preserve">Cole </w:t>
            </w:r>
            <w:r w:rsidRPr="00C70209">
              <w:rPr>
                <w:rFonts w:cs="Times New Roman"/>
                <w:szCs w:val="20"/>
              </w:rPr>
              <w:t>(</w:t>
            </w:r>
            <w:r w:rsidRPr="00C70209">
              <w:rPr>
                <w:rFonts w:cstheme="minorHAnsi"/>
                <w:szCs w:val="20"/>
              </w:rPr>
              <w:t>2002</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Cole&lt;/Author&gt;&lt;Year&gt;2002&lt;/Year&gt;&lt;RecNum&gt;858&lt;/RecNum&gt;&lt;DisplayText&gt;&lt;style face="superscript"&gt;383&lt;/style&gt;&lt;/DisplayText&gt;&lt;record&gt;&lt;rec-number&gt;858&lt;/rec-number&gt;&lt;foreign-keys&gt;&lt;key app="EN" db-id="9edve2wadsavt5ewavaxtda4f2tavzvts9ee" timestamp="1435036188"&gt;858&lt;/key&gt;&lt;/foreign-keys&gt;&lt;ref-type name="Generic"&gt;13&lt;/ref-type&gt;&lt;contributors&gt;&lt;authors&gt;&lt;author&gt;Cole, J.&lt;/author&gt;&lt;author&gt;Murray, D.&lt;/author&gt;&lt;author&gt;Lenke, L. G.&lt;/author&gt;&lt;/authors&gt;&lt;/contributors&gt;&lt;titles&gt;&lt;title&gt;Use of Amicar vs Aprotinin during pediatric deformity surgery. Can they help decrease blood loss?&lt;/title&gt;&lt;/titles&gt;&lt;reprint-edition&gt;NOT IN FILE&lt;/reprint-edition&gt;&lt;keywords&gt;&lt;keyword&gt;aprotinin&lt;/keyword&gt;&lt;keyword&gt;pediatric&lt;/keyword&gt;&lt;keyword&gt;surgery&lt;/keyword&gt;&lt;keyword&gt;blood&lt;/keyword&gt;&lt;/keywords&gt;&lt;dates&gt;&lt;year&gt;2002&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83</w:t>
            </w:r>
            <w:r w:rsidRPr="00C70209">
              <w:rPr>
                <w:rFonts w:cs="Times New Roman"/>
                <w:szCs w:val="20"/>
              </w:rPr>
              <w:fldChar w:fldCharType="end"/>
            </w:r>
          </w:p>
          <w:p w14:paraId="24FBF6BA" w14:textId="77777777" w:rsidR="00183F9F" w:rsidRPr="00C70209" w:rsidRDefault="00183F9F" w:rsidP="00082182">
            <w:pPr>
              <w:pStyle w:val="Tabletext-evidencematrix"/>
            </w:pPr>
            <w:r w:rsidRPr="00C70209">
              <w:t>*abstract only</w:t>
            </w:r>
          </w:p>
        </w:tc>
        <w:tc>
          <w:tcPr>
            <w:tcW w:w="1418" w:type="dxa"/>
            <w:tcBorders>
              <w:top w:val="single" w:sz="4" w:space="0" w:color="auto"/>
              <w:left w:val="nil"/>
              <w:bottom w:val="single" w:sz="4" w:space="0" w:color="auto"/>
              <w:right w:val="single" w:sz="4" w:space="0" w:color="auto"/>
            </w:tcBorders>
            <w:shd w:val="clear" w:color="auto" w:fill="auto"/>
          </w:tcPr>
          <w:p w14:paraId="71350F77" w14:textId="496308B0" w:rsidR="00183F9F" w:rsidRPr="00C70209" w:rsidRDefault="00183F9F" w:rsidP="00082182">
            <w:pPr>
              <w:pStyle w:val="Tabletext"/>
              <w:rPr>
                <w:rFonts w:eastAsia="Times New Roman" w:cstheme="minorHAnsi"/>
                <w:szCs w:val="20"/>
              </w:rPr>
            </w:pPr>
            <w:r w:rsidRPr="00C70209">
              <w:rPr>
                <w:rFonts w:cstheme="minorHAnsi"/>
                <w:szCs w:val="20"/>
              </w:rPr>
              <w:t>RCT</w:t>
            </w:r>
          </w:p>
          <w:p w14:paraId="1B9F3687" w14:textId="77777777" w:rsidR="00183F9F" w:rsidRPr="00C70209" w:rsidRDefault="00183F9F" w:rsidP="00082182">
            <w:pPr>
              <w:pStyle w:val="Tabletext"/>
              <w:rPr>
                <w:rStyle w:val="Emphasis"/>
                <w:rFonts w:cstheme="minorHAnsi"/>
                <w:szCs w:val="20"/>
                <w:vertAlign w:val="superscript"/>
              </w:rPr>
            </w:pPr>
            <w:r w:rsidRPr="00C70209">
              <w:rPr>
                <w:rStyle w:val="Emphasis"/>
                <w:rFonts w:cstheme="minorHAnsi"/>
                <w:szCs w:val="20"/>
              </w:rPr>
              <w:t xml:space="preserve">Unclear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45FB9AE8" w14:textId="77777777" w:rsidR="00183F9F" w:rsidRPr="00C70209" w:rsidRDefault="00183F9F" w:rsidP="00082182">
            <w:pPr>
              <w:pStyle w:val="Tabletext"/>
              <w:rPr>
                <w:rFonts w:eastAsia="Times New Roman" w:cstheme="minorHAnsi"/>
                <w:szCs w:val="20"/>
              </w:rPr>
            </w:pPr>
            <w:r w:rsidRPr="00C70209">
              <w:rPr>
                <w:rFonts w:cstheme="minorHAnsi"/>
                <w:szCs w:val="20"/>
              </w:rPr>
              <w:t>Children undergoing surgical correction of idiopathic scoliosis</w:t>
            </w:r>
          </w:p>
          <w:p w14:paraId="60728328"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7</w:t>
            </w:r>
          </w:p>
        </w:tc>
        <w:tc>
          <w:tcPr>
            <w:tcW w:w="2059" w:type="dxa"/>
            <w:tcBorders>
              <w:top w:val="single" w:sz="4" w:space="0" w:color="auto"/>
              <w:left w:val="nil"/>
              <w:bottom w:val="single" w:sz="4" w:space="0" w:color="auto"/>
              <w:right w:val="single" w:sz="4" w:space="0" w:color="auto"/>
            </w:tcBorders>
            <w:shd w:val="clear" w:color="auto" w:fill="auto"/>
          </w:tcPr>
          <w:p w14:paraId="241E7D4F"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EACA loading dose 150 mg/kg pre-incision followed by continuous infusion 15 mg/kg to 4hrs postoperativ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40BA0921" w14:textId="77777777" w:rsidR="00183F9F" w:rsidRPr="00C70209" w:rsidRDefault="00183F9F" w:rsidP="00082182">
            <w:pPr>
              <w:pStyle w:val="Tabletext"/>
              <w:rPr>
                <w:rFonts w:cstheme="minorHAnsi"/>
                <w:szCs w:val="20"/>
              </w:rPr>
            </w:pPr>
            <w:r w:rsidRPr="00C70209">
              <w:rPr>
                <w:rFonts w:cstheme="minorHAnsi"/>
                <w:szCs w:val="20"/>
              </w:rPr>
              <w:t>Mortality</w:t>
            </w:r>
          </w:p>
          <w:p w14:paraId="3BFD1121"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7686E62B" w14:textId="77777777" w:rsidR="00183F9F" w:rsidRPr="00C70209" w:rsidRDefault="00183F9F" w:rsidP="00082182">
            <w:pPr>
              <w:pStyle w:val="Tabletext-evidencematrix"/>
              <w:rPr>
                <w:rFonts w:cstheme="minorHAnsi"/>
                <w:sz w:val="20"/>
                <w:szCs w:val="20"/>
              </w:rPr>
            </w:pPr>
            <w:r w:rsidRPr="00C70209">
              <w:rPr>
                <w:rFonts w:cstheme="minorHAnsi"/>
                <w:sz w:val="20"/>
                <w:szCs w:val="20"/>
              </w:rPr>
              <w:t xml:space="preserve">Blood loss </w:t>
            </w:r>
          </w:p>
        </w:tc>
      </w:tr>
      <w:tr w:rsidR="00183F9F" w:rsidRPr="00C70209" w14:paraId="41065527"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133170A1" w14:textId="173DF7F8"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Cole </w:t>
            </w:r>
            <w:r w:rsidRPr="00C70209">
              <w:rPr>
                <w:rFonts w:cs="Times New Roman"/>
                <w:szCs w:val="20"/>
              </w:rPr>
              <w:t>(</w:t>
            </w:r>
            <w:r w:rsidRPr="00C70209">
              <w:rPr>
                <w:rFonts w:cstheme="minorHAnsi"/>
                <w:szCs w:val="20"/>
              </w:rPr>
              <w:t>2003</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Cole&lt;/Author&gt;&lt;Year&gt;2003&lt;/Year&gt;&lt;RecNum&gt;859&lt;/RecNum&gt;&lt;DisplayText&gt;&lt;style face="superscript"&gt;384&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84</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6ABA951F"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12F7AECA" w14:textId="77777777" w:rsidR="00183F9F" w:rsidRPr="00C70209" w:rsidRDefault="00183F9F" w:rsidP="00082182">
            <w:pPr>
              <w:pStyle w:val="Tabletext"/>
              <w:rPr>
                <w:rStyle w:val="Emphasis"/>
                <w:rFonts w:cstheme="minorHAnsi"/>
                <w:szCs w:val="20"/>
                <w:vertAlign w:val="superscript"/>
              </w:rPr>
            </w:pPr>
            <w:r w:rsidRPr="00C70209">
              <w:rPr>
                <w:rStyle w:val="Emphasis"/>
                <w:rFonts w:cstheme="minorHAnsi"/>
                <w:szCs w:val="20"/>
              </w:rPr>
              <w:t xml:space="preserve">Adequate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42F93DC5" w14:textId="77777777" w:rsidR="00183F9F" w:rsidRPr="00C70209" w:rsidRDefault="00183F9F" w:rsidP="00082182">
            <w:pPr>
              <w:pStyle w:val="Tabletext"/>
              <w:rPr>
                <w:rFonts w:eastAsia="Times New Roman" w:cstheme="minorHAnsi"/>
                <w:szCs w:val="20"/>
              </w:rPr>
            </w:pPr>
            <w:r w:rsidRPr="00C70209">
              <w:rPr>
                <w:rFonts w:cstheme="minorHAnsi"/>
                <w:szCs w:val="20"/>
              </w:rPr>
              <w:t>Children undergoing surgical correction of primary or secondary scoliosis</w:t>
            </w:r>
          </w:p>
          <w:p w14:paraId="6EC385DB"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4</w:t>
            </w:r>
          </w:p>
        </w:tc>
        <w:tc>
          <w:tcPr>
            <w:tcW w:w="2059" w:type="dxa"/>
            <w:tcBorders>
              <w:top w:val="single" w:sz="4" w:space="0" w:color="auto"/>
              <w:left w:val="nil"/>
              <w:bottom w:val="single" w:sz="4" w:space="0" w:color="auto"/>
              <w:right w:val="single" w:sz="4" w:space="0" w:color="auto"/>
            </w:tcBorders>
            <w:shd w:val="clear" w:color="auto" w:fill="auto"/>
          </w:tcPr>
          <w:p w14:paraId="5DF313D9"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loading dose 240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xml:space="preserve"> followed by 56 mg/m2/hr continuous infusion (max 280 mg/m</w:t>
            </w:r>
            <w:r w:rsidRPr="00C70209">
              <w:rPr>
                <w:rFonts w:ascii="Arial Narrow" w:hAnsi="Arial Narrow" w:cstheme="minorHAnsi"/>
                <w:sz w:val="20"/>
                <w:szCs w:val="20"/>
                <w:vertAlign w:val="superscript"/>
              </w:rPr>
              <w:t>2</w:t>
            </w:r>
            <w:r w:rsidRPr="00C70209">
              <w:rPr>
                <w:rFonts w:ascii="Arial Narrow" w:hAnsi="Arial Narrow" w:cstheme="minorHAnsi"/>
                <w:sz w:val="20"/>
                <w:szCs w:val="20"/>
              </w:rPr>
              <w:t>)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514D5E3F" w14:textId="77777777" w:rsidR="00183F9F" w:rsidRPr="00C70209" w:rsidRDefault="00183F9F" w:rsidP="00082182">
            <w:pPr>
              <w:pStyle w:val="Tabletext"/>
              <w:rPr>
                <w:rFonts w:cstheme="minorHAnsi"/>
                <w:szCs w:val="20"/>
              </w:rPr>
            </w:pPr>
            <w:r w:rsidRPr="00C70209">
              <w:rPr>
                <w:rFonts w:cstheme="minorHAnsi"/>
                <w:szCs w:val="20"/>
              </w:rPr>
              <w:t>Mortality</w:t>
            </w:r>
          </w:p>
          <w:p w14:paraId="20257EBD"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597BE90F" w14:textId="77777777" w:rsidR="00183F9F" w:rsidRPr="00C70209" w:rsidRDefault="00183F9F" w:rsidP="00082182">
            <w:pPr>
              <w:pStyle w:val="Tabletext"/>
              <w:rPr>
                <w:rFonts w:cstheme="minorHAnsi"/>
                <w:szCs w:val="20"/>
              </w:rPr>
            </w:pPr>
            <w:r w:rsidRPr="00C70209">
              <w:rPr>
                <w:rFonts w:cstheme="minorHAnsi"/>
                <w:szCs w:val="20"/>
              </w:rPr>
              <w:t>Thromboembolic events</w:t>
            </w:r>
          </w:p>
          <w:p w14:paraId="01A8BA79"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188F6D4E"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2AFD7E8E" w14:textId="29DF3B56"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Florentino-Pineda </w:t>
            </w:r>
            <w:r w:rsidRPr="00C70209">
              <w:rPr>
                <w:rFonts w:cs="Times New Roman"/>
                <w:szCs w:val="20"/>
              </w:rPr>
              <w:t>(</w:t>
            </w:r>
            <w:r w:rsidRPr="00C70209">
              <w:rPr>
                <w:rFonts w:cstheme="minorHAnsi"/>
                <w:szCs w:val="20"/>
              </w:rPr>
              <w:t>2004</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85</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9ECD42B"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6D945381" w14:textId="77777777" w:rsidR="00183F9F" w:rsidRPr="00C70209" w:rsidRDefault="00183F9F" w:rsidP="00082182">
            <w:pPr>
              <w:pStyle w:val="Tabletext"/>
              <w:rPr>
                <w:rFonts w:eastAsia="Times New Roman" w:cstheme="minorHAnsi"/>
                <w:szCs w:val="20"/>
                <w:lang w:eastAsia="en-AU"/>
              </w:rPr>
            </w:pPr>
            <w:r w:rsidRPr="00C70209">
              <w:rPr>
                <w:rStyle w:val="Emphasis"/>
                <w:rFonts w:cstheme="minorHAnsi"/>
                <w:szCs w:val="20"/>
              </w:rPr>
              <w:t xml:space="preserve">Adequate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6E546C8E" w14:textId="77777777" w:rsidR="00183F9F" w:rsidRPr="00C70209" w:rsidRDefault="00183F9F" w:rsidP="00082182">
            <w:pPr>
              <w:pStyle w:val="Tabletext"/>
              <w:rPr>
                <w:rFonts w:eastAsia="Times New Roman" w:cstheme="minorHAnsi"/>
                <w:szCs w:val="20"/>
              </w:rPr>
            </w:pPr>
            <w:r w:rsidRPr="00C70209">
              <w:rPr>
                <w:rFonts w:cstheme="minorHAnsi"/>
                <w:szCs w:val="20"/>
              </w:rPr>
              <w:t>Children undergoing surgery for correction of idiopathic scoliosis</w:t>
            </w:r>
          </w:p>
          <w:p w14:paraId="37D5649E"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36</w:t>
            </w:r>
          </w:p>
        </w:tc>
        <w:tc>
          <w:tcPr>
            <w:tcW w:w="2059" w:type="dxa"/>
            <w:tcBorders>
              <w:top w:val="single" w:sz="4" w:space="0" w:color="auto"/>
              <w:left w:val="nil"/>
              <w:bottom w:val="single" w:sz="4" w:space="0" w:color="auto"/>
              <w:right w:val="single" w:sz="4" w:space="0" w:color="auto"/>
            </w:tcBorders>
            <w:shd w:val="clear" w:color="auto" w:fill="auto"/>
          </w:tcPr>
          <w:p w14:paraId="1081E3EF"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EACA loading dose 100 mg/kg followed by continuous infusion 10 mg/kg/hr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6211F5D4" w14:textId="77777777" w:rsidR="00183F9F" w:rsidRPr="00C70209" w:rsidRDefault="00183F9F" w:rsidP="00082182">
            <w:pPr>
              <w:pStyle w:val="Tabletext"/>
              <w:rPr>
                <w:rFonts w:cstheme="minorHAnsi"/>
                <w:szCs w:val="20"/>
              </w:rPr>
            </w:pPr>
            <w:r w:rsidRPr="00C70209">
              <w:rPr>
                <w:rFonts w:cstheme="minorHAnsi"/>
                <w:szCs w:val="20"/>
              </w:rPr>
              <w:t>Mortality</w:t>
            </w:r>
          </w:p>
          <w:p w14:paraId="6610B415"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29D98350"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D56DB89"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516109A0" w14:textId="1D3BF181"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Khoshhal </w:t>
            </w:r>
            <w:r w:rsidRPr="00C70209">
              <w:rPr>
                <w:rFonts w:cs="Times New Roman"/>
                <w:szCs w:val="20"/>
              </w:rPr>
              <w:t>(</w:t>
            </w:r>
            <w:r w:rsidRPr="00C70209">
              <w:rPr>
                <w:rFonts w:cstheme="minorHAnsi"/>
                <w:szCs w:val="20"/>
              </w:rPr>
              <w:t>2003</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86</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12BB131F"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2DD9577E" w14:textId="77777777" w:rsidR="00183F9F" w:rsidRPr="00C70209" w:rsidRDefault="00183F9F" w:rsidP="00082182">
            <w:pPr>
              <w:pStyle w:val="Tabletext"/>
              <w:rPr>
                <w:rFonts w:eastAsia="Times New Roman" w:cstheme="minorHAnsi"/>
                <w:szCs w:val="20"/>
                <w:vertAlign w:val="superscript"/>
                <w:lang w:eastAsia="en-AU"/>
              </w:rPr>
            </w:pPr>
            <w:r w:rsidRPr="00C70209">
              <w:rPr>
                <w:rStyle w:val="Emphasis"/>
                <w:rFonts w:cstheme="minorHAnsi"/>
                <w:szCs w:val="20"/>
              </w:rPr>
              <w:t xml:space="preserve">Adequate </w:t>
            </w:r>
            <w:r w:rsidRPr="00C70209">
              <w:rPr>
                <w:rStyle w:val="Emphasis"/>
                <w:rFonts w:cstheme="minorHAnsi"/>
                <w:szCs w:val="20"/>
                <w:vertAlign w:val="superscript"/>
              </w:rPr>
              <w:t>c</w:t>
            </w:r>
          </w:p>
        </w:tc>
        <w:tc>
          <w:tcPr>
            <w:tcW w:w="2051" w:type="dxa"/>
            <w:tcBorders>
              <w:top w:val="single" w:sz="4" w:space="0" w:color="auto"/>
              <w:left w:val="nil"/>
              <w:bottom w:val="single" w:sz="4" w:space="0" w:color="auto"/>
              <w:right w:val="single" w:sz="4" w:space="0" w:color="auto"/>
            </w:tcBorders>
            <w:shd w:val="clear" w:color="auto" w:fill="auto"/>
          </w:tcPr>
          <w:p w14:paraId="05FE3E57" w14:textId="77777777" w:rsidR="00183F9F" w:rsidRPr="00C70209" w:rsidRDefault="00183F9F" w:rsidP="00082182">
            <w:pPr>
              <w:pStyle w:val="Tabletext"/>
              <w:rPr>
                <w:rFonts w:eastAsia="Times New Roman" w:cstheme="minorHAnsi"/>
                <w:szCs w:val="20"/>
              </w:rPr>
            </w:pPr>
            <w:r w:rsidRPr="00C70209">
              <w:rPr>
                <w:rFonts w:cstheme="minorHAnsi"/>
                <w:szCs w:val="20"/>
              </w:rPr>
              <w:t>Adolescents undergoing surgery for correction of idiopathic scoliosis</w:t>
            </w:r>
          </w:p>
          <w:p w14:paraId="05AA409D"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3</w:t>
            </w:r>
          </w:p>
        </w:tc>
        <w:tc>
          <w:tcPr>
            <w:tcW w:w="2059" w:type="dxa"/>
            <w:tcBorders>
              <w:top w:val="single" w:sz="4" w:space="0" w:color="auto"/>
              <w:left w:val="nil"/>
              <w:bottom w:val="single" w:sz="4" w:space="0" w:color="auto"/>
              <w:right w:val="single" w:sz="4" w:space="0" w:color="auto"/>
            </w:tcBorders>
            <w:shd w:val="clear" w:color="auto" w:fill="auto"/>
          </w:tcPr>
          <w:p w14:paraId="6F7D7291"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aprotinin loading dose 4 mg/kg followed by continuous infusion 1 mg/kg/hr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3AA112F9" w14:textId="77777777" w:rsidR="00183F9F" w:rsidRPr="00C70209" w:rsidRDefault="00183F9F" w:rsidP="00082182">
            <w:pPr>
              <w:pStyle w:val="Tabletext"/>
              <w:rPr>
                <w:rFonts w:cstheme="minorHAnsi"/>
                <w:szCs w:val="20"/>
              </w:rPr>
            </w:pPr>
            <w:r w:rsidRPr="00C70209">
              <w:rPr>
                <w:rFonts w:cstheme="minorHAnsi"/>
                <w:szCs w:val="20"/>
              </w:rPr>
              <w:t>Mortality</w:t>
            </w:r>
          </w:p>
          <w:p w14:paraId="50619C51"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4BB6C2AA"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578C9BCF"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830E033" w14:textId="4655629B"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Neilipovitz </w:t>
            </w:r>
            <w:r w:rsidRPr="00C70209">
              <w:rPr>
                <w:rFonts w:cs="Times New Roman"/>
                <w:szCs w:val="20"/>
              </w:rPr>
              <w:t>(</w:t>
            </w:r>
            <w:r w:rsidRPr="00C70209">
              <w:rPr>
                <w:rFonts w:cstheme="minorHAnsi"/>
                <w:szCs w:val="20"/>
              </w:rPr>
              <w:t>2001</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87</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1615DEAB"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600C0D4D" w14:textId="77777777" w:rsidR="00183F9F" w:rsidRPr="00C70209" w:rsidRDefault="00183F9F" w:rsidP="00082182">
            <w:pPr>
              <w:pStyle w:val="Tabletext"/>
              <w:rPr>
                <w:rFonts w:eastAsia="Times New Roman" w:cstheme="minorHAnsi"/>
                <w:i/>
                <w:szCs w:val="20"/>
                <w:vertAlign w:val="superscript"/>
                <w:lang w:eastAsia="en-AU"/>
              </w:rPr>
            </w:pPr>
            <w:r w:rsidRPr="00C70209">
              <w:rPr>
                <w:rFonts w:cstheme="minorHAnsi"/>
                <w:i/>
                <w:szCs w:val="20"/>
              </w:rPr>
              <w:t>Double-blinded, adequate randomisation, allocation concealment unclear</w:t>
            </w:r>
          </w:p>
        </w:tc>
        <w:tc>
          <w:tcPr>
            <w:tcW w:w="2051" w:type="dxa"/>
            <w:tcBorders>
              <w:top w:val="single" w:sz="4" w:space="0" w:color="auto"/>
              <w:left w:val="nil"/>
              <w:bottom w:val="single" w:sz="4" w:space="0" w:color="auto"/>
              <w:right w:val="single" w:sz="4" w:space="0" w:color="auto"/>
            </w:tcBorders>
            <w:shd w:val="clear" w:color="auto" w:fill="auto"/>
          </w:tcPr>
          <w:p w14:paraId="4967323E" w14:textId="77777777" w:rsidR="00183F9F" w:rsidRPr="00C70209" w:rsidRDefault="00183F9F" w:rsidP="00082182">
            <w:pPr>
              <w:pStyle w:val="Tabletext"/>
              <w:rPr>
                <w:rFonts w:eastAsia="Times New Roman" w:cstheme="minorHAnsi"/>
                <w:szCs w:val="20"/>
              </w:rPr>
            </w:pPr>
            <w:r w:rsidRPr="00C70209">
              <w:rPr>
                <w:rFonts w:cstheme="minorHAnsi"/>
                <w:szCs w:val="20"/>
              </w:rPr>
              <w:t>Adolescents undergoing surgery for correction of primary or secondary scoliosis</w:t>
            </w:r>
          </w:p>
          <w:p w14:paraId="16FF4440"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0</w:t>
            </w:r>
          </w:p>
        </w:tc>
        <w:tc>
          <w:tcPr>
            <w:tcW w:w="2059" w:type="dxa"/>
            <w:tcBorders>
              <w:top w:val="single" w:sz="4" w:space="0" w:color="auto"/>
              <w:left w:val="nil"/>
              <w:bottom w:val="single" w:sz="4" w:space="0" w:color="auto"/>
              <w:right w:val="single" w:sz="4" w:space="0" w:color="auto"/>
            </w:tcBorders>
            <w:shd w:val="clear" w:color="auto" w:fill="auto"/>
          </w:tcPr>
          <w:p w14:paraId="59EA08EA"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loading dose 10 mg/kg followed by continuous infusion 1 mg/kg/hr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0264E5A8" w14:textId="77777777" w:rsidR="00183F9F" w:rsidRPr="00C70209" w:rsidRDefault="00183F9F" w:rsidP="00082182">
            <w:pPr>
              <w:pStyle w:val="Tabletext"/>
              <w:rPr>
                <w:rFonts w:cstheme="minorHAnsi"/>
                <w:szCs w:val="20"/>
              </w:rPr>
            </w:pPr>
            <w:r w:rsidRPr="00C70209">
              <w:rPr>
                <w:rFonts w:cstheme="minorHAnsi"/>
                <w:szCs w:val="20"/>
              </w:rPr>
              <w:t>Mortality</w:t>
            </w:r>
          </w:p>
          <w:p w14:paraId="73CB200A"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529920D0"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97C1318"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84242A5" w14:textId="1EF86013" w:rsidR="00183F9F" w:rsidRPr="00C70209" w:rsidRDefault="00183F9F" w:rsidP="000E261C">
            <w:pPr>
              <w:pStyle w:val="Tabletext"/>
              <w:rPr>
                <w:rStyle w:val="Emphasis"/>
                <w:szCs w:val="20"/>
              </w:rPr>
            </w:pPr>
            <w:r w:rsidRPr="00C70209">
              <w:rPr>
                <w:rFonts w:cstheme="minorHAnsi"/>
                <w:iCs/>
                <w:szCs w:val="20"/>
              </w:rPr>
              <w:t xml:space="preserve">Sethna </w:t>
            </w:r>
            <w:r w:rsidRPr="00C70209">
              <w:rPr>
                <w:rFonts w:cs="Times New Roman"/>
                <w:szCs w:val="20"/>
              </w:rPr>
              <w:t>(</w:t>
            </w:r>
            <w:r w:rsidRPr="00C70209">
              <w:rPr>
                <w:rFonts w:cstheme="minorHAnsi"/>
                <w:iCs/>
                <w:szCs w:val="20"/>
              </w:rPr>
              <w:t>2005</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88</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310383BE" w14:textId="77777777" w:rsidR="00183F9F" w:rsidRPr="00C70209" w:rsidRDefault="00183F9F" w:rsidP="00082182">
            <w:pPr>
              <w:pStyle w:val="Tabletext"/>
              <w:rPr>
                <w:rStyle w:val="Emphasis"/>
                <w:rFonts w:cstheme="minorHAnsi"/>
                <w:szCs w:val="20"/>
              </w:rPr>
            </w:pPr>
            <w:r w:rsidRPr="00C70209">
              <w:rPr>
                <w:rStyle w:val="Emphasis"/>
                <w:rFonts w:cstheme="minorHAnsi"/>
                <w:szCs w:val="20"/>
              </w:rPr>
              <w:t>RCT</w:t>
            </w:r>
          </w:p>
          <w:p w14:paraId="6EE1D4A8" w14:textId="77777777" w:rsidR="00183F9F" w:rsidRPr="00C70209" w:rsidRDefault="00183F9F" w:rsidP="00082182">
            <w:pPr>
              <w:pStyle w:val="Tabletext"/>
              <w:rPr>
                <w:rStyle w:val="Emphasis"/>
                <w:rFonts w:cstheme="minorHAnsi"/>
                <w:szCs w:val="20"/>
                <w:vertAlign w:val="superscript"/>
              </w:rPr>
            </w:pPr>
            <w:r w:rsidRPr="00C70209">
              <w:rPr>
                <w:rStyle w:val="Emphasis"/>
                <w:rFonts w:cstheme="minorHAnsi"/>
                <w:szCs w:val="20"/>
              </w:rPr>
              <w:t>Double-blinded, adequate randomisation, unclear allocation concealment</w:t>
            </w:r>
          </w:p>
        </w:tc>
        <w:tc>
          <w:tcPr>
            <w:tcW w:w="2051" w:type="dxa"/>
            <w:tcBorders>
              <w:top w:val="single" w:sz="4" w:space="0" w:color="auto"/>
              <w:left w:val="nil"/>
              <w:bottom w:val="single" w:sz="4" w:space="0" w:color="auto"/>
              <w:right w:val="single" w:sz="4" w:space="0" w:color="auto"/>
            </w:tcBorders>
            <w:shd w:val="clear" w:color="auto" w:fill="auto"/>
          </w:tcPr>
          <w:p w14:paraId="68A8198E" w14:textId="77777777" w:rsidR="00183F9F" w:rsidRPr="00C70209" w:rsidRDefault="00183F9F" w:rsidP="00082182">
            <w:pPr>
              <w:pStyle w:val="Tabletext"/>
              <w:rPr>
                <w:rFonts w:eastAsia="Times New Roman" w:cstheme="minorHAnsi"/>
                <w:szCs w:val="20"/>
              </w:rPr>
            </w:pPr>
            <w:r w:rsidRPr="00C70209">
              <w:rPr>
                <w:rFonts w:cstheme="minorHAnsi"/>
                <w:szCs w:val="20"/>
              </w:rPr>
              <w:t>Children and adolescents undergoing surgery for correction of primary or secondary scoliosis</w:t>
            </w:r>
          </w:p>
          <w:p w14:paraId="13E9456A"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4</w:t>
            </w:r>
          </w:p>
        </w:tc>
        <w:tc>
          <w:tcPr>
            <w:tcW w:w="2059" w:type="dxa"/>
            <w:tcBorders>
              <w:top w:val="single" w:sz="4" w:space="0" w:color="auto"/>
              <w:left w:val="nil"/>
              <w:bottom w:val="single" w:sz="4" w:space="0" w:color="auto"/>
              <w:right w:val="single" w:sz="4" w:space="0" w:color="auto"/>
            </w:tcBorders>
            <w:shd w:val="clear" w:color="auto" w:fill="auto"/>
          </w:tcPr>
          <w:p w14:paraId="7718AB67"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loading dose 100 mg/kg followed by continuous infusion 10 mg/kg/hr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08747B98" w14:textId="77777777" w:rsidR="00183F9F" w:rsidRPr="00C70209" w:rsidRDefault="00183F9F" w:rsidP="00082182">
            <w:pPr>
              <w:pStyle w:val="Tabletext"/>
              <w:rPr>
                <w:rFonts w:cstheme="minorHAnsi"/>
                <w:szCs w:val="20"/>
              </w:rPr>
            </w:pPr>
            <w:r w:rsidRPr="00C70209">
              <w:rPr>
                <w:rFonts w:cstheme="minorHAnsi"/>
                <w:szCs w:val="20"/>
              </w:rPr>
              <w:t>Mortality</w:t>
            </w:r>
          </w:p>
          <w:p w14:paraId="77B61C5B"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206ABA5C"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4A3D3756" w14:textId="77777777" w:rsidTr="00082182">
        <w:trPr>
          <w:cantSplit/>
        </w:trPr>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67F557FB" w14:textId="77777777" w:rsidR="00183F9F" w:rsidRPr="00C70209" w:rsidRDefault="00183F9F" w:rsidP="00082182">
            <w:pPr>
              <w:pStyle w:val="Tabletext"/>
              <w:rPr>
                <w:rFonts w:cstheme="minorHAnsi"/>
                <w:i/>
                <w:szCs w:val="20"/>
              </w:rPr>
            </w:pPr>
            <w:r w:rsidRPr="00C70209">
              <w:rPr>
                <w:rFonts w:cstheme="minorHAnsi"/>
                <w:i/>
                <w:szCs w:val="20"/>
              </w:rPr>
              <w:t>Craniofacial surgery</w:t>
            </w:r>
          </w:p>
        </w:tc>
      </w:tr>
      <w:tr w:rsidR="00183F9F" w:rsidRPr="00C70209" w14:paraId="12F9765D"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2980C173" w14:textId="01CB448D"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Dadure </w:t>
            </w:r>
            <w:r w:rsidRPr="00C70209">
              <w:rPr>
                <w:rFonts w:cs="Times New Roman"/>
                <w:szCs w:val="20"/>
              </w:rPr>
              <w:t>(</w:t>
            </w:r>
            <w:r w:rsidRPr="00C70209">
              <w:rPr>
                <w:rFonts w:cstheme="minorHAnsi"/>
                <w:szCs w:val="20"/>
              </w:rPr>
              <w:t>2011</w:t>
            </w:r>
            <w:r w:rsidRPr="00C70209">
              <w:rPr>
                <w:rFonts w:cs="Times New Roman"/>
                <w:szCs w:val="20"/>
              </w:rPr>
              <w:t>)</w:t>
            </w:r>
            <w:r w:rsidRPr="00C70209">
              <w:rPr>
                <w:rFonts w:cs="Times New Roman"/>
                <w:szCs w:val="20"/>
              </w:rPr>
              <w:fldChar w:fldCharType="begin">
                <w:fldData xml:space="preserve">PEVuZE5vdGU+PENpdGU+PEF1dGhvcj5EYWR1cmU8L0F1dGhvcj48WWVhcj4yMDExPC9ZZWFyPjxS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=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EYWR1cmU8L0F1dGhvcj48WWVhcj4yMDExPC9ZZWFyPjxS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=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89</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4B8A1F22"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0CD94AB3" w14:textId="77777777" w:rsidR="00183F9F" w:rsidRPr="00C70209" w:rsidRDefault="00183F9F" w:rsidP="00082182">
            <w:pPr>
              <w:pStyle w:val="Tabletext"/>
              <w:rPr>
                <w:rFonts w:eastAsia="Times New Roman" w:cstheme="minorHAnsi"/>
                <w:i/>
                <w:szCs w:val="20"/>
                <w:vertAlign w:val="superscript"/>
                <w:lang w:eastAsia="en-AU"/>
              </w:rPr>
            </w:pPr>
            <w:r w:rsidRPr="00C70209">
              <w:rPr>
                <w:rStyle w:val="Emphasis"/>
                <w:rFonts w:cstheme="minorHAnsi"/>
                <w:szCs w:val="20"/>
              </w:rPr>
              <w:t>Jadad composite scale</w:t>
            </w:r>
            <w:r w:rsidRPr="00C70209">
              <w:rPr>
                <w:rStyle w:val="Emphasis"/>
                <w:rFonts w:cstheme="minorHAnsi"/>
                <w:szCs w:val="20"/>
                <w:vertAlign w:val="superscript"/>
              </w:rPr>
              <w:t xml:space="preserve"> d</w:t>
            </w:r>
            <w:r w:rsidRPr="00C70209">
              <w:rPr>
                <w:rStyle w:val="Emphasis"/>
                <w:rFonts w:cstheme="minorHAnsi"/>
                <w:szCs w:val="20"/>
              </w:rPr>
              <w:t xml:space="preserve"> 5/5</w:t>
            </w:r>
          </w:p>
        </w:tc>
        <w:tc>
          <w:tcPr>
            <w:tcW w:w="2051" w:type="dxa"/>
            <w:tcBorders>
              <w:top w:val="single" w:sz="4" w:space="0" w:color="auto"/>
              <w:left w:val="nil"/>
              <w:bottom w:val="single" w:sz="4" w:space="0" w:color="auto"/>
              <w:right w:val="single" w:sz="4" w:space="0" w:color="auto"/>
            </w:tcBorders>
            <w:shd w:val="clear" w:color="auto" w:fill="auto"/>
          </w:tcPr>
          <w:p w14:paraId="0713655C" w14:textId="77777777" w:rsidR="00183F9F" w:rsidRPr="00C70209" w:rsidRDefault="00183F9F" w:rsidP="00082182">
            <w:pPr>
              <w:pStyle w:val="Tabletext"/>
              <w:rPr>
                <w:rFonts w:eastAsia="Times New Roman" w:cstheme="minorHAnsi"/>
                <w:szCs w:val="20"/>
              </w:rPr>
            </w:pPr>
            <w:r w:rsidRPr="00C70209">
              <w:rPr>
                <w:rFonts w:cstheme="minorHAnsi"/>
                <w:szCs w:val="20"/>
              </w:rPr>
              <w:t>Infants (median age 6.5 months) scheduled for surgical correction of craniosynostosis</w:t>
            </w:r>
          </w:p>
          <w:p w14:paraId="0E2433F8"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0</w:t>
            </w:r>
          </w:p>
        </w:tc>
        <w:tc>
          <w:tcPr>
            <w:tcW w:w="2059" w:type="dxa"/>
            <w:tcBorders>
              <w:top w:val="single" w:sz="4" w:space="0" w:color="auto"/>
              <w:left w:val="nil"/>
              <w:bottom w:val="single" w:sz="4" w:space="0" w:color="auto"/>
              <w:right w:val="single" w:sz="4" w:space="0" w:color="auto"/>
            </w:tcBorders>
            <w:shd w:val="clear" w:color="auto" w:fill="auto"/>
          </w:tcPr>
          <w:p w14:paraId="1DEA77C1"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15 mg/kg after induction of general anaesthesia + continuous infusion 1 mg/kg until skin closure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4700E59A"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08753185"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F62A1D0"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073E865C" w14:textId="4BD6A83A"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Goobie </w:t>
            </w:r>
            <w:r w:rsidRPr="00C70209">
              <w:rPr>
                <w:rFonts w:cs="Times New Roman"/>
                <w:szCs w:val="20"/>
              </w:rPr>
              <w:t>(</w:t>
            </w:r>
            <w:r w:rsidRPr="00C70209">
              <w:rPr>
                <w:rFonts w:cstheme="minorHAnsi"/>
                <w:szCs w:val="20"/>
              </w:rPr>
              <w:t>2011</w:t>
            </w:r>
            <w:r w:rsidRPr="00C70209">
              <w:rPr>
                <w:rFonts w:cs="Times New Roman"/>
                <w:szCs w:val="20"/>
              </w:rPr>
              <w:t>)</w:t>
            </w:r>
            <w:r w:rsidRPr="00C70209">
              <w:rPr>
                <w:rFonts w:cs="Times New Roman"/>
                <w:szCs w:val="20"/>
              </w:rPr>
              <w:fldChar w:fldCharType="begin">
                <w:fldData xml:space="preserve">PEVuZE5vdGU+PENpdGU+PEF1dGhvcj5Hb29iaWU8L0F1dGhvcj48WWVhcj4yMDExPC9ZZWFyPjxS
ZWNOdW0+ODgwPC9SZWNOdW0+PERpc3BsYXlUZXh0PjxzdHlsZSBmYWNlPSJzdXBlcnNjcmlwdCI+
Mzkw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Hb29iaWU8L0F1dGhvcj48WWVhcj4yMDExPC9ZZWFyPjxS
ZWNOdW0+ODgwPC9SZWNOdW0+PERpc3BsYXlUZXh0PjxzdHlsZSBmYWNlPSJzdXBlcnNjcmlwdCI+
Mzkw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0</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04B53039"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3607A20C" w14:textId="77777777" w:rsidR="00183F9F" w:rsidRPr="00C70209" w:rsidRDefault="00183F9F" w:rsidP="00082182">
            <w:pPr>
              <w:pStyle w:val="Tabletext"/>
              <w:rPr>
                <w:rFonts w:eastAsia="Times New Roman" w:cstheme="minorHAnsi"/>
                <w:i/>
                <w:szCs w:val="20"/>
                <w:vertAlign w:val="superscript"/>
                <w:lang w:eastAsia="en-AU"/>
              </w:rPr>
            </w:pPr>
            <w:r w:rsidRPr="00C70209">
              <w:rPr>
                <w:i/>
              </w:rPr>
              <w:t>Jadad composite scale</w:t>
            </w:r>
            <w:r w:rsidRPr="00C70209">
              <w:rPr>
                <w:i/>
                <w:vertAlign w:val="superscript"/>
              </w:rPr>
              <w:t>d</w:t>
            </w:r>
            <w:r w:rsidRPr="00C70209">
              <w:rPr>
                <w:i/>
              </w:rPr>
              <w:t xml:space="preserve"> </w:t>
            </w:r>
            <w:r w:rsidRPr="00C70209">
              <w:rPr>
                <w:rStyle w:val="Emphasis"/>
                <w:rFonts w:cstheme="minorHAnsi"/>
                <w:szCs w:val="20"/>
              </w:rPr>
              <w:t xml:space="preserve">5/5 </w:t>
            </w:r>
          </w:p>
        </w:tc>
        <w:tc>
          <w:tcPr>
            <w:tcW w:w="2051" w:type="dxa"/>
            <w:tcBorders>
              <w:top w:val="single" w:sz="4" w:space="0" w:color="auto"/>
              <w:left w:val="nil"/>
              <w:bottom w:val="single" w:sz="4" w:space="0" w:color="auto"/>
              <w:right w:val="single" w:sz="4" w:space="0" w:color="auto"/>
            </w:tcBorders>
            <w:shd w:val="clear" w:color="auto" w:fill="auto"/>
          </w:tcPr>
          <w:p w14:paraId="5DE067B2" w14:textId="77777777" w:rsidR="00183F9F" w:rsidRPr="00C70209" w:rsidRDefault="00183F9F" w:rsidP="00082182">
            <w:pPr>
              <w:pStyle w:val="Tabletext"/>
              <w:rPr>
                <w:rFonts w:eastAsia="Times New Roman" w:cstheme="minorHAnsi"/>
                <w:szCs w:val="20"/>
              </w:rPr>
            </w:pPr>
            <w:r w:rsidRPr="00C70209">
              <w:rPr>
                <w:rFonts w:cstheme="minorHAnsi"/>
                <w:szCs w:val="20"/>
              </w:rPr>
              <w:t>Infants and children aged 2 months to 6 years undergoing craniosynostosis reconstruction surgery</w:t>
            </w:r>
          </w:p>
          <w:p w14:paraId="04F7007E"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43</w:t>
            </w:r>
          </w:p>
        </w:tc>
        <w:tc>
          <w:tcPr>
            <w:tcW w:w="2059" w:type="dxa"/>
            <w:tcBorders>
              <w:top w:val="single" w:sz="4" w:space="0" w:color="auto"/>
              <w:left w:val="nil"/>
              <w:bottom w:val="single" w:sz="4" w:space="0" w:color="auto"/>
              <w:right w:val="single" w:sz="4" w:space="0" w:color="auto"/>
            </w:tcBorders>
            <w:shd w:val="clear" w:color="auto" w:fill="auto"/>
          </w:tcPr>
          <w:p w14:paraId="12DA99AC"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50 mg/kg followed by infusion of 5 mg/kg/hr versus placebo</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6746224A" w14:textId="77777777" w:rsidR="00183F9F" w:rsidRPr="00C70209" w:rsidRDefault="00183F9F" w:rsidP="00082182">
            <w:pPr>
              <w:pStyle w:val="Tabletext"/>
              <w:rPr>
                <w:rFonts w:cstheme="minorHAnsi"/>
                <w:szCs w:val="20"/>
              </w:rPr>
            </w:pPr>
            <w:r w:rsidRPr="00C70209">
              <w:rPr>
                <w:rFonts w:cstheme="minorHAnsi"/>
                <w:szCs w:val="20"/>
              </w:rPr>
              <w:t>Transfusion volume</w:t>
            </w:r>
          </w:p>
          <w:p w14:paraId="089E63AD"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8648CBC" w14:textId="77777777" w:rsidTr="00082182">
        <w:trPr>
          <w:cantSplit/>
          <w:trHeight w:val="287"/>
        </w:trPr>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45E68AB8" w14:textId="77777777" w:rsidR="00183F9F" w:rsidRPr="00C70209" w:rsidRDefault="00183F9F" w:rsidP="00082182">
            <w:pPr>
              <w:pStyle w:val="Tabletext"/>
              <w:rPr>
                <w:rStyle w:val="Emphasis"/>
              </w:rPr>
            </w:pPr>
            <w:r w:rsidRPr="00C70209">
              <w:rPr>
                <w:rStyle w:val="Emphasis"/>
              </w:rPr>
              <w:t>ENT surgery</w:t>
            </w:r>
          </w:p>
        </w:tc>
      </w:tr>
      <w:tr w:rsidR="00183F9F" w:rsidRPr="00C70209" w14:paraId="6A05DB00" w14:textId="77777777" w:rsidTr="00082182">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0477E49D" w14:textId="78FF9F49" w:rsidR="00183F9F" w:rsidRPr="00C70209" w:rsidRDefault="00183F9F" w:rsidP="000E261C">
            <w:pPr>
              <w:pStyle w:val="Tabletext"/>
              <w:rPr>
                <w:rFonts w:cstheme="minorHAnsi"/>
                <w:szCs w:val="20"/>
              </w:rPr>
            </w:pPr>
            <w:r w:rsidRPr="00C70209">
              <w:rPr>
                <w:rFonts w:cstheme="minorHAnsi"/>
                <w:szCs w:val="20"/>
              </w:rPr>
              <w:t xml:space="preserve">Albirmawy </w:t>
            </w:r>
            <w:r w:rsidRPr="00C70209">
              <w:rPr>
                <w:rFonts w:cs="Times New Roman"/>
                <w:szCs w:val="20"/>
              </w:rPr>
              <w:t>(</w:t>
            </w:r>
            <w:r w:rsidRPr="00C70209">
              <w:rPr>
                <w:rFonts w:cstheme="minorHAnsi"/>
                <w:szCs w:val="20"/>
              </w:rPr>
              <w:t>2013</w:t>
            </w:r>
            <w:r w:rsidRPr="00C70209">
              <w:rPr>
                <w:rFonts w:cs="Times New Roman"/>
                <w:szCs w:val="20"/>
              </w:rPr>
              <w:t>)</w:t>
            </w:r>
            <w:r w:rsidRPr="00C70209">
              <w:rPr>
                <w:rFonts w:cs="Times New Roman"/>
                <w:szCs w:val="20"/>
              </w:rPr>
              <w:fldChar w:fldCharType="begin">
                <w:fldData xml:space="preserve">PEVuZE5vdGU+PENpdGU+PEF1dGhvcj5BbGJpcm1hd3k8L0F1dGhvcj48WWVhcj4yMDEzPC9ZZWFy
PjxSZWNOdW0+ODQyPC9SZWNOdW0+PERpc3BsYXlUZXh0PjxzdHlsZSBmYWNlPSJzdXBlcnNjcmlw
dCI+Mzkx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BbGJpcm1hd3k8L0F1dGhvcj48WWVhcj4yMDEzPC9ZZWFy
PjxSZWNOdW0+ODQyPC9SZWNOdW0+PERpc3BsYXlUZXh0PjxzdHlsZSBmYWNlPSJzdXBlcnNjcmlw
dCI+Mzkx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1</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068A061F" w14:textId="77777777" w:rsidR="00183F9F" w:rsidRPr="00C70209" w:rsidRDefault="00183F9F" w:rsidP="00082182">
            <w:pPr>
              <w:pStyle w:val="Tabletext"/>
              <w:rPr>
                <w:rFonts w:cstheme="minorHAnsi"/>
                <w:szCs w:val="20"/>
              </w:rPr>
            </w:pPr>
            <w:r w:rsidRPr="00C70209">
              <w:rPr>
                <w:rFonts w:cstheme="minorHAnsi"/>
                <w:szCs w:val="20"/>
              </w:rPr>
              <w:t>RCT</w:t>
            </w:r>
          </w:p>
          <w:p w14:paraId="781997BE" w14:textId="77777777" w:rsidR="00183F9F" w:rsidRPr="00C70209" w:rsidRDefault="00183F9F" w:rsidP="00082182">
            <w:pPr>
              <w:pStyle w:val="Tabletext"/>
              <w:rPr>
                <w:rFonts w:cstheme="minorHAnsi"/>
                <w:i/>
                <w:szCs w:val="20"/>
                <w:vertAlign w:val="superscript"/>
              </w:rPr>
            </w:pPr>
            <w:r w:rsidRPr="00C70209">
              <w:rPr>
                <w:rFonts w:cstheme="minorHAnsi"/>
                <w:i/>
                <w:szCs w:val="20"/>
              </w:rPr>
              <w:t xml:space="preserve">Unclear allocation concealment </w:t>
            </w:r>
          </w:p>
        </w:tc>
        <w:tc>
          <w:tcPr>
            <w:tcW w:w="2051" w:type="dxa"/>
            <w:tcBorders>
              <w:top w:val="single" w:sz="4" w:space="0" w:color="auto"/>
              <w:left w:val="nil"/>
              <w:bottom w:val="single" w:sz="4" w:space="0" w:color="auto"/>
              <w:right w:val="single" w:sz="4" w:space="0" w:color="auto"/>
            </w:tcBorders>
            <w:shd w:val="clear" w:color="auto" w:fill="auto"/>
          </w:tcPr>
          <w:p w14:paraId="08DF54FB" w14:textId="77777777" w:rsidR="00183F9F" w:rsidRPr="00C70209" w:rsidRDefault="00183F9F" w:rsidP="00082182">
            <w:pPr>
              <w:pStyle w:val="Tabletext"/>
              <w:rPr>
                <w:rFonts w:cstheme="minorHAnsi"/>
                <w:szCs w:val="20"/>
              </w:rPr>
            </w:pPr>
            <w:r w:rsidRPr="00C70209">
              <w:rPr>
                <w:rFonts w:cstheme="minorHAnsi"/>
                <w:szCs w:val="20"/>
              </w:rPr>
              <w:t>Children undergoing primary isolated adenoidectomy</w:t>
            </w:r>
          </w:p>
          <w:p w14:paraId="7ACBC585" w14:textId="77777777" w:rsidR="00183F9F" w:rsidRPr="00C70209" w:rsidRDefault="00183F9F" w:rsidP="00082182">
            <w:pPr>
              <w:pStyle w:val="Tabletext"/>
              <w:rPr>
                <w:rFonts w:cstheme="minorHAnsi"/>
                <w:szCs w:val="20"/>
              </w:rPr>
            </w:pPr>
            <w:r w:rsidRPr="00C70209">
              <w:rPr>
                <w:rFonts w:cstheme="minorHAnsi"/>
                <w:szCs w:val="20"/>
              </w:rPr>
              <w:t>N=400</w:t>
            </w:r>
          </w:p>
        </w:tc>
        <w:tc>
          <w:tcPr>
            <w:tcW w:w="2059" w:type="dxa"/>
            <w:tcBorders>
              <w:top w:val="single" w:sz="4" w:space="0" w:color="auto"/>
              <w:left w:val="nil"/>
              <w:bottom w:val="single" w:sz="4" w:space="0" w:color="auto"/>
              <w:right w:val="single" w:sz="4" w:space="0" w:color="auto"/>
            </w:tcBorders>
            <w:shd w:val="clear" w:color="auto" w:fill="auto"/>
          </w:tcPr>
          <w:p w14:paraId="76658330"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Topical TXA (100 mg diluted in 10 mL saline) (n=200) versus placebo (n=200)</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2F66BCA7" w14:textId="77777777" w:rsidR="00183F9F" w:rsidRPr="00C70209" w:rsidRDefault="00183F9F" w:rsidP="00082182">
            <w:pPr>
              <w:pStyle w:val="Tabletext"/>
              <w:rPr>
                <w:rFonts w:cstheme="minorHAnsi"/>
                <w:szCs w:val="20"/>
              </w:rPr>
            </w:pPr>
            <w:r w:rsidRPr="00C70209">
              <w:rPr>
                <w:rFonts w:cstheme="minorHAnsi"/>
                <w:szCs w:val="20"/>
              </w:rPr>
              <w:t>Transfusion incidence</w:t>
            </w:r>
          </w:p>
          <w:p w14:paraId="13602205" w14:textId="77777777" w:rsidR="00183F9F" w:rsidRPr="00C70209" w:rsidRDefault="00183F9F" w:rsidP="00082182">
            <w:pPr>
              <w:pStyle w:val="Tabletext"/>
              <w:rPr>
                <w:rFonts w:cstheme="minorHAnsi"/>
                <w:szCs w:val="20"/>
              </w:rPr>
            </w:pPr>
            <w:r w:rsidRPr="00C70209">
              <w:rPr>
                <w:rFonts w:cstheme="minorHAnsi"/>
                <w:szCs w:val="20"/>
              </w:rPr>
              <w:t>Blood loss</w:t>
            </w:r>
          </w:p>
        </w:tc>
      </w:tr>
    </w:tbl>
    <w:p w14:paraId="7DAF903F" w14:textId="77777777" w:rsidR="00183F9F" w:rsidRPr="00C70209" w:rsidRDefault="00183F9F" w:rsidP="00082182">
      <w:pPr>
        <w:pStyle w:val="TableFigNotes0"/>
      </w:pPr>
      <w:r w:rsidRPr="00C70209">
        <w:t>BSA, bovine serum albumin; CHD, congenital heart disease; CPB, cardiopulmonary bypass; EACA, epsilon-aminocaproic acid; ENT, ear nose throat; FFP, fresh frozen plasma; IV, intravenous; KIU, kilo international unit; RCT, randomised controlled trial; TXA, tranexamic acid</w:t>
      </w:r>
    </w:p>
    <w:p w14:paraId="533DCDC0" w14:textId="77777777" w:rsidR="00183F9F" w:rsidRPr="00C70209" w:rsidRDefault="00183F9F" w:rsidP="00082182">
      <w:pPr>
        <w:pStyle w:val="TableFigNotes0"/>
      </w:pPr>
      <w:r w:rsidRPr="00C70209">
        <w:rPr>
          <w:b/>
        </w:rPr>
        <w:t>a.</w:t>
      </w:r>
      <w:r w:rsidRPr="00C70209">
        <w:t xml:space="preserve"> A number of studies by Boldt have been retracted due to research misconduct, including lack of ethics approval and false data. While the included studies have not been formally retracted, care should be taken in the interpretation of analysis involving this study.</w:t>
      </w:r>
    </w:p>
    <w:p w14:paraId="050B2B2D" w14:textId="77777777" w:rsidR="00183F9F" w:rsidRPr="00C70209" w:rsidRDefault="00183F9F" w:rsidP="00082182">
      <w:pPr>
        <w:pStyle w:val="TableFigNotes0"/>
      </w:pPr>
      <w:r w:rsidRPr="00C70209">
        <w:rPr>
          <w:b/>
        </w:rPr>
        <w:t>b.</w:t>
      </w:r>
      <w:r w:rsidRPr="00C70209">
        <w:t xml:space="preserve"> Jadad score (maximum out of 6). Good quality trials scored 5 or 6 out of 6.</w:t>
      </w:r>
    </w:p>
    <w:p w14:paraId="18840A75" w14:textId="77511F3A" w:rsidR="00183F9F" w:rsidRPr="00C70209" w:rsidRDefault="00183F9F" w:rsidP="00082182">
      <w:pPr>
        <w:pStyle w:val="TableFigNotes0"/>
      </w:pPr>
      <w:r w:rsidRPr="00C70209">
        <w:rPr>
          <w:b/>
        </w:rPr>
        <w:t>c.</w:t>
      </w:r>
      <w:r w:rsidRPr="00C70209">
        <w:t xml:space="preserve"> Overall assessment using Cochrane Collaboration ‘Risk of Bias’ Tool.</w:t>
      </w:r>
    </w:p>
    <w:p w14:paraId="1C91EB52" w14:textId="7E27E55C" w:rsidR="00183F9F" w:rsidRPr="00C70209" w:rsidRDefault="00183F9F" w:rsidP="00082182">
      <w:pPr>
        <w:pStyle w:val="TableFigNotes18"/>
      </w:pPr>
      <w:r w:rsidRPr="00C70209">
        <w:rPr>
          <w:b/>
        </w:rPr>
        <w:t xml:space="preserve">d. </w:t>
      </w:r>
      <w:r w:rsidRPr="00C70209">
        <w:t>Jadad composite scale (maximum out of 5). Good quality trials scored 3–5 out of 5.</w:t>
      </w:r>
    </w:p>
    <w:p w14:paraId="31B4D00E" w14:textId="12F0201C" w:rsidR="00B74CA5" w:rsidRPr="00C70209" w:rsidRDefault="00B74CA5" w:rsidP="00B74CA5">
      <w:pPr>
        <w:pStyle w:val="BodyText"/>
      </w:pPr>
      <w:r w:rsidRPr="00C70209">
        <w:t>The systematic review and hand-searching process identified 13 additional Level II studies that assessed the safety and effectiveness of antifibrinolytics (aprotinin, TXA or EACA) compared with no antifibrinolytics in paediatric patients undergoing surgery (</w:t>
      </w:r>
      <w:r w:rsidRPr="00C70209">
        <w:rPr>
          <w:b/>
        </w:rPr>
        <w:t>Appendix C, Volume 2</w:t>
      </w:r>
      <w:r w:rsidRPr="00C70209">
        <w:t xml:space="preserve">). Studies were in patients undergoing either cardiac, scoliosis, craniofacial or ENT surgery. </w:t>
      </w:r>
      <w:r w:rsidRPr="00C70209">
        <w:rPr>
          <w:b/>
        </w:rPr>
        <w:fldChar w:fldCharType="begin"/>
      </w:r>
      <w:r w:rsidRPr="00C70209">
        <w:rPr>
          <w:b/>
        </w:rPr>
        <w:instrText xml:space="preserve"> REF _Ref419460617 \h  \* MERGEFORMAT </w:instrText>
      </w:r>
      <w:r w:rsidRPr="00C70209">
        <w:rPr>
          <w:b/>
        </w:rPr>
      </w:r>
      <w:r w:rsidRPr="00C70209">
        <w:rPr>
          <w:b/>
        </w:rPr>
        <w:fldChar w:fldCharType="separate"/>
      </w:r>
      <w:r w:rsidR="000F7A9B" w:rsidRPr="000F7A9B">
        <w:rPr>
          <w:b/>
        </w:rPr>
        <w:t>Table 3.4.23</w:t>
      </w:r>
      <w:r w:rsidRPr="00C70209">
        <w:rPr>
          <w:b/>
        </w:rPr>
        <w:fldChar w:fldCharType="end"/>
      </w:r>
      <w:r w:rsidRPr="00C70209">
        <w:t xml:space="preserve"> summarises the main characteristics of the additional Level II studies identified and assessed in this review.</w:t>
      </w:r>
    </w:p>
    <w:p w14:paraId="009E7032" w14:textId="77777777" w:rsidR="00B74CA5" w:rsidRPr="00C70209" w:rsidRDefault="00B74CA5" w:rsidP="00B74CA5">
      <w:pPr>
        <w:pStyle w:val="H7"/>
      </w:pPr>
      <w:r w:rsidRPr="00C70209">
        <w:t>Cardiac surgery</w:t>
      </w:r>
    </w:p>
    <w:p w14:paraId="5942F01A" w14:textId="5B96ECD6" w:rsidR="00B74CA5" w:rsidRPr="00C70209" w:rsidRDefault="00B74CA5" w:rsidP="00B74CA5">
      <w:pPr>
        <w:pStyle w:val="BodyText"/>
      </w:pPr>
      <w:r w:rsidRPr="00C70209">
        <w:t>Seven additional Level II studies (Aggarwal 2012, Coniff 1998, Ferreira 2010, Flaujac 2007, Sarupria 2013, Singh 2001, Vacharaksa 2002) provided evidence for paediatric patients undergoing cardiac surgery. Four studies assessed the effects of aprotinin (Coniff 1998, Ferreira 2010, Flaujac 2007, Singh 2001), two studies assessed TXA (Aggarwal 2012, Vacharaksa 2002) and one study assessed EACA (Sarupria 2013).</w:t>
      </w:r>
    </w:p>
    <w:p w14:paraId="7801E94A" w14:textId="77777777" w:rsidR="00B74CA5" w:rsidRPr="00C70209" w:rsidRDefault="00B74CA5" w:rsidP="00B74CA5">
      <w:pPr>
        <w:pStyle w:val="BodyText"/>
        <w:rPr>
          <w:rFonts w:cs="Calibri"/>
        </w:rPr>
      </w:pPr>
      <w:r w:rsidRPr="00C70209">
        <w:rPr>
          <w:rFonts w:cs="Calibri"/>
        </w:rPr>
        <w:t>Arrgarwall (2012) was a fair-quality RCT conducted in a single centre in India that involved 80 paediatric patients aged 1–12 years with tetralogy of Fallot undergoing intracardiac repair. The study aimed to examine the effect of TXA on blood loss and coagulation parameters.</w:t>
      </w:r>
    </w:p>
    <w:p w14:paraId="7C5FAB00" w14:textId="3F6D9905" w:rsidR="00B74CA5" w:rsidRPr="00C70209" w:rsidRDefault="00B74CA5" w:rsidP="00B74CA5">
      <w:pPr>
        <w:pStyle w:val="BodyText"/>
      </w:pPr>
      <w:r w:rsidRPr="00C70209">
        <w:t>Coniff (1998) was a compassionate-use study that compared aprotinin (high</w:t>
      </w:r>
      <w:r w:rsidR="00363BA0" w:rsidRPr="00C70209">
        <w:t>-</w:t>
      </w:r>
      <w:r w:rsidRPr="00C70209">
        <w:t>dose, low</w:t>
      </w:r>
      <w:r w:rsidR="00BB008C" w:rsidRPr="00C70209">
        <w:t>-</w:t>
      </w:r>
      <w:r w:rsidRPr="00C70209">
        <w:t>dose and pump prime only) with placebo in 116 paediatric patients undergoing surgery with CPB and an increased risk of bleeding. The method of randomisation and blinding were not reported, and there were only three patients aged ≤1 year randomised to high</w:t>
      </w:r>
      <w:r w:rsidR="00363BA0" w:rsidRPr="00C70209">
        <w:t>-</w:t>
      </w:r>
      <w:r w:rsidRPr="00C70209">
        <w:t>dose aprotinin, which may have distorted results. Also, as a compassionate-use study, the methods for monitoring the trial were not as formal as a conventional RCT; therefore, care should be taken when interpreting results.</w:t>
      </w:r>
    </w:p>
    <w:p w14:paraId="7D300739" w14:textId="4808B5AB" w:rsidR="00B74CA5" w:rsidRPr="00C70209" w:rsidRDefault="00B74CA5" w:rsidP="00B74CA5">
      <w:pPr>
        <w:pStyle w:val="BodyText"/>
      </w:pPr>
      <w:r w:rsidRPr="00C70209">
        <w:t>Ferreira (2010) was a poor-quality RCT conducted in a single centre in Brazil. The study enrolled 19 paediatric patients aged 1 month to 4 years scheduled for cardiac surgery with CPB, and aimed to examine the effect of aprotinin compared with no aprotinin on clinical outcomes, including transfusion volume and incidence. The method of randomisation was not reported and the study was not blinded.</w:t>
      </w:r>
    </w:p>
    <w:p w14:paraId="36920906" w14:textId="112E387E" w:rsidR="00B74CA5" w:rsidRPr="00C70209" w:rsidRDefault="00B74CA5" w:rsidP="00B74CA5">
      <w:pPr>
        <w:pStyle w:val="BodyText"/>
        <w:rPr>
          <w:rFonts w:ascii="Arial Narrow" w:eastAsia="Arial Unicode MS" w:hAnsi="Arial Narrow" w:cs="Arial"/>
          <w:bCs/>
          <w:sz w:val="20"/>
          <w:szCs w:val="20"/>
          <w:lang w:eastAsia="ja-JP"/>
        </w:rPr>
      </w:pPr>
      <w:r w:rsidRPr="00C70209">
        <w:rPr>
          <w:lang w:eastAsia="en-GB"/>
        </w:rPr>
        <w:t xml:space="preserve">Flaujac (2007) was a poor-quality RCT conducted in a single centre in France that included </w:t>
      </w:r>
      <w:r w:rsidRPr="00C70209">
        <w:t xml:space="preserve">nine newborns aged ≤1 month and 11 infants aged 2–36 months </w:t>
      </w:r>
      <w:r w:rsidRPr="00C70209">
        <w:rPr>
          <w:lang w:eastAsia="en-GB"/>
        </w:rPr>
        <w:t>undergoing primary corrective cardiac surgery with CPB. The study aimed to assess the</w:t>
      </w:r>
      <w:r w:rsidRPr="00C70209">
        <w:t xml:space="preserve"> </w:t>
      </w:r>
      <w:r w:rsidRPr="00C70209">
        <w:rPr>
          <w:lang w:eastAsia="en-GB"/>
        </w:rPr>
        <w:t>effect of high</w:t>
      </w:r>
      <w:r w:rsidR="00363BA0" w:rsidRPr="00C70209">
        <w:rPr>
          <w:lang w:eastAsia="en-GB"/>
        </w:rPr>
        <w:t>-</w:t>
      </w:r>
      <w:r w:rsidRPr="00C70209">
        <w:rPr>
          <w:lang w:eastAsia="en-GB"/>
        </w:rPr>
        <w:t>dose aprotinin compared with no aprotinin on platelet function, postoperative blood loss and transfusion requirements.</w:t>
      </w:r>
    </w:p>
    <w:p w14:paraId="1B70F3A3" w14:textId="3539E54F" w:rsidR="00B74CA5" w:rsidRPr="00C70209" w:rsidRDefault="00B74CA5" w:rsidP="00B74CA5">
      <w:pPr>
        <w:pStyle w:val="BodyText"/>
        <w:rPr>
          <w:rFonts w:cs="Calibri"/>
        </w:rPr>
      </w:pPr>
      <w:r w:rsidRPr="00C70209">
        <w:rPr>
          <w:rFonts w:cs="Calibri"/>
        </w:rPr>
        <w:t>Sarupria (2013) enrolled 120 paediatric patients undergoing cardiac surgery with CPB for tetralogy of Fallot. The authors examined the effect of high</w:t>
      </w:r>
      <w:r w:rsidR="00363BA0" w:rsidRPr="00C70209">
        <w:rPr>
          <w:rFonts w:cs="Calibri"/>
        </w:rPr>
        <w:t>-</w:t>
      </w:r>
      <w:r w:rsidRPr="00C70209">
        <w:rPr>
          <w:rFonts w:cs="Calibri"/>
        </w:rPr>
        <w:t>dose EACA, compared to low</w:t>
      </w:r>
      <w:r w:rsidR="00BB008C" w:rsidRPr="00C70209">
        <w:rPr>
          <w:rFonts w:cs="Calibri"/>
        </w:rPr>
        <w:t>-</w:t>
      </w:r>
      <w:r w:rsidRPr="00C70209">
        <w:rPr>
          <w:rFonts w:cs="Calibri"/>
        </w:rPr>
        <w:t>dose EACA, compared to placebo.</w:t>
      </w:r>
    </w:p>
    <w:p w14:paraId="573F807E" w14:textId="091ECFA2" w:rsidR="00B74CA5" w:rsidRPr="00C70209" w:rsidRDefault="00B74CA5" w:rsidP="00B74CA5">
      <w:pPr>
        <w:pStyle w:val="BodyText"/>
      </w:pPr>
      <w:r w:rsidRPr="00C70209">
        <w:t>Singh (2001) was a fair-quality RCT conducted in India that examined the effect of aprotinin (two doses or one dose) compared with no aprotinin on total blood loss and transfusion requirement. The study enrolled 75 paediatric cyanotic patients tetralogy of Fallot undergoing cardiac surgery with CPB.</w:t>
      </w:r>
    </w:p>
    <w:p w14:paraId="3A31382B" w14:textId="7E103BB6" w:rsidR="00B74CA5" w:rsidRPr="00C70209" w:rsidRDefault="00B74CA5" w:rsidP="00B74CA5">
      <w:pPr>
        <w:pStyle w:val="BodyText"/>
      </w:pPr>
      <w:r w:rsidRPr="00C70209">
        <w:t>Vacharaksa (2002) enrolled 62 paediatric patients with cyanotic CHD and a right-to-left shunt undergoing open-heart surgery. The authors examined the effect of TXA administered at the end of CPB with placebo at the end of CPB. All patients were treated with TXA after induction of anaesthesia.</w:t>
      </w:r>
    </w:p>
    <w:p w14:paraId="0D448DA9" w14:textId="4FCFA85B" w:rsidR="00B74CA5" w:rsidRPr="00C70209" w:rsidRDefault="00B74CA5" w:rsidP="00B74CA5">
      <w:pPr>
        <w:pStyle w:val="H7"/>
      </w:pPr>
      <w:r w:rsidRPr="00C70209">
        <w:t>Scoliosis surgery</w:t>
      </w:r>
    </w:p>
    <w:p w14:paraId="19FB3D2D" w14:textId="77777777" w:rsidR="00B74CA5" w:rsidRPr="00C70209" w:rsidRDefault="00B74CA5" w:rsidP="00B74CA5">
      <w:pPr>
        <w:pStyle w:val="BodyText"/>
      </w:pPr>
      <w:r w:rsidRPr="00C70209">
        <w:t>Two additional Level II studies (Thompson 2005, Verma 2014) provided evidence for paediatric patients undergoing scoliosis surgery. Thompson (2005) was a poor-quality RCT of 36 children aged 11–18 years with idiopathic scoliosis who were scheduled for posterior spinal fusion. The authors examined the effect of EACA compared to no treatment on transfusion volume or incidence and blood loss. Verma (2014) was a good-quality three-armed RCT of 125 patients with adolescent idiopathic scoliosis who were scheduled for posterior spinal arthrodesis. The authors examined the effect of TXA or EACA compared to placebo on blood loss and drain output.</w:t>
      </w:r>
    </w:p>
    <w:p w14:paraId="5666A457" w14:textId="77777777" w:rsidR="00B74CA5" w:rsidRPr="00C70209" w:rsidRDefault="00B74CA5" w:rsidP="00B74CA5">
      <w:pPr>
        <w:pStyle w:val="BodyText"/>
        <w:rPr>
          <w:lang w:eastAsia="en-GB"/>
        </w:rPr>
      </w:pPr>
      <w:r w:rsidRPr="00C70209">
        <w:rPr>
          <w:lang w:eastAsia="en-GB"/>
        </w:rPr>
        <w:t>The RCT by Thompson (2005) examined the effect of EACA in paediatric patients aged 11–18 years with idiopathic scoliosis who were scheduled for posterior spinal fusion.</w:t>
      </w:r>
    </w:p>
    <w:p w14:paraId="3ABB71E7" w14:textId="6C7A92D5" w:rsidR="00B74CA5" w:rsidRPr="00C70209" w:rsidRDefault="00B74CA5" w:rsidP="00B74CA5">
      <w:pPr>
        <w:pStyle w:val="H7"/>
      </w:pPr>
      <w:r w:rsidRPr="00C70209">
        <w:t>Craniofacial surgery</w:t>
      </w:r>
    </w:p>
    <w:p w14:paraId="440D6BA8" w14:textId="355FE52C" w:rsidR="00B74CA5" w:rsidRPr="00C70209" w:rsidRDefault="003D6E0C" w:rsidP="00B74CA5">
      <w:pPr>
        <w:pStyle w:val="BodyText"/>
      </w:pPr>
      <w:r w:rsidRPr="00C70209">
        <w:t xml:space="preserve">Three </w:t>
      </w:r>
      <w:r w:rsidR="00B74CA5" w:rsidRPr="00C70209">
        <w:t>additional Level II studies (Ahmed 2014, D’Errico 2003</w:t>
      </w:r>
      <w:r w:rsidRPr="00C70209">
        <w:t>, Hanna 2010</w:t>
      </w:r>
      <w:r w:rsidR="00B74CA5" w:rsidRPr="00C70209">
        <w:t xml:space="preserve">) provided evidence for paediatric patients undergoing craniofacial surgery. </w:t>
      </w:r>
      <w:r w:rsidRPr="00C70209">
        <w:t xml:space="preserve">Two </w:t>
      </w:r>
      <w:r w:rsidR="00B74CA5" w:rsidRPr="00C70209">
        <w:t xml:space="preserve">studies </w:t>
      </w:r>
      <w:r w:rsidRPr="00C70209">
        <w:t xml:space="preserve">(Ahmed 2014, D’Errico 2003) </w:t>
      </w:r>
      <w:r w:rsidR="00B74CA5" w:rsidRPr="00C70209">
        <w:t>examined the effect of intravenous aprotinin compared to placebo. Ahmed (2014) was a fair-quality RCT of 26 paediatric patients aged 1 month to 3 years undergoing major reconstructive craniofacial surgery. Outcomes included mortality, blood product transfusion incidence and volume, thrombotic complications and drain output. D’Errico (2003) was a good-quality RCT conducted in the USA that involved 39 paediatric patients aged 1 month to 12 years undergoing craniofacial reconstruction for cranial vault reshaping or frontal orbital advancement.</w:t>
      </w:r>
    </w:p>
    <w:p w14:paraId="5E2FB8CE" w14:textId="3AE7A320" w:rsidR="003D6E0C" w:rsidRPr="00C70209" w:rsidRDefault="003D6E0C" w:rsidP="003D6E0C">
      <w:pPr>
        <w:pStyle w:val="BodyText"/>
      </w:pPr>
      <w:r w:rsidRPr="00C70209">
        <w:t>The third</w:t>
      </w:r>
      <w:r w:rsidR="00616243" w:rsidRPr="00C70209">
        <w:t xml:space="preserve"> study (</w:t>
      </w:r>
      <w:r w:rsidRPr="00C70209">
        <w:t>Hanna 2010</w:t>
      </w:r>
      <w:r w:rsidR="00616243" w:rsidRPr="00C70209">
        <w:t xml:space="preserve">) </w:t>
      </w:r>
      <w:r w:rsidRPr="00C70209">
        <w:t>was not included in the analysis as the full text article was not able to be retrieved. Hanna (2010) enrolled 45 paediatric patients of ASA class I and II with congenital craniofacial malformations scheduled for reconstructive surgery. Children were randomly allocated into one of three groups comparing rFVIIa with either TXA or control.</w:t>
      </w:r>
    </w:p>
    <w:p w14:paraId="51E7E379" w14:textId="6369C9CE" w:rsidR="00B74CA5" w:rsidRPr="00C70209" w:rsidRDefault="00B74CA5" w:rsidP="00B74CA5">
      <w:pPr>
        <w:pStyle w:val="H7"/>
      </w:pPr>
      <w:r w:rsidRPr="00C70209">
        <w:t>ENT surgery</w:t>
      </w:r>
    </w:p>
    <w:p w14:paraId="480E71D2" w14:textId="77777777" w:rsidR="00B74CA5" w:rsidRPr="00C70209" w:rsidRDefault="00B74CA5" w:rsidP="00B74CA5">
      <w:pPr>
        <w:pStyle w:val="BodyText"/>
      </w:pPr>
      <w:r w:rsidRPr="00C70209">
        <w:t>Two additional Level II studies (Brum 2012, Eldaba 2013) provided evidence for paediatric patients undergoing ENT surgery. Both studies examined the effect of intravenous TXA compared to placebo. Brum (2012) was a good-quality RCT of 95 children aged 4–12 years who were scheduled for adenotonsillectomy. Outcomes of interest included intraoperative and postoperative bleeding. Eldaba (2013) was a fair-quality RCT of 100 children aged 5–10 years with chronic rhinosinusitis undergoing endoscopic sinus surgery. The authors reported bleeding volume and surgical field grade.</w:t>
      </w:r>
    </w:p>
    <w:p w14:paraId="24FD60D6" w14:textId="77777777" w:rsidR="00183F9F" w:rsidRPr="00C70209" w:rsidRDefault="00183F9F">
      <w:pPr>
        <w:spacing w:after="200" w:line="276" w:lineRule="auto"/>
        <w:ind w:left="0"/>
      </w:pPr>
      <w:r w:rsidRPr="00C70209">
        <w:br w:type="page"/>
      </w:r>
    </w:p>
    <w:p w14:paraId="2778C67D" w14:textId="77777777" w:rsidR="00183F9F" w:rsidRPr="00C70209" w:rsidRDefault="00183F9F" w:rsidP="00B74CA5">
      <w:pPr>
        <w:pStyle w:val="Caption"/>
        <w:ind w:left="2070"/>
      </w:pPr>
      <w:bookmarkStart w:id="800" w:name="_Ref419460617"/>
      <w:bookmarkStart w:id="801" w:name="_Toc427747211"/>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3</w:t>
      </w:r>
      <w:r w:rsidRPr="00C70209">
        <w:fldChar w:fldCharType="end"/>
      </w:r>
      <w:bookmarkEnd w:id="800"/>
      <w:r w:rsidRPr="00C70209">
        <w:tab/>
        <w:t>Characteristics and quality of Level II evidence identified and assessed in this review – antifibrinolytics</w:t>
      </w:r>
      <w:bookmarkEnd w:id="801"/>
    </w:p>
    <w:tbl>
      <w:tblPr>
        <w:tblW w:w="0" w:type="auto"/>
        <w:tblInd w:w="817" w:type="dxa"/>
        <w:tblLayout w:type="fixed"/>
        <w:tblLook w:val="0000" w:firstRow="0" w:lastRow="0" w:firstColumn="0" w:lastColumn="0" w:noHBand="0" w:noVBand="0"/>
      </w:tblPr>
      <w:tblGrid>
        <w:gridCol w:w="1417"/>
        <w:gridCol w:w="1418"/>
        <w:gridCol w:w="1863"/>
        <w:gridCol w:w="1863"/>
        <w:gridCol w:w="1864"/>
      </w:tblGrid>
      <w:tr w:rsidR="00183F9F" w:rsidRPr="00C70209" w14:paraId="1501ECDC" w14:textId="77777777" w:rsidTr="00082182">
        <w:trPr>
          <w:tblHeader/>
        </w:trPr>
        <w:tc>
          <w:tcPr>
            <w:tcW w:w="1417" w:type="dxa"/>
            <w:tcBorders>
              <w:top w:val="single" w:sz="4" w:space="0" w:color="auto"/>
              <w:left w:val="single" w:sz="4" w:space="0" w:color="auto"/>
              <w:bottom w:val="single" w:sz="4" w:space="0" w:color="auto"/>
              <w:right w:val="single" w:sz="4" w:space="0" w:color="auto"/>
            </w:tcBorders>
            <w:shd w:val="clear" w:color="auto" w:fill="auto"/>
          </w:tcPr>
          <w:p w14:paraId="5F636D98" w14:textId="77777777" w:rsidR="00183F9F" w:rsidRPr="00C70209" w:rsidRDefault="00183F9F" w:rsidP="00082182">
            <w:pPr>
              <w:pStyle w:val="TableH2"/>
            </w:pPr>
            <w:r w:rsidRPr="00C70209">
              <w:t>Study ID</w:t>
            </w:r>
          </w:p>
        </w:tc>
        <w:tc>
          <w:tcPr>
            <w:tcW w:w="1418" w:type="dxa"/>
            <w:tcBorders>
              <w:top w:val="single" w:sz="4" w:space="0" w:color="auto"/>
              <w:left w:val="nil"/>
              <w:bottom w:val="single" w:sz="4" w:space="0" w:color="auto"/>
              <w:right w:val="single" w:sz="4" w:space="0" w:color="auto"/>
            </w:tcBorders>
            <w:shd w:val="clear" w:color="auto" w:fill="auto"/>
          </w:tcPr>
          <w:p w14:paraId="0470454D" w14:textId="77777777" w:rsidR="00183F9F" w:rsidRPr="00C70209" w:rsidRDefault="00183F9F" w:rsidP="00082182">
            <w:pPr>
              <w:pStyle w:val="TableH2"/>
            </w:pPr>
            <w:r w:rsidRPr="00C70209">
              <w:t>Study type</w:t>
            </w:r>
            <w:r w:rsidRPr="00C70209">
              <w:br/>
            </w:r>
            <w:r w:rsidRPr="00C70209">
              <w:rPr>
                <w:i/>
              </w:rPr>
              <w:t>Study quality</w:t>
            </w:r>
          </w:p>
        </w:tc>
        <w:tc>
          <w:tcPr>
            <w:tcW w:w="1863" w:type="dxa"/>
            <w:tcBorders>
              <w:top w:val="single" w:sz="4" w:space="0" w:color="auto"/>
              <w:left w:val="nil"/>
              <w:bottom w:val="single" w:sz="4" w:space="0" w:color="auto"/>
              <w:right w:val="single" w:sz="4" w:space="0" w:color="auto"/>
            </w:tcBorders>
            <w:shd w:val="clear" w:color="auto" w:fill="auto"/>
          </w:tcPr>
          <w:p w14:paraId="621F4FB8" w14:textId="77777777" w:rsidR="00183F9F" w:rsidRPr="00C70209" w:rsidRDefault="00183F9F" w:rsidP="00082182">
            <w:pPr>
              <w:pStyle w:val="TableH2"/>
            </w:pPr>
            <w:r w:rsidRPr="00C70209">
              <w:t>Population</w:t>
            </w:r>
          </w:p>
          <w:p w14:paraId="66424140" w14:textId="77777777" w:rsidR="00183F9F" w:rsidRPr="00C70209" w:rsidRDefault="00183F9F" w:rsidP="00082182">
            <w:pPr>
              <w:pStyle w:val="TableH2"/>
            </w:pPr>
            <w:r w:rsidRPr="00C70209">
              <w:t>N</w:t>
            </w:r>
          </w:p>
        </w:tc>
        <w:tc>
          <w:tcPr>
            <w:tcW w:w="1863" w:type="dxa"/>
            <w:tcBorders>
              <w:top w:val="single" w:sz="4" w:space="0" w:color="auto"/>
              <w:left w:val="nil"/>
              <w:bottom w:val="single" w:sz="4" w:space="0" w:color="auto"/>
              <w:right w:val="single" w:sz="4" w:space="0" w:color="auto"/>
            </w:tcBorders>
            <w:shd w:val="clear" w:color="auto" w:fill="auto"/>
          </w:tcPr>
          <w:p w14:paraId="16CE1450" w14:textId="77777777" w:rsidR="00183F9F" w:rsidRPr="00C70209" w:rsidRDefault="00183F9F" w:rsidP="00082182">
            <w:pPr>
              <w:pStyle w:val="TableH2"/>
            </w:pPr>
            <w:r w:rsidRPr="00C70209">
              <w:t>Comparison</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7AEDEF4A" w14:textId="77777777" w:rsidR="00183F9F" w:rsidRPr="00C70209" w:rsidRDefault="00183F9F" w:rsidP="00082182">
            <w:pPr>
              <w:pStyle w:val="TableH2"/>
            </w:pPr>
            <w:r w:rsidRPr="00C70209">
              <w:t>Outcomes</w:t>
            </w:r>
          </w:p>
        </w:tc>
      </w:tr>
      <w:tr w:rsidR="00183F9F" w:rsidRPr="00C70209" w14:paraId="42BEE41A" w14:textId="77777777" w:rsidTr="00082182">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05E87AE2" w14:textId="77777777" w:rsidR="00183F9F" w:rsidRPr="00C70209" w:rsidRDefault="00183F9F" w:rsidP="00082182">
            <w:pPr>
              <w:pStyle w:val="TableH3"/>
            </w:pPr>
            <w:r w:rsidRPr="00C70209">
              <w:t>Cardiac surgery</w:t>
            </w:r>
          </w:p>
        </w:tc>
      </w:tr>
      <w:tr w:rsidR="00183F9F" w:rsidRPr="00C70209" w14:paraId="2D1B0D17"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30419589" w14:textId="77D066FC" w:rsidR="00183F9F" w:rsidRPr="00C70209" w:rsidRDefault="00183F9F" w:rsidP="000E261C">
            <w:pPr>
              <w:pStyle w:val="Tabletext"/>
              <w:rPr>
                <w:rFonts w:eastAsia="Times New Roman" w:cstheme="minorHAnsi"/>
                <w:szCs w:val="20"/>
                <w:lang w:eastAsia="en-AU"/>
              </w:rPr>
            </w:pPr>
            <w:r w:rsidRPr="00C70209">
              <w:rPr>
                <w:rFonts w:cstheme="minorHAnsi"/>
                <w:szCs w:val="20"/>
              </w:rPr>
              <w:t xml:space="preserve">Aggarwal </w:t>
            </w:r>
            <w:r w:rsidRPr="00C70209">
              <w:rPr>
                <w:rFonts w:cs="Times New Roman"/>
                <w:szCs w:val="20"/>
              </w:rPr>
              <w:t>(</w:t>
            </w:r>
            <w:r w:rsidRPr="00C70209">
              <w:rPr>
                <w:rFonts w:cstheme="minorHAnsi"/>
                <w:szCs w:val="20"/>
              </w:rPr>
              <w:t>2012</w:t>
            </w:r>
            <w:r w:rsidRPr="00C70209">
              <w:rPr>
                <w:rFonts w:cs="Times New Roman"/>
                <w:szCs w:val="20"/>
              </w:rPr>
              <w:t>)</w:t>
            </w:r>
            <w:r w:rsidRPr="00C70209">
              <w:rPr>
                <w:rFonts w:cs="Times New Roman"/>
                <w:szCs w:val="20"/>
              </w:rPr>
              <w:fldChar w:fldCharType="begin"/>
            </w:r>
            <w:r w:rsidR="000E261C">
              <w:rPr>
                <w:rFonts w:cs="Times New Roman"/>
                <w:szCs w:val="20"/>
              </w:rPr>
              <w:instrText xml:space="preserve"> ADDIN EN.CITE &lt;EndNote&gt;&lt;Cite&gt;&lt;Author&gt;Aggarwal&lt;/Author&gt;&lt;Year&gt;2012&lt;/Year&gt;&lt;RecNum&gt;838&lt;/RecNum&gt;&lt;DisplayText&gt;&lt;style face="superscript"&gt;392&lt;/style&gt;&lt;/DisplayText&gt;&lt;record&gt;&lt;rec-number&gt;838&lt;/rec-number&gt;&lt;foreign-keys&gt;&lt;key app="EN" db-id="9edve2wadsavt5ewavaxtda4f2tavzvts9ee" timestamp="1435036188"&gt;838&lt;/key&gt;&lt;/foreign-keys&gt;&lt;ref-type name="Generic"&gt;13&lt;/ref-type&gt;&lt;contributors&gt;&lt;authors&gt;&lt;author&gt;Aggarwal, V.&lt;/author&gt;&lt;author&gt;Kapoor, P. M.&lt;/author&gt;&lt;author&gt;Choudhury, M.&lt;/author&gt;&lt;author&gt;Kiran, U.&lt;/author&gt;&lt;author&gt;Chowdhury, U.&lt;/author&gt;&lt;/authors&gt;&lt;/contributors&gt;&lt;titles&gt;&lt;title&gt;Utility of sonoclot analysis and tranexamic acid in tetralogy of Fallot patients undergoing intracardiac repair&lt;/title&gt;&lt;/titles&gt;&lt;pages&gt;26–31&lt;/pages&gt;&lt;volume&gt;15&lt;/volume&gt;&lt;reprint-edition&gt;NOT IN FILE&lt;/reprint-edition&gt;&lt;keywords&gt;&lt;keyword&gt;tranexamic acid&lt;/keyword&gt;&lt;keyword&gt;acid&lt;/keyword&gt;&lt;keyword&gt;patient&lt;/keyword&gt;&lt;/keywords&gt;&lt;dates&gt;&lt;year&gt;2012&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392</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F12654F"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5FC57EE9" w14:textId="77777777" w:rsidR="00183F9F" w:rsidRPr="00C70209" w:rsidRDefault="00183F9F" w:rsidP="00082182">
            <w:pPr>
              <w:pStyle w:val="Tabletext"/>
              <w:rPr>
                <w:rFonts w:eastAsia="Times New Roman" w:cstheme="minorHAnsi"/>
                <w:szCs w:val="20"/>
                <w:lang w:eastAsia="en-AU"/>
              </w:rPr>
            </w:pPr>
            <w:r w:rsidRPr="00C70209">
              <w:rPr>
                <w:rStyle w:val="Emphasis"/>
                <w:rFonts w:cstheme="minorHAnsi"/>
                <w:szCs w:val="20"/>
              </w:rPr>
              <w:t>Fair</w:t>
            </w:r>
          </w:p>
        </w:tc>
        <w:tc>
          <w:tcPr>
            <w:tcW w:w="1863" w:type="dxa"/>
            <w:tcBorders>
              <w:top w:val="single" w:sz="4" w:space="0" w:color="auto"/>
              <w:left w:val="nil"/>
              <w:bottom w:val="single" w:sz="4" w:space="0" w:color="auto"/>
              <w:right w:val="single" w:sz="4" w:space="0" w:color="auto"/>
            </w:tcBorders>
            <w:shd w:val="clear" w:color="auto" w:fill="auto"/>
          </w:tcPr>
          <w:p w14:paraId="36A28A1C" w14:textId="77777777" w:rsidR="00183F9F" w:rsidRPr="00C70209" w:rsidRDefault="00183F9F" w:rsidP="00082182">
            <w:pPr>
              <w:pStyle w:val="Tabletext"/>
              <w:rPr>
                <w:rFonts w:eastAsia="Times New Roman" w:cstheme="minorHAnsi"/>
                <w:szCs w:val="20"/>
              </w:rPr>
            </w:pPr>
            <w:r w:rsidRPr="00C70209">
              <w:rPr>
                <w:rFonts w:cstheme="minorHAnsi"/>
                <w:szCs w:val="20"/>
              </w:rPr>
              <w:t>Children aged 1–12 years with tetralogy of Fallot undergoing intracardiac repair</w:t>
            </w:r>
          </w:p>
          <w:p w14:paraId="1499295E"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80</w:t>
            </w:r>
          </w:p>
        </w:tc>
        <w:tc>
          <w:tcPr>
            <w:tcW w:w="1863" w:type="dxa"/>
            <w:tcBorders>
              <w:top w:val="single" w:sz="4" w:space="0" w:color="auto"/>
              <w:left w:val="nil"/>
              <w:bottom w:val="single" w:sz="4" w:space="0" w:color="auto"/>
              <w:right w:val="single" w:sz="4" w:space="0" w:color="auto"/>
            </w:tcBorders>
            <w:shd w:val="clear" w:color="auto" w:fill="auto"/>
          </w:tcPr>
          <w:p w14:paraId="52D4C2C7"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TXA (3x 10 mg/kg doses) versus placebo</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47413F02" w14:textId="77777777" w:rsidR="00183F9F" w:rsidRPr="00C70209" w:rsidRDefault="00183F9F" w:rsidP="00082182">
            <w:pPr>
              <w:pStyle w:val="Tabletext"/>
              <w:rPr>
                <w:rFonts w:cstheme="minorHAnsi"/>
                <w:szCs w:val="20"/>
              </w:rPr>
            </w:pPr>
            <w:r w:rsidRPr="00C70209">
              <w:t>Bleeding events</w:t>
            </w:r>
          </w:p>
        </w:tc>
      </w:tr>
      <w:tr w:rsidR="00183F9F" w:rsidRPr="00C70209" w14:paraId="2836A105"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01D1EB46" w14:textId="4765F714" w:rsidR="00183F9F" w:rsidRPr="00C70209" w:rsidRDefault="00183F9F" w:rsidP="00082182">
            <w:pPr>
              <w:pStyle w:val="Tabletext"/>
            </w:pPr>
            <w:r w:rsidRPr="00C70209">
              <w:t>Coniff (1998)</w:t>
            </w:r>
            <w:r w:rsidRPr="00C70209">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 </w:instrText>
            </w:r>
            <w:r w:rsidR="000E261C">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3</w:t>
            </w:r>
            <w:r w:rsidRPr="00C70209">
              <w:fldChar w:fldCharType="end"/>
            </w:r>
          </w:p>
          <w:p w14:paraId="6D3B8D95" w14:textId="27DCD569" w:rsidR="00183F9F" w:rsidRPr="00C70209" w:rsidRDefault="00183F9F" w:rsidP="00082182">
            <w:pPr>
              <w:pStyle w:val="Tabletext-evidencematrix"/>
            </w:pPr>
            <w:r w:rsidRPr="00C70209">
              <w:t>*Compassionate</w:t>
            </w:r>
            <w:r w:rsidR="00674A97" w:rsidRPr="00C70209">
              <w:t>-</w:t>
            </w:r>
            <w:r w:rsidRPr="00C70209">
              <w:t>use study</w:t>
            </w:r>
          </w:p>
        </w:tc>
        <w:tc>
          <w:tcPr>
            <w:tcW w:w="1418" w:type="dxa"/>
            <w:tcBorders>
              <w:top w:val="single" w:sz="4" w:space="0" w:color="auto"/>
              <w:left w:val="nil"/>
              <w:bottom w:val="single" w:sz="4" w:space="0" w:color="auto"/>
              <w:right w:val="single" w:sz="4" w:space="0" w:color="auto"/>
            </w:tcBorders>
            <w:shd w:val="clear" w:color="auto" w:fill="auto"/>
          </w:tcPr>
          <w:p w14:paraId="20B36CF7" w14:textId="77777777" w:rsidR="00183F9F" w:rsidRPr="00C70209" w:rsidRDefault="00183F9F" w:rsidP="00082182">
            <w:pPr>
              <w:pStyle w:val="Tabletext"/>
              <w:rPr>
                <w:rFonts w:ascii="Calibri" w:eastAsia="Times New Roman" w:hAnsi="Calibri"/>
              </w:rPr>
            </w:pPr>
            <w:r w:rsidRPr="00C70209">
              <w:t>RCT</w:t>
            </w:r>
          </w:p>
          <w:p w14:paraId="1E68166D" w14:textId="77777777" w:rsidR="00183F9F" w:rsidRPr="00C70209" w:rsidRDefault="00183F9F" w:rsidP="00082182">
            <w:pPr>
              <w:pStyle w:val="Tabletext"/>
              <w:rPr>
                <w:rStyle w:val="Emphasis"/>
              </w:rPr>
            </w:pPr>
            <w:r w:rsidRPr="00C70209">
              <w:rPr>
                <w:rStyle w:val="Emphasis"/>
              </w:rPr>
              <w:t>Poor</w:t>
            </w:r>
          </w:p>
        </w:tc>
        <w:tc>
          <w:tcPr>
            <w:tcW w:w="1863" w:type="dxa"/>
            <w:tcBorders>
              <w:top w:val="single" w:sz="4" w:space="0" w:color="auto"/>
              <w:left w:val="nil"/>
              <w:bottom w:val="single" w:sz="4" w:space="0" w:color="auto"/>
              <w:right w:val="single" w:sz="4" w:space="0" w:color="auto"/>
            </w:tcBorders>
            <w:shd w:val="clear" w:color="auto" w:fill="auto"/>
          </w:tcPr>
          <w:p w14:paraId="1A310D25" w14:textId="77777777" w:rsidR="00183F9F" w:rsidRPr="00C70209" w:rsidRDefault="00183F9F" w:rsidP="00082182">
            <w:pPr>
              <w:pStyle w:val="Tabletext"/>
              <w:rPr>
                <w:rFonts w:ascii="Calibri" w:eastAsia="Times New Roman" w:hAnsi="Calibri"/>
              </w:rPr>
            </w:pPr>
            <w:r w:rsidRPr="00C70209">
              <w:t xml:space="preserve">Paediatric patients (aged ≤16 years) undergoing </w:t>
            </w:r>
            <w:r w:rsidRPr="00C70209">
              <w:rPr>
                <w:rFonts w:cs="Times New Roman"/>
                <w:szCs w:val="20"/>
              </w:rPr>
              <w:t xml:space="preserve">cardiac </w:t>
            </w:r>
            <w:r w:rsidRPr="00C70209">
              <w:t>surgery with CPB and an increased risk of bleeding</w:t>
            </w:r>
          </w:p>
          <w:p w14:paraId="66D20B19" w14:textId="77777777" w:rsidR="00183F9F" w:rsidRPr="00C70209" w:rsidRDefault="00183F9F" w:rsidP="00082182">
            <w:pPr>
              <w:pStyle w:val="Tabletext"/>
              <w:rPr>
                <w:rFonts w:ascii="Calibri" w:eastAsia="Times New Roman" w:hAnsi="Calibri"/>
              </w:rPr>
            </w:pPr>
            <w:r w:rsidRPr="00C70209">
              <w:t>N=116</w:t>
            </w:r>
          </w:p>
        </w:tc>
        <w:tc>
          <w:tcPr>
            <w:tcW w:w="1863" w:type="dxa"/>
            <w:tcBorders>
              <w:top w:val="single" w:sz="4" w:space="0" w:color="auto"/>
              <w:left w:val="nil"/>
              <w:bottom w:val="single" w:sz="4" w:space="0" w:color="auto"/>
              <w:right w:val="single" w:sz="4" w:space="0" w:color="auto"/>
            </w:tcBorders>
            <w:shd w:val="clear" w:color="auto" w:fill="auto"/>
          </w:tcPr>
          <w:p w14:paraId="2300A2F0" w14:textId="60B6DE49" w:rsidR="00183F9F" w:rsidRPr="00C70209" w:rsidRDefault="00183F9F" w:rsidP="00082182">
            <w:pPr>
              <w:pStyle w:val="Tabletext"/>
              <w:rPr>
                <w:rFonts w:ascii="Calibri" w:eastAsia="Times New Roman" w:hAnsi="Calibri"/>
              </w:rPr>
            </w:pPr>
            <w:r w:rsidRPr="00C70209">
              <w:t>Aprotinin high</w:t>
            </w:r>
            <w:r w:rsidR="00363BA0" w:rsidRPr="00C70209">
              <w:t>-</w:t>
            </w:r>
            <w:r w:rsidRPr="00C70209">
              <w:t>dose (n=31) versus aprotinin low</w:t>
            </w:r>
            <w:r w:rsidR="00BB008C" w:rsidRPr="00C70209">
              <w:t>-</w:t>
            </w:r>
            <w:r w:rsidRPr="00C70209">
              <w:t>dose (n=33) versus aprotinin in pump prime only (n=18) versus placebo (n=34)</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6A779765" w14:textId="77777777" w:rsidR="00183F9F" w:rsidRPr="00C70209" w:rsidRDefault="00183F9F" w:rsidP="00082182">
            <w:pPr>
              <w:pStyle w:val="Tabletext"/>
              <w:rPr>
                <w:rFonts w:ascii="Calibri" w:eastAsia="Times New Roman" w:hAnsi="Calibri"/>
              </w:rPr>
            </w:pPr>
            <w:r w:rsidRPr="00C70209">
              <w:t>Mortality</w:t>
            </w:r>
          </w:p>
          <w:p w14:paraId="08F7DF1A" w14:textId="77777777" w:rsidR="00183F9F" w:rsidRPr="00C70209" w:rsidRDefault="00183F9F" w:rsidP="00082182">
            <w:pPr>
              <w:pStyle w:val="Tabletext"/>
              <w:rPr>
                <w:rFonts w:ascii="Calibri" w:eastAsia="Times New Roman" w:hAnsi="Calibri"/>
              </w:rPr>
            </w:pPr>
            <w:r w:rsidRPr="00C70209">
              <w:t>Transfusion volume and incidence</w:t>
            </w:r>
          </w:p>
        </w:tc>
      </w:tr>
      <w:tr w:rsidR="00183F9F" w:rsidRPr="00C70209" w14:paraId="62CDE70D"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52CBF59C" w14:textId="0D50CF7E" w:rsidR="00183F9F" w:rsidRPr="00C70209" w:rsidRDefault="00183F9F" w:rsidP="000E261C">
            <w:pPr>
              <w:pStyle w:val="Tabletext"/>
              <w:rPr>
                <w:rFonts w:ascii="Calibri" w:eastAsia="Times New Roman" w:hAnsi="Calibri"/>
              </w:rPr>
            </w:pPr>
            <w:r w:rsidRPr="00C70209">
              <w:t>Ferreira (2010)</w:t>
            </w:r>
            <w:r w:rsidRPr="00C70209">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 </w:instrText>
            </w:r>
            <w:r w:rsidR="000E261C">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4</w:t>
            </w:r>
            <w:r w:rsidRPr="00C70209">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759A55BC" w14:textId="77777777" w:rsidR="00183F9F" w:rsidRPr="00C70209" w:rsidRDefault="00183F9F" w:rsidP="00082182">
            <w:pPr>
              <w:pStyle w:val="Tabletext"/>
              <w:rPr>
                <w:rFonts w:ascii="Calibri" w:eastAsia="Times New Roman" w:hAnsi="Calibri"/>
              </w:rPr>
            </w:pPr>
            <w:r w:rsidRPr="00C70209">
              <w:t>RCT</w:t>
            </w:r>
          </w:p>
          <w:p w14:paraId="3CD7F500" w14:textId="77777777" w:rsidR="00183F9F" w:rsidRPr="00C70209" w:rsidRDefault="00183F9F" w:rsidP="00082182">
            <w:pPr>
              <w:pStyle w:val="Tabletext"/>
              <w:rPr>
                <w:rFonts w:ascii="Calibri" w:eastAsia="Times New Roman" w:hAnsi="Calibri"/>
              </w:rPr>
            </w:pPr>
            <w:r w:rsidRPr="00C70209">
              <w:rPr>
                <w:rStyle w:val="Emphasis"/>
              </w:rPr>
              <w:t>Poor</w:t>
            </w:r>
          </w:p>
        </w:tc>
        <w:tc>
          <w:tcPr>
            <w:tcW w:w="1863" w:type="dxa"/>
            <w:tcBorders>
              <w:top w:val="single" w:sz="4" w:space="0" w:color="auto"/>
              <w:left w:val="nil"/>
              <w:bottom w:val="single" w:sz="4" w:space="0" w:color="auto"/>
              <w:right w:val="single" w:sz="4" w:space="0" w:color="auto"/>
            </w:tcBorders>
            <w:shd w:val="clear" w:color="auto" w:fill="auto"/>
          </w:tcPr>
          <w:p w14:paraId="43DEC376" w14:textId="77777777" w:rsidR="00183F9F" w:rsidRPr="00C70209" w:rsidRDefault="00183F9F" w:rsidP="00082182">
            <w:pPr>
              <w:pStyle w:val="Tabletext"/>
              <w:rPr>
                <w:rFonts w:ascii="Calibri" w:eastAsia="Times New Roman" w:hAnsi="Calibri"/>
              </w:rPr>
            </w:pPr>
            <w:r w:rsidRPr="00C70209">
              <w:t>Paediatric patients (aged 1 month to 4 years) with CHD undergoing cardiac surgery with CPB</w:t>
            </w:r>
          </w:p>
          <w:p w14:paraId="53FD6420" w14:textId="77777777" w:rsidR="00183F9F" w:rsidRPr="00C70209" w:rsidRDefault="00183F9F" w:rsidP="00082182">
            <w:pPr>
              <w:pStyle w:val="Tabletext"/>
              <w:rPr>
                <w:rFonts w:ascii="Calibri" w:eastAsia="Times New Roman" w:hAnsi="Calibri"/>
              </w:rPr>
            </w:pPr>
            <w:r w:rsidRPr="00C70209">
              <w:t>N=19</w:t>
            </w:r>
          </w:p>
        </w:tc>
        <w:tc>
          <w:tcPr>
            <w:tcW w:w="1863" w:type="dxa"/>
            <w:tcBorders>
              <w:top w:val="single" w:sz="4" w:space="0" w:color="auto"/>
              <w:left w:val="nil"/>
              <w:bottom w:val="single" w:sz="4" w:space="0" w:color="auto"/>
              <w:right w:val="single" w:sz="4" w:space="0" w:color="auto"/>
            </w:tcBorders>
            <w:shd w:val="clear" w:color="auto" w:fill="auto"/>
          </w:tcPr>
          <w:p w14:paraId="3AF70CCC" w14:textId="77777777" w:rsidR="00183F9F" w:rsidRPr="00C70209" w:rsidRDefault="00183F9F" w:rsidP="00082182">
            <w:pPr>
              <w:pStyle w:val="Tabletext"/>
              <w:rPr>
                <w:rFonts w:ascii="Calibri" w:eastAsia="Times New Roman" w:hAnsi="Calibri"/>
              </w:rPr>
            </w:pPr>
            <w:r w:rsidRPr="00C70209">
              <w:t>IV aprotinin (</w:t>
            </w:r>
            <w:r w:rsidRPr="00C70209">
              <w:rPr>
                <w:rFonts w:cs="Times New Roman"/>
                <w:szCs w:val="20"/>
              </w:rPr>
              <w:t>240 mg/m</w:t>
            </w:r>
            <w:r w:rsidRPr="00C70209">
              <w:rPr>
                <w:rFonts w:cs="Times New Roman"/>
                <w:szCs w:val="20"/>
                <w:vertAlign w:val="superscript"/>
              </w:rPr>
              <w:t>2</w:t>
            </w:r>
            <w:r w:rsidRPr="00C70209">
              <w:rPr>
                <w:rFonts w:cs="Times New Roman"/>
                <w:szCs w:val="20"/>
              </w:rPr>
              <w:t xml:space="preserve"> infusion and in perfusate oxygenator + 56 mg/m</w:t>
            </w:r>
            <w:r w:rsidRPr="00C70209">
              <w:rPr>
                <w:rFonts w:cs="Times New Roman"/>
                <w:szCs w:val="20"/>
                <w:vertAlign w:val="superscript"/>
              </w:rPr>
              <w:t>2</w:t>
            </w:r>
            <w:r w:rsidRPr="00C70209">
              <w:rPr>
                <w:rFonts w:cs="Times New Roman"/>
                <w:szCs w:val="20"/>
              </w:rPr>
              <w:t xml:space="preserve"> infusion</w:t>
            </w:r>
            <w:r w:rsidRPr="00C70209">
              <w:t>) (n=10) versus placebo (n=9)</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32B2BA8A" w14:textId="77777777" w:rsidR="00183F9F" w:rsidRPr="00C70209" w:rsidRDefault="00183F9F" w:rsidP="00082182">
            <w:pPr>
              <w:pStyle w:val="Tabletext"/>
              <w:rPr>
                <w:rFonts w:ascii="Calibri" w:eastAsia="Times New Roman" w:hAnsi="Calibri"/>
              </w:rPr>
            </w:pPr>
            <w:r w:rsidRPr="00C70209">
              <w:t>Mortality</w:t>
            </w:r>
          </w:p>
          <w:p w14:paraId="0DAAFE1A" w14:textId="77777777" w:rsidR="00183F9F" w:rsidRPr="00C70209" w:rsidRDefault="00183F9F" w:rsidP="00082182">
            <w:pPr>
              <w:pStyle w:val="Tabletext"/>
            </w:pPr>
            <w:r w:rsidRPr="00C70209">
              <w:t>Transfusion volume and incidence</w:t>
            </w:r>
          </w:p>
          <w:p w14:paraId="73E2E73C"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660E1AFB"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1025BA1D" w14:textId="7F04F383" w:rsidR="00183F9F" w:rsidRPr="00C70209" w:rsidRDefault="00183F9F" w:rsidP="000E261C">
            <w:pPr>
              <w:pStyle w:val="Tabletext"/>
              <w:rPr>
                <w:rFonts w:ascii="Calibri" w:eastAsia="Times New Roman" w:hAnsi="Calibri"/>
              </w:rPr>
            </w:pPr>
            <w:r w:rsidRPr="00C70209">
              <w:rPr>
                <w:rFonts w:cs="Times New Roman"/>
                <w:szCs w:val="20"/>
              </w:rPr>
              <w:t>Flaujac (2007)</w:t>
            </w:r>
            <w:r w:rsidRPr="00C70209">
              <w:rPr>
                <w:rFonts w:cs="Times New Roman"/>
                <w:szCs w:val="20"/>
              </w:rPr>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5</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12619C97" w14:textId="77777777" w:rsidR="00183F9F" w:rsidRPr="00C70209" w:rsidRDefault="00183F9F" w:rsidP="00082182">
            <w:pPr>
              <w:pStyle w:val="Tabletext"/>
              <w:rPr>
                <w:rFonts w:ascii="Calibri" w:eastAsia="Times New Roman" w:hAnsi="Calibri"/>
              </w:rPr>
            </w:pPr>
            <w:r w:rsidRPr="00C70209">
              <w:t>RCT</w:t>
            </w:r>
          </w:p>
          <w:p w14:paraId="45C10D38" w14:textId="77777777" w:rsidR="00183F9F" w:rsidRPr="00C70209" w:rsidRDefault="00183F9F" w:rsidP="00082182">
            <w:pPr>
              <w:pStyle w:val="Tabletext"/>
              <w:rPr>
                <w:rFonts w:ascii="Calibri" w:eastAsia="Times New Roman" w:hAnsi="Calibri"/>
              </w:rPr>
            </w:pPr>
            <w:r w:rsidRPr="00C70209">
              <w:rPr>
                <w:rStyle w:val="Emphasis"/>
              </w:rPr>
              <w:t>Poor</w:t>
            </w:r>
          </w:p>
        </w:tc>
        <w:tc>
          <w:tcPr>
            <w:tcW w:w="1863" w:type="dxa"/>
            <w:tcBorders>
              <w:top w:val="single" w:sz="4" w:space="0" w:color="auto"/>
              <w:left w:val="nil"/>
              <w:bottom w:val="single" w:sz="4" w:space="0" w:color="auto"/>
              <w:right w:val="single" w:sz="4" w:space="0" w:color="auto"/>
            </w:tcBorders>
            <w:shd w:val="clear" w:color="auto" w:fill="auto"/>
          </w:tcPr>
          <w:p w14:paraId="1A24F84F" w14:textId="77777777" w:rsidR="00183F9F" w:rsidRPr="00C70209" w:rsidRDefault="00183F9F" w:rsidP="00082182">
            <w:pPr>
              <w:pStyle w:val="Tabletext"/>
              <w:rPr>
                <w:rFonts w:ascii="Calibri" w:eastAsia="Times New Roman" w:hAnsi="Calibri"/>
              </w:rPr>
            </w:pPr>
            <w:r w:rsidRPr="00C70209">
              <w:t>Infants (aged 4 days to 36 months) undergoing primary corrective cardiac surgery with CPB</w:t>
            </w:r>
          </w:p>
          <w:p w14:paraId="1756B5CF" w14:textId="77777777" w:rsidR="00183F9F" w:rsidRPr="00C70209" w:rsidRDefault="00183F9F" w:rsidP="00082182">
            <w:pPr>
              <w:pStyle w:val="Tabletext"/>
              <w:rPr>
                <w:rFonts w:ascii="Calibri" w:eastAsia="Times New Roman" w:hAnsi="Calibri"/>
              </w:rPr>
            </w:pPr>
            <w:r w:rsidRPr="00C70209">
              <w:t>N=20</w:t>
            </w:r>
          </w:p>
        </w:tc>
        <w:tc>
          <w:tcPr>
            <w:tcW w:w="1863" w:type="dxa"/>
            <w:tcBorders>
              <w:top w:val="single" w:sz="4" w:space="0" w:color="auto"/>
              <w:left w:val="nil"/>
              <w:bottom w:val="single" w:sz="4" w:space="0" w:color="auto"/>
              <w:right w:val="single" w:sz="4" w:space="0" w:color="auto"/>
            </w:tcBorders>
            <w:shd w:val="clear" w:color="auto" w:fill="auto"/>
          </w:tcPr>
          <w:p w14:paraId="74898822" w14:textId="77777777" w:rsidR="00183F9F" w:rsidRPr="00C70209" w:rsidRDefault="00183F9F" w:rsidP="00082182">
            <w:pPr>
              <w:pStyle w:val="Tabletext"/>
              <w:rPr>
                <w:rFonts w:ascii="Calibri" w:eastAsia="Times New Roman" w:hAnsi="Calibri"/>
              </w:rPr>
            </w:pPr>
            <w:r w:rsidRPr="00C70209">
              <w:t>IV aprotinin (</w:t>
            </w:r>
            <w:r w:rsidRPr="00C70209">
              <w:rPr>
                <w:rFonts w:cs="Times New Roman"/>
                <w:szCs w:val="20"/>
              </w:rPr>
              <w:t>2x 30,000 KIU/kg boluses + 8,000 KIU/kg infusion</w:t>
            </w:r>
            <w:r w:rsidRPr="00C70209">
              <w:t>) (n=10) versus placebo (n=10)</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5B387A8F" w14:textId="77777777" w:rsidR="00183F9F" w:rsidRPr="00C70209" w:rsidRDefault="00183F9F" w:rsidP="00082182">
            <w:pPr>
              <w:pStyle w:val="Tabletext"/>
            </w:pPr>
            <w:r w:rsidRPr="00C70209">
              <w:t>Transfusion volume and incidence</w:t>
            </w:r>
          </w:p>
          <w:p w14:paraId="20C2A3AE" w14:textId="77777777" w:rsidR="00183F9F" w:rsidRPr="00C70209" w:rsidRDefault="00183F9F" w:rsidP="00082182">
            <w:pPr>
              <w:pStyle w:val="Tabletext"/>
              <w:rPr>
                <w:rFonts w:ascii="Calibri" w:eastAsia="Times New Roman" w:hAnsi="Calibri"/>
              </w:rPr>
            </w:pPr>
            <w:r w:rsidRPr="00C70209">
              <w:t xml:space="preserve">Thromboembolic events </w:t>
            </w:r>
          </w:p>
        </w:tc>
      </w:tr>
      <w:tr w:rsidR="00183F9F" w:rsidRPr="00C70209" w14:paraId="4B301994"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462E080B" w14:textId="1F10D253" w:rsidR="00183F9F" w:rsidRPr="00C70209" w:rsidRDefault="00183F9F" w:rsidP="000E261C">
            <w:pPr>
              <w:pStyle w:val="Tabletext"/>
              <w:rPr>
                <w:rFonts w:ascii="Calibri" w:eastAsia="Times New Roman" w:hAnsi="Calibri"/>
              </w:rPr>
            </w:pPr>
            <w:r w:rsidRPr="00C70209">
              <w:rPr>
                <w:rFonts w:cs="Times New Roman"/>
                <w:szCs w:val="20"/>
              </w:rPr>
              <w:t>Sarupria (2013)</w:t>
            </w:r>
            <w:r w:rsidRPr="00C70209">
              <w:rPr>
                <w:rFonts w:cs="Times New Roman"/>
                <w:szCs w:val="20"/>
              </w:rPr>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6</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6EF7674F" w14:textId="77777777" w:rsidR="00183F9F" w:rsidRPr="00C70209" w:rsidRDefault="00183F9F" w:rsidP="00082182">
            <w:pPr>
              <w:pStyle w:val="Tabletext"/>
              <w:rPr>
                <w:rFonts w:ascii="Calibri" w:eastAsia="Times New Roman" w:hAnsi="Calibri"/>
              </w:rPr>
            </w:pPr>
            <w:r w:rsidRPr="00C70209">
              <w:t>RCT</w:t>
            </w:r>
          </w:p>
          <w:p w14:paraId="24432F52" w14:textId="77777777" w:rsidR="00183F9F" w:rsidRPr="00C70209" w:rsidRDefault="00183F9F" w:rsidP="00082182">
            <w:pPr>
              <w:pStyle w:val="Tabletext"/>
              <w:rPr>
                <w:rFonts w:ascii="Calibri" w:eastAsia="Times New Roman" w:hAnsi="Calibri"/>
              </w:rPr>
            </w:pPr>
            <w:r w:rsidRPr="00C70209">
              <w:rPr>
                <w:rStyle w:val="Emphasis"/>
              </w:rPr>
              <w:t>Fair</w:t>
            </w:r>
          </w:p>
        </w:tc>
        <w:tc>
          <w:tcPr>
            <w:tcW w:w="1863" w:type="dxa"/>
            <w:tcBorders>
              <w:top w:val="single" w:sz="4" w:space="0" w:color="auto"/>
              <w:left w:val="nil"/>
              <w:bottom w:val="single" w:sz="4" w:space="0" w:color="auto"/>
              <w:right w:val="single" w:sz="4" w:space="0" w:color="auto"/>
            </w:tcBorders>
            <w:shd w:val="clear" w:color="auto" w:fill="auto"/>
          </w:tcPr>
          <w:p w14:paraId="407B2CBD" w14:textId="77777777" w:rsidR="00183F9F" w:rsidRPr="00C70209" w:rsidRDefault="00183F9F" w:rsidP="00082182">
            <w:pPr>
              <w:pStyle w:val="Tabletext"/>
              <w:rPr>
                <w:rFonts w:ascii="Calibri" w:eastAsia="Times New Roman" w:hAnsi="Calibri"/>
              </w:rPr>
            </w:pPr>
            <w:r w:rsidRPr="00C70209">
              <w:t>Paediatric patients weighing 5–20 kg undergoing cardiac surgery with CPB for tetralogy of Fallot</w:t>
            </w:r>
          </w:p>
          <w:p w14:paraId="5070213B" w14:textId="77777777" w:rsidR="00183F9F" w:rsidRPr="00C70209" w:rsidRDefault="00183F9F" w:rsidP="00082182">
            <w:pPr>
              <w:pStyle w:val="Tabletext"/>
              <w:rPr>
                <w:rFonts w:ascii="Calibri" w:eastAsia="Times New Roman" w:hAnsi="Calibri"/>
              </w:rPr>
            </w:pPr>
            <w:r w:rsidRPr="00C70209">
              <w:t>N=115</w:t>
            </w:r>
          </w:p>
        </w:tc>
        <w:tc>
          <w:tcPr>
            <w:tcW w:w="1863" w:type="dxa"/>
            <w:tcBorders>
              <w:top w:val="single" w:sz="4" w:space="0" w:color="auto"/>
              <w:left w:val="nil"/>
              <w:bottom w:val="single" w:sz="4" w:space="0" w:color="auto"/>
              <w:right w:val="single" w:sz="4" w:space="0" w:color="auto"/>
            </w:tcBorders>
            <w:shd w:val="clear" w:color="auto" w:fill="auto"/>
          </w:tcPr>
          <w:p w14:paraId="78B7B4B7" w14:textId="77777777" w:rsidR="00183F9F" w:rsidRPr="00C70209" w:rsidRDefault="00183F9F" w:rsidP="00082182">
            <w:pPr>
              <w:pStyle w:val="Tabletext"/>
              <w:rPr>
                <w:rFonts w:ascii="Calibri" w:eastAsia="Times New Roman" w:hAnsi="Calibri"/>
              </w:rPr>
            </w:pPr>
            <w:r w:rsidRPr="00C70209">
              <w:t>EACA (</w:t>
            </w:r>
            <w:r w:rsidRPr="00C70209">
              <w:rPr>
                <w:rFonts w:cs="Times New Roman"/>
                <w:szCs w:val="20"/>
              </w:rPr>
              <w:t>1x 100 mg/kg infusion, + 2x 100 mg/kg boluses) (n=38)</w:t>
            </w:r>
            <w:r w:rsidRPr="00C70209">
              <w:t xml:space="preserve"> versus EACA (</w:t>
            </w:r>
            <w:r w:rsidRPr="00C70209">
              <w:rPr>
                <w:rFonts w:cs="Times New Roman"/>
                <w:szCs w:val="20"/>
              </w:rPr>
              <w:t>2x 75 mg/kg infusions + 1x 75 mg/kg bolus)</w:t>
            </w:r>
            <w:r w:rsidRPr="00C70209">
              <w:t xml:space="preserve"> (n=40) versus placebo (n=37)</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3A9CB9FB" w14:textId="77777777" w:rsidR="00183F9F" w:rsidRPr="00C70209" w:rsidRDefault="00183F9F" w:rsidP="00082182">
            <w:pPr>
              <w:pStyle w:val="Tabletext"/>
              <w:rPr>
                <w:rFonts w:ascii="Calibri" w:eastAsia="Times New Roman" w:hAnsi="Calibri"/>
              </w:rPr>
            </w:pPr>
            <w:r w:rsidRPr="00C70209">
              <w:t>Mortality</w:t>
            </w:r>
          </w:p>
          <w:p w14:paraId="2997A26F" w14:textId="77777777" w:rsidR="00183F9F" w:rsidRPr="00C70209" w:rsidRDefault="00183F9F" w:rsidP="00082182">
            <w:pPr>
              <w:pStyle w:val="Tabletext"/>
            </w:pPr>
            <w:r w:rsidRPr="00C70209">
              <w:t>Transfusion volume and incidence</w:t>
            </w:r>
          </w:p>
          <w:p w14:paraId="393F4468"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4A99F230"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0F522DC4" w14:textId="57B866FE" w:rsidR="00183F9F" w:rsidRPr="00C70209" w:rsidRDefault="00183F9F" w:rsidP="000E261C">
            <w:pPr>
              <w:pStyle w:val="Tabletext"/>
              <w:rPr>
                <w:rFonts w:ascii="Calibri" w:eastAsia="Times New Roman" w:hAnsi="Calibri"/>
              </w:rPr>
            </w:pPr>
            <w:r w:rsidRPr="00C70209">
              <w:rPr>
                <w:rFonts w:cs="Times New Roman"/>
                <w:szCs w:val="20"/>
              </w:rPr>
              <w:t>Singh (2001)</w:t>
            </w:r>
            <w:r w:rsidRPr="00C70209">
              <w:rPr>
                <w:rFonts w:cs="Times New Roman"/>
                <w:szCs w:val="20"/>
              </w:rPr>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7</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EB27A5D" w14:textId="77777777" w:rsidR="00183F9F" w:rsidRPr="00C70209" w:rsidRDefault="00183F9F" w:rsidP="00082182">
            <w:pPr>
              <w:pStyle w:val="Tabletext"/>
              <w:rPr>
                <w:rFonts w:ascii="Calibri" w:eastAsia="Times New Roman" w:hAnsi="Calibri"/>
              </w:rPr>
            </w:pPr>
            <w:r w:rsidRPr="00C70209">
              <w:t>RCT</w:t>
            </w:r>
          </w:p>
          <w:p w14:paraId="000D2A8A" w14:textId="77777777" w:rsidR="00183F9F" w:rsidRPr="00C70209" w:rsidRDefault="00183F9F" w:rsidP="00082182">
            <w:pPr>
              <w:pStyle w:val="Tabletext"/>
              <w:rPr>
                <w:rFonts w:ascii="Calibri" w:eastAsia="Times New Roman" w:hAnsi="Calibri"/>
              </w:rPr>
            </w:pPr>
            <w:r w:rsidRPr="00C70209">
              <w:rPr>
                <w:rStyle w:val="Emphasis"/>
              </w:rPr>
              <w:t>Fair</w:t>
            </w:r>
          </w:p>
        </w:tc>
        <w:tc>
          <w:tcPr>
            <w:tcW w:w="1863" w:type="dxa"/>
            <w:tcBorders>
              <w:top w:val="single" w:sz="4" w:space="0" w:color="auto"/>
              <w:left w:val="nil"/>
              <w:bottom w:val="single" w:sz="4" w:space="0" w:color="auto"/>
              <w:right w:val="single" w:sz="4" w:space="0" w:color="auto"/>
            </w:tcBorders>
            <w:shd w:val="clear" w:color="auto" w:fill="auto"/>
          </w:tcPr>
          <w:p w14:paraId="1425A110" w14:textId="77777777" w:rsidR="00183F9F" w:rsidRPr="00C70209" w:rsidRDefault="00183F9F" w:rsidP="00082182">
            <w:pPr>
              <w:pStyle w:val="Tabletext"/>
              <w:rPr>
                <w:rFonts w:ascii="Calibri" w:eastAsia="Times New Roman" w:hAnsi="Calibri"/>
              </w:rPr>
            </w:pPr>
            <w:r w:rsidRPr="00C70209">
              <w:t>Paediatric cyanotic patients (mean age 3.5 years) with tetralogy of Fallot undergoing total correction with CPB</w:t>
            </w:r>
          </w:p>
          <w:p w14:paraId="02A0ADBF" w14:textId="77777777" w:rsidR="00183F9F" w:rsidRPr="00C70209" w:rsidRDefault="00183F9F" w:rsidP="00082182">
            <w:pPr>
              <w:pStyle w:val="Tabletext"/>
              <w:rPr>
                <w:rFonts w:ascii="Calibri" w:eastAsia="Times New Roman" w:hAnsi="Calibri"/>
              </w:rPr>
            </w:pPr>
            <w:r w:rsidRPr="00C70209">
              <w:t>N=75</w:t>
            </w:r>
          </w:p>
        </w:tc>
        <w:tc>
          <w:tcPr>
            <w:tcW w:w="1863" w:type="dxa"/>
            <w:tcBorders>
              <w:top w:val="single" w:sz="4" w:space="0" w:color="auto"/>
              <w:left w:val="nil"/>
              <w:bottom w:val="single" w:sz="4" w:space="0" w:color="auto"/>
              <w:right w:val="single" w:sz="4" w:space="0" w:color="auto"/>
            </w:tcBorders>
            <w:shd w:val="clear" w:color="auto" w:fill="auto"/>
          </w:tcPr>
          <w:p w14:paraId="69362BBB" w14:textId="77777777" w:rsidR="00183F9F" w:rsidRPr="00C70209" w:rsidRDefault="00183F9F" w:rsidP="00082182">
            <w:pPr>
              <w:pStyle w:val="Tabletext"/>
              <w:rPr>
                <w:rFonts w:ascii="Calibri" w:eastAsia="Times New Roman" w:hAnsi="Calibri"/>
              </w:rPr>
            </w:pPr>
            <w:r w:rsidRPr="00C70209">
              <w:t>Aprotinin (</w:t>
            </w:r>
            <w:r w:rsidRPr="00C70209">
              <w:rPr>
                <w:rFonts w:cs="Times New Roman"/>
                <w:szCs w:val="20"/>
              </w:rPr>
              <w:t>20,000 KIU/kg bolus) + 20,000 KIU/kg infusion (n=25)</w:t>
            </w:r>
            <w:r w:rsidRPr="00C70209">
              <w:t xml:space="preserve"> versus </w:t>
            </w:r>
            <w:r w:rsidRPr="00C70209">
              <w:rPr>
                <w:rFonts w:cs="Times New Roman"/>
                <w:szCs w:val="20"/>
              </w:rPr>
              <w:t>aprotinin (20,000 KIU/kg bolus) (n=25)</w:t>
            </w:r>
            <w:r w:rsidRPr="00C70209">
              <w:t xml:space="preserve"> versus placebo (n=25)</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5E38872F" w14:textId="77777777" w:rsidR="00183F9F" w:rsidRPr="00C70209" w:rsidRDefault="00183F9F" w:rsidP="00082182">
            <w:pPr>
              <w:pStyle w:val="Tabletext"/>
              <w:rPr>
                <w:rFonts w:ascii="Calibri" w:eastAsia="Times New Roman" w:hAnsi="Calibri"/>
              </w:rPr>
            </w:pPr>
            <w:r w:rsidRPr="00C70209">
              <w:t>Mortality</w:t>
            </w:r>
          </w:p>
          <w:p w14:paraId="39A70412" w14:textId="77777777" w:rsidR="00183F9F" w:rsidRPr="00C70209" w:rsidRDefault="00183F9F" w:rsidP="00082182">
            <w:pPr>
              <w:pStyle w:val="Tabletext"/>
            </w:pPr>
            <w:r w:rsidRPr="00C70209">
              <w:t>Transfusion volume</w:t>
            </w:r>
          </w:p>
          <w:p w14:paraId="5753F2E4"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0242B66E"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0EED01B8" w14:textId="15CB9379" w:rsidR="00183F9F" w:rsidRPr="00C70209" w:rsidRDefault="00183F9F" w:rsidP="000E261C">
            <w:pPr>
              <w:pStyle w:val="Tabletext"/>
              <w:rPr>
                <w:rFonts w:ascii="Calibri" w:eastAsia="Times New Roman" w:hAnsi="Calibri"/>
              </w:rPr>
            </w:pPr>
            <w:r w:rsidRPr="00C70209">
              <w:t xml:space="preserve">Vacharaksa </w:t>
            </w:r>
            <w:r w:rsidRPr="00C70209">
              <w:rPr>
                <w:rFonts w:cs="Times New Roman"/>
                <w:szCs w:val="20"/>
              </w:rPr>
              <w:t>(2002)</w:t>
            </w:r>
            <w:r w:rsidRPr="00C70209">
              <w:rPr>
                <w:rFonts w:cs="Times New Roman"/>
                <w:szCs w:val="20"/>
              </w:rPr>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8</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3567A0FF" w14:textId="77777777" w:rsidR="00183F9F" w:rsidRPr="00C70209" w:rsidRDefault="00183F9F" w:rsidP="00082182">
            <w:pPr>
              <w:pStyle w:val="Tabletext"/>
              <w:rPr>
                <w:rFonts w:ascii="Calibri" w:eastAsia="Times New Roman" w:hAnsi="Calibri"/>
              </w:rPr>
            </w:pPr>
            <w:r w:rsidRPr="00C70209">
              <w:t>RCT</w:t>
            </w:r>
          </w:p>
          <w:p w14:paraId="63983678" w14:textId="77777777" w:rsidR="00183F9F" w:rsidRPr="00C70209" w:rsidRDefault="00183F9F" w:rsidP="00082182">
            <w:pPr>
              <w:pStyle w:val="Tabletext"/>
              <w:rPr>
                <w:rFonts w:ascii="Calibri" w:eastAsia="Times New Roman" w:hAnsi="Calibri"/>
                <w:i/>
              </w:rPr>
            </w:pPr>
            <w:r w:rsidRPr="00C70209">
              <w:rPr>
                <w:i/>
              </w:rPr>
              <w:t>Fair</w:t>
            </w:r>
          </w:p>
        </w:tc>
        <w:tc>
          <w:tcPr>
            <w:tcW w:w="1863" w:type="dxa"/>
            <w:tcBorders>
              <w:top w:val="single" w:sz="4" w:space="0" w:color="auto"/>
              <w:left w:val="nil"/>
              <w:bottom w:val="single" w:sz="4" w:space="0" w:color="auto"/>
              <w:right w:val="single" w:sz="4" w:space="0" w:color="auto"/>
            </w:tcBorders>
            <w:shd w:val="clear" w:color="auto" w:fill="auto"/>
          </w:tcPr>
          <w:p w14:paraId="616E7FA5" w14:textId="5E6BAFAF" w:rsidR="00183F9F" w:rsidRPr="00C70209" w:rsidRDefault="00183F9F" w:rsidP="00082182">
            <w:pPr>
              <w:pStyle w:val="Tabletext"/>
              <w:rPr>
                <w:rFonts w:ascii="Calibri" w:eastAsia="Times New Roman" w:hAnsi="Calibri"/>
              </w:rPr>
            </w:pPr>
            <w:r w:rsidRPr="00C70209">
              <w:t>Paediatric patients (aged ≤14 years) with cyanotic CHD and a right-to-left shunt undergoing open</w:t>
            </w:r>
            <w:r w:rsidR="004B557C" w:rsidRPr="00C70209">
              <w:t>-</w:t>
            </w:r>
            <w:r w:rsidRPr="00C70209">
              <w:t>heart surgery</w:t>
            </w:r>
          </w:p>
          <w:p w14:paraId="6723C5EA" w14:textId="77777777" w:rsidR="00183F9F" w:rsidRPr="00C70209" w:rsidRDefault="00183F9F" w:rsidP="00082182">
            <w:pPr>
              <w:pStyle w:val="Tabletext"/>
              <w:rPr>
                <w:rFonts w:ascii="Calibri" w:eastAsia="Times New Roman" w:hAnsi="Calibri"/>
              </w:rPr>
            </w:pPr>
            <w:r w:rsidRPr="00C70209">
              <w:t>N=62</w:t>
            </w:r>
          </w:p>
        </w:tc>
        <w:tc>
          <w:tcPr>
            <w:tcW w:w="1863" w:type="dxa"/>
            <w:tcBorders>
              <w:top w:val="single" w:sz="4" w:space="0" w:color="auto"/>
              <w:left w:val="nil"/>
              <w:bottom w:val="single" w:sz="4" w:space="0" w:color="auto"/>
              <w:right w:val="single" w:sz="4" w:space="0" w:color="auto"/>
            </w:tcBorders>
            <w:shd w:val="clear" w:color="auto" w:fill="auto"/>
          </w:tcPr>
          <w:p w14:paraId="626C8E34" w14:textId="77777777" w:rsidR="00183F9F" w:rsidRPr="00C70209" w:rsidRDefault="00183F9F" w:rsidP="00082182">
            <w:pPr>
              <w:pStyle w:val="Tabletext"/>
              <w:rPr>
                <w:rFonts w:cs="Times New Roman"/>
                <w:szCs w:val="20"/>
              </w:rPr>
            </w:pPr>
            <w:r w:rsidRPr="00C70209">
              <w:t>IV TXA (</w:t>
            </w:r>
            <w:r w:rsidRPr="00C70209">
              <w:rPr>
                <w:rFonts w:cs="Times New Roman"/>
                <w:szCs w:val="20"/>
              </w:rPr>
              <w:t>15 mg/kg) at the end of CPB</w:t>
            </w:r>
            <w:r w:rsidRPr="00C70209">
              <w:t xml:space="preserve"> (n=33) versus </w:t>
            </w:r>
            <w:r w:rsidRPr="00C70209">
              <w:rPr>
                <w:rFonts w:cs="Times New Roman"/>
                <w:szCs w:val="20"/>
              </w:rPr>
              <w:t>placebo (saline) at the end of CPB (n=29)</w:t>
            </w:r>
          </w:p>
          <w:p w14:paraId="799845D1" w14:textId="77777777" w:rsidR="00183F9F" w:rsidRPr="00C70209" w:rsidRDefault="00183F9F" w:rsidP="00082182">
            <w:pPr>
              <w:pStyle w:val="Tabletext-evidencematrix"/>
              <w:rPr>
                <w:rFonts w:ascii="Calibri" w:eastAsia="Times New Roman" w:hAnsi="Calibri"/>
              </w:rPr>
            </w:pPr>
            <w:r w:rsidRPr="00C70209">
              <w:t>*both groups administered IV TXA (15 mg/kg) after induction of anaesthesia</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61BB5677" w14:textId="77777777" w:rsidR="00183F9F" w:rsidRPr="00C70209" w:rsidRDefault="00183F9F" w:rsidP="00082182">
            <w:pPr>
              <w:pStyle w:val="Tabletext"/>
              <w:rPr>
                <w:rFonts w:ascii="Calibri" w:eastAsia="Times New Roman" w:hAnsi="Calibri"/>
              </w:rPr>
            </w:pPr>
            <w:r w:rsidRPr="00C70209">
              <w:t>Mortality</w:t>
            </w:r>
          </w:p>
          <w:p w14:paraId="6AF0F0AA" w14:textId="6C6FD31A" w:rsidR="00183F9F" w:rsidRPr="00C70209" w:rsidRDefault="00183F9F" w:rsidP="00082182">
            <w:pPr>
              <w:pStyle w:val="Tabletext"/>
            </w:pPr>
            <w:r w:rsidRPr="00C70209">
              <w:t>Transfusion volume</w:t>
            </w:r>
          </w:p>
          <w:p w14:paraId="384D9701" w14:textId="19028289" w:rsidR="00183F9F" w:rsidRPr="00C70209" w:rsidRDefault="00183F9F" w:rsidP="00082182">
            <w:pPr>
              <w:pStyle w:val="Tabletext"/>
            </w:pPr>
            <w:r w:rsidRPr="00C70209">
              <w:t>Thromboembolic events</w:t>
            </w:r>
          </w:p>
          <w:p w14:paraId="13A6D4E9"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1A81D297" w14:textId="77777777" w:rsidTr="00082182">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545D4DE3" w14:textId="77777777" w:rsidR="00183F9F" w:rsidRPr="00C70209" w:rsidRDefault="00183F9F" w:rsidP="00082182">
            <w:pPr>
              <w:pStyle w:val="TableH3"/>
            </w:pPr>
            <w:r w:rsidRPr="00C70209">
              <w:t>Scoliosis surgery</w:t>
            </w:r>
          </w:p>
        </w:tc>
      </w:tr>
      <w:tr w:rsidR="00183F9F" w:rsidRPr="00C70209" w14:paraId="21269192"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01789C2A" w14:textId="53CD7899" w:rsidR="00183F9F" w:rsidRPr="00C70209" w:rsidRDefault="00183F9F" w:rsidP="000E261C">
            <w:pPr>
              <w:pStyle w:val="Tabletext"/>
              <w:rPr>
                <w:rFonts w:eastAsia="Times New Roman" w:cstheme="minorHAnsi"/>
                <w:szCs w:val="20"/>
                <w:lang w:eastAsia="en-AU"/>
              </w:rPr>
            </w:pPr>
            <w:r w:rsidRPr="00C70209">
              <w:rPr>
                <w:rFonts w:cstheme="minorHAnsi"/>
                <w:szCs w:val="20"/>
              </w:rPr>
              <w:t>Thompson (2005)</w:t>
            </w:r>
            <w:r w:rsidRPr="00C70209">
              <w:rPr>
                <w:rFonts w:cstheme="minorHAnsi"/>
                <w:szCs w:val="20"/>
              </w:rPr>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rPr>
                <w:rFonts w:cstheme="minorHAnsi"/>
                <w:szCs w:val="20"/>
              </w:rPr>
              <w:instrText xml:space="preserve"> ADDIN EN.CITE </w:instrText>
            </w:r>
            <w:r w:rsidR="000E261C">
              <w:rPr>
                <w:rFonts w:cstheme="minorHAnsi"/>
                <w:szCs w:val="20"/>
              </w:rPr>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rPr>
                <w:rFonts w:cstheme="minorHAnsi"/>
                <w:szCs w:val="20"/>
              </w:rPr>
              <w:instrText xml:space="preserve"> ADDIN EN.CITE.DATA </w:instrText>
            </w:r>
            <w:r w:rsidR="000E261C">
              <w:rPr>
                <w:rFonts w:cstheme="minorHAnsi"/>
                <w:szCs w:val="20"/>
              </w:rPr>
            </w:r>
            <w:r w:rsidR="000E261C">
              <w:rPr>
                <w:rFonts w:cstheme="minorHAnsi"/>
                <w:szCs w:val="20"/>
              </w:rPr>
              <w:fldChar w:fldCharType="end"/>
            </w:r>
            <w:r w:rsidRPr="00C70209">
              <w:rPr>
                <w:rFonts w:cstheme="minorHAnsi"/>
                <w:szCs w:val="20"/>
              </w:rPr>
            </w:r>
            <w:r w:rsidRPr="00C70209">
              <w:rPr>
                <w:rFonts w:cstheme="minorHAnsi"/>
                <w:szCs w:val="20"/>
              </w:rPr>
              <w:fldChar w:fldCharType="separate"/>
            </w:r>
            <w:r w:rsidR="000E261C" w:rsidRPr="000E261C">
              <w:rPr>
                <w:rFonts w:cstheme="minorHAnsi"/>
                <w:noProof/>
                <w:szCs w:val="20"/>
                <w:vertAlign w:val="superscript"/>
              </w:rPr>
              <w:t>381</w:t>
            </w:r>
            <w:r w:rsidRPr="00C70209">
              <w:rPr>
                <w:rFonts w:cstheme="minorHAnsi"/>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0B0B984E" w14:textId="77777777" w:rsidR="00183F9F" w:rsidRPr="00C70209" w:rsidRDefault="00183F9F" w:rsidP="00082182">
            <w:pPr>
              <w:pStyle w:val="Tabletext"/>
              <w:rPr>
                <w:rFonts w:eastAsia="Times New Roman" w:cstheme="minorHAnsi"/>
                <w:szCs w:val="20"/>
              </w:rPr>
            </w:pPr>
            <w:r w:rsidRPr="00C70209">
              <w:rPr>
                <w:rFonts w:cstheme="minorHAnsi"/>
                <w:szCs w:val="20"/>
              </w:rPr>
              <w:t>RCT</w:t>
            </w:r>
          </w:p>
          <w:p w14:paraId="56DE9FC8" w14:textId="77777777" w:rsidR="00183F9F" w:rsidRPr="00C70209" w:rsidRDefault="00183F9F" w:rsidP="00082182">
            <w:pPr>
              <w:pStyle w:val="Tabletext"/>
              <w:rPr>
                <w:rFonts w:eastAsia="Times New Roman" w:cstheme="minorHAnsi"/>
                <w:szCs w:val="20"/>
                <w:lang w:eastAsia="en-AU"/>
              </w:rPr>
            </w:pPr>
            <w:r w:rsidRPr="00C70209">
              <w:rPr>
                <w:rStyle w:val="Emphasis"/>
                <w:rFonts w:cstheme="minorHAnsi"/>
                <w:szCs w:val="20"/>
              </w:rPr>
              <w:t>Poor</w:t>
            </w:r>
          </w:p>
        </w:tc>
        <w:tc>
          <w:tcPr>
            <w:tcW w:w="1863" w:type="dxa"/>
            <w:tcBorders>
              <w:top w:val="single" w:sz="4" w:space="0" w:color="auto"/>
              <w:left w:val="nil"/>
              <w:bottom w:val="single" w:sz="4" w:space="0" w:color="auto"/>
              <w:right w:val="single" w:sz="4" w:space="0" w:color="auto"/>
            </w:tcBorders>
            <w:shd w:val="clear" w:color="auto" w:fill="auto"/>
          </w:tcPr>
          <w:p w14:paraId="35A4B0E2" w14:textId="77777777" w:rsidR="00183F9F" w:rsidRPr="00C70209" w:rsidRDefault="00183F9F" w:rsidP="00082182">
            <w:pPr>
              <w:pStyle w:val="Tabletext"/>
              <w:rPr>
                <w:rFonts w:eastAsia="Times New Roman" w:cstheme="minorHAnsi"/>
                <w:szCs w:val="20"/>
              </w:rPr>
            </w:pPr>
            <w:r w:rsidRPr="00C70209">
              <w:rPr>
                <w:rFonts w:cstheme="minorHAnsi"/>
                <w:szCs w:val="20"/>
              </w:rPr>
              <w:t>Children aged 11–18 years with idiopathic scoliosis scheduled for posterior spinal fusion with segmental spinal instrumentation</w:t>
            </w:r>
          </w:p>
          <w:p w14:paraId="0A229B95" w14:textId="77777777" w:rsidR="00183F9F" w:rsidRPr="00C70209" w:rsidRDefault="00183F9F" w:rsidP="00082182">
            <w:pPr>
              <w:pStyle w:val="Tabletext"/>
              <w:rPr>
                <w:rFonts w:eastAsia="Times New Roman" w:cstheme="minorHAnsi"/>
                <w:szCs w:val="20"/>
                <w:lang w:eastAsia="en-AU"/>
              </w:rPr>
            </w:pPr>
            <w:r w:rsidRPr="00C70209">
              <w:rPr>
                <w:rFonts w:cstheme="minorHAnsi"/>
                <w:szCs w:val="20"/>
              </w:rPr>
              <w:t>N=36</w:t>
            </w:r>
          </w:p>
        </w:tc>
        <w:tc>
          <w:tcPr>
            <w:tcW w:w="1863" w:type="dxa"/>
            <w:tcBorders>
              <w:top w:val="single" w:sz="4" w:space="0" w:color="auto"/>
              <w:left w:val="nil"/>
              <w:bottom w:val="single" w:sz="4" w:space="0" w:color="auto"/>
              <w:right w:val="single" w:sz="4" w:space="0" w:color="auto"/>
            </w:tcBorders>
            <w:shd w:val="clear" w:color="auto" w:fill="auto"/>
          </w:tcPr>
          <w:p w14:paraId="6CB74F8F" w14:textId="77777777" w:rsidR="00183F9F" w:rsidRPr="00C70209" w:rsidRDefault="00183F9F" w:rsidP="00082182">
            <w:pPr>
              <w:tabs>
                <w:tab w:val="left" w:pos="416"/>
                <w:tab w:val="left" w:pos="582"/>
              </w:tabs>
              <w:spacing w:before="20" w:after="20"/>
              <w:ind w:left="0"/>
              <w:rPr>
                <w:rFonts w:ascii="Arial Narrow" w:eastAsia="Arial Unicode MS" w:hAnsi="Arial Narrow" w:cstheme="minorHAnsi"/>
                <w:bCs/>
                <w:color w:val="auto"/>
                <w:sz w:val="20"/>
                <w:szCs w:val="20"/>
                <w:lang w:eastAsia="ja-JP"/>
              </w:rPr>
            </w:pPr>
            <w:r w:rsidRPr="00C70209">
              <w:rPr>
                <w:rFonts w:ascii="Arial Narrow" w:hAnsi="Arial Narrow" w:cstheme="minorHAnsi"/>
                <w:sz w:val="20"/>
                <w:szCs w:val="20"/>
              </w:rPr>
              <w:t>IV EACA 100 mg/kg before skin incision followed by maintenance infusion 10 mg/kg/hr until skin closure versus no treatment</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4F741623" w14:textId="77777777" w:rsidR="00183F9F" w:rsidRPr="00C70209" w:rsidRDefault="00183F9F" w:rsidP="00082182">
            <w:pPr>
              <w:pStyle w:val="Tabletext"/>
              <w:rPr>
                <w:rFonts w:cstheme="minorHAnsi"/>
                <w:szCs w:val="20"/>
              </w:rPr>
            </w:pPr>
            <w:r w:rsidRPr="00C70209">
              <w:rPr>
                <w:rFonts w:cstheme="minorHAnsi"/>
                <w:szCs w:val="20"/>
              </w:rPr>
              <w:t>Transfusion volume and incidence</w:t>
            </w:r>
          </w:p>
          <w:p w14:paraId="338219DA" w14:textId="77777777" w:rsidR="00183F9F" w:rsidRPr="00C70209" w:rsidRDefault="00183F9F" w:rsidP="00082182">
            <w:pPr>
              <w:pStyle w:val="Tabletext"/>
              <w:rPr>
                <w:rFonts w:cstheme="minorHAnsi"/>
                <w:szCs w:val="20"/>
              </w:rPr>
            </w:pPr>
            <w:r w:rsidRPr="00C70209">
              <w:rPr>
                <w:rFonts w:cstheme="minorHAnsi"/>
                <w:szCs w:val="20"/>
              </w:rPr>
              <w:t>Blood loss</w:t>
            </w:r>
          </w:p>
        </w:tc>
      </w:tr>
      <w:tr w:rsidR="00183F9F" w:rsidRPr="00C70209" w14:paraId="3C68CCEE"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5FAB4B8E" w14:textId="1F7612F6" w:rsidR="00183F9F" w:rsidRPr="00C70209" w:rsidRDefault="00183F9F" w:rsidP="000E261C">
            <w:pPr>
              <w:pStyle w:val="Tabletext"/>
              <w:rPr>
                <w:rFonts w:ascii="Calibri" w:eastAsia="Times New Roman" w:hAnsi="Calibri"/>
              </w:rPr>
            </w:pPr>
            <w:r w:rsidRPr="00C70209">
              <w:rPr>
                <w:rFonts w:cs="Times New Roman"/>
                <w:szCs w:val="20"/>
              </w:rPr>
              <w:t>Verma (2014)</w:t>
            </w:r>
            <w:r w:rsidRPr="00C70209">
              <w:rPr>
                <w:rFonts w:cs="Times New Roman"/>
                <w:szCs w:val="20"/>
              </w:rPr>
              <w:fldChar w:fldCharType="begin">
                <w:fldData xml:space="preserve">PEVuZE5vdGU+PENpdGU+PEF1dGhvcj5WZXJtYTwvQXV0aG9yPjxZZWFyPjIwMTQ8L1llYXI+PFJl
Y051bT45MzA8L1JlY051bT48RGlzcGxheVRleHQ+PHN0eWxlIGZhY2U9InN1cGVyc2NyaXB0Ij4z
OTk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0E261C">
              <w:rPr>
                <w:rFonts w:cs="Times New Roman"/>
                <w:szCs w:val="20"/>
              </w:rPr>
              <w:instrText xml:space="preserve"> ADDIN EN.CITE </w:instrText>
            </w:r>
            <w:r w:rsidR="000E261C">
              <w:rPr>
                <w:rFonts w:cs="Times New Roman"/>
                <w:szCs w:val="20"/>
              </w:rPr>
              <w:fldChar w:fldCharType="begin">
                <w:fldData xml:space="preserve">PEVuZE5vdGU+PENpdGU+PEF1dGhvcj5WZXJtYTwvQXV0aG9yPjxZZWFyPjIwMTQ8L1llYXI+PFJl
Y051bT45MzA8L1JlY051bT48RGlzcGxheVRleHQ+PHN0eWxlIGZhY2U9InN1cGVyc2NyaXB0Ij4z
OTk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0E261C">
              <w:rPr>
                <w:rFonts w:cs="Times New Roman"/>
                <w:szCs w:val="20"/>
              </w:rPr>
              <w:instrText xml:space="preserve"> ADDIN EN.CITE.DATA </w:instrText>
            </w:r>
            <w:r w:rsidR="000E261C">
              <w:rPr>
                <w:rFonts w:cs="Times New Roman"/>
                <w:szCs w:val="20"/>
              </w:rPr>
            </w:r>
            <w:r w:rsidR="000E261C">
              <w:rPr>
                <w:rFonts w:cs="Times New Roman"/>
                <w:szCs w:val="20"/>
              </w:rPr>
              <w:fldChar w:fldCharType="end"/>
            </w:r>
            <w:r w:rsidRPr="00C70209">
              <w:rPr>
                <w:rFonts w:cs="Times New Roman"/>
                <w:szCs w:val="20"/>
              </w:rPr>
            </w:r>
            <w:r w:rsidRPr="00C70209">
              <w:rPr>
                <w:rFonts w:cs="Times New Roman"/>
                <w:szCs w:val="20"/>
              </w:rPr>
              <w:fldChar w:fldCharType="separate"/>
            </w:r>
            <w:r w:rsidR="000E261C" w:rsidRPr="000E261C">
              <w:rPr>
                <w:rFonts w:cs="Times New Roman"/>
                <w:noProof/>
                <w:szCs w:val="20"/>
                <w:vertAlign w:val="superscript"/>
              </w:rPr>
              <w:t>399</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497E654C" w14:textId="77777777" w:rsidR="00183F9F" w:rsidRPr="00C70209" w:rsidRDefault="00183F9F" w:rsidP="00082182">
            <w:pPr>
              <w:pStyle w:val="Tabletext"/>
              <w:rPr>
                <w:rFonts w:ascii="Calibri" w:eastAsia="Times New Roman" w:hAnsi="Calibri"/>
              </w:rPr>
            </w:pPr>
            <w:r w:rsidRPr="00C70209">
              <w:t>RCT</w:t>
            </w:r>
          </w:p>
          <w:p w14:paraId="1100DEDE" w14:textId="77777777" w:rsidR="00183F9F" w:rsidRPr="00C70209" w:rsidRDefault="00183F9F" w:rsidP="00082182">
            <w:pPr>
              <w:pStyle w:val="Tabletext"/>
              <w:rPr>
                <w:rFonts w:ascii="Calibri" w:eastAsia="Times New Roman" w:hAnsi="Calibri"/>
              </w:rPr>
            </w:pPr>
            <w:r w:rsidRPr="00C70209">
              <w:rPr>
                <w:rStyle w:val="Emphasis"/>
              </w:rPr>
              <w:t>Good</w:t>
            </w:r>
          </w:p>
        </w:tc>
        <w:tc>
          <w:tcPr>
            <w:tcW w:w="1863" w:type="dxa"/>
            <w:tcBorders>
              <w:top w:val="single" w:sz="4" w:space="0" w:color="auto"/>
              <w:left w:val="nil"/>
              <w:bottom w:val="single" w:sz="4" w:space="0" w:color="auto"/>
              <w:right w:val="single" w:sz="4" w:space="0" w:color="auto"/>
            </w:tcBorders>
            <w:shd w:val="clear" w:color="auto" w:fill="auto"/>
          </w:tcPr>
          <w:p w14:paraId="69729E59" w14:textId="77777777" w:rsidR="00183F9F" w:rsidRPr="00C70209" w:rsidRDefault="00183F9F" w:rsidP="00082182">
            <w:pPr>
              <w:pStyle w:val="Tabletext"/>
              <w:rPr>
                <w:rFonts w:ascii="Calibri" w:eastAsia="Times New Roman" w:hAnsi="Calibri"/>
              </w:rPr>
            </w:pPr>
            <w:r w:rsidRPr="00C70209">
              <w:t>Patients with adolescent idiopathic scoliosis undergoing posterior spinal arthrodesis</w:t>
            </w:r>
          </w:p>
          <w:p w14:paraId="6D31A2E8" w14:textId="77777777" w:rsidR="00183F9F" w:rsidRPr="00C70209" w:rsidRDefault="00183F9F" w:rsidP="00082182">
            <w:pPr>
              <w:pStyle w:val="Tabletext"/>
              <w:rPr>
                <w:rFonts w:ascii="Calibri" w:eastAsia="Times New Roman" w:hAnsi="Calibri"/>
              </w:rPr>
            </w:pPr>
            <w:r w:rsidRPr="00C70209">
              <w:t>N=125</w:t>
            </w:r>
          </w:p>
        </w:tc>
        <w:tc>
          <w:tcPr>
            <w:tcW w:w="1863" w:type="dxa"/>
            <w:tcBorders>
              <w:top w:val="single" w:sz="4" w:space="0" w:color="auto"/>
              <w:left w:val="nil"/>
              <w:bottom w:val="single" w:sz="4" w:space="0" w:color="auto"/>
              <w:right w:val="single" w:sz="4" w:space="0" w:color="auto"/>
            </w:tcBorders>
            <w:shd w:val="clear" w:color="auto" w:fill="auto"/>
          </w:tcPr>
          <w:p w14:paraId="244391AC" w14:textId="77777777" w:rsidR="00183F9F" w:rsidRPr="00C70209" w:rsidRDefault="00183F9F" w:rsidP="00082182">
            <w:pPr>
              <w:pStyle w:val="Tabletext"/>
              <w:rPr>
                <w:rFonts w:ascii="Calibri" w:eastAsia="Times New Roman" w:hAnsi="Calibri"/>
              </w:rPr>
            </w:pPr>
            <w:r w:rsidRPr="00C70209">
              <w:rPr>
                <w:rFonts w:cs="Times New Roman"/>
                <w:szCs w:val="20"/>
              </w:rPr>
              <w:t>TXA (10 mg/kg infusion + 1 mg/kg maintenance infusion) (n=36) versus EACA (100 mg/kg infusion + 10 mg/kg maintenance infusion) (n=42) versus placebo (n=47)</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4F3842D5" w14:textId="77777777" w:rsidR="00183F9F" w:rsidRPr="00C70209" w:rsidRDefault="00183F9F" w:rsidP="00082182">
            <w:pPr>
              <w:pStyle w:val="Tabletext"/>
              <w:rPr>
                <w:rFonts w:ascii="Calibri" w:eastAsia="Times New Roman" w:hAnsi="Calibri"/>
              </w:rPr>
            </w:pPr>
            <w:r w:rsidRPr="00C70209">
              <w:t>Bleeding events</w:t>
            </w:r>
            <w:r w:rsidRPr="00C70209">
              <w:rPr>
                <w:rFonts w:ascii="Calibri" w:eastAsia="Times New Roman" w:hAnsi="Calibri"/>
              </w:rPr>
              <w:t xml:space="preserve"> </w:t>
            </w:r>
          </w:p>
        </w:tc>
      </w:tr>
      <w:tr w:rsidR="00183F9F" w:rsidRPr="00C70209" w14:paraId="305CB9D6" w14:textId="77777777" w:rsidTr="00082182">
        <w:tc>
          <w:tcPr>
            <w:tcW w:w="8425" w:type="dxa"/>
            <w:gridSpan w:val="5"/>
            <w:tcBorders>
              <w:top w:val="single" w:sz="4" w:space="0" w:color="auto"/>
              <w:left w:val="single" w:sz="4" w:space="0" w:color="auto"/>
              <w:bottom w:val="single" w:sz="4" w:space="0" w:color="auto"/>
              <w:right w:val="single" w:sz="4" w:space="0" w:color="auto"/>
            </w:tcBorders>
            <w:shd w:val="clear" w:color="auto" w:fill="auto"/>
          </w:tcPr>
          <w:p w14:paraId="1B8AA15A" w14:textId="77777777" w:rsidR="00183F9F" w:rsidRPr="00C70209" w:rsidRDefault="00183F9F" w:rsidP="00082182">
            <w:pPr>
              <w:pStyle w:val="TableH3"/>
            </w:pPr>
            <w:r w:rsidRPr="00C70209">
              <w:t>Craniofacial surgery</w:t>
            </w:r>
          </w:p>
        </w:tc>
      </w:tr>
      <w:tr w:rsidR="00183F9F" w:rsidRPr="00C70209" w14:paraId="21B80714"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70520CCC" w14:textId="523695FE" w:rsidR="00183F9F" w:rsidRPr="00C70209" w:rsidRDefault="00183F9F" w:rsidP="000E261C">
            <w:pPr>
              <w:pStyle w:val="Tabletext"/>
              <w:rPr>
                <w:rFonts w:ascii="Calibri" w:eastAsia="Times New Roman" w:hAnsi="Calibri"/>
              </w:rPr>
            </w:pPr>
            <w:r w:rsidRPr="00C70209">
              <w:rPr>
                <w:rFonts w:cs="Times New Roman"/>
                <w:szCs w:val="20"/>
              </w:rPr>
              <w:t>Ahmed (2014)</w:t>
            </w:r>
            <w:r w:rsidRPr="00C70209">
              <w:rPr>
                <w:rFonts w:cs="Times New Roman"/>
                <w:szCs w:val="20"/>
              </w:rPr>
              <w:fldChar w:fldCharType="begin"/>
            </w:r>
            <w:r w:rsidR="000E261C">
              <w:rPr>
                <w:rFonts w:cs="Times New Roman"/>
                <w:szCs w:val="20"/>
              </w:rPr>
              <w:instrText xml:space="preserve"> ADDIN EN.CITE &lt;EndNote&gt;&lt;Cite&gt;&lt;Author&gt;Ahmed&lt;/Author&gt;&lt;Year&gt;2014&lt;/Year&gt;&lt;RecNum&gt;839&lt;/RecNum&gt;&lt;DisplayText&gt;&lt;style face="superscript"&gt;400&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400</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16C1E7F2" w14:textId="77777777" w:rsidR="00183F9F" w:rsidRPr="00C70209" w:rsidRDefault="00183F9F" w:rsidP="00082182">
            <w:pPr>
              <w:pStyle w:val="Tabletext"/>
              <w:rPr>
                <w:rFonts w:ascii="Calibri" w:eastAsia="Times New Roman" w:hAnsi="Calibri"/>
              </w:rPr>
            </w:pPr>
            <w:r w:rsidRPr="00C70209">
              <w:t>RCT</w:t>
            </w:r>
          </w:p>
          <w:p w14:paraId="27EBEFE1" w14:textId="77777777" w:rsidR="00183F9F" w:rsidRPr="00C70209" w:rsidRDefault="00183F9F" w:rsidP="00082182">
            <w:pPr>
              <w:pStyle w:val="Tabletext"/>
              <w:rPr>
                <w:rFonts w:ascii="Calibri" w:eastAsia="Times New Roman" w:hAnsi="Calibri"/>
                <w:i/>
              </w:rPr>
            </w:pPr>
            <w:r w:rsidRPr="00C70209">
              <w:rPr>
                <w:i/>
              </w:rPr>
              <w:t>Fair</w:t>
            </w:r>
          </w:p>
        </w:tc>
        <w:tc>
          <w:tcPr>
            <w:tcW w:w="1863" w:type="dxa"/>
            <w:tcBorders>
              <w:top w:val="single" w:sz="4" w:space="0" w:color="auto"/>
              <w:left w:val="nil"/>
              <w:bottom w:val="single" w:sz="4" w:space="0" w:color="auto"/>
              <w:right w:val="single" w:sz="4" w:space="0" w:color="auto"/>
            </w:tcBorders>
            <w:shd w:val="clear" w:color="auto" w:fill="auto"/>
          </w:tcPr>
          <w:p w14:paraId="215E50B9" w14:textId="77777777" w:rsidR="00183F9F" w:rsidRPr="00C70209" w:rsidRDefault="00183F9F" w:rsidP="00082182">
            <w:pPr>
              <w:pStyle w:val="Tabletext"/>
              <w:rPr>
                <w:rFonts w:ascii="Calibri" w:eastAsia="Times New Roman" w:hAnsi="Calibri"/>
              </w:rPr>
            </w:pPr>
            <w:r w:rsidRPr="00C70209">
              <w:t>Paediatric patients (aged 1 month to 3 years) undergoing major reconstructive craniofacial surgery</w:t>
            </w:r>
          </w:p>
          <w:p w14:paraId="3A4B95B6" w14:textId="77777777" w:rsidR="00183F9F" w:rsidRPr="00C70209" w:rsidRDefault="00183F9F" w:rsidP="00082182">
            <w:pPr>
              <w:pStyle w:val="Tabletext"/>
              <w:rPr>
                <w:rFonts w:ascii="Calibri" w:eastAsia="Times New Roman" w:hAnsi="Calibri"/>
              </w:rPr>
            </w:pPr>
            <w:r w:rsidRPr="00C70209">
              <w:t>N=26</w:t>
            </w:r>
          </w:p>
        </w:tc>
        <w:tc>
          <w:tcPr>
            <w:tcW w:w="1863" w:type="dxa"/>
            <w:tcBorders>
              <w:top w:val="single" w:sz="4" w:space="0" w:color="auto"/>
              <w:left w:val="nil"/>
              <w:bottom w:val="single" w:sz="4" w:space="0" w:color="auto"/>
              <w:right w:val="single" w:sz="4" w:space="0" w:color="auto"/>
            </w:tcBorders>
            <w:shd w:val="clear" w:color="auto" w:fill="auto"/>
          </w:tcPr>
          <w:p w14:paraId="00BB2C0E" w14:textId="77777777" w:rsidR="00183F9F" w:rsidRPr="00C70209" w:rsidRDefault="00183F9F" w:rsidP="00082182">
            <w:pPr>
              <w:pStyle w:val="Tabletext"/>
              <w:rPr>
                <w:rFonts w:ascii="Calibri" w:eastAsia="Times New Roman" w:hAnsi="Calibri"/>
              </w:rPr>
            </w:pPr>
            <w:r w:rsidRPr="00C70209">
              <w:t>IV aprotinin (n=13) versus placebo (n=13)</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2795CCC2" w14:textId="77777777" w:rsidR="00183F9F" w:rsidRPr="00C70209" w:rsidRDefault="00183F9F" w:rsidP="00082182">
            <w:pPr>
              <w:pStyle w:val="Tabletext"/>
              <w:rPr>
                <w:rFonts w:ascii="Calibri" w:eastAsia="Times New Roman" w:hAnsi="Calibri"/>
              </w:rPr>
            </w:pPr>
            <w:r w:rsidRPr="00C70209">
              <w:t>Mortality</w:t>
            </w:r>
          </w:p>
          <w:p w14:paraId="38DD06BE" w14:textId="77777777" w:rsidR="00183F9F" w:rsidRPr="00C70209" w:rsidRDefault="00183F9F" w:rsidP="00082182">
            <w:pPr>
              <w:pStyle w:val="Tabletext"/>
            </w:pPr>
            <w:r w:rsidRPr="00C70209">
              <w:t>Transfusion volume and incidence</w:t>
            </w:r>
          </w:p>
          <w:p w14:paraId="12588B51" w14:textId="10567F70" w:rsidR="00183F9F" w:rsidRPr="00C70209" w:rsidRDefault="00183F9F" w:rsidP="00082182">
            <w:pPr>
              <w:pStyle w:val="Tabletext"/>
            </w:pPr>
            <w:r w:rsidRPr="00C70209">
              <w:t>Thromboembolic events</w:t>
            </w:r>
          </w:p>
          <w:p w14:paraId="69E56DF4"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5053CF82"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2BF45126" w14:textId="6DC3323D" w:rsidR="00183F9F" w:rsidRPr="00C70209" w:rsidRDefault="00183F9F" w:rsidP="000E261C">
            <w:pPr>
              <w:pStyle w:val="Tabletext"/>
            </w:pPr>
            <w:r w:rsidRPr="00C70209">
              <w:rPr>
                <w:rFonts w:cs="Times New Roman"/>
                <w:szCs w:val="20"/>
              </w:rPr>
              <w:t>D’Errico (2003)</w:t>
            </w:r>
            <w:r w:rsidRPr="00C70209">
              <w:rPr>
                <w:rFonts w:cs="Times New Roman"/>
                <w:szCs w:val="20"/>
              </w:rPr>
              <w:fldChar w:fldCharType="begin"/>
            </w:r>
            <w:r w:rsidR="000E261C">
              <w:rPr>
                <w:rFonts w:cs="Times New Roman"/>
                <w:szCs w:val="20"/>
              </w:rPr>
              <w:instrText xml:space="preserve"> ADDIN EN.CITE &lt;EndNote&gt;&lt;Cite&gt;&lt;Author&gt;D&amp;apos;Errico&lt;/Author&gt;&lt;Year&gt;2003&lt;/Year&gt;&lt;RecNum&gt;862&lt;/RecNum&gt;&lt;DisplayText&gt;&lt;style face="superscript"&gt;401&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Pr="00C70209">
              <w:rPr>
                <w:rFonts w:cs="Times New Roman"/>
                <w:szCs w:val="20"/>
              </w:rPr>
              <w:fldChar w:fldCharType="separate"/>
            </w:r>
            <w:r w:rsidR="000E261C" w:rsidRPr="000E261C">
              <w:rPr>
                <w:rFonts w:cs="Times New Roman"/>
                <w:noProof/>
                <w:szCs w:val="20"/>
                <w:vertAlign w:val="superscript"/>
              </w:rPr>
              <w:t>401</w:t>
            </w:r>
            <w:r w:rsidRPr="00C70209">
              <w:rPr>
                <w:rFonts w:cs="Times New Roman"/>
                <w:szCs w:val="20"/>
              </w:rPr>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6D9F233" w14:textId="77777777" w:rsidR="00183F9F" w:rsidRPr="00C70209" w:rsidRDefault="00183F9F" w:rsidP="00082182">
            <w:pPr>
              <w:pStyle w:val="Tabletext"/>
              <w:rPr>
                <w:rFonts w:ascii="Calibri" w:eastAsia="Times New Roman" w:hAnsi="Calibri"/>
              </w:rPr>
            </w:pPr>
            <w:r w:rsidRPr="00C70209">
              <w:t>RCT</w:t>
            </w:r>
          </w:p>
          <w:p w14:paraId="022D6EBD" w14:textId="77777777" w:rsidR="00183F9F" w:rsidRPr="00C70209" w:rsidRDefault="00183F9F" w:rsidP="00082182">
            <w:pPr>
              <w:pStyle w:val="Tabletext"/>
            </w:pPr>
            <w:r w:rsidRPr="00C70209">
              <w:rPr>
                <w:rStyle w:val="Emphasis"/>
              </w:rPr>
              <w:t>Good</w:t>
            </w:r>
          </w:p>
        </w:tc>
        <w:tc>
          <w:tcPr>
            <w:tcW w:w="1863" w:type="dxa"/>
            <w:tcBorders>
              <w:top w:val="single" w:sz="4" w:space="0" w:color="auto"/>
              <w:left w:val="nil"/>
              <w:bottom w:val="single" w:sz="4" w:space="0" w:color="auto"/>
              <w:right w:val="single" w:sz="4" w:space="0" w:color="auto"/>
            </w:tcBorders>
            <w:shd w:val="clear" w:color="auto" w:fill="auto"/>
          </w:tcPr>
          <w:p w14:paraId="23FE04D4" w14:textId="6163B1F8" w:rsidR="00183F9F" w:rsidRPr="00C70209" w:rsidRDefault="00183F9F" w:rsidP="00082182">
            <w:pPr>
              <w:pStyle w:val="Tabletext"/>
            </w:pPr>
            <w:r w:rsidRPr="00C70209">
              <w:t>Paediatric patients (aged 1 month to 12 years) undergoing craniofacial reconstruction for cranial vault reshaping or frontal orbital advancement</w:t>
            </w:r>
          </w:p>
          <w:p w14:paraId="630C0D63" w14:textId="77777777" w:rsidR="00183F9F" w:rsidRPr="00C70209" w:rsidRDefault="00183F9F" w:rsidP="00082182">
            <w:pPr>
              <w:pStyle w:val="Tabletext"/>
            </w:pPr>
            <w:r w:rsidRPr="00C70209">
              <w:t>N=39</w:t>
            </w:r>
          </w:p>
        </w:tc>
        <w:tc>
          <w:tcPr>
            <w:tcW w:w="1863" w:type="dxa"/>
            <w:tcBorders>
              <w:top w:val="single" w:sz="4" w:space="0" w:color="auto"/>
              <w:left w:val="nil"/>
              <w:bottom w:val="single" w:sz="4" w:space="0" w:color="auto"/>
              <w:right w:val="single" w:sz="4" w:space="0" w:color="auto"/>
            </w:tcBorders>
            <w:shd w:val="clear" w:color="auto" w:fill="auto"/>
          </w:tcPr>
          <w:p w14:paraId="606A6DAC" w14:textId="77777777" w:rsidR="00183F9F" w:rsidRPr="00C70209" w:rsidRDefault="00183F9F" w:rsidP="00082182">
            <w:pPr>
              <w:pStyle w:val="Tabletext"/>
            </w:pPr>
            <w:r w:rsidRPr="00C70209">
              <w:t>IV aprotinin versus placebo</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6DFE5019" w14:textId="77777777" w:rsidR="00183F9F" w:rsidRPr="00C70209" w:rsidRDefault="00183F9F" w:rsidP="00082182">
            <w:pPr>
              <w:pStyle w:val="Tabletext"/>
            </w:pPr>
            <w:r w:rsidRPr="00C70209">
              <w:t>Mortality</w:t>
            </w:r>
          </w:p>
        </w:tc>
      </w:tr>
      <w:tr w:rsidR="00183F9F" w:rsidRPr="00C70209" w14:paraId="7B655CB9"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3A4C94F4" w14:textId="412618BD" w:rsidR="00183F9F" w:rsidRPr="00C70209" w:rsidRDefault="00183F9F" w:rsidP="00082182">
            <w:pPr>
              <w:tabs>
                <w:tab w:val="left" w:pos="416"/>
                <w:tab w:val="left" w:pos="582"/>
              </w:tabs>
              <w:spacing w:before="20" w:after="20"/>
              <w:ind w:left="0"/>
              <w:rPr>
                <w:rFonts w:ascii="Arial Narrow" w:hAnsi="Arial Narrow" w:cs="Times New Roman"/>
                <w:i/>
                <w:color w:val="auto"/>
                <w:sz w:val="20"/>
                <w:szCs w:val="20"/>
              </w:rPr>
            </w:pPr>
            <w:r w:rsidRPr="00C70209">
              <w:rPr>
                <w:rFonts w:ascii="Arial Narrow" w:hAnsi="Arial Narrow" w:cs="Times New Roman"/>
                <w:i/>
                <w:color w:val="auto"/>
                <w:sz w:val="20"/>
                <w:szCs w:val="20"/>
              </w:rPr>
              <w:t>ENT surgery</w:t>
            </w:r>
          </w:p>
        </w:tc>
        <w:tc>
          <w:tcPr>
            <w:tcW w:w="1418" w:type="dxa"/>
            <w:tcBorders>
              <w:top w:val="single" w:sz="4" w:space="0" w:color="auto"/>
              <w:left w:val="nil"/>
              <w:bottom w:val="single" w:sz="4" w:space="0" w:color="auto"/>
              <w:right w:val="single" w:sz="4" w:space="0" w:color="auto"/>
            </w:tcBorders>
            <w:shd w:val="clear" w:color="auto" w:fill="auto"/>
          </w:tcPr>
          <w:p w14:paraId="26FB2F9B" w14:textId="77777777" w:rsidR="00183F9F" w:rsidRPr="00C70209" w:rsidRDefault="00183F9F" w:rsidP="00082182">
            <w:pPr>
              <w:pStyle w:val="Tabletext"/>
            </w:pPr>
          </w:p>
        </w:tc>
        <w:tc>
          <w:tcPr>
            <w:tcW w:w="1863" w:type="dxa"/>
            <w:tcBorders>
              <w:top w:val="single" w:sz="4" w:space="0" w:color="auto"/>
              <w:left w:val="nil"/>
              <w:bottom w:val="single" w:sz="4" w:space="0" w:color="auto"/>
              <w:right w:val="single" w:sz="4" w:space="0" w:color="auto"/>
            </w:tcBorders>
            <w:shd w:val="clear" w:color="auto" w:fill="auto"/>
          </w:tcPr>
          <w:p w14:paraId="0D5E146B" w14:textId="77777777" w:rsidR="00183F9F" w:rsidRPr="00C70209" w:rsidRDefault="00183F9F" w:rsidP="00082182">
            <w:pPr>
              <w:pStyle w:val="Tabletext"/>
            </w:pPr>
          </w:p>
        </w:tc>
        <w:tc>
          <w:tcPr>
            <w:tcW w:w="1863" w:type="dxa"/>
            <w:tcBorders>
              <w:top w:val="single" w:sz="4" w:space="0" w:color="auto"/>
              <w:left w:val="nil"/>
              <w:bottom w:val="single" w:sz="4" w:space="0" w:color="auto"/>
              <w:right w:val="single" w:sz="4" w:space="0" w:color="auto"/>
            </w:tcBorders>
            <w:shd w:val="clear" w:color="auto" w:fill="auto"/>
          </w:tcPr>
          <w:p w14:paraId="6D420ECE" w14:textId="77777777" w:rsidR="00183F9F" w:rsidRPr="00C70209" w:rsidRDefault="00183F9F" w:rsidP="00082182">
            <w:pPr>
              <w:pStyle w:val="Tabletext"/>
            </w:pP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1A3EEF0C" w14:textId="77777777" w:rsidR="00183F9F" w:rsidRPr="00C70209" w:rsidRDefault="00183F9F" w:rsidP="00082182">
            <w:pPr>
              <w:pStyle w:val="Tabletext"/>
            </w:pPr>
          </w:p>
        </w:tc>
      </w:tr>
      <w:tr w:rsidR="00183F9F" w:rsidRPr="00C70209" w14:paraId="0B84AD8B"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7AA31C57" w14:textId="79BC4A76" w:rsidR="00183F9F" w:rsidRPr="00C70209" w:rsidRDefault="00183F9F" w:rsidP="000E261C">
            <w:pPr>
              <w:pStyle w:val="Tabletext"/>
              <w:rPr>
                <w:rFonts w:ascii="Calibri" w:eastAsia="Times New Roman" w:hAnsi="Calibri"/>
              </w:rPr>
            </w:pPr>
            <w:r w:rsidRPr="00C70209">
              <w:t>Brum (2012)</w:t>
            </w:r>
            <w:r w:rsidRPr="00C70209">
              <w:fldChar w:fldCharType="begin">
                <w:fldData xml:space="preserve">PEVuZE5vdGU+PENpdGU+PEF1dGhvcj5CcnVtPC9BdXRob3I+PFllYXI+MjAxMjwvWWVhcj48UmVj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xNDAx4oCTMTQwNTwvcGFnZXM+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</w:fldData>
              </w:fldChar>
            </w:r>
            <w:r w:rsidR="000E261C">
              <w:instrText xml:space="preserve"> ADDIN EN.CITE </w:instrText>
            </w:r>
            <w:r w:rsidR="000E261C">
              <w:fldChar w:fldCharType="begin">
                <w:fldData xml:space="preserve">PEVuZE5vdGU+PENpdGU+PEF1dGhvcj5CcnVtPC9BdXRob3I+PFllYXI+MjAxMjwvWWVhcj48UmVj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xNDAx4oCTMTQwNTwvcGFnZXM+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2</w:t>
            </w:r>
            <w:r w:rsidRPr="00C70209">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5E832E9D" w14:textId="77777777" w:rsidR="00183F9F" w:rsidRPr="00C70209" w:rsidRDefault="00183F9F" w:rsidP="00082182">
            <w:pPr>
              <w:pStyle w:val="Tabletext"/>
              <w:rPr>
                <w:rFonts w:ascii="Calibri" w:eastAsia="Times New Roman" w:hAnsi="Calibri"/>
              </w:rPr>
            </w:pPr>
            <w:r w:rsidRPr="00C70209">
              <w:t>RCT</w:t>
            </w:r>
          </w:p>
          <w:p w14:paraId="69A0245C" w14:textId="77777777" w:rsidR="00183F9F" w:rsidRPr="00C70209" w:rsidRDefault="00183F9F" w:rsidP="00082182">
            <w:pPr>
              <w:pStyle w:val="Tabletext"/>
              <w:rPr>
                <w:rFonts w:ascii="Calibri" w:eastAsia="Times New Roman" w:hAnsi="Calibri"/>
              </w:rPr>
            </w:pPr>
            <w:r w:rsidRPr="00C70209">
              <w:rPr>
                <w:rStyle w:val="Emphasis"/>
              </w:rPr>
              <w:t>Good</w:t>
            </w:r>
          </w:p>
        </w:tc>
        <w:tc>
          <w:tcPr>
            <w:tcW w:w="1863" w:type="dxa"/>
            <w:tcBorders>
              <w:top w:val="single" w:sz="4" w:space="0" w:color="auto"/>
              <w:left w:val="nil"/>
              <w:bottom w:val="single" w:sz="4" w:space="0" w:color="auto"/>
              <w:right w:val="single" w:sz="4" w:space="0" w:color="auto"/>
            </w:tcBorders>
            <w:shd w:val="clear" w:color="auto" w:fill="auto"/>
          </w:tcPr>
          <w:p w14:paraId="3F9FC9C5" w14:textId="77777777" w:rsidR="00183F9F" w:rsidRPr="00C70209" w:rsidRDefault="00183F9F" w:rsidP="00082182">
            <w:pPr>
              <w:pStyle w:val="Tabletext"/>
              <w:rPr>
                <w:rFonts w:ascii="Calibri" w:eastAsia="Times New Roman" w:hAnsi="Calibri"/>
              </w:rPr>
            </w:pPr>
            <w:r w:rsidRPr="00C70209">
              <w:t>Children (aged 4–12 years) scheduled for adenotonsillectomy</w:t>
            </w:r>
          </w:p>
          <w:p w14:paraId="700C5711" w14:textId="77777777" w:rsidR="00183F9F" w:rsidRPr="00C70209" w:rsidRDefault="00183F9F" w:rsidP="00082182">
            <w:pPr>
              <w:pStyle w:val="Tabletext"/>
              <w:rPr>
                <w:rFonts w:ascii="Calibri" w:eastAsia="Times New Roman" w:hAnsi="Calibri"/>
              </w:rPr>
            </w:pPr>
            <w:r w:rsidRPr="00C70209">
              <w:t>N=95</w:t>
            </w:r>
          </w:p>
        </w:tc>
        <w:tc>
          <w:tcPr>
            <w:tcW w:w="1863" w:type="dxa"/>
            <w:tcBorders>
              <w:top w:val="single" w:sz="4" w:space="0" w:color="auto"/>
              <w:left w:val="nil"/>
              <w:bottom w:val="single" w:sz="4" w:space="0" w:color="auto"/>
              <w:right w:val="single" w:sz="4" w:space="0" w:color="auto"/>
            </w:tcBorders>
            <w:shd w:val="clear" w:color="auto" w:fill="auto"/>
          </w:tcPr>
          <w:p w14:paraId="2475127A" w14:textId="77777777" w:rsidR="00183F9F" w:rsidRPr="00C70209" w:rsidRDefault="00183F9F" w:rsidP="00082182">
            <w:pPr>
              <w:pStyle w:val="Tabletext"/>
              <w:rPr>
                <w:rFonts w:ascii="Calibri" w:eastAsia="Times New Roman" w:hAnsi="Calibri"/>
              </w:rPr>
            </w:pPr>
            <w:r w:rsidRPr="00C70209">
              <w:t>IV TXA (n=47) versus placebo (n=48)</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3A5289FE" w14:textId="77777777" w:rsidR="00183F9F" w:rsidRPr="00C70209" w:rsidRDefault="00183F9F" w:rsidP="00082182">
            <w:pPr>
              <w:pStyle w:val="Tabletext"/>
              <w:rPr>
                <w:rFonts w:ascii="Calibri" w:eastAsia="Times New Roman" w:hAnsi="Calibri"/>
              </w:rPr>
            </w:pPr>
            <w:r w:rsidRPr="00C70209">
              <w:t>Bleeding events</w:t>
            </w:r>
          </w:p>
        </w:tc>
      </w:tr>
      <w:tr w:rsidR="00183F9F" w:rsidRPr="00C70209" w14:paraId="7937B227" w14:textId="77777777" w:rsidTr="00082182">
        <w:tc>
          <w:tcPr>
            <w:tcW w:w="1417" w:type="dxa"/>
            <w:tcBorders>
              <w:top w:val="single" w:sz="4" w:space="0" w:color="auto"/>
              <w:left w:val="single" w:sz="4" w:space="0" w:color="auto"/>
              <w:bottom w:val="single" w:sz="4" w:space="0" w:color="auto"/>
              <w:right w:val="single" w:sz="4" w:space="0" w:color="auto"/>
            </w:tcBorders>
            <w:shd w:val="clear" w:color="auto" w:fill="auto"/>
          </w:tcPr>
          <w:p w14:paraId="7C025FEB" w14:textId="17C7488D" w:rsidR="00183F9F" w:rsidRPr="00C70209" w:rsidRDefault="00183F9F" w:rsidP="000E261C">
            <w:pPr>
              <w:pStyle w:val="Tabletext"/>
            </w:pPr>
            <w:r w:rsidRPr="00C70209">
              <w:t>Eldaba (2013)</w:t>
            </w:r>
            <w:r w:rsidRPr="00C70209">
              <w:fldChar w:fldCharType="begin"/>
            </w:r>
            <w:r w:rsidR="000E261C">
              <w:instrText xml:space="preserve"> ADDIN EN.CITE &lt;EndNote&gt;&lt;Cite&gt;&lt;Author&gt;Eldaba&lt;/Author&gt;&lt;Year&gt;2013&lt;/Year&gt;&lt;RecNum&gt;869&lt;/RecNum&gt;&lt;DisplayText&gt;&lt;style face="superscript"&gt;403&lt;/style&gt;&lt;/DisplayText&gt;&lt;record&gt;&lt;rec-number&gt;869&lt;/rec-number&gt;&lt;foreign-keys&gt;&lt;key app="EN" db-id="9edve2wadsavt5ewavaxtda4f2tavzvts9ee" timestamp="1435036188"&gt;869&lt;/key&gt;&lt;/foreign-keys&gt;&lt;ref-type name="Journal Article"&gt;17&lt;/ref-type&gt;&lt;contributors&gt;&lt;authors&gt;&lt;author&gt;Eldaba, A. A.&lt;/author&gt;&lt;author&gt;Amr, Y. M.&lt;/author&gt;&lt;author&gt;Albirmawy, O. A.&lt;/author&gt;&lt;/authors&gt;&lt;/contributors&gt;&lt;titles&gt;&lt;title&gt;Effects of tranexamic acid during endoscopic sinsus surgery in children&lt;/title&gt;&lt;secondary-title&gt;Saudi Journal of Anaesthesia&lt;/secondary-title&gt;&lt;/titles&gt;&lt;periodical&gt;&lt;full-title&gt;Saudi Journal of Anaesthesia&lt;/full-title&gt;&lt;/periodical&gt;&lt;pages&gt;229–233&lt;/pages&gt;&lt;volume&gt;7&lt;/volume&gt;&lt;reprint-edition&gt;NOT IN FILE&lt;/reprint-edition&gt;&lt;keywords&gt;&lt;keyword&gt;Cochrane Trials 4Nov2014&lt;/keyword&gt;&lt;keyword&gt;surgery&lt;/keyword&gt;&lt;keyword&gt;tranexamic acid&lt;/keyword&gt;&lt;/keywords&gt;&lt;dates&gt;&lt;year&gt;2013&lt;/year&gt;&lt;/dates&gt;&lt;urls&gt;&lt;related-urls&gt;&lt;url&gt;http://www.saudija.org/article.asp?issn=1658-354X;year=2013;volume=7;issue=3;spage=229;epage=233;aulast=Eldaba&lt;/url&gt;&lt;/related-urls&gt;&lt;/urls&gt;&lt;/record&gt;&lt;/Cite&gt;&lt;/EndNote&gt;</w:instrText>
            </w:r>
            <w:r w:rsidRPr="00C70209">
              <w:fldChar w:fldCharType="separate"/>
            </w:r>
            <w:r w:rsidR="000E261C" w:rsidRPr="000E261C">
              <w:rPr>
                <w:noProof/>
                <w:vertAlign w:val="superscript"/>
              </w:rPr>
              <w:t>403</w:t>
            </w:r>
            <w:r w:rsidRPr="00C70209">
              <w:fldChar w:fldCharType="end"/>
            </w:r>
          </w:p>
        </w:tc>
        <w:tc>
          <w:tcPr>
            <w:tcW w:w="1418" w:type="dxa"/>
            <w:tcBorders>
              <w:top w:val="single" w:sz="4" w:space="0" w:color="auto"/>
              <w:left w:val="nil"/>
              <w:bottom w:val="single" w:sz="4" w:space="0" w:color="auto"/>
              <w:right w:val="single" w:sz="4" w:space="0" w:color="auto"/>
            </w:tcBorders>
            <w:shd w:val="clear" w:color="auto" w:fill="auto"/>
          </w:tcPr>
          <w:p w14:paraId="0226C3F2" w14:textId="77777777" w:rsidR="00183F9F" w:rsidRPr="00C70209" w:rsidRDefault="00183F9F" w:rsidP="00082182">
            <w:pPr>
              <w:pStyle w:val="Tabletext"/>
            </w:pPr>
            <w:r w:rsidRPr="00C70209">
              <w:t>RCT</w:t>
            </w:r>
          </w:p>
          <w:p w14:paraId="2437BAE9" w14:textId="77777777" w:rsidR="00183F9F" w:rsidRPr="00C70209" w:rsidRDefault="00183F9F" w:rsidP="00082182">
            <w:pPr>
              <w:pStyle w:val="Tabletext"/>
            </w:pPr>
            <w:r w:rsidRPr="00C70209">
              <w:rPr>
                <w:rFonts w:cstheme="minorHAnsi"/>
                <w:i/>
              </w:rPr>
              <w:t>Fair</w:t>
            </w:r>
          </w:p>
        </w:tc>
        <w:tc>
          <w:tcPr>
            <w:tcW w:w="1863" w:type="dxa"/>
            <w:tcBorders>
              <w:top w:val="single" w:sz="4" w:space="0" w:color="auto"/>
              <w:left w:val="nil"/>
              <w:bottom w:val="single" w:sz="4" w:space="0" w:color="auto"/>
              <w:right w:val="single" w:sz="4" w:space="0" w:color="auto"/>
            </w:tcBorders>
            <w:shd w:val="clear" w:color="auto" w:fill="auto"/>
          </w:tcPr>
          <w:p w14:paraId="090A45A1" w14:textId="77777777" w:rsidR="00183F9F" w:rsidRPr="00C70209" w:rsidRDefault="00183F9F" w:rsidP="00082182">
            <w:pPr>
              <w:pStyle w:val="Tabletext"/>
            </w:pPr>
            <w:r w:rsidRPr="00C70209">
              <w:t>Children (aged 5–10 years) with chronic rhinosinusitis undergoing endoscopic sinus surgery</w:t>
            </w:r>
          </w:p>
          <w:p w14:paraId="6A1DF8D1" w14:textId="77777777" w:rsidR="00183F9F" w:rsidRPr="00C70209" w:rsidRDefault="00183F9F" w:rsidP="00082182">
            <w:pPr>
              <w:pStyle w:val="Tabletext"/>
            </w:pPr>
            <w:r w:rsidRPr="00C70209">
              <w:t>N=100</w:t>
            </w:r>
          </w:p>
        </w:tc>
        <w:tc>
          <w:tcPr>
            <w:tcW w:w="1863" w:type="dxa"/>
            <w:tcBorders>
              <w:top w:val="single" w:sz="4" w:space="0" w:color="auto"/>
              <w:left w:val="nil"/>
              <w:bottom w:val="single" w:sz="4" w:space="0" w:color="auto"/>
              <w:right w:val="single" w:sz="4" w:space="0" w:color="auto"/>
            </w:tcBorders>
            <w:shd w:val="clear" w:color="auto" w:fill="auto"/>
          </w:tcPr>
          <w:p w14:paraId="1ADF6722" w14:textId="77777777" w:rsidR="00183F9F" w:rsidRPr="00C70209" w:rsidRDefault="00183F9F" w:rsidP="00082182">
            <w:pPr>
              <w:pStyle w:val="Tabletext"/>
            </w:pPr>
            <w:r w:rsidRPr="00C70209">
              <w:t>IV TXA (n=50) versus placebo (n=50)</w:t>
            </w:r>
          </w:p>
        </w:tc>
        <w:tc>
          <w:tcPr>
            <w:tcW w:w="1864" w:type="dxa"/>
            <w:tcBorders>
              <w:top w:val="single" w:sz="4" w:space="0" w:color="auto"/>
              <w:left w:val="single" w:sz="4" w:space="0" w:color="auto"/>
              <w:bottom w:val="single" w:sz="4" w:space="0" w:color="auto"/>
              <w:right w:val="single" w:sz="4" w:space="0" w:color="auto"/>
            </w:tcBorders>
            <w:shd w:val="clear" w:color="auto" w:fill="auto"/>
          </w:tcPr>
          <w:p w14:paraId="07844AD6" w14:textId="77777777" w:rsidR="00183F9F" w:rsidRPr="00C70209" w:rsidRDefault="00183F9F" w:rsidP="00082182">
            <w:pPr>
              <w:pStyle w:val="Tabletext"/>
            </w:pPr>
            <w:r w:rsidRPr="00C70209">
              <w:t>Bleeding events</w:t>
            </w:r>
          </w:p>
        </w:tc>
      </w:tr>
    </w:tbl>
    <w:p w14:paraId="68BA8E22" w14:textId="77777777" w:rsidR="00183F9F" w:rsidRPr="00C70209" w:rsidRDefault="00183F9F" w:rsidP="00082182">
      <w:pPr>
        <w:pStyle w:val="TableFigNotes6"/>
        <w:rPr>
          <w:lang w:val="en-AU"/>
        </w:rPr>
      </w:pPr>
      <w:r w:rsidRPr="00C70209">
        <w:rPr>
          <w:lang w:val="en-AU"/>
        </w:rPr>
        <w:t>CHD, congenital heart disease; CPB, cardiopulmonary bypass; EACA, epsilon-aminocaproic acid; ENT, ear nose throat; IV, intravenous; RCT, randomised controlled trial; TXA, tranexamic acid</w:t>
      </w:r>
    </w:p>
    <w:p w14:paraId="57EB93E1" w14:textId="77777777" w:rsidR="00183F9F" w:rsidRPr="00C70209" w:rsidRDefault="00183F9F">
      <w:pPr>
        <w:spacing w:after="200" w:line="276" w:lineRule="auto"/>
        <w:ind w:left="0"/>
        <w:rPr>
          <w:rFonts w:eastAsia="Arial Unicode MS"/>
          <w:lang w:eastAsia="ja-JP"/>
        </w:rPr>
      </w:pPr>
      <w:r w:rsidRPr="00C70209">
        <w:rPr>
          <w:rFonts w:eastAsia="Arial Unicode MS"/>
          <w:lang w:eastAsia="ja-JP"/>
        </w:rPr>
        <w:br w:type="page"/>
      </w:r>
    </w:p>
    <w:p w14:paraId="0394FD4D" w14:textId="77777777" w:rsidR="00183F9F" w:rsidRPr="00C70209" w:rsidRDefault="00183F9F" w:rsidP="00082182">
      <w:pPr>
        <w:pStyle w:val="Heading5"/>
        <w:rPr>
          <w:lang w:val="en-AU"/>
        </w:rPr>
      </w:pPr>
      <w:r w:rsidRPr="00C70209">
        <w:rPr>
          <w:lang w:val="en-AU"/>
        </w:rPr>
        <w:t>Results</w:t>
      </w:r>
    </w:p>
    <w:p w14:paraId="05C62F4B" w14:textId="77777777" w:rsidR="00183F9F" w:rsidRPr="00C70209" w:rsidRDefault="00183F9F" w:rsidP="00082182">
      <w:pPr>
        <w:pStyle w:val="Heading6"/>
      </w:pPr>
      <w:r w:rsidRPr="00C70209">
        <w:t>Mortality</w:t>
      </w:r>
    </w:p>
    <w:p w14:paraId="1F110C31" w14:textId="77777777" w:rsidR="00183F9F" w:rsidRPr="00C70209" w:rsidRDefault="00183F9F" w:rsidP="00082182">
      <w:pPr>
        <w:pStyle w:val="BodyText"/>
      </w:pPr>
      <w:r w:rsidRPr="00C70209">
        <w:rPr>
          <w:lang w:eastAsia="en-GB"/>
        </w:rPr>
        <w:t xml:space="preserve">The systematic review and hand-searching process identified 13 </w:t>
      </w:r>
      <w:r w:rsidRPr="00C70209">
        <w:rPr>
          <w:rFonts w:eastAsia="Arial Unicode MS"/>
          <w:lang w:eastAsia="ja-JP"/>
        </w:rPr>
        <w:t xml:space="preserve">Level II studies that </w:t>
      </w:r>
      <w:r w:rsidRPr="00C70209">
        <w:rPr>
          <w:lang w:eastAsia="en-GB"/>
        </w:rPr>
        <w:t xml:space="preserve">reported the incidence of mortality among paediatric patients undergoing surgery that were administered antifibrinolytics compared with no antifibrinolytics. </w:t>
      </w:r>
      <w:r w:rsidRPr="00C70209">
        <w:rPr>
          <w:b/>
        </w:rPr>
        <w:fldChar w:fldCharType="begin"/>
      </w:r>
      <w:r w:rsidRPr="00C70209">
        <w:rPr>
          <w:b/>
        </w:rPr>
        <w:instrText xml:space="preserve"> REF _Ref413161724 \h  \* MERGEFORMAT </w:instrText>
      </w:r>
      <w:r w:rsidRPr="00C70209">
        <w:rPr>
          <w:b/>
        </w:rPr>
      </w:r>
      <w:r w:rsidRPr="00C70209">
        <w:rPr>
          <w:b/>
        </w:rPr>
        <w:fldChar w:fldCharType="separate"/>
      </w:r>
      <w:r w:rsidR="000F7A9B" w:rsidRPr="000F7A9B">
        <w:rPr>
          <w:b/>
        </w:rPr>
        <w:t>Table 3.4.24</w:t>
      </w:r>
      <w:r w:rsidRPr="00C70209">
        <w:rPr>
          <w:b/>
        </w:rPr>
        <w:fldChar w:fldCharType="end"/>
      </w:r>
      <w:r w:rsidRPr="00C70209">
        <w:t xml:space="preserve"> </w:t>
      </w:r>
      <w:r w:rsidRPr="00C70209">
        <w:rPr>
          <w:lang w:eastAsia="en-GB"/>
        </w:rPr>
        <w:t>summarises the results from these studies.</w:t>
      </w:r>
    </w:p>
    <w:p w14:paraId="6C0D7343" w14:textId="77777777" w:rsidR="00183F9F" w:rsidRPr="00C70209" w:rsidRDefault="00183F9F" w:rsidP="00082182">
      <w:pPr>
        <w:pStyle w:val="Heading7"/>
      </w:pPr>
      <w:r w:rsidRPr="00C70209">
        <w:t>Cardiac surgery</w:t>
      </w:r>
    </w:p>
    <w:p w14:paraId="5B0BCBC5" w14:textId="7C2FFFE9" w:rsidR="00183F9F" w:rsidRPr="00C70209" w:rsidRDefault="00183F9F" w:rsidP="00082182">
      <w:pPr>
        <w:pStyle w:val="BodyText"/>
      </w:pPr>
      <w:r w:rsidRPr="00C70209">
        <w:t>Five Level II studies (Coniff 1998, Ferreira 2010, Sarupria 2013, Singh 2001, Vacharaksa 2002) provided evidence for mortality in paediatric patients undergoing cardiac surgery. No study reported a significant difference in mortality, but the studies were not powered to detect between</w:t>
      </w:r>
      <w:r w:rsidR="008217C8" w:rsidRPr="00C70209">
        <w:t>-</w:t>
      </w:r>
      <w:r w:rsidRPr="00C70209">
        <w:t>group differences for this outcome.</w:t>
      </w:r>
    </w:p>
    <w:p w14:paraId="6E953D46" w14:textId="73304B17" w:rsidR="00183F9F" w:rsidRPr="00C70209" w:rsidRDefault="00183F9F" w:rsidP="00082182">
      <w:pPr>
        <w:pStyle w:val="BodyText"/>
      </w:pPr>
      <w:r w:rsidRPr="00C70209">
        <w:t>The RCT by Coniff (1998) involving 116 paediatric patients reported a total of four deaths in those administered aprotinin: one death (3.2%) in the high</w:t>
      </w:r>
      <w:r w:rsidR="00363BA0" w:rsidRPr="00C70209">
        <w:t>-</w:t>
      </w:r>
      <w:r w:rsidRPr="00C70209">
        <w:t>dose group, two deaths (6.1%) in the low-dose group, and one death (5.6%) in the pump prime only group. There were five deaths (14.7%) in the control group. The difference between groups was not significant (RR 0.33, 95% CI 0.09, 1.16).</w:t>
      </w:r>
    </w:p>
    <w:p w14:paraId="6E5C982B" w14:textId="409C96A8" w:rsidR="00183F9F" w:rsidRPr="00C70209" w:rsidRDefault="00183F9F" w:rsidP="00082182">
      <w:pPr>
        <w:pStyle w:val="BodyText"/>
      </w:pPr>
      <w:r w:rsidRPr="00C70209">
        <w:t>The RCT by Sarupria (2013) involving 120 paediatric patients reported a total of five deaths in those administered aprotinin: two deaths (5.3%) in the high</w:t>
      </w:r>
      <w:r w:rsidR="00363BA0" w:rsidRPr="00C70209">
        <w:t>-</w:t>
      </w:r>
      <w:r w:rsidRPr="00C70209">
        <w:t>dose group and three deaths (7.5%) in the low-dose group. There were three deaths (8.1%) in the control group. The difference between groups was not significant (RR 0.79; 95% CI 0.20, 3.13).</w:t>
      </w:r>
    </w:p>
    <w:p w14:paraId="71469FA1" w14:textId="48AF5F78" w:rsidR="00183F9F" w:rsidRPr="00C70209" w:rsidRDefault="00183F9F" w:rsidP="00082182">
      <w:pPr>
        <w:pStyle w:val="BodyText"/>
      </w:pPr>
      <w:r w:rsidRPr="00C70209">
        <w:t>No deaths were recorded in the studies reported by Ferreira (2010), Singh (2001) and Vacharaksa (2002).</w:t>
      </w:r>
    </w:p>
    <w:p w14:paraId="3D66E6FD" w14:textId="77777777" w:rsidR="00183F9F" w:rsidRPr="00C70209" w:rsidRDefault="00183F9F" w:rsidP="00082182">
      <w:pPr>
        <w:pStyle w:val="Heading7"/>
      </w:pPr>
      <w:r w:rsidRPr="00C70209">
        <w:t>Scoliosis surgery</w:t>
      </w:r>
    </w:p>
    <w:p w14:paraId="2FB8495C" w14:textId="0AEE5969" w:rsidR="00183F9F" w:rsidRPr="00C70209" w:rsidRDefault="00183F9F" w:rsidP="005D22AF">
      <w:pPr>
        <w:pStyle w:val="BodyText"/>
      </w:pPr>
      <w:r w:rsidRPr="00C70209">
        <w:t>The systematic review by Tzortzopoulou (2008) assessed mortality among paediatric patients undergoing surgery for scoliosis. No deaths were reported in six trials involving 163 patients (Cole 2002, Cole 2003, Khoshhal 2003, Neilipovitz 2001, Sethna 2005, Florentino</w:t>
      </w:r>
      <w:r w:rsidRPr="00C70209">
        <w:rPr>
          <w:rFonts w:ascii="Segoe UI" w:eastAsiaTheme="minorHAnsi" w:hAnsi="Segoe UI" w:cs="Segoe UI"/>
          <w:color w:val="auto"/>
          <w:sz w:val="18"/>
          <w:szCs w:val="18"/>
          <w:lang w:eastAsia="en-US"/>
        </w:rPr>
        <w:t>-</w:t>
      </w:r>
      <w:r w:rsidRPr="00C70209">
        <w:rPr>
          <w:rFonts w:eastAsiaTheme="minorHAnsi"/>
        </w:rPr>
        <w:t>Pineda</w:t>
      </w:r>
      <w:r w:rsidRPr="00C70209">
        <w:t xml:space="preserve"> 2004).</w:t>
      </w:r>
    </w:p>
    <w:p w14:paraId="4BE312E8" w14:textId="77777777" w:rsidR="00183F9F" w:rsidRPr="00C70209" w:rsidRDefault="00183F9F" w:rsidP="00082182">
      <w:pPr>
        <w:pStyle w:val="Heading7"/>
      </w:pPr>
      <w:r w:rsidRPr="00C70209">
        <w:t>Craniofacial surgery</w:t>
      </w:r>
    </w:p>
    <w:p w14:paraId="615928DE" w14:textId="77777777" w:rsidR="00183F9F" w:rsidRPr="00C70209" w:rsidRDefault="00183F9F" w:rsidP="00082182">
      <w:pPr>
        <w:pStyle w:val="BodyText"/>
      </w:pPr>
      <w:r w:rsidRPr="00C70209">
        <w:t>Two RCTs (Ahmed 2014, D’Errico 2003) provided evidence for mortality in paediatric patients scheduled for major craniofacial reconstruction. Neither study reported any deaths during the study period.</w:t>
      </w:r>
    </w:p>
    <w:p w14:paraId="3481BDA4" w14:textId="77777777" w:rsidR="00183F9F" w:rsidRPr="00C70209" w:rsidRDefault="00183F9F" w:rsidP="00082182">
      <w:pPr>
        <w:pStyle w:val="BodyText"/>
      </w:pPr>
    </w:p>
    <w:p w14:paraId="7055131E" w14:textId="77777777" w:rsidR="00183F9F" w:rsidRPr="00C70209" w:rsidRDefault="00183F9F" w:rsidP="00082182">
      <w:p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ACB5E3D" w14:textId="77777777" w:rsidR="00183F9F" w:rsidRPr="00C70209" w:rsidRDefault="00183F9F" w:rsidP="00082182">
      <w:pPr>
        <w:pStyle w:val="Caption"/>
        <w:rPr>
          <w:szCs w:val="21"/>
          <w:lang w:eastAsia="en-GB"/>
        </w:rPr>
      </w:pPr>
      <w:bookmarkStart w:id="802" w:name="_Ref413161724"/>
      <w:bookmarkStart w:id="803" w:name="_Toc427747212"/>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4</w:t>
      </w:r>
      <w:r w:rsidRPr="00C70209">
        <w:fldChar w:fldCharType="end"/>
      </w:r>
      <w:bookmarkEnd w:id="802"/>
      <w:r w:rsidRPr="00C70209">
        <w:tab/>
      </w:r>
      <w:r w:rsidRPr="00C70209">
        <w:rPr>
          <w:szCs w:val="21"/>
          <w:lang w:eastAsia="en-GB"/>
        </w:rPr>
        <w:t>Surgical paediatric/neonatal patients: Results for antifibrinolytics versus no antifibrinolytics – mortality</w:t>
      </w:r>
      <w:bookmarkEnd w:id="80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60"/>
        <w:gridCol w:w="1361"/>
        <w:gridCol w:w="1361"/>
        <w:gridCol w:w="1361"/>
        <w:gridCol w:w="1364"/>
        <w:gridCol w:w="1562"/>
        <w:gridCol w:w="45"/>
        <w:gridCol w:w="1517"/>
        <w:gridCol w:w="1429"/>
        <w:gridCol w:w="1715"/>
      </w:tblGrid>
      <w:tr w:rsidR="00183F9F" w:rsidRPr="00C70209" w14:paraId="4DBCA7BB"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36EAF2D9"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6E733A82"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55987899"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80" w:type="pct"/>
            <w:vMerge w:val="restart"/>
            <w:tcBorders>
              <w:top w:val="single" w:sz="4" w:space="0" w:color="000000"/>
              <w:left w:val="single" w:sz="4" w:space="0" w:color="000000"/>
              <w:bottom w:val="nil"/>
              <w:right w:val="single" w:sz="4" w:space="0" w:color="000000"/>
            </w:tcBorders>
            <w:hideMark/>
          </w:tcPr>
          <w:p w14:paraId="55576AA9"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80" w:type="pct"/>
            <w:vMerge w:val="restart"/>
            <w:tcBorders>
              <w:top w:val="single" w:sz="4" w:space="0" w:color="000000"/>
              <w:left w:val="single" w:sz="4" w:space="0" w:color="000000"/>
              <w:bottom w:val="nil"/>
              <w:right w:val="single" w:sz="4" w:space="0" w:color="000000"/>
            </w:tcBorders>
            <w:hideMark/>
          </w:tcPr>
          <w:p w14:paraId="15A3B083"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0" w:type="pct"/>
            <w:vMerge w:val="restart"/>
            <w:tcBorders>
              <w:top w:val="single" w:sz="4" w:space="0" w:color="000000"/>
              <w:left w:val="single" w:sz="4" w:space="0" w:color="000000"/>
              <w:bottom w:val="nil"/>
              <w:right w:val="single" w:sz="4" w:space="0" w:color="000000"/>
            </w:tcBorders>
            <w:hideMark/>
          </w:tcPr>
          <w:p w14:paraId="43B74045"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6829771F"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0" w:type="pct"/>
            <w:vMerge w:val="restart"/>
            <w:tcBorders>
              <w:top w:val="single" w:sz="4" w:space="0" w:color="000000"/>
              <w:left w:val="single" w:sz="4" w:space="0" w:color="000000"/>
              <w:bottom w:val="nil"/>
              <w:right w:val="single" w:sz="4" w:space="0" w:color="000000"/>
            </w:tcBorders>
            <w:hideMark/>
          </w:tcPr>
          <w:p w14:paraId="19CBDB39"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81" w:type="pct"/>
            <w:vMerge w:val="restart"/>
            <w:tcBorders>
              <w:top w:val="single" w:sz="4" w:space="0" w:color="000000"/>
              <w:left w:val="single" w:sz="4" w:space="0" w:color="000000"/>
              <w:bottom w:val="nil"/>
              <w:right w:val="single" w:sz="4" w:space="0" w:color="000000"/>
            </w:tcBorders>
            <w:hideMark/>
          </w:tcPr>
          <w:p w14:paraId="3CA5CFF5"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11" w:type="pct"/>
            <w:gridSpan w:val="5"/>
            <w:tcBorders>
              <w:top w:val="single" w:sz="4" w:space="0" w:color="000000"/>
              <w:left w:val="single" w:sz="4" w:space="0" w:color="000000"/>
              <w:bottom w:val="single" w:sz="4" w:space="0" w:color="000000"/>
              <w:right w:val="single" w:sz="4" w:space="0" w:color="000000"/>
            </w:tcBorders>
            <w:hideMark/>
          </w:tcPr>
          <w:p w14:paraId="4027B0F6"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5945AD76"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597B8D05"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73DDDBB8"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2143190F"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262507A1"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75A26149" w14:textId="77777777" w:rsidR="00183F9F" w:rsidRPr="00C70209" w:rsidRDefault="00183F9F" w:rsidP="00082182">
            <w:pPr>
              <w:pStyle w:val="TableH2"/>
              <w:rPr>
                <w:rFonts w:eastAsia="Arial Unicode MS"/>
                <w:lang w:eastAsia="ja-JP"/>
              </w:rPr>
            </w:pPr>
          </w:p>
        </w:tc>
        <w:tc>
          <w:tcPr>
            <w:tcW w:w="481" w:type="pct"/>
            <w:vMerge/>
            <w:tcBorders>
              <w:top w:val="single" w:sz="4" w:space="0" w:color="000000"/>
              <w:left w:val="single" w:sz="4" w:space="0" w:color="000000"/>
              <w:bottom w:val="nil"/>
              <w:right w:val="single" w:sz="4" w:space="0" w:color="000000"/>
            </w:tcBorders>
            <w:vAlign w:val="center"/>
            <w:hideMark/>
          </w:tcPr>
          <w:p w14:paraId="717B1764" w14:textId="77777777" w:rsidR="00183F9F" w:rsidRPr="00C70209" w:rsidRDefault="00183F9F" w:rsidP="00082182">
            <w:pPr>
              <w:pStyle w:val="TableH2"/>
              <w:rPr>
                <w:rFonts w:eastAsia="Arial Unicode MS"/>
                <w:lang w:eastAsia="ja-JP"/>
              </w:rPr>
            </w:pPr>
          </w:p>
        </w:tc>
        <w:tc>
          <w:tcPr>
            <w:tcW w:w="551" w:type="pct"/>
            <w:tcBorders>
              <w:top w:val="single" w:sz="4" w:space="0" w:color="000000"/>
              <w:left w:val="single" w:sz="4" w:space="0" w:color="000000"/>
              <w:bottom w:val="nil"/>
              <w:right w:val="single" w:sz="4" w:space="0" w:color="000000"/>
            </w:tcBorders>
            <w:hideMark/>
          </w:tcPr>
          <w:p w14:paraId="1A3D4A7F"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3C5FA4A8"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51" w:type="pct"/>
            <w:gridSpan w:val="2"/>
            <w:tcBorders>
              <w:top w:val="single" w:sz="4" w:space="0" w:color="000000"/>
              <w:left w:val="single" w:sz="4" w:space="0" w:color="000000"/>
              <w:bottom w:val="nil"/>
              <w:right w:val="single" w:sz="4" w:space="0" w:color="000000"/>
            </w:tcBorders>
            <w:hideMark/>
          </w:tcPr>
          <w:p w14:paraId="3C3C958D"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7B4217DD"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04" w:type="pct"/>
            <w:tcBorders>
              <w:top w:val="single" w:sz="4" w:space="0" w:color="000000"/>
              <w:left w:val="single" w:sz="4" w:space="0" w:color="000000"/>
              <w:bottom w:val="nil"/>
              <w:right w:val="single" w:sz="4" w:space="0" w:color="000000"/>
            </w:tcBorders>
            <w:hideMark/>
          </w:tcPr>
          <w:p w14:paraId="319A6ABA"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5" w:type="pct"/>
            <w:tcBorders>
              <w:top w:val="single" w:sz="4" w:space="0" w:color="000000"/>
              <w:left w:val="single" w:sz="4" w:space="0" w:color="000000"/>
              <w:bottom w:val="nil"/>
              <w:right w:val="single" w:sz="4" w:space="0" w:color="000000"/>
            </w:tcBorders>
            <w:hideMark/>
          </w:tcPr>
          <w:p w14:paraId="0BFD3BB6"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0CE87C4D" w14:textId="3E475C1F"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4DF55EE1"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1A641CD7"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hideMark/>
          </w:tcPr>
          <w:p w14:paraId="611C6BE5"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2CCA27B7"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tcPr>
          <w:p w14:paraId="0DB3261F" w14:textId="77777777" w:rsidR="00183F9F" w:rsidRPr="00C70209" w:rsidRDefault="00183F9F" w:rsidP="00082182">
            <w:pPr>
              <w:pStyle w:val="TableH3"/>
            </w:pPr>
            <w:r w:rsidRPr="00C70209">
              <w:rPr>
                <w:rFonts w:eastAsia="Arial Unicode MS"/>
                <w:lang w:eastAsia="ja-JP"/>
              </w:rPr>
              <w:t>Scoliosis surgery</w:t>
            </w:r>
          </w:p>
        </w:tc>
      </w:tr>
      <w:tr w:rsidR="00183F9F" w:rsidRPr="00C70209" w14:paraId="36119022"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626250A6" w14:textId="7530B453" w:rsidR="00183F9F" w:rsidRPr="00C70209" w:rsidRDefault="00183F9F" w:rsidP="00082182">
            <w:pPr>
              <w:pStyle w:val="Tabletext-evidencematrix"/>
            </w:pPr>
            <w:r w:rsidRPr="00C70209">
              <w:t>Tzortzopoulou 2008</w:t>
            </w:r>
            <w:r w:rsidRPr="00C70209">
              <w:fldChar w:fldCharType="begin">
                <w:fldData xml:space="preserve">PEVuZE5vdGU+PENpdGU+PEF1dGhvcj5Uem9ydHpvcG91bG91PC9BdXRob3I+PFllYXI+MjAwODwv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</w:fldData>
              </w:fldChar>
            </w:r>
            <w:r w:rsidR="000E261C">
              <w:instrText xml:space="preserve"> ADDIN EN.CITE </w:instrText>
            </w:r>
            <w:r w:rsidR="000E261C">
              <w:fldChar w:fldCharType="begin">
                <w:fldData xml:space="preserve">PEVuZE5vdGU+PENpdGU+PEF1dGhvcj5Uem9ydHpvcG91bG91PC9BdXRob3I+PFllYXI+MjAwODwv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1</w:t>
            </w:r>
            <w:r w:rsidRPr="00C70209">
              <w:fldChar w:fldCharType="end"/>
            </w:r>
          </w:p>
          <w:p w14:paraId="70BCE0D8" w14:textId="77777777" w:rsidR="00183F9F" w:rsidRPr="00C70209" w:rsidRDefault="00183F9F" w:rsidP="00082182">
            <w:pPr>
              <w:pStyle w:val="Tabletext-evidencematrix"/>
            </w:pPr>
            <w:r w:rsidRPr="00C70209">
              <w:t>Level I</w:t>
            </w:r>
          </w:p>
          <w:p w14:paraId="190AB7EE" w14:textId="77777777" w:rsidR="00183F9F" w:rsidRPr="00C70209" w:rsidRDefault="00183F9F" w:rsidP="00082182">
            <w:pPr>
              <w:pStyle w:val="Tabletext-evidencematrix"/>
            </w:pPr>
            <w:r w:rsidRPr="00C70209">
              <w:rPr>
                <w:i/>
              </w:rPr>
              <w:t>Good</w:t>
            </w:r>
          </w:p>
        </w:tc>
        <w:tc>
          <w:tcPr>
            <w:tcW w:w="480" w:type="pct"/>
            <w:tcBorders>
              <w:top w:val="single" w:sz="4" w:space="0" w:color="000000"/>
              <w:left w:val="single" w:sz="4" w:space="0" w:color="000000"/>
              <w:bottom w:val="single" w:sz="4" w:space="0" w:color="000000"/>
              <w:right w:val="single" w:sz="4" w:space="0" w:color="000000"/>
            </w:tcBorders>
            <w:hideMark/>
          </w:tcPr>
          <w:p w14:paraId="4B3EE9DF" w14:textId="5BA055A1" w:rsidR="00183F9F" w:rsidRPr="00C70209" w:rsidRDefault="00183F9F" w:rsidP="00082182">
            <w:pPr>
              <w:pStyle w:val="Tabletext-evidencematrix"/>
            </w:pPr>
            <w:r w:rsidRPr="00C70209">
              <w:t>6 trials (Cole 2002</w:t>
            </w:r>
            <w:r w:rsidRPr="00C70209">
              <w:rPr>
                <w:vertAlign w:val="superscript"/>
              </w:rPr>
              <w:t>c</w:t>
            </w:r>
            <w:r w:rsidRPr="00C70209">
              <w:t>,</w:t>
            </w:r>
            <w:r w:rsidRPr="00C70209">
              <w:fldChar w:fldCharType="begin"/>
            </w:r>
            <w:r w:rsidR="000E261C">
              <w:instrText xml:space="preserve"> ADDIN EN.CITE &lt;EndNote&gt;&lt;Cite&gt;&lt;Author&gt;Cole&lt;/Author&gt;&lt;Year&gt;2002&lt;/Year&gt;&lt;RecNum&gt;858&lt;/RecNum&gt;&lt;DisplayText&gt;&lt;style face="superscript"&gt;383&lt;/style&gt;&lt;/DisplayText&gt;&lt;record&gt;&lt;rec-number&gt;858&lt;/rec-number&gt;&lt;foreign-keys&gt;&lt;key app="EN" db-id="9edve2wadsavt5ewavaxtda4f2tavzvts9ee" timestamp="1435036188"&gt;858&lt;/key&gt;&lt;/foreign-keys&gt;&lt;ref-type name="Generic"&gt;13&lt;/ref-type&gt;&lt;contributors&gt;&lt;authors&gt;&lt;author&gt;Cole, J.&lt;/author&gt;&lt;author&gt;Murray, D.&lt;/author&gt;&lt;author&gt;Lenke, L. G.&lt;/author&gt;&lt;/authors&gt;&lt;/contributors&gt;&lt;titles&gt;&lt;title&gt;Use of Amicar vs Aprotinin during pediatric deformity surgery. Can they help decrease blood loss?&lt;/title&gt;&lt;/titles&gt;&lt;reprint-edition&gt;NOT IN FILE&lt;/reprint-edition&gt;&lt;keywords&gt;&lt;keyword&gt;aprotinin&lt;/keyword&gt;&lt;keyword&gt;pediatric&lt;/keyword&gt;&lt;keyword&gt;surgery&lt;/keyword&gt;&lt;keyword&gt;blood&lt;/keyword&gt;&lt;/keywords&gt;&lt;dates&gt;&lt;year&gt;2002&lt;/year&gt;&lt;/dates&gt;&lt;urls&gt;&lt;/urls&gt;&lt;/record&gt;&lt;/Cite&gt;&lt;/EndNote&gt;</w:instrText>
            </w:r>
            <w:r w:rsidRPr="00C70209">
              <w:fldChar w:fldCharType="separate"/>
            </w:r>
            <w:r w:rsidR="000E261C" w:rsidRPr="000E261C">
              <w:rPr>
                <w:noProof/>
                <w:vertAlign w:val="superscript"/>
              </w:rPr>
              <w:t>383</w:t>
            </w:r>
            <w:r w:rsidRPr="00C70209">
              <w:fldChar w:fldCharType="end"/>
            </w:r>
            <w:r w:rsidRPr="00C70209">
              <w:t xml:space="preserve"> Cole 2003,</w:t>
            </w:r>
            <w:r w:rsidRPr="00C70209">
              <w:fldChar w:fldCharType="begin"/>
            </w:r>
            <w:r w:rsidR="000E261C">
              <w:instrText xml:space="preserve"> ADDIN EN.CITE &lt;EndNote&gt;&lt;Cite&gt;&lt;Author&gt;Cole&lt;/Author&gt;&lt;Year&gt;2003&lt;/Year&gt;&lt;RecNum&gt;859&lt;/RecNum&gt;&lt;DisplayText&gt;&lt;style face="superscript"&gt;384&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Pr="00C70209">
              <w:fldChar w:fldCharType="separate"/>
            </w:r>
            <w:r w:rsidR="000E261C" w:rsidRPr="000E261C">
              <w:rPr>
                <w:noProof/>
                <w:vertAlign w:val="superscript"/>
              </w:rPr>
              <w:t>384</w:t>
            </w:r>
            <w:r w:rsidRPr="00C70209">
              <w:fldChar w:fldCharType="end"/>
            </w:r>
            <w:r w:rsidRPr="00C70209">
              <w:t xml:space="preserve"> Florentino-Pineda 2004,</w:t>
            </w:r>
            <w:r w:rsidRPr="00C70209">
              <w:fldChar w:fldCharType="begin"/>
            </w:r>
            <w:r w:rsidR="000E261C">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fldChar w:fldCharType="separate"/>
            </w:r>
            <w:r w:rsidR="000E261C" w:rsidRPr="000E261C">
              <w:rPr>
                <w:noProof/>
                <w:vertAlign w:val="superscript"/>
              </w:rPr>
              <w:t>385</w:t>
            </w:r>
            <w:r w:rsidRPr="00C70209">
              <w:fldChar w:fldCharType="end"/>
            </w:r>
            <w:r w:rsidRPr="00C70209">
              <w:t xml:space="preserve"> Khoshhal 2003,</w:t>
            </w:r>
            <w:r w:rsidRPr="00C70209">
              <w:fldChar w:fldCharType="begin"/>
            </w:r>
            <w:r w:rsidR="000E261C">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fldChar w:fldCharType="separate"/>
            </w:r>
            <w:r w:rsidR="000E261C" w:rsidRPr="000E261C">
              <w:rPr>
                <w:noProof/>
                <w:vertAlign w:val="superscript"/>
              </w:rPr>
              <w:t>386</w:t>
            </w:r>
            <w:r w:rsidRPr="00C70209">
              <w:fldChar w:fldCharType="end"/>
            </w:r>
            <w:r w:rsidRPr="00C70209">
              <w:t xml:space="preserve"> Neilipovitz 2001,</w:t>
            </w:r>
            <w:r w:rsidRPr="00C70209">
              <w:fldChar w:fldCharType="begin"/>
            </w:r>
            <w:r w:rsidR="000E261C">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fldChar w:fldCharType="separate"/>
            </w:r>
            <w:r w:rsidR="000E261C" w:rsidRPr="000E261C">
              <w:rPr>
                <w:noProof/>
                <w:vertAlign w:val="superscript"/>
              </w:rPr>
              <w:t>387</w:t>
            </w:r>
            <w:r w:rsidRPr="00C70209">
              <w:fldChar w:fldCharType="end"/>
            </w:r>
            <w:r w:rsidRPr="00C70209">
              <w:t xml:space="preserve"> Sethna 2005</w:t>
            </w:r>
            <w:r w:rsidRPr="00C70209">
              <w:fldChar w:fldCharType="begin"/>
            </w:r>
            <w:r w:rsidR="000E261C">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fldChar w:fldCharType="separate"/>
            </w:r>
            <w:r w:rsidR="000E261C" w:rsidRPr="000E261C">
              <w:rPr>
                <w:noProof/>
                <w:vertAlign w:val="superscript"/>
              </w:rPr>
              <w:t>388</w:t>
            </w:r>
            <w:r w:rsidRPr="00C70209">
              <w:fldChar w:fldCharType="end"/>
            </w:r>
            <w:r w:rsidRPr="00C70209">
              <w:t>)</w:t>
            </w:r>
          </w:p>
          <w:p w14:paraId="479EE3A2" w14:textId="77777777" w:rsidR="00183F9F" w:rsidRPr="00C70209" w:rsidRDefault="00183F9F" w:rsidP="00082182">
            <w:pPr>
              <w:pStyle w:val="Tabletext-evidencematrix"/>
            </w:pPr>
            <w:r w:rsidRPr="00C70209">
              <w:t>N=163</w:t>
            </w:r>
          </w:p>
        </w:tc>
        <w:tc>
          <w:tcPr>
            <w:tcW w:w="480" w:type="pct"/>
            <w:tcBorders>
              <w:top w:val="single" w:sz="4" w:space="0" w:color="000000"/>
              <w:left w:val="single" w:sz="4" w:space="0" w:color="000000"/>
              <w:bottom w:val="single" w:sz="4" w:space="0" w:color="000000"/>
              <w:right w:val="single" w:sz="4" w:space="0" w:color="000000"/>
            </w:tcBorders>
            <w:hideMark/>
          </w:tcPr>
          <w:p w14:paraId="358F8C9A" w14:textId="77777777" w:rsidR="00183F9F" w:rsidRPr="00C70209" w:rsidRDefault="00183F9F" w:rsidP="00082182">
            <w:pPr>
              <w:pStyle w:val="Tabletext-evidencematrix"/>
            </w:pPr>
            <w:r w:rsidRPr="00C70209">
              <w:t>Paediatric patients aged &lt;18 years undergoing scoliosis surgery</w:t>
            </w:r>
          </w:p>
        </w:tc>
        <w:tc>
          <w:tcPr>
            <w:tcW w:w="480" w:type="pct"/>
            <w:tcBorders>
              <w:top w:val="single" w:sz="4" w:space="0" w:color="000000"/>
              <w:left w:val="single" w:sz="4" w:space="0" w:color="000000"/>
              <w:bottom w:val="single" w:sz="4" w:space="0" w:color="000000"/>
              <w:right w:val="single" w:sz="4" w:space="0" w:color="000000"/>
            </w:tcBorders>
            <w:hideMark/>
          </w:tcPr>
          <w:p w14:paraId="5F11C61C" w14:textId="77777777" w:rsidR="00183F9F" w:rsidRPr="00C70209" w:rsidRDefault="00183F9F" w:rsidP="00082182">
            <w:pPr>
              <w:pStyle w:val="Tabletext-evidencematrix"/>
            </w:pPr>
            <w:r w:rsidRPr="00C70209">
              <w:t xml:space="preserve">Canada, USA </w:t>
            </w:r>
          </w:p>
        </w:tc>
        <w:tc>
          <w:tcPr>
            <w:tcW w:w="480" w:type="pct"/>
            <w:tcBorders>
              <w:top w:val="single" w:sz="4" w:space="0" w:color="000000"/>
              <w:left w:val="single" w:sz="4" w:space="0" w:color="000000"/>
              <w:bottom w:val="single" w:sz="4" w:space="0" w:color="000000"/>
              <w:right w:val="single" w:sz="4" w:space="0" w:color="000000"/>
            </w:tcBorders>
            <w:hideMark/>
          </w:tcPr>
          <w:p w14:paraId="47EA1C07" w14:textId="77777777" w:rsidR="00183F9F" w:rsidRPr="00C70209" w:rsidRDefault="00183F9F" w:rsidP="00082182">
            <w:pPr>
              <w:pStyle w:val="Tabletext-evidencematrix"/>
            </w:pPr>
            <w:r w:rsidRPr="00C70209">
              <w:t>IV antifibrinolytic (aprotinin, TXA, EACA)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7B421C0B" w14:textId="77777777" w:rsidR="00183F9F" w:rsidRPr="00C70209" w:rsidRDefault="00183F9F" w:rsidP="00082182">
            <w:pPr>
              <w:pStyle w:val="Tabletext-evidencematrix"/>
            </w:pPr>
            <w:r w:rsidRPr="00C70209">
              <w:t>Mortality</w:t>
            </w:r>
          </w:p>
        </w:tc>
        <w:tc>
          <w:tcPr>
            <w:tcW w:w="567" w:type="pct"/>
            <w:gridSpan w:val="2"/>
            <w:tcBorders>
              <w:top w:val="single" w:sz="4" w:space="0" w:color="000000"/>
              <w:left w:val="single" w:sz="4" w:space="0" w:color="000000"/>
              <w:bottom w:val="single" w:sz="4" w:space="0" w:color="000000"/>
              <w:right w:val="single" w:sz="4" w:space="0" w:color="000000"/>
            </w:tcBorders>
            <w:hideMark/>
          </w:tcPr>
          <w:p w14:paraId="323ADA97" w14:textId="77777777" w:rsidR="00183F9F" w:rsidRPr="00C70209" w:rsidRDefault="00183F9F" w:rsidP="00082182">
            <w:pPr>
              <w:pStyle w:val="Tabletext-evidencematrix"/>
            </w:pPr>
            <w:r w:rsidRPr="00C70209">
              <w:t>0/NR (0%)</w:t>
            </w:r>
          </w:p>
        </w:tc>
        <w:tc>
          <w:tcPr>
            <w:tcW w:w="535" w:type="pct"/>
            <w:tcBorders>
              <w:top w:val="single" w:sz="4" w:space="0" w:color="000000"/>
              <w:left w:val="single" w:sz="4" w:space="0" w:color="000000"/>
              <w:bottom w:val="single" w:sz="4" w:space="0" w:color="000000"/>
              <w:right w:val="single" w:sz="4" w:space="0" w:color="000000"/>
            </w:tcBorders>
            <w:hideMark/>
          </w:tcPr>
          <w:p w14:paraId="16E0B1CB" w14:textId="77777777" w:rsidR="00183F9F" w:rsidRPr="00C70209" w:rsidRDefault="00183F9F" w:rsidP="00082182">
            <w:pPr>
              <w:pStyle w:val="Tabletext-evidencematrix"/>
            </w:pPr>
            <w:r w:rsidRPr="00C70209">
              <w:t>0/NR (0%)</w:t>
            </w:r>
          </w:p>
        </w:tc>
        <w:tc>
          <w:tcPr>
            <w:tcW w:w="50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511718B" w14:textId="77777777" w:rsidR="00183F9F" w:rsidRPr="00C70209" w:rsidRDefault="00183F9F" w:rsidP="00082182">
            <w:pPr>
              <w:pStyle w:val="Tabletext-evidencematrix"/>
            </w:pPr>
            <w:r w:rsidRPr="00C70209">
              <w:t>Not estimable</w:t>
            </w:r>
          </w:p>
        </w:tc>
        <w:tc>
          <w:tcPr>
            <w:tcW w:w="60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93DAF32" w14:textId="74E8CA50" w:rsidR="00183F9F" w:rsidRPr="00C70209" w:rsidRDefault="00183F9F" w:rsidP="00082182">
            <w:pPr>
              <w:pStyle w:val="Tabletext-evidencematrix"/>
            </w:pPr>
            <w:r w:rsidRPr="00C70209">
              <w:rPr>
                <w:i/>
              </w:rPr>
              <w:t>No significant difference</w:t>
            </w:r>
          </w:p>
          <w:p w14:paraId="5E76F8DD" w14:textId="0DF14307" w:rsidR="00183F9F" w:rsidRPr="00C70209" w:rsidRDefault="001A475D" w:rsidP="00082182">
            <w:pPr>
              <w:pStyle w:val="Tabletext-evidencematrix"/>
            </w:pPr>
            <w:r w:rsidRPr="001A475D">
              <w:rPr>
                <w:i/>
              </w:rPr>
              <w:t>P = </w:t>
            </w:r>
            <w:r w:rsidR="00183F9F" w:rsidRPr="00C70209">
              <w:t>NA</w:t>
            </w:r>
          </w:p>
          <w:p w14:paraId="15361F1D" w14:textId="77777777" w:rsidR="00183F9F" w:rsidRPr="00C70209" w:rsidRDefault="00183F9F" w:rsidP="00082182">
            <w:pPr>
              <w:pStyle w:val="Tabletext-evidencematrix"/>
            </w:pPr>
            <w:r w:rsidRPr="00C70209">
              <w:t>Heterogeneity NR</w:t>
            </w:r>
          </w:p>
          <w:p w14:paraId="5854536E" w14:textId="6961F848"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739C9A9E"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themeFill="text1"/>
            <w:hideMark/>
          </w:tcPr>
          <w:p w14:paraId="5AD334C7"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340ABA6A"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tcPr>
          <w:p w14:paraId="59E4A7EB" w14:textId="77777777" w:rsidR="00183F9F" w:rsidRPr="00C70209" w:rsidRDefault="00183F9F" w:rsidP="00082182">
            <w:pPr>
              <w:pStyle w:val="TableH3"/>
            </w:pPr>
            <w:r w:rsidRPr="00C70209">
              <w:t>Cardiac surgery</w:t>
            </w:r>
          </w:p>
        </w:tc>
      </w:tr>
      <w:tr w:rsidR="00183F9F" w:rsidRPr="00C70209" w14:paraId="0FE497F0" w14:textId="77777777" w:rsidTr="00082182">
        <w:trPr>
          <w:trHeight w:val="308"/>
        </w:trPr>
        <w:tc>
          <w:tcPr>
            <w:tcW w:w="388" w:type="pct"/>
            <w:vMerge w:val="restart"/>
            <w:tcBorders>
              <w:top w:val="single" w:sz="4" w:space="0" w:color="000000"/>
              <w:left w:val="single" w:sz="4" w:space="0" w:color="000000"/>
              <w:right w:val="single" w:sz="4" w:space="0" w:color="000000"/>
            </w:tcBorders>
            <w:hideMark/>
          </w:tcPr>
          <w:p w14:paraId="1A9E3865" w14:textId="3699F441" w:rsidR="00183F9F" w:rsidRPr="00C70209" w:rsidRDefault="00183F9F" w:rsidP="00082182">
            <w:pPr>
              <w:pStyle w:val="Tabletext-evidencematrix"/>
            </w:pPr>
            <w:r w:rsidRPr="00C70209">
              <w:t>Coniff 1998</w:t>
            </w:r>
            <w:r w:rsidRPr="00C70209">
              <w:rPr>
                <w:vertAlign w:val="superscript"/>
              </w:rPr>
              <w:t>d</w:t>
            </w:r>
            <w:r w:rsidRPr="00C70209">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 </w:instrText>
            </w:r>
            <w:r w:rsidR="000E261C">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3</w:t>
            </w:r>
            <w:r w:rsidRPr="00C70209">
              <w:fldChar w:fldCharType="end"/>
            </w:r>
          </w:p>
          <w:p w14:paraId="42E643E6" w14:textId="77777777" w:rsidR="00183F9F" w:rsidRPr="00C70209" w:rsidRDefault="00183F9F" w:rsidP="00082182">
            <w:pPr>
              <w:pStyle w:val="Tabletext-evidencematrix"/>
            </w:pPr>
            <w:r w:rsidRPr="00C70209">
              <w:t>Level II</w:t>
            </w:r>
          </w:p>
          <w:p w14:paraId="16C793CB" w14:textId="77777777" w:rsidR="00183F9F" w:rsidRPr="00C70209" w:rsidRDefault="00183F9F" w:rsidP="00082182">
            <w:pPr>
              <w:pStyle w:val="Tabletext-evidencematrix"/>
            </w:pPr>
            <w:r w:rsidRPr="00C70209">
              <w:rPr>
                <w:i/>
              </w:rPr>
              <w:t>Poor</w:t>
            </w:r>
          </w:p>
        </w:tc>
        <w:tc>
          <w:tcPr>
            <w:tcW w:w="480" w:type="pct"/>
            <w:vMerge w:val="restart"/>
            <w:tcBorders>
              <w:top w:val="single" w:sz="4" w:space="0" w:color="000000"/>
              <w:left w:val="single" w:sz="4" w:space="0" w:color="000000"/>
              <w:right w:val="single" w:sz="4" w:space="0" w:color="000000"/>
            </w:tcBorders>
            <w:hideMark/>
          </w:tcPr>
          <w:p w14:paraId="017D7FEF" w14:textId="77777777" w:rsidR="00183F9F" w:rsidRPr="00C70209" w:rsidRDefault="00183F9F" w:rsidP="00082182">
            <w:pPr>
              <w:pStyle w:val="Tabletext-evidencematrix"/>
            </w:pPr>
            <w:r w:rsidRPr="00C70209">
              <w:t>N=116</w:t>
            </w:r>
          </w:p>
        </w:tc>
        <w:tc>
          <w:tcPr>
            <w:tcW w:w="480" w:type="pct"/>
            <w:vMerge w:val="restart"/>
            <w:tcBorders>
              <w:top w:val="single" w:sz="4" w:space="0" w:color="000000"/>
              <w:left w:val="single" w:sz="4" w:space="0" w:color="000000"/>
              <w:right w:val="single" w:sz="4" w:space="0" w:color="000000"/>
            </w:tcBorders>
            <w:hideMark/>
          </w:tcPr>
          <w:p w14:paraId="46A1953E" w14:textId="77777777" w:rsidR="00183F9F" w:rsidRPr="00C70209" w:rsidRDefault="00183F9F" w:rsidP="00082182">
            <w:pPr>
              <w:pStyle w:val="Tabletext-evidencematrix"/>
            </w:pPr>
            <w:r w:rsidRPr="00C70209">
              <w:t>Paediatric patients (aged ≤16 years) undergoing surgery with CPB and an increased risk of bleeding</w:t>
            </w:r>
          </w:p>
        </w:tc>
        <w:tc>
          <w:tcPr>
            <w:tcW w:w="480" w:type="pct"/>
            <w:vMerge w:val="restart"/>
            <w:tcBorders>
              <w:top w:val="single" w:sz="4" w:space="0" w:color="000000"/>
              <w:left w:val="single" w:sz="4" w:space="0" w:color="000000"/>
              <w:right w:val="single" w:sz="4" w:space="0" w:color="000000"/>
            </w:tcBorders>
            <w:hideMark/>
          </w:tcPr>
          <w:p w14:paraId="3FE745D0" w14:textId="77777777" w:rsidR="00183F9F" w:rsidRPr="00C70209" w:rsidRDefault="00183F9F" w:rsidP="00082182">
            <w:pPr>
              <w:pStyle w:val="Tabletext-evidencematrix"/>
            </w:pPr>
            <w:r w:rsidRPr="00C70209">
              <w:t>Multicentre, USA</w:t>
            </w:r>
          </w:p>
        </w:tc>
        <w:tc>
          <w:tcPr>
            <w:tcW w:w="480" w:type="pct"/>
            <w:vMerge w:val="restart"/>
            <w:tcBorders>
              <w:top w:val="single" w:sz="4" w:space="0" w:color="000000"/>
              <w:left w:val="single" w:sz="4" w:space="0" w:color="000000"/>
              <w:right w:val="single" w:sz="4" w:space="0" w:color="000000"/>
            </w:tcBorders>
            <w:hideMark/>
          </w:tcPr>
          <w:p w14:paraId="266E1D26" w14:textId="6445002D" w:rsidR="00183F9F" w:rsidRPr="00C70209" w:rsidRDefault="00183F9F" w:rsidP="00082182">
            <w:pPr>
              <w:pStyle w:val="Tabletext-evidencematrix"/>
            </w:pPr>
            <w:r w:rsidRPr="00C70209">
              <w:t>Aprotinin (high</w:t>
            </w:r>
            <w:r w:rsidR="00363BA0" w:rsidRPr="00C70209">
              <w:t>-</w:t>
            </w:r>
            <w:r w:rsidRPr="00C70209">
              <w:t>dose, low</w:t>
            </w:r>
            <w:r w:rsidR="00BB008C" w:rsidRPr="00C70209">
              <w:t>-</w:t>
            </w:r>
            <w:r w:rsidRPr="00C70209">
              <w:t>dose or pump prime only)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6960F373"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right w:val="single" w:sz="4" w:space="0" w:color="000000"/>
            </w:tcBorders>
            <w:hideMark/>
          </w:tcPr>
          <w:p w14:paraId="476868E8" w14:textId="77777777" w:rsidR="00183F9F" w:rsidRPr="00C70209" w:rsidRDefault="00183F9F" w:rsidP="00082182">
            <w:pPr>
              <w:pStyle w:val="Tabletext-evidencematrix"/>
            </w:pPr>
            <w:r w:rsidRPr="00C70209">
              <w:t>4/82 (4.9%)</w:t>
            </w:r>
          </w:p>
        </w:tc>
        <w:tc>
          <w:tcPr>
            <w:tcW w:w="551" w:type="pct"/>
            <w:gridSpan w:val="2"/>
            <w:vMerge w:val="restart"/>
            <w:tcBorders>
              <w:top w:val="single" w:sz="4" w:space="0" w:color="000000"/>
              <w:left w:val="single" w:sz="4" w:space="0" w:color="000000"/>
              <w:right w:val="single" w:sz="4" w:space="0" w:color="000000"/>
            </w:tcBorders>
            <w:hideMark/>
          </w:tcPr>
          <w:p w14:paraId="0B8D55DD" w14:textId="77777777" w:rsidR="00183F9F" w:rsidRPr="00C70209" w:rsidRDefault="00183F9F" w:rsidP="00082182">
            <w:pPr>
              <w:pStyle w:val="Tabletext-evidencematrix"/>
            </w:pPr>
            <w:r w:rsidRPr="00C70209">
              <w:t>5/34 (14.7%)</w:t>
            </w:r>
          </w:p>
        </w:tc>
        <w:tc>
          <w:tcPr>
            <w:tcW w:w="504" w:type="pct"/>
            <w:vMerge w:val="restart"/>
            <w:tcBorders>
              <w:top w:val="single" w:sz="4" w:space="0" w:color="000000"/>
              <w:left w:val="single" w:sz="4" w:space="0" w:color="000000"/>
              <w:right w:val="single" w:sz="4" w:space="0" w:color="000000"/>
            </w:tcBorders>
            <w:shd w:val="clear" w:color="auto" w:fill="FFFFFF" w:themeFill="background1"/>
            <w:hideMark/>
          </w:tcPr>
          <w:p w14:paraId="4823C0FF" w14:textId="77777777" w:rsidR="00183F9F" w:rsidRPr="00C70209" w:rsidRDefault="00183F9F" w:rsidP="00082182">
            <w:pPr>
              <w:pStyle w:val="Tabletext-evidencematrix"/>
              <w:rPr>
                <w:vertAlign w:val="superscript"/>
              </w:rPr>
            </w:pPr>
            <w:r w:rsidRPr="00C70209">
              <w:t>RR 0.33 [0.09, 1.16]</w:t>
            </w:r>
            <w:r w:rsidRPr="00C70209">
              <w:rPr>
                <w:vertAlign w:val="superscript"/>
              </w:rPr>
              <w:t>e</w:t>
            </w:r>
          </w:p>
        </w:tc>
        <w:tc>
          <w:tcPr>
            <w:tcW w:w="605" w:type="pct"/>
            <w:vMerge w:val="restart"/>
            <w:tcBorders>
              <w:top w:val="single" w:sz="4" w:space="0" w:color="000000"/>
              <w:left w:val="single" w:sz="4" w:space="0" w:color="000000"/>
              <w:right w:val="single" w:sz="4" w:space="0" w:color="000000"/>
            </w:tcBorders>
            <w:shd w:val="clear" w:color="auto" w:fill="FFFFFF" w:themeFill="background1"/>
            <w:hideMark/>
          </w:tcPr>
          <w:p w14:paraId="1EAFDBF1" w14:textId="77777777" w:rsidR="00183F9F" w:rsidRPr="00C70209" w:rsidRDefault="00183F9F" w:rsidP="00082182">
            <w:pPr>
              <w:pStyle w:val="Tabletext-evidencematrix"/>
              <w:rPr>
                <w:i/>
              </w:rPr>
            </w:pPr>
            <w:r w:rsidRPr="00C70209">
              <w:rPr>
                <w:i/>
              </w:rPr>
              <w:t>No significant difference</w:t>
            </w:r>
          </w:p>
          <w:p w14:paraId="5B957634" w14:textId="0A482BC6" w:rsidR="00183F9F" w:rsidRPr="00C70209" w:rsidRDefault="001A475D" w:rsidP="00082182">
            <w:pPr>
              <w:pStyle w:val="Tabletext-evidencematrix"/>
              <w:rPr>
                <w:vertAlign w:val="superscript"/>
              </w:rPr>
            </w:pPr>
            <w:r w:rsidRPr="001A475D">
              <w:rPr>
                <w:i/>
              </w:rPr>
              <w:t>P = </w:t>
            </w:r>
            <w:r w:rsidR="00183F9F" w:rsidRPr="00C70209">
              <w:t>0.08</w:t>
            </w:r>
            <w:r w:rsidR="00183F9F" w:rsidRPr="00C70209">
              <w:rPr>
                <w:vertAlign w:val="superscript"/>
              </w:rPr>
              <w:t>e</w:t>
            </w:r>
          </w:p>
        </w:tc>
      </w:tr>
      <w:tr w:rsidR="00183F9F" w:rsidRPr="00C70209" w14:paraId="668C61F2" w14:textId="77777777" w:rsidTr="00082182">
        <w:trPr>
          <w:trHeight w:val="307"/>
        </w:trPr>
        <w:tc>
          <w:tcPr>
            <w:tcW w:w="388" w:type="pct"/>
            <w:vMerge/>
            <w:tcBorders>
              <w:left w:val="single" w:sz="4" w:space="0" w:color="000000"/>
              <w:right w:val="single" w:sz="4" w:space="0" w:color="000000"/>
            </w:tcBorders>
          </w:tcPr>
          <w:p w14:paraId="4FA58D01"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D1F4FC2"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5438AA2"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B2A5BCB"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431046A6"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62732838" w14:textId="5F086852" w:rsidR="00183F9F" w:rsidRPr="00C70209" w:rsidRDefault="00183F9F" w:rsidP="00082182">
            <w:pPr>
              <w:pStyle w:val="Tabletext-evidencematrix"/>
              <w:jc w:val="right"/>
            </w:pPr>
            <w:r w:rsidRPr="00C70209">
              <w:t>High</w:t>
            </w:r>
            <w:r w:rsidR="00363BA0" w:rsidRPr="00C70209">
              <w:t>-</w:t>
            </w:r>
            <w:r w:rsidRPr="00C70209">
              <w:t>dose</w:t>
            </w:r>
          </w:p>
        </w:tc>
        <w:tc>
          <w:tcPr>
            <w:tcW w:w="551" w:type="pct"/>
            <w:tcBorders>
              <w:left w:val="single" w:sz="4" w:space="0" w:color="000000"/>
              <w:right w:val="single" w:sz="4" w:space="0" w:color="000000"/>
            </w:tcBorders>
          </w:tcPr>
          <w:p w14:paraId="76DAC4FB" w14:textId="77777777" w:rsidR="00183F9F" w:rsidRPr="00C70209" w:rsidRDefault="00183F9F" w:rsidP="00082182">
            <w:pPr>
              <w:pStyle w:val="Tabletext-evidencematrix"/>
            </w:pPr>
            <w:r w:rsidRPr="00C70209">
              <w:t>1/31 (3.2%)</w:t>
            </w:r>
          </w:p>
        </w:tc>
        <w:tc>
          <w:tcPr>
            <w:tcW w:w="551" w:type="pct"/>
            <w:gridSpan w:val="2"/>
            <w:vMerge/>
            <w:tcBorders>
              <w:left w:val="single" w:sz="4" w:space="0" w:color="000000"/>
              <w:right w:val="single" w:sz="4" w:space="0" w:color="000000"/>
            </w:tcBorders>
          </w:tcPr>
          <w:p w14:paraId="41C3CCD1" w14:textId="77777777" w:rsidR="00183F9F" w:rsidRPr="00C70209" w:rsidRDefault="00183F9F" w:rsidP="00082182">
            <w:pPr>
              <w:pStyle w:val="Tabletext-evidencematrix"/>
            </w:pPr>
          </w:p>
        </w:tc>
        <w:tc>
          <w:tcPr>
            <w:tcW w:w="504" w:type="pct"/>
            <w:vMerge/>
            <w:tcBorders>
              <w:left w:val="single" w:sz="4" w:space="0" w:color="000000"/>
              <w:right w:val="single" w:sz="4" w:space="0" w:color="000000"/>
            </w:tcBorders>
            <w:shd w:val="clear" w:color="auto" w:fill="FFFFFF" w:themeFill="background1"/>
          </w:tcPr>
          <w:p w14:paraId="0F953CAE" w14:textId="77777777" w:rsidR="00183F9F" w:rsidRPr="00C70209" w:rsidRDefault="00183F9F" w:rsidP="00082182">
            <w:pPr>
              <w:pStyle w:val="Tabletext-evidencematrix"/>
            </w:pPr>
          </w:p>
        </w:tc>
        <w:tc>
          <w:tcPr>
            <w:tcW w:w="605" w:type="pct"/>
            <w:vMerge/>
            <w:tcBorders>
              <w:left w:val="single" w:sz="4" w:space="0" w:color="000000"/>
              <w:right w:val="single" w:sz="4" w:space="0" w:color="000000"/>
            </w:tcBorders>
            <w:shd w:val="clear" w:color="auto" w:fill="FFFFFF" w:themeFill="background1"/>
          </w:tcPr>
          <w:p w14:paraId="6B458F03" w14:textId="77777777" w:rsidR="00183F9F" w:rsidRPr="00C70209" w:rsidRDefault="00183F9F" w:rsidP="00082182">
            <w:pPr>
              <w:pStyle w:val="Tabletext-evidencematrix"/>
            </w:pPr>
          </w:p>
        </w:tc>
      </w:tr>
      <w:tr w:rsidR="00183F9F" w:rsidRPr="00C70209" w14:paraId="161EE9CC" w14:textId="77777777" w:rsidTr="00082182">
        <w:trPr>
          <w:trHeight w:val="307"/>
        </w:trPr>
        <w:tc>
          <w:tcPr>
            <w:tcW w:w="388" w:type="pct"/>
            <w:vMerge/>
            <w:tcBorders>
              <w:left w:val="single" w:sz="4" w:space="0" w:color="000000"/>
              <w:right w:val="single" w:sz="4" w:space="0" w:color="000000"/>
            </w:tcBorders>
          </w:tcPr>
          <w:p w14:paraId="3296647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4E9A1EF9"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09A31133"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4FD783BB"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9E56B3C"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114FAF85" w14:textId="28D520D9" w:rsidR="00183F9F" w:rsidRPr="00C70209" w:rsidRDefault="00183F9F" w:rsidP="00082182">
            <w:pPr>
              <w:pStyle w:val="Tabletext-evidencematrix"/>
              <w:jc w:val="right"/>
            </w:pPr>
            <w:r w:rsidRPr="00C70209">
              <w:t>Low</w:t>
            </w:r>
            <w:r w:rsidR="00BB008C" w:rsidRPr="00C70209">
              <w:t>-</w:t>
            </w:r>
            <w:r w:rsidRPr="00C70209">
              <w:t>dose</w:t>
            </w:r>
          </w:p>
        </w:tc>
        <w:tc>
          <w:tcPr>
            <w:tcW w:w="551" w:type="pct"/>
            <w:tcBorders>
              <w:left w:val="single" w:sz="4" w:space="0" w:color="000000"/>
              <w:right w:val="single" w:sz="4" w:space="0" w:color="000000"/>
            </w:tcBorders>
          </w:tcPr>
          <w:p w14:paraId="390D492C" w14:textId="77777777" w:rsidR="00183F9F" w:rsidRPr="00C70209" w:rsidRDefault="00183F9F" w:rsidP="00082182">
            <w:pPr>
              <w:pStyle w:val="Tabletext-evidencematrix"/>
            </w:pPr>
            <w:r w:rsidRPr="00C70209">
              <w:t>2/33 (6.1%)</w:t>
            </w:r>
          </w:p>
        </w:tc>
        <w:tc>
          <w:tcPr>
            <w:tcW w:w="551" w:type="pct"/>
            <w:gridSpan w:val="2"/>
            <w:vMerge/>
            <w:tcBorders>
              <w:left w:val="single" w:sz="4" w:space="0" w:color="000000"/>
              <w:right w:val="single" w:sz="4" w:space="0" w:color="000000"/>
            </w:tcBorders>
          </w:tcPr>
          <w:p w14:paraId="4DBCFE3E" w14:textId="77777777" w:rsidR="00183F9F" w:rsidRPr="00C70209" w:rsidRDefault="00183F9F" w:rsidP="00082182">
            <w:pPr>
              <w:pStyle w:val="Tabletext-evidencematrix"/>
            </w:pPr>
          </w:p>
        </w:tc>
        <w:tc>
          <w:tcPr>
            <w:tcW w:w="504" w:type="pct"/>
            <w:vMerge/>
            <w:tcBorders>
              <w:left w:val="single" w:sz="4" w:space="0" w:color="000000"/>
              <w:right w:val="single" w:sz="4" w:space="0" w:color="000000"/>
            </w:tcBorders>
            <w:shd w:val="clear" w:color="auto" w:fill="FFFFFF" w:themeFill="background1"/>
          </w:tcPr>
          <w:p w14:paraId="66726185" w14:textId="77777777" w:rsidR="00183F9F" w:rsidRPr="00C70209" w:rsidRDefault="00183F9F" w:rsidP="00082182">
            <w:pPr>
              <w:pStyle w:val="Tabletext-evidencematrix"/>
            </w:pPr>
          </w:p>
        </w:tc>
        <w:tc>
          <w:tcPr>
            <w:tcW w:w="605" w:type="pct"/>
            <w:vMerge/>
            <w:tcBorders>
              <w:left w:val="single" w:sz="4" w:space="0" w:color="000000"/>
              <w:right w:val="single" w:sz="4" w:space="0" w:color="000000"/>
            </w:tcBorders>
            <w:shd w:val="clear" w:color="auto" w:fill="FFFFFF" w:themeFill="background1"/>
          </w:tcPr>
          <w:p w14:paraId="4D1412B8" w14:textId="77777777" w:rsidR="00183F9F" w:rsidRPr="00C70209" w:rsidRDefault="00183F9F" w:rsidP="00082182">
            <w:pPr>
              <w:pStyle w:val="Tabletext-evidencematrix"/>
            </w:pPr>
          </w:p>
        </w:tc>
      </w:tr>
      <w:tr w:rsidR="00183F9F" w:rsidRPr="00C70209" w14:paraId="69A8E512" w14:textId="77777777" w:rsidTr="00082182">
        <w:trPr>
          <w:trHeight w:val="307"/>
        </w:trPr>
        <w:tc>
          <w:tcPr>
            <w:tcW w:w="388" w:type="pct"/>
            <w:vMerge/>
            <w:tcBorders>
              <w:left w:val="single" w:sz="4" w:space="0" w:color="000000"/>
              <w:bottom w:val="single" w:sz="4" w:space="0" w:color="000000"/>
              <w:right w:val="single" w:sz="4" w:space="0" w:color="000000"/>
            </w:tcBorders>
          </w:tcPr>
          <w:p w14:paraId="3AFBFF7E"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70854A14"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4477E224"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462B691A"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0A6BE51D"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684134C4" w14:textId="77777777" w:rsidR="00183F9F" w:rsidRPr="00C70209" w:rsidRDefault="00183F9F" w:rsidP="00082182">
            <w:pPr>
              <w:pStyle w:val="Tabletext-evidencematrix"/>
              <w:jc w:val="right"/>
            </w:pPr>
            <w:r w:rsidRPr="00C70209">
              <w:t>Pump prime only</w:t>
            </w:r>
          </w:p>
        </w:tc>
        <w:tc>
          <w:tcPr>
            <w:tcW w:w="551" w:type="pct"/>
            <w:tcBorders>
              <w:left w:val="single" w:sz="4" w:space="0" w:color="000000"/>
              <w:bottom w:val="single" w:sz="4" w:space="0" w:color="000000"/>
              <w:right w:val="single" w:sz="4" w:space="0" w:color="000000"/>
            </w:tcBorders>
          </w:tcPr>
          <w:p w14:paraId="28923BFD" w14:textId="77777777" w:rsidR="00183F9F" w:rsidRPr="00C70209" w:rsidRDefault="00183F9F" w:rsidP="00082182">
            <w:pPr>
              <w:pStyle w:val="Tabletext-evidencematrix"/>
            </w:pPr>
            <w:r w:rsidRPr="00C70209">
              <w:t>1/18 (5.6%)</w:t>
            </w:r>
          </w:p>
        </w:tc>
        <w:tc>
          <w:tcPr>
            <w:tcW w:w="551" w:type="pct"/>
            <w:gridSpan w:val="2"/>
            <w:vMerge/>
            <w:tcBorders>
              <w:left w:val="single" w:sz="4" w:space="0" w:color="000000"/>
              <w:bottom w:val="single" w:sz="4" w:space="0" w:color="000000"/>
              <w:right w:val="single" w:sz="4" w:space="0" w:color="000000"/>
            </w:tcBorders>
          </w:tcPr>
          <w:p w14:paraId="0D142B43" w14:textId="77777777" w:rsidR="00183F9F" w:rsidRPr="00C70209" w:rsidRDefault="00183F9F" w:rsidP="00082182">
            <w:pPr>
              <w:pStyle w:val="Tabletext-evidencematrix"/>
            </w:pPr>
          </w:p>
        </w:tc>
        <w:tc>
          <w:tcPr>
            <w:tcW w:w="504" w:type="pct"/>
            <w:vMerge/>
            <w:tcBorders>
              <w:left w:val="single" w:sz="4" w:space="0" w:color="000000"/>
              <w:bottom w:val="single" w:sz="4" w:space="0" w:color="000000"/>
              <w:right w:val="single" w:sz="4" w:space="0" w:color="000000"/>
            </w:tcBorders>
            <w:shd w:val="clear" w:color="auto" w:fill="FFFFFF" w:themeFill="background1"/>
          </w:tcPr>
          <w:p w14:paraId="59CC4E5A" w14:textId="77777777" w:rsidR="00183F9F" w:rsidRPr="00C70209" w:rsidRDefault="00183F9F" w:rsidP="00082182">
            <w:pPr>
              <w:pStyle w:val="Tabletext-evidencematrix"/>
            </w:pPr>
          </w:p>
        </w:tc>
        <w:tc>
          <w:tcPr>
            <w:tcW w:w="605" w:type="pct"/>
            <w:vMerge/>
            <w:tcBorders>
              <w:left w:val="single" w:sz="4" w:space="0" w:color="000000"/>
              <w:bottom w:val="single" w:sz="4" w:space="0" w:color="000000"/>
              <w:right w:val="single" w:sz="4" w:space="0" w:color="000000"/>
            </w:tcBorders>
            <w:shd w:val="clear" w:color="auto" w:fill="FFFFFF" w:themeFill="background1"/>
          </w:tcPr>
          <w:p w14:paraId="0DE6C890" w14:textId="77777777" w:rsidR="00183F9F" w:rsidRPr="00C70209" w:rsidRDefault="00183F9F" w:rsidP="00082182">
            <w:pPr>
              <w:pStyle w:val="Tabletext-evidencematrix"/>
            </w:pPr>
          </w:p>
        </w:tc>
      </w:tr>
      <w:tr w:rsidR="00183F9F" w:rsidRPr="00C70209" w14:paraId="7C86843C"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0F68DC8D" w14:textId="3F6F3E8C" w:rsidR="00183F9F" w:rsidRPr="00C70209" w:rsidRDefault="00183F9F" w:rsidP="00082182">
            <w:pPr>
              <w:pStyle w:val="Tabletext-evidencematrix"/>
            </w:pPr>
            <w:r w:rsidRPr="00C70209">
              <w:t>Ferreira 2010</w:t>
            </w:r>
            <w:r w:rsidRPr="00C70209">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 </w:instrText>
            </w:r>
            <w:r w:rsidR="000E261C">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4</w:t>
            </w:r>
            <w:r w:rsidRPr="00C70209">
              <w:fldChar w:fldCharType="end"/>
            </w:r>
          </w:p>
          <w:p w14:paraId="44E1CE1C" w14:textId="77777777" w:rsidR="00183F9F" w:rsidRPr="00C70209" w:rsidRDefault="00183F9F" w:rsidP="00082182">
            <w:pPr>
              <w:pStyle w:val="Tabletext-evidencematrix"/>
            </w:pPr>
            <w:r w:rsidRPr="00C70209">
              <w:t>Level II</w:t>
            </w:r>
          </w:p>
          <w:p w14:paraId="25ACED8D" w14:textId="77777777" w:rsidR="00183F9F" w:rsidRPr="00C70209" w:rsidRDefault="00183F9F" w:rsidP="00082182">
            <w:pPr>
              <w:pStyle w:val="Tabletext-evidencematrix"/>
            </w:pPr>
            <w:r w:rsidRPr="00C70209">
              <w:rPr>
                <w:i/>
              </w:rPr>
              <w:t>Poor</w:t>
            </w:r>
          </w:p>
        </w:tc>
        <w:tc>
          <w:tcPr>
            <w:tcW w:w="480" w:type="pct"/>
            <w:tcBorders>
              <w:top w:val="single" w:sz="4" w:space="0" w:color="000000"/>
              <w:left w:val="single" w:sz="4" w:space="0" w:color="000000"/>
              <w:bottom w:val="single" w:sz="4" w:space="0" w:color="000000"/>
              <w:right w:val="single" w:sz="4" w:space="0" w:color="000000"/>
            </w:tcBorders>
            <w:hideMark/>
          </w:tcPr>
          <w:p w14:paraId="76220AD8" w14:textId="77777777" w:rsidR="00183F9F" w:rsidRPr="00C70209" w:rsidRDefault="00183F9F" w:rsidP="00082182">
            <w:pPr>
              <w:pStyle w:val="Tabletext-evidencematrix"/>
            </w:pPr>
            <w:r w:rsidRPr="00C70209">
              <w:t>N=19</w:t>
            </w:r>
          </w:p>
        </w:tc>
        <w:tc>
          <w:tcPr>
            <w:tcW w:w="480" w:type="pct"/>
            <w:tcBorders>
              <w:top w:val="single" w:sz="4" w:space="0" w:color="000000"/>
              <w:left w:val="single" w:sz="4" w:space="0" w:color="000000"/>
              <w:bottom w:val="single" w:sz="4" w:space="0" w:color="000000"/>
              <w:right w:val="single" w:sz="4" w:space="0" w:color="000000"/>
            </w:tcBorders>
            <w:hideMark/>
          </w:tcPr>
          <w:p w14:paraId="1306EB65" w14:textId="77777777" w:rsidR="00183F9F" w:rsidRPr="00C70209" w:rsidRDefault="00183F9F" w:rsidP="00082182">
            <w:pPr>
              <w:pStyle w:val="Tabletext-evidencematrix"/>
            </w:pPr>
            <w:r w:rsidRPr="00C70209">
              <w:t>Paediatric patients (aged 1 month to 4 years) with CHD undergoing cardiac surgery with CPB</w:t>
            </w:r>
          </w:p>
        </w:tc>
        <w:tc>
          <w:tcPr>
            <w:tcW w:w="480" w:type="pct"/>
            <w:tcBorders>
              <w:top w:val="single" w:sz="4" w:space="0" w:color="000000"/>
              <w:left w:val="single" w:sz="4" w:space="0" w:color="000000"/>
              <w:bottom w:val="single" w:sz="4" w:space="0" w:color="000000"/>
              <w:right w:val="single" w:sz="4" w:space="0" w:color="000000"/>
            </w:tcBorders>
            <w:hideMark/>
          </w:tcPr>
          <w:p w14:paraId="0B813CF7" w14:textId="77777777" w:rsidR="00183F9F" w:rsidRPr="00C70209" w:rsidRDefault="00183F9F" w:rsidP="00082182">
            <w:pPr>
              <w:pStyle w:val="Tabletext-evidencematrix"/>
            </w:pPr>
            <w:r w:rsidRPr="00C70209">
              <w:t>Single hospital, Brazil</w:t>
            </w:r>
          </w:p>
        </w:tc>
        <w:tc>
          <w:tcPr>
            <w:tcW w:w="480" w:type="pct"/>
            <w:tcBorders>
              <w:top w:val="single" w:sz="4" w:space="0" w:color="000000"/>
              <w:left w:val="single" w:sz="4" w:space="0" w:color="000000"/>
              <w:bottom w:val="single" w:sz="4" w:space="0" w:color="000000"/>
              <w:right w:val="single" w:sz="4" w:space="0" w:color="000000"/>
            </w:tcBorders>
            <w:hideMark/>
          </w:tcPr>
          <w:p w14:paraId="780C76D7" w14:textId="77777777" w:rsidR="00183F9F" w:rsidRPr="00C70209" w:rsidRDefault="00183F9F" w:rsidP="00082182">
            <w:pPr>
              <w:pStyle w:val="Tabletext-evidencematrix"/>
            </w:pPr>
            <w:r w:rsidRPr="00C70209">
              <w:t>IV aprotinin (3x doses)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11380F45"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bottom w:val="single" w:sz="4" w:space="0" w:color="000000"/>
              <w:right w:val="single" w:sz="4" w:space="0" w:color="000000"/>
            </w:tcBorders>
            <w:hideMark/>
          </w:tcPr>
          <w:p w14:paraId="2EAE729B" w14:textId="77777777" w:rsidR="00183F9F" w:rsidRPr="00C70209" w:rsidRDefault="00183F9F" w:rsidP="00082182">
            <w:pPr>
              <w:pStyle w:val="Tabletext-evidencematrix"/>
            </w:pPr>
            <w:r w:rsidRPr="00C70209">
              <w:t>0/10 (0%)</w:t>
            </w:r>
          </w:p>
        </w:tc>
        <w:tc>
          <w:tcPr>
            <w:tcW w:w="551" w:type="pct"/>
            <w:gridSpan w:val="2"/>
            <w:tcBorders>
              <w:top w:val="single" w:sz="4" w:space="0" w:color="000000"/>
              <w:left w:val="single" w:sz="4" w:space="0" w:color="000000"/>
              <w:bottom w:val="single" w:sz="4" w:space="0" w:color="000000"/>
              <w:right w:val="single" w:sz="4" w:space="0" w:color="000000"/>
            </w:tcBorders>
            <w:hideMark/>
          </w:tcPr>
          <w:p w14:paraId="756F620C" w14:textId="77777777" w:rsidR="00183F9F" w:rsidRPr="00C70209" w:rsidRDefault="00183F9F" w:rsidP="00082182">
            <w:pPr>
              <w:pStyle w:val="Tabletext-evidencematrix"/>
            </w:pPr>
            <w:r w:rsidRPr="00C70209">
              <w:t>0/9 (0%)</w:t>
            </w:r>
          </w:p>
        </w:tc>
        <w:tc>
          <w:tcPr>
            <w:tcW w:w="50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D1159F9" w14:textId="77777777" w:rsidR="00183F9F" w:rsidRPr="00C70209" w:rsidRDefault="00183F9F" w:rsidP="00082182">
            <w:pPr>
              <w:pStyle w:val="Tabletext-evidencematrix"/>
            </w:pPr>
            <w:r w:rsidRPr="00C70209">
              <w:t>Not estimable</w:t>
            </w:r>
          </w:p>
        </w:tc>
        <w:tc>
          <w:tcPr>
            <w:tcW w:w="60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DB589CA" w14:textId="77777777" w:rsidR="00183F9F" w:rsidRPr="00C70209" w:rsidRDefault="00183F9F" w:rsidP="00082182">
            <w:pPr>
              <w:pStyle w:val="Tabletext-evidencematrix"/>
            </w:pPr>
            <w:r w:rsidRPr="00C70209">
              <w:rPr>
                <w:i/>
              </w:rPr>
              <w:t>No significant difference</w:t>
            </w:r>
          </w:p>
          <w:p w14:paraId="2873C62D" w14:textId="31EFB9DF" w:rsidR="00183F9F" w:rsidRPr="00C70209" w:rsidRDefault="001A475D" w:rsidP="00082182">
            <w:pPr>
              <w:pStyle w:val="Tabletext-evidencematrix"/>
              <w:rPr>
                <w:i/>
              </w:rPr>
            </w:pPr>
            <w:r w:rsidRPr="001A475D">
              <w:rPr>
                <w:i/>
              </w:rPr>
              <w:t>P = </w:t>
            </w:r>
            <w:r w:rsidR="00183F9F" w:rsidRPr="00C70209">
              <w:t>NA</w:t>
            </w:r>
          </w:p>
        </w:tc>
      </w:tr>
      <w:tr w:rsidR="00183F9F" w:rsidRPr="00C70209" w14:paraId="13F75ED6" w14:textId="77777777" w:rsidTr="00082182">
        <w:trPr>
          <w:trHeight w:val="308"/>
        </w:trPr>
        <w:tc>
          <w:tcPr>
            <w:tcW w:w="388" w:type="pct"/>
            <w:vMerge w:val="restart"/>
            <w:tcBorders>
              <w:top w:val="single" w:sz="4" w:space="0" w:color="000000"/>
              <w:left w:val="single" w:sz="4" w:space="0" w:color="000000"/>
              <w:right w:val="single" w:sz="4" w:space="0" w:color="000000"/>
            </w:tcBorders>
            <w:hideMark/>
          </w:tcPr>
          <w:p w14:paraId="4F8BF479" w14:textId="49BC8EF0" w:rsidR="00183F9F" w:rsidRPr="00C70209" w:rsidRDefault="00183F9F" w:rsidP="00082182">
            <w:pPr>
              <w:pStyle w:val="Tabletext-evidencematrix"/>
            </w:pPr>
            <w:r w:rsidRPr="00C70209">
              <w:t>Sarupria 2013</w:t>
            </w:r>
            <w:r w:rsidRPr="00C70209">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 </w:instrText>
            </w:r>
            <w:r w:rsidR="000E261C">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6</w:t>
            </w:r>
            <w:r w:rsidRPr="00C70209">
              <w:fldChar w:fldCharType="end"/>
            </w:r>
          </w:p>
          <w:p w14:paraId="472E9767" w14:textId="77777777" w:rsidR="00183F9F" w:rsidRPr="00C70209" w:rsidRDefault="00183F9F" w:rsidP="00082182">
            <w:pPr>
              <w:pStyle w:val="Tabletext-evidencematrix"/>
            </w:pPr>
            <w:r w:rsidRPr="00C70209">
              <w:t>Level II</w:t>
            </w:r>
          </w:p>
          <w:p w14:paraId="61733544"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right w:val="single" w:sz="4" w:space="0" w:color="000000"/>
            </w:tcBorders>
            <w:hideMark/>
          </w:tcPr>
          <w:p w14:paraId="1BCF4C4B" w14:textId="77777777" w:rsidR="00183F9F" w:rsidRPr="00C70209" w:rsidRDefault="00183F9F" w:rsidP="00082182">
            <w:pPr>
              <w:pStyle w:val="Tabletext-evidencematrix"/>
            </w:pPr>
            <w:r w:rsidRPr="00C70209">
              <w:t>N=120</w:t>
            </w:r>
          </w:p>
        </w:tc>
        <w:tc>
          <w:tcPr>
            <w:tcW w:w="480" w:type="pct"/>
            <w:vMerge w:val="restart"/>
            <w:tcBorders>
              <w:top w:val="single" w:sz="4" w:space="0" w:color="000000"/>
              <w:left w:val="single" w:sz="4" w:space="0" w:color="000000"/>
              <w:right w:val="single" w:sz="4" w:space="0" w:color="000000"/>
            </w:tcBorders>
            <w:hideMark/>
          </w:tcPr>
          <w:p w14:paraId="7AAEA3DF" w14:textId="77777777" w:rsidR="00183F9F" w:rsidRPr="00C70209" w:rsidRDefault="00183F9F" w:rsidP="00082182">
            <w:pPr>
              <w:pStyle w:val="Tabletext-evidencematrix"/>
            </w:pPr>
            <w:r w:rsidRPr="00C70209">
              <w:t>Paediatric patients weighing 5–20 kg undergoing cardiac surgery with CPB for tetralogy of Fallot</w:t>
            </w:r>
          </w:p>
        </w:tc>
        <w:tc>
          <w:tcPr>
            <w:tcW w:w="480" w:type="pct"/>
            <w:vMerge w:val="restart"/>
            <w:tcBorders>
              <w:top w:val="single" w:sz="4" w:space="0" w:color="000000"/>
              <w:left w:val="single" w:sz="4" w:space="0" w:color="000000"/>
              <w:right w:val="single" w:sz="4" w:space="0" w:color="000000"/>
            </w:tcBorders>
            <w:hideMark/>
          </w:tcPr>
          <w:p w14:paraId="18D19EEB" w14:textId="77777777" w:rsidR="00183F9F" w:rsidRPr="00C70209" w:rsidRDefault="00183F9F" w:rsidP="00082182">
            <w:pPr>
              <w:pStyle w:val="Tabletext-evidencematrix"/>
            </w:pPr>
            <w:r w:rsidRPr="00C70209">
              <w:t>Single hospital, India</w:t>
            </w:r>
          </w:p>
        </w:tc>
        <w:tc>
          <w:tcPr>
            <w:tcW w:w="480" w:type="pct"/>
            <w:vMerge w:val="restart"/>
            <w:tcBorders>
              <w:top w:val="single" w:sz="4" w:space="0" w:color="000000"/>
              <w:left w:val="single" w:sz="4" w:space="0" w:color="000000"/>
              <w:right w:val="single" w:sz="4" w:space="0" w:color="000000"/>
            </w:tcBorders>
            <w:hideMark/>
          </w:tcPr>
          <w:p w14:paraId="3CCA6F6B" w14:textId="1291B831" w:rsidR="00183F9F" w:rsidRPr="00C70209" w:rsidRDefault="00183F9F" w:rsidP="00082182">
            <w:pPr>
              <w:pStyle w:val="Tabletext-evidencematrix"/>
            </w:pPr>
            <w:r w:rsidRPr="00C70209">
              <w:t>IV EACA (high or low</w:t>
            </w:r>
            <w:r w:rsidR="00BB008C" w:rsidRPr="00C70209">
              <w:t>-</w:t>
            </w:r>
            <w:r w:rsidRPr="00C70209">
              <w:t>dose)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3D2131BD"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right w:val="single" w:sz="4" w:space="0" w:color="000000"/>
            </w:tcBorders>
            <w:hideMark/>
          </w:tcPr>
          <w:p w14:paraId="3D7DFFA5" w14:textId="77777777" w:rsidR="00183F9F" w:rsidRPr="00C70209" w:rsidRDefault="00183F9F" w:rsidP="00082182">
            <w:pPr>
              <w:pStyle w:val="Tabletext-evidencematrix"/>
              <w:rPr>
                <w:highlight w:val="yellow"/>
              </w:rPr>
            </w:pPr>
            <w:r w:rsidRPr="00C70209">
              <w:t>5/78 (6.4%)</w:t>
            </w:r>
          </w:p>
        </w:tc>
        <w:tc>
          <w:tcPr>
            <w:tcW w:w="551" w:type="pct"/>
            <w:gridSpan w:val="2"/>
            <w:vMerge w:val="restart"/>
            <w:tcBorders>
              <w:top w:val="single" w:sz="4" w:space="0" w:color="000000"/>
              <w:left w:val="single" w:sz="4" w:space="0" w:color="000000"/>
              <w:right w:val="single" w:sz="4" w:space="0" w:color="000000"/>
            </w:tcBorders>
            <w:hideMark/>
          </w:tcPr>
          <w:p w14:paraId="25C52A92" w14:textId="77777777" w:rsidR="00183F9F" w:rsidRPr="00C70209" w:rsidRDefault="00183F9F" w:rsidP="00082182">
            <w:pPr>
              <w:pStyle w:val="Tabletext-evidencematrix"/>
            </w:pPr>
            <w:r w:rsidRPr="00C70209">
              <w:t>3/37 (8.1%)</w:t>
            </w:r>
          </w:p>
        </w:tc>
        <w:tc>
          <w:tcPr>
            <w:tcW w:w="504" w:type="pct"/>
            <w:vMerge w:val="restart"/>
            <w:tcBorders>
              <w:top w:val="single" w:sz="4" w:space="0" w:color="000000"/>
              <w:left w:val="single" w:sz="4" w:space="0" w:color="000000"/>
              <w:right w:val="single" w:sz="4" w:space="0" w:color="000000"/>
            </w:tcBorders>
            <w:shd w:val="clear" w:color="auto" w:fill="FFFFFF" w:themeFill="background1"/>
            <w:hideMark/>
          </w:tcPr>
          <w:p w14:paraId="17FEDD69" w14:textId="77777777" w:rsidR="00183F9F" w:rsidRPr="00C70209" w:rsidRDefault="00183F9F" w:rsidP="00082182">
            <w:pPr>
              <w:pStyle w:val="Tabletext-evidencematrix"/>
            </w:pPr>
            <w:r w:rsidRPr="00C70209">
              <w:t>NR</w:t>
            </w:r>
          </w:p>
        </w:tc>
        <w:tc>
          <w:tcPr>
            <w:tcW w:w="605" w:type="pct"/>
            <w:vMerge w:val="restart"/>
            <w:tcBorders>
              <w:top w:val="single" w:sz="4" w:space="0" w:color="000000"/>
              <w:left w:val="single" w:sz="4" w:space="0" w:color="000000"/>
              <w:right w:val="single" w:sz="4" w:space="0" w:color="000000"/>
            </w:tcBorders>
            <w:shd w:val="clear" w:color="auto" w:fill="FFFFFF" w:themeFill="background1"/>
            <w:hideMark/>
          </w:tcPr>
          <w:p w14:paraId="2780CBBB" w14:textId="77777777" w:rsidR="00183F9F" w:rsidRPr="00C70209" w:rsidRDefault="00183F9F" w:rsidP="00082182">
            <w:pPr>
              <w:pStyle w:val="Tabletext-evidencematrix"/>
            </w:pPr>
            <w:r w:rsidRPr="00C70209">
              <w:rPr>
                <w:i/>
              </w:rPr>
              <w:t>No significant difference</w:t>
            </w:r>
          </w:p>
          <w:p w14:paraId="13147C75" w14:textId="0CDC602B" w:rsidR="00183F9F" w:rsidRPr="00C70209" w:rsidRDefault="001A475D" w:rsidP="00082182">
            <w:pPr>
              <w:pStyle w:val="Tabletext-evidencematrix"/>
            </w:pPr>
            <w:r w:rsidRPr="001A475D">
              <w:rPr>
                <w:i/>
              </w:rPr>
              <w:t>P = </w:t>
            </w:r>
            <w:r w:rsidR="00183F9F" w:rsidRPr="00C70209">
              <w:t>0.88</w:t>
            </w:r>
          </w:p>
        </w:tc>
      </w:tr>
      <w:tr w:rsidR="00183F9F" w:rsidRPr="00C70209" w14:paraId="7A904D8B" w14:textId="77777777" w:rsidTr="00082182">
        <w:trPr>
          <w:trHeight w:val="307"/>
        </w:trPr>
        <w:tc>
          <w:tcPr>
            <w:tcW w:w="388" w:type="pct"/>
            <w:vMerge/>
            <w:tcBorders>
              <w:left w:val="single" w:sz="4" w:space="0" w:color="000000"/>
              <w:right w:val="single" w:sz="4" w:space="0" w:color="000000"/>
            </w:tcBorders>
          </w:tcPr>
          <w:p w14:paraId="13FDF26A"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049889B"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00A4958"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5ACA729"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B95A2D7"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1694EEDF" w14:textId="6C4C93EF" w:rsidR="00183F9F" w:rsidRPr="00C70209" w:rsidRDefault="00183F9F" w:rsidP="00082182">
            <w:pPr>
              <w:pStyle w:val="Tabletext-evidencematrix"/>
              <w:jc w:val="right"/>
            </w:pPr>
            <w:r w:rsidRPr="00C70209">
              <w:t>High</w:t>
            </w:r>
            <w:r w:rsidR="00363BA0" w:rsidRPr="00C70209">
              <w:t>-</w:t>
            </w:r>
            <w:r w:rsidRPr="00C70209">
              <w:t>dose</w:t>
            </w:r>
          </w:p>
        </w:tc>
        <w:tc>
          <w:tcPr>
            <w:tcW w:w="551" w:type="pct"/>
            <w:tcBorders>
              <w:left w:val="single" w:sz="4" w:space="0" w:color="000000"/>
              <w:right w:val="single" w:sz="4" w:space="0" w:color="000000"/>
            </w:tcBorders>
          </w:tcPr>
          <w:p w14:paraId="6A9C8F8A" w14:textId="77777777" w:rsidR="00183F9F" w:rsidRPr="00C70209" w:rsidRDefault="00183F9F" w:rsidP="00082182">
            <w:pPr>
              <w:pStyle w:val="Tabletext-evidencematrix"/>
            </w:pPr>
            <w:r w:rsidRPr="00C70209">
              <w:t>2/38 (5.3%)</w:t>
            </w:r>
          </w:p>
        </w:tc>
        <w:tc>
          <w:tcPr>
            <w:tcW w:w="551" w:type="pct"/>
            <w:gridSpan w:val="2"/>
            <w:vMerge/>
            <w:tcBorders>
              <w:left w:val="single" w:sz="4" w:space="0" w:color="000000"/>
              <w:right w:val="single" w:sz="4" w:space="0" w:color="000000"/>
            </w:tcBorders>
          </w:tcPr>
          <w:p w14:paraId="133B999F" w14:textId="77777777" w:rsidR="00183F9F" w:rsidRPr="00C70209" w:rsidRDefault="00183F9F" w:rsidP="00082182">
            <w:pPr>
              <w:pStyle w:val="Tabletext-evidencematrix"/>
            </w:pPr>
          </w:p>
        </w:tc>
        <w:tc>
          <w:tcPr>
            <w:tcW w:w="504" w:type="pct"/>
            <w:vMerge/>
            <w:tcBorders>
              <w:left w:val="single" w:sz="4" w:space="0" w:color="000000"/>
              <w:right w:val="single" w:sz="4" w:space="0" w:color="000000"/>
            </w:tcBorders>
            <w:shd w:val="clear" w:color="auto" w:fill="FFFFFF" w:themeFill="background1"/>
          </w:tcPr>
          <w:p w14:paraId="70811F3B" w14:textId="77777777" w:rsidR="00183F9F" w:rsidRPr="00C70209" w:rsidRDefault="00183F9F" w:rsidP="00082182">
            <w:pPr>
              <w:pStyle w:val="Tabletext-evidencematrix"/>
            </w:pPr>
          </w:p>
        </w:tc>
        <w:tc>
          <w:tcPr>
            <w:tcW w:w="605" w:type="pct"/>
            <w:vMerge/>
            <w:tcBorders>
              <w:left w:val="single" w:sz="4" w:space="0" w:color="000000"/>
              <w:right w:val="single" w:sz="4" w:space="0" w:color="000000"/>
            </w:tcBorders>
            <w:shd w:val="clear" w:color="auto" w:fill="FFFFFF" w:themeFill="background1"/>
          </w:tcPr>
          <w:p w14:paraId="24981CA9" w14:textId="77777777" w:rsidR="00183F9F" w:rsidRPr="00C70209" w:rsidRDefault="00183F9F" w:rsidP="00082182">
            <w:pPr>
              <w:pStyle w:val="Tabletext-evidencematrix"/>
              <w:rPr>
                <w:i/>
              </w:rPr>
            </w:pPr>
          </w:p>
        </w:tc>
      </w:tr>
      <w:tr w:rsidR="00183F9F" w:rsidRPr="00C70209" w14:paraId="0D8644B2" w14:textId="77777777" w:rsidTr="00082182">
        <w:trPr>
          <w:trHeight w:val="307"/>
        </w:trPr>
        <w:tc>
          <w:tcPr>
            <w:tcW w:w="388" w:type="pct"/>
            <w:vMerge/>
            <w:tcBorders>
              <w:left w:val="single" w:sz="4" w:space="0" w:color="000000"/>
              <w:bottom w:val="single" w:sz="4" w:space="0" w:color="000000"/>
              <w:right w:val="single" w:sz="4" w:space="0" w:color="000000"/>
            </w:tcBorders>
          </w:tcPr>
          <w:p w14:paraId="0CFBB8A6"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2FE76231"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5AAEB9E1"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7C1DE2E6"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21967C8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253515C0" w14:textId="1611FAE1" w:rsidR="00183F9F" w:rsidRPr="00C70209" w:rsidRDefault="00183F9F" w:rsidP="00082182">
            <w:pPr>
              <w:pStyle w:val="Tabletext-evidencematrix"/>
              <w:jc w:val="right"/>
            </w:pPr>
            <w:r w:rsidRPr="00C70209">
              <w:t>Low</w:t>
            </w:r>
            <w:r w:rsidR="00BB008C" w:rsidRPr="00C70209">
              <w:t>-</w:t>
            </w:r>
            <w:r w:rsidRPr="00C70209">
              <w:t>dose</w:t>
            </w:r>
          </w:p>
        </w:tc>
        <w:tc>
          <w:tcPr>
            <w:tcW w:w="551" w:type="pct"/>
            <w:tcBorders>
              <w:left w:val="single" w:sz="4" w:space="0" w:color="000000"/>
              <w:bottom w:val="single" w:sz="4" w:space="0" w:color="000000"/>
              <w:right w:val="single" w:sz="4" w:space="0" w:color="000000"/>
            </w:tcBorders>
          </w:tcPr>
          <w:p w14:paraId="00902924" w14:textId="77777777" w:rsidR="00183F9F" w:rsidRPr="00C70209" w:rsidRDefault="00183F9F" w:rsidP="00082182">
            <w:pPr>
              <w:pStyle w:val="Tabletext-evidencematrix"/>
            </w:pPr>
            <w:r w:rsidRPr="00C70209">
              <w:t>3/40 (7.5%)</w:t>
            </w:r>
          </w:p>
        </w:tc>
        <w:tc>
          <w:tcPr>
            <w:tcW w:w="551" w:type="pct"/>
            <w:gridSpan w:val="2"/>
            <w:vMerge/>
            <w:tcBorders>
              <w:left w:val="single" w:sz="4" w:space="0" w:color="000000"/>
              <w:bottom w:val="single" w:sz="4" w:space="0" w:color="000000"/>
              <w:right w:val="single" w:sz="4" w:space="0" w:color="000000"/>
            </w:tcBorders>
          </w:tcPr>
          <w:p w14:paraId="3586FB02" w14:textId="77777777" w:rsidR="00183F9F" w:rsidRPr="00C70209" w:rsidRDefault="00183F9F" w:rsidP="00082182">
            <w:pPr>
              <w:pStyle w:val="Tabletext-evidencematrix"/>
            </w:pPr>
          </w:p>
        </w:tc>
        <w:tc>
          <w:tcPr>
            <w:tcW w:w="504" w:type="pct"/>
            <w:vMerge/>
            <w:tcBorders>
              <w:left w:val="single" w:sz="4" w:space="0" w:color="000000"/>
              <w:bottom w:val="single" w:sz="4" w:space="0" w:color="000000"/>
              <w:right w:val="single" w:sz="4" w:space="0" w:color="000000"/>
            </w:tcBorders>
            <w:shd w:val="clear" w:color="auto" w:fill="FFFFFF" w:themeFill="background1"/>
          </w:tcPr>
          <w:p w14:paraId="165846A9" w14:textId="77777777" w:rsidR="00183F9F" w:rsidRPr="00C70209" w:rsidRDefault="00183F9F" w:rsidP="00082182">
            <w:pPr>
              <w:pStyle w:val="Tabletext-evidencematrix"/>
            </w:pPr>
          </w:p>
        </w:tc>
        <w:tc>
          <w:tcPr>
            <w:tcW w:w="605" w:type="pct"/>
            <w:vMerge/>
            <w:tcBorders>
              <w:left w:val="single" w:sz="4" w:space="0" w:color="000000"/>
              <w:bottom w:val="single" w:sz="4" w:space="0" w:color="000000"/>
              <w:right w:val="single" w:sz="4" w:space="0" w:color="000000"/>
            </w:tcBorders>
            <w:shd w:val="clear" w:color="auto" w:fill="FFFFFF" w:themeFill="background1"/>
          </w:tcPr>
          <w:p w14:paraId="539B728C" w14:textId="77777777" w:rsidR="00183F9F" w:rsidRPr="00C70209" w:rsidRDefault="00183F9F" w:rsidP="00082182">
            <w:pPr>
              <w:pStyle w:val="Tabletext-evidencematrix"/>
              <w:rPr>
                <w:i/>
              </w:rPr>
            </w:pPr>
          </w:p>
        </w:tc>
      </w:tr>
      <w:tr w:rsidR="00183F9F" w:rsidRPr="00C70209" w14:paraId="460C2307"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7306205A" w14:textId="0F4A9270" w:rsidR="00183F9F" w:rsidRPr="00C70209" w:rsidRDefault="00183F9F" w:rsidP="00082182">
            <w:pPr>
              <w:pStyle w:val="Tabletext-evidencematrix"/>
            </w:pPr>
            <w:r w:rsidRPr="00C70209">
              <w:t>Singh 2001</w:t>
            </w:r>
            <w:r w:rsidRPr="00C70209">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instrText xml:space="preserve"> ADDIN EN.CITE </w:instrText>
            </w:r>
            <w:r w:rsidR="000E261C">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7</w:t>
            </w:r>
            <w:r w:rsidRPr="00C70209">
              <w:fldChar w:fldCharType="end"/>
            </w:r>
          </w:p>
          <w:p w14:paraId="4D1405AB" w14:textId="77777777" w:rsidR="00183F9F" w:rsidRPr="00C70209" w:rsidRDefault="00183F9F" w:rsidP="00082182">
            <w:pPr>
              <w:pStyle w:val="Tabletext-evidencematrix"/>
            </w:pPr>
            <w:r w:rsidRPr="00C70209">
              <w:t>Level II</w:t>
            </w:r>
          </w:p>
          <w:p w14:paraId="142A5D65" w14:textId="77777777" w:rsidR="00183F9F" w:rsidRPr="00C70209" w:rsidRDefault="00183F9F" w:rsidP="00082182">
            <w:pPr>
              <w:pStyle w:val="Tabletext-evidencematrix"/>
            </w:pPr>
            <w:r w:rsidRPr="00C70209">
              <w:rPr>
                <w:i/>
              </w:rPr>
              <w:t>Fair</w:t>
            </w:r>
          </w:p>
        </w:tc>
        <w:tc>
          <w:tcPr>
            <w:tcW w:w="480" w:type="pct"/>
            <w:tcBorders>
              <w:top w:val="single" w:sz="4" w:space="0" w:color="000000"/>
              <w:left w:val="single" w:sz="4" w:space="0" w:color="000000"/>
              <w:bottom w:val="single" w:sz="4" w:space="0" w:color="000000"/>
              <w:right w:val="single" w:sz="4" w:space="0" w:color="000000"/>
            </w:tcBorders>
            <w:hideMark/>
          </w:tcPr>
          <w:p w14:paraId="384DB13A" w14:textId="77777777" w:rsidR="00183F9F" w:rsidRPr="00C70209" w:rsidRDefault="00183F9F" w:rsidP="00082182">
            <w:pPr>
              <w:pStyle w:val="Tabletext-evidencematrix"/>
            </w:pPr>
            <w:r w:rsidRPr="00C70209">
              <w:t>N=75</w:t>
            </w:r>
          </w:p>
        </w:tc>
        <w:tc>
          <w:tcPr>
            <w:tcW w:w="480" w:type="pct"/>
            <w:tcBorders>
              <w:top w:val="single" w:sz="4" w:space="0" w:color="000000"/>
              <w:left w:val="single" w:sz="4" w:space="0" w:color="000000"/>
              <w:bottom w:val="single" w:sz="4" w:space="0" w:color="000000"/>
              <w:right w:val="single" w:sz="4" w:space="0" w:color="000000"/>
            </w:tcBorders>
            <w:hideMark/>
          </w:tcPr>
          <w:p w14:paraId="1794C721" w14:textId="77777777" w:rsidR="00183F9F" w:rsidRPr="00C70209" w:rsidRDefault="00183F9F" w:rsidP="00082182">
            <w:pPr>
              <w:pStyle w:val="Tabletext-evidencematrix"/>
            </w:pPr>
            <w:r w:rsidRPr="00C70209">
              <w:t>Paediatric cyanotic patients (mean age 3.5 years) with tetralogy of Fallot undergoing total correction with CPB</w:t>
            </w:r>
          </w:p>
        </w:tc>
        <w:tc>
          <w:tcPr>
            <w:tcW w:w="480" w:type="pct"/>
            <w:tcBorders>
              <w:top w:val="single" w:sz="4" w:space="0" w:color="000000"/>
              <w:left w:val="single" w:sz="4" w:space="0" w:color="000000"/>
              <w:bottom w:val="single" w:sz="4" w:space="0" w:color="000000"/>
              <w:right w:val="single" w:sz="4" w:space="0" w:color="000000"/>
            </w:tcBorders>
            <w:hideMark/>
          </w:tcPr>
          <w:p w14:paraId="41A7F449" w14:textId="77777777" w:rsidR="00183F9F" w:rsidRPr="00C70209" w:rsidRDefault="00183F9F" w:rsidP="00082182">
            <w:pPr>
              <w:pStyle w:val="Tabletext-evidencematrix"/>
            </w:pPr>
            <w:r w:rsidRPr="00C70209">
              <w:t>India</w:t>
            </w:r>
          </w:p>
        </w:tc>
        <w:tc>
          <w:tcPr>
            <w:tcW w:w="480" w:type="pct"/>
            <w:tcBorders>
              <w:top w:val="single" w:sz="4" w:space="0" w:color="000000"/>
              <w:left w:val="single" w:sz="4" w:space="0" w:color="000000"/>
              <w:bottom w:val="single" w:sz="4" w:space="0" w:color="000000"/>
              <w:right w:val="single" w:sz="4" w:space="0" w:color="000000"/>
            </w:tcBorders>
            <w:hideMark/>
          </w:tcPr>
          <w:p w14:paraId="6353704E" w14:textId="77777777" w:rsidR="00183F9F" w:rsidRPr="00C70209" w:rsidRDefault="00183F9F" w:rsidP="00082182">
            <w:pPr>
              <w:pStyle w:val="Tabletext-evidencematrix"/>
            </w:pPr>
            <w:r w:rsidRPr="00C70209">
              <w:t>IV aprotinin (2x doses or 1x dose)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13084DBC"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bottom w:val="single" w:sz="4" w:space="0" w:color="000000"/>
              <w:right w:val="single" w:sz="4" w:space="0" w:color="000000"/>
            </w:tcBorders>
            <w:hideMark/>
          </w:tcPr>
          <w:p w14:paraId="409AE044" w14:textId="77777777" w:rsidR="00183F9F" w:rsidRPr="00C70209" w:rsidRDefault="00183F9F" w:rsidP="00082182">
            <w:pPr>
              <w:pStyle w:val="Tabletext-evidencematrix"/>
            </w:pPr>
            <w:r w:rsidRPr="00C70209">
              <w:t>2x: 0 (0%)</w:t>
            </w:r>
          </w:p>
          <w:p w14:paraId="109A68AC" w14:textId="77777777" w:rsidR="00183F9F" w:rsidRPr="00C70209" w:rsidRDefault="00183F9F" w:rsidP="00082182">
            <w:pPr>
              <w:pStyle w:val="Tabletext-evidencematrix"/>
            </w:pPr>
            <w:r w:rsidRPr="00C70209">
              <w:t>1x: 0 (0%)</w:t>
            </w:r>
          </w:p>
        </w:tc>
        <w:tc>
          <w:tcPr>
            <w:tcW w:w="551" w:type="pct"/>
            <w:gridSpan w:val="2"/>
            <w:tcBorders>
              <w:top w:val="single" w:sz="4" w:space="0" w:color="000000"/>
              <w:left w:val="single" w:sz="4" w:space="0" w:color="000000"/>
              <w:bottom w:val="single" w:sz="4" w:space="0" w:color="000000"/>
              <w:right w:val="single" w:sz="4" w:space="0" w:color="000000"/>
            </w:tcBorders>
            <w:hideMark/>
          </w:tcPr>
          <w:p w14:paraId="0EAE4B68" w14:textId="77777777" w:rsidR="00183F9F" w:rsidRPr="00C70209" w:rsidRDefault="00183F9F" w:rsidP="00082182">
            <w:pPr>
              <w:pStyle w:val="Tabletext-evidencematrix"/>
            </w:pPr>
            <w:r w:rsidRPr="00C70209">
              <w:t>0 (0%)</w:t>
            </w:r>
          </w:p>
        </w:tc>
        <w:tc>
          <w:tcPr>
            <w:tcW w:w="50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F8F7BBE" w14:textId="77777777" w:rsidR="00183F9F" w:rsidRPr="00C70209" w:rsidRDefault="00183F9F" w:rsidP="00082182">
            <w:pPr>
              <w:pStyle w:val="Tabletext-evidencematrix"/>
            </w:pPr>
            <w:r w:rsidRPr="00C70209">
              <w:t>Not estimable</w:t>
            </w:r>
          </w:p>
        </w:tc>
        <w:tc>
          <w:tcPr>
            <w:tcW w:w="60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E8B133F" w14:textId="77777777" w:rsidR="00183F9F" w:rsidRPr="00C70209" w:rsidRDefault="00183F9F" w:rsidP="00082182">
            <w:pPr>
              <w:pStyle w:val="Tabletext-evidencematrix"/>
            </w:pPr>
            <w:r w:rsidRPr="00C70209">
              <w:rPr>
                <w:i/>
              </w:rPr>
              <w:t>No significant difference</w:t>
            </w:r>
          </w:p>
          <w:p w14:paraId="486E2EF4" w14:textId="36F9C445" w:rsidR="00183F9F" w:rsidRPr="00C70209" w:rsidRDefault="001A475D" w:rsidP="00082182">
            <w:pPr>
              <w:pStyle w:val="Tabletext-evidencematrix"/>
            </w:pPr>
            <w:r w:rsidRPr="001A475D">
              <w:rPr>
                <w:i/>
              </w:rPr>
              <w:t>P = </w:t>
            </w:r>
            <w:r w:rsidR="00183F9F" w:rsidRPr="00C70209">
              <w:t>NA</w:t>
            </w:r>
          </w:p>
        </w:tc>
      </w:tr>
      <w:tr w:rsidR="00183F9F" w:rsidRPr="00C70209" w14:paraId="3E797CEE"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5AA89BF5" w14:textId="77D2E12B" w:rsidR="00183F9F" w:rsidRPr="00C70209" w:rsidRDefault="00183F9F" w:rsidP="00082182">
            <w:pPr>
              <w:pStyle w:val="Tabletext-evidencematrix"/>
            </w:pPr>
            <w:r w:rsidRPr="00C70209">
              <w:t>Vacharaksa 2002</w:t>
            </w:r>
            <w:r w:rsidRPr="00C70209">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 </w:instrText>
            </w:r>
            <w:r w:rsidR="000E261C">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8</w:t>
            </w:r>
            <w:r w:rsidRPr="00C70209">
              <w:fldChar w:fldCharType="end"/>
            </w:r>
          </w:p>
          <w:p w14:paraId="1173ECBC" w14:textId="77777777" w:rsidR="00183F9F" w:rsidRPr="00C70209" w:rsidRDefault="00183F9F" w:rsidP="00082182">
            <w:pPr>
              <w:pStyle w:val="Tabletext-evidencematrix"/>
            </w:pPr>
            <w:r w:rsidRPr="00C70209">
              <w:t>Level II</w:t>
            </w:r>
          </w:p>
          <w:p w14:paraId="274D9CE6" w14:textId="77777777" w:rsidR="00183F9F" w:rsidRPr="00C70209" w:rsidRDefault="00183F9F" w:rsidP="00082182">
            <w:pPr>
              <w:pStyle w:val="Tabletext-evidencematrix"/>
            </w:pPr>
            <w:r w:rsidRPr="00C70209">
              <w:rPr>
                <w:i/>
              </w:rPr>
              <w:t>Fair</w:t>
            </w:r>
          </w:p>
        </w:tc>
        <w:tc>
          <w:tcPr>
            <w:tcW w:w="480" w:type="pct"/>
            <w:tcBorders>
              <w:top w:val="single" w:sz="4" w:space="0" w:color="000000"/>
              <w:left w:val="single" w:sz="4" w:space="0" w:color="000000"/>
              <w:bottom w:val="single" w:sz="4" w:space="0" w:color="000000"/>
              <w:right w:val="single" w:sz="4" w:space="0" w:color="000000"/>
            </w:tcBorders>
            <w:hideMark/>
          </w:tcPr>
          <w:p w14:paraId="6788EAA9" w14:textId="77777777" w:rsidR="00183F9F" w:rsidRPr="00C70209" w:rsidRDefault="00183F9F" w:rsidP="00082182">
            <w:pPr>
              <w:pStyle w:val="Tabletext-evidencematrix"/>
            </w:pPr>
            <w:r w:rsidRPr="00C70209">
              <w:t>N=62</w:t>
            </w:r>
          </w:p>
        </w:tc>
        <w:tc>
          <w:tcPr>
            <w:tcW w:w="480" w:type="pct"/>
            <w:tcBorders>
              <w:top w:val="single" w:sz="4" w:space="0" w:color="000000"/>
              <w:left w:val="single" w:sz="4" w:space="0" w:color="000000"/>
              <w:bottom w:val="single" w:sz="4" w:space="0" w:color="000000"/>
              <w:right w:val="single" w:sz="4" w:space="0" w:color="000000"/>
            </w:tcBorders>
            <w:hideMark/>
          </w:tcPr>
          <w:p w14:paraId="0A9F3DB3" w14:textId="0ED90722" w:rsidR="00183F9F" w:rsidRPr="00C70209" w:rsidRDefault="00183F9F" w:rsidP="00082182">
            <w:pPr>
              <w:pStyle w:val="Tabletext-evidencematrix"/>
            </w:pPr>
            <w:r w:rsidRPr="00C70209">
              <w:t>Paediatric patients (aged ≤14 years) with cyanotic CHD and a right-to-left shunt undergoing open</w:t>
            </w:r>
            <w:r w:rsidR="004B557C" w:rsidRPr="00C70209">
              <w:t>-</w:t>
            </w:r>
            <w:r w:rsidRPr="00C70209">
              <w:t>heart surgery</w:t>
            </w:r>
          </w:p>
        </w:tc>
        <w:tc>
          <w:tcPr>
            <w:tcW w:w="480" w:type="pct"/>
            <w:tcBorders>
              <w:top w:val="single" w:sz="4" w:space="0" w:color="000000"/>
              <w:left w:val="single" w:sz="4" w:space="0" w:color="000000"/>
              <w:bottom w:val="single" w:sz="4" w:space="0" w:color="000000"/>
              <w:right w:val="single" w:sz="4" w:space="0" w:color="000000"/>
            </w:tcBorders>
            <w:hideMark/>
          </w:tcPr>
          <w:p w14:paraId="1A0EA983" w14:textId="77777777" w:rsidR="00183F9F" w:rsidRPr="00C70209" w:rsidRDefault="00183F9F" w:rsidP="00082182">
            <w:pPr>
              <w:pStyle w:val="Tabletext-evidencematrix"/>
            </w:pPr>
            <w:r w:rsidRPr="00C70209">
              <w:t>Single hospital, Thailand</w:t>
            </w:r>
          </w:p>
        </w:tc>
        <w:tc>
          <w:tcPr>
            <w:tcW w:w="480" w:type="pct"/>
            <w:tcBorders>
              <w:top w:val="single" w:sz="4" w:space="0" w:color="000000"/>
              <w:left w:val="single" w:sz="4" w:space="0" w:color="000000"/>
              <w:bottom w:val="single" w:sz="4" w:space="0" w:color="000000"/>
              <w:right w:val="single" w:sz="4" w:space="0" w:color="000000"/>
            </w:tcBorders>
            <w:hideMark/>
          </w:tcPr>
          <w:p w14:paraId="3F89C3E2" w14:textId="77777777" w:rsidR="00183F9F" w:rsidRPr="00C70209" w:rsidRDefault="00183F9F" w:rsidP="00082182">
            <w:pPr>
              <w:pStyle w:val="Tabletext-evidencematrix"/>
            </w:pPr>
            <w:r w:rsidRPr="00C70209">
              <w:t>IV TXA (2x doses) versus IV TXA (1x dose) + placebo</w:t>
            </w:r>
          </w:p>
        </w:tc>
        <w:tc>
          <w:tcPr>
            <w:tcW w:w="481" w:type="pct"/>
            <w:tcBorders>
              <w:top w:val="single" w:sz="4" w:space="0" w:color="000000"/>
              <w:left w:val="single" w:sz="4" w:space="0" w:color="000000"/>
              <w:bottom w:val="single" w:sz="4" w:space="0" w:color="000000"/>
              <w:right w:val="single" w:sz="4" w:space="0" w:color="000000"/>
            </w:tcBorders>
            <w:hideMark/>
          </w:tcPr>
          <w:p w14:paraId="232C7EE8"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bottom w:val="single" w:sz="4" w:space="0" w:color="000000"/>
              <w:right w:val="single" w:sz="4" w:space="0" w:color="000000"/>
            </w:tcBorders>
            <w:hideMark/>
          </w:tcPr>
          <w:p w14:paraId="7D0D60E5" w14:textId="77777777" w:rsidR="00183F9F" w:rsidRPr="00C70209" w:rsidRDefault="00183F9F" w:rsidP="00082182">
            <w:pPr>
              <w:pStyle w:val="Tabletext-evidencematrix"/>
            </w:pPr>
            <w:r w:rsidRPr="00C70209">
              <w:t>0/33 (0%)</w:t>
            </w:r>
          </w:p>
        </w:tc>
        <w:tc>
          <w:tcPr>
            <w:tcW w:w="551" w:type="pct"/>
            <w:gridSpan w:val="2"/>
            <w:tcBorders>
              <w:top w:val="single" w:sz="4" w:space="0" w:color="000000"/>
              <w:left w:val="single" w:sz="4" w:space="0" w:color="000000"/>
              <w:bottom w:val="single" w:sz="4" w:space="0" w:color="000000"/>
              <w:right w:val="single" w:sz="4" w:space="0" w:color="000000"/>
            </w:tcBorders>
            <w:hideMark/>
          </w:tcPr>
          <w:p w14:paraId="054B3080" w14:textId="77777777" w:rsidR="00183F9F" w:rsidRPr="00C70209" w:rsidRDefault="00183F9F" w:rsidP="00082182">
            <w:pPr>
              <w:pStyle w:val="Tabletext-evidencematrix"/>
            </w:pPr>
            <w:r w:rsidRPr="00C70209">
              <w:t>0/29 (0%)</w:t>
            </w:r>
          </w:p>
        </w:tc>
        <w:tc>
          <w:tcPr>
            <w:tcW w:w="50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9042FE" w14:textId="77777777" w:rsidR="00183F9F" w:rsidRPr="00C70209" w:rsidRDefault="00183F9F" w:rsidP="00082182">
            <w:pPr>
              <w:pStyle w:val="Tabletext-evidencematrix"/>
            </w:pPr>
            <w:r w:rsidRPr="00C70209">
              <w:t>Not estimable</w:t>
            </w:r>
          </w:p>
        </w:tc>
        <w:tc>
          <w:tcPr>
            <w:tcW w:w="60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966CF5C" w14:textId="77777777" w:rsidR="00183F9F" w:rsidRPr="00C70209" w:rsidRDefault="00183F9F" w:rsidP="00082182">
            <w:pPr>
              <w:pStyle w:val="Tabletext-evidencematrix"/>
            </w:pPr>
            <w:r w:rsidRPr="00C70209">
              <w:rPr>
                <w:i/>
              </w:rPr>
              <w:t>No significant difference</w:t>
            </w:r>
          </w:p>
          <w:p w14:paraId="682DC207" w14:textId="2CA54B52" w:rsidR="00183F9F" w:rsidRPr="00C70209" w:rsidRDefault="001A475D" w:rsidP="00082182">
            <w:pPr>
              <w:pStyle w:val="Tabletext-evidencematrix"/>
            </w:pPr>
            <w:r w:rsidRPr="001A475D">
              <w:rPr>
                <w:i/>
              </w:rPr>
              <w:t>P = </w:t>
            </w:r>
            <w:r w:rsidR="00183F9F" w:rsidRPr="00C70209">
              <w:t>NA</w:t>
            </w:r>
          </w:p>
        </w:tc>
      </w:tr>
      <w:tr w:rsidR="00183F9F" w:rsidRPr="00C70209" w14:paraId="71332C29"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tcPr>
          <w:p w14:paraId="55BA9000" w14:textId="77777777" w:rsidR="00183F9F" w:rsidRPr="00C70209" w:rsidRDefault="00183F9F" w:rsidP="00082182">
            <w:pPr>
              <w:pStyle w:val="TableH3"/>
            </w:pPr>
            <w:r w:rsidRPr="00C70209">
              <w:t>Craniofacial surgery</w:t>
            </w:r>
          </w:p>
        </w:tc>
      </w:tr>
      <w:tr w:rsidR="00183F9F" w:rsidRPr="00C70209" w14:paraId="5E69C4F9"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53320AC4" w14:textId="2F50D9CF" w:rsidR="00183F9F" w:rsidRPr="00C70209" w:rsidRDefault="00183F9F" w:rsidP="00082182">
            <w:pPr>
              <w:pStyle w:val="Tabletext-evidencematrix"/>
            </w:pPr>
            <w:r w:rsidRPr="00C70209">
              <w:t>Ahmed 2014</w:t>
            </w:r>
            <w:r w:rsidRPr="00C70209">
              <w:fldChar w:fldCharType="begin"/>
            </w:r>
            <w:r w:rsidR="000E261C">
              <w:instrText xml:space="preserve"> ADDIN EN.CITE &lt;EndNote&gt;&lt;Cite&gt;&lt;Author&gt;Ahmed&lt;/Author&gt;&lt;Year&gt;2014&lt;/Year&gt;&lt;RecNum&gt;839&lt;/RecNum&gt;&lt;DisplayText&gt;&lt;style face="superscript"&gt;400&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Pr="00C70209">
              <w:fldChar w:fldCharType="separate"/>
            </w:r>
            <w:r w:rsidR="000E261C" w:rsidRPr="000E261C">
              <w:rPr>
                <w:noProof/>
                <w:vertAlign w:val="superscript"/>
              </w:rPr>
              <w:t>400</w:t>
            </w:r>
            <w:r w:rsidRPr="00C70209">
              <w:fldChar w:fldCharType="end"/>
            </w:r>
          </w:p>
          <w:p w14:paraId="41D3F45E" w14:textId="77777777" w:rsidR="00183F9F" w:rsidRPr="00C70209" w:rsidRDefault="00183F9F" w:rsidP="00082182">
            <w:pPr>
              <w:pStyle w:val="Tabletext-evidencematrix"/>
            </w:pPr>
            <w:r w:rsidRPr="00C70209">
              <w:t>Level II</w:t>
            </w:r>
          </w:p>
          <w:p w14:paraId="7B529AF4" w14:textId="77777777" w:rsidR="00183F9F" w:rsidRPr="00C70209" w:rsidRDefault="00183F9F" w:rsidP="00082182">
            <w:pPr>
              <w:pStyle w:val="Tabletext-evidencematrix"/>
            </w:pPr>
            <w:r w:rsidRPr="00C70209">
              <w:rPr>
                <w:i/>
              </w:rPr>
              <w:t>Fair</w:t>
            </w:r>
          </w:p>
        </w:tc>
        <w:tc>
          <w:tcPr>
            <w:tcW w:w="480" w:type="pct"/>
            <w:tcBorders>
              <w:top w:val="single" w:sz="4" w:space="0" w:color="000000"/>
              <w:left w:val="single" w:sz="4" w:space="0" w:color="000000"/>
              <w:bottom w:val="single" w:sz="4" w:space="0" w:color="000000"/>
              <w:right w:val="single" w:sz="4" w:space="0" w:color="000000"/>
            </w:tcBorders>
            <w:hideMark/>
          </w:tcPr>
          <w:p w14:paraId="2B0F768E" w14:textId="77777777" w:rsidR="00183F9F" w:rsidRPr="00C70209" w:rsidRDefault="00183F9F" w:rsidP="00082182">
            <w:pPr>
              <w:pStyle w:val="Tabletext-evidencematrix"/>
            </w:pPr>
            <w:r w:rsidRPr="00C70209">
              <w:t>N=26</w:t>
            </w:r>
          </w:p>
        </w:tc>
        <w:tc>
          <w:tcPr>
            <w:tcW w:w="480" w:type="pct"/>
            <w:tcBorders>
              <w:top w:val="single" w:sz="4" w:space="0" w:color="000000"/>
              <w:left w:val="single" w:sz="4" w:space="0" w:color="000000"/>
              <w:bottom w:val="single" w:sz="4" w:space="0" w:color="000000"/>
              <w:right w:val="single" w:sz="4" w:space="0" w:color="000000"/>
            </w:tcBorders>
            <w:hideMark/>
          </w:tcPr>
          <w:p w14:paraId="0B43FF6E" w14:textId="77777777" w:rsidR="00183F9F" w:rsidRPr="00C70209" w:rsidRDefault="00183F9F" w:rsidP="00082182">
            <w:pPr>
              <w:pStyle w:val="Tabletext-evidencematrix"/>
            </w:pPr>
            <w:r w:rsidRPr="00C70209">
              <w:t>Paediatric patients (aged 1 month to 3 years) undergoing major reconstructive craniofacial surgery</w:t>
            </w:r>
          </w:p>
        </w:tc>
        <w:tc>
          <w:tcPr>
            <w:tcW w:w="480" w:type="pct"/>
            <w:tcBorders>
              <w:top w:val="single" w:sz="4" w:space="0" w:color="000000"/>
              <w:left w:val="single" w:sz="4" w:space="0" w:color="000000"/>
              <w:bottom w:val="single" w:sz="4" w:space="0" w:color="000000"/>
              <w:right w:val="single" w:sz="4" w:space="0" w:color="000000"/>
            </w:tcBorders>
            <w:hideMark/>
          </w:tcPr>
          <w:p w14:paraId="4AAACA45" w14:textId="77777777" w:rsidR="00183F9F" w:rsidRPr="00C70209" w:rsidRDefault="00183F9F" w:rsidP="00082182">
            <w:pPr>
              <w:pStyle w:val="Tabletext-evidencematrix"/>
            </w:pPr>
            <w:r w:rsidRPr="00C70209">
              <w:t>Single hospital, USA</w:t>
            </w:r>
          </w:p>
        </w:tc>
        <w:tc>
          <w:tcPr>
            <w:tcW w:w="480" w:type="pct"/>
            <w:tcBorders>
              <w:top w:val="single" w:sz="4" w:space="0" w:color="000000"/>
              <w:left w:val="single" w:sz="4" w:space="0" w:color="000000"/>
              <w:bottom w:val="single" w:sz="4" w:space="0" w:color="000000"/>
              <w:right w:val="single" w:sz="4" w:space="0" w:color="000000"/>
            </w:tcBorders>
            <w:hideMark/>
          </w:tcPr>
          <w:p w14:paraId="151E9275" w14:textId="77777777" w:rsidR="00183F9F" w:rsidRPr="00C70209" w:rsidRDefault="00183F9F" w:rsidP="00082182">
            <w:pPr>
              <w:pStyle w:val="Tabletext-evidencematrix"/>
            </w:pPr>
            <w:r w:rsidRPr="00C70209">
              <w:t>IV aprotinin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50E560BA"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bottom w:val="single" w:sz="4" w:space="0" w:color="000000"/>
              <w:right w:val="single" w:sz="4" w:space="0" w:color="000000"/>
            </w:tcBorders>
            <w:hideMark/>
          </w:tcPr>
          <w:p w14:paraId="0ABCB1B1" w14:textId="77777777" w:rsidR="00183F9F" w:rsidRPr="00C70209" w:rsidRDefault="00183F9F" w:rsidP="00082182">
            <w:pPr>
              <w:pStyle w:val="Tabletext-evidencematrix"/>
            </w:pPr>
            <w:r w:rsidRPr="00C70209">
              <w:t>0/13 (0%)</w:t>
            </w:r>
          </w:p>
        </w:tc>
        <w:tc>
          <w:tcPr>
            <w:tcW w:w="551" w:type="pct"/>
            <w:gridSpan w:val="2"/>
            <w:tcBorders>
              <w:top w:val="single" w:sz="4" w:space="0" w:color="000000"/>
              <w:left w:val="single" w:sz="4" w:space="0" w:color="000000"/>
              <w:bottom w:val="single" w:sz="4" w:space="0" w:color="000000"/>
              <w:right w:val="single" w:sz="4" w:space="0" w:color="000000"/>
            </w:tcBorders>
            <w:hideMark/>
          </w:tcPr>
          <w:p w14:paraId="03F978EB" w14:textId="77777777" w:rsidR="00183F9F" w:rsidRPr="00C70209" w:rsidRDefault="00183F9F" w:rsidP="00082182">
            <w:pPr>
              <w:pStyle w:val="Tabletext-evidencematrix"/>
            </w:pPr>
            <w:r w:rsidRPr="00C70209">
              <w:t>0/13 (0%)</w:t>
            </w:r>
          </w:p>
        </w:tc>
        <w:tc>
          <w:tcPr>
            <w:tcW w:w="504"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4A089E5" w14:textId="77777777" w:rsidR="00183F9F" w:rsidRPr="00C70209" w:rsidRDefault="00183F9F" w:rsidP="00082182">
            <w:pPr>
              <w:pStyle w:val="Tabletext-evidencematrix"/>
            </w:pPr>
            <w:r w:rsidRPr="00C70209">
              <w:t>Not estimable</w:t>
            </w:r>
          </w:p>
        </w:tc>
        <w:tc>
          <w:tcPr>
            <w:tcW w:w="60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DD6C458" w14:textId="77777777" w:rsidR="00183F9F" w:rsidRPr="00C70209" w:rsidRDefault="00183F9F" w:rsidP="00082182">
            <w:pPr>
              <w:pStyle w:val="Tabletext-evidencematrix"/>
            </w:pPr>
            <w:r w:rsidRPr="00C70209">
              <w:rPr>
                <w:i/>
              </w:rPr>
              <w:t>No significant difference</w:t>
            </w:r>
          </w:p>
          <w:p w14:paraId="63375FF9" w14:textId="37EA9FD2" w:rsidR="00183F9F" w:rsidRPr="00C70209" w:rsidRDefault="001A475D" w:rsidP="00082182">
            <w:pPr>
              <w:pStyle w:val="Tabletext-evidencematrix"/>
            </w:pPr>
            <w:r w:rsidRPr="001A475D">
              <w:rPr>
                <w:i/>
              </w:rPr>
              <w:t>P = </w:t>
            </w:r>
            <w:r w:rsidR="00183F9F" w:rsidRPr="00C70209">
              <w:t>NA</w:t>
            </w:r>
          </w:p>
        </w:tc>
      </w:tr>
      <w:tr w:rsidR="00183F9F" w:rsidRPr="00C70209" w14:paraId="0B5D55CE" w14:textId="77777777" w:rsidTr="00082182">
        <w:tc>
          <w:tcPr>
            <w:tcW w:w="388" w:type="pct"/>
            <w:tcBorders>
              <w:top w:val="single" w:sz="4" w:space="0" w:color="000000"/>
              <w:left w:val="single" w:sz="4" w:space="0" w:color="000000"/>
              <w:bottom w:val="single" w:sz="4" w:space="0" w:color="000000"/>
              <w:right w:val="single" w:sz="4" w:space="0" w:color="000000"/>
            </w:tcBorders>
          </w:tcPr>
          <w:p w14:paraId="1AB6656B" w14:textId="1ABEA974" w:rsidR="00183F9F" w:rsidRPr="00C70209" w:rsidRDefault="00183F9F" w:rsidP="00082182">
            <w:pPr>
              <w:pStyle w:val="Tabletext-evidencematrix"/>
            </w:pPr>
            <w:r w:rsidRPr="00C70209">
              <w:t>D’Errico 2003</w:t>
            </w:r>
            <w:r w:rsidRPr="00C70209">
              <w:fldChar w:fldCharType="begin"/>
            </w:r>
            <w:r w:rsidR="000E261C">
              <w:instrText xml:space="preserve"> ADDIN EN.CITE &lt;EndNote&gt;&lt;Cite&gt;&lt;Author&gt;D&amp;apos;Errico&lt;/Author&gt;&lt;Year&gt;2003&lt;/Year&gt;&lt;RecNum&gt;862&lt;/RecNum&gt;&lt;DisplayText&gt;&lt;style face="superscript"&gt;401&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Pr="00C70209">
              <w:fldChar w:fldCharType="separate"/>
            </w:r>
            <w:r w:rsidR="000E261C" w:rsidRPr="000E261C">
              <w:rPr>
                <w:noProof/>
                <w:vertAlign w:val="superscript"/>
              </w:rPr>
              <w:t>401</w:t>
            </w:r>
            <w:r w:rsidRPr="00C70209">
              <w:fldChar w:fldCharType="end"/>
            </w:r>
          </w:p>
          <w:p w14:paraId="625D6EFE" w14:textId="77777777" w:rsidR="00183F9F" w:rsidRPr="00C70209" w:rsidRDefault="00183F9F" w:rsidP="00082182">
            <w:pPr>
              <w:pStyle w:val="Tabletext-evidencematrix"/>
            </w:pPr>
            <w:r w:rsidRPr="00C70209">
              <w:t>Level II</w:t>
            </w:r>
          </w:p>
          <w:p w14:paraId="3577FE29" w14:textId="77777777" w:rsidR="00183F9F" w:rsidRPr="00C70209" w:rsidRDefault="00183F9F" w:rsidP="00082182">
            <w:pPr>
              <w:pStyle w:val="Tabletext-evidencematrix"/>
            </w:pPr>
            <w:r w:rsidRPr="00C70209">
              <w:rPr>
                <w:i/>
              </w:rPr>
              <w:t>Good</w:t>
            </w:r>
          </w:p>
        </w:tc>
        <w:tc>
          <w:tcPr>
            <w:tcW w:w="480" w:type="pct"/>
            <w:tcBorders>
              <w:top w:val="single" w:sz="4" w:space="0" w:color="000000"/>
              <w:left w:val="single" w:sz="4" w:space="0" w:color="000000"/>
              <w:bottom w:val="single" w:sz="4" w:space="0" w:color="000000"/>
              <w:right w:val="single" w:sz="4" w:space="0" w:color="000000"/>
            </w:tcBorders>
          </w:tcPr>
          <w:p w14:paraId="575E3659" w14:textId="77777777" w:rsidR="00183F9F" w:rsidRPr="00C70209" w:rsidRDefault="00183F9F" w:rsidP="00082182">
            <w:pPr>
              <w:pStyle w:val="Tabletext-evidencematrix"/>
            </w:pPr>
            <w:r w:rsidRPr="00C70209">
              <w:t>N=39</w:t>
            </w:r>
          </w:p>
        </w:tc>
        <w:tc>
          <w:tcPr>
            <w:tcW w:w="480" w:type="pct"/>
            <w:tcBorders>
              <w:top w:val="single" w:sz="4" w:space="0" w:color="000000"/>
              <w:left w:val="single" w:sz="4" w:space="0" w:color="000000"/>
              <w:bottom w:val="single" w:sz="4" w:space="0" w:color="000000"/>
              <w:right w:val="single" w:sz="4" w:space="0" w:color="000000"/>
            </w:tcBorders>
          </w:tcPr>
          <w:p w14:paraId="5457CACC" w14:textId="77777777" w:rsidR="00183F9F" w:rsidRPr="00C70209" w:rsidRDefault="00183F9F" w:rsidP="00082182">
            <w:pPr>
              <w:pStyle w:val="Tabletext-evidencematrix"/>
            </w:pPr>
            <w:r w:rsidRPr="00C70209">
              <w:rPr>
                <w:bCs w:val="0"/>
                <w:szCs w:val="20"/>
              </w:rPr>
              <w:t>Paediatric patients aged 1 month to 12 years undergoing craniofacial reconstruction for cranial vault reshaping or frontal orbital advancement</w:t>
            </w:r>
          </w:p>
        </w:tc>
        <w:tc>
          <w:tcPr>
            <w:tcW w:w="480" w:type="pct"/>
            <w:tcBorders>
              <w:top w:val="single" w:sz="4" w:space="0" w:color="000000"/>
              <w:left w:val="single" w:sz="4" w:space="0" w:color="000000"/>
              <w:bottom w:val="single" w:sz="4" w:space="0" w:color="000000"/>
              <w:right w:val="single" w:sz="4" w:space="0" w:color="000000"/>
            </w:tcBorders>
          </w:tcPr>
          <w:p w14:paraId="470BE57A" w14:textId="77777777" w:rsidR="00183F9F" w:rsidRPr="00C70209" w:rsidRDefault="00183F9F" w:rsidP="00082182">
            <w:pPr>
              <w:pStyle w:val="Tabletext-evidencematrix"/>
            </w:pPr>
            <w:r w:rsidRPr="00C70209">
              <w:t>Single hospital, USA</w:t>
            </w:r>
          </w:p>
        </w:tc>
        <w:tc>
          <w:tcPr>
            <w:tcW w:w="480" w:type="pct"/>
            <w:tcBorders>
              <w:top w:val="single" w:sz="4" w:space="0" w:color="000000"/>
              <w:left w:val="single" w:sz="4" w:space="0" w:color="000000"/>
              <w:bottom w:val="single" w:sz="4" w:space="0" w:color="000000"/>
              <w:right w:val="single" w:sz="4" w:space="0" w:color="000000"/>
            </w:tcBorders>
          </w:tcPr>
          <w:p w14:paraId="2E6F4C58" w14:textId="77777777" w:rsidR="00183F9F" w:rsidRPr="00C70209" w:rsidRDefault="00183F9F" w:rsidP="00082182">
            <w:pPr>
              <w:pStyle w:val="Tabletext-evidencematrix"/>
            </w:pPr>
            <w:r w:rsidRPr="00C70209">
              <w:t>IV aprotinin versus placebo</w:t>
            </w:r>
          </w:p>
        </w:tc>
        <w:tc>
          <w:tcPr>
            <w:tcW w:w="481" w:type="pct"/>
            <w:tcBorders>
              <w:top w:val="single" w:sz="4" w:space="0" w:color="000000"/>
              <w:left w:val="single" w:sz="4" w:space="0" w:color="000000"/>
              <w:bottom w:val="single" w:sz="4" w:space="0" w:color="000000"/>
              <w:right w:val="single" w:sz="4" w:space="0" w:color="000000"/>
            </w:tcBorders>
          </w:tcPr>
          <w:p w14:paraId="7ED08955" w14:textId="77777777" w:rsidR="00183F9F" w:rsidRPr="00C70209" w:rsidRDefault="00183F9F" w:rsidP="00082182">
            <w:pPr>
              <w:pStyle w:val="Tabletext-evidencematrix"/>
            </w:pPr>
            <w:r w:rsidRPr="00C70209">
              <w:t>Mortality</w:t>
            </w:r>
          </w:p>
        </w:tc>
        <w:tc>
          <w:tcPr>
            <w:tcW w:w="551" w:type="pct"/>
            <w:tcBorders>
              <w:top w:val="single" w:sz="4" w:space="0" w:color="000000"/>
              <w:left w:val="single" w:sz="4" w:space="0" w:color="000000"/>
              <w:bottom w:val="single" w:sz="4" w:space="0" w:color="000000"/>
              <w:right w:val="single" w:sz="4" w:space="0" w:color="000000"/>
            </w:tcBorders>
          </w:tcPr>
          <w:p w14:paraId="21317904" w14:textId="77777777" w:rsidR="00183F9F" w:rsidRPr="00C70209" w:rsidRDefault="00183F9F" w:rsidP="00082182">
            <w:pPr>
              <w:pStyle w:val="Tabletext-evidencematrix"/>
            </w:pPr>
            <w:r w:rsidRPr="00C70209">
              <w:t>0/18 (0%)</w:t>
            </w:r>
          </w:p>
        </w:tc>
        <w:tc>
          <w:tcPr>
            <w:tcW w:w="551" w:type="pct"/>
            <w:gridSpan w:val="2"/>
            <w:tcBorders>
              <w:top w:val="single" w:sz="4" w:space="0" w:color="000000"/>
              <w:left w:val="single" w:sz="4" w:space="0" w:color="000000"/>
              <w:bottom w:val="single" w:sz="4" w:space="0" w:color="000000"/>
              <w:right w:val="single" w:sz="4" w:space="0" w:color="000000"/>
            </w:tcBorders>
          </w:tcPr>
          <w:p w14:paraId="01FC611A" w14:textId="77777777" w:rsidR="00183F9F" w:rsidRPr="00C70209" w:rsidRDefault="00183F9F" w:rsidP="00082182">
            <w:pPr>
              <w:pStyle w:val="Tabletext-evidencematrix"/>
            </w:pPr>
            <w:r w:rsidRPr="00C70209">
              <w:t>0/21 (0%)</w:t>
            </w:r>
          </w:p>
        </w:tc>
        <w:tc>
          <w:tcPr>
            <w:tcW w:w="50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A25E355" w14:textId="77777777" w:rsidR="00183F9F" w:rsidRPr="00C70209" w:rsidRDefault="00183F9F" w:rsidP="00082182">
            <w:pPr>
              <w:pStyle w:val="Tabletext-evidencematrix"/>
            </w:pPr>
            <w:r w:rsidRPr="00C70209">
              <w:t>Not estimable</w:t>
            </w:r>
          </w:p>
        </w:tc>
        <w:tc>
          <w:tcPr>
            <w:tcW w:w="60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A8F1943" w14:textId="77777777" w:rsidR="00183F9F" w:rsidRPr="00C70209" w:rsidRDefault="00183F9F" w:rsidP="00082182">
            <w:pPr>
              <w:pStyle w:val="Tabletext-evidencematrix"/>
              <w:rPr>
                <w:i/>
              </w:rPr>
            </w:pPr>
            <w:r w:rsidRPr="00C70209">
              <w:rPr>
                <w:i/>
              </w:rPr>
              <w:t>No significant difference</w:t>
            </w:r>
          </w:p>
          <w:p w14:paraId="4EC8E09A" w14:textId="4A0351ED" w:rsidR="00183F9F" w:rsidRPr="00C70209" w:rsidRDefault="001A475D" w:rsidP="00082182">
            <w:pPr>
              <w:pStyle w:val="Tabletext-evidencematrix"/>
            </w:pPr>
            <w:r w:rsidRPr="001A475D">
              <w:rPr>
                <w:i/>
              </w:rPr>
              <w:t>P = </w:t>
            </w:r>
            <w:r w:rsidR="00183F9F" w:rsidRPr="00C70209">
              <w:t>NA</w:t>
            </w:r>
          </w:p>
        </w:tc>
      </w:tr>
    </w:tbl>
    <w:p w14:paraId="16B17BDB" w14:textId="658CB850"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HD, congenital heart disease; CI, confidence interval; CPB, cardiopulmonary bypass; EACA, epsilon</w:t>
      </w:r>
      <w:r w:rsidR="00674A97" w:rsidRPr="00C70209">
        <w:rPr>
          <w:rFonts w:ascii="Arial Narrow" w:hAnsi="Arial Narrow"/>
          <w:sz w:val="16"/>
          <w:szCs w:val="16"/>
        </w:rPr>
        <w:t>-</w:t>
      </w:r>
      <w:r w:rsidRPr="00C70209">
        <w:rPr>
          <w:rFonts w:ascii="Arial Narrow" w:hAnsi="Arial Narrow"/>
          <w:sz w:val="16"/>
          <w:szCs w:val="16"/>
        </w:rPr>
        <w:t>aminocaproic acid; IV, intravenous; NA, not applicable; NR, not reported; TXA, tranexamic acid</w:t>
      </w:r>
    </w:p>
    <w:p w14:paraId="31E946FE"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5D554E38" w14:textId="21A64F9B"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2CA6B348" w14:textId="77777777" w:rsidR="00183F9F" w:rsidRPr="00C70209" w:rsidRDefault="00183F9F" w:rsidP="00082182">
      <w:pPr>
        <w:pStyle w:val="TabFigNotes0noindent"/>
      </w:pPr>
      <w:r w:rsidRPr="00C70209">
        <w:rPr>
          <w:b/>
        </w:rPr>
        <w:t>c.</w:t>
      </w:r>
      <w:r w:rsidRPr="00C70209">
        <w:t xml:space="preserve"> Abstract only.</w:t>
      </w:r>
    </w:p>
    <w:p w14:paraId="12388B14" w14:textId="75C26EA6" w:rsidR="00183F9F" w:rsidRPr="00C70209" w:rsidRDefault="00183F9F" w:rsidP="00082182">
      <w:pPr>
        <w:pStyle w:val="TabFigNotes0noindent"/>
      </w:pPr>
      <w:r w:rsidRPr="00C70209">
        <w:rPr>
          <w:b/>
        </w:rPr>
        <w:t>d.</w:t>
      </w:r>
      <w:r w:rsidRPr="00C70209">
        <w:t xml:space="preserve"> Compassionate</w:t>
      </w:r>
      <w:r w:rsidR="00674A97" w:rsidRPr="00C70209">
        <w:t>-</w:t>
      </w:r>
      <w:r w:rsidRPr="00C70209">
        <w:t>use study.</w:t>
      </w:r>
    </w:p>
    <w:p w14:paraId="1E3C4167" w14:textId="77777777" w:rsidR="00183F9F" w:rsidRPr="00C70209" w:rsidRDefault="00183F9F" w:rsidP="00082182">
      <w:pPr>
        <w:pStyle w:val="TabFigNotes0noindent"/>
      </w:pPr>
      <w:r w:rsidRPr="00C70209">
        <w:rPr>
          <w:b/>
        </w:rPr>
        <w:t>e.</w:t>
      </w:r>
      <w:r w:rsidRPr="00C70209">
        <w:t xml:space="preserve"> Calculated post-hoc in RevMan 5.1.2.</w:t>
      </w:r>
    </w:p>
    <w:p w14:paraId="08A5DCAB" w14:textId="77777777" w:rsidR="00183F9F" w:rsidRPr="00C70209" w:rsidRDefault="00183F9F" w:rsidP="00082182">
      <w:pPr>
        <w:pStyle w:val="TabFigNotes0noindent"/>
      </w:pPr>
    </w:p>
    <w:p w14:paraId="5E0F5433" w14:textId="77777777" w:rsidR="00183F9F" w:rsidRPr="00C70209" w:rsidRDefault="00183F9F" w:rsidP="00082182">
      <w:pPr>
        <w:spacing w:after="200" w:line="276" w:lineRule="auto"/>
        <w:ind w:left="0"/>
        <w:rPr>
          <w:rFonts w:asciiTheme="minorHAnsi" w:eastAsiaTheme="minorHAnsi" w:hAnsiTheme="minorHAnsi" w:cstheme="minorBidi"/>
          <w:color w:val="auto"/>
          <w:lang w:eastAsia="en-US"/>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0D1E1EB1" w14:textId="0448C068" w:rsidR="00183F9F" w:rsidRPr="00C70209" w:rsidRDefault="00183F9F" w:rsidP="00082182">
      <w:pPr>
        <w:pStyle w:val="Heading6"/>
      </w:pPr>
      <w:r w:rsidRPr="00C70209">
        <w:t>Transfusion volume and incidence</w:t>
      </w:r>
    </w:p>
    <w:p w14:paraId="578C30EF" w14:textId="760A1A1D" w:rsidR="00183F9F" w:rsidRPr="00C70209" w:rsidRDefault="00183F9F" w:rsidP="00082182">
      <w:pPr>
        <w:pStyle w:val="Heading7"/>
      </w:pPr>
      <w:r w:rsidRPr="00C70209">
        <w:t>Cardiac surgery</w:t>
      </w:r>
    </w:p>
    <w:p w14:paraId="383E295A" w14:textId="77777777" w:rsidR="00183F9F" w:rsidRPr="00C70209" w:rsidRDefault="00183F9F" w:rsidP="00082182">
      <w:pPr>
        <w:pStyle w:val="BodyText"/>
        <w:rPr>
          <w:lang w:eastAsia="en-GB"/>
        </w:rPr>
      </w:pPr>
      <w:r w:rsidRPr="00C70209">
        <w:rPr>
          <w:lang w:eastAsia="en-GB"/>
        </w:rPr>
        <w:t xml:space="preserve">The systematic review and hand-searching process identified three Level I studies (Arnold 2006, Faraoni 2012, Schouten 2009) and six additional Level II studies (Coniff 1998, Ferreira 2010, Flaujac 2007, Sarupria 2013, Singh 2001, </w:t>
      </w:r>
      <w:r w:rsidRPr="00C70209">
        <w:t xml:space="preserve">Vacharaksa </w:t>
      </w:r>
      <w:r w:rsidRPr="00C70209">
        <w:rPr>
          <w:lang w:eastAsia="en-GB"/>
        </w:rPr>
        <w:t xml:space="preserve">2002) that assessed the effect of antifibrinolytics on transfusion volume and incidence in paediatric patients undergoing cardiac surgery. </w:t>
      </w:r>
      <w:r w:rsidRPr="00C70209">
        <w:rPr>
          <w:b/>
          <w:lang w:eastAsia="en-GB"/>
        </w:rPr>
        <w:fldChar w:fldCharType="begin"/>
      </w:r>
      <w:r w:rsidRPr="00C70209">
        <w:rPr>
          <w:b/>
          <w:lang w:eastAsia="en-GB"/>
        </w:rPr>
        <w:instrText xml:space="preserve"> REF _Ref413161800 \h  \* MERGEFORMAT </w:instrText>
      </w:r>
      <w:r w:rsidRPr="00C70209">
        <w:rPr>
          <w:b/>
          <w:lang w:eastAsia="en-GB"/>
        </w:rPr>
      </w:r>
      <w:r w:rsidRPr="00C70209">
        <w:rPr>
          <w:b/>
          <w:lang w:eastAsia="en-GB"/>
        </w:rPr>
        <w:fldChar w:fldCharType="separate"/>
      </w:r>
      <w:r w:rsidR="000F7A9B" w:rsidRPr="000F7A9B">
        <w:rPr>
          <w:b/>
          <w:lang w:eastAsia="en-GB"/>
        </w:rPr>
        <w:t>Table 3.4.25</w:t>
      </w:r>
      <w:r w:rsidRPr="00C70209">
        <w:rPr>
          <w:b/>
          <w:lang w:eastAsia="en-GB"/>
        </w:rPr>
        <w:fldChar w:fldCharType="end"/>
      </w:r>
      <w:r w:rsidRPr="00C70209">
        <w:rPr>
          <w:lang w:eastAsia="en-GB"/>
        </w:rPr>
        <w:t xml:space="preserve"> summarises the results from these studies.</w:t>
      </w:r>
    </w:p>
    <w:p w14:paraId="43C52415" w14:textId="77777777" w:rsidR="00183F9F" w:rsidRPr="00C70209" w:rsidRDefault="00183F9F" w:rsidP="00082182">
      <w:pPr>
        <w:pStyle w:val="BodyText"/>
        <w:rPr>
          <w:lang w:eastAsia="en-GB"/>
        </w:rPr>
      </w:pPr>
      <w:r w:rsidRPr="00C70209">
        <w:rPr>
          <w:lang w:eastAsia="en-GB"/>
        </w:rPr>
        <w:t>Overall, the evidence suggested a significant trend towards a reduction in the volume of blood products transfused in paediatric patients undergoing cardiac surgery, but the effect on the number of patients transfused was not significantly different. Results could not be pooled because of large heterogeneity between studies and quality of the outcomes reported.</w:t>
      </w:r>
    </w:p>
    <w:p w14:paraId="7D0610EB" w14:textId="77777777" w:rsidR="00183F9F" w:rsidRPr="00C70209" w:rsidRDefault="00183F9F" w:rsidP="00082182">
      <w:pPr>
        <w:pStyle w:val="H7"/>
        <w:rPr>
          <w:lang w:eastAsia="en-GB"/>
        </w:rPr>
      </w:pPr>
      <w:r w:rsidRPr="00C70209">
        <w:rPr>
          <w:lang w:eastAsia="en-GB"/>
        </w:rPr>
        <w:t xml:space="preserve">Transfusion </w:t>
      </w:r>
      <w:r w:rsidRPr="00C70209">
        <w:t>volume</w:t>
      </w:r>
    </w:p>
    <w:p w14:paraId="6CC3F8A9" w14:textId="77777777" w:rsidR="00183F9F" w:rsidRPr="00C70209" w:rsidRDefault="00183F9F" w:rsidP="00082182">
      <w:pPr>
        <w:pStyle w:val="BodyText"/>
        <w:rPr>
          <w:i/>
          <w:lang w:eastAsia="en-GB"/>
        </w:rPr>
      </w:pPr>
      <w:r w:rsidRPr="00C70209">
        <w:rPr>
          <w:i/>
          <w:lang w:eastAsia="en-GB"/>
        </w:rPr>
        <w:t>Aprotinin</w:t>
      </w:r>
    </w:p>
    <w:p w14:paraId="35275DD0" w14:textId="51287C95" w:rsidR="00183F9F" w:rsidRPr="00C70209" w:rsidRDefault="00183F9F" w:rsidP="00082182">
      <w:pPr>
        <w:pStyle w:val="BodyText"/>
        <w:rPr>
          <w:rFonts w:eastAsia="Arial Unicode MS"/>
          <w:lang w:eastAsia="ja-JP"/>
        </w:rPr>
      </w:pPr>
      <w:r w:rsidRPr="00C70209">
        <w:rPr>
          <w:lang w:eastAsia="en-GB"/>
        </w:rPr>
        <w:t>The systematic review by Arnold (2006) identified six RCTs (</w:t>
      </w:r>
      <w:r w:rsidRPr="00C70209">
        <w:rPr>
          <w:rFonts w:eastAsia="Arial Unicode MS"/>
          <w:lang w:eastAsia="ja-JP"/>
        </w:rPr>
        <w:t>Boldt 1993a, Chauhan 2000, Davies 1997, D’Errico 1996, Herynkopf 1994, Seghaye 1996) that examined the effect of aprotinin on the volume (mL/kg) of blood transfused in 404 paediatric patients undergoing cardiac surgery. A meta-analysis of the data was reported to show no significant difference between treatment groups (WMD –8.42, 95% –19.86, 3.02), but heterogeneity was high I</w:t>
      </w:r>
      <w:r w:rsidRPr="00C70209">
        <w:rPr>
          <w:rFonts w:eastAsia="Arial Unicode MS"/>
          <w:vertAlign w:val="superscript"/>
          <w:lang w:eastAsia="ja-JP"/>
        </w:rPr>
        <w:t>2</w:t>
      </w:r>
      <w:r w:rsidRPr="00C70209">
        <w:rPr>
          <w:rFonts w:eastAsia="Arial Unicode MS"/>
          <w:lang w:eastAsia="ja-JP"/>
        </w:rPr>
        <w:t>=96% and reasons for heterogeneity were not explored</w:t>
      </w:r>
      <w:bookmarkStart w:id="804" w:name="_Ref422412952"/>
      <w:r w:rsidRPr="00C70209">
        <w:rPr>
          <w:rFonts w:eastAsia="Arial Unicode MS"/>
          <w:lang w:eastAsia="ja-JP"/>
        </w:rPr>
        <w:t>.</w:t>
      </w:r>
      <w:r w:rsidRPr="00C70209">
        <w:rPr>
          <w:rStyle w:val="FootnoteReference"/>
          <w:rFonts w:eastAsia="Arial Unicode MS"/>
          <w:lang w:eastAsia="ja-JP"/>
        </w:rPr>
        <w:footnoteReference w:id="43"/>
      </w:r>
      <w:bookmarkEnd w:id="804"/>
    </w:p>
    <w:p w14:paraId="4246B620" w14:textId="7059A311" w:rsidR="00183F9F" w:rsidRPr="00C70209" w:rsidRDefault="00183F9F" w:rsidP="00082182">
      <w:pPr>
        <w:pStyle w:val="BodyText"/>
        <w:rPr>
          <w:rFonts w:eastAsia="Arial Unicode MS"/>
          <w:lang w:eastAsia="ja-JP"/>
        </w:rPr>
      </w:pPr>
      <w:r w:rsidRPr="00C70209">
        <w:rPr>
          <w:rFonts w:eastAsia="Arial Unicode MS"/>
          <w:lang w:eastAsia="ja-JP"/>
        </w:rPr>
        <w:t>A significant difference in RBC transfusion volume that favoured aprotinin (WMD –4, 95% CI –7, –2) was reported in a meta-analysis of three RCTs involving 250 patients (Davies 1997, Chauhan 2000, Bulutcu 2005) by Schouten (2009). This result differed to that reported by Arnold (2006), who reported no significant difference for transfusion volume comparing aprotinin with placebo. Full details of the data used in both reviews were not available. Schouten (2009) also pooled data from two RCTs involving 228 patients (Chauhan 2000, Bulutcu 2005) that reported plasma transfusion volume, and showed an effect that favoured aprotinin (WMD –5, 95% CI –8, –2).</w:t>
      </w:r>
    </w:p>
    <w:p w14:paraId="2DC5C0FE" w14:textId="0B5BE744" w:rsidR="00183F9F" w:rsidRPr="00C70209" w:rsidRDefault="00183F9F" w:rsidP="00082182">
      <w:pPr>
        <w:pStyle w:val="BodyText"/>
      </w:pPr>
      <w:r w:rsidRPr="00C70209">
        <w:t xml:space="preserve">The RCT by Coniff (1998) reported a trend towards a reduction in the mean number of units transfused of both donor blood </w:t>
      </w:r>
      <w:r w:rsidRPr="00C70209">
        <w:rPr>
          <w:i/>
        </w:rPr>
        <w:t xml:space="preserve">or </w:t>
      </w:r>
      <w:r w:rsidRPr="00C70209">
        <w:t>blood products (platelets, cryoprecipitate and FFP) that favoured high</w:t>
      </w:r>
      <w:r w:rsidR="00363BA0" w:rsidRPr="00C70209">
        <w:t>-</w:t>
      </w:r>
      <w:r w:rsidRPr="00C70209">
        <w:t xml:space="preserve">dose aprotinin over placebo (2.9 </w:t>
      </w:r>
      <w:r w:rsidRPr="00C70209">
        <w:rPr>
          <w:rFonts w:cs="Calibri"/>
        </w:rPr>
        <w:t xml:space="preserve">versus </w:t>
      </w:r>
      <w:r w:rsidRPr="00C70209">
        <w:t>11.3 units), but the effect was not statistically significant when assessing donor blood only (2.6 versus 4.8 units). The authors also explored the relationship between aprotinin and volume of blood transfused in patients undergoing repeat procedures, those aged &lt;1 year, and those aged between 1 and 17 years; however, no statistically significant between</w:t>
      </w:r>
      <w:r w:rsidR="008217C8" w:rsidRPr="00C70209">
        <w:t>-</w:t>
      </w:r>
      <w:r w:rsidRPr="00C70209">
        <w:t>group differences were observed at any dose.</w:t>
      </w:r>
    </w:p>
    <w:p w14:paraId="1689A22C" w14:textId="77777777" w:rsidR="00183F9F" w:rsidRPr="00C70209" w:rsidRDefault="00183F9F" w:rsidP="00082182">
      <w:pPr>
        <w:pStyle w:val="BodyText"/>
        <w:rPr>
          <w:rFonts w:cs="Calibri"/>
        </w:rPr>
      </w:pPr>
      <w:r w:rsidRPr="00C70209">
        <w:t>The RCT by Ferreira (2010) assessed transfusion volume in 19 paediatric patients. It reported no significant difference between groups in the mean volume of intraoperative RBC transfused (MD –27.00; 95% CI –85.62, 31.62</w:t>
      </w:r>
      <w:r w:rsidRPr="00C70209">
        <w:rPr>
          <w:rFonts w:cs="Calibri"/>
        </w:rPr>
        <w:t>) or the mean volume of albumin transfused postoperatively (MD 14.63; 95% CI –7.72, 36.98).</w:t>
      </w:r>
    </w:p>
    <w:p w14:paraId="391F39EB" w14:textId="77777777" w:rsidR="00183F9F" w:rsidRPr="00C70209" w:rsidRDefault="00183F9F" w:rsidP="00082182">
      <w:pPr>
        <w:pStyle w:val="BodyText"/>
        <w:rPr>
          <w:rFonts w:cs="Calibri"/>
        </w:rPr>
      </w:pPr>
      <w:r w:rsidRPr="00C70209">
        <w:rPr>
          <w:rFonts w:cs="Calibri"/>
        </w:rPr>
        <w:t>The RCT by Flaujac (2007) assessed postoperative transfusion volume and incidence in 20 infants. It reported a significant difference in 24 hour postoperative transfusion requirements (mL/kg) that favoured aprotinin.</w:t>
      </w:r>
    </w:p>
    <w:p w14:paraId="7DFDAE3B" w14:textId="77777777" w:rsidR="00183F9F" w:rsidRPr="00C70209" w:rsidRDefault="00183F9F" w:rsidP="00082182">
      <w:pPr>
        <w:pStyle w:val="BodyText"/>
        <w:rPr>
          <w:rFonts w:cs="Calibri"/>
        </w:rPr>
      </w:pPr>
      <w:r w:rsidRPr="00C70209">
        <w:rPr>
          <w:rFonts w:cs="Calibri"/>
        </w:rPr>
        <w:t>Singh (2001) compared aprotinin (two doses or one dose) with placebo and reported a significant effect favouring aprotinin for a reduction in the volume of blood transfused, the volume of FFP transfused, and the volume of platelets transfused.</w:t>
      </w:r>
    </w:p>
    <w:p w14:paraId="081200AD" w14:textId="77777777" w:rsidR="00183F9F" w:rsidRPr="00C70209" w:rsidRDefault="00183F9F" w:rsidP="00082182">
      <w:pPr>
        <w:pStyle w:val="BodyText"/>
        <w:rPr>
          <w:i/>
          <w:lang w:eastAsia="en-GB"/>
        </w:rPr>
      </w:pPr>
      <w:r w:rsidRPr="00C70209">
        <w:rPr>
          <w:i/>
          <w:lang w:eastAsia="en-GB"/>
        </w:rPr>
        <w:t>Tranexamic acid</w:t>
      </w:r>
    </w:p>
    <w:p w14:paraId="35B0AE69" w14:textId="7C98BD8C" w:rsidR="00183F9F" w:rsidRPr="00C70209" w:rsidRDefault="00183F9F" w:rsidP="00082182">
      <w:pPr>
        <w:pStyle w:val="BodyText"/>
        <w:rPr>
          <w:rFonts w:eastAsia="Arial Unicode MS"/>
          <w:lang w:eastAsia="ja-JP"/>
        </w:rPr>
      </w:pPr>
      <w:r w:rsidRPr="00C70209">
        <w:rPr>
          <w:lang w:eastAsia="en-GB"/>
        </w:rPr>
        <w:t>Faraoni (</w:t>
      </w:r>
      <w:r w:rsidRPr="00C70209">
        <w:rPr>
          <w:rFonts w:eastAsia="Arial Unicode MS"/>
          <w:lang w:eastAsia="ja-JP"/>
        </w:rPr>
        <w:t>2012) conducted several meta-analyses investigating the effect of TXA on 24-hour postoperative transfusion volumes for RBC, platelets and FFP. Sensitivity analyses were conducted that excluded studies by Chauhan and colleagues. This was to reduce possible bias introduced by these authors, whose studies dominated the primary meta-analysis.</w:t>
      </w:r>
    </w:p>
    <w:p w14:paraId="561FC983" w14:textId="0AAC9D2C" w:rsidR="00183F9F" w:rsidRPr="00C70209" w:rsidRDefault="00183F9F" w:rsidP="00082182">
      <w:pPr>
        <w:pStyle w:val="BodyText"/>
        <w:rPr>
          <w:rFonts w:eastAsia="Arial Unicode MS"/>
          <w:lang w:eastAsia="ja-JP"/>
        </w:rPr>
      </w:pPr>
      <w:r w:rsidRPr="00C70209">
        <w:rPr>
          <w:rFonts w:eastAsia="Arial Unicode MS"/>
          <w:lang w:eastAsia="ja-JP"/>
        </w:rPr>
        <w:t>For RBC transfusion volume, a meta-analysis of six RCTs involving 710 patients</w:t>
      </w:r>
      <w:r w:rsidRPr="00C70209" w:rsidDel="00F56ED5">
        <w:rPr>
          <w:rFonts w:eastAsia="Arial Unicode MS"/>
          <w:lang w:eastAsia="ja-JP"/>
        </w:rPr>
        <w:t xml:space="preserve"> </w:t>
      </w:r>
      <w:r w:rsidRPr="00C70209">
        <w:rPr>
          <w:rFonts w:eastAsia="Arial Unicode MS"/>
          <w:lang w:eastAsia="ja-JP"/>
        </w:rPr>
        <w:t>(</w:t>
      </w:r>
      <w:r w:rsidRPr="00C70209">
        <w:t>Bulutcu 2005, Chauhan 2003, Chauhan 2004a, Chauhan 2004b, Reid 1997, Shimizu 2011</w:t>
      </w:r>
      <w:r w:rsidRPr="00C70209">
        <w:rPr>
          <w:rFonts w:eastAsia="Arial Unicode MS"/>
          <w:lang w:eastAsia="ja-JP"/>
        </w:rPr>
        <w:t>) demonstrated a statistically significant reduction in RBC transfusion volume, favouring TXA (MD –6.38, 95% CI –8.28, –4.47). The effect remained statistically significant in two sensitivity analyses excluding studies with potential bias. For platelet transfusion volume, a statistically significant effect favouring TXA was reported (4 trials, MD –3.70, 95% CI –5.40, –2.00). However, in a sensitivity analyses the excluded potential bias, the result was no longer significant. A statistically significant effect favouring TXA was also reported for a reduction in FFP transfusion volume (5 trials, MD –5.52, 95% CI –7.54, –3.50). The effect remained significant in the first sensitivity analysis that excluded one study by Chauhan (2004a), but not the second sensitivity analysis excluding all studies by Chauhan and colleagues.</w:t>
      </w:r>
    </w:p>
    <w:p w14:paraId="1C82787D" w14:textId="1B165776" w:rsidR="00183F9F" w:rsidRPr="00C70209" w:rsidRDefault="00183F9F" w:rsidP="00082182">
      <w:pPr>
        <w:pStyle w:val="BodyText"/>
        <w:rPr>
          <w:lang w:eastAsia="en-GB"/>
        </w:rPr>
      </w:pPr>
      <w:r w:rsidRPr="00C70209">
        <w:rPr>
          <w:rFonts w:eastAsia="Arial Unicode MS"/>
          <w:lang w:eastAsia="ja-JP"/>
        </w:rPr>
        <w:t xml:space="preserve">The systematic review by Schouten (2009) reported a meta-analysis involving 370 patients administered TXA, </w:t>
      </w:r>
      <w:r w:rsidRPr="00C70209">
        <w:rPr>
          <w:lang w:eastAsia="en-GB"/>
        </w:rPr>
        <w:t>which showed an effect that favoured TXA for a reduction in thrombocyte transfusion volume (WMD –5, 95% CI –7, –3).</w:t>
      </w:r>
    </w:p>
    <w:p w14:paraId="54551B57" w14:textId="3B36608B" w:rsidR="00183F9F" w:rsidRPr="00C70209" w:rsidRDefault="00183F9F" w:rsidP="00082182">
      <w:pPr>
        <w:pStyle w:val="BodyText"/>
        <w:rPr>
          <w:lang w:eastAsia="en-GB"/>
        </w:rPr>
      </w:pPr>
      <w:r w:rsidRPr="00C70209">
        <w:t xml:space="preserve">The RCT by Vacharaksa (2002) assessed transfusion volume in 62 paediatric patients with cyanotic </w:t>
      </w:r>
      <w:r w:rsidR="00840673" w:rsidRPr="00C70209">
        <w:t>CHD</w:t>
      </w:r>
      <w:r w:rsidRPr="00C70209">
        <w:t xml:space="preserve">. It reported no significant differences between treatment groups for postoperative </w:t>
      </w:r>
      <w:r w:rsidR="00227344" w:rsidRPr="00C70209">
        <w:t xml:space="preserve">transfusion volume of </w:t>
      </w:r>
      <w:r w:rsidRPr="00C70209">
        <w:t>RBCs, FFP, or platelets.</w:t>
      </w:r>
    </w:p>
    <w:p w14:paraId="6006C0D4" w14:textId="77777777" w:rsidR="00183F9F" w:rsidRPr="00C70209" w:rsidRDefault="00183F9F" w:rsidP="00082182">
      <w:pPr>
        <w:pStyle w:val="BodyText"/>
        <w:rPr>
          <w:i/>
        </w:rPr>
      </w:pPr>
      <w:r w:rsidRPr="00C70209">
        <w:rPr>
          <w:i/>
        </w:rPr>
        <w:t>EACA</w:t>
      </w:r>
    </w:p>
    <w:p w14:paraId="7E207840" w14:textId="4325FF5E" w:rsidR="00183F9F" w:rsidRPr="00C70209" w:rsidRDefault="00183F9F" w:rsidP="00082182">
      <w:pPr>
        <w:pStyle w:val="BodyText"/>
        <w:rPr>
          <w:rFonts w:eastAsia="Arial Unicode MS"/>
          <w:lang w:eastAsia="ja-JP"/>
        </w:rPr>
      </w:pPr>
      <w:r w:rsidRPr="00C70209">
        <w:t xml:space="preserve">The systematic review by Shouten (2009) conducted </w:t>
      </w:r>
      <w:r w:rsidRPr="00C70209">
        <w:rPr>
          <w:lang w:eastAsia="en-GB"/>
        </w:rPr>
        <w:t>a meta-analysis of three RCTs involving 410 patients (Chauhan 2000, Chauhan 2004, Rao 2000) that reported plasma transfusion volume in patients administered EACA compared with placebo. A significant reduction favouring EACA was reported (WMD –3, 95% CI –5, –1).</w:t>
      </w:r>
    </w:p>
    <w:p w14:paraId="3EB23D64" w14:textId="1680DEF8" w:rsidR="00183F9F" w:rsidRPr="00C70209" w:rsidRDefault="00183F9F" w:rsidP="00082182">
      <w:pPr>
        <w:pStyle w:val="BodyText"/>
      </w:pPr>
      <w:r w:rsidRPr="00C70209">
        <w:t xml:space="preserve">The RCT by Sarupria (2013) </w:t>
      </w:r>
      <w:r w:rsidRPr="00C70209">
        <w:rPr>
          <w:rFonts w:cs="Calibri"/>
        </w:rPr>
        <w:t xml:space="preserve">examined the effect of EACA (high and low doses) compared to placebo in 120 paediatric patients. It </w:t>
      </w:r>
      <w:r w:rsidRPr="00C70209">
        <w:t>reported a significant difference favouring EACA (high and low</w:t>
      </w:r>
      <w:r w:rsidR="00BB008C" w:rsidRPr="00C70209">
        <w:t>-</w:t>
      </w:r>
      <w:r w:rsidRPr="00C70209">
        <w:t xml:space="preserve">dose) compared with placebo for intraoperative </w:t>
      </w:r>
      <w:r w:rsidR="00227344" w:rsidRPr="00C70209">
        <w:t xml:space="preserve">transfusion volumes (mL/kg) of </w:t>
      </w:r>
      <w:r w:rsidRPr="00C70209">
        <w:t>RBCs and FFP. A significant effect favouring EACA (high and low</w:t>
      </w:r>
      <w:r w:rsidR="00BB008C" w:rsidRPr="00C70209">
        <w:t>-</w:t>
      </w:r>
      <w:r w:rsidRPr="00C70209">
        <w:t>dose) was also reported for total t</w:t>
      </w:r>
      <w:r w:rsidR="00227344" w:rsidRPr="00C70209">
        <w:t xml:space="preserve">ransfusion volumes (mL/kg) for </w:t>
      </w:r>
      <w:r w:rsidRPr="00C70209">
        <w:t xml:space="preserve">RBCs and FFP. However, no significant differences were reported for intraoperative and total platelet concentrate transfusion volume. </w:t>
      </w:r>
      <w:r w:rsidRPr="00C70209">
        <w:rPr>
          <w:rFonts w:cs="Calibri"/>
        </w:rPr>
        <w:t>Low-dose EACA (but not high</w:t>
      </w:r>
      <w:r w:rsidR="00363BA0" w:rsidRPr="00C70209">
        <w:rPr>
          <w:rFonts w:cs="Calibri"/>
        </w:rPr>
        <w:t>-</w:t>
      </w:r>
      <w:r w:rsidRPr="00C70209">
        <w:rPr>
          <w:rFonts w:cs="Calibri"/>
        </w:rPr>
        <w:t>dose EACA) was favoured over placeb</w:t>
      </w:r>
      <w:r w:rsidR="00227344" w:rsidRPr="00C70209">
        <w:rPr>
          <w:rFonts w:cs="Calibri"/>
        </w:rPr>
        <w:t xml:space="preserve">o for transfusion incidence of </w:t>
      </w:r>
      <w:r w:rsidRPr="00C70209">
        <w:rPr>
          <w:rFonts w:cs="Calibri"/>
        </w:rPr>
        <w:t>RBCs and FFP.</w:t>
      </w:r>
    </w:p>
    <w:p w14:paraId="56E9EED5" w14:textId="77777777" w:rsidR="00183F9F" w:rsidRPr="00C70209" w:rsidRDefault="00183F9F" w:rsidP="00082182">
      <w:pPr>
        <w:pStyle w:val="H7"/>
        <w:rPr>
          <w:lang w:eastAsia="en-GB"/>
        </w:rPr>
      </w:pPr>
      <w:r w:rsidRPr="00C70209">
        <w:rPr>
          <w:lang w:eastAsia="en-GB"/>
        </w:rPr>
        <w:t>Transfusion incidence</w:t>
      </w:r>
    </w:p>
    <w:p w14:paraId="677C427C" w14:textId="77777777" w:rsidR="00183F9F" w:rsidRPr="00C70209" w:rsidRDefault="00183F9F" w:rsidP="00082182">
      <w:pPr>
        <w:pStyle w:val="BodyText"/>
        <w:rPr>
          <w:rFonts w:eastAsia="Arial Unicode MS"/>
          <w:lang w:eastAsia="ja-JP"/>
        </w:rPr>
      </w:pPr>
      <w:r w:rsidRPr="00C70209">
        <w:rPr>
          <w:lang w:eastAsia="en-GB"/>
        </w:rPr>
        <w:t xml:space="preserve">The systematic review by Arnold (2006) identified six RCTs </w:t>
      </w:r>
      <w:r w:rsidRPr="00C70209">
        <w:rPr>
          <w:rFonts w:eastAsia="Arial Unicode MS"/>
          <w:lang w:eastAsia="ja-JP"/>
        </w:rPr>
        <w:t xml:space="preserve">(Boldt 1994, Davies 1997, D’Errico 1996, Herynkopf 1994, Miller 1998, Mossinger 2003) </w:t>
      </w:r>
      <w:r w:rsidRPr="00C70209">
        <w:rPr>
          <w:lang w:eastAsia="en-GB"/>
        </w:rPr>
        <w:t>that examined the effect of aprotinin on transfusion incidence. A</w:t>
      </w:r>
      <w:r w:rsidRPr="00C70209">
        <w:rPr>
          <w:rFonts w:eastAsia="Arial Unicode MS"/>
          <w:lang w:eastAsia="ja-JP"/>
        </w:rPr>
        <w:t xml:space="preserve"> meta-analysis of these trials found no significant difference in RBC or whole blood transfusion incidence (RR 0.67, 95% CI 0.51, 0.89).</w:t>
      </w:r>
      <w:r w:rsidRPr="00C70209">
        <w:rPr>
          <w:rStyle w:val="FootnoteReference"/>
          <w:rFonts w:eastAsia="Arial Unicode MS"/>
          <w:lang w:eastAsia="ja-JP"/>
        </w:rPr>
        <w:footnoteReference w:id="44"/>
      </w:r>
      <w:r w:rsidRPr="00C70209">
        <w:rPr>
          <w:rFonts w:eastAsia="Arial Unicode MS"/>
          <w:lang w:eastAsia="ja-JP"/>
        </w:rPr>
        <w:t xml:space="preserve"> However, in a sensitivity analyses involving four good-quality RCTs (Davies 1997, D’Errico 1996, Herynkopf 1994, Mossinger 2003) a statistically significant effect favouring aprotinin was reported (RR 0.60, 95% CI 0.38, 0.95). Studies that had an objective transfusion protocol (Davies 1997, D’Errico 1996, Herynkopf 1994) also reported a significant effect favouring aprotinin (RR 0.72, 95% CI 0.58, 0.89). </w:t>
      </w:r>
      <w:r w:rsidRPr="00C70209">
        <w:rPr>
          <w:lang w:eastAsia="en-GB"/>
        </w:rPr>
        <w:t>Significant differences favouring aprotinin</w:t>
      </w:r>
      <w:r w:rsidRPr="00C70209">
        <w:rPr>
          <w:rFonts w:eastAsia="Arial Unicode MS"/>
          <w:lang w:eastAsia="ja-JP"/>
        </w:rPr>
        <w:t xml:space="preserve"> were also reported in subgroup analyses that involved patients undergoing primary sternotomy (3 trials, RR 0.44, 95% CI 0.26, 0.76), patients with mean weight &gt;10 kg (5 trials, </w:t>
      </w:r>
      <w:r w:rsidRPr="00C70209">
        <w:rPr>
          <w:lang w:eastAsia="en-GB"/>
        </w:rPr>
        <w:t>RR 0.73, 95% CI 0.59, 0.89) and patients with mean weight &lt;10 kg (1 trial, data NR).</w:t>
      </w:r>
    </w:p>
    <w:p w14:paraId="250F7879" w14:textId="77777777" w:rsidR="00183F9F" w:rsidRPr="00C70209" w:rsidRDefault="00183F9F" w:rsidP="00082182">
      <w:pPr>
        <w:pStyle w:val="BodyText"/>
      </w:pPr>
      <w:r w:rsidRPr="00C70209">
        <w:t xml:space="preserve">The RCT by Coniff (1998) also found no significant difference between groups for the incidence of donor blood or blood product transfusion, or patients requiring </w:t>
      </w:r>
      <w:r w:rsidRPr="00C70209">
        <w:rPr>
          <w:rFonts w:cs="Calibri"/>
        </w:rPr>
        <w:t>≥</w:t>
      </w:r>
      <w:r w:rsidRPr="00C70209">
        <w:t>20 units of donor blood or blood products.</w:t>
      </w:r>
    </w:p>
    <w:p w14:paraId="5D8D833C" w14:textId="7BF60221" w:rsidR="00183F9F" w:rsidRPr="00C70209" w:rsidRDefault="00183F9F" w:rsidP="00082182">
      <w:pPr>
        <w:pStyle w:val="BodyText"/>
        <w:rPr>
          <w:rFonts w:cs="Calibri"/>
        </w:rPr>
      </w:pPr>
      <w:r w:rsidRPr="00C70209">
        <w:t>The RCT by Ferreira (2010) assessed transfusion incidence in 19 paediatric patients. It reported no significant difference between groups for</w:t>
      </w:r>
      <w:r w:rsidRPr="00C70209">
        <w:rPr>
          <w:rFonts w:cs="Calibri"/>
        </w:rPr>
        <w:t xml:space="preserve"> postoperative RBC transfusion incidence (10% versus 0%), postoperative platelet concentrate transfusion incidence (0% versus 22%), or number of postoperative donor exposures (20% versus 22.2%).</w:t>
      </w:r>
    </w:p>
    <w:p w14:paraId="18F0875D" w14:textId="17EA371A" w:rsidR="00183F9F" w:rsidRPr="00C70209" w:rsidRDefault="00183F9F" w:rsidP="00082182">
      <w:pPr>
        <w:pStyle w:val="BodyText"/>
        <w:rPr>
          <w:rFonts w:cs="Calibri"/>
        </w:rPr>
      </w:pPr>
      <w:r w:rsidRPr="00C70209">
        <w:rPr>
          <w:rFonts w:cs="Calibri"/>
        </w:rPr>
        <w:t>The RCT by Flaujac (2007) assessed postoperative transfusion incidence in 20 infants</w:t>
      </w:r>
      <w:r w:rsidR="00F1702E">
        <w:rPr>
          <w:rFonts w:cs="Calibri"/>
        </w:rPr>
        <w:t xml:space="preserve"> and </w:t>
      </w:r>
      <w:r w:rsidRPr="00C70209">
        <w:rPr>
          <w:rFonts w:cs="Calibri"/>
        </w:rPr>
        <w:t>report</w:t>
      </w:r>
      <w:r w:rsidR="00F1702E">
        <w:rPr>
          <w:rFonts w:cs="Calibri"/>
        </w:rPr>
        <w:t>ed no significant between group</w:t>
      </w:r>
      <w:r w:rsidRPr="00C70209">
        <w:rPr>
          <w:rFonts w:cs="Calibri"/>
        </w:rPr>
        <w:t xml:space="preserve"> </w:t>
      </w:r>
      <w:r w:rsidR="00060497" w:rsidRPr="00C70209">
        <w:rPr>
          <w:rFonts w:cs="Calibri"/>
        </w:rPr>
        <w:t>difference</w:t>
      </w:r>
      <w:r w:rsidR="00F1702E">
        <w:rPr>
          <w:rFonts w:cs="Calibri"/>
        </w:rPr>
        <w:t>s</w:t>
      </w:r>
      <w:r w:rsidRPr="00C70209">
        <w:rPr>
          <w:rFonts w:cs="Calibri"/>
        </w:rPr>
        <w:t xml:space="preserve"> for 24 hour postoper</w:t>
      </w:r>
      <w:r w:rsidR="00227344" w:rsidRPr="00C70209">
        <w:rPr>
          <w:rFonts w:cs="Calibri"/>
        </w:rPr>
        <w:t xml:space="preserve">ative transfusion incidence of </w:t>
      </w:r>
      <w:r w:rsidRPr="00C70209">
        <w:rPr>
          <w:rFonts w:cs="Calibri"/>
        </w:rPr>
        <w:t>RBCs, platelets, FFP, albumin or prothrombin complex concentrate.</w:t>
      </w:r>
    </w:p>
    <w:p w14:paraId="5E85CA35" w14:textId="77777777" w:rsidR="00183F9F" w:rsidRPr="00C70209" w:rsidRDefault="00183F9F" w:rsidP="00082182">
      <w:pPr>
        <w:pStyle w:val="BodyText"/>
        <w:rPr>
          <w:rFonts w:cs="Calibri"/>
        </w:rPr>
      </w:pPr>
      <w:r w:rsidRPr="00C70209">
        <w:rPr>
          <w:rFonts w:cs="Calibri"/>
          <w:i/>
        </w:rPr>
        <w:t>Tranexamic acid</w:t>
      </w:r>
    </w:p>
    <w:p w14:paraId="4DAB41C6" w14:textId="77777777" w:rsidR="00183F9F" w:rsidRPr="00C70209" w:rsidRDefault="00183F9F" w:rsidP="00082182">
      <w:pPr>
        <w:pStyle w:val="BodyText"/>
        <w:rPr>
          <w:rFonts w:cs="Calibri"/>
        </w:rPr>
      </w:pPr>
      <w:r w:rsidRPr="00C70209">
        <w:rPr>
          <w:rFonts w:cs="Calibri"/>
        </w:rPr>
        <w:t>The systematic review and hand-searching process identified no studies that assessed the safety and effectiveness of TXA compared with no TXA and reported transfusion incidence in neonatal or paediatrics patients undergoing cardiac surgery.</w:t>
      </w:r>
    </w:p>
    <w:p w14:paraId="3E071FB2" w14:textId="77777777" w:rsidR="00183F9F" w:rsidRPr="00C70209" w:rsidRDefault="00183F9F" w:rsidP="00082182">
      <w:pPr>
        <w:pStyle w:val="BodyText"/>
        <w:rPr>
          <w:rFonts w:cs="Calibri"/>
          <w:i/>
        </w:rPr>
      </w:pPr>
      <w:r w:rsidRPr="00C70209">
        <w:rPr>
          <w:rFonts w:cs="Calibri"/>
          <w:i/>
        </w:rPr>
        <w:t>EACA</w:t>
      </w:r>
    </w:p>
    <w:p w14:paraId="3257D68B" w14:textId="77777777" w:rsidR="00183F9F" w:rsidRPr="00C70209" w:rsidRDefault="00183F9F" w:rsidP="00082182">
      <w:pPr>
        <w:pStyle w:val="BodyText"/>
        <w:rPr>
          <w:rFonts w:cs="Calibri"/>
        </w:rPr>
      </w:pPr>
      <w:r w:rsidRPr="00C70209">
        <w:rPr>
          <w:rFonts w:cs="Calibri"/>
        </w:rPr>
        <w:t>The systematic review and hand-searching process identified no studies that assessed the safety and effectiveness of EACA compared with no EACA and reported transfusion incidence in neonatal or paediatrics patients undergoing cardiac surgery.</w:t>
      </w:r>
    </w:p>
    <w:p w14:paraId="6ECE5508" w14:textId="77777777" w:rsidR="00183F9F" w:rsidRPr="00C70209" w:rsidRDefault="00183F9F" w:rsidP="00082182">
      <w:pPr>
        <w:pStyle w:val="BodyText"/>
        <w:rPr>
          <w:rFonts w:cs="Calibri"/>
        </w:rPr>
      </w:pPr>
    </w:p>
    <w:p w14:paraId="7CA0F922" w14:textId="77777777" w:rsidR="00183F9F" w:rsidRPr="00C70209" w:rsidRDefault="00183F9F" w:rsidP="00082182">
      <w:pPr>
        <w:spacing w:after="200" w:line="276" w:lineRule="auto"/>
        <w:rPr>
          <w:rFonts w:cs="Calibri"/>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4682767A" w14:textId="77777777" w:rsidR="00183F9F" w:rsidRPr="00C70209" w:rsidRDefault="00183F9F" w:rsidP="00082182">
      <w:pPr>
        <w:pStyle w:val="Caption"/>
        <w:rPr>
          <w:szCs w:val="21"/>
          <w:lang w:eastAsia="en-GB"/>
        </w:rPr>
      </w:pPr>
      <w:bookmarkStart w:id="805" w:name="_Ref413161800"/>
      <w:bookmarkStart w:id="806" w:name="_Toc427747213"/>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5</w:t>
      </w:r>
      <w:r w:rsidRPr="00C70209">
        <w:fldChar w:fldCharType="end"/>
      </w:r>
      <w:bookmarkEnd w:id="805"/>
      <w:r w:rsidRPr="00C70209">
        <w:tab/>
        <w:t>Neonatal and paediatric</w:t>
      </w:r>
      <w:r w:rsidRPr="00C70209">
        <w:rPr>
          <w:szCs w:val="21"/>
          <w:lang w:eastAsia="en-GB"/>
        </w:rPr>
        <w:t xml:space="preserve"> patients undergoing cardiac surgery: Results for antifibrinolytics versus no antifibrinolytics – transfusion volume and incidence</w:t>
      </w:r>
      <w:bookmarkEnd w:id="80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88"/>
        <w:gridCol w:w="1428"/>
        <w:gridCol w:w="1252"/>
        <w:gridCol w:w="990"/>
        <w:gridCol w:w="1273"/>
        <w:gridCol w:w="1554"/>
        <w:gridCol w:w="1610"/>
        <w:gridCol w:w="33"/>
        <w:gridCol w:w="1481"/>
        <w:gridCol w:w="124"/>
        <w:gridCol w:w="1614"/>
        <w:gridCol w:w="1727"/>
      </w:tblGrid>
      <w:tr w:rsidR="00183F9F" w:rsidRPr="00C70209" w14:paraId="255E7650" w14:textId="77777777" w:rsidTr="00082182">
        <w:trPr>
          <w:tblHeader/>
        </w:trPr>
        <w:tc>
          <w:tcPr>
            <w:tcW w:w="1088" w:type="dxa"/>
            <w:vMerge w:val="restart"/>
            <w:tcBorders>
              <w:top w:val="single" w:sz="4" w:space="0" w:color="000000"/>
              <w:left w:val="single" w:sz="4" w:space="0" w:color="000000"/>
              <w:bottom w:val="nil"/>
              <w:right w:val="single" w:sz="4" w:space="0" w:color="000000"/>
            </w:tcBorders>
            <w:hideMark/>
          </w:tcPr>
          <w:p w14:paraId="1607FA2B"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4B1500E9"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7FD0DACF"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1428" w:type="dxa"/>
            <w:vMerge w:val="restart"/>
            <w:tcBorders>
              <w:top w:val="single" w:sz="4" w:space="0" w:color="000000"/>
              <w:left w:val="single" w:sz="4" w:space="0" w:color="000000"/>
              <w:bottom w:val="nil"/>
              <w:right w:val="single" w:sz="4" w:space="0" w:color="000000"/>
            </w:tcBorders>
            <w:hideMark/>
          </w:tcPr>
          <w:p w14:paraId="0A67342F"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1252" w:type="dxa"/>
            <w:vMerge w:val="restart"/>
            <w:tcBorders>
              <w:top w:val="single" w:sz="4" w:space="0" w:color="000000"/>
              <w:left w:val="single" w:sz="4" w:space="0" w:color="000000"/>
              <w:bottom w:val="nil"/>
              <w:right w:val="single" w:sz="4" w:space="0" w:color="000000"/>
            </w:tcBorders>
            <w:hideMark/>
          </w:tcPr>
          <w:p w14:paraId="3449A1A7"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990" w:type="dxa"/>
            <w:vMerge w:val="restart"/>
            <w:tcBorders>
              <w:top w:val="single" w:sz="4" w:space="0" w:color="000000"/>
              <w:left w:val="single" w:sz="4" w:space="0" w:color="000000"/>
              <w:bottom w:val="nil"/>
              <w:right w:val="single" w:sz="4" w:space="0" w:color="000000"/>
            </w:tcBorders>
            <w:hideMark/>
          </w:tcPr>
          <w:p w14:paraId="07CB4E73"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1D8D4FE5"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1273" w:type="dxa"/>
            <w:vMerge w:val="restart"/>
            <w:tcBorders>
              <w:top w:val="single" w:sz="4" w:space="0" w:color="000000"/>
              <w:left w:val="single" w:sz="4" w:space="0" w:color="000000"/>
              <w:bottom w:val="nil"/>
              <w:right w:val="single" w:sz="4" w:space="0" w:color="000000"/>
            </w:tcBorders>
            <w:hideMark/>
          </w:tcPr>
          <w:p w14:paraId="513ECDEC"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1554" w:type="dxa"/>
            <w:vMerge w:val="restart"/>
            <w:tcBorders>
              <w:top w:val="single" w:sz="4" w:space="0" w:color="000000"/>
              <w:left w:val="single" w:sz="4" w:space="0" w:color="000000"/>
              <w:bottom w:val="nil"/>
              <w:right w:val="single" w:sz="4" w:space="0" w:color="000000"/>
            </w:tcBorders>
            <w:hideMark/>
          </w:tcPr>
          <w:p w14:paraId="716EA661"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6589" w:type="dxa"/>
            <w:gridSpan w:val="6"/>
            <w:tcBorders>
              <w:top w:val="single" w:sz="4" w:space="0" w:color="000000"/>
              <w:left w:val="single" w:sz="4" w:space="0" w:color="000000"/>
              <w:bottom w:val="single" w:sz="4" w:space="0" w:color="000000"/>
              <w:right w:val="single" w:sz="4" w:space="0" w:color="000000"/>
            </w:tcBorders>
            <w:hideMark/>
          </w:tcPr>
          <w:p w14:paraId="3CF1DAAA"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6BE7BC53" w14:textId="77777777" w:rsidTr="00082182">
        <w:trPr>
          <w:tblHeader/>
        </w:trPr>
        <w:tc>
          <w:tcPr>
            <w:tcW w:w="1088" w:type="dxa"/>
            <w:vMerge/>
            <w:tcBorders>
              <w:top w:val="single" w:sz="4" w:space="0" w:color="000000"/>
              <w:left w:val="single" w:sz="4" w:space="0" w:color="000000"/>
              <w:bottom w:val="nil"/>
              <w:right w:val="single" w:sz="4" w:space="0" w:color="000000"/>
            </w:tcBorders>
            <w:vAlign w:val="center"/>
            <w:hideMark/>
          </w:tcPr>
          <w:p w14:paraId="33EDAAA3"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1428" w:type="dxa"/>
            <w:vMerge/>
            <w:tcBorders>
              <w:top w:val="single" w:sz="4" w:space="0" w:color="000000"/>
              <w:left w:val="single" w:sz="4" w:space="0" w:color="000000"/>
              <w:bottom w:val="nil"/>
              <w:right w:val="single" w:sz="4" w:space="0" w:color="000000"/>
            </w:tcBorders>
            <w:vAlign w:val="center"/>
            <w:hideMark/>
          </w:tcPr>
          <w:p w14:paraId="3FB8054F"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1252" w:type="dxa"/>
            <w:vMerge/>
            <w:tcBorders>
              <w:top w:val="single" w:sz="4" w:space="0" w:color="000000"/>
              <w:left w:val="single" w:sz="4" w:space="0" w:color="000000"/>
              <w:bottom w:val="nil"/>
              <w:right w:val="single" w:sz="4" w:space="0" w:color="000000"/>
            </w:tcBorders>
            <w:vAlign w:val="center"/>
            <w:hideMark/>
          </w:tcPr>
          <w:p w14:paraId="11B0763A"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990" w:type="dxa"/>
            <w:vMerge/>
            <w:tcBorders>
              <w:top w:val="single" w:sz="4" w:space="0" w:color="000000"/>
              <w:left w:val="single" w:sz="4" w:space="0" w:color="000000"/>
              <w:bottom w:val="nil"/>
              <w:right w:val="single" w:sz="4" w:space="0" w:color="000000"/>
            </w:tcBorders>
            <w:vAlign w:val="center"/>
            <w:hideMark/>
          </w:tcPr>
          <w:p w14:paraId="39B45055"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1273" w:type="dxa"/>
            <w:vMerge/>
            <w:tcBorders>
              <w:top w:val="single" w:sz="4" w:space="0" w:color="000000"/>
              <w:left w:val="single" w:sz="4" w:space="0" w:color="000000"/>
              <w:bottom w:val="nil"/>
              <w:right w:val="single" w:sz="4" w:space="0" w:color="000000"/>
            </w:tcBorders>
            <w:vAlign w:val="center"/>
            <w:hideMark/>
          </w:tcPr>
          <w:p w14:paraId="557AAEBC"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1554" w:type="dxa"/>
            <w:vMerge/>
            <w:tcBorders>
              <w:top w:val="single" w:sz="4" w:space="0" w:color="000000"/>
              <w:left w:val="single" w:sz="4" w:space="0" w:color="000000"/>
              <w:bottom w:val="nil"/>
              <w:right w:val="single" w:sz="4" w:space="0" w:color="000000"/>
            </w:tcBorders>
            <w:vAlign w:val="center"/>
            <w:hideMark/>
          </w:tcPr>
          <w:p w14:paraId="5E8E44AD"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1610" w:type="dxa"/>
            <w:tcBorders>
              <w:top w:val="single" w:sz="4" w:space="0" w:color="000000"/>
              <w:left w:val="single" w:sz="4" w:space="0" w:color="000000"/>
              <w:bottom w:val="nil"/>
              <w:right w:val="single" w:sz="4" w:space="0" w:color="000000"/>
            </w:tcBorders>
            <w:hideMark/>
          </w:tcPr>
          <w:p w14:paraId="12ED8DA6"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3E5FC2E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7AC47765"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p w14:paraId="5E256456" w14:textId="77777777" w:rsidR="00183F9F" w:rsidRPr="00C70209" w:rsidRDefault="00183F9F" w:rsidP="00082182">
            <w:pPr>
              <w:pStyle w:val="TableH2"/>
              <w:rPr>
                <w:rFonts w:eastAsia="Arial Unicode MS"/>
                <w:lang w:eastAsia="ja-JP"/>
              </w:rPr>
            </w:pPr>
            <w:r w:rsidRPr="00C70209">
              <w:rPr>
                <w:rFonts w:eastAsia="Arial Unicode MS"/>
                <w:lang w:eastAsia="ja-JP"/>
              </w:rPr>
              <w:t>Median (IQR)</w:t>
            </w:r>
          </w:p>
        </w:tc>
        <w:tc>
          <w:tcPr>
            <w:tcW w:w="1638" w:type="dxa"/>
            <w:gridSpan w:val="3"/>
            <w:tcBorders>
              <w:top w:val="single" w:sz="4" w:space="0" w:color="000000"/>
              <w:left w:val="single" w:sz="4" w:space="0" w:color="000000"/>
              <w:bottom w:val="nil"/>
              <w:right w:val="single" w:sz="4" w:space="0" w:color="000000"/>
            </w:tcBorders>
            <w:hideMark/>
          </w:tcPr>
          <w:p w14:paraId="5B8720D1"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6A02C92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07EB5468"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p w14:paraId="6A11C397" w14:textId="77777777" w:rsidR="00183F9F" w:rsidRPr="00C70209" w:rsidRDefault="00183F9F" w:rsidP="00082182">
            <w:pPr>
              <w:pStyle w:val="TableH2"/>
              <w:rPr>
                <w:rFonts w:eastAsia="Arial Unicode MS"/>
                <w:lang w:eastAsia="ja-JP"/>
              </w:rPr>
            </w:pPr>
            <w:r w:rsidRPr="00C70209">
              <w:rPr>
                <w:rFonts w:eastAsia="Arial Unicode MS"/>
                <w:lang w:eastAsia="ja-JP"/>
              </w:rPr>
              <w:t>Median (IQR)</w:t>
            </w:r>
          </w:p>
        </w:tc>
        <w:tc>
          <w:tcPr>
            <w:tcW w:w="1614" w:type="dxa"/>
            <w:tcBorders>
              <w:top w:val="single" w:sz="4" w:space="0" w:color="000000"/>
              <w:left w:val="single" w:sz="4" w:space="0" w:color="000000"/>
              <w:bottom w:val="nil"/>
              <w:right w:val="single" w:sz="4" w:space="0" w:color="000000"/>
            </w:tcBorders>
            <w:hideMark/>
          </w:tcPr>
          <w:p w14:paraId="46895F55"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1727" w:type="dxa"/>
            <w:tcBorders>
              <w:top w:val="single" w:sz="4" w:space="0" w:color="000000"/>
              <w:left w:val="single" w:sz="4" w:space="0" w:color="000000"/>
              <w:bottom w:val="nil"/>
              <w:right w:val="single" w:sz="4" w:space="0" w:color="000000"/>
            </w:tcBorders>
            <w:hideMark/>
          </w:tcPr>
          <w:p w14:paraId="1F1B13CD"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6CD363BB" w14:textId="40396D23"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04A5E8FC"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486412AC" w14:textId="77777777" w:rsidTr="00082182">
        <w:tc>
          <w:tcPr>
            <w:tcW w:w="14174" w:type="dxa"/>
            <w:gridSpan w:val="12"/>
            <w:tcBorders>
              <w:top w:val="single" w:sz="4" w:space="0" w:color="000000"/>
              <w:left w:val="single" w:sz="4" w:space="0" w:color="000000"/>
              <w:bottom w:val="single" w:sz="4" w:space="0" w:color="auto"/>
              <w:right w:val="single" w:sz="4" w:space="0" w:color="000000"/>
            </w:tcBorders>
            <w:shd w:val="clear" w:color="auto" w:fill="000000"/>
            <w:hideMark/>
          </w:tcPr>
          <w:p w14:paraId="34309F82"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58113718" w14:textId="77777777" w:rsidTr="00082182">
        <w:tc>
          <w:tcPr>
            <w:tcW w:w="14174" w:type="dxa"/>
            <w:gridSpan w:val="12"/>
            <w:tcBorders>
              <w:top w:val="single" w:sz="4" w:space="0" w:color="auto"/>
              <w:left w:val="single" w:sz="4" w:space="0" w:color="auto"/>
              <w:bottom w:val="single" w:sz="4" w:space="0" w:color="auto"/>
              <w:right w:val="single" w:sz="4" w:space="0" w:color="auto"/>
            </w:tcBorders>
            <w:shd w:val="clear" w:color="auto" w:fill="auto"/>
          </w:tcPr>
          <w:p w14:paraId="422D1F29" w14:textId="77777777" w:rsidR="00183F9F" w:rsidRPr="00C70209" w:rsidRDefault="00183F9F" w:rsidP="00082182">
            <w:pPr>
              <w:pStyle w:val="TableH3"/>
              <w:rPr>
                <w:rFonts w:eastAsia="Arial Unicode MS"/>
                <w:lang w:eastAsia="ja-JP"/>
              </w:rPr>
            </w:pPr>
            <w:r w:rsidRPr="00C70209">
              <w:rPr>
                <w:rFonts w:eastAsia="Arial Unicode MS"/>
                <w:lang w:eastAsia="ja-JP"/>
              </w:rPr>
              <w:t xml:space="preserve">Transfusion </w:t>
            </w:r>
            <w:r w:rsidRPr="00C70209">
              <w:rPr>
                <w:rFonts w:eastAsia="Arial Unicode MS"/>
              </w:rPr>
              <w:t>volume</w:t>
            </w:r>
          </w:p>
        </w:tc>
      </w:tr>
      <w:tr w:rsidR="00183F9F" w:rsidRPr="00C70209" w14:paraId="33ECD60C" w14:textId="77777777" w:rsidTr="00082182">
        <w:tc>
          <w:tcPr>
            <w:tcW w:w="1088" w:type="dxa"/>
            <w:tcBorders>
              <w:top w:val="single" w:sz="4" w:space="0" w:color="auto"/>
              <w:left w:val="single" w:sz="4" w:space="0" w:color="000000"/>
              <w:right w:val="single" w:sz="4" w:space="0" w:color="000000"/>
            </w:tcBorders>
            <w:hideMark/>
          </w:tcPr>
          <w:p w14:paraId="277B6D56" w14:textId="7B586C66" w:rsidR="00183F9F" w:rsidRPr="00C70209" w:rsidRDefault="00183F9F" w:rsidP="00082182">
            <w:pPr>
              <w:pStyle w:val="Tabletext-evidencematrix"/>
            </w:pPr>
            <w:r w:rsidRPr="00C70209">
              <w:t>Arnold 2006</w:t>
            </w:r>
            <w:r w:rsidRPr="00C70209">
              <w:rPr>
                <w:vertAlign w:val="superscript"/>
              </w:rPr>
              <w:t>c</w:t>
            </w:r>
            <w:r w:rsidRPr="00C70209">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 </w:instrText>
            </w:r>
            <w:r w:rsidR="000E261C">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8</w:t>
            </w:r>
            <w:r w:rsidRPr="00C70209">
              <w:fldChar w:fldCharType="end"/>
            </w:r>
          </w:p>
          <w:p w14:paraId="451E3902" w14:textId="77777777" w:rsidR="00183F9F" w:rsidRPr="00C70209" w:rsidRDefault="00183F9F" w:rsidP="00082182">
            <w:pPr>
              <w:pStyle w:val="Tabletext-evidencematrix"/>
            </w:pPr>
            <w:r w:rsidRPr="00C70209">
              <w:t>Level I</w:t>
            </w:r>
          </w:p>
          <w:p w14:paraId="337DE77B" w14:textId="77777777" w:rsidR="00183F9F" w:rsidRPr="00C70209" w:rsidRDefault="00183F9F" w:rsidP="00082182">
            <w:pPr>
              <w:pStyle w:val="Tabletext-evidencematrix"/>
            </w:pPr>
            <w:r w:rsidRPr="00C70209">
              <w:rPr>
                <w:i/>
              </w:rPr>
              <w:t>Good</w:t>
            </w:r>
          </w:p>
        </w:tc>
        <w:tc>
          <w:tcPr>
            <w:tcW w:w="1428" w:type="dxa"/>
            <w:tcBorders>
              <w:top w:val="single" w:sz="4" w:space="0" w:color="auto"/>
              <w:left w:val="single" w:sz="4" w:space="0" w:color="000000"/>
              <w:bottom w:val="single" w:sz="4" w:space="0" w:color="000000"/>
              <w:right w:val="single" w:sz="4" w:space="0" w:color="000000"/>
            </w:tcBorders>
            <w:hideMark/>
          </w:tcPr>
          <w:p w14:paraId="002626CA" w14:textId="69A5D65A" w:rsidR="00183F9F" w:rsidRPr="00C70209" w:rsidRDefault="00183F9F" w:rsidP="00082182">
            <w:pPr>
              <w:pStyle w:val="Tabletext-evidencematrix"/>
            </w:pPr>
            <w:r w:rsidRPr="00C70209">
              <w:t>6 trials</w:t>
            </w:r>
            <w:r w:rsidRPr="00C70209">
              <w:rPr>
                <w:vertAlign w:val="superscript"/>
              </w:rPr>
              <w:t>d</w:t>
            </w:r>
            <w:r w:rsidRPr="00C70209">
              <w:t xml:space="preserve"> (Boldt 1993 a,</w:t>
            </w:r>
            <w:r w:rsidRPr="00C70209">
              <w:fldChar w:fldCharType="begin">
                <w:fldData xml:space="preserve">PEVuZE5vdGU+PENpdGU+PEF1dGhvcj5Cb2xkdDwvQXV0aG9yPjxZZWFyPjE5OTNhPC9ZZWFyPjxS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</w:fldData>
              </w:fldChar>
            </w:r>
            <w:r w:rsidR="000E261C">
              <w:instrText xml:space="preserve"> ADDIN EN.CITE </w:instrText>
            </w:r>
            <w:r w:rsidR="000E261C">
              <w:fldChar w:fldCharType="begin">
                <w:fldData xml:space="preserve">PEVuZE5vdGU+PENpdGU+PEF1dGhvcj5Cb2xkdDwvQXV0aG9yPjxZZWFyPjE5OTNhPC9ZZWFyPjxS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4</w:t>
            </w:r>
            <w:r w:rsidRPr="00C70209">
              <w:fldChar w:fldCharType="end"/>
            </w:r>
            <w:r w:rsidRPr="00C70209">
              <w:t xml:space="preserve"> Chauhan 2000,</w:t>
            </w:r>
            <w:r w:rsidRPr="00C70209">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 </w:instrText>
            </w:r>
            <w:r w:rsidR="000E261C">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6</w:t>
            </w:r>
            <w:r w:rsidRPr="00C70209">
              <w:fldChar w:fldCharType="end"/>
            </w:r>
            <w:r w:rsidRPr="00C70209">
              <w:t xml:space="preserve"> Davies 1997,</w:t>
            </w:r>
            <w:r w:rsidRPr="00C70209">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 </w:instrText>
            </w:r>
            <w:r w:rsidR="000E261C">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0</w:t>
            </w:r>
            <w:r w:rsidRPr="00C70209">
              <w:fldChar w:fldCharType="end"/>
            </w:r>
            <w:r w:rsidRPr="00C70209">
              <w:t xml:space="preserve"> D’Errico 1996,</w:t>
            </w:r>
            <w:r w:rsidRPr="00C70209">
              <w:fldChar w:fldCharType="begin"/>
            </w:r>
            <w:r w:rsidR="000E261C">
              <w:instrText xml:space="preserve"> ADDIN EN.CITE &lt;EndNote&gt;&lt;Cite&gt;&lt;Author&gt;D&amp;apos;Errico&lt;/Author&gt;&lt;Year&gt;1996&lt;/Year&gt;&lt;RecNum&gt;861&lt;/RecNum&gt;&lt;DisplayText&gt;&lt;style face="superscript"&gt;371&lt;/style&gt;&lt;/DisplayText&gt;&lt;record&gt;&lt;rec-number&gt;861&lt;/rec-number&gt;&lt;foreign-keys&gt;&lt;key app="EN" db-id="9edve2wadsavt5ewavaxtda4f2tavzvts9ee" timestamp="1435036188"&gt;861&lt;/key&gt;&lt;/foreign-keys&gt;&lt;ref-type name="Generic"&gt;13&lt;/ref-type&gt;&lt;contributors&gt;&lt;authors&gt;&lt;author&gt;D&amp;apos;Errico, C. C.&lt;/author&gt;&lt;author&gt;Shayevitz, J. R.&lt;/author&gt;&lt;author&gt;Martindale, S. J.&lt;/author&gt;&lt;author&gt;et al.,&lt;/author&gt;&lt;/authors&gt;&lt;/contributors&gt;&lt;titles&gt;&lt;title&gt;The efficacy and cost of aprotinin in children undergoing reoperative open heart surgery&lt;/title&gt;&lt;/titles&gt;&lt;pages&gt;1193–1199&lt;/pages&gt;&lt;volume&gt;83&lt;/volume&gt;&lt;reprint-edition&gt;NOT IN FILE&lt;/reprint-edition&gt;&lt;keywords&gt;&lt;keyword&gt;cost&lt;/keyword&gt;&lt;keyword&gt;aprotinin&lt;/keyword&gt;&lt;keyword&gt;heart&lt;/keyword&gt;&lt;/keywords&gt;&lt;dates&gt;&lt;year&gt;1996&lt;/year&gt;&lt;/dates&gt;&lt;urls&gt;&lt;/urls&gt;&lt;/record&gt;&lt;/Cite&gt;&lt;/EndNote&gt;</w:instrText>
            </w:r>
            <w:r w:rsidRPr="00C70209">
              <w:fldChar w:fldCharType="separate"/>
            </w:r>
            <w:r w:rsidR="000E261C" w:rsidRPr="000E261C">
              <w:rPr>
                <w:noProof/>
                <w:vertAlign w:val="superscript"/>
              </w:rPr>
              <w:t>371</w:t>
            </w:r>
            <w:r w:rsidRPr="00C70209">
              <w:fldChar w:fldCharType="end"/>
            </w:r>
            <w:r w:rsidRPr="00C70209">
              <w:t xml:space="preserve"> Herynkopf 1994,</w:t>
            </w:r>
            <w:r w:rsidRPr="00C70209">
              <w:fldChar w:fldCharType="begin"/>
            </w:r>
            <w:r w:rsidR="000E261C">
              <w:instrText xml:space="preserve"> ADDIN EN.CITE &lt;EndNote&gt;&lt;Cite&gt;&lt;Author&gt;Herynkopf&lt;/Author&gt;&lt;Year&gt;1994&lt;/Year&gt;&lt;RecNum&gt;883&lt;/RecNum&gt;&lt;DisplayText&gt;&lt;style face="superscript"&gt;374&lt;/style&gt;&lt;/DisplayText&gt;&lt;record&gt;&lt;rec-number&gt;883&lt;/rec-number&gt;&lt;foreign-keys&gt;&lt;key app="EN" db-id="9edve2wadsavt5ewavaxtda4f2tavzvts9ee" timestamp="1435036188"&gt;883&lt;/key&gt;&lt;/foreign-keys&gt;&lt;ref-type name="Generic"&gt;13&lt;/ref-type&gt;&lt;contributors&gt;&lt;authors&gt;&lt;author&gt;Herynkopf, F.&lt;/author&gt;&lt;author&gt;Lucchese, F.&lt;/author&gt;&lt;author&gt;Pereira, E.&lt;/author&gt;&lt;author&gt;et al.,&lt;/author&gt;&lt;/authors&gt;&lt;/contributors&gt;&lt;titles&gt;&lt;title&gt;Aprotinin in children undergoing correction of congenital heart defects: a double-blind pilot study&lt;/title&gt;&lt;/titles&gt;&lt;pages&gt;517–521&lt;/pages&gt;&lt;volume&gt;108&lt;/volume&gt;&lt;reprint-edition&gt;NOT IN FILE&lt;/reprint-edition&gt;&lt;keywords&gt;&lt;keyword&gt;aprotinin&lt;/keyword&gt;&lt;keyword&gt;heart&lt;/keyword&gt;&lt;/keywords&gt;&lt;dates&gt;&lt;year&gt;1994&lt;/year&gt;&lt;/dates&gt;&lt;urls&gt;&lt;/urls&gt;&lt;/record&gt;&lt;/Cite&gt;&lt;/EndNote&gt;</w:instrText>
            </w:r>
            <w:r w:rsidRPr="00C70209">
              <w:fldChar w:fldCharType="separate"/>
            </w:r>
            <w:r w:rsidR="000E261C" w:rsidRPr="000E261C">
              <w:rPr>
                <w:noProof/>
                <w:vertAlign w:val="superscript"/>
              </w:rPr>
              <w:t>374</w:t>
            </w:r>
            <w:r w:rsidRPr="00C70209">
              <w:fldChar w:fldCharType="end"/>
            </w:r>
            <w:r w:rsidRPr="00C70209">
              <w:t xml:space="preserve"> Seghaye 1996</w:t>
            </w:r>
            <w:r w:rsidRPr="00C70209">
              <w:fldChar w:fldCharType="begin">
                <w:fldData xml:space="preserve">PEVuZE5vdGU+PENpdGU+PEF1dGhvcj5TZWdoYXllPC9BdXRob3I+PFllYXI+MTk5NjwvWWVhcj48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</w:fldData>
              </w:fldChar>
            </w:r>
            <w:r w:rsidR="000E261C">
              <w:instrText xml:space="preserve"> ADDIN EN.CITE </w:instrText>
            </w:r>
            <w:r w:rsidR="000E261C">
              <w:fldChar w:fldCharType="begin">
                <w:fldData xml:space="preserve">PEVuZE5vdGU+PENpdGU+PEF1dGhvcj5TZWdoYXllPC9BdXRob3I+PFllYXI+MTk5NjwvWWVhcj48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80</w:t>
            </w:r>
            <w:r w:rsidRPr="00C70209">
              <w:fldChar w:fldCharType="end"/>
            </w:r>
            <w:r w:rsidRPr="00C70209">
              <w:t>)</w:t>
            </w:r>
          </w:p>
          <w:p w14:paraId="52AAC356" w14:textId="77777777" w:rsidR="00183F9F" w:rsidRPr="00C70209" w:rsidRDefault="00183F9F" w:rsidP="00082182">
            <w:pPr>
              <w:pStyle w:val="Tabletext-evidencematrix"/>
            </w:pPr>
            <w:r w:rsidRPr="00C70209">
              <w:t>N=404</w:t>
            </w:r>
          </w:p>
        </w:tc>
        <w:tc>
          <w:tcPr>
            <w:tcW w:w="1252" w:type="dxa"/>
            <w:tcBorders>
              <w:top w:val="single" w:sz="4" w:space="0" w:color="auto"/>
              <w:left w:val="single" w:sz="4" w:space="0" w:color="000000"/>
              <w:right w:val="single" w:sz="4" w:space="0" w:color="000000"/>
            </w:tcBorders>
            <w:hideMark/>
          </w:tcPr>
          <w:p w14:paraId="7C149DAC" w14:textId="77777777" w:rsidR="00183F9F" w:rsidRPr="00C70209" w:rsidRDefault="00183F9F" w:rsidP="00082182">
            <w:pPr>
              <w:pStyle w:val="Tabletext-evidencematrix"/>
            </w:pPr>
            <w:r w:rsidRPr="00C70209">
              <w:t>Paediatric patients aged &lt;18 years with CHD undergoing open-heart surgery with CPB</w:t>
            </w:r>
          </w:p>
        </w:tc>
        <w:tc>
          <w:tcPr>
            <w:tcW w:w="990" w:type="dxa"/>
            <w:tcBorders>
              <w:top w:val="single" w:sz="4" w:space="0" w:color="auto"/>
              <w:left w:val="single" w:sz="4" w:space="0" w:color="000000"/>
              <w:right w:val="single" w:sz="4" w:space="0" w:color="000000"/>
            </w:tcBorders>
            <w:hideMark/>
          </w:tcPr>
          <w:p w14:paraId="3DF1B922" w14:textId="77777777" w:rsidR="00183F9F" w:rsidRPr="00C70209" w:rsidRDefault="00183F9F" w:rsidP="00082182">
            <w:pPr>
              <w:pStyle w:val="Tabletext-evidencematrix"/>
            </w:pPr>
            <w:r w:rsidRPr="00C70209">
              <w:t>NR</w:t>
            </w:r>
          </w:p>
        </w:tc>
        <w:tc>
          <w:tcPr>
            <w:tcW w:w="1273" w:type="dxa"/>
            <w:tcBorders>
              <w:top w:val="single" w:sz="4" w:space="0" w:color="auto"/>
              <w:left w:val="single" w:sz="4" w:space="0" w:color="000000"/>
              <w:right w:val="single" w:sz="4" w:space="0" w:color="000000"/>
            </w:tcBorders>
            <w:hideMark/>
          </w:tcPr>
          <w:p w14:paraId="7D582BAF" w14:textId="77777777" w:rsidR="00183F9F" w:rsidRPr="00C70209" w:rsidRDefault="00183F9F" w:rsidP="00082182">
            <w:pPr>
              <w:pStyle w:val="Tabletext-evidencematrix"/>
            </w:pPr>
            <w:r w:rsidRPr="00C70209">
              <w:t>IV aprotinin versus placebo</w:t>
            </w:r>
          </w:p>
        </w:tc>
        <w:tc>
          <w:tcPr>
            <w:tcW w:w="1554" w:type="dxa"/>
            <w:tcBorders>
              <w:top w:val="single" w:sz="4" w:space="0" w:color="auto"/>
              <w:left w:val="single" w:sz="4" w:space="0" w:color="000000"/>
              <w:bottom w:val="single" w:sz="4" w:space="0" w:color="000000"/>
              <w:right w:val="single" w:sz="4" w:space="0" w:color="000000"/>
            </w:tcBorders>
            <w:hideMark/>
          </w:tcPr>
          <w:p w14:paraId="3A90CCB7" w14:textId="77777777" w:rsidR="00183F9F" w:rsidRPr="00C70209" w:rsidRDefault="00183F9F" w:rsidP="00082182">
            <w:pPr>
              <w:pStyle w:val="Tabletext-evidencematrix"/>
            </w:pPr>
            <w:r w:rsidRPr="00C70209">
              <w:t>Volume of blood transfused (mL/kg)</w:t>
            </w:r>
          </w:p>
        </w:tc>
        <w:tc>
          <w:tcPr>
            <w:tcW w:w="1610" w:type="dxa"/>
            <w:tcBorders>
              <w:top w:val="single" w:sz="4" w:space="0" w:color="auto"/>
              <w:left w:val="single" w:sz="4" w:space="0" w:color="000000"/>
              <w:bottom w:val="single" w:sz="4" w:space="0" w:color="000000"/>
              <w:right w:val="single" w:sz="4" w:space="0" w:color="000000"/>
            </w:tcBorders>
            <w:hideMark/>
          </w:tcPr>
          <w:p w14:paraId="600A50EF" w14:textId="77777777" w:rsidR="00183F9F" w:rsidRPr="00C70209" w:rsidRDefault="00183F9F" w:rsidP="00082182">
            <w:pPr>
              <w:pStyle w:val="Tabletext-evidencematrix"/>
            </w:pPr>
            <w:r w:rsidRPr="00C70209">
              <w:t>NR</w:t>
            </w:r>
          </w:p>
        </w:tc>
        <w:tc>
          <w:tcPr>
            <w:tcW w:w="1638" w:type="dxa"/>
            <w:gridSpan w:val="3"/>
            <w:tcBorders>
              <w:top w:val="single" w:sz="4" w:space="0" w:color="auto"/>
              <w:left w:val="single" w:sz="4" w:space="0" w:color="000000"/>
              <w:bottom w:val="single" w:sz="4" w:space="0" w:color="000000"/>
              <w:right w:val="single" w:sz="4" w:space="0" w:color="000000"/>
            </w:tcBorders>
            <w:hideMark/>
          </w:tcPr>
          <w:p w14:paraId="06CFD378" w14:textId="77777777" w:rsidR="00183F9F" w:rsidRPr="00C70209" w:rsidRDefault="00183F9F" w:rsidP="00082182">
            <w:pPr>
              <w:pStyle w:val="Tabletext-evidencematrix"/>
            </w:pPr>
            <w:r w:rsidRPr="00C70209">
              <w:t>NR</w:t>
            </w:r>
          </w:p>
        </w:tc>
        <w:tc>
          <w:tcPr>
            <w:tcW w:w="1614" w:type="dxa"/>
            <w:tcBorders>
              <w:top w:val="single" w:sz="4" w:space="0" w:color="auto"/>
              <w:left w:val="single" w:sz="4" w:space="0" w:color="000000"/>
              <w:bottom w:val="single" w:sz="4" w:space="0" w:color="000000"/>
              <w:right w:val="single" w:sz="4" w:space="0" w:color="000000"/>
            </w:tcBorders>
            <w:hideMark/>
          </w:tcPr>
          <w:p w14:paraId="6DF0529F" w14:textId="77777777" w:rsidR="00183F9F" w:rsidRPr="00C70209" w:rsidRDefault="00183F9F" w:rsidP="00082182">
            <w:pPr>
              <w:pStyle w:val="Tabletext-evidencematrix"/>
            </w:pPr>
            <w:r w:rsidRPr="00C70209">
              <w:t>WMD –8.42 [–19.86, 3.02]</w:t>
            </w:r>
          </w:p>
        </w:tc>
        <w:tc>
          <w:tcPr>
            <w:tcW w:w="1727" w:type="dxa"/>
            <w:tcBorders>
              <w:top w:val="single" w:sz="4" w:space="0" w:color="auto"/>
              <w:left w:val="single" w:sz="4" w:space="0" w:color="000000"/>
              <w:bottom w:val="single" w:sz="4" w:space="0" w:color="000000"/>
              <w:right w:val="single" w:sz="4" w:space="0" w:color="000000"/>
            </w:tcBorders>
            <w:shd w:val="clear" w:color="auto" w:fill="FFFFFF" w:themeFill="background1"/>
            <w:hideMark/>
          </w:tcPr>
          <w:p w14:paraId="379E8829" w14:textId="77777777" w:rsidR="00183F9F" w:rsidRPr="00C70209" w:rsidRDefault="00183F9F" w:rsidP="00082182">
            <w:pPr>
              <w:pStyle w:val="Tabletext-evidencematrix"/>
            </w:pPr>
            <w:r w:rsidRPr="00C70209">
              <w:rPr>
                <w:i/>
              </w:rPr>
              <w:t>No significant difference</w:t>
            </w:r>
          </w:p>
          <w:p w14:paraId="57DA6409" w14:textId="2596C647" w:rsidR="00183F9F" w:rsidRPr="00C70209" w:rsidRDefault="001A475D" w:rsidP="00082182">
            <w:pPr>
              <w:pStyle w:val="Tabletext-evidencematrix"/>
            </w:pPr>
            <w:r w:rsidRPr="001A475D">
              <w:rPr>
                <w:i/>
              </w:rPr>
              <w:t>P = </w:t>
            </w:r>
            <w:r w:rsidR="00183F9F" w:rsidRPr="00C70209">
              <w:t>NR</w:t>
            </w:r>
          </w:p>
          <w:p w14:paraId="703C909F" w14:textId="77777777" w:rsidR="00183F9F" w:rsidRPr="00C70209" w:rsidRDefault="00183F9F" w:rsidP="00082182">
            <w:pPr>
              <w:pStyle w:val="Tabletext-evidencematrix"/>
            </w:pPr>
            <w:r w:rsidRPr="00C70209">
              <w:t>Substantial heterogeneity</w:t>
            </w:r>
          </w:p>
          <w:p w14:paraId="5E851E6B" w14:textId="10F320CF"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96%</w:t>
            </w:r>
          </w:p>
        </w:tc>
      </w:tr>
      <w:tr w:rsidR="00183F9F" w:rsidRPr="00C70209" w14:paraId="4F27BEA5" w14:textId="77777777" w:rsidTr="00082182">
        <w:tc>
          <w:tcPr>
            <w:tcW w:w="1088" w:type="dxa"/>
            <w:vMerge w:val="restart"/>
            <w:tcBorders>
              <w:top w:val="single" w:sz="4" w:space="0" w:color="000000"/>
              <w:left w:val="single" w:sz="4" w:space="0" w:color="000000"/>
              <w:bottom w:val="single" w:sz="4" w:space="0" w:color="000000"/>
              <w:right w:val="single" w:sz="4" w:space="0" w:color="000000"/>
            </w:tcBorders>
            <w:hideMark/>
          </w:tcPr>
          <w:p w14:paraId="1FDC68C5" w14:textId="39CD079A" w:rsidR="00183F9F" w:rsidRPr="00C70209" w:rsidRDefault="00183F9F" w:rsidP="00082182">
            <w:pPr>
              <w:pStyle w:val="Tabletext-evidencematrix"/>
            </w:pPr>
            <w:r w:rsidRPr="00C70209">
              <w:t>Faraoni 2012</w:t>
            </w:r>
            <w:r w:rsidRPr="00C70209">
              <w:rPr>
                <w:vertAlign w:val="superscript"/>
              </w:rPr>
              <w:t>e</w:t>
            </w:r>
            <w:r w:rsidRPr="00C70209">
              <w:fldChar w:fldCharType="begin">
                <w:fldData xml:space="preserve">PEVuZE5vdGU+PENpdGU+PEF1dGhvcj5GYXJhb25pPC9BdXRob3I+PFllYXI+MjAxMjwvWWVhcj48
UmVjTnVtPjg3MDwvUmVjTnVtPjxEaXNwbGF5VGV4dD48c3R5bGUgZmFjZT0ic3VwZXJzY3JpcHQi
PjM1OT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0E261C">
              <w:instrText xml:space="preserve"> ADDIN EN.CITE </w:instrText>
            </w:r>
            <w:r w:rsidR="000E261C">
              <w:fldChar w:fldCharType="begin">
                <w:fldData xml:space="preserve">PEVuZE5vdGU+PENpdGU+PEF1dGhvcj5GYXJhb25pPC9BdXRob3I+PFllYXI+MjAxMjwvWWVhcj48
UmVjTnVtPjg3MDwvUmVjTnVtPjxEaXNwbGF5VGV4dD48c3R5bGUgZmFjZT0ic3VwZXJzY3JpcHQi
PjM1OT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9</w:t>
            </w:r>
            <w:r w:rsidRPr="00C70209">
              <w:fldChar w:fldCharType="end"/>
            </w:r>
          </w:p>
          <w:p w14:paraId="65AC224F" w14:textId="77777777" w:rsidR="00183F9F" w:rsidRPr="00C70209" w:rsidRDefault="00183F9F" w:rsidP="00082182">
            <w:pPr>
              <w:pStyle w:val="Tabletext-evidencematrix"/>
            </w:pPr>
            <w:r w:rsidRPr="00C70209">
              <w:t>Level I</w:t>
            </w:r>
          </w:p>
          <w:p w14:paraId="17AD1B40" w14:textId="77777777" w:rsidR="00183F9F" w:rsidRPr="00C70209" w:rsidRDefault="00183F9F" w:rsidP="00082182">
            <w:pPr>
              <w:pStyle w:val="Tabletext-evidencematrix"/>
            </w:pPr>
            <w:r w:rsidRPr="00C70209">
              <w:rPr>
                <w:i/>
              </w:rPr>
              <w:t>Fair</w:t>
            </w:r>
          </w:p>
        </w:tc>
        <w:tc>
          <w:tcPr>
            <w:tcW w:w="1428" w:type="dxa"/>
            <w:tcBorders>
              <w:top w:val="single" w:sz="4" w:space="0" w:color="000000"/>
              <w:left w:val="single" w:sz="4" w:space="0" w:color="000000"/>
              <w:bottom w:val="single" w:sz="4" w:space="0" w:color="000000"/>
              <w:right w:val="single" w:sz="4" w:space="0" w:color="000000"/>
            </w:tcBorders>
            <w:hideMark/>
          </w:tcPr>
          <w:p w14:paraId="66FB24F7" w14:textId="03096576" w:rsidR="00183F9F" w:rsidRPr="00C70209" w:rsidRDefault="00183F9F" w:rsidP="00082182">
            <w:pPr>
              <w:pStyle w:val="Tabletext-evidencematrix"/>
            </w:pPr>
            <w:r w:rsidRPr="00C70209">
              <w:t>6 trials</w:t>
            </w:r>
            <w:r w:rsidRPr="00C70209">
              <w:rPr>
                <w:vertAlign w:val="superscript"/>
              </w:rPr>
              <w:t>f</w:t>
            </w:r>
            <w:r w:rsidRPr="00C70209">
              <w:t xml:space="preserve"> (Bulutcu 2005,</w:t>
            </w:r>
            <w:r w:rsidRPr="00C70209">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 </w:instrText>
            </w:r>
            <w:r w:rsidR="000E261C">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5</w:t>
            </w:r>
            <w:r w:rsidRPr="00C70209">
              <w:fldChar w:fldCharType="end"/>
            </w:r>
            <w:r w:rsidRPr="00C70209">
              <w:t xml:space="preserve"> Chauhan 2003,</w:t>
            </w:r>
            <w:r w:rsidRPr="00C70209">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 </w:instrText>
            </w:r>
            <w:r w:rsidR="000E261C">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7</w:t>
            </w:r>
            <w:r w:rsidRPr="00C70209">
              <w:fldChar w:fldCharType="end"/>
            </w:r>
            <w:r w:rsidRPr="00C70209">
              <w:t xml:space="preserve"> Chauhan 2004 a,</w:t>
            </w:r>
            <w:r w:rsidRPr="00C70209">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 </w:instrText>
            </w:r>
            <w:r w:rsidR="000E261C">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8</w:t>
            </w:r>
            <w:r w:rsidRPr="00C70209">
              <w:fldChar w:fldCharType="end"/>
            </w:r>
            <w:r w:rsidRPr="00C70209">
              <w:t xml:space="preserve"> Chauhan 2004b,</w:t>
            </w:r>
            <w:r w:rsidRPr="00C70209">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 </w:instrText>
            </w:r>
            <w:r w:rsidR="000E261C">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9</w:t>
            </w:r>
            <w:r w:rsidRPr="00C70209">
              <w:fldChar w:fldCharType="end"/>
            </w:r>
            <w:r w:rsidRPr="00C70209">
              <w:t xml:space="preserve"> Reid 1997,</w:t>
            </w:r>
            <w:r w:rsidRPr="00C70209">
              <w:fldChar w:fldCharType="begin">
                <w:fldData xml:space="preserve">PEVuZE5vdGU+PENpdGU+PEF1dGhvcj5SZWlkPC9BdXRob3I+PFllYXI+MTk5NzwvWWVhcj48UmVj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==
</w:fldData>
              </w:fldChar>
            </w:r>
            <w:r w:rsidR="000E261C">
              <w:instrText xml:space="preserve"> ADDIN EN.CITE </w:instrText>
            </w:r>
            <w:r w:rsidR="000E261C">
              <w:fldChar w:fldCharType="begin">
                <w:fldData xml:space="preserve">PEVuZE5vdGU+PENpdGU+PEF1dGhvcj5SZWlkPC9BdXRob3I+PFllYXI+MTk5NzwvWWVhcj48UmVj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9</w:t>
            </w:r>
            <w:r w:rsidRPr="00C70209">
              <w:fldChar w:fldCharType="end"/>
            </w:r>
            <w:r w:rsidRPr="00C70209">
              <w:t xml:space="preserve"> Shimizu 2011</w:t>
            </w:r>
            <w:r w:rsidRPr="00C70209">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 </w:instrText>
            </w:r>
            <w:r w:rsidR="000E261C">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81</w:t>
            </w:r>
            <w:r w:rsidRPr="00C70209">
              <w:fldChar w:fldCharType="end"/>
            </w:r>
            <w:r w:rsidRPr="00C70209">
              <w:t>)</w:t>
            </w:r>
          </w:p>
          <w:p w14:paraId="4BC5F2D8" w14:textId="77777777" w:rsidR="00183F9F" w:rsidRPr="00C70209" w:rsidRDefault="00183F9F" w:rsidP="00082182">
            <w:pPr>
              <w:pStyle w:val="Tabletext-evidencematrix"/>
            </w:pPr>
            <w:r w:rsidRPr="00C70209">
              <w:t>N=710</w:t>
            </w:r>
          </w:p>
        </w:tc>
        <w:tc>
          <w:tcPr>
            <w:tcW w:w="1252" w:type="dxa"/>
            <w:vMerge w:val="restart"/>
            <w:tcBorders>
              <w:top w:val="single" w:sz="4" w:space="0" w:color="000000"/>
              <w:left w:val="single" w:sz="4" w:space="0" w:color="000000"/>
              <w:bottom w:val="single" w:sz="4" w:space="0" w:color="000000"/>
              <w:right w:val="single" w:sz="4" w:space="0" w:color="000000"/>
            </w:tcBorders>
            <w:hideMark/>
          </w:tcPr>
          <w:p w14:paraId="04021D84" w14:textId="77777777" w:rsidR="00183F9F" w:rsidRPr="00C70209" w:rsidRDefault="00183F9F" w:rsidP="00082182">
            <w:pPr>
              <w:pStyle w:val="Tabletext-evidencematrix"/>
            </w:pPr>
            <w:r w:rsidRPr="00C70209">
              <w:t>Paediatric patients aged &lt;18 years undergoing cardiac surgery</w:t>
            </w:r>
          </w:p>
        </w:tc>
        <w:tc>
          <w:tcPr>
            <w:tcW w:w="990" w:type="dxa"/>
            <w:tcBorders>
              <w:top w:val="single" w:sz="4" w:space="0" w:color="000000"/>
              <w:left w:val="single" w:sz="4" w:space="0" w:color="000000"/>
              <w:bottom w:val="single" w:sz="4" w:space="0" w:color="000000"/>
              <w:right w:val="single" w:sz="4" w:space="0" w:color="000000"/>
            </w:tcBorders>
            <w:hideMark/>
          </w:tcPr>
          <w:p w14:paraId="60330AA5" w14:textId="77777777" w:rsidR="00183F9F" w:rsidRPr="00C70209" w:rsidRDefault="00183F9F" w:rsidP="00082182">
            <w:pPr>
              <w:pStyle w:val="Tabletext-evidencematrix"/>
            </w:pPr>
            <w:r w:rsidRPr="00C70209">
              <w:t>India, Turkey, USA or NR</w:t>
            </w:r>
          </w:p>
        </w:tc>
        <w:tc>
          <w:tcPr>
            <w:tcW w:w="1273" w:type="dxa"/>
            <w:vMerge w:val="restart"/>
            <w:tcBorders>
              <w:top w:val="single" w:sz="4" w:space="0" w:color="000000"/>
              <w:left w:val="single" w:sz="4" w:space="0" w:color="000000"/>
              <w:bottom w:val="single" w:sz="4" w:space="0" w:color="000000"/>
              <w:right w:val="single" w:sz="4" w:space="0" w:color="000000"/>
            </w:tcBorders>
            <w:hideMark/>
          </w:tcPr>
          <w:p w14:paraId="212C56E7" w14:textId="77777777" w:rsidR="00183F9F" w:rsidRPr="00C70209" w:rsidRDefault="00183F9F" w:rsidP="00082182">
            <w:pPr>
              <w:pStyle w:val="Tabletext-evidencematrix"/>
            </w:pPr>
            <w:r w:rsidRPr="00C70209">
              <w:t>TXA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3D0E922B" w14:textId="77777777" w:rsidR="00183F9F" w:rsidRPr="00C70209" w:rsidRDefault="00183F9F" w:rsidP="00082182">
            <w:pPr>
              <w:pStyle w:val="Tabletext-evidencematrix"/>
            </w:pPr>
            <w:r w:rsidRPr="00C70209">
              <w:t>24 hr postoperative RBC transfusion volume (mL/kg)</w:t>
            </w:r>
          </w:p>
        </w:tc>
        <w:tc>
          <w:tcPr>
            <w:tcW w:w="1610" w:type="dxa"/>
            <w:tcBorders>
              <w:top w:val="single" w:sz="4" w:space="0" w:color="000000"/>
              <w:left w:val="single" w:sz="4" w:space="0" w:color="000000"/>
              <w:bottom w:val="single" w:sz="4" w:space="0" w:color="000000"/>
              <w:right w:val="single" w:sz="4" w:space="0" w:color="000000"/>
            </w:tcBorders>
            <w:hideMark/>
          </w:tcPr>
          <w:p w14:paraId="730A4293" w14:textId="77777777" w:rsidR="00183F9F" w:rsidRPr="00C70209" w:rsidRDefault="00183F9F" w:rsidP="00082182">
            <w:pPr>
              <w:pStyle w:val="Tabletext-evidencematrix"/>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6BA90220"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4DC38839" w14:textId="77777777" w:rsidR="00183F9F" w:rsidRPr="00C70209" w:rsidRDefault="00183F9F" w:rsidP="00082182">
            <w:pPr>
              <w:pStyle w:val="Tabletext-evidencematrix"/>
              <w:rPr>
                <w:vertAlign w:val="superscript"/>
              </w:rPr>
            </w:pPr>
            <w:r w:rsidRPr="00C70209">
              <w:t>MD –6.38 [–8.28, –4.47]</w:t>
            </w:r>
            <w:r w:rsidRPr="00C70209">
              <w:rPr>
                <w:vertAlign w:val="superscript"/>
              </w:rPr>
              <w:t>e</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14DE39F" w14:textId="77777777" w:rsidR="00183F9F" w:rsidRPr="00C70209" w:rsidRDefault="00183F9F" w:rsidP="00082182">
            <w:pPr>
              <w:pStyle w:val="Tabletext-evidencematrix"/>
              <w:rPr>
                <w:i/>
              </w:rPr>
            </w:pPr>
            <w:r w:rsidRPr="00C70209">
              <w:rPr>
                <w:i/>
              </w:rPr>
              <w:t>Favours TXA</w:t>
            </w:r>
          </w:p>
          <w:p w14:paraId="042240B4" w14:textId="6D4964BD" w:rsidR="00183F9F" w:rsidRPr="00C70209" w:rsidRDefault="001A475D" w:rsidP="00082182">
            <w:pPr>
              <w:pStyle w:val="Tabletext-evidencematrix"/>
            </w:pPr>
            <w:r w:rsidRPr="001A475D">
              <w:rPr>
                <w:i/>
              </w:rPr>
              <w:t>P &lt; </w:t>
            </w:r>
            <w:r w:rsidR="00183F9F" w:rsidRPr="00C70209">
              <w:t>0.00001</w:t>
            </w:r>
          </w:p>
          <w:p w14:paraId="3118E91F" w14:textId="77777777" w:rsidR="00183F9F" w:rsidRPr="00C70209" w:rsidRDefault="00183F9F" w:rsidP="00082182">
            <w:pPr>
              <w:pStyle w:val="Tabletext-evidencematrix"/>
            </w:pPr>
            <w:r w:rsidRPr="00C70209">
              <w:t>No significant heterogeneity</w:t>
            </w:r>
          </w:p>
          <w:p w14:paraId="23B418CA" w14:textId="2691A2DD"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6BF2ACAE"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42C9A1CC" w14:textId="77777777" w:rsidR="00183F9F" w:rsidRPr="00C70209" w:rsidRDefault="00183F9F" w:rsidP="00082182">
            <w:pPr>
              <w:pStyle w:val="Tabletext-evidencematrix"/>
            </w:pPr>
          </w:p>
        </w:tc>
        <w:tc>
          <w:tcPr>
            <w:tcW w:w="1428" w:type="dxa"/>
            <w:tcBorders>
              <w:top w:val="single" w:sz="4" w:space="0" w:color="000000"/>
              <w:left w:val="single" w:sz="4" w:space="0" w:color="000000"/>
              <w:bottom w:val="single" w:sz="4" w:space="0" w:color="000000"/>
              <w:right w:val="single" w:sz="4" w:space="0" w:color="000000"/>
            </w:tcBorders>
            <w:hideMark/>
          </w:tcPr>
          <w:p w14:paraId="4C50F17D" w14:textId="2A612E75" w:rsidR="00183F9F" w:rsidRPr="00C70209" w:rsidRDefault="00183F9F" w:rsidP="00082182">
            <w:pPr>
              <w:pStyle w:val="Tabletext-evidencematrix"/>
            </w:pPr>
            <w:r w:rsidRPr="00C70209">
              <w:t>4 trials</w:t>
            </w:r>
            <w:r w:rsidRPr="00C70209">
              <w:rPr>
                <w:vertAlign w:val="superscript"/>
              </w:rPr>
              <w:t>f</w:t>
            </w:r>
            <w:r w:rsidRPr="00C70209">
              <w:t xml:space="preserve"> (Chauhan 2003,</w:t>
            </w:r>
            <w:r w:rsidRPr="00C70209">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 </w:instrText>
            </w:r>
            <w:r w:rsidR="000E261C">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7</w:t>
            </w:r>
            <w:r w:rsidRPr="00C70209">
              <w:fldChar w:fldCharType="end"/>
            </w:r>
            <w:r w:rsidRPr="00C70209">
              <w:t xml:space="preserve"> Chauhan 2004 a,</w:t>
            </w:r>
            <w:r w:rsidRPr="00C70209">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 </w:instrText>
            </w:r>
            <w:r w:rsidR="000E261C">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8</w:t>
            </w:r>
            <w:r w:rsidRPr="00C70209">
              <w:fldChar w:fldCharType="end"/>
            </w:r>
            <w:r w:rsidRPr="00C70209">
              <w:t xml:space="preserve"> Chauhan 2004b,</w:t>
            </w:r>
            <w:r w:rsidRPr="00C70209">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 </w:instrText>
            </w:r>
            <w:r w:rsidR="000E261C">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9</w:t>
            </w:r>
            <w:r w:rsidRPr="00C70209">
              <w:fldChar w:fldCharType="end"/>
            </w:r>
            <w:r w:rsidRPr="00C70209">
              <w:t xml:space="preserve"> Shimizu 2011</w:t>
            </w:r>
            <w:r w:rsidRPr="00C70209">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 </w:instrText>
            </w:r>
            <w:r w:rsidR="000E261C">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81</w:t>
            </w:r>
            <w:r w:rsidRPr="00C70209">
              <w:fldChar w:fldCharType="end"/>
            </w:r>
            <w:r w:rsidRPr="00C70209">
              <w:t>)</w:t>
            </w:r>
          </w:p>
          <w:p w14:paraId="584D3534" w14:textId="77777777" w:rsidR="00183F9F" w:rsidRPr="00C70209" w:rsidRDefault="00183F9F" w:rsidP="00082182">
            <w:pPr>
              <w:pStyle w:val="Tabletext-evidencematrix"/>
            </w:pPr>
            <w:r w:rsidRPr="00C70209">
              <w:t>N=520</w:t>
            </w: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24FF0234" w14:textId="77777777" w:rsidR="00183F9F" w:rsidRPr="00C70209" w:rsidRDefault="00183F9F" w:rsidP="00082182">
            <w:pPr>
              <w:pStyle w:val="Tabletext-evidencematrix"/>
            </w:pPr>
          </w:p>
        </w:tc>
        <w:tc>
          <w:tcPr>
            <w:tcW w:w="990" w:type="dxa"/>
            <w:tcBorders>
              <w:top w:val="single" w:sz="4" w:space="0" w:color="000000"/>
              <w:left w:val="single" w:sz="4" w:space="0" w:color="000000"/>
              <w:bottom w:val="single" w:sz="4" w:space="0" w:color="000000"/>
              <w:right w:val="single" w:sz="4" w:space="0" w:color="000000"/>
            </w:tcBorders>
            <w:hideMark/>
          </w:tcPr>
          <w:p w14:paraId="66045776" w14:textId="77777777" w:rsidR="00183F9F" w:rsidRPr="00C70209" w:rsidRDefault="00183F9F" w:rsidP="00082182">
            <w:pPr>
              <w:pStyle w:val="Tabletext-evidencematrix"/>
            </w:pPr>
            <w:r w:rsidRPr="00C70209">
              <w:t xml:space="preserve">India or NR </w:t>
            </w: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4F9C2A26" w14:textId="77777777" w:rsidR="00183F9F" w:rsidRPr="00C70209" w:rsidRDefault="00183F9F" w:rsidP="00082182">
            <w:pPr>
              <w:pStyle w:val="Tabletext-evidencematrix"/>
            </w:pPr>
          </w:p>
        </w:tc>
        <w:tc>
          <w:tcPr>
            <w:tcW w:w="1554" w:type="dxa"/>
            <w:tcBorders>
              <w:top w:val="single" w:sz="4" w:space="0" w:color="000000"/>
              <w:left w:val="single" w:sz="4" w:space="0" w:color="000000"/>
              <w:bottom w:val="single" w:sz="4" w:space="0" w:color="000000"/>
              <w:right w:val="single" w:sz="4" w:space="0" w:color="000000"/>
            </w:tcBorders>
            <w:hideMark/>
          </w:tcPr>
          <w:p w14:paraId="3509DD4E" w14:textId="77777777" w:rsidR="00183F9F" w:rsidRPr="00C70209" w:rsidRDefault="00183F9F" w:rsidP="00082182">
            <w:pPr>
              <w:pStyle w:val="Tabletext-evidencematrix"/>
            </w:pPr>
            <w:r w:rsidRPr="00C70209">
              <w:t>24 hr postoperative PLT transfusion volume (mL/kg)</w:t>
            </w:r>
          </w:p>
        </w:tc>
        <w:tc>
          <w:tcPr>
            <w:tcW w:w="1610" w:type="dxa"/>
            <w:tcBorders>
              <w:top w:val="single" w:sz="4" w:space="0" w:color="000000"/>
              <w:left w:val="single" w:sz="4" w:space="0" w:color="000000"/>
              <w:bottom w:val="single" w:sz="4" w:space="0" w:color="000000"/>
              <w:right w:val="single" w:sz="4" w:space="0" w:color="000000"/>
            </w:tcBorders>
            <w:hideMark/>
          </w:tcPr>
          <w:p w14:paraId="567BC995" w14:textId="77777777" w:rsidR="00183F9F" w:rsidRPr="00C70209" w:rsidRDefault="00183F9F" w:rsidP="00082182">
            <w:pPr>
              <w:pStyle w:val="Tabletext-evidencematrix"/>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65F14792"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7453A233" w14:textId="77777777" w:rsidR="00183F9F" w:rsidRPr="00C70209" w:rsidRDefault="00183F9F" w:rsidP="00082182">
            <w:pPr>
              <w:pStyle w:val="Tabletext-evidencematrix"/>
              <w:rPr>
                <w:vertAlign w:val="superscript"/>
              </w:rPr>
            </w:pPr>
            <w:r w:rsidRPr="00C70209">
              <w:t>MD –3.70 [–5.40, –2.00]</w:t>
            </w:r>
            <w:r w:rsidRPr="00C70209">
              <w:rPr>
                <w:vertAlign w:val="superscript"/>
              </w:rPr>
              <w:t>e</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7826986" w14:textId="77777777" w:rsidR="00183F9F" w:rsidRPr="00C70209" w:rsidRDefault="00183F9F" w:rsidP="00082182">
            <w:pPr>
              <w:pStyle w:val="Tabletext-evidencematrix"/>
              <w:rPr>
                <w:i/>
              </w:rPr>
            </w:pPr>
            <w:r w:rsidRPr="00C70209">
              <w:rPr>
                <w:i/>
              </w:rPr>
              <w:t>Favours TXA</w:t>
            </w:r>
          </w:p>
          <w:p w14:paraId="71172234" w14:textId="340CC6D4" w:rsidR="00183F9F" w:rsidRPr="00C70209" w:rsidRDefault="001A475D" w:rsidP="00082182">
            <w:pPr>
              <w:pStyle w:val="Tabletext-evidencematrix"/>
            </w:pPr>
            <w:r w:rsidRPr="001A475D">
              <w:rPr>
                <w:i/>
              </w:rPr>
              <w:t>P &lt; </w:t>
            </w:r>
            <w:r w:rsidR="00183F9F" w:rsidRPr="00C70209">
              <w:t>0.0001</w:t>
            </w:r>
          </w:p>
          <w:p w14:paraId="1F880DA5" w14:textId="77777777" w:rsidR="00183F9F" w:rsidRPr="00C70209" w:rsidRDefault="00183F9F" w:rsidP="00082182">
            <w:pPr>
              <w:pStyle w:val="Tabletext-evidencematrix"/>
            </w:pPr>
            <w:r w:rsidRPr="00C70209">
              <w:t>No significant heterogeneity</w:t>
            </w:r>
          </w:p>
          <w:p w14:paraId="41802405" w14:textId="7692BDCC"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183C893F"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57D77962" w14:textId="77777777" w:rsidR="00183F9F" w:rsidRPr="00C70209" w:rsidRDefault="00183F9F" w:rsidP="00082182">
            <w:pPr>
              <w:pStyle w:val="Tabletext-evidencematrix"/>
            </w:pPr>
          </w:p>
        </w:tc>
        <w:tc>
          <w:tcPr>
            <w:tcW w:w="1428" w:type="dxa"/>
            <w:tcBorders>
              <w:top w:val="single" w:sz="4" w:space="0" w:color="000000"/>
              <w:left w:val="single" w:sz="4" w:space="0" w:color="000000"/>
              <w:bottom w:val="single" w:sz="4" w:space="0" w:color="000000"/>
              <w:right w:val="single" w:sz="4" w:space="0" w:color="000000"/>
            </w:tcBorders>
            <w:hideMark/>
          </w:tcPr>
          <w:p w14:paraId="00588D48" w14:textId="7A57F78B" w:rsidR="00183F9F" w:rsidRPr="00C70209" w:rsidRDefault="00183F9F" w:rsidP="00082182">
            <w:pPr>
              <w:pStyle w:val="Tabletext-evidencematrix"/>
            </w:pPr>
            <w:r w:rsidRPr="00C70209">
              <w:t>5 trials</w:t>
            </w:r>
            <w:r w:rsidRPr="00C70209">
              <w:rPr>
                <w:vertAlign w:val="superscript"/>
              </w:rPr>
              <w:t>f</w:t>
            </w:r>
            <w:r w:rsidRPr="00C70209">
              <w:t xml:space="preserve"> (Bulutcu 2005,</w:t>
            </w:r>
            <w:r w:rsidRPr="00C70209">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 </w:instrText>
            </w:r>
            <w:r w:rsidR="000E261C">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5</w:t>
            </w:r>
            <w:r w:rsidRPr="00C70209">
              <w:fldChar w:fldCharType="end"/>
            </w:r>
            <w:r w:rsidRPr="00C70209">
              <w:t xml:space="preserve"> Chauhan 2003,</w:t>
            </w:r>
            <w:r w:rsidRPr="00C70209">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 </w:instrText>
            </w:r>
            <w:r w:rsidR="000E261C">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7</w:t>
            </w:r>
            <w:r w:rsidRPr="00C70209">
              <w:fldChar w:fldCharType="end"/>
            </w:r>
            <w:r w:rsidRPr="00C70209">
              <w:t xml:space="preserve"> Chauhan 2004 a,</w:t>
            </w:r>
            <w:r w:rsidRPr="00C70209">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 </w:instrText>
            </w:r>
            <w:r w:rsidR="000E261C">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8</w:t>
            </w:r>
            <w:r w:rsidRPr="00C70209">
              <w:fldChar w:fldCharType="end"/>
            </w:r>
            <w:r w:rsidRPr="00C70209">
              <w:t xml:space="preserve"> Chauhan 2004b,</w:t>
            </w:r>
            <w:r w:rsidRPr="00C70209">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 </w:instrText>
            </w:r>
            <w:r w:rsidR="000E261C">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9</w:t>
            </w:r>
            <w:r w:rsidRPr="00C70209">
              <w:fldChar w:fldCharType="end"/>
            </w:r>
            <w:r w:rsidRPr="00C70209">
              <w:t xml:space="preserve"> Shimizu 2011</w:t>
            </w:r>
            <w:r w:rsidRPr="00C70209">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 </w:instrText>
            </w:r>
            <w:r w:rsidR="000E261C">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81</w:t>
            </w:r>
            <w:r w:rsidRPr="00C70209">
              <w:fldChar w:fldCharType="end"/>
            </w:r>
            <w:r w:rsidRPr="00C70209">
              <w:t>)</w:t>
            </w:r>
          </w:p>
          <w:p w14:paraId="6030AD1D" w14:textId="77777777" w:rsidR="00183F9F" w:rsidRPr="00C70209" w:rsidRDefault="00183F9F" w:rsidP="00082182">
            <w:pPr>
              <w:pStyle w:val="Tabletext-evidencematrix"/>
            </w:pPr>
            <w:r w:rsidRPr="00C70209">
              <w:t>N=669</w:t>
            </w: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466E26F3" w14:textId="77777777" w:rsidR="00183F9F" w:rsidRPr="00C70209" w:rsidRDefault="00183F9F" w:rsidP="00082182">
            <w:pPr>
              <w:pStyle w:val="Tabletext-evidencematrix"/>
            </w:pPr>
          </w:p>
        </w:tc>
        <w:tc>
          <w:tcPr>
            <w:tcW w:w="990" w:type="dxa"/>
            <w:tcBorders>
              <w:top w:val="single" w:sz="4" w:space="0" w:color="000000"/>
              <w:left w:val="single" w:sz="4" w:space="0" w:color="000000"/>
              <w:bottom w:val="single" w:sz="4" w:space="0" w:color="000000"/>
              <w:right w:val="single" w:sz="4" w:space="0" w:color="000000"/>
            </w:tcBorders>
            <w:hideMark/>
          </w:tcPr>
          <w:p w14:paraId="0AD91258" w14:textId="77777777" w:rsidR="00183F9F" w:rsidRPr="00C70209" w:rsidRDefault="00183F9F" w:rsidP="00082182">
            <w:pPr>
              <w:pStyle w:val="Tabletext-evidencematrix"/>
            </w:pPr>
            <w:r w:rsidRPr="00C70209">
              <w:t>India, Turkey, or NR</w:t>
            </w: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44A17A2F" w14:textId="77777777" w:rsidR="00183F9F" w:rsidRPr="00C70209" w:rsidRDefault="00183F9F" w:rsidP="00082182">
            <w:pPr>
              <w:pStyle w:val="Tabletext-evidencematrix"/>
            </w:pPr>
          </w:p>
        </w:tc>
        <w:tc>
          <w:tcPr>
            <w:tcW w:w="1554" w:type="dxa"/>
            <w:tcBorders>
              <w:top w:val="single" w:sz="4" w:space="0" w:color="000000"/>
              <w:left w:val="single" w:sz="4" w:space="0" w:color="000000"/>
              <w:bottom w:val="single" w:sz="4" w:space="0" w:color="000000"/>
              <w:right w:val="single" w:sz="4" w:space="0" w:color="000000"/>
            </w:tcBorders>
            <w:hideMark/>
          </w:tcPr>
          <w:p w14:paraId="01D92A1B" w14:textId="77777777" w:rsidR="00183F9F" w:rsidRPr="00C70209" w:rsidRDefault="00183F9F" w:rsidP="00082182">
            <w:pPr>
              <w:pStyle w:val="Tabletext-evidencematrix"/>
            </w:pPr>
            <w:r w:rsidRPr="00C70209">
              <w:t>24 hr postoperative FFP transfusion volume (mL/kg)</w:t>
            </w:r>
          </w:p>
        </w:tc>
        <w:tc>
          <w:tcPr>
            <w:tcW w:w="1610" w:type="dxa"/>
            <w:tcBorders>
              <w:top w:val="single" w:sz="4" w:space="0" w:color="000000"/>
              <w:left w:val="single" w:sz="4" w:space="0" w:color="000000"/>
              <w:bottom w:val="single" w:sz="4" w:space="0" w:color="000000"/>
              <w:right w:val="single" w:sz="4" w:space="0" w:color="000000"/>
            </w:tcBorders>
            <w:hideMark/>
          </w:tcPr>
          <w:p w14:paraId="0330F6CC" w14:textId="77777777" w:rsidR="00183F9F" w:rsidRPr="00C70209" w:rsidRDefault="00183F9F" w:rsidP="00082182">
            <w:pPr>
              <w:pStyle w:val="Tabletext-evidencematrix"/>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0878B14E"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1936A280" w14:textId="77777777" w:rsidR="00183F9F" w:rsidRPr="00C70209" w:rsidRDefault="00183F9F" w:rsidP="00082182">
            <w:pPr>
              <w:pStyle w:val="Tabletext-evidencematrix"/>
              <w:rPr>
                <w:vertAlign w:val="superscript"/>
              </w:rPr>
            </w:pPr>
            <w:r w:rsidRPr="00C70209">
              <w:t>MD –5.52 [–7.54, –3.50]</w:t>
            </w:r>
            <w:r w:rsidRPr="00C70209">
              <w:rPr>
                <w:vertAlign w:val="superscript"/>
              </w:rPr>
              <w:t>e</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004B7F2" w14:textId="77777777" w:rsidR="00183F9F" w:rsidRPr="00C70209" w:rsidRDefault="00183F9F" w:rsidP="00082182">
            <w:pPr>
              <w:pStyle w:val="Tabletext-evidencematrix"/>
              <w:rPr>
                <w:i/>
              </w:rPr>
            </w:pPr>
            <w:r w:rsidRPr="00C70209">
              <w:rPr>
                <w:i/>
              </w:rPr>
              <w:t>Favours TXA</w:t>
            </w:r>
          </w:p>
          <w:p w14:paraId="3011B672" w14:textId="1D074206" w:rsidR="00183F9F" w:rsidRPr="00C70209" w:rsidRDefault="001A475D" w:rsidP="00082182">
            <w:pPr>
              <w:pStyle w:val="Tabletext-evidencematrix"/>
            </w:pPr>
            <w:r w:rsidRPr="001A475D">
              <w:rPr>
                <w:i/>
              </w:rPr>
              <w:t>P &lt; </w:t>
            </w:r>
            <w:r w:rsidR="00183F9F" w:rsidRPr="00C70209">
              <w:t>0.00001</w:t>
            </w:r>
          </w:p>
          <w:p w14:paraId="3290FA86" w14:textId="77777777" w:rsidR="00183F9F" w:rsidRPr="00C70209" w:rsidRDefault="00183F9F" w:rsidP="00082182">
            <w:pPr>
              <w:pStyle w:val="Tabletext-evidencematrix"/>
            </w:pPr>
            <w:r w:rsidRPr="00C70209">
              <w:t>No significant heterogeneity</w:t>
            </w:r>
          </w:p>
          <w:p w14:paraId="7EE7A89D" w14:textId="6180D304"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0A14CD82"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tcPr>
          <w:p w14:paraId="6569F340" w14:textId="77777777" w:rsidR="00183F9F" w:rsidRPr="00C70209" w:rsidRDefault="00183F9F" w:rsidP="00082182">
            <w:pPr>
              <w:pStyle w:val="Tabletext-evidencematrix"/>
            </w:pPr>
          </w:p>
        </w:tc>
        <w:tc>
          <w:tcPr>
            <w:tcW w:w="1428" w:type="dxa"/>
            <w:vMerge w:val="restart"/>
            <w:tcBorders>
              <w:top w:val="single" w:sz="4" w:space="0" w:color="000000"/>
              <w:left w:val="single" w:sz="4" w:space="0" w:color="000000"/>
              <w:right w:val="single" w:sz="4" w:space="0" w:color="000000"/>
            </w:tcBorders>
          </w:tcPr>
          <w:p w14:paraId="2CA5D563"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tcPr>
          <w:p w14:paraId="70F80975" w14:textId="77777777" w:rsidR="00183F9F" w:rsidRPr="00C70209" w:rsidRDefault="00183F9F" w:rsidP="00082182">
            <w:pPr>
              <w:pStyle w:val="Tabletext-subanalysis"/>
            </w:pPr>
          </w:p>
        </w:tc>
        <w:tc>
          <w:tcPr>
            <w:tcW w:w="990" w:type="dxa"/>
            <w:vMerge w:val="restart"/>
            <w:tcBorders>
              <w:top w:val="single" w:sz="4" w:space="0" w:color="000000"/>
              <w:left w:val="single" w:sz="4" w:space="0" w:color="000000"/>
              <w:right w:val="single" w:sz="4" w:space="0" w:color="000000"/>
            </w:tcBorders>
            <w:vAlign w:val="center"/>
          </w:tcPr>
          <w:p w14:paraId="768FCD2E"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tcPr>
          <w:p w14:paraId="05BF4B56" w14:textId="77777777" w:rsidR="00183F9F" w:rsidRPr="00C70209" w:rsidRDefault="00183F9F" w:rsidP="00082182">
            <w:pPr>
              <w:pStyle w:val="Tabletext-subanalysis"/>
            </w:pPr>
          </w:p>
        </w:tc>
        <w:tc>
          <w:tcPr>
            <w:tcW w:w="1554" w:type="dxa"/>
            <w:tcBorders>
              <w:top w:val="single" w:sz="4" w:space="0" w:color="000000"/>
              <w:left w:val="single" w:sz="4" w:space="0" w:color="000000"/>
              <w:bottom w:val="nil"/>
              <w:right w:val="single" w:sz="4" w:space="0" w:color="000000"/>
            </w:tcBorders>
          </w:tcPr>
          <w:p w14:paraId="16B9CBD5" w14:textId="77777777" w:rsidR="00183F9F" w:rsidRPr="00C70209" w:rsidRDefault="00183F9F" w:rsidP="00082182">
            <w:pPr>
              <w:pStyle w:val="Tabletext-subanalysis"/>
            </w:pPr>
          </w:p>
        </w:tc>
        <w:tc>
          <w:tcPr>
            <w:tcW w:w="4862" w:type="dxa"/>
            <w:gridSpan w:val="5"/>
            <w:tcBorders>
              <w:top w:val="single" w:sz="4" w:space="0" w:color="000000"/>
              <w:left w:val="single" w:sz="4" w:space="0" w:color="000000"/>
              <w:bottom w:val="single" w:sz="4" w:space="0" w:color="000000"/>
              <w:right w:val="single" w:sz="4" w:space="0" w:color="000000"/>
            </w:tcBorders>
          </w:tcPr>
          <w:p w14:paraId="70CD5695" w14:textId="77777777" w:rsidR="00183F9F" w:rsidRPr="00C70209" w:rsidRDefault="00183F9F" w:rsidP="00082182">
            <w:pPr>
              <w:pStyle w:val="Tabletext-subanalysis"/>
              <w:rPr>
                <w:i/>
              </w:rPr>
            </w:pPr>
            <w:r w:rsidRPr="00C70209">
              <w:rPr>
                <w:i/>
              </w:rPr>
              <w:t>Sensitivity analyses: excluding Chauhan 2004 a due to potential bias</w:t>
            </w:r>
          </w:p>
        </w:tc>
        <w:tc>
          <w:tcPr>
            <w:tcW w:w="1727" w:type="dxa"/>
            <w:tcBorders>
              <w:top w:val="single" w:sz="4" w:space="0" w:color="000000"/>
              <w:left w:val="single" w:sz="4" w:space="0" w:color="000000"/>
              <w:bottom w:val="nil"/>
              <w:right w:val="single" w:sz="4" w:space="0" w:color="000000"/>
            </w:tcBorders>
            <w:shd w:val="clear" w:color="auto" w:fill="D9D9D9" w:themeFill="background1" w:themeFillShade="D9"/>
          </w:tcPr>
          <w:p w14:paraId="107F98C7" w14:textId="77777777" w:rsidR="00183F9F" w:rsidRPr="00C70209" w:rsidRDefault="00183F9F" w:rsidP="00082182">
            <w:pPr>
              <w:pStyle w:val="Tabletext-subanalysis"/>
              <w:rPr>
                <w:i/>
              </w:rPr>
            </w:pPr>
          </w:p>
        </w:tc>
      </w:tr>
      <w:tr w:rsidR="00183F9F" w:rsidRPr="00C70209" w14:paraId="7FE5D559"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5B1CA51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74F5DA96"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16CFA308"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36AE2B2B"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52BAF27A" w14:textId="77777777" w:rsidR="00183F9F" w:rsidRPr="00C70209" w:rsidRDefault="00183F9F" w:rsidP="00082182">
            <w:pPr>
              <w:pStyle w:val="Tabletext-subanalysis"/>
            </w:pPr>
          </w:p>
        </w:tc>
        <w:tc>
          <w:tcPr>
            <w:tcW w:w="1554" w:type="dxa"/>
            <w:tcBorders>
              <w:top w:val="nil"/>
              <w:left w:val="single" w:sz="4" w:space="0" w:color="000000"/>
              <w:bottom w:val="single" w:sz="4" w:space="0" w:color="000000"/>
              <w:right w:val="single" w:sz="4" w:space="0" w:color="000000"/>
            </w:tcBorders>
            <w:hideMark/>
          </w:tcPr>
          <w:p w14:paraId="68F514B3" w14:textId="78C79A03" w:rsidR="00183F9F" w:rsidRPr="00C70209" w:rsidRDefault="00183F9F" w:rsidP="00082182">
            <w:pPr>
              <w:pStyle w:val="Tabletext-subanalysis"/>
              <w:jc w:val="right"/>
            </w:pPr>
            <w:r w:rsidRPr="00C70209">
              <w:t>24 hr postoperative RBC transfusion volume (mL/kg)</w:t>
            </w:r>
          </w:p>
          <w:p w14:paraId="1D2803D3" w14:textId="77777777" w:rsidR="00183F9F" w:rsidRPr="00C70209" w:rsidRDefault="00183F9F" w:rsidP="00082182">
            <w:pPr>
              <w:pStyle w:val="Tabletext-subanalysis"/>
              <w:jc w:val="right"/>
            </w:pPr>
            <w:r w:rsidRPr="00C70209">
              <w:t>5 trials (NR)</w:t>
            </w:r>
          </w:p>
          <w:p w14:paraId="2327859A" w14:textId="77777777" w:rsidR="00183F9F" w:rsidRPr="00C70209" w:rsidRDefault="00183F9F" w:rsidP="00082182">
            <w:pPr>
              <w:pStyle w:val="Tabletext-subanalysis"/>
              <w:jc w:val="right"/>
            </w:pPr>
            <w:r w:rsidRPr="00C70209">
              <w:t>N=470</w:t>
            </w:r>
          </w:p>
        </w:tc>
        <w:tc>
          <w:tcPr>
            <w:tcW w:w="1610" w:type="dxa"/>
            <w:tcBorders>
              <w:top w:val="single" w:sz="4" w:space="0" w:color="000000"/>
              <w:left w:val="single" w:sz="4" w:space="0" w:color="000000"/>
              <w:bottom w:val="single" w:sz="4" w:space="0" w:color="000000"/>
              <w:right w:val="single" w:sz="4" w:space="0" w:color="000000"/>
            </w:tcBorders>
            <w:hideMark/>
          </w:tcPr>
          <w:p w14:paraId="3E3D3784" w14:textId="77777777" w:rsidR="00183F9F" w:rsidRPr="00C70209" w:rsidRDefault="00183F9F" w:rsidP="00082182">
            <w:pPr>
              <w:pStyle w:val="Tabletext-subanalysis"/>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4D87A33C"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678E1E4B" w14:textId="77777777" w:rsidR="00183F9F" w:rsidRPr="00C70209" w:rsidRDefault="00183F9F" w:rsidP="00082182">
            <w:pPr>
              <w:pStyle w:val="Tabletext-subanalysis"/>
            </w:pPr>
            <w:r w:rsidRPr="00C70209">
              <w:t>MD –7.57 [–10.17, –4.98]</w:t>
            </w:r>
          </w:p>
        </w:tc>
        <w:tc>
          <w:tcPr>
            <w:tcW w:w="1727" w:type="dxa"/>
            <w:tcBorders>
              <w:top w:val="nil"/>
              <w:left w:val="single" w:sz="4" w:space="0" w:color="000000"/>
              <w:bottom w:val="single" w:sz="4" w:space="0" w:color="000000"/>
              <w:right w:val="single" w:sz="4" w:space="0" w:color="000000"/>
            </w:tcBorders>
            <w:shd w:val="clear" w:color="auto" w:fill="D9D9D9" w:themeFill="background1" w:themeFillShade="D9"/>
            <w:hideMark/>
          </w:tcPr>
          <w:p w14:paraId="522D19DB" w14:textId="77777777" w:rsidR="00183F9F" w:rsidRPr="00C70209" w:rsidRDefault="00183F9F" w:rsidP="00082182">
            <w:pPr>
              <w:pStyle w:val="Tabletext-subanalysis"/>
              <w:rPr>
                <w:i/>
              </w:rPr>
            </w:pPr>
            <w:r w:rsidRPr="00C70209">
              <w:rPr>
                <w:i/>
              </w:rPr>
              <w:t>Favours TXA</w:t>
            </w:r>
          </w:p>
          <w:p w14:paraId="2745D501" w14:textId="7B6C474C" w:rsidR="00183F9F" w:rsidRPr="00C70209" w:rsidRDefault="001A475D" w:rsidP="00082182">
            <w:pPr>
              <w:pStyle w:val="Tabletext-subanalysis"/>
            </w:pPr>
            <w:r w:rsidRPr="001A475D">
              <w:rPr>
                <w:i/>
              </w:rPr>
              <w:t>P = </w:t>
            </w:r>
            <w:r w:rsidR="00183F9F" w:rsidRPr="00C70209">
              <w:t>NR</w:t>
            </w:r>
          </w:p>
          <w:p w14:paraId="3D09572A" w14:textId="77777777" w:rsidR="00183F9F" w:rsidRPr="00C70209" w:rsidRDefault="00183F9F" w:rsidP="00082182">
            <w:pPr>
              <w:pStyle w:val="Tabletext-subanalysis"/>
            </w:pPr>
            <w:r w:rsidRPr="00C70209">
              <w:t>No significant heterogeneity</w:t>
            </w:r>
          </w:p>
          <w:p w14:paraId="2A61AAE5" w14:textId="0982CCAD"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75F00A71"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2F36C67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6367DADB"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2243DC6D"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206C0569"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6B184F61" w14:textId="77777777" w:rsidR="00183F9F" w:rsidRPr="00C70209" w:rsidRDefault="00183F9F" w:rsidP="00082182">
            <w:pPr>
              <w:pStyle w:val="Tabletext-subanalysis"/>
            </w:pPr>
          </w:p>
        </w:tc>
        <w:tc>
          <w:tcPr>
            <w:tcW w:w="1554" w:type="dxa"/>
            <w:tcBorders>
              <w:top w:val="single" w:sz="4" w:space="0" w:color="000000"/>
              <w:left w:val="single" w:sz="4" w:space="0" w:color="000000"/>
              <w:bottom w:val="single" w:sz="4" w:space="0" w:color="000000"/>
              <w:right w:val="single" w:sz="4" w:space="0" w:color="000000"/>
            </w:tcBorders>
            <w:hideMark/>
          </w:tcPr>
          <w:p w14:paraId="1EAA2BF5" w14:textId="1C6C63CC" w:rsidR="00183F9F" w:rsidRPr="00C70209" w:rsidRDefault="00183F9F" w:rsidP="00082182">
            <w:pPr>
              <w:pStyle w:val="Tabletext-subanalysis"/>
              <w:jc w:val="right"/>
            </w:pPr>
            <w:r w:rsidRPr="00C70209">
              <w:t>24 hr postoperative PLT transfusion volume (mL/kg)</w:t>
            </w:r>
          </w:p>
          <w:p w14:paraId="01652941" w14:textId="77777777" w:rsidR="00183F9F" w:rsidRPr="00C70209" w:rsidRDefault="00183F9F" w:rsidP="00082182">
            <w:pPr>
              <w:pStyle w:val="Tabletext-subanalysis"/>
              <w:jc w:val="right"/>
            </w:pPr>
            <w:r w:rsidRPr="00C70209">
              <w:t>3 trials (NR)</w:t>
            </w:r>
          </w:p>
          <w:p w14:paraId="20EC4E86" w14:textId="77777777" w:rsidR="00183F9F" w:rsidRPr="00C70209" w:rsidRDefault="00183F9F" w:rsidP="00082182">
            <w:pPr>
              <w:pStyle w:val="Tabletext-subanalysis"/>
              <w:jc w:val="right"/>
            </w:pPr>
            <w:r w:rsidRPr="00C70209">
              <w:t>N=180</w:t>
            </w:r>
          </w:p>
        </w:tc>
        <w:tc>
          <w:tcPr>
            <w:tcW w:w="1610" w:type="dxa"/>
            <w:tcBorders>
              <w:top w:val="single" w:sz="4" w:space="0" w:color="000000"/>
              <w:left w:val="single" w:sz="4" w:space="0" w:color="000000"/>
              <w:bottom w:val="single" w:sz="4" w:space="0" w:color="000000"/>
              <w:right w:val="single" w:sz="4" w:space="0" w:color="000000"/>
            </w:tcBorders>
            <w:hideMark/>
          </w:tcPr>
          <w:p w14:paraId="248D2F18" w14:textId="77777777" w:rsidR="00183F9F" w:rsidRPr="00C70209" w:rsidRDefault="00183F9F" w:rsidP="00082182">
            <w:pPr>
              <w:pStyle w:val="Tabletext-subanalysis"/>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5754647A"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5B9F79B8" w14:textId="77777777" w:rsidR="00183F9F" w:rsidRPr="00C70209" w:rsidRDefault="00183F9F" w:rsidP="00082182">
            <w:pPr>
              <w:pStyle w:val="Tabletext-subanalysis"/>
            </w:pPr>
            <w:r w:rsidRPr="00C70209">
              <w:t>MD –3.12 [–7.09, 0.96]</w:t>
            </w:r>
          </w:p>
        </w:tc>
        <w:tc>
          <w:tcPr>
            <w:tcW w:w="1727"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00D5E77" w14:textId="77777777" w:rsidR="00183F9F" w:rsidRPr="00C70209" w:rsidRDefault="00183F9F" w:rsidP="00082182">
            <w:pPr>
              <w:pStyle w:val="Tabletext-subanalysis"/>
            </w:pPr>
            <w:r w:rsidRPr="00C70209">
              <w:rPr>
                <w:i/>
              </w:rPr>
              <w:t>No significant difference</w:t>
            </w:r>
          </w:p>
          <w:p w14:paraId="6BEDADCE" w14:textId="63B2AD1A" w:rsidR="00183F9F" w:rsidRPr="00C70209" w:rsidRDefault="001A475D" w:rsidP="00082182">
            <w:pPr>
              <w:pStyle w:val="Tabletext-subanalysis"/>
            </w:pPr>
            <w:r w:rsidRPr="001A475D">
              <w:rPr>
                <w:i/>
              </w:rPr>
              <w:t>P = </w:t>
            </w:r>
            <w:r w:rsidR="00183F9F" w:rsidRPr="00C70209">
              <w:t>NR</w:t>
            </w:r>
          </w:p>
          <w:p w14:paraId="1831A8FB" w14:textId="77777777" w:rsidR="00183F9F" w:rsidRPr="00C70209" w:rsidRDefault="00183F9F" w:rsidP="00082182">
            <w:pPr>
              <w:pStyle w:val="Tabletext-subanalysis"/>
            </w:pPr>
            <w:r w:rsidRPr="00C70209">
              <w:t>Substantial heterogeneity</w:t>
            </w:r>
          </w:p>
          <w:p w14:paraId="442C6373" w14:textId="6DD3E8F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53%</w:t>
            </w:r>
          </w:p>
        </w:tc>
      </w:tr>
      <w:tr w:rsidR="00183F9F" w:rsidRPr="00C70209" w14:paraId="31B22F27"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14CD7ED3"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2A871C2D"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1C50B4AE"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5F3031E1"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56F66731" w14:textId="77777777" w:rsidR="00183F9F" w:rsidRPr="00C70209" w:rsidRDefault="00183F9F" w:rsidP="00082182">
            <w:pPr>
              <w:pStyle w:val="Tabletext-subanalysis"/>
            </w:pPr>
          </w:p>
        </w:tc>
        <w:tc>
          <w:tcPr>
            <w:tcW w:w="1554" w:type="dxa"/>
            <w:tcBorders>
              <w:top w:val="single" w:sz="4" w:space="0" w:color="000000"/>
              <w:left w:val="single" w:sz="4" w:space="0" w:color="000000"/>
              <w:bottom w:val="single" w:sz="4" w:space="0" w:color="000000"/>
              <w:right w:val="single" w:sz="4" w:space="0" w:color="000000"/>
            </w:tcBorders>
            <w:hideMark/>
          </w:tcPr>
          <w:p w14:paraId="45E1B691" w14:textId="053D4295" w:rsidR="00183F9F" w:rsidRPr="00C70209" w:rsidRDefault="00183F9F" w:rsidP="00082182">
            <w:pPr>
              <w:pStyle w:val="Tabletext-subanalysis"/>
              <w:jc w:val="right"/>
            </w:pPr>
            <w:r w:rsidRPr="00C70209">
              <w:t>24 hr postoperative FFP transfusion volume (mL/kg)</w:t>
            </w:r>
          </w:p>
          <w:p w14:paraId="7F25A480" w14:textId="77777777" w:rsidR="00183F9F" w:rsidRPr="00C70209" w:rsidRDefault="00183F9F" w:rsidP="00082182">
            <w:pPr>
              <w:pStyle w:val="Tabletext-subanalysis"/>
              <w:jc w:val="right"/>
            </w:pPr>
            <w:r w:rsidRPr="00C70209">
              <w:t>4 trials (NR)</w:t>
            </w:r>
          </w:p>
          <w:p w14:paraId="6224BBCF" w14:textId="77777777" w:rsidR="00183F9F" w:rsidRPr="00C70209" w:rsidRDefault="00183F9F" w:rsidP="00082182">
            <w:pPr>
              <w:pStyle w:val="Tabletext-subanalysis"/>
              <w:jc w:val="right"/>
            </w:pPr>
            <w:r w:rsidRPr="00C70209">
              <w:t>N=429</w:t>
            </w:r>
          </w:p>
        </w:tc>
        <w:tc>
          <w:tcPr>
            <w:tcW w:w="1610" w:type="dxa"/>
            <w:tcBorders>
              <w:top w:val="single" w:sz="4" w:space="0" w:color="000000"/>
              <w:left w:val="single" w:sz="4" w:space="0" w:color="000000"/>
              <w:bottom w:val="single" w:sz="4" w:space="0" w:color="000000"/>
              <w:right w:val="single" w:sz="4" w:space="0" w:color="000000"/>
            </w:tcBorders>
            <w:hideMark/>
          </w:tcPr>
          <w:p w14:paraId="3645D109" w14:textId="77777777" w:rsidR="00183F9F" w:rsidRPr="00C70209" w:rsidRDefault="00183F9F" w:rsidP="00082182">
            <w:pPr>
              <w:pStyle w:val="Tabletext-subanalysis"/>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2F712222"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2237405B" w14:textId="77777777" w:rsidR="00183F9F" w:rsidRPr="00C70209" w:rsidRDefault="00183F9F" w:rsidP="00082182">
            <w:pPr>
              <w:pStyle w:val="Tabletext-subanalysis"/>
            </w:pPr>
            <w:r w:rsidRPr="00C70209">
              <w:t>MD –6.19 [–8.87, –3.52]</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CAC99E8" w14:textId="77777777" w:rsidR="00183F9F" w:rsidRPr="00C70209" w:rsidRDefault="00183F9F" w:rsidP="00082182">
            <w:pPr>
              <w:pStyle w:val="Tabletext-subanalysis"/>
              <w:rPr>
                <w:i/>
              </w:rPr>
            </w:pPr>
            <w:r w:rsidRPr="00C70209">
              <w:rPr>
                <w:i/>
              </w:rPr>
              <w:t>Favours TXA</w:t>
            </w:r>
          </w:p>
          <w:p w14:paraId="4499319F" w14:textId="309E194A" w:rsidR="00183F9F" w:rsidRPr="00C70209" w:rsidRDefault="001A475D" w:rsidP="00082182">
            <w:pPr>
              <w:pStyle w:val="Tabletext-subanalysis"/>
            </w:pPr>
            <w:r w:rsidRPr="001A475D">
              <w:rPr>
                <w:i/>
              </w:rPr>
              <w:t>P = </w:t>
            </w:r>
            <w:r w:rsidR="00183F9F" w:rsidRPr="00C70209">
              <w:t>NR</w:t>
            </w:r>
          </w:p>
          <w:p w14:paraId="44118085" w14:textId="77777777" w:rsidR="00183F9F" w:rsidRPr="00C70209" w:rsidRDefault="00183F9F" w:rsidP="00082182">
            <w:pPr>
              <w:pStyle w:val="Tabletext-subanalysis"/>
            </w:pPr>
            <w:r w:rsidRPr="00C70209">
              <w:t>Mild heterogeneity</w:t>
            </w:r>
          </w:p>
          <w:p w14:paraId="6E7C4D66" w14:textId="42DAF6B7"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4%</w:t>
            </w:r>
          </w:p>
        </w:tc>
      </w:tr>
      <w:tr w:rsidR="00183F9F" w:rsidRPr="00C70209" w14:paraId="597CF93A"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tcPr>
          <w:p w14:paraId="1BC7B0A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56CFD293"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tcPr>
          <w:p w14:paraId="7DCE332E"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tcPr>
          <w:p w14:paraId="6A8E6D7C"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tcPr>
          <w:p w14:paraId="750B1EF6" w14:textId="77777777" w:rsidR="00183F9F" w:rsidRPr="00C70209" w:rsidRDefault="00183F9F" w:rsidP="00082182">
            <w:pPr>
              <w:pStyle w:val="Tabletext-subanalysis"/>
            </w:pPr>
          </w:p>
        </w:tc>
        <w:tc>
          <w:tcPr>
            <w:tcW w:w="1554" w:type="dxa"/>
            <w:tcBorders>
              <w:top w:val="single" w:sz="4" w:space="0" w:color="000000"/>
              <w:left w:val="single" w:sz="4" w:space="0" w:color="000000"/>
              <w:bottom w:val="nil"/>
              <w:right w:val="single" w:sz="4" w:space="0" w:color="000000"/>
            </w:tcBorders>
          </w:tcPr>
          <w:p w14:paraId="46AFB94E" w14:textId="77777777" w:rsidR="00183F9F" w:rsidRPr="00C70209" w:rsidRDefault="00183F9F" w:rsidP="00082182">
            <w:pPr>
              <w:pStyle w:val="Tabletext-subanalysis"/>
            </w:pPr>
          </w:p>
        </w:tc>
        <w:tc>
          <w:tcPr>
            <w:tcW w:w="6589" w:type="dxa"/>
            <w:gridSpan w:val="6"/>
            <w:tcBorders>
              <w:top w:val="single" w:sz="4" w:space="0" w:color="000000"/>
              <w:left w:val="single" w:sz="4" w:space="0" w:color="000000"/>
              <w:bottom w:val="single" w:sz="4" w:space="0" w:color="000000"/>
              <w:right w:val="single" w:sz="4" w:space="0" w:color="000000"/>
            </w:tcBorders>
          </w:tcPr>
          <w:p w14:paraId="5E64BB94" w14:textId="77777777" w:rsidR="00183F9F" w:rsidRPr="00C70209" w:rsidRDefault="00183F9F" w:rsidP="00082182">
            <w:pPr>
              <w:pStyle w:val="Tabletext-subanalysis"/>
              <w:rPr>
                <w:i/>
              </w:rPr>
            </w:pPr>
            <w:r w:rsidRPr="00C70209">
              <w:rPr>
                <w:i/>
              </w:rPr>
              <w:t>Sensitivity analysis excluding all studies by Chauhan et al due to potential bias</w:t>
            </w:r>
          </w:p>
        </w:tc>
      </w:tr>
      <w:tr w:rsidR="00183F9F" w:rsidRPr="00C70209" w14:paraId="13DA1150"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2A72057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734815BE"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2F771BBA"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076F723C"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597E1C18" w14:textId="77777777" w:rsidR="00183F9F" w:rsidRPr="00C70209" w:rsidRDefault="00183F9F" w:rsidP="00082182">
            <w:pPr>
              <w:pStyle w:val="Tabletext-subanalysis"/>
            </w:pPr>
          </w:p>
        </w:tc>
        <w:tc>
          <w:tcPr>
            <w:tcW w:w="1554" w:type="dxa"/>
            <w:tcBorders>
              <w:top w:val="nil"/>
              <w:left w:val="single" w:sz="4" w:space="0" w:color="000000"/>
              <w:bottom w:val="single" w:sz="4" w:space="0" w:color="000000"/>
              <w:right w:val="single" w:sz="4" w:space="0" w:color="000000"/>
            </w:tcBorders>
            <w:hideMark/>
          </w:tcPr>
          <w:p w14:paraId="5608BCAE" w14:textId="1A300DD2" w:rsidR="00183F9F" w:rsidRPr="00C70209" w:rsidRDefault="00183F9F" w:rsidP="00082182">
            <w:pPr>
              <w:pStyle w:val="Tabletext-subanalysis"/>
              <w:jc w:val="right"/>
            </w:pPr>
            <w:r w:rsidRPr="00C70209">
              <w:t>24 hr postoperative RBC transfusion volume (mL/kg)</w:t>
            </w:r>
          </w:p>
          <w:p w14:paraId="283B31A2" w14:textId="77777777" w:rsidR="00183F9F" w:rsidRPr="00C70209" w:rsidRDefault="00183F9F" w:rsidP="00082182">
            <w:pPr>
              <w:pStyle w:val="Tabletext-subanalysis"/>
              <w:jc w:val="right"/>
            </w:pPr>
            <w:r w:rsidRPr="00C70209">
              <w:t>3 trials (NR)</w:t>
            </w:r>
          </w:p>
          <w:p w14:paraId="01EBE634" w14:textId="77777777" w:rsidR="00183F9F" w:rsidRPr="00C70209" w:rsidRDefault="00183F9F" w:rsidP="00082182">
            <w:pPr>
              <w:pStyle w:val="Tabletext-subanalysis"/>
              <w:jc w:val="right"/>
            </w:pPr>
            <w:r w:rsidRPr="00C70209">
              <w:t>N=250</w:t>
            </w:r>
          </w:p>
        </w:tc>
        <w:tc>
          <w:tcPr>
            <w:tcW w:w="1610" w:type="dxa"/>
            <w:tcBorders>
              <w:top w:val="single" w:sz="4" w:space="0" w:color="000000"/>
              <w:left w:val="single" w:sz="4" w:space="0" w:color="000000"/>
              <w:bottom w:val="single" w:sz="4" w:space="0" w:color="000000"/>
              <w:right w:val="single" w:sz="4" w:space="0" w:color="000000"/>
            </w:tcBorders>
            <w:hideMark/>
          </w:tcPr>
          <w:p w14:paraId="51EAFDE8" w14:textId="77777777" w:rsidR="00183F9F" w:rsidRPr="00C70209" w:rsidRDefault="00183F9F" w:rsidP="00082182">
            <w:pPr>
              <w:pStyle w:val="Tabletext-subanalysis"/>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3F1B7CC8"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1C8EEAC9" w14:textId="77777777" w:rsidR="00183F9F" w:rsidRPr="00C70209" w:rsidRDefault="00183F9F" w:rsidP="00082182">
            <w:pPr>
              <w:pStyle w:val="Tabletext-subanalysis"/>
            </w:pPr>
            <w:r w:rsidRPr="00C70209">
              <w:t>MD –8.83 [–13.48, –4.19]</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1D1EA9A" w14:textId="77777777" w:rsidR="00183F9F" w:rsidRPr="00C70209" w:rsidRDefault="00183F9F" w:rsidP="00082182">
            <w:pPr>
              <w:pStyle w:val="Tabletext-subanalysis"/>
              <w:rPr>
                <w:i/>
              </w:rPr>
            </w:pPr>
            <w:r w:rsidRPr="00C70209">
              <w:rPr>
                <w:i/>
              </w:rPr>
              <w:t>Favours TXA</w:t>
            </w:r>
          </w:p>
          <w:p w14:paraId="5D21D7A8" w14:textId="07AD6E73" w:rsidR="00183F9F" w:rsidRPr="00C70209" w:rsidRDefault="001A475D" w:rsidP="00082182">
            <w:pPr>
              <w:pStyle w:val="Tabletext-subanalysis"/>
            </w:pPr>
            <w:r w:rsidRPr="001A475D">
              <w:rPr>
                <w:i/>
              </w:rPr>
              <w:t>P = </w:t>
            </w:r>
            <w:r w:rsidR="00183F9F" w:rsidRPr="00C70209">
              <w:t>NR</w:t>
            </w:r>
          </w:p>
          <w:p w14:paraId="765B2D55" w14:textId="77777777" w:rsidR="00183F9F" w:rsidRPr="00C70209" w:rsidRDefault="00183F9F" w:rsidP="00082182">
            <w:pPr>
              <w:pStyle w:val="Tabletext-subanalysis"/>
            </w:pPr>
            <w:r w:rsidRPr="00C70209">
              <w:t>Moderate heterogeneity</w:t>
            </w:r>
          </w:p>
          <w:p w14:paraId="22E705E6" w14:textId="2331A941"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39%</w:t>
            </w:r>
          </w:p>
        </w:tc>
      </w:tr>
      <w:tr w:rsidR="00183F9F" w:rsidRPr="00C70209" w14:paraId="0A1AF8E3" w14:textId="77777777" w:rsidTr="00082182">
        <w:tc>
          <w:tcPr>
            <w:tcW w:w="1088" w:type="dxa"/>
            <w:vMerge/>
            <w:tcBorders>
              <w:top w:val="single" w:sz="4" w:space="0" w:color="000000"/>
              <w:left w:val="single" w:sz="4" w:space="0" w:color="000000"/>
              <w:bottom w:val="single" w:sz="4" w:space="0" w:color="000000"/>
              <w:right w:val="single" w:sz="4" w:space="0" w:color="000000"/>
            </w:tcBorders>
            <w:vAlign w:val="center"/>
            <w:hideMark/>
          </w:tcPr>
          <w:p w14:paraId="2FD6EBDA" w14:textId="77777777" w:rsidR="00183F9F" w:rsidRPr="00C70209" w:rsidRDefault="00183F9F" w:rsidP="00082182">
            <w:pPr>
              <w:pStyle w:val="Tabletext-evidencematrix"/>
            </w:pPr>
          </w:p>
        </w:tc>
        <w:tc>
          <w:tcPr>
            <w:tcW w:w="1428" w:type="dxa"/>
            <w:vMerge/>
            <w:tcBorders>
              <w:left w:val="single" w:sz="4" w:space="0" w:color="000000"/>
              <w:bottom w:val="single" w:sz="4" w:space="0" w:color="000000"/>
              <w:right w:val="single" w:sz="4" w:space="0" w:color="000000"/>
            </w:tcBorders>
            <w:hideMark/>
          </w:tcPr>
          <w:p w14:paraId="6322D01A" w14:textId="77777777" w:rsidR="00183F9F" w:rsidRPr="00C70209" w:rsidRDefault="00183F9F" w:rsidP="00082182">
            <w:pPr>
              <w:pStyle w:val="Tabletext-subanalysis"/>
            </w:pP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49966157" w14:textId="77777777" w:rsidR="00183F9F" w:rsidRPr="00C70209" w:rsidRDefault="00183F9F" w:rsidP="00082182">
            <w:pPr>
              <w:pStyle w:val="Tabletext-subanalysis"/>
            </w:pPr>
          </w:p>
        </w:tc>
        <w:tc>
          <w:tcPr>
            <w:tcW w:w="990" w:type="dxa"/>
            <w:vMerge/>
            <w:tcBorders>
              <w:left w:val="single" w:sz="4" w:space="0" w:color="000000"/>
              <w:bottom w:val="single" w:sz="4" w:space="0" w:color="000000"/>
              <w:right w:val="single" w:sz="4" w:space="0" w:color="000000"/>
            </w:tcBorders>
            <w:vAlign w:val="center"/>
            <w:hideMark/>
          </w:tcPr>
          <w:p w14:paraId="29213607" w14:textId="77777777" w:rsidR="00183F9F" w:rsidRPr="00C70209" w:rsidRDefault="00183F9F" w:rsidP="00082182">
            <w:pPr>
              <w:pStyle w:val="Tabletext-subanalysis"/>
            </w:pP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7A2261D6" w14:textId="77777777" w:rsidR="00183F9F" w:rsidRPr="00C70209" w:rsidRDefault="00183F9F" w:rsidP="00082182">
            <w:pPr>
              <w:pStyle w:val="Tabletext-subanalysis"/>
            </w:pPr>
          </w:p>
        </w:tc>
        <w:tc>
          <w:tcPr>
            <w:tcW w:w="1554" w:type="dxa"/>
            <w:tcBorders>
              <w:top w:val="single" w:sz="4" w:space="0" w:color="000000"/>
              <w:left w:val="single" w:sz="4" w:space="0" w:color="000000"/>
              <w:bottom w:val="single" w:sz="4" w:space="0" w:color="000000"/>
              <w:right w:val="single" w:sz="4" w:space="0" w:color="000000"/>
            </w:tcBorders>
            <w:hideMark/>
          </w:tcPr>
          <w:p w14:paraId="141050E5" w14:textId="408EF3E7" w:rsidR="00183F9F" w:rsidRPr="00C70209" w:rsidRDefault="00183F9F" w:rsidP="00082182">
            <w:pPr>
              <w:pStyle w:val="Tabletext-subanalysis"/>
              <w:jc w:val="right"/>
            </w:pPr>
            <w:r w:rsidRPr="00C70209">
              <w:t>24 hr postoperative FFP transfusion volume (mL/kg)</w:t>
            </w:r>
          </w:p>
          <w:p w14:paraId="50FC284C" w14:textId="77777777" w:rsidR="00183F9F" w:rsidRPr="00C70209" w:rsidRDefault="00183F9F" w:rsidP="00082182">
            <w:pPr>
              <w:pStyle w:val="Tabletext-subanalysis"/>
              <w:jc w:val="right"/>
            </w:pPr>
            <w:r w:rsidRPr="00C70209">
              <w:t>2 trials (NR)</w:t>
            </w:r>
          </w:p>
          <w:p w14:paraId="74A2D3E8" w14:textId="77777777" w:rsidR="00183F9F" w:rsidRPr="00C70209" w:rsidRDefault="00183F9F" w:rsidP="00082182">
            <w:pPr>
              <w:pStyle w:val="Tabletext-subanalysis"/>
              <w:jc w:val="right"/>
            </w:pPr>
            <w:r w:rsidRPr="00C70209">
              <w:t>N=209</w:t>
            </w:r>
          </w:p>
        </w:tc>
        <w:tc>
          <w:tcPr>
            <w:tcW w:w="1610" w:type="dxa"/>
            <w:tcBorders>
              <w:top w:val="single" w:sz="4" w:space="0" w:color="000000"/>
              <w:left w:val="single" w:sz="4" w:space="0" w:color="000000"/>
              <w:bottom w:val="single" w:sz="4" w:space="0" w:color="000000"/>
              <w:right w:val="single" w:sz="4" w:space="0" w:color="000000"/>
            </w:tcBorders>
            <w:hideMark/>
          </w:tcPr>
          <w:p w14:paraId="25A8657E" w14:textId="77777777" w:rsidR="00183F9F" w:rsidRPr="00C70209" w:rsidRDefault="00183F9F" w:rsidP="00082182">
            <w:pPr>
              <w:pStyle w:val="Tabletext-subanalysis"/>
            </w:pPr>
            <w:r w:rsidRPr="00C70209">
              <w:t xml:space="preserve">NR </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484A5024"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65F145D9" w14:textId="77777777" w:rsidR="00183F9F" w:rsidRPr="00C70209" w:rsidRDefault="00183F9F" w:rsidP="00082182">
            <w:pPr>
              <w:pStyle w:val="Tabletext-subanalysis"/>
            </w:pPr>
            <w:r w:rsidRPr="00C70209">
              <w:t>MD –4.48 [–10.27, 1.31]</w:t>
            </w:r>
          </w:p>
        </w:tc>
        <w:tc>
          <w:tcPr>
            <w:tcW w:w="1727"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4118EB0" w14:textId="77777777" w:rsidR="00183F9F" w:rsidRPr="00C70209" w:rsidRDefault="00183F9F" w:rsidP="00082182">
            <w:pPr>
              <w:pStyle w:val="Tabletext-subanalysis"/>
            </w:pPr>
            <w:r w:rsidRPr="00C70209">
              <w:rPr>
                <w:i/>
              </w:rPr>
              <w:t>No significant difference</w:t>
            </w:r>
          </w:p>
          <w:p w14:paraId="609BF59D" w14:textId="09C360EF" w:rsidR="00183F9F" w:rsidRPr="00C70209" w:rsidRDefault="001A475D" w:rsidP="00082182">
            <w:pPr>
              <w:pStyle w:val="Tabletext-subanalysis"/>
            </w:pPr>
            <w:r w:rsidRPr="001A475D">
              <w:rPr>
                <w:i/>
              </w:rPr>
              <w:t>P = </w:t>
            </w:r>
            <w:r w:rsidR="00183F9F" w:rsidRPr="00C70209">
              <w:t>NR</w:t>
            </w:r>
          </w:p>
          <w:p w14:paraId="5A2A75A7" w14:textId="77777777" w:rsidR="00183F9F" w:rsidRPr="00C70209" w:rsidRDefault="00183F9F" w:rsidP="00082182">
            <w:pPr>
              <w:pStyle w:val="Tabletext-subanalysis"/>
            </w:pPr>
            <w:r w:rsidRPr="00C70209">
              <w:t>Moderate heterogeneity</w:t>
            </w:r>
          </w:p>
          <w:p w14:paraId="29F07DE8" w14:textId="2E888AF0"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40%</w:t>
            </w:r>
          </w:p>
        </w:tc>
      </w:tr>
      <w:tr w:rsidR="00183F9F" w:rsidRPr="00C70209" w14:paraId="7D9A4BBB" w14:textId="77777777" w:rsidTr="00082182">
        <w:tc>
          <w:tcPr>
            <w:tcW w:w="1088" w:type="dxa"/>
            <w:vMerge w:val="restart"/>
            <w:tcBorders>
              <w:top w:val="single" w:sz="4" w:space="0" w:color="000000"/>
              <w:left w:val="single" w:sz="4" w:space="0" w:color="000000"/>
              <w:right w:val="single" w:sz="4" w:space="0" w:color="000000"/>
            </w:tcBorders>
            <w:hideMark/>
          </w:tcPr>
          <w:p w14:paraId="47CADA81" w14:textId="69B25C15" w:rsidR="00183F9F" w:rsidRPr="00C70209" w:rsidRDefault="00183F9F" w:rsidP="00082182">
            <w:pPr>
              <w:pStyle w:val="Tabletext-evidencematrix"/>
            </w:pPr>
            <w:r w:rsidRPr="00C70209">
              <w:t>Schouten 2009</w:t>
            </w:r>
            <w:r w:rsidRPr="00C70209">
              <w:fldChar w:fldCharType="begin">
                <w:fldData xml:space="preserve">PEVuZE5vdGU+PENpdGU+PEF1dGhvcj5TY2hvdXRlbjwvQXV0aG9yPjxZZWFyPjIwMDk8L1llYXI+
PFJlY051bT45MTY8L1JlY051bT48RGlzcGxheVRleHQ+PHN0eWxlIGZhY2U9InN1cGVyc2NyaXB0
Ij4zNjA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0E261C">
              <w:instrText xml:space="preserve"> ADDIN EN.CITE </w:instrText>
            </w:r>
            <w:r w:rsidR="000E261C">
              <w:fldChar w:fldCharType="begin">
                <w:fldData xml:space="preserve">PEVuZE5vdGU+PENpdGU+PEF1dGhvcj5TY2hvdXRlbjwvQXV0aG9yPjxZZWFyPjIwMDk8L1llYXI+
PFJlY051bT45MTY8L1JlY051bT48RGlzcGxheVRleHQ+PHN0eWxlIGZhY2U9InN1cGVyc2NyaXB0
Ij4zNjA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0</w:t>
            </w:r>
            <w:r w:rsidRPr="00C70209">
              <w:fldChar w:fldCharType="end"/>
            </w:r>
          </w:p>
          <w:p w14:paraId="4C2D6FFD" w14:textId="77777777" w:rsidR="00183F9F" w:rsidRPr="00C70209" w:rsidRDefault="00183F9F" w:rsidP="00082182">
            <w:pPr>
              <w:pStyle w:val="Tabletext-evidencematrix"/>
            </w:pPr>
            <w:r w:rsidRPr="00C70209">
              <w:t>Level I</w:t>
            </w:r>
          </w:p>
          <w:p w14:paraId="062E10AF" w14:textId="77777777" w:rsidR="00183F9F" w:rsidRPr="00C70209" w:rsidRDefault="00183F9F" w:rsidP="00082182">
            <w:pPr>
              <w:pStyle w:val="Tabletext-evidencematrix"/>
            </w:pPr>
            <w:r w:rsidRPr="00C70209">
              <w:rPr>
                <w:i/>
              </w:rPr>
              <w:t>Good</w:t>
            </w:r>
          </w:p>
        </w:tc>
        <w:tc>
          <w:tcPr>
            <w:tcW w:w="1428" w:type="dxa"/>
            <w:tcBorders>
              <w:top w:val="single" w:sz="4" w:space="0" w:color="000000"/>
              <w:left w:val="single" w:sz="4" w:space="0" w:color="000000"/>
              <w:bottom w:val="single" w:sz="4" w:space="0" w:color="000000"/>
              <w:right w:val="single" w:sz="4" w:space="0" w:color="000000"/>
            </w:tcBorders>
            <w:hideMark/>
          </w:tcPr>
          <w:p w14:paraId="3042BFE6" w14:textId="765C7845" w:rsidR="00183F9F" w:rsidRPr="00C70209" w:rsidRDefault="00183F9F" w:rsidP="00082182">
            <w:pPr>
              <w:pStyle w:val="Tabletext-evidencematrix"/>
            </w:pPr>
            <w:r w:rsidRPr="00C70209">
              <w:t>3 trials (Davies 1997,</w:t>
            </w:r>
            <w:r w:rsidRPr="00C70209">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 </w:instrText>
            </w:r>
            <w:r w:rsidR="000E261C">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0</w:t>
            </w:r>
            <w:r w:rsidRPr="00C70209">
              <w:fldChar w:fldCharType="end"/>
            </w:r>
            <w:r w:rsidRPr="00C70209">
              <w:t xml:space="preserve"> Chauhan 2000,</w:t>
            </w:r>
            <w:r w:rsidRPr="00C70209">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 </w:instrText>
            </w:r>
            <w:r w:rsidR="000E261C">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6</w:t>
            </w:r>
            <w:r w:rsidRPr="00C70209">
              <w:fldChar w:fldCharType="end"/>
            </w:r>
            <w:r w:rsidRPr="00C70209">
              <w:t xml:space="preserve"> Bulutcu 2005</w:t>
            </w:r>
            <w:r w:rsidRPr="00C70209">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 </w:instrText>
            </w:r>
            <w:r w:rsidR="000E261C">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5</w:t>
            </w:r>
            <w:r w:rsidRPr="00C70209">
              <w:fldChar w:fldCharType="end"/>
            </w:r>
            <w:r w:rsidRPr="00C70209">
              <w:t>)</w:t>
            </w:r>
          </w:p>
          <w:p w14:paraId="0BC8A87C" w14:textId="77777777" w:rsidR="00183F9F" w:rsidRPr="00C70209" w:rsidRDefault="00183F9F" w:rsidP="00082182">
            <w:pPr>
              <w:pStyle w:val="Tabletext-evidencematrix"/>
            </w:pPr>
            <w:r w:rsidRPr="00C70209">
              <w:t>N=250</w:t>
            </w:r>
          </w:p>
        </w:tc>
        <w:tc>
          <w:tcPr>
            <w:tcW w:w="1252" w:type="dxa"/>
            <w:vMerge w:val="restart"/>
            <w:tcBorders>
              <w:top w:val="single" w:sz="4" w:space="0" w:color="000000"/>
              <w:left w:val="single" w:sz="4" w:space="0" w:color="000000"/>
              <w:bottom w:val="single" w:sz="4" w:space="0" w:color="000000"/>
              <w:right w:val="single" w:sz="4" w:space="0" w:color="000000"/>
            </w:tcBorders>
            <w:hideMark/>
          </w:tcPr>
          <w:p w14:paraId="2BF44CED" w14:textId="77777777" w:rsidR="00183F9F" w:rsidRPr="00C70209" w:rsidRDefault="00183F9F" w:rsidP="00082182">
            <w:pPr>
              <w:pStyle w:val="Tabletext-evidencematrix"/>
            </w:pPr>
            <w:r w:rsidRPr="00C70209">
              <w:t>Paediatric patients aged &lt;18 years undergoing cardiac surgery</w:t>
            </w:r>
          </w:p>
        </w:tc>
        <w:tc>
          <w:tcPr>
            <w:tcW w:w="990" w:type="dxa"/>
            <w:vMerge w:val="restart"/>
            <w:tcBorders>
              <w:top w:val="single" w:sz="4" w:space="0" w:color="000000"/>
              <w:left w:val="single" w:sz="4" w:space="0" w:color="000000"/>
              <w:bottom w:val="single" w:sz="4" w:space="0" w:color="000000"/>
              <w:right w:val="single" w:sz="4" w:space="0" w:color="000000"/>
            </w:tcBorders>
            <w:hideMark/>
          </w:tcPr>
          <w:p w14:paraId="5637FC8F" w14:textId="77777777" w:rsidR="00183F9F" w:rsidRPr="00C70209" w:rsidRDefault="00183F9F" w:rsidP="00082182">
            <w:pPr>
              <w:pStyle w:val="Tabletext-evidencematrix"/>
            </w:pPr>
            <w:r w:rsidRPr="00C70209">
              <w:t>NR</w:t>
            </w:r>
          </w:p>
        </w:tc>
        <w:tc>
          <w:tcPr>
            <w:tcW w:w="1273" w:type="dxa"/>
            <w:vMerge w:val="restart"/>
            <w:tcBorders>
              <w:top w:val="single" w:sz="4" w:space="0" w:color="000000"/>
              <w:left w:val="single" w:sz="4" w:space="0" w:color="000000"/>
              <w:bottom w:val="single" w:sz="4" w:space="0" w:color="000000"/>
              <w:right w:val="single" w:sz="4" w:space="0" w:color="000000"/>
            </w:tcBorders>
            <w:hideMark/>
          </w:tcPr>
          <w:p w14:paraId="3CE0D955" w14:textId="77777777" w:rsidR="00183F9F" w:rsidRPr="00C70209" w:rsidRDefault="00183F9F" w:rsidP="00082182">
            <w:pPr>
              <w:pStyle w:val="Tabletext-evidencematrix"/>
            </w:pPr>
            <w:r w:rsidRPr="00C70209">
              <w:t>Aprotinin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18FE747D" w14:textId="5F2A1207" w:rsidR="00183F9F" w:rsidRPr="00C70209" w:rsidRDefault="00183F9F" w:rsidP="00082182">
            <w:pPr>
              <w:pStyle w:val="Tabletext-evidencematrix"/>
            </w:pPr>
            <w:r w:rsidRPr="00C70209">
              <w:t>RBC transfusion volume</w:t>
            </w:r>
          </w:p>
        </w:tc>
        <w:tc>
          <w:tcPr>
            <w:tcW w:w="1610" w:type="dxa"/>
            <w:tcBorders>
              <w:top w:val="single" w:sz="4" w:space="0" w:color="000000"/>
              <w:left w:val="single" w:sz="4" w:space="0" w:color="000000"/>
              <w:bottom w:val="single" w:sz="4" w:space="0" w:color="000000"/>
              <w:right w:val="single" w:sz="4" w:space="0" w:color="000000"/>
            </w:tcBorders>
            <w:hideMark/>
          </w:tcPr>
          <w:p w14:paraId="74C79462" w14:textId="77777777" w:rsidR="00183F9F" w:rsidRPr="00C70209" w:rsidRDefault="00183F9F" w:rsidP="00082182">
            <w:pPr>
              <w:pStyle w:val="Tabletext-evidencematrix"/>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27945D8D"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01D5BE12" w14:textId="77777777" w:rsidR="00183F9F" w:rsidRPr="00C70209" w:rsidRDefault="00183F9F" w:rsidP="00082182">
            <w:pPr>
              <w:pStyle w:val="Tabletext-evidencematrix"/>
            </w:pPr>
            <w:r w:rsidRPr="00C70209">
              <w:t>WMD –4 (–7, –2)</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FE975D4" w14:textId="77777777" w:rsidR="00183F9F" w:rsidRPr="00C70209" w:rsidRDefault="00183F9F" w:rsidP="00082182">
            <w:pPr>
              <w:pStyle w:val="Tabletext-evidencematrix"/>
              <w:rPr>
                <w:i/>
              </w:rPr>
            </w:pPr>
            <w:r w:rsidRPr="00C70209">
              <w:rPr>
                <w:i/>
              </w:rPr>
              <w:t>Favours aprotinin</w:t>
            </w:r>
          </w:p>
          <w:p w14:paraId="3A5A3630" w14:textId="3A9BECDB" w:rsidR="00183F9F" w:rsidRPr="00C70209" w:rsidRDefault="001A475D" w:rsidP="00082182">
            <w:pPr>
              <w:pStyle w:val="Tabletext-evidencematrix"/>
            </w:pPr>
            <w:r w:rsidRPr="001A475D">
              <w:rPr>
                <w:i/>
              </w:rPr>
              <w:t>P = </w:t>
            </w:r>
            <w:r w:rsidR="00183F9F" w:rsidRPr="00C70209">
              <w:t>NR</w:t>
            </w:r>
          </w:p>
          <w:p w14:paraId="31DD96B2" w14:textId="77777777" w:rsidR="00183F9F" w:rsidRPr="00C70209" w:rsidRDefault="00183F9F" w:rsidP="00082182">
            <w:pPr>
              <w:pStyle w:val="Tabletext-evidencematrix"/>
            </w:pPr>
            <w:r w:rsidRPr="00C70209">
              <w:t>No significant heterogeneity</w:t>
            </w:r>
          </w:p>
          <w:p w14:paraId="1CEAFA8A" w14:textId="0373D86F"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611461B" w14:textId="77777777" w:rsidTr="00082182">
        <w:tc>
          <w:tcPr>
            <w:tcW w:w="1088" w:type="dxa"/>
            <w:vMerge/>
            <w:tcBorders>
              <w:left w:val="single" w:sz="4" w:space="0" w:color="000000"/>
              <w:right w:val="single" w:sz="4" w:space="0" w:color="000000"/>
            </w:tcBorders>
            <w:vAlign w:val="center"/>
            <w:hideMark/>
          </w:tcPr>
          <w:p w14:paraId="23584FB4" w14:textId="77777777" w:rsidR="00183F9F" w:rsidRPr="00C70209" w:rsidRDefault="00183F9F" w:rsidP="00082182">
            <w:pPr>
              <w:pStyle w:val="Tabletext-evidencematrix"/>
            </w:pPr>
          </w:p>
        </w:tc>
        <w:tc>
          <w:tcPr>
            <w:tcW w:w="1428" w:type="dxa"/>
            <w:tcBorders>
              <w:top w:val="single" w:sz="4" w:space="0" w:color="000000"/>
              <w:left w:val="single" w:sz="4" w:space="0" w:color="000000"/>
              <w:bottom w:val="single" w:sz="4" w:space="0" w:color="000000"/>
              <w:right w:val="single" w:sz="4" w:space="0" w:color="000000"/>
            </w:tcBorders>
            <w:hideMark/>
          </w:tcPr>
          <w:p w14:paraId="0DF66F28" w14:textId="33F01A52" w:rsidR="00183F9F" w:rsidRPr="00C70209" w:rsidRDefault="00183F9F" w:rsidP="00082182">
            <w:pPr>
              <w:pStyle w:val="Tabletext-evidencematrix"/>
            </w:pPr>
            <w:r w:rsidRPr="00C70209">
              <w:t>2 trials (Chauhan 2000,</w:t>
            </w:r>
            <w:r w:rsidRPr="00C70209">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 </w:instrText>
            </w:r>
            <w:r w:rsidR="000E261C">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6</w:t>
            </w:r>
            <w:r w:rsidRPr="00C70209">
              <w:fldChar w:fldCharType="end"/>
            </w:r>
            <w:r w:rsidRPr="00C70209">
              <w:t xml:space="preserve"> Bulutcu 2005</w:t>
            </w:r>
            <w:r w:rsidRPr="00C70209">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 </w:instrText>
            </w:r>
            <w:r w:rsidR="000E261C">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5</w:t>
            </w:r>
            <w:r w:rsidRPr="00C70209">
              <w:fldChar w:fldCharType="end"/>
            </w:r>
            <w:r w:rsidRPr="00C70209">
              <w:t>)</w:t>
            </w:r>
          </w:p>
          <w:p w14:paraId="4212FEF0" w14:textId="77777777" w:rsidR="00183F9F" w:rsidRPr="00C70209" w:rsidRDefault="00183F9F" w:rsidP="00082182">
            <w:pPr>
              <w:pStyle w:val="Tabletext-evidencematrix"/>
            </w:pPr>
            <w:r w:rsidRPr="00C70209">
              <w:t>N=228</w:t>
            </w: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6DCB19DF" w14:textId="77777777" w:rsidR="00183F9F" w:rsidRPr="00C70209" w:rsidRDefault="00183F9F" w:rsidP="00082182">
            <w:pPr>
              <w:pStyle w:val="Tabletext-evidencematrix"/>
            </w:pPr>
          </w:p>
        </w:tc>
        <w:tc>
          <w:tcPr>
            <w:tcW w:w="990" w:type="dxa"/>
            <w:vMerge/>
            <w:tcBorders>
              <w:top w:val="single" w:sz="4" w:space="0" w:color="000000"/>
              <w:left w:val="single" w:sz="4" w:space="0" w:color="000000"/>
              <w:bottom w:val="single" w:sz="4" w:space="0" w:color="000000"/>
              <w:right w:val="single" w:sz="4" w:space="0" w:color="000000"/>
            </w:tcBorders>
            <w:vAlign w:val="center"/>
            <w:hideMark/>
          </w:tcPr>
          <w:p w14:paraId="23AC744D" w14:textId="77777777" w:rsidR="00183F9F" w:rsidRPr="00C70209" w:rsidRDefault="00183F9F" w:rsidP="00082182">
            <w:pPr>
              <w:pStyle w:val="Tabletext-evidencematrix"/>
            </w:pPr>
          </w:p>
        </w:tc>
        <w:tc>
          <w:tcPr>
            <w:tcW w:w="1273" w:type="dxa"/>
            <w:vMerge/>
            <w:tcBorders>
              <w:top w:val="single" w:sz="4" w:space="0" w:color="000000"/>
              <w:left w:val="single" w:sz="4" w:space="0" w:color="000000"/>
              <w:bottom w:val="single" w:sz="4" w:space="0" w:color="000000"/>
              <w:right w:val="single" w:sz="4" w:space="0" w:color="000000"/>
            </w:tcBorders>
            <w:vAlign w:val="center"/>
            <w:hideMark/>
          </w:tcPr>
          <w:p w14:paraId="29F68437" w14:textId="77777777" w:rsidR="00183F9F" w:rsidRPr="00C70209" w:rsidRDefault="00183F9F" w:rsidP="00082182">
            <w:pPr>
              <w:pStyle w:val="Tabletext-evidencematrix"/>
            </w:pPr>
          </w:p>
        </w:tc>
        <w:tc>
          <w:tcPr>
            <w:tcW w:w="1554" w:type="dxa"/>
            <w:tcBorders>
              <w:top w:val="single" w:sz="4" w:space="0" w:color="000000"/>
              <w:left w:val="single" w:sz="4" w:space="0" w:color="000000"/>
              <w:bottom w:val="single" w:sz="4" w:space="0" w:color="000000"/>
              <w:right w:val="single" w:sz="4" w:space="0" w:color="000000"/>
            </w:tcBorders>
            <w:hideMark/>
          </w:tcPr>
          <w:p w14:paraId="713B0E70" w14:textId="77777777" w:rsidR="00183F9F" w:rsidRPr="00C70209" w:rsidRDefault="00183F9F" w:rsidP="00082182">
            <w:pPr>
              <w:pStyle w:val="Tabletext-evidencematrix"/>
            </w:pPr>
            <w:r w:rsidRPr="00C70209">
              <w:t>Plasma transfusion volume</w:t>
            </w:r>
          </w:p>
        </w:tc>
        <w:tc>
          <w:tcPr>
            <w:tcW w:w="1610" w:type="dxa"/>
            <w:tcBorders>
              <w:top w:val="single" w:sz="4" w:space="0" w:color="000000"/>
              <w:left w:val="single" w:sz="4" w:space="0" w:color="000000"/>
              <w:bottom w:val="single" w:sz="4" w:space="0" w:color="000000"/>
              <w:right w:val="single" w:sz="4" w:space="0" w:color="000000"/>
            </w:tcBorders>
            <w:hideMark/>
          </w:tcPr>
          <w:p w14:paraId="01A5E470" w14:textId="77777777" w:rsidR="00183F9F" w:rsidRPr="00C70209" w:rsidRDefault="00183F9F" w:rsidP="00082182">
            <w:pPr>
              <w:pStyle w:val="Tabletext-evidencematrix"/>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54395901"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37185DAC" w14:textId="77777777" w:rsidR="00183F9F" w:rsidRPr="00C70209" w:rsidRDefault="00183F9F" w:rsidP="00082182">
            <w:pPr>
              <w:pStyle w:val="Tabletext-evidencematrix"/>
            </w:pPr>
            <w:r w:rsidRPr="00C70209">
              <w:t>WMD –5 (–8, –2)</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CCE5A6A" w14:textId="77777777" w:rsidR="00183F9F" w:rsidRPr="00C70209" w:rsidRDefault="00183F9F" w:rsidP="00082182">
            <w:pPr>
              <w:pStyle w:val="Tabletext-evidencematrix"/>
              <w:rPr>
                <w:i/>
              </w:rPr>
            </w:pPr>
            <w:r w:rsidRPr="00C70209">
              <w:rPr>
                <w:i/>
              </w:rPr>
              <w:t>Favours aprotinin</w:t>
            </w:r>
          </w:p>
          <w:p w14:paraId="536F608F" w14:textId="78449FA5" w:rsidR="00183F9F" w:rsidRPr="00C70209" w:rsidRDefault="001A475D" w:rsidP="00082182">
            <w:pPr>
              <w:pStyle w:val="Tabletext-evidencematrix"/>
            </w:pPr>
            <w:r w:rsidRPr="001A475D">
              <w:rPr>
                <w:i/>
              </w:rPr>
              <w:t>P = </w:t>
            </w:r>
            <w:r w:rsidR="00183F9F" w:rsidRPr="00C70209">
              <w:t>NR</w:t>
            </w:r>
          </w:p>
          <w:p w14:paraId="72D835CC" w14:textId="77777777" w:rsidR="00183F9F" w:rsidRPr="00C70209" w:rsidRDefault="00183F9F" w:rsidP="00082182">
            <w:pPr>
              <w:pStyle w:val="Tabletext-evidencematrix"/>
            </w:pPr>
            <w:r w:rsidRPr="00C70209">
              <w:t>No significant heterogeneity</w:t>
            </w:r>
          </w:p>
          <w:p w14:paraId="6B94C9DE" w14:textId="31266271"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7C5EB6E" w14:textId="77777777" w:rsidTr="00082182">
        <w:tc>
          <w:tcPr>
            <w:tcW w:w="1088" w:type="dxa"/>
            <w:vMerge/>
            <w:tcBorders>
              <w:left w:val="single" w:sz="4" w:space="0" w:color="000000"/>
              <w:right w:val="single" w:sz="4" w:space="0" w:color="000000"/>
            </w:tcBorders>
            <w:hideMark/>
          </w:tcPr>
          <w:p w14:paraId="1FBB4869" w14:textId="77777777" w:rsidR="00183F9F" w:rsidRPr="00C70209" w:rsidRDefault="00183F9F" w:rsidP="00082182">
            <w:pPr>
              <w:pStyle w:val="Tabletext-evidencematrix"/>
            </w:pPr>
          </w:p>
        </w:tc>
        <w:tc>
          <w:tcPr>
            <w:tcW w:w="1428" w:type="dxa"/>
            <w:tcBorders>
              <w:top w:val="single" w:sz="4" w:space="0" w:color="000000"/>
              <w:left w:val="single" w:sz="4" w:space="0" w:color="000000"/>
              <w:bottom w:val="single" w:sz="4" w:space="0" w:color="000000"/>
              <w:right w:val="single" w:sz="4" w:space="0" w:color="000000"/>
            </w:tcBorders>
            <w:hideMark/>
          </w:tcPr>
          <w:p w14:paraId="6ED5AC5F" w14:textId="77777777" w:rsidR="00183F9F" w:rsidRPr="00C70209" w:rsidRDefault="00183F9F" w:rsidP="00082182">
            <w:pPr>
              <w:pStyle w:val="Tabletext-evidencematrix"/>
            </w:pPr>
            <w:r w:rsidRPr="00C70209">
              <w:t>No. of trials NR</w:t>
            </w:r>
          </w:p>
          <w:p w14:paraId="1642BC9D" w14:textId="77777777" w:rsidR="00183F9F" w:rsidRPr="00C70209" w:rsidRDefault="00183F9F" w:rsidP="00082182">
            <w:pPr>
              <w:pStyle w:val="Tabletext-evidencematrix"/>
            </w:pPr>
            <w:r w:rsidRPr="00C70209">
              <w:t>N=370</w:t>
            </w: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194A8F81" w14:textId="77777777" w:rsidR="00183F9F" w:rsidRPr="00C70209" w:rsidRDefault="00183F9F" w:rsidP="00082182">
            <w:pPr>
              <w:pStyle w:val="Tabletext-evidencematrix"/>
            </w:pPr>
          </w:p>
        </w:tc>
        <w:tc>
          <w:tcPr>
            <w:tcW w:w="990" w:type="dxa"/>
            <w:vMerge/>
            <w:tcBorders>
              <w:top w:val="single" w:sz="4" w:space="0" w:color="000000"/>
              <w:left w:val="single" w:sz="4" w:space="0" w:color="000000"/>
              <w:bottom w:val="single" w:sz="4" w:space="0" w:color="000000"/>
              <w:right w:val="single" w:sz="4" w:space="0" w:color="000000"/>
            </w:tcBorders>
            <w:vAlign w:val="center"/>
            <w:hideMark/>
          </w:tcPr>
          <w:p w14:paraId="5C7011BE" w14:textId="77777777" w:rsidR="00183F9F" w:rsidRPr="00C70209" w:rsidRDefault="00183F9F" w:rsidP="00082182">
            <w:pPr>
              <w:pStyle w:val="Tabletext-evidencematrix"/>
            </w:pPr>
          </w:p>
        </w:tc>
        <w:tc>
          <w:tcPr>
            <w:tcW w:w="1273" w:type="dxa"/>
            <w:tcBorders>
              <w:top w:val="single" w:sz="4" w:space="0" w:color="000000"/>
              <w:left w:val="single" w:sz="4" w:space="0" w:color="000000"/>
              <w:bottom w:val="single" w:sz="4" w:space="0" w:color="000000"/>
              <w:right w:val="single" w:sz="4" w:space="0" w:color="000000"/>
            </w:tcBorders>
            <w:hideMark/>
          </w:tcPr>
          <w:p w14:paraId="5265839C" w14:textId="77777777" w:rsidR="00183F9F" w:rsidRPr="00C70209" w:rsidRDefault="00183F9F" w:rsidP="00082182">
            <w:pPr>
              <w:pStyle w:val="Tabletext-evidencematrix"/>
            </w:pPr>
            <w:r w:rsidRPr="00C70209">
              <w:t>TXA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1B76CC7E" w14:textId="77777777" w:rsidR="00183F9F" w:rsidRPr="00C70209" w:rsidRDefault="00183F9F" w:rsidP="00082182">
            <w:pPr>
              <w:pStyle w:val="Tabletext-evidencematrix"/>
            </w:pPr>
            <w:r w:rsidRPr="00C70209">
              <w:t>Thrombocyte transfusion volume</w:t>
            </w:r>
          </w:p>
        </w:tc>
        <w:tc>
          <w:tcPr>
            <w:tcW w:w="1610" w:type="dxa"/>
            <w:tcBorders>
              <w:top w:val="single" w:sz="4" w:space="0" w:color="000000"/>
              <w:left w:val="single" w:sz="4" w:space="0" w:color="000000"/>
              <w:bottom w:val="single" w:sz="4" w:space="0" w:color="000000"/>
              <w:right w:val="single" w:sz="4" w:space="0" w:color="000000"/>
            </w:tcBorders>
            <w:hideMark/>
          </w:tcPr>
          <w:p w14:paraId="378FC8ED" w14:textId="77777777" w:rsidR="00183F9F" w:rsidRPr="00C70209" w:rsidRDefault="00183F9F" w:rsidP="00082182">
            <w:pPr>
              <w:pStyle w:val="Tabletext-evidencematrix"/>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221C0D0F"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292DAD93" w14:textId="77777777" w:rsidR="00183F9F" w:rsidRPr="00C70209" w:rsidRDefault="00183F9F" w:rsidP="00082182">
            <w:pPr>
              <w:pStyle w:val="Tabletext-evidencematrix"/>
            </w:pPr>
            <w:r w:rsidRPr="00C70209">
              <w:t>WMD –5 (–7, –3)</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868B1EC" w14:textId="77777777" w:rsidR="00183F9F" w:rsidRPr="00C70209" w:rsidRDefault="00183F9F" w:rsidP="00082182">
            <w:pPr>
              <w:pStyle w:val="Tabletext-evidencematrix"/>
              <w:rPr>
                <w:i/>
              </w:rPr>
            </w:pPr>
            <w:r w:rsidRPr="00C70209">
              <w:rPr>
                <w:i/>
              </w:rPr>
              <w:t>Favours TXA</w:t>
            </w:r>
          </w:p>
          <w:p w14:paraId="437E9C8D" w14:textId="494DAA1F" w:rsidR="00183F9F" w:rsidRPr="00C70209" w:rsidRDefault="001A475D" w:rsidP="00082182">
            <w:pPr>
              <w:pStyle w:val="Tabletext-evidencematrix"/>
            </w:pPr>
            <w:r w:rsidRPr="001A475D">
              <w:rPr>
                <w:i/>
              </w:rPr>
              <w:t>P = </w:t>
            </w:r>
            <w:r w:rsidR="00183F9F" w:rsidRPr="00C70209">
              <w:t>NR</w:t>
            </w:r>
          </w:p>
          <w:p w14:paraId="6B48A3B0" w14:textId="77777777" w:rsidR="00183F9F" w:rsidRPr="00C70209" w:rsidRDefault="00183F9F" w:rsidP="00082182">
            <w:pPr>
              <w:pStyle w:val="Tabletext-evidencematrix"/>
            </w:pPr>
            <w:r w:rsidRPr="00C70209">
              <w:t>No significant heterogeneity</w:t>
            </w:r>
          </w:p>
          <w:p w14:paraId="5CBC884D" w14:textId="6C169788"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323CF44" w14:textId="77777777" w:rsidTr="00082182">
        <w:tc>
          <w:tcPr>
            <w:tcW w:w="1088" w:type="dxa"/>
            <w:vMerge/>
            <w:tcBorders>
              <w:left w:val="single" w:sz="4" w:space="0" w:color="000000"/>
              <w:bottom w:val="single" w:sz="4" w:space="0" w:color="000000"/>
              <w:right w:val="single" w:sz="4" w:space="0" w:color="000000"/>
            </w:tcBorders>
            <w:vAlign w:val="center"/>
            <w:hideMark/>
          </w:tcPr>
          <w:p w14:paraId="0EE5C5AA" w14:textId="77777777" w:rsidR="00183F9F" w:rsidRPr="00C70209" w:rsidRDefault="00183F9F" w:rsidP="00082182">
            <w:pPr>
              <w:pStyle w:val="Tabletext-evidencematrix"/>
            </w:pPr>
          </w:p>
        </w:tc>
        <w:tc>
          <w:tcPr>
            <w:tcW w:w="1428" w:type="dxa"/>
            <w:tcBorders>
              <w:top w:val="single" w:sz="4" w:space="0" w:color="000000"/>
              <w:left w:val="single" w:sz="4" w:space="0" w:color="000000"/>
              <w:bottom w:val="single" w:sz="4" w:space="0" w:color="000000"/>
              <w:right w:val="single" w:sz="4" w:space="0" w:color="000000"/>
            </w:tcBorders>
            <w:hideMark/>
          </w:tcPr>
          <w:p w14:paraId="1FDCB10C" w14:textId="51B339C8" w:rsidR="00183F9F" w:rsidRPr="00C70209" w:rsidRDefault="00183F9F" w:rsidP="00082182">
            <w:pPr>
              <w:pStyle w:val="Tabletext-evidencematrix"/>
            </w:pPr>
            <w:r w:rsidRPr="00C70209">
              <w:t>3 trials (Chauhan 2000,</w:t>
            </w:r>
            <w:r w:rsidRPr="00C70209">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 </w:instrText>
            </w:r>
            <w:r w:rsidR="000E261C">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6</w:t>
            </w:r>
            <w:r w:rsidRPr="00C70209">
              <w:fldChar w:fldCharType="end"/>
            </w:r>
            <w:r w:rsidRPr="00C70209">
              <w:t xml:space="preserve"> Chauhan 2004,</w:t>
            </w:r>
            <w:r w:rsidRPr="00C70209">
              <w:fldChar w:fldCharType="begin">
                <w:fldData xml:space="preserve">PEVuZE5vdGU+PENpdGU+PEF1dGhvcj5DaGF1aGFuPC9BdXRob3I+PFllYXI+MjAwNGI8L1llYXI+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</w:fldData>
              </w:fldChar>
            </w:r>
            <w:r w:rsidR="000E261C">
              <w:instrText xml:space="preserve"> ADDIN EN.CITE </w:instrText>
            </w:r>
            <w:r w:rsidR="000E261C">
              <w:fldChar w:fldCharType="begin">
                <w:fldData xml:space="preserve">PEVuZE5vdGU+PENpdGU+PEF1dGhvcj5DaGF1aGFuPC9BdXRob3I+PFllYXI+MjAwNGI8L1llYXI+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8-369</w:t>
            </w:r>
            <w:r w:rsidRPr="00C70209">
              <w:fldChar w:fldCharType="end"/>
            </w:r>
            <w:r w:rsidRPr="00C70209">
              <w:t xml:space="preserve"> Rao 2000</w:t>
            </w:r>
            <w:r w:rsidRPr="00C70209">
              <w:fldChar w:fldCharType="begin">
                <w:fldData xml:space="preserve">PEVuZE5vdGU+PENpdGU+PEF1dGhvcj5SYW88L0F1dGhvcj48WWVhcj4yMDAwPC9ZZWFyPjxSZWNO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</w:fldData>
              </w:fldChar>
            </w:r>
            <w:r w:rsidR="000E261C">
              <w:instrText xml:space="preserve"> ADDIN EN.CITE </w:instrText>
            </w:r>
            <w:r w:rsidR="000E261C">
              <w:fldChar w:fldCharType="begin">
                <w:fldData xml:space="preserve">PEVuZE5vdGU+PENpdGU+PEF1dGhvcj5SYW88L0F1dGhvcj48WWVhcj4yMDAwPC9ZZWFyPjxSZWNO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8</w:t>
            </w:r>
            <w:r w:rsidRPr="00C70209">
              <w:fldChar w:fldCharType="end"/>
            </w:r>
            <w:r w:rsidRPr="00C70209">
              <w:t>)</w:t>
            </w:r>
          </w:p>
          <w:p w14:paraId="7080EC3A" w14:textId="77777777" w:rsidR="00183F9F" w:rsidRPr="00C70209" w:rsidRDefault="00183F9F" w:rsidP="00082182">
            <w:pPr>
              <w:pStyle w:val="Tabletext-evidencematrix"/>
            </w:pPr>
            <w:r w:rsidRPr="00C70209">
              <w:t>N=410</w:t>
            </w:r>
          </w:p>
        </w:tc>
        <w:tc>
          <w:tcPr>
            <w:tcW w:w="1252" w:type="dxa"/>
            <w:vMerge/>
            <w:tcBorders>
              <w:top w:val="single" w:sz="4" w:space="0" w:color="000000"/>
              <w:left w:val="single" w:sz="4" w:space="0" w:color="000000"/>
              <w:bottom w:val="single" w:sz="4" w:space="0" w:color="000000"/>
              <w:right w:val="single" w:sz="4" w:space="0" w:color="000000"/>
            </w:tcBorders>
            <w:vAlign w:val="center"/>
            <w:hideMark/>
          </w:tcPr>
          <w:p w14:paraId="1CF3693B" w14:textId="77777777" w:rsidR="00183F9F" w:rsidRPr="00C70209" w:rsidRDefault="00183F9F" w:rsidP="00082182">
            <w:pPr>
              <w:pStyle w:val="Tabletext-evidencematrix"/>
            </w:pPr>
          </w:p>
        </w:tc>
        <w:tc>
          <w:tcPr>
            <w:tcW w:w="990" w:type="dxa"/>
            <w:vMerge/>
            <w:tcBorders>
              <w:top w:val="single" w:sz="4" w:space="0" w:color="000000"/>
              <w:left w:val="single" w:sz="4" w:space="0" w:color="000000"/>
              <w:bottom w:val="single" w:sz="4" w:space="0" w:color="000000"/>
              <w:right w:val="single" w:sz="4" w:space="0" w:color="000000"/>
            </w:tcBorders>
            <w:vAlign w:val="center"/>
            <w:hideMark/>
          </w:tcPr>
          <w:p w14:paraId="4118AF29" w14:textId="77777777" w:rsidR="00183F9F" w:rsidRPr="00C70209" w:rsidRDefault="00183F9F" w:rsidP="00082182">
            <w:pPr>
              <w:pStyle w:val="Tabletext-evidencematrix"/>
            </w:pPr>
          </w:p>
        </w:tc>
        <w:tc>
          <w:tcPr>
            <w:tcW w:w="1273" w:type="dxa"/>
            <w:tcBorders>
              <w:top w:val="single" w:sz="4" w:space="0" w:color="000000"/>
              <w:left w:val="single" w:sz="4" w:space="0" w:color="000000"/>
              <w:bottom w:val="single" w:sz="4" w:space="0" w:color="000000"/>
              <w:right w:val="single" w:sz="4" w:space="0" w:color="000000"/>
            </w:tcBorders>
            <w:hideMark/>
          </w:tcPr>
          <w:p w14:paraId="6B04909B" w14:textId="77777777" w:rsidR="00183F9F" w:rsidRPr="00C70209" w:rsidRDefault="00183F9F" w:rsidP="00082182">
            <w:pPr>
              <w:pStyle w:val="Tabletext-evidencematrix"/>
            </w:pPr>
            <w:r w:rsidRPr="00C70209">
              <w:t>EACA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292C8CE9" w14:textId="77777777" w:rsidR="00183F9F" w:rsidRPr="00C70209" w:rsidRDefault="00183F9F" w:rsidP="00082182">
            <w:pPr>
              <w:pStyle w:val="Tabletext-evidencematrix"/>
            </w:pPr>
            <w:r w:rsidRPr="00C70209">
              <w:t>Plasma transfusion volume</w:t>
            </w:r>
          </w:p>
        </w:tc>
        <w:tc>
          <w:tcPr>
            <w:tcW w:w="1610" w:type="dxa"/>
            <w:tcBorders>
              <w:top w:val="single" w:sz="4" w:space="0" w:color="000000"/>
              <w:left w:val="single" w:sz="4" w:space="0" w:color="000000"/>
              <w:bottom w:val="single" w:sz="4" w:space="0" w:color="000000"/>
              <w:right w:val="single" w:sz="4" w:space="0" w:color="000000"/>
            </w:tcBorders>
            <w:hideMark/>
          </w:tcPr>
          <w:p w14:paraId="2D269133" w14:textId="77777777" w:rsidR="00183F9F" w:rsidRPr="00C70209" w:rsidRDefault="00183F9F" w:rsidP="00082182">
            <w:pPr>
              <w:pStyle w:val="Tabletext-evidencematrix"/>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3B9D211A"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160BB88A" w14:textId="77777777" w:rsidR="00183F9F" w:rsidRPr="00C70209" w:rsidRDefault="00183F9F" w:rsidP="00082182">
            <w:pPr>
              <w:pStyle w:val="Tabletext-evidencematrix"/>
            </w:pPr>
            <w:r w:rsidRPr="00C70209">
              <w:t>WMD –3 (–5, –1)</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AB354A8" w14:textId="77777777" w:rsidR="00183F9F" w:rsidRPr="00C70209" w:rsidRDefault="00183F9F" w:rsidP="00082182">
            <w:pPr>
              <w:pStyle w:val="Tabletext-evidencematrix"/>
              <w:rPr>
                <w:i/>
              </w:rPr>
            </w:pPr>
            <w:r w:rsidRPr="00C70209">
              <w:rPr>
                <w:i/>
              </w:rPr>
              <w:t>Favours EACA</w:t>
            </w:r>
          </w:p>
          <w:p w14:paraId="2CC398A9" w14:textId="4599BEE8" w:rsidR="00183F9F" w:rsidRPr="00C70209" w:rsidRDefault="001A475D" w:rsidP="00082182">
            <w:pPr>
              <w:pStyle w:val="Tabletext-evidencematrix"/>
            </w:pPr>
            <w:r w:rsidRPr="001A475D">
              <w:rPr>
                <w:i/>
              </w:rPr>
              <w:t>P = </w:t>
            </w:r>
            <w:r w:rsidR="00183F9F" w:rsidRPr="00C70209">
              <w:t>NR</w:t>
            </w:r>
          </w:p>
          <w:p w14:paraId="66C446E3" w14:textId="77777777" w:rsidR="00183F9F" w:rsidRPr="00C70209" w:rsidRDefault="00183F9F" w:rsidP="00082182">
            <w:pPr>
              <w:pStyle w:val="Tabletext-evidencematrix"/>
            </w:pPr>
            <w:r w:rsidRPr="00C70209">
              <w:t>Mild heterogeneity</w:t>
            </w:r>
          </w:p>
          <w:p w14:paraId="12E054D9" w14:textId="1E01C882"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20%</w:t>
            </w:r>
          </w:p>
        </w:tc>
      </w:tr>
      <w:tr w:rsidR="00183F9F" w:rsidRPr="00C70209" w14:paraId="7471603C" w14:textId="77777777" w:rsidTr="00082182">
        <w:tc>
          <w:tcPr>
            <w:tcW w:w="14174" w:type="dxa"/>
            <w:gridSpan w:val="12"/>
            <w:tcBorders>
              <w:top w:val="single" w:sz="4" w:space="0" w:color="auto"/>
              <w:left w:val="single" w:sz="4" w:space="0" w:color="auto"/>
              <w:bottom w:val="single" w:sz="4" w:space="0" w:color="auto"/>
              <w:right w:val="single" w:sz="4" w:space="0" w:color="auto"/>
            </w:tcBorders>
            <w:shd w:val="clear" w:color="auto" w:fill="auto"/>
          </w:tcPr>
          <w:p w14:paraId="4FD333A7" w14:textId="77777777" w:rsidR="00183F9F" w:rsidRPr="00C70209" w:rsidRDefault="00183F9F" w:rsidP="00082182">
            <w:pPr>
              <w:pStyle w:val="TableH3"/>
              <w:rPr>
                <w:rFonts w:eastAsia="Arial Unicode MS"/>
                <w:lang w:eastAsia="ja-JP"/>
              </w:rPr>
            </w:pPr>
            <w:r w:rsidRPr="00C70209">
              <w:rPr>
                <w:rFonts w:eastAsia="Arial Unicode MS"/>
                <w:lang w:eastAsia="ja-JP"/>
              </w:rPr>
              <w:t xml:space="preserve">Transfusion </w:t>
            </w:r>
            <w:r w:rsidRPr="00C70209">
              <w:rPr>
                <w:rFonts w:eastAsia="Arial Unicode MS"/>
              </w:rPr>
              <w:t>incidence</w:t>
            </w:r>
          </w:p>
        </w:tc>
      </w:tr>
      <w:tr w:rsidR="00183F9F" w:rsidRPr="00C70209" w14:paraId="6B8AC5AC" w14:textId="77777777" w:rsidTr="00082182">
        <w:tc>
          <w:tcPr>
            <w:tcW w:w="1088" w:type="dxa"/>
            <w:vMerge w:val="restart"/>
            <w:tcBorders>
              <w:left w:val="single" w:sz="4" w:space="0" w:color="000000"/>
              <w:right w:val="single" w:sz="4" w:space="0" w:color="000000"/>
            </w:tcBorders>
            <w:hideMark/>
          </w:tcPr>
          <w:p w14:paraId="3C85E472" w14:textId="4833F3A0" w:rsidR="00183F9F" w:rsidRPr="00C70209" w:rsidRDefault="00183F9F" w:rsidP="00082182">
            <w:pPr>
              <w:pStyle w:val="Tabletext-evidencematrix"/>
            </w:pPr>
            <w:r w:rsidRPr="00C70209">
              <w:t>Arnold 2006</w:t>
            </w:r>
            <w:r w:rsidRPr="00C70209">
              <w:rPr>
                <w:vertAlign w:val="superscript"/>
              </w:rPr>
              <w:t>c</w:t>
            </w:r>
            <w:r w:rsidRPr="00C70209">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 </w:instrText>
            </w:r>
            <w:r w:rsidR="000E261C">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8</w:t>
            </w:r>
            <w:r w:rsidRPr="00C70209">
              <w:fldChar w:fldCharType="end"/>
            </w:r>
          </w:p>
          <w:p w14:paraId="7799AC9F" w14:textId="77777777" w:rsidR="00183F9F" w:rsidRPr="00C70209" w:rsidRDefault="00183F9F" w:rsidP="00082182">
            <w:pPr>
              <w:pStyle w:val="Tabletext-evidencematrix"/>
            </w:pPr>
            <w:r w:rsidRPr="00C70209">
              <w:t>Level I</w:t>
            </w:r>
          </w:p>
          <w:p w14:paraId="5D804D57" w14:textId="77777777" w:rsidR="00183F9F" w:rsidRPr="00C70209" w:rsidRDefault="00183F9F" w:rsidP="00082182">
            <w:pPr>
              <w:pStyle w:val="Tabletext-evidencematrix"/>
            </w:pPr>
            <w:r w:rsidRPr="00C70209">
              <w:rPr>
                <w:i/>
              </w:rPr>
              <w:t>Good</w:t>
            </w:r>
          </w:p>
        </w:tc>
        <w:tc>
          <w:tcPr>
            <w:tcW w:w="1428" w:type="dxa"/>
            <w:vMerge w:val="restart"/>
            <w:tcBorders>
              <w:top w:val="single" w:sz="4" w:space="0" w:color="000000"/>
              <w:left w:val="single" w:sz="4" w:space="0" w:color="000000"/>
              <w:right w:val="single" w:sz="4" w:space="0" w:color="000000"/>
            </w:tcBorders>
            <w:hideMark/>
          </w:tcPr>
          <w:p w14:paraId="1E23ECEE" w14:textId="6243A910" w:rsidR="00183F9F" w:rsidRPr="00C70209" w:rsidRDefault="00183F9F" w:rsidP="00082182">
            <w:pPr>
              <w:pStyle w:val="Tabletext-evidencematrix"/>
            </w:pPr>
            <w:r w:rsidRPr="00C70209">
              <w:t>6 trials</w:t>
            </w:r>
            <w:r w:rsidRPr="00C70209">
              <w:rPr>
                <w:vertAlign w:val="superscript"/>
              </w:rPr>
              <w:t>d</w:t>
            </w:r>
            <w:r w:rsidRPr="00C70209">
              <w:t xml:space="preserve"> (Mossinger 2003,</w:t>
            </w:r>
            <w:r w:rsidRPr="00C70209">
              <w:fldChar w:fldCharType="begin">
                <w:fldData xml:space="preserve">PEVuZE5vdGU+PENpdGU+PEF1dGhvcj5Nb3NzaW5nZXI8L0F1dGhvcj48WWVhcj4yMDAzPC9ZZWFy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</w:fldData>
              </w:fldChar>
            </w:r>
            <w:r w:rsidR="000E261C">
              <w:instrText xml:space="preserve"> ADDIN EN.CITE </w:instrText>
            </w:r>
            <w:r w:rsidR="000E261C">
              <w:fldChar w:fldCharType="begin">
                <w:fldData xml:space="preserve">PEVuZE5vdGU+PENpdGU+PEF1dGhvcj5Nb3NzaW5nZXI8L0F1dGhvcj48WWVhcj4yMDAzPC9ZZWFy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7</w:t>
            </w:r>
            <w:r w:rsidRPr="00C70209">
              <w:fldChar w:fldCharType="end"/>
            </w:r>
            <w:r w:rsidRPr="00C70209">
              <w:t xml:space="preserve"> Miller 1998,</w:t>
            </w:r>
            <w:r w:rsidRPr="00C70209">
              <w:fldChar w:fldCharType="begin"/>
            </w:r>
            <w:r w:rsidR="000E261C">
              <w:instrText xml:space="preserve"> ADDIN EN.CITE &lt;EndNote&gt;&lt;Cite&gt;&lt;Author&gt;Miller&lt;/Author&gt;&lt;Year&gt;1998&lt;/Year&gt;&lt;RecNum&gt;901&lt;/RecNum&gt;&lt;DisplayText&gt;&lt;style face="superscript"&gt;376&lt;/style&gt;&lt;/DisplayText&gt;&lt;record&gt;&lt;rec-number&gt;901&lt;/rec-number&gt;&lt;foreign-keys&gt;&lt;key app="EN" db-id="9edve2wadsavt5ewavaxtda4f2tavzvts9ee" timestamp="1435036188"&gt;901&lt;/key&gt;&lt;/foreign-keys&gt;&lt;ref-type name="Generic"&gt;13&lt;/ref-type&gt;&lt;contributors&gt;&lt;authors&gt;&lt;author&gt;Miller, B. E.&lt;/author&gt;&lt;author&gt;Tosone, S. R.&lt;/author&gt;&lt;author&gt;Tam, V. K.&lt;/author&gt;&lt;author&gt;et al.,&lt;/author&gt;&lt;/authors&gt;&lt;/contributors&gt;&lt;titles&gt;&lt;title&gt;Hematologic and economic impact of aprotinin in reoperative pediatric cardiac operations&lt;/title&gt;&lt;/titles&gt;&lt;pages&gt;535–540&lt;/pages&gt;&lt;volume&gt;66&lt;/volume&gt;&lt;reprint-edition&gt;NOT IN FILE&lt;/reprint-edition&gt;&lt;keywords&gt;&lt;keyword&gt;aprotinin&lt;/keyword&gt;&lt;keyword&gt;pediatric&lt;/keyword&gt;&lt;/keywords&gt;&lt;dates&gt;&lt;year&gt;1998&lt;/year&gt;&lt;/dates&gt;&lt;urls&gt;&lt;/urls&gt;&lt;/record&gt;&lt;/Cite&gt;&lt;/EndNote&gt;</w:instrText>
            </w:r>
            <w:r w:rsidRPr="00C70209">
              <w:fldChar w:fldCharType="separate"/>
            </w:r>
            <w:r w:rsidR="000E261C" w:rsidRPr="000E261C">
              <w:rPr>
                <w:noProof/>
                <w:vertAlign w:val="superscript"/>
              </w:rPr>
              <w:t>376</w:t>
            </w:r>
            <w:r w:rsidRPr="00C70209">
              <w:fldChar w:fldCharType="end"/>
            </w:r>
            <w:r w:rsidRPr="00C70209">
              <w:t xml:space="preserve"> Davies 1997,</w:t>
            </w:r>
            <w:r w:rsidRPr="00C70209">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 </w:instrText>
            </w:r>
            <w:r w:rsidR="000E261C">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0</w:t>
            </w:r>
            <w:r w:rsidRPr="00C70209">
              <w:fldChar w:fldCharType="end"/>
            </w:r>
            <w:r w:rsidRPr="00C70209">
              <w:t xml:space="preserve"> D’Errico 1996,</w:t>
            </w:r>
            <w:r w:rsidRPr="00C70209">
              <w:fldChar w:fldCharType="begin"/>
            </w:r>
            <w:r w:rsidR="000E261C">
              <w:instrText xml:space="preserve"> ADDIN EN.CITE &lt;EndNote&gt;&lt;Cite&gt;&lt;Author&gt;D&amp;apos;Errico&lt;/Author&gt;&lt;Year&gt;1996&lt;/Year&gt;&lt;RecNum&gt;861&lt;/RecNum&gt;&lt;DisplayText&gt;&lt;style face="superscript"&gt;371&lt;/style&gt;&lt;/DisplayText&gt;&lt;record&gt;&lt;rec-number&gt;861&lt;/rec-number&gt;&lt;foreign-keys&gt;&lt;key app="EN" db-id="9edve2wadsavt5ewavaxtda4f2tavzvts9ee" timestamp="1435036188"&gt;861&lt;/key&gt;&lt;/foreign-keys&gt;&lt;ref-type name="Generic"&gt;13&lt;/ref-type&gt;&lt;contributors&gt;&lt;authors&gt;&lt;author&gt;D&amp;apos;Errico, C. C.&lt;/author&gt;&lt;author&gt;Shayevitz, J. R.&lt;/author&gt;&lt;author&gt;Martindale, S. J.&lt;/author&gt;&lt;author&gt;et al.,&lt;/author&gt;&lt;/authors&gt;&lt;/contributors&gt;&lt;titles&gt;&lt;title&gt;The efficacy and cost of aprotinin in children undergoing reoperative open heart surgery&lt;/title&gt;&lt;/titles&gt;&lt;pages&gt;1193–1199&lt;/pages&gt;&lt;volume&gt;83&lt;/volume&gt;&lt;reprint-edition&gt;NOT IN FILE&lt;/reprint-edition&gt;&lt;keywords&gt;&lt;keyword&gt;cost&lt;/keyword&gt;&lt;keyword&gt;aprotinin&lt;/keyword&gt;&lt;keyword&gt;heart&lt;/keyword&gt;&lt;/keywords&gt;&lt;dates&gt;&lt;year&gt;1996&lt;/year&gt;&lt;/dates&gt;&lt;urls&gt;&lt;/urls&gt;&lt;/record&gt;&lt;/Cite&gt;&lt;/EndNote&gt;</w:instrText>
            </w:r>
            <w:r w:rsidRPr="00C70209">
              <w:fldChar w:fldCharType="separate"/>
            </w:r>
            <w:r w:rsidR="000E261C" w:rsidRPr="000E261C">
              <w:rPr>
                <w:noProof/>
                <w:vertAlign w:val="superscript"/>
              </w:rPr>
              <w:t>371</w:t>
            </w:r>
            <w:r w:rsidRPr="00C70209">
              <w:fldChar w:fldCharType="end"/>
            </w:r>
            <w:r w:rsidRPr="00C70209">
              <w:t xml:space="preserve"> Herynkopf 1994,</w:t>
            </w:r>
            <w:r w:rsidRPr="00C70209">
              <w:fldChar w:fldCharType="begin"/>
            </w:r>
            <w:r w:rsidR="000E261C">
              <w:instrText xml:space="preserve"> ADDIN EN.CITE &lt;EndNote&gt;&lt;Cite&gt;&lt;Author&gt;Herynkopf&lt;/Author&gt;&lt;Year&gt;1994&lt;/Year&gt;&lt;RecNum&gt;883&lt;/RecNum&gt;&lt;DisplayText&gt;&lt;style face="superscript"&gt;374&lt;/style&gt;&lt;/DisplayText&gt;&lt;record&gt;&lt;rec-number&gt;883&lt;/rec-number&gt;&lt;foreign-keys&gt;&lt;key app="EN" db-id="9edve2wadsavt5ewavaxtda4f2tavzvts9ee" timestamp="1435036188"&gt;883&lt;/key&gt;&lt;/foreign-keys&gt;&lt;ref-type name="Generic"&gt;13&lt;/ref-type&gt;&lt;contributors&gt;&lt;authors&gt;&lt;author&gt;Herynkopf, F.&lt;/author&gt;&lt;author&gt;Lucchese, F.&lt;/author&gt;&lt;author&gt;Pereira, E.&lt;/author&gt;&lt;author&gt;et al.,&lt;/author&gt;&lt;/authors&gt;&lt;/contributors&gt;&lt;titles&gt;&lt;title&gt;Aprotinin in children undergoing correction of congenital heart defects: a double-blind pilot study&lt;/title&gt;&lt;/titles&gt;&lt;pages&gt;517–521&lt;/pages&gt;&lt;volume&gt;108&lt;/volume&gt;&lt;reprint-edition&gt;NOT IN FILE&lt;/reprint-edition&gt;&lt;keywords&gt;&lt;keyword&gt;aprotinin&lt;/keyword&gt;&lt;keyword&gt;heart&lt;/keyword&gt;&lt;/keywords&gt;&lt;dates&gt;&lt;year&gt;1994&lt;/year&gt;&lt;/dates&gt;&lt;urls&gt;&lt;/urls&gt;&lt;/record&gt;&lt;/Cite&gt;&lt;/EndNote&gt;</w:instrText>
            </w:r>
            <w:r w:rsidRPr="00C70209">
              <w:fldChar w:fldCharType="separate"/>
            </w:r>
            <w:r w:rsidR="000E261C" w:rsidRPr="000E261C">
              <w:rPr>
                <w:noProof/>
                <w:vertAlign w:val="superscript"/>
              </w:rPr>
              <w:t>374</w:t>
            </w:r>
            <w:r w:rsidRPr="00C70209">
              <w:fldChar w:fldCharType="end"/>
            </w:r>
            <w:r w:rsidRPr="00C70209">
              <w:t xml:space="preserve"> Boldt 1994</w:t>
            </w:r>
            <w:r w:rsidRPr="00C70209">
              <w:fldChar w:fldCharType="begin">
                <w:fldData xml:space="preserve">PEVuZE5vdGU+PENpdGU+PEF1dGhvcj5Cb2xkdDwvQXV0aG9yPjxZZWFyPjE5OTQ8L1llYXI+PFJl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</w:fldData>
              </w:fldChar>
            </w:r>
            <w:r w:rsidR="000E261C">
              <w:instrText xml:space="preserve"> ADDIN EN.CITE </w:instrText>
            </w:r>
            <w:r w:rsidR="000E261C">
              <w:fldChar w:fldCharType="begin">
                <w:fldData xml:space="preserve">PEVuZE5vdGU+PENpdGU+PEF1dGhvcj5Cb2xkdDwvQXV0aG9yPjxZZWFyPjE5OTQ8L1llYXI+PFJl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4</w:t>
            </w:r>
            <w:r w:rsidRPr="00C70209">
              <w:fldChar w:fldCharType="end"/>
            </w:r>
            <w:r w:rsidRPr="00C70209">
              <w:t>)</w:t>
            </w:r>
          </w:p>
          <w:p w14:paraId="634536A2" w14:textId="77777777" w:rsidR="00183F9F" w:rsidRPr="00C70209" w:rsidRDefault="00183F9F" w:rsidP="00082182">
            <w:pPr>
              <w:pStyle w:val="Tabletext-evidencematrix"/>
            </w:pPr>
            <w:r w:rsidRPr="00C70209">
              <w:t>N=362</w:t>
            </w:r>
          </w:p>
        </w:tc>
        <w:tc>
          <w:tcPr>
            <w:tcW w:w="1252" w:type="dxa"/>
            <w:vMerge w:val="restart"/>
            <w:tcBorders>
              <w:left w:val="single" w:sz="4" w:space="0" w:color="000000"/>
              <w:right w:val="single" w:sz="4" w:space="0" w:color="000000"/>
            </w:tcBorders>
            <w:hideMark/>
          </w:tcPr>
          <w:p w14:paraId="714DCC53" w14:textId="77777777" w:rsidR="00183F9F" w:rsidRPr="00C70209" w:rsidRDefault="00183F9F" w:rsidP="00082182">
            <w:pPr>
              <w:pStyle w:val="Tabletext-evidencematrix"/>
            </w:pPr>
            <w:r w:rsidRPr="00C70209">
              <w:t>Paediatric patients aged &lt;18 years with CHD undergoing open-heart surgery with CPB</w:t>
            </w:r>
          </w:p>
        </w:tc>
        <w:tc>
          <w:tcPr>
            <w:tcW w:w="990" w:type="dxa"/>
            <w:vMerge w:val="restart"/>
            <w:tcBorders>
              <w:left w:val="single" w:sz="4" w:space="0" w:color="000000"/>
              <w:right w:val="single" w:sz="4" w:space="0" w:color="000000"/>
            </w:tcBorders>
            <w:hideMark/>
          </w:tcPr>
          <w:p w14:paraId="50A4866F" w14:textId="77777777" w:rsidR="00183F9F" w:rsidRPr="00C70209" w:rsidRDefault="00183F9F" w:rsidP="00082182">
            <w:pPr>
              <w:pStyle w:val="Tabletext-evidencematrix"/>
            </w:pPr>
            <w:r w:rsidRPr="00C70209">
              <w:t>NR</w:t>
            </w:r>
          </w:p>
        </w:tc>
        <w:tc>
          <w:tcPr>
            <w:tcW w:w="1273" w:type="dxa"/>
            <w:vMerge w:val="restart"/>
            <w:tcBorders>
              <w:left w:val="single" w:sz="4" w:space="0" w:color="000000"/>
              <w:right w:val="single" w:sz="4" w:space="0" w:color="000000"/>
            </w:tcBorders>
            <w:hideMark/>
          </w:tcPr>
          <w:p w14:paraId="52C63AF2" w14:textId="77777777" w:rsidR="00183F9F" w:rsidRPr="00C70209" w:rsidRDefault="00183F9F" w:rsidP="00082182">
            <w:pPr>
              <w:pStyle w:val="Tabletext-evidencematrix"/>
            </w:pPr>
            <w:r w:rsidRPr="00C70209">
              <w:t>IV aprotinin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19D041F7" w14:textId="77777777" w:rsidR="00183F9F" w:rsidRPr="00C70209" w:rsidRDefault="00183F9F" w:rsidP="00082182">
            <w:pPr>
              <w:pStyle w:val="Tabletext-evidencematrix"/>
            </w:pPr>
            <w:r w:rsidRPr="00C70209">
              <w:t>RBC or whole blood transfusion incidence</w:t>
            </w:r>
          </w:p>
        </w:tc>
        <w:tc>
          <w:tcPr>
            <w:tcW w:w="1610" w:type="dxa"/>
            <w:tcBorders>
              <w:top w:val="single" w:sz="4" w:space="0" w:color="000000"/>
              <w:left w:val="single" w:sz="4" w:space="0" w:color="000000"/>
              <w:bottom w:val="single" w:sz="4" w:space="0" w:color="000000"/>
              <w:right w:val="single" w:sz="4" w:space="0" w:color="000000"/>
            </w:tcBorders>
            <w:hideMark/>
          </w:tcPr>
          <w:p w14:paraId="657F515B" w14:textId="77777777" w:rsidR="00183F9F" w:rsidRPr="00C70209" w:rsidRDefault="00183F9F" w:rsidP="00082182">
            <w:pPr>
              <w:pStyle w:val="Tabletext-evidencematrix"/>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60610BD7" w14:textId="77777777" w:rsidR="00183F9F" w:rsidRPr="00C70209" w:rsidRDefault="00183F9F" w:rsidP="00082182">
            <w:pPr>
              <w:pStyle w:val="Tabletext-evidencematrix"/>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061013A5" w14:textId="77777777" w:rsidR="00183F9F" w:rsidRPr="00C70209" w:rsidRDefault="00183F9F" w:rsidP="00082182">
            <w:pPr>
              <w:pStyle w:val="Tabletext-evidencematrix"/>
            </w:pPr>
            <w:r w:rsidRPr="00C70209">
              <w:t>RR 0.67 [0.51, 0.89]</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1CE60EE" w14:textId="472FAAC0" w:rsidR="00183F9F" w:rsidRPr="00C70209" w:rsidRDefault="00183F9F" w:rsidP="00082182">
            <w:pPr>
              <w:pStyle w:val="Tabletext-evidencematrix"/>
              <w:rPr>
                <w:i/>
              </w:rPr>
            </w:pPr>
            <w:r w:rsidRPr="00C70209">
              <w:rPr>
                <w:i/>
              </w:rPr>
              <w:t>Favours aprotinin</w:t>
            </w:r>
          </w:p>
          <w:p w14:paraId="556968F2" w14:textId="77F0325C" w:rsidR="00183F9F" w:rsidRPr="00C70209" w:rsidRDefault="001A475D" w:rsidP="00082182">
            <w:pPr>
              <w:pStyle w:val="Tabletext-evidencematrix"/>
            </w:pPr>
            <w:r w:rsidRPr="001A475D">
              <w:rPr>
                <w:i/>
              </w:rPr>
              <w:t>P = </w:t>
            </w:r>
            <w:r w:rsidR="00183F9F" w:rsidRPr="00C70209">
              <w:t>NR</w:t>
            </w:r>
          </w:p>
          <w:p w14:paraId="47EBE7A0" w14:textId="77777777" w:rsidR="00183F9F" w:rsidRPr="00C70209" w:rsidRDefault="00183F9F" w:rsidP="00082182">
            <w:pPr>
              <w:pStyle w:val="Tabletext-evidencematrix"/>
            </w:pPr>
            <w:r w:rsidRPr="00C70209">
              <w:t>Mild heterogeneity</w:t>
            </w:r>
          </w:p>
          <w:p w14:paraId="4021CB8D" w14:textId="57E244B9"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15%</w:t>
            </w:r>
          </w:p>
        </w:tc>
      </w:tr>
      <w:tr w:rsidR="00183F9F" w:rsidRPr="00C70209" w14:paraId="69BDE565" w14:textId="77777777" w:rsidTr="00082182">
        <w:tc>
          <w:tcPr>
            <w:tcW w:w="1088" w:type="dxa"/>
            <w:vMerge/>
            <w:tcBorders>
              <w:left w:val="single" w:sz="4" w:space="0" w:color="000000"/>
              <w:right w:val="single" w:sz="4" w:space="0" w:color="000000"/>
            </w:tcBorders>
            <w:vAlign w:val="center"/>
          </w:tcPr>
          <w:p w14:paraId="45CE5570"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7B09091" w14:textId="77777777" w:rsidR="00183F9F" w:rsidRPr="00C70209" w:rsidRDefault="00183F9F" w:rsidP="00082182">
            <w:pPr>
              <w:pStyle w:val="Tabletext-subanalysis"/>
            </w:pPr>
          </w:p>
        </w:tc>
        <w:tc>
          <w:tcPr>
            <w:tcW w:w="1252" w:type="dxa"/>
            <w:vMerge/>
            <w:tcBorders>
              <w:left w:val="single" w:sz="4" w:space="0" w:color="000000"/>
              <w:right w:val="single" w:sz="4" w:space="0" w:color="000000"/>
            </w:tcBorders>
            <w:vAlign w:val="center"/>
          </w:tcPr>
          <w:p w14:paraId="6BA6CD36"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tcPr>
          <w:p w14:paraId="791B75D8" w14:textId="77777777" w:rsidR="00183F9F" w:rsidRPr="00C70209" w:rsidRDefault="00183F9F" w:rsidP="00082182">
            <w:pPr>
              <w:pStyle w:val="Tabletext-subanalysis"/>
            </w:pPr>
          </w:p>
        </w:tc>
        <w:tc>
          <w:tcPr>
            <w:tcW w:w="1273" w:type="dxa"/>
            <w:vMerge/>
            <w:tcBorders>
              <w:left w:val="single" w:sz="4" w:space="0" w:color="000000"/>
              <w:right w:val="single" w:sz="4" w:space="0" w:color="000000"/>
            </w:tcBorders>
            <w:vAlign w:val="center"/>
          </w:tcPr>
          <w:p w14:paraId="2D84C898" w14:textId="77777777" w:rsidR="00183F9F" w:rsidRPr="00C70209" w:rsidRDefault="00183F9F" w:rsidP="00082182">
            <w:pPr>
              <w:pStyle w:val="Tabletext-subanalysis"/>
            </w:pPr>
          </w:p>
        </w:tc>
        <w:tc>
          <w:tcPr>
            <w:tcW w:w="1554" w:type="dxa"/>
            <w:tcBorders>
              <w:top w:val="single" w:sz="4" w:space="0" w:color="000000"/>
              <w:left w:val="single" w:sz="4" w:space="0" w:color="000000"/>
              <w:bottom w:val="nil"/>
              <w:right w:val="single" w:sz="4" w:space="0" w:color="000000"/>
            </w:tcBorders>
          </w:tcPr>
          <w:p w14:paraId="5A104310" w14:textId="77777777" w:rsidR="00183F9F" w:rsidRPr="00C70209" w:rsidRDefault="00183F9F" w:rsidP="00082182">
            <w:pPr>
              <w:pStyle w:val="Tabletext-subanalysis"/>
            </w:pPr>
          </w:p>
        </w:tc>
        <w:tc>
          <w:tcPr>
            <w:tcW w:w="6589" w:type="dxa"/>
            <w:gridSpan w:val="6"/>
            <w:tcBorders>
              <w:top w:val="single" w:sz="4" w:space="0" w:color="000000"/>
              <w:left w:val="single" w:sz="4" w:space="0" w:color="000000"/>
              <w:bottom w:val="single" w:sz="4" w:space="0" w:color="000000"/>
              <w:right w:val="single" w:sz="4" w:space="0" w:color="000000"/>
            </w:tcBorders>
          </w:tcPr>
          <w:p w14:paraId="3CE9A078" w14:textId="77777777" w:rsidR="00183F9F" w:rsidRPr="00C70209" w:rsidRDefault="00183F9F" w:rsidP="00082182">
            <w:pPr>
              <w:pStyle w:val="Tabletext-subanalysis"/>
              <w:rPr>
                <w:i/>
              </w:rPr>
            </w:pPr>
            <w:r w:rsidRPr="00C70209">
              <w:rPr>
                <w:i/>
              </w:rPr>
              <w:t>Sensitivity analyses</w:t>
            </w:r>
          </w:p>
        </w:tc>
      </w:tr>
      <w:tr w:rsidR="00183F9F" w:rsidRPr="00C70209" w14:paraId="35C6384A" w14:textId="77777777" w:rsidTr="00082182">
        <w:tc>
          <w:tcPr>
            <w:tcW w:w="1088" w:type="dxa"/>
            <w:vMerge/>
            <w:tcBorders>
              <w:left w:val="single" w:sz="4" w:space="0" w:color="000000"/>
              <w:right w:val="single" w:sz="4" w:space="0" w:color="000000"/>
            </w:tcBorders>
            <w:vAlign w:val="center"/>
            <w:hideMark/>
          </w:tcPr>
          <w:p w14:paraId="351650A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3421AF6D" w14:textId="77777777" w:rsidR="00183F9F" w:rsidRPr="00C70209" w:rsidRDefault="00183F9F" w:rsidP="00082182">
            <w:pPr>
              <w:pStyle w:val="Tabletext-subanalysis"/>
            </w:pPr>
          </w:p>
        </w:tc>
        <w:tc>
          <w:tcPr>
            <w:tcW w:w="1252" w:type="dxa"/>
            <w:vMerge/>
            <w:tcBorders>
              <w:left w:val="single" w:sz="4" w:space="0" w:color="000000"/>
              <w:right w:val="single" w:sz="4" w:space="0" w:color="000000"/>
            </w:tcBorders>
            <w:vAlign w:val="center"/>
            <w:hideMark/>
          </w:tcPr>
          <w:p w14:paraId="0B53B361"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25154E5B" w14:textId="77777777" w:rsidR="00183F9F" w:rsidRPr="00C70209" w:rsidRDefault="00183F9F" w:rsidP="00082182">
            <w:pPr>
              <w:pStyle w:val="Tabletext-subanalysis"/>
            </w:pPr>
          </w:p>
        </w:tc>
        <w:tc>
          <w:tcPr>
            <w:tcW w:w="1273" w:type="dxa"/>
            <w:vMerge/>
            <w:tcBorders>
              <w:left w:val="single" w:sz="4" w:space="0" w:color="000000"/>
              <w:right w:val="single" w:sz="4" w:space="0" w:color="000000"/>
            </w:tcBorders>
            <w:vAlign w:val="center"/>
            <w:hideMark/>
          </w:tcPr>
          <w:p w14:paraId="3D6BC2CA" w14:textId="77777777" w:rsidR="00183F9F" w:rsidRPr="00C70209" w:rsidRDefault="00183F9F" w:rsidP="00082182">
            <w:pPr>
              <w:pStyle w:val="Tabletext-subanalysis"/>
            </w:pPr>
          </w:p>
        </w:tc>
        <w:tc>
          <w:tcPr>
            <w:tcW w:w="1554" w:type="dxa"/>
            <w:tcBorders>
              <w:top w:val="nil"/>
              <w:left w:val="single" w:sz="4" w:space="0" w:color="000000"/>
              <w:bottom w:val="single" w:sz="4" w:space="0" w:color="000000"/>
              <w:right w:val="single" w:sz="4" w:space="0" w:color="000000"/>
            </w:tcBorders>
            <w:hideMark/>
          </w:tcPr>
          <w:p w14:paraId="6A1C8F08" w14:textId="77777777" w:rsidR="00183F9F" w:rsidRPr="00C70209" w:rsidRDefault="00183F9F" w:rsidP="00082182">
            <w:pPr>
              <w:pStyle w:val="Tabletext-subanalysis"/>
              <w:jc w:val="right"/>
            </w:pPr>
            <w:r w:rsidRPr="00C70209">
              <w:t>Good quality studies</w:t>
            </w:r>
          </w:p>
          <w:p w14:paraId="64A802F7" w14:textId="77777777" w:rsidR="00183F9F" w:rsidRPr="00C70209" w:rsidRDefault="00183F9F" w:rsidP="00082182">
            <w:pPr>
              <w:pStyle w:val="Tabletext-subanalysis"/>
              <w:jc w:val="right"/>
            </w:pPr>
            <w:r w:rsidRPr="00C70209">
              <w:t>4 trials (Mossinger 2003, Davies 1997, D’Errico 1996, Herynkopf 1994)</w:t>
            </w:r>
          </w:p>
          <w:p w14:paraId="1C86AE80" w14:textId="77777777" w:rsidR="00183F9F" w:rsidRPr="00C70209" w:rsidRDefault="00183F9F" w:rsidP="00082182">
            <w:pPr>
              <w:pStyle w:val="Tabletext-subanalysis"/>
              <w:jc w:val="right"/>
            </w:pPr>
            <w:r w:rsidRPr="00C70209">
              <w:t>N=186</w:t>
            </w:r>
          </w:p>
        </w:tc>
        <w:tc>
          <w:tcPr>
            <w:tcW w:w="1610" w:type="dxa"/>
            <w:tcBorders>
              <w:top w:val="single" w:sz="4" w:space="0" w:color="000000"/>
              <w:left w:val="single" w:sz="4" w:space="0" w:color="000000"/>
              <w:bottom w:val="single" w:sz="4" w:space="0" w:color="000000"/>
              <w:right w:val="single" w:sz="4" w:space="0" w:color="000000"/>
            </w:tcBorders>
            <w:hideMark/>
          </w:tcPr>
          <w:p w14:paraId="75E12622" w14:textId="77777777" w:rsidR="00183F9F" w:rsidRPr="00C70209" w:rsidRDefault="00183F9F" w:rsidP="00082182">
            <w:pPr>
              <w:pStyle w:val="Tabletext-subanalysis"/>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5980EB0C"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41C61F93" w14:textId="77777777" w:rsidR="00183F9F" w:rsidRPr="00C70209" w:rsidRDefault="00183F9F" w:rsidP="00082182">
            <w:pPr>
              <w:pStyle w:val="Tabletext-subanalysis"/>
            </w:pPr>
            <w:r w:rsidRPr="00C70209">
              <w:t>RR 0.60 [0.38, 0.95]</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8B619AD" w14:textId="0AB66CAF" w:rsidR="00183F9F" w:rsidRPr="00C70209" w:rsidRDefault="00183F9F" w:rsidP="00082182">
            <w:pPr>
              <w:pStyle w:val="Tabletext-subanalysis"/>
              <w:rPr>
                <w:i/>
              </w:rPr>
            </w:pPr>
            <w:r w:rsidRPr="00C70209">
              <w:rPr>
                <w:i/>
              </w:rPr>
              <w:t>Favours aprotinin</w:t>
            </w:r>
          </w:p>
          <w:p w14:paraId="2D03E26F" w14:textId="39CA2ECF" w:rsidR="00183F9F" w:rsidRPr="00C70209" w:rsidRDefault="001A475D" w:rsidP="00082182">
            <w:pPr>
              <w:pStyle w:val="Tabletext-subanalysis"/>
            </w:pPr>
            <w:r w:rsidRPr="001A475D">
              <w:rPr>
                <w:i/>
              </w:rPr>
              <w:t>P = </w:t>
            </w:r>
            <w:r w:rsidR="00183F9F" w:rsidRPr="00C70209">
              <w:t>NR</w:t>
            </w:r>
          </w:p>
          <w:p w14:paraId="091274F9" w14:textId="77777777" w:rsidR="00183F9F" w:rsidRPr="00C70209" w:rsidRDefault="00183F9F" w:rsidP="00082182">
            <w:pPr>
              <w:pStyle w:val="Tabletext-subanalysis"/>
            </w:pPr>
            <w:r w:rsidRPr="00C70209">
              <w:t>Heterogeneity NR</w:t>
            </w:r>
          </w:p>
          <w:p w14:paraId="241E3439" w14:textId="46571618"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078032C4" w14:textId="77777777" w:rsidTr="00082182">
        <w:tc>
          <w:tcPr>
            <w:tcW w:w="1088" w:type="dxa"/>
            <w:vMerge/>
            <w:tcBorders>
              <w:left w:val="single" w:sz="4" w:space="0" w:color="000000"/>
              <w:right w:val="single" w:sz="4" w:space="0" w:color="000000"/>
            </w:tcBorders>
            <w:vAlign w:val="center"/>
            <w:hideMark/>
          </w:tcPr>
          <w:p w14:paraId="106A3099"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54D71C85" w14:textId="77777777" w:rsidR="00183F9F" w:rsidRPr="00C70209" w:rsidRDefault="00183F9F" w:rsidP="00082182">
            <w:pPr>
              <w:pStyle w:val="Tabletext-subanalysis"/>
            </w:pPr>
          </w:p>
        </w:tc>
        <w:tc>
          <w:tcPr>
            <w:tcW w:w="1252" w:type="dxa"/>
            <w:vMerge/>
            <w:tcBorders>
              <w:left w:val="single" w:sz="4" w:space="0" w:color="000000"/>
              <w:right w:val="single" w:sz="4" w:space="0" w:color="000000"/>
            </w:tcBorders>
            <w:vAlign w:val="center"/>
            <w:hideMark/>
          </w:tcPr>
          <w:p w14:paraId="5B6E0A55"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278F4DED" w14:textId="77777777" w:rsidR="00183F9F" w:rsidRPr="00C70209" w:rsidRDefault="00183F9F" w:rsidP="00082182">
            <w:pPr>
              <w:pStyle w:val="Tabletext-subanalysis"/>
            </w:pPr>
          </w:p>
        </w:tc>
        <w:tc>
          <w:tcPr>
            <w:tcW w:w="1273" w:type="dxa"/>
            <w:vMerge/>
            <w:tcBorders>
              <w:left w:val="single" w:sz="4" w:space="0" w:color="000000"/>
              <w:right w:val="single" w:sz="4" w:space="0" w:color="000000"/>
            </w:tcBorders>
            <w:vAlign w:val="center"/>
            <w:hideMark/>
          </w:tcPr>
          <w:p w14:paraId="3FAD37EB" w14:textId="77777777" w:rsidR="00183F9F" w:rsidRPr="00C70209" w:rsidRDefault="00183F9F" w:rsidP="00082182">
            <w:pPr>
              <w:pStyle w:val="Tabletext-subanalysis"/>
            </w:pPr>
          </w:p>
        </w:tc>
        <w:tc>
          <w:tcPr>
            <w:tcW w:w="1554" w:type="dxa"/>
            <w:tcBorders>
              <w:top w:val="single" w:sz="4" w:space="0" w:color="000000"/>
              <w:left w:val="single" w:sz="4" w:space="0" w:color="000000"/>
              <w:bottom w:val="single" w:sz="4" w:space="0" w:color="000000"/>
              <w:right w:val="single" w:sz="4" w:space="0" w:color="000000"/>
            </w:tcBorders>
            <w:hideMark/>
          </w:tcPr>
          <w:p w14:paraId="7346FC66" w14:textId="77777777" w:rsidR="00183F9F" w:rsidRPr="00C70209" w:rsidRDefault="00183F9F" w:rsidP="00082182">
            <w:pPr>
              <w:pStyle w:val="Tabletext-subanalysis"/>
              <w:jc w:val="right"/>
            </w:pPr>
            <w:r w:rsidRPr="00C70209">
              <w:t>Studies with an objective transfusion protocol</w:t>
            </w:r>
          </w:p>
          <w:p w14:paraId="054DC095" w14:textId="77777777" w:rsidR="00183F9F" w:rsidRPr="00C70209" w:rsidRDefault="00183F9F" w:rsidP="00082182">
            <w:pPr>
              <w:pStyle w:val="Tabletext-subanalysis"/>
              <w:jc w:val="right"/>
            </w:pPr>
            <w:r w:rsidRPr="00C70209">
              <w:t>3 trials (Davies 1997, D’Errico 1996, Herynkopf 1994)</w:t>
            </w:r>
          </w:p>
          <w:p w14:paraId="12E1BA6C" w14:textId="77777777" w:rsidR="00183F9F" w:rsidRPr="00C70209" w:rsidRDefault="00183F9F" w:rsidP="00082182">
            <w:pPr>
              <w:pStyle w:val="Tabletext-subanalysis"/>
              <w:jc w:val="right"/>
            </w:pPr>
            <w:r w:rsidRPr="00C70209">
              <w:t>N=126</w:t>
            </w:r>
          </w:p>
        </w:tc>
        <w:tc>
          <w:tcPr>
            <w:tcW w:w="1610" w:type="dxa"/>
            <w:tcBorders>
              <w:top w:val="single" w:sz="4" w:space="0" w:color="000000"/>
              <w:left w:val="single" w:sz="4" w:space="0" w:color="000000"/>
              <w:bottom w:val="single" w:sz="4" w:space="0" w:color="000000"/>
              <w:right w:val="single" w:sz="4" w:space="0" w:color="000000"/>
            </w:tcBorders>
            <w:hideMark/>
          </w:tcPr>
          <w:p w14:paraId="78B96DBD" w14:textId="77777777" w:rsidR="00183F9F" w:rsidRPr="00C70209" w:rsidRDefault="00183F9F" w:rsidP="00082182">
            <w:pPr>
              <w:pStyle w:val="Tabletext-subanalysis"/>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7CB3E7D0"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1CD11605" w14:textId="3F06C31A" w:rsidR="00183F9F" w:rsidRPr="00C70209" w:rsidRDefault="00183F9F" w:rsidP="00082182">
            <w:pPr>
              <w:pStyle w:val="Tabletext-subanalysis"/>
            </w:pPr>
            <w:r w:rsidRPr="00C70209">
              <w:t>RR 0.72 [0.58, 0.89]</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C46703F" w14:textId="13741C64" w:rsidR="00183F9F" w:rsidRPr="00C70209" w:rsidRDefault="00183F9F" w:rsidP="00082182">
            <w:pPr>
              <w:pStyle w:val="Tabletext-subanalysis"/>
              <w:rPr>
                <w:i/>
              </w:rPr>
            </w:pPr>
            <w:r w:rsidRPr="00C70209">
              <w:rPr>
                <w:i/>
              </w:rPr>
              <w:t>Favours aprotinin</w:t>
            </w:r>
          </w:p>
          <w:p w14:paraId="554CDDBA" w14:textId="6F31BBD1" w:rsidR="00183F9F" w:rsidRPr="00C70209" w:rsidRDefault="001A475D" w:rsidP="00082182">
            <w:pPr>
              <w:pStyle w:val="Tabletext-subanalysis"/>
            </w:pPr>
            <w:r w:rsidRPr="001A475D">
              <w:rPr>
                <w:i/>
              </w:rPr>
              <w:t>P = </w:t>
            </w:r>
            <w:r w:rsidR="00183F9F" w:rsidRPr="00C70209">
              <w:t>NR</w:t>
            </w:r>
          </w:p>
          <w:p w14:paraId="00E3154C" w14:textId="77777777" w:rsidR="00183F9F" w:rsidRPr="00C70209" w:rsidRDefault="00183F9F" w:rsidP="00082182">
            <w:pPr>
              <w:pStyle w:val="Tabletext-subanalysis"/>
            </w:pPr>
            <w:r w:rsidRPr="00C70209">
              <w:t>Heterogeneity NR</w:t>
            </w:r>
          </w:p>
          <w:p w14:paraId="22B4A73A" w14:textId="4FB75A5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1C0DDD75" w14:textId="77777777" w:rsidTr="00082182">
        <w:tc>
          <w:tcPr>
            <w:tcW w:w="1088" w:type="dxa"/>
            <w:vMerge/>
            <w:tcBorders>
              <w:left w:val="single" w:sz="4" w:space="0" w:color="000000"/>
              <w:right w:val="single" w:sz="4" w:space="0" w:color="000000"/>
            </w:tcBorders>
            <w:vAlign w:val="center"/>
            <w:hideMark/>
          </w:tcPr>
          <w:p w14:paraId="5C284E40"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114EC28F" w14:textId="77777777" w:rsidR="00183F9F" w:rsidRPr="00C70209" w:rsidRDefault="00183F9F" w:rsidP="00082182">
            <w:pPr>
              <w:pStyle w:val="Tabletext-subanalysis"/>
            </w:pPr>
          </w:p>
        </w:tc>
        <w:tc>
          <w:tcPr>
            <w:tcW w:w="1252" w:type="dxa"/>
            <w:vMerge/>
            <w:tcBorders>
              <w:left w:val="single" w:sz="4" w:space="0" w:color="000000"/>
              <w:right w:val="single" w:sz="4" w:space="0" w:color="000000"/>
            </w:tcBorders>
            <w:vAlign w:val="center"/>
            <w:hideMark/>
          </w:tcPr>
          <w:p w14:paraId="158AA6E4"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0331427D" w14:textId="77777777" w:rsidR="00183F9F" w:rsidRPr="00C70209" w:rsidRDefault="00183F9F" w:rsidP="00082182">
            <w:pPr>
              <w:pStyle w:val="Tabletext-subanalysis"/>
            </w:pPr>
          </w:p>
        </w:tc>
        <w:tc>
          <w:tcPr>
            <w:tcW w:w="1273" w:type="dxa"/>
            <w:vMerge/>
            <w:tcBorders>
              <w:left w:val="single" w:sz="4" w:space="0" w:color="000000"/>
              <w:right w:val="single" w:sz="4" w:space="0" w:color="000000"/>
            </w:tcBorders>
            <w:vAlign w:val="center"/>
            <w:hideMark/>
          </w:tcPr>
          <w:p w14:paraId="13D057BB" w14:textId="77777777" w:rsidR="00183F9F" w:rsidRPr="00C70209" w:rsidRDefault="00183F9F" w:rsidP="00082182">
            <w:pPr>
              <w:pStyle w:val="Tabletext-subanalysis"/>
            </w:pPr>
          </w:p>
        </w:tc>
        <w:tc>
          <w:tcPr>
            <w:tcW w:w="1554" w:type="dxa"/>
            <w:tcBorders>
              <w:top w:val="single" w:sz="4" w:space="0" w:color="000000"/>
              <w:left w:val="single" w:sz="4" w:space="0" w:color="000000"/>
              <w:bottom w:val="single" w:sz="4" w:space="0" w:color="000000"/>
              <w:right w:val="single" w:sz="4" w:space="0" w:color="000000"/>
            </w:tcBorders>
            <w:hideMark/>
          </w:tcPr>
          <w:p w14:paraId="3AC25BC1" w14:textId="77777777" w:rsidR="00183F9F" w:rsidRPr="00C70209" w:rsidRDefault="00183F9F" w:rsidP="00082182">
            <w:pPr>
              <w:pStyle w:val="Tabletext-subanalysis"/>
              <w:jc w:val="right"/>
            </w:pPr>
            <w:r w:rsidRPr="00C70209">
              <w:t>Patients undergoing primary sternotomy</w:t>
            </w:r>
          </w:p>
          <w:p w14:paraId="4D46DC25" w14:textId="77777777" w:rsidR="00183F9F" w:rsidRPr="00C70209" w:rsidRDefault="00183F9F" w:rsidP="00082182">
            <w:pPr>
              <w:pStyle w:val="Tabletext-subanalysis"/>
              <w:jc w:val="right"/>
            </w:pPr>
            <w:r w:rsidRPr="00C70209">
              <w:t>3 trials (Mossinger 2003, Boldt 1994, Herynkopf 1994)</w:t>
            </w:r>
          </w:p>
          <w:p w14:paraId="327859E6" w14:textId="77777777" w:rsidR="00183F9F" w:rsidRPr="00C70209" w:rsidRDefault="00183F9F" w:rsidP="00082182">
            <w:pPr>
              <w:pStyle w:val="Tabletext-subanalysis"/>
              <w:jc w:val="right"/>
            </w:pPr>
            <w:r w:rsidRPr="00C70209">
              <w:t>N=120</w:t>
            </w:r>
          </w:p>
        </w:tc>
        <w:tc>
          <w:tcPr>
            <w:tcW w:w="1610" w:type="dxa"/>
            <w:tcBorders>
              <w:top w:val="single" w:sz="4" w:space="0" w:color="000000"/>
              <w:left w:val="single" w:sz="4" w:space="0" w:color="000000"/>
              <w:bottom w:val="single" w:sz="4" w:space="0" w:color="000000"/>
              <w:right w:val="single" w:sz="4" w:space="0" w:color="000000"/>
            </w:tcBorders>
            <w:hideMark/>
          </w:tcPr>
          <w:p w14:paraId="4E1D99F5" w14:textId="77777777" w:rsidR="00183F9F" w:rsidRPr="00C70209" w:rsidRDefault="00183F9F" w:rsidP="00082182">
            <w:pPr>
              <w:pStyle w:val="Tabletext-subanalysis"/>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60A817D4"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2BA71953" w14:textId="77777777" w:rsidR="00183F9F" w:rsidRPr="00C70209" w:rsidRDefault="00183F9F" w:rsidP="00082182">
            <w:pPr>
              <w:pStyle w:val="Tabletext-subanalysis"/>
            </w:pPr>
            <w:r w:rsidRPr="00C70209">
              <w:t>RR 0.44 [0.26, 0.76]</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48361EA" w14:textId="6871DF40" w:rsidR="00183F9F" w:rsidRPr="00C70209" w:rsidRDefault="00183F9F" w:rsidP="00082182">
            <w:pPr>
              <w:pStyle w:val="Tabletext-subanalysis"/>
              <w:rPr>
                <w:i/>
              </w:rPr>
            </w:pPr>
            <w:r w:rsidRPr="00C70209">
              <w:rPr>
                <w:i/>
              </w:rPr>
              <w:t>Favours aprotinin</w:t>
            </w:r>
          </w:p>
          <w:p w14:paraId="7F5022E6" w14:textId="156763B6" w:rsidR="00183F9F" w:rsidRPr="00C70209" w:rsidRDefault="001A475D" w:rsidP="00082182">
            <w:pPr>
              <w:pStyle w:val="Tabletext-subanalysis"/>
            </w:pPr>
            <w:r w:rsidRPr="001A475D">
              <w:rPr>
                <w:i/>
              </w:rPr>
              <w:t>P = </w:t>
            </w:r>
            <w:r w:rsidR="00183F9F" w:rsidRPr="00C70209">
              <w:t>NR</w:t>
            </w:r>
          </w:p>
          <w:p w14:paraId="4057CA0A" w14:textId="77777777" w:rsidR="00183F9F" w:rsidRPr="00C70209" w:rsidRDefault="00183F9F" w:rsidP="00082182">
            <w:pPr>
              <w:pStyle w:val="Tabletext-subanalysis"/>
            </w:pPr>
            <w:r w:rsidRPr="00C70209">
              <w:t>Heterogeneity NR</w:t>
            </w:r>
          </w:p>
          <w:p w14:paraId="02EEBE79" w14:textId="7C11258F"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2A2FF911" w14:textId="77777777" w:rsidTr="00082182">
        <w:tc>
          <w:tcPr>
            <w:tcW w:w="1088" w:type="dxa"/>
            <w:vMerge/>
            <w:tcBorders>
              <w:left w:val="single" w:sz="4" w:space="0" w:color="000000"/>
              <w:right w:val="single" w:sz="4" w:space="0" w:color="000000"/>
            </w:tcBorders>
            <w:vAlign w:val="center"/>
          </w:tcPr>
          <w:p w14:paraId="5AF59F8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BF50C14" w14:textId="77777777" w:rsidR="00183F9F" w:rsidRPr="00C70209" w:rsidRDefault="00183F9F" w:rsidP="00082182">
            <w:pPr>
              <w:pStyle w:val="Tabletext-subanalysis"/>
            </w:pPr>
          </w:p>
        </w:tc>
        <w:tc>
          <w:tcPr>
            <w:tcW w:w="1252" w:type="dxa"/>
            <w:vMerge/>
            <w:tcBorders>
              <w:left w:val="single" w:sz="4" w:space="0" w:color="000000"/>
              <w:right w:val="single" w:sz="4" w:space="0" w:color="000000"/>
            </w:tcBorders>
            <w:vAlign w:val="center"/>
          </w:tcPr>
          <w:p w14:paraId="22DD2A8B"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tcPr>
          <w:p w14:paraId="19B5D0B8" w14:textId="77777777" w:rsidR="00183F9F" w:rsidRPr="00C70209" w:rsidRDefault="00183F9F" w:rsidP="00082182">
            <w:pPr>
              <w:pStyle w:val="Tabletext-subanalysis"/>
            </w:pPr>
          </w:p>
        </w:tc>
        <w:tc>
          <w:tcPr>
            <w:tcW w:w="1273" w:type="dxa"/>
            <w:vMerge/>
            <w:tcBorders>
              <w:left w:val="single" w:sz="4" w:space="0" w:color="000000"/>
              <w:right w:val="single" w:sz="4" w:space="0" w:color="000000"/>
            </w:tcBorders>
            <w:vAlign w:val="center"/>
          </w:tcPr>
          <w:p w14:paraId="6F14DB7D" w14:textId="77777777" w:rsidR="00183F9F" w:rsidRPr="00C70209" w:rsidRDefault="00183F9F" w:rsidP="00082182">
            <w:pPr>
              <w:pStyle w:val="Tabletext-subanalysis"/>
            </w:pPr>
          </w:p>
        </w:tc>
        <w:tc>
          <w:tcPr>
            <w:tcW w:w="1554" w:type="dxa"/>
            <w:tcBorders>
              <w:top w:val="single" w:sz="4" w:space="0" w:color="000000"/>
              <w:left w:val="single" w:sz="4" w:space="0" w:color="000000"/>
              <w:bottom w:val="nil"/>
              <w:right w:val="single" w:sz="4" w:space="0" w:color="000000"/>
            </w:tcBorders>
            <w:vAlign w:val="center"/>
          </w:tcPr>
          <w:p w14:paraId="0E35308A" w14:textId="77777777" w:rsidR="00183F9F" w:rsidRPr="00C70209" w:rsidRDefault="00183F9F" w:rsidP="00082182">
            <w:pPr>
              <w:pStyle w:val="Tabletext-subanalysis"/>
            </w:pPr>
          </w:p>
        </w:tc>
        <w:tc>
          <w:tcPr>
            <w:tcW w:w="6589" w:type="dxa"/>
            <w:gridSpan w:val="6"/>
            <w:tcBorders>
              <w:top w:val="single" w:sz="4" w:space="0" w:color="000000"/>
              <w:left w:val="single" w:sz="4" w:space="0" w:color="000000"/>
              <w:bottom w:val="single" w:sz="4" w:space="0" w:color="000000"/>
              <w:right w:val="single" w:sz="4" w:space="0" w:color="000000"/>
            </w:tcBorders>
          </w:tcPr>
          <w:p w14:paraId="2993E7CA" w14:textId="77777777" w:rsidR="00183F9F" w:rsidRPr="00C70209" w:rsidRDefault="00183F9F" w:rsidP="00082182">
            <w:pPr>
              <w:pStyle w:val="Tabletext-subanalysis"/>
              <w:rPr>
                <w:i/>
              </w:rPr>
            </w:pPr>
            <w:r w:rsidRPr="00C70209">
              <w:rPr>
                <w:i/>
              </w:rPr>
              <w:t>Subgroup analysis: weight</w:t>
            </w:r>
          </w:p>
        </w:tc>
      </w:tr>
      <w:tr w:rsidR="00183F9F" w:rsidRPr="00C70209" w14:paraId="77DE46B1" w14:textId="77777777" w:rsidTr="00082182">
        <w:tc>
          <w:tcPr>
            <w:tcW w:w="1088" w:type="dxa"/>
            <w:vMerge/>
            <w:tcBorders>
              <w:left w:val="single" w:sz="4" w:space="0" w:color="000000"/>
              <w:right w:val="single" w:sz="4" w:space="0" w:color="000000"/>
            </w:tcBorders>
            <w:vAlign w:val="center"/>
            <w:hideMark/>
          </w:tcPr>
          <w:p w14:paraId="0D72BBFF"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hideMark/>
          </w:tcPr>
          <w:p w14:paraId="05A2EFAB" w14:textId="77777777" w:rsidR="00183F9F" w:rsidRPr="00C70209" w:rsidRDefault="00183F9F" w:rsidP="00082182">
            <w:pPr>
              <w:pStyle w:val="Tabletext-subanalysis"/>
            </w:pPr>
          </w:p>
        </w:tc>
        <w:tc>
          <w:tcPr>
            <w:tcW w:w="1252" w:type="dxa"/>
            <w:vMerge/>
            <w:tcBorders>
              <w:left w:val="single" w:sz="4" w:space="0" w:color="000000"/>
              <w:right w:val="single" w:sz="4" w:space="0" w:color="000000"/>
            </w:tcBorders>
            <w:vAlign w:val="center"/>
            <w:hideMark/>
          </w:tcPr>
          <w:p w14:paraId="56D13847" w14:textId="77777777" w:rsidR="00183F9F" w:rsidRPr="00C70209" w:rsidRDefault="00183F9F" w:rsidP="00082182">
            <w:pPr>
              <w:pStyle w:val="Tabletext-subanalysis"/>
            </w:pPr>
          </w:p>
        </w:tc>
        <w:tc>
          <w:tcPr>
            <w:tcW w:w="990" w:type="dxa"/>
            <w:vMerge/>
            <w:tcBorders>
              <w:left w:val="single" w:sz="4" w:space="0" w:color="000000"/>
              <w:right w:val="single" w:sz="4" w:space="0" w:color="000000"/>
            </w:tcBorders>
            <w:vAlign w:val="center"/>
            <w:hideMark/>
          </w:tcPr>
          <w:p w14:paraId="3368EEBC" w14:textId="77777777" w:rsidR="00183F9F" w:rsidRPr="00C70209" w:rsidRDefault="00183F9F" w:rsidP="00082182">
            <w:pPr>
              <w:pStyle w:val="Tabletext-subanalysis"/>
            </w:pPr>
          </w:p>
        </w:tc>
        <w:tc>
          <w:tcPr>
            <w:tcW w:w="1273" w:type="dxa"/>
            <w:vMerge/>
            <w:tcBorders>
              <w:left w:val="single" w:sz="4" w:space="0" w:color="000000"/>
              <w:right w:val="single" w:sz="4" w:space="0" w:color="000000"/>
            </w:tcBorders>
            <w:vAlign w:val="center"/>
            <w:hideMark/>
          </w:tcPr>
          <w:p w14:paraId="5B9B6E33" w14:textId="77777777" w:rsidR="00183F9F" w:rsidRPr="00C70209" w:rsidRDefault="00183F9F" w:rsidP="00082182">
            <w:pPr>
              <w:pStyle w:val="Tabletext-subanalysis"/>
            </w:pPr>
          </w:p>
        </w:tc>
        <w:tc>
          <w:tcPr>
            <w:tcW w:w="1554" w:type="dxa"/>
            <w:tcBorders>
              <w:top w:val="nil"/>
              <w:left w:val="single" w:sz="4" w:space="0" w:color="000000"/>
              <w:bottom w:val="single" w:sz="4" w:space="0" w:color="000000"/>
              <w:right w:val="single" w:sz="4" w:space="0" w:color="000000"/>
            </w:tcBorders>
            <w:hideMark/>
          </w:tcPr>
          <w:p w14:paraId="74DF7470" w14:textId="77777777" w:rsidR="00183F9F" w:rsidRPr="00C70209" w:rsidRDefault="00183F9F" w:rsidP="00082182">
            <w:pPr>
              <w:pStyle w:val="Tabletext-subanalysis"/>
              <w:jc w:val="right"/>
            </w:pPr>
            <w:r w:rsidRPr="00C70209">
              <w:t>Patients with mean weight &gt;10 kg</w:t>
            </w:r>
          </w:p>
          <w:p w14:paraId="3B82EBB1" w14:textId="77777777" w:rsidR="00183F9F" w:rsidRPr="00C70209" w:rsidRDefault="00183F9F" w:rsidP="00082182">
            <w:pPr>
              <w:pStyle w:val="Tabletext-subanalysis"/>
              <w:jc w:val="right"/>
            </w:pPr>
            <w:r w:rsidRPr="00C70209">
              <w:t>5 trials (Boldt 1994, D’Errico 1996, Davies 1997, Herynkopf 1994, Miller 1998)</w:t>
            </w:r>
          </w:p>
          <w:p w14:paraId="2898BAA5" w14:textId="77777777" w:rsidR="00183F9F" w:rsidRPr="00C70209" w:rsidRDefault="00183F9F" w:rsidP="00082182">
            <w:pPr>
              <w:pStyle w:val="Tabletext-subanalysis"/>
              <w:jc w:val="right"/>
            </w:pPr>
            <w:r w:rsidRPr="00C70209">
              <w:t>N=186</w:t>
            </w:r>
          </w:p>
        </w:tc>
        <w:tc>
          <w:tcPr>
            <w:tcW w:w="1610" w:type="dxa"/>
            <w:tcBorders>
              <w:top w:val="single" w:sz="4" w:space="0" w:color="000000"/>
              <w:left w:val="single" w:sz="4" w:space="0" w:color="000000"/>
              <w:bottom w:val="single" w:sz="4" w:space="0" w:color="000000"/>
              <w:right w:val="single" w:sz="4" w:space="0" w:color="000000"/>
            </w:tcBorders>
            <w:hideMark/>
          </w:tcPr>
          <w:p w14:paraId="063D2183" w14:textId="77777777" w:rsidR="00183F9F" w:rsidRPr="00C70209" w:rsidRDefault="00183F9F" w:rsidP="00082182">
            <w:pPr>
              <w:pStyle w:val="Tabletext-subanalysis"/>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723B62B2"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hideMark/>
          </w:tcPr>
          <w:p w14:paraId="6B464B23" w14:textId="77777777" w:rsidR="00183F9F" w:rsidRPr="00C70209" w:rsidRDefault="00183F9F" w:rsidP="00082182">
            <w:pPr>
              <w:pStyle w:val="Tabletext-subanalysis"/>
            </w:pPr>
            <w:r w:rsidRPr="00C70209">
              <w:t>RR 0.73 [0.59, 0.89]</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02BD5CF4" w14:textId="738E798E" w:rsidR="00183F9F" w:rsidRPr="00C70209" w:rsidRDefault="00183F9F" w:rsidP="00082182">
            <w:pPr>
              <w:pStyle w:val="Tabletext-subanalysis"/>
              <w:rPr>
                <w:i/>
              </w:rPr>
            </w:pPr>
            <w:r w:rsidRPr="00C70209">
              <w:rPr>
                <w:i/>
              </w:rPr>
              <w:t>Favours aprotinin</w:t>
            </w:r>
          </w:p>
          <w:p w14:paraId="35A3AB06" w14:textId="6775624B" w:rsidR="00183F9F" w:rsidRPr="00C70209" w:rsidRDefault="001A475D" w:rsidP="00082182">
            <w:pPr>
              <w:pStyle w:val="Tabletext-subanalysis"/>
            </w:pPr>
            <w:r w:rsidRPr="001A475D">
              <w:rPr>
                <w:i/>
              </w:rPr>
              <w:t>P = </w:t>
            </w:r>
            <w:r w:rsidR="00183F9F" w:rsidRPr="00C70209">
              <w:t>NR</w:t>
            </w:r>
          </w:p>
          <w:p w14:paraId="62E4C95D" w14:textId="77777777" w:rsidR="00183F9F" w:rsidRPr="00C70209" w:rsidRDefault="00183F9F" w:rsidP="00082182">
            <w:pPr>
              <w:pStyle w:val="Tabletext-subanalysis"/>
            </w:pPr>
            <w:r w:rsidRPr="00C70209">
              <w:t>Heterogeneity NR</w:t>
            </w:r>
          </w:p>
          <w:p w14:paraId="7E0DF0DD" w14:textId="41227C28"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571FE500" w14:textId="77777777" w:rsidTr="00082182">
        <w:tc>
          <w:tcPr>
            <w:tcW w:w="1088" w:type="dxa"/>
            <w:vMerge/>
            <w:tcBorders>
              <w:left w:val="single" w:sz="4" w:space="0" w:color="000000"/>
              <w:bottom w:val="single" w:sz="4" w:space="0" w:color="000000"/>
              <w:right w:val="single" w:sz="4" w:space="0" w:color="000000"/>
            </w:tcBorders>
            <w:hideMark/>
          </w:tcPr>
          <w:p w14:paraId="254AF09C" w14:textId="77777777" w:rsidR="00183F9F" w:rsidRPr="00C70209" w:rsidRDefault="00183F9F" w:rsidP="00082182">
            <w:pPr>
              <w:pStyle w:val="Tabletext-evidencematrix"/>
            </w:pPr>
          </w:p>
        </w:tc>
        <w:tc>
          <w:tcPr>
            <w:tcW w:w="1428" w:type="dxa"/>
            <w:vMerge/>
            <w:tcBorders>
              <w:left w:val="single" w:sz="4" w:space="0" w:color="000000"/>
              <w:bottom w:val="single" w:sz="4" w:space="0" w:color="000000"/>
              <w:right w:val="single" w:sz="4" w:space="0" w:color="000000"/>
            </w:tcBorders>
            <w:hideMark/>
          </w:tcPr>
          <w:p w14:paraId="46FD5156" w14:textId="77777777" w:rsidR="00183F9F" w:rsidRPr="00C70209" w:rsidRDefault="00183F9F" w:rsidP="00082182">
            <w:pPr>
              <w:pStyle w:val="Tabletext-evidencematrix"/>
            </w:pPr>
          </w:p>
        </w:tc>
        <w:tc>
          <w:tcPr>
            <w:tcW w:w="1252" w:type="dxa"/>
            <w:vMerge/>
            <w:tcBorders>
              <w:left w:val="single" w:sz="4" w:space="0" w:color="000000"/>
              <w:bottom w:val="single" w:sz="4" w:space="0" w:color="000000"/>
              <w:right w:val="single" w:sz="4" w:space="0" w:color="000000"/>
            </w:tcBorders>
          </w:tcPr>
          <w:p w14:paraId="7F2620B6" w14:textId="77777777" w:rsidR="00183F9F" w:rsidRPr="00C70209" w:rsidRDefault="00183F9F" w:rsidP="00082182">
            <w:pPr>
              <w:pStyle w:val="Tabletext-evidencematrix"/>
            </w:pPr>
          </w:p>
        </w:tc>
        <w:tc>
          <w:tcPr>
            <w:tcW w:w="990" w:type="dxa"/>
            <w:vMerge/>
            <w:tcBorders>
              <w:left w:val="single" w:sz="4" w:space="0" w:color="000000"/>
              <w:bottom w:val="single" w:sz="4" w:space="0" w:color="000000"/>
              <w:right w:val="single" w:sz="4" w:space="0" w:color="000000"/>
            </w:tcBorders>
          </w:tcPr>
          <w:p w14:paraId="74C1E977" w14:textId="77777777" w:rsidR="00183F9F" w:rsidRPr="00C70209" w:rsidRDefault="00183F9F" w:rsidP="00082182">
            <w:pPr>
              <w:pStyle w:val="Tabletext-evidencematrix"/>
            </w:pPr>
          </w:p>
        </w:tc>
        <w:tc>
          <w:tcPr>
            <w:tcW w:w="1273" w:type="dxa"/>
            <w:vMerge/>
            <w:tcBorders>
              <w:left w:val="single" w:sz="4" w:space="0" w:color="000000"/>
              <w:bottom w:val="single" w:sz="4" w:space="0" w:color="000000"/>
              <w:right w:val="single" w:sz="4" w:space="0" w:color="000000"/>
            </w:tcBorders>
          </w:tcPr>
          <w:p w14:paraId="4E26641B" w14:textId="77777777" w:rsidR="00183F9F" w:rsidRPr="00C70209" w:rsidRDefault="00183F9F" w:rsidP="00082182">
            <w:pPr>
              <w:pStyle w:val="Tabletext-evidencematrix"/>
            </w:pPr>
          </w:p>
        </w:tc>
        <w:tc>
          <w:tcPr>
            <w:tcW w:w="1554" w:type="dxa"/>
            <w:tcBorders>
              <w:top w:val="single" w:sz="4" w:space="0" w:color="000000"/>
              <w:left w:val="single" w:sz="4" w:space="0" w:color="000000"/>
              <w:bottom w:val="single" w:sz="4" w:space="0" w:color="000000"/>
              <w:right w:val="single" w:sz="4" w:space="0" w:color="000000"/>
            </w:tcBorders>
            <w:hideMark/>
          </w:tcPr>
          <w:p w14:paraId="31DB2C9C" w14:textId="77777777" w:rsidR="00183F9F" w:rsidRPr="00C70209" w:rsidRDefault="00183F9F" w:rsidP="00082182">
            <w:pPr>
              <w:pStyle w:val="Tabletext-subanalysis"/>
              <w:jc w:val="right"/>
            </w:pPr>
            <w:r w:rsidRPr="00C70209">
              <w:t>Patients with mean weight &lt;10 kg</w:t>
            </w:r>
          </w:p>
          <w:p w14:paraId="404B3D7B" w14:textId="77777777" w:rsidR="00183F9F" w:rsidRPr="00C70209" w:rsidRDefault="00183F9F" w:rsidP="00082182">
            <w:pPr>
              <w:pStyle w:val="Tabletext-subanalysis"/>
              <w:jc w:val="right"/>
            </w:pPr>
            <w:r w:rsidRPr="00C70209">
              <w:t>1 trial (Mossinger 2003)</w:t>
            </w:r>
          </w:p>
          <w:p w14:paraId="2182653D" w14:textId="77777777" w:rsidR="00183F9F" w:rsidRPr="00C70209" w:rsidRDefault="00183F9F" w:rsidP="00082182">
            <w:pPr>
              <w:pStyle w:val="Tabletext-subanalysis"/>
              <w:jc w:val="right"/>
            </w:pPr>
            <w:r w:rsidRPr="00C70209">
              <w:t>N=60</w:t>
            </w:r>
          </w:p>
        </w:tc>
        <w:tc>
          <w:tcPr>
            <w:tcW w:w="1610" w:type="dxa"/>
            <w:tcBorders>
              <w:top w:val="single" w:sz="4" w:space="0" w:color="000000"/>
              <w:left w:val="single" w:sz="4" w:space="0" w:color="000000"/>
              <w:bottom w:val="single" w:sz="4" w:space="0" w:color="000000"/>
              <w:right w:val="single" w:sz="4" w:space="0" w:color="000000"/>
            </w:tcBorders>
            <w:hideMark/>
          </w:tcPr>
          <w:p w14:paraId="22728890" w14:textId="77777777" w:rsidR="00183F9F" w:rsidRPr="00C70209" w:rsidRDefault="00183F9F" w:rsidP="00082182">
            <w:pPr>
              <w:pStyle w:val="Tabletext-subanalysis"/>
            </w:pPr>
            <w:r w:rsidRPr="00C70209">
              <w:t>NR</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1EEDC705" w14:textId="77777777" w:rsidR="00183F9F" w:rsidRPr="00C70209" w:rsidRDefault="00183F9F" w:rsidP="00082182">
            <w:pPr>
              <w:pStyle w:val="Tabletext-subanalysis"/>
            </w:pPr>
            <w:r w:rsidRPr="00C70209">
              <w:t>NR</w:t>
            </w:r>
          </w:p>
        </w:tc>
        <w:tc>
          <w:tcPr>
            <w:tcW w:w="16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2F8C1F7" w14:textId="77777777" w:rsidR="00183F9F" w:rsidRPr="00C70209" w:rsidRDefault="00183F9F" w:rsidP="00082182">
            <w:pPr>
              <w:pStyle w:val="Tabletext-subanalysis"/>
            </w:pPr>
            <w:r w:rsidRPr="00C70209">
              <w:t>NR</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C35EE95" w14:textId="3BDA3E96" w:rsidR="00183F9F" w:rsidRPr="00C70209" w:rsidRDefault="00183F9F" w:rsidP="00082182">
            <w:pPr>
              <w:pStyle w:val="Tabletext-subanalysis"/>
              <w:rPr>
                <w:i/>
              </w:rPr>
            </w:pPr>
            <w:r w:rsidRPr="00C70209">
              <w:rPr>
                <w:i/>
              </w:rPr>
              <w:t>Favours aprotinin</w:t>
            </w:r>
          </w:p>
          <w:p w14:paraId="7C0E9966" w14:textId="0BACA8EA" w:rsidR="00183F9F" w:rsidRPr="00C70209" w:rsidRDefault="001A475D" w:rsidP="00082182">
            <w:pPr>
              <w:pStyle w:val="Tabletext-subanalysis"/>
            </w:pPr>
            <w:r w:rsidRPr="001A475D">
              <w:rPr>
                <w:i/>
              </w:rPr>
              <w:t>P = </w:t>
            </w:r>
            <w:r w:rsidR="00183F9F" w:rsidRPr="00C70209">
              <w:t>NR</w:t>
            </w:r>
          </w:p>
        </w:tc>
      </w:tr>
      <w:tr w:rsidR="00183F9F" w:rsidRPr="00C70209" w14:paraId="26F2E2BA" w14:textId="77777777" w:rsidTr="00082182">
        <w:tc>
          <w:tcPr>
            <w:tcW w:w="14174" w:type="dxa"/>
            <w:gridSpan w:val="12"/>
            <w:tcBorders>
              <w:top w:val="single" w:sz="4" w:space="0" w:color="000000"/>
              <w:left w:val="single" w:sz="4" w:space="0" w:color="000000"/>
              <w:bottom w:val="single" w:sz="4" w:space="0" w:color="000000"/>
              <w:right w:val="single" w:sz="4" w:space="0" w:color="000000"/>
            </w:tcBorders>
            <w:shd w:val="clear" w:color="auto" w:fill="000000"/>
            <w:hideMark/>
          </w:tcPr>
          <w:p w14:paraId="7DA11015"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I evidence </w:t>
            </w:r>
          </w:p>
        </w:tc>
      </w:tr>
      <w:tr w:rsidR="00183F9F" w:rsidRPr="00C70209" w14:paraId="04DD57FF" w14:textId="77777777" w:rsidTr="00082182">
        <w:tc>
          <w:tcPr>
            <w:tcW w:w="14174" w:type="dxa"/>
            <w:gridSpan w:val="12"/>
            <w:tcBorders>
              <w:top w:val="single" w:sz="4" w:space="0" w:color="auto"/>
              <w:left w:val="single" w:sz="4" w:space="0" w:color="auto"/>
              <w:bottom w:val="single" w:sz="4" w:space="0" w:color="auto"/>
              <w:right w:val="single" w:sz="4" w:space="0" w:color="auto"/>
            </w:tcBorders>
            <w:shd w:val="clear" w:color="auto" w:fill="auto"/>
          </w:tcPr>
          <w:p w14:paraId="4EF0BF07" w14:textId="77777777" w:rsidR="00183F9F" w:rsidRPr="00C70209" w:rsidRDefault="00183F9F" w:rsidP="00082182">
            <w:pPr>
              <w:pStyle w:val="TableH3"/>
              <w:rPr>
                <w:rFonts w:eastAsia="Arial Unicode MS"/>
                <w:lang w:eastAsia="ja-JP"/>
              </w:rPr>
            </w:pPr>
            <w:r w:rsidRPr="00C70209">
              <w:rPr>
                <w:rFonts w:eastAsia="Arial Unicode MS"/>
                <w:lang w:eastAsia="ja-JP"/>
              </w:rPr>
              <w:t xml:space="preserve">Transfusion </w:t>
            </w:r>
            <w:r w:rsidRPr="00C70209">
              <w:rPr>
                <w:rFonts w:eastAsia="Arial Unicode MS"/>
              </w:rPr>
              <w:t>volume</w:t>
            </w:r>
          </w:p>
        </w:tc>
      </w:tr>
      <w:tr w:rsidR="00183F9F" w:rsidRPr="00C70209" w14:paraId="645B363A" w14:textId="77777777" w:rsidTr="00082182">
        <w:tc>
          <w:tcPr>
            <w:tcW w:w="1088" w:type="dxa"/>
            <w:vMerge w:val="restart"/>
            <w:tcBorders>
              <w:top w:val="single" w:sz="4" w:space="0" w:color="000000"/>
              <w:left w:val="single" w:sz="4" w:space="0" w:color="000000"/>
              <w:right w:val="single" w:sz="4" w:space="0" w:color="000000"/>
            </w:tcBorders>
            <w:hideMark/>
          </w:tcPr>
          <w:p w14:paraId="3A858D0E" w14:textId="65AF8D94" w:rsidR="00183F9F" w:rsidRPr="00C70209" w:rsidRDefault="00183F9F" w:rsidP="00082182">
            <w:pPr>
              <w:pStyle w:val="Tabletext-evidencematrix"/>
            </w:pPr>
            <w:r w:rsidRPr="00C70209">
              <w:t>Coniff 1998</w:t>
            </w:r>
            <w:r w:rsidRPr="00C70209">
              <w:rPr>
                <w:vertAlign w:val="superscript"/>
              </w:rPr>
              <w:t>g</w:t>
            </w:r>
            <w:r w:rsidRPr="00C70209">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 </w:instrText>
            </w:r>
            <w:r w:rsidR="000E261C">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3</w:t>
            </w:r>
            <w:r w:rsidRPr="00C70209">
              <w:fldChar w:fldCharType="end"/>
            </w:r>
          </w:p>
          <w:p w14:paraId="30812D80" w14:textId="77777777" w:rsidR="00183F9F" w:rsidRPr="00C70209" w:rsidRDefault="00183F9F" w:rsidP="00082182">
            <w:pPr>
              <w:pStyle w:val="Tabletext-evidencematrix"/>
            </w:pPr>
            <w:r w:rsidRPr="00C70209">
              <w:t>Level II</w:t>
            </w:r>
          </w:p>
          <w:p w14:paraId="66BB520D" w14:textId="77777777" w:rsidR="00183F9F" w:rsidRPr="00C70209" w:rsidRDefault="00183F9F" w:rsidP="00082182">
            <w:pPr>
              <w:pStyle w:val="Tabletext-evidencematrix"/>
              <w:rPr>
                <w:i/>
              </w:rPr>
            </w:pPr>
            <w:r w:rsidRPr="00C70209">
              <w:rPr>
                <w:i/>
              </w:rPr>
              <w:t>Poor</w:t>
            </w:r>
          </w:p>
        </w:tc>
        <w:tc>
          <w:tcPr>
            <w:tcW w:w="1428" w:type="dxa"/>
            <w:vMerge w:val="restart"/>
            <w:tcBorders>
              <w:top w:val="single" w:sz="4" w:space="0" w:color="000000"/>
              <w:left w:val="single" w:sz="4" w:space="0" w:color="000000"/>
              <w:right w:val="single" w:sz="4" w:space="0" w:color="000000"/>
            </w:tcBorders>
            <w:hideMark/>
          </w:tcPr>
          <w:p w14:paraId="3B47B2A9" w14:textId="77777777" w:rsidR="00183F9F" w:rsidRPr="00C70209" w:rsidRDefault="00183F9F" w:rsidP="00082182">
            <w:pPr>
              <w:pStyle w:val="Tabletext-evidencematrix"/>
            </w:pPr>
            <w:r w:rsidRPr="00C70209">
              <w:t>N=116</w:t>
            </w:r>
          </w:p>
        </w:tc>
        <w:tc>
          <w:tcPr>
            <w:tcW w:w="1252" w:type="dxa"/>
            <w:vMerge w:val="restart"/>
            <w:tcBorders>
              <w:top w:val="single" w:sz="4" w:space="0" w:color="000000"/>
              <w:left w:val="single" w:sz="4" w:space="0" w:color="000000"/>
              <w:right w:val="single" w:sz="4" w:space="0" w:color="000000"/>
            </w:tcBorders>
            <w:hideMark/>
          </w:tcPr>
          <w:p w14:paraId="489DD37D" w14:textId="77777777" w:rsidR="00183F9F" w:rsidRPr="00C70209" w:rsidRDefault="00183F9F" w:rsidP="00082182">
            <w:pPr>
              <w:pStyle w:val="Tabletext-evidencematrix"/>
            </w:pPr>
            <w:r w:rsidRPr="00C70209">
              <w:t>Paediatric patients (aged ≤16 years) undergoing surgery with CPB and an increased risk of bleeding</w:t>
            </w:r>
          </w:p>
        </w:tc>
        <w:tc>
          <w:tcPr>
            <w:tcW w:w="990" w:type="dxa"/>
            <w:vMerge w:val="restart"/>
            <w:tcBorders>
              <w:top w:val="single" w:sz="4" w:space="0" w:color="000000"/>
              <w:left w:val="single" w:sz="4" w:space="0" w:color="000000"/>
              <w:right w:val="single" w:sz="4" w:space="0" w:color="000000"/>
            </w:tcBorders>
            <w:hideMark/>
          </w:tcPr>
          <w:p w14:paraId="69C730EF" w14:textId="77777777" w:rsidR="00183F9F" w:rsidRPr="00C70209" w:rsidRDefault="00183F9F" w:rsidP="00082182">
            <w:pPr>
              <w:pStyle w:val="Tabletext-evidencematrix"/>
            </w:pPr>
            <w:r w:rsidRPr="00C70209">
              <w:t>Multicentre, USA</w:t>
            </w:r>
          </w:p>
        </w:tc>
        <w:tc>
          <w:tcPr>
            <w:tcW w:w="1273" w:type="dxa"/>
            <w:vMerge w:val="restart"/>
            <w:tcBorders>
              <w:top w:val="single" w:sz="4" w:space="0" w:color="000000"/>
              <w:left w:val="single" w:sz="4" w:space="0" w:color="000000"/>
              <w:right w:val="single" w:sz="4" w:space="0" w:color="000000"/>
            </w:tcBorders>
            <w:hideMark/>
          </w:tcPr>
          <w:p w14:paraId="19AD2874" w14:textId="5C443F4C" w:rsidR="00183F9F" w:rsidRPr="00C70209" w:rsidRDefault="00183F9F" w:rsidP="00082182">
            <w:pPr>
              <w:pStyle w:val="Tabletext-evidencematrix"/>
            </w:pPr>
            <w:r w:rsidRPr="00C70209">
              <w:t>Aprotinin (high</w:t>
            </w:r>
            <w:r w:rsidR="00363BA0" w:rsidRPr="00C70209">
              <w:t>-</w:t>
            </w:r>
            <w:r w:rsidRPr="00C70209">
              <w:t>dose [H], low</w:t>
            </w:r>
            <w:r w:rsidR="00BB008C" w:rsidRPr="00C70209">
              <w:t>-</w:t>
            </w:r>
            <w:r w:rsidRPr="00C70209">
              <w:t>dose [L] or pump prime only [P]) versus placebo</w:t>
            </w:r>
          </w:p>
        </w:tc>
        <w:tc>
          <w:tcPr>
            <w:tcW w:w="1554" w:type="dxa"/>
            <w:tcBorders>
              <w:top w:val="single" w:sz="4" w:space="0" w:color="000000"/>
              <w:left w:val="single" w:sz="4" w:space="0" w:color="000000"/>
              <w:bottom w:val="nil"/>
              <w:right w:val="single" w:sz="4" w:space="0" w:color="000000"/>
            </w:tcBorders>
            <w:hideMark/>
          </w:tcPr>
          <w:p w14:paraId="22F5A5A3" w14:textId="77777777" w:rsidR="00183F9F" w:rsidRPr="00C70209" w:rsidRDefault="00183F9F" w:rsidP="00082182">
            <w:pPr>
              <w:pStyle w:val="Tabletext-evidencematrix"/>
            </w:pPr>
            <w:r w:rsidRPr="00C70209">
              <w:t xml:space="preserve">Donor blood </w:t>
            </w:r>
            <w:r w:rsidRPr="00C70209">
              <w:rPr>
                <w:i/>
              </w:rPr>
              <w:t xml:space="preserve">or </w:t>
            </w:r>
            <w:r w:rsidRPr="00C70209">
              <w:t>blood products transfused (units)</w:t>
            </w:r>
          </w:p>
        </w:tc>
        <w:tc>
          <w:tcPr>
            <w:tcW w:w="6589" w:type="dxa"/>
            <w:gridSpan w:val="6"/>
            <w:tcBorders>
              <w:top w:val="single" w:sz="4" w:space="0" w:color="000000"/>
              <w:left w:val="single" w:sz="4" w:space="0" w:color="000000"/>
              <w:bottom w:val="single" w:sz="4" w:space="0" w:color="000000"/>
              <w:right w:val="single" w:sz="4" w:space="0" w:color="000000"/>
            </w:tcBorders>
            <w:hideMark/>
          </w:tcPr>
          <w:p w14:paraId="44E01A3C" w14:textId="77777777" w:rsidR="00183F9F" w:rsidRPr="00C70209" w:rsidRDefault="00183F9F" w:rsidP="00082182">
            <w:pPr>
              <w:pStyle w:val="Tabletext-evidencematrix"/>
            </w:pPr>
            <w:r w:rsidRPr="00C70209">
              <w:t>All patients</w:t>
            </w:r>
          </w:p>
        </w:tc>
      </w:tr>
      <w:tr w:rsidR="00183F9F" w:rsidRPr="00C70209" w14:paraId="5EE21B89" w14:textId="77777777" w:rsidTr="00082182">
        <w:tc>
          <w:tcPr>
            <w:tcW w:w="1088" w:type="dxa"/>
            <w:vMerge/>
            <w:tcBorders>
              <w:left w:val="single" w:sz="4" w:space="0" w:color="000000"/>
              <w:right w:val="single" w:sz="4" w:space="0" w:color="000000"/>
            </w:tcBorders>
          </w:tcPr>
          <w:p w14:paraId="1A3C456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53E932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CA0DF45"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2A21D3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00472425" w14:textId="77777777" w:rsidR="00183F9F" w:rsidRPr="00C70209" w:rsidRDefault="00183F9F" w:rsidP="00082182">
            <w:pPr>
              <w:pStyle w:val="Tabletext-evidencematrix"/>
            </w:pPr>
          </w:p>
        </w:tc>
        <w:tc>
          <w:tcPr>
            <w:tcW w:w="1554" w:type="dxa"/>
            <w:tcBorders>
              <w:top w:val="nil"/>
              <w:left w:val="single" w:sz="4" w:space="0" w:color="000000"/>
              <w:right w:val="single" w:sz="4" w:space="0" w:color="000000"/>
            </w:tcBorders>
          </w:tcPr>
          <w:p w14:paraId="44424129" w14:textId="77777777" w:rsidR="00183F9F" w:rsidRPr="00C70209" w:rsidRDefault="00183F9F" w:rsidP="00082182">
            <w:pPr>
              <w:pStyle w:val="Tabletext-evidencematrix"/>
              <w:jc w:val="right"/>
            </w:pPr>
          </w:p>
          <w:p w14:paraId="3CCA91B2" w14:textId="7B0C6C62" w:rsidR="00183F9F" w:rsidRPr="00C70209" w:rsidRDefault="00183F9F" w:rsidP="00082182">
            <w:pPr>
              <w:pStyle w:val="Tabletext-evidencematrix"/>
              <w:jc w:val="right"/>
            </w:pPr>
            <w:r w:rsidRPr="00C70209">
              <w:t>High</w:t>
            </w:r>
            <w:r w:rsidR="00363BA0" w:rsidRPr="00C70209">
              <w:t>-</w:t>
            </w:r>
            <w:r w:rsidRPr="00C70209">
              <w:t>dose</w:t>
            </w:r>
          </w:p>
          <w:p w14:paraId="42442CAF" w14:textId="7AB2671D" w:rsidR="00183F9F" w:rsidRPr="00C70209" w:rsidRDefault="00183F9F" w:rsidP="00082182">
            <w:pPr>
              <w:pStyle w:val="Tabletext-evidencematrix"/>
              <w:jc w:val="right"/>
            </w:pPr>
            <w:r w:rsidRPr="00C70209">
              <w:t>Low</w:t>
            </w:r>
            <w:r w:rsidR="00BB008C" w:rsidRPr="00C70209">
              <w:t>-</w:t>
            </w:r>
            <w:r w:rsidRPr="00C70209">
              <w:t>dose</w:t>
            </w:r>
          </w:p>
          <w:p w14:paraId="4C73194E" w14:textId="77777777" w:rsidR="00183F9F" w:rsidRPr="00C70209" w:rsidRDefault="00183F9F" w:rsidP="00082182">
            <w:pPr>
              <w:pStyle w:val="Tabletext-evidencematrix"/>
              <w:jc w:val="right"/>
            </w:pPr>
            <w:r w:rsidRPr="00C70209">
              <w:t>Pump prime only</w:t>
            </w:r>
          </w:p>
        </w:tc>
        <w:tc>
          <w:tcPr>
            <w:tcW w:w="1610" w:type="dxa"/>
            <w:tcBorders>
              <w:top w:val="single" w:sz="4" w:space="0" w:color="000000"/>
              <w:left w:val="single" w:sz="4" w:space="0" w:color="000000"/>
              <w:right w:val="single" w:sz="4" w:space="0" w:color="000000"/>
            </w:tcBorders>
          </w:tcPr>
          <w:p w14:paraId="769E961B" w14:textId="77777777" w:rsidR="00183F9F" w:rsidRPr="00C70209" w:rsidRDefault="00183F9F" w:rsidP="00082182">
            <w:pPr>
              <w:pStyle w:val="Tabletext-evidencematrix"/>
            </w:pPr>
          </w:p>
          <w:p w14:paraId="3CF182AB" w14:textId="77777777" w:rsidR="00183F9F" w:rsidRPr="00C70209" w:rsidRDefault="00183F9F" w:rsidP="00082182">
            <w:pPr>
              <w:pStyle w:val="Tabletext-evidencematrix"/>
            </w:pPr>
            <w:r w:rsidRPr="00C70209">
              <w:t>2.9 ± 8.5 (n=31)</w:t>
            </w:r>
          </w:p>
          <w:p w14:paraId="182EB383" w14:textId="77777777" w:rsidR="00183F9F" w:rsidRPr="00C70209" w:rsidRDefault="00183F9F" w:rsidP="00082182">
            <w:pPr>
              <w:pStyle w:val="Tabletext-evidencematrix"/>
            </w:pPr>
            <w:r w:rsidRPr="00C70209">
              <w:t>6.0 ± 5.1 (n=33)</w:t>
            </w:r>
          </w:p>
          <w:p w14:paraId="52A976D0" w14:textId="77777777" w:rsidR="00183F9F" w:rsidRPr="00C70209" w:rsidRDefault="00183F9F" w:rsidP="00082182">
            <w:pPr>
              <w:pStyle w:val="Tabletext-evidencematrix"/>
            </w:pPr>
            <w:r w:rsidRPr="00C70209">
              <w:t>9.1 ± 12.6 (n=18)</w:t>
            </w:r>
          </w:p>
        </w:tc>
        <w:tc>
          <w:tcPr>
            <w:tcW w:w="1514" w:type="dxa"/>
            <w:gridSpan w:val="2"/>
            <w:tcBorders>
              <w:top w:val="single" w:sz="4" w:space="0" w:color="000000"/>
              <w:left w:val="single" w:sz="4" w:space="0" w:color="000000"/>
              <w:right w:val="single" w:sz="4" w:space="0" w:color="000000"/>
            </w:tcBorders>
          </w:tcPr>
          <w:p w14:paraId="4A3FFBAE" w14:textId="77777777" w:rsidR="00183F9F" w:rsidRPr="00C70209" w:rsidRDefault="00183F9F" w:rsidP="00082182">
            <w:pPr>
              <w:pStyle w:val="Tabletext-evidencematrix"/>
            </w:pPr>
          </w:p>
          <w:p w14:paraId="13A70E31" w14:textId="77777777" w:rsidR="00183F9F" w:rsidRPr="00C70209" w:rsidRDefault="00183F9F" w:rsidP="00082182">
            <w:pPr>
              <w:pStyle w:val="Tabletext-evidencematrix"/>
            </w:pPr>
            <w:r w:rsidRPr="00C70209">
              <w:t>11.3 ± 23.7 (n=34)</w:t>
            </w:r>
          </w:p>
          <w:p w14:paraId="0AD82853" w14:textId="77777777" w:rsidR="00183F9F" w:rsidRPr="00C70209" w:rsidRDefault="00183F9F" w:rsidP="00082182">
            <w:pPr>
              <w:pStyle w:val="Tabletext-evidencematrix"/>
            </w:pPr>
            <w:r w:rsidRPr="00C70209">
              <w:t>11.3 ± 23.7 (n=34)</w:t>
            </w:r>
          </w:p>
          <w:p w14:paraId="218FA64F" w14:textId="77777777" w:rsidR="00183F9F" w:rsidRPr="00C70209" w:rsidRDefault="00183F9F" w:rsidP="00082182">
            <w:pPr>
              <w:pStyle w:val="Tabletext-evidencematrix"/>
            </w:pPr>
            <w:r w:rsidRPr="00C70209">
              <w:t>11.3 ± 23.7 (n=34)</w:t>
            </w:r>
          </w:p>
        </w:tc>
        <w:tc>
          <w:tcPr>
            <w:tcW w:w="1738" w:type="dxa"/>
            <w:gridSpan w:val="2"/>
            <w:tcBorders>
              <w:top w:val="single" w:sz="4" w:space="0" w:color="000000"/>
              <w:left w:val="single" w:sz="4" w:space="0" w:color="000000"/>
              <w:right w:val="single" w:sz="4" w:space="0" w:color="000000"/>
            </w:tcBorders>
            <w:shd w:val="clear" w:color="auto" w:fill="FFFFFF" w:themeFill="background1"/>
          </w:tcPr>
          <w:p w14:paraId="1EEBFA58" w14:textId="77777777" w:rsidR="00183F9F" w:rsidRPr="00C70209" w:rsidRDefault="00183F9F" w:rsidP="00082182">
            <w:pPr>
              <w:pStyle w:val="Tabletext-evidencematrix"/>
            </w:pPr>
          </w:p>
          <w:p w14:paraId="5DEFCD0C" w14:textId="77777777" w:rsidR="00183F9F" w:rsidRPr="00C70209" w:rsidRDefault="00183F9F" w:rsidP="00082182">
            <w:pPr>
              <w:pStyle w:val="Tabletext-evidencematrix"/>
              <w:rPr>
                <w:vertAlign w:val="superscript"/>
              </w:rPr>
            </w:pPr>
            <w:r w:rsidRPr="00C70209">
              <w:t>MD –8.40 [–16.91, 0.11]</w:t>
            </w:r>
            <w:r w:rsidRPr="00C70209">
              <w:rPr>
                <w:vertAlign w:val="superscript"/>
              </w:rPr>
              <w:t>h</w:t>
            </w:r>
          </w:p>
          <w:p w14:paraId="539A1F59" w14:textId="77777777" w:rsidR="00183F9F" w:rsidRPr="00C70209" w:rsidRDefault="00183F9F" w:rsidP="00082182">
            <w:pPr>
              <w:pStyle w:val="Tabletext-evidencematrix"/>
              <w:rPr>
                <w:vertAlign w:val="superscript"/>
              </w:rPr>
            </w:pPr>
            <w:r w:rsidRPr="00C70209">
              <w:t>MD –5.30 [–13.45, 2.85]</w:t>
            </w:r>
            <w:r w:rsidRPr="00C70209">
              <w:rPr>
                <w:vertAlign w:val="superscript"/>
              </w:rPr>
              <w:t>h</w:t>
            </w:r>
          </w:p>
          <w:p w14:paraId="5AB178F0" w14:textId="77777777" w:rsidR="00183F9F" w:rsidRPr="00C70209" w:rsidRDefault="00183F9F" w:rsidP="00082182">
            <w:pPr>
              <w:pStyle w:val="Tabletext-evidencematrix"/>
              <w:rPr>
                <w:vertAlign w:val="superscript"/>
              </w:rPr>
            </w:pPr>
            <w:r w:rsidRPr="00C70209">
              <w:t>MD –2.20 [–12.07, 7.67]</w:t>
            </w:r>
            <w:r w:rsidRPr="00C70209">
              <w:rPr>
                <w:vertAlign w:val="superscript"/>
              </w:rPr>
              <w:t>h</w:t>
            </w:r>
          </w:p>
        </w:tc>
        <w:tc>
          <w:tcPr>
            <w:tcW w:w="1727" w:type="dxa"/>
            <w:tcBorders>
              <w:top w:val="single" w:sz="4" w:space="0" w:color="000000"/>
              <w:left w:val="single" w:sz="4" w:space="0" w:color="000000"/>
              <w:right w:val="single" w:sz="4" w:space="0" w:color="000000"/>
            </w:tcBorders>
            <w:shd w:val="clear" w:color="auto" w:fill="FFFFFF" w:themeFill="background1"/>
          </w:tcPr>
          <w:p w14:paraId="657986B2" w14:textId="77777777" w:rsidR="00183F9F" w:rsidRPr="00C70209" w:rsidRDefault="00183F9F" w:rsidP="00082182">
            <w:pPr>
              <w:pStyle w:val="Tabletext-evidencematrix"/>
            </w:pPr>
            <w:r w:rsidRPr="00C70209">
              <w:rPr>
                <w:i/>
              </w:rPr>
              <w:t>No significant difference</w:t>
            </w:r>
          </w:p>
          <w:p w14:paraId="02315002" w14:textId="0CE1A5F5" w:rsidR="00183F9F" w:rsidRPr="00C70209" w:rsidRDefault="001A475D" w:rsidP="00082182">
            <w:pPr>
              <w:pStyle w:val="Tabletext-evidencematrix"/>
              <w:rPr>
                <w:vertAlign w:val="superscript"/>
              </w:rPr>
            </w:pPr>
            <w:r w:rsidRPr="001A475D">
              <w:rPr>
                <w:i/>
              </w:rPr>
              <w:t>P = </w:t>
            </w:r>
            <w:r w:rsidR="00183F9F" w:rsidRPr="00C70209">
              <w:t>0.05</w:t>
            </w:r>
            <w:r w:rsidR="00183F9F" w:rsidRPr="00C70209">
              <w:rPr>
                <w:vertAlign w:val="superscript"/>
              </w:rPr>
              <w:t>h</w:t>
            </w:r>
          </w:p>
          <w:p w14:paraId="38D6FB13" w14:textId="1EED24D3" w:rsidR="00183F9F" w:rsidRPr="00C70209" w:rsidRDefault="001A475D" w:rsidP="00082182">
            <w:pPr>
              <w:pStyle w:val="Tabletext-evidencematrix"/>
              <w:rPr>
                <w:vertAlign w:val="superscript"/>
              </w:rPr>
            </w:pPr>
            <w:r w:rsidRPr="001A475D">
              <w:rPr>
                <w:i/>
              </w:rPr>
              <w:t>P = </w:t>
            </w:r>
            <w:r w:rsidR="00183F9F" w:rsidRPr="00C70209">
              <w:t>0.20</w:t>
            </w:r>
            <w:r w:rsidR="00183F9F" w:rsidRPr="00C70209">
              <w:rPr>
                <w:vertAlign w:val="superscript"/>
              </w:rPr>
              <w:t>h</w:t>
            </w:r>
          </w:p>
          <w:p w14:paraId="2A6AD109" w14:textId="4AD41B58" w:rsidR="00183F9F" w:rsidRPr="00C70209" w:rsidRDefault="001A475D" w:rsidP="00082182">
            <w:pPr>
              <w:pStyle w:val="Tabletext-evidencematrix"/>
              <w:rPr>
                <w:vertAlign w:val="superscript"/>
              </w:rPr>
            </w:pPr>
            <w:r w:rsidRPr="001A475D">
              <w:rPr>
                <w:i/>
              </w:rPr>
              <w:t>P = </w:t>
            </w:r>
            <w:r w:rsidR="00183F9F" w:rsidRPr="00C70209">
              <w:t>0.66</w:t>
            </w:r>
            <w:r w:rsidR="00183F9F" w:rsidRPr="00C70209">
              <w:rPr>
                <w:vertAlign w:val="superscript"/>
              </w:rPr>
              <w:t>h</w:t>
            </w:r>
          </w:p>
        </w:tc>
      </w:tr>
      <w:tr w:rsidR="00183F9F" w:rsidRPr="00C70209" w14:paraId="1D90A343" w14:textId="77777777" w:rsidTr="00082182">
        <w:tc>
          <w:tcPr>
            <w:tcW w:w="1088" w:type="dxa"/>
            <w:vMerge/>
            <w:tcBorders>
              <w:left w:val="single" w:sz="4" w:space="0" w:color="000000"/>
              <w:right w:val="single" w:sz="4" w:space="0" w:color="000000"/>
            </w:tcBorders>
          </w:tcPr>
          <w:p w14:paraId="23474BB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1313388"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57929FC7"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2F08780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2F25918" w14:textId="77777777" w:rsidR="00183F9F" w:rsidRPr="00C70209" w:rsidRDefault="00183F9F" w:rsidP="00082182">
            <w:pPr>
              <w:pStyle w:val="Tabletext-evidencematrix"/>
            </w:pPr>
          </w:p>
        </w:tc>
        <w:tc>
          <w:tcPr>
            <w:tcW w:w="1554" w:type="dxa"/>
            <w:tcBorders>
              <w:left w:val="single" w:sz="4" w:space="0" w:color="000000"/>
              <w:bottom w:val="nil"/>
              <w:right w:val="single" w:sz="4" w:space="0" w:color="000000"/>
            </w:tcBorders>
          </w:tcPr>
          <w:p w14:paraId="5650EDC5" w14:textId="77777777" w:rsidR="00183F9F" w:rsidRPr="00C70209" w:rsidRDefault="00183F9F" w:rsidP="00082182">
            <w:pPr>
              <w:pStyle w:val="Tabletext-subanalysis"/>
              <w:jc w:val="right"/>
            </w:pPr>
          </w:p>
        </w:tc>
        <w:tc>
          <w:tcPr>
            <w:tcW w:w="6589" w:type="dxa"/>
            <w:gridSpan w:val="6"/>
            <w:tcBorders>
              <w:top w:val="single" w:sz="4" w:space="0" w:color="000000"/>
              <w:left w:val="single" w:sz="4" w:space="0" w:color="000000"/>
              <w:bottom w:val="single" w:sz="4" w:space="0" w:color="000000"/>
              <w:right w:val="single" w:sz="4" w:space="0" w:color="000000"/>
            </w:tcBorders>
          </w:tcPr>
          <w:p w14:paraId="79BE88BD" w14:textId="77777777" w:rsidR="00183F9F" w:rsidRPr="00C70209" w:rsidRDefault="00183F9F" w:rsidP="00082182">
            <w:pPr>
              <w:pStyle w:val="Tabletext-subanalysis"/>
              <w:rPr>
                <w:i/>
              </w:rPr>
            </w:pPr>
            <w:r w:rsidRPr="00C70209">
              <w:rPr>
                <w:i/>
              </w:rPr>
              <w:t>Subgroup analyses: patients undergoing redo operations (more prone to bleeding)</w:t>
            </w:r>
          </w:p>
        </w:tc>
      </w:tr>
      <w:tr w:rsidR="00183F9F" w:rsidRPr="00C70209" w14:paraId="0508C336" w14:textId="77777777" w:rsidTr="00082182">
        <w:tc>
          <w:tcPr>
            <w:tcW w:w="1088" w:type="dxa"/>
            <w:vMerge/>
            <w:tcBorders>
              <w:left w:val="single" w:sz="4" w:space="0" w:color="000000"/>
              <w:right w:val="single" w:sz="4" w:space="0" w:color="000000"/>
            </w:tcBorders>
          </w:tcPr>
          <w:p w14:paraId="50D40AB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1AB21D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D3DDA0B"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8E2C6F7"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0EF7CBF3" w14:textId="77777777" w:rsidR="00183F9F" w:rsidRPr="00C70209" w:rsidRDefault="00183F9F" w:rsidP="00082182">
            <w:pPr>
              <w:pStyle w:val="Tabletext-evidencematrix"/>
            </w:pPr>
          </w:p>
        </w:tc>
        <w:tc>
          <w:tcPr>
            <w:tcW w:w="1554" w:type="dxa"/>
            <w:tcBorders>
              <w:top w:val="nil"/>
              <w:left w:val="single" w:sz="4" w:space="0" w:color="000000"/>
              <w:right w:val="single" w:sz="4" w:space="0" w:color="000000"/>
            </w:tcBorders>
          </w:tcPr>
          <w:p w14:paraId="5357D110" w14:textId="77777777" w:rsidR="00183F9F" w:rsidRPr="00C70209" w:rsidRDefault="00183F9F" w:rsidP="00082182">
            <w:pPr>
              <w:pStyle w:val="Tabletext-subanalysis"/>
              <w:jc w:val="right"/>
            </w:pPr>
          </w:p>
          <w:p w14:paraId="6AFC3DF5" w14:textId="637D6F9D" w:rsidR="00183F9F" w:rsidRPr="00C70209" w:rsidRDefault="00183F9F" w:rsidP="00082182">
            <w:pPr>
              <w:pStyle w:val="Tabletext-subanalysis"/>
              <w:jc w:val="right"/>
            </w:pPr>
            <w:r w:rsidRPr="00C70209">
              <w:t>High</w:t>
            </w:r>
            <w:r w:rsidR="00363BA0" w:rsidRPr="00C70209">
              <w:t>-</w:t>
            </w:r>
            <w:r w:rsidRPr="00C70209">
              <w:t>dose</w:t>
            </w:r>
          </w:p>
          <w:p w14:paraId="69E1D677" w14:textId="3963ACE6" w:rsidR="00183F9F" w:rsidRPr="00C70209" w:rsidRDefault="00183F9F" w:rsidP="00082182">
            <w:pPr>
              <w:pStyle w:val="Tabletext-subanalysis"/>
              <w:jc w:val="right"/>
            </w:pPr>
            <w:r w:rsidRPr="00C70209">
              <w:t>Low</w:t>
            </w:r>
            <w:r w:rsidR="00BB008C" w:rsidRPr="00C70209">
              <w:t>-</w:t>
            </w:r>
            <w:r w:rsidRPr="00C70209">
              <w:t>dose</w:t>
            </w:r>
          </w:p>
          <w:p w14:paraId="17ED73D1" w14:textId="77777777" w:rsidR="00183F9F" w:rsidRPr="00C70209" w:rsidRDefault="00183F9F" w:rsidP="00082182">
            <w:pPr>
              <w:pStyle w:val="Tabletext-subanalysis"/>
              <w:jc w:val="right"/>
            </w:pPr>
            <w:r w:rsidRPr="00C70209">
              <w:t>Pump prime only</w:t>
            </w:r>
          </w:p>
        </w:tc>
        <w:tc>
          <w:tcPr>
            <w:tcW w:w="1643" w:type="dxa"/>
            <w:gridSpan w:val="2"/>
            <w:tcBorders>
              <w:top w:val="single" w:sz="4" w:space="0" w:color="000000"/>
              <w:left w:val="single" w:sz="4" w:space="0" w:color="000000"/>
              <w:right w:val="single" w:sz="4" w:space="0" w:color="000000"/>
            </w:tcBorders>
          </w:tcPr>
          <w:p w14:paraId="0B80D193" w14:textId="77777777" w:rsidR="00183F9F" w:rsidRPr="00C70209" w:rsidRDefault="00183F9F" w:rsidP="00082182">
            <w:pPr>
              <w:pStyle w:val="Tabletext-evidencematrix"/>
            </w:pPr>
          </w:p>
          <w:p w14:paraId="67F4B42A" w14:textId="77777777" w:rsidR="00183F9F" w:rsidRPr="00C70209" w:rsidRDefault="00183F9F" w:rsidP="00082182">
            <w:pPr>
              <w:pStyle w:val="Tabletext-evidencematrix"/>
            </w:pPr>
            <w:r w:rsidRPr="00C70209">
              <w:t>7.1 ± 10.4 (n=19)</w:t>
            </w:r>
          </w:p>
          <w:p w14:paraId="31B09F34" w14:textId="77777777" w:rsidR="00183F9F" w:rsidRPr="00C70209" w:rsidRDefault="00183F9F" w:rsidP="00082182">
            <w:pPr>
              <w:pStyle w:val="Tabletext-evidencematrix"/>
            </w:pPr>
            <w:r w:rsidRPr="00C70209">
              <w:t>7.4 ± 5.4 (n=22)</w:t>
            </w:r>
          </w:p>
          <w:p w14:paraId="5FD84F9A" w14:textId="77777777" w:rsidR="00183F9F" w:rsidRPr="00C70209" w:rsidRDefault="00183F9F" w:rsidP="00082182">
            <w:pPr>
              <w:pStyle w:val="Tabletext-subanalysis"/>
            </w:pPr>
            <w:r w:rsidRPr="00C70209">
              <w:t>11.9 ± 16.3 (n=10)</w:t>
            </w:r>
          </w:p>
        </w:tc>
        <w:tc>
          <w:tcPr>
            <w:tcW w:w="1481" w:type="dxa"/>
            <w:tcBorders>
              <w:left w:val="single" w:sz="4" w:space="0" w:color="000000"/>
              <w:right w:val="single" w:sz="4" w:space="0" w:color="000000"/>
            </w:tcBorders>
          </w:tcPr>
          <w:p w14:paraId="0872AC41" w14:textId="77777777" w:rsidR="00183F9F" w:rsidRPr="00C70209" w:rsidRDefault="00183F9F" w:rsidP="00082182">
            <w:pPr>
              <w:pStyle w:val="Tabletext-evidencematrix"/>
            </w:pPr>
          </w:p>
          <w:p w14:paraId="3246DCE8" w14:textId="77777777" w:rsidR="00183F9F" w:rsidRPr="00C70209" w:rsidRDefault="00183F9F" w:rsidP="00082182">
            <w:pPr>
              <w:pStyle w:val="Tabletext-evidencematrix"/>
            </w:pPr>
            <w:r w:rsidRPr="00C70209">
              <w:t>5.2 ± 28.6 (n=22)</w:t>
            </w:r>
          </w:p>
          <w:p w14:paraId="639578F6" w14:textId="77777777" w:rsidR="00183F9F" w:rsidRPr="00C70209" w:rsidRDefault="00183F9F" w:rsidP="00082182">
            <w:pPr>
              <w:pStyle w:val="Tabletext-subanalysis"/>
            </w:pPr>
            <w:r w:rsidRPr="00C70209">
              <w:t>15.2 ± 28.6 (n=22)</w:t>
            </w:r>
          </w:p>
          <w:p w14:paraId="784E568C" w14:textId="77777777" w:rsidR="00183F9F" w:rsidRPr="00C70209" w:rsidRDefault="00183F9F" w:rsidP="00082182">
            <w:pPr>
              <w:pStyle w:val="Tabletext-subanalysis"/>
            </w:pPr>
            <w:r w:rsidRPr="00C70209">
              <w:t>15.2 ± 28.6 (n=22)</w:t>
            </w:r>
          </w:p>
        </w:tc>
        <w:tc>
          <w:tcPr>
            <w:tcW w:w="1738" w:type="dxa"/>
            <w:gridSpan w:val="2"/>
            <w:tcBorders>
              <w:left w:val="single" w:sz="4" w:space="0" w:color="000000"/>
              <w:right w:val="single" w:sz="4" w:space="0" w:color="000000"/>
            </w:tcBorders>
            <w:shd w:val="clear" w:color="auto" w:fill="FFFFFF" w:themeFill="background1"/>
          </w:tcPr>
          <w:p w14:paraId="705B2940" w14:textId="77777777" w:rsidR="00183F9F" w:rsidRPr="00C70209" w:rsidRDefault="00183F9F" w:rsidP="00082182">
            <w:pPr>
              <w:pStyle w:val="Tabletext-evidencematrix"/>
            </w:pPr>
          </w:p>
          <w:p w14:paraId="744A67C5" w14:textId="77777777" w:rsidR="00183F9F" w:rsidRPr="00C70209" w:rsidRDefault="00183F9F" w:rsidP="00082182">
            <w:pPr>
              <w:pStyle w:val="Tabletext-evidencematrix"/>
              <w:rPr>
                <w:vertAlign w:val="superscript"/>
              </w:rPr>
            </w:pPr>
            <w:r w:rsidRPr="00C70209">
              <w:t>MD –8.10 [–20.93, 4.73]</w:t>
            </w:r>
            <w:r w:rsidRPr="00C70209">
              <w:rPr>
                <w:vertAlign w:val="superscript"/>
              </w:rPr>
              <w:t>h</w:t>
            </w:r>
          </w:p>
          <w:p w14:paraId="657BE394" w14:textId="77777777" w:rsidR="00183F9F" w:rsidRPr="00C70209" w:rsidRDefault="00183F9F" w:rsidP="00082182">
            <w:pPr>
              <w:pStyle w:val="Tabletext-evidencematrix"/>
              <w:rPr>
                <w:vertAlign w:val="superscript"/>
              </w:rPr>
            </w:pPr>
            <w:r w:rsidRPr="00C70209">
              <w:t>MD –7.80 [–19.96, 4.36]</w:t>
            </w:r>
            <w:r w:rsidRPr="00C70209">
              <w:rPr>
                <w:vertAlign w:val="superscript"/>
              </w:rPr>
              <w:t>h</w:t>
            </w:r>
          </w:p>
          <w:p w14:paraId="5CD69E13" w14:textId="77777777" w:rsidR="00183F9F" w:rsidRPr="00C70209" w:rsidRDefault="00183F9F" w:rsidP="00082182">
            <w:pPr>
              <w:pStyle w:val="Tabletext-evidencematrix"/>
              <w:rPr>
                <w:vertAlign w:val="superscript"/>
              </w:rPr>
            </w:pPr>
            <w:r w:rsidRPr="00C70209">
              <w:t>MD –3.30 [–18.95, 12.35]</w:t>
            </w:r>
            <w:r w:rsidRPr="00C70209">
              <w:rPr>
                <w:vertAlign w:val="superscript"/>
              </w:rPr>
              <w:t>h</w:t>
            </w:r>
          </w:p>
        </w:tc>
        <w:tc>
          <w:tcPr>
            <w:tcW w:w="1727" w:type="dxa"/>
            <w:tcBorders>
              <w:left w:val="single" w:sz="4" w:space="0" w:color="000000"/>
              <w:right w:val="single" w:sz="4" w:space="0" w:color="000000"/>
            </w:tcBorders>
            <w:shd w:val="clear" w:color="auto" w:fill="FFFFFF" w:themeFill="background1"/>
          </w:tcPr>
          <w:p w14:paraId="307B1BAA" w14:textId="77777777" w:rsidR="00183F9F" w:rsidRPr="00C70209" w:rsidRDefault="00183F9F" w:rsidP="00082182">
            <w:pPr>
              <w:pStyle w:val="Tabletext-evidencematrix"/>
            </w:pPr>
            <w:r w:rsidRPr="00C70209">
              <w:rPr>
                <w:i/>
              </w:rPr>
              <w:t>No significant difference</w:t>
            </w:r>
          </w:p>
          <w:p w14:paraId="7DE11DA6" w14:textId="4DB19768" w:rsidR="00183F9F" w:rsidRPr="00C70209" w:rsidRDefault="001A475D" w:rsidP="00082182">
            <w:pPr>
              <w:pStyle w:val="Tabletext-evidencematrix"/>
              <w:rPr>
                <w:vertAlign w:val="superscript"/>
              </w:rPr>
            </w:pPr>
            <w:r w:rsidRPr="001A475D">
              <w:rPr>
                <w:i/>
              </w:rPr>
              <w:t>P = </w:t>
            </w:r>
            <w:r w:rsidR="00183F9F" w:rsidRPr="00C70209">
              <w:t>0.22</w:t>
            </w:r>
            <w:r w:rsidR="00183F9F" w:rsidRPr="00C70209">
              <w:rPr>
                <w:vertAlign w:val="superscript"/>
              </w:rPr>
              <w:t>h</w:t>
            </w:r>
          </w:p>
          <w:p w14:paraId="403B61CA" w14:textId="73508242" w:rsidR="00183F9F" w:rsidRPr="00C70209" w:rsidRDefault="001A475D" w:rsidP="00082182">
            <w:pPr>
              <w:pStyle w:val="Tabletext-evidencematrix"/>
              <w:rPr>
                <w:vertAlign w:val="superscript"/>
              </w:rPr>
            </w:pPr>
            <w:r w:rsidRPr="001A475D">
              <w:rPr>
                <w:i/>
              </w:rPr>
              <w:t>P = </w:t>
            </w:r>
            <w:r w:rsidR="00183F9F" w:rsidRPr="00C70209">
              <w:t>0.21</w:t>
            </w:r>
            <w:r w:rsidR="00183F9F" w:rsidRPr="00C70209">
              <w:rPr>
                <w:vertAlign w:val="superscript"/>
              </w:rPr>
              <w:t>h</w:t>
            </w:r>
          </w:p>
          <w:p w14:paraId="41235F38" w14:textId="4EA670E4" w:rsidR="00183F9F" w:rsidRPr="00C70209" w:rsidRDefault="001A475D" w:rsidP="00082182">
            <w:pPr>
              <w:pStyle w:val="Tabletext-evidencematrix"/>
              <w:rPr>
                <w:vertAlign w:val="superscript"/>
              </w:rPr>
            </w:pPr>
            <w:r w:rsidRPr="001A475D">
              <w:rPr>
                <w:i/>
              </w:rPr>
              <w:t>P = </w:t>
            </w:r>
            <w:r w:rsidR="00183F9F" w:rsidRPr="00C70209">
              <w:t>0.68</w:t>
            </w:r>
            <w:r w:rsidR="00183F9F" w:rsidRPr="00C70209">
              <w:rPr>
                <w:vertAlign w:val="superscript"/>
              </w:rPr>
              <w:t>h</w:t>
            </w:r>
          </w:p>
        </w:tc>
      </w:tr>
      <w:tr w:rsidR="00183F9F" w:rsidRPr="00C70209" w14:paraId="6E4FFEE4" w14:textId="77777777" w:rsidTr="00082182">
        <w:tc>
          <w:tcPr>
            <w:tcW w:w="1088" w:type="dxa"/>
            <w:vMerge/>
            <w:tcBorders>
              <w:left w:val="single" w:sz="4" w:space="0" w:color="000000"/>
              <w:right w:val="single" w:sz="4" w:space="0" w:color="000000"/>
            </w:tcBorders>
          </w:tcPr>
          <w:p w14:paraId="3C35964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ED218D2"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0D0F2EFF"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1A8AA61C"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4133FDC" w14:textId="77777777" w:rsidR="00183F9F" w:rsidRPr="00C70209" w:rsidRDefault="00183F9F" w:rsidP="00082182">
            <w:pPr>
              <w:pStyle w:val="Tabletext-evidencematrix"/>
            </w:pPr>
          </w:p>
        </w:tc>
        <w:tc>
          <w:tcPr>
            <w:tcW w:w="1554" w:type="dxa"/>
            <w:tcBorders>
              <w:left w:val="single" w:sz="4" w:space="0" w:color="000000"/>
              <w:bottom w:val="nil"/>
              <w:right w:val="single" w:sz="4" w:space="0" w:color="000000"/>
            </w:tcBorders>
          </w:tcPr>
          <w:p w14:paraId="0185C3E7" w14:textId="77777777" w:rsidR="00183F9F" w:rsidRPr="00C70209" w:rsidRDefault="00183F9F" w:rsidP="00082182">
            <w:pPr>
              <w:pStyle w:val="Tabletext-subanalysis"/>
              <w:jc w:val="right"/>
            </w:pPr>
          </w:p>
        </w:tc>
        <w:tc>
          <w:tcPr>
            <w:tcW w:w="6589" w:type="dxa"/>
            <w:gridSpan w:val="6"/>
            <w:tcBorders>
              <w:top w:val="single" w:sz="4" w:space="0" w:color="000000"/>
              <w:left w:val="single" w:sz="4" w:space="0" w:color="000000"/>
              <w:bottom w:val="single" w:sz="4" w:space="0" w:color="000000"/>
              <w:right w:val="single" w:sz="4" w:space="0" w:color="000000"/>
            </w:tcBorders>
          </w:tcPr>
          <w:p w14:paraId="03B91464" w14:textId="77777777" w:rsidR="00183F9F" w:rsidRPr="00C70209" w:rsidRDefault="00183F9F" w:rsidP="00082182">
            <w:pPr>
              <w:pStyle w:val="Tabletext-evidencematrix"/>
              <w:rPr>
                <w:i/>
                <w:sz w:val="14"/>
                <w:szCs w:val="14"/>
              </w:rPr>
            </w:pPr>
            <w:r w:rsidRPr="00C70209">
              <w:rPr>
                <w:i/>
                <w:sz w:val="14"/>
                <w:szCs w:val="14"/>
              </w:rPr>
              <w:t>Subgroup analysis: age</w:t>
            </w:r>
          </w:p>
        </w:tc>
      </w:tr>
      <w:tr w:rsidR="00183F9F" w:rsidRPr="00C70209" w14:paraId="7C43D5EE" w14:textId="77777777" w:rsidTr="00082182">
        <w:tc>
          <w:tcPr>
            <w:tcW w:w="1088" w:type="dxa"/>
            <w:vMerge/>
            <w:tcBorders>
              <w:left w:val="single" w:sz="4" w:space="0" w:color="000000"/>
              <w:right w:val="single" w:sz="4" w:space="0" w:color="000000"/>
            </w:tcBorders>
          </w:tcPr>
          <w:p w14:paraId="0DF26FDE"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28BA559E"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0F734A32"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4F211B1"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59D8F9C" w14:textId="77777777" w:rsidR="00183F9F" w:rsidRPr="00C70209" w:rsidRDefault="00183F9F" w:rsidP="00082182">
            <w:pPr>
              <w:pStyle w:val="Tabletext-evidencematrix"/>
            </w:pPr>
          </w:p>
        </w:tc>
        <w:tc>
          <w:tcPr>
            <w:tcW w:w="1554" w:type="dxa"/>
            <w:tcBorders>
              <w:top w:val="nil"/>
              <w:left w:val="single" w:sz="4" w:space="0" w:color="000000"/>
              <w:bottom w:val="nil"/>
              <w:right w:val="single" w:sz="4" w:space="0" w:color="000000"/>
            </w:tcBorders>
          </w:tcPr>
          <w:p w14:paraId="689B4B7B" w14:textId="15025111" w:rsidR="00183F9F" w:rsidRPr="00C70209" w:rsidRDefault="00183F9F">
            <w:pPr>
              <w:pStyle w:val="Tabletext-subanalysis"/>
              <w:jc w:val="right"/>
            </w:pPr>
            <w:r w:rsidRPr="00C70209">
              <w:t>Patients aged ≤1 year</w:t>
            </w:r>
          </w:p>
        </w:tc>
        <w:tc>
          <w:tcPr>
            <w:tcW w:w="1610" w:type="dxa"/>
            <w:tcBorders>
              <w:top w:val="single" w:sz="4" w:space="0" w:color="000000"/>
              <w:left w:val="single" w:sz="4" w:space="0" w:color="000000"/>
              <w:bottom w:val="nil"/>
              <w:right w:val="single" w:sz="4" w:space="0" w:color="000000"/>
            </w:tcBorders>
          </w:tcPr>
          <w:p w14:paraId="28AB9888" w14:textId="77777777" w:rsidR="00183F9F" w:rsidRPr="00C70209" w:rsidRDefault="00183F9F" w:rsidP="00082182">
            <w:pPr>
              <w:pStyle w:val="Tabletext-subanalysis"/>
            </w:pPr>
          </w:p>
        </w:tc>
        <w:tc>
          <w:tcPr>
            <w:tcW w:w="1638" w:type="dxa"/>
            <w:gridSpan w:val="3"/>
            <w:tcBorders>
              <w:top w:val="single" w:sz="4" w:space="0" w:color="000000"/>
              <w:left w:val="single" w:sz="4" w:space="0" w:color="000000"/>
              <w:bottom w:val="nil"/>
              <w:right w:val="single" w:sz="4" w:space="0" w:color="000000"/>
            </w:tcBorders>
          </w:tcPr>
          <w:p w14:paraId="5A0773FE" w14:textId="77777777" w:rsidR="00183F9F" w:rsidRPr="00C70209" w:rsidRDefault="00183F9F" w:rsidP="00082182">
            <w:pPr>
              <w:pStyle w:val="Tabletext-subanalysis"/>
            </w:pPr>
          </w:p>
        </w:tc>
        <w:tc>
          <w:tcPr>
            <w:tcW w:w="1614" w:type="dxa"/>
            <w:tcBorders>
              <w:top w:val="single" w:sz="4" w:space="0" w:color="000000"/>
              <w:left w:val="single" w:sz="4" w:space="0" w:color="000000"/>
              <w:bottom w:val="nil"/>
              <w:right w:val="single" w:sz="4" w:space="0" w:color="000000"/>
            </w:tcBorders>
          </w:tcPr>
          <w:p w14:paraId="6AF9C843" w14:textId="77777777" w:rsidR="00183F9F" w:rsidRPr="00C70209" w:rsidRDefault="00183F9F" w:rsidP="00082182">
            <w:pPr>
              <w:pStyle w:val="Tabletext-subanalysis"/>
            </w:pPr>
          </w:p>
        </w:tc>
        <w:tc>
          <w:tcPr>
            <w:tcW w:w="1727" w:type="dxa"/>
            <w:tcBorders>
              <w:top w:val="single" w:sz="4" w:space="0" w:color="000000"/>
              <w:left w:val="single" w:sz="4" w:space="0" w:color="000000"/>
              <w:bottom w:val="nil"/>
              <w:right w:val="single" w:sz="4" w:space="0" w:color="000000"/>
            </w:tcBorders>
          </w:tcPr>
          <w:p w14:paraId="0B84AF40" w14:textId="77777777" w:rsidR="00183F9F" w:rsidRPr="00C70209" w:rsidRDefault="00183F9F" w:rsidP="00082182">
            <w:pPr>
              <w:pStyle w:val="Tabletext-evidencematrix"/>
              <w:rPr>
                <w:i/>
                <w:sz w:val="14"/>
                <w:szCs w:val="14"/>
              </w:rPr>
            </w:pPr>
            <w:r w:rsidRPr="00C70209">
              <w:rPr>
                <w:i/>
              </w:rPr>
              <w:t>No significant difference</w:t>
            </w:r>
          </w:p>
        </w:tc>
      </w:tr>
      <w:tr w:rsidR="00183F9F" w:rsidRPr="00C70209" w14:paraId="084F00A1" w14:textId="77777777" w:rsidTr="00082182">
        <w:tc>
          <w:tcPr>
            <w:tcW w:w="1088" w:type="dxa"/>
            <w:vMerge/>
            <w:tcBorders>
              <w:left w:val="single" w:sz="4" w:space="0" w:color="000000"/>
              <w:right w:val="single" w:sz="4" w:space="0" w:color="000000"/>
            </w:tcBorders>
          </w:tcPr>
          <w:p w14:paraId="517307B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44FAF16F"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A0D0AE2"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11677EF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4A7E4456" w14:textId="77777777" w:rsidR="00183F9F" w:rsidRPr="00C70209" w:rsidRDefault="00183F9F" w:rsidP="00082182">
            <w:pPr>
              <w:pStyle w:val="Tabletext-evidencematrix"/>
            </w:pPr>
          </w:p>
        </w:tc>
        <w:tc>
          <w:tcPr>
            <w:tcW w:w="1554" w:type="dxa"/>
            <w:tcBorders>
              <w:top w:val="nil"/>
              <w:left w:val="single" w:sz="4" w:space="0" w:color="000000"/>
              <w:right w:val="single" w:sz="4" w:space="0" w:color="000000"/>
            </w:tcBorders>
          </w:tcPr>
          <w:p w14:paraId="69106E15" w14:textId="32773359" w:rsidR="00183F9F" w:rsidRPr="00C70209" w:rsidRDefault="00183F9F" w:rsidP="00082182">
            <w:pPr>
              <w:pStyle w:val="Tabletext-subanalysis"/>
              <w:jc w:val="right"/>
            </w:pPr>
            <w:r w:rsidRPr="00C70209">
              <w:t>High</w:t>
            </w:r>
            <w:r w:rsidR="00363BA0" w:rsidRPr="00C70209">
              <w:t>-</w:t>
            </w:r>
            <w:r w:rsidRPr="00C70209">
              <w:t>dose</w:t>
            </w:r>
          </w:p>
          <w:p w14:paraId="365C097A" w14:textId="44E72355" w:rsidR="00183F9F" w:rsidRPr="00C70209" w:rsidRDefault="00183F9F" w:rsidP="00082182">
            <w:pPr>
              <w:pStyle w:val="Tabletext-subanalysis"/>
              <w:jc w:val="right"/>
            </w:pPr>
            <w:r w:rsidRPr="00C70209">
              <w:t>Low</w:t>
            </w:r>
            <w:r w:rsidR="00BB008C" w:rsidRPr="00C70209">
              <w:t>-</w:t>
            </w:r>
            <w:r w:rsidRPr="00C70209">
              <w:t>dose</w:t>
            </w:r>
          </w:p>
          <w:p w14:paraId="03E44BBD" w14:textId="77777777" w:rsidR="00183F9F" w:rsidRPr="00C70209" w:rsidRDefault="00183F9F" w:rsidP="00082182">
            <w:pPr>
              <w:pStyle w:val="Tabletext-subanalysis"/>
              <w:jc w:val="right"/>
            </w:pPr>
            <w:r w:rsidRPr="00C70209">
              <w:t>Pump prime only</w:t>
            </w:r>
          </w:p>
        </w:tc>
        <w:tc>
          <w:tcPr>
            <w:tcW w:w="1610" w:type="dxa"/>
            <w:tcBorders>
              <w:top w:val="nil"/>
              <w:left w:val="single" w:sz="4" w:space="0" w:color="000000"/>
              <w:right w:val="single" w:sz="4" w:space="0" w:color="000000"/>
            </w:tcBorders>
          </w:tcPr>
          <w:p w14:paraId="683A50E6" w14:textId="77777777" w:rsidR="00183F9F" w:rsidRPr="00C70209" w:rsidRDefault="00183F9F" w:rsidP="00082182">
            <w:pPr>
              <w:pStyle w:val="Tabletext-evidencematrix"/>
              <w:rPr>
                <w:sz w:val="14"/>
                <w:szCs w:val="14"/>
              </w:rPr>
            </w:pPr>
            <w:r w:rsidRPr="00C70209">
              <w:rPr>
                <w:sz w:val="14"/>
                <w:szCs w:val="14"/>
              </w:rPr>
              <w:t>7.3 ± 3.2 (n=3)</w:t>
            </w:r>
          </w:p>
          <w:p w14:paraId="203E6D16" w14:textId="77777777" w:rsidR="00183F9F" w:rsidRPr="00C70209" w:rsidRDefault="00183F9F" w:rsidP="00082182">
            <w:pPr>
              <w:pStyle w:val="Tabletext-evidencematrix"/>
              <w:rPr>
                <w:sz w:val="14"/>
                <w:szCs w:val="14"/>
              </w:rPr>
            </w:pPr>
            <w:r w:rsidRPr="00C70209">
              <w:rPr>
                <w:sz w:val="14"/>
                <w:szCs w:val="14"/>
              </w:rPr>
              <w:t>5.0 ± 3.1 (n=14)</w:t>
            </w:r>
          </w:p>
          <w:p w14:paraId="15EB9D31" w14:textId="77777777" w:rsidR="00183F9F" w:rsidRPr="00C70209" w:rsidRDefault="00183F9F" w:rsidP="00082182">
            <w:pPr>
              <w:pStyle w:val="Tabletext-evidencematrix"/>
              <w:rPr>
                <w:sz w:val="14"/>
                <w:szCs w:val="14"/>
              </w:rPr>
            </w:pPr>
            <w:r w:rsidRPr="00C70209">
              <w:rPr>
                <w:sz w:val="14"/>
                <w:szCs w:val="14"/>
              </w:rPr>
              <w:t>14.1 ± 17.6 (n=8)</w:t>
            </w:r>
          </w:p>
        </w:tc>
        <w:tc>
          <w:tcPr>
            <w:tcW w:w="1638" w:type="dxa"/>
            <w:gridSpan w:val="3"/>
            <w:tcBorders>
              <w:top w:val="nil"/>
              <w:left w:val="single" w:sz="4" w:space="0" w:color="000000"/>
              <w:right w:val="single" w:sz="4" w:space="0" w:color="000000"/>
            </w:tcBorders>
          </w:tcPr>
          <w:p w14:paraId="0AFA1D1F" w14:textId="77777777" w:rsidR="00183F9F" w:rsidRPr="00C70209" w:rsidRDefault="00183F9F" w:rsidP="00082182">
            <w:pPr>
              <w:pStyle w:val="Tabletext-evidencematrix"/>
              <w:rPr>
                <w:sz w:val="14"/>
                <w:szCs w:val="14"/>
              </w:rPr>
            </w:pPr>
            <w:r w:rsidRPr="00C70209">
              <w:rPr>
                <w:sz w:val="14"/>
                <w:szCs w:val="14"/>
              </w:rPr>
              <w:t>9.0 ± 6.5 (n=6)</w:t>
            </w:r>
          </w:p>
          <w:p w14:paraId="383BEA35" w14:textId="77777777" w:rsidR="00183F9F" w:rsidRPr="00C70209" w:rsidRDefault="00183F9F" w:rsidP="00082182">
            <w:pPr>
              <w:pStyle w:val="Tabletext-subanalysis"/>
            </w:pPr>
            <w:r w:rsidRPr="00C70209">
              <w:t>9.0 ± 6.5 (n=6)</w:t>
            </w:r>
          </w:p>
          <w:p w14:paraId="6D94B2B7" w14:textId="77777777" w:rsidR="00183F9F" w:rsidRPr="00C70209" w:rsidRDefault="00183F9F" w:rsidP="00082182">
            <w:pPr>
              <w:pStyle w:val="Tabletext-evidencematrix"/>
              <w:rPr>
                <w:sz w:val="14"/>
                <w:szCs w:val="14"/>
              </w:rPr>
            </w:pPr>
            <w:r w:rsidRPr="00C70209">
              <w:rPr>
                <w:sz w:val="14"/>
                <w:szCs w:val="14"/>
              </w:rPr>
              <w:t>9.0 ± 6.5 (n=6)</w:t>
            </w:r>
          </w:p>
        </w:tc>
        <w:tc>
          <w:tcPr>
            <w:tcW w:w="1614" w:type="dxa"/>
            <w:tcBorders>
              <w:top w:val="nil"/>
              <w:left w:val="single" w:sz="4" w:space="0" w:color="000000"/>
              <w:right w:val="single" w:sz="4" w:space="0" w:color="000000"/>
            </w:tcBorders>
            <w:shd w:val="clear" w:color="auto" w:fill="FFFFFF" w:themeFill="background1"/>
          </w:tcPr>
          <w:p w14:paraId="7C9910E9" w14:textId="77777777" w:rsidR="00183F9F" w:rsidRPr="00C70209" w:rsidRDefault="00183F9F" w:rsidP="00082182">
            <w:pPr>
              <w:pStyle w:val="Tabletext-evidencematrix"/>
              <w:rPr>
                <w:sz w:val="14"/>
                <w:szCs w:val="14"/>
                <w:vertAlign w:val="superscript"/>
              </w:rPr>
            </w:pPr>
            <w:r w:rsidRPr="00C70209">
              <w:rPr>
                <w:sz w:val="14"/>
                <w:szCs w:val="14"/>
              </w:rPr>
              <w:t>MD –1.70 [–8.04, 4.64]</w:t>
            </w:r>
            <w:r w:rsidRPr="00C70209">
              <w:rPr>
                <w:sz w:val="14"/>
                <w:szCs w:val="14"/>
                <w:vertAlign w:val="superscript"/>
              </w:rPr>
              <w:t>h</w:t>
            </w:r>
          </w:p>
          <w:p w14:paraId="172AB35B" w14:textId="77777777" w:rsidR="00183F9F" w:rsidRPr="00C70209" w:rsidRDefault="00183F9F" w:rsidP="00082182">
            <w:pPr>
              <w:pStyle w:val="Tabletext-evidencematrix"/>
              <w:rPr>
                <w:sz w:val="14"/>
                <w:szCs w:val="14"/>
                <w:vertAlign w:val="superscript"/>
              </w:rPr>
            </w:pPr>
            <w:r w:rsidRPr="00C70209">
              <w:rPr>
                <w:sz w:val="14"/>
                <w:szCs w:val="14"/>
              </w:rPr>
              <w:t>MD –4.00 [–9.45, 1.45]</w:t>
            </w:r>
            <w:r w:rsidRPr="00C70209">
              <w:rPr>
                <w:sz w:val="14"/>
                <w:szCs w:val="14"/>
                <w:vertAlign w:val="superscript"/>
              </w:rPr>
              <w:t>h</w:t>
            </w:r>
          </w:p>
          <w:p w14:paraId="5C2F7583" w14:textId="77777777" w:rsidR="00183F9F" w:rsidRPr="00C70209" w:rsidRDefault="00183F9F" w:rsidP="00082182">
            <w:pPr>
              <w:pStyle w:val="Tabletext-evidencematrix"/>
              <w:rPr>
                <w:sz w:val="14"/>
                <w:szCs w:val="14"/>
                <w:vertAlign w:val="superscript"/>
              </w:rPr>
            </w:pPr>
            <w:r w:rsidRPr="00C70209">
              <w:rPr>
                <w:sz w:val="14"/>
                <w:szCs w:val="14"/>
              </w:rPr>
              <w:t>MD 5.10 [–8.16, 18.36]</w:t>
            </w:r>
            <w:r w:rsidRPr="00C70209">
              <w:rPr>
                <w:sz w:val="14"/>
                <w:szCs w:val="14"/>
                <w:vertAlign w:val="superscript"/>
              </w:rPr>
              <w:t>h</w:t>
            </w:r>
          </w:p>
        </w:tc>
        <w:tc>
          <w:tcPr>
            <w:tcW w:w="1727" w:type="dxa"/>
            <w:tcBorders>
              <w:top w:val="nil"/>
              <w:left w:val="single" w:sz="4" w:space="0" w:color="000000"/>
              <w:right w:val="single" w:sz="4" w:space="0" w:color="000000"/>
            </w:tcBorders>
            <w:shd w:val="clear" w:color="auto" w:fill="FFFFFF" w:themeFill="background1"/>
          </w:tcPr>
          <w:p w14:paraId="23BBF90F" w14:textId="28058C39" w:rsidR="00183F9F" w:rsidRPr="00C70209" w:rsidRDefault="001A475D" w:rsidP="00082182">
            <w:pPr>
              <w:pStyle w:val="Tabletext-evidencematrix"/>
              <w:rPr>
                <w:sz w:val="14"/>
                <w:szCs w:val="14"/>
                <w:vertAlign w:val="superscript"/>
              </w:rPr>
            </w:pPr>
            <w:r w:rsidRPr="001A475D">
              <w:rPr>
                <w:i/>
                <w:sz w:val="14"/>
                <w:szCs w:val="14"/>
              </w:rPr>
              <w:t>P = </w:t>
            </w:r>
            <w:r w:rsidR="00183F9F" w:rsidRPr="00C70209">
              <w:rPr>
                <w:sz w:val="14"/>
                <w:szCs w:val="14"/>
              </w:rPr>
              <w:t>0.60</w:t>
            </w:r>
            <w:r w:rsidR="00183F9F" w:rsidRPr="00C70209">
              <w:rPr>
                <w:sz w:val="14"/>
                <w:szCs w:val="14"/>
                <w:vertAlign w:val="superscript"/>
              </w:rPr>
              <w:t>h</w:t>
            </w:r>
          </w:p>
          <w:p w14:paraId="7D4E7F73" w14:textId="17AF89F3" w:rsidR="00183F9F" w:rsidRPr="00C70209" w:rsidRDefault="001A475D" w:rsidP="00082182">
            <w:pPr>
              <w:pStyle w:val="Tabletext-evidencematrix"/>
              <w:rPr>
                <w:sz w:val="14"/>
                <w:szCs w:val="14"/>
                <w:vertAlign w:val="superscript"/>
              </w:rPr>
            </w:pPr>
            <w:r w:rsidRPr="001A475D">
              <w:rPr>
                <w:i/>
                <w:sz w:val="14"/>
                <w:szCs w:val="14"/>
              </w:rPr>
              <w:t>P = </w:t>
            </w:r>
            <w:r w:rsidR="00183F9F" w:rsidRPr="00C70209">
              <w:rPr>
                <w:sz w:val="14"/>
                <w:szCs w:val="14"/>
              </w:rPr>
              <w:t>0.15</w:t>
            </w:r>
            <w:r w:rsidR="00183F9F" w:rsidRPr="00C70209">
              <w:rPr>
                <w:sz w:val="14"/>
                <w:szCs w:val="14"/>
                <w:vertAlign w:val="superscript"/>
              </w:rPr>
              <w:t>h</w:t>
            </w:r>
          </w:p>
          <w:p w14:paraId="477C5829" w14:textId="2D5B2264" w:rsidR="00183F9F" w:rsidRPr="00C70209" w:rsidRDefault="001A475D" w:rsidP="00082182">
            <w:pPr>
              <w:pStyle w:val="Tabletext-evidencematrix"/>
              <w:rPr>
                <w:sz w:val="14"/>
                <w:szCs w:val="14"/>
                <w:vertAlign w:val="superscript"/>
              </w:rPr>
            </w:pPr>
            <w:r w:rsidRPr="001A475D">
              <w:rPr>
                <w:i/>
                <w:sz w:val="14"/>
                <w:szCs w:val="14"/>
              </w:rPr>
              <w:t>P = </w:t>
            </w:r>
            <w:r w:rsidR="00183F9F" w:rsidRPr="00C70209">
              <w:rPr>
                <w:sz w:val="14"/>
                <w:szCs w:val="14"/>
              </w:rPr>
              <w:t>0.45</w:t>
            </w:r>
            <w:r w:rsidR="00183F9F" w:rsidRPr="00C70209">
              <w:rPr>
                <w:sz w:val="14"/>
                <w:szCs w:val="14"/>
                <w:vertAlign w:val="superscript"/>
              </w:rPr>
              <w:t>h</w:t>
            </w:r>
          </w:p>
        </w:tc>
      </w:tr>
      <w:tr w:rsidR="00183F9F" w:rsidRPr="00C70209" w14:paraId="098C2438" w14:textId="77777777" w:rsidTr="00082182">
        <w:tc>
          <w:tcPr>
            <w:tcW w:w="1088" w:type="dxa"/>
            <w:vMerge/>
            <w:tcBorders>
              <w:left w:val="single" w:sz="4" w:space="0" w:color="000000"/>
              <w:right w:val="single" w:sz="4" w:space="0" w:color="000000"/>
            </w:tcBorders>
          </w:tcPr>
          <w:p w14:paraId="59D7CAE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468FAC0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0C8480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E806EE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02AF0B3" w14:textId="77777777" w:rsidR="00183F9F" w:rsidRPr="00C70209" w:rsidRDefault="00183F9F" w:rsidP="00082182">
            <w:pPr>
              <w:pStyle w:val="Tabletext-evidencematrix"/>
            </w:pPr>
          </w:p>
        </w:tc>
        <w:tc>
          <w:tcPr>
            <w:tcW w:w="1554" w:type="dxa"/>
            <w:tcBorders>
              <w:top w:val="nil"/>
              <w:left w:val="single" w:sz="4" w:space="0" w:color="000000"/>
              <w:bottom w:val="nil"/>
              <w:right w:val="single" w:sz="4" w:space="0" w:color="000000"/>
            </w:tcBorders>
          </w:tcPr>
          <w:p w14:paraId="1A60F525" w14:textId="77777777" w:rsidR="00183F9F" w:rsidRPr="00C70209" w:rsidRDefault="00183F9F" w:rsidP="00082182">
            <w:pPr>
              <w:pStyle w:val="Tabletext-subanalysis"/>
              <w:jc w:val="right"/>
            </w:pPr>
            <w:r w:rsidRPr="00C70209">
              <w:t>Patients aged 1–17 years</w:t>
            </w:r>
          </w:p>
        </w:tc>
        <w:tc>
          <w:tcPr>
            <w:tcW w:w="1610" w:type="dxa"/>
            <w:tcBorders>
              <w:top w:val="single" w:sz="4" w:space="0" w:color="000000"/>
              <w:left w:val="single" w:sz="4" w:space="0" w:color="000000"/>
              <w:bottom w:val="nil"/>
              <w:right w:val="single" w:sz="4" w:space="0" w:color="000000"/>
            </w:tcBorders>
          </w:tcPr>
          <w:p w14:paraId="14A9586C" w14:textId="77777777" w:rsidR="00183F9F" w:rsidRPr="00C70209" w:rsidRDefault="00183F9F" w:rsidP="00082182">
            <w:pPr>
              <w:pStyle w:val="Tabletext-evidencematrix"/>
              <w:rPr>
                <w:sz w:val="14"/>
                <w:szCs w:val="14"/>
              </w:rPr>
            </w:pPr>
          </w:p>
        </w:tc>
        <w:tc>
          <w:tcPr>
            <w:tcW w:w="1638" w:type="dxa"/>
            <w:gridSpan w:val="3"/>
            <w:tcBorders>
              <w:left w:val="single" w:sz="4" w:space="0" w:color="000000"/>
              <w:bottom w:val="nil"/>
              <w:right w:val="single" w:sz="4" w:space="0" w:color="000000"/>
            </w:tcBorders>
          </w:tcPr>
          <w:p w14:paraId="3FB1E1C1" w14:textId="77777777" w:rsidR="00183F9F" w:rsidRPr="00C70209" w:rsidRDefault="00183F9F" w:rsidP="00082182">
            <w:pPr>
              <w:pStyle w:val="Tabletext-evidencematrix"/>
              <w:rPr>
                <w:sz w:val="14"/>
                <w:szCs w:val="14"/>
              </w:rPr>
            </w:pPr>
          </w:p>
        </w:tc>
        <w:tc>
          <w:tcPr>
            <w:tcW w:w="1614" w:type="dxa"/>
            <w:tcBorders>
              <w:left w:val="single" w:sz="4" w:space="0" w:color="000000"/>
              <w:bottom w:val="nil"/>
              <w:right w:val="single" w:sz="4" w:space="0" w:color="000000"/>
            </w:tcBorders>
            <w:shd w:val="clear" w:color="auto" w:fill="FFFFFF" w:themeFill="background1"/>
          </w:tcPr>
          <w:p w14:paraId="262E7DA2" w14:textId="77777777" w:rsidR="00183F9F" w:rsidRPr="00C70209" w:rsidRDefault="00183F9F" w:rsidP="00082182">
            <w:pPr>
              <w:pStyle w:val="Tabletext-evidencematrix"/>
              <w:rPr>
                <w:sz w:val="14"/>
                <w:szCs w:val="14"/>
              </w:rPr>
            </w:pPr>
          </w:p>
        </w:tc>
        <w:tc>
          <w:tcPr>
            <w:tcW w:w="1727" w:type="dxa"/>
            <w:tcBorders>
              <w:left w:val="single" w:sz="4" w:space="0" w:color="000000"/>
              <w:bottom w:val="nil"/>
              <w:right w:val="single" w:sz="4" w:space="0" w:color="000000"/>
            </w:tcBorders>
            <w:shd w:val="clear" w:color="auto" w:fill="FFFFFF" w:themeFill="background1"/>
          </w:tcPr>
          <w:p w14:paraId="6096857E" w14:textId="77777777" w:rsidR="00183F9F" w:rsidRPr="00C70209" w:rsidRDefault="00183F9F" w:rsidP="00082182">
            <w:pPr>
              <w:pStyle w:val="Tabletext-evidencematrix"/>
              <w:rPr>
                <w:sz w:val="14"/>
                <w:szCs w:val="14"/>
              </w:rPr>
            </w:pPr>
            <w:r w:rsidRPr="00C70209">
              <w:rPr>
                <w:i/>
              </w:rPr>
              <w:t>No significant difference</w:t>
            </w:r>
          </w:p>
        </w:tc>
      </w:tr>
      <w:tr w:rsidR="00183F9F" w:rsidRPr="00C70209" w14:paraId="3EAC4865" w14:textId="77777777" w:rsidTr="00082182">
        <w:tc>
          <w:tcPr>
            <w:tcW w:w="1088" w:type="dxa"/>
            <w:vMerge/>
            <w:tcBorders>
              <w:left w:val="single" w:sz="4" w:space="0" w:color="000000"/>
              <w:right w:val="single" w:sz="4" w:space="0" w:color="000000"/>
            </w:tcBorders>
          </w:tcPr>
          <w:p w14:paraId="60562BF8"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4E1A8B3"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011D28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06C6C71C"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12D141E2" w14:textId="77777777" w:rsidR="00183F9F" w:rsidRPr="00C70209" w:rsidRDefault="00183F9F" w:rsidP="00082182">
            <w:pPr>
              <w:pStyle w:val="Tabletext-evidencematrix"/>
            </w:pPr>
          </w:p>
        </w:tc>
        <w:tc>
          <w:tcPr>
            <w:tcW w:w="1554" w:type="dxa"/>
            <w:tcBorders>
              <w:top w:val="nil"/>
              <w:left w:val="single" w:sz="4" w:space="0" w:color="000000"/>
              <w:right w:val="single" w:sz="4" w:space="0" w:color="000000"/>
            </w:tcBorders>
          </w:tcPr>
          <w:p w14:paraId="00D9443C" w14:textId="25C92F59" w:rsidR="00183F9F" w:rsidRPr="00C70209" w:rsidRDefault="00183F9F" w:rsidP="00082182">
            <w:pPr>
              <w:pStyle w:val="Tabletext-subanalysis"/>
              <w:jc w:val="right"/>
            </w:pPr>
            <w:r w:rsidRPr="00C70209">
              <w:t>High</w:t>
            </w:r>
            <w:r w:rsidR="00363BA0" w:rsidRPr="00C70209">
              <w:t>-</w:t>
            </w:r>
            <w:r w:rsidRPr="00C70209">
              <w:t>dose</w:t>
            </w:r>
          </w:p>
          <w:p w14:paraId="2A1B7010" w14:textId="7ABB7CF7" w:rsidR="00183F9F" w:rsidRPr="00C70209" w:rsidRDefault="00183F9F" w:rsidP="00082182">
            <w:pPr>
              <w:pStyle w:val="Tabletext-subanalysis"/>
              <w:jc w:val="right"/>
            </w:pPr>
            <w:r w:rsidRPr="00C70209">
              <w:t>Low</w:t>
            </w:r>
            <w:r w:rsidR="00BB008C" w:rsidRPr="00C70209">
              <w:t>-</w:t>
            </w:r>
            <w:r w:rsidRPr="00C70209">
              <w:t>dose</w:t>
            </w:r>
          </w:p>
          <w:p w14:paraId="79A6ED7A" w14:textId="77777777" w:rsidR="00183F9F" w:rsidRPr="00C70209" w:rsidRDefault="00183F9F" w:rsidP="00082182">
            <w:pPr>
              <w:pStyle w:val="Tabletext-subanalysis"/>
              <w:jc w:val="right"/>
            </w:pPr>
            <w:r w:rsidRPr="00C70209">
              <w:t>Pump prime only</w:t>
            </w:r>
          </w:p>
        </w:tc>
        <w:tc>
          <w:tcPr>
            <w:tcW w:w="1610" w:type="dxa"/>
            <w:tcBorders>
              <w:top w:val="nil"/>
              <w:left w:val="single" w:sz="4" w:space="0" w:color="000000"/>
              <w:right w:val="single" w:sz="4" w:space="0" w:color="000000"/>
            </w:tcBorders>
          </w:tcPr>
          <w:p w14:paraId="13F15A98" w14:textId="77777777" w:rsidR="00183F9F" w:rsidRPr="00C70209" w:rsidRDefault="00183F9F" w:rsidP="00082182">
            <w:pPr>
              <w:pStyle w:val="Tabletext-subanalysis"/>
            </w:pPr>
            <w:r w:rsidRPr="00C70209">
              <w:t>5.0 ± 8.9 (n=28)</w:t>
            </w:r>
          </w:p>
          <w:p w14:paraId="2D2D3F6E" w14:textId="77777777" w:rsidR="00183F9F" w:rsidRPr="00C70209" w:rsidRDefault="00183F9F" w:rsidP="00082182">
            <w:pPr>
              <w:pStyle w:val="Tabletext-subanalysis"/>
            </w:pPr>
            <w:r w:rsidRPr="00C70209">
              <w:t>6.8 ± 6.1 (n=19)</w:t>
            </w:r>
          </w:p>
          <w:p w14:paraId="3BE71A01" w14:textId="77777777" w:rsidR="00183F9F" w:rsidRPr="00C70209" w:rsidRDefault="00183F9F" w:rsidP="00082182">
            <w:pPr>
              <w:pStyle w:val="Tabletext-subanalysis"/>
            </w:pPr>
            <w:r w:rsidRPr="00C70209">
              <w:t>5.1 ± 4.5 (n=10)</w:t>
            </w:r>
          </w:p>
        </w:tc>
        <w:tc>
          <w:tcPr>
            <w:tcW w:w="1638" w:type="dxa"/>
            <w:gridSpan w:val="3"/>
            <w:tcBorders>
              <w:top w:val="nil"/>
              <w:left w:val="single" w:sz="4" w:space="0" w:color="000000"/>
              <w:right w:val="single" w:sz="4" w:space="0" w:color="000000"/>
            </w:tcBorders>
          </w:tcPr>
          <w:p w14:paraId="2BDD774D" w14:textId="77777777" w:rsidR="00183F9F" w:rsidRPr="00C70209" w:rsidRDefault="00183F9F" w:rsidP="00082182">
            <w:pPr>
              <w:pStyle w:val="Tabletext-subanalysis"/>
            </w:pPr>
            <w:r w:rsidRPr="00C70209">
              <w:t>11.8 ± 26.0 (n=28)</w:t>
            </w:r>
          </w:p>
          <w:p w14:paraId="6A367DC4" w14:textId="77777777" w:rsidR="00183F9F" w:rsidRPr="00C70209" w:rsidRDefault="00183F9F" w:rsidP="00082182">
            <w:pPr>
              <w:pStyle w:val="Tabletext-subanalysis"/>
            </w:pPr>
            <w:r w:rsidRPr="00C70209">
              <w:t>11.8 ± 26.0 (n=28)</w:t>
            </w:r>
          </w:p>
          <w:p w14:paraId="4783BC44" w14:textId="77777777" w:rsidR="00183F9F" w:rsidRPr="00C70209" w:rsidRDefault="00183F9F" w:rsidP="00082182">
            <w:pPr>
              <w:pStyle w:val="Tabletext-subanalysis"/>
            </w:pPr>
            <w:r w:rsidRPr="00C70209">
              <w:t>11.8 ± 26.0 (n=28)</w:t>
            </w:r>
          </w:p>
        </w:tc>
        <w:tc>
          <w:tcPr>
            <w:tcW w:w="1614" w:type="dxa"/>
            <w:tcBorders>
              <w:top w:val="nil"/>
              <w:left w:val="single" w:sz="4" w:space="0" w:color="000000"/>
              <w:right w:val="single" w:sz="4" w:space="0" w:color="000000"/>
            </w:tcBorders>
            <w:shd w:val="clear" w:color="auto" w:fill="FFFFFF" w:themeFill="background1"/>
          </w:tcPr>
          <w:p w14:paraId="23DA6468" w14:textId="77777777" w:rsidR="00183F9F" w:rsidRPr="00C70209" w:rsidRDefault="00183F9F" w:rsidP="00082182">
            <w:pPr>
              <w:pStyle w:val="Tabletext-subanalysis"/>
            </w:pPr>
            <w:r w:rsidRPr="00C70209">
              <w:t>NR</w:t>
            </w:r>
          </w:p>
          <w:p w14:paraId="0C4AAC3F" w14:textId="77777777" w:rsidR="00183F9F" w:rsidRPr="00C70209" w:rsidRDefault="00183F9F" w:rsidP="00082182">
            <w:pPr>
              <w:pStyle w:val="Tabletext-subanalysis"/>
            </w:pPr>
            <w:r w:rsidRPr="00C70209">
              <w:t>NR</w:t>
            </w:r>
          </w:p>
          <w:p w14:paraId="27BEA4C9" w14:textId="77777777" w:rsidR="00183F9F" w:rsidRPr="00C70209" w:rsidRDefault="00183F9F" w:rsidP="00082182">
            <w:pPr>
              <w:pStyle w:val="Tabletext-subanalysis"/>
            </w:pPr>
            <w:r w:rsidRPr="00C70209">
              <w:t>NR</w:t>
            </w:r>
          </w:p>
        </w:tc>
        <w:tc>
          <w:tcPr>
            <w:tcW w:w="1727" w:type="dxa"/>
            <w:tcBorders>
              <w:top w:val="nil"/>
              <w:left w:val="single" w:sz="4" w:space="0" w:color="000000"/>
              <w:right w:val="single" w:sz="4" w:space="0" w:color="000000"/>
            </w:tcBorders>
            <w:shd w:val="clear" w:color="auto" w:fill="FFFFFF" w:themeFill="background1"/>
          </w:tcPr>
          <w:p w14:paraId="57C479D3" w14:textId="77777777" w:rsidR="00183F9F" w:rsidRPr="00C70209" w:rsidRDefault="00183F9F" w:rsidP="00082182">
            <w:pPr>
              <w:pStyle w:val="Tabletext-subanalysis"/>
            </w:pPr>
            <w:r w:rsidRPr="00C70209">
              <w:t>NR</w:t>
            </w:r>
          </w:p>
          <w:p w14:paraId="27828672" w14:textId="77777777" w:rsidR="00183F9F" w:rsidRPr="00C70209" w:rsidRDefault="00183F9F" w:rsidP="00082182">
            <w:pPr>
              <w:pStyle w:val="Tabletext-subanalysis"/>
            </w:pPr>
            <w:r w:rsidRPr="00C70209">
              <w:t>NR</w:t>
            </w:r>
          </w:p>
          <w:p w14:paraId="556C8161" w14:textId="77777777" w:rsidR="00183F9F" w:rsidRPr="00C70209" w:rsidRDefault="00183F9F" w:rsidP="00082182">
            <w:pPr>
              <w:pStyle w:val="Tabletext-subanalysis"/>
            </w:pPr>
            <w:r w:rsidRPr="00C70209">
              <w:t>NR</w:t>
            </w:r>
          </w:p>
        </w:tc>
      </w:tr>
      <w:tr w:rsidR="00183F9F" w:rsidRPr="00C70209" w14:paraId="71AB948F" w14:textId="77777777" w:rsidTr="00082182">
        <w:tc>
          <w:tcPr>
            <w:tcW w:w="1088" w:type="dxa"/>
            <w:vMerge/>
            <w:tcBorders>
              <w:left w:val="single" w:sz="4" w:space="0" w:color="000000"/>
              <w:right w:val="single" w:sz="4" w:space="0" w:color="000000"/>
            </w:tcBorders>
          </w:tcPr>
          <w:p w14:paraId="7262229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39D58A71"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502CE27F"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4FA0CFC"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7D0FA22" w14:textId="77777777" w:rsidR="00183F9F" w:rsidRPr="00C70209" w:rsidRDefault="00183F9F" w:rsidP="00082182">
            <w:pPr>
              <w:pStyle w:val="Tabletext-evidencematrix"/>
            </w:pPr>
          </w:p>
        </w:tc>
        <w:tc>
          <w:tcPr>
            <w:tcW w:w="1554" w:type="dxa"/>
            <w:tcBorders>
              <w:left w:val="single" w:sz="4" w:space="0" w:color="000000"/>
              <w:bottom w:val="nil"/>
              <w:right w:val="single" w:sz="4" w:space="0" w:color="000000"/>
            </w:tcBorders>
          </w:tcPr>
          <w:p w14:paraId="5718DB58" w14:textId="77777777" w:rsidR="00183F9F" w:rsidRPr="00C70209" w:rsidRDefault="00183F9F" w:rsidP="00082182">
            <w:pPr>
              <w:pStyle w:val="Tabletext-evidencematrix"/>
            </w:pPr>
            <w:r w:rsidRPr="00C70209">
              <w:t>Donor blood transfused (units)</w:t>
            </w:r>
          </w:p>
        </w:tc>
        <w:tc>
          <w:tcPr>
            <w:tcW w:w="6589" w:type="dxa"/>
            <w:gridSpan w:val="6"/>
            <w:tcBorders>
              <w:top w:val="single" w:sz="4" w:space="0" w:color="000000"/>
              <w:left w:val="single" w:sz="4" w:space="0" w:color="000000"/>
              <w:bottom w:val="single" w:sz="4" w:space="0" w:color="000000"/>
              <w:right w:val="single" w:sz="4" w:space="0" w:color="000000"/>
            </w:tcBorders>
            <w:vAlign w:val="bottom"/>
          </w:tcPr>
          <w:p w14:paraId="6FA39582" w14:textId="77777777" w:rsidR="00183F9F" w:rsidRPr="00C70209" w:rsidRDefault="00183F9F" w:rsidP="00082182">
            <w:pPr>
              <w:pStyle w:val="Tabletext-subanalysis"/>
              <w:rPr>
                <w:i/>
              </w:rPr>
            </w:pPr>
            <w:r w:rsidRPr="00C70209">
              <w:rPr>
                <w:i/>
              </w:rPr>
              <w:t>Subgroup analysis: patients aged &gt;1 and &lt;17 years</w:t>
            </w:r>
          </w:p>
        </w:tc>
      </w:tr>
      <w:tr w:rsidR="00183F9F" w:rsidRPr="00C70209" w14:paraId="3DACF307" w14:textId="77777777" w:rsidTr="00082182">
        <w:tc>
          <w:tcPr>
            <w:tcW w:w="1088" w:type="dxa"/>
            <w:vMerge/>
            <w:tcBorders>
              <w:left w:val="single" w:sz="4" w:space="0" w:color="000000"/>
              <w:right w:val="single" w:sz="4" w:space="0" w:color="000000"/>
            </w:tcBorders>
          </w:tcPr>
          <w:p w14:paraId="5E6F275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945E689"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39AA081C"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4B05FB0E"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3F7D1C9B"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3DBF3BF4" w14:textId="77777777" w:rsidR="00183F9F" w:rsidRPr="00C70209" w:rsidRDefault="00183F9F" w:rsidP="00082182">
            <w:pPr>
              <w:pStyle w:val="Tabletext-subanalysis"/>
              <w:jc w:val="right"/>
            </w:pPr>
          </w:p>
          <w:p w14:paraId="6C6BCAB7" w14:textId="591E89F9" w:rsidR="00183F9F" w:rsidRPr="00C70209" w:rsidRDefault="00183F9F" w:rsidP="00082182">
            <w:pPr>
              <w:pStyle w:val="Tabletext-subanalysis"/>
              <w:jc w:val="right"/>
            </w:pPr>
            <w:r w:rsidRPr="00C70209">
              <w:t>High</w:t>
            </w:r>
            <w:r w:rsidR="00363BA0" w:rsidRPr="00C70209">
              <w:t>-</w:t>
            </w:r>
            <w:r w:rsidRPr="00C70209">
              <w:t>dose</w:t>
            </w:r>
          </w:p>
          <w:p w14:paraId="7E4CCED4" w14:textId="5437C298" w:rsidR="00183F9F" w:rsidRPr="00C70209" w:rsidRDefault="00183F9F" w:rsidP="00082182">
            <w:pPr>
              <w:pStyle w:val="Tabletext-subanalysis"/>
              <w:jc w:val="right"/>
            </w:pPr>
            <w:r w:rsidRPr="00C70209">
              <w:t>Low</w:t>
            </w:r>
            <w:r w:rsidR="00BB008C" w:rsidRPr="00C70209">
              <w:t>-</w:t>
            </w:r>
            <w:r w:rsidRPr="00C70209">
              <w:t>dose</w:t>
            </w:r>
          </w:p>
          <w:p w14:paraId="63A7A10F" w14:textId="77777777" w:rsidR="00183F9F" w:rsidRPr="00C70209" w:rsidRDefault="00183F9F" w:rsidP="00082182">
            <w:pPr>
              <w:pStyle w:val="Tabletext-subanalysis"/>
              <w:jc w:val="right"/>
            </w:pPr>
            <w:r w:rsidRPr="00C70209">
              <w:t>Pump prime only</w:t>
            </w:r>
          </w:p>
        </w:tc>
        <w:tc>
          <w:tcPr>
            <w:tcW w:w="1610" w:type="dxa"/>
            <w:tcBorders>
              <w:top w:val="single" w:sz="4" w:space="0" w:color="000000"/>
              <w:left w:val="single" w:sz="4" w:space="0" w:color="000000"/>
              <w:bottom w:val="single" w:sz="4" w:space="0" w:color="000000"/>
              <w:right w:val="single" w:sz="4" w:space="0" w:color="000000"/>
            </w:tcBorders>
          </w:tcPr>
          <w:p w14:paraId="30DABB01" w14:textId="77777777" w:rsidR="00183F9F" w:rsidRPr="00C70209" w:rsidRDefault="00183F9F" w:rsidP="00082182">
            <w:pPr>
              <w:pStyle w:val="Tabletext-evidencematrix"/>
              <w:rPr>
                <w:sz w:val="14"/>
                <w:szCs w:val="14"/>
              </w:rPr>
            </w:pPr>
          </w:p>
          <w:p w14:paraId="5244E72F" w14:textId="77777777" w:rsidR="00183F9F" w:rsidRPr="00C70209" w:rsidRDefault="00183F9F" w:rsidP="00082182">
            <w:pPr>
              <w:pStyle w:val="Tabletext-evidencematrix"/>
              <w:rPr>
                <w:sz w:val="14"/>
                <w:szCs w:val="14"/>
              </w:rPr>
            </w:pPr>
            <w:r w:rsidRPr="00C70209">
              <w:rPr>
                <w:sz w:val="14"/>
                <w:szCs w:val="14"/>
              </w:rPr>
              <w:t>2.6 ± 1.8 (n=28)</w:t>
            </w:r>
          </w:p>
          <w:p w14:paraId="3865DD67" w14:textId="77777777" w:rsidR="00183F9F" w:rsidRPr="00C70209" w:rsidRDefault="00183F9F" w:rsidP="00082182">
            <w:pPr>
              <w:pStyle w:val="Tabletext-evidencematrix"/>
              <w:rPr>
                <w:sz w:val="14"/>
                <w:szCs w:val="14"/>
              </w:rPr>
            </w:pPr>
            <w:r w:rsidRPr="00C70209">
              <w:rPr>
                <w:sz w:val="14"/>
                <w:szCs w:val="14"/>
              </w:rPr>
              <w:t>3.7 ± 2.3 (n=19)</w:t>
            </w:r>
          </w:p>
          <w:p w14:paraId="36EB7E67" w14:textId="77777777" w:rsidR="00183F9F" w:rsidRPr="00C70209" w:rsidRDefault="00183F9F" w:rsidP="00082182">
            <w:pPr>
              <w:pStyle w:val="Tabletext-evidencematrix"/>
              <w:rPr>
                <w:sz w:val="14"/>
                <w:szCs w:val="14"/>
              </w:rPr>
            </w:pPr>
            <w:r w:rsidRPr="00C70209">
              <w:rPr>
                <w:sz w:val="14"/>
                <w:szCs w:val="14"/>
              </w:rPr>
              <w:t>2.8 ± 2.2 (n=10)</w:t>
            </w:r>
          </w:p>
        </w:tc>
        <w:tc>
          <w:tcPr>
            <w:tcW w:w="1638" w:type="dxa"/>
            <w:gridSpan w:val="3"/>
            <w:tcBorders>
              <w:left w:val="single" w:sz="4" w:space="0" w:color="000000"/>
              <w:right w:val="single" w:sz="4" w:space="0" w:color="000000"/>
            </w:tcBorders>
          </w:tcPr>
          <w:p w14:paraId="035D01EC" w14:textId="77777777" w:rsidR="00183F9F" w:rsidRPr="00C70209" w:rsidRDefault="00183F9F" w:rsidP="00082182">
            <w:pPr>
              <w:pStyle w:val="Tabletext-evidencematrix"/>
              <w:rPr>
                <w:sz w:val="14"/>
                <w:szCs w:val="14"/>
              </w:rPr>
            </w:pPr>
          </w:p>
          <w:p w14:paraId="221F7FAC" w14:textId="77777777" w:rsidR="00183F9F" w:rsidRPr="00C70209" w:rsidRDefault="00183F9F" w:rsidP="00082182">
            <w:pPr>
              <w:pStyle w:val="Tabletext-evidencematrix"/>
              <w:rPr>
                <w:sz w:val="14"/>
                <w:szCs w:val="14"/>
              </w:rPr>
            </w:pPr>
            <w:r w:rsidRPr="00C70209">
              <w:rPr>
                <w:sz w:val="14"/>
                <w:szCs w:val="14"/>
              </w:rPr>
              <w:t>4.8 ± 6.5 (n=28)</w:t>
            </w:r>
          </w:p>
          <w:p w14:paraId="2D71A128" w14:textId="77777777" w:rsidR="00183F9F" w:rsidRPr="00C70209" w:rsidRDefault="00183F9F" w:rsidP="00082182">
            <w:pPr>
              <w:pStyle w:val="Tabletext-evidencematrix"/>
              <w:rPr>
                <w:sz w:val="14"/>
                <w:szCs w:val="14"/>
              </w:rPr>
            </w:pPr>
            <w:r w:rsidRPr="00C70209">
              <w:rPr>
                <w:sz w:val="14"/>
                <w:szCs w:val="14"/>
              </w:rPr>
              <w:t>4.8 ± 6.5 (n=28)</w:t>
            </w:r>
          </w:p>
          <w:p w14:paraId="7B4053CB" w14:textId="77777777" w:rsidR="00183F9F" w:rsidRPr="00C70209" w:rsidRDefault="00183F9F" w:rsidP="00082182">
            <w:pPr>
              <w:pStyle w:val="Tabletext-evidencematrix"/>
              <w:rPr>
                <w:sz w:val="14"/>
                <w:szCs w:val="14"/>
              </w:rPr>
            </w:pPr>
            <w:r w:rsidRPr="00C70209">
              <w:rPr>
                <w:sz w:val="14"/>
                <w:szCs w:val="14"/>
              </w:rPr>
              <w:t>4.8 ± 6.5 (n=28)</w:t>
            </w:r>
          </w:p>
        </w:tc>
        <w:tc>
          <w:tcPr>
            <w:tcW w:w="1614" w:type="dxa"/>
            <w:tcBorders>
              <w:left w:val="single" w:sz="4" w:space="0" w:color="000000"/>
              <w:right w:val="single" w:sz="4" w:space="0" w:color="000000"/>
            </w:tcBorders>
            <w:shd w:val="clear" w:color="auto" w:fill="FFFFFF" w:themeFill="background1"/>
          </w:tcPr>
          <w:p w14:paraId="6DDB91E6" w14:textId="77777777" w:rsidR="00183F9F" w:rsidRPr="00C70209" w:rsidRDefault="00183F9F" w:rsidP="00082182">
            <w:pPr>
              <w:pStyle w:val="Tabletext-evidencematrix"/>
              <w:rPr>
                <w:sz w:val="14"/>
                <w:szCs w:val="14"/>
              </w:rPr>
            </w:pPr>
          </w:p>
          <w:p w14:paraId="1B7907D6" w14:textId="77777777" w:rsidR="00183F9F" w:rsidRPr="00C70209" w:rsidRDefault="00183F9F" w:rsidP="00082182">
            <w:pPr>
              <w:pStyle w:val="Tabletext-evidencematrix"/>
              <w:rPr>
                <w:sz w:val="14"/>
                <w:szCs w:val="14"/>
              </w:rPr>
            </w:pPr>
            <w:r w:rsidRPr="00C70209">
              <w:rPr>
                <w:sz w:val="14"/>
                <w:szCs w:val="14"/>
              </w:rPr>
              <w:t>MD –2.20 [–4.70, 0.30]</w:t>
            </w:r>
            <w:r w:rsidRPr="00C70209">
              <w:rPr>
                <w:bCs w:val="0"/>
                <w:sz w:val="14"/>
                <w:szCs w:val="14"/>
                <w:vertAlign w:val="superscript"/>
              </w:rPr>
              <w:t>h</w:t>
            </w:r>
          </w:p>
          <w:p w14:paraId="0D2E6A26" w14:textId="77777777" w:rsidR="00183F9F" w:rsidRPr="00C70209" w:rsidRDefault="00183F9F" w:rsidP="00082182">
            <w:pPr>
              <w:pStyle w:val="Tabletext-evidencematrix"/>
              <w:rPr>
                <w:sz w:val="14"/>
                <w:szCs w:val="14"/>
                <w:vertAlign w:val="superscript"/>
              </w:rPr>
            </w:pPr>
            <w:r w:rsidRPr="00C70209">
              <w:rPr>
                <w:sz w:val="14"/>
                <w:szCs w:val="14"/>
              </w:rPr>
              <w:t>MD –1.10 [–3.72, 1.52]</w:t>
            </w:r>
            <w:r w:rsidRPr="00C70209">
              <w:rPr>
                <w:sz w:val="14"/>
                <w:szCs w:val="14"/>
                <w:vertAlign w:val="superscript"/>
              </w:rPr>
              <w:t>h</w:t>
            </w:r>
          </w:p>
          <w:p w14:paraId="48AAD945" w14:textId="77777777" w:rsidR="00183F9F" w:rsidRPr="00C70209" w:rsidRDefault="00183F9F" w:rsidP="00082182">
            <w:pPr>
              <w:pStyle w:val="Tabletext-evidencematrix"/>
              <w:rPr>
                <w:sz w:val="14"/>
                <w:szCs w:val="14"/>
              </w:rPr>
            </w:pPr>
            <w:r w:rsidRPr="00C70209">
              <w:rPr>
                <w:sz w:val="14"/>
                <w:szCs w:val="14"/>
              </w:rPr>
              <w:t>MD –2.00 [–4.77, 0.77]</w:t>
            </w:r>
            <w:r w:rsidRPr="00C70209">
              <w:rPr>
                <w:sz w:val="14"/>
                <w:szCs w:val="14"/>
                <w:vertAlign w:val="superscript"/>
              </w:rPr>
              <w:t>h</w:t>
            </w:r>
          </w:p>
        </w:tc>
        <w:tc>
          <w:tcPr>
            <w:tcW w:w="1727" w:type="dxa"/>
            <w:tcBorders>
              <w:left w:val="single" w:sz="4" w:space="0" w:color="000000"/>
              <w:right w:val="single" w:sz="4" w:space="0" w:color="000000"/>
            </w:tcBorders>
            <w:shd w:val="clear" w:color="auto" w:fill="FFFFFF" w:themeFill="background1"/>
          </w:tcPr>
          <w:p w14:paraId="5D5DFF03" w14:textId="77777777" w:rsidR="00183F9F" w:rsidRPr="00C70209" w:rsidRDefault="00183F9F" w:rsidP="00082182">
            <w:pPr>
              <w:pStyle w:val="Tabletext-evidencematrix"/>
            </w:pPr>
            <w:r w:rsidRPr="00C70209">
              <w:rPr>
                <w:i/>
              </w:rPr>
              <w:t>No significant difference</w:t>
            </w:r>
          </w:p>
          <w:p w14:paraId="7A0CF2D9" w14:textId="5770C0BE" w:rsidR="00183F9F" w:rsidRPr="00C70209" w:rsidRDefault="001A475D" w:rsidP="00082182">
            <w:pPr>
              <w:pStyle w:val="Tabletext-evidencematrix"/>
              <w:rPr>
                <w:sz w:val="14"/>
                <w:szCs w:val="14"/>
              </w:rPr>
            </w:pPr>
            <w:r w:rsidRPr="001A475D">
              <w:rPr>
                <w:i/>
                <w:sz w:val="14"/>
                <w:szCs w:val="14"/>
              </w:rPr>
              <w:t>P = </w:t>
            </w:r>
            <w:r w:rsidR="00183F9F" w:rsidRPr="00C70209">
              <w:rPr>
                <w:sz w:val="14"/>
                <w:szCs w:val="14"/>
              </w:rPr>
              <w:t>0.08</w:t>
            </w:r>
          </w:p>
          <w:p w14:paraId="5DCD6A16" w14:textId="418F2F5A" w:rsidR="00183F9F" w:rsidRPr="00C70209" w:rsidRDefault="001A475D" w:rsidP="00082182">
            <w:pPr>
              <w:pStyle w:val="Tabletext-evidencematrix"/>
              <w:rPr>
                <w:sz w:val="14"/>
                <w:szCs w:val="14"/>
              </w:rPr>
            </w:pPr>
            <w:r w:rsidRPr="001A475D">
              <w:rPr>
                <w:i/>
                <w:sz w:val="14"/>
                <w:szCs w:val="14"/>
              </w:rPr>
              <w:t>P = </w:t>
            </w:r>
            <w:r w:rsidR="00183F9F" w:rsidRPr="00C70209">
              <w:rPr>
                <w:sz w:val="14"/>
                <w:szCs w:val="14"/>
              </w:rPr>
              <w:t>0.41</w:t>
            </w:r>
          </w:p>
          <w:p w14:paraId="2C6BC68E" w14:textId="1D9DF28C" w:rsidR="00183F9F" w:rsidRPr="00C70209" w:rsidRDefault="001A475D" w:rsidP="00082182">
            <w:pPr>
              <w:pStyle w:val="Tabletext-evidencematrix"/>
              <w:rPr>
                <w:sz w:val="14"/>
                <w:szCs w:val="14"/>
              </w:rPr>
            </w:pPr>
            <w:r w:rsidRPr="001A475D">
              <w:rPr>
                <w:i/>
                <w:sz w:val="14"/>
                <w:szCs w:val="14"/>
              </w:rPr>
              <w:t>P = </w:t>
            </w:r>
            <w:r w:rsidR="00183F9F" w:rsidRPr="00C70209">
              <w:rPr>
                <w:sz w:val="14"/>
                <w:szCs w:val="14"/>
              </w:rPr>
              <w:t>0.16</w:t>
            </w:r>
          </w:p>
        </w:tc>
      </w:tr>
      <w:tr w:rsidR="00183F9F" w:rsidRPr="00C70209" w14:paraId="65E31E3A" w14:textId="77777777" w:rsidTr="00082182">
        <w:tc>
          <w:tcPr>
            <w:tcW w:w="1088" w:type="dxa"/>
            <w:vMerge w:val="restart"/>
            <w:tcBorders>
              <w:top w:val="single" w:sz="4" w:space="0" w:color="000000"/>
              <w:left w:val="single" w:sz="4" w:space="0" w:color="000000"/>
              <w:right w:val="single" w:sz="4" w:space="0" w:color="000000"/>
            </w:tcBorders>
            <w:hideMark/>
          </w:tcPr>
          <w:p w14:paraId="2EF42B49" w14:textId="7681DBCF" w:rsidR="00183F9F" w:rsidRPr="00C70209" w:rsidRDefault="00183F9F" w:rsidP="00082182">
            <w:pPr>
              <w:pStyle w:val="Tabletext-evidencematrix"/>
            </w:pPr>
            <w:r w:rsidRPr="00C70209">
              <w:t>Ferreira 2010</w:t>
            </w:r>
            <w:r w:rsidRPr="00C70209">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 </w:instrText>
            </w:r>
            <w:r w:rsidR="000E261C">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4</w:t>
            </w:r>
            <w:r w:rsidRPr="00C70209">
              <w:fldChar w:fldCharType="end"/>
            </w:r>
          </w:p>
          <w:p w14:paraId="682D5DE4" w14:textId="77777777" w:rsidR="00183F9F" w:rsidRPr="00C70209" w:rsidRDefault="00183F9F" w:rsidP="00082182">
            <w:pPr>
              <w:pStyle w:val="Tabletext-evidencematrix"/>
            </w:pPr>
            <w:r w:rsidRPr="00C70209">
              <w:t>Level II</w:t>
            </w:r>
          </w:p>
          <w:p w14:paraId="2F77F3E2" w14:textId="77777777" w:rsidR="00183F9F" w:rsidRPr="00C70209" w:rsidRDefault="00183F9F" w:rsidP="00082182">
            <w:pPr>
              <w:pStyle w:val="Tabletext-evidencematrix"/>
            </w:pPr>
            <w:r w:rsidRPr="00C70209">
              <w:rPr>
                <w:i/>
              </w:rPr>
              <w:t>Poor</w:t>
            </w:r>
          </w:p>
        </w:tc>
        <w:tc>
          <w:tcPr>
            <w:tcW w:w="1428" w:type="dxa"/>
            <w:vMerge w:val="restart"/>
            <w:tcBorders>
              <w:top w:val="single" w:sz="4" w:space="0" w:color="000000"/>
              <w:left w:val="single" w:sz="4" w:space="0" w:color="000000"/>
              <w:right w:val="single" w:sz="4" w:space="0" w:color="000000"/>
            </w:tcBorders>
            <w:hideMark/>
          </w:tcPr>
          <w:p w14:paraId="27D3E8D7" w14:textId="77777777" w:rsidR="00183F9F" w:rsidRPr="00C70209" w:rsidRDefault="00183F9F" w:rsidP="00082182">
            <w:pPr>
              <w:pStyle w:val="Tabletext-evidencematrix"/>
            </w:pPr>
            <w:r w:rsidRPr="00C70209">
              <w:t>N=19</w:t>
            </w:r>
          </w:p>
        </w:tc>
        <w:tc>
          <w:tcPr>
            <w:tcW w:w="1252" w:type="dxa"/>
            <w:vMerge w:val="restart"/>
            <w:tcBorders>
              <w:top w:val="single" w:sz="4" w:space="0" w:color="000000"/>
              <w:left w:val="single" w:sz="4" w:space="0" w:color="000000"/>
              <w:right w:val="single" w:sz="4" w:space="0" w:color="000000"/>
            </w:tcBorders>
            <w:hideMark/>
          </w:tcPr>
          <w:p w14:paraId="07983B61" w14:textId="77777777" w:rsidR="00183F9F" w:rsidRPr="00C70209" w:rsidRDefault="00183F9F" w:rsidP="00082182">
            <w:pPr>
              <w:pStyle w:val="Tabletext-evidencematrix"/>
            </w:pPr>
            <w:r w:rsidRPr="00C70209">
              <w:t>Paediatric patients aged 1 month to 4 years with CHD undergoing cardiac surgery with CPB</w:t>
            </w:r>
          </w:p>
        </w:tc>
        <w:tc>
          <w:tcPr>
            <w:tcW w:w="990" w:type="dxa"/>
            <w:vMerge w:val="restart"/>
            <w:tcBorders>
              <w:top w:val="single" w:sz="4" w:space="0" w:color="000000"/>
              <w:left w:val="single" w:sz="4" w:space="0" w:color="000000"/>
              <w:right w:val="single" w:sz="4" w:space="0" w:color="000000"/>
            </w:tcBorders>
            <w:hideMark/>
          </w:tcPr>
          <w:p w14:paraId="762A9F59" w14:textId="77777777" w:rsidR="00183F9F" w:rsidRPr="00C70209" w:rsidRDefault="00183F9F" w:rsidP="00082182">
            <w:pPr>
              <w:pStyle w:val="Tabletext-evidencematrix"/>
            </w:pPr>
            <w:r w:rsidRPr="00C70209">
              <w:t>Single hospital, Brazil</w:t>
            </w:r>
          </w:p>
        </w:tc>
        <w:tc>
          <w:tcPr>
            <w:tcW w:w="1273" w:type="dxa"/>
            <w:vMerge w:val="restart"/>
            <w:tcBorders>
              <w:top w:val="single" w:sz="4" w:space="0" w:color="000000"/>
              <w:left w:val="single" w:sz="4" w:space="0" w:color="000000"/>
              <w:right w:val="single" w:sz="4" w:space="0" w:color="000000"/>
            </w:tcBorders>
            <w:hideMark/>
          </w:tcPr>
          <w:p w14:paraId="5C30127D" w14:textId="77777777" w:rsidR="00183F9F" w:rsidRPr="00C70209" w:rsidRDefault="00183F9F" w:rsidP="00082182">
            <w:pPr>
              <w:pStyle w:val="Tabletext-evidencematrix"/>
            </w:pPr>
            <w:r w:rsidRPr="00C70209">
              <w:t>IV aprotinin (3x doses)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3B423AAC" w14:textId="77777777" w:rsidR="00183F9F" w:rsidRPr="00C70209" w:rsidRDefault="00183F9F" w:rsidP="00082182">
            <w:pPr>
              <w:pStyle w:val="Tabletext-evidencematrix"/>
            </w:pPr>
            <w:r w:rsidRPr="00C70209">
              <w:t>Intraoperative RBC transfusion volume (mL)</w:t>
            </w:r>
          </w:p>
        </w:tc>
        <w:tc>
          <w:tcPr>
            <w:tcW w:w="1610" w:type="dxa"/>
            <w:tcBorders>
              <w:top w:val="single" w:sz="4" w:space="0" w:color="000000"/>
              <w:left w:val="single" w:sz="4" w:space="0" w:color="000000"/>
              <w:bottom w:val="single" w:sz="4" w:space="0" w:color="000000"/>
              <w:right w:val="single" w:sz="4" w:space="0" w:color="000000"/>
            </w:tcBorders>
            <w:hideMark/>
          </w:tcPr>
          <w:p w14:paraId="76D1BC96" w14:textId="77777777" w:rsidR="00183F9F" w:rsidRPr="00C70209" w:rsidRDefault="00183F9F" w:rsidP="00082182">
            <w:pPr>
              <w:pStyle w:val="Tabletext-evidencematrix"/>
            </w:pPr>
            <w:r w:rsidRPr="00C70209">
              <w:t>221 ± 55 (n=10)</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673CBA1B" w14:textId="77777777" w:rsidR="00183F9F" w:rsidRPr="00C70209" w:rsidRDefault="00183F9F" w:rsidP="00082182">
            <w:pPr>
              <w:pStyle w:val="Tabletext-evidencematrix"/>
            </w:pPr>
            <w:r w:rsidRPr="00C70209">
              <w:t>248 ± 73 (n=9)</w:t>
            </w:r>
          </w:p>
        </w:tc>
        <w:tc>
          <w:tcPr>
            <w:tcW w:w="16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FBC8224" w14:textId="77777777" w:rsidR="00183F9F" w:rsidRPr="00C70209" w:rsidRDefault="00183F9F" w:rsidP="00082182">
            <w:pPr>
              <w:pStyle w:val="Tabletext-evidencematrix"/>
              <w:rPr>
                <w:vertAlign w:val="superscript"/>
              </w:rPr>
            </w:pPr>
            <w:r w:rsidRPr="00C70209">
              <w:t>MD –27.00 [–85.62, 31.62]</w:t>
            </w:r>
            <w:r w:rsidRPr="00C70209">
              <w:rPr>
                <w:vertAlign w:val="superscript"/>
              </w:rPr>
              <w:t>h</w:t>
            </w:r>
          </w:p>
        </w:tc>
        <w:tc>
          <w:tcPr>
            <w:tcW w:w="1727"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DD95AE0" w14:textId="77777777" w:rsidR="00183F9F" w:rsidRPr="00C70209" w:rsidRDefault="00183F9F" w:rsidP="00082182">
            <w:pPr>
              <w:pStyle w:val="Tabletext-evidencematrix"/>
            </w:pPr>
            <w:r w:rsidRPr="00C70209">
              <w:rPr>
                <w:i/>
              </w:rPr>
              <w:t>No significant difference</w:t>
            </w:r>
          </w:p>
          <w:p w14:paraId="367FF4E7" w14:textId="617225EE" w:rsidR="00183F9F" w:rsidRPr="00C70209" w:rsidRDefault="001A475D" w:rsidP="00082182">
            <w:pPr>
              <w:pStyle w:val="Tabletext-evidencematrix"/>
              <w:rPr>
                <w:vertAlign w:val="superscript"/>
              </w:rPr>
            </w:pPr>
            <w:r w:rsidRPr="001A475D">
              <w:rPr>
                <w:i/>
              </w:rPr>
              <w:t>P = </w:t>
            </w:r>
            <w:r w:rsidR="00183F9F" w:rsidRPr="00C70209">
              <w:t>0.37</w:t>
            </w:r>
            <w:r w:rsidR="00183F9F" w:rsidRPr="00C70209">
              <w:rPr>
                <w:vertAlign w:val="superscript"/>
              </w:rPr>
              <w:t>h</w:t>
            </w:r>
          </w:p>
        </w:tc>
      </w:tr>
      <w:tr w:rsidR="00183F9F" w:rsidRPr="00C70209" w14:paraId="5DE35A87" w14:textId="77777777" w:rsidTr="00082182">
        <w:tc>
          <w:tcPr>
            <w:tcW w:w="1088" w:type="dxa"/>
            <w:vMerge/>
            <w:tcBorders>
              <w:left w:val="single" w:sz="4" w:space="0" w:color="000000"/>
              <w:right w:val="single" w:sz="4" w:space="0" w:color="000000"/>
            </w:tcBorders>
          </w:tcPr>
          <w:p w14:paraId="550B8EE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37753896"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708AD15"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12E4C94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E09BF84"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0705234B" w14:textId="77777777" w:rsidR="00183F9F" w:rsidRPr="00C70209" w:rsidRDefault="00183F9F" w:rsidP="00082182">
            <w:pPr>
              <w:pStyle w:val="Tabletext-evidencematrix"/>
            </w:pPr>
            <w:r w:rsidRPr="00C70209">
              <w:t>Postoperative platelet transfusion volume</w:t>
            </w:r>
          </w:p>
        </w:tc>
        <w:tc>
          <w:tcPr>
            <w:tcW w:w="1610" w:type="dxa"/>
            <w:tcBorders>
              <w:top w:val="single" w:sz="4" w:space="0" w:color="000000"/>
              <w:left w:val="single" w:sz="4" w:space="0" w:color="000000"/>
              <w:right w:val="single" w:sz="4" w:space="0" w:color="000000"/>
            </w:tcBorders>
          </w:tcPr>
          <w:p w14:paraId="6B279CEE" w14:textId="77777777" w:rsidR="00183F9F" w:rsidRPr="00C70209" w:rsidRDefault="00183F9F" w:rsidP="00082182">
            <w:pPr>
              <w:pStyle w:val="Tabletext-evidencematrix"/>
            </w:pPr>
            <w:r w:rsidRPr="00C70209">
              <w:t>0 ± 0 (n=10)</w:t>
            </w:r>
          </w:p>
        </w:tc>
        <w:tc>
          <w:tcPr>
            <w:tcW w:w="1638" w:type="dxa"/>
            <w:gridSpan w:val="3"/>
            <w:tcBorders>
              <w:left w:val="single" w:sz="4" w:space="0" w:color="000000"/>
              <w:right w:val="single" w:sz="4" w:space="0" w:color="000000"/>
            </w:tcBorders>
          </w:tcPr>
          <w:p w14:paraId="69BC4880" w14:textId="77777777" w:rsidR="00183F9F" w:rsidRPr="00C70209" w:rsidRDefault="00183F9F" w:rsidP="00082182">
            <w:pPr>
              <w:pStyle w:val="Tabletext-evidencematrix"/>
            </w:pPr>
            <w:r w:rsidRPr="00C70209">
              <w:t>12 ± NR (n=9)</w:t>
            </w:r>
          </w:p>
        </w:tc>
        <w:tc>
          <w:tcPr>
            <w:tcW w:w="1614" w:type="dxa"/>
            <w:tcBorders>
              <w:left w:val="single" w:sz="4" w:space="0" w:color="000000"/>
              <w:right w:val="single" w:sz="4" w:space="0" w:color="000000"/>
            </w:tcBorders>
            <w:shd w:val="clear" w:color="auto" w:fill="FFFFFF" w:themeFill="background1"/>
          </w:tcPr>
          <w:p w14:paraId="77364205" w14:textId="77777777" w:rsidR="00183F9F" w:rsidRPr="00C70209" w:rsidRDefault="00183F9F" w:rsidP="00082182">
            <w:pPr>
              <w:pStyle w:val="Tabletext-evidencematrix"/>
            </w:pPr>
            <w:r w:rsidRPr="00C70209">
              <w:t>not estimable</w:t>
            </w:r>
          </w:p>
        </w:tc>
        <w:tc>
          <w:tcPr>
            <w:tcW w:w="1727" w:type="dxa"/>
            <w:tcBorders>
              <w:left w:val="single" w:sz="4" w:space="0" w:color="000000"/>
              <w:right w:val="single" w:sz="4" w:space="0" w:color="000000"/>
            </w:tcBorders>
            <w:shd w:val="clear" w:color="auto" w:fill="FFFFFF" w:themeFill="background1"/>
          </w:tcPr>
          <w:p w14:paraId="778FACC1" w14:textId="77777777" w:rsidR="00183F9F" w:rsidRPr="00C70209" w:rsidRDefault="00183F9F" w:rsidP="00082182">
            <w:pPr>
              <w:pStyle w:val="Tabletext-evidencematrix"/>
            </w:pPr>
            <w:r w:rsidRPr="00C70209">
              <w:t>NR</w:t>
            </w:r>
          </w:p>
        </w:tc>
      </w:tr>
      <w:tr w:rsidR="00183F9F" w:rsidRPr="00C70209" w14:paraId="24FB2905" w14:textId="77777777" w:rsidTr="00082182">
        <w:tc>
          <w:tcPr>
            <w:tcW w:w="1088" w:type="dxa"/>
            <w:vMerge/>
            <w:tcBorders>
              <w:left w:val="single" w:sz="4" w:space="0" w:color="000000"/>
              <w:right w:val="single" w:sz="4" w:space="0" w:color="000000"/>
            </w:tcBorders>
          </w:tcPr>
          <w:p w14:paraId="7614D4F7"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83B0577"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B4D51E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04C53E0"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1B3A985C"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31F3CF0C" w14:textId="77777777" w:rsidR="00183F9F" w:rsidRPr="00C70209" w:rsidRDefault="00183F9F" w:rsidP="00082182">
            <w:pPr>
              <w:pStyle w:val="Tabletext-evidencematrix"/>
            </w:pPr>
            <w:r w:rsidRPr="00C70209">
              <w:t>Postoperative albumin transfusion volume</w:t>
            </w:r>
          </w:p>
        </w:tc>
        <w:tc>
          <w:tcPr>
            <w:tcW w:w="1610" w:type="dxa"/>
            <w:tcBorders>
              <w:top w:val="single" w:sz="4" w:space="0" w:color="000000"/>
              <w:left w:val="single" w:sz="4" w:space="0" w:color="000000"/>
              <w:bottom w:val="single" w:sz="4" w:space="0" w:color="000000"/>
              <w:right w:val="single" w:sz="4" w:space="0" w:color="000000"/>
            </w:tcBorders>
          </w:tcPr>
          <w:p w14:paraId="715AE017" w14:textId="77777777" w:rsidR="00183F9F" w:rsidRPr="00C70209" w:rsidRDefault="00183F9F" w:rsidP="00082182">
            <w:pPr>
              <w:pStyle w:val="Tabletext-evidencematrix"/>
            </w:pPr>
            <w:r w:rsidRPr="00C70209">
              <w:t>27.58 ± 30.27 (n=10)</w:t>
            </w:r>
          </w:p>
        </w:tc>
        <w:tc>
          <w:tcPr>
            <w:tcW w:w="1638" w:type="dxa"/>
            <w:gridSpan w:val="3"/>
            <w:tcBorders>
              <w:left w:val="single" w:sz="4" w:space="0" w:color="000000"/>
              <w:right w:val="single" w:sz="4" w:space="0" w:color="000000"/>
            </w:tcBorders>
          </w:tcPr>
          <w:p w14:paraId="4653BF4D" w14:textId="77777777" w:rsidR="00183F9F" w:rsidRPr="00C70209" w:rsidRDefault="00183F9F" w:rsidP="00082182">
            <w:pPr>
              <w:pStyle w:val="Tabletext-evidencematrix"/>
            </w:pPr>
            <w:r w:rsidRPr="00C70209">
              <w:t>12.95 ± 18.58 (n=9)</w:t>
            </w:r>
          </w:p>
        </w:tc>
        <w:tc>
          <w:tcPr>
            <w:tcW w:w="1614" w:type="dxa"/>
            <w:tcBorders>
              <w:left w:val="single" w:sz="4" w:space="0" w:color="000000"/>
              <w:right w:val="single" w:sz="4" w:space="0" w:color="000000"/>
            </w:tcBorders>
            <w:shd w:val="clear" w:color="auto" w:fill="FFFFFF" w:themeFill="background1"/>
          </w:tcPr>
          <w:p w14:paraId="15DECB03" w14:textId="77777777" w:rsidR="00183F9F" w:rsidRPr="00C70209" w:rsidRDefault="00183F9F" w:rsidP="00082182">
            <w:pPr>
              <w:pStyle w:val="Tabletext-evidencematrix"/>
              <w:rPr>
                <w:vertAlign w:val="superscript"/>
              </w:rPr>
            </w:pPr>
            <w:r w:rsidRPr="00C70209">
              <w:t>14.63 [–7.72, 36.98]</w:t>
            </w:r>
            <w:r w:rsidRPr="00C70209">
              <w:rPr>
                <w:vertAlign w:val="superscript"/>
              </w:rPr>
              <w:t>h</w:t>
            </w:r>
          </w:p>
        </w:tc>
        <w:tc>
          <w:tcPr>
            <w:tcW w:w="1727" w:type="dxa"/>
            <w:tcBorders>
              <w:left w:val="single" w:sz="4" w:space="0" w:color="000000"/>
              <w:right w:val="single" w:sz="4" w:space="0" w:color="000000"/>
            </w:tcBorders>
            <w:shd w:val="clear" w:color="auto" w:fill="FFFFFF" w:themeFill="background1"/>
          </w:tcPr>
          <w:p w14:paraId="1F1EE3FF" w14:textId="77777777" w:rsidR="00183F9F" w:rsidRPr="00C70209" w:rsidRDefault="00183F9F" w:rsidP="00082182">
            <w:pPr>
              <w:pStyle w:val="Tabletext-evidencematrix"/>
              <w:rPr>
                <w:i/>
              </w:rPr>
            </w:pPr>
            <w:r w:rsidRPr="00C70209">
              <w:rPr>
                <w:i/>
              </w:rPr>
              <w:t>No significant difference</w:t>
            </w:r>
          </w:p>
          <w:p w14:paraId="7F1D600F" w14:textId="1354503B" w:rsidR="00183F9F" w:rsidRPr="00C70209" w:rsidRDefault="001A475D" w:rsidP="00082182">
            <w:pPr>
              <w:pStyle w:val="Tabletext-evidencematrix"/>
              <w:rPr>
                <w:vertAlign w:val="superscript"/>
              </w:rPr>
            </w:pPr>
            <w:r w:rsidRPr="001A475D">
              <w:rPr>
                <w:i/>
              </w:rPr>
              <w:t>P = </w:t>
            </w:r>
            <w:r w:rsidR="00183F9F" w:rsidRPr="00C70209">
              <w:t>0.20</w:t>
            </w:r>
            <w:r w:rsidR="00183F9F" w:rsidRPr="00C70209">
              <w:rPr>
                <w:vertAlign w:val="superscript"/>
              </w:rPr>
              <w:t>c</w:t>
            </w:r>
          </w:p>
        </w:tc>
      </w:tr>
      <w:tr w:rsidR="00183F9F" w:rsidRPr="00C70209" w14:paraId="669D890D" w14:textId="77777777" w:rsidTr="00082182">
        <w:tc>
          <w:tcPr>
            <w:tcW w:w="1088" w:type="dxa"/>
            <w:tcBorders>
              <w:top w:val="single" w:sz="4" w:space="0" w:color="000000"/>
              <w:left w:val="single" w:sz="4" w:space="0" w:color="000000"/>
              <w:bottom w:val="single" w:sz="4" w:space="0" w:color="000000"/>
              <w:right w:val="single" w:sz="4" w:space="0" w:color="000000"/>
            </w:tcBorders>
            <w:hideMark/>
          </w:tcPr>
          <w:p w14:paraId="52616B2C" w14:textId="5C86170F" w:rsidR="00183F9F" w:rsidRPr="00C70209" w:rsidRDefault="00183F9F" w:rsidP="00082182">
            <w:pPr>
              <w:pStyle w:val="Tabletext-evidencematrix"/>
            </w:pPr>
            <w:r w:rsidRPr="00C70209">
              <w:t>Flaujac 2007</w:t>
            </w:r>
            <w:r w:rsidRPr="00C70209">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instrText xml:space="preserve"> ADDIN EN.CITE </w:instrText>
            </w:r>
            <w:r w:rsidR="000E261C">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5</w:t>
            </w:r>
            <w:r w:rsidRPr="00C70209">
              <w:fldChar w:fldCharType="end"/>
            </w:r>
          </w:p>
          <w:p w14:paraId="7E596653" w14:textId="77777777" w:rsidR="00183F9F" w:rsidRPr="00C70209" w:rsidRDefault="00183F9F" w:rsidP="00082182">
            <w:pPr>
              <w:pStyle w:val="Tabletext-evidencematrix"/>
            </w:pPr>
            <w:r w:rsidRPr="00C70209">
              <w:t>Level II</w:t>
            </w:r>
          </w:p>
          <w:p w14:paraId="46B77B35" w14:textId="77777777" w:rsidR="00183F9F" w:rsidRPr="00C70209" w:rsidRDefault="00183F9F" w:rsidP="00082182">
            <w:pPr>
              <w:pStyle w:val="Tabletext-evidencematrix"/>
            </w:pPr>
            <w:r w:rsidRPr="00C70209">
              <w:rPr>
                <w:i/>
              </w:rPr>
              <w:t>Poor</w:t>
            </w:r>
          </w:p>
        </w:tc>
        <w:tc>
          <w:tcPr>
            <w:tcW w:w="1428" w:type="dxa"/>
            <w:tcBorders>
              <w:top w:val="single" w:sz="4" w:space="0" w:color="000000"/>
              <w:left w:val="single" w:sz="4" w:space="0" w:color="000000"/>
              <w:bottom w:val="single" w:sz="4" w:space="0" w:color="000000"/>
              <w:right w:val="single" w:sz="4" w:space="0" w:color="000000"/>
            </w:tcBorders>
            <w:hideMark/>
          </w:tcPr>
          <w:p w14:paraId="07FE803E" w14:textId="77777777" w:rsidR="00183F9F" w:rsidRPr="00C70209" w:rsidRDefault="00183F9F" w:rsidP="00082182">
            <w:pPr>
              <w:pStyle w:val="Tabletext-evidencematrix"/>
            </w:pPr>
            <w:r w:rsidRPr="00C70209">
              <w:t>N=20</w:t>
            </w:r>
          </w:p>
        </w:tc>
        <w:tc>
          <w:tcPr>
            <w:tcW w:w="1252" w:type="dxa"/>
            <w:tcBorders>
              <w:top w:val="single" w:sz="4" w:space="0" w:color="000000"/>
              <w:left w:val="single" w:sz="4" w:space="0" w:color="000000"/>
              <w:bottom w:val="single" w:sz="4" w:space="0" w:color="000000"/>
              <w:right w:val="single" w:sz="4" w:space="0" w:color="000000"/>
            </w:tcBorders>
            <w:hideMark/>
          </w:tcPr>
          <w:p w14:paraId="498A71C9" w14:textId="77777777" w:rsidR="00183F9F" w:rsidRPr="00C70209" w:rsidRDefault="00183F9F" w:rsidP="00082182">
            <w:pPr>
              <w:pStyle w:val="Tabletext-evidencematrix"/>
            </w:pPr>
            <w:r w:rsidRPr="00C70209">
              <w:t>Infants aged 4 days to 36 months undergoing primary corrective cardiac surgery with CPB</w:t>
            </w:r>
          </w:p>
        </w:tc>
        <w:tc>
          <w:tcPr>
            <w:tcW w:w="990" w:type="dxa"/>
            <w:tcBorders>
              <w:top w:val="single" w:sz="4" w:space="0" w:color="000000"/>
              <w:left w:val="single" w:sz="4" w:space="0" w:color="000000"/>
              <w:bottom w:val="single" w:sz="4" w:space="0" w:color="000000"/>
              <w:right w:val="single" w:sz="4" w:space="0" w:color="000000"/>
            </w:tcBorders>
            <w:hideMark/>
          </w:tcPr>
          <w:p w14:paraId="5F3C0CC0" w14:textId="77777777" w:rsidR="00183F9F" w:rsidRPr="00C70209" w:rsidRDefault="00183F9F" w:rsidP="00082182">
            <w:pPr>
              <w:pStyle w:val="Tabletext-evidencematrix"/>
            </w:pPr>
            <w:r w:rsidRPr="00C70209">
              <w:t>Single hospital, France</w:t>
            </w:r>
          </w:p>
        </w:tc>
        <w:tc>
          <w:tcPr>
            <w:tcW w:w="1273" w:type="dxa"/>
            <w:tcBorders>
              <w:top w:val="single" w:sz="4" w:space="0" w:color="000000"/>
              <w:left w:val="single" w:sz="4" w:space="0" w:color="000000"/>
              <w:bottom w:val="single" w:sz="4" w:space="0" w:color="000000"/>
              <w:right w:val="single" w:sz="4" w:space="0" w:color="000000"/>
            </w:tcBorders>
            <w:hideMark/>
          </w:tcPr>
          <w:p w14:paraId="1DC20EB3" w14:textId="77777777" w:rsidR="00183F9F" w:rsidRPr="00C70209" w:rsidRDefault="00183F9F" w:rsidP="00082182">
            <w:pPr>
              <w:pStyle w:val="Tabletext-evidencematrix"/>
            </w:pPr>
            <w:r w:rsidRPr="00C70209">
              <w:t>IV aprotinin (2x doses) versus placebo</w:t>
            </w:r>
          </w:p>
        </w:tc>
        <w:tc>
          <w:tcPr>
            <w:tcW w:w="1554" w:type="dxa"/>
            <w:tcBorders>
              <w:top w:val="single" w:sz="4" w:space="0" w:color="000000"/>
              <w:left w:val="single" w:sz="4" w:space="0" w:color="000000"/>
              <w:bottom w:val="single" w:sz="4" w:space="0" w:color="000000"/>
              <w:right w:val="single" w:sz="4" w:space="0" w:color="000000"/>
            </w:tcBorders>
            <w:hideMark/>
          </w:tcPr>
          <w:p w14:paraId="38BAA08D" w14:textId="77777777" w:rsidR="00183F9F" w:rsidRPr="00C70209" w:rsidRDefault="00183F9F" w:rsidP="00082182">
            <w:pPr>
              <w:pStyle w:val="Tabletext-evidencematrix"/>
            </w:pPr>
            <w:r w:rsidRPr="00C70209">
              <w:t>24 hr postoperative transfusion volume (mL/kg)</w:t>
            </w:r>
          </w:p>
        </w:tc>
        <w:tc>
          <w:tcPr>
            <w:tcW w:w="1610" w:type="dxa"/>
            <w:tcBorders>
              <w:top w:val="single" w:sz="4" w:space="0" w:color="000000"/>
              <w:left w:val="single" w:sz="4" w:space="0" w:color="000000"/>
              <w:bottom w:val="single" w:sz="4" w:space="0" w:color="000000"/>
              <w:right w:val="single" w:sz="4" w:space="0" w:color="000000"/>
            </w:tcBorders>
            <w:hideMark/>
          </w:tcPr>
          <w:p w14:paraId="6AAE0B8D" w14:textId="77777777" w:rsidR="00183F9F" w:rsidRPr="00C70209" w:rsidRDefault="00183F9F" w:rsidP="00082182">
            <w:pPr>
              <w:pStyle w:val="Tabletext-evidencematrix"/>
            </w:pPr>
            <w:r w:rsidRPr="00C70209">
              <w:t>18 (9.0–25.8)</w:t>
            </w:r>
          </w:p>
        </w:tc>
        <w:tc>
          <w:tcPr>
            <w:tcW w:w="1638" w:type="dxa"/>
            <w:gridSpan w:val="3"/>
            <w:tcBorders>
              <w:top w:val="single" w:sz="4" w:space="0" w:color="000000"/>
              <w:left w:val="single" w:sz="4" w:space="0" w:color="000000"/>
              <w:bottom w:val="single" w:sz="4" w:space="0" w:color="000000"/>
              <w:right w:val="single" w:sz="4" w:space="0" w:color="000000"/>
            </w:tcBorders>
            <w:hideMark/>
          </w:tcPr>
          <w:p w14:paraId="31FE0142" w14:textId="77777777" w:rsidR="00183F9F" w:rsidRPr="00C70209" w:rsidRDefault="00183F9F" w:rsidP="00082182">
            <w:pPr>
              <w:pStyle w:val="Tabletext-evidencematrix"/>
            </w:pPr>
            <w:r w:rsidRPr="00C70209">
              <w:t>30 (25.8–39.3)</w:t>
            </w:r>
          </w:p>
        </w:tc>
        <w:tc>
          <w:tcPr>
            <w:tcW w:w="16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882FD11" w14:textId="77777777" w:rsidR="00183F9F" w:rsidRPr="00C70209" w:rsidRDefault="00183F9F" w:rsidP="00082182">
            <w:pPr>
              <w:pStyle w:val="Tabletext-evidencematrix"/>
            </w:pPr>
            <w:r w:rsidRPr="00C70209">
              <w:t>NR</w:t>
            </w:r>
          </w:p>
        </w:tc>
        <w:tc>
          <w:tcPr>
            <w:tcW w:w="1727"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43368F0" w14:textId="77777777" w:rsidR="00183F9F" w:rsidRPr="00C70209" w:rsidRDefault="00183F9F" w:rsidP="00082182">
            <w:pPr>
              <w:pStyle w:val="Tabletext-evidencematrix"/>
              <w:rPr>
                <w:i/>
              </w:rPr>
            </w:pPr>
            <w:r w:rsidRPr="00C70209">
              <w:rPr>
                <w:i/>
              </w:rPr>
              <w:t>Favours aprotinin</w:t>
            </w:r>
          </w:p>
          <w:p w14:paraId="534DB174" w14:textId="44A44192" w:rsidR="00183F9F" w:rsidRPr="00C70209" w:rsidRDefault="001A475D" w:rsidP="00082182">
            <w:pPr>
              <w:pStyle w:val="Tabletext-evidencematrix"/>
            </w:pPr>
            <w:r w:rsidRPr="001A475D">
              <w:rPr>
                <w:i/>
              </w:rPr>
              <w:t>P = </w:t>
            </w:r>
            <w:r w:rsidR="00183F9F" w:rsidRPr="00C70209">
              <w:t>0.01</w:t>
            </w:r>
          </w:p>
        </w:tc>
      </w:tr>
      <w:tr w:rsidR="00183F9F" w:rsidRPr="00C70209" w14:paraId="6C22EB29" w14:textId="77777777" w:rsidTr="00082182">
        <w:tc>
          <w:tcPr>
            <w:tcW w:w="1088" w:type="dxa"/>
            <w:vMerge w:val="restart"/>
            <w:tcBorders>
              <w:left w:val="single" w:sz="4" w:space="0" w:color="000000"/>
              <w:right w:val="single" w:sz="4" w:space="0" w:color="000000"/>
            </w:tcBorders>
          </w:tcPr>
          <w:p w14:paraId="449FB6BA" w14:textId="13B9BE82" w:rsidR="00183F9F" w:rsidRPr="00C70209" w:rsidRDefault="00183F9F" w:rsidP="00082182">
            <w:pPr>
              <w:pStyle w:val="Tabletext-evidencematrix"/>
            </w:pPr>
            <w:r w:rsidRPr="00C70209">
              <w:t>Sarupria 2013</w:t>
            </w:r>
            <w:r w:rsidRPr="00C70209">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 </w:instrText>
            </w:r>
            <w:r w:rsidR="000E261C">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6</w:t>
            </w:r>
            <w:r w:rsidRPr="00C70209">
              <w:fldChar w:fldCharType="end"/>
            </w:r>
          </w:p>
          <w:p w14:paraId="3E31D2D7" w14:textId="77777777" w:rsidR="00183F9F" w:rsidRPr="00C70209" w:rsidRDefault="00183F9F" w:rsidP="00082182">
            <w:pPr>
              <w:pStyle w:val="Tabletext-evidencematrix"/>
            </w:pPr>
            <w:r w:rsidRPr="00C70209">
              <w:t>Level II</w:t>
            </w:r>
          </w:p>
          <w:p w14:paraId="187250B5" w14:textId="77777777" w:rsidR="00183F9F" w:rsidRPr="00C70209" w:rsidRDefault="00183F9F" w:rsidP="00082182">
            <w:pPr>
              <w:pStyle w:val="Tabletext-evidencematrix"/>
            </w:pPr>
            <w:r w:rsidRPr="00C70209">
              <w:rPr>
                <w:i/>
              </w:rPr>
              <w:t>Fair</w:t>
            </w:r>
          </w:p>
        </w:tc>
        <w:tc>
          <w:tcPr>
            <w:tcW w:w="1428" w:type="dxa"/>
            <w:vMerge w:val="restart"/>
            <w:tcBorders>
              <w:left w:val="single" w:sz="4" w:space="0" w:color="000000"/>
              <w:right w:val="single" w:sz="4" w:space="0" w:color="000000"/>
            </w:tcBorders>
          </w:tcPr>
          <w:p w14:paraId="748EF7FB" w14:textId="77777777" w:rsidR="00183F9F" w:rsidRPr="00C70209" w:rsidRDefault="00183F9F" w:rsidP="00082182">
            <w:pPr>
              <w:pStyle w:val="Tabletext-evidencematrix"/>
            </w:pPr>
            <w:r w:rsidRPr="00C70209">
              <w:t>N=120</w:t>
            </w:r>
          </w:p>
        </w:tc>
        <w:tc>
          <w:tcPr>
            <w:tcW w:w="1252" w:type="dxa"/>
            <w:vMerge w:val="restart"/>
            <w:tcBorders>
              <w:left w:val="single" w:sz="4" w:space="0" w:color="000000"/>
              <w:right w:val="single" w:sz="4" w:space="0" w:color="000000"/>
            </w:tcBorders>
          </w:tcPr>
          <w:p w14:paraId="2BCC5C49" w14:textId="77777777" w:rsidR="00183F9F" w:rsidRPr="00C70209" w:rsidRDefault="00183F9F" w:rsidP="00082182">
            <w:pPr>
              <w:pStyle w:val="Tabletext-evidencematrix"/>
            </w:pPr>
            <w:r w:rsidRPr="00C70209">
              <w:t>Paediatric patients weighing 5–20 kg undergoing cardiac surgery with CPB for tetralogy of Fallot</w:t>
            </w:r>
          </w:p>
        </w:tc>
        <w:tc>
          <w:tcPr>
            <w:tcW w:w="990" w:type="dxa"/>
            <w:vMerge w:val="restart"/>
            <w:tcBorders>
              <w:left w:val="single" w:sz="4" w:space="0" w:color="000000"/>
              <w:right w:val="single" w:sz="4" w:space="0" w:color="000000"/>
            </w:tcBorders>
          </w:tcPr>
          <w:p w14:paraId="59FD18FC" w14:textId="77777777" w:rsidR="00183F9F" w:rsidRPr="00C70209" w:rsidRDefault="00183F9F" w:rsidP="00082182">
            <w:pPr>
              <w:pStyle w:val="Tabletext-evidencematrix"/>
            </w:pPr>
            <w:r w:rsidRPr="00C70209">
              <w:t>Single hospital, India</w:t>
            </w:r>
          </w:p>
        </w:tc>
        <w:tc>
          <w:tcPr>
            <w:tcW w:w="1273" w:type="dxa"/>
            <w:vMerge w:val="restart"/>
            <w:tcBorders>
              <w:left w:val="single" w:sz="4" w:space="0" w:color="000000"/>
              <w:right w:val="single" w:sz="4" w:space="0" w:color="000000"/>
            </w:tcBorders>
          </w:tcPr>
          <w:p w14:paraId="5DB46BCA" w14:textId="183459FF" w:rsidR="00183F9F" w:rsidRPr="00C70209" w:rsidRDefault="00183F9F" w:rsidP="00082182">
            <w:pPr>
              <w:pStyle w:val="Tabletext-evidencematrix"/>
            </w:pPr>
            <w:r w:rsidRPr="00C70209">
              <w:t>IV EACA (high or low</w:t>
            </w:r>
            <w:r w:rsidR="00BB008C" w:rsidRPr="00C70209">
              <w:t>-</w:t>
            </w:r>
            <w:r w:rsidRPr="00C70209">
              <w:t>dose) versus placebo</w:t>
            </w:r>
          </w:p>
        </w:tc>
        <w:tc>
          <w:tcPr>
            <w:tcW w:w="6416" w:type="dxa"/>
            <w:gridSpan w:val="6"/>
            <w:tcBorders>
              <w:top w:val="single" w:sz="4" w:space="0" w:color="auto"/>
              <w:left w:val="single" w:sz="4" w:space="0" w:color="000000"/>
              <w:right w:val="single" w:sz="4" w:space="0" w:color="000000"/>
            </w:tcBorders>
          </w:tcPr>
          <w:p w14:paraId="6D9801F7" w14:textId="6C028E80" w:rsidR="00183F9F" w:rsidRPr="00C70209" w:rsidRDefault="00183F9F" w:rsidP="00082182">
            <w:pPr>
              <w:pStyle w:val="Tabletext-evidencematrix"/>
            </w:pPr>
            <w:r w:rsidRPr="00C70209">
              <w:t xml:space="preserve">Intraoperative RBC transfusion volume (mL/kg) </w:t>
            </w:r>
          </w:p>
        </w:tc>
        <w:tc>
          <w:tcPr>
            <w:tcW w:w="1727" w:type="dxa"/>
            <w:tcBorders>
              <w:left w:val="single" w:sz="4" w:space="0" w:color="000000"/>
              <w:right w:val="single" w:sz="4" w:space="0" w:color="000000"/>
            </w:tcBorders>
            <w:shd w:val="clear" w:color="auto" w:fill="FFFFFF" w:themeFill="background1"/>
          </w:tcPr>
          <w:p w14:paraId="7B905BE9" w14:textId="77777777" w:rsidR="00183F9F" w:rsidRPr="00C70209" w:rsidRDefault="00183F9F" w:rsidP="00082182">
            <w:pPr>
              <w:pStyle w:val="Tabletext-evidencematrix"/>
            </w:pPr>
          </w:p>
        </w:tc>
      </w:tr>
      <w:tr w:rsidR="00183F9F" w:rsidRPr="00C70209" w14:paraId="3DE56A01" w14:textId="77777777" w:rsidTr="00082182">
        <w:tc>
          <w:tcPr>
            <w:tcW w:w="1088" w:type="dxa"/>
            <w:vMerge/>
            <w:tcBorders>
              <w:left w:val="single" w:sz="4" w:space="0" w:color="000000"/>
              <w:right w:val="single" w:sz="4" w:space="0" w:color="000000"/>
            </w:tcBorders>
          </w:tcPr>
          <w:p w14:paraId="12A464EE"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47C0BAA1"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7C486DB"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9766DA1"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F588CCF" w14:textId="77777777" w:rsidR="00183F9F" w:rsidRPr="00C70209" w:rsidRDefault="00183F9F" w:rsidP="00082182">
            <w:pPr>
              <w:pStyle w:val="Tabletext-evidencematrix"/>
            </w:pPr>
          </w:p>
        </w:tc>
        <w:tc>
          <w:tcPr>
            <w:tcW w:w="1554" w:type="dxa"/>
            <w:tcBorders>
              <w:top w:val="nil"/>
              <w:left w:val="single" w:sz="4" w:space="0" w:color="000000"/>
              <w:right w:val="single" w:sz="4" w:space="0" w:color="000000"/>
            </w:tcBorders>
          </w:tcPr>
          <w:p w14:paraId="731EBA70" w14:textId="517FEFDB" w:rsidR="00183F9F" w:rsidRPr="00C70209" w:rsidRDefault="00183F9F" w:rsidP="00082182">
            <w:pPr>
              <w:pStyle w:val="Tabletext-evidencematrix"/>
              <w:jc w:val="right"/>
            </w:pPr>
            <w:r w:rsidRPr="00C70209">
              <w:t>High</w:t>
            </w:r>
            <w:r w:rsidR="00363BA0" w:rsidRPr="00C70209">
              <w:t>-</w:t>
            </w:r>
            <w:r w:rsidRPr="00C70209">
              <w:t>dose EACA</w:t>
            </w:r>
          </w:p>
        </w:tc>
        <w:tc>
          <w:tcPr>
            <w:tcW w:w="1610" w:type="dxa"/>
            <w:tcBorders>
              <w:top w:val="single" w:sz="4" w:space="0" w:color="000000"/>
              <w:left w:val="single" w:sz="4" w:space="0" w:color="000000"/>
              <w:right w:val="single" w:sz="4" w:space="0" w:color="000000"/>
            </w:tcBorders>
          </w:tcPr>
          <w:p w14:paraId="7CE34156" w14:textId="77777777" w:rsidR="00183F9F" w:rsidRPr="00C70209" w:rsidRDefault="00183F9F" w:rsidP="00082182">
            <w:pPr>
              <w:pStyle w:val="Tabletext-evidencematrix"/>
            </w:pPr>
            <w:r w:rsidRPr="00C70209">
              <w:t>22.47 ± 12.32 (n=38)</w:t>
            </w:r>
          </w:p>
        </w:tc>
        <w:tc>
          <w:tcPr>
            <w:tcW w:w="1638" w:type="dxa"/>
            <w:gridSpan w:val="3"/>
            <w:tcBorders>
              <w:left w:val="single" w:sz="4" w:space="0" w:color="000000"/>
              <w:right w:val="single" w:sz="4" w:space="0" w:color="000000"/>
            </w:tcBorders>
          </w:tcPr>
          <w:p w14:paraId="354E7AC0" w14:textId="77777777" w:rsidR="00183F9F" w:rsidRPr="00C70209" w:rsidRDefault="00183F9F" w:rsidP="00082182">
            <w:pPr>
              <w:pStyle w:val="Tabletext-evidencematrix"/>
            </w:pPr>
            <w:r w:rsidRPr="00C70209">
              <w:t>32.38 ± 13.01 (n=37)</w:t>
            </w:r>
          </w:p>
        </w:tc>
        <w:tc>
          <w:tcPr>
            <w:tcW w:w="1614" w:type="dxa"/>
            <w:tcBorders>
              <w:left w:val="single" w:sz="4" w:space="0" w:color="000000"/>
              <w:right w:val="single" w:sz="4" w:space="0" w:color="000000"/>
            </w:tcBorders>
            <w:shd w:val="clear" w:color="auto" w:fill="FFFFFF" w:themeFill="background1"/>
          </w:tcPr>
          <w:p w14:paraId="1EC7F0FE" w14:textId="77777777" w:rsidR="00183F9F" w:rsidRPr="00C70209" w:rsidRDefault="00183F9F" w:rsidP="00082182">
            <w:pPr>
              <w:pStyle w:val="Tabletext-evidencematrix"/>
            </w:pPr>
            <w:r w:rsidRPr="00C70209">
              <w:t>MD –9.91 [–15.65, –4.17]</w:t>
            </w:r>
            <w:r w:rsidRPr="00C70209">
              <w:rPr>
                <w:vertAlign w:val="superscript"/>
              </w:rPr>
              <w:t>h</w:t>
            </w:r>
          </w:p>
        </w:tc>
        <w:tc>
          <w:tcPr>
            <w:tcW w:w="1727" w:type="dxa"/>
            <w:tcBorders>
              <w:left w:val="single" w:sz="4" w:space="0" w:color="000000"/>
              <w:right w:val="single" w:sz="4" w:space="0" w:color="000000"/>
            </w:tcBorders>
            <w:shd w:val="clear" w:color="auto" w:fill="D9D9D9" w:themeFill="background1" w:themeFillShade="D9"/>
          </w:tcPr>
          <w:p w14:paraId="7775008F" w14:textId="3E9FE007" w:rsidR="00183F9F" w:rsidRPr="00C70209" w:rsidRDefault="00183F9F" w:rsidP="00082182">
            <w:pPr>
              <w:pStyle w:val="Tabletext-evidencematrix"/>
            </w:pPr>
            <w:r w:rsidRPr="00C70209">
              <w:rPr>
                <w:i/>
              </w:rPr>
              <w:t>Favours high</w:t>
            </w:r>
            <w:r w:rsidR="00363BA0" w:rsidRPr="00C70209">
              <w:rPr>
                <w:i/>
              </w:rPr>
              <w:t>-</w:t>
            </w:r>
            <w:r w:rsidRPr="00C70209">
              <w:rPr>
                <w:i/>
              </w:rPr>
              <w:t>dose EACA</w:t>
            </w:r>
          </w:p>
          <w:p w14:paraId="5EA3684E" w14:textId="578FCD55" w:rsidR="00183F9F" w:rsidRPr="00C70209" w:rsidRDefault="001A475D" w:rsidP="00082182">
            <w:pPr>
              <w:pStyle w:val="Tabletext-evidencematrix"/>
              <w:rPr>
                <w:i/>
              </w:rPr>
            </w:pPr>
            <w:r w:rsidRPr="001A475D">
              <w:rPr>
                <w:i/>
              </w:rPr>
              <w:t>P &lt; </w:t>
            </w:r>
            <w:r w:rsidR="00183F9F" w:rsidRPr="00C70209">
              <w:t>0.01</w:t>
            </w:r>
          </w:p>
        </w:tc>
      </w:tr>
      <w:tr w:rsidR="00183F9F" w:rsidRPr="00C70209" w14:paraId="402FCF51" w14:textId="77777777" w:rsidTr="00082182">
        <w:tc>
          <w:tcPr>
            <w:tcW w:w="1088" w:type="dxa"/>
            <w:vMerge/>
            <w:tcBorders>
              <w:left w:val="single" w:sz="4" w:space="0" w:color="000000"/>
              <w:right w:val="single" w:sz="4" w:space="0" w:color="000000"/>
            </w:tcBorders>
          </w:tcPr>
          <w:p w14:paraId="252070E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897D46F"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3BD9EF6"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3C8807C7"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499F30EA"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7B244FC1" w14:textId="240BA84B"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right w:val="single" w:sz="4" w:space="0" w:color="000000"/>
            </w:tcBorders>
          </w:tcPr>
          <w:p w14:paraId="3B149BA5" w14:textId="77777777" w:rsidR="00183F9F" w:rsidRPr="00C70209" w:rsidRDefault="00183F9F" w:rsidP="00082182">
            <w:pPr>
              <w:pStyle w:val="Tabletext-evidencematrix"/>
            </w:pPr>
            <w:r w:rsidRPr="00C70209">
              <w:t>16.56 ± 12.49 (n=40)</w:t>
            </w:r>
          </w:p>
        </w:tc>
        <w:tc>
          <w:tcPr>
            <w:tcW w:w="1638" w:type="dxa"/>
            <w:gridSpan w:val="3"/>
            <w:tcBorders>
              <w:left w:val="single" w:sz="4" w:space="0" w:color="000000"/>
              <w:right w:val="single" w:sz="4" w:space="0" w:color="000000"/>
            </w:tcBorders>
          </w:tcPr>
          <w:p w14:paraId="20A3DE96" w14:textId="77777777" w:rsidR="00183F9F" w:rsidRPr="00C70209" w:rsidRDefault="00183F9F" w:rsidP="00082182">
            <w:pPr>
              <w:pStyle w:val="Tabletext-evidencematrix"/>
            </w:pPr>
            <w:r w:rsidRPr="00C70209">
              <w:t>32.38 ± 13.01 (n=37)</w:t>
            </w:r>
          </w:p>
        </w:tc>
        <w:tc>
          <w:tcPr>
            <w:tcW w:w="1614" w:type="dxa"/>
            <w:tcBorders>
              <w:left w:val="single" w:sz="4" w:space="0" w:color="000000"/>
              <w:right w:val="single" w:sz="4" w:space="0" w:color="000000"/>
            </w:tcBorders>
            <w:shd w:val="clear" w:color="auto" w:fill="FFFFFF" w:themeFill="background1"/>
          </w:tcPr>
          <w:p w14:paraId="499EEB92" w14:textId="77777777" w:rsidR="00183F9F" w:rsidRPr="00C70209" w:rsidRDefault="00183F9F" w:rsidP="00082182">
            <w:pPr>
              <w:pStyle w:val="Tabletext-evidencematrix"/>
            </w:pPr>
            <w:r w:rsidRPr="00C70209">
              <w:t>MD –15.82 [–21.53, –10.11]</w:t>
            </w:r>
            <w:r w:rsidRPr="00C70209">
              <w:rPr>
                <w:vertAlign w:val="superscript"/>
              </w:rPr>
              <w:t>h</w:t>
            </w:r>
          </w:p>
        </w:tc>
        <w:tc>
          <w:tcPr>
            <w:tcW w:w="1727" w:type="dxa"/>
            <w:tcBorders>
              <w:left w:val="single" w:sz="4" w:space="0" w:color="000000"/>
              <w:right w:val="single" w:sz="4" w:space="0" w:color="000000"/>
            </w:tcBorders>
            <w:shd w:val="clear" w:color="auto" w:fill="D9D9D9" w:themeFill="background1" w:themeFillShade="D9"/>
          </w:tcPr>
          <w:p w14:paraId="70C01A06" w14:textId="166236BA" w:rsidR="00183F9F" w:rsidRPr="00C70209" w:rsidRDefault="00183F9F" w:rsidP="00082182">
            <w:pPr>
              <w:pStyle w:val="Tabletext-evidencematrix"/>
            </w:pPr>
            <w:r w:rsidRPr="00C70209">
              <w:rPr>
                <w:i/>
              </w:rPr>
              <w:t>Favours low</w:t>
            </w:r>
            <w:r w:rsidR="004B557C" w:rsidRPr="00C70209">
              <w:rPr>
                <w:i/>
              </w:rPr>
              <w:t>-</w:t>
            </w:r>
            <w:r w:rsidRPr="00C70209">
              <w:rPr>
                <w:i/>
              </w:rPr>
              <w:t>dose EACA</w:t>
            </w:r>
          </w:p>
          <w:p w14:paraId="14B35E28" w14:textId="1ED8E1EC" w:rsidR="00183F9F" w:rsidRPr="00C70209" w:rsidRDefault="001A475D" w:rsidP="00082182">
            <w:pPr>
              <w:pStyle w:val="Tabletext-evidencematrix"/>
              <w:rPr>
                <w:i/>
              </w:rPr>
            </w:pPr>
            <w:r w:rsidRPr="001A475D">
              <w:rPr>
                <w:i/>
              </w:rPr>
              <w:t>P &lt; </w:t>
            </w:r>
            <w:r w:rsidR="00183F9F" w:rsidRPr="00C70209">
              <w:t>0.01</w:t>
            </w:r>
          </w:p>
        </w:tc>
      </w:tr>
      <w:tr w:rsidR="00183F9F" w:rsidRPr="00C70209" w14:paraId="538CE0C9" w14:textId="77777777" w:rsidTr="00082182">
        <w:tc>
          <w:tcPr>
            <w:tcW w:w="1088" w:type="dxa"/>
            <w:vMerge/>
            <w:tcBorders>
              <w:left w:val="single" w:sz="4" w:space="0" w:color="000000"/>
              <w:right w:val="single" w:sz="4" w:space="0" w:color="000000"/>
            </w:tcBorders>
            <w:vAlign w:val="center"/>
          </w:tcPr>
          <w:p w14:paraId="05312567"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4974A521"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1AEFAC1F"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77AADF86"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714E15B5" w14:textId="77777777" w:rsidR="00183F9F" w:rsidRPr="00C70209" w:rsidRDefault="00183F9F" w:rsidP="00082182">
            <w:pPr>
              <w:pStyle w:val="Tabletext-evidencematrix"/>
            </w:pPr>
          </w:p>
        </w:tc>
        <w:tc>
          <w:tcPr>
            <w:tcW w:w="6416" w:type="dxa"/>
            <w:gridSpan w:val="6"/>
            <w:tcBorders>
              <w:top w:val="single" w:sz="4" w:space="0" w:color="auto"/>
              <w:left w:val="single" w:sz="4" w:space="0" w:color="000000"/>
              <w:right w:val="single" w:sz="4" w:space="0" w:color="000000"/>
            </w:tcBorders>
          </w:tcPr>
          <w:p w14:paraId="5BA3AEAC" w14:textId="77777777" w:rsidR="00183F9F" w:rsidRPr="00C70209" w:rsidRDefault="00183F9F" w:rsidP="00082182">
            <w:pPr>
              <w:pStyle w:val="Tabletext-evidencematrix"/>
            </w:pPr>
            <w:r w:rsidRPr="00C70209">
              <w:t>Intraoperative FFP transfusion volume (mL/kg)</w:t>
            </w:r>
          </w:p>
        </w:tc>
        <w:tc>
          <w:tcPr>
            <w:tcW w:w="1727" w:type="dxa"/>
            <w:tcBorders>
              <w:left w:val="single" w:sz="4" w:space="0" w:color="000000"/>
              <w:right w:val="single" w:sz="4" w:space="0" w:color="000000"/>
            </w:tcBorders>
            <w:shd w:val="clear" w:color="auto" w:fill="FFFFFF" w:themeFill="background1"/>
          </w:tcPr>
          <w:p w14:paraId="3170E84F" w14:textId="77777777" w:rsidR="00183F9F" w:rsidRPr="00C70209" w:rsidRDefault="00183F9F" w:rsidP="00082182">
            <w:pPr>
              <w:pStyle w:val="Tabletext-evidencematrix"/>
            </w:pPr>
          </w:p>
        </w:tc>
      </w:tr>
      <w:tr w:rsidR="00183F9F" w:rsidRPr="00C70209" w14:paraId="59406AC7" w14:textId="77777777" w:rsidTr="00082182">
        <w:tc>
          <w:tcPr>
            <w:tcW w:w="1088" w:type="dxa"/>
            <w:vMerge/>
            <w:tcBorders>
              <w:left w:val="single" w:sz="4" w:space="0" w:color="000000"/>
              <w:right w:val="single" w:sz="4" w:space="0" w:color="000000"/>
            </w:tcBorders>
            <w:vAlign w:val="center"/>
          </w:tcPr>
          <w:p w14:paraId="5E9860CD"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16C673E3"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56589604"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1F800D64"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0E8E8B6D"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0D877CC3" w14:textId="3753A703" w:rsidR="00183F9F" w:rsidRPr="00C70209" w:rsidRDefault="00183F9F" w:rsidP="00082182">
            <w:pPr>
              <w:pStyle w:val="Tabletext-evidencematrix"/>
              <w:jc w:val="right"/>
            </w:pPr>
            <w:r w:rsidRPr="00C70209">
              <w:t>High</w:t>
            </w:r>
            <w:r w:rsidR="00363BA0" w:rsidRPr="00C70209">
              <w:t>-</w:t>
            </w:r>
            <w:r w:rsidRPr="00C70209">
              <w:t>dose EACA</w:t>
            </w:r>
          </w:p>
        </w:tc>
        <w:tc>
          <w:tcPr>
            <w:tcW w:w="1610" w:type="dxa"/>
            <w:tcBorders>
              <w:top w:val="single" w:sz="4" w:space="0" w:color="000000"/>
              <w:left w:val="single" w:sz="4" w:space="0" w:color="000000"/>
              <w:right w:val="single" w:sz="4" w:space="0" w:color="000000"/>
            </w:tcBorders>
          </w:tcPr>
          <w:p w14:paraId="21CA061B" w14:textId="77777777" w:rsidR="00183F9F" w:rsidRPr="00C70209" w:rsidRDefault="00183F9F" w:rsidP="00082182">
            <w:pPr>
              <w:pStyle w:val="Tabletext-evidencematrix"/>
            </w:pPr>
            <w:r w:rsidRPr="00C70209">
              <w:t>10.33 ± 7.96 (n=38)</w:t>
            </w:r>
          </w:p>
        </w:tc>
        <w:tc>
          <w:tcPr>
            <w:tcW w:w="1638" w:type="dxa"/>
            <w:gridSpan w:val="3"/>
            <w:tcBorders>
              <w:left w:val="single" w:sz="4" w:space="0" w:color="000000"/>
              <w:right w:val="single" w:sz="4" w:space="0" w:color="000000"/>
            </w:tcBorders>
          </w:tcPr>
          <w:p w14:paraId="5E58F54D" w14:textId="77777777" w:rsidR="00183F9F" w:rsidRPr="00C70209" w:rsidRDefault="00183F9F" w:rsidP="00082182">
            <w:pPr>
              <w:pStyle w:val="Tabletext-evidencematrix"/>
            </w:pPr>
            <w:r w:rsidRPr="00C70209">
              <w:t>17.00 ± 5.08 (n=37)</w:t>
            </w:r>
          </w:p>
        </w:tc>
        <w:tc>
          <w:tcPr>
            <w:tcW w:w="1614" w:type="dxa"/>
            <w:tcBorders>
              <w:left w:val="single" w:sz="4" w:space="0" w:color="000000"/>
              <w:right w:val="single" w:sz="4" w:space="0" w:color="000000"/>
            </w:tcBorders>
            <w:shd w:val="clear" w:color="auto" w:fill="FFFFFF" w:themeFill="background1"/>
          </w:tcPr>
          <w:p w14:paraId="15C76D5B" w14:textId="77777777" w:rsidR="00183F9F" w:rsidRPr="00C70209" w:rsidRDefault="00183F9F" w:rsidP="00082182">
            <w:pPr>
              <w:pStyle w:val="Tabletext-evidencematrix"/>
            </w:pPr>
            <w:r w:rsidRPr="00C70209">
              <w:t xml:space="preserve">NR </w:t>
            </w:r>
          </w:p>
        </w:tc>
        <w:tc>
          <w:tcPr>
            <w:tcW w:w="1727" w:type="dxa"/>
            <w:tcBorders>
              <w:left w:val="single" w:sz="4" w:space="0" w:color="000000"/>
              <w:right w:val="single" w:sz="4" w:space="0" w:color="000000"/>
            </w:tcBorders>
            <w:shd w:val="clear" w:color="auto" w:fill="D9D9D9" w:themeFill="background1" w:themeFillShade="D9"/>
          </w:tcPr>
          <w:p w14:paraId="1EBB027E" w14:textId="50DA2A4D" w:rsidR="00183F9F" w:rsidRPr="00C70209" w:rsidRDefault="00183F9F" w:rsidP="00082182">
            <w:pPr>
              <w:pStyle w:val="Tabletext-evidencematrix"/>
            </w:pPr>
            <w:r w:rsidRPr="00C70209">
              <w:rPr>
                <w:i/>
              </w:rPr>
              <w:t>Favours high</w:t>
            </w:r>
            <w:r w:rsidR="00363BA0" w:rsidRPr="00C70209">
              <w:rPr>
                <w:i/>
              </w:rPr>
              <w:t>-</w:t>
            </w:r>
            <w:r w:rsidRPr="00C70209">
              <w:rPr>
                <w:i/>
              </w:rPr>
              <w:t>dose EACA</w:t>
            </w:r>
          </w:p>
          <w:p w14:paraId="075B6BBA" w14:textId="53BE9C0E" w:rsidR="00183F9F" w:rsidRPr="00C70209" w:rsidRDefault="001A475D" w:rsidP="00082182">
            <w:pPr>
              <w:pStyle w:val="Tabletext-evidencematrix"/>
              <w:rPr>
                <w:i/>
              </w:rPr>
            </w:pPr>
            <w:r w:rsidRPr="001A475D">
              <w:rPr>
                <w:i/>
              </w:rPr>
              <w:t>P &lt; </w:t>
            </w:r>
            <w:r w:rsidR="00183F9F" w:rsidRPr="00C70209">
              <w:t>0.01</w:t>
            </w:r>
          </w:p>
        </w:tc>
      </w:tr>
      <w:tr w:rsidR="00183F9F" w:rsidRPr="00C70209" w14:paraId="1DE08CEC" w14:textId="77777777" w:rsidTr="00082182">
        <w:tc>
          <w:tcPr>
            <w:tcW w:w="1088" w:type="dxa"/>
            <w:vMerge/>
            <w:tcBorders>
              <w:left w:val="single" w:sz="4" w:space="0" w:color="000000"/>
              <w:right w:val="single" w:sz="4" w:space="0" w:color="000000"/>
            </w:tcBorders>
            <w:vAlign w:val="center"/>
          </w:tcPr>
          <w:p w14:paraId="174D349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07E6D4E8"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3D82722B"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5062A3B4"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732F0030"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6D271C6F" w14:textId="17357388"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right w:val="single" w:sz="4" w:space="0" w:color="000000"/>
            </w:tcBorders>
          </w:tcPr>
          <w:p w14:paraId="107AB6DA" w14:textId="77777777" w:rsidR="00183F9F" w:rsidRPr="00C70209" w:rsidRDefault="00183F9F" w:rsidP="00082182">
            <w:pPr>
              <w:pStyle w:val="Tabletext-evidencematrix"/>
            </w:pPr>
            <w:r w:rsidRPr="00C70209">
              <w:t>10.19 ± 7.63 (n=40)</w:t>
            </w:r>
          </w:p>
        </w:tc>
        <w:tc>
          <w:tcPr>
            <w:tcW w:w="1638" w:type="dxa"/>
            <w:gridSpan w:val="3"/>
            <w:tcBorders>
              <w:left w:val="single" w:sz="4" w:space="0" w:color="000000"/>
              <w:right w:val="single" w:sz="4" w:space="0" w:color="000000"/>
            </w:tcBorders>
          </w:tcPr>
          <w:p w14:paraId="4EC58BA8" w14:textId="77777777" w:rsidR="00183F9F" w:rsidRPr="00C70209" w:rsidRDefault="00183F9F" w:rsidP="00082182">
            <w:pPr>
              <w:pStyle w:val="Tabletext-evidencematrix"/>
            </w:pPr>
            <w:r w:rsidRPr="00C70209">
              <w:t>17.00 ± 5.08 (n=37)</w:t>
            </w:r>
          </w:p>
        </w:tc>
        <w:tc>
          <w:tcPr>
            <w:tcW w:w="1614" w:type="dxa"/>
            <w:tcBorders>
              <w:left w:val="single" w:sz="4" w:space="0" w:color="000000"/>
              <w:right w:val="single" w:sz="4" w:space="0" w:color="000000"/>
            </w:tcBorders>
            <w:shd w:val="clear" w:color="auto" w:fill="FFFFFF" w:themeFill="background1"/>
          </w:tcPr>
          <w:p w14:paraId="0B8B8A4B"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0345260F" w14:textId="5C95B6AB" w:rsidR="00183F9F" w:rsidRPr="00C70209" w:rsidRDefault="00183F9F" w:rsidP="00082182">
            <w:pPr>
              <w:pStyle w:val="Tabletext-evidencematrix"/>
            </w:pPr>
            <w:r w:rsidRPr="00C70209">
              <w:rPr>
                <w:i/>
              </w:rPr>
              <w:t>Favours low</w:t>
            </w:r>
            <w:r w:rsidR="004B557C" w:rsidRPr="00C70209">
              <w:rPr>
                <w:i/>
              </w:rPr>
              <w:t>-</w:t>
            </w:r>
            <w:r w:rsidRPr="00C70209">
              <w:rPr>
                <w:i/>
              </w:rPr>
              <w:t>dose EACA</w:t>
            </w:r>
          </w:p>
          <w:p w14:paraId="0ED1B384" w14:textId="071C5331" w:rsidR="00183F9F" w:rsidRPr="00C70209" w:rsidRDefault="001A475D" w:rsidP="00082182">
            <w:pPr>
              <w:pStyle w:val="Tabletext-evidencematrix"/>
              <w:rPr>
                <w:i/>
              </w:rPr>
            </w:pPr>
            <w:r w:rsidRPr="001A475D">
              <w:rPr>
                <w:i/>
              </w:rPr>
              <w:t>P &lt; </w:t>
            </w:r>
            <w:r w:rsidR="00183F9F" w:rsidRPr="00C70209">
              <w:t>0.01</w:t>
            </w:r>
          </w:p>
        </w:tc>
      </w:tr>
      <w:tr w:rsidR="00183F9F" w:rsidRPr="00C70209" w14:paraId="2721A6B2" w14:textId="77777777" w:rsidTr="00082182">
        <w:tc>
          <w:tcPr>
            <w:tcW w:w="1088" w:type="dxa"/>
            <w:vMerge/>
            <w:tcBorders>
              <w:left w:val="single" w:sz="4" w:space="0" w:color="000000"/>
              <w:right w:val="single" w:sz="4" w:space="0" w:color="000000"/>
            </w:tcBorders>
            <w:vAlign w:val="center"/>
          </w:tcPr>
          <w:p w14:paraId="4A8B0C88"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536C8C3B"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064C9093"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42530269"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05905A07" w14:textId="77777777" w:rsidR="00183F9F" w:rsidRPr="00C70209" w:rsidRDefault="00183F9F" w:rsidP="00082182">
            <w:pPr>
              <w:pStyle w:val="Tabletext-evidencematrix"/>
            </w:pPr>
          </w:p>
        </w:tc>
        <w:tc>
          <w:tcPr>
            <w:tcW w:w="6416" w:type="dxa"/>
            <w:gridSpan w:val="6"/>
            <w:tcBorders>
              <w:top w:val="single" w:sz="4" w:space="0" w:color="auto"/>
              <w:left w:val="single" w:sz="4" w:space="0" w:color="000000"/>
              <w:right w:val="single" w:sz="4" w:space="0" w:color="000000"/>
            </w:tcBorders>
          </w:tcPr>
          <w:p w14:paraId="0DDA76E4" w14:textId="77777777" w:rsidR="00183F9F" w:rsidRPr="00C70209" w:rsidRDefault="00183F9F" w:rsidP="00082182">
            <w:pPr>
              <w:pStyle w:val="Tabletext-evidencematrix"/>
            </w:pPr>
            <w:r w:rsidRPr="00C70209">
              <w:t>Intraoperative platelet concentrate transfusion volume (mL/kg)</w:t>
            </w:r>
          </w:p>
        </w:tc>
        <w:tc>
          <w:tcPr>
            <w:tcW w:w="1727" w:type="dxa"/>
            <w:tcBorders>
              <w:left w:val="single" w:sz="4" w:space="0" w:color="000000"/>
              <w:right w:val="single" w:sz="4" w:space="0" w:color="000000"/>
            </w:tcBorders>
            <w:shd w:val="clear" w:color="auto" w:fill="FFFFFF" w:themeFill="background1"/>
          </w:tcPr>
          <w:p w14:paraId="110FD316" w14:textId="77777777" w:rsidR="00183F9F" w:rsidRPr="00C70209" w:rsidRDefault="00183F9F" w:rsidP="00082182">
            <w:pPr>
              <w:pStyle w:val="Tabletext-evidencematrix"/>
            </w:pPr>
          </w:p>
        </w:tc>
      </w:tr>
      <w:tr w:rsidR="00183F9F" w:rsidRPr="00C70209" w14:paraId="56748A97" w14:textId="77777777" w:rsidTr="00082182">
        <w:tc>
          <w:tcPr>
            <w:tcW w:w="1088" w:type="dxa"/>
            <w:vMerge/>
            <w:tcBorders>
              <w:left w:val="single" w:sz="4" w:space="0" w:color="000000"/>
              <w:right w:val="single" w:sz="4" w:space="0" w:color="000000"/>
            </w:tcBorders>
            <w:vAlign w:val="center"/>
          </w:tcPr>
          <w:p w14:paraId="5104BAE0"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3D8216C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42B02C8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7BAA04C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4485FAD1" w14:textId="77777777" w:rsidR="00183F9F" w:rsidRPr="00C70209" w:rsidRDefault="00183F9F" w:rsidP="00082182">
            <w:pPr>
              <w:pStyle w:val="Tabletext-evidencematrix"/>
            </w:pPr>
          </w:p>
        </w:tc>
        <w:tc>
          <w:tcPr>
            <w:tcW w:w="1554" w:type="dxa"/>
            <w:tcBorders>
              <w:top w:val="nil"/>
              <w:left w:val="single" w:sz="4" w:space="0" w:color="000000"/>
              <w:right w:val="single" w:sz="4" w:space="0" w:color="000000"/>
            </w:tcBorders>
          </w:tcPr>
          <w:p w14:paraId="62F40A80" w14:textId="61F18043" w:rsidR="00183F9F" w:rsidRPr="00C70209" w:rsidRDefault="00183F9F" w:rsidP="00082182">
            <w:pPr>
              <w:pStyle w:val="Tabletext-evidencematrix"/>
              <w:jc w:val="right"/>
            </w:pPr>
            <w:r w:rsidRPr="00C70209">
              <w:t>High</w:t>
            </w:r>
            <w:r w:rsidR="00363BA0" w:rsidRPr="00C70209">
              <w:t>-</w:t>
            </w:r>
            <w:r w:rsidRPr="00C70209">
              <w:t>dose EACA</w:t>
            </w:r>
          </w:p>
        </w:tc>
        <w:tc>
          <w:tcPr>
            <w:tcW w:w="1610" w:type="dxa"/>
            <w:tcBorders>
              <w:top w:val="single" w:sz="4" w:space="0" w:color="000000"/>
              <w:left w:val="single" w:sz="4" w:space="0" w:color="000000"/>
              <w:right w:val="single" w:sz="4" w:space="0" w:color="000000"/>
            </w:tcBorders>
          </w:tcPr>
          <w:p w14:paraId="4743C3E4" w14:textId="77777777" w:rsidR="00183F9F" w:rsidRPr="00C70209" w:rsidRDefault="00183F9F" w:rsidP="00082182">
            <w:pPr>
              <w:pStyle w:val="Tabletext-evidencematrix"/>
            </w:pPr>
            <w:r w:rsidRPr="00C70209">
              <w:t>2.08 ± 1.054 (n=38)</w:t>
            </w:r>
          </w:p>
        </w:tc>
        <w:tc>
          <w:tcPr>
            <w:tcW w:w="1638" w:type="dxa"/>
            <w:gridSpan w:val="3"/>
            <w:tcBorders>
              <w:left w:val="single" w:sz="4" w:space="0" w:color="000000"/>
              <w:right w:val="single" w:sz="4" w:space="0" w:color="000000"/>
            </w:tcBorders>
          </w:tcPr>
          <w:p w14:paraId="0DBED12E" w14:textId="77777777" w:rsidR="00183F9F" w:rsidRPr="00C70209" w:rsidRDefault="00183F9F" w:rsidP="00082182">
            <w:pPr>
              <w:pStyle w:val="Tabletext-evidencematrix"/>
            </w:pPr>
            <w:r w:rsidRPr="00C70209">
              <w:t>2.30 ± 0.82 (n=37)</w:t>
            </w:r>
          </w:p>
        </w:tc>
        <w:tc>
          <w:tcPr>
            <w:tcW w:w="1614" w:type="dxa"/>
            <w:tcBorders>
              <w:left w:val="single" w:sz="4" w:space="0" w:color="000000"/>
              <w:right w:val="single" w:sz="4" w:space="0" w:color="000000"/>
            </w:tcBorders>
            <w:shd w:val="clear" w:color="auto" w:fill="FFFFFF" w:themeFill="background1"/>
          </w:tcPr>
          <w:p w14:paraId="6C6B92E5"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FFFFFF" w:themeFill="background1"/>
          </w:tcPr>
          <w:p w14:paraId="75EF5C71" w14:textId="77777777" w:rsidR="00183F9F" w:rsidRPr="00C70209" w:rsidRDefault="00183F9F" w:rsidP="00082182">
            <w:pPr>
              <w:pStyle w:val="Tabletext-evidencematrix"/>
            </w:pPr>
            <w:r w:rsidRPr="00C70209">
              <w:rPr>
                <w:i/>
              </w:rPr>
              <w:t>No significant difference</w:t>
            </w:r>
          </w:p>
          <w:p w14:paraId="7ABA41A0" w14:textId="4553B04F" w:rsidR="00183F9F" w:rsidRPr="00C70209" w:rsidRDefault="001A475D" w:rsidP="00082182">
            <w:pPr>
              <w:pStyle w:val="Tabletext-evidencematrix"/>
              <w:rPr>
                <w:i/>
              </w:rPr>
            </w:pPr>
            <w:r w:rsidRPr="001A475D">
              <w:rPr>
                <w:i/>
              </w:rPr>
              <w:t>P = </w:t>
            </w:r>
            <w:r w:rsidR="00183F9F" w:rsidRPr="00C70209">
              <w:t>0.47</w:t>
            </w:r>
          </w:p>
        </w:tc>
      </w:tr>
      <w:tr w:rsidR="00183F9F" w:rsidRPr="00C70209" w14:paraId="256549DB" w14:textId="77777777" w:rsidTr="00082182">
        <w:tc>
          <w:tcPr>
            <w:tcW w:w="1088" w:type="dxa"/>
            <w:vMerge/>
            <w:tcBorders>
              <w:left w:val="single" w:sz="4" w:space="0" w:color="000000"/>
              <w:right w:val="single" w:sz="4" w:space="0" w:color="000000"/>
            </w:tcBorders>
            <w:vAlign w:val="center"/>
          </w:tcPr>
          <w:p w14:paraId="4FF5993F"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1C04F04A"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0482F7A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2F63F1C0"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283E270C"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736CB818" w14:textId="0290F1BF"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right w:val="single" w:sz="4" w:space="0" w:color="000000"/>
            </w:tcBorders>
          </w:tcPr>
          <w:p w14:paraId="2CDF6E86" w14:textId="77777777" w:rsidR="00183F9F" w:rsidRPr="00C70209" w:rsidRDefault="00183F9F" w:rsidP="00082182">
            <w:pPr>
              <w:pStyle w:val="Tabletext-evidencematrix"/>
            </w:pPr>
            <w:r w:rsidRPr="00C70209">
              <w:t>2.31 ± 0.86 (n=40)</w:t>
            </w:r>
          </w:p>
        </w:tc>
        <w:tc>
          <w:tcPr>
            <w:tcW w:w="1638" w:type="dxa"/>
            <w:gridSpan w:val="3"/>
            <w:tcBorders>
              <w:left w:val="single" w:sz="4" w:space="0" w:color="000000"/>
              <w:right w:val="single" w:sz="4" w:space="0" w:color="000000"/>
            </w:tcBorders>
          </w:tcPr>
          <w:p w14:paraId="129FE39F" w14:textId="77777777" w:rsidR="00183F9F" w:rsidRPr="00C70209" w:rsidRDefault="00183F9F" w:rsidP="00082182">
            <w:pPr>
              <w:pStyle w:val="Tabletext-evidencematrix"/>
            </w:pPr>
            <w:r w:rsidRPr="00C70209">
              <w:t>2.30 ± 0.82 (n=37)</w:t>
            </w:r>
          </w:p>
        </w:tc>
        <w:tc>
          <w:tcPr>
            <w:tcW w:w="1614" w:type="dxa"/>
            <w:tcBorders>
              <w:left w:val="single" w:sz="4" w:space="0" w:color="000000"/>
              <w:right w:val="single" w:sz="4" w:space="0" w:color="000000"/>
            </w:tcBorders>
            <w:shd w:val="clear" w:color="auto" w:fill="FFFFFF" w:themeFill="background1"/>
          </w:tcPr>
          <w:p w14:paraId="1AEC158B"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FFFFFF" w:themeFill="background1"/>
          </w:tcPr>
          <w:p w14:paraId="6E03339C" w14:textId="77777777" w:rsidR="00183F9F" w:rsidRPr="00C70209" w:rsidRDefault="00183F9F" w:rsidP="00082182">
            <w:pPr>
              <w:pStyle w:val="Tabletext-evidencematrix"/>
            </w:pPr>
            <w:r w:rsidRPr="00C70209">
              <w:rPr>
                <w:i/>
              </w:rPr>
              <w:t>No significant difference</w:t>
            </w:r>
          </w:p>
          <w:p w14:paraId="0BDFD7C5" w14:textId="2420E858" w:rsidR="00183F9F" w:rsidRPr="00C70209" w:rsidRDefault="001A475D" w:rsidP="00082182">
            <w:pPr>
              <w:pStyle w:val="Tabletext-evidencematrix"/>
              <w:rPr>
                <w:i/>
              </w:rPr>
            </w:pPr>
            <w:r w:rsidRPr="001A475D">
              <w:rPr>
                <w:i/>
              </w:rPr>
              <w:t>P = </w:t>
            </w:r>
            <w:r w:rsidR="00183F9F" w:rsidRPr="00C70209">
              <w:t>0.47</w:t>
            </w:r>
          </w:p>
        </w:tc>
      </w:tr>
      <w:tr w:rsidR="00183F9F" w:rsidRPr="00C70209" w14:paraId="69B3A69E" w14:textId="77777777" w:rsidTr="00082182">
        <w:tc>
          <w:tcPr>
            <w:tcW w:w="1088" w:type="dxa"/>
            <w:vMerge/>
            <w:tcBorders>
              <w:left w:val="single" w:sz="4" w:space="0" w:color="000000"/>
              <w:right w:val="single" w:sz="4" w:space="0" w:color="000000"/>
            </w:tcBorders>
            <w:vAlign w:val="center"/>
          </w:tcPr>
          <w:p w14:paraId="39CF0D4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573C6761"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4356DC3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764BEE7E"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5A094BE9" w14:textId="77777777" w:rsidR="00183F9F" w:rsidRPr="00C70209" w:rsidRDefault="00183F9F" w:rsidP="00082182">
            <w:pPr>
              <w:pStyle w:val="Tabletext-evidencematrix"/>
            </w:pPr>
          </w:p>
        </w:tc>
        <w:tc>
          <w:tcPr>
            <w:tcW w:w="6416" w:type="dxa"/>
            <w:gridSpan w:val="6"/>
            <w:tcBorders>
              <w:top w:val="single" w:sz="4" w:space="0" w:color="auto"/>
              <w:left w:val="single" w:sz="4" w:space="0" w:color="000000"/>
              <w:bottom w:val="single" w:sz="4" w:space="0" w:color="auto"/>
              <w:right w:val="single" w:sz="4" w:space="0" w:color="000000"/>
            </w:tcBorders>
          </w:tcPr>
          <w:p w14:paraId="31B21877" w14:textId="3921BD49" w:rsidR="00183F9F" w:rsidRPr="00C70209" w:rsidRDefault="00183F9F" w:rsidP="00082182">
            <w:pPr>
              <w:pStyle w:val="Tabletext-evidencematrix"/>
            </w:pPr>
            <w:r w:rsidRPr="00C70209">
              <w:t>Total RBC transfusion volume (mL/kg)</w:t>
            </w:r>
          </w:p>
        </w:tc>
        <w:tc>
          <w:tcPr>
            <w:tcW w:w="1727" w:type="dxa"/>
            <w:tcBorders>
              <w:left w:val="single" w:sz="4" w:space="0" w:color="000000"/>
              <w:right w:val="single" w:sz="4" w:space="0" w:color="000000"/>
            </w:tcBorders>
            <w:shd w:val="clear" w:color="auto" w:fill="FFFFFF" w:themeFill="background1"/>
          </w:tcPr>
          <w:p w14:paraId="18615983" w14:textId="77777777" w:rsidR="00183F9F" w:rsidRPr="00C70209" w:rsidRDefault="00183F9F" w:rsidP="00082182">
            <w:pPr>
              <w:pStyle w:val="Tabletext-evidencematrix"/>
            </w:pPr>
          </w:p>
        </w:tc>
      </w:tr>
      <w:tr w:rsidR="00183F9F" w:rsidRPr="00C70209" w14:paraId="37727E37" w14:textId="77777777" w:rsidTr="00082182">
        <w:tc>
          <w:tcPr>
            <w:tcW w:w="1088" w:type="dxa"/>
            <w:vMerge/>
            <w:tcBorders>
              <w:left w:val="single" w:sz="4" w:space="0" w:color="000000"/>
              <w:right w:val="single" w:sz="4" w:space="0" w:color="000000"/>
            </w:tcBorders>
            <w:vAlign w:val="center"/>
          </w:tcPr>
          <w:p w14:paraId="2C0BE5C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5F7B9A40"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23D96C9B"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67284A9A"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0FC2DD0D"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41A6ECCD" w14:textId="6A3BF3D2" w:rsidR="00183F9F" w:rsidRPr="00C70209" w:rsidRDefault="00183F9F" w:rsidP="00082182">
            <w:pPr>
              <w:pStyle w:val="Tabletext-evidencematrix"/>
              <w:jc w:val="right"/>
            </w:pPr>
            <w:r w:rsidRPr="00C70209">
              <w:t>High</w:t>
            </w:r>
            <w:r w:rsidR="00674A97" w:rsidRPr="00C70209">
              <w:t>-</w:t>
            </w:r>
            <w:r w:rsidRPr="00C70209">
              <w:t>dose EACA</w:t>
            </w:r>
          </w:p>
        </w:tc>
        <w:tc>
          <w:tcPr>
            <w:tcW w:w="1610" w:type="dxa"/>
            <w:tcBorders>
              <w:top w:val="single" w:sz="4" w:space="0" w:color="auto"/>
              <w:left w:val="single" w:sz="4" w:space="0" w:color="000000"/>
              <w:right w:val="single" w:sz="4" w:space="0" w:color="000000"/>
            </w:tcBorders>
          </w:tcPr>
          <w:p w14:paraId="3BD74D57" w14:textId="77777777" w:rsidR="00183F9F" w:rsidRPr="00C70209" w:rsidRDefault="00183F9F" w:rsidP="00082182">
            <w:pPr>
              <w:pStyle w:val="Tabletext-evidencematrix"/>
            </w:pPr>
            <w:r w:rsidRPr="00C70209">
              <w:t>54.35 ± 27.42 (n=38)</w:t>
            </w:r>
          </w:p>
        </w:tc>
        <w:tc>
          <w:tcPr>
            <w:tcW w:w="1638" w:type="dxa"/>
            <w:gridSpan w:val="3"/>
            <w:tcBorders>
              <w:top w:val="single" w:sz="4" w:space="0" w:color="auto"/>
              <w:left w:val="single" w:sz="4" w:space="0" w:color="000000"/>
              <w:right w:val="single" w:sz="4" w:space="0" w:color="000000"/>
            </w:tcBorders>
          </w:tcPr>
          <w:p w14:paraId="4DBEC66A" w14:textId="77777777" w:rsidR="00183F9F" w:rsidRPr="00C70209" w:rsidRDefault="00183F9F" w:rsidP="00082182">
            <w:pPr>
              <w:pStyle w:val="Tabletext-evidencematrix"/>
            </w:pPr>
            <w:r w:rsidRPr="00C70209">
              <w:t>69.86 ± 23.91 (n=37)</w:t>
            </w:r>
          </w:p>
        </w:tc>
        <w:tc>
          <w:tcPr>
            <w:tcW w:w="1614" w:type="dxa"/>
            <w:tcBorders>
              <w:top w:val="single" w:sz="4" w:space="0" w:color="auto"/>
              <w:left w:val="single" w:sz="4" w:space="0" w:color="000000"/>
              <w:right w:val="single" w:sz="4" w:space="0" w:color="000000"/>
            </w:tcBorders>
            <w:shd w:val="clear" w:color="auto" w:fill="FFFFFF" w:themeFill="background1"/>
          </w:tcPr>
          <w:p w14:paraId="2ACEB91C"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57A03087" w14:textId="574356EE" w:rsidR="00183F9F" w:rsidRPr="00C70209" w:rsidRDefault="00183F9F" w:rsidP="00082182">
            <w:pPr>
              <w:pStyle w:val="Tabletext-evidencematrix"/>
              <w:rPr>
                <w:i/>
              </w:rPr>
            </w:pPr>
            <w:r w:rsidRPr="00C70209">
              <w:rPr>
                <w:i/>
              </w:rPr>
              <w:t>Favours high</w:t>
            </w:r>
            <w:r w:rsidR="00674A97" w:rsidRPr="00C70209">
              <w:rPr>
                <w:i/>
              </w:rPr>
              <w:t>-</w:t>
            </w:r>
            <w:r w:rsidRPr="00C70209">
              <w:rPr>
                <w:i/>
              </w:rPr>
              <w:t>dose EACA</w:t>
            </w:r>
            <w:r w:rsidRPr="00C70209">
              <w:t xml:space="preserve"> </w:t>
            </w:r>
            <w:r w:rsidR="001A475D" w:rsidRPr="001A475D">
              <w:rPr>
                <w:i/>
              </w:rPr>
              <w:t>P &lt; </w:t>
            </w:r>
            <w:r w:rsidRPr="00C70209">
              <w:t>0.05</w:t>
            </w:r>
          </w:p>
        </w:tc>
      </w:tr>
      <w:tr w:rsidR="00183F9F" w:rsidRPr="00C70209" w14:paraId="34D3F065" w14:textId="77777777" w:rsidTr="00082182">
        <w:tc>
          <w:tcPr>
            <w:tcW w:w="1088" w:type="dxa"/>
            <w:vMerge/>
            <w:tcBorders>
              <w:left w:val="single" w:sz="4" w:space="0" w:color="000000"/>
              <w:right w:val="single" w:sz="4" w:space="0" w:color="000000"/>
            </w:tcBorders>
            <w:vAlign w:val="center"/>
          </w:tcPr>
          <w:p w14:paraId="3E60CF49"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22FCEC0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5BF881F7"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679ED95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5405AF8F"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792CD491" w14:textId="7033B1AA"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right w:val="single" w:sz="4" w:space="0" w:color="000000"/>
            </w:tcBorders>
          </w:tcPr>
          <w:p w14:paraId="47E3B3CA" w14:textId="77777777" w:rsidR="00183F9F" w:rsidRPr="00C70209" w:rsidRDefault="00183F9F" w:rsidP="00082182">
            <w:pPr>
              <w:pStyle w:val="Tabletext-evidencematrix"/>
            </w:pPr>
            <w:r w:rsidRPr="00C70209">
              <w:t>24.47 ± 19.62 (n=40)</w:t>
            </w:r>
          </w:p>
        </w:tc>
        <w:tc>
          <w:tcPr>
            <w:tcW w:w="1638" w:type="dxa"/>
            <w:gridSpan w:val="3"/>
            <w:tcBorders>
              <w:left w:val="single" w:sz="4" w:space="0" w:color="000000"/>
              <w:right w:val="single" w:sz="4" w:space="0" w:color="000000"/>
            </w:tcBorders>
          </w:tcPr>
          <w:p w14:paraId="057522A1" w14:textId="77777777" w:rsidR="00183F9F" w:rsidRPr="00C70209" w:rsidRDefault="00183F9F" w:rsidP="00082182">
            <w:pPr>
              <w:pStyle w:val="Tabletext-evidencematrix"/>
            </w:pPr>
            <w:r w:rsidRPr="00C70209">
              <w:t>69.86 ± 23.91 (n=37)</w:t>
            </w:r>
          </w:p>
        </w:tc>
        <w:tc>
          <w:tcPr>
            <w:tcW w:w="1614" w:type="dxa"/>
            <w:tcBorders>
              <w:left w:val="single" w:sz="4" w:space="0" w:color="000000"/>
              <w:right w:val="single" w:sz="4" w:space="0" w:color="000000"/>
            </w:tcBorders>
            <w:shd w:val="clear" w:color="auto" w:fill="FFFFFF" w:themeFill="background1"/>
          </w:tcPr>
          <w:p w14:paraId="79BE3095"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105AC9E1" w14:textId="768DB122" w:rsidR="00183F9F" w:rsidRPr="00C70209" w:rsidRDefault="00183F9F" w:rsidP="00082182">
            <w:pPr>
              <w:pStyle w:val="Tabletext-evidencematrix"/>
            </w:pPr>
            <w:r w:rsidRPr="00C70209">
              <w:rPr>
                <w:i/>
              </w:rPr>
              <w:t>Favours low</w:t>
            </w:r>
            <w:r w:rsidR="004B557C" w:rsidRPr="00C70209">
              <w:rPr>
                <w:i/>
              </w:rPr>
              <w:t>-</w:t>
            </w:r>
            <w:r w:rsidRPr="00C70209">
              <w:rPr>
                <w:i/>
              </w:rPr>
              <w:t>dose EACA</w:t>
            </w:r>
          </w:p>
          <w:p w14:paraId="05FF790F" w14:textId="13175C5F" w:rsidR="00183F9F" w:rsidRPr="00C70209" w:rsidRDefault="001A475D" w:rsidP="00082182">
            <w:pPr>
              <w:pStyle w:val="Tabletext-evidencematrix"/>
              <w:rPr>
                <w:i/>
              </w:rPr>
            </w:pPr>
            <w:r w:rsidRPr="001A475D">
              <w:rPr>
                <w:i/>
              </w:rPr>
              <w:t>P &lt; </w:t>
            </w:r>
            <w:r w:rsidR="00183F9F" w:rsidRPr="00C70209">
              <w:t>0.01</w:t>
            </w:r>
          </w:p>
        </w:tc>
      </w:tr>
      <w:tr w:rsidR="00183F9F" w:rsidRPr="00C70209" w14:paraId="086607A2" w14:textId="77777777" w:rsidTr="00082182">
        <w:tc>
          <w:tcPr>
            <w:tcW w:w="1088" w:type="dxa"/>
            <w:vMerge/>
            <w:tcBorders>
              <w:left w:val="single" w:sz="4" w:space="0" w:color="000000"/>
              <w:right w:val="single" w:sz="4" w:space="0" w:color="000000"/>
            </w:tcBorders>
            <w:vAlign w:val="center"/>
          </w:tcPr>
          <w:p w14:paraId="41BA1228"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1A575C9A"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24885225"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1CC412E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29153FD8" w14:textId="77777777" w:rsidR="00183F9F" w:rsidRPr="00C70209" w:rsidRDefault="00183F9F" w:rsidP="00082182">
            <w:pPr>
              <w:pStyle w:val="Tabletext-evidencematrix"/>
            </w:pPr>
          </w:p>
        </w:tc>
        <w:tc>
          <w:tcPr>
            <w:tcW w:w="6416" w:type="dxa"/>
            <w:gridSpan w:val="6"/>
            <w:tcBorders>
              <w:top w:val="single" w:sz="4" w:space="0" w:color="auto"/>
              <w:left w:val="single" w:sz="4" w:space="0" w:color="000000"/>
              <w:right w:val="single" w:sz="4" w:space="0" w:color="000000"/>
            </w:tcBorders>
          </w:tcPr>
          <w:p w14:paraId="2F3F0FD8" w14:textId="77777777" w:rsidR="00183F9F" w:rsidRPr="00C70209" w:rsidRDefault="00183F9F" w:rsidP="00082182">
            <w:pPr>
              <w:pStyle w:val="Tabletext-evidencematrix"/>
            </w:pPr>
            <w:r w:rsidRPr="00C70209">
              <w:t>Total FFP transfusion volume (mL/kg)</w:t>
            </w:r>
          </w:p>
        </w:tc>
        <w:tc>
          <w:tcPr>
            <w:tcW w:w="1727" w:type="dxa"/>
            <w:tcBorders>
              <w:left w:val="single" w:sz="4" w:space="0" w:color="000000"/>
              <w:right w:val="single" w:sz="4" w:space="0" w:color="000000"/>
            </w:tcBorders>
            <w:shd w:val="clear" w:color="auto" w:fill="FFFFFF" w:themeFill="background1"/>
          </w:tcPr>
          <w:p w14:paraId="214FAB29" w14:textId="77777777" w:rsidR="00183F9F" w:rsidRPr="00C70209" w:rsidRDefault="00183F9F" w:rsidP="00082182">
            <w:pPr>
              <w:pStyle w:val="Tabletext-evidencematrix"/>
            </w:pPr>
          </w:p>
        </w:tc>
      </w:tr>
      <w:tr w:rsidR="00183F9F" w:rsidRPr="00C70209" w14:paraId="4EA41D7D" w14:textId="77777777" w:rsidTr="00082182">
        <w:tc>
          <w:tcPr>
            <w:tcW w:w="1088" w:type="dxa"/>
            <w:vMerge/>
            <w:tcBorders>
              <w:left w:val="single" w:sz="4" w:space="0" w:color="000000"/>
              <w:right w:val="single" w:sz="4" w:space="0" w:color="000000"/>
            </w:tcBorders>
            <w:vAlign w:val="center"/>
          </w:tcPr>
          <w:p w14:paraId="4D3F8D1F"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1A15ABB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4C6A4475"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23D10B5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25AC72A7"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63B7420A" w14:textId="3084D238" w:rsidR="00183F9F" w:rsidRPr="00C70209" w:rsidRDefault="00183F9F" w:rsidP="00082182">
            <w:pPr>
              <w:pStyle w:val="Tabletext-evidencematrix"/>
              <w:jc w:val="right"/>
            </w:pPr>
            <w:r w:rsidRPr="00C70209">
              <w:t>High</w:t>
            </w:r>
            <w:r w:rsidR="00674A97" w:rsidRPr="00C70209">
              <w:t>-</w:t>
            </w:r>
            <w:r w:rsidRPr="00C70209">
              <w:t>dose EACA</w:t>
            </w:r>
          </w:p>
        </w:tc>
        <w:tc>
          <w:tcPr>
            <w:tcW w:w="1610" w:type="dxa"/>
            <w:tcBorders>
              <w:top w:val="single" w:sz="4" w:space="0" w:color="000000"/>
              <w:left w:val="single" w:sz="4" w:space="0" w:color="000000"/>
              <w:right w:val="single" w:sz="4" w:space="0" w:color="000000"/>
            </w:tcBorders>
          </w:tcPr>
          <w:p w14:paraId="086D5D84" w14:textId="77777777" w:rsidR="00183F9F" w:rsidRPr="00C70209" w:rsidRDefault="00183F9F" w:rsidP="00082182">
            <w:pPr>
              <w:pStyle w:val="Tabletext-evidencematrix"/>
            </w:pPr>
            <w:r w:rsidRPr="00C70209">
              <w:t>27.60 ± 16.36 (n=38)</w:t>
            </w:r>
          </w:p>
        </w:tc>
        <w:tc>
          <w:tcPr>
            <w:tcW w:w="1638" w:type="dxa"/>
            <w:gridSpan w:val="3"/>
            <w:tcBorders>
              <w:left w:val="single" w:sz="4" w:space="0" w:color="000000"/>
              <w:right w:val="single" w:sz="4" w:space="0" w:color="000000"/>
            </w:tcBorders>
          </w:tcPr>
          <w:p w14:paraId="66A9494C" w14:textId="77777777" w:rsidR="00183F9F" w:rsidRPr="00C70209" w:rsidRDefault="00183F9F" w:rsidP="00082182">
            <w:pPr>
              <w:pStyle w:val="Tabletext-evidencematrix"/>
            </w:pPr>
            <w:r w:rsidRPr="00C70209">
              <w:t>42.98 ± 13.91 (n=37)</w:t>
            </w:r>
          </w:p>
        </w:tc>
        <w:tc>
          <w:tcPr>
            <w:tcW w:w="1614" w:type="dxa"/>
            <w:tcBorders>
              <w:left w:val="single" w:sz="4" w:space="0" w:color="000000"/>
              <w:right w:val="single" w:sz="4" w:space="0" w:color="000000"/>
            </w:tcBorders>
            <w:shd w:val="clear" w:color="auto" w:fill="FFFFFF" w:themeFill="background1"/>
          </w:tcPr>
          <w:p w14:paraId="076DD93B"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1C336023" w14:textId="34D15E96" w:rsidR="00183F9F" w:rsidRPr="00C70209" w:rsidRDefault="00183F9F" w:rsidP="00082182">
            <w:pPr>
              <w:pStyle w:val="Tabletext-evidencematrix"/>
            </w:pPr>
            <w:r w:rsidRPr="00C70209">
              <w:rPr>
                <w:i/>
              </w:rPr>
              <w:t>Favours high</w:t>
            </w:r>
            <w:r w:rsidR="00674A97" w:rsidRPr="00C70209">
              <w:rPr>
                <w:i/>
              </w:rPr>
              <w:t>-</w:t>
            </w:r>
            <w:r w:rsidRPr="00C70209">
              <w:rPr>
                <w:i/>
              </w:rPr>
              <w:t>dose EACA</w:t>
            </w:r>
          </w:p>
          <w:p w14:paraId="79FBDEED" w14:textId="5705E48F" w:rsidR="00183F9F" w:rsidRPr="00C70209" w:rsidRDefault="001A475D" w:rsidP="00082182">
            <w:pPr>
              <w:pStyle w:val="Tabletext-evidencematrix"/>
              <w:rPr>
                <w:i/>
              </w:rPr>
            </w:pPr>
            <w:r w:rsidRPr="001A475D">
              <w:rPr>
                <w:i/>
              </w:rPr>
              <w:t>P &lt; </w:t>
            </w:r>
            <w:r w:rsidR="00183F9F" w:rsidRPr="00C70209">
              <w:t>0.01</w:t>
            </w:r>
          </w:p>
        </w:tc>
      </w:tr>
      <w:tr w:rsidR="00183F9F" w:rsidRPr="00C70209" w14:paraId="31EA7A42" w14:textId="77777777" w:rsidTr="00082182">
        <w:tc>
          <w:tcPr>
            <w:tcW w:w="1088" w:type="dxa"/>
            <w:vMerge/>
            <w:tcBorders>
              <w:left w:val="single" w:sz="4" w:space="0" w:color="000000"/>
              <w:right w:val="single" w:sz="4" w:space="0" w:color="000000"/>
            </w:tcBorders>
            <w:vAlign w:val="center"/>
          </w:tcPr>
          <w:p w14:paraId="090C13C3"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2F5EE107"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65EBA46E"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1C0FF677"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2B6EF94A"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5B5E5F5A" w14:textId="28B51FD9"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right w:val="single" w:sz="4" w:space="0" w:color="000000"/>
            </w:tcBorders>
          </w:tcPr>
          <w:p w14:paraId="4E7CE6DF" w14:textId="77777777" w:rsidR="00183F9F" w:rsidRPr="00C70209" w:rsidRDefault="00183F9F" w:rsidP="00082182">
            <w:pPr>
              <w:pStyle w:val="Tabletext-evidencematrix"/>
            </w:pPr>
            <w:r w:rsidRPr="00C70209">
              <w:t>12.80 ± 9.82 (n=40)</w:t>
            </w:r>
          </w:p>
        </w:tc>
        <w:tc>
          <w:tcPr>
            <w:tcW w:w="1638" w:type="dxa"/>
            <w:gridSpan w:val="3"/>
            <w:tcBorders>
              <w:left w:val="single" w:sz="4" w:space="0" w:color="000000"/>
              <w:right w:val="single" w:sz="4" w:space="0" w:color="000000"/>
            </w:tcBorders>
          </w:tcPr>
          <w:p w14:paraId="28B1D76C" w14:textId="77777777" w:rsidR="00183F9F" w:rsidRPr="00C70209" w:rsidRDefault="00183F9F" w:rsidP="00082182">
            <w:pPr>
              <w:pStyle w:val="Tabletext-evidencematrix"/>
            </w:pPr>
            <w:r w:rsidRPr="00C70209">
              <w:t>42.98 ± 13.91 (n=37)</w:t>
            </w:r>
          </w:p>
        </w:tc>
        <w:tc>
          <w:tcPr>
            <w:tcW w:w="1614" w:type="dxa"/>
            <w:tcBorders>
              <w:left w:val="single" w:sz="4" w:space="0" w:color="000000"/>
              <w:right w:val="single" w:sz="4" w:space="0" w:color="000000"/>
            </w:tcBorders>
            <w:shd w:val="clear" w:color="auto" w:fill="FFFFFF" w:themeFill="background1"/>
          </w:tcPr>
          <w:p w14:paraId="49A21EFA"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6B8B475E" w14:textId="5F267649" w:rsidR="00183F9F" w:rsidRPr="00C70209" w:rsidRDefault="00183F9F" w:rsidP="00082182">
            <w:pPr>
              <w:pStyle w:val="Tabletext-evidencematrix"/>
            </w:pPr>
            <w:r w:rsidRPr="00C70209">
              <w:rPr>
                <w:i/>
              </w:rPr>
              <w:t>Favours low</w:t>
            </w:r>
            <w:r w:rsidR="004B557C" w:rsidRPr="00C70209">
              <w:rPr>
                <w:i/>
              </w:rPr>
              <w:t>-</w:t>
            </w:r>
            <w:r w:rsidRPr="00C70209">
              <w:rPr>
                <w:i/>
              </w:rPr>
              <w:t>dose EACA</w:t>
            </w:r>
          </w:p>
          <w:p w14:paraId="593DC63A" w14:textId="5872E228" w:rsidR="00183F9F" w:rsidRPr="00C70209" w:rsidRDefault="001A475D" w:rsidP="00082182">
            <w:pPr>
              <w:pStyle w:val="Tabletext-evidencematrix"/>
              <w:rPr>
                <w:i/>
              </w:rPr>
            </w:pPr>
            <w:r w:rsidRPr="001A475D">
              <w:rPr>
                <w:i/>
              </w:rPr>
              <w:t>P &lt; </w:t>
            </w:r>
            <w:r w:rsidR="00183F9F" w:rsidRPr="00C70209">
              <w:t>0.01</w:t>
            </w:r>
          </w:p>
        </w:tc>
      </w:tr>
      <w:tr w:rsidR="00183F9F" w:rsidRPr="00C70209" w14:paraId="1F0E8F53" w14:textId="77777777" w:rsidTr="00082182">
        <w:tc>
          <w:tcPr>
            <w:tcW w:w="1088" w:type="dxa"/>
            <w:vMerge/>
            <w:tcBorders>
              <w:left w:val="single" w:sz="4" w:space="0" w:color="000000"/>
              <w:right w:val="single" w:sz="4" w:space="0" w:color="000000"/>
            </w:tcBorders>
            <w:vAlign w:val="center"/>
          </w:tcPr>
          <w:p w14:paraId="0B6111FE"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25FBF2D9"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4DA043C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1855E891"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32C7B507" w14:textId="77777777" w:rsidR="00183F9F" w:rsidRPr="00C70209" w:rsidRDefault="00183F9F" w:rsidP="00082182">
            <w:pPr>
              <w:pStyle w:val="Tabletext-evidencematrix"/>
            </w:pPr>
          </w:p>
        </w:tc>
        <w:tc>
          <w:tcPr>
            <w:tcW w:w="6416" w:type="dxa"/>
            <w:gridSpan w:val="6"/>
            <w:tcBorders>
              <w:top w:val="single" w:sz="4" w:space="0" w:color="auto"/>
              <w:left w:val="single" w:sz="4" w:space="0" w:color="000000"/>
              <w:right w:val="single" w:sz="4" w:space="0" w:color="000000"/>
            </w:tcBorders>
          </w:tcPr>
          <w:p w14:paraId="3278A9C8" w14:textId="77777777" w:rsidR="00183F9F" w:rsidRPr="00C70209" w:rsidRDefault="00183F9F" w:rsidP="00082182">
            <w:pPr>
              <w:pStyle w:val="Tabletext-evidencematrix"/>
            </w:pPr>
            <w:r w:rsidRPr="00C70209">
              <w:t>Total platelet concentrate transfusion volume (mL/kg)</w:t>
            </w:r>
          </w:p>
        </w:tc>
        <w:tc>
          <w:tcPr>
            <w:tcW w:w="1727" w:type="dxa"/>
            <w:tcBorders>
              <w:left w:val="single" w:sz="4" w:space="0" w:color="000000"/>
              <w:right w:val="single" w:sz="4" w:space="0" w:color="000000"/>
            </w:tcBorders>
            <w:shd w:val="clear" w:color="auto" w:fill="FFFFFF" w:themeFill="background1"/>
          </w:tcPr>
          <w:p w14:paraId="5A162822" w14:textId="77777777" w:rsidR="00183F9F" w:rsidRPr="00C70209" w:rsidRDefault="00183F9F" w:rsidP="00082182">
            <w:pPr>
              <w:pStyle w:val="Tabletext-evidencematrix"/>
            </w:pPr>
          </w:p>
        </w:tc>
      </w:tr>
      <w:tr w:rsidR="00183F9F" w:rsidRPr="00C70209" w14:paraId="38172B71" w14:textId="77777777" w:rsidTr="00082182">
        <w:trPr>
          <w:trHeight w:val="393"/>
        </w:trPr>
        <w:tc>
          <w:tcPr>
            <w:tcW w:w="1088" w:type="dxa"/>
            <w:vMerge/>
            <w:tcBorders>
              <w:left w:val="single" w:sz="4" w:space="0" w:color="000000"/>
              <w:right w:val="single" w:sz="4" w:space="0" w:color="000000"/>
            </w:tcBorders>
            <w:vAlign w:val="center"/>
          </w:tcPr>
          <w:p w14:paraId="0C9D170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01884F8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655F3FBC"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121D05C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7E72CF72"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158D3ECE" w14:textId="66E76910" w:rsidR="00183F9F" w:rsidRPr="00C70209" w:rsidRDefault="00183F9F" w:rsidP="00082182">
            <w:pPr>
              <w:pStyle w:val="Tabletext-evidencematrix"/>
              <w:jc w:val="right"/>
            </w:pPr>
            <w:r w:rsidRPr="00C70209">
              <w:t>High</w:t>
            </w:r>
            <w:r w:rsidR="00674A97" w:rsidRPr="00C70209">
              <w:t>-</w:t>
            </w:r>
            <w:r w:rsidRPr="00C70209">
              <w:t>dose EACA</w:t>
            </w:r>
          </w:p>
        </w:tc>
        <w:tc>
          <w:tcPr>
            <w:tcW w:w="1610" w:type="dxa"/>
            <w:tcBorders>
              <w:top w:val="single" w:sz="4" w:space="0" w:color="000000"/>
              <w:left w:val="single" w:sz="4" w:space="0" w:color="000000"/>
              <w:right w:val="single" w:sz="4" w:space="0" w:color="000000"/>
            </w:tcBorders>
          </w:tcPr>
          <w:p w14:paraId="66AF1803" w14:textId="77777777" w:rsidR="00183F9F" w:rsidRPr="00C70209" w:rsidRDefault="00183F9F" w:rsidP="00082182">
            <w:pPr>
              <w:pStyle w:val="Tabletext-evidencematrix"/>
            </w:pPr>
            <w:r w:rsidRPr="00C70209">
              <w:t>NR (n=38)</w:t>
            </w:r>
          </w:p>
        </w:tc>
        <w:tc>
          <w:tcPr>
            <w:tcW w:w="1638" w:type="dxa"/>
            <w:gridSpan w:val="3"/>
            <w:tcBorders>
              <w:left w:val="single" w:sz="4" w:space="0" w:color="000000"/>
              <w:right w:val="single" w:sz="4" w:space="0" w:color="000000"/>
            </w:tcBorders>
          </w:tcPr>
          <w:p w14:paraId="66390740" w14:textId="77777777" w:rsidR="00183F9F" w:rsidRPr="00C70209" w:rsidRDefault="00183F9F" w:rsidP="00082182">
            <w:pPr>
              <w:pStyle w:val="Tabletext-evidencematrix"/>
            </w:pPr>
            <w:r w:rsidRPr="00C70209">
              <w:t>NR (n=37)</w:t>
            </w:r>
          </w:p>
        </w:tc>
        <w:tc>
          <w:tcPr>
            <w:tcW w:w="1614" w:type="dxa"/>
            <w:tcBorders>
              <w:left w:val="single" w:sz="4" w:space="0" w:color="000000"/>
              <w:right w:val="single" w:sz="4" w:space="0" w:color="000000"/>
            </w:tcBorders>
            <w:shd w:val="clear" w:color="auto" w:fill="FFFFFF" w:themeFill="background1"/>
          </w:tcPr>
          <w:p w14:paraId="34D80C20"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FFFFFF" w:themeFill="background1"/>
          </w:tcPr>
          <w:p w14:paraId="5F55F45A" w14:textId="77777777" w:rsidR="00183F9F" w:rsidRPr="00C70209" w:rsidRDefault="00183F9F" w:rsidP="00082182">
            <w:pPr>
              <w:pStyle w:val="Tabletext-evidencematrix"/>
            </w:pPr>
            <w:r w:rsidRPr="00C70209">
              <w:rPr>
                <w:i/>
              </w:rPr>
              <w:t>No significant difference</w:t>
            </w:r>
          </w:p>
          <w:p w14:paraId="7F8BFA88" w14:textId="2EECE457" w:rsidR="00183F9F" w:rsidRPr="00C70209" w:rsidRDefault="001A475D" w:rsidP="00082182">
            <w:pPr>
              <w:pStyle w:val="Tabletext-evidencematrix"/>
              <w:rPr>
                <w:i/>
              </w:rPr>
            </w:pPr>
            <w:r w:rsidRPr="001A475D">
              <w:rPr>
                <w:i/>
              </w:rPr>
              <w:t>P &gt; </w:t>
            </w:r>
            <w:r w:rsidR="00183F9F" w:rsidRPr="00C70209">
              <w:t>0.05</w:t>
            </w:r>
          </w:p>
        </w:tc>
      </w:tr>
      <w:tr w:rsidR="00183F9F" w:rsidRPr="00C70209" w14:paraId="46F57764" w14:textId="77777777" w:rsidTr="00082182">
        <w:tc>
          <w:tcPr>
            <w:tcW w:w="1088" w:type="dxa"/>
            <w:vMerge/>
            <w:tcBorders>
              <w:left w:val="single" w:sz="4" w:space="0" w:color="000000"/>
              <w:right w:val="single" w:sz="4" w:space="0" w:color="000000"/>
            </w:tcBorders>
            <w:vAlign w:val="center"/>
          </w:tcPr>
          <w:p w14:paraId="6BEA6796"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vAlign w:val="center"/>
          </w:tcPr>
          <w:p w14:paraId="1A94E80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vAlign w:val="center"/>
          </w:tcPr>
          <w:p w14:paraId="5D95CB7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vAlign w:val="center"/>
          </w:tcPr>
          <w:p w14:paraId="56ABE1FC"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vAlign w:val="center"/>
          </w:tcPr>
          <w:p w14:paraId="1B095225"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4FA127DD" w14:textId="0CC166C8"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right w:val="single" w:sz="4" w:space="0" w:color="000000"/>
            </w:tcBorders>
          </w:tcPr>
          <w:p w14:paraId="74831BA1" w14:textId="77777777" w:rsidR="00183F9F" w:rsidRPr="00C70209" w:rsidRDefault="00183F9F" w:rsidP="00082182">
            <w:pPr>
              <w:pStyle w:val="Tabletext-evidencematrix"/>
            </w:pPr>
            <w:r w:rsidRPr="00C70209">
              <w:t>NR (n=40)</w:t>
            </w:r>
          </w:p>
        </w:tc>
        <w:tc>
          <w:tcPr>
            <w:tcW w:w="1638" w:type="dxa"/>
            <w:gridSpan w:val="3"/>
            <w:tcBorders>
              <w:left w:val="single" w:sz="4" w:space="0" w:color="000000"/>
              <w:right w:val="single" w:sz="4" w:space="0" w:color="000000"/>
            </w:tcBorders>
          </w:tcPr>
          <w:p w14:paraId="64C7E13A" w14:textId="77777777" w:rsidR="00183F9F" w:rsidRPr="00C70209" w:rsidRDefault="00183F9F" w:rsidP="00082182">
            <w:pPr>
              <w:pStyle w:val="Tabletext-evidencematrix"/>
            </w:pPr>
            <w:r w:rsidRPr="00C70209">
              <w:t>NR (n=37)</w:t>
            </w:r>
          </w:p>
        </w:tc>
        <w:tc>
          <w:tcPr>
            <w:tcW w:w="1614" w:type="dxa"/>
            <w:tcBorders>
              <w:left w:val="single" w:sz="4" w:space="0" w:color="000000"/>
              <w:right w:val="single" w:sz="4" w:space="0" w:color="000000"/>
            </w:tcBorders>
            <w:shd w:val="clear" w:color="auto" w:fill="FFFFFF" w:themeFill="background1"/>
          </w:tcPr>
          <w:p w14:paraId="63186415"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FFFFFF" w:themeFill="background1"/>
          </w:tcPr>
          <w:p w14:paraId="39C456B1" w14:textId="77777777" w:rsidR="00183F9F" w:rsidRPr="00C70209" w:rsidRDefault="00183F9F" w:rsidP="00082182">
            <w:pPr>
              <w:pStyle w:val="Tabletext-evidencematrix"/>
            </w:pPr>
            <w:r w:rsidRPr="00C70209">
              <w:rPr>
                <w:i/>
              </w:rPr>
              <w:t>No significant difference</w:t>
            </w:r>
          </w:p>
          <w:p w14:paraId="3C3E8EB5" w14:textId="241FDB5D" w:rsidR="00183F9F" w:rsidRPr="00C70209" w:rsidRDefault="001A475D" w:rsidP="00082182">
            <w:pPr>
              <w:pStyle w:val="Tabletext-evidencematrix"/>
              <w:rPr>
                <w:i/>
              </w:rPr>
            </w:pPr>
            <w:r w:rsidRPr="001A475D">
              <w:rPr>
                <w:i/>
              </w:rPr>
              <w:t>P &gt; </w:t>
            </w:r>
            <w:r w:rsidR="00183F9F" w:rsidRPr="00C70209">
              <w:t>0.05</w:t>
            </w:r>
          </w:p>
        </w:tc>
      </w:tr>
      <w:tr w:rsidR="00183F9F" w:rsidRPr="00C70209" w14:paraId="4088164B" w14:textId="77777777" w:rsidTr="00082182">
        <w:tc>
          <w:tcPr>
            <w:tcW w:w="1088" w:type="dxa"/>
            <w:vMerge w:val="restart"/>
            <w:tcBorders>
              <w:left w:val="single" w:sz="4" w:space="0" w:color="000000"/>
              <w:right w:val="single" w:sz="4" w:space="0" w:color="000000"/>
            </w:tcBorders>
          </w:tcPr>
          <w:p w14:paraId="51F215A9" w14:textId="5C8286C9" w:rsidR="00183F9F" w:rsidRPr="00C70209" w:rsidRDefault="00183F9F" w:rsidP="00082182">
            <w:pPr>
              <w:pStyle w:val="Tabletext-evidencematrix"/>
            </w:pPr>
            <w:r w:rsidRPr="00C70209">
              <w:t>Singh 2001</w:t>
            </w:r>
            <w:r w:rsidRPr="00C70209">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instrText xml:space="preserve"> ADDIN EN.CITE </w:instrText>
            </w:r>
            <w:r w:rsidR="000E261C">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7</w:t>
            </w:r>
            <w:r w:rsidRPr="00C70209">
              <w:fldChar w:fldCharType="end"/>
            </w:r>
          </w:p>
          <w:p w14:paraId="4F35E888" w14:textId="77777777" w:rsidR="00183F9F" w:rsidRPr="00C70209" w:rsidRDefault="00183F9F" w:rsidP="00082182">
            <w:pPr>
              <w:pStyle w:val="Tabletext-evidencematrix"/>
            </w:pPr>
            <w:r w:rsidRPr="00C70209">
              <w:t>Level II</w:t>
            </w:r>
          </w:p>
          <w:p w14:paraId="62269813" w14:textId="77777777" w:rsidR="00183F9F" w:rsidRPr="00C70209" w:rsidRDefault="00183F9F" w:rsidP="00082182">
            <w:pPr>
              <w:pStyle w:val="Tabletext-evidencematrix"/>
            </w:pPr>
            <w:r w:rsidRPr="00C70209">
              <w:rPr>
                <w:i/>
              </w:rPr>
              <w:t>Fair</w:t>
            </w:r>
          </w:p>
        </w:tc>
        <w:tc>
          <w:tcPr>
            <w:tcW w:w="1428" w:type="dxa"/>
            <w:vMerge w:val="restart"/>
            <w:tcBorders>
              <w:left w:val="single" w:sz="4" w:space="0" w:color="000000"/>
              <w:right w:val="single" w:sz="4" w:space="0" w:color="000000"/>
            </w:tcBorders>
          </w:tcPr>
          <w:p w14:paraId="7DA4F59A" w14:textId="77777777" w:rsidR="00183F9F" w:rsidRPr="00C70209" w:rsidRDefault="00183F9F" w:rsidP="00082182">
            <w:pPr>
              <w:pStyle w:val="Tabletext-evidencematrix"/>
            </w:pPr>
            <w:r w:rsidRPr="00C70209">
              <w:t>N=75</w:t>
            </w:r>
          </w:p>
        </w:tc>
        <w:tc>
          <w:tcPr>
            <w:tcW w:w="1252" w:type="dxa"/>
            <w:vMerge w:val="restart"/>
            <w:tcBorders>
              <w:left w:val="single" w:sz="4" w:space="0" w:color="000000"/>
              <w:right w:val="single" w:sz="4" w:space="0" w:color="000000"/>
            </w:tcBorders>
          </w:tcPr>
          <w:p w14:paraId="3C6F19F2" w14:textId="77777777" w:rsidR="00183F9F" w:rsidRPr="00C70209" w:rsidRDefault="00183F9F" w:rsidP="00082182">
            <w:pPr>
              <w:pStyle w:val="Tabletext-evidencematrix"/>
            </w:pPr>
            <w:r w:rsidRPr="00C70209">
              <w:t>Paediatric cyanotic patients (mean age 3.5 years) with tetralogy of Fallot undergoing total correction with CPB</w:t>
            </w:r>
          </w:p>
        </w:tc>
        <w:tc>
          <w:tcPr>
            <w:tcW w:w="990" w:type="dxa"/>
            <w:vMerge w:val="restart"/>
            <w:tcBorders>
              <w:left w:val="single" w:sz="4" w:space="0" w:color="000000"/>
              <w:right w:val="single" w:sz="4" w:space="0" w:color="000000"/>
            </w:tcBorders>
          </w:tcPr>
          <w:p w14:paraId="0D431C47" w14:textId="77777777" w:rsidR="00183F9F" w:rsidRPr="00C70209" w:rsidRDefault="00183F9F" w:rsidP="00082182">
            <w:pPr>
              <w:pStyle w:val="Tabletext-evidencematrix"/>
            </w:pPr>
            <w:r w:rsidRPr="00C70209">
              <w:t>India</w:t>
            </w:r>
          </w:p>
        </w:tc>
        <w:tc>
          <w:tcPr>
            <w:tcW w:w="1273" w:type="dxa"/>
            <w:vMerge w:val="restart"/>
            <w:tcBorders>
              <w:left w:val="single" w:sz="4" w:space="0" w:color="000000"/>
              <w:right w:val="single" w:sz="4" w:space="0" w:color="000000"/>
            </w:tcBorders>
          </w:tcPr>
          <w:p w14:paraId="62A08E95" w14:textId="77777777" w:rsidR="00183F9F" w:rsidRPr="00C70209" w:rsidRDefault="00183F9F" w:rsidP="00082182">
            <w:pPr>
              <w:pStyle w:val="Tabletext-evidencematrix"/>
            </w:pPr>
            <w:r w:rsidRPr="00C70209">
              <w:t>IV aprotinin (2x doses or 1x dose) versus placebo</w:t>
            </w:r>
          </w:p>
        </w:tc>
        <w:tc>
          <w:tcPr>
            <w:tcW w:w="1554" w:type="dxa"/>
            <w:tcBorders>
              <w:top w:val="single" w:sz="4" w:space="0" w:color="auto"/>
              <w:left w:val="single" w:sz="4" w:space="0" w:color="000000"/>
              <w:right w:val="single" w:sz="4" w:space="0" w:color="000000"/>
            </w:tcBorders>
          </w:tcPr>
          <w:p w14:paraId="448ACC36" w14:textId="77777777" w:rsidR="00183F9F" w:rsidRPr="00C70209" w:rsidRDefault="00183F9F" w:rsidP="00082182">
            <w:pPr>
              <w:pStyle w:val="Tabletext-evidencematrix"/>
            </w:pPr>
            <w:r w:rsidRPr="00C70209">
              <w:t>Blood transfusion (units)</w:t>
            </w:r>
          </w:p>
        </w:tc>
        <w:tc>
          <w:tcPr>
            <w:tcW w:w="1610" w:type="dxa"/>
            <w:tcBorders>
              <w:top w:val="single" w:sz="4" w:space="0" w:color="000000"/>
              <w:left w:val="single" w:sz="4" w:space="0" w:color="000000"/>
              <w:right w:val="single" w:sz="4" w:space="0" w:color="000000"/>
            </w:tcBorders>
          </w:tcPr>
          <w:p w14:paraId="1BC9048B" w14:textId="77777777" w:rsidR="00183F9F" w:rsidRPr="00C70209" w:rsidRDefault="00183F9F" w:rsidP="00082182">
            <w:pPr>
              <w:pStyle w:val="Tabletext-evidencematrix"/>
            </w:pPr>
            <w:r w:rsidRPr="00C70209">
              <w:t>2x: 1.1 ± 1.1 (n=25)</w:t>
            </w:r>
          </w:p>
          <w:p w14:paraId="09C00292" w14:textId="77777777" w:rsidR="00183F9F" w:rsidRPr="00C70209" w:rsidRDefault="00183F9F" w:rsidP="00082182">
            <w:pPr>
              <w:pStyle w:val="Tabletext-evidencematrix"/>
            </w:pPr>
            <w:r w:rsidRPr="00C70209">
              <w:t>1x: 0.91 ± 0.75 (n=25)</w:t>
            </w:r>
          </w:p>
        </w:tc>
        <w:tc>
          <w:tcPr>
            <w:tcW w:w="1638" w:type="dxa"/>
            <w:gridSpan w:val="3"/>
            <w:tcBorders>
              <w:left w:val="single" w:sz="4" w:space="0" w:color="000000"/>
              <w:right w:val="single" w:sz="4" w:space="0" w:color="000000"/>
            </w:tcBorders>
          </w:tcPr>
          <w:p w14:paraId="262F45C0" w14:textId="77777777" w:rsidR="00183F9F" w:rsidRPr="00C70209" w:rsidRDefault="00183F9F" w:rsidP="00082182">
            <w:pPr>
              <w:pStyle w:val="Tabletext-evidencematrix"/>
            </w:pPr>
            <w:r w:rsidRPr="00C70209">
              <w:t>2.2 ± 1.0 (n=25)</w:t>
            </w:r>
          </w:p>
        </w:tc>
        <w:tc>
          <w:tcPr>
            <w:tcW w:w="1614" w:type="dxa"/>
            <w:tcBorders>
              <w:left w:val="single" w:sz="4" w:space="0" w:color="000000"/>
              <w:right w:val="single" w:sz="4" w:space="0" w:color="000000"/>
            </w:tcBorders>
            <w:shd w:val="clear" w:color="auto" w:fill="FFFFFF" w:themeFill="background1"/>
          </w:tcPr>
          <w:p w14:paraId="7E939EC1"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003E4150" w14:textId="77777777" w:rsidR="00183F9F" w:rsidRPr="00C70209" w:rsidRDefault="00183F9F" w:rsidP="00082182">
            <w:pPr>
              <w:pStyle w:val="Tabletext-evidencematrix"/>
              <w:rPr>
                <w:i/>
              </w:rPr>
            </w:pPr>
            <w:r w:rsidRPr="00C70209">
              <w:rPr>
                <w:i/>
              </w:rPr>
              <w:t>Favours aprotinin</w:t>
            </w:r>
          </w:p>
          <w:p w14:paraId="6F5C3C74" w14:textId="2069BD28" w:rsidR="00183F9F" w:rsidRPr="00C70209" w:rsidRDefault="001A475D" w:rsidP="00082182">
            <w:pPr>
              <w:pStyle w:val="Tabletext-evidencematrix"/>
            </w:pPr>
            <w:r w:rsidRPr="001A475D">
              <w:rPr>
                <w:i/>
              </w:rPr>
              <w:t>P &lt; </w:t>
            </w:r>
            <w:r w:rsidR="00183F9F" w:rsidRPr="00C70209">
              <w:t>0.05</w:t>
            </w:r>
          </w:p>
        </w:tc>
      </w:tr>
      <w:tr w:rsidR="00183F9F" w:rsidRPr="00C70209" w14:paraId="59DF2A7E" w14:textId="77777777" w:rsidTr="00082182">
        <w:tc>
          <w:tcPr>
            <w:tcW w:w="1088" w:type="dxa"/>
            <w:vMerge/>
            <w:tcBorders>
              <w:left w:val="single" w:sz="4" w:space="0" w:color="000000"/>
              <w:right w:val="single" w:sz="4" w:space="0" w:color="000000"/>
            </w:tcBorders>
          </w:tcPr>
          <w:p w14:paraId="3FCC0F8A"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27D083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1B1BD3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AB5A606"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5AF1E5B"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4A2C4B5F" w14:textId="77777777" w:rsidR="00183F9F" w:rsidRPr="00C70209" w:rsidRDefault="00183F9F" w:rsidP="00082182">
            <w:pPr>
              <w:pStyle w:val="Tabletext-evidencematrix"/>
            </w:pPr>
            <w:r w:rsidRPr="00C70209">
              <w:t>FFP transfusion (units)</w:t>
            </w:r>
          </w:p>
        </w:tc>
        <w:tc>
          <w:tcPr>
            <w:tcW w:w="1610" w:type="dxa"/>
            <w:tcBorders>
              <w:top w:val="single" w:sz="4" w:space="0" w:color="000000"/>
              <w:left w:val="single" w:sz="4" w:space="0" w:color="000000"/>
              <w:right w:val="single" w:sz="4" w:space="0" w:color="000000"/>
            </w:tcBorders>
          </w:tcPr>
          <w:p w14:paraId="20544BD6" w14:textId="77777777" w:rsidR="00183F9F" w:rsidRPr="00C70209" w:rsidRDefault="00183F9F" w:rsidP="00082182">
            <w:pPr>
              <w:pStyle w:val="Tabletext-evidencematrix"/>
            </w:pPr>
            <w:r w:rsidRPr="00C70209">
              <w:t>2x: 2.0 ± 2.5 (n=25)</w:t>
            </w:r>
          </w:p>
          <w:p w14:paraId="5CEE1FCA" w14:textId="77777777" w:rsidR="00183F9F" w:rsidRPr="00C70209" w:rsidRDefault="00183F9F" w:rsidP="00082182">
            <w:pPr>
              <w:pStyle w:val="Tabletext-evidencematrix"/>
            </w:pPr>
            <w:r w:rsidRPr="00C70209">
              <w:t>1x: 1.8 ± 1.3 (n=25)</w:t>
            </w:r>
          </w:p>
        </w:tc>
        <w:tc>
          <w:tcPr>
            <w:tcW w:w="1638" w:type="dxa"/>
            <w:gridSpan w:val="3"/>
            <w:tcBorders>
              <w:left w:val="single" w:sz="4" w:space="0" w:color="000000"/>
              <w:right w:val="single" w:sz="4" w:space="0" w:color="000000"/>
            </w:tcBorders>
          </w:tcPr>
          <w:p w14:paraId="36467A6D" w14:textId="77777777" w:rsidR="00183F9F" w:rsidRPr="00C70209" w:rsidRDefault="00183F9F" w:rsidP="00082182">
            <w:pPr>
              <w:pStyle w:val="Tabletext-evidencematrix"/>
            </w:pPr>
            <w:r w:rsidRPr="00C70209">
              <w:t>4.8 ± 1.0 (n=25)</w:t>
            </w:r>
          </w:p>
        </w:tc>
        <w:tc>
          <w:tcPr>
            <w:tcW w:w="1614" w:type="dxa"/>
            <w:tcBorders>
              <w:left w:val="single" w:sz="4" w:space="0" w:color="000000"/>
              <w:right w:val="single" w:sz="4" w:space="0" w:color="000000"/>
            </w:tcBorders>
            <w:shd w:val="clear" w:color="auto" w:fill="FFFFFF" w:themeFill="background1"/>
          </w:tcPr>
          <w:p w14:paraId="48D36C9B"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71FA5B4F" w14:textId="77777777" w:rsidR="00183F9F" w:rsidRPr="00C70209" w:rsidRDefault="00183F9F" w:rsidP="00082182">
            <w:pPr>
              <w:pStyle w:val="Tabletext-evidencematrix"/>
              <w:rPr>
                <w:i/>
              </w:rPr>
            </w:pPr>
            <w:r w:rsidRPr="00C70209">
              <w:rPr>
                <w:i/>
              </w:rPr>
              <w:t>Favours aprotinin</w:t>
            </w:r>
          </w:p>
          <w:p w14:paraId="2C8DE035" w14:textId="40E8A9D6" w:rsidR="00183F9F" w:rsidRPr="00C70209" w:rsidRDefault="001A475D" w:rsidP="00082182">
            <w:pPr>
              <w:pStyle w:val="Tabletext-evidencematrix"/>
            </w:pPr>
            <w:r w:rsidRPr="001A475D">
              <w:rPr>
                <w:i/>
              </w:rPr>
              <w:t>P &lt; </w:t>
            </w:r>
            <w:r w:rsidR="00183F9F" w:rsidRPr="00C70209">
              <w:t>0.05</w:t>
            </w:r>
          </w:p>
        </w:tc>
      </w:tr>
      <w:tr w:rsidR="00183F9F" w:rsidRPr="00C70209" w14:paraId="598EB463" w14:textId="77777777" w:rsidTr="00082182">
        <w:tc>
          <w:tcPr>
            <w:tcW w:w="1088" w:type="dxa"/>
            <w:vMerge/>
            <w:tcBorders>
              <w:left w:val="single" w:sz="4" w:space="0" w:color="000000"/>
              <w:right w:val="single" w:sz="4" w:space="0" w:color="000000"/>
            </w:tcBorders>
          </w:tcPr>
          <w:p w14:paraId="616E0A6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5592CB97"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7B995172"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43D66A57"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13BA630D"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70769C39" w14:textId="77777777" w:rsidR="00183F9F" w:rsidRPr="00C70209" w:rsidRDefault="00183F9F" w:rsidP="00082182">
            <w:pPr>
              <w:pStyle w:val="Tabletext-evidencematrix"/>
            </w:pPr>
            <w:r w:rsidRPr="00C70209">
              <w:t>Platelet transfusion (units)</w:t>
            </w:r>
          </w:p>
        </w:tc>
        <w:tc>
          <w:tcPr>
            <w:tcW w:w="1610" w:type="dxa"/>
            <w:tcBorders>
              <w:top w:val="single" w:sz="4" w:space="0" w:color="000000"/>
              <w:left w:val="single" w:sz="4" w:space="0" w:color="000000"/>
              <w:bottom w:val="single" w:sz="4" w:space="0" w:color="000000"/>
              <w:right w:val="single" w:sz="4" w:space="0" w:color="000000"/>
            </w:tcBorders>
          </w:tcPr>
          <w:p w14:paraId="115420E2" w14:textId="77777777" w:rsidR="00183F9F" w:rsidRPr="00C70209" w:rsidRDefault="00183F9F" w:rsidP="00082182">
            <w:pPr>
              <w:pStyle w:val="Tabletext-evidencematrix"/>
            </w:pPr>
            <w:r w:rsidRPr="00C70209">
              <w:t>2x: 1.4 ± 3.8 (n=25)</w:t>
            </w:r>
          </w:p>
          <w:p w14:paraId="637E4069" w14:textId="77777777" w:rsidR="00183F9F" w:rsidRPr="00C70209" w:rsidRDefault="00183F9F" w:rsidP="00082182">
            <w:pPr>
              <w:pStyle w:val="Tabletext-evidencematrix"/>
            </w:pPr>
            <w:r w:rsidRPr="00C70209">
              <w:t>1x: 1.6 ± 1.8 (n=25)</w:t>
            </w:r>
          </w:p>
        </w:tc>
        <w:tc>
          <w:tcPr>
            <w:tcW w:w="1638" w:type="dxa"/>
            <w:gridSpan w:val="3"/>
            <w:tcBorders>
              <w:left w:val="single" w:sz="4" w:space="0" w:color="000000"/>
              <w:right w:val="single" w:sz="4" w:space="0" w:color="000000"/>
            </w:tcBorders>
          </w:tcPr>
          <w:p w14:paraId="7D79F2D4" w14:textId="77777777" w:rsidR="00183F9F" w:rsidRPr="00C70209" w:rsidRDefault="00183F9F" w:rsidP="00082182">
            <w:pPr>
              <w:pStyle w:val="Tabletext-evidencematrix"/>
            </w:pPr>
            <w:r w:rsidRPr="00C70209">
              <w:t>2.6 ± 2.0 (n=25)</w:t>
            </w:r>
          </w:p>
        </w:tc>
        <w:tc>
          <w:tcPr>
            <w:tcW w:w="1614" w:type="dxa"/>
            <w:tcBorders>
              <w:left w:val="single" w:sz="4" w:space="0" w:color="000000"/>
              <w:right w:val="single" w:sz="4" w:space="0" w:color="000000"/>
            </w:tcBorders>
            <w:shd w:val="clear" w:color="auto" w:fill="FFFFFF" w:themeFill="background1"/>
          </w:tcPr>
          <w:p w14:paraId="4A65A46E"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3861DBB7" w14:textId="77777777" w:rsidR="00183F9F" w:rsidRPr="00C70209" w:rsidRDefault="00183F9F" w:rsidP="00082182">
            <w:pPr>
              <w:pStyle w:val="Tabletext-evidencematrix"/>
              <w:rPr>
                <w:i/>
              </w:rPr>
            </w:pPr>
            <w:r w:rsidRPr="00C70209">
              <w:rPr>
                <w:i/>
              </w:rPr>
              <w:t>Favours aprotinin</w:t>
            </w:r>
          </w:p>
          <w:p w14:paraId="1D36C776" w14:textId="749ABA66" w:rsidR="00183F9F" w:rsidRPr="00C70209" w:rsidRDefault="001A475D" w:rsidP="00082182">
            <w:pPr>
              <w:pStyle w:val="Tabletext-evidencematrix"/>
            </w:pPr>
            <w:r w:rsidRPr="001A475D">
              <w:rPr>
                <w:i/>
              </w:rPr>
              <w:t>P &lt; </w:t>
            </w:r>
            <w:r w:rsidR="00183F9F" w:rsidRPr="00C70209">
              <w:t>0.05</w:t>
            </w:r>
          </w:p>
        </w:tc>
      </w:tr>
      <w:tr w:rsidR="00183F9F" w:rsidRPr="00C70209" w14:paraId="320EC014" w14:textId="77777777" w:rsidTr="00082182">
        <w:tc>
          <w:tcPr>
            <w:tcW w:w="1088" w:type="dxa"/>
            <w:vMerge w:val="restart"/>
            <w:tcBorders>
              <w:left w:val="single" w:sz="4" w:space="0" w:color="000000"/>
              <w:right w:val="single" w:sz="4" w:space="0" w:color="000000"/>
            </w:tcBorders>
          </w:tcPr>
          <w:p w14:paraId="52AB0E7C" w14:textId="38D537DE" w:rsidR="00183F9F" w:rsidRPr="00C70209" w:rsidRDefault="00183F9F" w:rsidP="00082182">
            <w:pPr>
              <w:pStyle w:val="Tabletext-evidencematrix"/>
            </w:pPr>
            <w:r w:rsidRPr="00C70209">
              <w:t>Vacharaksa 2002</w:t>
            </w:r>
            <w:r w:rsidRPr="00C70209">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 </w:instrText>
            </w:r>
            <w:r w:rsidR="000E261C">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8</w:t>
            </w:r>
            <w:r w:rsidRPr="00C70209">
              <w:fldChar w:fldCharType="end"/>
            </w:r>
          </w:p>
          <w:p w14:paraId="075780B2" w14:textId="77777777" w:rsidR="00183F9F" w:rsidRPr="00C70209" w:rsidRDefault="00183F9F" w:rsidP="00082182">
            <w:pPr>
              <w:pStyle w:val="Tabletext-evidencematrix"/>
            </w:pPr>
            <w:r w:rsidRPr="00C70209">
              <w:t>Level II</w:t>
            </w:r>
          </w:p>
          <w:p w14:paraId="42F0D161" w14:textId="77777777" w:rsidR="00183F9F" w:rsidRPr="00C70209" w:rsidRDefault="00183F9F" w:rsidP="00082182">
            <w:pPr>
              <w:pStyle w:val="Tabletext-evidencematrix"/>
            </w:pPr>
            <w:r w:rsidRPr="00C70209">
              <w:rPr>
                <w:i/>
              </w:rPr>
              <w:t>Fair</w:t>
            </w:r>
          </w:p>
        </w:tc>
        <w:tc>
          <w:tcPr>
            <w:tcW w:w="1428" w:type="dxa"/>
            <w:vMerge w:val="restart"/>
            <w:tcBorders>
              <w:left w:val="single" w:sz="4" w:space="0" w:color="000000"/>
              <w:right w:val="single" w:sz="4" w:space="0" w:color="000000"/>
            </w:tcBorders>
          </w:tcPr>
          <w:p w14:paraId="2B9D503B" w14:textId="77777777" w:rsidR="00183F9F" w:rsidRPr="00C70209" w:rsidRDefault="00183F9F" w:rsidP="00082182">
            <w:pPr>
              <w:pStyle w:val="Tabletext-evidencematrix"/>
            </w:pPr>
            <w:r w:rsidRPr="00C70209">
              <w:t>N=62</w:t>
            </w:r>
          </w:p>
        </w:tc>
        <w:tc>
          <w:tcPr>
            <w:tcW w:w="1252" w:type="dxa"/>
            <w:vMerge w:val="restart"/>
            <w:tcBorders>
              <w:left w:val="single" w:sz="4" w:space="0" w:color="000000"/>
              <w:right w:val="single" w:sz="4" w:space="0" w:color="000000"/>
            </w:tcBorders>
          </w:tcPr>
          <w:p w14:paraId="4D1BA0AE" w14:textId="72146726" w:rsidR="00183F9F" w:rsidRPr="00C70209" w:rsidRDefault="00183F9F" w:rsidP="00082182">
            <w:pPr>
              <w:pStyle w:val="Tabletext-evidencematrix"/>
            </w:pPr>
            <w:r w:rsidRPr="00C70209">
              <w:t>Paediatric patients aged ≤14 years with cyanotic CHD and a right-to-left shunt undergoing open</w:t>
            </w:r>
            <w:r w:rsidR="004B557C" w:rsidRPr="00C70209">
              <w:t>-</w:t>
            </w:r>
            <w:r w:rsidRPr="00C70209">
              <w:t>heart surgery</w:t>
            </w:r>
          </w:p>
        </w:tc>
        <w:tc>
          <w:tcPr>
            <w:tcW w:w="990" w:type="dxa"/>
            <w:vMerge w:val="restart"/>
            <w:tcBorders>
              <w:left w:val="single" w:sz="4" w:space="0" w:color="000000"/>
              <w:right w:val="single" w:sz="4" w:space="0" w:color="000000"/>
            </w:tcBorders>
          </w:tcPr>
          <w:p w14:paraId="37F0045C" w14:textId="77777777" w:rsidR="00183F9F" w:rsidRPr="00C70209" w:rsidRDefault="00183F9F" w:rsidP="00082182">
            <w:pPr>
              <w:pStyle w:val="Tabletext-evidencematrix"/>
            </w:pPr>
            <w:r w:rsidRPr="00C70209">
              <w:t>Single hospital, Thailand</w:t>
            </w:r>
          </w:p>
        </w:tc>
        <w:tc>
          <w:tcPr>
            <w:tcW w:w="1273" w:type="dxa"/>
            <w:vMerge w:val="restart"/>
            <w:tcBorders>
              <w:left w:val="single" w:sz="4" w:space="0" w:color="000000"/>
              <w:right w:val="single" w:sz="4" w:space="0" w:color="000000"/>
            </w:tcBorders>
          </w:tcPr>
          <w:p w14:paraId="0DE40C66" w14:textId="77777777" w:rsidR="00183F9F" w:rsidRPr="00C70209" w:rsidRDefault="00183F9F" w:rsidP="00082182">
            <w:pPr>
              <w:pStyle w:val="Tabletext-evidencematrix"/>
            </w:pPr>
            <w:r w:rsidRPr="00C70209">
              <w:t>IV TXA (2x doses) versus IV TXA (1x dose) + placebo</w:t>
            </w:r>
          </w:p>
        </w:tc>
        <w:tc>
          <w:tcPr>
            <w:tcW w:w="1554" w:type="dxa"/>
            <w:tcBorders>
              <w:top w:val="single" w:sz="4" w:space="0" w:color="auto"/>
              <w:left w:val="single" w:sz="4" w:space="0" w:color="000000"/>
              <w:bottom w:val="single" w:sz="4" w:space="0" w:color="auto"/>
              <w:right w:val="single" w:sz="4" w:space="0" w:color="000000"/>
            </w:tcBorders>
          </w:tcPr>
          <w:p w14:paraId="00BC69C5" w14:textId="5E676BDD" w:rsidR="00183F9F" w:rsidRPr="00C70209" w:rsidRDefault="00183F9F" w:rsidP="00082182">
            <w:pPr>
              <w:pStyle w:val="Tabletext-evidencematrix"/>
            </w:pPr>
            <w:r w:rsidRPr="00C70209">
              <w:t>Total postoperative RBC transfusion volume (mL)</w:t>
            </w:r>
          </w:p>
        </w:tc>
        <w:tc>
          <w:tcPr>
            <w:tcW w:w="1610" w:type="dxa"/>
            <w:tcBorders>
              <w:top w:val="single" w:sz="4" w:space="0" w:color="000000"/>
              <w:left w:val="single" w:sz="4" w:space="0" w:color="000000"/>
              <w:bottom w:val="single" w:sz="4" w:space="0" w:color="000000"/>
              <w:right w:val="single" w:sz="4" w:space="0" w:color="000000"/>
            </w:tcBorders>
          </w:tcPr>
          <w:p w14:paraId="57324D55" w14:textId="77777777" w:rsidR="00183F9F" w:rsidRPr="00C70209" w:rsidRDefault="00183F9F" w:rsidP="00082182">
            <w:pPr>
              <w:pStyle w:val="Tabletext-evidencematrix"/>
            </w:pPr>
            <w:r w:rsidRPr="00C70209">
              <w:t>395.82 ± 160.50 (n=33)</w:t>
            </w:r>
          </w:p>
        </w:tc>
        <w:tc>
          <w:tcPr>
            <w:tcW w:w="1638" w:type="dxa"/>
            <w:gridSpan w:val="3"/>
            <w:tcBorders>
              <w:left w:val="single" w:sz="4" w:space="0" w:color="000000"/>
              <w:right w:val="single" w:sz="4" w:space="0" w:color="000000"/>
            </w:tcBorders>
          </w:tcPr>
          <w:p w14:paraId="3FCD9A82" w14:textId="77777777" w:rsidR="00183F9F" w:rsidRPr="00C70209" w:rsidRDefault="00183F9F" w:rsidP="00082182">
            <w:pPr>
              <w:pStyle w:val="Tabletext-evidencematrix"/>
            </w:pPr>
            <w:r w:rsidRPr="00C70209">
              <w:t>434.04 ± 200.82 (n=29)</w:t>
            </w:r>
          </w:p>
        </w:tc>
        <w:tc>
          <w:tcPr>
            <w:tcW w:w="1614" w:type="dxa"/>
            <w:tcBorders>
              <w:left w:val="single" w:sz="4" w:space="0" w:color="000000"/>
              <w:right w:val="single" w:sz="4" w:space="0" w:color="000000"/>
            </w:tcBorders>
            <w:shd w:val="clear" w:color="auto" w:fill="FFFFFF" w:themeFill="background1"/>
          </w:tcPr>
          <w:p w14:paraId="4DAD505B" w14:textId="77777777" w:rsidR="00183F9F" w:rsidRPr="00C70209" w:rsidRDefault="00183F9F" w:rsidP="00082182">
            <w:pPr>
              <w:pStyle w:val="Tabletext-evidencematrix"/>
            </w:pPr>
            <w:r w:rsidRPr="00C70209">
              <w:t>SMD –0.21 [–0.71, 0.29]</w:t>
            </w:r>
            <w:r w:rsidRPr="00C70209">
              <w:rPr>
                <w:vertAlign w:val="superscript"/>
              </w:rPr>
              <w:t>h</w:t>
            </w:r>
          </w:p>
        </w:tc>
        <w:tc>
          <w:tcPr>
            <w:tcW w:w="1727" w:type="dxa"/>
            <w:tcBorders>
              <w:left w:val="single" w:sz="4" w:space="0" w:color="000000"/>
              <w:right w:val="single" w:sz="4" w:space="0" w:color="000000"/>
            </w:tcBorders>
            <w:shd w:val="clear" w:color="auto" w:fill="auto"/>
          </w:tcPr>
          <w:p w14:paraId="0CF098D1" w14:textId="77777777" w:rsidR="00183F9F" w:rsidRPr="00C70209" w:rsidRDefault="00183F9F" w:rsidP="00082182">
            <w:pPr>
              <w:pStyle w:val="Tabletext-evidencematrix"/>
            </w:pPr>
            <w:r w:rsidRPr="00C70209">
              <w:rPr>
                <w:i/>
              </w:rPr>
              <w:t>No significant difference</w:t>
            </w:r>
          </w:p>
          <w:p w14:paraId="052330AB" w14:textId="0CC880EB" w:rsidR="00183F9F" w:rsidRPr="00C70209" w:rsidRDefault="001A475D" w:rsidP="00082182">
            <w:pPr>
              <w:pStyle w:val="Tabletext-evidencematrix"/>
            </w:pPr>
            <w:r w:rsidRPr="001A475D">
              <w:rPr>
                <w:i/>
              </w:rPr>
              <w:t>P = </w:t>
            </w:r>
            <w:r w:rsidR="00183F9F" w:rsidRPr="00C70209">
              <w:t>0.4</w:t>
            </w:r>
          </w:p>
        </w:tc>
      </w:tr>
      <w:tr w:rsidR="00183F9F" w:rsidRPr="00C70209" w14:paraId="26C02E23" w14:textId="77777777" w:rsidTr="00082182">
        <w:tc>
          <w:tcPr>
            <w:tcW w:w="1088" w:type="dxa"/>
            <w:vMerge/>
            <w:tcBorders>
              <w:left w:val="single" w:sz="4" w:space="0" w:color="000000"/>
              <w:right w:val="single" w:sz="4" w:space="0" w:color="000000"/>
            </w:tcBorders>
          </w:tcPr>
          <w:p w14:paraId="7AEB7C5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370DA42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15EDC36"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4F32C302"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96FF0D3"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0676CB56" w14:textId="40A1EF07" w:rsidR="00183F9F" w:rsidRPr="00C70209" w:rsidRDefault="00183F9F" w:rsidP="00082182">
            <w:pPr>
              <w:pStyle w:val="Tabletext-evidencematrix"/>
            </w:pPr>
            <w:r w:rsidRPr="00C70209">
              <w:t>Postoperative RBC transfusion volume (mL/kg/24 hr)</w:t>
            </w:r>
          </w:p>
        </w:tc>
        <w:tc>
          <w:tcPr>
            <w:tcW w:w="1610" w:type="dxa"/>
            <w:tcBorders>
              <w:top w:val="single" w:sz="4" w:space="0" w:color="000000"/>
              <w:left w:val="single" w:sz="4" w:space="0" w:color="000000"/>
              <w:bottom w:val="single" w:sz="4" w:space="0" w:color="000000"/>
              <w:right w:val="single" w:sz="4" w:space="0" w:color="000000"/>
            </w:tcBorders>
          </w:tcPr>
          <w:p w14:paraId="16635F50" w14:textId="77777777" w:rsidR="00183F9F" w:rsidRPr="00C70209" w:rsidRDefault="00183F9F" w:rsidP="00082182">
            <w:pPr>
              <w:pStyle w:val="Tabletext-evidencematrix"/>
            </w:pPr>
            <w:r w:rsidRPr="00C70209">
              <w:t>23.72 ± 10.61 (n=33)</w:t>
            </w:r>
          </w:p>
        </w:tc>
        <w:tc>
          <w:tcPr>
            <w:tcW w:w="1638" w:type="dxa"/>
            <w:gridSpan w:val="3"/>
            <w:tcBorders>
              <w:left w:val="single" w:sz="4" w:space="0" w:color="000000"/>
              <w:right w:val="single" w:sz="4" w:space="0" w:color="000000"/>
            </w:tcBorders>
          </w:tcPr>
          <w:p w14:paraId="7D4C34F5" w14:textId="77777777" w:rsidR="00183F9F" w:rsidRPr="00C70209" w:rsidRDefault="00183F9F" w:rsidP="00082182">
            <w:pPr>
              <w:pStyle w:val="Tabletext-evidencematrix"/>
            </w:pPr>
            <w:r w:rsidRPr="00C70209">
              <w:t>27.05 ± 11.28 (n=29)</w:t>
            </w:r>
          </w:p>
        </w:tc>
        <w:tc>
          <w:tcPr>
            <w:tcW w:w="1614" w:type="dxa"/>
            <w:tcBorders>
              <w:left w:val="single" w:sz="4" w:space="0" w:color="000000"/>
              <w:right w:val="single" w:sz="4" w:space="0" w:color="000000"/>
            </w:tcBorders>
            <w:shd w:val="clear" w:color="auto" w:fill="FFFFFF" w:themeFill="background1"/>
          </w:tcPr>
          <w:p w14:paraId="6F98A458" w14:textId="77777777" w:rsidR="00183F9F" w:rsidRPr="00C70209" w:rsidRDefault="00183F9F" w:rsidP="00082182">
            <w:pPr>
              <w:pStyle w:val="Tabletext-evidencematrix"/>
            </w:pPr>
            <w:r w:rsidRPr="00C70209">
              <w:t>SMD –0.30 [–0.80, 0.20]</w:t>
            </w:r>
            <w:r w:rsidRPr="00C70209">
              <w:rPr>
                <w:vertAlign w:val="superscript"/>
              </w:rPr>
              <w:t>h</w:t>
            </w:r>
          </w:p>
        </w:tc>
        <w:tc>
          <w:tcPr>
            <w:tcW w:w="1727" w:type="dxa"/>
            <w:tcBorders>
              <w:left w:val="single" w:sz="4" w:space="0" w:color="000000"/>
              <w:right w:val="single" w:sz="4" w:space="0" w:color="000000"/>
            </w:tcBorders>
            <w:shd w:val="clear" w:color="auto" w:fill="auto"/>
          </w:tcPr>
          <w:p w14:paraId="4DE5C239" w14:textId="77777777" w:rsidR="00183F9F" w:rsidRPr="00C70209" w:rsidRDefault="00183F9F" w:rsidP="00082182">
            <w:pPr>
              <w:pStyle w:val="Tabletext-evidencematrix"/>
            </w:pPr>
            <w:r w:rsidRPr="00C70209">
              <w:rPr>
                <w:i/>
              </w:rPr>
              <w:t>No significant difference</w:t>
            </w:r>
          </w:p>
          <w:p w14:paraId="0258E119" w14:textId="2677ACF0" w:rsidR="00183F9F" w:rsidRPr="00C70209" w:rsidRDefault="001A475D" w:rsidP="00082182">
            <w:pPr>
              <w:pStyle w:val="Tabletext-evidencematrix"/>
            </w:pPr>
            <w:r w:rsidRPr="001A475D">
              <w:rPr>
                <w:i/>
              </w:rPr>
              <w:t>P = </w:t>
            </w:r>
            <w:r w:rsidR="00183F9F" w:rsidRPr="00C70209">
              <w:t>0.2</w:t>
            </w:r>
          </w:p>
        </w:tc>
      </w:tr>
      <w:tr w:rsidR="00183F9F" w:rsidRPr="00C70209" w14:paraId="3C869533" w14:textId="77777777" w:rsidTr="00082182">
        <w:tc>
          <w:tcPr>
            <w:tcW w:w="1088" w:type="dxa"/>
            <w:vMerge/>
            <w:tcBorders>
              <w:left w:val="single" w:sz="4" w:space="0" w:color="000000"/>
              <w:right w:val="single" w:sz="4" w:space="0" w:color="000000"/>
            </w:tcBorders>
          </w:tcPr>
          <w:p w14:paraId="35B6B51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3D4DB23B"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8BB65D6"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83EABD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1754376C"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14DEE0B6" w14:textId="77777777" w:rsidR="00183F9F" w:rsidRPr="00C70209" w:rsidRDefault="00183F9F" w:rsidP="00082182">
            <w:pPr>
              <w:pStyle w:val="Tabletext-evidencematrix"/>
            </w:pPr>
            <w:r w:rsidRPr="00C70209">
              <w:t>Total postoperative FFP transfusion volume (mL)</w:t>
            </w:r>
          </w:p>
        </w:tc>
        <w:tc>
          <w:tcPr>
            <w:tcW w:w="1610" w:type="dxa"/>
            <w:tcBorders>
              <w:top w:val="single" w:sz="4" w:space="0" w:color="000000"/>
              <w:left w:val="single" w:sz="4" w:space="0" w:color="000000"/>
              <w:bottom w:val="single" w:sz="4" w:space="0" w:color="000000"/>
              <w:right w:val="single" w:sz="4" w:space="0" w:color="000000"/>
            </w:tcBorders>
          </w:tcPr>
          <w:p w14:paraId="455F5B9E" w14:textId="77777777" w:rsidR="00183F9F" w:rsidRPr="00C70209" w:rsidRDefault="00183F9F" w:rsidP="00082182">
            <w:pPr>
              <w:pStyle w:val="Tabletext-evidencematrix"/>
            </w:pPr>
            <w:r w:rsidRPr="00C70209">
              <w:t>294.22 ± 139.62 (n=33)</w:t>
            </w:r>
          </w:p>
        </w:tc>
        <w:tc>
          <w:tcPr>
            <w:tcW w:w="1638" w:type="dxa"/>
            <w:gridSpan w:val="3"/>
            <w:tcBorders>
              <w:left w:val="single" w:sz="4" w:space="0" w:color="000000"/>
              <w:right w:val="single" w:sz="4" w:space="0" w:color="000000"/>
            </w:tcBorders>
          </w:tcPr>
          <w:p w14:paraId="764A8A65" w14:textId="77777777" w:rsidR="00183F9F" w:rsidRPr="00C70209" w:rsidRDefault="00183F9F" w:rsidP="00082182">
            <w:pPr>
              <w:pStyle w:val="Tabletext-evidencematrix"/>
            </w:pPr>
            <w:r w:rsidRPr="00C70209">
              <w:t>276.18 ± 152.80 (n=29)</w:t>
            </w:r>
          </w:p>
        </w:tc>
        <w:tc>
          <w:tcPr>
            <w:tcW w:w="1614" w:type="dxa"/>
            <w:tcBorders>
              <w:left w:val="single" w:sz="4" w:space="0" w:color="000000"/>
              <w:right w:val="single" w:sz="4" w:space="0" w:color="000000"/>
            </w:tcBorders>
            <w:shd w:val="clear" w:color="auto" w:fill="FFFFFF" w:themeFill="background1"/>
          </w:tcPr>
          <w:p w14:paraId="24AC4844" w14:textId="77777777" w:rsidR="00183F9F" w:rsidRPr="00C70209" w:rsidRDefault="00183F9F" w:rsidP="00082182">
            <w:pPr>
              <w:pStyle w:val="Tabletext-evidencematrix"/>
            </w:pPr>
            <w:r w:rsidRPr="00C70209">
              <w:t>SMD 0.12 [–0.38, 0.62]</w:t>
            </w:r>
            <w:r w:rsidRPr="00C70209">
              <w:rPr>
                <w:vertAlign w:val="superscript"/>
              </w:rPr>
              <w:t>h</w:t>
            </w:r>
          </w:p>
        </w:tc>
        <w:tc>
          <w:tcPr>
            <w:tcW w:w="1727" w:type="dxa"/>
            <w:tcBorders>
              <w:left w:val="single" w:sz="4" w:space="0" w:color="000000"/>
              <w:right w:val="single" w:sz="4" w:space="0" w:color="000000"/>
            </w:tcBorders>
            <w:shd w:val="clear" w:color="auto" w:fill="auto"/>
          </w:tcPr>
          <w:p w14:paraId="005D310C" w14:textId="77777777" w:rsidR="00183F9F" w:rsidRPr="00C70209" w:rsidRDefault="00183F9F" w:rsidP="00082182">
            <w:pPr>
              <w:pStyle w:val="Tabletext-evidencematrix"/>
            </w:pPr>
            <w:r w:rsidRPr="00C70209">
              <w:rPr>
                <w:i/>
              </w:rPr>
              <w:t>No significant difference</w:t>
            </w:r>
          </w:p>
          <w:p w14:paraId="122F52C2" w14:textId="1C8870CF" w:rsidR="00183F9F" w:rsidRPr="00C70209" w:rsidRDefault="001A475D" w:rsidP="00082182">
            <w:pPr>
              <w:pStyle w:val="Tabletext-evidencematrix"/>
            </w:pPr>
            <w:r w:rsidRPr="001A475D">
              <w:rPr>
                <w:i/>
              </w:rPr>
              <w:t>P = </w:t>
            </w:r>
            <w:r w:rsidR="00183F9F" w:rsidRPr="00C70209">
              <w:t>0.6</w:t>
            </w:r>
          </w:p>
        </w:tc>
      </w:tr>
      <w:tr w:rsidR="00183F9F" w:rsidRPr="00C70209" w14:paraId="62A14546" w14:textId="77777777" w:rsidTr="00082182">
        <w:tc>
          <w:tcPr>
            <w:tcW w:w="1088" w:type="dxa"/>
            <w:vMerge/>
            <w:tcBorders>
              <w:left w:val="single" w:sz="4" w:space="0" w:color="000000"/>
              <w:right w:val="single" w:sz="4" w:space="0" w:color="000000"/>
            </w:tcBorders>
          </w:tcPr>
          <w:p w14:paraId="12169AA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836DB06"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3B7D2210"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4A90921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7411A67"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079EB50B" w14:textId="77777777" w:rsidR="00183F9F" w:rsidRPr="00C70209" w:rsidRDefault="00183F9F" w:rsidP="00082182">
            <w:pPr>
              <w:pStyle w:val="Tabletext-evidencematrix"/>
            </w:pPr>
            <w:r w:rsidRPr="00C70209">
              <w:t>Postoperative FFP transfusion volume (mL/kg/24 hr)</w:t>
            </w:r>
          </w:p>
        </w:tc>
        <w:tc>
          <w:tcPr>
            <w:tcW w:w="1610" w:type="dxa"/>
            <w:tcBorders>
              <w:top w:val="single" w:sz="4" w:space="0" w:color="000000"/>
              <w:left w:val="single" w:sz="4" w:space="0" w:color="000000"/>
              <w:bottom w:val="single" w:sz="4" w:space="0" w:color="000000"/>
              <w:right w:val="single" w:sz="4" w:space="0" w:color="000000"/>
            </w:tcBorders>
          </w:tcPr>
          <w:p w14:paraId="6E940F61" w14:textId="77777777" w:rsidR="00183F9F" w:rsidRPr="00C70209" w:rsidRDefault="00183F9F" w:rsidP="00082182">
            <w:pPr>
              <w:pStyle w:val="Tabletext-evidencematrix"/>
            </w:pPr>
            <w:r w:rsidRPr="00C70209">
              <w:t>19.39 ± 9.98 (n=33)</w:t>
            </w:r>
          </w:p>
        </w:tc>
        <w:tc>
          <w:tcPr>
            <w:tcW w:w="1638" w:type="dxa"/>
            <w:gridSpan w:val="3"/>
            <w:tcBorders>
              <w:left w:val="single" w:sz="4" w:space="0" w:color="000000"/>
              <w:right w:val="single" w:sz="4" w:space="0" w:color="000000"/>
            </w:tcBorders>
          </w:tcPr>
          <w:p w14:paraId="411EF8C5" w14:textId="77777777" w:rsidR="00183F9F" w:rsidRPr="00C70209" w:rsidRDefault="00183F9F" w:rsidP="00082182">
            <w:pPr>
              <w:pStyle w:val="Tabletext-evidencematrix"/>
            </w:pPr>
            <w:r w:rsidRPr="00C70209">
              <w:t>16.21 ± 6.98 (n=29)</w:t>
            </w:r>
          </w:p>
        </w:tc>
        <w:tc>
          <w:tcPr>
            <w:tcW w:w="1614" w:type="dxa"/>
            <w:tcBorders>
              <w:left w:val="single" w:sz="4" w:space="0" w:color="000000"/>
              <w:right w:val="single" w:sz="4" w:space="0" w:color="000000"/>
            </w:tcBorders>
            <w:shd w:val="clear" w:color="auto" w:fill="FFFFFF" w:themeFill="background1"/>
          </w:tcPr>
          <w:p w14:paraId="5C3A7335" w14:textId="77777777" w:rsidR="00183F9F" w:rsidRPr="00C70209" w:rsidRDefault="00183F9F" w:rsidP="00082182">
            <w:pPr>
              <w:pStyle w:val="Tabletext-evidencematrix"/>
            </w:pPr>
            <w:r w:rsidRPr="00C70209">
              <w:t>SMD 0.36 [–0.14, 0.86]</w:t>
            </w:r>
            <w:r w:rsidRPr="00C70209">
              <w:rPr>
                <w:vertAlign w:val="superscript"/>
              </w:rPr>
              <w:t>h</w:t>
            </w:r>
          </w:p>
        </w:tc>
        <w:tc>
          <w:tcPr>
            <w:tcW w:w="1727" w:type="dxa"/>
            <w:tcBorders>
              <w:left w:val="single" w:sz="4" w:space="0" w:color="000000"/>
              <w:right w:val="single" w:sz="4" w:space="0" w:color="000000"/>
            </w:tcBorders>
            <w:shd w:val="clear" w:color="auto" w:fill="auto"/>
          </w:tcPr>
          <w:p w14:paraId="4962A9B2" w14:textId="77777777" w:rsidR="00183F9F" w:rsidRPr="00C70209" w:rsidRDefault="00183F9F" w:rsidP="00082182">
            <w:pPr>
              <w:pStyle w:val="Tabletext-evidencematrix"/>
            </w:pPr>
            <w:r w:rsidRPr="00C70209">
              <w:rPr>
                <w:i/>
              </w:rPr>
              <w:t>No significant difference</w:t>
            </w:r>
          </w:p>
          <w:p w14:paraId="6914EBA7" w14:textId="2895ED1E" w:rsidR="00183F9F" w:rsidRPr="00C70209" w:rsidRDefault="001A475D" w:rsidP="00082182">
            <w:pPr>
              <w:pStyle w:val="Tabletext-evidencematrix"/>
            </w:pPr>
            <w:r w:rsidRPr="001A475D">
              <w:rPr>
                <w:i/>
              </w:rPr>
              <w:t>P = </w:t>
            </w:r>
            <w:r w:rsidR="00183F9F" w:rsidRPr="00C70209">
              <w:t>0.4</w:t>
            </w:r>
          </w:p>
        </w:tc>
      </w:tr>
      <w:tr w:rsidR="00183F9F" w:rsidRPr="00C70209" w14:paraId="4A115555" w14:textId="77777777" w:rsidTr="00082182">
        <w:tc>
          <w:tcPr>
            <w:tcW w:w="1088" w:type="dxa"/>
            <w:vMerge/>
            <w:tcBorders>
              <w:left w:val="single" w:sz="4" w:space="0" w:color="000000"/>
              <w:right w:val="single" w:sz="4" w:space="0" w:color="000000"/>
            </w:tcBorders>
          </w:tcPr>
          <w:p w14:paraId="5FEB85F0"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97E3D86"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B0B28C1"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6273D3E"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0A655828"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6CF3A7D5" w14:textId="77777777" w:rsidR="00183F9F" w:rsidRPr="00C70209" w:rsidRDefault="00183F9F" w:rsidP="00082182">
            <w:pPr>
              <w:pStyle w:val="Tabletext-evidencematrix"/>
            </w:pPr>
            <w:r w:rsidRPr="00C70209">
              <w:t>Postoperative platelet transfusion volume (units/kg/24 hr)</w:t>
            </w:r>
          </w:p>
        </w:tc>
        <w:tc>
          <w:tcPr>
            <w:tcW w:w="1610" w:type="dxa"/>
            <w:tcBorders>
              <w:top w:val="single" w:sz="4" w:space="0" w:color="000000"/>
              <w:left w:val="single" w:sz="4" w:space="0" w:color="000000"/>
              <w:bottom w:val="single" w:sz="4" w:space="0" w:color="000000"/>
              <w:right w:val="single" w:sz="4" w:space="0" w:color="000000"/>
            </w:tcBorders>
          </w:tcPr>
          <w:p w14:paraId="5A7A8426" w14:textId="77777777" w:rsidR="00183F9F" w:rsidRPr="00C70209" w:rsidRDefault="00183F9F" w:rsidP="00082182">
            <w:pPr>
              <w:pStyle w:val="Tabletext-evidencematrix"/>
            </w:pPr>
            <w:r w:rsidRPr="00C70209">
              <w:t>0.12 ± 0.05 (n=33)</w:t>
            </w:r>
          </w:p>
        </w:tc>
        <w:tc>
          <w:tcPr>
            <w:tcW w:w="1638" w:type="dxa"/>
            <w:gridSpan w:val="3"/>
            <w:tcBorders>
              <w:left w:val="single" w:sz="4" w:space="0" w:color="000000"/>
              <w:right w:val="single" w:sz="4" w:space="0" w:color="000000"/>
            </w:tcBorders>
          </w:tcPr>
          <w:p w14:paraId="292C83B1" w14:textId="77777777" w:rsidR="00183F9F" w:rsidRPr="00C70209" w:rsidRDefault="00183F9F" w:rsidP="00082182">
            <w:pPr>
              <w:pStyle w:val="Tabletext-evidencematrix"/>
            </w:pPr>
            <w:r w:rsidRPr="00C70209">
              <w:t>0.11 ± 0.05 (n=29)</w:t>
            </w:r>
          </w:p>
        </w:tc>
        <w:tc>
          <w:tcPr>
            <w:tcW w:w="1614" w:type="dxa"/>
            <w:tcBorders>
              <w:left w:val="single" w:sz="4" w:space="0" w:color="000000"/>
              <w:right w:val="single" w:sz="4" w:space="0" w:color="000000"/>
            </w:tcBorders>
            <w:shd w:val="clear" w:color="auto" w:fill="FFFFFF" w:themeFill="background1"/>
          </w:tcPr>
          <w:p w14:paraId="2BC4E7A2" w14:textId="77777777" w:rsidR="00183F9F" w:rsidRPr="00C70209" w:rsidRDefault="00183F9F" w:rsidP="00082182">
            <w:pPr>
              <w:pStyle w:val="Tabletext-evidencematrix"/>
            </w:pPr>
            <w:r w:rsidRPr="00C70209">
              <w:t>SMD 0.20 [–0.30, 0.70]</w:t>
            </w:r>
            <w:r w:rsidRPr="00C70209">
              <w:rPr>
                <w:vertAlign w:val="superscript"/>
              </w:rPr>
              <w:t>h</w:t>
            </w:r>
          </w:p>
        </w:tc>
        <w:tc>
          <w:tcPr>
            <w:tcW w:w="1727" w:type="dxa"/>
            <w:tcBorders>
              <w:left w:val="single" w:sz="4" w:space="0" w:color="000000"/>
              <w:right w:val="single" w:sz="4" w:space="0" w:color="000000"/>
            </w:tcBorders>
            <w:shd w:val="clear" w:color="auto" w:fill="auto"/>
          </w:tcPr>
          <w:p w14:paraId="3BF6EC85" w14:textId="77777777" w:rsidR="00183F9F" w:rsidRPr="00C70209" w:rsidRDefault="00183F9F" w:rsidP="00082182">
            <w:pPr>
              <w:pStyle w:val="Tabletext-evidencematrix"/>
            </w:pPr>
            <w:r w:rsidRPr="00C70209">
              <w:rPr>
                <w:i/>
              </w:rPr>
              <w:t>No significant difference</w:t>
            </w:r>
          </w:p>
          <w:p w14:paraId="0ADC8CC7" w14:textId="612574A3" w:rsidR="00183F9F" w:rsidRPr="00C70209" w:rsidRDefault="001A475D" w:rsidP="00082182">
            <w:pPr>
              <w:pStyle w:val="Tabletext-evidencematrix"/>
            </w:pPr>
            <w:r w:rsidRPr="001A475D">
              <w:rPr>
                <w:i/>
              </w:rPr>
              <w:t>P = </w:t>
            </w:r>
            <w:r w:rsidR="00183F9F" w:rsidRPr="00C70209">
              <w:t>0.4</w:t>
            </w:r>
          </w:p>
        </w:tc>
      </w:tr>
      <w:tr w:rsidR="00183F9F" w:rsidRPr="00C70209" w14:paraId="1BFB17B4" w14:textId="77777777" w:rsidTr="00082182">
        <w:tc>
          <w:tcPr>
            <w:tcW w:w="14174" w:type="dxa"/>
            <w:gridSpan w:val="12"/>
            <w:tcBorders>
              <w:top w:val="single" w:sz="4" w:space="0" w:color="000000"/>
              <w:left w:val="single" w:sz="4" w:space="0" w:color="000000"/>
              <w:bottom w:val="single" w:sz="4" w:space="0" w:color="000000"/>
              <w:right w:val="single" w:sz="4" w:space="0" w:color="000000"/>
            </w:tcBorders>
            <w:vAlign w:val="center"/>
          </w:tcPr>
          <w:p w14:paraId="160369B6" w14:textId="77777777" w:rsidR="00183F9F" w:rsidRPr="00C70209" w:rsidRDefault="00183F9F" w:rsidP="00082182">
            <w:pPr>
              <w:pStyle w:val="TableH3"/>
            </w:pPr>
            <w:r w:rsidRPr="00C70209">
              <w:t>Transfusion incidence</w:t>
            </w:r>
          </w:p>
        </w:tc>
      </w:tr>
      <w:tr w:rsidR="00183F9F" w:rsidRPr="00C70209" w14:paraId="7DBAD15A" w14:textId="77777777" w:rsidTr="00082182">
        <w:tc>
          <w:tcPr>
            <w:tcW w:w="1088" w:type="dxa"/>
            <w:vMerge w:val="restart"/>
            <w:tcBorders>
              <w:left w:val="single" w:sz="4" w:space="0" w:color="000000"/>
              <w:right w:val="single" w:sz="4" w:space="0" w:color="000000"/>
            </w:tcBorders>
          </w:tcPr>
          <w:p w14:paraId="0AC90ACB" w14:textId="4F5A506B" w:rsidR="00183F9F" w:rsidRPr="00C70209" w:rsidRDefault="00183F9F" w:rsidP="00082182">
            <w:pPr>
              <w:pStyle w:val="Tabletext-evidencematrix"/>
            </w:pPr>
            <w:r w:rsidRPr="00C70209">
              <w:t>Coniff 1998</w:t>
            </w:r>
            <w:r w:rsidRPr="00C70209">
              <w:rPr>
                <w:vertAlign w:val="superscript"/>
              </w:rPr>
              <w:t>f</w:t>
            </w:r>
            <w:r w:rsidRPr="00C70209">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 </w:instrText>
            </w:r>
            <w:r w:rsidR="000E261C">
              <w:fldChar w:fldCharType="begin">
                <w:fldData xml:space="preserve">PEVuZE5vdGU+PENpdGU+PEF1dGhvcj5Db25pZmY8L0F1dGhvcj48WWVhcj4xOTk4PC9ZZWFyPjxS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3</w:t>
            </w:r>
            <w:r w:rsidRPr="00C70209">
              <w:fldChar w:fldCharType="end"/>
            </w:r>
            <w:r w:rsidRPr="00C70209">
              <w:t>Level II</w:t>
            </w:r>
          </w:p>
          <w:p w14:paraId="5DAFBC46" w14:textId="77777777" w:rsidR="00183F9F" w:rsidRPr="00C70209" w:rsidRDefault="00183F9F" w:rsidP="00082182">
            <w:pPr>
              <w:pStyle w:val="Tabletext-evidencematrix"/>
              <w:rPr>
                <w:i/>
              </w:rPr>
            </w:pPr>
            <w:r w:rsidRPr="00C70209">
              <w:rPr>
                <w:i/>
              </w:rPr>
              <w:t>Poor</w:t>
            </w:r>
          </w:p>
        </w:tc>
        <w:tc>
          <w:tcPr>
            <w:tcW w:w="1428" w:type="dxa"/>
            <w:vMerge w:val="restart"/>
            <w:tcBorders>
              <w:left w:val="single" w:sz="4" w:space="0" w:color="000000"/>
              <w:right w:val="single" w:sz="4" w:space="0" w:color="000000"/>
            </w:tcBorders>
          </w:tcPr>
          <w:p w14:paraId="39D6C1EA" w14:textId="77777777" w:rsidR="00183F9F" w:rsidRPr="00C70209" w:rsidRDefault="00183F9F" w:rsidP="00082182">
            <w:pPr>
              <w:pStyle w:val="Tabletext-evidencematrix"/>
            </w:pPr>
            <w:r w:rsidRPr="00C70209">
              <w:t>N=116</w:t>
            </w:r>
          </w:p>
        </w:tc>
        <w:tc>
          <w:tcPr>
            <w:tcW w:w="1252" w:type="dxa"/>
            <w:vMerge w:val="restart"/>
            <w:tcBorders>
              <w:left w:val="single" w:sz="4" w:space="0" w:color="000000"/>
              <w:right w:val="single" w:sz="4" w:space="0" w:color="000000"/>
            </w:tcBorders>
          </w:tcPr>
          <w:p w14:paraId="7EDA0AD7" w14:textId="77777777" w:rsidR="00183F9F" w:rsidRPr="00C70209" w:rsidRDefault="00183F9F" w:rsidP="00082182">
            <w:pPr>
              <w:pStyle w:val="Tabletext-evidencematrix"/>
            </w:pPr>
            <w:r w:rsidRPr="00C70209">
              <w:t>Paediatric patients (aged ≤16 years) undergoing surgery with CPB and an increased risk of bleeding</w:t>
            </w:r>
          </w:p>
        </w:tc>
        <w:tc>
          <w:tcPr>
            <w:tcW w:w="990" w:type="dxa"/>
            <w:vMerge w:val="restart"/>
            <w:tcBorders>
              <w:left w:val="single" w:sz="4" w:space="0" w:color="000000"/>
              <w:right w:val="single" w:sz="4" w:space="0" w:color="000000"/>
            </w:tcBorders>
          </w:tcPr>
          <w:p w14:paraId="0DDEDC56" w14:textId="77777777" w:rsidR="00183F9F" w:rsidRPr="00C70209" w:rsidRDefault="00183F9F" w:rsidP="00082182">
            <w:pPr>
              <w:pStyle w:val="Tabletext-evidencematrix"/>
            </w:pPr>
            <w:r w:rsidRPr="00C70209">
              <w:t>Multicentre, USA</w:t>
            </w:r>
          </w:p>
        </w:tc>
        <w:tc>
          <w:tcPr>
            <w:tcW w:w="1273" w:type="dxa"/>
            <w:vMerge w:val="restart"/>
            <w:tcBorders>
              <w:left w:val="single" w:sz="4" w:space="0" w:color="000000"/>
              <w:right w:val="single" w:sz="4" w:space="0" w:color="000000"/>
            </w:tcBorders>
          </w:tcPr>
          <w:p w14:paraId="39B77708" w14:textId="670E9850" w:rsidR="00183F9F" w:rsidRPr="00C70209" w:rsidRDefault="00183F9F" w:rsidP="00082182">
            <w:pPr>
              <w:pStyle w:val="Tabletext-evidencematrix"/>
            </w:pPr>
            <w:r w:rsidRPr="00C70209">
              <w:t>Aprotinin (high</w:t>
            </w:r>
            <w:r w:rsidR="00363BA0" w:rsidRPr="00C70209">
              <w:t>-</w:t>
            </w:r>
            <w:r w:rsidRPr="00C70209">
              <w:t>dose [H], low</w:t>
            </w:r>
            <w:r w:rsidR="004B557C" w:rsidRPr="00C70209">
              <w:t>-</w:t>
            </w:r>
            <w:r w:rsidRPr="00C70209">
              <w:t>dose [L] or pump prime only [P]) versus placebo</w:t>
            </w:r>
          </w:p>
        </w:tc>
        <w:tc>
          <w:tcPr>
            <w:tcW w:w="1554" w:type="dxa"/>
            <w:tcBorders>
              <w:top w:val="single" w:sz="4" w:space="0" w:color="auto"/>
              <w:left w:val="single" w:sz="4" w:space="0" w:color="000000"/>
              <w:bottom w:val="nil"/>
              <w:right w:val="single" w:sz="4" w:space="0" w:color="000000"/>
            </w:tcBorders>
          </w:tcPr>
          <w:p w14:paraId="4E5E32B1" w14:textId="77777777" w:rsidR="00183F9F" w:rsidRPr="00C70209" w:rsidRDefault="00183F9F" w:rsidP="00082182">
            <w:pPr>
              <w:pStyle w:val="Tabletext-evidencematrix"/>
            </w:pPr>
            <w:r w:rsidRPr="00C70209">
              <w:t xml:space="preserve">Donor blood </w:t>
            </w:r>
            <w:r w:rsidRPr="00C70209">
              <w:rPr>
                <w:i/>
              </w:rPr>
              <w:t xml:space="preserve">or </w:t>
            </w:r>
            <w:r w:rsidRPr="00C70209">
              <w:t>blood product transfusion incidence</w:t>
            </w:r>
          </w:p>
        </w:tc>
        <w:tc>
          <w:tcPr>
            <w:tcW w:w="4862" w:type="dxa"/>
            <w:gridSpan w:val="5"/>
            <w:tcBorders>
              <w:top w:val="single" w:sz="4" w:space="0" w:color="000000"/>
              <w:left w:val="single" w:sz="4" w:space="0" w:color="000000"/>
              <w:bottom w:val="single" w:sz="4" w:space="0" w:color="000000"/>
              <w:right w:val="single" w:sz="4" w:space="0" w:color="000000"/>
            </w:tcBorders>
          </w:tcPr>
          <w:p w14:paraId="0ECB8067" w14:textId="77777777" w:rsidR="00183F9F" w:rsidRPr="00C70209" w:rsidRDefault="00183F9F" w:rsidP="00082182">
            <w:pPr>
              <w:pStyle w:val="Tabletext-evidencematrix"/>
            </w:pPr>
            <w:r w:rsidRPr="00C70209">
              <w:t>All patients</w:t>
            </w:r>
          </w:p>
        </w:tc>
        <w:tc>
          <w:tcPr>
            <w:tcW w:w="1727" w:type="dxa"/>
            <w:tcBorders>
              <w:left w:val="single" w:sz="4" w:space="0" w:color="000000"/>
              <w:right w:val="single" w:sz="4" w:space="0" w:color="000000"/>
            </w:tcBorders>
            <w:shd w:val="clear" w:color="auto" w:fill="auto"/>
          </w:tcPr>
          <w:p w14:paraId="3009A990" w14:textId="77777777" w:rsidR="00183F9F" w:rsidRPr="00C70209" w:rsidRDefault="00183F9F" w:rsidP="00082182">
            <w:pPr>
              <w:pStyle w:val="Tabletext-evidencematrix"/>
              <w:rPr>
                <w:i/>
              </w:rPr>
            </w:pPr>
          </w:p>
        </w:tc>
      </w:tr>
      <w:tr w:rsidR="00183F9F" w:rsidRPr="00C70209" w14:paraId="5FCA0381" w14:textId="77777777" w:rsidTr="00082182">
        <w:tc>
          <w:tcPr>
            <w:tcW w:w="1088" w:type="dxa"/>
            <w:vMerge/>
            <w:tcBorders>
              <w:left w:val="single" w:sz="4" w:space="0" w:color="000000"/>
              <w:right w:val="single" w:sz="4" w:space="0" w:color="000000"/>
            </w:tcBorders>
          </w:tcPr>
          <w:p w14:paraId="02FE53F3"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1E7344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DCD0E3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4EA81C8A"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25BC6EE"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35EB6869" w14:textId="5625EE0B" w:rsidR="00183F9F" w:rsidRPr="00C70209" w:rsidRDefault="00183F9F" w:rsidP="00082182">
            <w:pPr>
              <w:pStyle w:val="Tabletext-evidencematrix"/>
              <w:jc w:val="right"/>
            </w:pPr>
            <w:r w:rsidRPr="00C70209">
              <w:t>High</w:t>
            </w:r>
            <w:r w:rsidR="00363BA0" w:rsidRPr="00C70209">
              <w:t>-</w:t>
            </w:r>
            <w:r w:rsidRPr="00C70209">
              <w:t>dose</w:t>
            </w:r>
          </w:p>
          <w:p w14:paraId="231156B8" w14:textId="72489754" w:rsidR="00183F9F" w:rsidRPr="00C70209" w:rsidRDefault="00183F9F" w:rsidP="00082182">
            <w:pPr>
              <w:pStyle w:val="Tabletext-evidencematrix"/>
              <w:jc w:val="right"/>
            </w:pPr>
            <w:r w:rsidRPr="00C70209">
              <w:t>Low</w:t>
            </w:r>
            <w:r w:rsidR="00BB008C" w:rsidRPr="00C70209">
              <w:t>-</w:t>
            </w:r>
            <w:r w:rsidRPr="00C70209">
              <w:t>dose</w:t>
            </w:r>
          </w:p>
          <w:p w14:paraId="6B388AC3" w14:textId="77777777" w:rsidR="00183F9F" w:rsidRPr="00C70209" w:rsidRDefault="00183F9F" w:rsidP="00082182">
            <w:pPr>
              <w:pStyle w:val="Tabletext-evidencematrix"/>
              <w:jc w:val="right"/>
            </w:pPr>
            <w:r w:rsidRPr="00C70209">
              <w:t>Pump prime only</w:t>
            </w:r>
          </w:p>
        </w:tc>
        <w:tc>
          <w:tcPr>
            <w:tcW w:w="1610" w:type="dxa"/>
            <w:tcBorders>
              <w:top w:val="single" w:sz="4" w:space="0" w:color="000000"/>
              <w:left w:val="single" w:sz="4" w:space="0" w:color="000000"/>
              <w:bottom w:val="single" w:sz="4" w:space="0" w:color="000000"/>
              <w:right w:val="single" w:sz="4" w:space="0" w:color="000000"/>
            </w:tcBorders>
          </w:tcPr>
          <w:p w14:paraId="73304456" w14:textId="77777777" w:rsidR="00183F9F" w:rsidRPr="00C70209" w:rsidRDefault="00183F9F" w:rsidP="00082182">
            <w:pPr>
              <w:pStyle w:val="Tabletext-evidencematrix"/>
            </w:pPr>
            <w:r w:rsidRPr="00C70209">
              <w:t>NR (93.5%)</w:t>
            </w:r>
          </w:p>
          <w:p w14:paraId="1DBA8DDB" w14:textId="77777777" w:rsidR="00183F9F" w:rsidRPr="00C70209" w:rsidRDefault="00183F9F" w:rsidP="00082182">
            <w:pPr>
              <w:pStyle w:val="Tabletext-evidencematrix"/>
            </w:pPr>
            <w:r w:rsidRPr="00C70209">
              <w:t>NR (93.9%)</w:t>
            </w:r>
          </w:p>
          <w:p w14:paraId="18E0D2B8" w14:textId="77777777" w:rsidR="00183F9F" w:rsidRPr="00C70209" w:rsidRDefault="00183F9F" w:rsidP="00082182">
            <w:pPr>
              <w:pStyle w:val="Tabletext-evidencematrix"/>
            </w:pPr>
            <w:r w:rsidRPr="00C70209">
              <w:t>NR (88.9%)</w:t>
            </w:r>
          </w:p>
        </w:tc>
        <w:tc>
          <w:tcPr>
            <w:tcW w:w="1638" w:type="dxa"/>
            <w:gridSpan w:val="3"/>
            <w:tcBorders>
              <w:left w:val="single" w:sz="4" w:space="0" w:color="000000"/>
              <w:right w:val="single" w:sz="4" w:space="0" w:color="000000"/>
            </w:tcBorders>
          </w:tcPr>
          <w:p w14:paraId="04008D40" w14:textId="77777777" w:rsidR="00183F9F" w:rsidRPr="00C70209" w:rsidRDefault="00183F9F" w:rsidP="00082182">
            <w:pPr>
              <w:pStyle w:val="Tabletext-evidencematrix"/>
            </w:pPr>
            <w:r w:rsidRPr="00C70209">
              <w:t>NR (85.3%)</w:t>
            </w:r>
          </w:p>
          <w:p w14:paraId="243790C4" w14:textId="77777777" w:rsidR="00183F9F" w:rsidRPr="00C70209" w:rsidRDefault="00183F9F" w:rsidP="00082182">
            <w:pPr>
              <w:pStyle w:val="Tabletext-evidencematrix"/>
            </w:pPr>
            <w:r w:rsidRPr="00C70209">
              <w:t>NR (85.3%)</w:t>
            </w:r>
          </w:p>
          <w:p w14:paraId="02B971BE" w14:textId="77777777" w:rsidR="00183F9F" w:rsidRPr="00C70209" w:rsidRDefault="00183F9F" w:rsidP="00082182">
            <w:pPr>
              <w:pStyle w:val="Tabletext-evidencematrix"/>
            </w:pPr>
            <w:r w:rsidRPr="00C70209">
              <w:t>NR (85.3%)</w:t>
            </w:r>
          </w:p>
        </w:tc>
        <w:tc>
          <w:tcPr>
            <w:tcW w:w="1614" w:type="dxa"/>
            <w:tcBorders>
              <w:left w:val="single" w:sz="4" w:space="0" w:color="000000"/>
              <w:right w:val="single" w:sz="4" w:space="0" w:color="000000"/>
            </w:tcBorders>
            <w:shd w:val="clear" w:color="auto" w:fill="FFFFFF" w:themeFill="background1"/>
          </w:tcPr>
          <w:p w14:paraId="1F4D44E4" w14:textId="77777777" w:rsidR="00183F9F" w:rsidRPr="00C70209" w:rsidRDefault="00183F9F" w:rsidP="00082182">
            <w:pPr>
              <w:pStyle w:val="Tabletext-evidencematrix"/>
            </w:pPr>
            <w:r w:rsidRPr="00C70209">
              <w:t>NR</w:t>
            </w:r>
          </w:p>
          <w:p w14:paraId="7258A184" w14:textId="77777777" w:rsidR="00183F9F" w:rsidRPr="00C70209" w:rsidRDefault="00183F9F" w:rsidP="00082182">
            <w:pPr>
              <w:pStyle w:val="Tabletext-evidencematrix"/>
            </w:pPr>
            <w:r w:rsidRPr="00C70209">
              <w:t>NR</w:t>
            </w:r>
          </w:p>
          <w:p w14:paraId="4D3928C2"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24DD7238" w14:textId="77777777" w:rsidR="00183F9F" w:rsidRPr="00C70209" w:rsidRDefault="00183F9F" w:rsidP="00082182">
            <w:pPr>
              <w:pStyle w:val="Tabletext-evidencematrix"/>
            </w:pPr>
            <w:r w:rsidRPr="00C70209">
              <w:t>NR</w:t>
            </w:r>
          </w:p>
          <w:p w14:paraId="5E739CB8" w14:textId="77777777" w:rsidR="00183F9F" w:rsidRPr="00C70209" w:rsidRDefault="00183F9F" w:rsidP="00082182">
            <w:pPr>
              <w:pStyle w:val="Tabletext-evidencematrix"/>
            </w:pPr>
            <w:r w:rsidRPr="00C70209">
              <w:t>NR</w:t>
            </w:r>
          </w:p>
          <w:p w14:paraId="14501889" w14:textId="77777777" w:rsidR="00183F9F" w:rsidRPr="00C70209" w:rsidRDefault="00183F9F" w:rsidP="00082182">
            <w:pPr>
              <w:pStyle w:val="Tabletext-evidencematrix"/>
            </w:pPr>
            <w:r w:rsidRPr="00C70209">
              <w:t>NR</w:t>
            </w:r>
          </w:p>
        </w:tc>
      </w:tr>
      <w:tr w:rsidR="00183F9F" w:rsidRPr="00C70209" w14:paraId="69EFB12C" w14:textId="77777777" w:rsidTr="00082182">
        <w:tc>
          <w:tcPr>
            <w:tcW w:w="1088" w:type="dxa"/>
            <w:vMerge/>
            <w:tcBorders>
              <w:left w:val="single" w:sz="4" w:space="0" w:color="000000"/>
              <w:right w:val="single" w:sz="4" w:space="0" w:color="000000"/>
            </w:tcBorders>
          </w:tcPr>
          <w:p w14:paraId="63F54D7E"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54AACE9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37C52FD5"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22C8CD3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0C752108"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0480DAEB" w14:textId="77777777" w:rsidR="00183F9F" w:rsidRPr="00C70209" w:rsidRDefault="00183F9F" w:rsidP="00082182">
            <w:pPr>
              <w:pStyle w:val="Tabletext-subanalysis"/>
            </w:pPr>
          </w:p>
        </w:tc>
        <w:tc>
          <w:tcPr>
            <w:tcW w:w="6589" w:type="dxa"/>
            <w:gridSpan w:val="6"/>
            <w:tcBorders>
              <w:top w:val="single" w:sz="4" w:space="0" w:color="000000"/>
              <w:left w:val="single" w:sz="4" w:space="0" w:color="000000"/>
              <w:bottom w:val="single" w:sz="4" w:space="0" w:color="000000"/>
              <w:right w:val="single" w:sz="4" w:space="0" w:color="000000"/>
            </w:tcBorders>
          </w:tcPr>
          <w:p w14:paraId="5E5B26E3" w14:textId="77777777" w:rsidR="00183F9F" w:rsidRPr="00C70209" w:rsidRDefault="00183F9F" w:rsidP="00082182">
            <w:pPr>
              <w:pStyle w:val="Tabletext-subanalysis"/>
              <w:rPr>
                <w:i/>
              </w:rPr>
            </w:pPr>
            <w:r w:rsidRPr="00C70209">
              <w:rPr>
                <w:i/>
              </w:rPr>
              <w:t>Subgroup analysis: patients undergoing redo operations (more prone to bleeding)</w:t>
            </w:r>
          </w:p>
        </w:tc>
      </w:tr>
      <w:tr w:rsidR="00183F9F" w:rsidRPr="00C70209" w14:paraId="1AC8E4B4" w14:textId="77777777" w:rsidTr="00082182">
        <w:tc>
          <w:tcPr>
            <w:tcW w:w="1088" w:type="dxa"/>
            <w:vMerge/>
            <w:tcBorders>
              <w:left w:val="single" w:sz="4" w:space="0" w:color="000000"/>
              <w:right w:val="single" w:sz="4" w:space="0" w:color="000000"/>
            </w:tcBorders>
          </w:tcPr>
          <w:p w14:paraId="2B6CD59A"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94B4F03"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922E64E"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3AEA0B5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3FC2BE22"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2D0505E7" w14:textId="10DD00C3" w:rsidR="00183F9F" w:rsidRPr="00C70209" w:rsidRDefault="00183F9F" w:rsidP="00082182">
            <w:pPr>
              <w:pStyle w:val="Tabletext-subanalysis"/>
              <w:jc w:val="right"/>
            </w:pPr>
            <w:r w:rsidRPr="00C70209">
              <w:t>High</w:t>
            </w:r>
            <w:r w:rsidR="00363BA0" w:rsidRPr="00C70209">
              <w:t>-</w:t>
            </w:r>
            <w:r w:rsidRPr="00C70209">
              <w:t>dose</w:t>
            </w:r>
          </w:p>
          <w:p w14:paraId="34C049CF" w14:textId="0128B385" w:rsidR="00183F9F" w:rsidRPr="00C70209" w:rsidRDefault="00183F9F" w:rsidP="00082182">
            <w:pPr>
              <w:pStyle w:val="Tabletext-subanalysis"/>
              <w:jc w:val="right"/>
            </w:pPr>
            <w:r w:rsidRPr="00C70209">
              <w:t>Low</w:t>
            </w:r>
            <w:r w:rsidR="00BB008C" w:rsidRPr="00C70209">
              <w:t>-</w:t>
            </w:r>
            <w:r w:rsidRPr="00C70209">
              <w:t>dose</w:t>
            </w:r>
          </w:p>
          <w:p w14:paraId="4FDC4A56" w14:textId="77777777" w:rsidR="00183F9F" w:rsidRPr="00C70209" w:rsidRDefault="00183F9F" w:rsidP="00082182">
            <w:pPr>
              <w:pStyle w:val="Tabletext-subanalysis"/>
              <w:jc w:val="right"/>
            </w:pPr>
            <w:r w:rsidRPr="00C70209">
              <w:t>Pump prime only</w:t>
            </w:r>
          </w:p>
        </w:tc>
        <w:tc>
          <w:tcPr>
            <w:tcW w:w="1610" w:type="dxa"/>
            <w:tcBorders>
              <w:top w:val="single" w:sz="4" w:space="0" w:color="000000"/>
              <w:left w:val="single" w:sz="4" w:space="0" w:color="000000"/>
              <w:bottom w:val="single" w:sz="4" w:space="0" w:color="000000"/>
              <w:right w:val="single" w:sz="4" w:space="0" w:color="000000"/>
            </w:tcBorders>
          </w:tcPr>
          <w:p w14:paraId="511CB1AA" w14:textId="77777777" w:rsidR="00183F9F" w:rsidRPr="00C70209" w:rsidRDefault="00183F9F" w:rsidP="00082182">
            <w:pPr>
              <w:pStyle w:val="Tabletext-subanalysis"/>
            </w:pPr>
            <w:r w:rsidRPr="00C70209">
              <w:t>NR (94.7%)</w:t>
            </w:r>
          </w:p>
          <w:p w14:paraId="54D89A3A" w14:textId="77777777" w:rsidR="00183F9F" w:rsidRPr="00C70209" w:rsidRDefault="00183F9F" w:rsidP="00082182">
            <w:pPr>
              <w:pStyle w:val="Tabletext-subanalysis"/>
            </w:pPr>
            <w:r w:rsidRPr="00C70209">
              <w:t>NR</w:t>
            </w:r>
          </w:p>
          <w:p w14:paraId="14A18A40" w14:textId="77777777" w:rsidR="00183F9F" w:rsidRPr="00C70209" w:rsidRDefault="00183F9F" w:rsidP="00082182">
            <w:pPr>
              <w:pStyle w:val="Tabletext-subanalysis"/>
            </w:pPr>
            <w:r w:rsidRPr="00C70209">
              <w:t>NR</w:t>
            </w:r>
          </w:p>
        </w:tc>
        <w:tc>
          <w:tcPr>
            <w:tcW w:w="1638" w:type="dxa"/>
            <w:gridSpan w:val="3"/>
            <w:tcBorders>
              <w:left w:val="single" w:sz="4" w:space="0" w:color="000000"/>
              <w:right w:val="single" w:sz="4" w:space="0" w:color="000000"/>
            </w:tcBorders>
          </w:tcPr>
          <w:p w14:paraId="1441714D" w14:textId="77777777" w:rsidR="00183F9F" w:rsidRPr="00C70209" w:rsidRDefault="00183F9F" w:rsidP="00082182">
            <w:pPr>
              <w:pStyle w:val="Tabletext-subanalysis"/>
            </w:pPr>
            <w:r w:rsidRPr="00C70209">
              <w:t>NR (90.9%)</w:t>
            </w:r>
          </w:p>
          <w:p w14:paraId="2DA4455B" w14:textId="77777777" w:rsidR="00183F9F" w:rsidRPr="00C70209" w:rsidRDefault="00183F9F" w:rsidP="00082182">
            <w:pPr>
              <w:pStyle w:val="Tabletext-subanalysis"/>
            </w:pPr>
            <w:r w:rsidRPr="00C70209">
              <w:t>NR</w:t>
            </w:r>
          </w:p>
          <w:p w14:paraId="1205783F" w14:textId="77777777" w:rsidR="00183F9F" w:rsidRPr="00C70209" w:rsidRDefault="00183F9F" w:rsidP="00082182">
            <w:pPr>
              <w:pStyle w:val="Tabletext-subanalysis"/>
            </w:pPr>
            <w:r w:rsidRPr="00C70209">
              <w:t>NR</w:t>
            </w:r>
          </w:p>
        </w:tc>
        <w:tc>
          <w:tcPr>
            <w:tcW w:w="1614" w:type="dxa"/>
            <w:tcBorders>
              <w:left w:val="single" w:sz="4" w:space="0" w:color="000000"/>
              <w:right w:val="single" w:sz="4" w:space="0" w:color="000000"/>
            </w:tcBorders>
            <w:shd w:val="clear" w:color="auto" w:fill="FFFFFF" w:themeFill="background1"/>
          </w:tcPr>
          <w:p w14:paraId="76E2C799" w14:textId="77777777" w:rsidR="00183F9F" w:rsidRPr="00C70209" w:rsidRDefault="00183F9F" w:rsidP="00082182">
            <w:pPr>
              <w:pStyle w:val="Tabletext-subanalysis"/>
            </w:pPr>
            <w:r w:rsidRPr="00C70209">
              <w:t>NR</w:t>
            </w:r>
          </w:p>
          <w:p w14:paraId="75103A0E" w14:textId="77777777" w:rsidR="00183F9F" w:rsidRPr="00C70209" w:rsidRDefault="00183F9F" w:rsidP="00082182">
            <w:pPr>
              <w:pStyle w:val="Tabletext-subanalysis"/>
            </w:pPr>
            <w:r w:rsidRPr="00C70209">
              <w:t>NR</w:t>
            </w:r>
          </w:p>
          <w:p w14:paraId="0A90267F" w14:textId="77777777" w:rsidR="00183F9F" w:rsidRPr="00C70209" w:rsidRDefault="00183F9F" w:rsidP="00082182">
            <w:pPr>
              <w:pStyle w:val="Tabletext-subanalysis"/>
            </w:pPr>
            <w:r w:rsidRPr="00C70209">
              <w:t>NR</w:t>
            </w:r>
          </w:p>
        </w:tc>
        <w:tc>
          <w:tcPr>
            <w:tcW w:w="1727" w:type="dxa"/>
            <w:tcBorders>
              <w:left w:val="single" w:sz="4" w:space="0" w:color="000000"/>
              <w:right w:val="single" w:sz="4" w:space="0" w:color="000000"/>
            </w:tcBorders>
            <w:shd w:val="clear" w:color="auto" w:fill="auto"/>
          </w:tcPr>
          <w:p w14:paraId="57218FE8" w14:textId="77777777" w:rsidR="00183F9F" w:rsidRPr="00C70209" w:rsidRDefault="00183F9F" w:rsidP="00082182">
            <w:pPr>
              <w:pStyle w:val="Tabletext-subanalysis"/>
            </w:pPr>
            <w:r w:rsidRPr="00C70209">
              <w:t>NR</w:t>
            </w:r>
          </w:p>
          <w:p w14:paraId="3D9A92D8" w14:textId="77777777" w:rsidR="00183F9F" w:rsidRPr="00C70209" w:rsidRDefault="00183F9F" w:rsidP="00082182">
            <w:pPr>
              <w:pStyle w:val="Tabletext-subanalysis"/>
            </w:pPr>
            <w:r w:rsidRPr="00C70209">
              <w:t>NR</w:t>
            </w:r>
          </w:p>
          <w:p w14:paraId="6E0040F5" w14:textId="77777777" w:rsidR="00183F9F" w:rsidRPr="00C70209" w:rsidRDefault="00183F9F" w:rsidP="00082182">
            <w:pPr>
              <w:pStyle w:val="Tabletext-subanalysis"/>
            </w:pPr>
            <w:r w:rsidRPr="00C70209">
              <w:t>NR</w:t>
            </w:r>
          </w:p>
        </w:tc>
      </w:tr>
      <w:tr w:rsidR="00183F9F" w:rsidRPr="00C70209" w14:paraId="534D4812" w14:textId="77777777" w:rsidTr="00082182">
        <w:tc>
          <w:tcPr>
            <w:tcW w:w="1088" w:type="dxa"/>
            <w:vMerge/>
            <w:tcBorders>
              <w:left w:val="single" w:sz="4" w:space="0" w:color="000000"/>
              <w:right w:val="single" w:sz="4" w:space="0" w:color="000000"/>
            </w:tcBorders>
          </w:tcPr>
          <w:p w14:paraId="27FA7DDF"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4FBB9B7E"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B49158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DCCA7D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F4F2F2E"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7BD1D658" w14:textId="77777777" w:rsidR="00183F9F" w:rsidRPr="00C70209" w:rsidRDefault="00183F9F" w:rsidP="00082182">
            <w:pPr>
              <w:pStyle w:val="Tabletext-subanalysis"/>
            </w:pPr>
          </w:p>
        </w:tc>
        <w:tc>
          <w:tcPr>
            <w:tcW w:w="4862" w:type="dxa"/>
            <w:gridSpan w:val="5"/>
            <w:tcBorders>
              <w:top w:val="single" w:sz="4" w:space="0" w:color="000000"/>
              <w:left w:val="single" w:sz="4" w:space="0" w:color="000000"/>
              <w:bottom w:val="single" w:sz="4" w:space="0" w:color="000000"/>
              <w:right w:val="single" w:sz="4" w:space="0" w:color="000000"/>
            </w:tcBorders>
          </w:tcPr>
          <w:p w14:paraId="3C18D79E" w14:textId="77777777" w:rsidR="00183F9F" w:rsidRPr="00C70209" w:rsidRDefault="00183F9F" w:rsidP="00082182">
            <w:pPr>
              <w:pStyle w:val="Tabletext-subanalysis"/>
            </w:pPr>
            <w:r w:rsidRPr="00C70209">
              <w:rPr>
                <w:i/>
              </w:rPr>
              <w:t>Subgroup analysis: age</w:t>
            </w:r>
          </w:p>
        </w:tc>
        <w:tc>
          <w:tcPr>
            <w:tcW w:w="1727" w:type="dxa"/>
            <w:tcBorders>
              <w:left w:val="single" w:sz="4" w:space="0" w:color="000000"/>
              <w:right w:val="single" w:sz="4" w:space="0" w:color="000000"/>
            </w:tcBorders>
            <w:shd w:val="clear" w:color="auto" w:fill="auto"/>
          </w:tcPr>
          <w:p w14:paraId="2014A6BC" w14:textId="77777777" w:rsidR="00183F9F" w:rsidRPr="00C70209" w:rsidRDefault="00183F9F" w:rsidP="00082182">
            <w:pPr>
              <w:pStyle w:val="Tabletext-subanalysis"/>
            </w:pPr>
          </w:p>
        </w:tc>
      </w:tr>
      <w:tr w:rsidR="00183F9F" w:rsidRPr="00C70209" w14:paraId="587E3410" w14:textId="77777777" w:rsidTr="00082182">
        <w:tc>
          <w:tcPr>
            <w:tcW w:w="1088" w:type="dxa"/>
            <w:vMerge/>
            <w:tcBorders>
              <w:left w:val="single" w:sz="4" w:space="0" w:color="000000"/>
              <w:right w:val="single" w:sz="4" w:space="0" w:color="000000"/>
            </w:tcBorders>
          </w:tcPr>
          <w:p w14:paraId="56D2C93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F7DDAF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A45C7A3"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208A1F0"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0395957" w14:textId="77777777" w:rsidR="00183F9F" w:rsidRPr="00C70209" w:rsidRDefault="00183F9F" w:rsidP="00082182">
            <w:pPr>
              <w:pStyle w:val="Tabletext-evidencematrix"/>
            </w:pPr>
          </w:p>
        </w:tc>
        <w:tc>
          <w:tcPr>
            <w:tcW w:w="1554" w:type="dxa"/>
            <w:tcBorders>
              <w:top w:val="nil"/>
              <w:left w:val="single" w:sz="4" w:space="0" w:color="000000"/>
              <w:bottom w:val="nil"/>
              <w:right w:val="single" w:sz="4" w:space="0" w:color="000000"/>
            </w:tcBorders>
          </w:tcPr>
          <w:p w14:paraId="432540D6" w14:textId="77777777" w:rsidR="00183F9F" w:rsidRPr="00C70209" w:rsidRDefault="00183F9F" w:rsidP="00082182">
            <w:pPr>
              <w:pStyle w:val="Tabletext-subanalysis"/>
              <w:jc w:val="right"/>
            </w:pPr>
            <w:r w:rsidRPr="00C70209">
              <w:t>Patients aged ≤1 year</w:t>
            </w:r>
          </w:p>
        </w:tc>
        <w:tc>
          <w:tcPr>
            <w:tcW w:w="1610" w:type="dxa"/>
            <w:tcBorders>
              <w:top w:val="single" w:sz="4" w:space="0" w:color="000000"/>
              <w:left w:val="single" w:sz="4" w:space="0" w:color="000000"/>
              <w:bottom w:val="nil"/>
              <w:right w:val="single" w:sz="4" w:space="0" w:color="000000"/>
            </w:tcBorders>
          </w:tcPr>
          <w:p w14:paraId="0735309B" w14:textId="77777777" w:rsidR="00183F9F" w:rsidRPr="00C70209" w:rsidRDefault="00183F9F" w:rsidP="00082182">
            <w:pPr>
              <w:pStyle w:val="Tabletext-subanalysis"/>
            </w:pPr>
          </w:p>
        </w:tc>
        <w:tc>
          <w:tcPr>
            <w:tcW w:w="1638" w:type="dxa"/>
            <w:gridSpan w:val="3"/>
            <w:tcBorders>
              <w:left w:val="single" w:sz="4" w:space="0" w:color="000000"/>
              <w:bottom w:val="nil"/>
              <w:right w:val="single" w:sz="4" w:space="0" w:color="000000"/>
            </w:tcBorders>
          </w:tcPr>
          <w:p w14:paraId="1E965C23" w14:textId="77777777" w:rsidR="00183F9F" w:rsidRPr="00C70209" w:rsidRDefault="00183F9F" w:rsidP="00082182">
            <w:pPr>
              <w:pStyle w:val="Tabletext-subanalysis"/>
            </w:pPr>
          </w:p>
        </w:tc>
        <w:tc>
          <w:tcPr>
            <w:tcW w:w="1614" w:type="dxa"/>
            <w:tcBorders>
              <w:left w:val="single" w:sz="4" w:space="0" w:color="000000"/>
              <w:bottom w:val="nil"/>
              <w:right w:val="single" w:sz="4" w:space="0" w:color="000000"/>
            </w:tcBorders>
            <w:shd w:val="clear" w:color="auto" w:fill="FFFFFF" w:themeFill="background1"/>
          </w:tcPr>
          <w:p w14:paraId="09597C8A" w14:textId="77777777" w:rsidR="00183F9F" w:rsidRPr="00C70209" w:rsidRDefault="00183F9F" w:rsidP="00082182">
            <w:pPr>
              <w:pStyle w:val="Tabletext-subanalysis"/>
            </w:pPr>
          </w:p>
        </w:tc>
        <w:tc>
          <w:tcPr>
            <w:tcW w:w="1727" w:type="dxa"/>
            <w:tcBorders>
              <w:left w:val="single" w:sz="4" w:space="0" w:color="000000"/>
              <w:bottom w:val="nil"/>
              <w:right w:val="single" w:sz="4" w:space="0" w:color="000000"/>
            </w:tcBorders>
            <w:shd w:val="clear" w:color="auto" w:fill="auto"/>
          </w:tcPr>
          <w:p w14:paraId="490B7B18" w14:textId="77777777" w:rsidR="00183F9F" w:rsidRPr="00C70209" w:rsidRDefault="00183F9F" w:rsidP="00082182">
            <w:pPr>
              <w:pStyle w:val="Tabletext-subanalysis"/>
            </w:pPr>
          </w:p>
        </w:tc>
      </w:tr>
      <w:tr w:rsidR="00183F9F" w:rsidRPr="00C70209" w14:paraId="3C1D630F" w14:textId="77777777" w:rsidTr="00082182">
        <w:tc>
          <w:tcPr>
            <w:tcW w:w="1088" w:type="dxa"/>
            <w:vMerge/>
            <w:tcBorders>
              <w:left w:val="single" w:sz="4" w:space="0" w:color="000000"/>
              <w:right w:val="single" w:sz="4" w:space="0" w:color="000000"/>
            </w:tcBorders>
          </w:tcPr>
          <w:p w14:paraId="7CA03CAD"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2A44A426"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659FD7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55E099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3A29848"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6FB8E55C" w14:textId="74F7FCB9" w:rsidR="00183F9F" w:rsidRPr="00C70209" w:rsidRDefault="00183F9F" w:rsidP="00082182">
            <w:pPr>
              <w:pStyle w:val="Tabletext-subanalysis"/>
              <w:jc w:val="right"/>
            </w:pPr>
            <w:r w:rsidRPr="00C70209">
              <w:t>High</w:t>
            </w:r>
            <w:r w:rsidR="00363BA0" w:rsidRPr="00C70209">
              <w:t>-</w:t>
            </w:r>
            <w:r w:rsidRPr="00C70209">
              <w:t>dose</w:t>
            </w:r>
          </w:p>
          <w:p w14:paraId="2343E725" w14:textId="3A25344B" w:rsidR="00183F9F" w:rsidRPr="00C70209" w:rsidRDefault="00183F9F" w:rsidP="00082182">
            <w:pPr>
              <w:pStyle w:val="Tabletext-subanalysis"/>
              <w:jc w:val="right"/>
            </w:pPr>
            <w:r w:rsidRPr="00C70209">
              <w:t>Low</w:t>
            </w:r>
            <w:r w:rsidR="00BB008C" w:rsidRPr="00C70209">
              <w:t>-</w:t>
            </w:r>
            <w:r w:rsidRPr="00C70209">
              <w:t>dose</w:t>
            </w:r>
          </w:p>
          <w:p w14:paraId="7F073F7E" w14:textId="77777777" w:rsidR="00183F9F" w:rsidRPr="00C70209" w:rsidRDefault="00183F9F" w:rsidP="00082182">
            <w:pPr>
              <w:pStyle w:val="Tabletext-subanalysis"/>
              <w:jc w:val="right"/>
            </w:pPr>
            <w:r w:rsidRPr="00C70209">
              <w:t>Pump prime only</w:t>
            </w:r>
          </w:p>
        </w:tc>
        <w:tc>
          <w:tcPr>
            <w:tcW w:w="1610" w:type="dxa"/>
            <w:tcBorders>
              <w:top w:val="nil"/>
              <w:left w:val="single" w:sz="4" w:space="0" w:color="000000"/>
              <w:bottom w:val="single" w:sz="4" w:space="0" w:color="000000"/>
              <w:right w:val="single" w:sz="4" w:space="0" w:color="000000"/>
            </w:tcBorders>
          </w:tcPr>
          <w:p w14:paraId="541BC8CC" w14:textId="77777777" w:rsidR="00183F9F" w:rsidRPr="00C70209" w:rsidRDefault="00183F9F" w:rsidP="00082182">
            <w:pPr>
              <w:pStyle w:val="Tabletext-subanalysis"/>
            </w:pPr>
            <w:r w:rsidRPr="00C70209">
              <w:t>NR</w:t>
            </w:r>
          </w:p>
          <w:p w14:paraId="48F3160C" w14:textId="77777777" w:rsidR="00183F9F" w:rsidRPr="00C70209" w:rsidRDefault="00183F9F" w:rsidP="00082182">
            <w:pPr>
              <w:pStyle w:val="Tabletext-subanalysis"/>
            </w:pPr>
            <w:r w:rsidRPr="00C70209">
              <w:t>NR (92.9%)</w:t>
            </w:r>
          </w:p>
          <w:p w14:paraId="30A19F54" w14:textId="77777777" w:rsidR="00183F9F" w:rsidRPr="00C70209" w:rsidRDefault="00183F9F" w:rsidP="00082182">
            <w:pPr>
              <w:pStyle w:val="Tabletext-subanalysis"/>
            </w:pPr>
            <w:r w:rsidRPr="00C70209">
              <w:t>NR</w:t>
            </w:r>
          </w:p>
        </w:tc>
        <w:tc>
          <w:tcPr>
            <w:tcW w:w="1638" w:type="dxa"/>
            <w:gridSpan w:val="3"/>
            <w:tcBorders>
              <w:top w:val="nil"/>
              <w:left w:val="single" w:sz="4" w:space="0" w:color="000000"/>
              <w:right w:val="single" w:sz="4" w:space="0" w:color="000000"/>
            </w:tcBorders>
          </w:tcPr>
          <w:p w14:paraId="436A329B" w14:textId="77777777" w:rsidR="00183F9F" w:rsidRPr="00C70209" w:rsidRDefault="00183F9F" w:rsidP="00082182">
            <w:pPr>
              <w:pStyle w:val="Tabletext-subanalysis"/>
            </w:pPr>
            <w:r w:rsidRPr="00C70209">
              <w:t>NR</w:t>
            </w:r>
          </w:p>
          <w:p w14:paraId="5C243D06" w14:textId="77777777" w:rsidR="00183F9F" w:rsidRPr="00C70209" w:rsidRDefault="00183F9F" w:rsidP="00082182">
            <w:pPr>
              <w:pStyle w:val="Tabletext-subanalysis"/>
            </w:pPr>
            <w:r w:rsidRPr="00C70209">
              <w:t>NR</w:t>
            </w:r>
          </w:p>
          <w:p w14:paraId="7545EB6A" w14:textId="77777777" w:rsidR="00183F9F" w:rsidRPr="00C70209" w:rsidRDefault="00183F9F" w:rsidP="00082182">
            <w:pPr>
              <w:pStyle w:val="Tabletext-subanalysis"/>
            </w:pPr>
            <w:r w:rsidRPr="00C70209">
              <w:t>NR</w:t>
            </w:r>
          </w:p>
        </w:tc>
        <w:tc>
          <w:tcPr>
            <w:tcW w:w="1614" w:type="dxa"/>
            <w:tcBorders>
              <w:top w:val="nil"/>
              <w:left w:val="single" w:sz="4" w:space="0" w:color="000000"/>
              <w:right w:val="single" w:sz="4" w:space="0" w:color="000000"/>
            </w:tcBorders>
            <w:shd w:val="clear" w:color="auto" w:fill="FFFFFF" w:themeFill="background1"/>
          </w:tcPr>
          <w:p w14:paraId="1665325A" w14:textId="77777777" w:rsidR="00183F9F" w:rsidRPr="00C70209" w:rsidRDefault="00183F9F" w:rsidP="00082182">
            <w:pPr>
              <w:pStyle w:val="Tabletext-subanalysis"/>
            </w:pPr>
            <w:r w:rsidRPr="00C70209">
              <w:t>NR</w:t>
            </w:r>
          </w:p>
          <w:p w14:paraId="43496F73" w14:textId="77777777" w:rsidR="00183F9F" w:rsidRPr="00C70209" w:rsidRDefault="00183F9F" w:rsidP="00082182">
            <w:pPr>
              <w:pStyle w:val="Tabletext-subanalysis"/>
            </w:pPr>
            <w:r w:rsidRPr="00C70209">
              <w:t>NR</w:t>
            </w:r>
          </w:p>
          <w:p w14:paraId="734576ED" w14:textId="77777777" w:rsidR="00183F9F" w:rsidRPr="00C70209" w:rsidRDefault="00183F9F" w:rsidP="00082182">
            <w:pPr>
              <w:pStyle w:val="Tabletext-subanalysis"/>
            </w:pPr>
            <w:r w:rsidRPr="00C70209">
              <w:t>NR</w:t>
            </w:r>
          </w:p>
        </w:tc>
        <w:tc>
          <w:tcPr>
            <w:tcW w:w="1727" w:type="dxa"/>
            <w:tcBorders>
              <w:top w:val="nil"/>
              <w:left w:val="single" w:sz="4" w:space="0" w:color="000000"/>
              <w:right w:val="single" w:sz="4" w:space="0" w:color="000000"/>
            </w:tcBorders>
            <w:shd w:val="clear" w:color="auto" w:fill="auto"/>
          </w:tcPr>
          <w:p w14:paraId="4AF04E5E" w14:textId="77777777" w:rsidR="00183F9F" w:rsidRPr="00C70209" w:rsidRDefault="00183F9F" w:rsidP="00082182">
            <w:pPr>
              <w:pStyle w:val="Tabletext-subanalysis"/>
            </w:pPr>
            <w:r w:rsidRPr="00C70209">
              <w:t>NR</w:t>
            </w:r>
          </w:p>
          <w:p w14:paraId="7FFB581E" w14:textId="77777777" w:rsidR="00183F9F" w:rsidRPr="00C70209" w:rsidRDefault="00183F9F" w:rsidP="00082182">
            <w:pPr>
              <w:pStyle w:val="Tabletext-subanalysis"/>
            </w:pPr>
            <w:r w:rsidRPr="00C70209">
              <w:t>NR</w:t>
            </w:r>
          </w:p>
          <w:p w14:paraId="68706D48" w14:textId="77777777" w:rsidR="00183F9F" w:rsidRPr="00C70209" w:rsidRDefault="00183F9F" w:rsidP="00082182">
            <w:pPr>
              <w:pStyle w:val="Tabletext-subanalysis"/>
            </w:pPr>
            <w:r w:rsidRPr="00C70209">
              <w:t>NR</w:t>
            </w:r>
          </w:p>
        </w:tc>
      </w:tr>
      <w:tr w:rsidR="00183F9F" w:rsidRPr="00C70209" w14:paraId="5265FE61" w14:textId="77777777" w:rsidTr="00082182">
        <w:tc>
          <w:tcPr>
            <w:tcW w:w="1088" w:type="dxa"/>
            <w:vMerge/>
            <w:tcBorders>
              <w:left w:val="single" w:sz="4" w:space="0" w:color="000000"/>
              <w:right w:val="single" w:sz="4" w:space="0" w:color="000000"/>
            </w:tcBorders>
          </w:tcPr>
          <w:p w14:paraId="4E6E129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FCCD48B"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002CB97"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2649135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C77758D"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6DE57B9C" w14:textId="77777777" w:rsidR="00183F9F" w:rsidRPr="00C70209" w:rsidRDefault="00183F9F" w:rsidP="00082182">
            <w:pPr>
              <w:pStyle w:val="Tabletext-subanalysis"/>
              <w:jc w:val="right"/>
            </w:pPr>
            <w:r w:rsidRPr="00C70209">
              <w:t>Patients aged &gt;1 and &lt;17 years</w:t>
            </w:r>
          </w:p>
        </w:tc>
        <w:tc>
          <w:tcPr>
            <w:tcW w:w="1610" w:type="dxa"/>
            <w:tcBorders>
              <w:top w:val="single" w:sz="4" w:space="0" w:color="000000"/>
              <w:left w:val="single" w:sz="4" w:space="0" w:color="000000"/>
              <w:bottom w:val="nil"/>
              <w:right w:val="single" w:sz="4" w:space="0" w:color="000000"/>
            </w:tcBorders>
            <w:vAlign w:val="bottom"/>
          </w:tcPr>
          <w:p w14:paraId="17C40443" w14:textId="77777777" w:rsidR="00183F9F" w:rsidRPr="00C70209" w:rsidRDefault="00183F9F" w:rsidP="00082182">
            <w:pPr>
              <w:pStyle w:val="Tabletext-subanalysis"/>
            </w:pPr>
          </w:p>
        </w:tc>
        <w:tc>
          <w:tcPr>
            <w:tcW w:w="1638" w:type="dxa"/>
            <w:gridSpan w:val="3"/>
            <w:tcBorders>
              <w:left w:val="single" w:sz="4" w:space="0" w:color="000000"/>
              <w:bottom w:val="nil"/>
              <w:right w:val="single" w:sz="4" w:space="0" w:color="000000"/>
            </w:tcBorders>
            <w:vAlign w:val="bottom"/>
          </w:tcPr>
          <w:p w14:paraId="55E44A17" w14:textId="77777777" w:rsidR="00183F9F" w:rsidRPr="00C70209" w:rsidRDefault="00183F9F" w:rsidP="00082182">
            <w:pPr>
              <w:pStyle w:val="Tabletext-subanalysis"/>
            </w:pPr>
          </w:p>
        </w:tc>
        <w:tc>
          <w:tcPr>
            <w:tcW w:w="1614" w:type="dxa"/>
            <w:tcBorders>
              <w:left w:val="single" w:sz="4" w:space="0" w:color="000000"/>
              <w:bottom w:val="nil"/>
              <w:right w:val="single" w:sz="4" w:space="0" w:color="000000"/>
            </w:tcBorders>
            <w:shd w:val="clear" w:color="auto" w:fill="FFFFFF" w:themeFill="background1"/>
            <w:vAlign w:val="bottom"/>
          </w:tcPr>
          <w:p w14:paraId="31FB46B2" w14:textId="77777777" w:rsidR="00183F9F" w:rsidRPr="00C70209" w:rsidRDefault="00183F9F" w:rsidP="00082182">
            <w:pPr>
              <w:pStyle w:val="Tabletext-subanalysis"/>
            </w:pPr>
          </w:p>
        </w:tc>
        <w:tc>
          <w:tcPr>
            <w:tcW w:w="1727" w:type="dxa"/>
            <w:tcBorders>
              <w:left w:val="single" w:sz="4" w:space="0" w:color="000000"/>
              <w:bottom w:val="nil"/>
              <w:right w:val="single" w:sz="4" w:space="0" w:color="000000"/>
            </w:tcBorders>
            <w:shd w:val="clear" w:color="auto" w:fill="auto"/>
            <w:vAlign w:val="bottom"/>
          </w:tcPr>
          <w:p w14:paraId="0FD3FB8D" w14:textId="77777777" w:rsidR="00183F9F" w:rsidRPr="00C70209" w:rsidRDefault="00183F9F" w:rsidP="00082182">
            <w:pPr>
              <w:pStyle w:val="Tabletext-subanalysis"/>
            </w:pPr>
          </w:p>
        </w:tc>
      </w:tr>
      <w:tr w:rsidR="00183F9F" w:rsidRPr="00C70209" w14:paraId="2D55F3A5" w14:textId="77777777" w:rsidTr="00082182">
        <w:tc>
          <w:tcPr>
            <w:tcW w:w="1088" w:type="dxa"/>
            <w:vMerge/>
            <w:tcBorders>
              <w:left w:val="single" w:sz="4" w:space="0" w:color="000000"/>
              <w:right w:val="single" w:sz="4" w:space="0" w:color="000000"/>
            </w:tcBorders>
          </w:tcPr>
          <w:p w14:paraId="2DDCA4E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4AE3D2F"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B6DE7B4"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325E9DA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2D2475C"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080889C3" w14:textId="524F2082" w:rsidR="00183F9F" w:rsidRPr="00C70209" w:rsidRDefault="00183F9F" w:rsidP="00082182">
            <w:pPr>
              <w:pStyle w:val="Tabletext-subanalysis"/>
              <w:jc w:val="right"/>
            </w:pPr>
            <w:r w:rsidRPr="00C70209">
              <w:t>High</w:t>
            </w:r>
            <w:r w:rsidR="00363BA0" w:rsidRPr="00C70209">
              <w:t>-</w:t>
            </w:r>
            <w:r w:rsidRPr="00C70209">
              <w:t>dose</w:t>
            </w:r>
          </w:p>
          <w:p w14:paraId="4A99C2B3" w14:textId="1D93F052" w:rsidR="00183F9F" w:rsidRPr="00C70209" w:rsidRDefault="00183F9F" w:rsidP="00082182">
            <w:pPr>
              <w:pStyle w:val="Tabletext-subanalysis"/>
              <w:jc w:val="right"/>
            </w:pPr>
            <w:r w:rsidRPr="00C70209">
              <w:t>Low</w:t>
            </w:r>
            <w:r w:rsidR="00BB008C" w:rsidRPr="00C70209">
              <w:t>-</w:t>
            </w:r>
            <w:r w:rsidRPr="00C70209">
              <w:t>dose</w:t>
            </w:r>
          </w:p>
          <w:p w14:paraId="07CF2419" w14:textId="77777777" w:rsidR="00183F9F" w:rsidRPr="00C70209" w:rsidRDefault="00183F9F" w:rsidP="00082182">
            <w:pPr>
              <w:pStyle w:val="Tabletext-subanalysis"/>
              <w:jc w:val="right"/>
            </w:pPr>
            <w:r w:rsidRPr="00C70209">
              <w:t>Pump prime only</w:t>
            </w:r>
          </w:p>
        </w:tc>
        <w:tc>
          <w:tcPr>
            <w:tcW w:w="1610" w:type="dxa"/>
            <w:tcBorders>
              <w:top w:val="nil"/>
              <w:left w:val="single" w:sz="4" w:space="0" w:color="000000"/>
              <w:bottom w:val="single" w:sz="4" w:space="0" w:color="000000"/>
              <w:right w:val="single" w:sz="4" w:space="0" w:color="000000"/>
            </w:tcBorders>
          </w:tcPr>
          <w:p w14:paraId="30A8891B" w14:textId="77777777" w:rsidR="00183F9F" w:rsidRPr="00C70209" w:rsidRDefault="00183F9F" w:rsidP="00082182">
            <w:pPr>
              <w:pStyle w:val="Tabletext-subanalysis"/>
            </w:pPr>
            <w:r w:rsidRPr="00C70209">
              <w:t>NR (92.9%)</w:t>
            </w:r>
          </w:p>
          <w:p w14:paraId="4CA0A939" w14:textId="77777777" w:rsidR="00183F9F" w:rsidRPr="00C70209" w:rsidRDefault="00183F9F" w:rsidP="00082182">
            <w:pPr>
              <w:pStyle w:val="Tabletext-subanalysis"/>
            </w:pPr>
            <w:r w:rsidRPr="00C70209">
              <w:t>NR (94.7%)</w:t>
            </w:r>
          </w:p>
          <w:p w14:paraId="4A88D66F" w14:textId="77777777" w:rsidR="00183F9F" w:rsidRPr="00C70209" w:rsidRDefault="00183F9F" w:rsidP="00082182">
            <w:pPr>
              <w:pStyle w:val="Tabletext-subanalysis"/>
            </w:pPr>
            <w:r w:rsidRPr="00C70209">
              <w:t>NR (80.0%)</w:t>
            </w:r>
          </w:p>
        </w:tc>
        <w:tc>
          <w:tcPr>
            <w:tcW w:w="1638" w:type="dxa"/>
            <w:gridSpan w:val="3"/>
            <w:tcBorders>
              <w:top w:val="nil"/>
              <w:left w:val="single" w:sz="4" w:space="0" w:color="000000"/>
              <w:right w:val="single" w:sz="4" w:space="0" w:color="000000"/>
            </w:tcBorders>
          </w:tcPr>
          <w:p w14:paraId="7E973B49" w14:textId="77777777" w:rsidR="00183F9F" w:rsidRPr="00C70209" w:rsidRDefault="00183F9F" w:rsidP="00082182">
            <w:pPr>
              <w:pStyle w:val="Tabletext-subanalysis"/>
            </w:pPr>
            <w:r w:rsidRPr="00C70209">
              <w:t>NR (82.1%)</w:t>
            </w:r>
          </w:p>
          <w:p w14:paraId="0ACA4CFE" w14:textId="77777777" w:rsidR="00183F9F" w:rsidRPr="00C70209" w:rsidRDefault="00183F9F" w:rsidP="00082182">
            <w:pPr>
              <w:pStyle w:val="Tabletext-subanalysis"/>
            </w:pPr>
            <w:r w:rsidRPr="00C70209">
              <w:t>NR (82.1%)</w:t>
            </w:r>
          </w:p>
          <w:p w14:paraId="0DF86E4A" w14:textId="77777777" w:rsidR="00183F9F" w:rsidRPr="00C70209" w:rsidRDefault="00183F9F" w:rsidP="00082182">
            <w:pPr>
              <w:pStyle w:val="Tabletext-subanalysis"/>
            </w:pPr>
            <w:r w:rsidRPr="00C70209">
              <w:t>NR (82.1%)</w:t>
            </w:r>
          </w:p>
        </w:tc>
        <w:tc>
          <w:tcPr>
            <w:tcW w:w="1614" w:type="dxa"/>
            <w:tcBorders>
              <w:top w:val="nil"/>
              <w:left w:val="single" w:sz="4" w:space="0" w:color="000000"/>
              <w:right w:val="single" w:sz="4" w:space="0" w:color="000000"/>
            </w:tcBorders>
            <w:shd w:val="clear" w:color="auto" w:fill="FFFFFF" w:themeFill="background1"/>
          </w:tcPr>
          <w:p w14:paraId="0EABC156" w14:textId="77777777" w:rsidR="00183F9F" w:rsidRPr="00C70209" w:rsidRDefault="00183F9F" w:rsidP="00082182">
            <w:pPr>
              <w:pStyle w:val="Tabletext-subanalysis"/>
            </w:pPr>
            <w:r w:rsidRPr="00C70209">
              <w:t>NR</w:t>
            </w:r>
          </w:p>
          <w:p w14:paraId="6E24B969" w14:textId="77777777" w:rsidR="00183F9F" w:rsidRPr="00C70209" w:rsidRDefault="00183F9F" w:rsidP="00082182">
            <w:pPr>
              <w:pStyle w:val="Tabletext-subanalysis"/>
            </w:pPr>
            <w:r w:rsidRPr="00C70209">
              <w:t>NR</w:t>
            </w:r>
          </w:p>
          <w:p w14:paraId="11E9E1B1" w14:textId="77777777" w:rsidR="00183F9F" w:rsidRPr="00C70209" w:rsidRDefault="00183F9F" w:rsidP="00082182">
            <w:pPr>
              <w:pStyle w:val="Tabletext-subanalysis"/>
            </w:pPr>
            <w:r w:rsidRPr="00C70209">
              <w:t>NR</w:t>
            </w:r>
          </w:p>
        </w:tc>
        <w:tc>
          <w:tcPr>
            <w:tcW w:w="1727" w:type="dxa"/>
            <w:tcBorders>
              <w:top w:val="nil"/>
              <w:left w:val="single" w:sz="4" w:space="0" w:color="000000"/>
              <w:right w:val="single" w:sz="4" w:space="0" w:color="000000"/>
            </w:tcBorders>
            <w:shd w:val="clear" w:color="auto" w:fill="auto"/>
          </w:tcPr>
          <w:p w14:paraId="5483F02F" w14:textId="77777777" w:rsidR="00183F9F" w:rsidRPr="00C70209" w:rsidRDefault="00183F9F" w:rsidP="00082182">
            <w:pPr>
              <w:pStyle w:val="Tabletext-subanalysis"/>
            </w:pPr>
            <w:r w:rsidRPr="00C70209">
              <w:t>NR</w:t>
            </w:r>
          </w:p>
          <w:p w14:paraId="64A20D58" w14:textId="77777777" w:rsidR="00183F9F" w:rsidRPr="00C70209" w:rsidRDefault="00183F9F" w:rsidP="00082182">
            <w:pPr>
              <w:pStyle w:val="Tabletext-subanalysis"/>
            </w:pPr>
            <w:r w:rsidRPr="00C70209">
              <w:t>NR</w:t>
            </w:r>
          </w:p>
          <w:p w14:paraId="37E6D3BE" w14:textId="77777777" w:rsidR="00183F9F" w:rsidRPr="00C70209" w:rsidRDefault="00183F9F" w:rsidP="00082182">
            <w:pPr>
              <w:pStyle w:val="Tabletext-subanalysis"/>
            </w:pPr>
            <w:r w:rsidRPr="00C70209">
              <w:t>NR</w:t>
            </w:r>
          </w:p>
        </w:tc>
      </w:tr>
      <w:tr w:rsidR="00183F9F" w:rsidRPr="00C70209" w14:paraId="0605DC18" w14:textId="77777777" w:rsidTr="00082182">
        <w:tc>
          <w:tcPr>
            <w:tcW w:w="1088" w:type="dxa"/>
            <w:vMerge/>
            <w:tcBorders>
              <w:left w:val="single" w:sz="4" w:space="0" w:color="000000"/>
              <w:right w:val="single" w:sz="4" w:space="0" w:color="000000"/>
            </w:tcBorders>
          </w:tcPr>
          <w:p w14:paraId="5570CFB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3DC8F77"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F78C417"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707637E"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180E15D"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7852B214" w14:textId="77777777" w:rsidR="00183F9F" w:rsidRPr="00C70209" w:rsidRDefault="00183F9F" w:rsidP="00082182">
            <w:pPr>
              <w:pStyle w:val="Tabletext-evidencematrix"/>
            </w:pPr>
            <w:r w:rsidRPr="00C70209">
              <w:t xml:space="preserve">Patients requiring ≥ 20 units of donor blood </w:t>
            </w:r>
            <w:r w:rsidRPr="00C70209">
              <w:rPr>
                <w:i/>
              </w:rPr>
              <w:t>or</w:t>
            </w:r>
            <w:r w:rsidRPr="00C70209">
              <w:t xml:space="preserve"> blood products</w:t>
            </w:r>
          </w:p>
        </w:tc>
        <w:tc>
          <w:tcPr>
            <w:tcW w:w="4862" w:type="dxa"/>
            <w:gridSpan w:val="5"/>
            <w:tcBorders>
              <w:top w:val="single" w:sz="4" w:space="0" w:color="000000"/>
              <w:left w:val="single" w:sz="4" w:space="0" w:color="000000"/>
              <w:bottom w:val="single" w:sz="4" w:space="0" w:color="000000"/>
              <w:right w:val="single" w:sz="4" w:space="0" w:color="000000"/>
            </w:tcBorders>
          </w:tcPr>
          <w:p w14:paraId="1786AEDE" w14:textId="77777777" w:rsidR="00183F9F" w:rsidRPr="00C70209" w:rsidRDefault="00183F9F" w:rsidP="00082182">
            <w:pPr>
              <w:pStyle w:val="Tabletext-evidencematrix"/>
            </w:pPr>
            <w:r w:rsidRPr="00C70209">
              <w:t>All patients</w:t>
            </w:r>
          </w:p>
        </w:tc>
        <w:tc>
          <w:tcPr>
            <w:tcW w:w="1727" w:type="dxa"/>
            <w:tcBorders>
              <w:left w:val="single" w:sz="4" w:space="0" w:color="000000"/>
              <w:right w:val="single" w:sz="4" w:space="0" w:color="000000"/>
            </w:tcBorders>
            <w:shd w:val="clear" w:color="auto" w:fill="auto"/>
          </w:tcPr>
          <w:p w14:paraId="24EF2908" w14:textId="77777777" w:rsidR="00183F9F" w:rsidRPr="00C70209" w:rsidRDefault="00183F9F" w:rsidP="00082182">
            <w:pPr>
              <w:pStyle w:val="Tabletext-subanalysis"/>
            </w:pPr>
          </w:p>
        </w:tc>
      </w:tr>
      <w:tr w:rsidR="00183F9F" w:rsidRPr="00C70209" w14:paraId="20F1130F" w14:textId="77777777" w:rsidTr="00082182">
        <w:tc>
          <w:tcPr>
            <w:tcW w:w="1088" w:type="dxa"/>
            <w:vMerge/>
            <w:tcBorders>
              <w:left w:val="single" w:sz="4" w:space="0" w:color="000000"/>
              <w:right w:val="single" w:sz="4" w:space="0" w:color="000000"/>
            </w:tcBorders>
          </w:tcPr>
          <w:p w14:paraId="29D9436F"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EFCD471"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46EA1BC"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33F62F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1C57EDE"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70A0E755" w14:textId="6AE68B31" w:rsidR="00183F9F" w:rsidRPr="00C70209" w:rsidRDefault="00183F9F" w:rsidP="00082182">
            <w:pPr>
              <w:pStyle w:val="Tabletext-evidencematrix"/>
              <w:jc w:val="right"/>
            </w:pPr>
            <w:r w:rsidRPr="00C70209">
              <w:t>High</w:t>
            </w:r>
            <w:r w:rsidR="00363BA0" w:rsidRPr="00C70209">
              <w:t>-</w:t>
            </w:r>
            <w:r w:rsidRPr="00C70209">
              <w:t>dose</w:t>
            </w:r>
          </w:p>
          <w:p w14:paraId="67D79C2A" w14:textId="22DDFC16" w:rsidR="00183F9F" w:rsidRPr="00C70209" w:rsidRDefault="00183F9F" w:rsidP="00082182">
            <w:pPr>
              <w:pStyle w:val="Tabletext-evidencematrix"/>
              <w:jc w:val="right"/>
            </w:pPr>
            <w:r w:rsidRPr="00C70209">
              <w:t>Low</w:t>
            </w:r>
            <w:r w:rsidR="00BB008C" w:rsidRPr="00C70209">
              <w:t>-</w:t>
            </w:r>
            <w:r w:rsidRPr="00C70209">
              <w:t>dose</w:t>
            </w:r>
          </w:p>
          <w:p w14:paraId="558EF3DD" w14:textId="77777777" w:rsidR="00183F9F" w:rsidRPr="00C70209" w:rsidRDefault="00183F9F" w:rsidP="00082182">
            <w:pPr>
              <w:pStyle w:val="Tabletext-evidencematrix"/>
              <w:jc w:val="right"/>
            </w:pPr>
            <w:r w:rsidRPr="00C70209">
              <w:t>Pump prime only</w:t>
            </w:r>
          </w:p>
        </w:tc>
        <w:tc>
          <w:tcPr>
            <w:tcW w:w="1610" w:type="dxa"/>
            <w:tcBorders>
              <w:top w:val="single" w:sz="4" w:space="0" w:color="000000"/>
              <w:left w:val="single" w:sz="4" w:space="0" w:color="000000"/>
              <w:bottom w:val="single" w:sz="4" w:space="0" w:color="000000"/>
              <w:right w:val="single" w:sz="4" w:space="0" w:color="000000"/>
            </w:tcBorders>
          </w:tcPr>
          <w:p w14:paraId="682E41BF" w14:textId="77777777" w:rsidR="00183F9F" w:rsidRPr="00C70209" w:rsidRDefault="00183F9F" w:rsidP="00082182">
            <w:pPr>
              <w:pStyle w:val="Tabletext-evidencematrix"/>
            </w:pPr>
            <w:r w:rsidRPr="00C70209">
              <w:t>NR (3.2%)</w:t>
            </w:r>
          </w:p>
          <w:p w14:paraId="519D1BC5" w14:textId="77777777" w:rsidR="00183F9F" w:rsidRPr="00C70209" w:rsidRDefault="00183F9F" w:rsidP="00082182">
            <w:pPr>
              <w:pStyle w:val="Tabletext-evidencematrix"/>
            </w:pPr>
            <w:r w:rsidRPr="00C70209">
              <w:t>NR (3.0%)</w:t>
            </w:r>
          </w:p>
          <w:p w14:paraId="133F372D" w14:textId="77777777" w:rsidR="00183F9F" w:rsidRPr="00C70209" w:rsidRDefault="00183F9F" w:rsidP="00082182">
            <w:pPr>
              <w:pStyle w:val="Tabletext-evidencematrix"/>
            </w:pPr>
            <w:r w:rsidRPr="00C70209">
              <w:t>NR (5.6%)</w:t>
            </w:r>
          </w:p>
        </w:tc>
        <w:tc>
          <w:tcPr>
            <w:tcW w:w="1638" w:type="dxa"/>
            <w:gridSpan w:val="3"/>
            <w:tcBorders>
              <w:left w:val="single" w:sz="4" w:space="0" w:color="000000"/>
              <w:right w:val="single" w:sz="4" w:space="0" w:color="000000"/>
            </w:tcBorders>
          </w:tcPr>
          <w:p w14:paraId="7B346E52" w14:textId="77777777" w:rsidR="00183F9F" w:rsidRPr="00C70209" w:rsidRDefault="00183F9F" w:rsidP="00082182">
            <w:pPr>
              <w:pStyle w:val="Tabletext-evidencematrix"/>
            </w:pPr>
            <w:r w:rsidRPr="00C70209">
              <w:t>NR (11.8%)</w:t>
            </w:r>
          </w:p>
          <w:p w14:paraId="257929BD" w14:textId="77777777" w:rsidR="00183F9F" w:rsidRPr="00C70209" w:rsidRDefault="00183F9F" w:rsidP="00082182">
            <w:pPr>
              <w:pStyle w:val="Tabletext-evidencematrix"/>
            </w:pPr>
            <w:r w:rsidRPr="00C70209">
              <w:t>NR (11.8%)</w:t>
            </w:r>
          </w:p>
          <w:p w14:paraId="34430B82" w14:textId="77777777" w:rsidR="00183F9F" w:rsidRPr="00C70209" w:rsidRDefault="00183F9F" w:rsidP="00082182">
            <w:pPr>
              <w:pStyle w:val="Tabletext-evidencematrix"/>
            </w:pPr>
            <w:r w:rsidRPr="00C70209">
              <w:t>NR (11.8%)</w:t>
            </w:r>
          </w:p>
        </w:tc>
        <w:tc>
          <w:tcPr>
            <w:tcW w:w="1614" w:type="dxa"/>
            <w:tcBorders>
              <w:left w:val="single" w:sz="4" w:space="0" w:color="000000"/>
              <w:right w:val="single" w:sz="4" w:space="0" w:color="000000"/>
            </w:tcBorders>
            <w:shd w:val="clear" w:color="auto" w:fill="FFFFFF" w:themeFill="background1"/>
          </w:tcPr>
          <w:p w14:paraId="0B1D3785" w14:textId="77777777" w:rsidR="00183F9F" w:rsidRPr="00C70209" w:rsidRDefault="00183F9F" w:rsidP="00082182">
            <w:pPr>
              <w:pStyle w:val="Tabletext-evidencematrix"/>
            </w:pPr>
            <w:r w:rsidRPr="00C70209">
              <w:t>NR</w:t>
            </w:r>
          </w:p>
          <w:p w14:paraId="7AE7B31E" w14:textId="77777777" w:rsidR="00183F9F" w:rsidRPr="00C70209" w:rsidRDefault="00183F9F" w:rsidP="00082182">
            <w:pPr>
              <w:pStyle w:val="Tabletext-evidencematrix"/>
            </w:pPr>
            <w:r w:rsidRPr="00C70209">
              <w:t>NR</w:t>
            </w:r>
          </w:p>
          <w:p w14:paraId="25CF82E1"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24DCCAAE" w14:textId="77777777" w:rsidR="00183F9F" w:rsidRPr="00C70209" w:rsidRDefault="00183F9F" w:rsidP="00082182">
            <w:pPr>
              <w:pStyle w:val="Tabletext-evidencematrix"/>
            </w:pPr>
            <w:r w:rsidRPr="00C70209">
              <w:t>NR</w:t>
            </w:r>
          </w:p>
          <w:p w14:paraId="45583FFD" w14:textId="77777777" w:rsidR="00183F9F" w:rsidRPr="00C70209" w:rsidRDefault="00183F9F" w:rsidP="00082182">
            <w:pPr>
              <w:pStyle w:val="Tabletext-evidencematrix"/>
            </w:pPr>
            <w:r w:rsidRPr="00C70209">
              <w:t>NR</w:t>
            </w:r>
          </w:p>
          <w:p w14:paraId="659BB163" w14:textId="77777777" w:rsidR="00183F9F" w:rsidRPr="00C70209" w:rsidRDefault="00183F9F" w:rsidP="00082182">
            <w:pPr>
              <w:pStyle w:val="Tabletext-evidencematrix"/>
            </w:pPr>
            <w:r w:rsidRPr="00C70209">
              <w:t>NR</w:t>
            </w:r>
          </w:p>
        </w:tc>
      </w:tr>
      <w:tr w:rsidR="00183F9F" w:rsidRPr="00C70209" w14:paraId="3AD3E86C" w14:textId="77777777" w:rsidTr="00082182">
        <w:tc>
          <w:tcPr>
            <w:tcW w:w="1088" w:type="dxa"/>
            <w:vMerge/>
            <w:tcBorders>
              <w:left w:val="single" w:sz="4" w:space="0" w:color="000000"/>
              <w:right w:val="single" w:sz="4" w:space="0" w:color="000000"/>
            </w:tcBorders>
          </w:tcPr>
          <w:p w14:paraId="5B74F619"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3111FA2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9B627D9"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C237177"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6C4E6ED"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vAlign w:val="center"/>
          </w:tcPr>
          <w:p w14:paraId="7ADC064F" w14:textId="77777777" w:rsidR="00183F9F" w:rsidRPr="00C70209" w:rsidRDefault="00183F9F" w:rsidP="00082182">
            <w:pPr>
              <w:pStyle w:val="Tabletext-evidencematrix"/>
              <w:rPr>
                <w:sz w:val="14"/>
                <w:szCs w:val="14"/>
              </w:rPr>
            </w:pPr>
          </w:p>
        </w:tc>
        <w:tc>
          <w:tcPr>
            <w:tcW w:w="4862" w:type="dxa"/>
            <w:gridSpan w:val="5"/>
            <w:tcBorders>
              <w:top w:val="single" w:sz="4" w:space="0" w:color="000000"/>
              <w:left w:val="single" w:sz="4" w:space="0" w:color="000000"/>
              <w:bottom w:val="single" w:sz="4" w:space="0" w:color="000000"/>
              <w:right w:val="single" w:sz="4" w:space="0" w:color="000000"/>
            </w:tcBorders>
          </w:tcPr>
          <w:p w14:paraId="65EAFA69" w14:textId="77777777" w:rsidR="00183F9F" w:rsidRPr="00C70209" w:rsidRDefault="00183F9F" w:rsidP="00082182">
            <w:pPr>
              <w:pStyle w:val="Tabletext-evidencematrix"/>
            </w:pPr>
            <w:r w:rsidRPr="00C70209">
              <w:rPr>
                <w:i/>
                <w:sz w:val="14"/>
                <w:szCs w:val="14"/>
              </w:rPr>
              <w:t>Subgroup analysis: patients undergoing redo operations (more prone to bleeding)</w:t>
            </w:r>
          </w:p>
        </w:tc>
        <w:tc>
          <w:tcPr>
            <w:tcW w:w="1727" w:type="dxa"/>
            <w:tcBorders>
              <w:left w:val="single" w:sz="4" w:space="0" w:color="000000"/>
              <w:right w:val="single" w:sz="4" w:space="0" w:color="000000"/>
            </w:tcBorders>
            <w:shd w:val="clear" w:color="auto" w:fill="auto"/>
          </w:tcPr>
          <w:p w14:paraId="029575C6" w14:textId="77777777" w:rsidR="00183F9F" w:rsidRPr="00C70209" w:rsidRDefault="00183F9F" w:rsidP="00082182">
            <w:pPr>
              <w:pStyle w:val="Tabletext-evidencematrix"/>
            </w:pPr>
          </w:p>
        </w:tc>
      </w:tr>
      <w:tr w:rsidR="00183F9F" w:rsidRPr="00C70209" w14:paraId="04151B19" w14:textId="77777777" w:rsidTr="00082182">
        <w:tc>
          <w:tcPr>
            <w:tcW w:w="1088" w:type="dxa"/>
            <w:vMerge/>
            <w:tcBorders>
              <w:left w:val="single" w:sz="4" w:space="0" w:color="000000"/>
              <w:right w:val="single" w:sz="4" w:space="0" w:color="000000"/>
            </w:tcBorders>
          </w:tcPr>
          <w:p w14:paraId="6E88599D"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FE2DFD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3DB1DBB3"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B463C77"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008A844A"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5D01C374" w14:textId="516B5770" w:rsidR="00183F9F" w:rsidRPr="00C70209" w:rsidRDefault="00183F9F" w:rsidP="00082182">
            <w:pPr>
              <w:pStyle w:val="Tabletext-subanalysis"/>
              <w:jc w:val="right"/>
            </w:pPr>
            <w:r w:rsidRPr="00C70209">
              <w:t>High</w:t>
            </w:r>
            <w:r w:rsidR="00363BA0" w:rsidRPr="00C70209">
              <w:t>-</w:t>
            </w:r>
            <w:r w:rsidRPr="00C70209">
              <w:t>dose</w:t>
            </w:r>
          </w:p>
          <w:p w14:paraId="27B4184D" w14:textId="70D6351F" w:rsidR="00183F9F" w:rsidRPr="00C70209" w:rsidRDefault="00183F9F" w:rsidP="00082182">
            <w:pPr>
              <w:pStyle w:val="Tabletext-subanalysis"/>
              <w:jc w:val="right"/>
            </w:pPr>
            <w:r w:rsidRPr="00C70209">
              <w:t>Low</w:t>
            </w:r>
            <w:r w:rsidR="00BB008C" w:rsidRPr="00C70209">
              <w:t>-</w:t>
            </w:r>
            <w:r w:rsidRPr="00C70209">
              <w:t>dose</w:t>
            </w:r>
          </w:p>
          <w:p w14:paraId="43151B23" w14:textId="77777777" w:rsidR="00183F9F" w:rsidRPr="00C70209" w:rsidRDefault="00183F9F" w:rsidP="00082182">
            <w:pPr>
              <w:pStyle w:val="Tabletext-subanalysis"/>
              <w:jc w:val="right"/>
            </w:pPr>
            <w:r w:rsidRPr="00C70209">
              <w:t>Pump prime only</w:t>
            </w:r>
          </w:p>
        </w:tc>
        <w:tc>
          <w:tcPr>
            <w:tcW w:w="1610" w:type="dxa"/>
            <w:tcBorders>
              <w:top w:val="single" w:sz="4" w:space="0" w:color="000000"/>
              <w:left w:val="single" w:sz="4" w:space="0" w:color="000000"/>
              <w:bottom w:val="single" w:sz="4" w:space="0" w:color="000000"/>
              <w:right w:val="single" w:sz="4" w:space="0" w:color="000000"/>
            </w:tcBorders>
          </w:tcPr>
          <w:p w14:paraId="1BBEED67" w14:textId="77777777" w:rsidR="00183F9F" w:rsidRPr="00C70209" w:rsidRDefault="00183F9F" w:rsidP="00082182">
            <w:pPr>
              <w:pStyle w:val="Tabletext-subanalysis"/>
            </w:pPr>
            <w:r w:rsidRPr="00C70209">
              <w:t>NR (5.3%)</w:t>
            </w:r>
          </w:p>
          <w:p w14:paraId="06A63A2D" w14:textId="77777777" w:rsidR="00183F9F" w:rsidRPr="00C70209" w:rsidRDefault="00183F9F" w:rsidP="00082182">
            <w:pPr>
              <w:pStyle w:val="Tabletext-subanalysis"/>
            </w:pPr>
            <w:r w:rsidRPr="00C70209">
              <w:t>NR (4.5%)</w:t>
            </w:r>
          </w:p>
          <w:p w14:paraId="321274D7" w14:textId="77777777" w:rsidR="00183F9F" w:rsidRPr="00C70209" w:rsidRDefault="00183F9F" w:rsidP="00082182">
            <w:pPr>
              <w:pStyle w:val="Tabletext-subanalysis"/>
            </w:pPr>
            <w:r w:rsidRPr="00C70209">
              <w:t>NR (10.0%)</w:t>
            </w:r>
          </w:p>
        </w:tc>
        <w:tc>
          <w:tcPr>
            <w:tcW w:w="1638" w:type="dxa"/>
            <w:gridSpan w:val="3"/>
            <w:tcBorders>
              <w:left w:val="single" w:sz="4" w:space="0" w:color="000000"/>
              <w:right w:val="single" w:sz="4" w:space="0" w:color="000000"/>
            </w:tcBorders>
          </w:tcPr>
          <w:p w14:paraId="09192131" w14:textId="77777777" w:rsidR="00183F9F" w:rsidRPr="00C70209" w:rsidRDefault="00183F9F" w:rsidP="00082182">
            <w:pPr>
              <w:pStyle w:val="Tabletext-subanalysis"/>
            </w:pPr>
            <w:r w:rsidRPr="00C70209">
              <w:t>NR (13.6%)</w:t>
            </w:r>
          </w:p>
          <w:p w14:paraId="241B1A69" w14:textId="77777777" w:rsidR="00183F9F" w:rsidRPr="00C70209" w:rsidRDefault="00183F9F" w:rsidP="00082182">
            <w:pPr>
              <w:pStyle w:val="Tabletext-subanalysis"/>
            </w:pPr>
            <w:r w:rsidRPr="00C70209">
              <w:t>NR (13.6%)</w:t>
            </w:r>
          </w:p>
          <w:p w14:paraId="3ED0FE2B" w14:textId="77777777" w:rsidR="00183F9F" w:rsidRPr="00C70209" w:rsidRDefault="00183F9F" w:rsidP="00082182">
            <w:pPr>
              <w:pStyle w:val="Tabletext-subanalysis"/>
            </w:pPr>
            <w:r w:rsidRPr="00C70209">
              <w:t>NR (13.6%)</w:t>
            </w:r>
          </w:p>
        </w:tc>
        <w:tc>
          <w:tcPr>
            <w:tcW w:w="1614" w:type="dxa"/>
            <w:tcBorders>
              <w:left w:val="single" w:sz="4" w:space="0" w:color="000000"/>
              <w:right w:val="single" w:sz="4" w:space="0" w:color="000000"/>
            </w:tcBorders>
            <w:shd w:val="clear" w:color="auto" w:fill="FFFFFF" w:themeFill="background1"/>
          </w:tcPr>
          <w:p w14:paraId="72B39128" w14:textId="77777777" w:rsidR="00183F9F" w:rsidRPr="00C70209" w:rsidRDefault="00183F9F" w:rsidP="00082182">
            <w:pPr>
              <w:pStyle w:val="Tabletext-subanalysis"/>
            </w:pPr>
            <w:r w:rsidRPr="00C70209">
              <w:t>NR</w:t>
            </w:r>
          </w:p>
          <w:p w14:paraId="6DD4AE0E" w14:textId="77777777" w:rsidR="00183F9F" w:rsidRPr="00C70209" w:rsidRDefault="00183F9F" w:rsidP="00082182">
            <w:pPr>
              <w:pStyle w:val="Tabletext-subanalysis"/>
            </w:pPr>
            <w:r w:rsidRPr="00C70209">
              <w:t>NR</w:t>
            </w:r>
          </w:p>
          <w:p w14:paraId="1326391D" w14:textId="77777777" w:rsidR="00183F9F" w:rsidRPr="00C70209" w:rsidRDefault="00183F9F" w:rsidP="00082182">
            <w:pPr>
              <w:pStyle w:val="Tabletext-subanalysis"/>
            </w:pPr>
            <w:r w:rsidRPr="00C70209">
              <w:t>NR</w:t>
            </w:r>
          </w:p>
        </w:tc>
        <w:tc>
          <w:tcPr>
            <w:tcW w:w="1727" w:type="dxa"/>
            <w:tcBorders>
              <w:left w:val="single" w:sz="4" w:space="0" w:color="000000"/>
              <w:right w:val="single" w:sz="4" w:space="0" w:color="000000"/>
            </w:tcBorders>
            <w:shd w:val="clear" w:color="auto" w:fill="auto"/>
          </w:tcPr>
          <w:p w14:paraId="3C69C1E9" w14:textId="77777777" w:rsidR="00183F9F" w:rsidRPr="00C70209" w:rsidRDefault="00183F9F" w:rsidP="00082182">
            <w:pPr>
              <w:pStyle w:val="Tabletext-subanalysis"/>
            </w:pPr>
            <w:r w:rsidRPr="00C70209">
              <w:t>NR</w:t>
            </w:r>
          </w:p>
          <w:p w14:paraId="4040E036" w14:textId="77777777" w:rsidR="00183F9F" w:rsidRPr="00C70209" w:rsidRDefault="00183F9F" w:rsidP="00082182">
            <w:pPr>
              <w:pStyle w:val="Tabletext-subanalysis"/>
            </w:pPr>
            <w:r w:rsidRPr="00C70209">
              <w:t>NR</w:t>
            </w:r>
          </w:p>
          <w:p w14:paraId="13E645EC" w14:textId="77777777" w:rsidR="00183F9F" w:rsidRPr="00C70209" w:rsidRDefault="00183F9F" w:rsidP="00082182">
            <w:pPr>
              <w:pStyle w:val="Tabletext-subanalysis"/>
            </w:pPr>
            <w:r w:rsidRPr="00C70209">
              <w:t>NR</w:t>
            </w:r>
          </w:p>
        </w:tc>
      </w:tr>
      <w:tr w:rsidR="00183F9F" w:rsidRPr="00C70209" w14:paraId="144D8816" w14:textId="77777777" w:rsidTr="00082182">
        <w:tc>
          <w:tcPr>
            <w:tcW w:w="1088" w:type="dxa"/>
            <w:vMerge/>
            <w:tcBorders>
              <w:left w:val="single" w:sz="4" w:space="0" w:color="000000"/>
              <w:right w:val="single" w:sz="4" w:space="0" w:color="000000"/>
            </w:tcBorders>
          </w:tcPr>
          <w:p w14:paraId="38BD2F93"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4CD6FBA9"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E815364"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2690ABA"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42CD74E3"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5F09F0EB" w14:textId="77777777" w:rsidR="00183F9F" w:rsidRPr="00C70209" w:rsidRDefault="00183F9F" w:rsidP="00082182">
            <w:pPr>
              <w:pStyle w:val="Tabletext-evidencematrix"/>
              <w:jc w:val="right"/>
              <w:rPr>
                <w:sz w:val="14"/>
                <w:szCs w:val="14"/>
              </w:rPr>
            </w:pPr>
          </w:p>
        </w:tc>
        <w:tc>
          <w:tcPr>
            <w:tcW w:w="4862" w:type="dxa"/>
            <w:gridSpan w:val="5"/>
            <w:tcBorders>
              <w:top w:val="single" w:sz="4" w:space="0" w:color="000000"/>
              <w:left w:val="single" w:sz="4" w:space="0" w:color="000000"/>
              <w:bottom w:val="single" w:sz="4" w:space="0" w:color="000000"/>
              <w:right w:val="single" w:sz="4" w:space="0" w:color="000000"/>
            </w:tcBorders>
          </w:tcPr>
          <w:p w14:paraId="1B6C5A04" w14:textId="77777777" w:rsidR="00183F9F" w:rsidRPr="00C70209" w:rsidRDefault="00183F9F" w:rsidP="00082182">
            <w:pPr>
              <w:pStyle w:val="Tabletext-subanalysis"/>
            </w:pPr>
            <w:r w:rsidRPr="00C70209">
              <w:rPr>
                <w:i/>
              </w:rPr>
              <w:t>Subgroup analysis: age</w:t>
            </w:r>
          </w:p>
        </w:tc>
        <w:tc>
          <w:tcPr>
            <w:tcW w:w="1727" w:type="dxa"/>
            <w:tcBorders>
              <w:left w:val="single" w:sz="4" w:space="0" w:color="000000"/>
              <w:right w:val="single" w:sz="4" w:space="0" w:color="000000"/>
            </w:tcBorders>
            <w:shd w:val="clear" w:color="auto" w:fill="auto"/>
          </w:tcPr>
          <w:p w14:paraId="26C5FB7C" w14:textId="77777777" w:rsidR="00183F9F" w:rsidRPr="00C70209" w:rsidRDefault="00183F9F" w:rsidP="00082182">
            <w:pPr>
              <w:pStyle w:val="Tabletext-subanalysis"/>
            </w:pPr>
          </w:p>
        </w:tc>
      </w:tr>
      <w:tr w:rsidR="00183F9F" w:rsidRPr="00C70209" w14:paraId="00C4EF86" w14:textId="77777777" w:rsidTr="00082182">
        <w:tc>
          <w:tcPr>
            <w:tcW w:w="1088" w:type="dxa"/>
            <w:vMerge/>
            <w:tcBorders>
              <w:left w:val="single" w:sz="4" w:space="0" w:color="000000"/>
              <w:right w:val="single" w:sz="4" w:space="0" w:color="000000"/>
            </w:tcBorders>
          </w:tcPr>
          <w:p w14:paraId="7D6A64C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5A8BCEB"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5647E2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B497976"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CC57A09" w14:textId="77777777" w:rsidR="00183F9F" w:rsidRPr="00C70209" w:rsidRDefault="00183F9F" w:rsidP="00082182">
            <w:pPr>
              <w:pStyle w:val="Tabletext-evidencematrix"/>
            </w:pPr>
          </w:p>
        </w:tc>
        <w:tc>
          <w:tcPr>
            <w:tcW w:w="1554" w:type="dxa"/>
            <w:tcBorders>
              <w:top w:val="nil"/>
              <w:left w:val="single" w:sz="4" w:space="0" w:color="000000"/>
              <w:bottom w:val="nil"/>
              <w:right w:val="single" w:sz="4" w:space="0" w:color="000000"/>
            </w:tcBorders>
          </w:tcPr>
          <w:p w14:paraId="2EE780C4" w14:textId="77777777" w:rsidR="00183F9F" w:rsidRPr="00C70209" w:rsidRDefault="00183F9F" w:rsidP="00082182">
            <w:pPr>
              <w:pStyle w:val="Tabletext-subanalysis"/>
              <w:jc w:val="right"/>
            </w:pPr>
            <w:r w:rsidRPr="00C70209">
              <w:t>Patients aged ≤1 year</w:t>
            </w:r>
          </w:p>
        </w:tc>
        <w:tc>
          <w:tcPr>
            <w:tcW w:w="1610" w:type="dxa"/>
            <w:tcBorders>
              <w:top w:val="single" w:sz="4" w:space="0" w:color="000000"/>
              <w:left w:val="single" w:sz="4" w:space="0" w:color="000000"/>
              <w:bottom w:val="nil"/>
              <w:right w:val="single" w:sz="4" w:space="0" w:color="000000"/>
            </w:tcBorders>
          </w:tcPr>
          <w:p w14:paraId="02439C59" w14:textId="77777777" w:rsidR="00183F9F" w:rsidRPr="00C70209" w:rsidRDefault="00183F9F" w:rsidP="00082182">
            <w:pPr>
              <w:pStyle w:val="Tabletext-subanalysis"/>
              <w:rPr>
                <w:i/>
              </w:rPr>
            </w:pPr>
          </w:p>
        </w:tc>
        <w:tc>
          <w:tcPr>
            <w:tcW w:w="1638" w:type="dxa"/>
            <w:gridSpan w:val="3"/>
            <w:tcBorders>
              <w:left w:val="single" w:sz="4" w:space="0" w:color="000000"/>
              <w:bottom w:val="nil"/>
              <w:right w:val="single" w:sz="4" w:space="0" w:color="000000"/>
            </w:tcBorders>
          </w:tcPr>
          <w:p w14:paraId="76D1BE32" w14:textId="77777777" w:rsidR="00183F9F" w:rsidRPr="00C70209" w:rsidRDefault="00183F9F" w:rsidP="00082182">
            <w:pPr>
              <w:pStyle w:val="Tabletext-subanalysis"/>
              <w:rPr>
                <w:i/>
              </w:rPr>
            </w:pPr>
          </w:p>
        </w:tc>
        <w:tc>
          <w:tcPr>
            <w:tcW w:w="1614" w:type="dxa"/>
            <w:tcBorders>
              <w:left w:val="single" w:sz="4" w:space="0" w:color="000000"/>
              <w:bottom w:val="nil"/>
              <w:right w:val="single" w:sz="4" w:space="0" w:color="000000"/>
            </w:tcBorders>
            <w:shd w:val="clear" w:color="auto" w:fill="FFFFFF" w:themeFill="background1"/>
          </w:tcPr>
          <w:p w14:paraId="677A8963" w14:textId="77777777" w:rsidR="00183F9F" w:rsidRPr="00C70209" w:rsidRDefault="00183F9F" w:rsidP="00082182">
            <w:pPr>
              <w:pStyle w:val="Tabletext-subanalysis"/>
              <w:rPr>
                <w:i/>
              </w:rPr>
            </w:pPr>
          </w:p>
        </w:tc>
        <w:tc>
          <w:tcPr>
            <w:tcW w:w="1727" w:type="dxa"/>
            <w:tcBorders>
              <w:left w:val="single" w:sz="4" w:space="0" w:color="000000"/>
              <w:bottom w:val="nil"/>
              <w:right w:val="single" w:sz="4" w:space="0" w:color="000000"/>
            </w:tcBorders>
            <w:shd w:val="clear" w:color="auto" w:fill="auto"/>
          </w:tcPr>
          <w:p w14:paraId="62F58A3B" w14:textId="77777777" w:rsidR="00183F9F" w:rsidRPr="00C70209" w:rsidRDefault="00183F9F" w:rsidP="00082182">
            <w:pPr>
              <w:pStyle w:val="Tabletext-subanalysis"/>
              <w:rPr>
                <w:i/>
              </w:rPr>
            </w:pPr>
          </w:p>
        </w:tc>
      </w:tr>
      <w:tr w:rsidR="00183F9F" w:rsidRPr="00C70209" w14:paraId="5638DB19" w14:textId="77777777" w:rsidTr="00082182">
        <w:tc>
          <w:tcPr>
            <w:tcW w:w="1088" w:type="dxa"/>
            <w:vMerge/>
            <w:tcBorders>
              <w:left w:val="single" w:sz="4" w:space="0" w:color="000000"/>
              <w:right w:val="single" w:sz="4" w:space="0" w:color="000000"/>
            </w:tcBorders>
          </w:tcPr>
          <w:p w14:paraId="1E25A559"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25450D9E"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52833E9"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25C5B1B"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3C1FFAB8"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31E22B81" w14:textId="536386D1" w:rsidR="00183F9F" w:rsidRPr="00C70209" w:rsidRDefault="00183F9F" w:rsidP="00082182">
            <w:pPr>
              <w:pStyle w:val="Tabletext-subanalysis"/>
              <w:jc w:val="right"/>
            </w:pPr>
            <w:r w:rsidRPr="00C70209">
              <w:t>High</w:t>
            </w:r>
            <w:r w:rsidR="00363BA0" w:rsidRPr="00C70209">
              <w:t>-</w:t>
            </w:r>
            <w:r w:rsidRPr="00C70209">
              <w:t>dose</w:t>
            </w:r>
          </w:p>
          <w:p w14:paraId="4CABB25A" w14:textId="1BC4C934" w:rsidR="00183F9F" w:rsidRPr="00C70209" w:rsidRDefault="00183F9F" w:rsidP="00082182">
            <w:pPr>
              <w:pStyle w:val="Tabletext-subanalysis"/>
              <w:jc w:val="right"/>
            </w:pPr>
            <w:r w:rsidRPr="00C70209">
              <w:t>Low</w:t>
            </w:r>
            <w:r w:rsidR="00BB008C" w:rsidRPr="00C70209">
              <w:t>-</w:t>
            </w:r>
            <w:r w:rsidRPr="00C70209">
              <w:t>dose</w:t>
            </w:r>
          </w:p>
          <w:p w14:paraId="71E61344" w14:textId="77777777" w:rsidR="00183F9F" w:rsidRPr="00C70209" w:rsidRDefault="00183F9F" w:rsidP="00082182">
            <w:pPr>
              <w:pStyle w:val="Tabletext-subanalysis"/>
              <w:jc w:val="right"/>
            </w:pPr>
            <w:r w:rsidRPr="00C70209">
              <w:t>Pump prime only</w:t>
            </w:r>
          </w:p>
        </w:tc>
        <w:tc>
          <w:tcPr>
            <w:tcW w:w="1610" w:type="dxa"/>
            <w:tcBorders>
              <w:top w:val="nil"/>
              <w:left w:val="single" w:sz="4" w:space="0" w:color="000000"/>
              <w:bottom w:val="single" w:sz="4" w:space="0" w:color="000000"/>
              <w:right w:val="single" w:sz="4" w:space="0" w:color="000000"/>
            </w:tcBorders>
          </w:tcPr>
          <w:p w14:paraId="227DF91D" w14:textId="77777777" w:rsidR="00183F9F" w:rsidRPr="00C70209" w:rsidRDefault="00183F9F" w:rsidP="00082182">
            <w:pPr>
              <w:pStyle w:val="Tabletext-subanalysis"/>
            </w:pPr>
            <w:r w:rsidRPr="00C70209">
              <w:t>NR</w:t>
            </w:r>
          </w:p>
          <w:p w14:paraId="55CA861B" w14:textId="77777777" w:rsidR="00183F9F" w:rsidRPr="00C70209" w:rsidRDefault="00183F9F" w:rsidP="00082182">
            <w:pPr>
              <w:pStyle w:val="Tabletext-subanalysis"/>
            </w:pPr>
            <w:r w:rsidRPr="00C70209">
              <w:t>NR</w:t>
            </w:r>
          </w:p>
          <w:p w14:paraId="558798F7" w14:textId="77777777" w:rsidR="00183F9F" w:rsidRPr="00C70209" w:rsidRDefault="00183F9F" w:rsidP="00082182">
            <w:pPr>
              <w:pStyle w:val="Tabletext-subanalysis"/>
            </w:pPr>
            <w:r w:rsidRPr="00C70209">
              <w:t>NR (12.5%)</w:t>
            </w:r>
          </w:p>
        </w:tc>
        <w:tc>
          <w:tcPr>
            <w:tcW w:w="1638" w:type="dxa"/>
            <w:gridSpan w:val="3"/>
            <w:tcBorders>
              <w:top w:val="nil"/>
              <w:left w:val="single" w:sz="4" w:space="0" w:color="000000"/>
              <w:right w:val="single" w:sz="4" w:space="0" w:color="000000"/>
            </w:tcBorders>
          </w:tcPr>
          <w:p w14:paraId="4E042FCB" w14:textId="77777777" w:rsidR="00183F9F" w:rsidRPr="00C70209" w:rsidRDefault="00183F9F" w:rsidP="00082182">
            <w:pPr>
              <w:pStyle w:val="Tabletext-subanalysis"/>
            </w:pPr>
            <w:r w:rsidRPr="00C70209">
              <w:t>NR (16.7%)</w:t>
            </w:r>
          </w:p>
          <w:p w14:paraId="11AA6673" w14:textId="77777777" w:rsidR="00183F9F" w:rsidRPr="00C70209" w:rsidRDefault="00183F9F" w:rsidP="00082182">
            <w:pPr>
              <w:pStyle w:val="Tabletext-subanalysis"/>
            </w:pPr>
            <w:r w:rsidRPr="00C70209">
              <w:t>NR (16.7%)</w:t>
            </w:r>
          </w:p>
          <w:p w14:paraId="51290C3D" w14:textId="77777777" w:rsidR="00183F9F" w:rsidRPr="00C70209" w:rsidRDefault="00183F9F" w:rsidP="00082182">
            <w:pPr>
              <w:pStyle w:val="Tabletext-subanalysis"/>
            </w:pPr>
            <w:r w:rsidRPr="00C70209">
              <w:t>NR (16.7%)</w:t>
            </w:r>
          </w:p>
        </w:tc>
        <w:tc>
          <w:tcPr>
            <w:tcW w:w="1614" w:type="dxa"/>
            <w:tcBorders>
              <w:top w:val="nil"/>
              <w:left w:val="single" w:sz="4" w:space="0" w:color="000000"/>
              <w:right w:val="single" w:sz="4" w:space="0" w:color="000000"/>
            </w:tcBorders>
            <w:shd w:val="clear" w:color="auto" w:fill="FFFFFF" w:themeFill="background1"/>
          </w:tcPr>
          <w:p w14:paraId="2EC75E6C" w14:textId="77777777" w:rsidR="00183F9F" w:rsidRPr="00C70209" w:rsidRDefault="00183F9F" w:rsidP="00082182">
            <w:pPr>
              <w:pStyle w:val="Tabletext-subanalysis"/>
            </w:pPr>
            <w:r w:rsidRPr="00C70209">
              <w:t>NR</w:t>
            </w:r>
          </w:p>
          <w:p w14:paraId="317E1C0B" w14:textId="77777777" w:rsidR="00183F9F" w:rsidRPr="00C70209" w:rsidRDefault="00183F9F" w:rsidP="00082182">
            <w:pPr>
              <w:pStyle w:val="Tabletext-subanalysis"/>
            </w:pPr>
            <w:r w:rsidRPr="00C70209">
              <w:t>NR</w:t>
            </w:r>
          </w:p>
          <w:p w14:paraId="4E069E6C" w14:textId="77777777" w:rsidR="00183F9F" w:rsidRPr="00C70209" w:rsidRDefault="00183F9F" w:rsidP="00082182">
            <w:pPr>
              <w:pStyle w:val="Tabletext-subanalysis"/>
            </w:pPr>
            <w:r w:rsidRPr="00C70209">
              <w:t>NR</w:t>
            </w:r>
          </w:p>
        </w:tc>
        <w:tc>
          <w:tcPr>
            <w:tcW w:w="1727" w:type="dxa"/>
            <w:tcBorders>
              <w:top w:val="nil"/>
              <w:left w:val="single" w:sz="4" w:space="0" w:color="000000"/>
              <w:right w:val="single" w:sz="4" w:space="0" w:color="000000"/>
            </w:tcBorders>
            <w:shd w:val="clear" w:color="auto" w:fill="auto"/>
          </w:tcPr>
          <w:p w14:paraId="6EF87990" w14:textId="77777777" w:rsidR="00183F9F" w:rsidRPr="00C70209" w:rsidRDefault="00183F9F" w:rsidP="00082182">
            <w:pPr>
              <w:pStyle w:val="Tabletext-subanalysis"/>
            </w:pPr>
            <w:r w:rsidRPr="00C70209">
              <w:t>NR</w:t>
            </w:r>
          </w:p>
          <w:p w14:paraId="4D5C6B78" w14:textId="77777777" w:rsidR="00183F9F" w:rsidRPr="00C70209" w:rsidRDefault="00183F9F" w:rsidP="00082182">
            <w:pPr>
              <w:pStyle w:val="Tabletext-subanalysis"/>
            </w:pPr>
            <w:r w:rsidRPr="00C70209">
              <w:t>NR</w:t>
            </w:r>
          </w:p>
          <w:p w14:paraId="6D93B2A2" w14:textId="77777777" w:rsidR="00183F9F" w:rsidRPr="00C70209" w:rsidRDefault="00183F9F" w:rsidP="00082182">
            <w:pPr>
              <w:pStyle w:val="Tabletext-subanalysis"/>
            </w:pPr>
            <w:r w:rsidRPr="00C70209">
              <w:t>NR</w:t>
            </w:r>
          </w:p>
        </w:tc>
      </w:tr>
      <w:tr w:rsidR="00183F9F" w:rsidRPr="00C70209" w14:paraId="1B3B8161" w14:textId="77777777" w:rsidTr="00082182">
        <w:tc>
          <w:tcPr>
            <w:tcW w:w="1088" w:type="dxa"/>
            <w:vMerge/>
            <w:tcBorders>
              <w:left w:val="single" w:sz="4" w:space="0" w:color="000000"/>
              <w:right w:val="single" w:sz="4" w:space="0" w:color="000000"/>
            </w:tcBorders>
          </w:tcPr>
          <w:p w14:paraId="5E3A3DC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B61B4A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E5BE93E"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70FDE7E"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16D76211"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5FD9D4EE" w14:textId="77777777" w:rsidR="00183F9F" w:rsidRPr="00C70209" w:rsidRDefault="00183F9F" w:rsidP="00082182">
            <w:pPr>
              <w:pStyle w:val="Tabletext-subanalysis"/>
              <w:jc w:val="right"/>
            </w:pPr>
            <w:r w:rsidRPr="00C70209">
              <w:t>Patients aged &gt;1 and &lt;17 years</w:t>
            </w:r>
          </w:p>
        </w:tc>
        <w:tc>
          <w:tcPr>
            <w:tcW w:w="1610" w:type="dxa"/>
            <w:tcBorders>
              <w:top w:val="single" w:sz="4" w:space="0" w:color="000000"/>
              <w:left w:val="single" w:sz="4" w:space="0" w:color="000000"/>
              <w:bottom w:val="nil"/>
              <w:right w:val="single" w:sz="4" w:space="0" w:color="000000"/>
            </w:tcBorders>
          </w:tcPr>
          <w:p w14:paraId="42CA957D" w14:textId="77777777" w:rsidR="00183F9F" w:rsidRPr="00C70209" w:rsidRDefault="00183F9F" w:rsidP="00082182">
            <w:pPr>
              <w:pStyle w:val="Tabletext-subanalysis"/>
            </w:pPr>
          </w:p>
        </w:tc>
        <w:tc>
          <w:tcPr>
            <w:tcW w:w="1638" w:type="dxa"/>
            <w:gridSpan w:val="3"/>
            <w:tcBorders>
              <w:left w:val="single" w:sz="4" w:space="0" w:color="000000"/>
              <w:bottom w:val="nil"/>
              <w:right w:val="single" w:sz="4" w:space="0" w:color="000000"/>
            </w:tcBorders>
          </w:tcPr>
          <w:p w14:paraId="70D5ACE1" w14:textId="77777777" w:rsidR="00183F9F" w:rsidRPr="00C70209" w:rsidRDefault="00183F9F" w:rsidP="00082182">
            <w:pPr>
              <w:pStyle w:val="Tabletext-subanalysis"/>
            </w:pPr>
          </w:p>
        </w:tc>
        <w:tc>
          <w:tcPr>
            <w:tcW w:w="1614" w:type="dxa"/>
            <w:tcBorders>
              <w:left w:val="single" w:sz="4" w:space="0" w:color="000000"/>
              <w:bottom w:val="nil"/>
              <w:right w:val="single" w:sz="4" w:space="0" w:color="000000"/>
            </w:tcBorders>
            <w:shd w:val="clear" w:color="auto" w:fill="FFFFFF" w:themeFill="background1"/>
          </w:tcPr>
          <w:p w14:paraId="50563716" w14:textId="77777777" w:rsidR="00183F9F" w:rsidRPr="00C70209" w:rsidRDefault="00183F9F" w:rsidP="00082182">
            <w:pPr>
              <w:pStyle w:val="Tabletext-subanalysis"/>
            </w:pPr>
          </w:p>
        </w:tc>
        <w:tc>
          <w:tcPr>
            <w:tcW w:w="1727" w:type="dxa"/>
            <w:tcBorders>
              <w:left w:val="single" w:sz="4" w:space="0" w:color="000000"/>
              <w:bottom w:val="nil"/>
              <w:right w:val="single" w:sz="4" w:space="0" w:color="000000"/>
            </w:tcBorders>
            <w:shd w:val="clear" w:color="auto" w:fill="auto"/>
          </w:tcPr>
          <w:p w14:paraId="168C30DE" w14:textId="77777777" w:rsidR="00183F9F" w:rsidRPr="00C70209" w:rsidRDefault="00183F9F" w:rsidP="00082182">
            <w:pPr>
              <w:pStyle w:val="Tabletext-subanalysis"/>
            </w:pPr>
          </w:p>
        </w:tc>
      </w:tr>
      <w:tr w:rsidR="00183F9F" w:rsidRPr="00C70209" w14:paraId="26003E14" w14:textId="77777777" w:rsidTr="00082182">
        <w:tc>
          <w:tcPr>
            <w:tcW w:w="1088" w:type="dxa"/>
            <w:vMerge/>
            <w:tcBorders>
              <w:left w:val="single" w:sz="4" w:space="0" w:color="000000"/>
              <w:right w:val="single" w:sz="4" w:space="0" w:color="000000"/>
            </w:tcBorders>
          </w:tcPr>
          <w:p w14:paraId="54DF19B7"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DEA5328"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7184D88E"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1074B42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830EE19"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382B276C" w14:textId="7D3BF84A" w:rsidR="00183F9F" w:rsidRPr="00C70209" w:rsidRDefault="00183F9F" w:rsidP="00082182">
            <w:pPr>
              <w:pStyle w:val="Tabletext-subanalysis"/>
              <w:jc w:val="right"/>
            </w:pPr>
            <w:r w:rsidRPr="00C70209">
              <w:t>High</w:t>
            </w:r>
            <w:r w:rsidR="00363BA0" w:rsidRPr="00C70209">
              <w:t>-</w:t>
            </w:r>
            <w:r w:rsidRPr="00C70209">
              <w:t>dose</w:t>
            </w:r>
          </w:p>
          <w:p w14:paraId="6A943B1D" w14:textId="60A158CF" w:rsidR="00183F9F" w:rsidRPr="00C70209" w:rsidRDefault="00183F9F" w:rsidP="00082182">
            <w:pPr>
              <w:pStyle w:val="Tabletext-subanalysis"/>
              <w:jc w:val="right"/>
            </w:pPr>
            <w:r w:rsidRPr="00C70209">
              <w:t>Low</w:t>
            </w:r>
            <w:r w:rsidR="00BB008C" w:rsidRPr="00C70209">
              <w:t>-</w:t>
            </w:r>
            <w:r w:rsidRPr="00C70209">
              <w:t>dose</w:t>
            </w:r>
          </w:p>
          <w:p w14:paraId="53ACC26B" w14:textId="77777777" w:rsidR="00183F9F" w:rsidRPr="00C70209" w:rsidRDefault="00183F9F" w:rsidP="00082182">
            <w:pPr>
              <w:pStyle w:val="Tabletext-subanalysis"/>
              <w:jc w:val="right"/>
            </w:pPr>
            <w:r w:rsidRPr="00C70209">
              <w:t>Pump prime only</w:t>
            </w:r>
          </w:p>
        </w:tc>
        <w:tc>
          <w:tcPr>
            <w:tcW w:w="1610" w:type="dxa"/>
            <w:tcBorders>
              <w:top w:val="nil"/>
              <w:left w:val="single" w:sz="4" w:space="0" w:color="000000"/>
              <w:bottom w:val="single" w:sz="4" w:space="0" w:color="000000"/>
              <w:right w:val="single" w:sz="4" w:space="0" w:color="000000"/>
            </w:tcBorders>
          </w:tcPr>
          <w:p w14:paraId="25AB5884" w14:textId="77777777" w:rsidR="00183F9F" w:rsidRPr="00C70209" w:rsidRDefault="00183F9F" w:rsidP="00082182">
            <w:pPr>
              <w:pStyle w:val="Tabletext-subanalysis"/>
            </w:pPr>
            <w:r w:rsidRPr="00C70209">
              <w:t>NR (3.6%)</w:t>
            </w:r>
          </w:p>
          <w:p w14:paraId="396F8B08" w14:textId="77777777" w:rsidR="00183F9F" w:rsidRPr="00C70209" w:rsidRDefault="00183F9F" w:rsidP="00082182">
            <w:pPr>
              <w:pStyle w:val="Tabletext-subanalysis"/>
            </w:pPr>
            <w:r w:rsidRPr="00C70209">
              <w:t>NR (5.3%)</w:t>
            </w:r>
          </w:p>
          <w:p w14:paraId="07358BE6" w14:textId="77777777" w:rsidR="00183F9F" w:rsidRPr="00C70209" w:rsidRDefault="00183F9F" w:rsidP="00082182">
            <w:pPr>
              <w:pStyle w:val="Tabletext-subanalysis"/>
            </w:pPr>
            <w:r w:rsidRPr="00C70209">
              <w:t>NR</w:t>
            </w:r>
          </w:p>
        </w:tc>
        <w:tc>
          <w:tcPr>
            <w:tcW w:w="1638" w:type="dxa"/>
            <w:gridSpan w:val="3"/>
            <w:tcBorders>
              <w:top w:val="nil"/>
              <w:left w:val="single" w:sz="4" w:space="0" w:color="000000"/>
              <w:right w:val="single" w:sz="4" w:space="0" w:color="000000"/>
            </w:tcBorders>
          </w:tcPr>
          <w:p w14:paraId="2C44AFCD" w14:textId="77777777" w:rsidR="00183F9F" w:rsidRPr="00C70209" w:rsidRDefault="00183F9F" w:rsidP="00082182">
            <w:pPr>
              <w:pStyle w:val="Tabletext-subanalysis"/>
            </w:pPr>
            <w:r w:rsidRPr="00C70209">
              <w:t>NR (10.7%)</w:t>
            </w:r>
          </w:p>
          <w:p w14:paraId="62191C9E" w14:textId="77777777" w:rsidR="00183F9F" w:rsidRPr="00C70209" w:rsidRDefault="00183F9F" w:rsidP="00082182">
            <w:pPr>
              <w:pStyle w:val="Tabletext-subanalysis"/>
            </w:pPr>
            <w:r w:rsidRPr="00C70209">
              <w:t>NR (10.7%)</w:t>
            </w:r>
          </w:p>
          <w:p w14:paraId="786BCEBC" w14:textId="77777777" w:rsidR="00183F9F" w:rsidRPr="00C70209" w:rsidRDefault="00183F9F" w:rsidP="00082182">
            <w:pPr>
              <w:pStyle w:val="Tabletext-subanalysis"/>
            </w:pPr>
            <w:r w:rsidRPr="00C70209">
              <w:t>NR (10.7%)</w:t>
            </w:r>
          </w:p>
        </w:tc>
        <w:tc>
          <w:tcPr>
            <w:tcW w:w="1614" w:type="dxa"/>
            <w:tcBorders>
              <w:top w:val="nil"/>
              <w:left w:val="single" w:sz="4" w:space="0" w:color="000000"/>
              <w:right w:val="single" w:sz="4" w:space="0" w:color="000000"/>
            </w:tcBorders>
            <w:shd w:val="clear" w:color="auto" w:fill="FFFFFF" w:themeFill="background1"/>
          </w:tcPr>
          <w:p w14:paraId="5AE6ED5E" w14:textId="77777777" w:rsidR="00183F9F" w:rsidRPr="00C70209" w:rsidRDefault="00183F9F" w:rsidP="00082182">
            <w:pPr>
              <w:pStyle w:val="Tabletext-subanalysis"/>
            </w:pPr>
            <w:r w:rsidRPr="00C70209">
              <w:t>NR</w:t>
            </w:r>
          </w:p>
        </w:tc>
        <w:tc>
          <w:tcPr>
            <w:tcW w:w="1727" w:type="dxa"/>
            <w:tcBorders>
              <w:top w:val="nil"/>
              <w:left w:val="single" w:sz="4" w:space="0" w:color="000000"/>
              <w:right w:val="single" w:sz="4" w:space="0" w:color="000000"/>
            </w:tcBorders>
            <w:shd w:val="clear" w:color="auto" w:fill="auto"/>
          </w:tcPr>
          <w:p w14:paraId="682D1EB7" w14:textId="77777777" w:rsidR="00183F9F" w:rsidRPr="00C70209" w:rsidRDefault="00183F9F" w:rsidP="00082182">
            <w:pPr>
              <w:pStyle w:val="Tabletext-subanalysis"/>
            </w:pPr>
            <w:r w:rsidRPr="00C70209">
              <w:t>NR</w:t>
            </w:r>
          </w:p>
        </w:tc>
      </w:tr>
      <w:tr w:rsidR="00183F9F" w:rsidRPr="00C70209" w14:paraId="67E841E8" w14:textId="77777777" w:rsidTr="00082182">
        <w:tc>
          <w:tcPr>
            <w:tcW w:w="1088" w:type="dxa"/>
            <w:vMerge/>
            <w:tcBorders>
              <w:left w:val="single" w:sz="4" w:space="0" w:color="000000"/>
              <w:right w:val="single" w:sz="4" w:space="0" w:color="000000"/>
            </w:tcBorders>
          </w:tcPr>
          <w:p w14:paraId="725A58CF"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F0DEB59"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40A6969"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3E7A9DD6"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0105F988" w14:textId="77777777" w:rsidR="00183F9F" w:rsidRPr="00C70209" w:rsidRDefault="00183F9F" w:rsidP="00082182">
            <w:pPr>
              <w:pStyle w:val="Tabletext-evidencematrix"/>
            </w:pPr>
          </w:p>
        </w:tc>
        <w:tc>
          <w:tcPr>
            <w:tcW w:w="1554" w:type="dxa"/>
            <w:tcBorders>
              <w:top w:val="single" w:sz="4" w:space="0" w:color="auto"/>
              <w:left w:val="single" w:sz="4" w:space="0" w:color="000000"/>
              <w:bottom w:val="nil"/>
              <w:right w:val="single" w:sz="4" w:space="0" w:color="000000"/>
            </w:tcBorders>
          </w:tcPr>
          <w:p w14:paraId="5D428144" w14:textId="77777777" w:rsidR="00183F9F" w:rsidRPr="00C70209" w:rsidRDefault="00183F9F" w:rsidP="00082182">
            <w:pPr>
              <w:pStyle w:val="Tabletext-evidencematrix"/>
            </w:pPr>
            <w:r w:rsidRPr="00C70209">
              <w:t>Patients requiring ≥ 20 units of donor blood</w:t>
            </w:r>
          </w:p>
        </w:tc>
        <w:tc>
          <w:tcPr>
            <w:tcW w:w="4862" w:type="dxa"/>
            <w:gridSpan w:val="5"/>
            <w:tcBorders>
              <w:top w:val="single" w:sz="4" w:space="0" w:color="000000"/>
              <w:left w:val="single" w:sz="4" w:space="0" w:color="000000"/>
              <w:bottom w:val="single" w:sz="4" w:space="0" w:color="000000"/>
              <w:right w:val="single" w:sz="4" w:space="0" w:color="000000"/>
            </w:tcBorders>
            <w:vAlign w:val="bottom"/>
          </w:tcPr>
          <w:p w14:paraId="5B65E3A5" w14:textId="77777777" w:rsidR="00183F9F" w:rsidRPr="00C70209" w:rsidRDefault="00183F9F" w:rsidP="00082182">
            <w:pPr>
              <w:pStyle w:val="Tabletext-subanalysis"/>
            </w:pPr>
            <w:r w:rsidRPr="00C70209">
              <w:rPr>
                <w:i/>
              </w:rPr>
              <w:t>Subgroup analysis: patients aged &gt;1 and &lt;17 years</w:t>
            </w:r>
          </w:p>
        </w:tc>
        <w:tc>
          <w:tcPr>
            <w:tcW w:w="1727" w:type="dxa"/>
            <w:tcBorders>
              <w:left w:val="single" w:sz="4" w:space="0" w:color="000000"/>
              <w:right w:val="single" w:sz="4" w:space="0" w:color="000000"/>
            </w:tcBorders>
            <w:shd w:val="clear" w:color="auto" w:fill="auto"/>
          </w:tcPr>
          <w:p w14:paraId="6EDB235B" w14:textId="77777777" w:rsidR="00183F9F" w:rsidRPr="00C70209" w:rsidRDefault="00183F9F" w:rsidP="00082182">
            <w:pPr>
              <w:pStyle w:val="Tabletext-subanalysis"/>
            </w:pPr>
          </w:p>
        </w:tc>
      </w:tr>
      <w:tr w:rsidR="00183F9F" w:rsidRPr="00C70209" w14:paraId="5D89785D" w14:textId="77777777" w:rsidTr="00082182">
        <w:tc>
          <w:tcPr>
            <w:tcW w:w="1088" w:type="dxa"/>
            <w:vMerge/>
            <w:tcBorders>
              <w:left w:val="single" w:sz="4" w:space="0" w:color="000000"/>
              <w:right w:val="single" w:sz="4" w:space="0" w:color="000000"/>
            </w:tcBorders>
          </w:tcPr>
          <w:p w14:paraId="54355831"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D8533C2"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A1F58CB"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3F9E29E1"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31B9772E"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331DDC67" w14:textId="77556684" w:rsidR="00183F9F" w:rsidRPr="00C70209" w:rsidRDefault="00183F9F" w:rsidP="00082182">
            <w:pPr>
              <w:pStyle w:val="Tabletext-subanalysis"/>
              <w:jc w:val="right"/>
            </w:pPr>
            <w:r w:rsidRPr="00C70209">
              <w:t>High</w:t>
            </w:r>
            <w:r w:rsidR="00363BA0" w:rsidRPr="00C70209">
              <w:t>-</w:t>
            </w:r>
            <w:r w:rsidRPr="00C70209">
              <w:t>dose</w:t>
            </w:r>
          </w:p>
          <w:p w14:paraId="1B9D3A34" w14:textId="3AE1264E" w:rsidR="00183F9F" w:rsidRPr="00C70209" w:rsidRDefault="00183F9F" w:rsidP="00082182">
            <w:pPr>
              <w:pStyle w:val="Tabletext-subanalysis"/>
              <w:jc w:val="right"/>
            </w:pPr>
            <w:r w:rsidRPr="00C70209">
              <w:t>Low</w:t>
            </w:r>
            <w:r w:rsidR="00BB008C" w:rsidRPr="00C70209">
              <w:t>-</w:t>
            </w:r>
            <w:r w:rsidRPr="00C70209">
              <w:t>dose</w:t>
            </w:r>
          </w:p>
          <w:p w14:paraId="79CEAE1C" w14:textId="77777777" w:rsidR="00183F9F" w:rsidRPr="00C70209" w:rsidRDefault="00183F9F" w:rsidP="00082182">
            <w:pPr>
              <w:pStyle w:val="Tabletext-subanalysis"/>
              <w:jc w:val="right"/>
            </w:pPr>
            <w:r w:rsidRPr="00C70209">
              <w:t>Pump prime only</w:t>
            </w:r>
          </w:p>
        </w:tc>
        <w:tc>
          <w:tcPr>
            <w:tcW w:w="1610" w:type="dxa"/>
            <w:tcBorders>
              <w:top w:val="single" w:sz="4" w:space="0" w:color="000000"/>
              <w:left w:val="single" w:sz="4" w:space="0" w:color="000000"/>
              <w:bottom w:val="single" w:sz="4" w:space="0" w:color="000000"/>
              <w:right w:val="single" w:sz="4" w:space="0" w:color="000000"/>
            </w:tcBorders>
          </w:tcPr>
          <w:p w14:paraId="08FA647B" w14:textId="6194A788" w:rsidR="00183F9F" w:rsidRPr="00C70209" w:rsidRDefault="00183F9F" w:rsidP="00082182">
            <w:pPr>
              <w:pStyle w:val="Tabletext-subanalysis"/>
            </w:pPr>
            <w:r w:rsidRPr="00C70209">
              <w:t>NR (14.3%)</w:t>
            </w:r>
          </w:p>
          <w:p w14:paraId="08ED835A" w14:textId="77777777" w:rsidR="00183F9F" w:rsidRPr="00C70209" w:rsidRDefault="00183F9F" w:rsidP="00082182">
            <w:pPr>
              <w:pStyle w:val="Tabletext-subanalysis"/>
            </w:pPr>
            <w:r w:rsidRPr="00C70209">
              <w:t>NR (31.6%)</w:t>
            </w:r>
          </w:p>
          <w:p w14:paraId="1AD4BDCF" w14:textId="77777777" w:rsidR="00183F9F" w:rsidRPr="00C70209" w:rsidRDefault="00183F9F" w:rsidP="00082182">
            <w:pPr>
              <w:pStyle w:val="Tabletext-subanalysis"/>
            </w:pPr>
            <w:r w:rsidRPr="00C70209">
              <w:t>NR (30.0%)</w:t>
            </w:r>
          </w:p>
        </w:tc>
        <w:tc>
          <w:tcPr>
            <w:tcW w:w="1638" w:type="dxa"/>
            <w:gridSpan w:val="3"/>
            <w:tcBorders>
              <w:left w:val="single" w:sz="4" w:space="0" w:color="000000"/>
              <w:right w:val="single" w:sz="4" w:space="0" w:color="000000"/>
            </w:tcBorders>
          </w:tcPr>
          <w:p w14:paraId="6E8264D2" w14:textId="77777777" w:rsidR="00183F9F" w:rsidRPr="00C70209" w:rsidRDefault="00183F9F" w:rsidP="00082182">
            <w:pPr>
              <w:pStyle w:val="Tabletext-subanalysis"/>
            </w:pPr>
            <w:r w:rsidRPr="00C70209">
              <w:t>NR (28.6%)</w:t>
            </w:r>
          </w:p>
          <w:p w14:paraId="1B62B617" w14:textId="77777777" w:rsidR="00183F9F" w:rsidRPr="00C70209" w:rsidRDefault="00183F9F" w:rsidP="00082182">
            <w:pPr>
              <w:pStyle w:val="Tabletext-subanalysis"/>
            </w:pPr>
            <w:r w:rsidRPr="00C70209">
              <w:t>NR (28.6%)</w:t>
            </w:r>
          </w:p>
          <w:p w14:paraId="34F0561D" w14:textId="77777777" w:rsidR="00183F9F" w:rsidRPr="00C70209" w:rsidRDefault="00183F9F" w:rsidP="00082182">
            <w:pPr>
              <w:pStyle w:val="Tabletext-subanalysis"/>
            </w:pPr>
            <w:r w:rsidRPr="00C70209">
              <w:t>NR (28.6%)</w:t>
            </w:r>
          </w:p>
        </w:tc>
        <w:tc>
          <w:tcPr>
            <w:tcW w:w="1614" w:type="dxa"/>
            <w:tcBorders>
              <w:left w:val="single" w:sz="4" w:space="0" w:color="000000"/>
              <w:right w:val="single" w:sz="4" w:space="0" w:color="000000"/>
            </w:tcBorders>
            <w:shd w:val="clear" w:color="auto" w:fill="FFFFFF" w:themeFill="background1"/>
          </w:tcPr>
          <w:p w14:paraId="03247480" w14:textId="77777777" w:rsidR="00183F9F" w:rsidRPr="00C70209" w:rsidRDefault="00183F9F" w:rsidP="00082182">
            <w:pPr>
              <w:pStyle w:val="Tabletext-subanalysis"/>
            </w:pPr>
            <w:r w:rsidRPr="00C70209">
              <w:t>NR</w:t>
            </w:r>
          </w:p>
          <w:p w14:paraId="2895FD70" w14:textId="77777777" w:rsidR="00183F9F" w:rsidRPr="00C70209" w:rsidRDefault="00183F9F" w:rsidP="00082182">
            <w:pPr>
              <w:pStyle w:val="Tabletext-subanalysis"/>
            </w:pPr>
            <w:r w:rsidRPr="00C70209">
              <w:t>NR</w:t>
            </w:r>
          </w:p>
          <w:p w14:paraId="1D28683D" w14:textId="77777777" w:rsidR="00183F9F" w:rsidRPr="00C70209" w:rsidRDefault="00183F9F" w:rsidP="00082182">
            <w:pPr>
              <w:pStyle w:val="Tabletext-subanalysis"/>
            </w:pPr>
            <w:r w:rsidRPr="00C70209">
              <w:t>NR</w:t>
            </w:r>
          </w:p>
        </w:tc>
        <w:tc>
          <w:tcPr>
            <w:tcW w:w="1727" w:type="dxa"/>
            <w:tcBorders>
              <w:left w:val="single" w:sz="4" w:space="0" w:color="000000"/>
              <w:right w:val="single" w:sz="4" w:space="0" w:color="000000"/>
            </w:tcBorders>
            <w:shd w:val="clear" w:color="auto" w:fill="auto"/>
          </w:tcPr>
          <w:p w14:paraId="3233BFA2" w14:textId="77777777" w:rsidR="00183F9F" w:rsidRPr="00C70209" w:rsidRDefault="00183F9F" w:rsidP="00082182">
            <w:pPr>
              <w:pStyle w:val="Tabletext-subanalysis"/>
            </w:pPr>
            <w:r w:rsidRPr="00C70209">
              <w:t>NR</w:t>
            </w:r>
          </w:p>
          <w:p w14:paraId="064B6AAB" w14:textId="77777777" w:rsidR="00183F9F" w:rsidRPr="00C70209" w:rsidRDefault="00183F9F" w:rsidP="00082182">
            <w:pPr>
              <w:pStyle w:val="Tabletext-subanalysis"/>
            </w:pPr>
            <w:r w:rsidRPr="00C70209">
              <w:t>NR</w:t>
            </w:r>
          </w:p>
          <w:p w14:paraId="1647DA2C" w14:textId="77777777" w:rsidR="00183F9F" w:rsidRPr="00C70209" w:rsidRDefault="00183F9F" w:rsidP="00082182">
            <w:pPr>
              <w:pStyle w:val="Tabletext-subanalysis"/>
            </w:pPr>
            <w:r w:rsidRPr="00C70209">
              <w:t>NR</w:t>
            </w:r>
          </w:p>
        </w:tc>
      </w:tr>
      <w:tr w:rsidR="00183F9F" w:rsidRPr="00C70209" w14:paraId="4622086E" w14:textId="77777777" w:rsidTr="00082182">
        <w:tc>
          <w:tcPr>
            <w:tcW w:w="1088" w:type="dxa"/>
            <w:vMerge w:val="restart"/>
            <w:tcBorders>
              <w:left w:val="single" w:sz="4" w:space="0" w:color="000000"/>
              <w:right w:val="single" w:sz="4" w:space="0" w:color="000000"/>
            </w:tcBorders>
          </w:tcPr>
          <w:p w14:paraId="7DDB7254" w14:textId="3EFC2956" w:rsidR="00183F9F" w:rsidRPr="00C70209" w:rsidRDefault="00183F9F" w:rsidP="00082182">
            <w:pPr>
              <w:pStyle w:val="Tabletext-evidencematrix"/>
            </w:pPr>
            <w:r w:rsidRPr="00C70209">
              <w:t>Ferreira 2010</w:t>
            </w:r>
            <w:r w:rsidRPr="00C70209">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 </w:instrText>
            </w:r>
            <w:r w:rsidR="000E261C">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4</w:t>
            </w:r>
            <w:r w:rsidRPr="00C70209">
              <w:fldChar w:fldCharType="end"/>
            </w:r>
          </w:p>
          <w:p w14:paraId="66BE0BF5" w14:textId="77777777" w:rsidR="00183F9F" w:rsidRPr="00C70209" w:rsidRDefault="00183F9F" w:rsidP="00082182">
            <w:pPr>
              <w:pStyle w:val="Tabletext-evidencematrix"/>
            </w:pPr>
            <w:r w:rsidRPr="00C70209">
              <w:t>Level II</w:t>
            </w:r>
          </w:p>
          <w:p w14:paraId="23DD9132" w14:textId="77777777" w:rsidR="00183F9F" w:rsidRPr="00C70209" w:rsidRDefault="00183F9F" w:rsidP="00082182">
            <w:pPr>
              <w:pStyle w:val="Tabletext-evidencematrix"/>
            </w:pPr>
            <w:r w:rsidRPr="00C70209">
              <w:rPr>
                <w:i/>
              </w:rPr>
              <w:t>Poor</w:t>
            </w:r>
          </w:p>
        </w:tc>
        <w:tc>
          <w:tcPr>
            <w:tcW w:w="1428" w:type="dxa"/>
            <w:vMerge w:val="restart"/>
            <w:tcBorders>
              <w:left w:val="single" w:sz="4" w:space="0" w:color="000000"/>
              <w:right w:val="single" w:sz="4" w:space="0" w:color="000000"/>
            </w:tcBorders>
          </w:tcPr>
          <w:p w14:paraId="0617E0D1" w14:textId="77777777" w:rsidR="00183F9F" w:rsidRPr="00C70209" w:rsidRDefault="00183F9F" w:rsidP="00082182">
            <w:pPr>
              <w:pStyle w:val="Tabletext-evidencematrix"/>
            </w:pPr>
            <w:r w:rsidRPr="00C70209">
              <w:t>N=19</w:t>
            </w:r>
          </w:p>
        </w:tc>
        <w:tc>
          <w:tcPr>
            <w:tcW w:w="1252" w:type="dxa"/>
            <w:vMerge w:val="restart"/>
            <w:tcBorders>
              <w:left w:val="single" w:sz="4" w:space="0" w:color="000000"/>
              <w:right w:val="single" w:sz="4" w:space="0" w:color="000000"/>
            </w:tcBorders>
          </w:tcPr>
          <w:p w14:paraId="5D186780" w14:textId="77777777" w:rsidR="00183F9F" w:rsidRPr="00C70209" w:rsidRDefault="00183F9F" w:rsidP="00082182">
            <w:pPr>
              <w:pStyle w:val="Tabletext-evidencematrix"/>
            </w:pPr>
            <w:r w:rsidRPr="00C70209">
              <w:t>Paediatric patients aged 1 month to 4 years with CHD undergoing cardiac surgery with CPB</w:t>
            </w:r>
          </w:p>
        </w:tc>
        <w:tc>
          <w:tcPr>
            <w:tcW w:w="990" w:type="dxa"/>
            <w:vMerge w:val="restart"/>
            <w:tcBorders>
              <w:left w:val="single" w:sz="4" w:space="0" w:color="000000"/>
              <w:right w:val="single" w:sz="4" w:space="0" w:color="000000"/>
            </w:tcBorders>
          </w:tcPr>
          <w:p w14:paraId="0C476E79" w14:textId="77777777" w:rsidR="00183F9F" w:rsidRPr="00C70209" w:rsidRDefault="00183F9F" w:rsidP="00082182">
            <w:pPr>
              <w:pStyle w:val="Tabletext-evidencematrix"/>
            </w:pPr>
            <w:r w:rsidRPr="00C70209">
              <w:t>Single hospital, Brazil</w:t>
            </w:r>
          </w:p>
        </w:tc>
        <w:tc>
          <w:tcPr>
            <w:tcW w:w="1273" w:type="dxa"/>
            <w:vMerge w:val="restart"/>
            <w:tcBorders>
              <w:left w:val="single" w:sz="4" w:space="0" w:color="000000"/>
              <w:right w:val="single" w:sz="4" w:space="0" w:color="000000"/>
            </w:tcBorders>
          </w:tcPr>
          <w:p w14:paraId="2B65CAAF" w14:textId="77777777" w:rsidR="00183F9F" w:rsidRPr="00C70209" w:rsidRDefault="00183F9F" w:rsidP="00082182">
            <w:pPr>
              <w:pStyle w:val="Tabletext-evidencematrix"/>
            </w:pPr>
            <w:r w:rsidRPr="00C70209">
              <w:t>IV aprotinin (3x doses) versus placebo</w:t>
            </w:r>
          </w:p>
        </w:tc>
        <w:tc>
          <w:tcPr>
            <w:tcW w:w="1554" w:type="dxa"/>
            <w:tcBorders>
              <w:top w:val="nil"/>
              <w:left w:val="single" w:sz="4" w:space="0" w:color="000000"/>
              <w:bottom w:val="single" w:sz="4" w:space="0" w:color="auto"/>
              <w:right w:val="single" w:sz="4" w:space="0" w:color="000000"/>
            </w:tcBorders>
          </w:tcPr>
          <w:p w14:paraId="7B1D7449" w14:textId="1F5BAF0B" w:rsidR="00183F9F" w:rsidRPr="00C70209" w:rsidRDefault="00183F9F" w:rsidP="00082182">
            <w:pPr>
              <w:pStyle w:val="Tabletext-evidencematrix"/>
            </w:pPr>
            <w:r w:rsidRPr="00C70209">
              <w:t>Postoperative RBC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3403171F" w14:textId="77777777" w:rsidR="00183F9F" w:rsidRPr="00C70209" w:rsidRDefault="00183F9F" w:rsidP="00082182">
            <w:pPr>
              <w:pStyle w:val="Tabletext-evidencematrix"/>
            </w:pPr>
            <w:r w:rsidRPr="00C70209">
              <w:t>1/10 (10%)</w:t>
            </w:r>
          </w:p>
        </w:tc>
        <w:tc>
          <w:tcPr>
            <w:tcW w:w="1638" w:type="dxa"/>
            <w:gridSpan w:val="3"/>
            <w:tcBorders>
              <w:left w:val="single" w:sz="4" w:space="0" w:color="000000"/>
              <w:right w:val="single" w:sz="4" w:space="0" w:color="000000"/>
            </w:tcBorders>
          </w:tcPr>
          <w:p w14:paraId="759ACAD0" w14:textId="77777777" w:rsidR="00183F9F" w:rsidRPr="00C70209" w:rsidRDefault="00183F9F" w:rsidP="00082182">
            <w:pPr>
              <w:pStyle w:val="Tabletext-evidencematrix"/>
            </w:pPr>
            <w:r w:rsidRPr="00C70209">
              <w:t>0/9 (0%)</w:t>
            </w:r>
          </w:p>
        </w:tc>
        <w:tc>
          <w:tcPr>
            <w:tcW w:w="1614" w:type="dxa"/>
            <w:tcBorders>
              <w:left w:val="single" w:sz="4" w:space="0" w:color="000000"/>
              <w:right w:val="single" w:sz="4" w:space="0" w:color="000000"/>
            </w:tcBorders>
            <w:shd w:val="clear" w:color="auto" w:fill="FFFFFF" w:themeFill="background1"/>
          </w:tcPr>
          <w:p w14:paraId="4E638380" w14:textId="77777777" w:rsidR="00183F9F" w:rsidRPr="00C70209" w:rsidRDefault="00183F9F" w:rsidP="00082182">
            <w:pPr>
              <w:pStyle w:val="Tabletext-evidencematrix"/>
              <w:rPr>
                <w:vertAlign w:val="superscript"/>
              </w:rPr>
            </w:pPr>
            <w:r w:rsidRPr="00C70209">
              <w:t>RR 2.73 [0.12, 59.57]</w:t>
            </w:r>
            <w:r w:rsidRPr="00C70209">
              <w:rPr>
                <w:vertAlign w:val="superscript"/>
              </w:rPr>
              <w:t>h</w:t>
            </w:r>
          </w:p>
        </w:tc>
        <w:tc>
          <w:tcPr>
            <w:tcW w:w="1727" w:type="dxa"/>
            <w:tcBorders>
              <w:left w:val="single" w:sz="4" w:space="0" w:color="000000"/>
              <w:right w:val="single" w:sz="4" w:space="0" w:color="000000"/>
            </w:tcBorders>
            <w:shd w:val="clear" w:color="auto" w:fill="auto"/>
          </w:tcPr>
          <w:p w14:paraId="5AB89BBE" w14:textId="77777777" w:rsidR="00183F9F" w:rsidRPr="00C70209" w:rsidRDefault="00183F9F" w:rsidP="00082182">
            <w:pPr>
              <w:pStyle w:val="Tabletext-evidencematrix"/>
            </w:pPr>
            <w:r w:rsidRPr="00C70209">
              <w:rPr>
                <w:i/>
              </w:rPr>
              <w:t>No significant difference</w:t>
            </w:r>
          </w:p>
          <w:p w14:paraId="773BA47B" w14:textId="7AFE94EF" w:rsidR="00183F9F" w:rsidRPr="00C70209" w:rsidRDefault="001A475D" w:rsidP="00082182">
            <w:pPr>
              <w:pStyle w:val="Tabletext-evidencematrix"/>
              <w:rPr>
                <w:vertAlign w:val="superscript"/>
              </w:rPr>
            </w:pPr>
            <w:r w:rsidRPr="001A475D">
              <w:rPr>
                <w:i/>
              </w:rPr>
              <w:t>P = </w:t>
            </w:r>
            <w:r w:rsidR="00183F9F" w:rsidRPr="00C70209">
              <w:t>0.52</w:t>
            </w:r>
            <w:r w:rsidR="00183F9F" w:rsidRPr="00C70209">
              <w:rPr>
                <w:vertAlign w:val="superscript"/>
              </w:rPr>
              <w:t>h</w:t>
            </w:r>
          </w:p>
        </w:tc>
      </w:tr>
      <w:tr w:rsidR="00183F9F" w:rsidRPr="00C70209" w14:paraId="0DD70A38" w14:textId="77777777" w:rsidTr="00082182">
        <w:tc>
          <w:tcPr>
            <w:tcW w:w="1088" w:type="dxa"/>
            <w:vMerge/>
            <w:tcBorders>
              <w:left w:val="single" w:sz="4" w:space="0" w:color="000000"/>
              <w:right w:val="single" w:sz="4" w:space="0" w:color="000000"/>
            </w:tcBorders>
          </w:tcPr>
          <w:p w14:paraId="22AA46A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964E3E2"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E873AEE"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14EC909C"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2746379" w14:textId="77777777" w:rsidR="00183F9F" w:rsidRPr="00C70209" w:rsidRDefault="00183F9F" w:rsidP="00082182">
            <w:pPr>
              <w:pStyle w:val="Tabletext-evidencematrix"/>
            </w:pPr>
          </w:p>
        </w:tc>
        <w:tc>
          <w:tcPr>
            <w:tcW w:w="1554" w:type="dxa"/>
            <w:tcBorders>
              <w:top w:val="nil"/>
              <w:left w:val="single" w:sz="4" w:space="0" w:color="000000"/>
              <w:bottom w:val="single" w:sz="4" w:space="0" w:color="auto"/>
              <w:right w:val="single" w:sz="4" w:space="0" w:color="000000"/>
            </w:tcBorders>
          </w:tcPr>
          <w:p w14:paraId="5618F8A4" w14:textId="77777777" w:rsidR="00183F9F" w:rsidRPr="00C70209" w:rsidRDefault="00183F9F" w:rsidP="00082182">
            <w:pPr>
              <w:pStyle w:val="Tabletext-evidencematrix"/>
            </w:pPr>
            <w:r w:rsidRPr="00C70209">
              <w:t>Postoperative platelet concentration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170783B2" w14:textId="77777777" w:rsidR="00183F9F" w:rsidRPr="00C70209" w:rsidRDefault="00183F9F" w:rsidP="00082182">
            <w:pPr>
              <w:pStyle w:val="Tabletext-evidencematrix"/>
            </w:pPr>
            <w:r w:rsidRPr="00C70209">
              <w:t>0/10 (0%)</w:t>
            </w:r>
          </w:p>
        </w:tc>
        <w:tc>
          <w:tcPr>
            <w:tcW w:w="1638" w:type="dxa"/>
            <w:gridSpan w:val="3"/>
            <w:tcBorders>
              <w:left w:val="single" w:sz="4" w:space="0" w:color="000000"/>
              <w:right w:val="single" w:sz="4" w:space="0" w:color="000000"/>
            </w:tcBorders>
          </w:tcPr>
          <w:p w14:paraId="16540E85" w14:textId="77777777" w:rsidR="00183F9F" w:rsidRPr="00C70209" w:rsidRDefault="00183F9F" w:rsidP="00082182">
            <w:pPr>
              <w:pStyle w:val="Tabletext-evidencematrix"/>
            </w:pPr>
            <w:r w:rsidRPr="00C70209">
              <w:t>2/9 (22%)</w:t>
            </w:r>
          </w:p>
        </w:tc>
        <w:tc>
          <w:tcPr>
            <w:tcW w:w="1614" w:type="dxa"/>
            <w:tcBorders>
              <w:left w:val="single" w:sz="4" w:space="0" w:color="000000"/>
              <w:right w:val="single" w:sz="4" w:space="0" w:color="000000"/>
            </w:tcBorders>
            <w:shd w:val="clear" w:color="auto" w:fill="FFFFFF" w:themeFill="background1"/>
          </w:tcPr>
          <w:p w14:paraId="31BDC967" w14:textId="77777777" w:rsidR="00183F9F" w:rsidRPr="00C70209" w:rsidRDefault="00183F9F" w:rsidP="00082182">
            <w:pPr>
              <w:pStyle w:val="Tabletext-evidencematrix"/>
              <w:rPr>
                <w:vertAlign w:val="superscript"/>
              </w:rPr>
            </w:pPr>
            <w:r w:rsidRPr="00C70209">
              <w:t>RR 0.18 [0.01, 3.35]</w:t>
            </w:r>
            <w:r w:rsidRPr="00C70209">
              <w:rPr>
                <w:vertAlign w:val="superscript"/>
              </w:rPr>
              <w:t>h</w:t>
            </w:r>
          </w:p>
        </w:tc>
        <w:tc>
          <w:tcPr>
            <w:tcW w:w="1727" w:type="dxa"/>
            <w:tcBorders>
              <w:left w:val="single" w:sz="4" w:space="0" w:color="000000"/>
              <w:right w:val="single" w:sz="4" w:space="0" w:color="000000"/>
            </w:tcBorders>
            <w:shd w:val="clear" w:color="auto" w:fill="auto"/>
          </w:tcPr>
          <w:p w14:paraId="58E43A06" w14:textId="77777777" w:rsidR="00183F9F" w:rsidRPr="00C70209" w:rsidRDefault="00183F9F" w:rsidP="00082182">
            <w:pPr>
              <w:pStyle w:val="Tabletext-evidencematrix"/>
            </w:pPr>
            <w:r w:rsidRPr="00C70209">
              <w:rPr>
                <w:i/>
              </w:rPr>
              <w:t>No significant difference</w:t>
            </w:r>
          </w:p>
          <w:p w14:paraId="4692EE91" w14:textId="2A359377" w:rsidR="00183F9F" w:rsidRPr="00C70209" w:rsidRDefault="001A475D" w:rsidP="00082182">
            <w:pPr>
              <w:pStyle w:val="Tabletext-evidencematrix"/>
              <w:rPr>
                <w:vertAlign w:val="superscript"/>
              </w:rPr>
            </w:pPr>
            <w:r w:rsidRPr="001A475D">
              <w:rPr>
                <w:i/>
              </w:rPr>
              <w:t>P = </w:t>
            </w:r>
            <w:r w:rsidR="00183F9F" w:rsidRPr="00C70209">
              <w:t>0.25</w:t>
            </w:r>
            <w:r w:rsidR="00183F9F" w:rsidRPr="00C70209">
              <w:rPr>
                <w:vertAlign w:val="superscript"/>
              </w:rPr>
              <w:t>h</w:t>
            </w:r>
          </w:p>
        </w:tc>
      </w:tr>
      <w:tr w:rsidR="00183F9F" w:rsidRPr="00C70209" w14:paraId="27E6BD8A" w14:textId="77777777" w:rsidTr="00082182">
        <w:tc>
          <w:tcPr>
            <w:tcW w:w="1088" w:type="dxa"/>
            <w:vMerge/>
            <w:tcBorders>
              <w:left w:val="single" w:sz="4" w:space="0" w:color="000000"/>
              <w:right w:val="single" w:sz="4" w:space="0" w:color="000000"/>
            </w:tcBorders>
          </w:tcPr>
          <w:p w14:paraId="0DAFBC2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29D19AF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9324F5D"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4A1BA2FD"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1489596" w14:textId="77777777" w:rsidR="00183F9F" w:rsidRPr="00C70209" w:rsidRDefault="00183F9F" w:rsidP="00082182">
            <w:pPr>
              <w:pStyle w:val="Tabletext-evidencematrix"/>
            </w:pPr>
          </w:p>
        </w:tc>
        <w:tc>
          <w:tcPr>
            <w:tcW w:w="1554" w:type="dxa"/>
            <w:tcBorders>
              <w:top w:val="single" w:sz="4" w:space="0" w:color="auto"/>
              <w:left w:val="single" w:sz="4" w:space="0" w:color="000000"/>
              <w:bottom w:val="single" w:sz="4" w:space="0" w:color="auto"/>
              <w:right w:val="single" w:sz="4" w:space="0" w:color="000000"/>
            </w:tcBorders>
          </w:tcPr>
          <w:p w14:paraId="789F4E84" w14:textId="77777777" w:rsidR="00183F9F" w:rsidRPr="00C70209" w:rsidRDefault="00183F9F" w:rsidP="00082182">
            <w:pPr>
              <w:pStyle w:val="Tabletext-evidencematrix"/>
            </w:pPr>
            <w:r w:rsidRPr="00C70209">
              <w:t>No. of postoperative donor exposures</w:t>
            </w:r>
          </w:p>
        </w:tc>
        <w:tc>
          <w:tcPr>
            <w:tcW w:w="1610" w:type="dxa"/>
            <w:tcBorders>
              <w:top w:val="single" w:sz="4" w:space="0" w:color="000000"/>
              <w:left w:val="single" w:sz="4" w:space="0" w:color="000000"/>
              <w:bottom w:val="single" w:sz="4" w:space="0" w:color="000000"/>
              <w:right w:val="single" w:sz="4" w:space="0" w:color="000000"/>
            </w:tcBorders>
          </w:tcPr>
          <w:p w14:paraId="1294128B" w14:textId="77777777" w:rsidR="00183F9F" w:rsidRPr="00C70209" w:rsidRDefault="00183F9F" w:rsidP="00082182">
            <w:pPr>
              <w:pStyle w:val="Tabletext-evidencematrix"/>
            </w:pPr>
            <w:r w:rsidRPr="00C70209">
              <w:t>2/10 (20%)</w:t>
            </w:r>
          </w:p>
        </w:tc>
        <w:tc>
          <w:tcPr>
            <w:tcW w:w="1638" w:type="dxa"/>
            <w:gridSpan w:val="3"/>
            <w:tcBorders>
              <w:left w:val="single" w:sz="4" w:space="0" w:color="000000"/>
              <w:right w:val="single" w:sz="4" w:space="0" w:color="000000"/>
            </w:tcBorders>
          </w:tcPr>
          <w:p w14:paraId="55982A3F" w14:textId="77777777" w:rsidR="00183F9F" w:rsidRPr="00C70209" w:rsidRDefault="00183F9F" w:rsidP="00082182">
            <w:pPr>
              <w:pStyle w:val="Tabletext-evidencematrix"/>
            </w:pPr>
            <w:r w:rsidRPr="00C70209">
              <w:t>2/9 (22.2%)</w:t>
            </w:r>
          </w:p>
        </w:tc>
        <w:tc>
          <w:tcPr>
            <w:tcW w:w="1614" w:type="dxa"/>
            <w:tcBorders>
              <w:left w:val="single" w:sz="4" w:space="0" w:color="000000"/>
              <w:right w:val="single" w:sz="4" w:space="0" w:color="000000"/>
            </w:tcBorders>
            <w:shd w:val="clear" w:color="auto" w:fill="FFFFFF" w:themeFill="background1"/>
          </w:tcPr>
          <w:p w14:paraId="4999A53A" w14:textId="77777777" w:rsidR="00183F9F" w:rsidRPr="00C70209" w:rsidRDefault="00183F9F" w:rsidP="00082182">
            <w:pPr>
              <w:pStyle w:val="Tabletext-evidencematrix"/>
              <w:rPr>
                <w:vertAlign w:val="superscript"/>
              </w:rPr>
            </w:pPr>
            <w:r w:rsidRPr="00C70209">
              <w:t>RR 0.90 [0.16, 5.13]</w:t>
            </w:r>
            <w:r w:rsidRPr="00C70209">
              <w:rPr>
                <w:vertAlign w:val="superscript"/>
              </w:rPr>
              <w:t>h</w:t>
            </w:r>
          </w:p>
        </w:tc>
        <w:tc>
          <w:tcPr>
            <w:tcW w:w="1727" w:type="dxa"/>
            <w:tcBorders>
              <w:left w:val="single" w:sz="4" w:space="0" w:color="000000"/>
              <w:right w:val="single" w:sz="4" w:space="0" w:color="000000"/>
            </w:tcBorders>
            <w:shd w:val="clear" w:color="auto" w:fill="auto"/>
          </w:tcPr>
          <w:p w14:paraId="266482F4" w14:textId="77777777" w:rsidR="00183F9F" w:rsidRPr="00C70209" w:rsidRDefault="00183F9F" w:rsidP="00082182">
            <w:pPr>
              <w:pStyle w:val="Tabletext-evidencematrix"/>
            </w:pPr>
            <w:r w:rsidRPr="00C70209">
              <w:rPr>
                <w:i/>
              </w:rPr>
              <w:t>No significant difference</w:t>
            </w:r>
          </w:p>
          <w:p w14:paraId="79009F28" w14:textId="615C26FF" w:rsidR="00183F9F" w:rsidRPr="00C70209" w:rsidRDefault="001A475D" w:rsidP="00082182">
            <w:pPr>
              <w:pStyle w:val="Tabletext-evidencematrix"/>
              <w:rPr>
                <w:vertAlign w:val="superscript"/>
              </w:rPr>
            </w:pPr>
            <w:r w:rsidRPr="001A475D">
              <w:rPr>
                <w:i/>
              </w:rPr>
              <w:t>P = </w:t>
            </w:r>
            <w:r w:rsidR="00183F9F" w:rsidRPr="00C70209">
              <w:t>0.91</w:t>
            </w:r>
            <w:r w:rsidR="00183F9F" w:rsidRPr="00C70209">
              <w:rPr>
                <w:vertAlign w:val="superscript"/>
              </w:rPr>
              <w:t>h</w:t>
            </w:r>
          </w:p>
        </w:tc>
      </w:tr>
      <w:tr w:rsidR="00183F9F" w:rsidRPr="00C70209" w14:paraId="6480B641" w14:textId="77777777" w:rsidTr="00082182">
        <w:tc>
          <w:tcPr>
            <w:tcW w:w="1088" w:type="dxa"/>
            <w:vMerge w:val="restart"/>
            <w:tcBorders>
              <w:left w:val="single" w:sz="4" w:space="0" w:color="000000"/>
              <w:right w:val="single" w:sz="4" w:space="0" w:color="000000"/>
            </w:tcBorders>
          </w:tcPr>
          <w:p w14:paraId="5A022249" w14:textId="0890D637" w:rsidR="00183F9F" w:rsidRPr="00C70209" w:rsidRDefault="00183F9F" w:rsidP="00082182">
            <w:pPr>
              <w:pStyle w:val="Tabletext-evidencematrix"/>
            </w:pPr>
            <w:r w:rsidRPr="00C70209">
              <w:t>Flaujac 2007</w:t>
            </w:r>
            <w:r w:rsidRPr="00C70209">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instrText xml:space="preserve"> ADDIN EN.CITE </w:instrText>
            </w:r>
            <w:r w:rsidR="000E261C">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5</w:t>
            </w:r>
            <w:r w:rsidRPr="00C70209">
              <w:fldChar w:fldCharType="end"/>
            </w:r>
          </w:p>
          <w:p w14:paraId="1EEA2B7B" w14:textId="77777777" w:rsidR="00183F9F" w:rsidRPr="00C70209" w:rsidRDefault="00183F9F" w:rsidP="00082182">
            <w:pPr>
              <w:pStyle w:val="Tabletext-evidencematrix"/>
            </w:pPr>
            <w:r w:rsidRPr="00C70209">
              <w:t>Level II</w:t>
            </w:r>
          </w:p>
          <w:p w14:paraId="1892C2CF" w14:textId="77777777" w:rsidR="00183F9F" w:rsidRPr="00C70209" w:rsidRDefault="00183F9F" w:rsidP="00082182">
            <w:pPr>
              <w:pStyle w:val="Tabletext-evidencematrix"/>
            </w:pPr>
            <w:r w:rsidRPr="00C70209">
              <w:rPr>
                <w:i/>
              </w:rPr>
              <w:t>Poor</w:t>
            </w:r>
          </w:p>
        </w:tc>
        <w:tc>
          <w:tcPr>
            <w:tcW w:w="1428" w:type="dxa"/>
            <w:vMerge w:val="restart"/>
            <w:tcBorders>
              <w:left w:val="single" w:sz="4" w:space="0" w:color="000000"/>
              <w:right w:val="single" w:sz="4" w:space="0" w:color="000000"/>
            </w:tcBorders>
          </w:tcPr>
          <w:p w14:paraId="514850B8" w14:textId="77777777" w:rsidR="00183F9F" w:rsidRPr="00C70209" w:rsidRDefault="00183F9F" w:rsidP="00082182">
            <w:pPr>
              <w:pStyle w:val="Tabletext-evidencematrix"/>
            </w:pPr>
            <w:r w:rsidRPr="00C70209">
              <w:t>N=20</w:t>
            </w:r>
          </w:p>
        </w:tc>
        <w:tc>
          <w:tcPr>
            <w:tcW w:w="1252" w:type="dxa"/>
            <w:vMerge w:val="restart"/>
            <w:tcBorders>
              <w:left w:val="single" w:sz="4" w:space="0" w:color="000000"/>
              <w:right w:val="single" w:sz="4" w:space="0" w:color="000000"/>
            </w:tcBorders>
          </w:tcPr>
          <w:p w14:paraId="5E4D94A9" w14:textId="77777777" w:rsidR="00183F9F" w:rsidRPr="00C70209" w:rsidRDefault="00183F9F" w:rsidP="00082182">
            <w:pPr>
              <w:pStyle w:val="Tabletext-evidencematrix"/>
            </w:pPr>
            <w:r w:rsidRPr="00C70209">
              <w:t>Infants aged 4 days to 36 months undergoing primary corrective cardiac surgery with CPB</w:t>
            </w:r>
          </w:p>
        </w:tc>
        <w:tc>
          <w:tcPr>
            <w:tcW w:w="990" w:type="dxa"/>
            <w:vMerge w:val="restart"/>
            <w:tcBorders>
              <w:left w:val="single" w:sz="4" w:space="0" w:color="000000"/>
              <w:right w:val="single" w:sz="4" w:space="0" w:color="000000"/>
            </w:tcBorders>
          </w:tcPr>
          <w:p w14:paraId="614CEDDC" w14:textId="77777777" w:rsidR="00183F9F" w:rsidRPr="00C70209" w:rsidRDefault="00183F9F" w:rsidP="00082182">
            <w:pPr>
              <w:pStyle w:val="Tabletext-evidencematrix"/>
            </w:pPr>
            <w:r w:rsidRPr="00C70209">
              <w:t>Single hospital, France</w:t>
            </w:r>
          </w:p>
        </w:tc>
        <w:tc>
          <w:tcPr>
            <w:tcW w:w="1273" w:type="dxa"/>
            <w:vMerge w:val="restart"/>
            <w:tcBorders>
              <w:left w:val="single" w:sz="4" w:space="0" w:color="000000"/>
              <w:right w:val="single" w:sz="4" w:space="0" w:color="000000"/>
            </w:tcBorders>
          </w:tcPr>
          <w:p w14:paraId="5F4E0249" w14:textId="77777777" w:rsidR="00183F9F" w:rsidRPr="00C70209" w:rsidRDefault="00183F9F" w:rsidP="00082182">
            <w:pPr>
              <w:pStyle w:val="Tabletext-evidencematrix"/>
            </w:pPr>
            <w:r w:rsidRPr="00C70209">
              <w:t>IV aprotinin (2x doses) versus placebo</w:t>
            </w:r>
          </w:p>
        </w:tc>
        <w:tc>
          <w:tcPr>
            <w:tcW w:w="1554" w:type="dxa"/>
            <w:tcBorders>
              <w:top w:val="single" w:sz="4" w:space="0" w:color="auto"/>
              <w:left w:val="single" w:sz="4" w:space="0" w:color="000000"/>
              <w:right w:val="single" w:sz="4" w:space="0" w:color="000000"/>
            </w:tcBorders>
          </w:tcPr>
          <w:p w14:paraId="4EBAA3E7" w14:textId="1B57081F" w:rsidR="00183F9F" w:rsidRPr="00C70209" w:rsidRDefault="00183F9F" w:rsidP="00082182">
            <w:pPr>
              <w:pStyle w:val="Tabletext-evidencematrix"/>
            </w:pPr>
            <w:r w:rsidRPr="00C70209">
              <w:t>24 hr postoperative RBC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692EB8A5" w14:textId="77777777" w:rsidR="00183F9F" w:rsidRPr="00C70209" w:rsidRDefault="00183F9F" w:rsidP="00082182">
            <w:pPr>
              <w:pStyle w:val="Tabletext-evidencematrix"/>
            </w:pPr>
            <w:r w:rsidRPr="00C70209">
              <w:t>6/10 (60%)</w:t>
            </w:r>
          </w:p>
        </w:tc>
        <w:tc>
          <w:tcPr>
            <w:tcW w:w="1638" w:type="dxa"/>
            <w:gridSpan w:val="3"/>
            <w:tcBorders>
              <w:left w:val="single" w:sz="4" w:space="0" w:color="000000"/>
              <w:right w:val="single" w:sz="4" w:space="0" w:color="000000"/>
            </w:tcBorders>
          </w:tcPr>
          <w:p w14:paraId="406E8914" w14:textId="77777777" w:rsidR="00183F9F" w:rsidRPr="00C70209" w:rsidRDefault="00183F9F" w:rsidP="00082182">
            <w:pPr>
              <w:pStyle w:val="Tabletext-evidencematrix"/>
            </w:pPr>
            <w:r w:rsidRPr="00C70209">
              <w:t>10/10 (100%)</w:t>
            </w:r>
          </w:p>
        </w:tc>
        <w:tc>
          <w:tcPr>
            <w:tcW w:w="1614" w:type="dxa"/>
            <w:tcBorders>
              <w:left w:val="single" w:sz="4" w:space="0" w:color="000000"/>
              <w:right w:val="single" w:sz="4" w:space="0" w:color="000000"/>
            </w:tcBorders>
            <w:shd w:val="clear" w:color="auto" w:fill="FFFFFF" w:themeFill="background1"/>
          </w:tcPr>
          <w:p w14:paraId="6B8D96C2"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31DD9028" w14:textId="77777777" w:rsidR="00183F9F" w:rsidRPr="00C70209" w:rsidRDefault="00183F9F" w:rsidP="00082182">
            <w:pPr>
              <w:pStyle w:val="Tabletext-evidencematrix"/>
            </w:pPr>
            <w:r w:rsidRPr="00C70209">
              <w:rPr>
                <w:i/>
              </w:rPr>
              <w:t>No significant difference</w:t>
            </w:r>
          </w:p>
          <w:p w14:paraId="1BF015CA" w14:textId="643D2273" w:rsidR="00183F9F" w:rsidRPr="00C70209" w:rsidRDefault="001A475D" w:rsidP="00082182">
            <w:pPr>
              <w:pStyle w:val="Tabletext-evidencematrix"/>
            </w:pPr>
            <w:r w:rsidRPr="001A475D">
              <w:rPr>
                <w:i/>
              </w:rPr>
              <w:t>P = </w:t>
            </w:r>
            <w:r w:rsidR="00183F9F" w:rsidRPr="00C70209">
              <w:t>0.06</w:t>
            </w:r>
            <w:r w:rsidR="00183F9F" w:rsidRPr="00C70209">
              <w:rPr>
                <w:vertAlign w:val="superscript"/>
              </w:rPr>
              <w:t>h</w:t>
            </w:r>
          </w:p>
        </w:tc>
      </w:tr>
      <w:tr w:rsidR="00183F9F" w:rsidRPr="00C70209" w14:paraId="057B08A6" w14:textId="77777777" w:rsidTr="00082182">
        <w:tc>
          <w:tcPr>
            <w:tcW w:w="1088" w:type="dxa"/>
            <w:vMerge/>
            <w:tcBorders>
              <w:left w:val="single" w:sz="4" w:space="0" w:color="000000"/>
              <w:right w:val="single" w:sz="4" w:space="0" w:color="000000"/>
            </w:tcBorders>
          </w:tcPr>
          <w:p w14:paraId="38DCCD9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9C78B2C"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732D9BF"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04D84829"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8550337"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70694944" w14:textId="77777777" w:rsidR="00183F9F" w:rsidRPr="00C70209" w:rsidRDefault="00183F9F" w:rsidP="00082182">
            <w:pPr>
              <w:pStyle w:val="Tabletext-evidencematrix"/>
            </w:pPr>
            <w:r w:rsidRPr="00C70209">
              <w:t>24 hr postoperative platelet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122CB250" w14:textId="77777777" w:rsidR="00183F9F" w:rsidRPr="00C70209" w:rsidRDefault="00183F9F" w:rsidP="00082182">
            <w:pPr>
              <w:pStyle w:val="Tabletext-evidencematrix"/>
            </w:pPr>
            <w:r w:rsidRPr="00C70209">
              <w:t>3/10 (30%)</w:t>
            </w:r>
          </w:p>
        </w:tc>
        <w:tc>
          <w:tcPr>
            <w:tcW w:w="1638" w:type="dxa"/>
            <w:gridSpan w:val="3"/>
            <w:tcBorders>
              <w:left w:val="single" w:sz="4" w:space="0" w:color="000000"/>
              <w:right w:val="single" w:sz="4" w:space="0" w:color="000000"/>
            </w:tcBorders>
          </w:tcPr>
          <w:p w14:paraId="57C15D3C" w14:textId="77777777" w:rsidR="00183F9F" w:rsidRPr="00C70209" w:rsidRDefault="00183F9F" w:rsidP="00082182">
            <w:pPr>
              <w:pStyle w:val="Tabletext-evidencematrix"/>
            </w:pPr>
            <w:r w:rsidRPr="00C70209">
              <w:t>6/10 (60%)</w:t>
            </w:r>
          </w:p>
        </w:tc>
        <w:tc>
          <w:tcPr>
            <w:tcW w:w="1614" w:type="dxa"/>
            <w:tcBorders>
              <w:left w:val="single" w:sz="4" w:space="0" w:color="000000"/>
              <w:right w:val="single" w:sz="4" w:space="0" w:color="000000"/>
            </w:tcBorders>
            <w:shd w:val="clear" w:color="auto" w:fill="FFFFFF" w:themeFill="background1"/>
          </w:tcPr>
          <w:p w14:paraId="3022AD26"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3D59694A" w14:textId="77777777" w:rsidR="00183F9F" w:rsidRPr="00C70209" w:rsidRDefault="00183F9F" w:rsidP="00082182">
            <w:pPr>
              <w:pStyle w:val="Tabletext-evidencematrix"/>
            </w:pPr>
            <w:r w:rsidRPr="00C70209">
              <w:rPr>
                <w:i/>
              </w:rPr>
              <w:t>No significant difference</w:t>
            </w:r>
          </w:p>
          <w:p w14:paraId="2A291799" w14:textId="2074F022" w:rsidR="00183F9F" w:rsidRPr="00C70209" w:rsidRDefault="001A475D" w:rsidP="00082182">
            <w:pPr>
              <w:pStyle w:val="Tabletext-evidencematrix"/>
            </w:pPr>
            <w:r w:rsidRPr="001A475D">
              <w:rPr>
                <w:i/>
              </w:rPr>
              <w:t>P = </w:t>
            </w:r>
            <w:r w:rsidR="00183F9F" w:rsidRPr="00C70209">
              <w:t>0.21</w:t>
            </w:r>
            <w:r w:rsidR="00183F9F" w:rsidRPr="00C70209">
              <w:rPr>
                <w:vertAlign w:val="superscript"/>
              </w:rPr>
              <w:t>h</w:t>
            </w:r>
          </w:p>
        </w:tc>
      </w:tr>
      <w:tr w:rsidR="00183F9F" w:rsidRPr="00C70209" w14:paraId="61865BB6" w14:textId="77777777" w:rsidTr="00082182">
        <w:tc>
          <w:tcPr>
            <w:tcW w:w="1088" w:type="dxa"/>
            <w:vMerge/>
            <w:tcBorders>
              <w:left w:val="single" w:sz="4" w:space="0" w:color="000000"/>
              <w:right w:val="single" w:sz="4" w:space="0" w:color="000000"/>
            </w:tcBorders>
          </w:tcPr>
          <w:p w14:paraId="5C07876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27E20549"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4F181F6"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01375EF"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5A03B2C"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4F0AEFA9" w14:textId="77777777" w:rsidR="00183F9F" w:rsidRPr="00C70209" w:rsidRDefault="00183F9F" w:rsidP="00082182">
            <w:pPr>
              <w:pStyle w:val="Tabletext-evidencematrix"/>
            </w:pPr>
            <w:r w:rsidRPr="00C70209">
              <w:t>24 hr postoperative FFP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7198F6B7" w14:textId="77777777" w:rsidR="00183F9F" w:rsidRPr="00C70209" w:rsidRDefault="00183F9F" w:rsidP="00082182">
            <w:pPr>
              <w:pStyle w:val="Tabletext-evidencematrix"/>
            </w:pPr>
            <w:r w:rsidRPr="00C70209">
              <w:t>2/10 (20%)</w:t>
            </w:r>
          </w:p>
        </w:tc>
        <w:tc>
          <w:tcPr>
            <w:tcW w:w="1638" w:type="dxa"/>
            <w:gridSpan w:val="3"/>
            <w:tcBorders>
              <w:left w:val="single" w:sz="4" w:space="0" w:color="000000"/>
              <w:right w:val="single" w:sz="4" w:space="0" w:color="000000"/>
            </w:tcBorders>
          </w:tcPr>
          <w:p w14:paraId="143DBFE5" w14:textId="77777777" w:rsidR="00183F9F" w:rsidRPr="00C70209" w:rsidRDefault="00183F9F" w:rsidP="00082182">
            <w:pPr>
              <w:pStyle w:val="Tabletext-evidencematrix"/>
            </w:pPr>
            <w:r w:rsidRPr="00C70209">
              <w:t>3/10 (30%)</w:t>
            </w:r>
          </w:p>
        </w:tc>
        <w:tc>
          <w:tcPr>
            <w:tcW w:w="1614" w:type="dxa"/>
            <w:tcBorders>
              <w:left w:val="single" w:sz="4" w:space="0" w:color="000000"/>
              <w:right w:val="single" w:sz="4" w:space="0" w:color="000000"/>
            </w:tcBorders>
            <w:shd w:val="clear" w:color="auto" w:fill="FFFFFF" w:themeFill="background1"/>
          </w:tcPr>
          <w:p w14:paraId="1FF77FF2"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74F432E3" w14:textId="77777777" w:rsidR="00183F9F" w:rsidRPr="00C70209" w:rsidRDefault="00183F9F" w:rsidP="00082182">
            <w:pPr>
              <w:pStyle w:val="Tabletext-evidencematrix"/>
            </w:pPr>
            <w:r w:rsidRPr="00C70209">
              <w:rPr>
                <w:i/>
              </w:rPr>
              <w:t>No significant difference</w:t>
            </w:r>
          </w:p>
          <w:p w14:paraId="575135B6" w14:textId="77F08CB9" w:rsidR="00183F9F" w:rsidRPr="00C70209" w:rsidRDefault="001A475D" w:rsidP="00082182">
            <w:pPr>
              <w:pStyle w:val="Tabletext-evidencematrix"/>
            </w:pPr>
            <w:r w:rsidRPr="001A475D">
              <w:rPr>
                <w:i/>
              </w:rPr>
              <w:t>P = </w:t>
            </w:r>
            <w:r w:rsidR="00183F9F" w:rsidRPr="00C70209">
              <w:t>0.61</w:t>
            </w:r>
            <w:r w:rsidR="00183F9F" w:rsidRPr="00C70209">
              <w:rPr>
                <w:vertAlign w:val="superscript"/>
              </w:rPr>
              <w:t>h</w:t>
            </w:r>
          </w:p>
        </w:tc>
      </w:tr>
      <w:tr w:rsidR="00183F9F" w:rsidRPr="00C70209" w14:paraId="72C748F9" w14:textId="77777777" w:rsidTr="00082182">
        <w:tc>
          <w:tcPr>
            <w:tcW w:w="1088" w:type="dxa"/>
            <w:vMerge/>
            <w:tcBorders>
              <w:left w:val="single" w:sz="4" w:space="0" w:color="000000"/>
              <w:right w:val="single" w:sz="4" w:space="0" w:color="000000"/>
            </w:tcBorders>
          </w:tcPr>
          <w:p w14:paraId="7A7931BA"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67599E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389D9A44"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113405C3"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13CDC244" w14:textId="77777777" w:rsidR="00183F9F" w:rsidRPr="00C70209" w:rsidRDefault="00183F9F" w:rsidP="00082182">
            <w:pPr>
              <w:pStyle w:val="Tabletext-evidencematrix"/>
            </w:pPr>
          </w:p>
        </w:tc>
        <w:tc>
          <w:tcPr>
            <w:tcW w:w="1554" w:type="dxa"/>
            <w:tcBorders>
              <w:top w:val="single" w:sz="4" w:space="0" w:color="auto"/>
              <w:left w:val="single" w:sz="4" w:space="0" w:color="000000"/>
              <w:right w:val="single" w:sz="4" w:space="0" w:color="000000"/>
            </w:tcBorders>
          </w:tcPr>
          <w:p w14:paraId="57A25590" w14:textId="77777777" w:rsidR="00183F9F" w:rsidRPr="00C70209" w:rsidRDefault="00183F9F" w:rsidP="00082182">
            <w:pPr>
              <w:pStyle w:val="Tabletext-evidencematrix"/>
            </w:pPr>
            <w:r w:rsidRPr="00C70209">
              <w:t>24 hr postoperative albumin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09B94B42" w14:textId="77777777" w:rsidR="00183F9F" w:rsidRPr="00C70209" w:rsidRDefault="00183F9F" w:rsidP="00082182">
            <w:pPr>
              <w:pStyle w:val="Tabletext-evidencematrix"/>
            </w:pPr>
            <w:r w:rsidRPr="00C70209">
              <w:t>0/10 (0%)</w:t>
            </w:r>
          </w:p>
        </w:tc>
        <w:tc>
          <w:tcPr>
            <w:tcW w:w="1638" w:type="dxa"/>
            <w:gridSpan w:val="3"/>
            <w:tcBorders>
              <w:left w:val="single" w:sz="4" w:space="0" w:color="000000"/>
              <w:right w:val="single" w:sz="4" w:space="0" w:color="000000"/>
            </w:tcBorders>
          </w:tcPr>
          <w:p w14:paraId="2488E391" w14:textId="77777777" w:rsidR="00183F9F" w:rsidRPr="00C70209" w:rsidRDefault="00183F9F" w:rsidP="00082182">
            <w:pPr>
              <w:pStyle w:val="Tabletext-evidencematrix"/>
            </w:pPr>
            <w:r w:rsidRPr="00C70209">
              <w:t>4/10 (40%)</w:t>
            </w:r>
          </w:p>
        </w:tc>
        <w:tc>
          <w:tcPr>
            <w:tcW w:w="1614" w:type="dxa"/>
            <w:tcBorders>
              <w:left w:val="single" w:sz="4" w:space="0" w:color="000000"/>
              <w:right w:val="single" w:sz="4" w:space="0" w:color="000000"/>
            </w:tcBorders>
            <w:shd w:val="clear" w:color="auto" w:fill="FFFFFF" w:themeFill="background1"/>
          </w:tcPr>
          <w:p w14:paraId="328EFB2E"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3246F4D2" w14:textId="77777777" w:rsidR="00183F9F" w:rsidRPr="00C70209" w:rsidRDefault="00183F9F" w:rsidP="00082182">
            <w:pPr>
              <w:pStyle w:val="Tabletext-evidencematrix"/>
            </w:pPr>
            <w:r w:rsidRPr="00C70209">
              <w:rPr>
                <w:i/>
              </w:rPr>
              <w:t>No significant difference</w:t>
            </w:r>
          </w:p>
          <w:p w14:paraId="672ADF59" w14:textId="3D103DE0" w:rsidR="00183F9F" w:rsidRPr="00C70209" w:rsidRDefault="001A475D" w:rsidP="00082182">
            <w:pPr>
              <w:pStyle w:val="Tabletext-evidencematrix"/>
            </w:pPr>
            <w:r w:rsidRPr="001A475D">
              <w:rPr>
                <w:i/>
              </w:rPr>
              <w:t>P = </w:t>
            </w:r>
            <w:r w:rsidR="00183F9F" w:rsidRPr="00C70209">
              <w:t>0.12</w:t>
            </w:r>
            <w:r w:rsidR="00183F9F" w:rsidRPr="00C70209">
              <w:rPr>
                <w:vertAlign w:val="superscript"/>
              </w:rPr>
              <w:t xml:space="preserve"> h </w:t>
            </w:r>
          </w:p>
        </w:tc>
      </w:tr>
      <w:tr w:rsidR="00183F9F" w:rsidRPr="00C70209" w14:paraId="58FEE201" w14:textId="77777777" w:rsidTr="00082182">
        <w:tc>
          <w:tcPr>
            <w:tcW w:w="1088" w:type="dxa"/>
            <w:vMerge/>
            <w:tcBorders>
              <w:left w:val="single" w:sz="4" w:space="0" w:color="000000"/>
              <w:right w:val="single" w:sz="4" w:space="0" w:color="000000"/>
            </w:tcBorders>
          </w:tcPr>
          <w:p w14:paraId="62476B0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8E194A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3111A656"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0D2703E4"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CCD02B8" w14:textId="77777777" w:rsidR="00183F9F" w:rsidRPr="00C70209" w:rsidRDefault="00183F9F" w:rsidP="00082182">
            <w:pPr>
              <w:pStyle w:val="Tabletext-evidencematrix"/>
            </w:pPr>
          </w:p>
        </w:tc>
        <w:tc>
          <w:tcPr>
            <w:tcW w:w="1554" w:type="dxa"/>
            <w:tcBorders>
              <w:left w:val="single" w:sz="4" w:space="0" w:color="000000"/>
              <w:right w:val="single" w:sz="4" w:space="0" w:color="000000"/>
            </w:tcBorders>
          </w:tcPr>
          <w:p w14:paraId="4FEE0BDC" w14:textId="77777777" w:rsidR="00183F9F" w:rsidRPr="00C70209" w:rsidRDefault="00183F9F" w:rsidP="00082182">
            <w:pPr>
              <w:pStyle w:val="Tabletext-evidencematrix"/>
            </w:pPr>
            <w:r w:rsidRPr="00C70209">
              <w:t>24 hr postoperative prothrombin complex concentrate (prepared from FFP) transfusion incidence</w:t>
            </w:r>
          </w:p>
        </w:tc>
        <w:tc>
          <w:tcPr>
            <w:tcW w:w="1610" w:type="dxa"/>
            <w:tcBorders>
              <w:top w:val="single" w:sz="4" w:space="0" w:color="000000"/>
              <w:left w:val="single" w:sz="4" w:space="0" w:color="000000"/>
              <w:bottom w:val="single" w:sz="4" w:space="0" w:color="000000"/>
              <w:right w:val="single" w:sz="4" w:space="0" w:color="000000"/>
            </w:tcBorders>
          </w:tcPr>
          <w:p w14:paraId="7A49C78B" w14:textId="77777777" w:rsidR="00183F9F" w:rsidRPr="00C70209" w:rsidRDefault="00183F9F" w:rsidP="00082182">
            <w:pPr>
              <w:pStyle w:val="Tabletext-evidencematrix"/>
            </w:pPr>
            <w:r w:rsidRPr="00C70209">
              <w:t>4/10 (40%)</w:t>
            </w:r>
          </w:p>
        </w:tc>
        <w:tc>
          <w:tcPr>
            <w:tcW w:w="1638" w:type="dxa"/>
            <w:gridSpan w:val="3"/>
            <w:tcBorders>
              <w:left w:val="single" w:sz="4" w:space="0" w:color="000000"/>
              <w:right w:val="single" w:sz="4" w:space="0" w:color="000000"/>
            </w:tcBorders>
          </w:tcPr>
          <w:p w14:paraId="7B790A6A" w14:textId="77777777" w:rsidR="00183F9F" w:rsidRPr="00C70209" w:rsidRDefault="00183F9F" w:rsidP="00082182">
            <w:pPr>
              <w:pStyle w:val="Tabletext-evidencematrix"/>
            </w:pPr>
            <w:r w:rsidRPr="00C70209">
              <w:t>7/10 (70%)</w:t>
            </w:r>
          </w:p>
        </w:tc>
        <w:tc>
          <w:tcPr>
            <w:tcW w:w="1614" w:type="dxa"/>
            <w:tcBorders>
              <w:left w:val="single" w:sz="4" w:space="0" w:color="000000"/>
              <w:right w:val="single" w:sz="4" w:space="0" w:color="000000"/>
            </w:tcBorders>
            <w:shd w:val="clear" w:color="auto" w:fill="FFFFFF" w:themeFill="background1"/>
          </w:tcPr>
          <w:p w14:paraId="6D918C80"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03C7FE6B" w14:textId="77777777" w:rsidR="00183F9F" w:rsidRPr="00C70209" w:rsidRDefault="00183F9F" w:rsidP="00082182">
            <w:pPr>
              <w:pStyle w:val="Tabletext-evidencematrix"/>
            </w:pPr>
            <w:r w:rsidRPr="00C70209">
              <w:rPr>
                <w:i/>
              </w:rPr>
              <w:t>No significant difference</w:t>
            </w:r>
          </w:p>
          <w:p w14:paraId="2A780259" w14:textId="50213936" w:rsidR="00183F9F" w:rsidRPr="00C70209" w:rsidRDefault="001A475D" w:rsidP="00082182">
            <w:pPr>
              <w:pStyle w:val="Tabletext-evidencematrix"/>
            </w:pPr>
            <w:r w:rsidRPr="001A475D">
              <w:rPr>
                <w:i/>
              </w:rPr>
              <w:t>P = </w:t>
            </w:r>
            <w:r w:rsidR="00183F9F" w:rsidRPr="00C70209">
              <w:t>0.20</w:t>
            </w:r>
            <w:r w:rsidR="00183F9F" w:rsidRPr="00C70209">
              <w:rPr>
                <w:vertAlign w:val="superscript"/>
              </w:rPr>
              <w:t xml:space="preserve"> h</w:t>
            </w:r>
          </w:p>
        </w:tc>
      </w:tr>
      <w:tr w:rsidR="00183F9F" w:rsidRPr="00C70209" w14:paraId="1A927369" w14:textId="77777777" w:rsidTr="00082182">
        <w:tc>
          <w:tcPr>
            <w:tcW w:w="1088" w:type="dxa"/>
            <w:vMerge w:val="restart"/>
            <w:tcBorders>
              <w:left w:val="single" w:sz="4" w:space="0" w:color="000000"/>
              <w:right w:val="single" w:sz="4" w:space="0" w:color="000000"/>
            </w:tcBorders>
          </w:tcPr>
          <w:p w14:paraId="453119C1" w14:textId="00956B23" w:rsidR="00183F9F" w:rsidRPr="00C70209" w:rsidRDefault="00183F9F" w:rsidP="00082182">
            <w:pPr>
              <w:pStyle w:val="Tabletext-evidencematrix"/>
            </w:pPr>
            <w:r w:rsidRPr="00C70209">
              <w:t>Sarupria 2013</w:t>
            </w:r>
            <w:r w:rsidRPr="00C70209">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 </w:instrText>
            </w:r>
            <w:r w:rsidR="000E261C">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6</w:t>
            </w:r>
            <w:r w:rsidRPr="00C70209">
              <w:fldChar w:fldCharType="end"/>
            </w:r>
          </w:p>
          <w:p w14:paraId="07B5CF58" w14:textId="77777777" w:rsidR="00183F9F" w:rsidRPr="00C70209" w:rsidRDefault="00183F9F" w:rsidP="00082182">
            <w:pPr>
              <w:pStyle w:val="Tabletext-evidencematrix"/>
            </w:pPr>
            <w:r w:rsidRPr="00C70209">
              <w:t>Level II</w:t>
            </w:r>
          </w:p>
          <w:p w14:paraId="64E0085B" w14:textId="77777777" w:rsidR="00183F9F" w:rsidRPr="00C70209" w:rsidRDefault="00183F9F" w:rsidP="00082182">
            <w:pPr>
              <w:pStyle w:val="Tabletext-evidencematrix"/>
            </w:pPr>
            <w:r w:rsidRPr="00C70209">
              <w:rPr>
                <w:i/>
              </w:rPr>
              <w:t>Fair</w:t>
            </w:r>
          </w:p>
        </w:tc>
        <w:tc>
          <w:tcPr>
            <w:tcW w:w="1428" w:type="dxa"/>
            <w:vMerge w:val="restart"/>
            <w:tcBorders>
              <w:left w:val="single" w:sz="4" w:space="0" w:color="000000"/>
              <w:right w:val="single" w:sz="4" w:space="0" w:color="000000"/>
            </w:tcBorders>
          </w:tcPr>
          <w:p w14:paraId="01AD7D67" w14:textId="77777777" w:rsidR="00183F9F" w:rsidRPr="00C70209" w:rsidRDefault="00183F9F" w:rsidP="00082182">
            <w:pPr>
              <w:pStyle w:val="Tabletext-evidencematrix"/>
            </w:pPr>
            <w:r w:rsidRPr="00C70209">
              <w:t>N=120</w:t>
            </w:r>
          </w:p>
        </w:tc>
        <w:tc>
          <w:tcPr>
            <w:tcW w:w="1252" w:type="dxa"/>
            <w:vMerge w:val="restart"/>
            <w:tcBorders>
              <w:left w:val="single" w:sz="4" w:space="0" w:color="000000"/>
              <w:right w:val="single" w:sz="4" w:space="0" w:color="000000"/>
            </w:tcBorders>
          </w:tcPr>
          <w:p w14:paraId="77B092EF" w14:textId="77777777" w:rsidR="00183F9F" w:rsidRPr="00C70209" w:rsidRDefault="00183F9F" w:rsidP="00082182">
            <w:pPr>
              <w:pStyle w:val="Tabletext-evidencematrix"/>
            </w:pPr>
            <w:r w:rsidRPr="00C70209">
              <w:t>Paediatric patients weighing 5–20 kg undergoing cardiac surgery with CPB for tetralogy of Fallot</w:t>
            </w:r>
          </w:p>
        </w:tc>
        <w:tc>
          <w:tcPr>
            <w:tcW w:w="990" w:type="dxa"/>
            <w:vMerge w:val="restart"/>
            <w:tcBorders>
              <w:left w:val="single" w:sz="4" w:space="0" w:color="000000"/>
              <w:right w:val="single" w:sz="4" w:space="0" w:color="000000"/>
            </w:tcBorders>
          </w:tcPr>
          <w:p w14:paraId="4C01D5B5" w14:textId="77777777" w:rsidR="00183F9F" w:rsidRPr="00C70209" w:rsidRDefault="00183F9F" w:rsidP="00082182">
            <w:pPr>
              <w:pStyle w:val="Tabletext-evidencematrix"/>
            </w:pPr>
            <w:r w:rsidRPr="00C70209">
              <w:t>Single hospital, India</w:t>
            </w:r>
          </w:p>
        </w:tc>
        <w:tc>
          <w:tcPr>
            <w:tcW w:w="1273" w:type="dxa"/>
            <w:vMerge w:val="restart"/>
            <w:tcBorders>
              <w:left w:val="single" w:sz="4" w:space="0" w:color="000000"/>
              <w:right w:val="single" w:sz="4" w:space="0" w:color="000000"/>
            </w:tcBorders>
          </w:tcPr>
          <w:p w14:paraId="7D706D79" w14:textId="77777777" w:rsidR="00183F9F" w:rsidRPr="00C70209" w:rsidRDefault="00183F9F" w:rsidP="00082182">
            <w:pPr>
              <w:pStyle w:val="Tabletext-evidencematrix"/>
            </w:pPr>
            <w:r w:rsidRPr="00C70209">
              <w:t>IV EACA (high [H] or low [L] dose) versus placebo</w:t>
            </w:r>
          </w:p>
        </w:tc>
        <w:tc>
          <w:tcPr>
            <w:tcW w:w="6416" w:type="dxa"/>
            <w:gridSpan w:val="6"/>
            <w:tcBorders>
              <w:left w:val="single" w:sz="4" w:space="0" w:color="000000"/>
              <w:bottom w:val="single" w:sz="4" w:space="0" w:color="auto"/>
              <w:right w:val="single" w:sz="4" w:space="0" w:color="000000"/>
            </w:tcBorders>
          </w:tcPr>
          <w:p w14:paraId="5D24AA4D" w14:textId="74DF5FE8" w:rsidR="00183F9F" w:rsidRPr="00C70209" w:rsidRDefault="00183F9F" w:rsidP="00082182">
            <w:pPr>
              <w:pStyle w:val="Tabletext-evidencematrix"/>
            </w:pPr>
            <w:r w:rsidRPr="00C70209">
              <w:t>RBC transfusion incidence</w:t>
            </w:r>
          </w:p>
        </w:tc>
        <w:tc>
          <w:tcPr>
            <w:tcW w:w="1727" w:type="dxa"/>
            <w:tcBorders>
              <w:left w:val="single" w:sz="4" w:space="0" w:color="000000"/>
              <w:right w:val="single" w:sz="4" w:space="0" w:color="000000"/>
            </w:tcBorders>
            <w:shd w:val="clear" w:color="auto" w:fill="auto"/>
          </w:tcPr>
          <w:p w14:paraId="62A622D0" w14:textId="77777777" w:rsidR="00183F9F" w:rsidRPr="00C70209" w:rsidRDefault="00183F9F" w:rsidP="00082182">
            <w:pPr>
              <w:pStyle w:val="Tabletext-evidencematrix"/>
              <w:rPr>
                <w:i/>
              </w:rPr>
            </w:pPr>
          </w:p>
        </w:tc>
      </w:tr>
      <w:tr w:rsidR="00183F9F" w:rsidRPr="00C70209" w14:paraId="3AFE9E5B" w14:textId="77777777" w:rsidTr="00082182">
        <w:tc>
          <w:tcPr>
            <w:tcW w:w="1088" w:type="dxa"/>
            <w:vMerge/>
            <w:tcBorders>
              <w:left w:val="single" w:sz="4" w:space="0" w:color="000000"/>
              <w:right w:val="single" w:sz="4" w:space="0" w:color="000000"/>
            </w:tcBorders>
          </w:tcPr>
          <w:p w14:paraId="7F62418E"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7779F08D"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1C0E36C1"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8574262"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69A933F" w14:textId="77777777" w:rsidR="00183F9F" w:rsidRPr="00C70209" w:rsidRDefault="00183F9F" w:rsidP="00082182">
            <w:pPr>
              <w:pStyle w:val="Tabletext-evidencematrix"/>
            </w:pPr>
          </w:p>
        </w:tc>
        <w:tc>
          <w:tcPr>
            <w:tcW w:w="1554" w:type="dxa"/>
            <w:tcBorders>
              <w:left w:val="single" w:sz="4" w:space="0" w:color="000000"/>
              <w:bottom w:val="single" w:sz="4" w:space="0" w:color="auto"/>
              <w:right w:val="single" w:sz="4" w:space="0" w:color="000000"/>
            </w:tcBorders>
          </w:tcPr>
          <w:p w14:paraId="230FDC70" w14:textId="503126F8" w:rsidR="00183F9F" w:rsidRPr="00C70209" w:rsidRDefault="00183F9F" w:rsidP="00082182">
            <w:pPr>
              <w:pStyle w:val="Tabletext-evidencematrix"/>
              <w:jc w:val="right"/>
            </w:pPr>
            <w:r w:rsidRPr="00C70209">
              <w:t>High</w:t>
            </w:r>
            <w:r w:rsidR="00674A97" w:rsidRPr="00C70209">
              <w:t>-</w:t>
            </w:r>
            <w:r w:rsidRPr="00C70209">
              <w:t>dose EACA</w:t>
            </w:r>
          </w:p>
        </w:tc>
        <w:tc>
          <w:tcPr>
            <w:tcW w:w="1610" w:type="dxa"/>
            <w:tcBorders>
              <w:top w:val="single" w:sz="4" w:space="0" w:color="000000"/>
              <w:left w:val="single" w:sz="4" w:space="0" w:color="000000"/>
              <w:bottom w:val="single" w:sz="4" w:space="0" w:color="000000"/>
              <w:right w:val="single" w:sz="4" w:space="0" w:color="000000"/>
            </w:tcBorders>
          </w:tcPr>
          <w:p w14:paraId="3288749A" w14:textId="77777777" w:rsidR="00183F9F" w:rsidRPr="00C70209" w:rsidRDefault="00183F9F" w:rsidP="00082182">
            <w:pPr>
              <w:pStyle w:val="Tabletext-evidencematrix"/>
            </w:pPr>
            <w:r w:rsidRPr="00C70209">
              <w:t>34/38 (89.5%)</w:t>
            </w:r>
          </w:p>
        </w:tc>
        <w:tc>
          <w:tcPr>
            <w:tcW w:w="1638" w:type="dxa"/>
            <w:gridSpan w:val="3"/>
            <w:tcBorders>
              <w:left w:val="single" w:sz="4" w:space="0" w:color="000000"/>
              <w:right w:val="single" w:sz="4" w:space="0" w:color="000000"/>
            </w:tcBorders>
          </w:tcPr>
          <w:p w14:paraId="37EE0F76" w14:textId="77777777" w:rsidR="00183F9F" w:rsidRPr="00C70209" w:rsidRDefault="00183F9F" w:rsidP="00082182">
            <w:pPr>
              <w:pStyle w:val="Tabletext-evidencematrix"/>
            </w:pPr>
            <w:r w:rsidRPr="00C70209">
              <w:t>36/37 (97.3%)</w:t>
            </w:r>
          </w:p>
        </w:tc>
        <w:tc>
          <w:tcPr>
            <w:tcW w:w="1614" w:type="dxa"/>
            <w:tcBorders>
              <w:left w:val="single" w:sz="4" w:space="0" w:color="000000"/>
              <w:right w:val="single" w:sz="4" w:space="0" w:color="000000"/>
            </w:tcBorders>
            <w:shd w:val="clear" w:color="auto" w:fill="FFFFFF" w:themeFill="background1"/>
          </w:tcPr>
          <w:p w14:paraId="42D401B3"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5A521614" w14:textId="77777777" w:rsidR="00183F9F" w:rsidRPr="00C70209" w:rsidRDefault="00183F9F" w:rsidP="00082182">
            <w:pPr>
              <w:pStyle w:val="Tabletext-evidencematrix"/>
            </w:pPr>
            <w:r w:rsidRPr="00C70209">
              <w:rPr>
                <w:i/>
              </w:rPr>
              <w:t>No significant difference</w:t>
            </w:r>
          </w:p>
          <w:p w14:paraId="1A25E63E" w14:textId="09289FF6" w:rsidR="00183F9F" w:rsidRPr="00C70209" w:rsidRDefault="001A475D" w:rsidP="00082182">
            <w:pPr>
              <w:pStyle w:val="Tabletext-evidencematrix"/>
            </w:pPr>
            <w:r w:rsidRPr="001A475D">
              <w:rPr>
                <w:i/>
              </w:rPr>
              <w:t>P = </w:t>
            </w:r>
            <w:r w:rsidR="00183F9F" w:rsidRPr="00C70209">
              <w:t>NR</w:t>
            </w:r>
          </w:p>
        </w:tc>
      </w:tr>
      <w:tr w:rsidR="00183F9F" w:rsidRPr="00C70209" w14:paraId="0C2F134B" w14:textId="77777777" w:rsidTr="00082182">
        <w:tc>
          <w:tcPr>
            <w:tcW w:w="1088" w:type="dxa"/>
            <w:vMerge/>
            <w:tcBorders>
              <w:left w:val="single" w:sz="4" w:space="0" w:color="000000"/>
              <w:right w:val="single" w:sz="4" w:space="0" w:color="000000"/>
            </w:tcBorders>
          </w:tcPr>
          <w:p w14:paraId="550DEDFC"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26FD017"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668EB947"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0C66B81B"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5BB19915" w14:textId="77777777" w:rsidR="00183F9F" w:rsidRPr="00C70209" w:rsidRDefault="00183F9F" w:rsidP="00082182">
            <w:pPr>
              <w:pStyle w:val="Tabletext-evidencematrix"/>
            </w:pPr>
          </w:p>
        </w:tc>
        <w:tc>
          <w:tcPr>
            <w:tcW w:w="1554" w:type="dxa"/>
            <w:tcBorders>
              <w:left w:val="single" w:sz="4" w:space="0" w:color="000000"/>
              <w:bottom w:val="single" w:sz="4" w:space="0" w:color="auto"/>
              <w:right w:val="single" w:sz="4" w:space="0" w:color="000000"/>
            </w:tcBorders>
          </w:tcPr>
          <w:p w14:paraId="474A9A16" w14:textId="4BA27780"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bottom w:val="single" w:sz="4" w:space="0" w:color="000000"/>
              <w:right w:val="single" w:sz="4" w:space="0" w:color="000000"/>
            </w:tcBorders>
          </w:tcPr>
          <w:p w14:paraId="14062792" w14:textId="77777777" w:rsidR="00183F9F" w:rsidRPr="00C70209" w:rsidRDefault="00183F9F" w:rsidP="00082182">
            <w:pPr>
              <w:pStyle w:val="Tabletext-evidencematrix"/>
            </w:pPr>
            <w:r w:rsidRPr="00C70209">
              <w:t>30/40 (75.0%)</w:t>
            </w:r>
          </w:p>
        </w:tc>
        <w:tc>
          <w:tcPr>
            <w:tcW w:w="1638" w:type="dxa"/>
            <w:gridSpan w:val="3"/>
            <w:tcBorders>
              <w:left w:val="single" w:sz="4" w:space="0" w:color="000000"/>
              <w:right w:val="single" w:sz="4" w:space="0" w:color="000000"/>
            </w:tcBorders>
          </w:tcPr>
          <w:p w14:paraId="4B28BCE4" w14:textId="77777777" w:rsidR="00183F9F" w:rsidRPr="00C70209" w:rsidRDefault="00183F9F" w:rsidP="00082182">
            <w:pPr>
              <w:pStyle w:val="Tabletext-evidencematrix"/>
            </w:pPr>
            <w:r w:rsidRPr="00C70209">
              <w:t>36/37 (97.3%)</w:t>
            </w:r>
          </w:p>
        </w:tc>
        <w:tc>
          <w:tcPr>
            <w:tcW w:w="1614" w:type="dxa"/>
            <w:tcBorders>
              <w:left w:val="single" w:sz="4" w:space="0" w:color="000000"/>
              <w:right w:val="single" w:sz="4" w:space="0" w:color="000000"/>
            </w:tcBorders>
            <w:shd w:val="clear" w:color="auto" w:fill="FFFFFF" w:themeFill="background1"/>
          </w:tcPr>
          <w:p w14:paraId="74E36126"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5212E557" w14:textId="1EEC0485" w:rsidR="00183F9F" w:rsidRPr="00C70209" w:rsidRDefault="00183F9F" w:rsidP="00082182">
            <w:pPr>
              <w:pStyle w:val="Tabletext-evidencematrix"/>
            </w:pPr>
            <w:r w:rsidRPr="00C70209">
              <w:rPr>
                <w:i/>
              </w:rPr>
              <w:t>Favours low</w:t>
            </w:r>
            <w:r w:rsidR="004B557C" w:rsidRPr="00C70209">
              <w:rPr>
                <w:i/>
              </w:rPr>
              <w:t>-</w:t>
            </w:r>
            <w:r w:rsidRPr="00C70209">
              <w:rPr>
                <w:i/>
              </w:rPr>
              <w:t>dose EACA</w:t>
            </w:r>
          </w:p>
          <w:p w14:paraId="39F5223B" w14:textId="246C52F3" w:rsidR="00183F9F" w:rsidRPr="00C70209" w:rsidRDefault="001A475D" w:rsidP="00082182">
            <w:pPr>
              <w:pStyle w:val="Tabletext-evidencematrix"/>
              <w:rPr>
                <w:i/>
              </w:rPr>
            </w:pPr>
            <w:r w:rsidRPr="001A475D">
              <w:rPr>
                <w:i/>
              </w:rPr>
              <w:t>P = </w:t>
            </w:r>
            <w:r w:rsidR="00183F9F" w:rsidRPr="00C70209">
              <w:t>0.01</w:t>
            </w:r>
          </w:p>
        </w:tc>
      </w:tr>
      <w:tr w:rsidR="00183F9F" w:rsidRPr="00C70209" w14:paraId="55E9E6D6" w14:textId="77777777" w:rsidTr="00082182">
        <w:tc>
          <w:tcPr>
            <w:tcW w:w="1088" w:type="dxa"/>
            <w:vMerge/>
            <w:tcBorders>
              <w:left w:val="single" w:sz="4" w:space="0" w:color="000000"/>
              <w:right w:val="single" w:sz="4" w:space="0" w:color="000000"/>
            </w:tcBorders>
          </w:tcPr>
          <w:p w14:paraId="0503E045"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00BF5724"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77EA9AA"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613FB154"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382CF43" w14:textId="77777777" w:rsidR="00183F9F" w:rsidRPr="00C70209" w:rsidRDefault="00183F9F" w:rsidP="00082182">
            <w:pPr>
              <w:pStyle w:val="Tabletext-evidencematrix"/>
            </w:pPr>
          </w:p>
        </w:tc>
        <w:tc>
          <w:tcPr>
            <w:tcW w:w="6416" w:type="dxa"/>
            <w:gridSpan w:val="6"/>
            <w:tcBorders>
              <w:left w:val="single" w:sz="4" w:space="0" w:color="000000"/>
              <w:bottom w:val="single" w:sz="4" w:space="0" w:color="auto"/>
              <w:right w:val="single" w:sz="4" w:space="0" w:color="000000"/>
            </w:tcBorders>
          </w:tcPr>
          <w:p w14:paraId="2C561ED3" w14:textId="77777777" w:rsidR="00183F9F" w:rsidRPr="00C70209" w:rsidRDefault="00183F9F" w:rsidP="00082182">
            <w:pPr>
              <w:pStyle w:val="Tabletext-evidencematrix"/>
            </w:pPr>
            <w:r w:rsidRPr="00C70209">
              <w:t>FFP transfusion incidence</w:t>
            </w:r>
          </w:p>
        </w:tc>
        <w:tc>
          <w:tcPr>
            <w:tcW w:w="1727" w:type="dxa"/>
            <w:tcBorders>
              <w:left w:val="single" w:sz="4" w:space="0" w:color="000000"/>
              <w:right w:val="single" w:sz="4" w:space="0" w:color="000000"/>
            </w:tcBorders>
            <w:shd w:val="clear" w:color="auto" w:fill="auto"/>
          </w:tcPr>
          <w:p w14:paraId="7EE94430" w14:textId="77777777" w:rsidR="00183F9F" w:rsidRPr="00C70209" w:rsidRDefault="00183F9F" w:rsidP="00082182">
            <w:pPr>
              <w:pStyle w:val="Tabletext-evidencematrix"/>
            </w:pPr>
          </w:p>
        </w:tc>
      </w:tr>
      <w:tr w:rsidR="00183F9F" w:rsidRPr="00C70209" w14:paraId="500ABFA5" w14:textId="77777777" w:rsidTr="00082182">
        <w:tc>
          <w:tcPr>
            <w:tcW w:w="1088" w:type="dxa"/>
            <w:vMerge/>
            <w:tcBorders>
              <w:left w:val="single" w:sz="4" w:space="0" w:color="000000"/>
              <w:right w:val="single" w:sz="4" w:space="0" w:color="000000"/>
            </w:tcBorders>
          </w:tcPr>
          <w:p w14:paraId="09499442"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66C96CC2"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585E44F0"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33878BB2"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720703B4" w14:textId="77777777" w:rsidR="00183F9F" w:rsidRPr="00C70209" w:rsidRDefault="00183F9F" w:rsidP="00082182">
            <w:pPr>
              <w:pStyle w:val="Tabletext-evidencematrix"/>
            </w:pPr>
          </w:p>
        </w:tc>
        <w:tc>
          <w:tcPr>
            <w:tcW w:w="1554" w:type="dxa"/>
            <w:tcBorders>
              <w:left w:val="single" w:sz="4" w:space="0" w:color="000000"/>
              <w:bottom w:val="single" w:sz="4" w:space="0" w:color="auto"/>
              <w:right w:val="single" w:sz="4" w:space="0" w:color="000000"/>
            </w:tcBorders>
          </w:tcPr>
          <w:p w14:paraId="1225FAA4" w14:textId="04135CBF" w:rsidR="00183F9F" w:rsidRPr="00C70209" w:rsidRDefault="00183F9F" w:rsidP="00082182">
            <w:pPr>
              <w:pStyle w:val="Tabletext-evidencematrix"/>
              <w:jc w:val="right"/>
            </w:pPr>
            <w:r w:rsidRPr="00C70209">
              <w:t>High</w:t>
            </w:r>
            <w:r w:rsidR="00674A97" w:rsidRPr="00C70209">
              <w:t>-</w:t>
            </w:r>
            <w:r w:rsidRPr="00C70209">
              <w:t>dose EACA</w:t>
            </w:r>
          </w:p>
        </w:tc>
        <w:tc>
          <w:tcPr>
            <w:tcW w:w="1610" w:type="dxa"/>
            <w:tcBorders>
              <w:top w:val="single" w:sz="4" w:space="0" w:color="000000"/>
              <w:left w:val="single" w:sz="4" w:space="0" w:color="000000"/>
              <w:bottom w:val="single" w:sz="4" w:space="0" w:color="000000"/>
              <w:right w:val="single" w:sz="4" w:space="0" w:color="000000"/>
            </w:tcBorders>
          </w:tcPr>
          <w:p w14:paraId="560D2EEF" w14:textId="77777777" w:rsidR="00183F9F" w:rsidRPr="00C70209" w:rsidRDefault="00183F9F" w:rsidP="00082182">
            <w:pPr>
              <w:pStyle w:val="Tabletext-evidencematrix"/>
            </w:pPr>
            <w:r w:rsidRPr="00C70209">
              <w:t>34/38 (89.5%)</w:t>
            </w:r>
          </w:p>
        </w:tc>
        <w:tc>
          <w:tcPr>
            <w:tcW w:w="1638" w:type="dxa"/>
            <w:gridSpan w:val="3"/>
            <w:tcBorders>
              <w:left w:val="single" w:sz="4" w:space="0" w:color="000000"/>
              <w:right w:val="single" w:sz="4" w:space="0" w:color="000000"/>
            </w:tcBorders>
          </w:tcPr>
          <w:p w14:paraId="52CE59FE" w14:textId="77777777" w:rsidR="00183F9F" w:rsidRPr="00C70209" w:rsidRDefault="00183F9F" w:rsidP="00082182">
            <w:pPr>
              <w:pStyle w:val="Tabletext-evidencematrix"/>
            </w:pPr>
            <w:r w:rsidRPr="00C70209">
              <w:t>37/37 (100%)</w:t>
            </w:r>
          </w:p>
        </w:tc>
        <w:tc>
          <w:tcPr>
            <w:tcW w:w="1614" w:type="dxa"/>
            <w:tcBorders>
              <w:left w:val="single" w:sz="4" w:space="0" w:color="000000"/>
              <w:right w:val="single" w:sz="4" w:space="0" w:color="000000"/>
            </w:tcBorders>
            <w:shd w:val="clear" w:color="auto" w:fill="FFFFFF" w:themeFill="background1"/>
          </w:tcPr>
          <w:p w14:paraId="515F56F0"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51972415" w14:textId="77777777" w:rsidR="00183F9F" w:rsidRPr="00C70209" w:rsidRDefault="00183F9F" w:rsidP="00082182">
            <w:pPr>
              <w:pStyle w:val="Tabletext-evidencematrix"/>
            </w:pPr>
            <w:r w:rsidRPr="00C70209">
              <w:rPr>
                <w:i/>
              </w:rPr>
              <w:t>No significant difference</w:t>
            </w:r>
          </w:p>
          <w:p w14:paraId="2E500CE0" w14:textId="06642319" w:rsidR="00183F9F" w:rsidRPr="00C70209" w:rsidRDefault="001A475D" w:rsidP="00082182">
            <w:pPr>
              <w:pStyle w:val="Tabletext-evidencematrix"/>
            </w:pPr>
            <w:r w:rsidRPr="001A475D">
              <w:rPr>
                <w:i/>
              </w:rPr>
              <w:t>P = </w:t>
            </w:r>
            <w:r w:rsidR="00183F9F" w:rsidRPr="00C70209">
              <w:t>NR</w:t>
            </w:r>
          </w:p>
        </w:tc>
      </w:tr>
      <w:tr w:rsidR="00183F9F" w:rsidRPr="00C70209" w14:paraId="7ACD217B" w14:textId="77777777" w:rsidTr="00082182">
        <w:tc>
          <w:tcPr>
            <w:tcW w:w="1088" w:type="dxa"/>
            <w:vMerge/>
            <w:tcBorders>
              <w:left w:val="single" w:sz="4" w:space="0" w:color="000000"/>
              <w:right w:val="single" w:sz="4" w:space="0" w:color="000000"/>
            </w:tcBorders>
          </w:tcPr>
          <w:p w14:paraId="476707B7"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569FCB19"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4B3F7332"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C331B55"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2FAC6160" w14:textId="77777777" w:rsidR="00183F9F" w:rsidRPr="00C70209" w:rsidRDefault="00183F9F" w:rsidP="00082182">
            <w:pPr>
              <w:pStyle w:val="Tabletext-evidencematrix"/>
            </w:pPr>
          </w:p>
        </w:tc>
        <w:tc>
          <w:tcPr>
            <w:tcW w:w="1554" w:type="dxa"/>
            <w:tcBorders>
              <w:left w:val="single" w:sz="4" w:space="0" w:color="000000"/>
              <w:bottom w:val="single" w:sz="4" w:space="0" w:color="auto"/>
              <w:right w:val="single" w:sz="4" w:space="0" w:color="000000"/>
            </w:tcBorders>
          </w:tcPr>
          <w:p w14:paraId="03205D05" w14:textId="503253B5"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bottom w:val="single" w:sz="4" w:space="0" w:color="000000"/>
              <w:right w:val="single" w:sz="4" w:space="0" w:color="000000"/>
            </w:tcBorders>
          </w:tcPr>
          <w:p w14:paraId="0B9D44B0" w14:textId="77777777" w:rsidR="00183F9F" w:rsidRPr="00C70209" w:rsidRDefault="00183F9F" w:rsidP="00082182">
            <w:pPr>
              <w:pStyle w:val="Tabletext-evidencematrix"/>
            </w:pPr>
            <w:r w:rsidRPr="00C70209">
              <w:t>29/40 (72.5%)</w:t>
            </w:r>
          </w:p>
        </w:tc>
        <w:tc>
          <w:tcPr>
            <w:tcW w:w="1638" w:type="dxa"/>
            <w:gridSpan w:val="3"/>
            <w:tcBorders>
              <w:left w:val="single" w:sz="4" w:space="0" w:color="000000"/>
              <w:right w:val="single" w:sz="4" w:space="0" w:color="000000"/>
            </w:tcBorders>
          </w:tcPr>
          <w:p w14:paraId="2B60CC70" w14:textId="77777777" w:rsidR="00183F9F" w:rsidRPr="00C70209" w:rsidRDefault="00183F9F" w:rsidP="00082182">
            <w:pPr>
              <w:pStyle w:val="Tabletext-evidencematrix"/>
            </w:pPr>
            <w:r w:rsidRPr="00C70209">
              <w:t>37/37 (100%)</w:t>
            </w:r>
          </w:p>
        </w:tc>
        <w:tc>
          <w:tcPr>
            <w:tcW w:w="1614" w:type="dxa"/>
            <w:tcBorders>
              <w:left w:val="single" w:sz="4" w:space="0" w:color="000000"/>
              <w:right w:val="single" w:sz="4" w:space="0" w:color="000000"/>
            </w:tcBorders>
            <w:shd w:val="clear" w:color="auto" w:fill="FFFFFF" w:themeFill="background1"/>
          </w:tcPr>
          <w:p w14:paraId="3B8FAD82"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D9D9D9" w:themeFill="background1" w:themeFillShade="D9"/>
          </w:tcPr>
          <w:p w14:paraId="1200341A" w14:textId="5F761C4F" w:rsidR="00183F9F" w:rsidRPr="00C70209" w:rsidRDefault="00183F9F" w:rsidP="00082182">
            <w:pPr>
              <w:pStyle w:val="Tabletext-evidencematrix"/>
            </w:pPr>
            <w:r w:rsidRPr="00C70209">
              <w:rPr>
                <w:i/>
              </w:rPr>
              <w:t>Favours low</w:t>
            </w:r>
            <w:r w:rsidR="004B557C" w:rsidRPr="00C70209">
              <w:rPr>
                <w:i/>
              </w:rPr>
              <w:t>-</w:t>
            </w:r>
            <w:r w:rsidRPr="00C70209">
              <w:rPr>
                <w:i/>
              </w:rPr>
              <w:t>dose EACA</w:t>
            </w:r>
          </w:p>
          <w:p w14:paraId="2CDB7967" w14:textId="71FF534A" w:rsidR="00183F9F" w:rsidRPr="00C70209" w:rsidRDefault="001A475D" w:rsidP="00082182">
            <w:pPr>
              <w:pStyle w:val="Tabletext-evidencematrix"/>
              <w:rPr>
                <w:i/>
              </w:rPr>
            </w:pPr>
            <w:r w:rsidRPr="001A475D">
              <w:rPr>
                <w:i/>
              </w:rPr>
              <w:t>P = </w:t>
            </w:r>
            <w:r w:rsidR="00183F9F" w:rsidRPr="00C70209">
              <w:t>0.01</w:t>
            </w:r>
          </w:p>
        </w:tc>
      </w:tr>
      <w:tr w:rsidR="00183F9F" w:rsidRPr="00C70209" w14:paraId="636969DF" w14:textId="77777777" w:rsidTr="00082182">
        <w:tc>
          <w:tcPr>
            <w:tcW w:w="1088" w:type="dxa"/>
            <w:vMerge/>
            <w:tcBorders>
              <w:left w:val="single" w:sz="4" w:space="0" w:color="000000"/>
              <w:right w:val="single" w:sz="4" w:space="0" w:color="000000"/>
            </w:tcBorders>
          </w:tcPr>
          <w:p w14:paraId="2A8A6D50"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B9052D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0AC674C6"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A7A76AA"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47275470" w14:textId="77777777" w:rsidR="00183F9F" w:rsidRPr="00C70209" w:rsidRDefault="00183F9F" w:rsidP="00082182">
            <w:pPr>
              <w:pStyle w:val="Tabletext-evidencematrix"/>
            </w:pPr>
          </w:p>
        </w:tc>
        <w:tc>
          <w:tcPr>
            <w:tcW w:w="6416" w:type="dxa"/>
            <w:gridSpan w:val="6"/>
            <w:tcBorders>
              <w:left w:val="single" w:sz="4" w:space="0" w:color="000000"/>
              <w:bottom w:val="single" w:sz="4" w:space="0" w:color="auto"/>
              <w:right w:val="single" w:sz="4" w:space="0" w:color="000000"/>
            </w:tcBorders>
          </w:tcPr>
          <w:p w14:paraId="4ADF301E" w14:textId="77777777" w:rsidR="00183F9F" w:rsidRPr="00C70209" w:rsidRDefault="00183F9F" w:rsidP="00082182">
            <w:pPr>
              <w:pStyle w:val="Tabletext-evidencematrix"/>
            </w:pPr>
            <w:r w:rsidRPr="00C70209">
              <w:t>Platelet concentrate transfusion incidence</w:t>
            </w:r>
          </w:p>
        </w:tc>
        <w:tc>
          <w:tcPr>
            <w:tcW w:w="1727" w:type="dxa"/>
            <w:tcBorders>
              <w:left w:val="single" w:sz="4" w:space="0" w:color="000000"/>
              <w:right w:val="single" w:sz="4" w:space="0" w:color="000000"/>
            </w:tcBorders>
            <w:shd w:val="clear" w:color="auto" w:fill="auto"/>
          </w:tcPr>
          <w:p w14:paraId="6F45CA29" w14:textId="77777777" w:rsidR="00183F9F" w:rsidRPr="00C70209" w:rsidRDefault="00183F9F" w:rsidP="00082182">
            <w:pPr>
              <w:pStyle w:val="Tabletext-evidencematrix"/>
            </w:pPr>
          </w:p>
        </w:tc>
      </w:tr>
      <w:tr w:rsidR="00183F9F" w:rsidRPr="00C70209" w14:paraId="77C17C74" w14:textId="77777777" w:rsidTr="00082182">
        <w:tc>
          <w:tcPr>
            <w:tcW w:w="1088" w:type="dxa"/>
            <w:vMerge/>
            <w:tcBorders>
              <w:left w:val="single" w:sz="4" w:space="0" w:color="000000"/>
              <w:right w:val="single" w:sz="4" w:space="0" w:color="000000"/>
            </w:tcBorders>
          </w:tcPr>
          <w:p w14:paraId="5E0F8E44"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15D1A305"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2667A1E7"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70BADF66"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4C194D02" w14:textId="77777777" w:rsidR="00183F9F" w:rsidRPr="00C70209" w:rsidRDefault="00183F9F" w:rsidP="00082182">
            <w:pPr>
              <w:pStyle w:val="Tabletext-evidencematrix"/>
            </w:pPr>
          </w:p>
        </w:tc>
        <w:tc>
          <w:tcPr>
            <w:tcW w:w="1554" w:type="dxa"/>
            <w:tcBorders>
              <w:left w:val="single" w:sz="4" w:space="0" w:color="000000"/>
              <w:bottom w:val="single" w:sz="4" w:space="0" w:color="auto"/>
              <w:right w:val="single" w:sz="4" w:space="0" w:color="000000"/>
            </w:tcBorders>
          </w:tcPr>
          <w:p w14:paraId="01AC106F" w14:textId="3FDA7AAB" w:rsidR="00183F9F" w:rsidRPr="00C70209" w:rsidRDefault="00183F9F" w:rsidP="00082182">
            <w:pPr>
              <w:pStyle w:val="Tabletext-evidencematrix"/>
              <w:jc w:val="right"/>
            </w:pPr>
            <w:r w:rsidRPr="00C70209">
              <w:t>High</w:t>
            </w:r>
            <w:r w:rsidR="00674A97" w:rsidRPr="00C70209">
              <w:t>-</w:t>
            </w:r>
            <w:r w:rsidRPr="00C70209">
              <w:t>dose EACA</w:t>
            </w:r>
          </w:p>
        </w:tc>
        <w:tc>
          <w:tcPr>
            <w:tcW w:w="1610" w:type="dxa"/>
            <w:tcBorders>
              <w:top w:val="single" w:sz="4" w:space="0" w:color="000000"/>
              <w:left w:val="single" w:sz="4" w:space="0" w:color="000000"/>
              <w:bottom w:val="single" w:sz="4" w:space="0" w:color="000000"/>
              <w:right w:val="single" w:sz="4" w:space="0" w:color="000000"/>
            </w:tcBorders>
          </w:tcPr>
          <w:p w14:paraId="40FF2979" w14:textId="77777777" w:rsidR="00183F9F" w:rsidRPr="00C70209" w:rsidRDefault="00183F9F" w:rsidP="00082182">
            <w:pPr>
              <w:pStyle w:val="Tabletext-evidencematrix"/>
            </w:pPr>
            <w:r w:rsidRPr="00C70209">
              <w:t>37/38 (97.4%)</w:t>
            </w:r>
          </w:p>
        </w:tc>
        <w:tc>
          <w:tcPr>
            <w:tcW w:w="1638" w:type="dxa"/>
            <w:gridSpan w:val="3"/>
            <w:tcBorders>
              <w:left w:val="single" w:sz="4" w:space="0" w:color="000000"/>
              <w:right w:val="single" w:sz="4" w:space="0" w:color="000000"/>
            </w:tcBorders>
          </w:tcPr>
          <w:p w14:paraId="17E6D4D0" w14:textId="77777777" w:rsidR="00183F9F" w:rsidRPr="00C70209" w:rsidRDefault="00183F9F" w:rsidP="00082182">
            <w:pPr>
              <w:pStyle w:val="Tabletext-evidencematrix"/>
            </w:pPr>
            <w:r w:rsidRPr="00C70209">
              <w:t>37/37 (100%)</w:t>
            </w:r>
          </w:p>
        </w:tc>
        <w:tc>
          <w:tcPr>
            <w:tcW w:w="1614" w:type="dxa"/>
            <w:tcBorders>
              <w:left w:val="single" w:sz="4" w:space="0" w:color="000000"/>
              <w:right w:val="single" w:sz="4" w:space="0" w:color="000000"/>
            </w:tcBorders>
            <w:shd w:val="clear" w:color="auto" w:fill="FFFFFF" w:themeFill="background1"/>
          </w:tcPr>
          <w:p w14:paraId="0D7EEF7B"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59B5F2D6" w14:textId="77777777" w:rsidR="00183F9F" w:rsidRPr="00C70209" w:rsidRDefault="00183F9F" w:rsidP="00082182">
            <w:pPr>
              <w:pStyle w:val="Tabletext-evidencematrix"/>
            </w:pPr>
            <w:r w:rsidRPr="00C70209">
              <w:rPr>
                <w:i/>
              </w:rPr>
              <w:t>No significant difference</w:t>
            </w:r>
          </w:p>
          <w:p w14:paraId="3431DB94" w14:textId="72A3BEA3" w:rsidR="00183F9F" w:rsidRPr="00C70209" w:rsidRDefault="001A475D" w:rsidP="00082182">
            <w:pPr>
              <w:pStyle w:val="Tabletext-evidencematrix"/>
            </w:pPr>
            <w:r w:rsidRPr="001A475D">
              <w:rPr>
                <w:i/>
              </w:rPr>
              <w:t>P = </w:t>
            </w:r>
            <w:r w:rsidR="00183F9F" w:rsidRPr="00C70209">
              <w:t>1.00</w:t>
            </w:r>
          </w:p>
        </w:tc>
      </w:tr>
      <w:tr w:rsidR="00183F9F" w:rsidRPr="00C70209" w14:paraId="65A7DB84" w14:textId="77777777" w:rsidTr="00082182">
        <w:tc>
          <w:tcPr>
            <w:tcW w:w="1088" w:type="dxa"/>
            <w:vMerge/>
            <w:tcBorders>
              <w:left w:val="single" w:sz="4" w:space="0" w:color="000000"/>
              <w:right w:val="single" w:sz="4" w:space="0" w:color="000000"/>
            </w:tcBorders>
          </w:tcPr>
          <w:p w14:paraId="54D0571D" w14:textId="77777777" w:rsidR="00183F9F" w:rsidRPr="00C70209" w:rsidRDefault="00183F9F" w:rsidP="00082182">
            <w:pPr>
              <w:pStyle w:val="Tabletext-evidencematrix"/>
            </w:pPr>
          </w:p>
        </w:tc>
        <w:tc>
          <w:tcPr>
            <w:tcW w:w="1428" w:type="dxa"/>
            <w:vMerge/>
            <w:tcBorders>
              <w:left w:val="single" w:sz="4" w:space="0" w:color="000000"/>
              <w:right w:val="single" w:sz="4" w:space="0" w:color="000000"/>
            </w:tcBorders>
          </w:tcPr>
          <w:p w14:paraId="57AADFCE" w14:textId="77777777" w:rsidR="00183F9F" w:rsidRPr="00C70209" w:rsidRDefault="00183F9F" w:rsidP="00082182">
            <w:pPr>
              <w:pStyle w:val="Tabletext-evidencematrix"/>
            </w:pPr>
          </w:p>
        </w:tc>
        <w:tc>
          <w:tcPr>
            <w:tcW w:w="1252" w:type="dxa"/>
            <w:vMerge/>
            <w:tcBorders>
              <w:left w:val="single" w:sz="4" w:space="0" w:color="000000"/>
              <w:right w:val="single" w:sz="4" w:space="0" w:color="000000"/>
            </w:tcBorders>
          </w:tcPr>
          <w:p w14:paraId="5158CDBB" w14:textId="77777777" w:rsidR="00183F9F" w:rsidRPr="00C70209" w:rsidRDefault="00183F9F" w:rsidP="00082182">
            <w:pPr>
              <w:pStyle w:val="Tabletext-evidencematrix"/>
            </w:pPr>
          </w:p>
        </w:tc>
        <w:tc>
          <w:tcPr>
            <w:tcW w:w="990" w:type="dxa"/>
            <w:vMerge/>
            <w:tcBorders>
              <w:left w:val="single" w:sz="4" w:space="0" w:color="000000"/>
              <w:right w:val="single" w:sz="4" w:space="0" w:color="000000"/>
            </w:tcBorders>
          </w:tcPr>
          <w:p w14:paraId="56D96E5A" w14:textId="77777777" w:rsidR="00183F9F" w:rsidRPr="00C70209" w:rsidRDefault="00183F9F" w:rsidP="00082182">
            <w:pPr>
              <w:pStyle w:val="Tabletext-evidencematrix"/>
            </w:pPr>
          </w:p>
        </w:tc>
        <w:tc>
          <w:tcPr>
            <w:tcW w:w="1273" w:type="dxa"/>
            <w:vMerge/>
            <w:tcBorders>
              <w:left w:val="single" w:sz="4" w:space="0" w:color="000000"/>
              <w:right w:val="single" w:sz="4" w:space="0" w:color="000000"/>
            </w:tcBorders>
          </w:tcPr>
          <w:p w14:paraId="6E6B505A" w14:textId="77777777" w:rsidR="00183F9F" w:rsidRPr="00C70209" w:rsidRDefault="00183F9F" w:rsidP="00082182">
            <w:pPr>
              <w:pStyle w:val="Tabletext-evidencematrix"/>
            </w:pPr>
          </w:p>
        </w:tc>
        <w:tc>
          <w:tcPr>
            <w:tcW w:w="1554" w:type="dxa"/>
            <w:tcBorders>
              <w:left w:val="single" w:sz="4" w:space="0" w:color="000000"/>
              <w:bottom w:val="single" w:sz="4" w:space="0" w:color="auto"/>
              <w:right w:val="single" w:sz="4" w:space="0" w:color="000000"/>
            </w:tcBorders>
          </w:tcPr>
          <w:p w14:paraId="25F68ED9" w14:textId="5DDFE2C6" w:rsidR="00183F9F" w:rsidRPr="00C70209" w:rsidRDefault="00183F9F" w:rsidP="00082182">
            <w:pPr>
              <w:pStyle w:val="Tabletext-evidencematrix"/>
              <w:jc w:val="right"/>
            </w:pPr>
            <w:r w:rsidRPr="00C70209">
              <w:t>Low</w:t>
            </w:r>
            <w:r w:rsidR="004B557C" w:rsidRPr="00C70209">
              <w:t>-</w:t>
            </w:r>
            <w:r w:rsidRPr="00C70209">
              <w:t>dose EACA</w:t>
            </w:r>
          </w:p>
        </w:tc>
        <w:tc>
          <w:tcPr>
            <w:tcW w:w="1610" w:type="dxa"/>
            <w:tcBorders>
              <w:top w:val="single" w:sz="4" w:space="0" w:color="000000"/>
              <w:left w:val="single" w:sz="4" w:space="0" w:color="000000"/>
              <w:bottom w:val="single" w:sz="4" w:space="0" w:color="000000"/>
              <w:right w:val="single" w:sz="4" w:space="0" w:color="000000"/>
            </w:tcBorders>
          </w:tcPr>
          <w:p w14:paraId="7ED2E1EF" w14:textId="77777777" w:rsidR="00183F9F" w:rsidRPr="00C70209" w:rsidRDefault="00183F9F" w:rsidP="00082182">
            <w:pPr>
              <w:pStyle w:val="Tabletext-evidencematrix"/>
            </w:pPr>
            <w:r w:rsidRPr="00C70209">
              <w:t>40/40 (100%)</w:t>
            </w:r>
          </w:p>
        </w:tc>
        <w:tc>
          <w:tcPr>
            <w:tcW w:w="1638" w:type="dxa"/>
            <w:gridSpan w:val="3"/>
            <w:tcBorders>
              <w:left w:val="single" w:sz="4" w:space="0" w:color="000000"/>
              <w:right w:val="single" w:sz="4" w:space="0" w:color="000000"/>
            </w:tcBorders>
          </w:tcPr>
          <w:p w14:paraId="7B329C7C" w14:textId="77777777" w:rsidR="00183F9F" w:rsidRPr="00C70209" w:rsidRDefault="00183F9F" w:rsidP="00082182">
            <w:pPr>
              <w:pStyle w:val="Tabletext-evidencematrix"/>
            </w:pPr>
            <w:r w:rsidRPr="00C70209">
              <w:t>37/37 (100%)</w:t>
            </w:r>
          </w:p>
        </w:tc>
        <w:tc>
          <w:tcPr>
            <w:tcW w:w="1614" w:type="dxa"/>
            <w:tcBorders>
              <w:left w:val="single" w:sz="4" w:space="0" w:color="000000"/>
              <w:right w:val="single" w:sz="4" w:space="0" w:color="000000"/>
            </w:tcBorders>
            <w:shd w:val="clear" w:color="auto" w:fill="FFFFFF" w:themeFill="background1"/>
          </w:tcPr>
          <w:p w14:paraId="5FAA3B41" w14:textId="77777777" w:rsidR="00183F9F" w:rsidRPr="00C70209" w:rsidRDefault="00183F9F" w:rsidP="00082182">
            <w:pPr>
              <w:pStyle w:val="Tabletext-evidencematrix"/>
            </w:pPr>
            <w:r w:rsidRPr="00C70209">
              <w:t>NR</w:t>
            </w:r>
          </w:p>
        </w:tc>
        <w:tc>
          <w:tcPr>
            <w:tcW w:w="1727" w:type="dxa"/>
            <w:tcBorders>
              <w:left w:val="single" w:sz="4" w:space="0" w:color="000000"/>
              <w:right w:val="single" w:sz="4" w:space="0" w:color="000000"/>
            </w:tcBorders>
            <w:shd w:val="clear" w:color="auto" w:fill="auto"/>
          </w:tcPr>
          <w:p w14:paraId="20B01058" w14:textId="77777777" w:rsidR="00183F9F" w:rsidRPr="00C70209" w:rsidRDefault="00183F9F" w:rsidP="00082182">
            <w:pPr>
              <w:pStyle w:val="Tabletext-evidencematrix"/>
            </w:pPr>
            <w:r w:rsidRPr="00C70209">
              <w:rPr>
                <w:i/>
              </w:rPr>
              <w:t>No significant difference</w:t>
            </w:r>
          </w:p>
          <w:p w14:paraId="1D6FD0BE" w14:textId="2AF0C1B1" w:rsidR="00183F9F" w:rsidRPr="00C70209" w:rsidRDefault="001A475D" w:rsidP="00082182">
            <w:pPr>
              <w:pStyle w:val="Tabletext-evidencematrix"/>
            </w:pPr>
            <w:r w:rsidRPr="001A475D">
              <w:rPr>
                <w:i/>
              </w:rPr>
              <w:t>P = </w:t>
            </w:r>
            <w:r w:rsidR="00183F9F" w:rsidRPr="00C70209">
              <w:t>1.00</w:t>
            </w:r>
          </w:p>
        </w:tc>
      </w:tr>
    </w:tbl>
    <w:p w14:paraId="739D56A1" w14:textId="386F2E89" w:rsidR="00183F9F" w:rsidRPr="00C70209" w:rsidRDefault="00183F9F" w:rsidP="00082182">
      <w:pPr>
        <w:pStyle w:val="TabFigNotes0noindent"/>
      </w:pPr>
      <w:r w:rsidRPr="00C70209">
        <w:t>CHD, congenital heart disease; CI, confidence interval; CPB, cardiopulmonary bypass; EACA, epsilon</w:t>
      </w:r>
      <w:r w:rsidR="00674A97" w:rsidRPr="00C70209">
        <w:t>-</w:t>
      </w:r>
      <w:r w:rsidRPr="00C70209">
        <w:t>aminocaproic acid; FFP, fresh frozen plasma; IQR, interquartile range; IV, intravenous; MD, mean difference; NR, not reported; PLT, platelet; RBC, red blood cell; SD, standard deviation; SMD, standard mean difference; TXA, tranexamic acid; WMD, weighted mean difference</w:t>
      </w:r>
    </w:p>
    <w:p w14:paraId="76114C1B"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10A19E20" w14:textId="5128F32A"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233BDDE9" w14:textId="2B0584C0" w:rsidR="00183F9F" w:rsidRPr="00C70209" w:rsidRDefault="00183F9F" w:rsidP="00082182">
      <w:pPr>
        <w:pStyle w:val="TabFigNotes0noindent"/>
      </w:pPr>
      <w:r w:rsidRPr="00C70209">
        <w:rPr>
          <w:b/>
        </w:rPr>
        <w:t>c.</w:t>
      </w:r>
      <w:r w:rsidRPr="00C70209">
        <w:t xml:space="preserve"> Analysis includes studies reported by Boldt. A number of studies by Boldt have been retracted due to research misconduct, including lack of ethics approval and false data. Although the included studies have not been formally retracted, care should be taken in the interpretation of this analysis.</w:t>
      </w:r>
    </w:p>
    <w:p w14:paraId="4ABCF488" w14:textId="0F50957F" w:rsidR="00183F9F" w:rsidRPr="00C70209" w:rsidRDefault="00183F9F" w:rsidP="00082182">
      <w:pPr>
        <w:pStyle w:val="TabFigNotes0noindent"/>
        <w:rPr>
          <w:b/>
        </w:rPr>
      </w:pPr>
      <w:r w:rsidRPr="00C70209">
        <w:rPr>
          <w:b/>
        </w:rPr>
        <w:t xml:space="preserve">d. </w:t>
      </w:r>
      <w:r w:rsidRPr="00C70209">
        <w:t>Boldt 1993a was included twice (infants &gt;10 kg and infants &lt;10 kg). Chauhan 2000 was a four-armed RCT comparing aprotinin to EACA to a combination to placebo. Only data for aprotinin versus placebo was presented in the analysis (the author did not present data for EACA versus placebo).</w:t>
      </w:r>
    </w:p>
    <w:p w14:paraId="4DFDEAC9" w14:textId="0DC28236" w:rsidR="00183F9F" w:rsidRPr="00C70209" w:rsidRDefault="00183F9F" w:rsidP="00082182">
      <w:pPr>
        <w:pStyle w:val="TabFigNotes0noindent"/>
      </w:pPr>
      <w:r w:rsidRPr="00C70209">
        <w:rPr>
          <w:b/>
        </w:rPr>
        <w:t>e.</w:t>
      </w:r>
      <w:r w:rsidRPr="00C70209">
        <w:t xml:space="preserve"> Meta-analyses using fixed</w:t>
      </w:r>
      <w:r w:rsidR="00674A97" w:rsidRPr="00C70209">
        <w:t>-</w:t>
      </w:r>
      <w:r w:rsidRPr="00C70209">
        <w:t>effects models were included where heterogeneity was low, and random-effects models were included where heterogeneity was high.</w:t>
      </w:r>
    </w:p>
    <w:p w14:paraId="2124F1A5" w14:textId="77777777" w:rsidR="00183F9F" w:rsidRPr="00C70209" w:rsidRDefault="00183F9F" w:rsidP="00082182">
      <w:pPr>
        <w:pStyle w:val="TabFigNotes0noindent"/>
      </w:pPr>
      <w:r w:rsidRPr="00C70209">
        <w:rPr>
          <w:b/>
        </w:rPr>
        <w:t>f.</w:t>
      </w:r>
      <w:r w:rsidRPr="00C70209">
        <w:t xml:space="preserve"> Includes Chauhan 2004 a four times for different doses of TXA versus placebo.</w:t>
      </w:r>
    </w:p>
    <w:p w14:paraId="21570B81" w14:textId="09590F60" w:rsidR="00183F9F" w:rsidRPr="00C70209" w:rsidRDefault="00183F9F" w:rsidP="00082182">
      <w:pPr>
        <w:pStyle w:val="TabFigNotes0noindent"/>
      </w:pPr>
      <w:r w:rsidRPr="00C70209">
        <w:rPr>
          <w:b/>
        </w:rPr>
        <w:t>g.</w:t>
      </w:r>
      <w:r w:rsidRPr="00C70209">
        <w:t xml:space="preserve"> Compassionate</w:t>
      </w:r>
      <w:r w:rsidR="00674A97" w:rsidRPr="00C70209">
        <w:t>-</w:t>
      </w:r>
      <w:r w:rsidRPr="00C70209">
        <w:t>use study.</w:t>
      </w:r>
    </w:p>
    <w:p w14:paraId="23610F0F" w14:textId="77777777" w:rsidR="00183F9F" w:rsidRPr="00C70209" w:rsidRDefault="00183F9F" w:rsidP="00082182">
      <w:pPr>
        <w:pStyle w:val="TabFigNotes0noindent"/>
      </w:pPr>
      <w:r w:rsidRPr="00C70209">
        <w:rPr>
          <w:b/>
        </w:rPr>
        <w:t>h.</w:t>
      </w:r>
      <w:r w:rsidRPr="00C70209">
        <w:t xml:space="preserve"> Calculated post-hoc using RevMan 5.1.2.</w:t>
      </w:r>
    </w:p>
    <w:p w14:paraId="5D8B78F5" w14:textId="77777777" w:rsidR="00183F9F" w:rsidRPr="00C70209" w:rsidRDefault="00183F9F" w:rsidP="00082182">
      <w:pPr>
        <w:pStyle w:val="TabFigNotes0noindent"/>
      </w:pPr>
    </w:p>
    <w:p w14:paraId="4AAC25EC" w14:textId="77777777" w:rsidR="00183F9F" w:rsidRPr="00C70209" w:rsidRDefault="00183F9F" w:rsidP="00082182">
      <w:pPr>
        <w:pStyle w:val="TabFigNotes0noindent"/>
      </w:pPr>
    </w:p>
    <w:p w14:paraId="49379D2F" w14:textId="77777777" w:rsidR="00183F9F" w:rsidRPr="00C70209" w:rsidRDefault="00183F9F" w:rsidP="00082182">
      <w:pPr>
        <w:pStyle w:val="TabFigNotes0noindent"/>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7595F4BB" w14:textId="7A09F787" w:rsidR="00183F9F" w:rsidRPr="00C70209" w:rsidRDefault="00183F9F" w:rsidP="00082182">
      <w:pPr>
        <w:pStyle w:val="Heading7"/>
      </w:pPr>
      <w:r w:rsidRPr="00C70209">
        <w:t>Scoliosis surgery</w:t>
      </w:r>
    </w:p>
    <w:p w14:paraId="14DA8FEA" w14:textId="77777777" w:rsidR="00183F9F" w:rsidRPr="00C70209" w:rsidRDefault="00183F9F" w:rsidP="00082182">
      <w:pPr>
        <w:pStyle w:val="BodyText"/>
        <w:rPr>
          <w:lang w:eastAsia="en-GB"/>
        </w:rPr>
      </w:pPr>
      <w:r w:rsidRPr="00C70209">
        <w:rPr>
          <w:lang w:eastAsia="en-GB"/>
        </w:rPr>
        <w:t xml:space="preserve">The systematic review and hand-searching process identified two Level I studies (Tzortzopoulou 2008, Schouten 2009) and one additional Level II study (Thompson 2005) that provided evidence for the effect of antifibrinolytics on transfusion volume or incidence in paediatric patients undergoing surgery for scoliosis. </w:t>
      </w:r>
      <w:r w:rsidRPr="00C70209">
        <w:rPr>
          <w:b/>
          <w:lang w:eastAsia="en-GB"/>
        </w:rPr>
        <w:fldChar w:fldCharType="begin"/>
      </w:r>
      <w:r w:rsidRPr="00C70209">
        <w:rPr>
          <w:b/>
          <w:lang w:eastAsia="en-GB"/>
        </w:rPr>
        <w:instrText xml:space="preserve"> REF _Ref419466609 \h  \* MERGEFORMAT </w:instrText>
      </w:r>
      <w:r w:rsidRPr="00C70209">
        <w:rPr>
          <w:b/>
          <w:lang w:eastAsia="en-GB"/>
        </w:rPr>
      </w:r>
      <w:r w:rsidRPr="00C70209">
        <w:rPr>
          <w:b/>
          <w:lang w:eastAsia="en-GB"/>
        </w:rPr>
        <w:fldChar w:fldCharType="separate"/>
      </w:r>
      <w:r w:rsidR="000F7A9B" w:rsidRPr="000F7A9B">
        <w:rPr>
          <w:b/>
        </w:rPr>
        <w:t>Table 3.4.26</w:t>
      </w:r>
      <w:r w:rsidRPr="00C70209">
        <w:rPr>
          <w:b/>
          <w:lang w:eastAsia="en-GB"/>
        </w:rPr>
        <w:fldChar w:fldCharType="end"/>
      </w:r>
      <w:r w:rsidRPr="00C70209">
        <w:rPr>
          <w:b/>
          <w:lang w:eastAsia="en-GB"/>
        </w:rPr>
        <w:t xml:space="preserve"> </w:t>
      </w:r>
      <w:r w:rsidRPr="00C70209">
        <w:rPr>
          <w:lang w:eastAsia="en-GB"/>
        </w:rPr>
        <w:t>summarises the results from these studies.</w:t>
      </w:r>
    </w:p>
    <w:p w14:paraId="1FCFBFBA" w14:textId="77777777" w:rsidR="00183F9F" w:rsidRPr="00C70209" w:rsidRDefault="00183F9F" w:rsidP="00082182">
      <w:pPr>
        <w:pStyle w:val="H7"/>
        <w:rPr>
          <w:lang w:eastAsia="en-GB"/>
        </w:rPr>
      </w:pPr>
      <w:r w:rsidRPr="00C70209">
        <w:rPr>
          <w:lang w:eastAsia="en-GB"/>
        </w:rPr>
        <w:t xml:space="preserve">Transfusion </w:t>
      </w:r>
      <w:r w:rsidRPr="00C70209">
        <w:t>volume</w:t>
      </w:r>
    </w:p>
    <w:p w14:paraId="7FFB137D" w14:textId="77777777" w:rsidR="00183F9F" w:rsidRPr="00C70209" w:rsidRDefault="00183F9F" w:rsidP="00082182">
      <w:pPr>
        <w:pStyle w:val="BodyText"/>
        <w:rPr>
          <w:rFonts w:eastAsia="Arial Unicode MS"/>
          <w:lang w:eastAsia="ja-JP"/>
        </w:rPr>
      </w:pPr>
      <w:r w:rsidRPr="00C70209">
        <w:rPr>
          <w:rFonts w:eastAsia="Arial Unicode MS"/>
          <w:lang w:eastAsia="ja-JP"/>
        </w:rPr>
        <w:t>Tzortzopoulou (2008) conducted a meta-analysis of five trials involving 207 paediatric patients (Cole 2003, Florentino-Pineda 2004, Khoshhal 2003, Neilipovitz 2001, Sethna 2005) that reported the effect of antifibrinolytics (aprotinin, TXA or EACA) on transfusion volume. The authors combined both intraoperative and postoperative periods of evaluation, and reported a significant reduction in the total volume (mL) of blood transfused in patients administered antifibrinolytics (MD –327.41, 95% CI –469.04, –185.78). There was no significant heterogeneity (I</w:t>
      </w:r>
      <w:r w:rsidRPr="00C70209">
        <w:rPr>
          <w:rFonts w:eastAsia="Arial Unicode MS"/>
          <w:vertAlign w:val="superscript"/>
          <w:lang w:eastAsia="ja-JP"/>
        </w:rPr>
        <w:t>2</w:t>
      </w:r>
      <w:r w:rsidRPr="00C70209">
        <w:rPr>
          <w:rFonts w:eastAsia="Arial Unicode MS"/>
          <w:lang w:eastAsia="ja-JP"/>
        </w:rPr>
        <w:t>= 0%). The same effect was observed when the analysis was assessed by product type (</w:t>
      </w:r>
      <w:r w:rsidRPr="00C70209">
        <w:rPr>
          <w:b/>
          <w:lang w:eastAsia="en-GB"/>
        </w:rPr>
        <w:fldChar w:fldCharType="begin"/>
      </w:r>
      <w:r w:rsidRPr="00C70209">
        <w:rPr>
          <w:b/>
          <w:lang w:eastAsia="en-GB"/>
        </w:rPr>
        <w:instrText xml:space="preserve"> REF _Ref419466609 \h  \* MERGEFORMAT </w:instrText>
      </w:r>
      <w:r w:rsidRPr="00C70209">
        <w:rPr>
          <w:b/>
          <w:lang w:eastAsia="en-GB"/>
        </w:rPr>
      </w:r>
      <w:r w:rsidRPr="00C70209">
        <w:rPr>
          <w:b/>
          <w:lang w:eastAsia="en-GB"/>
        </w:rPr>
        <w:fldChar w:fldCharType="separate"/>
      </w:r>
      <w:r w:rsidR="000F7A9B" w:rsidRPr="000F7A9B">
        <w:rPr>
          <w:b/>
        </w:rPr>
        <w:t>Table 3.4.26</w:t>
      </w:r>
      <w:r w:rsidRPr="00C70209">
        <w:rPr>
          <w:b/>
          <w:lang w:eastAsia="en-GB"/>
        </w:rPr>
        <w:fldChar w:fldCharType="end"/>
      </w:r>
      <w:r w:rsidRPr="00C70209">
        <w:rPr>
          <w:lang w:eastAsia="en-GB"/>
        </w:rPr>
        <w:t>)</w:t>
      </w:r>
      <w:r w:rsidRPr="00C70209">
        <w:rPr>
          <w:rFonts w:eastAsia="Arial Unicode MS"/>
          <w:lang w:eastAsia="ja-JP"/>
        </w:rPr>
        <w:t>. .</w:t>
      </w:r>
    </w:p>
    <w:p w14:paraId="5E27A934" w14:textId="77777777" w:rsidR="00183F9F" w:rsidRPr="00C70209" w:rsidRDefault="00183F9F" w:rsidP="00082182">
      <w:pPr>
        <w:pStyle w:val="BodyText"/>
        <w:rPr>
          <w:lang w:eastAsia="en-GB"/>
        </w:rPr>
      </w:pPr>
      <w:r w:rsidRPr="00C70209">
        <w:rPr>
          <w:lang w:eastAsia="en-GB"/>
        </w:rPr>
        <w:t>Schouten (2009) reported one additional outcome for TXA not reported in the review by Tzortzopoulou (2008). In a meta-analysis of two trials (Sethna 2005, Neilipovitz 2001), the authors reported no significant difference in plasma transfusion volume (</w:t>
      </w:r>
      <w:r w:rsidRPr="00C70209">
        <w:t xml:space="preserve">WMD –15, 95% CI </w:t>
      </w:r>
      <w:r w:rsidRPr="00C70209">
        <w:br/>
        <w:t>–127, 98).</w:t>
      </w:r>
    </w:p>
    <w:p w14:paraId="32932767" w14:textId="77777777" w:rsidR="00183F9F" w:rsidRPr="00C70209" w:rsidRDefault="00183F9F" w:rsidP="00082182">
      <w:pPr>
        <w:pStyle w:val="BodyText"/>
        <w:rPr>
          <w:lang w:eastAsia="en-GB"/>
        </w:rPr>
      </w:pPr>
      <w:r w:rsidRPr="00C70209">
        <w:rPr>
          <w:lang w:eastAsia="en-GB"/>
        </w:rPr>
        <w:t xml:space="preserve">One additional </w:t>
      </w:r>
      <w:r w:rsidRPr="00C70209">
        <w:t>RCT</w:t>
      </w:r>
      <w:r w:rsidRPr="00C70209">
        <w:rPr>
          <w:lang w:eastAsia="en-GB"/>
        </w:rPr>
        <w:t xml:space="preserve"> (Thompson 2005) provided evidence for transfusion volume. The authors reported a significant difference in the mean number of autologous blood units transfused that favoured EACA (MD</w:t>
      </w:r>
      <w:r w:rsidRPr="00C70209">
        <w:t xml:space="preserve"> </w:t>
      </w:r>
      <w:r w:rsidRPr="00C70209">
        <w:rPr>
          <w:lang w:eastAsia="en-GB"/>
        </w:rPr>
        <w:t>–1.00; 95% CI –1.76, –0.24).</w:t>
      </w:r>
    </w:p>
    <w:p w14:paraId="525B6964" w14:textId="77777777" w:rsidR="00183F9F" w:rsidRPr="00C70209" w:rsidRDefault="00183F9F" w:rsidP="00082182">
      <w:pPr>
        <w:pStyle w:val="H7"/>
        <w:rPr>
          <w:lang w:eastAsia="en-GB"/>
        </w:rPr>
      </w:pPr>
      <w:r w:rsidRPr="00C70209">
        <w:rPr>
          <w:lang w:eastAsia="en-GB"/>
        </w:rPr>
        <w:t>Transfusion incidence</w:t>
      </w:r>
    </w:p>
    <w:p w14:paraId="17E70C67" w14:textId="57171377"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by Tzortzopoulou (2008) reported a meta-analysis of four trials involving 163 patients (Florentino-Pineda 2004, Khoshhal 2003, Neilipovitz 2001, Sethna 2005,) that showed there was no significant difference between treatment groups for the number of patients transfused (RR 0.87, 95% CI 0.67, 1.12). The </w:t>
      </w:r>
      <w:r w:rsidR="00F1702E">
        <w:rPr>
          <w:rFonts w:eastAsia="Arial Unicode MS"/>
          <w:lang w:eastAsia="ja-JP"/>
        </w:rPr>
        <w:t xml:space="preserve">subgroup </w:t>
      </w:r>
      <w:r w:rsidRPr="00C70209">
        <w:rPr>
          <w:rFonts w:eastAsia="Arial Unicode MS"/>
          <w:lang w:eastAsia="ja-JP"/>
        </w:rPr>
        <w:t>analyses for different antifibrinolytic agents also demonstrated no significant difference for the number of patients transfused, regardless of product type.</w:t>
      </w:r>
    </w:p>
    <w:p w14:paraId="15D3948D" w14:textId="42815A23" w:rsidR="00183F9F" w:rsidRPr="00C70209" w:rsidRDefault="00183F9F" w:rsidP="00082182">
      <w:pPr>
        <w:pStyle w:val="BodyText"/>
        <w:rPr>
          <w:rFonts w:eastAsia="Arial Unicode MS"/>
          <w:lang w:eastAsia="ja-JP"/>
        </w:rPr>
      </w:pPr>
      <w:r w:rsidRPr="00C70209">
        <w:rPr>
          <w:rFonts w:eastAsia="Arial Unicode MS"/>
          <w:lang w:eastAsia="ja-JP"/>
        </w:rPr>
        <w:t xml:space="preserve">Tzortzopoulou (2008) also reported </w:t>
      </w:r>
      <w:r w:rsidR="00EF1872" w:rsidRPr="00C70209">
        <w:rPr>
          <w:rFonts w:eastAsia="Arial Unicode MS"/>
          <w:lang w:eastAsia="ja-JP"/>
        </w:rPr>
        <w:t>that</w:t>
      </w:r>
      <w:r w:rsidRPr="00C70209">
        <w:rPr>
          <w:rFonts w:eastAsia="Arial Unicode MS"/>
          <w:lang w:eastAsia="ja-JP"/>
        </w:rPr>
        <w:t xml:space="preserve"> one RCT (Khoshhal 2003) showed there were fewer allogenic blood transfusions among patients administered aprotinin (RR 0.71, 95% CI 0.53, 0.90) </w:t>
      </w:r>
      <w:r w:rsidR="00EF1872" w:rsidRPr="00C70209">
        <w:rPr>
          <w:rFonts w:eastAsia="Arial Unicode MS"/>
          <w:lang w:eastAsia="ja-JP"/>
        </w:rPr>
        <w:t xml:space="preserve">compared with those who did not receive aprotinin </w:t>
      </w:r>
      <w:r w:rsidRPr="00C70209">
        <w:rPr>
          <w:rFonts w:eastAsia="Arial Unicode MS"/>
          <w:lang w:eastAsia="ja-JP"/>
        </w:rPr>
        <w:t xml:space="preserve">but </w:t>
      </w:r>
      <w:r w:rsidR="00EF1872" w:rsidRPr="00C70209">
        <w:rPr>
          <w:rFonts w:eastAsia="Arial Unicode MS"/>
          <w:lang w:eastAsia="ja-JP"/>
        </w:rPr>
        <w:t xml:space="preserve">no data were provided and </w:t>
      </w:r>
      <w:r w:rsidRPr="00C70209">
        <w:rPr>
          <w:rFonts w:eastAsia="Arial Unicode MS"/>
          <w:lang w:eastAsia="ja-JP"/>
        </w:rPr>
        <w:t xml:space="preserve">the statistical significance of the effect was not reported. There </w:t>
      </w:r>
      <w:r w:rsidR="00060497" w:rsidRPr="00C70209">
        <w:rPr>
          <w:rFonts w:eastAsia="Arial Unicode MS"/>
          <w:lang w:eastAsia="ja-JP"/>
        </w:rPr>
        <w:t>was</w:t>
      </w:r>
      <w:r w:rsidRPr="00C70209">
        <w:rPr>
          <w:rFonts w:eastAsia="Arial Unicode MS"/>
          <w:lang w:eastAsia="ja-JP"/>
        </w:rPr>
        <w:t xml:space="preserve"> no allogenic blood transfusion reported in the RCTs that assessed the effectiveness of TXA (Neilipovitz 2001, Sethna 2005,) or EACA (Florentino-Pineda 2004).</w:t>
      </w:r>
    </w:p>
    <w:p w14:paraId="70F6A37C" w14:textId="77777777" w:rsidR="00183F9F" w:rsidRPr="00C70209" w:rsidRDefault="00183F9F" w:rsidP="00082182">
      <w:pPr>
        <w:pStyle w:val="BodyText"/>
        <w:rPr>
          <w:lang w:eastAsia="en-GB"/>
        </w:rPr>
      </w:pPr>
      <w:r w:rsidRPr="00C70209">
        <w:rPr>
          <w:lang w:eastAsia="en-GB"/>
        </w:rPr>
        <w:t>The RCT by Thompson (2005) also reported no difference in the incidence of allogenic blood transfusions for patients administered EACA (no events in either group).</w:t>
      </w:r>
    </w:p>
    <w:p w14:paraId="387EBE53" w14:textId="77777777" w:rsidR="005D22AF" w:rsidRPr="00C70209" w:rsidRDefault="005D22AF" w:rsidP="00082182">
      <w:pPr>
        <w:pStyle w:val="BodyText"/>
        <w:rPr>
          <w:lang w:eastAsia="en-GB"/>
        </w:rPr>
      </w:pPr>
    </w:p>
    <w:p w14:paraId="40EACA14" w14:textId="77777777" w:rsidR="00183F9F" w:rsidRPr="00C70209" w:rsidRDefault="00183F9F" w:rsidP="00082182">
      <w:pPr>
        <w:pStyle w:val="BodyText"/>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A5728D3" w14:textId="77777777" w:rsidR="00183F9F" w:rsidRPr="00C70209" w:rsidRDefault="00183F9F" w:rsidP="00082182">
      <w:pPr>
        <w:pStyle w:val="Caption"/>
        <w:rPr>
          <w:szCs w:val="21"/>
          <w:lang w:eastAsia="en-GB"/>
        </w:rPr>
      </w:pPr>
      <w:bookmarkStart w:id="807" w:name="_Ref419466609"/>
      <w:bookmarkStart w:id="808" w:name="_Toc427747214"/>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6</w:t>
      </w:r>
      <w:r w:rsidRPr="00C70209">
        <w:fldChar w:fldCharType="end"/>
      </w:r>
      <w:bookmarkEnd w:id="807"/>
      <w:r w:rsidRPr="00C70209">
        <w:tab/>
        <w:t>Neonatal and paediatric</w:t>
      </w:r>
      <w:r w:rsidRPr="00C70209">
        <w:rPr>
          <w:szCs w:val="21"/>
          <w:lang w:eastAsia="en-GB"/>
        </w:rPr>
        <w:t xml:space="preserve"> patients undergoing scoliosis surgery: Results for antifibrinolytics versus no antifibrinolytics – transfusion requirements</w:t>
      </w:r>
      <w:bookmarkEnd w:id="80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193"/>
        <w:gridCol w:w="1420"/>
        <w:gridCol w:w="1420"/>
        <w:gridCol w:w="1534"/>
        <w:gridCol w:w="23"/>
        <w:gridCol w:w="1556"/>
        <w:gridCol w:w="1426"/>
        <w:gridCol w:w="1724"/>
      </w:tblGrid>
      <w:tr w:rsidR="00183F9F" w:rsidRPr="00C70209" w14:paraId="49A597BB"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4CC5EC09"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5FFCF6C0"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069309A8"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51E626B4"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0567BBD5"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21" w:type="pct"/>
            <w:vMerge w:val="restart"/>
            <w:tcBorders>
              <w:top w:val="single" w:sz="4" w:space="0" w:color="000000"/>
              <w:left w:val="single" w:sz="4" w:space="0" w:color="000000"/>
              <w:bottom w:val="nil"/>
              <w:right w:val="single" w:sz="4" w:space="0" w:color="000000"/>
            </w:tcBorders>
            <w:hideMark/>
          </w:tcPr>
          <w:p w14:paraId="779D9831"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73E48A61"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01" w:type="pct"/>
            <w:vMerge w:val="restart"/>
            <w:tcBorders>
              <w:top w:val="single" w:sz="4" w:space="0" w:color="000000"/>
              <w:left w:val="single" w:sz="4" w:space="0" w:color="000000"/>
              <w:bottom w:val="nil"/>
              <w:right w:val="single" w:sz="4" w:space="0" w:color="000000"/>
            </w:tcBorders>
            <w:hideMark/>
          </w:tcPr>
          <w:p w14:paraId="219DB1BD"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501" w:type="pct"/>
            <w:vMerge w:val="restart"/>
            <w:tcBorders>
              <w:top w:val="single" w:sz="4" w:space="0" w:color="000000"/>
              <w:left w:val="single" w:sz="4" w:space="0" w:color="000000"/>
              <w:bottom w:val="nil"/>
              <w:right w:val="single" w:sz="4" w:space="0" w:color="000000"/>
            </w:tcBorders>
            <w:hideMark/>
          </w:tcPr>
          <w:p w14:paraId="39B854EF"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09" w:type="pct"/>
            <w:gridSpan w:val="5"/>
            <w:tcBorders>
              <w:top w:val="single" w:sz="4" w:space="0" w:color="000000"/>
              <w:left w:val="single" w:sz="4" w:space="0" w:color="000000"/>
              <w:bottom w:val="single" w:sz="4" w:space="0" w:color="000000"/>
              <w:right w:val="single" w:sz="4" w:space="0" w:color="000000"/>
            </w:tcBorders>
            <w:hideMark/>
          </w:tcPr>
          <w:p w14:paraId="6F9F3448"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2604EB5B"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70BAB839"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463A5400"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46B5500D"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21" w:type="pct"/>
            <w:vMerge/>
            <w:tcBorders>
              <w:top w:val="single" w:sz="4" w:space="0" w:color="000000"/>
              <w:left w:val="single" w:sz="4" w:space="0" w:color="000000"/>
              <w:bottom w:val="nil"/>
              <w:right w:val="single" w:sz="4" w:space="0" w:color="000000"/>
            </w:tcBorders>
            <w:vAlign w:val="center"/>
            <w:hideMark/>
          </w:tcPr>
          <w:p w14:paraId="34CCEA93"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1" w:type="pct"/>
            <w:vMerge/>
            <w:tcBorders>
              <w:top w:val="single" w:sz="4" w:space="0" w:color="000000"/>
              <w:left w:val="single" w:sz="4" w:space="0" w:color="000000"/>
              <w:bottom w:val="nil"/>
              <w:right w:val="single" w:sz="4" w:space="0" w:color="000000"/>
            </w:tcBorders>
            <w:vAlign w:val="center"/>
            <w:hideMark/>
          </w:tcPr>
          <w:p w14:paraId="344FD9CD"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1" w:type="pct"/>
            <w:vMerge/>
            <w:tcBorders>
              <w:top w:val="single" w:sz="4" w:space="0" w:color="000000"/>
              <w:left w:val="single" w:sz="4" w:space="0" w:color="000000"/>
              <w:bottom w:val="nil"/>
              <w:right w:val="single" w:sz="4" w:space="0" w:color="000000"/>
            </w:tcBorders>
            <w:vAlign w:val="center"/>
            <w:hideMark/>
          </w:tcPr>
          <w:p w14:paraId="7663637D"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41" w:type="pct"/>
            <w:tcBorders>
              <w:top w:val="single" w:sz="4" w:space="0" w:color="000000"/>
              <w:left w:val="single" w:sz="4" w:space="0" w:color="000000"/>
              <w:bottom w:val="nil"/>
              <w:right w:val="single" w:sz="4" w:space="0" w:color="000000"/>
            </w:tcBorders>
            <w:hideMark/>
          </w:tcPr>
          <w:p w14:paraId="5DECA054"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59CFA256"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0D93A5B2"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57" w:type="pct"/>
            <w:gridSpan w:val="2"/>
            <w:tcBorders>
              <w:top w:val="single" w:sz="4" w:space="0" w:color="000000"/>
              <w:left w:val="single" w:sz="4" w:space="0" w:color="000000"/>
              <w:bottom w:val="nil"/>
              <w:right w:val="single" w:sz="4" w:space="0" w:color="000000"/>
            </w:tcBorders>
            <w:hideMark/>
          </w:tcPr>
          <w:p w14:paraId="74485914"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168E560B"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6D87AE8C"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03" w:type="pct"/>
            <w:tcBorders>
              <w:top w:val="single" w:sz="4" w:space="0" w:color="000000"/>
              <w:left w:val="single" w:sz="4" w:space="0" w:color="000000"/>
              <w:bottom w:val="nil"/>
              <w:right w:val="single" w:sz="4" w:space="0" w:color="000000"/>
            </w:tcBorders>
            <w:hideMark/>
          </w:tcPr>
          <w:p w14:paraId="094026CD"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8" w:type="pct"/>
            <w:tcBorders>
              <w:top w:val="single" w:sz="4" w:space="0" w:color="000000"/>
              <w:left w:val="single" w:sz="4" w:space="0" w:color="000000"/>
              <w:bottom w:val="nil"/>
              <w:right w:val="single" w:sz="4" w:space="0" w:color="000000"/>
            </w:tcBorders>
            <w:hideMark/>
          </w:tcPr>
          <w:p w14:paraId="7D1D3659"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64BAF728" w14:textId="46755F04"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73A89910"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3194E39C"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hideMark/>
          </w:tcPr>
          <w:p w14:paraId="25C5D54E"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5CA6D961" w14:textId="77777777" w:rsidTr="00082182">
        <w:tc>
          <w:tcPr>
            <w:tcW w:w="388" w:type="pct"/>
            <w:vMerge w:val="restart"/>
            <w:tcBorders>
              <w:top w:val="single" w:sz="4" w:space="0" w:color="000000"/>
              <w:left w:val="single" w:sz="4" w:space="0" w:color="000000"/>
              <w:right w:val="single" w:sz="4" w:space="0" w:color="000000"/>
            </w:tcBorders>
            <w:hideMark/>
          </w:tcPr>
          <w:p w14:paraId="37EC9C15" w14:textId="17365DDF" w:rsidR="00183F9F" w:rsidRPr="00C70209" w:rsidRDefault="00183F9F" w:rsidP="00082182">
            <w:pPr>
              <w:pStyle w:val="Tabletext-evidencematrix"/>
            </w:pPr>
            <w:r w:rsidRPr="00C70209">
              <w:t>Tzortzopoulou 2008</w:t>
            </w:r>
            <w:r w:rsidRPr="00C70209">
              <w:fldChar w:fldCharType="begin"/>
            </w:r>
            <w:r w:rsidR="000E261C">
              <w:instrText xml:space="preserve"> ADDIN EN.CITE &lt;EndNote&gt;&lt;Cite&gt;&lt;Author&gt;Tzortzopoulou&lt;/Author&gt;&lt;Year&gt;2008&lt;/Year&gt;&lt;RecNum&gt;926&lt;/RecNum&gt;&lt;DisplayText&gt;&lt;style face="superscript"&gt;361&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Pr="00C70209">
              <w:fldChar w:fldCharType="separate"/>
            </w:r>
            <w:r w:rsidR="000E261C" w:rsidRPr="000E261C">
              <w:rPr>
                <w:noProof/>
                <w:vertAlign w:val="superscript"/>
              </w:rPr>
              <w:t>361</w:t>
            </w:r>
            <w:r w:rsidRPr="00C70209">
              <w:fldChar w:fldCharType="end"/>
            </w:r>
          </w:p>
          <w:p w14:paraId="0B2CA541" w14:textId="77777777" w:rsidR="00183F9F" w:rsidRPr="00C70209" w:rsidRDefault="00183F9F" w:rsidP="00082182">
            <w:pPr>
              <w:pStyle w:val="Tabletext-evidencematrix"/>
            </w:pPr>
            <w:r w:rsidRPr="00C70209">
              <w:t>Level I</w:t>
            </w:r>
          </w:p>
          <w:p w14:paraId="4ACC5700" w14:textId="77777777" w:rsidR="00183F9F" w:rsidRPr="00C70209" w:rsidRDefault="00183F9F" w:rsidP="00082182">
            <w:pPr>
              <w:pStyle w:val="Tabletext-evidencematrix"/>
            </w:pPr>
            <w:r w:rsidRPr="00C70209">
              <w:rPr>
                <w:i/>
              </w:rPr>
              <w:t>Good</w:t>
            </w:r>
          </w:p>
        </w:tc>
        <w:tc>
          <w:tcPr>
            <w:tcW w:w="490" w:type="pct"/>
            <w:tcBorders>
              <w:top w:val="single" w:sz="4" w:space="0" w:color="000000"/>
              <w:left w:val="single" w:sz="4" w:space="0" w:color="000000"/>
              <w:bottom w:val="single" w:sz="4" w:space="0" w:color="000000"/>
              <w:right w:val="single" w:sz="4" w:space="0" w:color="000000"/>
            </w:tcBorders>
            <w:hideMark/>
          </w:tcPr>
          <w:p w14:paraId="1C32712C" w14:textId="3C99B76B" w:rsidR="00183F9F" w:rsidRPr="00C70209" w:rsidRDefault="00183F9F" w:rsidP="00082182">
            <w:pPr>
              <w:pStyle w:val="Tabletext-evidencematrix"/>
            </w:pPr>
            <w:r w:rsidRPr="00C70209">
              <w:t>5 trials (Cole 2003,</w:t>
            </w:r>
            <w:r w:rsidRPr="00C70209">
              <w:fldChar w:fldCharType="begin"/>
            </w:r>
            <w:r w:rsidR="000E261C">
              <w:instrText xml:space="preserve"> ADDIN EN.CITE &lt;EndNote&gt;&lt;Cite&gt;&lt;Author&gt;Cole&lt;/Author&gt;&lt;Year&gt;2003&lt;/Year&gt;&lt;RecNum&gt;859&lt;/RecNum&gt;&lt;DisplayText&gt;&lt;style face="superscript"&gt;384&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Pr="00C70209">
              <w:fldChar w:fldCharType="separate"/>
            </w:r>
            <w:r w:rsidR="000E261C" w:rsidRPr="000E261C">
              <w:rPr>
                <w:noProof/>
                <w:vertAlign w:val="superscript"/>
              </w:rPr>
              <w:t>384</w:t>
            </w:r>
            <w:r w:rsidRPr="00C70209">
              <w:fldChar w:fldCharType="end"/>
            </w:r>
            <w:r w:rsidRPr="00C70209">
              <w:t xml:space="preserve"> Khoshhal 2003,</w:t>
            </w:r>
            <w:r w:rsidRPr="00C70209">
              <w:fldChar w:fldCharType="begin"/>
            </w:r>
            <w:r w:rsidR="000E261C">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fldChar w:fldCharType="separate"/>
            </w:r>
            <w:r w:rsidR="000E261C" w:rsidRPr="000E261C">
              <w:rPr>
                <w:noProof/>
                <w:vertAlign w:val="superscript"/>
              </w:rPr>
              <w:t>386</w:t>
            </w:r>
            <w:r w:rsidRPr="00C70209">
              <w:fldChar w:fldCharType="end"/>
            </w:r>
            <w:r w:rsidRPr="00C70209">
              <w:t xml:space="preserve"> Neilipovitz 2001,</w:t>
            </w:r>
            <w:r w:rsidRPr="00C70209">
              <w:fldChar w:fldCharType="begin"/>
            </w:r>
            <w:r w:rsidR="000E261C">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fldChar w:fldCharType="separate"/>
            </w:r>
            <w:r w:rsidR="000E261C" w:rsidRPr="000E261C">
              <w:rPr>
                <w:noProof/>
                <w:vertAlign w:val="superscript"/>
              </w:rPr>
              <w:t>387</w:t>
            </w:r>
            <w:r w:rsidRPr="00C70209">
              <w:fldChar w:fldCharType="end"/>
            </w:r>
            <w:r w:rsidRPr="00C70209">
              <w:t xml:space="preserve"> Sethna 2005,</w:t>
            </w:r>
            <w:r w:rsidRPr="00C70209">
              <w:fldChar w:fldCharType="begin"/>
            </w:r>
            <w:r w:rsidR="000E261C">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fldChar w:fldCharType="separate"/>
            </w:r>
            <w:r w:rsidR="000E261C" w:rsidRPr="000E261C">
              <w:rPr>
                <w:noProof/>
                <w:vertAlign w:val="superscript"/>
              </w:rPr>
              <w:t>388</w:t>
            </w:r>
            <w:r w:rsidRPr="00C70209">
              <w:fldChar w:fldCharType="end"/>
            </w:r>
            <w:r w:rsidRPr="00C70209">
              <w:t xml:space="preserve"> Florentino-Pineda 2004</w:t>
            </w:r>
            <w:r w:rsidRPr="00C70209">
              <w:fldChar w:fldCharType="begin"/>
            </w:r>
            <w:r w:rsidR="000E261C">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fldChar w:fldCharType="separate"/>
            </w:r>
            <w:r w:rsidR="000E261C" w:rsidRPr="000E261C">
              <w:rPr>
                <w:noProof/>
                <w:vertAlign w:val="superscript"/>
              </w:rPr>
              <w:t>385</w:t>
            </w:r>
            <w:r w:rsidRPr="00C70209">
              <w:fldChar w:fldCharType="end"/>
            </w:r>
            <w:r w:rsidRPr="00C70209">
              <w:t>)</w:t>
            </w:r>
          </w:p>
          <w:p w14:paraId="562C541D" w14:textId="77777777" w:rsidR="00183F9F" w:rsidRPr="00C70209" w:rsidRDefault="00183F9F" w:rsidP="00082182">
            <w:pPr>
              <w:pStyle w:val="Tabletext-evidencematrix"/>
            </w:pPr>
            <w:r w:rsidRPr="00C70209">
              <w:t>N=207</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7DA3C009" w14:textId="77777777" w:rsidR="00183F9F" w:rsidRPr="00C70209" w:rsidRDefault="00183F9F" w:rsidP="00082182">
            <w:pPr>
              <w:pStyle w:val="Tabletext-evidencematrix"/>
            </w:pPr>
            <w:r w:rsidRPr="00C70209">
              <w:t>Paediatric patients aged &lt;18 years undergoing scoliosis surgery</w:t>
            </w:r>
          </w:p>
        </w:tc>
        <w:tc>
          <w:tcPr>
            <w:tcW w:w="421" w:type="pct"/>
            <w:vMerge w:val="restart"/>
            <w:tcBorders>
              <w:top w:val="single" w:sz="4" w:space="0" w:color="000000"/>
              <w:left w:val="single" w:sz="4" w:space="0" w:color="000000"/>
              <w:bottom w:val="single" w:sz="4" w:space="0" w:color="000000"/>
              <w:right w:val="single" w:sz="4" w:space="0" w:color="000000"/>
            </w:tcBorders>
            <w:hideMark/>
          </w:tcPr>
          <w:p w14:paraId="0E0B21DE" w14:textId="77777777" w:rsidR="00183F9F" w:rsidRPr="00C70209" w:rsidRDefault="00183F9F" w:rsidP="00082182">
            <w:pPr>
              <w:pStyle w:val="Tabletext-evidencematrix"/>
            </w:pPr>
            <w:r w:rsidRPr="00C70209">
              <w:t>Canada (Khoshhal 2003, Neilipovitz 2001), USA (Cole 2003, Sethna 2005, Florentino-Pineda 2004)</w:t>
            </w:r>
          </w:p>
        </w:tc>
        <w:tc>
          <w:tcPr>
            <w:tcW w:w="501" w:type="pct"/>
            <w:vMerge w:val="restart"/>
            <w:tcBorders>
              <w:top w:val="single" w:sz="4" w:space="0" w:color="000000"/>
              <w:left w:val="single" w:sz="4" w:space="0" w:color="000000"/>
              <w:bottom w:val="single" w:sz="4" w:space="0" w:color="000000"/>
              <w:right w:val="single" w:sz="4" w:space="0" w:color="000000"/>
            </w:tcBorders>
            <w:hideMark/>
          </w:tcPr>
          <w:p w14:paraId="5C1EFA38" w14:textId="77777777" w:rsidR="00183F9F" w:rsidRPr="00C70209" w:rsidRDefault="00183F9F" w:rsidP="00082182">
            <w:pPr>
              <w:pStyle w:val="Tabletext-evidencematrix"/>
            </w:pPr>
            <w:r w:rsidRPr="00C70209">
              <w:t>IV antifibrinolytic (aprotinin, TXA, EACA) versus placebo</w:t>
            </w:r>
          </w:p>
        </w:tc>
        <w:tc>
          <w:tcPr>
            <w:tcW w:w="501" w:type="pct"/>
            <w:tcBorders>
              <w:top w:val="single" w:sz="4" w:space="0" w:color="000000"/>
              <w:left w:val="single" w:sz="4" w:space="0" w:color="000000"/>
              <w:bottom w:val="single" w:sz="4" w:space="0" w:color="000000"/>
              <w:right w:val="single" w:sz="4" w:space="0" w:color="000000"/>
            </w:tcBorders>
          </w:tcPr>
          <w:p w14:paraId="2B721581" w14:textId="77777777" w:rsidR="00183F9F" w:rsidRPr="00C70209" w:rsidRDefault="00183F9F" w:rsidP="00082182">
            <w:pPr>
              <w:pStyle w:val="Tabletext-evidencematrix"/>
            </w:pPr>
            <w:r w:rsidRPr="00C70209">
              <w:t>Total blood transfused (mL)</w:t>
            </w:r>
          </w:p>
        </w:tc>
        <w:tc>
          <w:tcPr>
            <w:tcW w:w="541" w:type="pct"/>
            <w:tcBorders>
              <w:top w:val="single" w:sz="4" w:space="0" w:color="000000"/>
              <w:left w:val="single" w:sz="4" w:space="0" w:color="000000"/>
              <w:bottom w:val="single" w:sz="4" w:space="0" w:color="000000"/>
              <w:right w:val="single" w:sz="4" w:space="0" w:color="000000"/>
            </w:tcBorders>
          </w:tcPr>
          <w:p w14:paraId="52AFC390" w14:textId="77777777" w:rsidR="00183F9F" w:rsidRPr="00C70209" w:rsidRDefault="00183F9F" w:rsidP="00082182">
            <w:pPr>
              <w:pStyle w:val="Tabletext-evidencematrix"/>
            </w:pPr>
            <w:r w:rsidRPr="00C70209">
              <w:t>NR</w:t>
            </w:r>
          </w:p>
        </w:tc>
        <w:tc>
          <w:tcPr>
            <w:tcW w:w="557" w:type="pct"/>
            <w:gridSpan w:val="2"/>
            <w:tcBorders>
              <w:top w:val="single" w:sz="4" w:space="0" w:color="000000"/>
              <w:left w:val="single" w:sz="4" w:space="0" w:color="000000"/>
              <w:bottom w:val="single" w:sz="4" w:space="0" w:color="000000"/>
              <w:right w:val="single" w:sz="4" w:space="0" w:color="000000"/>
            </w:tcBorders>
          </w:tcPr>
          <w:p w14:paraId="3BEE5304"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tcPr>
          <w:p w14:paraId="40F382EA" w14:textId="77777777" w:rsidR="00183F9F" w:rsidRPr="00C70209" w:rsidRDefault="00183F9F" w:rsidP="00082182">
            <w:pPr>
              <w:pStyle w:val="Tabletext-evidencematrix"/>
            </w:pPr>
            <w:r w:rsidRPr="00C70209">
              <w:t>MD –327.41</w:t>
            </w:r>
          </w:p>
          <w:p w14:paraId="58F22944" w14:textId="77777777" w:rsidR="00183F9F" w:rsidRPr="00C70209" w:rsidRDefault="00183F9F" w:rsidP="00082182">
            <w:pPr>
              <w:pStyle w:val="Tabletext-evidencematrix"/>
            </w:pPr>
            <w:r w:rsidRPr="00C70209">
              <w:t>[–469.04, –185.78]</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D2602DF" w14:textId="77777777" w:rsidR="00183F9F" w:rsidRPr="00C70209" w:rsidRDefault="00183F9F" w:rsidP="00082182">
            <w:pPr>
              <w:pStyle w:val="Tabletext-evidencematrix"/>
              <w:rPr>
                <w:i/>
              </w:rPr>
            </w:pPr>
            <w:r w:rsidRPr="00C70209">
              <w:rPr>
                <w:i/>
              </w:rPr>
              <w:t>Favours antifibrinolytic</w:t>
            </w:r>
          </w:p>
          <w:p w14:paraId="164917CE" w14:textId="327D8D21" w:rsidR="00183F9F" w:rsidRPr="00C70209" w:rsidRDefault="001A475D" w:rsidP="00082182">
            <w:pPr>
              <w:pStyle w:val="Tabletext-evidencematrix"/>
            </w:pPr>
            <w:r w:rsidRPr="001A475D">
              <w:rPr>
                <w:i/>
              </w:rPr>
              <w:t>P &lt; </w:t>
            </w:r>
            <w:r w:rsidR="00183F9F" w:rsidRPr="00C70209">
              <w:t>0.00001</w:t>
            </w:r>
          </w:p>
          <w:p w14:paraId="0D22F7CE" w14:textId="77777777" w:rsidR="00183F9F" w:rsidRPr="00C70209" w:rsidRDefault="00183F9F" w:rsidP="00082182">
            <w:pPr>
              <w:pStyle w:val="Tabletext-evidencematrix"/>
            </w:pPr>
            <w:r w:rsidRPr="00C70209">
              <w:t>No significant heterogeneity</w:t>
            </w:r>
          </w:p>
          <w:p w14:paraId="118955A2" w14:textId="5B637984"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38E2D77F" w14:textId="77777777" w:rsidTr="00082182">
        <w:tc>
          <w:tcPr>
            <w:tcW w:w="388" w:type="pct"/>
            <w:vMerge/>
            <w:tcBorders>
              <w:top w:val="single" w:sz="4" w:space="0" w:color="000000"/>
              <w:left w:val="single" w:sz="4" w:space="0" w:color="000000"/>
              <w:right w:val="single" w:sz="4" w:space="0" w:color="000000"/>
            </w:tcBorders>
          </w:tcPr>
          <w:p w14:paraId="07EE3A8E" w14:textId="77777777" w:rsidR="00183F9F" w:rsidRPr="00C70209" w:rsidRDefault="00183F9F" w:rsidP="00082182">
            <w:pPr>
              <w:pStyle w:val="Tabletext-evidencematrix"/>
            </w:pPr>
          </w:p>
        </w:tc>
        <w:tc>
          <w:tcPr>
            <w:tcW w:w="490" w:type="pct"/>
            <w:tcBorders>
              <w:top w:val="single" w:sz="4" w:space="0" w:color="000000"/>
              <w:left w:val="single" w:sz="4" w:space="0" w:color="000000"/>
              <w:bottom w:val="single" w:sz="4" w:space="0" w:color="000000"/>
              <w:right w:val="single" w:sz="4" w:space="0" w:color="000000"/>
            </w:tcBorders>
          </w:tcPr>
          <w:p w14:paraId="594904AB" w14:textId="79FC606D" w:rsidR="00183F9F" w:rsidRPr="00C70209" w:rsidRDefault="00183F9F" w:rsidP="00082182">
            <w:pPr>
              <w:pStyle w:val="Tabletext-evidencematrix"/>
            </w:pPr>
            <w:r w:rsidRPr="00C70209">
              <w:t>4 trials (Khoshhal 2003,</w:t>
            </w:r>
            <w:r w:rsidRPr="00C70209">
              <w:fldChar w:fldCharType="begin"/>
            </w:r>
            <w:r w:rsidR="000E261C">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fldChar w:fldCharType="separate"/>
            </w:r>
            <w:r w:rsidR="000E261C" w:rsidRPr="000E261C">
              <w:rPr>
                <w:noProof/>
                <w:vertAlign w:val="superscript"/>
              </w:rPr>
              <w:t>386</w:t>
            </w:r>
            <w:r w:rsidRPr="00C70209">
              <w:fldChar w:fldCharType="end"/>
            </w:r>
            <w:r w:rsidRPr="00C70209">
              <w:t xml:space="preserve"> Neilipovitz 2001,</w:t>
            </w:r>
            <w:r w:rsidRPr="00C70209">
              <w:fldChar w:fldCharType="begin"/>
            </w:r>
            <w:r w:rsidR="000E261C">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fldChar w:fldCharType="separate"/>
            </w:r>
            <w:r w:rsidR="000E261C" w:rsidRPr="000E261C">
              <w:rPr>
                <w:noProof/>
                <w:vertAlign w:val="superscript"/>
              </w:rPr>
              <w:t>387</w:t>
            </w:r>
            <w:r w:rsidRPr="00C70209">
              <w:fldChar w:fldCharType="end"/>
            </w:r>
            <w:r w:rsidRPr="00C70209">
              <w:t xml:space="preserve"> Sethna 2005,</w:t>
            </w:r>
            <w:r w:rsidRPr="00C70209">
              <w:fldChar w:fldCharType="begin"/>
            </w:r>
            <w:r w:rsidR="000E261C">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fldChar w:fldCharType="separate"/>
            </w:r>
            <w:r w:rsidR="000E261C" w:rsidRPr="000E261C">
              <w:rPr>
                <w:noProof/>
                <w:vertAlign w:val="superscript"/>
              </w:rPr>
              <w:t>388</w:t>
            </w:r>
            <w:r w:rsidRPr="00C70209">
              <w:fldChar w:fldCharType="end"/>
            </w:r>
            <w:r w:rsidRPr="00C70209">
              <w:t xml:space="preserve"> Florentino-Pineda 2004</w:t>
            </w:r>
            <w:r w:rsidRPr="00C70209">
              <w:fldChar w:fldCharType="begin"/>
            </w:r>
            <w:r w:rsidR="000E261C">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fldChar w:fldCharType="separate"/>
            </w:r>
            <w:r w:rsidR="000E261C" w:rsidRPr="000E261C">
              <w:rPr>
                <w:noProof/>
                <w:vertAlign w:val="superscript"/>
              </w:rPr>
              <w:t>385</w:t>
            </w:r>
            <w:r w:rsidRPr="00C70209">
              <w:fldChar w:fldCharType="end"/>
            </w:r>
            <w:r w:rsidRPr="00C70209">
              <w:t>)</w:t>
            </w:r>
          </w:p>
          <w:p w14:paraId="6144FEF8" w14:textId="77777777" w:rsidR="00183F9F" w:rsidRPr="00C70209" w:rsidRDefault="00183F9F" w:rsidP="00082182">
            <w:pPr>
              <w:pStyle w:val="Tabletext-evidencematrix"/>
            </w:pPr>
            <w:r w:rsidRPr="00C70209">
              <w:t>N=163</w:t>
            </w:r>
          </w:p>
        </w:tc>
        <w:tc>
          <w:tcPr>
            <w:tcW w:w="490" w:type="pct"/>
            <w:vMerge/>
            <w:tcBorders>
              <w:top w:val="single" w:sz="4" w:space="0" w:color="000000"/>
              <w:left w:val="single" w:sz="4" w:space="0" w:color="000000"/>
              <w:bottom w:val="single" w:sz="4" w:space="0" w:color="000000"/>
              <w:right w:val="single" w:sz="4" w:space="0" w:color="000000"/>
            </w:tcBorders>
          </w:tcPr>
          <w:p w14:paraId="2EF64AAF"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tcPr>
          <w:p w14:paraId="399BE634"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tcPr>
          <w:p w14:paraId="2CDB2F6F"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6FB7874B" w14:textId="77777777" w:rsidR="00183F9F" w:rsidRPr="00C70209" w:rsidRDefault="00183F9F" w:rsidP="00082182">
            <w:pPr>
              <w:pStyle w:val="Tabletext-evidencematrix"/>
            </w:pPr>
            <w:r w:rsidRPr="00C70209">
              <w:t>Transfusion incidence</w:t>
            </w:r>
          </w:p>
        </w:tc>
        <w:tc>
          <w:tcPr>
            <w:tcW w:w="541" w:type="pct"/>
            <w:tcBorders>
              <w:top w:val="single" w:sz="4" w:space="0" w:color="000000"/>
              <w:left w:val="single" w:sz="4" w:space="0" w:color="000000"/>
              <w:bottom w:val="single" w:sz="4" w:space="0" w:color="000000"/>
              <w:right w:val="single" w:sz="4" w:space="0" w:color="000000"/>
            </w:tcBorders>
          </w:tcPr>
          <w:p w14:paraId="6ECE3D82" w14:textId="77777777" w:rsidR="00183F9F" w:rsidRPr="00C70209" w:rsidRDefault="00183F9F" w:rsidP="00082182">
            <w:pPr>
              <w:pStyle w:val="Tabletext-evidencematrix"/>
            </w:pPr>
            <w:r w:rsidRPr="00C70209">
              <w:t>42/79 (53.2%)</w:t>
            </w:r>
          </w:p>
        </w:tc>
        <w:tc>
          <w:tcPr>
            <w:tcW w:w="557" w:type="pct"/>
            <w:gridSpan w:val="2"/>
            <w:tcBorders>
              <w:top w:val="single" w:sz="4" w:space="0" w:color="000000"/>
              <w:left w:val="single" w:sz="4" w:space="0" w:color="000000"/>
              <w:bottom w:val="single" w:sz="4" w:space="0" w:color="000000"/>
              <w:right w:val="single" w:sz="4" w:space="0" w:color="000000"/>
            </w:tcBorders>
          </w:tcPr>
          <w:p w14:paraId="791A8867" w14:textId="77777777" w:rsidR="00183F9F" w:rsidRPr="00C70209" w:rsidRDefault="00183F9F" w:rsidP="00082182">
            <w:pPr>
              <w:pStyle w:val="Tabletext-evidencematrix"/>
            </w:pPr>
            <w:r w:rsidRPr="00C70209">
              <w:t>53/84 (63.1%)</w:t>
            </w:r>
          </w:p>
        </w:tc>
        <w:tc>
          <w:tcPr>
            <w:tcW w:w="503" w:type="pct"/>
            <w:tcBorders>
              <w:top w:val="single" w:sz="4" w:space="0" w:color="000000"/>
              <w:left w:val="single" w:sz="4" w:space="0" w:color="000000"/>
              <w:bottom w:val="single" w:sz="4" w:space="0" w:color="000000"/>
              <w:right w:val="single" w:sz="4" w:space="0" w:color="000000"/>
            </w:tcBorders>
          </w:tcPr>
          <w:p w14:paraId="09EFD214" w14:textId="77777777" w:rsidR="00183F9F" w:rsidRPr="00C70209" w:rsidRDefault="00183F9F" w:rsidP="00082182">
            <w:pPr>
              <w:pStyle w:val="Tabletext-evidencematrix"/>
            </w:pPr>
            <w:r w:rsidRPr="00C70209">
              <w:t>RR 0.87 [0.67, 1.12]</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05B0A14" w14:textId="77777777" w:rsidR="00183F9F" w:rsidRPr="00C70209" w:rsidRDefault="00183F9F" w:rsidP="00082182">
            <w:pPr>
              <w:pStyle w:val="Tabletext-evidencematrix"/>
            </w:pPr>
            <w:r w:rsidRPr="00C70209">
              <w:rPr>
                <w:i/>
              </w:rPr>
              <w:t>No significant difference</w:t>
            </w:r>
          </w:p>
          <w:p w14:paraId="4F9E7FAD" w14:textId="440DCC4B" w:rsidR="00183F9F" w:rsidRPr="00C70209" w:rsidRDefault="001A475D" w:rsidP="00082182">
            <w:pPr>
              <w:pStyle w:val="Tabletext-evidencematrix"/>
            </w:pPr>
            <w:r w:rsidRPr="001A475D">
              <w:rPr>
                <w:i/>
              </w:rPr>
              <w:t>P = </w:t>
            </w:r>
            <w:r w:rsidR="00183F9F" w:rsidRPr="00C70209">
              <w:t>0.28</w:t>
            </w:r>
          </w:p>
          <w:p w14:paraId="0E94E498" w14:textId="77777777" w:rsidR="00183F9F" w:rsidRPr="00C70209" w:rsidRDefault="00183F9F" w:rsidP="00082182">
            <w:pPr>
              <w:pStyle w:val="Tabletext-evidencematrix"/>
            </w:pPr>
            <w:r w:rsidRPr="00C70209">
              <w:t>No significant heterogeneity</w:t>
            </w:r>
          </w:p>
          <w:p w14:paraId="01125F68" w14:textId="4AE6E70A"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24D6B565" w14:textId="77777777" w:rsidTr="00082182">
        <w:tc>
          <w:tcPr>
            <w:tcW w:w="388" w:type="pct"/>
            <w:vMerge/>
            <w:tcBorders>
              <w:left w:val="single" w:sz="4" w:space="0" w:color="000000"/>
              <w:right w:val="single" w:sz="4" w:space="0" w:color="000000"/>
            </w:tcBorders>
            <w:vAlign w:val="center"/>
            <w:hideMark/>
          </w:tcPr>
          <w:p w14:paraId="7171FE3F" w14:textId="77777777" w:rsidR="00183F9F" w:rsidRPr="00C70209" w:rsidRDefault="00183F9F" w:rsidP="00082182">
            <w:pPr>
              <w:pStyle w:val="Tabletext-evidencematrix"/>
            </w:pPr>
          </w:p>
        </w:tc>
        <w:tc>
          <w:tcPr>
            <w:tcW w:w="490" w:type="pct"/>
            <w:tcBorders>
              <w:top w:val="single" w:sz="4" w:space="0" w:color="000000"/>
              <w:left w:val="single" w:sz="4" w:space="0" w:color="000000"/>
              <w:bottom w:val="single" w:sz="4" w:space="0" w:color="000000"/>
              <w:right w:val="single" w:sz="4" w:space="0" w:color="000000"/>
            </w:tcBorders>
            <w:hideMark/>
          </w:tcPr>
          <w:p w14:paraId="3D33BDC2" w14:textId="471986F9" w:rsidR="00183F9F" w:rsidRPr="00C70209" w:rsidRDefault="00183F9F" w:rsidP="00082182">
            <w:pPr>
              <w:pStyle w:val="Tabletext-evidencematrix"/>
            </w:pPr>
            <w:r w:rsidRPr="00C70209">
              <w:t>2 trials (Cole 2003,</w:t>
            </w:r>
            <w:r w:rsidRPr="00C70209">
              <w:fldChar w:fldCharType="begin"/>
            </w:r>
            <w:r w:rsidR="000E261C">
              <w:instrText xml:space="preserve"> ADDIN EN.CITE &lt;EndNote&gt;&lt;Cite&gt;&lt;Author&gt;Cole&lt;/Author&gt;&lt;Year&gt;2003&lt;/Year&gt;&lt;RecNum&gt;859&lt;/RecNum&gt;&lt;DisplayText&gt;&lt;style face="superscript"&gt;384&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Pr="00C70209">
              <w:fldChar w:fldCharType="separate"/>
            </w:r>
            <w:r w:rsidR="000E261C" w:rsidRPr="000E261C">
              <w:rPr>
                <w:noProof/>
                <w:vertAlign w:val="superscript"/>
              </w:rPr>
              <w:t>384</w:t>
            </w:r>
            <w:r w:rsidRPr="00C70209">
              <w:fldChar w:fldCharType="end"/>
            </w:r>
            <w:r w:rsidRPr="00C70209">
              <w:t xml:space="preserve"> Khoshhal 2003</w:t>
            </w:r>
            <w:r w:rsidRPr="00C70209">
              <w:fldChar w:fldCharType="begin"/>
            </w:r>
            <w:r w:rsidR="000E261C">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fldChar w:fldCharType="separate"/>
            </w:r>
            <w:r w:rsidR="000E261C" w:rsidRPr="000E261C">
              <w:rPr>
                <w:noProof/>
                <w:vertAlign w:val="superscript"/>
              </w:rPr>
              <w:t>386</w:t>
            </w:r>
            <w:r w:rsidRPr="00C70209">
              <w:fldChar w:fldCharType="end"/>
            </w:r>
            <w:r w:rsidRPr="00C70209">
              <w:t>)</w:t>
            </w:r>
          </w:p>
          <w:p w14:paraId="05039385" w14:textId="77777777" w:rsidR="00183F9F" w:rsidRPr="00C70209" w:rsidRDefault="00183F9F" w:rsidP="00082182">
            <w:pPr>
              <w:pStyle w:val="Tabletext-evidencematrix"/>
            </w:pPr>
            <w:r w:rsidRPr="00C70209">
              <w:t>N=87</w:t>
            </w: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753F1933"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10B6A919" w14:textId="77777777" w:rsidR="00183F9F" w:rsidRPr="00C70209" w:rsidRDefault="00183F9F" w:rsidP="00082182">
            <w:pPr>
              <w:pStyle w:val="Tabletext-evidencematrix"/>
            </w:pPr>
          </w:p>
        </w:tc>
        <w:tc>
          <w:tcPr>
            <w:tcW w:w="501" w:type="pct"/>
            <w:vMerge w:val="restart"/>
            <w:tcBorders>
              <w:top w:val="single" w:sz="4" w:space="0" w:color="000000"/>
              <w:left w:val="single" w:sz="4" w:space="0" w:color="000000"/>
              <w:right w:val="single" w:sz="4" w:space="0" w:color="000000"/>
            </w:tcBorders>
            <w:hideMark/>
          </w:tcPr>
          <w:p w14:paraId="4A81E964" w14:textId="77777777" w:rsidR="00183F9F" w:rsidRPr="00C70209" w:rsidRDefault="00183F9F" w:rsidP="00082182">
            <w:pPr>
              <w:pStyle w:val="Tabletext-evidencematrix"/>
            </w:pPr>
            <w:r w:rsidRPr="00C70209">
              <w:t>IV aprotinin versus placebo</w:t>
            </w:r>
          </w:p>
        </w:tc>
        <w:tc>
          <w:tcPr>
            <w:tcW w:w="501" w:type="pct"/>
            <w:tcBorders>
              <w:top w:val="single" w:sz="4" w:space="0" w:color="000000"/>
              <w:left w:val="single" w:sz="4" w:space="0" w:color="000000"/>
              <w:bottom w:val="single" w:sz="4" w:space="0" w:color="000000"/>
              <w:right w:val="single" w:sz="4" w:space="0" w:color="000000"/>
            </w:tcBorders>
            <w:hideMark/>
          </w:tcPr>
          <w:p w14:paraId="74E37BD7" w14:textId="77777777" w:rsidR="00183F9F" w:rsidRPr="00C70209" w:rsidRDefault="00183F9F" w:rsidP="00082182">
            <w:pPr>
              <w:pStyle w:val="Tabletext-evidencematrix"/>
            </w:pPr>
            <w:r w:rsidRPr="00C70209">
              <w:t>Total blood transfused (mL)</w:t>
            </w:r>
          </w:p>
        </w:tc>
        <w:tc>
          <w:tcPr>
            <w:tcW w:w="541" w:type="pct"/>
            <w:tcBorders>
              <w:top w:val="single" w:sz="4" w:space="0" w:color="000000"/>
              <w:left w:val="single" w:sz="4" w:space="0" w:color="000000"/>
              <w:bottom w:val="single" w:sz="4" w:space="0" w:color="000000"/>
              <w:right w:val="single" w:sz="4" w:space="0" w:color="000000"/>
            </w:tcBorders>
            <w:hideMark/>
          </w:tcPr>
          <w:p w14:paraId="5612D121" w14:textId="77777777" w:rsidR="00183F9F" w:rsidRPr="00C70209" w:rsidRDefault="00183F9F" w:rsidP="00082182">
            <w:pPr>
              <w:pStyle w:val="Tabletext-evidencematrix"/>
            </w:pPr>
            <w:r w:rsidRPr="00C70209">
              <w:t>NR</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2AEDB9BA"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hideMark/>
          </w:tcPr>
          <w:p w14:paraId="7CFAED22" w14:textId="77777777" w:rsidR="00183F9F" w:rsidRPr="00C70209" w:rsidRDefault="00183F9F" w:rsidP="00082182">
            <w:pPr>
              <w:pStyle w:val="Tabletext-evidencematrix"/>
            </w:pPr>
            <w:r w:rsidRPr="00C70209">
              <w:t>MD –361.42</w:t>
            </w:r>
          </w:p>
          <w:p w14:paraId="41682604" w14:textId="77777777" w:rsidR="00183F9F" w:rsidRPr="00C70209" w:rsidRDefault="00183F9F" w:rsidP="00082182">
            <w:pPr>
              <w:pStyle w:val="Tabletext-evidencematrix"/>
            </w:pPr>
            <w:r w:rsidRPr="00C70209">
              <w:t>[–583.88, –138.96]</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3873A3F" w14:textId="77777777" w:rsidR="00183F9F" w:rsidRPr="00C70209" w:rsidRDefault="00183F9F" w:rsidP="00082182">
            <w:pPr>
              <w:pStyle w:val="Tabletext-evidencematrix"/>
              <w:rPr>
                <w:i/>
              </w:rPr>
            </w:pPr>
            <w:r w:rsidRPr="00C70209">
              <w:rPr>
                <w:i/>
              </w:rPr>
              <w:t>Favours aprotinin</w:t>
            </w:r>
          </w:p>
          <w:p w14:paraId="05D27814" w14:textId="5B074981" w:rsidR="00183F9F" w:rsidRPr="00C70209" w:rsidRDefault="001A475D" w:rsidP="00082182">
            <w:pPr>
              <w:pStyle w:val="Tabletext-evidencematrix"/>
            </w:pPr>
            <w:r w:rsidRPr="001A475D">
              <w:rPr>
                <w:i/>
              </w:rPr>
              <w:t>P = </w:t>
            </w:r>
            <w:r w:rsidR="00183F9F" w:rsidRPr="00C70209">
              <w:t>0.0015</w:t>
            </w:r>
          </w:p>
          <w:p w14:paraId="76554E09" w14:textId="77777777" w:rsidR="00183F9F" w:rsidRPr="00C70209" w:rsidRDefault="00183F9F" w:rsidP="00082182">
            <w:pPr>
              <w:pStyle w:val="Tabletext-evidencematrix"/>
            </w:pPr>
            <w:r w:rsidRPr="00C70209">
              <w:t>No significant heterogeneity</w:t>
            </w:r>
          </w:p>
          <w:p w14:paraId="419FA701" w14:textId="3427A7B0"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AAC43EA" w14:textId="77777777" w:rsidTr="00082182">
        <w:tc>
          <w:tcPr>
            <w:tcW w:w="388" w:type="pct"/>
            <w:vMerge/>
            <w:tcBorders>
              <w:left w:val="single" w:sz="4" w:space="0" w:color="000000"/>
              <w:right w:val="single" w:sz="4" w:space="0" w:color="000000"/>
            </w:tcBorders>
            <w:vAlign w:val="center"/>
          </w:tcPr>
          <w:p w14:paraId="5BF9A9F9" w14:textId="77777777" w:rsidR="00183F9F" w:rsidRPr="00C70209" w:rsidRDefault="00183F9F" w:rsidP="00082182">
            <w:pPr>
              <w:pStyle w:val="Tabletext-evidencematrix"/>
            </w:pPr>
          </w:p>
        </w:tc>
        <w:tc>
          <w:tcPr>
            <w:tcW w:w="490" w:type="pct"/>
            <w:vMerge w:val="restart"/>
            <w:tcBorders>
              <w:top w:val="single" w:sz="4" w:space="0" w:color="000000"/>
              <w:left w:val="single" w:sz="4" w:space="0" w:color="000000"/>
              <w:right w:val="single" w:sz="4" w:space="0" w:color="000000"/>
            </w:tcBorders>
          </w:tcPr>
          <w:p w14:paraId="13FA9DD6" w14:textId="5E1ACB65" w:rsidR="00183F9F" w:rsidRPr="00C70209" w:rsidRDefault="00183F9F" w:rsidP="00082182">
            <w:pPr>
              <w:pStyle w:val="Tabletext-evidencematrix"/>
            </w:pPr>
            <w:r w:rsidRPr="00C70209">
              <w:t>1 trial (Khoshhal 2003</w:t>
            </w:r>
            <w:r w:rsidRPr="00C70209">
              <w:fldChar w:fldCharType="begin"/>
            </w:r>
            <w:r w:rsidR="000E261C">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fldChar w:fldCharType="separate"/>
            </w:r>
            <w:r w:rsidR="000E261C" w:rsidRPr="000E261C">
              <w:rPr>
                <w:noProof/>
                <w:vertAlign w:val="superscript"/>
              </w:rPr>
              <w:t>386</w:t>
            </w:r>
            <w:r w:rsidRPr="00C70209">
              <w:fldChar w:fldCharType="end"/>
            </w:r>
            <w:r w:rsidRPr="00C70209">
              <w:t>)</w:t>
            </w:r>
          </w:p>
          <w:p w14:paraId="1085CF32" w14:textId="77777777" w:rsidR="00183F9F" w:rsidRPr="00C70209" w:rsidRDefault="00183F9F" w:rsidP="00082182">
            <w:pPr>
              <w:pStyle w:val="Tabletext-evidencematrix"/>
            </w:pPr>
            <w:r w:rsidRPr="00C70209">
              <w:t>N=43</w:t>
            </w:r>
          </w:p>
        </w:tc>
        <w:tc>
          <w:tcPr>
            <w:tcW w:w="490" w:type="pct"/>
            <w:vMerge/>
            <w:tcBorders>
              <w:top w:val="single" w:sz="4" w:space="0" w:color="000000"/>
              <w:left w:val="single" w:sz="4" w:space="0" w:color="000000"/>
              <w:bottom w:val="single" w:sz="4" w:space="0" w:color="000000"/>
              <w:right w:val="single" w:sz="4" w:space="0" w:color="000000"/>
            </w:tcBorders>
            <w:vAlign w:val="center"/>
          </w:tcPr>
          <w:p w14:paraId="786A6A55"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tcPr>
          <w:p w14:paraId="257E2F6C" w14:textId="77777777" w:rsidR="00183F9F" w:rsidRPr="00C70209" w:rsidRDefault="00183F9F" w:rsidP="00082182">
            <w:pPr>
              <w:pStyle w:val="Tabletext-evidencematrix"/>
            </w:pPr>
          </w:p>
        </w:tc>
        <w:tc>
          <w:tcPr>
            <w:tcW w:w="501" w:type="pct"/>
            <w:vMerge/>
            <w:tcBorders>
              <w:left w:val="single" w:sz="4" w:space="0" w:color="000000"/>
              <w:right w:val="single" w:sz="4" w:space="0" w:color="000000"/>
            </w:tcBorders>
          </w:tcPr>
          <w:p w14:paraId="74EE157A"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6CBAE1F4" w14:textId="77777777" w:rsidR="00183F9F" w:rsidRPr="00C70209" w:rsidRDefault="00183F9F" w:rsidP="00082182">
            <w:pPr>
              <w:pStyle w:val="Tabletext-evidencematrix"/>
            </w:pPr>
            <w:r w:rsidRPr="00C70209">
              <w:t>Transfusion incidence</w:t>
            </w:r>
          </w:p>
        </w:tc>
        <w:tc>
          <w:tcPr>
            <w:tcW w:w="541" w:type="pct"/>
            <w:tcBorders>
              <w:top w:val="single" w:sz="4" w:space="0" w:color="000000"/>
              <w:left w:val="single" w:sz="4" w:space="0" w:color="000000"/>
              <w:bottom w:val="single" w:sz="4" w:space="0" w:color="000000"/>
              <w:right w:val="single" w:sz="4" w:space="0" w:color="000000"/>
            </w:tcBorders>
          </w:tcPr>
          <w:p w14:paraId="587B3890" w14:textId="77777777" w:rsidR="00183F9F" w:rsidRPr="00C70209" w:rsidRDefault="00183F9F" w:rsidP="00082182">
            <w:pPr>
              <w:pStyle w:val="Tabletext-evidencematrix"/>
            </w:pPr>
            <w:r w:rsidRPr="00C70209">
              <w:t>8/15 (53.3%)</w:t>
            </w:r>
          </w:p>
        </w:tc>
        <w:tc>
          <w:tcPr>
            <w:tcW w:w="557" w:type="pct"/>
            <w:gridSpan w:val="2"/>
            <w:tcBorders>
              <w:top w:val="single" w:sz="4" w:space="0" w:color="000000"/>
              <w:left w:val="single" w:sz="4" w:space="0" w:color="000000"/>
              <w:bottom w:val="single" w:sz="4" w:space="0" w:color="000000"/>
              <w:right w:val="single" w:sz="4" w:space="0" w:color="000000"/>
            </w:tcBorders>
          </w:tcPr>
          <w:p w14:paraId="0A35CDF3" w14:textId="77777777" w:rsidR="00183F9F" w:rsidRPr="00C70209" w:rsidRDefault="00183F9F" w:rsidP="00082182">
            <w:pPr>
              <w:pStyle w:val="Tabletext-evidencematrix"/>
            </w:pPr>
            <w:r w:rsidRPr="00C70209">
              <w:t>20/28 (71.4%)</w:t>
            </w:r>
          </w:p>
        </w:tc>
        <w:tc>
          <w:tcPr>
            <w:tcW w:w="503" w:type="pct"/>
            <w:tcBorders>
              <w:top w:val="single" w:sz="4" w:space="0" w:color="000000"/>
              <w:left w:val="single" w:sz="4" w:space="0" w:color="000000"/>
              <w:bottom w:val="single" w:sz="4" w:space="0" w:color="000000"/>
              <w:right w:val="single" w:sz="4" w:space="0" w:color="000000"/>
            </w:tcBorders>
          </w:tcPr>
          <w:p w14:paraId="4D2A8A64" w14:textId="77777777" w:rsidR="00183F9F" w:rsidRPr="00C70209" w:rsidRDefault="00183F9F" w:rsidP="00082182">
            <w:pPr>
              <w:pStyle w:val="Tabletext-evidencematrix"/>
            </w:pPr>
            <w:r w:rsidRPr="00C70209">
              <w:t>RR 0.75 [0.44, 1.27]</w:t>
            </w:r>
          </w:p>
        </w:tc>
        <w:tc>
          <w:tcPr>
            <w:tcW w:w="608" w:type="pct"/>
            <w:tcBorders>
              <w:top w:val="single" w:sz="4" w:space="0" w:color="000000"/>
              <w:left w:val="single" w:sz="4" w:space="0" w:color="000000"/>
              <w:bottom w:val="single" w:sz="4" w:space="0" w:color="000000"/>
              <w:right w:val="single" w:sz="4" w:space="0" w:color="000000"/>
            </w:tcBorders>
            <w:shd w:val="clear" w:color="auto" w:fill="auto"/>
          </w:tcPr>
          <w:p w14:paraId="740BF11F" w14:textId="77777777" w:rsidR="00183F9F" w:rsidRPr="00C70209" w:rsidRDefault="00183F9F" w:rsidP="00082182">
            <w:pPr>
              <w:pStyle w:val="Tabletext-evidencematrix"/>
            </w:pPr>
            <w:r w:rsidRPr="00C70209">
              <w:rPr>
                <w:i/>
              </w:rPr>
              <w:t>No significant difference</w:t>
            </w:r>
          </w:p>
          <w:p w14:paraId="092E2774" w14:textId="0FC2359D" w:rsidR="00183F9F" w:rsidRPr="00C70209" w:rsidRDefault="001A475D" w:rsidP="00082182">
            <w:pPr>
              <w:pStyle w:val="Tabletext-evidencematrix"/>
            </w:pPr>
            <w:r w:rsidRPr="001A475D">
              <w:rPr>
                <w:i/>
              </w:rPr>
              <w:t>P = </w:t>
            </w:r>
            <w:r w:rsidR="00183F9F" w:rsidRPr="00C70209">
              <w:t>0.28</w:t>
            </w:r>
          </w:p>
        </w:tc>
      </w:tr>
      <w:tr w:rsidR="00183F9F" w:rsidRPr="00C70209" w14:paraId="6718C082" w14:textId="77777777" w:rsidTr="00082182">
        <w:tc>
          <w:tcPr>
            <w:tcW w:w="388" w:type="pct"/>
            <w:vMerge/>
            <w:tcBorders>
              <w:left w:val="single" w:sz="4" w:space="0" w:color="000000"/>
              <w:right w:val="single" w:sz="4" w:space="0" w:color="000000"/>
            </w:tcBorders>
            <w:vAlign w:val="center"/>
          </w:tcPr>
          <w:p w14:paraId="4DB63961" w14:textId="77777777" w:rsidR="00183F9F" w:rsidRPr="00C70209" w:rsidRDefault="00183F9F" w:rsidP="00082182">
            <w:pPr>
              <w:pStyle w:val="Tabletext-evidencematrix"/>
            </w:pPr>
          </w:p>
        </w:tc>
        <w:tc>
          <w:tcPr>
            <w:tcW w:w="490" w:type="pct"/>
            <w:vMerge/>
            <w:tcBorders>
              <w:left w:val="single" w:sz="4" w:space="0" w:color="000000"/>
              <w:bottom w:val="single" w:sz="4" w:space="0" w:color="000000"/>
              <w:right w:val="single" w:sz="4" w:space="0" w:color="000000"/>
            </w:tcBorders>
          </w:tcPr>
          <w:p w14:paraId="62C4221E"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tcPr>
          <w:p w14:paraId="195DB79C"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tcPr>
          <w:p w14:paraId="3B59A5ED" w14:textId="77777777" w:rsidR="00183F9F" w:rsidRPr="00C70209" w:rsidRDefault="00183F9F" w:rsidP="00082182">
            <w:pPr>
              <w:pStyle w:val="Tabletext-evidencematrix"/>
            </w:pPr>
          </w:p>
        </w:tc>
        <w:tc>
          <w:tcPr>
            <w:tcW w:w="501" w:type="pct"/>
            <w:vMerge/>
            <w:tcBorders>
              <w:left w:val="single" w:sz="4" w:space="0" w:color="000000"/>
              <w:bottom w:val="single" w:sz="4" w:space="0" w:color="000000"/>
              <w:right w:val="single" w:sz="4" w:space="0" w:color="000000"/>
            </w:tcBorders>
          </w:tcPr>
          <w:p w14:paraId="793F4F29"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0CCCBE7A" w14:textId="77777777" w:rsidR="00183F9F" w:rsidRPr="00C70209" w:rsidRDefault="00183F9F" w:rsidP="00082182">
            <w:pPr>
              <w:pStyle w:val="Tabletext-evidencematrix"/>
            </w:pPr>
            <w:r w:rsidRPr="00C70209">
              <w:t>Transfusion incidence (allogeneic blood only)</w:t>
            </w:r>
          </w:p>
        </w:tc>
        <w:tc>
          <w:tcPr>
            <w:tcW w:w="541" w:type="pct"/>
            <w:tcBorders>
              <w:top w:val="single" w:sz="4" w:space="0" w:color="000000"/>
              <w:left w:val="single" w:sz="4" w:space="0" w:color="000000"/>
              <w:bottom w:val="single" w:sz="4" w:space="0" w:color="000000"/>
              <w:right w:val="single" w:sz="4" w:space="0" w:color="000000"/>
            </w:tcBorders>
          </w:tcPr>
          <w:p w14:paraId="25B3F50F" w14:textId="77777777" w:rsidR="00183F9F" w:rsidRPr="00C70209" w:rsidRDefault="00183F9F" w:rsidP="00082182">
            <w:pPr>
              <w:pStyle w:val="Tabletext-evidencematrix"/>
            </w:pPr>
            <w:r w:rsidRPr="00C70209">
              <w:t>NR</w:t>
            </w:r>
          </w:p>
        </w:tc>
        <w:tc>
          <w:tcPr>
            <w:tcW w:w="557" w:type="pct"/>
            <w:gridSpan w:val="2"/>
            <w:tcBorders>
              <w:top w:val="single" w:sz="4" w:space="0" w:color="000000"/>
              <w:left w:val="single" w:sz="4" w:space="0" w:color="000000"/>
              <w:bottom w:val="single" w:sz="4" w:space="0" w:color="000000"/>
              <w:right w:val="single" w:sz="4" w:space="0" w:color="000000"/>
            </w:tcBorders>
          </w:tcPr>
          <w:p w14:paraId="03CD16C5"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tcPr>
          <w:p w14:paraId="6DEF40A1" w14:textId="77777777" w:rsidR="00183F9F" w:rsidRPr="00C70209" w:rsidRDefault="00183F9F" w:rsidP="00082182">
            <w:pPr>
              <w:pStyle w:val="Tabletext-evidencematrix"/>
            </w:pPr>
            <w:r w:rsidRPr="00C70209">
              <w:t>RR 0.71 [0.53, 0.90]</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E8F621E" w14:textId="77777777" w:rsidR="00183F9F" w:rsidRPr="00C70209" w:rsidRDefault="00183F9F" w:rsidP="00082182">
            <w:pPr>
              <w:pStyle w:val="Tabletext-evidencematrix"/>
              <w:rPr>
                <w:i/>
              </w:rPr>
            </w:pPr>
            <w:r w:rsidRPr="00C70209">
              <w:rPr>
                <w:i/>
              </w:rPr>
              <w:t>Favours aprotinin</w:t>
            </w:r>
          </w:p>
          <w:p w14:paraId="2DB3D5AB" w14:textId="258D4ABA" w:rsidR="00183F9F" w:rsidRPr="00C70209" w:rsidRDefault="001A475D" w:rsidP="00082182">
            <w:pPr>
              <w:pStyle w:val="Tabletext-evidencematrix"/>
            </w:pPr>
            <w:r w:rsidRPr="001A475D">
              <w:rPr>
                <w:i/>
              </w:rPr>
              <w:t>P = </w:t>
            </w:r>
            <w:r w:rsidR="00183F9F" w:rsidRPr="00C70209">
              <w:t>NR</w:t>
            </w:r>
          </w:p>
        </w:tc>
      </w:tr>
      <w:tr w:rsidR="00183F9F" w:rsidRPr="00C70209" w14:paraId="0D2A587C" w14:textId="77777777" w:rsidTr="00082182">
        <w:tc>
          <w:tcPr>
            <w:tcW w:w="388" w:type="pct"/>
            <w:vMerge/>
            <w:tcBorders>
              <w:left w:val="single" w:sz="4" w:space="0" w:color="000000"/>
              <w:right w:val="single" w:sz="4" w:space="0" w:color="000000"/>
            </w:tcBorders>
            <w:vAlign w:val="center"/>
            <w:hideMark/>
          </w:tcPr>
          <w:p w14:paraId="3B9E2EB1" w14:textId="77777777" w:rsidR="00183F9F" w:rsidRPr="00C70209" w:rsidRDefault="00183F9F" w:rsidP="00082182">
            <w:pPr>
              <w:pStyle w:val="Tabletext-evidencematrix"/>
            </w:pP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3E72129E" w14:textId="3C706891" w:rsidR="00183F9F" w:rsidRPr="00C70209" w:rsidRDefault="00183F9F" w:rsidP="00082182">
            <w:pPr>
              <w:pStyle w:val="Tabletext-evidencematrix"/>
            </w:pPr>
            <w:r w:rsidRPr="00C70209">
              <w:t>2 trials (Neilipovitz 2001,</w:t>
            </w:r>
            <w:r w:rsidRPr="00C70209">
              <w:fldChar w:fldCharType="begin"/>
            </w:r>
            <w:r w:rsidR="000E261C">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fldChar w:fldCharType="separate"/>
            </w:r>
            <w:r w:rsidR="000E261C" w:rsidRPr="000E261C">
              <w:rPr>
                <w:noProof/>
                <w:vertAlign w:val="superscript"/>
              </w:rPr>
              <w:t>387</w:t>
            </w:r>
            <w:r w:rsidRPr="00C70209">
              <w:fldChar w:fldCharType="end"/>
            </w:r>
            <w:r w:rsidRPr="00C70209">
              <w:t xml:space="preserve"> Sethna 2005</w:t>
            </w:r>
            <w:r w:rsidRPr="00C70209">
              <w:fldChar w:fldCharType="begin"/>
            </w:r>
            <w:r w:rsidR="000E261C">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fldChar w:fldCharType="separate"/>
            </w:r>
            <w:r w:rsidR="000E261C" w:rsidRPr="000E261C">
              <w:rPr>
                <w:noProof/>
                <w:vertAlign w:val="superscript"/>
              </w:rPr>
              <w:t>388</w:t>
            </w:r>
            <w:r w:rsidRPr="00C70209">
              <w:fldChar w:fldCharType="end"/>
            </w:r>
            <w:r w:rsidRPr="00C70209">
              <w:t>)</w:t>
            </w:r>
          </w:p>
          <w:p w14:paraId="39411AD4" w14:textId="77777777" w:rsidR="00183F9F" w:rsidRPr="00C70209" w:rsidRDefault="00183F9F" w:rsidP="00082182">
            <w:pPr>
              <w:pStyle w:val="Tabletext-evidencematrix"/>
            </w:pPr>
            <w:r w:rsidRPr="00C70209">
              <w:t>N=84</w:t>
            </w: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11AF1248"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045D10C7" w14:textId="77777777" w:rsidR="00183F9F" w:rsidRPr="00C70209" w:rsidRDefault="00183F9F" w:rsidP="00082182">
            <w:pPr>
              <w:pStyle w:val="Tabletext-evidencematrix"/>
            </w:pPr>
          </w:p>
        </w:tc>
        <w:tc>
          <w:tcPr>
            <w:tcW w:w="501" w:type="pct"/>
            <w:vMerge w:val="restart"/>
            <w:tcBorders>
              <w:top w:val="single" w:sz="4" w:space="0" w:color="000000"/>
              <w:left w:val="single" w:sz="4" w:space="0" w:color="000000"/>
              <w:bottom w:val="single" w:sz="4" w:space="0" w:color="000000"/>
              <w:right w:val="single" w:sz="4" w:space="0" w:color="000000"/>
            </w:tcBorders>
            <w:hideMark/>
          </w:tcPr>
          <w:p w14:paraId="015953C0" w14:textId="77777777" w:rsidR="00183F9F" w:rsidRPr="00C70209" w:rsidRDefault="00183F9F" w:rsidP="00082182">
            <w:pPr>
              <w:pStyle w:val="Tabletext-evidencematrix"/>
            </w:pPr>
            <w:r w:rsidRPr="00C70209">
              <w:t>IV TXA versus placebo</w:t>
            </w:r>
          </w:p>
        </w:tc>
        <w:tc>
          <w:tcPr>
            <w:tcW w:w="501" w:type="pct"/>
            <w:tcBorders>
              <w:top w:val="single" w:sz="4" w:space="0" w:color="000000"/>
              <w:left w:val="single" w:sz="4" w:space="0" w:color="000000"/>
              <w:bottom w:val="single" w:sz="4" w:space="0" w:color="000000"/>
              <w:right w:val="single" w:sz="4" w:space="0" w:color="000000"/>
            </w:tcBorders>
            <w:hideMark/>
          </w:tcPr>
          <w:p w14:paraId="5AEE9BBB" w14:textId="77777777" w:rsidR="00183F9F" w:rsidRPr="00C70209" w:rsidRDefault="00183F9F" w:rsidP="00082182">
            <w:pPr>
              <w:pStyle w:val="Tabletext-evidencematrix"/>
            </w:pPr>
            <w:r w:rsidRPr="00C70209">
              <w:t>Transfusion incidence</w:t>
            </w:r>
          </w:p>
        </w:tc>
        <w:tc>
          <w:tcPr>
            <w:tcW w:w="541" w:type="pct"/>
            <w:tcBorders>
              <w:top w:val="single" w:sz="4" w:space="0" w:color="000000"/>
              <w:left w:val="single" w:sz="4" w:space="0" w:color="000000"/>
              <w:bottom w:val="single" w:sz="4" w:space="0" w:color="000000"/>
              <w:right w:val="single" w:sz="4" w:space="0" w:color="000000"/>
            </w:tcBorders>
            <w:hideMark/>
          </w:tcPr>
          <w:p w14:paraId="0ED92A82" w14:textId="77777777" w:rsidR="00183F9F" w:rsidRPr="00C70209" w:rsidRDefault="00183F9F" w:rsidP="00082182">
            <w:pPr>
              <w:pStyle w:val="Tabletext-evidencematrix"/>
            </w:pPr>
            <w:r w:rsidRPr="00C70209">
              <w:t>20/45 (44.4%)</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3C406670" w14:textId="77777777" w:rsidR="00183F9F" w:rsidRPr="00C70209" w:rsidRDefault="00183F9F" w:rsidP="00082182">
            <w:pPr>
              <w:pStyle w:val="Tabletext-evidencematrix"/>
            </w:pPr>
            <w:r w:rsidRPr="00C70209">
              <w:t>21/39 (53.8%)</w:t>
            </w:r>
          </w:p>
        </w:tc>
        <w:tc>
          <w:tcPr>
            <w:tcW w:w="503" w:type="pct"/>
            <w:tcBorders>
              <w:top w:val="single" w:sz="4" w:space="0" w:color="000000"/>
              <w:left w:val="single" w:sz="4" w:space="0" w:color="000000"/>
              <w:bottom w:val="single" w:sz="4" w:space="0" w:color="000000"/>
              <w:right w:val="single" w:sz="4" w:space="0" w:color="000000"/>
            </w:tcBorders>
            <w:hideMark/>
          </w:tcPr>
          <w:p w14:paraId="0DA6ACC9" w14:textId="77777777" w:rsidR="00183F9F" w:rsidRPr="00C70209" w:rsidRDefault="00183F9F" w:rsidP="00082182">
            <w:pPr>
              <w:pStyle w:val="Tabletext-evidencematrix"/>
            </w:pPr>
            <w:r w:rsidRPr="00C70209">
              <w:t>RR 0.84</w:t>
            </w:r>
          </w:p>
          <w:p w14:paraId="4E3F432E" w14:textId="77777777" w:rsidR="00183F9F" w:rsidRPr="00C70209" w:rsidRDefault="00183F9F" w:rsidP="00082182">
            <w:pPr>
              <w:pStyle w:val="Tabletext-evidencematrix"/>
            </w:pPr>
            <w:r w:rsidRPr="00C70209">
              <w:t>[0.56, 1.27]</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C012356" w14:textId="77777777" w:rsidR="00183F9F" w:rsidRPr="00C70209" w:rsidRDefault="00183F9F" w:rsidP="00082182">
            <w:pPr>
              <w:pStyle w:val="Tabletext-evidencematrix"/>
            </w:pPr>
            <w:r w:rsidRPr="00C70209">
              <w:rPr>
                <w:i/>
              </w:rPr>
              <w:t>No significant difference</w:t>
            </w:r>
          </w:p>
          <w:p w14:paraId="02B57C1A" w14:textId="02B30211" w:rsidR="00183F9F" w:rsidRPr="00C70209" w:rsidRDefault="001A475D" w:rsidP="00082182">
            <w:pPr>
              <w:pStyle w:val="Tabletext-evidencematrix"/>
            </w:pPr>
            <w:r w:rsidRPr="001A475D">
              <w:rPr>
                <w:i/>
              </w:rPr>
              <w:t>P = </w:t>
            </w:r>
            <w:r w:rsidR="00183F9F" w:rsidRPr="00C70209">
              <w:t>0.41</w:t>
            </w:r>
          </w:p>
          <w:p w14:paraId="0766AD9E" w14:textId="77777777" w:rsidR="00183F9F" w:rsidRPr="00C70209" w:rsidRDefault="00183F9F" w:rsidP="00082182">
            <w:pPr>
              <w:pStyle w:val="Tabletext-evidencematrix"/>
            </w:pPr>
            <w:r w:rsidRPr="00C70209">
              <w:t>No significant heterogeneity</w:t>
            </w:r>
          </w:p>
          <w:p w14:paraId="091F3469" w14:textId="1A2B7C0D"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478F6659" w14:textId="77777777" w:rsidTr="00082182">
        <w:tc>
          <w:tcPr>
            <w:tcW w:w="388" w:type="pct"/>
            <w:vMerge/>
            <w:tcBorders>
              <w:left w:val="single" w:sz="4" w:space="0" w:color="000000"/>
              <w:right w:val="single" w:sz="4" w:space="0" w:color="000000"/>
            </w:tcBorders>
            <w:vAlign w:val="center"/>
            <w:hideMark/>
          </w:tcPr>
          <w:p w14:paraId="2C91480C"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5C85AD5E"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0F58E8DF"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60EA7C97"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vAlign w:val="center"/>
            <w:hideMark/>
          </w:tcPr>
          <w:p w14:paraId="1EBA94EF"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hideMark/>
          </w:tcPr>
          <w:p w14:paraId="76F053C3" w14:textId="77777777" w:rsidR="00183F9F" w:rsidRPr="00C70209" w:rsidRDefault="00183F9F" w:rsidP="00082182">
            <w:pPr>
              <w:pStyle w:val="Tabletext-evidencematrix"/>
            </w:pPr>
            <w:r w:rsidRPr="00C70209">
              <w:t>Transfusion incidence (allogeneic blood only)</w:t>
            </w:r>
          </w:p>
        </w:tc>
        <w:tc>
          <w:tcPr>
            <w:tcW w:w="541" w:type="pct"/>
            <w:tcBorders>
              <w:top w:val="single" w:sz="4" w:space="0" w:color="000000"/>
              <w:left w:val="single" w:sz="4" w:space="0" w:color="000000"/>
              <w:bottom w:val="single" w:sz="4" w:space="0" w:color="000000"/>
              <w:right w:val="single" w:sz="4" w:space="0" w:color="000000"/>
            </w:tcBorders>
            <w:hideMark/>
          </w:tcPr>
          <w:p w14:paraId="7CCA4FDB" w14:textId="77777777" w:rsidR="00183F9F" w:rsidRPr="00C70209" w:rsidRDefault="00183F9F" w:rsidP="00082182">
            <w:pPr>
              <w:pStyle w:val="Tabletext-evidencematrix"/>
            </w:pPr>
            <w:r w:rsidRPr="00C70209">
              <w:t>0</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786673AD" w14:textId="77777777" w:rsidR="00183F9F" w:rsidRPr="00C70209" w:rsidRDefault="00183F9F" w:rsidP="00082182">
            <w:pPr>
              <w:pStyle w:val="Tabletext-evidencematrix"/>
            </w:pPr>
            <w:r w:rsidRPr="00C70209">
              <w:t>0</w:t>
            </w:r>
          </w:p>
        </w:tc>
        <w:tc>
          <w:tcPr>
            <w:tcW w:w="503" w:type="pct"/>
            <w:tcBorders>
              <w:top w:val="single" w:sz="4" w:space="0" w:color="000000"/>
              <w:left w:val="single" w:sz="4" w:space="0" w:color="000000"/>
              <w:bottom w:val="single" w:sz="4" w:space="0" w:color="000000"/>
              <w:right w:val="single" w:sz="4" w:space="0" w:color="000000"/>
            </w:tcBorders>
            <w:hideMark/>
          </w:tcPr>
          <w:p w14:paraId="0D709C14" w14:textId="77777777" w:rsidR="00183F9F" w:rsidRPr="00C70209" w:rsidRDefault="00183F9F" w:rsidP="00082182">
            <w:pPr>
              <w:pStyle w:val="Tabletext-evidencematrix"/>
            </w:pPr>
            <w:r w:rsidRPr="00C70209">
              <w:t>Not estimable</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42051DB" w14:textId="77777777" w:rsidR="00183F9F" w:rsidRPr="00C70209" w:rsidRDefault="00183F9F" w:rsidP="00082182">
            <w:pPr>
              <w:pStyle w:val="Tabletext-evidencematrix"/>
            </w:pPr>
            <w:r w:rsidRPr="00C70209">
              <w:rPr>
                <w:i/>
              </w:rPr>
              <w:t>No significant difference</w:t>
            </w:r>
          </w:p>
          <w:p w14:paraId="56F106F0" w14:textId="77A31241" w:rsidR="00183F9F" w:rsidRPr="00C70209" w:rsidRDefault="001A475D" w:rsidP="00082182">
            <w:pPr>
              <w:pStyle w:val="Tabletext-evidencematrix"/>
            </w:pPr>
            <w:r w:rsidRPr="001A475D">
              <w:rPr>
                <w:i/>
              </w:rPr>
              <w:t>P = </w:t>
            </w:r>
            <w:r w:rsidR="00183F9F" w:rsidRPr="00C70209">
              <w:t>NA</w:t>
            </w:r>
          </w:p>
          <w:p w14:paraId="77A410DB" w14:textId="77777777" w:rsidR="00183F9F" w:rsidRPr="00C70209" w:rsidRDefault="00183F9F" w:rsidP="00082182">
            <w:pPr>
              <w:pStyle w:val="Tabletext-evidencematrix"/>
            </w:pPr>
            <w:r w:rsidRPr="00C70209">
              <w:t>Heterogeneity NR</w:t>
            </w:r>
          </w:p>
          <w:p w14:paraId="6C27A26F" w14:textId="4681A2C9"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75CE633D" w14:textId="77777777" w:rsidTr="00082182">
        <w:tc>
          <w:tcPr>
            <w:tcW w:w="388" w:type="pct"/>
            <w:vMerge/>
            <w:tcBorders>
              <w:left w:val="single" w:sz="4" w:space="0" w:color="000000"/>
              <w:right w:val="single" w:sz="4" w:space="0" w:color="000000"/>
            </w:tcBorders>
            <w:vAlign w:val="center"/>
            <w:hideMark/>
          </w:tcPr>
          <w:p w14:paraId="63563F12"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7EBE6E1A"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A92D01B"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1D4694F8"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vAlign w:val="center"/>
            <w:hideMark/>
          </w:tcPr>
          <w:p w14:paraId="37CDBCEB"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hideMark/>
          </w:tcPr>
          <w:p w14:paraId="6AD56081" w14:textId="77777777" w:rsidR="00183F9F" w:rsidRPr="00C70209" w:rsidRDefault="00183F9F" w:rsidP="00082182">
            <w:pPr>
              <w:pStyle w:val="Tabletext-evidencematrix"/>
            </w:pPr>
            <w:r w:rsidRPr="00C70209">
              <w:t>Total blood transfused (mL)</w:t>
            </w:r>
          </w:p>
        </w:tc>
        <w:tc>
          <w:tcPr>
            <w:tcW w:w="541" w:type="pct"/>
            <w:tcBorders>
              <w:top w:val="single" w:sz="4" w:space="0" w:color="000000"/>
              <w:left w:val="single" w:sz="4" w:space="0" w:color="000000"/>
              <w:bottom w:val="single" w:sz="4" w:space="0" w:color="000000"/>
              <w:right w:val="single" w:sz="4" w:space="0" w:color="000000"/>
            </w:tcBorders>
            <w:hideMark/>
          </w:tcPr>
          <w:p w14:paraId="16E42C9A" w14:textId="77777777" w:rsidR="00183F9F" w:rsidRPr="00C70209" w:rsidRDefault="00183F9F" w:rsidP="00082182">
            <w:pPr>
              <w:pStyle w:val="Tabletext-evidencematrix"/>
            </w:pPr>
            <w:r w:rsidRPr="00C70209">
              <w:t>NR</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4A8FCD9C"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hideMark/>
          </w:tcPr>
          <w:p w14:paraId="09CFC652" w14:textId="77777777" w:rsidR="00183F9F" w:rsidRPr="00C70209" w:rsidRDefault="00183F9F" w:rsidP="00082182">
            <w:pPr>
              <w:pStyle w:val="Tabletext-evidencematrix"/>
            </w:pPr>
            <w:r w:rsidRPr="00C70209">
              <w:t>MD –395.14</w:t>
            </w:r>
          </w:p>
          <w:p w14:paraId="02F7F9CE" w14:textId="77777777" w:rsidR="00183F9F" w:rsidRPr="00C70209" w:rsidRDefault="00183F9F" w:rsidP="00082182">
            <w:pPr>
              <w:pStyle w:val="Tabletext-evidencematrix"/>
            </w:pPr>
            <w:r w:rsidRPr="00C70209">
              <w:t>[–687.55, –102.73]</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E370848" w14:textId="77777777" w:rsidR="00183F9F" w:rsidRPr="00C70209" w:rsidRDefault="00183F9F" w:rsidP="00082182">
            <w:pPr>
              <w:pStyle w:val="Tabletext-evidencematrix"/>
              <w:rPr>
                <w:i/>
              </w:rPr>
            </w:pPr>
            <w:r w:rsidRPr="00C70209">
              <w:rPr>
                <w:i/>
              </w:rPr>
              <w:t>Favours TXA</w:t>
            </w:r>
          </w:p>
          <w:p w14:paraId="2045B80F" w14:textId="11EA2475" w:rsidR="00183F9F" w:rsidRPr="00C70209" w:rsidRDefault="001A475D" w:rsidP="00082182">
            <w:pPr>
              <w:pStyle w:val="Tabletext-evidencematrix"/>
            </w:pPr>
            <w:r w:rsidRPr="001A475D">
              <w:rPr>
                <w:i/>
              </w:rPr>
              <w:t>P = </w:t>
            </w:r>
            <w:r w:rsidR="00183F9F" w:rsidRPr="00C70209">
              <w:t>0.0081</w:t>
            </w:r>
          </w:p>
          <w:p w14:paraId="2DB2D245" w14:textId="77777777" w:rsidR="00183F9F" w:rsidRPr="00C70209" w:rsidRDefault="00183F9F" w:rsidP="00082182">
            <w:pPr>
              <w:pStyle w:val="Tabletext-evidencematrix"/>
            </w:pPr>
            <w:r w:rsidRPr="00C70209">
              <w:t>No significant heterogeneity</w:t>
            </w:r>
          </w:p>
          <w:p w14:paraId="40396B19" w14:textId="49C54A8A"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2CF94880" w14:textId="77777777" w:rsidTr="00082182">
        <w:tc>
          <w:tcPr>
            <w:tcW w:w="388" w:type="pct"/>
            <w:vMerge/>
            <w:tcBorders>
              <w:left w:val="single" w:sz="4" w:space="0" w:color="000000"/>
              <w:right w:val="single" w:sz="4" w:space="0" w:color="000000"/>
            </w:tcBorders>
            <w:vAlign w:val="center"/>
            <w:hideMark/>
          </w:tcPr>
          <w:p w14:paraId="09C20E1B" w14:textId="77777777" w:rsidR="00183F9F" w:rsidRPr="00C70209" w:rsidRDefault="00183F9F" w:rsidP="00082182">
            <w:pPr>
              <w:pStyle w:val="Tabletext-evidencematrix"/>
            </w:pP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74A3C77F" w14:textId="7B5D285B" w:rsidR="00183F9F" w:rsidRPr="00C70209" w:rsidRDefault="00183F9F" w:rsidP="00082182">
            <w:pPr>
              <w:pStyle w:val="Tabletext-evidencematrix"/>
            </w:pPr>
            <w:r w:rsidRPr="00C70209">
              <w:t>1 trial (Florentino-Pineda 2004</w:t>
            </w:r>
            <w:r w:rsidRPr="00C70209">
              <w:fldChar w:fldCharType="begin"/>
            </w:r>
            <w:r w:rsidR="000E261C">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fldChar w:fldCharType="separate"/>
            </w:r>
            <w:r w:rsidR="000E261C" w:rsidRPr="000E261C">
              <w:rPr>
                <w:noProof/>
                <w:vertAlign w:val="superscript"/>
              </w:rPr>
              <w:t>385</w:t>
            </w:r>
            <w:r w:rsidRPr="00C70209">
              <w:fldChar w:fldCharType="end"/>
            </w:r>
            <w:r w:rsidRPr="00C70209">
              <w:t>)</w:t>
            </w:r>
          </w:p>
          <w:p w14:paraId="4A293AFD" w14:textId="77777777" w:rsidR="00183F9F" w:rsidRPr="00C70209" w:rsidRDefault="00183F9F" w:rsidP="00082182">
            <w:pPr>
              <w:pStyle w:val="Tabletext-evidencematrix"/>
            </w:pPr>
            <w:r w:rsidRPr="00C70209">
              <w:t>N=36</w:t>
            </w: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2AC8CC76"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74588875" w14:textId="77777777" w:rsidR="00183F9F" w:rsidRPr="00C70209" w:rsidRDefault="00183F9F" w:rsidP="00082182">
            <w:pPr>
              <w:pStyle w:val="Tabletext-evidencematrix"/>
            </w:pPr>
          </w:p>
        </w:tc>
        <w:tc>
          <w:tcPr>
            <w:tcW w:w="501" w:type="pct"/>
            <w:vMerge w:val="restart"/>
            <w:tcBorders>
              <w:top w:val="single" w:sz="4" w:space="0" w:color="000000"/>
              <w:left w:val="single" w:sz="4" w:space="0" w:color="000000"/>
              <w:bottom w:val="single" w:sz="4" w:space="0" w:color="000000"/>
              <w:right w:val="single" w:sz="4" w:space="0" w:color="000000"/>
            </w:tcBorders>
            <w:hideMark/>
          </w:tcPr>
          <w:p w14:paraId="0377D630" w14:textId="77777777" w:rsidR="00183F9F" w:rsidRPr="00C70209" w:rsidRDefault="00183F9F" w:rsidP="00082182">
            <w:pPr>
              <w:pStyle w:val="Tabletext-evidencematrix"/>
            </w:pPr>
            <w:r w:rsidRPr="00C70209">
              <w:t>IV EACA versus placebo</w:t>
            </w:r>
          </w:p>
        </w:tc>
        <w:tc>
          <w:tcPr>
            <w:tcW w:w="501" w:type="pct"/>
            <w:tcBorders>
              <w:top w:val="single" w:sz="4" w:space="0" w:color="000000"/>
              <w:left w:val="single" w:sz="4" w:space="0" w:color="000000"/>
              <w:bottom w:val="single" w:sz="4" w:space="0" w:color="000000"/>
              <w:right w:val="single" w:sz="4" w:space="0" w:color="000000"/>
            </w:tcBorders>
            <w:hideMark/>
          </w:tcPr>
          <w:p w14:paraId="27608F49" w14:textId="77777777" w:rsidR="00183F9F" w:rsidRPr="00C70209" w:rsidRDefault="00183F9F" w:rsidP="00082182">
            <w:pPr>
              <w:pStyle w:val="Tabletext-evidencematrix"/>
            </w:pPr>
            <w:r w:rsidRPr="00C70209">
              <w:t>Transfusion incidence</w:t>
            </w:r>
          </w:p>
        </w:tc>
        <w:tc>
          <w:tcPr>
            <w:tcW w:w="541" w:type="pct"/>
            <w:tcBorders>
              <w:top w:val="single" w:sz="4" w:space="0" w:color="000000"/>
              <w:left w:val="single" w:sz="4" w:space="0" w:color="000000"/>
              <w:bottom w:val="single" w:sz="4" w:space="0" w:color="000000"/>
              <w:right w:val="single" w:sz="4" w:space="0" w:color="000000"/>
            </w:tcBorders>
            <w:hideMark/>
          </w:tcPr>
          <w:p w14:paraId="3E659E90" w14:textId="77777777" w:rsidR="00183F9F" w:rsidRPr="00C70209" w:rsidRDefault="00183F9F" w:rsidP="00082182">
            <w:pPr>
              <w:pStyle w:val="Tabletext-evidencematrix"/>
            </w:pPr>
            <w:r w:rsidRPr="00C70209">
              <w:t>14/19 (73.7%)</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5B80D93F" w14:textId="77777777" w:rsidR="00183F9F" w:rsidRPr="00C70209" w:rsidRDefault="00183F9F" w:rsidP="00082182">
            <w:pPr>
              <w:pStyle w:val="Tabletext-evidencematrix"/>
            </w:pPr>
            <w:r w:rsidRPr="00C70209">
              <w:t>12/17 (70.6%)</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91B250B" w14:textId="77777777" w:rsidR="00183F9F" w:rsidRPr="00C70209" w:rsidRDefault="00183F9F" w:rsidP="00082182">
            <w:pPr>
              <w:pStyle w:val="Tabletext-evidencematrix"/>
            </w:pPr>
            <w:r w:rsidRPr="00C70209">
              <w:t>RR 1.04 [0.69, 1.57]</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1690B10" w14:textId="77777777" w:rsidR="00183F9F" w:rsidRPr="00C70209" w:rsidRDefault="00183F9F" w:rsidP="00082182">
            <w:pPr>
              <w:pStyle w:val="Tabletext-evidencematrix"/>
            </w:pPr>
            <w:r w:rsidRPr="00C70209">
              <w:rPr>
                <w:i/>
              </w:rPr>
              <w:t>No significant difference</w:t>
            </w:r>
          </w:p>
          <w:p w14:paraId="55DA2639" w14:textId="3C2BF86A" w:rsidR="00183F9F" w:rsidRPr="00C70209" w:rsidRDefault="001A475D" w:rsidP="00082182">
            <w:pPr>
              <w:pStyle w:val="Tabletext-evidencematrix"/>
            </w:pPr>
            <w:r w:rsidRPr="001A475D">
              <w:rPr>
                <w:i/>
              </w:rPr>
              <w:t>P = </w:t>
            </w:r>
            <w:r w:rsidR="00183F9F" w:rsidRPr="00C70209">
              <w:t>0.84</w:t>
            </w:r>
          </w:p>
        </w:tc>
      </w:tr>
      <w:tr w:rsidR="00183F9F" w:rsidRPr="00C70209" w14:paraId="14C01D0A" w14:textId="77777777" w:rsidTr="00082182">
        <w:tc>
          <w:tcPr>
            <w:tcW w:w="388" w:type="pct"/>
            <w:vMerge/>
            <w:tcBorders>
              <w:left w:val="single" w:sz="4" w:space="0" w:color="000000"/>
              <w:right w:val="single" w:sz="4" w:space="0" w:color="000000"/>
            </w:tcBorders>
            <w:vAlign w:val="center"/>
            <w:hideMark/>
          </w:tcPr>
          <w:p w14:paraId="725F30A3"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48D9CAC3"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64463E5"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68B925DA"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vAlign w:val="center"/>
            <w:hideMark/>
          </w:tcPr>
          <w:p w14:paraId="21EDF7FC"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hideMark/>
          </w:tcPr>
          <w:p w14:paraId="414F4594" w14:textId="77777777" w:rsidR="00183F9F" w:rsidRPr="00C70209" w:rsidRDefault="00183F9F" w:rsidP="00082182">
            <w:pPr>
              <w:pStyle w:val="Tabletext-evidencematrix"/>
            </w:pPr>
            <w:r w:rsidRPr="00C70209">
              <w:t>Transfusion incidence (allogeneic blood only)</w:t>
            </w:r>
          </w:p>
        </w:tc>
        <w:tc>
          <w:tcPr>
            <w:tcW w:w="541" w:type="pct"/>
            <w:tcBorders>
              <w:top w:val="single" w:sz="4" w:space="0" w:color="000000"/>
              <w:left w:val="single" w:sz="4" w:space="0" w:color="000000"/>
              <w:bottom w:val="single" w:sz="4" w:space="0" w:color="000000"/>
              <w:right w:val="single" w:sz="4" w:space="0" w:color="000000"/>
            </w:tcBorders>
            <w:hideMark/>
          </w:tcPr>
          <w:p w14:paraId="192D201A" w14:textId="77777777" w:rsidR="00183F9F" w:rsidRPr="00C70209" w:rsidRDefault="00183F9F" w:rsidP="00082182">
            <w:pPr>
              <w:pStyle w:val="Tabletext-evidencematrix"/>
            </w:pPr>
            <w:r w:rsidRPr="00C70209">
              <w:t>0</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7335370C" w14:textId="77777777" w:rsidR="00183F9F" w:rsidRPr="00C70209" w:rsidRDefault="00183F9F" w:rsidP="00082182">
            <w:pPr>
              <w:pStyle w:val="Tabletext-evidencematrix"/>
            </w:pPr>
            <w:r w:rsidRPr="00C70209">
              <w:t>0</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B8DAAA3" w14:textId="77777777" w:rsidR="00183F9F" w:rsidRPr="00C70209" w:rsidRDefault="00183F9F" w:rsidP="00082182">
            <w:pPr>
              <w:pStyle w:val="Tabletext-evidencematrix"/>
            </w:pPr>
            <w:r w:rsidRPr="00C70209">
              <w:t>Not estimable</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4D822FA" w14:textId="77777777" w:rsidR="00183F9F" w:rsidRPr="00C70209" w:rsidRDefault="00183F9F" w:rsidP="00082182">
            <w:pPr>
              <w:pStyle w:val="Tabletext-evidencematrix"/>
            </w:pPr>
            <w:r w:rsidRPr="00C70209">
              <w:rPr>
                <w:i/>
              </w:rPr>
              <w:t>No significant difference</w:t>
            </w:r>
          </w:p>
          <w:p w14:paraId="52C2C303" w14:textId="75E7C24D" w:rsidR="00183F9F" w:rsidRPr="00C70209" w:rsidRDefault="001A475D" w:rsidP="00082182">
            <w:pPr>
              <w:pStyle w:val="Tabletext-evidencematrix"/>
            </w:pPr>
            <w:r w:rsidRPr="001A475D">
              <w:rPr>
                <w:i/>
              </w:rPr>
              <w:t>P = </w:t>
            </w:r>
            <w:r w:rsidR="00183F9F" w:rsidRPr="00C70209">
              <w:t>NA</w:t>
            </w:r>
          </w:p>
        </w:tc>
      </w:tr>
      <w:tr w:rsidR="00183F9F" w:rsidRPr="00C70209" w14:paraId="104EE218" w14:textId="77777777" w:rsidTr="00082182">
        <w:tc>
          <w:tcPr>
            <w:tcW w:w="388" w:type="pct"/>
            <w:vMerge/>
            <w:tcBorders>
              <w:left w:val="single" w:sz="4" w:space="0" w:color="000000"/>
              <w:bottom w:val="single" w:sz="4" w:space="0" w:color="000000"/>
              <w:right w:val="single" w:sz="4" w:space="0" w:color="000000"/>
            </w:tcBorders>
            <w:vAlign w:val="center"/>
            <w:hideMark/>
          </w:tcPr>
          <w:p w14:paraId="2926BF08"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4E7B6ACD"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6FBD0C97"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4299000E"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vAlign w:val="center"/>
            <w:hideMark/>
          </w:tcPr>
          <w:p w14:paraId="02A3F507"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hideMark/>
          </w:tcPr>
          <w:p w14:paraId="66FBBC25" w14:textId="77777777" w:rsidR="00183F9F" w:rsidRPr="00C70209" w:rsidRDefault="00183F9F" w:rsidP="00082182">
            <w:pPr>
              <w:pStyle w:val="Tabletext-evidencematrix"/>
            </w:pPr>
            <w:r w:rsidRPr="00C70209">
              <w:t>Total blood transfused (mL)</w:t>
            </w:r>
          </w:p>
        </w:tc>
        <w:tc>
          <w:tcPr>
            <w:tcW w:w="541" w:type="pct"/>
            <w:tcBorders>
              <w:top w:val="single" w:sz="4" w:space="0" w:color="000000"/>
              <w:left w:val="single" w:sz="4" w:space="0" w:color="000000"/>
              <w:bottom w:val="single" w:sz="4" w:space="0" w:color="000000"/>
              <w:right w:val="single" w:sz="4" w:space="0" w:color="000000"/>
            </w:tcBorders>
            <w:hideMark/>
          </w:tcPr>
          <w:p w14:paraId="626DD6E5" w14:textId="77777777" w:rsidR="00183F9F" w:rsidRPr="00C70209" w:rsidRDefault="00183F9F" w:rsidP="00082182">
            <w:pPr>
              <w:pStyle w:val="Tabletext-evidencematrix"/>
            </w:pPr>
            <w:r w:rsidRPr="00C70209">
              <w:t>NR</w:t>
            </w:r>
          </w:p>
        </w:tc>
        <w:tc>
          <w:tcPr>
            <w:tcW w:w="557" w:type="pct"/>
            <w:gridSpan w:val="2"/>
            <w:tcBorders>
              <w:top w:val="single" w:sz="4" w:space="0" w:color="000000"/>
              <w:left w:val="single" w:sz="4" w:space="0" w:color="000000"/>
              <w:bottom w:val="single" w:sz="4" w:space="0" w:color="000000"/>
              <w:right w:val="single" w:sz="4" w:space="0" w:color="000000"/>
            </w:tcBorders>
            <w:hideMark/>
          </w:tcPr>
          <w:p w14:paraId="2AD9FEE9"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81503D2" w14:textId="77777777" w:rsidR="00183F9F" w:rsidRPr="00C70209" w:rsidRDefault="00183F9F" w:rsidP="00082182">
            <w:pPr>
              <w:pStyle w:val="Tabletext-evidencematrix"/>
            </w:pPr>
            <w:r w:rsidRPr="00C70209">
              <w:t>MD –245.00</w:t>
            </w:r>
          </w:p>
          <w:p w14:paraId="2940343B" w14:textId="77777777" w:rsidR="00183F9F" w:rsidRPr="00C70209" w:rsidRDefault="00183F9F" w:rsidP="00082182">
            <w:pPr>
              <w:pStyle w:val="Tabletext-evidencematrix"/>
            </w:pPr>
            <w:r w:rsidRPr="00C70209">
              <w:t>[–481.03, –8.97]</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F2083F7" w14:textId="77777777" w:rsidR="00183F9F" w:rsidRPr="00C70209" w:rsidRDefault="00183F9F" w:rsidP="00082182">
            <w:pPr>
              <w:pStyle w:val="Tabletext-evidencematrix"/>
              <w:rPr>
                <w:i/>
              </w:rPr>
            </w:pPr>
            <w:r w:rsidRPr="00C70209">
              <w:rPr>
                <w:i/>
              </w:rPr>
              <w:t>Favours EACA</w:t>
            </w:r>
          </w:p>
          <w:p w14:paraId="3D736DFA" w14:textId="0249487F" w:rsidR="00183F9F" w:rsidRPr="00C70209" w:rsidRDefault="001A475D" w:rsidP="00082182">
            <w:pPr>
              <w:pStyle w:val="Tabletext-evidencematrix"/>
            </w:pPr>
            <w:r w:rsidRPr="001A475D">
              <w:rPr>
                <w:i/>
              </w:rPr>
              <w:t>P = </w:t>
            </w:r>
            <w:r w:rsidR="00183F9F" w:rsidRPr="00C70209">
              <w:t>0.042</w:t>
            </w:r>
          </w:p>
        </w:tc>
      </w:tr>
      <w:tr w:rsidR="00183F9F" w:rsidRPr="00C70209" w14:paraId="4FE9B484"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3D447721" w14:textId="5C0FFA1A" w:rsidR="00183F9F" w:rsidRPr="00C70209" w:rsidRDefault="00183F9F" w:rsidP="00082182">
            <w:pPr>
              <w:pStyle w:val="Tabletext-evidencematrix"/>
            </w:pPr>
            <w:r w:rsidRPr="00C70209">
              <w:t>Schouten 2009</w:t>
            </w:r>
            <w:r w:rsidRPr="00C70209">
              <w:fldChar w:fldCharType="begin">
                <w:fldData xml:space="preserve">PEVuZE5vdGU+PENpdGU+PEF1dGhvcj5TY2hvdXRlbjwvQXV0aG9yPjxZZWFyPjIwMDk8L1llYXI+
PFJlY051bT45MTY8L1JlY051bT48RGlzcGxheVRleHQ+PHN0eWxlIGZhY2U9InN1cGVyc2NyaXB0
Ij4zNjA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0E261C">
              <w:instrText xml:space="preserve"> ADDIN EN.CITE </w:instrText>
            </w:r>
            <w:r w:rsidR="000E261C">
              <w:fldChar w:fldCharType="begin">
                <w:fldData xml:space="preserve">PEVuZE5vdGU+PENpdGU+PEF1dGhvcj5TY2hvdXRlbjwvQXV0aG9yPjxZZWFyPjIwMDk8L1llYXI+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0</w:t>
            </w:r>
            <w:r w:rsidRPr="00C70209">
              <w:fldChar w:fldCharType="end"/>
            </w:r>
          </w:p>
          <w:p w14:paraId="069B009D" w14:textId="77777777" w:rsidR="00183F9F" w:rsidRPr="00C70209" w:rsidRDefault="00183F9F" w:rsidP="00082182">
            <w:pPr>
              <w:pStyle w:val="Tabletext-evidencematrix"/>
            </w:pPr>
            <w:r w:rsidRPr="00C70209">
              <w:t>Level I</w:t>
            </w:r>
          </w:p>
          <w:p w14:paraId="03732F6D" w14:textId="77777777" w:rsidR="00183F9F" w:rsidRPr="00C70209" w:rsidRDefault="00183F9F" w:rsidP="00082182">
            <w:pPr>
              <w:pStyle w:val="Tabletext-evidencematrix"/>
              <w:rPr>
                <w:i/>
              </w:rPr>
            </w:pPr>
            <w:r w:rsidRPr="00C70209">
              <w:rPr>
                <w:i/>
              </w:rPr>
              <w:t>Good</w:t>
            </w:r>
          </w:p>
        </w:tc>
        <w:tc>
          <w:tcPr>
            <w:tcW w:w="490" w:type="pct"/>
            <w:tcBorders>
              <w:top w:val="single" w:sz="4" w:space="0" w:color="000000"/>
              <w:left w:val="single" w:sz="4" w:space="0" w:color="000000"/>
              <w:bottom w:val="single" w:sz="4" w:space="0" w:color="000000"/>
              <w:right w:val="single" w:sz="4" w:space="0" w:color="000000"/>
            </w:tcBorders>
            <w:hideMark/>
          </w:tcPr>
          <w:p w14:paraId="74EF1866" w14:textId="5CBC2478" w:rsidR="00183F9F" w:rsidRPr="00C70209" w:rsidRDefault="00183F9F" w:rsidP="00082182">
            <w:pPr>
              <w:pStyle w:val="Tabletext-evidencematrix"/>
            </w:pPr>
            <w:r w:rsidRPr="00C70209">
              <w:t>2 trials (Sethna 2005,</w:t>
            </w:r>
            <w:r w:rsidRPr="00C70209">
              <w:fldChar w:fldCharType="begin"/>
            </w:r>
            <w:r w:rsidR="000E261C">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fldChar w:fldCharType="separate"/>
            </w:r>
            <w:r w:rsidR="000E261C" w:rsidRPr="000E261C">
              <w:rPr>
                <w:noProof/>
                <w:vertAlign w:val="superscript"/>
              </w:rPr>
              <w:t>388</w:t>
            </w:r>
            <w:r w:rsidRPr="00C70209">
              <w:fldChar w:fldCharType="end"/>
            </w:r>
            <w:r w:rsidRPr="00C70209">
              <w:t xml:space="preserve"> Neilipovitz 2001</w:t>
            </w:r>
            <w:r w:rsidRPr="00C70209">
              <w:fldChar w:fldCharType="begin"/>
            </w:r>
            <w:r w:rsidR="000E261C">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fldChar w:fldCharType="separate"/>
            </w:r>
            <w:r w:rsidR="000E261C" w:rsidRPr="000E261C">
              <w:rPr>
                <w:noProof/>
                <w:vertAlign w:val="superscript"/>
              </w:rPr>
              <w:t>387</w:t>
            </w:r>
            <w:r w:rsidRPr="00C70209">
              <w:fldChar w:fldCharType="end"/>
            </w:r>
            <w:r w:rsidRPr="00C70209">
              <w:t>)</w:t>
            </w:r>
          </w:p>
          <w:p w14:paraId="1387FCEA" w14:textId="77777777" w:rsidR="00183F9F" w:rsidRPr="00C70209" w:rsidRDefault="00183F9F" w:rsidP="00082182">
            <w:pPr>
              <w:pStyle w:val="Tabletext-evidencematrix"/>
            </w:pPr>
            <w:r w:rsidRPr="00C70209">
              <w:t>N=84</w:t>
            </w:r>
          </w:p>
        </w:tc>
        <w:tc>
          <w:tcPr>
            <w:tcW w:w="490" w:type="pct"/>
            <w:tcBorders>
              <w:top w:val="single" w:sz="4" w:space="0" w:color="000000"/>
              <w:left w:val="single" w:sz="4" w:space="0" w:color="000000"/>
              <w:bottom w:val="single" w:sz="4" w:space="0" w:color="000000"/>
              <w:right w:val="single" w:sz="4" w:space="0" w:color="000000"/>
            </w:tcBorders>
            <w:hideMark/>
          </w:tcPr>
          <w:p w14:paraId="62FE5A39" w14:textId="77777777" w:rsidR="00183F9F" w:rsidRPr="00C70209" w:rsidRDefault="00183F9F" w:rsidP="00082182">
            <w:pPr>
              <w:pStyle w:val="Tabletext-evidencematrix"/>
            </w:pPr>
            <w:r w:rsidRPr="00C70209">
              <w:t>Paediatric patients aged &lt;18 years undergoing scoliosis surgery</w:t>
            </w:r>
          </w:p>
        </w:tc>
        <w:tc>
          <w:tcPr>
            <w:tcW w:w="421" w:type="pct"/>
            <w:tcBorders>
              <w:top w:val="single" w:sz="4" w:space="0" w:color="000000"/>
              <w:left w:val="single" w:sz="4" w:space="0" w:color="000000"/>
              <w:bottom w:val="single" w:sz="4" w:space="0" w:color="000000"/>
              <w:right w:val="single" w:sz="4" w:space="0" w:color="000000"/>
            </w:tcBorders>
            <w:vAlign w:val="center"/>
            <w:hideMark/>
          </w:tcPr>
          <w:p w14:paraId="52D825E8"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hideMark/>
          </w:tcPr>
          <w:p w14:paraId="49331005" w14:textId="77777777" w:rsidR="00183F9F" w:rsidRPr="00C70209" w:rsidRDefault="00183F9F" w:rsidP="00082182">
            <w:pPr>
              <w:pStyle w:val="Tabletext-evidencematrix"/>
            </w:pPr>
            <w:r w:rsidRPr="00C70209">
              <w:t>TXA versus placebo</w:t>
            </w:r>
          </w:p>
        </w:tc>
        <w:tc>
          <w:tcPr>
            <w:tcW w:w="501" w:type="pct"/>
            <w:tcBorders>
              <w:top w:val="single" w:sz="4" w:space="0" w:color="000000"/>
              <w:left w:val="single" w:sz="4" w:space="0" w:color="000000"/>
              <w:bottom w:val="single" w:sz="4" w:space="0" w:color="000000"/>
              <w:right w:val="single" w:sz="4" w:space="0" w:color="000000"/>
            </w:tcBorders>
          </w:tcPr>
          <w:p w14:paraId="46FA6862" w14:textId="77777777" w:rsidR="00183F9F" w:rsidRPr="00C70209" w:rsidRDefault="00183F9F" w:rsidP="00082182">
            <w:pPr>
              <w:pStyle w:val="Tabletext-evidencematrix"/>
            </w:pPr>
            <w:r w:rsidRPr="00C70209">
              <w:t>Plasma transfusion volume</w:t>
            </w:r>
          </w:p>
        </w:tc>
        <w:tc>
          <w:tcPr>
            <w:tcW w:w="541" w:type="pct"/>
            <w:tcBorders>
              <w:top w:val="single" w:sz="4" w:space="0" w:color="000000"/>
              <w:left w:val="single" w:sz="4" w:space="0" w:color="000000"/>
              <w:bottom w:val="single" w:sz="4" w:space="0" w:color="000000"/>
              <w:right w:val="single" w:sz="4" w:space="0" w:color="000000"/>
            </w:tcBorders>
          </w:tcPr>
          <w:p w14:paraId="0F8345E8" w14:textId="77777777" w:rsidR="00183F9F" w:rsidRPr="00C70209" w:rsidRDefault="00183F9F" w:rsidP="00082182">
            <w:pPr>
              <w:pStyle w:val="Tabletext-evidencematrix"/>
            </w:pPr>
            <w:r w:rsidRPr="00C70209">
              <w:t>NR</w:t>
            </w:r>
          </w:p>
        </w:tc>
        <w:tc>
          <w:tcPr>
            <w:tcW w:w="557" w:type="pct"/>
            <w:gridSpan w:val="2"/>
            <w:tcBorders>
              <w:top w:val="single" w:sz="4" w:space="0" w:color="000000"/>
              <w:left w:val="single" w:sz="4" w:space="0" w:color="000000"/>
              <w:bottom w:val="single" w:sz="4" w:space="0" w:color="000000"/>
              <w:right w:val="single" w:sz="4" w:space="0" w:color="000000"/>
            </w:tcBorders>
          </w:tcPr>
          <w:p w14:paraId="3A1D81A4"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tcPr>
          <w:p w14:paraId="19033870" w14:textId="77777777" w:rsidR="00183F9F" w:rsidRPr="00C70209" w:rsidRDefault="00183F9F" w:rsidP="00082182">
            <w:pPr>
              <w:pStyle w:val="Tabletext-evidencematrix"/>
            </w:pPr>
            <w:r w:rsidRPr="00C70209">
              <w:t>WMD –15 (–127, 98)</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B98DB95" w14:textId="77777777" w:rsidR="00183F9F" w:rsidRPr="00C70209" w:rsidRDefault="00183F9F" w:rsidP="00082182">
            <w:pPr>
              <w:pStyle w:val="Tabletext-evidencematrix"/>
            </w:pPr>
            <w:r w:rsidRPr="00C70209">
              <w:rPr>
                <w:i/>
              </w:rPr>
              <w:t>No significant difference</w:t>
            </w:r>
          </w:p>
          <w:p w14:paraId="222CB421" w14:textId="48193B7A" w:rsidR="00183F9F" w:rsidRPr="00C70209" w:rsidRDefault="001A475D" w:rsidP="00082182">
            <w:pPr>
              <w:pStyle w:val="Tabletext-evidencematrix"/>
            </w:pPr>
            <w:r w:rsidRPr="001A475D">
              <w:rPr>
                <w:i/>
              </w:rPr>
              <w:t>P = </w:t>
            </w:r>
            <w:r w:rsidR="00183F9F" w:rsidRPr="00C70209">
              <w:t>NR</w:t>
            </w:r>
          </w:p>
          <w:p w14:paraId="28071707" w14:textId="77777777" w:rsidR="00183F9F" w:rsidRPr="00C70209" w:rsidRDefault="00183F9F" w:rsidP="00082182">
            <w:pPr>
              <w:pStyle w:val="Tabletext-evidencematrix"/>
            </w:pPr>
            <w:r w:rsidRPr="00C70209">
              <w:t>Mild heterogeneity</w:t>
            </w:r>
          </w:p>
          <w:p w14:paraId="330B347F" w14:textId="3CA52817"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24%</w:t>
            </w:r>
          </w:p>
        </w:tc>
      </w:tr>
      <w:tr w:rsidR="00183F9F" w:rsidRPr="00C70209" w14:paraId="64FA2FA3"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hideMark/>
          </w:tcPr>
          <w:p w14:paraId="53BF17A0"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4BD5BD3F" w14:textId="77777777" w:rsidTr="00082182">
        <w:tc>
          <w:tcPr>
            <w:tcW w:w="388" w:type="pct"/>
            <w:vMerge w:val="restart"/>
            <w:tcBorders>
              <w:top w:val="single" w:sz="4" w:space="0" w:color="000000"/>
              <w:left w:val="single" w:sz="4" w:space="0" w:color="000000"/>
              <w:right w:val="single" w:sz="4" w:space="0" w:color="000000"/>
            </w:tcBorders>
          </w:tcPr>
          <w:p w14:paraId="6D026A3C" w14:textId="3E75553B" w:rsidR="00183F9F" w:rsidRPr="00C70209" w:rsidRDefault="00183F9F" w:rsidP="00082182">
            <w:pPr>
              <w:pStyle w:val="Tabletext-evidencematrix"/>
            </w:pPr>
            <w:r w:rsidRPr="00C70209">
              <w:t>Thompson 2005</w:t>
            </w:r>
            <w:r w:rsidRPr="00C70209">
              <w:fldChar w:fldCharType="begin"/>
            </w:r>
            <w:r w:rsidR="000E261C">
              <w:instrText xml:space="preserve"> ADDIN EN.CITE &lt;EndNote&gt;&lt;Cite&gt;&lt;Author&gt;Thompson&lt;/Author&gt;&lt;Year&gt;2005&lt;/Year&gt;&lt;RecNum&gt;925&lt;/RecNum&gt;&lt;DisplayText&gt;&lt;style face="superscript"&gt;405&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Pr="00C70209">
              <w:fldChar w:fldCharType="separate"/>
            </w:r>
            <w:r w:rsidR="000E261C" w:rsidRPr="000E261C">
              <w:rPr>
                <w:noProof/>
                <w:vertAlign w:val="superscript"/>
              </w:rPr>
              <w:t>405</w:t>
            </w:r>
            <w:r w:rsidRPr="00C70209">
              <w:fldChar w:fldCharType="end"/>
            </w:r>
          </w:p>
          <w:p w14:paraId="10B280D4" w14:textId="77777777" w:rsidR="00183F9F" w:rsidRPr="00C70209" w:rsidRDefault="00183F9F" w:rsidP="00082182">
            <w:pPr>
              <w:pStyle w:val="Tabletext-evidencematrix"/>
            </w:pPr>
            <w:r w:rsidRPr="00C70209">
              <w:t>Level II</w:t>
            </w:r>
          </w:p>
          <w:p w14:paraId="2B04F067" w14:textId="77777777" w:rsidR="00183F9F" w:rsidRPr="00C70209" w:rsidRDefault="00183F9F" w:rsidP="00082182">
            <w:pPr>
              <w:pStyle w:val="Tabletext-evidencematrix"/>
              <w:rPr>
                <w:i/>
              </w:rPr>
            </w:pPr>
            <w:r w:rsidRPr="00C70209">
              <w:rPr>
                <w:i/>
              </w:rPr>
              <w:t>Poor</w:t>
            </w:r>
          </w:p>
        </w:tc>
        <w:tc>
          <w:tcPr>
            <w:tcW w:w="490" w:type="pct"/>
            <w:vMerge w:val="restart"/>
            <w:tcBorders>
              <w:top w:val="single" w:sz="4" w:space="0" w:color="000000"/>
              <w:left w:val="single" w:sz="4" w:space="0" w:color="000000"/>
              <w:right w:val="single" w:sz="4" w:space="0" w:color="000000"/>
            </w:tcBorders>
          </w:tcPr>
          <w:p w14:paraId="77875969" w14:textId="77777777" w:rsidR="00183F9F" w:rsidRPr="00C70209" w:rsidRDefault="00183F9F" w:rsidP="00082182">
            <w:pPr>
              <w:pStyle w:val="Tabletext-evidencematrix"/>
            </w:pPr>
            <w:r w:rsidRPr="00C70209">
              <w:t>N=36</w:t>
            </w:r>
          </w:p>
        </w:tc>
        <w:tc>
          <w:tcPr>
            <w:tcW w:w="490" w:type="pct"/>
            <w:vMerge w:val="restart"/>
            <w:tcBorders>
              <w:top w:val="single" w:sz="4" w:space="0" w:color="000000"/>
              <w:left w:val="single" w:sz="4" w:space="0" w:color="000000"/>
              <w:right w:val="single" w:sz="4" w:space="0" w:color="000000"/>
            </w:tcBorders>
          </w:tcPr>
          <w:p w14:paraId="1E7E019D" w14:textId="77777777" w:rsidR="00183F9F" w:rsidRPr="00C70209" w:rsidRDefault="00183F9F" w:rsidP="00082182">
            <w:pPr>
              <w:pStyle w:val="Tabletext-evidencematrix"/>
            </w:pPr>
            <w:r w:rsidRPr="00C70209">
              <w:t>Paediatric patients aged 11 to 18 years with idiopathic scoliosis scheduled for posterior spinal fusion with segmental spinal instrumentation</w:t>
            </w:r>
          </w:p>
        </w:tc>
        <w:tc>
          <w:tcPr>
            <w:tcW w:w="421" w:type="pct"/>
            <w:vMerge w:val="restart"/>
            <w:tcBorders>
              <w:top w:val="single" w:sz="4" w:space="0" w:color="000000"/>
              <w:left w:val="single" w:sz="4" w:space="0" w:color="000000"/>
              <w:right w:val="single" w:sz="4" w:space="0" w:color="000000"/>
            </w:tcBorders>
          </w:tcPr>
          <w:p w14:paraId="6310B03C" w14:textId="77777777" w:rsidR="00183F9F" w:rsidRPr="00C70209" w:rsidRDefault="00183F9F" w:rsidP="00082182">
            <w:pPr>
              <w:pStyle w:val="Tabletext-evidencematrix"/>
            </w:pPr>
            <w:r w:rsidRPr="00C70209">
              <w:t>USA</w:t>
            </w:r>
          </w:p>
        </w:tc>
        <w:tc>
          <w:tcPr>
            <w:tcW w:w="501" w:type="pct"/>
            <w:vMerge w:val="restart"/>
            <w:tcBorders>
              <w:top w:val="single" w:sz="4" w:space="0" w:color="000000"/>
              <w:left w:val="single" w:sz="4" w:space="0" w:color="000000"/>
              <w:right w:val="single" w:sz="4" w:space="0" w:color="000000"/>
            </w:tcBorders>
          </w:tcPr>
          <w:p w14:paraId="1245E396" w14:textId="77777777" w:rsidR="00183F9F" w:rsidRPr="00C70209" w:rsidRDefault="00183F9F" w:rsidP="00082182">
            <w:pPr>
              <w:pStyle w:val="Tabletext-evidencematrix"/>
            </w:pPr>
            <w:r w:rsidRPr="00C70209">
              <w:t>IV EACA versus no treatment</w:t>
            </w:r>
          </w:p>
        </w:tc>
        <w:tc>
          <w:tcPr>
            <w:tcW w:w="501" w:type="pct"/>
            <w:tcBorders>
              <w:top w:val="single" w:sz="4" w:space="0" w:color="000000"/>
              <w:left w:val="single" w:sz="4" w:space="0" w:color="000000"/>
              <w:bottom w:val="single" w:sz="4" w:space="0" w:color="000000"/>
              <w:right w:val="single" w:sz="4" w:space="0" w:color="000000"/>
            </w:tcBorders>
          </w:tcPr>
          <w:p w14:paraId="1E38B9A7" w14:textId="77777777" w:rsidR="00183F9F" w:rsidRPr="00C70209" w:rsidRDefault="00183F9F" w:rsidP="00082182">
            <w:pPr>
              <w:pStyle w:val="Tabletext-evidencematrix"/>
            </w:pPr>
            <w:r w:rsidRPr="00C70209">
              <w:t>Autologous units transfused</w:t>
            </w:r>
          </w:p>
        </w:tc>
        <w:tc>
          <w:tcPr>
            <w:tcW w:w="549" w:type="pct"/>
            <w:gridSpan w:val="2"/>
            <w:tcBorders>
              <w:top w:val="single" w:sz="4" w:space="0" w:color="000000"/>
              <w:left w:val="single" w:sz="4" w:space="0" w:color="000000"/>
              <w:bottom w:val="single" w:sz="4" w:space="0" w:color="000000"/>
              <w:right w:val="single" w:sz="4" w:space="0" w:color="000000"/>
            </w:tcBorders>
          </w:tcPr>
          <w:p w14:paraId="0136EC13" w14:textId="77777777" w:rsidR="00183F9F" w:rsidRPr="00C70209" w:rsidRDefault="00183F9F" w:rsidP="00082182">
            <w:pPr>
              <w:pStyle w:val="Tabletext-evidencematrix"/>
            </w:pPr>
            <w:r w:rsidRPr="00C70209">
              <w:t>1.1 ± 1.0 (n=19)</w:t>
            </w:r>
          </w:p>
        </w:tc>
        <w:tc>
          <w:tcPr>
            <w:tcW w:w="549" w:type="pct"/>
            <w:tcBorders>
              <w:top w:val="single" w:sz="4" w:space="0" w:color="000000"/>
              <w:left w:val="single" w:sz="4" w:space="0" w:color="000000"/>
              <w:bottom w:val="single" w:sz="4" w:space="0" w:color="000000"/>
              <w:right w:val="single" w:sz="4" w:space="0" w:color="000000"/>
            </w:tcBorders>
          </w:tcPr>
          <w:p w14:paraId="330B556B" w14:textId="77777777" w:rsidR="00183F9F" w:rsidRPr="00C70209" w:rsidRDefault="00183F9F" w:rsidP="00082182">
            <w:pPr>
              <w:pStyle w:val="Tabletext-evidencematrix"/>
            </w:pPr>
            <w:r w:rsidRPr="00C70209">
              <w:t>2.1 ± 1.3 (n=17)</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4D8AC68" w14:textId="77777777" w:rsidR="00183F9F" w:rsidRPr="00C70209" w:rsidRDefault="00183F9F" w:rsidP="00082182">
            <w:pPr>
              <w:pStyle w:val="Tabletext-evidencematrix"/>
            </w:pPr>
            <w:r w:rsidRPr="00C70209">
              <w:t>MD –1.00 [–1.76, –0.24]</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75B0284" w14:textId="77777777" w:rsidR="00183F9F" w:rsidRPr="00C70209" w:rsidRDefault="00183F9F" w:rsidP="00082182">
            <w:pPr>
              <w:pStyle w:val="Tabletext-evidencematrix"/>
              <w:rPr>
                <w:i/>
              </w:rPr>
            </w:pPr>
            <w:r w:rsidRPr="00C70209">
              <w:rPr>
                <w:i/>
              </w:rPr>
              <w:t>Favours EACA</w:t>
            </w:r>
          </w:p>
          <w:p w14:paraId="197C2CF7" w14:textId="57E34B83" w:rsidR="00183F9F" w:rsidRPr="00C70209" w:rsidRDefault="001A475D" w:rsidP="00082182">
            <w:pPr>
              <w:pStyle w:val="Tabletext-evidencematrix"/>
            </w:pPr>
            <w:r w:rsidRPr="001A475D">
              <w:rPr>
                <w:i/>
              </w:rPr>
              <w:t>P = </w:t>
            </w:r>
            <w:r w:rsidR="00183F9F" w:rsidRPr="00C70209">
              <w:t>0.002</w:t>
            </w:r>
          </w:p>
        </w:tc>
      </w:tr>
      <w:tr w:rsidR="00183F9F" w:rsidRPr="00C70209" w14:paraId="345DCF98" w14:textId="77777777" w:rsidTr="00082182">
        <w:tc>
          <w:tcPr>
            <w:tcW w:w="388" w:type="pct"/>
            <w:vMerge/>
            <w:tcBorders>
              <w:top w:val="single" w:sz="4" w:space="0" w:color="000000"/>
              <w:left w:val="single" w:sz="4" w:space="0" w:color="000000"/>
              <w:right w:val="single" w:sz="4" w:space="0" w:color="000000"/>
            </w:tcBorders>
          </w:tcPr>
          <w:p w14:paraId="61C9F898" w14:textId="77777777" w:rsidR="00183F9F" w:rsidRPr="00C70209" w:rsidRDefault="00183F9F" w:rsidP="00082182">
            <w:pPr>
              <w:pStyle w:val="Tabletext-evidencematrix"/>
            </w:pPr>
          </w:p>
        </w:tc>
        <w:tc>
          <w:tcPr>
            <w:tcW w:w="490" w:type="pct"/>
            <w:vMerge/>
            <w:tcBorders>
              <w:top w:val="single" w:sz="4" w:space="0" w:color="000000"/>
              <w:left w:val="single" w:sz="4" w:space="0" w:color="000000"/>
              <w:right w:val="single" w:sz="4" w:space="0" w:color="000000"/>
            </w:tcBorders>
          </w:tcPr>
          <w:p w14:paraId="1C52CFD7" w14:textId="77777777" w:rsidR="00183F9F" w:rsidRPr="00C70209" w:rsidRDefault="00183F9F" w:rsidP="00082182">
            <w:pPr>
              <w:pStyle w:val="Tabletext-evidencematrix"/>
            </w:pPr>
          </w:p>
        </w:tc>
        <w:tc>
          <w:tcPr>
            <w:tcW w:w="490" w:type="pct"/>
            <w:vMerge/>
            <w:tcBorders>
              <w:top w:val="single" w:sz="4" w:space="0" w:color="000000"/>
              <w:left w:val="single" w:sz="4" w:space="0" w:color="000000"/>
              <w:right w:val="single" w:sz="4" w:space="0" w:color="000000"/>
            </w:tcBorders>
          </w:tcPr>
          <w:p w14:paraId="2FFC1ECF" w14:textId="77777777" w:rsidR="00183F9F" w:rsidRPr="00C70209" w:rsidRDefault="00183F9F" w:rsidP="00082182">
            <w:pPr>
              <w:pStyle w:val="Tabletext-evidencematrix"/>
            </w:pPr>
          </w:p>
        </w:tc>
        <w:tc>
          <w:tcPr>
            <w:tcW w:w="421" w:type="pct"/>
            <w:vMerge/>
            <w:tcBorders>
              <w:top w:val="single" w:sz="4" w:space="0" w:color="000000"/>
              <w:left w:val="single" w:sz="4" w:space="0" w:color="000000"/>
              <w:right w:val="single" w:sz="4" w:space="0" w:color="000000"/>
            </w:tcBorders>
          </w:tcPr>
          <w:p w14:paraId="7636AB69" w14:textId="77777777" w:rsidR="00183F9F" w:rsidRPr="00C70209" w:rsidRDefault="00183F9F" w:rsidP="00082182">
            <w:pPr>
              <w:pStyle w:val="Tabletext-evidencematrix"/>
            </w:pPr>
          </w:p>
        </w:tc>
        <w:tc>
          <w:tcPr>
            <w:tcW w:w="501" w:type="pct"/>
            <w:vMerge/>
            <w:tcBorders>
              <w:top w:val="single" w:sz="4" w:space="0" w:color="000000"/>
              <w:left w:val="single" w:sz="4" w:space="0" w:color="000000"/>
              <w:right w:val="single" w:sz="4" w:space="0" w:color="000000"/>
            </w:tcBorders>
          </w:tcPr>
          <w:p w14:paraId="2A5ACE89"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78B22D1E" w14:textId="77777777" w:rsidR="00183F9F" w:rsidRPr="00C70209" w:rsidRDefault="00183F9F" w:rsidP="00082182">
            <w:pPr>
              <w:pStyle w:val="Tabletext-evidencematrix"/>
            </w:pPr>
            <w:r w:rsidRPr="00C70209">
              <w:t>Allogeneic transfusion incidence</w:t>
            </w:r>
          </w:p>
        </w:tc>
        <w:tc>
          <w:tcPr>
            <w:tcW w:w="549" w:type="pct"/>
            <w:gridSpan w:val="2"/>
            <w:tcBorders>
              <w:top w:val="single" w:sz="4" w:space="0" w:color="000000"/>
              <w:left w:val="single" w:sz="4" w:space="0" w:color="000000"/>
              <w:bottom w:val="single" w:sz="4" w:space="0" w:color="000000"/>
              <w:right w:val="single" w:sz="4" w:space="0" w:color="000000"/>
            </w:tcBorders>
          </w:tcPr>
          <w:p w14:paraId="6679BF73" w14:textId="77777777" w:rsidR="00183F9F" w:rsidRPr="00C70209" w:rsidRDefault="00183F9F" w:rsidP="00082182">
            <w:pPr>
              <w:pStyle w:val="Tabletext-evidencematrix"/>
            </w:pPr>
            <w:r w:rsidRPr="00C70209">
              <w:t>0/19 (0.02%)</w:t>
            </w:r>
          </w:p>
        </w:tc>
        <w:tc>
          <w:tcPr>
            <w:tcW w:w="549" w:type="pct"/>
            <w:tcBorders>
              <w:top w:val="single" w:sz="4" w:space="0" w:color="000000"/>
              <w:left w:val="single" w:sz="4" w:space="0" w:color="000000"/>
              <w:bottom w:val="single" w:sz="4" w:space="0" w:color="000000"/>
              <w:right w:val="single" w:sz="4" w:space="0" w:color="000000"/>
            </w:tcBorders>
          </w:tcPr>
          <w:p w14:paraId="67B279D0" w14:textId="77777777" w:rsidR="00183F9F" w:rsidRPr="00C70209" w:rsidRDefault="00183F9F" w:rsidP="00082182">
            <w:pPr>
              <w:pStyle w:val="Tabletext-evidencematrix"/>
            </w:pPr>
            <w:r w:rsidRPr="00C70209">
              <w:t>0/17 (0.0%)</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4F81500" w14:textId="77777777" w:rsidR="00183F9F" w:rsidRPr="00C70209" w:rsidRDefault="00183F9F" w:rsidP="00082182">
            <w:pPr>
              <w:pStyle w:val="Tabletext-evidencematrix"/>
            </w:pPr>
            <w:r w:rsidRPr="00C70209">
              <w:t>Not estimable</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C4A852D" w14:textId="77777777" w:rsidR="00183F9F" w:rsidRPr="00C70209" w:rsidRDefault="00183F9F" w:rsidP="00082182">
            <w:pPr>
              <w:pStyle w:val="Tabletext-evidencematrix"/>
              <w:rPr>
                <w:i/>
              </w:rPr>
            </w:pPr>
            <w:r w:rsidRPr="00C70209">
              <w:rPr>
                <w:i/>
              </w:rPr>
              <w:t>No significant difference</w:t>
            </w:r>
          </w:p>
          <w:p w14:paraId="51E409EE" w14:textId="0D0C5F1E" w:rsidR="00183F9F" w:rsidRPr="00C70209" w:rsidRDefault="001A475D" w:rsidP="00082182">
            <w:pPr>
              <w:pStyle w:val="Tabletext-evidencematrix"/>
            </w:pPr>
            <w:r w:rsidRPr="001A475D">
              <w:rPr>
                <w:i/>
              </w:rPr>
              <w:t>P = </w:t>
            </w:r>
            <w:r w:rsidR="00183F9F" w:rsidRPr="00C70209">
              <w:t>NA</w:t>
            </w:r>
          </w:p>
        </w:tc>
      </w:tr>
    </w:tbl>
    <w:p w14:paraId="0DF1D5C9" w14:textId="58E4FB80" w:rsidR="00183F9F" w:rsidRPr="00C70209" w:rsidRDefault="00183F9F" w:rsidP="00082182">
      <w:pPr>
        <w:pStyle w:val="TabFigNotes0noindent"/>
      </w:pPr>
      <w:r w:rsidRPr="00C70209">
        <w:t>CI, confidence interval; EACA, epsilon</w:t>
      </w:r>
      <w:r w:rsidR="00674A97" w:rsidRPr="00C70209">
        <w:t>-</w:t>
      </w:r>
      <w:r w:rsidRPr="00C70209">
        <w:t>aminocaproic acid; IV, intravenous; MD, mean difference; NA, not applicable; NR, not reported; SD, standard deviation; RR, risk ratio; TXA, tranexamic acid; WMD, weighted mean difference</w:t>
      </w:r>
    </w:p>
    <w:p w14:paraId="11A33226"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CC7A323" w14:textId="5A946695"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1CA4C8E" w14:textId="77777777" w:rsidR="00183F9F" w:rsidRPr="00C70209" w:rsidRDefault="00183F9F" w:rsidP="00082182">
      <w:pPr>
        <w:pStyle w:val="TabFigNotes0noindent"/>
      </w:pPr>
      <w:r w:rsidRPr="00C70209">
        <w:rPr>
          <w:b/>
        </w:rPr>
        <w:t>c.</w:t>
      </w:r>
      <w:r w:rsidRPr="00C70209">
        <w:t xml:space="preserve"> Calculated post-hoc using RevMan 5.1.2.</w:t>
      </w:r>
    </w:p>
    <w:p w14:paraId="58E7D16E" w14:textId="77777777" w:rsidR="00183F9F" w:rsidRPr="00C70209" w:rsidRDefault="00183F9F" w:rsidP="00082182">
      <w:pPr>
        <w:pStyle w:val="TabFigNotes0noindent"/>
      </w:pPr>
    </w:p>
    <w:p w14:paraId="505A4DBD" w14:textId="77777777" w:rsidR="00183F9F" w:rsidRPr="00C70209" w:rsidRDefault="00183F9F" w:rsidP="00082182">
      <w:pPr>
        <w:pStyle w:val="TabFigNotes0noindent"/>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33653144" w14:textId="0A304051" w:rsidR="00183F9F" w:rsidRPr="00C70209" w:rsidRDefault="00183F9F" w:rsidP="00082182">
      <w:pPr>
        <w:pStyle w:val="Heading7"/>
      </w:pPr>
      <w:r w:rsidRPr="00C70209">
        <w:t>Craniofacial surgery</w:t>
      </w:r>
    </w:p>
    <w:p w14:paraId="4C1FBCDE" w14:textId="77777777" w:rsidR="00183F9F" w:rsidRPr="00C70209" w:rsidRDefault="00183F9F" w:rsidP="00082182">
      <w:pPr>
        <w:pStyle w:val="BodyText"/>
        <w:rPr>
          <w:lang w:eastAsia="en-GB"/>
        </w:rPr>
      </w:pPr>
      <w:r w:rsidRPr="00C70209">
        <w:rPr>
          <w:lang w:eastAsia="en-GB"/>
        </w:rPr>
        <w:t xml:space="preserve">The systematic review and hand-searching process identified one Level I study (Song 2013) and an additional two Level II studies (Ahmed 2014, D’Errico 2003) that provided evidence for the effect of antifibrinolytics on transfusion volume or incidence in paediatric patients undergoing craniofacial surgery. </w:t>
      </w:r>
      <w:r w:rsidRPr="00C70209">
        <w:rPr>
          <w:b/>
          <w:lang w:eastAsia="en-GB"/>
        </w:rPr>
        <w:fldChar w:fldCharType="begin"/>
      </w:r>
      <w:r w:rsidRPr="00C70209">
        <w:rPr>
          <w:b/>
          <w:lang w:eastAsia="en-GB"/>
        </w:rPr>
        <w:instrText xml:space="preserve"> REF _Ref422483824 \h  \* MERGEFORMAT </w:instrText>
      </w:r>
      <w:r w:rsidRPr="00C70209">
        <w:rPr>
          <w:b/>
          <w:lang w:eastAsia="en-GB"/>
        </w:rPr>
      </w:r>
      <w:r w:rsidRPr="00C70209">
        <w:rPr>
          <w:b/>
          <w:lang w:eastAsia="en-GB"/>
        </w:rPr>
        <w:fldChar w:fldCharType="separate"/>
      </w:r>
      <w:r w:rsidR="000F7A9B" w:rsidRPr="000F7A9B">
        <w:rPr>
          <w:b/>
        </w:rPr>
        <w:t>Table 3.4.27</w:t>
      </w:r>
      <w:r w:rsidRPr="00C70209">
        <w:rPr>
          <w:b/>
          <w:lang w:eastAsia="en-GB"/>
        </w:rPr>
        <w:fldChar w:fldCharType="end"/>
      </w:r>
      <w:r w:rsidRPr="00C70209">
        <w:rPr>
          <w:lang w:eastAsia="en-GB"/>
        </w:rPr>
        <w:t xml:space="preserve"> summarises the results from these studies.</w:t>
      </w:r>
    </w:p>
    <w:p w14:paraId="789D6F34" w14:textId="77777777" w:rsidR="00183F9F" w:rsidRPr="00C70209" w:rsidRDefault="00183F9F" w:rsidP="00082182">
      <w:pPr>
        <w:pStyle w:val="H7"/>
        <w:rPr>
          <w:rFonts w:eastAsia="Arial Unicode MS"/>
          <w:lang w:eastAsia="ja-JP"/>
        </w:rPr>
      </w:pPr>
      <w:r w:rsidRPr="00C70209">
        <w:rPr>
          <w:rFonts w:eastAsia="Arial Unicode MS"/>
          <w:lang w:eastAsia="ja-JP"/>
        </w:rPr>
        <w:t>Transfusion volume</w:t>
      </w:r>
    </w:p>
    <w:p w14:paraId="4AC026EF" w14:textId="78202343"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by Song (2013) conducted a meta-analysis involving 138 children undergoing craniosynostosis surgery </w:t>
      </w:r>
      <w:r w:rsidR="00227344" w:rsidRPr="00C70209">
        <w:rPr>
          <w:rFonts w:eastAsia="Arial Unicode MS"/>
          <w:lang w:eastAsia="ja-JP"/>
        </w:rPr>
        <w:t xml:space="preserve">to assess the effect of TXA on </w:t>
      </w:r>
      <w:r w:rsidRPr="00C70209">
        <w:rPr>
          <w:rFonts w:eastAsia="Arial Unicode MS"/>
          <w:lang w:eastAsia="ja-JP"/>
        </w:rPr>
        <w:t>RBC transfusion volume. T</w:t>
      </w:r>
      <w:r w:rsidRPr="00C70209">
        <w:t xml:space="preserve">wo RCTs (Dadure 2011, Goobie 2011) and </w:t>
      </w:r>
      <w:r w:rsidR="00481ADA" w:rsidRPr="00C70209">
        <w:t>one</w:t>
      </w:r>
      <w:r w:rsidRPr="00C70209">
        <w:rPr>
          <w:rFonts w:eastAsia="Arial Unicode MS"/>
          <w:lang w:eastAsia="ja-JP"/>
        </w:rPr>
        <w:t xml:space="preserve"> Level III stud</w:t>
      </w:r>
      <w:r w:rsidR="00481ADA" w:rsidRPr="00C70209">
        <w:rPr>
          <w:rFonts w:eastAsia="Arial Unicode MS"/>
          <w:lang w:eastAsia="ja-JP"/>
        </w:rPr>
        <w:t>y</w:t>
      </w:r>
      <w:r w:rsidRPr="00C70209">
        <w:rPr>
          <w:rFonts w:eastAsia="Arial Unicode MS"/>
          <w:lang w:eastAsia="ja-JP"/>
        </w:rPr>
        <w:t xml:space="preserve"> (</w:t>
      </w:r>
      <w:r w:rsidRPr="00C70209">
        <w:t>Maugans 2011</w:t>
      </w:r>
      <w:r w:rsidR="00481ADA" w:rsidRPr="00C70209">
        <w:t>) (that involved two groups of patients</w:t>
      </w:r>
      <w:r w:rsidRPr="00C70209">
        <w:t xml:space="preserve">) were </w:t>
      </w:r>
      <w:r w:rsidRPr="00C70209">
        <w:rPr>
          <w:rFonts w:eastAsia="Arial Unicode MS"/>
          <w:lang w:eastAsia="ja-JP"/>
        </w:rPr>
        <w:t>included in the analysis. A statistically signific</w:t>
      </w:r>
      <w:r w:rsidR="00227344" w:rsidRPr="00C70209">
        <w:rPr>
          <w:rFonts w:eastAsia="Arial Unicode MS"/>
          <w:lang w:eastAsia="ja-JP"/>
        </w:rPr>
        <w:t xml:space="preserve">ant reduction in the volume of </w:t>
      </w:r>
      <w:r w:rsidRPr="00C70209">
        <w:rPr>
          <w:rFonts w:eastAsia="Arial Unicode MS"/>
          <w:lang w:eastAsia="ja-JP"/>
        </w:rPr>
        <w:t>RBCs transfused, favouring TXA, was reported (MD –10.81, 95% CI –16.84, –4.78).</w:t>
      </w:r>
    </w:p>
    <w:p w14:paraId="48A28134" w14:textId="03F5B841" w:rsidR="00183F9F" w:rsidRPr="00C70209" w:rsidRDefault="00183F9F" w:rsidP="00082182">
      <w:pPr>
        <w:pStyle w:val="BodyText"/>
      </w:pPr>
      <w:r w:rsidRPr="00C70209">
        <w:t>The RCT by Ahmed (2014) reported a statistically significant reduction in the mean</w:t>
      </w:r>
      <w:r w:rsidR="00227344" w:rsidRPr="00C70209">
        <w:t xml:space="preserve"> intraoperative volume (mL) of </w:t>
      </w:r>
      <w:r w:rsidRPr="00C70209">
        <w:t xml:space="preserve">RBCs transfused (MD –170.00; 95% CI –289.22, –50.78) and the mean </w:t>
      </w:r>
      <w:r w:rsidRPr="00C70209">
        <w:rPr>
          <w:rFonts w:cs="Calibri"/>
        </w:rPr>
        <w:t>intraoperative volume by weight</w:t>
      </w:r>
      <w:r w:rsidRPr="00C70209">
        <w:t xml:space="preserve"> (mL/g) of </w:t>
      </w:r>
      <w:r w:rsidRPr="00C70209">
        <w:rPr>
          <w:rFonts w:cs="Calibri"/>
        </w:rPr>
        <w:t xml:space="preserve">RBCs transfused </w:t>
      </w:r>
      <w:r w:rsidRPr="00C70209">
        <w:t>(MD –20.00, 95% CI –32.16, –7.84), favouring aprotinin. There were no significant differences between treatment groups in the total intraoperative transfusion volume (mL) of FFP (MD –120.00; 95% CI –255.90, 15.90)</w:t>
      </w:r>
      <w:r w:rsidRPr="00C70209">
        <w:rPr>
          <w:rFonts w:cs="Calibri"/>
        </w:rPr>
        <w:t>, FFP intraoperative transfusion volume by weight (mL/kg) (MD –10.00; 95% CI –25.38, 5.38) or intraoperative albumin transfusion volume (mL) (MD –10.00, 95% CI –86.88, 66.880</w:t>
      </w:r>
      <w:r w:rsidRPr="00C70209">
        <w:t>).</w:t>
      </w:r>
    </w:p>
    <w:p w14:paraId="1D4394B0" w14:textId="7D9C6ECE" w:rsidR="00183F9F" w:rsidRPr="00C70209" w:rsidRDefault="00183F9F" w:rsidP="00082182">
      <w:pPr>
        <w:pStyle w:val="BodyText"/>
      </w:pPr>
      <w:r w:rsidRPr="00C70209">
        <w:t>The RCT by D’Errico (2003) also reported a statistically significant effect that favoured aprotinin for the reduction in intraoperative blood transfusions (mL/kg) (MD –20.00; 95% CI –3</w:t>
      </w:r>
      <w:r w:rsidR="00227344" w:rsidRPr="00C70209">
        <w:t xml:space="preserve">8.57, –1.43) and postoperative </w:t>
      </w:r>
      <w:r w:rsidRPr="00C70209">
        <w:t>RBC transfusion volume (MD –24.00, 95% CI –43.67, –4.33).</w:t>
      </w:r>
    </w:p>
    <w:p w14:paraId="44ABF3E3" w14:textId="293DF38B" w:rsidR="00183F9F" w:rsidRPr="00C70209" w:rsidRDefault="00183F9F" w:rsidP="00082182">
      <w:pPr>
        <w:pStyle w:val="BodyText"/>
        <w:rPr>
          <w:rFonts w:eastAsia="Arial Unicode MS"/>
          <w:lang w:eastAsia="ja-JP"/>
        </w:rPr>
      </w:pPr>
      <w:r w:rsidRPr="00C70209">
        <w:rPr>
          <w:rFonts w:eastAsia="Arial Unicode MS"/>
          <w:lang w:eastAsia="ja-JP"/>
        </w:rPr>
        <w:t>Since Level III evidence did not meet the inclusion criteria for this review, a meta-analysis of included Level II studies was conducted to assess the effect of anti</w:t>
      </w:r>
      <w:r w:rsidR="00227344" w:rsidRPr="00C70209">
        <w:rPr>
          <w:rFonts w:eastAsia="Arial Unicode MS"/>
          <w:lang w:eastAsia="ja-JP"/>
        </w:rPr>
        <w:t xml:space="preserve">fibrinolytics on perioperative </w:t>
      </w:r>
      <w:r w:rsidRPr="00C70209">
        <w:rPr>
          <w:rFonts w:eastAsia="Arial Unicode MS"/>
          <w:lang w:eastAsia="ja-JP"/>
        </w:rPr>
        <w:t>RBC transfusion volume in paediatric patient undergoing craniofacial surgery (</w:t>
      </w:r>
      <w:r w:rsidRPr="00C70209">
        <w:rPr>
          <w:rFonts w:eastAsia="Arial Unicode MS"/>
          <w:b/>
          <w:lang w:eastAsia="ja-JP"/>
        </w:rPr>
        <w:fldChar w:fldCharType="begin"/>
      </w:r>
      <w:r w:rsidRPr="00C70209">
        <w:rPr>
          <w:rFonts w:eastAsia="Arial Unicode MS"/>
          <w:b/>
          <w:lang w:eastAsia="ja-JP"/>
        </w:rPr>
        <w:instrText xml:space="preserve"> REF _Ref420057342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Figure 3.4.9</w:t>
      </w:r>
      <w:r w:rsidRPr="00C70209">
        <w:rPr>
          <w:rFonts w:eastAsia="Arial Unicode MS"/>
          <w:b/>
          <w:lang w:eastAsia="ja-JP"/>
        </w:rPr>
        <w:fldChar w:fldCharType="end"/>
      </w:r>
      <w:r w:rsidRPr="00C70209">
        <w:rPr>
          <w:rFonts w:eastAsia="Arial Unicode MS"/>
          <w:lang w:eastAsia="ja-JP"/>
        </w:rPr>
        <w:t>). The analysis showed a significantly reduced volume of RBCs (mL/kg) transfused in patients treated with antifibrinolytics, compared with control (MD –24.00, 95% CI –43.67, –4.33). There was moderate heterogeneity for this outcome (I</w:t>
      </w:r>
      <w:r w:rsidRPr="00C70209">
        <w:rPr>
          <w:rFonts w:eastAsia="Arial Unicode MS"/>
          <w:vertAlign w:val="superscript"/>
          <w:lang w:eastAsia="ja-JP"/>
        </w:rPr>
        <w:t>2</w:t>
      </w:r>
      <w:r w:rsidRPr="00C70209">
        <w:rPr>
          <w:rFonts w:eastAsia="Arial Unicode MS"/>
          <w:lang w:eastAsia="ja-JP"/>
        </w:rPr>
        <w:t>=32%).</w:t>
      </w:r>
    </w:p>
    <w:p w14:paraId="13B81E0A" w14:textId="77777777" w:rsidR="00183F9F" w:rsidRPr="00C70209" w:rsidRDefault="00183F9F" w:rsidP="00082182">
      <w:pPr>
        <w:pStyle w:val="H7"/>
        <w:rPr>
          <w:rFonts w:eastAsia="Arial Unicode MS"/>
          <w:lang w:eastAsia="ja-JP"/>
        </w:rPr>
      </w:pPr>
      <w:r w:rsidRPr="00C70209">
        <w:rPr>
          <w:rFonts w:eastAsia="Arial Unicode MS"/>
          <w:lang w:eastAsia="ja-JP"/>
        </w:rPr>
        <w:t>Transfusion incidence</w:t>
      </w:r>
    </w:p>
    <w:p w14:paraId="19651F8E" w14:textId="5EE4908E" w:rsidR="00183F9F" w:rsidRPr="00C70209" w:rsidRDefault="00183F9F" w:rsidP="00082182">
      <w:pPr>
        <w:pStyle w:val="BodyText"/>
      </w:pPr>
      <w:r w:rsidRPr="00C70209">
        <w:t>The RCT by Ahmed (2014) reported transfusion incidence in 26 paediatric patients undergoing major reconstructive craniofacial surgery. There was no significant difference between trea</w:t>
      </w:r>
      <w:r w:rsidR="00227344" w:rsidRPr="00C70209">
        <w:t xml:space="preserve">tment groups for postoperative </w:t>
      </w:r>
      <w:r w:rsidRPr="00C70209">
        <w:t>RBC and/or platelet transfusion incidence (RR 0.67 95% CI 0.13, 3.35) or FFP transfusion incidence (RR 0.56, 95% CI 0.26, 1.21).</w:t>
      </w:r>
    </w:p>
    <w:p w14:paraId="57784DB8" w14:textId="04AA5349" w:rsidR="00183F9F" w:rsidRPr="00C70209" w:rsidRDefault="00183F9F" w:rsidP="00082182">
      <w:r w:rsidRPr="00C70209">
        <w:t>The RCT by D’Errico (2003) reported the proportion of patients requiring transfusions of platelets, FFP or cryoprecipitate. Analysis of the data showed that aprotinin does not significantly reduce the incidence of blood components transfusions (</w:t>
      </w:r>
      <w:r w:rsidRPr="00C70209">
        <w:rPr>
          <w:lang w:eastAsia="en-GB"/>
        </w:rPr>
        <w:fldChar w:fldCharType="begin"/>
      </w:r>
      <w:r w:rsidRPr="00C70209">
        <w:rPr>
          <w:lang w:eastAsia="en-GB"/>
        </w:rPr>
        <w:instrText xml:space="preserve"> REF _Ref422483824 \h </w:instrText>
      </w:r>
      <w:r w:rsidRPr="00C70209">
        <w:rPr>
          <w:lang w:eastAsia="en-GB"/>
        </w:rPr>
      </w:r>
      <w:r w:rsidRPr="00C70209">
        <w:rPr>
          <w:lang w:eastAsia="en-GB"/>
        </w:rPr>
        <w:fldChar w:fldCharType="separate"/>
      </w:r>
      <w:r w:rsidR="000F7A9B" w:rsidRPr="00C70209">
        <w:t xml:space="preserve">Table </w:t>
      </w:r>
      <w:r w:rsidR="000F7A9B">
        <w:rPr>
          <w:noProof/>
        </w:rPr>
        <w:t>3.4</w:t>
      </w:r>
      <w:r w:rsidR="000F7A9B" w:rsidRPr="00C70209">
        <w:t>.</w:t>
      </w:r>
      <w:r w:rsidR="000F7A9B">
        <w:rPr>
          <w:noProof/>
        </w:rPr>
        <w:t>27</w:t>
      </w:r>
      <w:r w:rsidRPr="00C70209">
        <w:rPr>
          <w:lang w:eastAsia="en-GB"/>
        </w:rPr>
        <w:fldChar w:fldCharType="end"/>
      </w:r>
      <w:r w:rsidRPr="00C70209">
        <w:t>).</w:t>
      </w:r>
    </w:p>
    <w:p w14:paraId="3D4A8275" w14:textId="77777777" w:rsidR="00183F9F" w:rsidRPr="00C70209" w:rsidRDefault="00183F9F" w:rsidP="00082182">
      <w:pPr>
        <w:pStyle w:val="BodyText"/>
        <w:rPr>
          <w:rFonts w:eastAsia="Arial Unicode MS"/>
          <w:lang w:eastAsia="ja-JP"/>
        </w:rPr>
      </w:pPr>
    </w:p>
    <w:p w14:paraId="6E7B8A95" w14:textId="77777777" w:rsidR="00183F9F" w:rsidRPr="00C70209" w:rsidRDefault="00183F9F" w:rsidP="00082182">
      <w:pPr>
        <w:pStyle w:val="BodyText"/>
        <w:rPr>
          <w:rFonts w:eastAsia="Arial Unicode MS"/>
          <w:lang w:eastAsia="ja-JP"/>
        </w:rPr>
      </w:pPr>
    </w:p>
    <w:p w14:paraId="14806C4B" w14:textId="77777777" w:rsidR="00183F9F" w:rsidRPr="00C70209" w:rsidRDefault="00183F9F" w:rsidP="00082182">
      <w:pPr>
        <w:pStyle w:val="BodyText"/>
        <w:rPr>
          <w:rFonts w:eastAsia="Arial Unicode M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1DC73DF5" w14:textId="77777777" w:rsidR="00183F9F" w:rsidRPr="00C70209" w:rsidRDefault="00183F9F" w:rsidP="00082182">
      <w:pPr>
        <w:pStyle w:val="Caption"/>
        <w:rPr>
          <w:szCs w:val="21"/>
          <w:lang w:eastAsia="en-GB"/>
        </w:rPr>
      </w:pPr>
      <w:bookmarkStart w:id="809" w:name="_Ref422483824"/>
      <w:bookmarkStart w:id="810" w:name="_Toc427747215"/>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7</w:t>
      </w:r>
      <w:r w:rsidRPr="00C70209">
        <w:fldChar w:fldCharType="end"/>
      </w:r>
      <w:bookmarkEnd w:id="809"/>
      <w:r w:rsidRPr="00C70209">
        <w:tab/>
        <w:t>Neonatal and paediatric</w:t>
      </w:r>
      <w:r w:rsidRPr="00C70209">
        <w:rPr>
          <w:szCs w:val="21"/>
          <w:lang w:eastAsia="en-GB"/>
        </w:rPr>
        <w:t xml:space="preserve"> patients undergoing craniofacial surgery: Results for antifibrinolytics versus no antifibrinolytics – transfusion requirements</w:t>
      </w:r>
      <w:bookmarkEnd w:id="81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193"/>
        <w:gridCol w:w="1420"/>
        <w:gridCol w:w="1420"/>
        <w:gridCol w:w="1556"/>
        <w:gridCol w:w="9"/>
        <w:gridCol w:w="1548"/>
        <w:gridCol w:w="1426"/>
        <w:gridCol w:w="1724"/>
      </w:tblGrid>
      <w:tr w:rsidR="00183F9F" w:rsidRPr="00C70209" w14:paraId="78D9E9DB"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7FA0A921"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518561FB"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050CB1EE"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53129F79"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0C7CBEA6"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21" w:type="pct"/>
            <w:vMerge w:val="restart"/>
            <w:tcBorders>
              <w:top w:val="single" w:sz="4" w:space="0" w:color="000000"/>
              <w:left w:val="single" w:sz="4" w:space="0" w:color="000000"/>
              <w:bottom w:val="nil"/>
              <w:right w:val="single" w:sz="4" w:space="0" w:color="000000"/>
            </w:tcBorders>
            <w:hideMark/>
          </w:tcPr>
          <w:p w14:paraId="28AAAA0B"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364A2344"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01" w:type="pct"/>
            <w:vMerge w:val="restart"/>
            <w:tcBorders>
              <w:top w:val="single" w:sz="4" w:space="0" w:color="000000"/>
              <w:left w:val="single" w:sz="4" w:space="0" w:color="000000"/>
              <w:bottom w:val="nil"/>
              <w:right w:val="single" w:sz="4" w:space="0" w:color="000000"/>
            </w:tcBorders>
            <w:hideMark/>
          </w:tcPr>
          <w:p w14:paraId="5537B52E"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501" w:type="pct"/>
            <w:vMerge w:val="restart"/>
            <w:tcBorders>
              <w:top w:val="single" w:sz="4" w:space="0" w:color="000000"/>
              <w:left w:val="single" w:sz="4" w:space="0" w:color="000000"/>
              <w:bottom w:val="nil"/>
              <w:right w:val="single" w:sz="4" w:space="0" w:color="000000"/>
            </w:tcBorders>
            <w:hideMark/>
          </w:tcPr>
          <w:p w14:paraId="552E7881"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09" w:type="pct"/>
            <w:gridSpan w:val="5"/>
            <w:tcBorders>
              <w:top w:val="single" w:sz="4" w:space="0" w:color="000000"/>
              <w:left w:val="single" w:sz="4" w:space="0" w:color="000000"/>
              <w:bottom w:val="single" w:sz="4" w:space="0" w:color="000000"/>
              <w:right w:val="single" w:sz="4" w:space="0" w:color="000000"/>
            </w:tcBorders>
            <w:hideMark/>
          </w:tcPr>
          <w:p w14:paraId="72D1E20C"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3AE0CAE0"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5AED6E5E"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61AFF712"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36A64F19"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21" w:type="pct"/>
            <w:vMerge/>
            <w:tcBorders>
              <w:top w:val="single" w:sz="4" w:space="0" w:color="000000"/>
              <w:left w:val="single" w:sz="4" w:space="0" w:color="000000"/>
              <w:bottom w:val="nil"/>
              <w:right w:val="single" w:sz="4" w:space="0" w:color="000000"/>
            </w:tcBorders>
            <w:vAlign w:val="center"/>
            <w:hideMark/>
          </w:tcPr>
          <w:p w14:paraId="25353897"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1" w:type="pct"/>
            <w:vMerge/>
            <w:tcBorders>
              <w:top w:val="single" w:sz="4" w:space="0" w:color="000000"/>
              <w:left w:val="single" w:sz="4" w:space="0" w:color="000000"/>
              <w:bottom w:val="nil"/>
              <w:right w:val="single" w:sz="4" w:space="0" w:color="000000"/>
            </w:tcBorders>
            <w:vAlign w:val="center"/>
            <w:hideMark/>
          </w:tcPr>
          <w:p w14:paraId="05C8CFC7"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1" w:type="pct"/>
            <w:vMerge/>
            <w:tcBorders>
              <w:top w:val="single" w:sz="4" w:space="0" w:color="000000"/>
              <w:left w:val="single" w:sz="4" w:space="0" w:color="000000"/>
              <w:bottom w:val="nil"/>
              <w:right w:val="single" w:sz="4" w:space="0" w:color="000000"/>
            </w:tcBorders>
            <w:vAlign w:val="center"/>
            <w:hideMark/>
          </w:tcPr>
          <w:p w14:paraId="03D7AD62"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49" w:type="pct"/>
            <w:tcBorders>
              <w:top w:val="single" w:sz="4" w:space="0" w:color="000000"/>
              <w:left w:val="single" w:sz="4" w:space="0" w:color="000000"/>
              <w:bottom w:val="nil"/>
              <w:right w:val="single" w:sz="4" w:space="0" w:color="000000"/>
            </w:tcBorders>
            <w:hideMark/>
          </w:tcPr>
          <w:p w14:paraId="042342E6"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57CA312B"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02CD20A2"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49" w:type="pct"/>
            <w:gridSpan w:val="2"/>
            <w:tcBorders>
              <w:top w:val="single" w:sz="4" w:space="0" w:color="000000"/>
              <w:left w:val="single" w:sz="4" w:space="0" w:color="000000"/>
              <w:bottom w:val="nil"/>
              <w:right w:val="single" w:sz="4" w:space="0" w:color="000000"/>
            </w:tcBorders>
            <w:hideMark/>
          </w:tcPr>
          <w:p w14:paraId="12698A72"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75F0F59B"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380B2303"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03" w:type="pct"/>
            <w:tcBorders>
              <w:top w:val="single" w:sz="4" w:space="0" w:color="000000"/>
              <w:left w:val="single" w:sz="4" w:space="0" w:color="000000"/>
              <w:bottom w:val="nil"/>
              <w:right w:val="single" w:sz="4" w:space="0" w:color="000000"/>
            </w:tcBorders>
            <w:hideMark/>
          </w:tcPr>
          <w:p w14:paraId="1E4AEC8E"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8" w:type="pct"/>
            <w:tcBorders>
              <w:top w:val="single" w:sz="4" w:space="0" w:color="000000"/>
              <w:left w:val="single" w:sz="4" w:space="0" w:color="000000"/>
              <w:bottom w:val="nil"/>
              <w:right w:val="single" w:sz="4" w:space="0" w:color="000000"/>
            </w:tcBorders>
            <w:hideMark/>
          </w:tcPr>
          <w:p w14:paraId="3B61BB7C"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2F624ADB" w14:textId="482F2EBA"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68DE7FFC"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45B39A4C"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hideMark/>
          </w:tcPr>
          <w:p w14:paraId="5CD3D588"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254F812C"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163331ED" w14:textId="2F36DCDE" w:rsidR="00183F9F" w:rsidRPr="00C70209" w:rsidRDefault="00183F9F" w:rsidP="00082182">
            <w:pPr>
              <w:pStyle w:val="Tabletext-evidencematrix"/>
            </w:pPr>
            <w:r w:rsidRPr="00C70209">
              <w:t>Song 2013</w:t>
            </w:r>
            <w:r w:rsidRPr="00C70209">
              <w:fldChar w:fldCharType="begin">
                <w:fldData xml:space="preserve">PEVuZE5vdGU+PENpdGU+PEF1dGhvcj5Tb25nPC9BdXRob3I+PFllYXI+MjAxMzwvWWVhcj48UmVj
TnVtPjkyMzwvUmVjTnVtPjxEaXNwbGF5VGV4dD48c3R5bGUgZmFjZT0ic3VwZXJzY3JpcHQiPjM2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0E261C">
              <w:instrText xml:space="preserve"> ADDIN EN.CITE </w:instrText>
            </w:r>
            <w:r w:rsidR="000E261C">
              <w:fldChar w:fldCharType="begin">
                <w:fldData xml:space="preserve">PEVuZE5vdGU+PENpdGU+PEF1dGhvcj5Tb25nPC9BdXRob3I+PFllYXI+MjAxMzwvWWVhcj48UmVj
TnVtPjkyMzwvUmVjTnVtPjxEaXNwbGF5VGV4dD48c3R5bGUgZmFjZT0ic3VwZXJzY3JpcHQiPjM2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2</w:t>
            </w:r>
            <w:r w:rsidRPr="00C70209">
              <w:fldChar w:fldCharType="end"/>
            </w:r>
          </w:p>
          <w:p w14:paraId="450EFC2E" w14:textId="77777777" w:rsidR="00183F9F" w:rsidRPr="00C70209" w:rsidRDefault="00183F9F" w:rsidP="00082182">
            <w:pPr>
              <w:pStyle w:val="Tabletext-evidencematrix"/>
            </w:pPr>
            <w:r w:rsidRPr="00C70209">
              <w:t>Level I/III</w:t>
            </w:r>
          </w:p>
          <w:p w14:paraId="6AED5B8E" w14:textId="77777777" w:rsidR="00183F9F" w:rsidRPr="00C70209" w:rsidRDefault="00183F9F" w:rsidP="00082182">
            <w:pPr>
              <w:pStyle w:val="Tabletext-evidencematrix"/>
            </w:pPr>
            <w:r w:rsidRPr="00C70209">
              <w:rPr>
                <w:i/>
              </w:rPr>
              <w:t>Fair</w:t>
            </w:r>
          </w:p>
        </w:tc>
        <w:tc>
          <w:tcPr>
            <w:tcW w:w="490" w:type="pct"/>
            <w:tcBorders>
              <w:top w:val="single" w:sz="4" w:space="0" w:color="000000"/>
              <w:left w:val="single" w:sz="4" w:space="0" w:color="000000"/>
              <w:bottom w:val="single" w:sz="4" w:space="0" w:color="000000"/>
              <w:right w:val="single" w:sz="4" w:space="0" w:color="000000"/>
            </w:tcBorders>
            <w:hideMark/>
          </w:tcPr>
          <w:p w14:paraId="2EDE578A" w14:textId="5A5203CC" w:rsidR="00183F9F" w:rsidRPr="00C70209" w:rsidRDefault="00481ADA" w:rsidP="00082182">
            <w:pPr>
              <w:pStyle w:val="Tabletext-evidencematrix"/>
            </w:pPr>
            <w:r w:rsidRPr="00C70209">
              <w:t>3</w:t>
            </w:r>
            <w:r w:rsidR="00183F9F" w:rsidRPr="00C70209">
              <w:t xml:space="preserve"> trials</w:t>
            </w:r>
            <w:r w:rsidR="00183F9F" w:rsidRPr="00C70209">
              <w:rPr>
                <w:vertAlign w:val="superscript"/>
              </w:rPr>
              <w:t>c</w:t>
            </w:r>
            <w:r w:rsidR="00183F9F" w:rsidRPr="00C70209">
              <w:t xml:space="preserve"> (Dadure 2011,</w:t>
            </w:r>
            <w:r w:rsidR="00183F9F" w:rsidRPr="00C70209">
              <w:fldChar w:fldCharType="begin">
                <w:fldData xml:space="preserve">PEVuZE5vdGU+PENpdGU+PEF1dGhvcj5EYWR1cmU8L0F1dGhvcj48WWVhcj4yMDExPC9ZZWFyPjxS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=
</w:fldData>
              </w:fldChar>
            </w:r>
            <w:r w:rsidR="000E261C">
              <w:instrText xml:space="preserve"> ADDIN EN.CITE </w:instrText>
            </w:r>
            <w:r w:rsidR="000E261C">
              <w:fldChar w:fldCharType="begin">
                <w:fldData xml:space="preserve">PEVuZE5vdGU+PENpdGU+PEF1dGhvcj5EYWR1cmU8L0F1dGhvcj48WWVhcj4yMDExPC9ZZWFyPjxS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=
</w:fldData>
              </w:fldChar>
            </w:r>
            <w:r w:rsidR="000E261C">
              <w:instrText xml:space="preserve"> ADDIN EN.CITE.DATA </w:instrText>
            </w:r>
            <w:r w:rsidR="000E261C">
              <w:fldChar w:fldCharType="end"/>
            </w:r>
            <w:r w:rsidR="00183F9F" w:rsidRPr="00C70209">
              <w:fldChar w:fldCharType="separate"/>
            </w:r>
            <w:r w:rsidR="000E261C" w:rsidRPr="000E261C">
              <w:rPr>
                <w:noProof/>
                <w:vertAlign w:val="superscript"/>
              </w:rPr>
              <w:t>389</w:t>
            </w:r>
            <w:r w:rsidR="00183F9F" w:rsidRPr="00C70209">
              <w:fldChar w:fldCharType="end"/>
            </w:r>
            <w:r w:rsidR="00183F9F" w:rsidRPr="00C70209">
              <w:t xml:space="preserve"> Goobie 2011,</w:t>
            </w:r>
            <w:r w:rsidR="00183F9F" w:rsidRPr="00C70209">
              <w:fldChar w:fldCharType="begin">
                <w:fldData xml:space="preserve">PEVuZE5vdGU+PENpdGU+PEF1dGhvcj5Hb29iaWU8L0F1dGhvcj48WWVhcj4yMDExPC9ZZWFyPjxS
ZWNOdW0+ODgwPC9SZWNOdW0+PERpc3BsYXlUZXh0PjxzdHlsZSBmYWNlPSJzdXBlcnNjcmlwdCI+
Mzkw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0E261C">
              <w:instrText xml:space="preserve"> ADDIN EN.CITE </w:instrText>
            </w:r>
            <w:r w:rsidR="000E261C">
              <w:fldChar w:fldCharType="begin">
                <w:fldData xml:space="preserve">PEVuZE5vdGU+PENpdGU+PEF1dGhvcj5Hb29iaWU8L0F1dGhvcj48WWVhcj4yMDExPC9ZZWFyPjxS
ZWNOdW0+ODgwPC9SZWNOdW0+PERpc3BsYXlUZXh0PjxzdHlsZSBmYWNlPSJzdXBlcnNjcmlwdCI+
Mzkw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0E261C">
              <w:instrText xml:space="preserve"> ADDIN EN.CITE.DATA </w:instrText>
            </w:r>
            <w:r w:rsidR="000E261C">
              <w:fldChar w:fldCharType="end"/>
            </w:r>
            <w:r w:rsidR="00183F9F" w:rsidRPr="00C70209">
              <w:fldChar w:fldCharType="separate"/>
            </w:r>
            <w:r w:rsidR="000E261C" w:rsidRPr="000E261C">
              <w:rPr>
                <w:noProof/>
                <w:vertAlign w:val="superscript"/>
              </w:rPr>
              <w:t>390</w:t>
            </w:r>
            <w:r w:rsidR="00183F9F" w:rsidRPr="00C70209">
              <w:fldChar w:fldCharType="end"/>
            </w:r>
            <w:r w:rsidR="00183F9F" w:rsidRPr="00C70209">
              <w:t xml:space="preserve"> Maugans 2011</w:t>
            </w:r>
            <w:r w:rsidR="00A06EBF">
              <w:fldChar w:fldCharType="begin"/>
            </w:r>
            <w:r w:rsidR="000E261C">
              <w:instrText xml:space="preserve"> ADDIN EN.CITE &lt;EndNote&gt;&lt;Cite&gt;&lt;Author&gt;Maugans&lt;/Author&gt;&lt;Year&gt;2011&lt;/Year&gt;&lt;RecNum&gt;1118&lt;/RecNum&gt;&lt;DisplayText&gt;&lt;style face="superscript"&gt;406&lt;/style&gt;&lt;/DisplayText&gt;&lt;record&gt;&lt;rec-number&gt;1118&lt;/rec-number&gt;&lt;foreign-keys&gt;&lt;key app="EN" db-id="9edve2wadsavt5ewavaxtda4f2tavzvts9ee" timestamp="1439379026"&gt;1118&lt;/key&gt;&lt;/foreign-keys&gt;&lt;ref-type name="Journal Article"&gt;17&lt;/ref-type&gt;&lt;contributors&gt;&lt;authors&gt;&lt;author&gt;Maugans, T. A.&lt;/author&gt;&lt;author&gt;Martin, D.&lt;/author&gt;&lt;author&gt;Taylor, J.&lt;/author&gt;&lt;author&gt;Salisbury, S.&lt;/author&gt;&lt;author&gt;Istaphanous, G.&lt;/author&gt;&lt;/authors&gt;&lt;/contributors&gt;&lt;auth-address&gt;Cincinnati Children&amp;apos;s Hospital Medical Center, Cincinnati, OH 45229-3039, USA. todd.maugans@cchmc.org&lt;/auth-address&gt;&lt;titles&gt;&lt;title&gt;Comparative analysis of tranexamic acid use in minimally invasive versus open craniosynostosis procedures&lt;/title&gt;&lt;secondary-title&gt;J Craniofac Surg&lt;/secondary-title&gt;&lt;/titles&gt;&lt;periodical&gt;&lt;full-title&gt;J Craniofac Surg&lt;/full-title&gt;&lt;/periodical&gt;&lt;pages&gt;1772-8&lt;/pages&gt;&lt;volume&gt;22&lt;/volume&gt;&lt;number&gt;5&lt;/number&gt;&lt;keywords&gt;&lt;keyword&gt;Antifibrinolytic Agents/*administration &amp;amp; dosage&lt;/keyword&gt;&lt;keyword&gt;Blood Loss, Surgical/*prevention &amp;amp; control&lt;/keyword&gt;&lt;keyword&gt;Chi-Square Distribution&lt;/keyword&gt;&lt;keyword&gt;Child&lt;/keyword&gt;&lt;keyword&gt;Craniosynostoses/*surgery&lt;/keyword&gt;&lt;keyword&gt;Female&lt;/keyword&gt;&lt;keyword&gt;Humans&lt;/keyword&gt;&lt;keyword&gt;Intraoperative Care&lt;/keyword&gt;&lt;keyword&gt;Male&lt;/keyword&gt;&lt;keyword&gt;Minimally Invasive Surgical Procedures&lt;/keyword&gt;&lt;keyword&gt;Monte Carlo Method&lt;/keyword&gt;&lt;keyword&gt;Retrospective Studies&lt;/keyword&gt;&lt;keyword&gt;Statistics, Nonparametric&lt;/keyword&gt;&lt;keyword&gt;Tranexamic Acid/*administration &amp;amp; dosage&lt;/keyword&gt;&lt;keyword&gt;Treatment Outcome&lt;/keyword&gt;&lt;/keywords&gt;&lt;dates&gt;&lt;year&gt;2011&lt;/year&gt;&lt;pub-dates&gt;&lt;date&gt;Sep&lt;/date&gt;&lt;/pub-dates&gt;&lt;/dates&gt;&lt;isbn&gt;1536-3732 (Electronic)&amp;#xD;1049-2275 (Linking)&lt;/isbn&gt;&lt;accession-num&gt;21959429&lt;/accession-num&gt;&lt;urls&gt;&lt;related-urls&gt;&lt;url&gt;http://www.ncbi.nlm.nih.gov/pubmed/21959429&lt;/url&gt;&lt;/related-urls&gt;&lt;/urls&gt;&lt;electronic-resource-num&gt;10.1097/SCS.0b013e31822e6283&lt;/electronic-resource-num&gt;&lt;/record&gt;&lt;/Cite&gt;&lt;/EndNote&gt;</w:instrText>
            </w:r>
            <w:r w:rsidR="00A06EBF">
              <w:fldChar w:fldCharType="separate"/>
            </w:r>
            <w:r w:rsidR="000E261C" w:rsidRPr="000E261C">
              <w:rPr>
                <w:noProof/>
                <w:vertAlign w:val="superscript"/>
              </w:rPr>
              <w:t>406</w:t>
            </w:r>
            <w:r w:rsidR="00A06EBF">
              <w:fldChar w:fldCharType="end"/>
            </w:r>
            <w:r w:rsidR="00183F9F" w:rsidRPr="00C70209">
              <w:t>)</w:t>
            </w:r>
          </w:p>
          <w:p w14:paraId="22D113D7" w14:textId="77777777" w:rsidR="00183F9F" w:rsidRPr="00C70209" w:rsidRDefault="00183F9F" w:rsidP="00082182">
            <w:pPr>
              <w:pStyle w:val="Tabletext-evidencematrix"/>
            </w:pPr>
            <w:r w:rsidRPr="00C70209">
              <w:t>N=138</w:t>
            </w:r>
          </w:p>
        </w:tc>
        <w:tc>
          <w:tcPr>
            <w:tcW w:w="490" w:type="pct"/>
            <w:tcBorders>
              <w:top w:val="single" w:sz="4" w:space="0" w:color="000000"/>
              <w:left w:val="single" w:sz="4" w:space="0" w:color="000000"/>
              <w:bottom w:val="single" w:sz="4" w:space="0" w:color="000000"/>
              <w:right w:val="single" w:sz="4" w:space="0" w:color="000000"/>
            </w:tcBorders>
            <w:shd w:val="clear" w:color="auto" w:fill="auto"/>
            <w:hideMark/>
          </w:tcPr>
          <w:p w14:paraId="49F2D641" w14:textId="77777777" w:rsidR="00183F9F" w:rsidRPr="00C70209" w:rsidRDefault="00183F9F" w:rsidP="00082182">
            <w:pPr>
              <w:pStyle w:val="Tabletext-evidencematrix"/>
            </w:pPr>
            <w:r w:rsidRPr="00C70209">
              <w:t>Children undergoing craniosynostosis surgery</w:t>
            </w:r>
          </w:p>
        </w:tc>
        <w:tc>
          <w:tcPr>
            <w:tcW w:w="421" w:type="pct"/>
            <w:tcBorders>
              <w:top w:val="single" w:sz="4" w:space="0" w:color="000000"/>
              <w:left w:val="single" w:sz="4" w:space="0" w:color="000000"/>
              <w:bottom w:val="single" w:sz="4" w:space="0" w:color="000000"/>
              <w:right w:val="single" w:sz="4" w:space="0" w:color="000000"/>
            </w:tcBorders>
            <w:hideMark/>
          </w:tcPr>
          <w:p w14:paraId="04124978" w14:textId="647D98BE" w:rsidR="00183F9F" w:rsidRPr="00C70209" w:rsidRDefault="00183F9F" w:rsidP="00481ADA">
            <w:pPr>
              <w:pStyle w:val="Tabletext-evidencematrix"/>
            </w:pPr>
            <w:r w:rsidRPr="00C70209">
              <w:t xml:space="preserve">USA, France </w:t>
            </w:r>
          </w:p>
        </w:tc>
        <w:tc>
          <w:tcPr>
            <w:tcW w:w="501" w:type="pct"/>
            <w:tcBorders>
              <w:top w:val="single" w:sz="4" w:space="0" w:color="000000"/>
              <w:left w:val="single" w:sz="4" w:space="0" w:color="000000"/>
              <w:bottom w:val="single" w:sz="4" w:space="0" w:color="000000"/>
              <w:right w:val="single" w:sz="4" w:space="0" w:color="000000"/>
            </w:tcBorders>
            <w:hideMark/>
          </w:tcPr>
          <w:p w14:paraId="4C992981" w14:textId="77777777" w:rsidR="00183F9F" w:rsidRPr="00C70209" w:rsidRDefault="00183F9F" w:rsidP="00082182">
            <w:pPr>
              <w:pStyle w:val="Tabletext-evidencematrix"/>
            </w:pPr>
            <w:r w:rsidRPr="00C70209">
              <w:t>IV tranexamic acid versus placebo</w:t>
            </w:r>
          </w:p>
        </w:tc>
        <w:tc>
          <w:tcPr>
            <w:tcW w:w="501" w:type="pct"/>
            <w:tcBorders>
              <w:top w:val="single" w:sz="4" w:space="0" w:color="000000"/>
              <w:left w:val="single" w:sz="4" w:space="0" w:color="000000"/>
              <w:bottom w:val="single" w:sz="4" w:space="0" w:color="000000"/>
              <w:right w:val="single" w:sz="4" w:space="0" w:color="000000"/>
            </w:tcBorders>
            <w:hideMark/>
          </w:tcPr>
          <w:p w14:paraId="2ADA1A73" w14:textId="018A75ED" w:rsidR="00183F9F" w:rsidRPr="00C70209" w:rsidRDefault="00183F9F" w:rsidP="00082182">
            <w:pPr>
              <w:pStyle w:val="Tabletext-evidencematrix"/>
            </w:pPr>
            <w:r w:rsidRPr="00C70209">
              <w:t>RBC transfusion volume (mL/kg)</w:t>
            </w:r>
          </w:p>
        </w:tc>
        <w:tc>
          <w:tcPr>
            <w:tcW w:w="552" w:type="pct"/>
            <w:gridSpan w:val="2"/>
            <w:tcBorders>
              <w:top w:val="single" w:sz="4" w:space="0" w:color="000000"/>
              <w:left w:val="single" w:sz="4" w:space="0" w:color="000000"/>
              <w:bottom w:val="single" w:sz="4" w:space="0" w:color="000000"/>
              <w:right w:val="single" w:sz="4" w:space="0" w:color="000000"/>
            </w:tcBorders>
            <w:hideMark/>
          </w:tcPr>
          <w:p w14:paraId="0C35666D" w14:textId="77777777" w:rsidR="00183F9F" w:rsidRPr="00C70209" w:rsidRDefault="00183F9F" w:rsidP="00082182">
            <w:pPr>
              <w:pStyle w:val="Tabletext-evidencematrix"/>
            </w:pPr>
            <w:r w:rsidRPr="00C70209">
              <w:t>NR</w:t>
            </w:r>
          </w:p>
        </w:tc>
        <w:tc>
          <w:tcPr>
            <w:tcW w:w="546" w:type="pct"/>
            <w:tcBorders>
              <w:top w:val="single" w:sz="4" w:space="0" w:color="000000"/>
              <w:left w:val="single" w:sz="4" w:space="0" w:color="000000"/>
              <w:bottom w:val="single" w:sz="4" w:space="0" w:color="000000"/>
              <w:right w:val="single" w:sz="4" w:space="0" w:color="000000"/>
            </w:tcBorders>
            <w:hideMark/>
          </w:tcPr>
          <w:p w14:paraId="77A7235C" w14:textId="77777777" w:rsidR="00183F9F" w:rsidRPr="00C70209" w:rsidRDefault="00183F9F" w:rsidP="00082182">
            <w:pPr>
              <w:pStyle w:val="Tabletext-evidencematrix"/>
            </w:pPr>
            <w:r w:rsidRPr="00C70209">
              <w:t>NR</w:t>
            </w:r>
          </w:p>
        </w:tc>
        <w:tc>
          <w:tcPr>
            <w:tcW w:w="503" w:type="pct"/>
            <w:tcBorders>
              <w:top w:val="single" w:sz="4" w:space="0" w:color="000000"/>
              <w:left w:val="single" w:sz="4" w:space="0" w:color="000000"/>
              <w:bottom w:val="single" w:sz="4" w:space="0" w:color="000000"/>
              <w:right w:val="single" w:sz="4" w:space="0" w:color="000000"/>
            </w:tcBorders>
            <w:hideMark/>
          </w:tcPr>
          <w:p w14:paraId="6204705D" w14:textId="77777777" w:rsidR="00183F9F" w:rsidRPr="00C70209" w:rsidRDefault="00183F9F" w:rsidP="00082182">
            <w:pPr>
              <w:pStyle w:val="Tabletext-evidencematrix"/>
            </w:pPr>
            <w:r w:rsidRPr="00C70209">
              <w:t>MD –10.81 (–16.84, –4.78)</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F578802" w14:textId="77777777" w:rsidR="00183F9F" w:rsidRPr="00C70209" w:rsidRDefault="00183F9F" w:rsidP="00082182">
            <w:pPr>
              <w:pStyle w:val="Tabletext-evidencematrix"/>
              <w:rPr>
                <w:i/>
              </w:rPr>
            </w:pPr>
            <w:r w:rsidRPr="00C70209">
              <w:rPr>
                <w:i/>
              </w:rPr>
              <w:t>Favours TXA</w:t>
            </w:r>
          </w:p>
          <w:p w14:paraId="3C09A7F8" w14:textId="42D6108F" w:rsidR="00183F9F" w:rsidRPr="00C70209" w:rsidRDefault="001A475D" w:rsidP="00082182">
            <w:pPr>
              <w:pStyle w:val="Tabletext-evidencematrix"/>
            </w:pPr>
            <w:r w:rsidRPr="001A475D">
              <w:rPr>
                <w:i/>
              </w:rPr>
              <w:t>P = </w:t>
            </w:r>
            <w:r w:rsidR="00183F9F" w:rsidRPr="00C70209">
              <w:t>0.0004</w:t>
            </w:r>
          </w:p>
          <w:p w14:paraId="597D9681" w14:textId="77777777" w:rsidR="00183F9F" w:rsidRPr="00C70209" w:rsidRDefault="00183F9F" w:rsidP="00082182">
            <w:pPr>
              <w:pStyle w:val="Tabletext-evidencematrix"/>
            </w:pPr>
            <w:r w:rsidRPr="00C70209">
              <w:t>No significant heterogeneity</w:t>
            </w:r>
          </w:p>
          <w:p w14:paraId="4203C2A8" w14:textId="40AD0621"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0DE00688"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themeFill="text1"/>
            <w:hideMark/>
          </w:tcPr>
          <w:p w14:paraId="761B3C2A" w14:textId="77777777" w:rsidR="00183F9F" w:rsidRPr="00C70209" w:rsidRDefault="00183F9F" w:rsidP="00082182">
            <w:pPr>
              <w:pStyle w:val="TableH4"/>
              <w:rPr>
                <w:rFonts w:eastAsia="Arial Unicode MS"/>
              </w:rPr>
            </w:pPr>
            <w:r w:rsidRPr="00C70209">
              <w:rPr>
                <w:rFonts w:eastAsia="Arial Unicode MS"/>
              </w:rPr>
              <w:t>Level II evidence</w:t>
            </w:r>
          </w:p>
        </w:tc>
      </w:tr>
      <w:tr w:rsidR="00183F9F" w:rsidRPr="00C70209" w14:paraId="22375499"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666738D7" w14:textId="0774D517" w:rsidR="00183F9F" w:rsidRPr="00C70209" w:rsidRDefault="00183F9F" w:rsidP="00082182">
            <w:pPr>
              <w:pStyle w:val="Tabletext-evidencematrix"/>
            </w:pPr>
            <w:r w:rsidRPr="00C70209">
              <w:t>Ahmed 2014</w:t>
            </w:r>
            <w:r w:rsidRPr="00C70209">
              <w:fldChar w:fldCharType="begin"/>
            </w:r>
            <w:r w:rsidR="000E261C">
              <w:instrText xml:space="preserve"> ADDIN EN.CITE &lt;EndNote&gt;&lt;Cite&gt;&lt;Author&gt;Ahmed&lt;/Author&gt;&lt;Year&gt;2014&lt;/Year&gt;&lt;RecNum&gt;839&lt;/RecNum&gt;&lt;DisplayText&gt;&lt;style face="superscript"&gt;400&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Pr="00C70209">
              <w:fldChar w:fldCharType="separate"/>
            </w:r>
            <w:r w:rsidR="000E261C" w:rsidRPr="000E261C">
              <w:rPr>
                <w:noProof/>
                <w:vertAlign w:val="superscript"/>
              </w:rPr>
              <w:t>400</w:t>
            </w:r>
            <w:r w:rsidRPr="00C70209">
              <w:fldChar w:fldCharType="end"/>
            </w:r>
          </w:p>
          <w:p w14:paraId="20FC7B1B" w14:textId="77777777" w:rsidR="00183F9F" w:rsidRPr="00C70209" w:rsidRDefault="00183F9F" w:rsidP="00082182">
            <w:pPr>
              <w:pStyle w:val="Tabletext-evidencematrix"/>
            </w:pPr>
            <w:r w:rsidRPr="00C70209">
              <w:t>Level II</w:t>
            </w:r>
          </w:p>
          <w:p w14:paraId="110B7CF9" w14:textId="77777777" w:rsidR="00183F9F" w:rsidRPr="00C70209" w:rsidRDefault="00183F9F" w:rsidP="00082182">
            <w:pPr>
              <w:pStyle w:val="Tabletext-evidencematrix"/>
            </w:pPr>
            <w:r w:rsidRPr="00C70209">
              <w:rPr>
                <w:i/>
              </w:rPr>
              <w:t>Fair</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00C61ED9" w14:textId="77777777" w:rsidR="00183F9F" w:rsidRPr="00C70209" w:rsidRDefault="00183F9F" w:rsidP="00082182">
            <w:pPr>
              <w:pStyle w:val="Tabletext-evidencematrix"/>
            </w:pPr>
            <w:r w:rsidRPr="00C70209">
              <w:t>N=26</w:t>
            </w:r>
          </w:p>
        </w:tc>
        <w:tc>
          <w:tcPr>
            <w:tcW w:w="490" w:type="pct"/>
            <w:vMerge w:val="restart"/>
            <w:tcBorders>
              <w:top w:val="single" w:sz="4" w:space="0" w:color="000000"/>
              <w:left w:val="single" w:sz="4" w:space="0" w:color="000000"/>
              <w:bottom w:val="single" w:sz="4" w:space="0" w:color="000000"/>
              <w:right w:val="single" w:sz="4" w:space="0" w:color="000000"/>
            </w:tcBorders>
            <w:hideMark/>
          </w:tcPr>
          <w:p w14:paraId="4B9A1BC3" w14:textId="77777777" w:rsidR="00183F9F" w:rsidRPr="00C70209" w:rsidRDefault="00183F9F" w:rsidP="00082182">
            <w:pPr>
              <w:pStyle w:val="Tabletext-evidencematrix"/>
            </w:pPr>
            <w:r w:rsidRPr="00C70209">
              <w:t>Paediatric patients aged 1 month to 3 years undergoing major reconstructive craniofacial surgery</w:t>
            </w:r>
          </w:p>
        </w:tc>
        <w:tc>
          <w:tcPr>
            <w:tcW w:w="421" w:type="pct"/>
            <w:vMerge w:val="restart"/>
            <w:tcBorders>
              <w:top w:val="single" w:sz="4" w:space="0" w:color="000000"/>
              <w:left w:val="single" w:sz="4" w:space="0" w:color="000000"/>
              <w:bottom w:val="single" w:sz="4" w:space="0" w:color="000000"/>
              <w:right w:val="single" w:sz="4" w:space="0" w:color="000000"/>
            </w:tcBorders>
            <w:hideMark/>
          </w:tcPr>
          <w:p w14:paraId="7227D2C4" w14:textId="77777777" w:rsidR="00183F9F" w:rsidRPr="00C70209" w:rsidRDefault="00183F9F" w:rsidP="00082182">
            <w:pPr>
              <w:pStyle w:val="Tabletext-evidencematrix"/>
            </w:pPr>
            <w:r w:rsidRPr="00C70209">
              <w:t>Single hospital, USA</w:t>
            </w:r>
          </w:p>
        </w:tc>
        <w:tc>
          <w:tcPr>
            <w:tcW w:w="501" w:type="pct"/>
            <w:vMerge w:val="restart"/>
            <w:tcBorders>
              <w:top w:val="single" w:sz="4" w:space="0" w:color="000000"/>
              <w:left w:val="single" w:sz="4" w:space="0" w:color="000000"/>
              <w:bottom w:val="single" w:sz="4" w:space="0" w:color="000000"/>
              <w:right w:val="single" w:sz="4" w:space="0" w:color="000000"/>
            </w:tcBorders>
            <w:hideMark/>
          </w:tcPr>
          <w:p w14:paraId="7CCDA714" w14:textId="77777777" w:rsidR="00183F9F" w:rsidRPr="00C70209" w:rsidRDefault="00183F9F" w:rsidP="00082182">
            <w:pPr>
              <w:pStyle w:val="Tabletext-evidencematrix"/>
            </w:pPr>
            <w:r w:rsidRPr="00C70209">
              <w:t>IV aprotinin versus placebo</w:t>
            </w:r>
          </w:p>
        </w:tc>
        <w:tc>
          <w:tcPr>
            <w:tcW w:w="501" w:type="pct"/>
            <w:tcBorders>
              <w:top w:val="single" w:sz="4" w:space="0" w:color="000000"/>
              <w:left w:val="single" w:sz="4" w:space="0" w:color="000000"/>
              <w:bottom w:val="single" w:sz="4" w:space="0" w:color="000000"/>
              <w:right w:val="single" w:sz="4" w:space="0" w:color="000000"/>
            </w:tcBorders>
          </w:tcPr>
          <w:p w14:paraId="788FB076" w14:textId="37DAAC83" w:rsidR="00183F9F" w:rsidRPr="00C70209" w:rsidRDefault="00183F9F" w:rsidP="00082182">
            <w:pPr>
              <w:pStyle w:val="Tabletext-evidencematrix"/>
            </w:pPr>
            <w:r w:rsidRPr="00C70209">
              <w:t>Intraoperative RBC transfusion volume (mL)</w:t>
            </w:r>
          </w:p>
        </w:tc>
        <w:tc>
          <w:tcPr>
            <w:tcW w:w="552" w:type="pct"/>
            <w:gridSpan w:val="2"/>
            <w:tcBorders>
              <w:top w:val="single" w:sz="4" w:space="0" w:color="000000"/>
              <w:left w:val="single" w:sz="4" w:space="0" w:color="000000"/>
              <w:bottom w:val="single" w:sz="4" w:space="0" w:color="000000"/>
              <w:right w:val="single" w:sz="4" w:space="0" w:color="000000"/>
            </w:tcBorders>
          </w:tcPr>
          <w:p w14:paraId="3B7184FF" w14:textId="77777777" w:rsidR="00183F9F" w:rsidRPr="00C70209" w:rsidRDefault="00183F9F" w:rsidP="00082182">
            <w:pPr>
              <w:pStyle w:val="Tabletext-evidencematrix"/>
            </w:pPr>
            <w:r w:rsidRPr="00C70209">
              <w:t>380 ± 90 (n=13)</w:t>
            </w:r>
          </w:p>
        </w:tc>
        <w:tc>
          <w:tcPr>
            <w:tcW w:w="546" w:type="pct"/>
            <w:tcBorders>
              <w:top w:val="single" w:sz="4" w:space="0" w:color="000000"/>
              <w:left w:val="single" w:sz="4" w:space="0" w:color="000000"/>
              <w:bottom w:val="single" w:sz="4" w:space="0" w:color="000000"/>
              <w:right w:val="single" w:sz="4" w:space="0" w:color="000000"/>
            </w:tcBorders>
          </w:tcPr>
          <w:p w14:paraId="0D07F44B" w14:textId="77777777" w:rsidR="00183F9F" w:rsidRPr="00C70209" w:rsidRDefault="00183F9F" w:rsidP="00082182">
            <w:pPr>
              <w:pStyle w:val="Tabletext-evidencematrix"/>
            </w:pPr>
            <w:r w:rsidRPr="00C70209">
              <w:t>550 ± 200 (n=13)</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533A9EE" w14:textId="77777777" w:rsidR="00183F9F" w:rsidRPr="00C70209" w:rsidRDefault="00183F9F" w:rsidP="00082182">
            <w:pPr>
              <w:pStyle w:val="Tabletext-evidencematrix"/>
            </w:pPr>
            <w:r w:rsidRPr="00C70209">
              <w:t>MD –170.00 [–289.22, –50.78]</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A0ACA48" w14:textId="77777777" w:rsidR="00183F9F" w:rsidRPr="00C70209" w:rsidRDefault="00183F9F" w:rsidP="00082182">
            <w:pPr>
              <w:pStyle w:val="Tabletext-evidencematrix"/>
              <w:rPr>
                <w:i/>
              </w:rPr>
            </w:pPr>
            <w:r w:rsidRPr="00C70209">
              <w:rPr>
                <w:i/>
              </w:rPr>
              <w:t>Favours aprotinin</w:t>
            </w:r>
          </w:p>
          <w:p w14:paraId="7AFEF62F" w14:textId="02926078" w:rsidR="00183F9F" w:rsidRPr="00C70209" w:rsidRDefault="001A475D" w:rsidP="00082182">
            <w:pPr>
              <w:pStyle w:val="Tabletext-evidencematrix"/>
            </w:pPr>
            <w:r w:rsidRPr="001A475D">
              <w:rPr>
                <w:i/>
              </w:rPr>
              <w:t>P = </w:t>
            </w:r>
            <w:r w:rsidR="00183F9F" w:rsidRPr="00C70209">
              <w:t>0.004</w:t>
            </w:r>
          </w:p>
        </w:tc>
      </w:tr>
      <w:tr w:rsidR="00183F9F" w:rsidRPr="00C70209" w14:paraId="639B8002" w14:textId="77777777" w:rsidTr="00082182">
        <w:tc>
          <w:tcPr>
            <w:tcW w:w="388" w:type="pct"/>
            <w:vMerge/>
            <w:tcBorders>
              <w:top w:val="single" w:sz="4" w:space="0" w:color="000000"/>
              <w:left w:val="single" w:sz="4" w:space="0" w:color="000000"/>
              <w:bottom w:val="single" w:sz="4" w:space="0" w:color="000000"/>
              <w:right w:val="single" w:sz="4" w:space="0" w:color="000000"/>
            </w:tcBorders>
          </w:tcPr>
          <w:p w14:paraId="3FB53E3C"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272156AB"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4506B3EA"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tcPr>
          <w:p w14:paraId="2D30F106"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tcPr>
          <w:p w14:paraId="499B44ED"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64B01874" w14:textId="5B18E5E5" w:rsidR="00183F9F" w:rsidRPr="00C70209" w:rsidRDefault="00183F9F" w:rsidP="00082182">
            <w:pPr>
              <w:pStyle w:val="Tabletext-evidencematrix"/>
            </w:pPr>
            <w:r w:rsidRPr="00C70209">
              <w:t>Intraoperative RBC transfusion volume (mL/kg)</w:t>
            </w:r>
          </w:p>
        </w:tc>
        <w:tc>
          <w:tcPr>
            <w:tcW w:w="552" w:type="pct"/>
            <w:gridSpan w:val="2"/>
            <w:tcBorders>
              <w:top w:val="single" w:sz="4" w:space="0" w:color="000000"/>
              <w:left w:val="single" w:sz="4" w:space="0" w:color="000000"/>
              <w:bottom w:val="single" w:sz="4" w:space="0" w:color="000000"/>
              <w:right w:val="single" w:sz="4" w:space="0" w:color="000000"/>
            </w:tcBorders>
          </w:tcPr>
          <w:p w14:paraId="52A70A9B" w14:textId="77777777" w:rsidR="00183F9F" w:rsidRPr="00C70209" w:rsidRDefault="00183F9F" w:rsidP="00082182">
            <w:pPr>
              <w:pStyle w:val="Tabletext-evidencematrix"/>
            </w:pPr>
            <w:r w:rsidRPr="00C70209">
              <w:t>40 ± 10 (n=13)</w:t>
            </w:r>
          </w:p>
        </w:tc>
        <w:tc>
          <w:tcPr>
            <w:tcW w:w="546" w:type="pct"/>
            <w:tcBorders>
              <w:top w:val="single" w:sz="4" w:space="0" w:color="000000"/>
              <w:left w:val="single" w:sz="4" w:space="0" w:color="000000"/>
              <w:bottom w:val="single" w:sz="4" w:space="0" w:color="000000"/>
              <w:right w:val="single" w:sz="4" w:space="0" w:color="000000"/>
            </w:tcBorders>
          </w:tcPr>
          <w:p w14:paraId="6D4ECECC" w14:textId="77777777" w:rsidR="00183F9F" w:rsidRPr="00C70209" w:rsidRDefault="00183F9F" w:rsidP="00082182">
            <w:pPr>
              <w:pStyle w:val="Tabletext-evidencematrix"/>
            </w:pPr>
            <w:r w:rsidRPr="00C70209">
              <w:t>60 ± 20 (n=13)</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36056EF" w14:textId="77777777" w:rsidR="00183F9F" w:rsidRPr="00C70209" w:rsidRDefault="00183F9F" w:rsidP="00082182">
            <w:pPr>
              <w:pStyle w:val="Tabletext-evidencematrix"/>
            </w:pPr>
            <w:r w:rsidRPr="00C70209">
              <w:t>MD –20.00 [–32.16, –7.84]</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1F3B4D1" w14:textId="77777777" w:rsidR="00183F9F" w:rsidRPr="00C70209" w:rsidRDefault="00183F9F" w:rsidP="00082182">
            <w:pPr>
              <w:pStyle w:val="Tabletext-evidencematrix"/>
              <w:rPr>
                <w:i/>
              </w:rPr>
            </w:pPr>
            <w:r w:rsidRPr="00C70209">
              <w:rPr>
                <w:i/>
              </w:rPr>
              <w:t>Favours aprotinin</w:t>
            </w:r>
          </w:p>
          <w:p w14:paraId="1D6C6CED" w14:textId="1B38E44C" w:rsidR="00183F9F" w:rsidRPr="00C70209" w:rsidRDefault="001A475D" w:rsidP="00082182">
            <w:pPr>
              <w:pStyle w:val="Tabletext-evidencematrix"/>
            </w:pPr>
            <w:r w:rsidRPr="001A475D">
              <w:rPr>
                <w:i/>
              </w:rPr>
              <w:t>P &lt; </w:t>
            </w:r>
            <w:r w:rsidR="00183F9F" w:rsidRPr="00C70209">
              <w:t>0.05</w:t>
            </w:r>
          </w:p>
        </w:tc>
      </w:tr>
      <w:tr w:rsidR="00183F9F" w:rsidRPr="00C70209" w14:paraId="04E4F31F" w14:textId="77777777" w:rsidTr="00082182">
        <w:tc>
          <w:tcPr>
            <w:tcW w:w="388" w:type="pct"/>
            <w:vMerge/>
            <w:tcBorders>
              <w:top w:val="single" w:sz="4" w:space="0" w:color="000000"/>
              <w:left w:val="single" w:sz="4" w:space="0" w:color="000000"/>
              <w:bottom w:val="single" w:sz="4" w:space="0" w:color="000000"/>
              <w:right w:val="single" w:sz="4" w:space="0" w:color="000000"/>
            </w:tcBorders>
          </w:tcPr>
          <w:p w14:paraId="5F8ACA9B"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6A8B7C24"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04265722"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tcPr>
          <w:p w14:paraId="4DE975F6"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tcPr>
          <w:p w14:paraId="105F4A91"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32BC5B3E" w14:textId="77777777" w:rsidR="00183F9F" w:rsidRPr="00C70209" w:rsidRDefault="00183F9F" w:rsidP="00082182">
            <w:pPr>
              <w:pStyle w:val="Tabletext-evidencematrix"/>
            </w:pPr>
            <w:r w:rsidRPr="00C70209">
              <w:t>Intraoperative FFP transfusion volume (mL)</w:t>
            </w:r>
          </w:p>
        </w:tc>
        <w:tc>
          <w:tcPr>
            <w:tcW w:w="552" w:type="pct"/>
            <w:gridSpan w:val="2"/>
            <w:tcBorders>
              <w:top w:val="single" w:sz="4" w:space="0" w:color="000000"/>
              <w:left w:val="single" w:sz="4" w:space="0" w:color="000000"/>
              <w:bottom w:val="single" w:sz="4" w:space="0" w:color="000000"/>
              <w:right w:val="single" w:sz="4" w:space="0" w:color="000000"/>
            </w:tcBorders>
          </w:tcPr>
          <w:p w14:paraId="7F0526B2" w14:textId="77777777" w:rsidR="00183F9F" w:rsidRPr="00C70209" w:rsidRDefault="00183F9F" w:rsidP="00082182">
            <w:pPr>
              <w:pStyle w:val="Tabletext-evidencematrix"/>
            </w:pPr>
            <w:r w:rsidRPr="00C70209">
              <w:t>100 ± 150 (n=13)</w:t>
            </w:r>
          </w:p>
        </w:tc>
        <w:tc>
          <w:tcPr>
            <w:tcW w:w="546" w:type="pct"/>
            <w:tcBorders>
              <w:top w:val="single" w:sz="4" w:space="0" w:color="000000"/>
              <w:left w:val="single" w:sz="4" w:space="0" w:color="000000"/>
              <w:bottom w:val="single" w:sz="4" w:space="0" w:color="000000"/>
              <w:right w:val="single" w:sz="4" w:space="0" w:color="000000"/>
            </w:tcBorders>
          </w:tcPr>
          <w:p w14:paraId="03AA7E51" w14:textId="77777777" w:rsidR="00183F9F" w:rsidRPr="00C70209" w:rsidRDefault="00183F9F" w:rsidP="00082182">
            <w:pPr>
              <w:pStyle w:val="Tabletext-evidencematrix"/>
            </w:pPr>
            <w:r w:rsidRPr="00C70209">
              <w:t>220 ± 200 (n=13)</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EBCA272" w14:textId="77777777" w:rsidR="00183F9F" w:rsidRPr="00C70209" w:rsidRDefault="00183F9F" w:rsidP="00082182">
            <w:pPr>
              <w:pStyle w:val="Tabletext-evidencematrix"/>
            </w:pPr>
            <w:r w:rsidRPr="00C70209">
              <w:t>MD –120.00 [–255.90, 15.90]</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auto"/>
          </w:tcPr>
          <w:p w14:paraId="65B0D205" w14:textId="77777777" w:rsidR="00183F9F" w:rsidRPr="00C70209" w:rsidRDefault="00183F9F" w:rsidP="00082182">
            <w:pPr>
              <w:pStyle w:val="Tabletext-evidencematrix"/>
            </w:pPr>
            <w:r w:rsidRPr="00C70209">
              <w:rPr>
                <w:i/>
              </w:rPr>
              <w:t>No significant difference</w:t>
            </w:r>
          </w:p>
          <w:p w14:paraId="4B75E527" w14:textId="3B2A1E20" w:rsidR="00183F9F" w:rsidRPr="00C70209" w:rsidRDefault="001A475D" w:rsidP="00082182">
            <w:pPr>
              <w:pStyle w:val="Tabletext-evidencematrix"/>
            </w:pPr>
            <w:r w:rsidRPr="001A475D">
              <w:rPr>
                <w:i/>
              </w:rPr>
              <w:t>P = </w:t>
            </w:r>
            <w:r w:rsidR="00183F9F" w:rsidRPr="00C70209">
              <w:t>0.08</w:t>
            </w:r>
            <w:r w:rsidR="00183F9F" w:rsidRPr="00C70209">
              <w:rPr>
                <w:vertAlign w:val="superscript"/>
              </w:rPr>
              <w:t> d</w:t>
            </w:r>
          </w:p>
        </w:tc>
      </w:tr>
      <w:tr w:rsidR="00183F9F" w:rsidRPr="00C70209" w14:paraId="304D94A7" w14:textId="77777777" w:rsidTr="00082182">
        <w:tc>
          <w:tcPr>
            <w:tcW w:w="388" w:type="pct"/>
            <w:vMerge/>
            <w:tcBorders>
              <w:top w:val="single" w:sz="4" w:space="0" w:color="000000"/>
              <w:left w:val="single" w:sz="4" w:space="0" w:color="000000"/>
              <w:bottom w:val="single" w:sz="4" w:space="0" w:color="000000"/>
              <w:right w:val="single" w:sz="4" w:space="0" w:color="000000"/>
            </w:tcBorders>
          </w:tcPr>
          <w:p w14:paraId="5E4F9998"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2EC431F0"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37BC963C"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tcPr>
          <w:p w14:paraId="58DC51AA"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tcPr>
          <w:p w14:paraId="1735C6BE"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051634A7" w14:textId="77777777" w:rsidR="00183F9F" w:rsidRPr="00C70209" w:rsidRDefault="00183F9F" w:rsidP="00082182">
            <w:pPr>
              <w:pStyle w:val="Tabletext-evidencematrix"/>
            </w:pPr>
            <w:r w:rsidRPr="00C70209">
              <w:t>Intraoperative FFP transfusion volume (mL/kg)</w:t>
            </w:r>
          </w:p>
        </w:tc>
        <w:tc>
          <w:tcPr>
            <w:tcW w:w="552" w:type="pct"/>
            <w:gridSpan w:val="2"/>
            <w:tcBorders>
              <w:top w:val="single" w:sz="4" w:space="0" w:color="000000"/>
              <w:left w:val="single" w:sz="4" w:space="0" w:color="000000"/>
              <w:bottom w:val="single" w:sz="4" w:space="0" w:color="000000"/>
              <w:right w:val="single" w:sz="4" w:space="0" w:color="000000"/>
            </w:tcBorders>
          </w:tcPr>
          <w:p w14:paraId="3FEEA50A" w14:textId="77777777" w:rsidR="00183F9F" w:rsidRPr="00C70209" w:rsidRDefault="00183F9F" w:rsidP="00082182">
            <w:pPr>
              <w:pStyle w:val="Tabletext-evidencematrix"/>
            </w:pPr>
            <w:r w:rsidRPr="00C70209">
              <w:t>10 ± 20 (n=13)</w:t>
            </w:r>
          </w:p>
        </w:tc>
        <w:tc>
          <w:tcPr>
            <w:tcW w:w="546" w:type="pct"/>
            <w:tcBorders>
              <w:top w:val="single" w:sz="4" w:space="0" w:color="000000"/>
              <w:left w:val="single" w:sz="4" w:space="0" w:color="000000"/>
              <w:bottom w:val="single" w:sz="4" w:space="0" w:color="000000"/>
              <w:right w:val="single" w:sz="4" w:space="0" w:color="000000"/>
            </w:tcBorders>
          </w:tcPr>
          <w:p w14:paraId="413E3737" w14:textId="77777777" w:rsidR="00183F9F" w:rsidRPr="00C70209" w:rsidRDefault="00183F9F" w:rsidP="00082182">
            <w:pPr>
              <w:pStyle w:val="Tabletext-evidencematrix"/>
            </w:pPr>
            <w:r w:rsidRPr="00C70209">
              <w:t>20 ± 20 (n=13)</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AD916DF" w14:textId="77777777" w:rsidR="00183F9F" w:rsidRPr="00C70209" w:rsidRDefault="00183F9F" w:rsidP="00082182">
            <w:pPr>
              <w:pStyle w:val="Tabletext-evidencematrix"/>
            </w:pPr>
            <w:r w:rsidRPr="00C70209">
              <w:t>MD –10.00 [–25.38, 5.38]</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auto"/>
          </w:tcPr>
          <w:p w14:paraId="454F0CFA" w14:textId="77777777" w:rsidR="00183F9F" w:rsidRPr="00C70209" w:rsidRDefault="00183F9F" w:rsidP="00082182">
            <w:pPr>
              <w:pStyle w:val="Tabletext-evidencematrix"/>
            </w:pPr>
            <w:r w:rsidRPr="00C70209">
              <w:rPr>
                <w:i/>
              </w:rPr>
              <w:t>No significant difference</w:t>
            </w:r>
          </w:p>
          <w:p w14:paraId="04B1B3DB" w14:textId="7BCA5695" w:rsidR="00183F9F" w:rsidRPr="00C70209" w:rsidRDefault="001A475D" w:rsidP="00082182">
            <w:pPr>
              <w:pStyle w:val="Tabletext-evidencematrix"/>
            </w:pPr>
            <w:r w:rsidRPr="001A475D">
              <w:rPr>
                <w:i/>
              </w:rPr>
              <w:t>P = </w:t>
            </w:r>
            <w:r w:rsidR="00183F9F" w:rsidRPr="00C70209">
              <w:t>0.20</w:t>
            </w:r>
            <w:r w:rsidR="00183F9F" w:rsidRPr="00C70209">
              <w:rPr>
                <w:vertAlign w:val="superscript"/>
              </w:rPr>
              <w:t> d</w:t>
            </w:r>
          </w:p>
        </w:tc>
      </w:tr>
      <w:tr w:rsidR="00183F9F" w:rsidRPr="00C70209" w14:paraId="1315CFB8" w14:textId="77777777" w:rsidTr="00082182">
        <w:tc>
          <w:tcPr>
            <w:tcW w:w="388" w:type="pct"/>
            <w:vMerge/>
            <w:tcBorders>
              <w:top w:val="single" w:sz="4" w:space="0" w:color="000000"/>
              <w:left w:val="single" w:sz="4" w:space="0" w:color="000000"/>
              <w:bottom w:val="single" w:sz="4" w:space="0" w:color="000000"/>
              <w:right w:val="single" w:sz="4" w:space="0" w:color="000000"/>
            </w:tcBorders>
          </w:tcPr>
          <w:p w14:paraId="2B4C9812"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3472B65E"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tcPr>
          <w:p w14:paraId="2FCB0718"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tcPr>
          <w:p w14:paraId="1ADC007C"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tcPr>
          <w:p w14:paraId="050B4395"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1C2C56E4" w14:textId="77777777" w:rsidR="00183F9F" w:rsidRPr="00C70209" w:rsidRDefault="00183F9F" w:rsidP="00082182">
            <w:pPr>
              <w:pStyle w:val="Tabletext-evidencematrix"/>
            </w:pPr>
            <w:r w:rsidRPr="00C70209">
              <w:t>Intraoperative albumin transfusion volume (mL)</w:t>
            </w:r>
          </w:p>
        </w:tc>
        <w:tc>
          <w:tcPr>
            <w:tcW w:w="552" w:type="pct"/>
            <w:gridSpan w:val="2"/>
            <w:tcBorders>
              <w:top w:val="single" w:sz="4" w:space="0" w:color="000000"/>
              <w:left w:val="single" w:sz="4" w:space="0" w:color="000000"/>
              <w:bottom w:val="single" w:sz="4" w:space="0" w:color="000000"/>
              <w:right w:val="single" w:sz="4" w:space="0" w:color="000000"/>
            </w:tcBorders>
          </w:tcPr>
          <w:p w14:paraId="6C0E1F4C" w14:textId="77777777" w:rsidR="00183F9F" w:rsidRPr="00C70209" w:rsidRDefault="00183F9F" w:rsidP="00082182">
            <w:pPr>
              <w:pStyle w:val="Tabletext-evidencematrix"/>
            </w:pPr>
            <w:r w:rsidRPr="00C70209">
              <w:t>110 ± 100 (n=13)</w:t>
            </w:r>
          </w:p>
        </w:tc>
        <w:tc>
          <w:tcPr>
            <w:tcW w:w="546" w:type="pct"/>
            <w:tcBorders>
              <w:top w:val="single" w:sz="4" w:space="0" w:color="000000"/>
              <w:left w:val="single" w:sz="4" w:space="0" w:color="000000"/>
              <w:bottom w:val="single" w:sz="4" w:space="0" w:color="000000"/>
              <w:right w:val="single" w:sz="4" w:space="0" w:color="000000"/>
            </w:tcBorders>
          </w:tcPr>
          <w:p w14:paraId="74D3A8D5" w14:textId="77777777" w:rsidR="00183F9F" w:rsidRPr="00C70209" w:rsidRDefault="00183F9F" w:rsidP="00082182">
            <w:pPr>
              <w:pStyle w:val="Tabletext-evidencematrix"/>
            </w:pPr>
            <w:r w:rsidRPr="00C70209">
              <w:t>120 ± 100 (n=13)</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700E7E4" w14:textId="77777777" w:rsidR="00183F9F" w:rsidRPr="00C70209" w:rsidRDefault="00183F9F" w:rsidP="00082182">
            <w:pPr>
              <w:pStyle w:val="Tabletext-evidencematrix"/>
            </w:pPr>
            <w:r w:rsidRPr="00C70209">
              <w:t>MD –10.00 [–86.88, 66.88]</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8CD010C" w14:textId="77777777" w:rsidR="00183F9F" w:rsidRPr="00C70209" w:rsidRDefault="00183F9F" w:rsidP="00082182">
            <w:pPr>
              <w:pStyle w:val="Tabletext-evidencematrix"/>
            </w:pPr>
            <w:r w:rsidRPr="00C70209">
              <w:rPr>
                <w:i/>
              </w:rPr>
              <w:t>No significant difference</w:t>
            </w:r>
          </w:p>
          <w:p w14:paraId="6BAE26DD" w14:textId="71DF82C4" w:rsidR="00183F9F" w:rsidRPr="00C70209" w:rsidRDefault="001A475D" w:rsidP="00082182">
            <w:pPr>
              <w:pStyle w:val="Tabletext-evidencematrix"/>
            </w:pPr>
            <w:r w:rsidRPr="001A475D">
              <w:rPr>
                <w:i/>
              </w:rPr>
              <w:t>P = </w:t>
            </w:r>
            <w:r w:rsidR="00183F9F" w:rsidRPr="00C70209">
              <w:t>0.8</w:t>
            </w:r>
            <w:r w:rsidR="00183F9F" w:rsidRPr="00C70209">
              <w:rPr>
                <w:vertAlign w:val="superscript"/>
              </w:rPr>
              <w:t> d</w:t>
            </w:r>
          </w:p>
        </w:tc>
      </w:tr>
      <w:tr w:rsidR="00183F9F" w:rsidRPr="00C70209" w14:paraId="07717238"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46CE7AD1"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7A4A8DDF"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19319E13"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1F89EE56"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vAlign w:val="center"/>
            <w:hideMark/>
          </w:tcPr>
          <w:p w14:paraId="09890BE6"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699A21F0" w14:textId="6538725B" w:rsidR="00183F9F" w:rsidRPr="00C70209" w:rsidRDefault="00183F9F" w:rsidP="00082182">
            <w:pPr>
              <w:pStyle w:val="Tabletext-evidencematrix"/>
            </w:pPr>
            <w:r w:rsidRPr="00C70209">
              <w:t>Postoperative RBC and/or platelet transfusion incidence</w:t>
            </w:r>
          </w:p>
        </w:tc>
        <w:tc>
          <w:tcPr>
            <w:tcW w:w="552" w:type="pct"/>
            <w:gridSpan w:val="2"/>
            <w:tcBorders>
              <w:top w:val="single" w:sz="4" w:space="0" w:color="000000"/>
              <w:left w:val="single" w:sz="4" w:space="0" w:color="000000"/>
              <w:bottom w:val="single" w:sz="4" w:space="0" w:color="000000"/>
              <w:right w:val="single" w:sz="4" w:space="0" w:color="000000"/>
            </w:tcBorders>
          </w:tcPr>
          <w:p w14:paraId="5914D48B" w14:textId="77777777" w:rsidR="00183F9F" w:rsidRPr="00C70209" w:rsidRDefault="00183F9F" w:rsidP="00082182">
            <w:pPr>
              <w:pStyle w:val="Tabletext-evidencematrix"/>
            </w:pPr>
            <w:r w:rsidRPr="00C70209">
              <w:t>2/13 (15.4%)</w:t>
            </w:r>
          </w:p>
        </w:tc>
        <w:tc>
          <w:tcPr>
            <w:tcW w:w="546" w:type="pct"/>
            <w:tcBorders>
              <w:top w:val="single" w:sz="4" w:space="0" w:color="000000"/>
              <w:left w:val="single" w:sz="4" w:space="0" w:color="000000"/>
              <w:bottom w:val="single" w:sz="4" w:space="0" w:color="000000"/>
              <w:right w:val="single" w:sz="4" w:space="0" w:color="000000"/>
            </w:tcBorders>
          </w:tcPr>
          <w:p w14:paraId="0F2AC8F7" w14:textId="77777777" w:rsidR="00183F9F" w:rsidRPr="00C70209" w:rsidRDefault="00183F9F" w:rsidP="00082182">
            <w:pPr>
              <w:pStyle w:val="Tabletext-evidencematrix"/>
            </w:pPr>
            <w:r w:rsidRPr="00C70209">
              <w:t>3/13 (23.1%)</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76C77DB" w14:textId="77777777" w:rsidR="00183F9F" w:rsidRPr="00C70209" w:rsidRDefault="00183F9F" w:rsidP="00082182">
            <w:pPr>
              <w:pStyle w:val="Tabletext-evidencematrix"/>
            </w:pPr>
            <w:r w:rsidRPr="00C70209">
              <w:t>RR 0.67 [0.13, 3.35]</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auto"/>
          </w:tcPr>
          <w:p w14:paraId="173EFB61" w14:textId="77777777" w:rsidR="00183F9F" w:rsidRPr="00C70209" w:rsidRDefault="00183F9F" w:rsidP="00082182">
            <w:pPr>
              <w:pStyle w:val="Tabletext-evidencematrix"/>
            </w:pPr>
            <w:r w:rsidRPr="00C70209">
              <w:rPr>
                <w:i/>
              </w:rPr>
              <w:t>No significant difference</w:t>
            </w:r>
          </w:p>
          <w:p w14:paraId="663E8497" w14:textId="2A0CBF3E" w:rsidR="00183F9F" w:rsidRPr="00C70209" w:rsidRDefault="001A475D" w:rsidP="00082182">
            <w:pPr>
              <w:pStyle w:val="Tabletext-evidencematrix"/>
            </w:pPr>
            <w:r w:rsidRPr="001A475D">
              <w:rPr>
                <w:i/>
              </w:rPr>
              <w:t>P = </w:t>
            </w:r>
            <w:r w:rsidR="00183F9F" w:rsidRPr="00C70209">
              <w:t>0.62</w:t>
            </w:r>
            <w:r w:rsidR="00183F9F" w:rsidRPr="00C70209">
              <w:rPr>
                <w:vertAlign w:val="superscript"/>
              </w:rPr>
              <w:t> d</w:t>
            </w:r>
          </w:p>
        </w:tc>
      </w:tr>
      <w:tr w:rsidR="00183F9F" w:rsidRPr="00C70209" w14:paraId="434F35C6"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6378E42"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3C59517E" w14:textId="77777777" w:rsidR="00183F9F" w:rsidRPr="00C70209" w:rsidRDefault="00183F9F" w:rsidP="00082182">
            <w:pPr>
              <w:pStyle w:val="Tabletext-evidencematrix"/>
            </w:pPr>
          </w:p>
        </w:tc>
        <w:tc>
          <w:tcPr>
            <w:tcW w:w="490" w:type="pct"/>
            <w:vMerge/>
            <w:tcBorders>
              <w:top w:val="single" w:sz="4" w:space="0" w:color="000000"/>
              <w:left w:val="single" w:sz="4" w:space="0" w:color="000000"/>
              <w:bottom w:val="single" w:sz="4" w:space="0" w:color="000000"/>
              <w:right w:val="single" w:sz="4" w:space="0" w:color="000000"/>
            </w:tcBorders>
            <w:vAlign w:val="center"/>
            <w:hideMark/>
          </w:tcPr>
          <w:p w14:paraId="49982E9B" w14:textId="77777777" w:rsidR="00183F9F" w:rsidRPr="00C70209" w:rsidRDefault="00183F9F" w:rsidP="00082182">
            <w:pPr>
              <w:pStyle w:val="Tabletext-evidencematrix"/>
            </w:pPr>
          </w:p>
        </w:tc>
        <w:tc>
          <w:tcPr>
            <w:tcW w:w="421" w:type="pct"/>
            <w:vMerge/>
            <w:tcBorders>
              <w:top w:val="single" w:sz="4" w:space="0" w:color="000000"/>
              <w:left w:val="single" w:sz="4" w:space="0" w:color="000000"/>
              <w:bottom w:val="single" w:sz="4" w:space="0" w:color="000000"/>
              <w:right w:val="single" w:sz="4" w:space="0" w:color="000000"/>
            </w:tcBorders>
            <w:vAlign w:val="center"/>
            <w:hideMark/>
          </w:tcPr>
          <w:p w14:paraId="6E40D65C" w14:textId="77777777" w:rsidR="00183F9F" w:rsidRPr="00C70209" w:rsidRDefault="00183F9F" w:rsidP="00082182">
            <w:pPr>
              <w:pStyle w:val="Tabletext-evidencematrix"/>
            </w:pPr>
          </w:p>
        </w:tc>
        <w:tc>
          <w:tcPr>
            <w:tcW w:w="501" w:type="pct"/>
            <w:vMerge/>
            <w:tcBorders>
              <w:top w:val="single" w:sz="4" w:space="0" w:color="000000"/>
              <w:left w:val="single" w:sz="4" w:space="0" w:color="000000"/>
              <w:bottom w:val="single" w:sz="4" w:space="0" w:color="000000"/>
              <w:right w:val="single" w:sz="4" w:space="0" w:color="000000"/>
            </w:tcBorders>
            <w:vAlign w:val="center"/>
            <w:hideMark/>
          </w:tcPr>
          <w:p w14:paraId="486C7065"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0320BEF8" w14:textId="77777777" w:rsidR="00183F9F" w:rsidRPr="00C70209" w:rsidRDefault="00183F9F" w:rsidP="00082182">
            <w:pPr>
              <w:pStyle w:val="Tabletext-evidencematrix"/>
            </w:pPr>
            <w:r w:rsidRPr="00C70209">
              <w:t>FFP transfusion incidence</w:t>
            </w:r>
          </w:p>
        </w:tc>
        <w:tc>
          <w:tcPr>
            <w:tcW w:w="552" w:type="pct"/>
            <w:gridSpan w:val="2"/>
            <w:tcBorders>
              <w:top w:val="single" w:sz="4" w:space="0" w:color="000000"/>
              <w:left w:val="single" w:sz="4" w:space="0" w:color="000000"/>
              <w:bottom w:val="single" w:sz="4" w:space="0" w:color="000000"/>
              <w:right w:val="single" w:sz="4" w:space="0" w:color="000000"/>
            </w:tcBorders>
          </w:tcPr>
          <w:p w14:paraId="1A4ACF44" w14:textId="77777777" w:rsidR="00183F9F" w:rsidRPr="00C70209" w:rsidRDefault="00183F9F" w:rsidP="00082182">
            <w:pPr>
              <w:pStyle w:val="Tabletext-evidencematrix"/>
            </w:pPr>
            <w:r w:rsidRPr="00C70209">
              <w:t>5/13 (38.5%)</w:t>
            </w:r>
          </w:p>
        </w:tc>
        <w:tc>
          <w:tcPr>
            <w:tcW w:w="546" w:type="pct"/>
            <w:tcBorders>
              <w:top w:val="single" w:sz="4" w:space="0" w:color="000000"/>
              <w:left w:val="single" w:sz="4" w:space="0" w:color="000000"/>
              <w:bottom w:val="single" w:sz="4" w:space="0" w:color="000000"/>
              <w:right w:val="single" w:sz="4" w:space="0" w:color="000000"/>
            </w:tcBorders>
          </w:tcPr>
          <w:p w14:paraId="42FE2CC3" w14:textId="77777777" w:rsidR="00183F9F" w:rsidRPr="00C70209" w:rsidRDefault="00183F9F" w:rsidP="00082182">
            <w:pPr>
              <w:pStyle w:val="Tabletext-evidencematrix"/>
            </w:pPr>
            <w:r w:rsidRPr="00C70209">
              <w:t>9/13 (69.2%)</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C080324" w14:textId="77777777" w:rsidR="00183F9F" w:rsidRPr="00C70209" w:rsidRDefault="00183F9F" w:rsidP="00082182">
            <w:pPr>
              <w:pStyle w:val="Tabletext-evidencematrix"/>
            </w:pPr>
            <w:r w:rsidRPr="00C70209">
              <w:t>RR 0.56 [0.26, 1.21]</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A6D4ECC" w14:textId="77777777" w:rsidR="00183F9F" w:rsidRPr="00C70209" w:rsidRDefault="00183F9F" w:rsidP="00082182">
            <w:pPr>
              <w:pStyle w:val="Tabletext-evidencematrix"/>
            </w:pPr>
            <w:r w:rsidRPr="00C70209">
              <w:rPr>
                <w:i/>
              </w:rPr>
              <w:t>No significant difference</w:t>
            </w:r>
          </w:p>
          <w:p w14:paraId="5E74D654" w14:textId="28D93417" w:rsidR="00183F9F" w:rsidRPr="00C70209" w:rsidRDefault="001A475D" w:rsidP="00082182">
            <w:pPr>
              <w:pStyle w:val="Tabletext-evidencematrix"/>
            </w:pPr>
            <w:r w:rsidRPr="001A475D">
              <w:rPr>
                <w:i/>
              </w:rPr>
              <w:t>P = </w:t>
            </w:r>
            <w:r w:rsidR="00183F9F" w:rsidRPr="00C70209">
              <w:t>0.14</w:t>
            </w:r>
          </w:p>
        </w:tc>
      </w:tr>
      <w:tr w:rsidR="00183F9F" w:rsidRPr="00C70209" w14:paraId="783D4482" w14:textId="77777777" w:rsidTr="00082182">
        <w:tc>
          <w:tcPr>
            <w:tcW w:w="388" w:type="pct"/>
            <w:vMerge w:val="restart"/>
            <w:tcBorders>
              <w:top w:val="single" w:sz="4" w:space="0" w:color="000000"/>
              <w:left w:val="single" w:sz="4" w:space="0" w:color="000000"/>
              <w:right w:val="single" w:sz="4" w:space="0" w:color="000000"/>
            </w:tcBorders>
          </w:tcPr>
          <w:p w14:paraId="50CEBDED" w14:textId="72A1AB42" w:rsidR="00183F9F" w:rsidRPr="00C70209" w:rsidRDefault="00183F9F" w:rsidP="00082182">
            <w:pPr>
              <w:pStyle w:val="Tabletext-evidencematrix"/>
            </w:pPr>
            <w:r w:rsidRPr="00C70209">
              <w:t>D’Errico 2003</w:t>
            </w:r>
            <w:r w:rsidRPr="00C70209">
              <w:fldChar w:fldCharType="begin"/>
            </w:r>
            <w:r w:rsidR="000E261C">
              <w:instrText xml:space="preserve"> ADDIN EN.CITE &lt;EndNote&gt;&lt;Cite&gt;&lt;Author&gt;D&amp;apos;Errico&lt;/Author&gt;&lt;Year&gt;2003&lt;/Year&gt;&lt;RecNum&gt;862&lt;/RecNum&gt;&lt;DisplayText&gt;&lt;style face="superscript"&gt;401&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Pr="00C70209">
              <w:fldChar w:fldCharType="separate"/>
            </w:r>
            <w:r w:rsidR="000E261C" w:rsidRPr="000E261C">
              <w:rPr>
                <w:noProof/>
                <w:vertAlign w:val="superscript"/>
              </w:rPr>
              <w:t>401</w:t>
            </w:r>
            <w:r w:rsidRPr="00C70209">
              <w:fldChar w:fldCharType="end"/>
            </w:r>
          </w:p>
          <w:p w14:paraId="26591480" w14:textId="77777777" w:rsidR="00183F9F" w:rsidRPr="00C70209" w:rsidRDefault="00183F9F" w:rsidP="00082182">
            <w:pPr>
              <w:pStyle w:val="Tabletext-evidencematrix"/>
            </w:pPr>
            <w:r w:rsidRPr="00C70209">
              <w:t>Level II</w:t>
            </w:r>
          </w:p>
          <w:p w14:paraId="42743F74" w14:textId="77777777" w:rsidR="00183F9F" w:rsidRPr="00C70209" w:rsidRDefault="00183F9F" w:rsidP="00082182">
            <w:pPr>
              <w:pStyle w:val="Tabletext-evidencematrix"/>
            </w:pPr>
            <w:r w:rsidRPr="00C70209">
              <w:rPr>
                <w:i/>
              </w:rPr>
              <w:t>Good</w:t>
            </w:r>
          </w:p>
        </w:tc>
        <w:tc>
          <w:tcPr>
            <w:tcW w:w="490" w:type="pct"/>
            <w:vMerge w:val="restart"/>
            <w:tcBorders>
              <w:top w:val="single" w:sz="4" w:space="0" w:color="000000"/>
              <w:left w:val="single" w:sz="4" w:space="0" w:color="000000"/>
              <w:right w:val="single" w:sz="4" w:space="0" w:color="000000"/>
            </w:tcBorders>
          </w:tcPr>
          <w:p w14:paraId="00B30D87" w14:textId="77777777" w:rsidR="00183F9F" w:rsidRPr="00C70209" w:rsidRDefault="00183F9F" w:rsidP="00082182">
            <w:pPr>
              <w:pStyle w:val="Tabletext-evidencematrix"/>
            </w:pPr>
            <w:r w:rsidRPr="00C70209">
              <w:t>N=39</w:t>
            </w:r>
          </w:p>
        </w:tc>
        <w:tc>
          <w:tcPr>
            <w:tcW w:w="490" w:type="pct"/>
            <w:vMerge w:val="restart"/>
            <w:tcBorders>
              <w:top w:val="single" w:sz="4" w:space="0" w:color="000000"/>
              <w:left w:val="single" w:sz="4" w:space="0" w:color="000000"/>
              <w:right w:val="single" w:sz="4" w:space="0" w:color="000000"/>
            </w:tcBorders>
          </w:tcPr>
          <w:p w14:paraId="701A92FC" w14:textId="77777777" w:rsidR="00183F9F" w:rsidRPr="00C70209" w:rsidRDefault="00183F9F" w:rsidP="00082182">
            <w:pPr>
              <w:pStyle w:val="Tabletext-evidencematrix"/>
            </w:pPr>
            <w:r w:rsidRPr="00C70209">
              <w:rPr>
                <w:bCs w:val="0"/>
                <w:szCs w:val="20"/>
              </w:rPr>
              <w:t>Paediatric patients aged 1 month to 12 years undergoing craniofacial reconstruction for cranial vault reshaping or frontal orbital advancement</w:t>
            </w:r>
          </w:p>
        </w:tc>
        <w:tc>
          <w:tcPr>
            <w:tcW w:w="421" w:type="pct"/>
            <w:vMerge w:val="restart"/>
            <w:tcBorders>
              <w:top w:val="single" w:sz="4" w:space="0" w:color="000000"/>
              <w:left w:val="single" w:sz="4" w:space="0" w:color="000000"/>
              <w:right w:val="single" w:sz="4" w:space="0" w:color="000000"/>
            </w:tcBorders>
          </w:tcPr>
          <w:p w14:paraId="4685CE6D" w14:textId="77777777" w:rsidR="00183F9F" w:rsidRPr="00C70209" w:rsidRDefault="00183F9F" w:rsidP="00082182">
            <w:pPr>
              <w:pStyle w:val="Tabletext-evidencematrix"/>
            </w:pPr>
            <w:r w:rsidRPr="00C70209">
              <w:t>Single hospital, USA</w:t>
            </w:r>
          </w:p>
        </w:tc>
        <w:tc>
          <w:tcPr>
            <w:tcW w:w="501" w:type="pct"/>
            <w:vMerge w:val="restart"/>
            <w:tcBorders>
              <w:top w:val="single" w:sz="4" w:space="0" w:color="000000"/>
              <w:left w:val="single" w:sz="4" w:space="0" w:color="000000"/>
              <w:right w:val="single" w:sz="4" w:space="0" w:color="000000"/>
            </w:tcBorders>
          </w:tcPr>
          <w:p w14:paraId="164CFACD" w14:textId="77777777" w:rsidR="00183F9F" w:rsidRPr="00C70209" w:rsidRDefault="00183F9F" w:rsidP="00082182">
            <w:pPr>
              <w:pStyle w:val="Tabletext-evidencematrix"/>
            </w:pPr>
            <w:r w:rsidRPr="00C70209">
              <w:t>IV aprotinin versus placebo</w:t>
            </w:r>
          </w:p>
        </w:tc>
        <w:tc>
          <w:tcPr>
            <w:tcW w:w="501" w:type="pct"/>
            <w:tcBorders>
              <w:top w:val="single" w:sz="4" w:space="0" w:color="000000"/>
              <w:left w:val="single" w:sz="4" w:space="0" w:color="000000"/>
              <w:bottom w:val="single" w:sz="4" w:space="0" w:color="000000"/>
              <w:right w:val="single" w:sz="4" w:space="0" w:color="000000"/>
            </w:tcBorders>
          </w:tcPr>
          <w:p w14:paraId="223E3DBA" w14:textId="77777777" w:rsidR="00183F9F" w:rsidRPr="00C70209" w:rsidRDefault="00183F9F" w:rsidP="00082182">
            <w:pPr>
              <w:pStyle w:val="Tabletext-evidencematrix"/>
            </w:pPr>
            <w:r w:rsidRPr="00C70209">
              <w:t>Intraoperative blood transfusion volume (mL/kg)</w:t>
            </w:r>
          </w:p>
        </w:tc>
        <w:tc>
          <w:tcPr>
            <w:tcW w:w="552" w:type="pct"/>
            <w:gridSpan w:val="2"/>
            <w:tcBorders>
              <w:top w:val="single" w:sz="4" w:space="0" w:color="000000"/>
              <w:left w:val="single" w:sz="4" w:space="0" w:color="000000"/>
              <w:bottom w:val="single" w:sz="4" w:space="0" w:color="000000"/>
              <w:right w:val="single" w:sz="4" w:space="0" w:color="000000"/>
            </w:tcBorders>
          </w:tcPr>
          <w:p w14:paraId="48D2C556" w14:textId="77777777" w:rsidR="00183F9F" w:rsidRPr="00C70209" w:rsidRDefault="00183F9F" w:rsidP="00082182">
            <w:pPr>
              <w:pStyle w:val="Tabletext-evidencematrix"/>
            </w:pPr>
            <w:r w:rsidRPr="00C70209">
              <w:t>32 ± 25 (n=18)</w:t>
            </w:r>
          </w:p>
        </w:tc>
        <w:tc>
          <w:tcPr>
            <w:tcW w:w="546" w:type="pct"/>
            <w:tcBorders>
              <w:top w:val="single" w:sz="4" w:space="0" w:color="000000"/>
              <w:left w:val="single" w:sz="4" w:space="0" w:color="000000"/>
              <w:bottom w:val="single" w:sz="4" w:space="0" w:color="000000"/>
              <w:right w:val="single" w:sz="4" w:space="0" w:color="000000"/>
            </w:tcBorders>
          </w:tcPr>
          <w:p w14:paraId="58E959FE" w14:textId="77777777" w:rsidR="00183F9F" w:rsidRPr="00C70209" w:rsidRDefault="00183F9F" w:rsidP="00082182">
            <w:pPr>
              <w:pStyle w:val="Tabletext-evidencematrix"/>
            </w:pPr>
            <w:r w:rsidRPr="00C70209">
              <w:t>52 ± 34 (n=21)</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B2E58BE" w14:textId="77777777" w:rsidR="00183F9F" w:rsidRPr="00C70209" w:rsidRDefault="00183F9F" w:rsidP="00082182">
            <w:pPr>
              <w:pStyle w:val="Tabletext-evidencematrix"/>
            </w:pPr>
            <w:r w:rsidRPr="00C70209">
              <w:t>MD –20.00 [–38.57, –1.43]</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C0F20FB" w14:textId="77777777" w:rsidR="00183F9F" w:rsidRPr="00C70209" w:rsidRDefault="00183F9F" w:rsidP="00082182">
            <w:pPr>
              <w:pStyle w:val="Tabletext-evidencematrix"/>
              <w:rPr>
                <w:i/>
              </w:rPr>
            </w:pPr>
            <w:r w:rsidRPr="00C70209">
              <w:rPr>
                <w:i/>
              </w:rPr>
              <w:t>Favours aprotinin</w:t>
            </w:r>
          </w:p>
          <w:p w14:paraId="3B70FA40" w14:textId="11560C75" w:rsidR="00183F9F" w:rsidRPr="00C70209" w:rsidRDefault="001A475D" w:rsidP="00082182">
            <w:pPr>
              <w:pStyle w:val="Tabletext-evidencematrix"/>
            </w:pPr>
            <w:r w:rsidRPr="001A475D">
              <w:rPr>
                <w:i/>
              </w:rPr>
              <w:t>P = </w:t>
            </w:r>
            <w:r w:rsidR="00183F9F" w:rsidRPr="00C70209">
              <w:t>0.04</w:t>
            </w:r>
          </w:p>
        </w:tc>
      </w:tr>
      <w:tr w:rsidR="00183F9F" w:rsidRPr="00C70209" w14:paraId="68D19EF0" w14:textId="77777777" w:rsidTr="00082182">
        <w:tc>
          <w:tcPr>
            <w:tcW w:w="388" w:type="pct"/>
            <w:vMerge/>
            <w:tcBorders>
              <w:left w:val="single" w:sz="4" w:space="0" w:color="000000"/>
              <w:right w:val="single" w:sz="4" w:space="0" w:color="000000"/>
            </w:tcBorders>
            <w:vAlign w:val="center"/>
          </w:tcPr>
          <w:p w14:paraId="617A3892" w14:textId="77777777" w:rsidR="00183F9F" w:rsidRPr="00C70209" w:rsidRDefault="00183F9F" w:rsidP="00082182">
            <w:pPr>
              <w:pStyle w:val="Tabletext-evidencematrix"/>
            </w:pPr>
          </w:p>
        </w:tc>
        <w:tc>
          <w:tcPr>
            <w:tcW w:w="490" w:type="pct"/>
            <w:vMerge/>
            <w:tcBorders>
              <w:left w:val="single" w:sz="4" w:space="0" w:color="000000"/>
              <w:right w:val="single" w:sz="4" w:space="0" w:color="000000"/>
            </w:tcBorders>
          </w:tcPr>
          <w:p w14:paraId="28D910EF" w14:textId="77777777" w:rsidR="00183F9F" w:rsidRPr="00C70209" w:rsidRDefault="00183F9F" w:rsidP="00082182">
            <w:pPr>
              <w:pStyle w:val="Tabletext-evidencematrix"/>
            </w:pPr>
          </w:p>
        </w:tc>
        <w:tc>
          <w:tcPr>
            <w:tcW w:w="490" w:type="pct"/>
            <w:vMerge/>
            <w:tcBorders>
              <w:left w:val="single" w:sz="4" w:space="0" w:color="000000"/>
              <w:right w:val="single" w:sz="4" w:space="0" w:color="000000"/>
            </w:tcBorders>
          </w:tcPr>
          <w:p w14:paraId="2A6B56C6" w14:textId="77777777" w:rsidR="00183F9F" w:rsidRPr="00C70209" w:rsidRDefault="00183F9F" w:rsidP="00082182">
            <w:pPr>
              <w:pStyle w:val="Tabletext-evidencematrix"/>
              <w:rPr>
                <w:bCs w:val="0"/>
                <w:szCs w:val="20"/>
              </w:rPr>
            </w:pPr>
          </w:p>
        </w:tc>
        <w:tc>
          <w:tcPr>
            <w:tcW w:w="421" w:type="pct"/>
            <w:vMerge/>
            <w:tcBorders>
              <w:left w:val="single" w:sz="4" w:space="0" w:color="000000"/>
              <w:right w:val="single" w:sz="4" w:space="0" w:color="000000"/>
            </w:tcBorders>
          </w:tcPr>
          <w:p w14:paraId="72ECBB60" w14:textId="77777777" w:rsidR="00183F9F" w:rsidRPr="00C70209" w:rsidRDefault="00183F9F" w:rsidP="00082182">
            <w:pPr>
              <w:pStyle w:val="Tabletext-evidencematrix"/>
            </w:pPr>
          </w:p>
        </w:tc>
        <w:tc>
          <w:tcPr>
            <w:tcW w:w="501" w:type="pct"/>
            <w:vMerge/>
            <w:tcBorders>
              <w:left w:val="single" w:sz="4" w:space="0" w:color="000000"/>
              <w:right w:val="single" w:sz="4" w:space="0" w:color="000000"/>
            </w:tcBorders>
          </w:tcPr>
          <w:p w14:paraId="7EDD3CB8"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086F5FF3" w14:textId="41880A0A" w:rsidR="00183F9F" w:rsidRPr="00C70209" w:rsidRDefault="00183F9F" w:rsidP="00082182">
            <w:pPr>
              <w:pStyle w:val="Tabletext-evidencematrix"/>
            </w:pPr>
            <w:r w:rsidRPr="00C70209">
              <w:t>Postoperative RBC transfusion volume (mL/kg)</w:t>
            </w:r>
          </w:p>
        </w:tc>
        <w:tc>
          <w:tcPr>
            <w:tcW w:w="552" w:type="pct"/>
            <w:gridSpan w:val="2"/>
            <w:tcBorders>
              <w:top w:val="single" w:sz="4" w:space="0" w:color="000000"/>
              <w:left w:val="single" w:sz="4" w:space="0" w:color="000000"/>
              <w:bottom w:val="single" w:sz="4" w:space="0" w:color="000000"/>
              <w:right w:val="single" w:sz="4" w:space="0" w:color="000000"/>
            </w:tcBorders>
          </w:tcPr>
          <w:p w14:paraId="33C09F8E" w14:textId="77777777" w:rsidR="00183F9F" w:rsidRPr="00C70209" w:rsidRDefault="00183F9F" w:rsidP="00082182">
            <w:pPr>
              <w:pStyle w:val="Tabletext-evidencematrix"/>
            </w:pPr>
            <w:r w:rsidRPr="00C70209">
              <w:t>33 ± 24 (n=18)</w:t>
            </w:r>
          </w:p>
        </w:tc>
        <w:tc>
          <w:tcPr>
            <w:tcW w:w="546" w:type="pct"/>
            <w:tcBorders>
              <w:top w:val="single" w:sz="4" w:space="0" w:color="000000"/>
              <w:left w:val="single" w:sz="4" w:space="0" w:color="000000"/>
              <w:bottom w:val="single" w:sz="4" w:space="0" w:color="000000"/>
              <w:right w:val="single" w:sz="4" w:space="0" w:color="000000"/>
            </w:tcBorders>
          </w:tcPr>
          <w:p w14:paraId="7FB5DFDA" w14:textId="77777777" w:rsidR="00183F9F" w:rsidRPr="00C70209" w:rsidRDefault="00183F9F" w:rsidP="00082182">
            <w:pPr>
              <w:pStyle w:val="Tabletext-evidencematrix"/>
            </w:pPr>
            <w:r w:rsidRPr="00C70209">
              <w:t>57 ± 38 (n=21)</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F59A328" w14:textId="77777777" w:rsidR="00183F9F" w:rsidRPr="00C70209" w:rsidRDefault="00183F9F" w:rsidP="00082182">
            <w:pPr>
              <w:pStyle w:val="Tabletext-evidencematrix"/>
            </w:pPr>
            <w:r w:rsidRPr="00C70209">
              <w:t>MD –24.00 [–43.67, –4.33]</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CD52434" w14:textId="77777777" w:rsidR="00183F9F" w:rsidRPr="00C70209" w:rsidRDefault="00183F9F" w:rsidP="00082182">
            <w:pPr>
              <w:pStyle w:val="Tabletext-evidencematrix"/>
              <w:rPr>
                <w:i/>
              </w:rPr>
            </w:pPr>
            <w:r w:rsidRPr="00C70209">
              <w:rPr>
                <w:i/>
              </w:rPr>
              <w:t>Favours aprotinin</w:t>
            </w:r>
          </w:p>
          <w:p w14:paraId="07DA9D4F" w14:textId="09A326A0" w:rsidR="00183F9F" w:rsidRPr="00C70209" w:rsidRDefault="001A475D" w:rsidP="00082182">
            <w:pPr>
              <w:pStyle w:val="Tabletext-evidencematrix"/>
            </w:pPr>
            <w:r w:rsidRPr="001A475D">
              <w:rPr>
                <w:i/>
              </w:rPr>
              <w:t>P = </w:t>
            </w:r>
            <w:r w:rsidR="00183F9F" w:rsidRPr="00C70209">
              <w:t>0.03</w:t>
            </w:r>
          </w:p>
        </w:tc>
      </w:tr>
      <w:tr w:rsidR="00183F9F" w:rsidRPr="00C70209" w14:paraId="284EA86F" w14:textId="77777777" w:rsidTr="00082182">
        <w:tc>
          <w:tcPr>
            <w:tcW w:w="388" w:type="pct"/>
            <w:vMerge/>
            <w:tcBorders>
              <w:left w:val="single" w:sz="4" w:space="0" w:color="000000"/>
              <w:right w:val="single" w:sz="4" w:space="0" w:color="000000"/>
            </w:tcBorders>
            <w:vAlign w:val="center"/>
          </w:tcPr>
          <w:p w14:paraId="4CCB42B7" w14:textId="77777777" w:rsidR="00183F9F" w:rsidRPr="00C70209" w:rsidRDefault="00183F9F" w:rsidP="00082182">
            <w:pPr>
              <w:pStyle w:val="Tabletext-evidencematrix"/>
            </w:pPr>
          </w:p>
        </w:tc>
        <w:tc>
          <w:tcPr>
            <w:tcW w:w="490" w:type="pct"/>
            <w:vMerge/>
            <w:tcBorders>
              <w:left w:val="single" w:sz="4" w:space="0" w:color="000000"/>
              <w:right w:val="single" w:sz="4" w:space="0" w:color="000000"/>
            </w:tcBorders>
          </w:tcPr>
          <w:p w14:paraId="2CCB450B" w14:textId="77777777" w:rsidR="00183F9F" w:rsidRPr="00C70209" w:rsidRDefault="00183F9F" w:rsidP="00082182">
            <w:pPr>
              <w:pStyle w:val="Tabletext-evidencematrix"/>
            </w:pPr>
          </w:p>
        </w:tc>
        <w:tc>
          <w:tcPr>
            <w:tcW w:w="490" w:type="pct"/>
            <w:vMerge/>
            <w:tcBorders>
              <w:left w:val="single" w:sz="4" w:space="0" w:color="000000"/>
              <w:right w:val="single" w:sz="4" w:space="0" w:color="000000"/>
            </w:tcBorders>
          </w:tcPr>
          <w:p w14:paraId="0D247351" w14:textId="77777777" w:rsidR="00183F9F" w:rsidRPr="00C70209" w:rsidRDefault="00183F9F" w:rsidP="00082182">
            <w:pPr>
              <w:pStyle w:val="Tabletext-evidencematrix"/>
              <w:rPr>
                <w:bCs w:val="0"/>
                <w:szCs w:val="20"/>
              </w:rPr>
            </w:pPr>
          </w:p>
        </w:tc>
        <w:tc>
          <w:tcPr>
            <w:tcW w:w="421" w:type="pct"/>
            <w:vMerge/>
            <w:tcBorders>
              <w:left w:val="single" w:sz="4" w:space="0" w:color="000000"/>
              <w:right w:val="single" w:sz="4" w:space="0" w:color="000000"/>
            </w:tcBorders>
          </w:tcPr>
          <w:p w14:paraId="4A68A65E" w14:textId="77777777" w:rsidR="00183F9F" w:rsidRPr="00C70209" w:rsidRDefault="00183F9F" w:rsidP="00082182">
            <w:pPr>
              <w:pStyle w:val="Tabletext-evidencematrix"/>
            </w:pPr>
          </w:p>
        </w:tc>
        <w:tc>
          <w:tcPr>
            <w:tcW w:w="501" w:type="pct"/>
            <w:vMerge/>
            <w:tcBorders>
              <w:left w:val="single" w:sz="4" w:space="0" w:color="000000"/>
              <w:right w:val="single" w:sz="4" w:space="0" w:color="000000"/>
            </w:tcBorders>
          </w:tcPr>
          <w:p w14:paraId="2BC349FA"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7DF9CFE3" w14:textId="77777777" w:rsidR="00183F9F" w:rsidRPr="00C70209" w:rsidRDefault="00183F9F" w:rsidP="00082182">
            <w:pPr>
              <w:pStyle w:val="Tabletext-evidencematrix"/>
            </w:pPr>
            <w:r w:rsidRPr="00C70209">
              <w:t>Platelet transfusion incidence</w:t>
            </w:r>
          </w:p>
        </w:tc>
        <w:tc>
          <w:tcPr>
            <w:tcW w:w="552" w:type="pct"/>
            <w:gridSpan w:val="2"/>
            <w:tcBorders>
              <w:top w:val="single" w:sz="4" w:space="0" w:color="000000"/>
              <w:left w:val="single" w:sz="4" w:space="0" w:color="000000"/>
              <w:bottom w:val="single" w:sz="4" w:space="0" w:color="000000"/>
              <w:right w:val="single" w:sz="4" w:space="0" w:color="000000"/>
            </w:tcBorders>
          </w:tcPr>
          <w:p w14:paraId="73A93006" w14:textId="77777777" w:rsidR="00183F9F" w:rsidRPr="00C70209" w:rsidRDefault="00183F9F" w:rsidP="00082182">
            <w:pPr>
              <w:pStyle w:val="Tabletext-evidencematrix"/>
            </w:pPr>
            <w:r w:rsidRPr="00C70209">
              <w:t>1/18 (5.6%)</w:t>
            </w:r>
          </w:p>
        </w:tc>
        <w:tc>
          <w:tcPr>
            <w:tcW w:w="546" w:type="pct"/>
            <w:tcBorders>
              <w:top w:val="single" w:sz="4" w:space="0" w:color="000000"/>
              <w:left w:val="single" w:sz="4" w:space="0" w:color="000000"/>
              <w:bottom w:val="single" w:sz="4" w:space="0" w:color="000000"/>
              <w:right w:val="single" w:sz="4" w:space="0" w:color="000000"/>
            </w:tcBorders>
          </w:tcPr>
          <w:p w14:paraId="3CA43A0F" w14:textId="77777777" w:rsidR="00183F9F" w:rsidRPr="00C70209" w:rsidRDefault="00183F9F" w:rsidP="00082182">
            <w:pPr>
              <w:pStyle w:val="Tabletext-evidencematrix"/>
            </w:pPr>
            <w:r w:rsidRPr="00C70209">
              <w:t>0/21 (0%)</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354303D" w14:textId="77777777" w:rsidR="00183F9F" w:rsidRPr="00C70209" w:rsidRDefault="00183F9F" w:rsidP="00082182">
            <w:pPr>
              <w:pStyle w:val="Tabletext-evidencematrix"/>
            </w:pPr>
            <w:r w:rsidRPr="00C70209">
              <w:t>RR 3.47 [0.15, 80.35]</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FCB3F05" w14:textId="77777777" w:rsidR="00183F9F" w:rsidRPr="00C70209" w:rsidRDefault="00183F9F" w:rsidP="00082182">
            <w:pPr>
              <w:pStyle w:val="Tabletext-evidencematrix"/>
              <w:rPr>
                <w:i/>
              </w:rPr>
            </w:pPr>
            <w:r w:rsidRPr="00C70209">
              <w:rPr>
                <w:i/>
              </w:rPr>
              <w:t>No significant difference</w:t>
            </w:r>
          </w:p>
          <w:p w14:paraId="433D78C3" w14:textId="49092092" w:rsidR="00183F9F" w:rsidRPr="00C70209" w:rsidRDefault="001A475D" w:rsidP="00082182">
            <w:pPr>
              <w:pStyle w:val="Tabletext-evidencematrix"/>
            </w:pPr>
            <w:r w:rsidRPr="001A475D">
              <w:rPr>
                <w:i/>
              </w:rPr>
              <w:t>P = </w:t>
            </w:r>
            <w:r w:rsidR="00183F9F" w:rsidRPr="00C70209">
              <w:t>0.44</w:t>
            </w:r>
            <w:r w:rsidR="00183F9F" w:rsidRPr="00C70209">
              <w:rPr>
                <w:vertAlign w:val="superscript"/>
              </w:rPr>
              <w:t> d</w:t>
            </w:r>
          </w:p>
        </w:tc>
      </w:tr>
      <w:tr w:rsidR="00183F9F" w:rsidRPr="00C70209" w14:paraId="43135470" w14:textId="77777777" w:rsidTr="00082182">
        <w:tc>
          <w:tcPr>
            <w:tcW w:w="388" w:type="pct"/>
            <w:vMerge/>
            <w:tcBorders>
              <w:left w:val="single" w:sz="4" w:space="0" w:color="000000"/>
              <w:right w:val="single" w:sz="4" w:space="0" w:color="000000"/>
            </w:tcBorders>
            <w:vAlign w:val="center"/>
          </w:tcPr>
          <w:p w14:paraId="6CA06AC3" w14:textId="77777777" w:rsidR="00183F9F" w:rsidRPr="00C70209" w:rsidRDefault="00183F9F" w:rsidP="00082182">
            <w:pPr>
              <w:pStyle w:val="Tabletext-evidencematrix"/>
            </w:pPr>
          </w:p>
        </w:tc>
        <w:tc>
          <w:tcPr>
            <w:tcW w:w="490" w:type="pct"/>
            <w:vMerge/>
            <w:tcBorders>
              <w:left w:val="single" w:sz="4" w:space="0" w:color="000000"/>
              <w:right w:val="single" w:sz="4" w:space="0" w:color="000000"/>
            </w:tcBorders>
          </w:tcPr>
          <w:p w14:paraId="612C9CC5" w14:textId="77777777" w:rsidR="00183F9F" w:rsidRPr="00C70209" w:rsidRDefault="00183F9F" w:rsidP="00082182">
            <w:pPr>
              <w:pStyle w:val="Tabletext-evidencematrix"/>
            </w:pPr>
          </w:p>
        </w:tc>
        <w:tc>
          <w:tcPr>
            <w:tcW w:w="490" w:type="pct"/>
            <w:vMerge/>
            <w:tcBorders>
              <w:left w:val="single" w:sz="4" w:space="0" w:color="000000"/>
              <w:right w:val="single" w:sz="4" w:space="0" w:color="000000"/>
            </w:tcBorders>
          </w:tcPr>
          <w:p w14:paraId="07871AFF" w14:textId="77777777" w:rsidR="00183F9F" w:rsidRPr="00C70209" w:rsidRDefault="00183F9F" w:rsidP="00082182">
            <w:pPr>
              <w:pStyle w:val="Tabletext-evidencematrix"/>
              <w:rPr>
                <w:bCs w:val="0"/>
                <w:szCs w:val="20"/>
              </w:rPr>
            </w:pPr>
          </w:p>
        </w:tc>
        <w:tc>
          <w:tcPr>
            <w:tcW w:w="421" w:type="pct"/>
            <w:vMerge/>
            <w:tcBorders>
              <w:left w:val="single" w:sz="4" w:space="0" w:color="000000"/>
              <w:right w:val="single" w:sz="4" w:space="0" w:color="000000"/>
            </w:tcBorders>
          </w:tcPr>
          <w:p w14:paraId="65234B8D" w14:textId="77777777" w:rsidR="00183F9F" w:rsidRPr="00C70209" w:rsidRDefault="00183F9F" w:rsidP="00082182">
            <w:pPr>
              <w:pStyle w:val="Tabletext-evidencematrix"/>
            </w:pPr>
          </w:p>
        </w:tc>
        <w:tc>
          <w:tcPr>
            <w:tcW w:w="501" w:type="pct"/>
            <w:vMerge/>
            <w:tcBorders>
              <w:left w:val="single" w:sz="4" w:space="0" w:color="000000"/>
              <w:right w:val="single" w:sz="4" w:space="0" w:color="000000"/>
            </w:tcBorders>
          </w:tcPr>
          <w:p w14:paraId="161652CA"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7172DECE" w14:textId="77777777" w:rsidR="00183F9F" w:rsidRPr="00C70209" w:rsidRDefault="00183F9F" w:rsidP="00082182">
            <w:pPr>
              <w:pStyle w:val="Tabletext-evidencematrix"/>
            </w:pPr>
            <w:r w:rsidRPr="00C70209">
              <w:t>FFP transfusion incidence</w:t>
            </w:r>
          </w:p>
        </w:tc>
        <w:tc>
          <w:tcPr>
            <w:tcW w:w="552" w:type="pct"/>
            <w:gridSpan w:val="2"/>
            <w:tcBorders>
              <w:top w:val="single" w:sz="4" w:space="0" w:color="000000"/>
              <w:left w:val="single" w:sz="4" w:space="0" w:color="000000"/>
              <w:bottom w:val="single" w:sz="4" w:space="0" w:color="000000"/>
              <w:right w:val="single" w:sz="4" w:space="0" w:color="000000"/>
            </w:tcBorders>
          </w:tcPr>
          <w:p w14:paraId="5EDA735B" w14:textId="77777777" w:rsidR="00183F9F" w:rsidRPr="00C70209" w:rsidRDefault="00183F9F" w:rsidP="00082182">
            <w:pPr>
              <w:pStyle w:val="Tabletext-evidencematrix"/>
            </w:pPr>
            <w:r w:rsidRPr="00C70209">
              <w:t>2/18 (11.1%)</w:t>
            </w:r>
          </w:p>
        </w:tc>
        <w:tc>
          <w:tcPr>
            <w:tcW w:w="546" w:type="pct"/>
            <w:tcBorders>
              <w:top w:val="single" w:sz="4" w:space="0" w:color="000000"/>
              <w:left w:val="single" w:sz="4" w:space="0" w:color="000000"/>
              <w:bottom w:val="single" w:sz="4" w:space="0" w:color="000000"/>
              <w:right w:val="single" w:sz="4" w:space="0" w:color="000000"/>
            </w:tcBorders>
          </w:tcPr>
          <w:p w14:paraId="7D8840E6" w14:textId="77777777" w:rsidR="00183F9F" w:rsidRPr="00C70209" w:rsidRDefault="00183F9F" w:rsidP="00082182">
            <w:pPr>
              <w:pStyle w:val="Tabletext-evidencematrix"/>
            </w:pPr>
            <w:r w:rsidRPr="00C70209">
              <w:t>5/21 (23.8)</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F2EA566" w14:textId="77777777" w:rsidR="00183F9F" w:rsidRPr="00C70209" w:rsidRDefault="00183F9F" w:rsidP="00082182">
            <w:pPr>
              <w:pStyle w:val="Tabletext-evidencematrix"/>
            </w:pPr>
            <w:r w:rsidRPr="00C70209">
              <w:t>RR 0.47 [0.10, 2.12]</w:t>
            </w:r>
            <w:r w:rsidRPr="00C70209">
              <w:rPr>
                <w:vertAlign w:val="superscript"/>
              </w:rPr>
              <w:t>d</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B8C1EFB" w14:textId="77777777" w:rsidR="00183F9F" w:rsidRPr="00C70209" w:rsidRDefault="00183F9F" w:rsidP="00082182">
            <w:pPr>
              <w:pStyle w:val="Tabletext-evidencematrix"/>
              <w:rPr>
                <w:i/>
              </w:rPr>
            </w:pPr>
            <w:r w:rsidRPr="00C70209">
              <w:rPr>
                <w:i/>
              </w:rPr>
              <w:t>No significant difference</w:t>
            </w:r>
          </w:p>
          <w:p w14:paraId="798D76CB" w14:textId="1523850A" w:rsidR="00183F9F" w:rsidRPr="00C70209" w:rsidRDefault="001A475D" w:rsidP="00082182">
            <w:pPr>
              <w:pStyle w:val="Tabletext-evidencematrix"/>
            </w:pPr>
            <w:r w:rsidRPr="001A475D">
              <w:rPr>
                <w:i/>
              </w:rPr>
              <w:t>P = </w:t>
            </w:r>
            <w:r w:rsidR="00183F9F" w:rsidRPr="00C70209">
              <w:t>0.32</w:t>
            </w:r>
            <w:r w:rsidR="00183F9F" w:rsidRPr="00C70209">
              <w:rPr>
                <w:vertAlign w:val="superscript"/>
              </w:rPr>
              <w:t> d</w:t>
            </w:r>
          </w:p>
        </w:tc>
      </w:tr>
      <w:tr w:rsidR="00183F9F" w:rsidRPr="00C70209" w14:paraId="54C721EE" w14:textId="77777777" w:rsidTr="00082182">
        <w:tc>
          <w:tcPr>
            <w:tcW w:w="388" w:type="pct"/>
            <w:vMerge/>
            <w:tcBorders>
              <w:left w:val="single" w:sz="4" w:space="0" w:color="000000"/>
              <w:bottom w:val="single" w:sz="4" w:space="0" w:color="000000"/>
              <w:right w:val="single" w:sz="4" w:space="0" w:color="000000"/>
            </w:tcBorders>
            <w:vAlign w:val="center"/>
          </w:tcPr>
          <w:p w14:paraId="579B2EEB" w14:textId="77777777" w:rsidR="00183F9F" w:rsidRPr="00C70209" w:rsidRDefault="00183F9F" w:rsidP="00082182">
            <w:pPr>
              <w:pStyle w:val="Tabletext-evidencematrix"/>
            </w:pPr>
          </w:p>
        </w:tc>
        <w:tc>
          <w:tcPr>
            <w:tcW w:w="490" w:type="pct"/>
            <w:vMerge/>
            <w:tcBorders>
              <w:left w:val="single" w:sz="4" w:space="0" w:color="000000"/>
              <w:bottom w:val="single" w:sz="4" w:space="0" w:color="000000"/>
              <w:right w:val="single" w:sz="4" w:space="0" w:color="000000"/>
            </w:tcBorders>
          </w:tcPr>
          <w:p w14:paraId="7763CC3A" w14:textId="77777777" w:rsidR="00183F9F" w:rsidRPr="00C70209" w:rsidRDefault="00183F9F" w:rsidP="00082182">
            <w:pPr>
              <w:pStyle w:val="Tabletext-evidencematrix"/>
            </w:pPr>
          </w:p>
        </w:tc>
        <w:tc>
          <w:tcPr>
            <w:tcW w:w="490" w:type="pct"/>
            <w:vMerge/>
            <w:tcBorders>
              <w:left w:val="single" w:sz="4" w:space="0" w:color="000000"/>
              <w:bottom w:val="single" w:sz="4" w:space="0" w:color="000000"/>
              <w:right w:val="single" w:sz="4" w:space="0" w:color="000000"/>
            </w:tcBorders>
          </w:tcPr>
          <w:p w14:paraId="4A9ECBA0" w14:textId="77777777" w:rsidR="00183F9F" w:rsidRPr="00C70209" w:rsidRDefault="00183F9F" w:rsidP="00082182">
            <w:pPr>
              <w:pStyle w:val="Tabletext-evidencematrix"/>
              <w:rPr>
                <w:bCs w:val="0"/>
                <w:szCs w:val="20"/>
              </w:rPr>
            </w:pPr>
          </w:p>
        </w:tc>
        <w:tc>
          <w:tcPr>
            <w:tcW w:w="421" w:type="pct"/>
            <w:vMerge/>
            <w:tcBorders>
              <w:left w:val="single" w:sz="4" w:space="0" w:color="000000"/>
              <w:bottom w:val="single" w:sz="4" w:space="0" w:color="000000"/>
              <w:right w:val="single" w:sz="4" w:space="0" w:color="000000"/>
            </w:tcBorders>
          </w:tcPr>
          <w:p w14:paraId="48F68B05" w14:textId="77777777" w:rsidR="00183F9F" w:rsidRPr="00C70209" w:rsidRDefault="00183F9F" w:rsidP="00082182">
            <w:pPr>
              <w:pStyle w:val="Tabletext-evidencematrix"/>
            </w:pPr>
          </w:p>
        </w:tc>
        <w:tc>
          <w:tcPr>
            <w:tcW w:w="501" w:type="pct"/>
            <w:vMerge/>
            <w:tcBorders>
              <w:left w:val="single" w:sz="4" w:space="0" w:color="000000"/>
              <w:bottom w:val="single" w:sz="4" w:space="0" w:color="000000"/>
              <w:right w:val="single" w:sz="4" w:space="0" w:color="000000"/>
            </w:tcBorders>
          </w:tcPr>
          <w:p w14:paraId="35402D1D" w14:textId="77777777" w:rsidR="00183F9F" w:rsidRPr="00C70209" w:rsidRDefault="00183F9F" w:rsidP="00082182">
            <w:pPr>
              <w:pStyle w:val="Tabletext-evidencematrix"/>
            </w:pPr>
          </w:p>
        </w:tc>
        <w:tc>
          <w:tcPr>
            <w:tcW w:w="501" w:type="pct"/>
            <w:tcBorders>
              <w:top w:val="single" w:sz="4" w:space="0" w:color="000000"/>
              <w:left w:val="single" w:sz="4" w:space="0" w:color="000000"/>
              <w:bottom w:val="single" w:sz="4" w:space="0" w:color="000000"/>
              <w:right w:val="single" w:sz="4" w:space="0" w:color="000000"/>
            </w:tcBorders>
          </w:tcPr>
          <w:p w14:paraId="7A0F7365" w14:textId="77777777" w:rsidR="00183F9F" w:rsidRPr="00C70209" w:rsidRDefault="00183F9F" w:rsidP="00082182">
            <w:pPr>
              <w:pStyle w:val="Tabletext-evidencematrix"/>
            </w:pPr>
            <w:r w:rsidRPr="00C70209">
              <w:t>Cryoprecipitate transfusion incidence</w:t>
            </w:r>
          </w:p>
        </w:tc>
        <w:tc>
          <w:tcPr>
            <w:tcW w:w="552" w:type="pct"/>
            <w:gridSpan w:val="2"/>
            <w:tcBorders>
              <w:top w:val="single" w:sz="4" w:space="0" w:color="000000"/>
              <w:left w:val="single" w:sz="4" w:space="0" w:color="000000"/>
              <w:bottom w:val="single" w:sz="4" w:space="0" w:color="000000"/>
              <w:right w:val="single" w:sz="4" w:space="0" w:color="000000"/>
            </w:tcBorders>
          </w:tcPr>
          <w:p w14:paraId="3DCADCEE" w14:textId="77777777" w:rsidR="00183F9F" w:rsidRPr="00C70209" w:rsidRDefault="00183F9F" w:rsidP="00082182">
            <w:pPr>
              <w:pStyle w:val="Tabletext-evidencematrix"/>
            </w:pPr>
            <w:r w:rsidRPr="00C70209">
              <w:t>0/18 (0%)</w:t>
            </w:r>
          </w:p>
        </w:tc>
        <w:tc>
          <w:tcPr>
            <w:tcW w:w="546" w:type="pct"/>
            <w:tcBorders>
              <w:top w:val="single" w:sz="4" w:space="0" w:color="000000"/>
              <w:left w:val="single" w:sz="4" w:space="0" w:color="000000"/>
              <w:bottom w:val="single" w:sz="4" w:space="0" w:color="000000"/>
              <w:right w:val="single" w:sz="4" w:space="0" w:color="000000"/>
            </w:tcBorders>
          </w:tcPr>
          <w:p w14:paraId="2A8A7E63" w14:textId="77777777" w:rsidR="00183F9F" w:rsidRPr="00C70209" w:rsidRDefault="00183F9F" w:rsidP="00082182">
            <w:pPr>
              <w:pStyle w:val="Tabletext-evidencematrix"/>
            </w:pPr>
            <w:r w:rsidRPr="00C70209">
              <w:t>0/21 (0%)</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E1F7355" w14:textId="77777777" w:rsidR="00183F9F" w:rsidRPr="00C70209" w:rsidRDefault="00183F9F" w:rsidP="00082182">
            <w:pPr>
              <w:pStyle w:val="Tabletext-evidencematrix"/>
            </w:pPr>
            <w:r w:rsidRPr="00C70209">
              <w:t>Not estimable</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79855C7" w14:textId="77777777" w:rsidR="00183F9F" w:rsidRPr="00C70209" w:rsidRDefault="00183F9F" w:rsidP="00082182">
            <w:pPr>
              <w:pStyle w:val="Tabletext-evidencematrix"/>
              <w:rPr>
                <w:i/>
              </w:rPr>
            </w:pPr>
            <w:r w:rsidRPr="00C70209">
              <w:rPr>
                <w:i/>
              </w:rPr>
              <w:t>No significant difference</w:t>
            </w:r>
          </w:p>
          <w:p w14:paraId="6A1F7B39" w14:textId="1A35DCF2" w:rsidR="00183F9F" w:rsidRPr="00C70209" w:rsidRDefault="001A475D" w:rsidP="00082182">
            <w:pPr>
              <w:pStyle w:val="Tabletext-evidencematrix"/>
            </w:pPr>
            <w:r w:rsidRPr="001A475D">
              <w:rPr>
                <w:i/>
              </w:rPr>
              <w:t>P = </w:t>
            </w:r>
            <w:r w:rsidR="00183F9F" w:rsidRPr="00C70209">
              <w:t>NA</w:t>
            </w:r>
          </w:p>
        </w:tc>
      </w:tr>
    </w:tbl>
    <w:p w14:paraId="766D9AB3" w14:textId="1AF5FA93" w:rsidR="00183F9F" w:rsidRPr="00C70209" w:rsidRDefault="00183F9F" w:rsidP="00082182">
      <w:pPr>
        <w:pStyle w:val="TabFigNotes0noindent"/>
      </w:pPr>
      <w:r w:rsidRPr="00C70209">
        <w:t>CI, confidence interval; FFP, fresh frozen plasma; IV, intravenous; MD, mean difference; NA, not applicable; NR, not reported; RR, risk ratio; SD, standard deviation; TXA, tranexamic acid</w:t>
      </w:r>
    </w:p>
    <w:p w14:paraId="65D4ACCD"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2AF62458" w14:textId="1549B771"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FDCFEB6" w14:textId="2CF9B41B" w:rsidR="00183F9F" w:rsidRPr="00C70209" w:rsidRDefault="00183F9F" w:rsidP="00082182">
      <w:pPr>
        <w:pStyle w:val="TabFigNotes0noindent"/>
      </w:pPr>
      <w:r w:rsidRPr="00C70209">
        <w:rPr>
          <w:b/>
        </w:rPr>
        <w:t>c.</w:t>
      </w:r>
      <w:r w:rsidRPr="00C70209">
        <w:t xml:space="preserve"> The analysis included </w:t>
      </w:r>
      <w:r w:rsidR="00481ADA" w:rsidRPr="00C70209">
        <w:t>one</w:t>
      </w:r>
      <w:r w:rsidRPr="00C70209">
        <w:t xml:space="preserve"> Level III stud</w:t>
      </w:r>
      <w:r w:rsidR="00481ADA" w:rsidRPr="00C70209">
        <w:t>y</w:t>
      </w:r>
      <w:r w:rsidRPr="00C70209">
        <w:t xml:space="preserve"> (Maugans 2011).</w:t>
      </w:r>
    </w:p>
    <w:p w14:paraId="1C24758B" w14:textId="77777777" w:rsidR="00183F9F" w:rsidRPr="00C70209" w:rsidRDefault="00183F9F" w:rsidP="00082182">
      <w:pPr>
        <w:pStyle w:val="TabFigNotes0noindent"/>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r w:rsidRPr="00C70209">
        <w:rPr>
          <w:b/>
        </w:rPr>
        <w:t xml:space="preserve">d. </w:t>
      </w:r>
      <w:r w:rsidRPr="00C70209">
        <w:t>Calculated post-hoc using RevMan 5.1.2.</w:t>
      </w:r>
    </w:p>
    <w:p w14:paraId="3DBE1EC7" w14:textId="31A5F999" w:rsidR="00183F9F" w:rsidRPr="00C70209" w:rsidRDefault="00183F9F" w:rsidP="00082182">
      <w:pPr>
        <w:pStyle w:val="Caption"/>
        <w:ind w:left="2070"/>
      </w:pPr>
      <w:bookmarkStart w:id="811" w:name="_Ref420057342"/>
      <w:bookmarkStart w:id="812" w:name="_Toc427747276"/>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9</w:t>
      </w:r>
      <w:r w:rsidRPr="00C70209">
        <w:fldChar w:fldCharType="end"/>
      </w:r>
      <w:bookmarkEnd w:id="811"/>
      <w:r w:rsidRPr="00C70209">
        <w:tab/>
        <w:t>Meta-analysis: antifibrinolytics versus no antifibrinolytics in paediatric patients undergoing cranio</w:t>
      </w:r>
      <w:r w:rsidR="00EF7F36" w:rsidRPr="00C70209">
        <w:t xml:space="preserve">facial surgery – perioperative </w:t>
      </w:r>
      <w:r w:rsidRPr="00C70209">
        <w:t>RBC transfusion volume (mL/kg)</w:t>
      </w:r>
      <w:bookmarkEnd w:id="812"/>
    </w:p>
    <w:p w14:paraId="41AF847F" w14:textId="77777777" w:rsidR="00183F9F" w:rsidRPr="00C70209" w:rsidRDefault="00183F9F" w:rsidP="00082182">
      <w:pPr>
        <w:pStyle w:val="BodyText"/>
        <w:rPr>
          <w:lang w:eastAsia="ja-JP"/>
        </w:rPr>
      </w:pPr>
      <w:r w:rsidRPr="00C70209">
        <w:rPr>
          <w:noProof/>
        </w:rPr>
        <w:drawing>
          <wp:inline distT="0" distB="0" distL="0" distR="0" wp14:anchorId="0362FDD9" wp14:editId="07B12954">
            <wp:extent cx="5362286" cy="1456457"/>
            <wp:effectExtent l="19050" t="19050" r="10160" b="1079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ifibrinolytics_craniofacial surgery_pRBC transfusion volume.emf"/>
                    <pic:cNvPicPr/>
                  </pic:nvPicPr>
                  <pic:blipFill>
                    <a:blip r:embed="rId73">
                      <a:extLst>
                        <a:ext uri="{28A0092B-C50C-407E-A947-70E740481C1C}">
                          <a14:useLocalDpi xmlns:a14="http://schemas.microsoft.com/office/drawing/2010/main" val="0"/>
                        </a:ext>
                      </a:extLst>
                    </a:blip>
                    <a:stretch>
                      <a:fillRect/>
                    </a:stretch>
                  </pic:blipFill>
                  <pic:spPr>
                    <a:xfrm>
                      <a:off x="0" y="0"/>
                      <a:ext cx="5362286" cy="1456457"/>
                    </a:xfrm>
                    <a:prstGeom prst="rect">
                      <a:avLst/>
                    </a:prstGeom>
                    <a:ln w="12696" cmpd="sng">
                      <a:solidFill>
                        <a:srgbClr val="000000"/>
                      </a:solidFill>
                      <a:prstDash val="solid"/>
                    </a:ln>
                  </pic:spPr>
                </pic:pic>
              </a:graphicData>
            </a:graphic>
          </wp:inline>
        </w:drawing>
      </w:r>
    </w:p>
    <w:p w14:paraId="057ACB91" w14:textId="77777777" w:rsidR="00183F9F" w:rsidRPr="00C70209" w:rsidRDefault="00183F9F">
      <w:pPr>
        <w:spacing w:after="200" w:line="276" w:lineRule="auto"/>
        <w:ind w:left="0"/>
        <w:rPr>
          <w:lang w:eastAsia="ja-JP"/>
        </w:rPr>
      </w:pPr>
      <w:r w:rsidRPr="00C70209">
        <w:rPr>
          <w:lang w:eastAsia="ja-JP"/>
        </w:rPr>
        <w:br w:type="page"/>
      </w:r>
    </w:p>
    <w:p w14:paraId="52E01B78" w14:textId="480F2C10" w:rsidR="00183F9F" w:rsidRPr="00C70209" w:rsidRDefault="00183F9F" w:rsidP="00082182">
      <w:pPr>
        <w:pStyle w:val="Heading7"/>
      </w:pPr>
      <w:r w:rsidRPr="00C70209">
        <w:t>Ear, nose and throat surgery</w:t>
      </w:r>
    </w:p>
    <w:p w14:paraId="7A8AA15C" w14:textId="77777777" w:rsidR="00183F9F" w:rsidRPr="00C70209" w:rsidRDefault="00183F9F" w:rsidP="00082182">
      <w:pPr>
        <w:pStyle w:val="BodyText"/>
        <w:rPr>
          <w:lang w:eastAsia="en-GB"/>
        </w:rPr>
      </w:pPr>
      <w:r w:rsidRPr="00C70209">
        <w:rPr>
          <w:lang w:eastAsia="en-GB"/>
        </w:rPr>
        <w:t xml:space="preserve">The systematic review and hand-searching process identified one Level I study (Ker 2013) that provided evidence for the effect of antifibrinolytics on transfusion volume or incidence in paediatric patients undergoing </w:t>
      </w:r>
      <w:r w:rsidRPr="00C70209">
        <w:t>ENT</w:t>
      </w:r>
      <w:r w:rsidRPr="00C70209">
        <w:rPr>
          <w:lang w:eastAsia="en-GB"/>
        </w:rPr>
        <w:t xml:space="preserve"> surgery. </w:t>
      </w:r>
      <w:r w:rsidRPr="00C70209">
        <w:rPr>
          <w:b/>
          <w:lang w:eastAsia="en-GB"/>
        </w:rPr>
        <w:fldChar w:fldCharType="begin"/>
      </w:r>
      <w:r w:rsidRPr="00C70209">
        <w:rPr>
          <w:b/>
          <w:lang w:eastAsia="en-GB"/>
        </w:rPr>
        <w:instrText xml:space="preserve"> REF _Ref419707997 \h  \* MERGEFORMAT </w:instrText>
      </w:r>
      <w:r w:rsidRPr="00C70209">
        <w:rPr>
          <w:b/>
          <w:lang w:eastAsia="en-GB"/>
        </w:rPr>
      </w:r>
      <w:r w:rsidRPr="00C70209">
        <w:rPr>
          <w:b/>
          <w:lang w:eastAsia="en-GB"/>
        </w:rPr>
        <w:fldChar w:fldCharType="separate"/>
      </w:r>
      <w:r w:rsidR="000F7A9B" w:rsidRPr="000F7A9B">
        <w:rPr>
          <w:b/>
        </w:rPr>
        <w:t>Table 3.4.28</w:t>
      </w:r>
      <w:r w:rsidRPr="00C70209">
        <w:rPr>
          <w:b/>
          <w:lang w:eastAsia="en-GB"/>
        </w:rPr>
        <w:fldChar w:fldCharType="end"/>
      </w:r>
      <w:r w:rsidRPr="00C70209">
        <w:rPr>
          <w:b/>
          <w:lang w:eastAsia="en-GB"/>
        </w:rPr>
        <w:t xml:space="preserve"> </w:t>
      </w:r>
      <w:r w:rsidRPr="00C70209">
        <w:rPr>
          <w:lang w:eastAsia="en-GB"/>
        </w:rPr>
        <w:t>summarises the results from these studies.</w:t>
      </w:r>
    </w:p>
    <w:p w14:paraId="335D2D4D" w14:textId="77777777" w:rsidR="00183F9F" w:rsidRPr="00C70209" w:rsidRDefault="00183F9F" w:rsidP="00082182">
      <w:pPr>
        <w:pStyle w:val="H7"/>
        <w:rPr>
          <w:lang w:eastAsia="en-GB"/>
        </w:rPr>
      </w:pPr>
      <w:r w:rsidRPr="00C70209">
        <w:rPr>
          <w:lang w:eastAsia="en-GB"/>
        </w:rPr>
        <w:t>Transfusion incidence</w:t>
      </w:r>
    </w:p>
    <w:p w14:paraId="189FA596" w14:textId="091A3CA1" w:rsidR="00183F9F" w:rsidRPr="00C70209" w:rsidRDefault="00183F9F" w:rsidP="00082182">
      <w:pPr>
        <w:pStyle w:val="BodyText"/>
        <w:rPr>
          <w:rFonts w:eastAsia="Arial Unicode MS"/>
          <w:lang w:eastAsia="ja-JP"/>
        </w:rPr>
      </w:pPr>
      <w:r w:rsidRPr="00C70209">
        <w:rPr>
          <w:lang w:eastAsia="en-GB"/>
        </w:rPr>
        <w:t xml:space="preserve">The systematic review by Kerr (2013) identified one RCT (Albirmawy 2013) that assessed the use of topical TXA in </w:t>
      </w:r>
      <w:r w:rsidRPr="00C70209">
        <w:rPr>
          <w:rFonts w:eastAsia="Arial Unicode MS"/>
          <w:lang w:eastAsia="ja-JP"/>
        </w:rPr>
        <w:t xml:space="preserve">400 </w:t>
      </w:r>
      <w:r w:rsidRPr="00C70209">
        <w:rPr>
          <w:lang w:eastAsia="en-GB"/>
        </w:rPr>
        <w:t xml:space="preserve">paediatric patients </w:t>
      </w:r>
      <w:r w:rsidRPr="00C70209">
        <w:rPr>
          <w:rFonts w:eastAsia="Arial Unicode MS"/>
          <w:lang w:eastAsia="ja-JP"/>
        </w:rPr>
        <w:t>undergoing primary isolated adenoidectomy. The RCT reported no significant difference between treatment groups for the incidence of transfusions (RR 0.20, 95% CI 0.01, 4.14).</w:t>
      </w:r>
    </w:p>
    <w:p w14:paraId="3FA03153" w14:textId="77777777" w:rsidR="00183F9F" w:rsidRPr="00C70209" w:rsidRDefault="00183F9F" w:rsidP="00082182">
      <w:pPr>
        <w:spacing w:after="200" w:line="276" w:lineRule="auto"/>
        <w:rPr>
          <w:rFonts w:asciiTheme="minorHAnsi" w:eastAsia="Arial Unicode MS" w:hAnsiTheme="minorHAnsi" w:cstheme="minorHAnsi"/>
          <w:bC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7F912214" w14:textId="77777777" w:rsidR="00183F9F" w:rsidRPr="00C70209" w:rsidRDefault="00183F9F" w:rsidP="00082182">
      <w:pPr>
        <w:pStyle w:val="Caption"/>
        <w:rPr>
          <w:szCs w:val="21"/>
          <w:lang w:eastAsia="en-GB"/>
        </w:rPr>
      </w:pPr>
      <w:bookmarkStart w:id="813" w:name="_Ref419707997"/>
      <w:bookmarkStart w:id="814" w:name="_Toc427747216"/>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8</w:t>
      </w:r>
      <w:r w:rsidRPr="00C70209">
        <w:fldChar w:fldCharType="end"/>
      </w:r>
      <w:bookmarkEnd w:id="813"/>
      <w:r w:rsidRPr="00C70209">
        <w:tab/>
        <w:t>Neonatal and paediatric</w:t>
      </w:r>
      <w:r w:rsidRPr="00C70209">
        <w:rPr>
          <w:szCs w:val="21"/>
          <w:lang w:eastAsia="en-GB"/>
        </w:rPr>
        <w:t xml:space="preserve"> patients undergoing ENT surgery: Results for antifibrinolytics versus no antifibrinolytics – transfusion requirements</w:t>
      </w:r>
      <w:bookmarkEnd w:id="81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89"/>
        <w:gridCol w:w="1389"/>
        <w:gridCol w:w="1193"/>
        <w:gridCol w:w="1420"/>
        <w:gridCol w:w="1420"/>
        <w:gridCol w:w="1556"/>
        <w:gridCol w:w="9"/>
        <w:gridCol w:w="1548"/>
        <w:gridCol w:w="1426"/>
        <w:gridCol w:w="1724"/>
      </w:tblGrid>
      <w:tr w:rsidR="00183F9F" w:rsidRPr="00C70209" w14:paraId="36E6BD95"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7DD54CCD"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7AF05845"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71773C62"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0" w:type="pct"/>
            <w:vMerge w:val="restart"/>
            <w:tcBorders>
              <w:top w:val="single" w:sz="4" w:space="0" w:color="000000"/>
              <w:left w:val="single" w:sz="4" w:space="0" w:color="000000"/>
              <w:bottom w:val="nil"/>
              <w:right w:val="single" w:sz="4" w:space="0" w:color="000000"/>
            </w:tcBorders>
            <w:hideMark/>
          </w:tcPr>
          <w:p w14:paraId="06547C68"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0" w:type="pct"/>
            <w:vMerge w:val="restart"/>
            <w:tcBorders>
              <w:top w:val="single" w:sz="4" w:space="0" w:color="000000"/>
              <w:left w:val="single" w:sz="4" w:space="0" w:color="000000"/>
              <w:bottom w:val="nil"/>
              <w:right w:val="single" w:sz="4" w:space="0" w:color="000000"/>
            </w:tcBorders>
            <w:hideMark/>
          </w:tcPr>
          <w:p w14:paraId="72355E8C"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21" w:type="pct"/>
            <w:vMerge w:val="restart"/>
            <w:tcBorders>
              <w:top w:val="single" w:sz="4" w:space="0" w:color="000000"/>
              <w:left w:val="single" w:sz="4" w:space="0" w:color="000000"/>
              <w:bottom w:val="nil"/>
              <w:right w:val="single" w:sz="4" w:space="0" w:color="000000"/>
            </w:tcBorders>
            <w:hideMark/>
          </w:tcPr>
          <w:p w14:paraId="0479069E"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31FF824A"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01" w:type="pct"/>
            <w:vMerge w:val="restart"/>
            <w:tcBorders>
              <w:top w:val="single" w:sz="4" w:space="0" w:color="000000"/>
              <w:left w:val="single" w:sz="4" w:space="0" w:color="000000"/>
              <w:bottom w:val="nil"/>
              <w:right w:val="single" w:sz="4" w:space="0" w:color="000000"/>
            </w:tcBorders>
            <w:hideMark/>
          </w:tcPr>
          <w:p w14:paraId="32360EC6"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501" w:type="pct"/>
            <w:vMerge w:val="restart"/>
            <w:tcBorders>
              <w:top w:val="single" w:sz="4" w:space="0" w:color="000000"/>
              <w:left w:val="single" w:sz="4" w:space="0" w:color="000000"/>
              <w:bottom w:val="nil"/>
              <w:right w:val="single" w:sz="4" w:space="0" w:color="000000"/>
            </w:tcBorders>
            <w:hideMark/>
          </w:tcPr>
          <w:p w14:paraId="5EE19D1E"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09" w:type="pct"/>
            <w:gridSpan w:val="5"/>
            <w:tcBorders>
              <w:top w:val="single" w:sz="4" w:space="0" w:color="000000"/>
              <w:left w:val="single" w:sz="4" w:space="0" w:color="000000"/>
              <w:bottom w:val="single" w:sz="4" w:space="0" w:color="000000"/>
              <w:right w:val="single" w:sz="4" w:space="0" w:color="000000"/>
            </w:tcBorders>
            <w:hideMark/>
          </w:tcPr>
          <w:p w14:paraId="105563EA"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77DF6A2D"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4D03D219"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269FE22C"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90" w:type="pct"/>
            <w:vMerge/>
            <w:tcBorders>
              <w:top w:val="single" w:sz="4" w:space="0" w:color="000000"/>
              <w:left w:val="single" w:sz="4" w:space="0" w:color="000000"/>
              <w:bottom w:val="nil"/>
              <w:right w:val="single" w:sz="4" w:space="0" w:color="000000"/>
            </w:tcBorders>
            <w:vAlign w:val="center"/>
            <w:hideMark/>
          </w:tcPr>
          <w:p w14:paraId="5EB48AB3"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421" w:type="pct"/>
            <w:vMerge/>
            <w:tcBorders>
              <w:top w:val="single" w:sz="4" w:space="0" w:color="000000"/>
              <w:left w:val="single" w:sz="4" w:space="0" w:color="000000"/>
              <w:bottom w:val="nil"/>
              <w:right w:val="single" w:sz="4" w:space="0" w:color="000000"/>
            </w:tcBorders>
            <w:vAlign w:val="center"/>
            <w:hideMark/>
          </w:tcPr>
          <w:p w14:paraId="4F39D143"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1" w:type="pct"/>
            <w:vMerge/>
            <w:tcBorders>
              <w:top w:val="single" w:sz="4" w:space="0" w:color="000000"/>
              <w:left w:val="single" w:sz="4" w:space="0" w:color="000000"/>
              <w:bottom w:val="nil"/>
              <w:right w:val="single" w:sz="4" w:space="0" w:color="000000"/>
            </w:tcBorders>
            <w:vAlign w:val="center"/>
            <w:hideMark/>
          </w:tcPr>
          <w:p w14:paraId="781DE82E"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01" w:type="pct"/>
            <w:vMerge/>
            <w:tcBorders>
              <w:top w:val="single" w:sz="4" w:space="0" w:color="000000"/>
              <w:left w:val="single" w:sz="4" w:space="0" w:color="000000"/>
              <w:bottom w:val="nil"/>
              <w:right w:val="single" w:sz="4" w:space="0" w:color="000000"/>
            </w:tcBorders>
            <w:vAlign w:val="center"/>
            <w:hideMark/>
          </w:tcPr>
          <w:p w14:paraId="2E611BAE" w14:textId="77777777" w:rsidR="00183F9F" w:rsidRPr="00C70209" w:rsidRDefault="00183F9F" w:rsidP="00082182">
            <w:pPr>
              <w:spacing w:after="0"/>
              <w:rPr>
                <w:rFonts w:ascii="Arial Narrow" w:eastAsia="Arial Unicode MS" w:hAnsi="Arial Narrow" w:cs="Arial"/>
                <w:b/>
                <w:bCs/>
                <w:sz w:val="16"/>
                <w:szCs w:val="16"/>
                <w:lang w:eastAsia="ja-JP"/>
              </w:rPr>
            </w:pPr>
          </w:p>
        </w:tc>
        <w:tc>
          <w:tcPr>
            <w:tcW w:w="549" w:type="pct"/>
            <w:tcBorders>
              <w:top w:val="single" w:sz="4" w:space="0" w:color="000000"/>
              <w:left w:val="single" w:sz="4" w:space="0" w:color="000000"/>
              <w:bottom w:val="nil"/>
              <w:right w:val="single" w:sz="4" w:space="0" w:color="000000"/>
            </w:tcBorders>
            <w:hideMark/>
          </w:tcPr>
          <w:p w14:paraId="5E6FBC7F"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7F9F4F9D"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1DBE476D" w14:textId="77777777" w:rsidR="00183F9F" w:rsidRPr="00C70209" w:rsidRDefault="00183F9F" w:rsidP="00082182">
            <w:pPr>
              <w:pStyle w:val="TableH2"/>
              <w:rPr>
                <w:rFonts w:eastAsia="Arial Unicode MS"/>
                <w:lang w:eastAsia="ja-JP"/>
              </w:rPr>
            </w:pPr>
          </w:p>
        </w:tc>
        <w:tc>
          <w:tcPr>
            <w:tcW w:w="549" w:type="pct"/>
            <w:gridSpan w:val="2"/>
            <w:tcBorders>
              <w:top w:val="single" w:sz="4" w:space="0" w:color="000000"/>
              <w:left w:val="single" w:sz="4" w:space="0" w:color="000000"/>
              <w:bottom w:val="nil"/>
              <w:right w:val="single" w:sz="4" w:space="0" w:color="000000"/>
            </w:tcBorders>
            <w:hideMark/>
          </w:tcPr>
          <w:p w14:paraId="27C6F126"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161DFC66"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03" w:type="pct"/>
            <w:tcBorders>
              <w:top w:val="single" w:sz="4" w:space="0" w:color="000000"/>
              <w:left w:val="single" w:sz="4" w:space="0" w:color="000000"/>
              <w:bottom w:val="nil"/>
              <w:right w:val="single" w:sz="4" w:space="0" w:color="000000"/>
            </w:tcBorders>
            <w:hideMark/>
          </w:tcPr>
          <w:p w14:paraId="1768945F"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08" w:type="pct"/>
            <w:tcBorders>
              <w:top w:val="single" w:sz="4" w:space="0" w:color="000000"/>
              <w:left w:val="single" w:sz="4" w:space="0" w:color="000000"/>
              <w:bottom w:val="nil"/>
              <w:right w:val="single" w:sz="4" w:space="0" w:color="000000"/>
            </w:tcBorders>
            <w:hideMark/>
          </w:tcPr>
          <w:p w14:paraId="2210C6A6"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78A18260" w14:textId="5B33403A"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6713A64B"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05FA49DE" w14:textId="77777777" w:rsidTr="00082182">
        <w:tc>
          <w:tcPr>
            <w:tcW w:w="5000" w:type="pct"/>
            <w:gridSpan w:val="11"/>
            <w:tcBorders>
              <w:top w:val="single" w:sz="4" w:space="0" w:color="000000"/>
              <w:left w:val="single" w:sz="4" w:space="0" w:color="000000"/>
              <w:bottom w:val="single" w:sz="4" w:space="0" w:color="000000"/>
              <w:right w:val="single" w:sz="4" w:space="0" w:color="000000"/>
            </w:tcBorders>
            <w:shd w:val="clear" w:color="auto" w:fill="000000" w:themeFill="text1"/>
            <w:hideMark/>
          </w:tcPr>
          <w:p w14:paraId="50F945DF" w14:textId="77777777" w:rsidR="00183F9F" w:rsidRPr="00C70209" w:rsidRDefault="00183F9F" w:rsidP="00082182">
            <w:pPr>
              <w:pStyle w:val="TableH4"/>
              <w:rPr>
                <w:rFonts w:eastAsia="Arial Unicode MS"/>
              </w:rPr>
            </w:pPr>
            <w:r w:rsidRPr="00C70209">
              <w:rPr>
                <w:rFonts w:eastAsia="Arial Unicode MS"/>
              </w:rPr>
              <w:t>Level II evidence</w:t>
            </w:r>
          </w:p>
        </w:tc>
      </w:tr>
      <w:tr w:rsidR="00183F9F" w:rsidRPr="00C70209" w14:paraId="14E82EC0"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6DF0728F" w14:textId="6A76845F" w:rsidR="00183F9F" w:rsidRPr="00C70209" w:rsidRDefault="00183F9F" w:rsidP="00082182">
            <w:pPr>
              <w:pStyle w:val="Tabletext-evidencematrix"/>
            </w:pPr>
            <w:r w:rsidRPr="00C70209">
              <w:t>Ker 2013</w:t>
            </w:r>
            <w:r w:rsidRPr="00C70209">
              <w:fldChar w:fldCharType="begin"/>
            </w:r>
            <w:r w:rsidR="000E261C">
              <w:instrText xml:space="preserve"> ADDIN EN.CITE &lt;EndNote&gt;&lt;Cite&gt;&lt;Author&gt;Ker&lt;/Author&gt;&lt;Year&gt;2013&lt;/Year&gt;&lt;RecNum&gt;889&lt;/RecNum&gt;&lt;DisplayText&gt;&lt;style face="superscript"&gt;363&lt;/style&gt;&lt;/DisplayText&gt;&lt;record&gt;&lt;rec-number&gt;889&lt;/rec-number&gt;&lt;foreign-keys&gt;&lt;key app="EN" db-id="9edve2wadsavt5ewavaxtda4f2tavzvts9ee" timestamp="1435036188"&gt;889&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 bleeding&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dministration,Topical&lt;/keyword&gt;&lt;keyword&gt;Antifibrinolytic Agents .administration &amp;amp; dosage&lt;/keyword&gt;&lt;keyword&gt;bleeding&lt;/keyword&gt;&lt;keyword&gt;blood&lt;/keyword&gt;&lt;keyword&gt;Blood Loss,Surgical .prevention &amp;amp; control&lt;/keyword&gt;&lt;keyword&gt;blood transfusion&lt;/keyword&gt;&lt;keyword&gt;Cochrane Library&lt;/keyword&gt;&lt;keyword&gt;Cochrane Reviews 4Nov2014&lt;/keyword&gt;&lt;keyword&gt;confidence interval&lt;/keyword&gt;&lt;keyword&gt;control&lt;/keyword&gt;&lt;keyword&gt;death&lt;/keyword&gt;&lt;keyword&gt;deep vein thrombosis&lt;/keyword&gt;&lt;keyword&gt;Embase&lt;/keyword&gt;&lt;keyword&gt;epistaxis&lt;/keyword&gt;&lt;keyword&gt;Epistaxis .drug therapy&lt;/keyword&gt;&lt;keyword&gt;Hemorrhage .drug therapy&lt;/keyword&gt;&lt;keyword&gt;Humans.checkword&lt;/keyword&gt;&lt;keyword&gt;injury&lt;/keyword&gt;&lt;keyword&gt;mortality&lt;/keyword&gt;&lt;keyword&gt;patient&lt;/keyword&gt;&lt;keyword&gt;placebo&lt;/keyword&gt;&lt;keyword&gt;Randomized Controlled Trials as Topic&lt;/keyword&gt;&lt;keyword&gt;register&lt;/keyword&gt;&lt;keyword&gt;risk&lt;/keyword&gt;&lt;keyword&gt;surgery&lt;/keyword&gt;&lt;keyword&gt;surgical patient&lt;/keyword&gt;&lt;keyword&gt;thrombosis&lt;/keyword&gt;&lt;keyword&gt;tranexamic acid&lt;/keyword&gt;&lt;keyword&gt;Tranexamic Acid .administration &amp;amp; dosage&lt;/keyword&gt;&lt;keyword&gt;transfusion&lt;/keyword&gt;&lt;keyword&gt;vein thrombosis&lt;/keyword&gt;&lt;/keywords&gt;&lt;dates&gt;&lt;year&gt;2013&lt;/year&gt;&lt;/dates&gt;&lt;urls&gt;&lt;/urls&gt;&lt;/record&gt;&lt;/Cite&gt;&lt;/EndNote&gt;</w:instrText>
            </w:r>
            <w:r w:rsidRPr="00C70209">
              <w:fldChar w:fldCharType="separate"/>
            </w:r>
            <w:r w:rsidR="000E261C" w:rsidRPr="000E261C">
              <w:rPr>
                <w:noProof/>
                <w:vertAlign w:val="superscript"/>
              </w:rPr>
              <w:t>363</w:t>
            </w:r>
            <w:r w:rsidRPr="00C70209">
              <w:fldChar w:fldCharType="end"/>
            </w:r>
          </w:p>
          <w:p w14:paraId="3C67B888" w14:textId="77777777" w:rsidR="00183F9F" w:rsidRPr="00C70209" w:rsidRDefault="00183F9F" w:rsidP="00082182">
            <w:pPr>
              <w:pStyle w:val="Tabletext-evidencematrix"/>
            </w:pPr>
            <w:r w:rsidRPr="00C70209">
              <w:t>Level I/II</w:t>
            </w:r>
          </w:p>
          <w:p w14:paraId="721F187D" w14:textId="77777777" w:rsidR="00183F9F" w:rsidRPr="00C70209" w:rsidRDefault="00183F9F" w:rsidP="00082182">
            <w:pPr>
              <w:pStyle w:val="Tabletext-evidencematrix"/>
            </w:pPr>
            <w:r w:rsidRPr="00C70209">
              <w:rPr>
                <w:i/>
              </w:rPr>
              <w:t>Good</w:t>
            </w:r>
          </w:p>
        </w:tc>
        <w:tc>
          <w:tcPr>
            <w:tcW w:w="490" w:type="pct"/>
            <w:tcBorders>
              <w:top w:val="single" w:sz="4" w:space="0" w:color="000000"/>
              <w:left w:val="single" w:sz="4" w:space="0" w:color="000000"/>
              <w:bottom w:val="single" w:sz="4" w:space="0" w:color="000000"/>
              <w:right w:val="single" w:sz="4" w:space="0" w:color="000000"/>
            </w:tcBorders>
            <w:hideMark/>
          </w:tcPr>
          <w:p w14:paraId="2DFB6082" w14:textId="1C864BE5" w:rsidR="00183F9F" w:rsidRPr="00C70209" w:rsidRDefault="00183F9F" w:rsidP="00082182">
            <w:pPr>
              <w:pStyle w:val="Tabletext-evidencematrix"/>
            </w:pPr>
            <w:r w:rsidRPr="00C70209">
              <w:t>1 trial (Albirmawy 2013</w:t>
            </w:r>
            <w:r w:rsidRPr="00C70209">
              <w:fldChar w:fldCharType="begin">
                <w:fldData xml:space="preserve">PEVuZE5vdGU+PENpdGU+PEF1dGhvcj5BbGJpcm1hd3k8L0F1dGhvcj48WWVhcj4yMDEzPC9ZZWFy
PjxSZWNOdW0+ODQyPC9SZWNOdW0+PERpc3BsYXlUZXh0PjxzdHlsZSBmYWNlPSJzdXBlcnNjcmlw
dCI+Mzkx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0E261C">
              <w:instrText xml:space="preserve"> ADDIN EN.CITE </w:instrText>
            </w:r>
            <w:r w:rsidR="000E261C">
              <w:fldChar w:fldCharType="begin">
                <w:fldData xml:space="preserve">PEVuZE5vdGU+PENpdGU+PEF1dGhvcj5BbGJpcm1hd3k8L0F1dGhvcj48WWVhcj4yMDEzPC9ZZWFy
PjxSZWNOdW0+ODQyPC9SZWNOdW0+PERpc3BsYXlUZXh0PjxzdHlsZSBmYWNlPSJzdXBlcnNjcmlw
dCI+Mzkx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1</w:t>
            </w:r>
            <w:r w:rsidRPr="00C70209">
              <w:fldChar w:fldCharType="end"/>
            </w:r>
            <w:r w:rsidRPr="00C70209">
              <w:t>)</w:t>
            </w:r>
          </w:p>
          <w:p w14:paraId="1FB220B0" w14:textId="77777777" w:rsidR="00183F9F" w:rsidRPr="00C70209" w:rsidRDefault="00183F9F" w:rsidP="00082182">
            <w:pPr>
              <w:pStyle w:val="Tabletext-evidencematrix"/>
            </w:pPr>
            <w:r w:rsidRPr="00C70209">
              <w:t>N=400</w:t>
            </w:r>
          </w:p>
        </w:tc>
        <w:tc>
          <w:tcPr>
            <w:tcW w:w="490" w:type="pct"/>
            <w:tcBorders>
              <w:top w:val="single" w:sz="4" w:space="0" w:color="000000"/>
              <w:left w:val="single" w:sz="4" w:space="0" w:color="000000"/>
              <w:bottom w:val="single" w:sz="4" w:space="0" w:color="000000"/>
              <w:right w:val="single" w:sz="4" w:space="0" w:color="000000"/>
            </w:tcBorders>
            <w:hideMark/>
          </w:tcPr>
          <w:p w14:paraId="0F9CC207" w14:textId="77777777" w:rsidR="00183F9F" w:rsidRPr="00C70209" w:rsidRDefault="00183F9F" w:rsidP="00082182">
            <w:pPr>
              <w:pStyle w:val="Tabletext-evidencematrix"/>
            </w:pPr>
            <w:r w:rsidRPr="00C70209">
              <w:t>Children undergoing primary isolated adenoidectomy</w:t>
            </w:r>
          </w:p>
        </w:tc>
        <w:tc>
          <w:tcPr>
            <w:tcW w:w="421" w:type="pct"/>
            <w:tcBorders>
              <w:top w:val="single" w:sz="4" w:space="0" w:color="000000"/>
              <w:left w:val="single" w:sz="4" w:space="0" w:color="000000"/>
              <w:bottom w:val="single" w:sz="4" w:space="0" w:color="000000"/>
              <w:right w:val="single" w:sz="4" w:space="0" w:color="000000"/>
            </w:tcBorders>
            <w:hideMark/>
          </w:tcPr>
          <w:p w14:paraId="0BCC41F7" w14:textId="77777777" w:rsidR="00183F9F" w:rsidRPr="00C70209" w:rsidRDefault="00183F9F" w:rsidP="00082182">
            <w:pPr>
              <w:pStyle w:val="Tabletext-evidencematrix"/>
            </w:pPr>
            <w:r w:rsidRPr="00C70209">
              <w:t>Egypt</w:t>
            </w:r>
          </w:p>
        </w:tc>
        <w:tc>
          <w:tcPr>
            <w:tcW w:w="501" w:type="pct"/>
            <w:tcBorders>
              <w:top w:val="single" w:sz="4" w:space="0" w:color="000000"/>
              <w:left w:val="single" w:sz="4" w:space="0" w:color="000000"/>
              <w:bottom w:val="single" w:sz="4" w:space="0" w:color="000000"/>
              <w:right w:val="single" w:sz="4" w:space="0" w:color="000000"/>
            </w:tcBorders>
            <w:hideMark/>
          </w:tcPr>
          <w:p w14:paraId="360B55C8" w14:textId="77777777" w:rsidR="00183F9F" w:rsidRPr="00C70209" w:rsidRDefault="00183F9F" w:rsidP="00082182">
            <w:pPr>
              <w:pStyle w:val="Tabletext-evidencematrix"/>
            </w:pPr>
            <w:r w:rsidRPr="00C70209">
              <w:t>Topical TXA versus placebo</w:t>
            </w:r>
          </w:p>
        </w:tc>
        <w:tc>
          <w:tcPr>
            <w:tcW w:w="501" w:type="pct"/>
            <w:tcBorders>
              <w:top w:val="single" w:sz="4" w:space="0" w:color="000000"/>
              <w:left w:val="single" w:sz="4" w:space="0" w:color="000000"/>
              <w:bottom w:val="single" w:sz="4" w:space="0" w:color="000000"/>
              <w:right w:val="single" w:sz="4" w:space="0" w:color="000000"/>
            </w:tcBorders>
            <w:hideMark/>
          </w:tcPr>
          <w:p w14:paraId="6BE6A435" w14:textId="77777777" w:rsidR="00183F9F" w:rsidRPr="00C70209" w:rsidRDefault="00183F9F" w:rsidP="00082182">
            <w:pPr>
              <w:pStyle w:val="Tabletext-evidencematrix"/>
            </w:pPr>
            <w:r w:rsidRPr="00C70209">
              <w:t>Transfusion incidence</w:t>
            </w:r>
          </w:p>
        </w:tc>
        <w:tc>
          <w:tcPr>
            <w:tcW w:w="552" w:type="pct"/>
            <w:gridSpan w:val="2"/>
            <w:tcBorders>
              <w:top w:val="single" w:sz="4" w:space="0" w:color="000000"/>
              <w:left w:val="single" w:sz="4" w:space="0" w:color="000000"/>
              <w:bottom w:val="single" w:sz="4" w:space="0" w:color="000000"/>
              <w:right w:val="single" w:sz="4" w:space="0" w:color="000000"/>
            </w:tcBorders>
            <w:hideMark/>
          </w:tcPr>
          <w:p w14:paraId="0A367B32" w14:textId="77777777" w:rsidR="00183F9F" w:rsidRPr="00C70209" w:rsidRDefault="00183F9F" w:rsidP="00082182">
            <w:pPr>
              <w:pStyle w:val="Tabletext-evidencematrix"/>
            </w:pPr>
            <w:r w:rsidRPr="00C70209">
              <w:t>0/200 (0%)</w:t>
            </w:r>
          </w:p>
        </w:tc>
        <w:tc>
          <w:tcPr>
            <w:tcW w:w="546" w:type="pct"/>
            <w:tcBorders>
              <w:top w:val="single" w:sz="4" w:space="0" w:color="000000"/>
              <w:left w:val="single" w:sz="4" w:space="0" w:color="000000"/>
              <w:bottom w:val="single" w:sz="4" w:space="0" w:color="000000"/>
              <w:right w:val="single" w:sz="4" w:space="0" w:color="000000"/>
            </w:tcBorders>
            <w:hideMark/>
          </w:tcPr>
          <w:p w14:paraId="6720DD0B" w14:textId="77777777" w:rsidR="00183F9F" w:rsidRPr="00C70209" w:rsidRDefault="00183F9F" w:rsidP="00082182">
            <w:pPr>
              <w:pStyle w:val="Tabletext-evidencematrix"/>
            </w:pPr>
            <w:r w:rsidRPr="00C70209">
              <w:t>2/200 (1%)</w:t>
            </w:r>
          </w:p>
        </w:tc>
        <w:tc>
          <w:tcPr>
            <w:tcW w:w="503"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2CCCB74" w14:textId="77777777" w:rsidR="00183F9F" w:rsidRPr="00C70209" w:rsidRDefault="00183F9F" w:rsidP="00082182">
            <w:pPr>
              <w:pStyle w:val="Tabletext-evidencematrix"/>
            </w:pPr>
            <w:r w:rsidRPr="00C70209">
              <w:t>RR 0.20 (0.01, 4.14)</w:t>
            </w:r>
          </w:p>
        </w:tc>
        <w:tc>
          <w:tcPr>
            <w:tcW w:w="608"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5A626E3" w14:textId="77777777" w:rsidR="00183F9F" w:rsidRPr="00C70209" w:rsidRDefault="00183F9F" w:rsidP="00082182">
            <w:pPr>
              <w:pStyle w:val="Tabletext-evidencematrix"/>
            </w:pPr>
            <w:r w:rsidRPr="00C70209">
              <w:rPr>
                <w:i/>
              </w:rPr>
              <w:t>No significant difference</w:t>
            </w:r>
          </w:p>
          <w:p w14:paraId="422EB525" w14:textId="3FF9DA53" w:rsidR="00183F9F" w:rsidRPr="00C70209" w:rsidRDefault="001A475D" w:rsidP="00082182">
            <w:pPr>
              <w:pStyle w:val="Tabletext-evidencematrix"/>
            </w:pPr>
            <w:r w:rsidRPr="001A475D">
              <w:rPr>
                <w:i/>
              </w:rPr>
              <w:t>P = </w:t>
            </w:r>
            <w:r w:rsidR="00183F9F" w:rsidRPr="00C70209">
              <w:t>NR</w:t>
            </w:r>
          </w:p>
        </w:tc>
      </w:tr>
    </w:tbl>
    <w:p w14:paraId="2A563B37" w14:textId="77777777" w:rsidR="00183F9F" w:rsidRPr="00C70209" w:rsidRDefault="00183F9F" w:rsidP="00082182">
      <w:pPr>
        <w:pStyle w:val="TabFigNotes0noindent"/>
      </w:pPr>
      <w:r w:rsidRPr="00C70209">
        <w:t>CI, confidence interval; ENT, ear nose throat; NR, not reported; RR, risk ratio; TXA, tranexamic acid</w:t>
      </w:r>
    </w:p>
    <w:p w14:paraId="492A810D"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7EA5A1EA" w14:textId="4E94A5A8"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341982D" w14:textId="77777777" w:rsidR="00183F9F" w:rsidRPr="00C70209" w:rsidRDefault="00183F9F" w:rsidP="00082182">
      <w:pPr>
        <w:pStyle w:val="TabFigNotes0noindent"/>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7677CE16" w14:textId="77777777" w:rsidR="00183F9F" w:rsidRPr="00C70209" w:rsidRDefault="00183F9F" w:rsidP="00082182">
      <w:pPr>
        <w:pStyle w:val="Heading6"/>
      </w:pPr>
      <w:r w:rsidRPr="00C70209">
        <w:t>Thromboembolic events</w:t>
      </w:r>
    </w:p>
    <w:p w14:paraId="6D2A16BA" w14:textId="37A40E93" w:rsidR="00183F9F" w:rsidRPr="00C70209" w:rsidRDefault="00183F9F" w:rsidP="00082182">
      <w:pPr>
        <w:pStyle w:val="BodyText"/>
        <w:rPr>
          <w:lang w:eastAsia="en-GB"/>
        </w:rPr>
      </w:pPr>
      <w:r w:rsidRPr="00C70209">
        <w:rPr>
          <w:lang w:eastAsia="en-GB"/>
        </w:rPr>
        <w:t xml:space="preserve">The systematic review and hand-searching process identified one Level I study (Tzortzopoulou 2008) and four additional Level II studies (Ahmed 2014, Flaujac 2007, Thompson 2005, </w:t>
      </w:r>
      <w:r w:rsidRPr="00C70209">
        <w:t xml:space="preserve">Vacharaksa </w:t>
      </w:r>
      <w:r w:rsidRPr="00C70209">
        <w:rPr>
          <w:lang w:eastAsia="en-GB"/>
        </w:rPr>
        <w:t xml:space="preserve">2002) that assessed the effect of antifibrinolytics in neonatal and paediatric patients undergoing surgery that reported thromboembolic events. </w:t>
      </w:r>
      <w:r w:rsidRPr="00C70209">
        <w:rPr>
          <w:b/>
          <w:lang w:eastAsia="en-GB"/>
        </w:rPr>
        <w:fldChar w:fldCharType="begin"/>
      </w:r>
      <w:r w:rsidRPr="00C70209">
        <w:rPr>
          <w:b/>
          <w:lang w:eastAsia="en-GB"/>
        </w:rPr>
        <w:instrText xml:space="preserve"> REF _Ref413161847 \h  \* MERGEFORMAT </w:instrText>
      </w:r>
      <w:r w:rsidRPr="00C70209">
        <w:rPr>
          <w:b/>
          <w:lang w:eastAsia="en-GB"/>
        </w:rPr>
      </w:r>
      <w:r w:rsidRPr="00C70209">
        <w:rPr>
          <w:b/>
          <w:lang w:eastAsia="en-GB"/>
        </w:rPr>
        <w:fldChar w:fldCharType="separate"/>
      </w:r>
      <w:r w:rsidR="000F7A9B" w:rsidRPr="000F7A9B">
        <w:rPr>
          <w:b/>
        </w:rPr>
        <w:t>Table 3.4.29</w:t>
      </w:r>
      <w:r w:rsidRPr="00C70209">
        <w:rPr>
          <w:b/>
          <w:lang w:eastAsia="en-GB"/>
        </w:rPr>
        <w:fldChar w:fldCharType="end"/>
      </w:r>
      <w:r w:rsidRPr="00C70209">
        <w:rPr>
          <w:lang w:eastAsia="en-GB"/>
        </w:rPr>
        <w:t xml:space="preserve"> summarises the results from these studies.</w:t>
      </w:r>
    </w:p>
    <w:p w14:paraId="02B6DDC7" w14:textId="2BCFF080" w:rsidR="00183F9F" w:rsidRPr="00C70209" w:rsidRDefault="00183F9F" w:rsidP="00082182">
      <w:pPr>
        <w:pStyle w:val="BodyText"/>
        <w:rPr>
          <w:lang w:eastAsia="en-GB"/>
        </w:rPr>
      </w:pPr>
      <w:r w:rsidRPr="00C70209">
        <w:rPr>
          <w:lang w:eastAsia="en-GB"/>
        </w:rPr>
        <w:t>Overall, the event rate of thromboembolic events in paediatric patients undergoing surgery who were treated with antifibrinolytics was too small to detect any between</w:t>
      </w:r>
      <w:r w:rsidR="008217C8" w:rsidRPr="00C70209">
        <w:rPr>
          <w:lang w:eastAsia="en-GB"/>
        </w:rPr>
        <w:t>-</w:t>
      </w:r>
      <w:r w:rsidRPr="00C70209">
        <w:rPr>
          <w:lang w:eastAsia="en-GB"/>
        </w:rPr>
        <w:t>group differences.</w:t>
      </w:r>
    </w:p>
    <w:p w14:paraId="3C66C6AD" w14:textId="77777777" w:rsidR="00183F9F" w:rsidRPr="00C70209" w:rsidRDefault="00183F9F" w:rsidP="00082182">
      <w:pPr>
        <w:pStyle w:val="Heading7"/>
        <w:rPr>
          <w:lang w:eastAsia="en-GB"/>
        </w:rPr>
      </w:pPr>
      <w:r w:rsidRPr="00C70209">
        <w:rPr>
          <w:lang w:eastAsia="en-GB"/>
        </w:rPr>
        <w:t>Cardiac surgery</w:t>
      </w:r>
    </w:p>
    <w:p w14:paraId="4DE0BB35" w14:textId="634A22D5" w:rsidR="00183F9F" w:rsidRPr="00C70209" w:rsidRDefault="00183F9F" w:rsidP="00082182">
      <w:pPr>
        <w:pStyle w:val="BodyText"/>
        <w:rPr>
          <w:lang w:eastAsia="en-GB"/>
        </w:rPr>
      </w:pPr>
      <w:r w:rsidRPr="00C70209">
        <w:rPr>
          <w:lang w:eastAsia="en-GB"/>
        </w:rPr>
        <w:t xml:space="preserve">Two RCTs (Flaujac 2007, </w:t>
      </w:r>
      <w:r w:rsidRPr="00C70209">
        <w:t xml:space="preserve">Vacharaksa </w:t>
      </w:r>
      <w:r w:rsidRPr="00C70209">
        <w:rPr>
          <w:lang w:eastAsia="en-GB"/>
        </w:rPr>
        <w:t>2002) were identified that assessed the incidence of thromboembolic events in 82 paediatric patients undergoing cardiac surgery; however, no thrombotic events were reported in either study.</w:t>
      </w:r>
    </w:p>
    <w:p w14:paraId="417AC15C" w14:textId="2E273865" w:rsidR="00183F9F" w:rsidRPr="00C70209" w:rsidRDefault="00183F9F" w:rsidP="00082182">
      <w:pPr>
        <w:pStyle w:val="Heading7"/>
        <w:rPr>
          <w:lang w:eastAsia="en-GB"/>
        </w:rPr>
      </w:pPr>
      <w:r w:rsidRPr="00C70209">
        <w:rPr>
          <w:lang w:eastAsia="en-GB"/>
        </w:rPr>
        <w:t>Scoliosis surgery</w:t>
      </w:r>
    </w:p>
    <w:p w14:paraId="1D58CFD9" w14:textId="08B02F78" w:rsidR="00183F9F" w:rsidRPr="00C70209" w:rsidRDefault="00183F9F" w:rsidP="00082182">
      <w:pPr>
        <w:pStyle w:val="BodyText"/>
        <w:rPr>
          <w:lang w:eastAsia="en-GB"/>
        </w:rPr>
      </w:pPr>
      <w:r w:rsidRPr="00C70209">
        <w:rPr>
          <w:lang w:eastAsia="en-GB"/>
        </w:rPr>
        <w:t>Two RCTs (Cole 2003, Thompson 2005) were identified that assessed the incidence of thromboembolic events in 80 paediatric patients undergoing scoliosis surgery. The RCT by Cole (2003) reported no DVT events in the aprotinin group (0%) compared with three events in the placebo group (13%). The result was not significant (</w:t>
      </w:r>
      <w:r w:rsidR="001A475D" w:rsidRPr="001A475D">
        <w:rPr>
          <w:i/>
          <w:lang w:eastAsia="en-GB"/>
        </w:rPr>
        <w:t>P = </w:t>
      </w:r>
      <w:r w:rsidRPr="00C70209">
        <w:rPr>
          <w:lang w:eastAsia="en-GB"/>
        </w:rPr>
        <w:t>0.21). The RCT by Thompson (2005) reported no events of venous thrombosis or thromboemboli during the study period.</w:t>
      </w:r>
    </w:p>
    <w:p w14:paraId="732A811C" w14:textId="31AB4D90" w:rsidR="00183F9F" w:rsidRPr="00C70209" w:rsidRDefault="00183F9F" w:rsidP="00082182">
      <w:pPr>
        <w:pStyle w:val="Heading7"/>
        <w:rPr>
          <w:lang w:eastAsia="en-GB"/>
        </w:rPr>
      </w:pPr>
      <w:r w:rsidRPr="00C70209">
        <w:rPr>
          <w:lang w:eastAsia="en-GB"/>
        </w:rPr>
        <w:t>Craniofacial surgery</w:t>
      </w:r>
    </w:p>
    <w:p w14:paraId="40A801BD" w14:textId="77777777" w:rsidR="00183F9F" w:rsidRPr="00C70209" w:rsidRDefault="00183F9F" w:rsidP="00082182">
      <w:pPr>
        <w:pStyle w:val="BodyText"/>
        <w:rPr>
          <w:lang w:eastAsia="en-GB"/>
        </w:rPr>
      </w:pPr>
      <w:r w:rsidRPr="00C70209">
        <w:rPr>
          <w:lang w:eastAsia="en-GB"/>
        </w:rPr>
        <w:t>The RCT by Ahmed (2014) measured thrombotic complications in 26 paediatric patients undergoing major reconstructive craniofacial surgery, but no events were reported.</w:t>
      </w:r>
    </w:p>
    <w:p w14:paraId="08577F2A" w14:textId="77777777" w:rsidR="00183F9F" w:rsidRPr="00C70209" w:rsidRDefault="00183F9F" w:rsidP="00082182">
      <w:pPr>
        <w:rPr>
          <w:lang w:eastAsia="en-GB"/>
        </w:rPr>
      </w:pPr>
    </w:p>
    <w:p w14:paraId="1FB61705" w14:textId="77777777" w:rsidR="00183F9F" w:rsidRPr="00C70209" w:rsidRDefault="00183F9F" w:rsidP="00082182">
      <w:pPr>
        <w:pStyle w:val="BodyText"/>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279DED77" w14:textId="78883708" w:rsidR="00183F9F" w:rsidRPr="00C70209" w:rsidRDefault="00183F9F" w:rsidP="00082182">
      <w:pPr>
        <w:pStyle w:val="Caption"/>
        <w:rPr>
          <w:szCs w:val="21"/>
          <w:lang w:eastAsia="en-GB"/>
        </w:rPr>
      </w:pPr>
      <w:bookmarkStart w:id="815" w:name="_Ref413161847"/>
      <w:bookmarkStart w:id="816" w:name="_Toc427747217"/>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29</w:t>
      </w:r>
      <w:r w:rsidRPr="00C70209">
        <w:fldChar w:fldCharType="end"/>
      </w:r>
      <w:bookmarkEnd w:id="815"/>
      <w:r w:rsidRPr="00C70209">
        <w:tab/>
        <w:t xml:space="preserve">Neonatal and paediatric </w:t>
      </w:r>
      <w:r w:rsidRPr="00C70209">
        <w:rPr>
          <w:szCs w:val="21"/>
          <w:lang w:eastAsia="en-GB"/>
        </w:rPr>
        <w:t>patients undergoing surgery: Results for antifibrinolytics versus no antifibrinolytics – thromboembolic events</w:t>
      </w:r>
      <w:bookmarkEnd w:id="81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60"/>
        <w:gridCol w:w="1361"/>
        <w:gridCol w:w="1361"/>
        <w:gridCol w:w="1361"/>
        <w:gridCol w:w="1364"/>
        <w:gridCol w:w="1559"/>
        <w:gridCol w:w="1559"/>
        <w:gridCol w:w="1426"/>
        <w:gridCol w:w="1724"/>
      </w:tblGrid>
      <w:tr w:rsidR="00183F9F" w:rsidRPr="00C70209" w14:paraId="65438EF8" w14:textId="77777777" w:rsidTr="00082182">
        <w:trPr>
          <w:tblHeader/>
        </w:trPr>
        <w:tc>
          <w:tcPr>
            <w:tcW w:w="1099" w:type="dxa"/>
            <w:vMerge w:val="restart"/>
            <w:tcBorders>
              <w:top w:val="single" w:sz="4" w:space="0" w:color="000000"/>
              <w:left w:val="single" w:sz="4" w:space="0" w:color="000000"/>
              <w:bottom w:val="nil"/>
              <w:right w:val="single" w:sz="4" w:space="0" w:color="000000"/>
            </w:tcBorders>
            <w:hideMark/>
          </w:tcPr>
          <w:p w14:paraId="70ABAF1E"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0569F748"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4D402F7E"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1360" w:type="dxa"/>
            <w:vMerge w:val="restart"/>
            <w:tcBorders>
              <w:top w:val="single" w:sz="4" w:space="0" w:color="000000"/>
              <w:left w:val="single" w:sz="4" w:space="0" w:color="000000"/>
              <w:bottom w:val="nil"/>
              <w:right w:val="single" w:sz="4" w:space="0" w:color="000000"/>
            </w:tcBorders>
            <w:hideMark/>
          </w:tcPr>
          <w:p w14:paraId="326AC04D"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1361" w:type="dxa"/>
            <w:vMerge w:val="restart"/>
            <w:tcBorders>
              <w:top w:val="single" w:sz="4" w:space="0" w:color="000000"/>
              <w:left w:val="single" w:sz="4" w:space="0" w:color="000000"/>
              <w:bottom w:val="nil"/>
              <w:right w:val="single" w:sz="4" w:space="0" w:color="000000"/>
            </w:tcBorders>
            <w:hideMark/>
          </w:tcPr>
          <w:p w14:paraId="44602769"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1361" w:type="dxa"/>
            <w:vMerge w:val="restart"/>
            <w:tcBorders>
              <w:top w:val="single" w:sz="4" w:space="0" w:color="000000"/>
              <w:left w:val="single" w:sz="4" w:space="0" w:color="000000"/>
              <w:bottom w:val="nil"/>
              <w:right w:val="single" w:sz="4" w:space="0" w:color="000000"/>
            </w:tcBorders>
            <w:hideMark/>
          </w:tcPr>
          <w:p w14:paraId="37D4AE07"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752515EF"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1361" w:type="dxa"/>
            <w:vMerge w:val="restart"/>
            <w:tcBorders>
              <w:top w:val="single" w:sz="4" w:space="0" w:color="000000"/>
              <w:left w:val="single" w:sz="4" w:space="0" w:color="000000"/>
              <w:bottom w:val="nil"/>
              <w:right w:val="single" w:sz="4" w:space="0" w:color="000000"/>
            </w:tcBorders>
            <w:hideMark/>
          </w:tcPr>
          <w:p w14:paraId="2AC77866"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1364" w:type="dxa"/>
            <w:vMerge w:val="restart"/>
            <w:tcBorders>
              <w:top w:val="single" w:sz="4" w:space="0" w:color="000000"/>
              <w:left w:val="single" w:sz="4" w:space="0" w:color="000000"/>
              <w:bottom w:val="nil"/>
              <w:right w:val="single" w:sz="4" w:space="0" w:color="000000"/>
            </w:tcBorders>
            <w:hideMark/>
          </w:tcPr>
          <w:p w14:paraId="41629D39"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6268" w:type="dxa"/>
            <w:gridSpan w:val="4"/>
            <w:tcBorders>
              <w:top w:val="single" w:sz="4" w:space="0" w:color="000000"/>
              <w:left w:val="single" w:sz="4" w:space="0" w:color="000000"/>
              <w:bottom w:val="single" w:sz="4" w:space="0" w:color="000000"/>
              <w:right w:val="single" w:sz="4" w:space="0" w:color="000000"/>
            </w:tcBorders>
            <w:hideMark/>
          </w:tcPr>
          <w:p w14:paraId="7F366813"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6A8DA34E" w14:textId="77777777" w:rsidTr="00082182">
        <w:trPr>
          <w:tblHeader/>
        </w:trPr>
        <w:tc>
          <w:tcPr>
            <w:tcW w:w="1099" w:type="dxa"/>
            <w:vMerge/>
            <w:tcBorders>
              <w:top w:val="single" w:sz="4" w:space="0" w:color="000000"/>
              <w:left w:val="single" w:sz="4" w:space="0" w:color="000000"/>
              <w:bottom w:val="nil"/>
              <w:right w:val="single" w:sz="4" w:space="0" w:color="000000"/>
            </w:tcBorders>
            <w:vAlign w:val="center"/>
            <w:hideMark/>
          </w:tcPr>
          <w:p w14:paraId="6BD0B9DA" w14:textId="77777777" w:rsidR="00183F9F" w:rsidRPr="00C70209" w:rsidRDefault="00183F9F" w:rsidP="00082182">
            <w:pPr>
              <w:pStyle w:val="TableH2"/>
              <w:rPr>
                <w:rFonts w:eastAsia="Arial Unicode MS"/>
                <w:lang w:eastAsia="ja-JP"/>
              </w:rPr>
            </w:pPr>
          </w:p>
        </w:tc>
        <w:tc>
          <w:tcPr>
            <w:tcW w:w="1360" w:type="dxa"/>
            <w:vMerge/>
            <w:tcBorders>
              <w:top w:val="single" w:sz="4" w:space="0" w:color="000000"/>
              <w:left w:val="single" w:sz="4" w:space="0" w:color="000000"/>
              <w:bottom w:val="nil"/>
              <w:right w:val="single" w:sz="4" w:space="0" w:color="000000"/>
            </w:tcBorders>
            <w:vAlign w:val="center"/>
            <w:hideMark/>
          </w:tcPr>
          <w:p w14:paraId="4176C067" w14:textId="77777777" w:rsidR="00183F9F" w:rsidRPr="00C70209" w:rsidRDefault="00183F9F" w:rsidP="00082182">
            <w:pPr>
              <w:pStyle w:val="TableH2"/>
              <w:rPr>
                <w:rFonts w:eastAsia="Arial Unicode MS"/>
                <w:lang w:eastAsia="ja-JP"/>
              </w:rPr>
            </w:pPr>
          </w:p>
        </w:tc>
        <w:tc>
          <w:tcPr>
            <w:tcW w:w="1361" w:type="dxa"/>
            <w:vMerge/>
            <w:tcBorders>
              <w:top w:val="single" w:sz="4" w:space="0" w:color="000000"/>
              <w:left w:val="single" w:sz="4" w:space="0" w:color="000000"/>
              <w:bottom w:val="nil"/>
              <w:right w:val="single" w:sz="4" w:space="0" w:color="000000"/>
            </w:tcBorders>
            <w:vAlign w:val="center"/>
            <w:hideMark/>
          </w:tcPr>
          <w:p w14:paraId="03C011F4" w14:textId="77777777" w:rsidR="00183F9F" w:rsidRPr="00C70209" w:rsidRDefault="00183F9F" w:rsidP="00082182">
            <w:pPr>
              <w:pStyle w:val="TableH2"/>
              <w:rPr>
                <w:rFonts w:eastAsia="Arial Unicode MS"/>
                <w:lang w:eastAsia="ja-JP"/>
              </w:rPr>
            </w:pPr>
          </w:p>
        </w:tc>
        <w:tc>
          <w:tcPr>
            <w:tcW w:w="1361" w:type="dxa"/>
            <w:vMerge/>
            <w:tcBorders>
              <w:top w:val="single" w:sz="4" w:space="0" w:color="000000"/>
              <w:left w:val="single" w:sz="4" w:space="0" w:color="000000"/>
              <w:bottom w:val="nil"/>
              <w:right w:val="single" w:sz="4" w:space="0" w:color="000000"/>
            </w:tcBorders>
            <w:vAlign w:val="center"/>
            <w:hideMark/>
          </w:tcPr>
          <w:p w14:paraId="7A7D6BA5" w14:textId="77777777" w:rsidR="00183F9F" w:rsidRPr="00C70209" w:rsidRDefault="00183F9F" w:rsidP="00082182">
            <w:pPr>
              <w:pStyle w:val="TableH2"/>
              <w:rPr>
                <w:rFonts w:eastAsia="Arial Unicode MS"/>
                <w:lang w:eastAsia="ja-JP"/>
              </w:rPr>
            </w:pPr>
          </w:p>
        </w:tc>
        <w:tc>
          <w:tcPr>
            <w:tcW w:w="1361" w:type="dxa"/>
            <w:vMerge/>
            <w:tcBorders>
              <w:top w:val="single" w:sz="4" w:space="0" w:color="000000"/>
              <w:left w:val="single" w:sz="4" w:space="0" w:color="000000"/>
              <w:bottom w:val="nil"/>
              <w:right w:val="single" w:sz="4" w:space="0" w:color="000000"/>
            </w:tcBorders>
            <w:vAlign w:val="center"/>
            <w:hideMark/>
          </w:tcPr>
          <w:p w14:paraId="38978703" w14:textId="77777777" w:rsidR="00183F9F" w:rsidRPr="00C70209" w:rsidRDefault="00183F9F" w:rsidP="00082182">
            <w:pPr>
              <w:pStyle w:val="TableH2"/>
              <w:rPr>
                <w:rFonts w:eastAsia="Arial Unicode MS"/>
                <w:lang w:eastAsia="ja-JP"/>
              </w:rPr>
            </w:pPr>
          </w:p>
        </w:tc>
        <w:tc>
          <w:tcPr>
            <w:tcW w:w="1364" w:type="dxa"/>
            <w:vMerge/>
            <w:tcBorders>
              <w:top w:val="single" w:sz="4" w:space="0" w:color="000000"/>
              <w:left w:val="single" w:sz="4" w:space="0" w:color="000000"/>
              <w:bottom w:val="nil"/>
              <w:right w:val="single" w:sz="4" w:space="0" w:color="000000"/>
            </w:tcBorders>
            <w:vAlign w:val="center"/>
            <w:hideMark/>
          </w:tcPr>
          <w:p w14:paraId="2823517D" w14:textId="77777777" w:rsidR="00183F9F" w:rsidRPr="00C70209" w:rsidRDefault="00183F9F" w:rsidP="00082182">
            <w:pPr>
              <w:pStyle w:val="TableH2"/>
              <w:rPr>
                <w:rFonts w:eastAsia="Arial Unicode MS"/>
                <w:lang w:eastAsia="ja-JP"/>
              </w:rPr>
            </w:pPr>
          </w:p>
        </w:tc>
        <w:tc>
          <w:tcPr>
            <w:tcW w:w="1559" w:type="dxa"/>
            <w:tcBorders>
              <w:top w:val="single" w:sz="4" w:space="0" w:color="000000"/>
              <w:left w:val="single" w:sz="4" w:space="0" w:color="000000"/>
              <w:bottom w:val="nil"/>
              <w:right w:val="single" w:sz="4" w:space="0" w:color="000000"/>
            </w:tcBorders>
            <w:hideMark/>
          </w:tcPr>
          <w:p w14:paraId="6DF9E241"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2669BA25"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1559" w:type="dxa"/>
            <w:tcBorders>
              <w:top w:val="single" w:sz="4" w:space="0" w:color="000000"/>
              <w:left w:val="single" w:sz="4" w:space="0" w:color="000000"/>
              <w:bottom w:val="nil"/>
              <w:right w:val="single" w:sz="4" w:space="0" w:color="000000"/>
            </w:tcBorders>
            <w:hideMark/>
          </w:tcPr>
          <w:p w14:paraId="4116F1E3"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284A602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1426" w:type="dxa"/>
            <w:tcBorders>
              <w:top w:val="single" w:sz="4" w:space="0" w:color="000000"/>
              <w:left w:val="single" w:sz="4" w:space="0" w:color="000000"/>
              <w:bottom w:val="nil"/>
              <w:right w:val="single" w:sz="4" w:space="0" w:color="000000"/>
            </w:tcBorders>
            <w:hideMark/>
          </w:tcPr>
          <w:p w14:paraId="48571447"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1724" w:type="dxa"/>
            <w:tcBorders>
              <w:top w:val="single" w:sz="4" w:space="0" w:color="000000"/>
              <w:left w:val="single" w:sz="4" w:space="0" w:color="000000"/>
              <w:bottom w:val="nil"/>
              <w:right w:val="single" w:sz="4" w:space="0" w:color="000000"/>
            </w:tcBorders>
            <w:hideMark/>
          </w:tcPr>
          <w:p w14:paraId="4FB1C168"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715595E9" w14:textId="558363BF"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7B64F165"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70981AE9" w14:textId="77777777" w:rsidTr="00082182">
        <w:tc>
          <w:tcPr>
            <w:tcW w:w="14174" w:type="dxa"/>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56BECBAA"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30A505F1" w14:textId="77777777" w:rsidTr="00082182">
        <w:tc>
          <w:tcPr>
            <w:tcW w:w="14174" w:type="dxa"/>
            <w:gridSpan w:val="10"/>
            <w:tcBorders>
              <w:top w:val="single" w:sz="4" w:space="0" w:color="000000"/>
              <w:left w:val="single" w:sz="4" w:space="0" w:color="000000"/>
              <w:bottom w:val="single" w:sz="4" w:space="0" w:color="000000"/>
              <w:right w:val="single" w:sz="4" w:space="0" w:color="000000"/>
            </w:tcBorders>
            <w:shd w:val="clear" w:color="auto" w:fill="auto"/>
          </w:tcPr>
          <w:p w14:paraId="164D5AE7" w14:textId="77777777" w:rsidR="00183F9F" w:rsidRPr="00C70209" w:rsidRDefault="00183F9F" w:rsidP="00082182">
            <w:pPr>
              <w:pStyle w:val="TableH3"/>
              <w:rPr>
                <w:rFonts w:eastAsia="Arial Unicode MS"/>
                <w:lang w:eastAsia="ja-JP"/>
              </w:rPr>
            </w:pPr>
            <w:r w:rsidRPr="00C70209">
              <w:rPr>
                <w:rFonts w:eastAsia="Arial Unicode MS"/>
                <w:lang w:eastAsia="ja-JP"/>
              </w:rPr>
              <w:t>Cardiac surgery</w:t>
            </w:r>
          </w:p>
        </w:tc>
      </w:tr>
      <w:tr w:rsidR="00183F9F" w:rsidRPr="00C70209" w14:paraId="6EB92A41" w14:textId="77777777" w:rsidTr="00082182">
        <w:tc>
          <w:tcPr>
            <w:tcW w:w="1099" w:type="dxa"/>
            <w:tcBorders>
              <w:top w:val="single" w:sz="4" w:space="0" w:color="000000"/>
              <w:left w:val="single" w:sz="4" w:space="0" w:color="000000"/>
              <w:bottom w:val="single" w:sz="4" w:space="0" w:color="000000"/>
              <w:right w:val="single" w:sz="4" w:space="0" w:color="000000"/>
            </w:tcBorders>
            <w:hideMark/>
          </w:tcPr>
          <w:p w14:paraId="45E1C6F7" w14:textId="26E46551" w:rsidR="00183F9F" w:rsidRPr="00C70209" w:rsidRDefault="00183F9F" w:rsidP="00082182">
            <w:pPr>
              <w:pStyle w:val="Tabletext-evidencematrix"/>
            </w:pPr>
            <w:r w:rsidRPr="00C70209">
              <w:t>Flaujac 2007</w:t>
            </w:r>
            <w:r w:rsidRPr="00C70209">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instrText xml:space="preserve"> ADDIN EN.CITE </w:instrText>
            </w:r>
            <w:r w:rsidR="000E261C">
              <w:fldChar w:fldCharType="begin">
                <w:fldData xml:space="preserve">PEVuZE5vdGU+PENpdGU+PEF1dGhvcj5GbGF1amFjPC9BdXRob3I+PFllYXI+MjAwNzwvWWVhcj48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5</w:t>
            </w:r>
            <w:r w:rsidRPr="00C70209">
              <w:fldChar w:fldCharType="end"/>
            </w:r>
          </w:p>
          <w:p w14:paraId="019AD876" w14:textId="77777777" w:rsidR="00183F9F" w:rsidRPr="00C70209" w:rsidRDefault="00183F9F" w:rsidP="00082182">
            <w:pPr>
              <w:pStyle w:val="Tabletext-evidencematrix"/>
            </w:pPr>
            <w:r w:rsidRPr="00C70209">
              <w:t>Level II</w:t>
            </w:r>
          </w:p>
          <w:p w14:paraId="2C6EDB78" w14:textId="77777777" w:rsidR="00183F9F" w:rsidRPr="00C70209" w:rsidRDefault="00183F9F" w:rsidP="00082182">
            <w:pPr>
              <w:pStyle w:val="Tabletext-evidencematrix"/>
            </w:pPr>
            <w:r w:rsidRPr="00C70209">
              <w:rPr>
                <w:i/>
              </w:rPr>
              <w:t>Poor</w:t>
            </w:r>
          </w:p>
        </w:tc>
        <w:tc>
          <w:tcPr>
            <w:tcW w:w="1360" w:type="dxa"/>
            <w:tcBorders>
              <w:top w:val="single" w:sz="4" w:space="0" w:color="000000"/>
              <w:left w:val="single" w:sz="4" w:space="0" w:color="000000"/>
              <w:bottom w:val="single" w:sz="4" w:space="0" w:color="000000"/>
              <w:right w:val="single" w:sz="4" w:space="0" w:color="000000"/>
            </w:tcBorders>
            <w:hideMark/>
          </w:tcPr>
          <w:p w14:paraId="33E651B4" w14:textId="77777777" w:rsidR="00183F9F" w:rsidRPr="00C70209" w:rsidRDefault="00183F9F" w:rsidP="00082182">
            <w:pPr>
              <w:pStyle w:val="Tabletext-evidencematrix"/>
            </w:pPr>
            <w:r w:rsidRPr="00C70209">
              <w:t>N=20</w:t>
            </w:r>
          </w:p>
        </w:tc>
        <w:tc>
          <w:tcPr>
            <w:tcW w:w="1361" w:type="dxa"/>
            <w:tcBorders>
              <w:top w:val="single" w:sz="4" w:space="0" w:color="000000"/>
              <w:left w:val="single" w:sz="4" w:space="0" w:color="000000"/>
              <w:bottom w:val="single" w:sz="4" w:space="0" w:color="000000"/>
              <w:right w:val="single" w:sz="4" w:space="0" w:color="000000"/>
            </w:tcBorders>
            <w:hideMark/>
          </w:tcPr>
          <w:p w14:paraId="25D933D5" w14:textId="77777777" w:rsidR="00183F9F" w:rsidRPr="00C70209" w:rsidRDefault="00183F9F" w:rsidP="00082182">
            <w:pPr>
              <w:pStyle w:val="Tabletext-evidencematrix"/>
            </w:pPr>
            <w:r w:rsidRPr="00C70209">
              <w:t>Infants aged 4 days to 36 months undergoing primary corrective cardiac surgery with CPB</w:t>
            </w:r>
          </w:p>
        </w:tc>
        <w:tc>
          <w:tcPr>
            <w:tcW w:w="1361" w:type="dxa"/>
            <w:tcBorders>
              <w:top w:val="single" w:sz="4" w:space="0" w:color="000000"/>
              <w:left w:val="single" w:sz="4" w:space="0" w:color="000000"/>
              <w:bottom w:val="single" w:sz="4" w:space="0" w:color="000000"/>
              <w:right w:val="single" w:sz="4" w:space="0" w:color="000000"/>
            </w:tcBorders>
            <w:hideMark/>
          </w:tcPr>
          <w:p w14:paraId="18A62E83" w14:textId="77777777" w:rsidR="00183F9F" w:rsidRPr="00C70209" w:rsidRDefault="00183F9F" w:rsidP="00082182">
            <w:pPr>
              <w:pStyle w:val="Tabletext-evidencematrix"/>
            </w:pPr>
            <w:r w:rsidRPr="00C70209">
              <w:t>Single hospital, France</w:t>
            </w:r>
          </w:p>
        </w:tc>
        <w:tc>
          <w:tcPr>
            <w:tcW w:w="1361" w:type="dxa"/>
            <w:tcBorders>
              <w:top w:val="single" w:sz="4" w:space="0" w:color="000000"/>
              <w:left w:val="single" w:sz="4" w:space="0" w:color="000000"/>
              <w:bottom w:val="single" w:sz="4" w:space="0" w:color="000000"/>
              <w:right w:val="single" w:sz="4" w:space="0" w:color="000000"/>
            </w:tcBorders>
            <w:hideMark/>
          </w:tcPr>
          <w:p w14:paraId="3A53154B" w14:textId="77777777" w:rsidR="00183F9F" w:rsidRPr="00C70209" w:rsidRDefault="00183F9F" w:rsidP="00082182">
            <w:pPr>
              <w:pStyle w:val="Tabletext-evidencematrix"/>
            </w:pPr>
            <w:r w:rsidRPr="00C70209">
              <w:t>IV aprotinin (2x doses) versus placebo</w:t>
            </w:r>
          </w:p>
        </w:tc>
        <w:tc>
          <w:tcPr>
            <w:tcW w:w="1364" w:type="dxa"/>
            <w:tcBorders>
              <w:top w:val="single" w:sz="4" w:space="0" w:color="000000"/>
              <w:left w:val="single" w:sz="4" w:space="0" w:color="000000"/>
              <w:bottom w:val="single" w:sz="4" w:space="0" w:color="000000"/>
              <w:right w:val="single" w:sz="4" w:space="0" w:color="000000"/>
            </w:tcBorders>
            <w:hideMark/>
          </w:tcPr>
          <w:p w14:paraId="2064BB32" w14:textId="77777777" w:rsidR="00183F9F" w:rsidRPr="00C70209" w:rsidRDefault="00183F9F" w:rsidP="00082182">
            <w:pPr>
              <w:pStyle w:val="Tabletext-evidencematrix"/>
            </w:pPr>
            <w:r w:rsidRPr="00C70209">
              <w:t>Thrombotic events</w:t>
            </w:r>
          </w:p>
        </w:tc>
        <w:tc>
          <w:tcPr>
            <w:tcW w:w="1559" w:type="dxa"/>
            <w:tcBorders>
              <w:top w:val="single" w:sz="4" w:space="0" w:color="000000"/>
              <w:left w:val="single" w:sz="4" w:space="0" w:color="000000"/>
              <w:bottom w:val="single" w:sz="4" w:space="0" w:color="000000"/>
              <w:right w:val="single" w:sz="4" w:space="0" w:color="000000"/>
            </w:tcBorders>
            <w:hideMark/>
          </w:tcPr>
          <w:p w14:paraId="536E4055" w14:textId="77777777" w:rsidR="00183F9F" w:rsidRPr="00C70209" w:rsidRDefault="00183F9F" w:rsidP="00082182">
            <w:pPr>
              <w:pStyle w:val="Tabletext-evidencematrix"/>
            </w:pPr>
            <w:r w:rsidRPr="00C70209">
              <w:t>0/10 (0%)</w:t>
            </w:r>
          </w:p>
        </w:tc>
        <w:tc>
          <w:tcPr>
            <w:tcW w:w="1559" w:type="dxa"/>
            <w:tcBorders>
              <w:top w:val="single" w:sz="4" w:space="0" w:color="000000"/>
              <w:left w:val="single" w:sz="4" w:space="0" w:color="000000"/>
              <w:bottom w:val="single" w:sz="4" w:space="0" w:color="000000"/>
              <w:right w:val="single" w:sz="4" w:space="0" w:color="000000"/>
            </w:tcBorders>
            <w:hideMark/>
          </w:tcPr>
          <w:p w14:paraId="47A6EE8C" w14:textId="77777777" w:rsidR="00183F9F" w:rsidRPr="00C70209" w:rsidRDefault="00183F9F" w:rsidP="00082182">
            <w:pPr>
              <w:pStyle w:val="Tabletext-evidencematrix"/>
            </w:pPr>
            <w:r w:rsidRPr="00C70209">
              <w:t>0/10 (0%)</w:t>
            </w:r>
          </w:p>
        </w:tc>
        <w:tc>
          <w:tcPr>
            <w:tcW w:w="142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A1A3963" w14:textId="77777777" w:rsidR="00183F9F" w:rsidRPr="00C70209" w:rsidRDefault="00183F9F" w:rsidP="00082182">
            <w:pPr>
              <w:pStyle w:val="Tabletext-evidencematrix"/>
            </w:pPr>
            <w:r w:rsidRPr="00C70209">
              <w:t>Not estimable</w:t>
            </w:r>
          </w:p>
        </w:tc>
        <w:tc>
          <w:tcPr>
            <w:tcW w:w="172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B188494" w14:textId="77777777" w:rsidR="00183F9F" w:rsidRPr="00C70209" w:rsidRDefault="00183F9F" w:rsidP="00082182">
            <w:pPr>
              <w:pStyle w:val="Tabletext-evidencematrix"/>
            </w:pPr>
            <w:r w:rsidRPr="00C70209">
              <w:rPr>
                <w:i/>
              </w:rPr>
              <w:t>No significant difference</w:t>
            </w:r>
          </w:p>
          <w:p w14:paraId="46A2CDAC" w14:textId="7B2B27B4" w:rsidR="00183F9F" w:rsidRPr="00C70209" w:rsidRDefault="001A475D" w:rsidP="00082182">
            <w:pPr>
              <w:pStyle w:val="Tabletext-evidencematrix"/>
            </w:pPr>
            <w:r w:rsidRPr="001A475D">
              <w:rPr>
                <w:i/>
              </w:rPr>
              <w:t>P = </w:t>
            </w:r>
            <w:r w:rsidR="00183F9F" w:rsidRPr="00C70209">
              <w:t>NA</w:t>
            </w:r>
          </w:p>
        </w:tc>
      </w:tr>
      <w:tr w:rsidR="00183F9F" w:rsidRPr="00C70209" w14:paraId="75C96C07" w14:textId="77777777" w:rsidTr="00082182">
        <w:tc>
          <w:tcPr>
            <w:tcW w:w="1099" w:type="dxa"/>
            <w:tcBorders>
              <w:top w:val="single" w:sz="4" w:space="0" w:color="000000"/>
              <w:left w:val="single" w:sz="4" w:space="0" w:color="000000"/>
              <w:bottom w:val="single" w:sz="4" w:space="0" w:color="000000"/>
              <w:right w:val="single" w:sz="4" w:space="0" w:color="000000"/>
            </w:tcBorders>
            <w:hideMark/>
          </w:tcPr>
          <w:p w14:paraId="5096F999" w14:textId="224675E4" w:rsidR="00183F9F" w:rsidRPr="00C70209" w:rsidRDefault="00183F9F" w:rsidP="00082182">
            <w:pPr>
              <w:pStyle w:val="Tabletext-evidencematrix"/>
              <w:rPr>
                <w:vertAlign w:val="superscript"/>
              </w:rPr>
            </w:pPr>
            <w:r w:rsidRPr="00C70209">
              <w:t>Vacharaksa 2002</w:t>
            </w:r>
            <w:r w:rsidRPr="00C70209">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 </w:instrText>
            </w:r>
            <w:r w:rsidR="000E261C">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8</w:t>
            </w:r>
            <w:r w:rsidRPr="00C70209">
              <w:fldChar w:fldCharType="end"/>
            </w:r>
          </w:p>
          <w:p w14:paraId="4AF23155" w14:textId="77777777" w:rsidR="00183F9F" w:rsidRPr="00C70209" w:rsidRDefault="00183F9F" w:rsidP="00082182">
            <w:pPr>
              <w:pStyle w:val="Tabletext-evidencematrix"/>
            </w:pPr>
            <w:r w:rsidRPr="00C70209">
              <w:t>Level II</w:t>
            </w:r>
          </w:p>
          <w:p w14:paraId="485B600C" w14:textId="77777777" w:rsidR="00183F9F" w:rsidRPr="00C70209" w:rsidRDefault="00183F9F" w:rsidP="00082182">
            <w:pPr>
              <w:pStyle w:val="Tabletext-evidencematrix"/>
            </w:pPr>
            <w:r w:rsidRPr="00C70209">
              <w:rPr>
                <w:i/>
              </w:rPr>
              <w:t>Fair</w:t>
            </w:r>
          </w:p>
        </w:tc>
        <w:tc>
          <w:tcPr>
            <w:tcW w:w="1360" w:type="dxa"/>
            <w:tcBorders>
              <w:top w:val="single" w:sz="4" w:space="0" w:color="000000"/>
              <w:left w:val="single" w:sz="4" w:space="0" w:color="000000"/>
              <w:bottom w:val="single" w:sz="4" w:space="0" w:color="000000"/>
              <w:right w:val="single" w:sz="4" w:space="0" w:color="000000"/>
            </w:tcBorders>
            <w:hideMark/>
          </w:tcPr>
          <w:p w14:paraId="748081DA" w14:textId="77777777" w:rsidR="00183F9F" w:rsidRPr="00C70209" w:rsidRDefault="00183F9F" w:rsidP="00082182">
            <w:pPr>
              <w:pStyle w:val="Tabletext-evidencematrix"/>
            </w:pPr>
            <w:r w:rsidRPr="00C70209">
              <w:t>N=62</w:t>
            </w:r>
          </w:p>
        </w:tc>
        <w:tc>
          <w:tcPr>
            <w:tcW w:w="1361" w:type="dxa"/>
            <w:tcBorders>
              <w:top w:val="single" w:sz="4" w:space="0" w:color="000000"/>
              <w:left w:val="single" w:sz="4" w:space="0" w:color="000000"/>
              <w:bottom w:val="single" w:sz="4" w:space="0" w:color="000000"/>
              <w:right w:val="single" w:sz="4" w:space="0" w:color="000000"/>
            </w:tcBorders>
            <w:hideMark/>
          </w:tcPr>
          <w:p w14:paraId="01026BB4" w14:textId="56BF2972" w:rsidR="00183F9F" w:rsidRPr="00C70209" w:rsidRDefault="00183F9F" w:rsidP="00082182">
            <w:pPr>
              <w:pStyle w:val="Tabletext-evidencematrix"/>
            </w:pPr>
            <w:r w:rsidRPr="00C70209">
              <w:t>Paediatric patients aged ≤14 years with cyanotic CHD and a right-to-left shunt undergoing open</w:t>
            </w:r>
            <w:r w:rsidR="004B557C" w:rsidRPr="00C70209">
              <w:t>-</w:t>
            </w:r>
            <w:r w:rsidRPr="00C70209">
              <w:t>heart surgery</w:t>
            </w:r>
          </w:p>
        </w:tc>
        <w:tc>
          <w:tcPr>
            <w:tcW w:w="1361" w:type="dxa"/>
            <w:tcBorders>
              <w:top w:val="single" w:sz="4" w:space="0" w:color="000000"/>
              <w:left w:val="single" w:sz="4" w:space="0" w:color="000000"/>
              <w:bottom w:val="single" w:sz="4" w:space="0" w:color="000000"/>
              <w:right w:val="single" w:sz="4" w:space="0" w:color="000000"/>
            </w:tcBorders>
            <w:hideMark/>
          </w:tcPr>
          <w:p w14:paraId="54EA9442" w14:textId="77777777" w:rsidR="00183F9F" w:rsidRPr="00C70209" w:rsidRDefault="00183F9F" w:rsidP="00082182">
            <w:pPr>
              <w:pStyle w:val="Tabletext-evidencematrix"/>
            </w:pPr>
            <w:r w:rsidRPr="00C70209">
              <w:t>Single hospital, Thailand</w:t>
            </w:r>
          </w:p>
        </w:tc>
        <w:tc>
          <w:tcPr>
            <w:tcW w:w="1361" w:type="dxa"/>
            <w:tcBorders>
              <w:top w:val="single" w:sz="4" w:space="0" w:color="000000"/>
              <w:left w:val="single" w:sz="4" w:space="0" w:color="000000"/>
              <w:bottom w:val="single" w:sz="4" w:space="0" w:color="000000"/>
              <w:right w:val="single" w:sz="4" w:space="0" w:color="000000"/>
            </w:tcBorders>
            <w:hideMark/>
          </w:tcPr>
          <w:p w14:paraId="464686D6" w14:textId="77777777" w:rsidR="00183F9F" w:rsidRPr="00C70209" w:rsidRDefault="00183F9F" w:rsidP="00082182">
            <w:pPr>
              <w:pStyle w:val="Tabletext-evidencematrix"/>
            </w:pPr>
            <w:r w:rsidRPr="00C70209">
              <w:t>IV TXA (2x doses) versus IV TXA (1x dose) + placebo</w:t>
            </w:r>
          </w:p>
        </w:tc>
        <w:tc>
          <w:tcPr>
            <w:tcW w:w="1364" w:type="dxa"/>
            <w:tcBorders>
              <w:top w:val="single" w:sz="4" w:space="0" w:color="000000"/>
              <w:left w:val="single" w:sz="4" w:space="0" w:color="000000"/>
              <w:bottom w:val="single" w:sz="4" w:space="0" w:color="000000"/>
              <w:right w:val="single" w:sz="4" w:space="0" w:color="000000"/>
            </w:tcBorders>
            <w:hideMark/>
          </w:tcPr>
          <w:p w14:paraId="1AAFA366" w14:textId="77777777" w:rsidR="00183F9F" w:rsidRPr="00C70209" w:rsidRDefault="00183F9F" w:rsidP="00082182">
            <w:pPr>
              <w:pStyle w:val="Tabletext-evidencematrix"/>
            </w:pPr>
            <w:r w:rsidRPr="00C70209">
              <w:t>Thrombotic complications</w:t>
            </w:r>
          </w:p>
        </w:tc>
        <w:tc>
          <w:tcPr>
            <w:tcW w:w="1559" w:type="dxa"/>
            <w:tcBorders>
              <w:top w:val="single" w:sz="4" w:space="0" w:color="000000"/>
              <w:left w:val="single" w:sz="4" w:space="0" w:color="000000"/>
              <w:bottom w:val="single" w:sz="4" w:space="0" w:color="000000"/>
              <w:right w:val="single" w:sz="4" w:space="0" w:color="000000"/>
            </w:tcBorders>
            <w:hideMark/>
          </w:tcPr>
          <w:p w14:paraId="5F1C49DC" w14:textId="77777777" w:rsidR="00183F9F" w:rsidRPr="00C70209" w:rsidRDefault="00183F9F" w:rsidP="00082182">
            <w:pPr>
              <w:pStyle w:val="Tabletext-evidencematrix"/>
            </w:pPr>
            <w:r w:rsidRPr="00C70209">
              <w:t>0/33 (0%)</w:t>
            </w:r>
          </w:p>
        </w:tc>
        <w:tc>
          <w:tcPr>
            <w:tcW w:w="1559" w:type="dxa"/>
            <w:tcBorders>
              <w:top w:val="single" w:sz="4" w:space="0" w:color="000000"/>
              <w:left w:val="single" w:sz="4" w:space="0" w:color="000000"/>
              <w:bottom w:val="single" w:sz="4" w:space="0" w:color="000000"/>
              <w:right w:val="single" w:sz="4" w:space="0" w:color="000000"/>
            </w:tcBorders>
            <w:hideMark/>
          </w:tcPr>
          <w:p w14:paraId="5B4A538A" w14:textId="77777777" w:rsidR="00183F9F" w:rsidRPr="00C70209" w:rsidRDefault="00183F9F" w:rsidP="00082182">
            <w:pPr>
              <w:pStyle w:val="Tabletext-evidencematrix"/>
            </w:pPr>
            <w:r w:rsidRPr="00C70209">
              <w:t>0/29 (0%)</w:t>
            </w:r>
          </w:p>
        </w:tc>
        <w:tc>
          <w:tcPr>
            <w:tcW w:w="142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D73AE12" w14:textId="77777777" w:rsidR="00183F9F" w:rsidRPr="00C70209" w:rsidRDefault="00183F9F" w:rsidP="00082182">
            <w:pPr>
              <w:pStyle w:val="Tabletext-evidencematrix"/>
            </w:pPr>
            <w:r w:rsidRPr="00C70209">
              <w:t>Not estimable</w:t>
            </w:r>
          </w:p>
        </w:tc>
        <w:tc>
          <w:tcPr>
            <w:tcW w:w="172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9E9D9AE" w14:textId="77777777" w:rsidR="00183F9F" w:rsidRPr="00C70209" w:rsidRDefault="00183F9F" w:rsidP="00082182">
            <w:pPr>
              <w:pStyle w:val="Tabletext-evidencematrix"/>
            </w:pPr>
            <w:r w:rsidRPr="00C70209">
              <w:rPr>
                <w:i/>
              </w:rPr>
              <w:t>No significant difference</w:t>
            </w:r>
          </w:p>
          <w:p w14:paraId="4B50CCB0" w14:textId="13009950" w:rsidR="00183F9F" w:rsidRPr="00C70209" w:rsidRDefault="001A475D" w:rsidP="00082182">
            <w:pPr>
              <w:pStyle w:val="Tabletext-evidencematrix"/>
            </w:pPr>
            <w:r w:rsidRPr="001A475D">
              <w:rPr>
                <w:i/>
              </w:rPr>
              <w:t>P = </w:t>
            </w:r>
            <w:r w:rsidR="00183F9F" w:rsidRPr="00C70209">
              <w:t>NA</w:t>
            </w:r>
          </w:p>
        </w:tc>
      </w:tr>
      <w:tr w:rsidR="00183F9F" w:rsidRPr="00C70209" w14:paraId="4766AAB9" w14:textId="77777777" w:rsidTr="00082182">
        <w:tc>
          <w:tcPr>
            <w:tcW w:w="14174" w:type="dxa"/>
            <w:gridSpan w:val="10"/>
            <w:tcBorders>
              <w:top w:val="single" w:sz="4" w:space="0" w:color="000000"/>
              <w:left w:val="single" w:sz="4" w:space="0" w:color="000000"/>
              <w:bottom w:val="single" w:sz="4" w:space="0" w:color="000000"/>
              <w:right w:val="single" w:sz="4" w:space="0" w:color="000000"/>
            </w:tcBorders>
            <w:shd w:val="clear" w:color="auto" w:fill="auto"/>
          </w:tcPr>
          <w:p w14:paraId="4B423E8E" w14:textId="77777777" w:rsidR="00183F9F" w:rsidRPr="00C70209" w:rsidRDefault="00183F9F" w:rsidP="00082182">
            <w:pPr>
              <w:pStyle w:val="TableH3"/>
              <w:rPr>
                <w:rFonts w:eastAsia="Arial Unicode MS"/>
                <w:lang w:eastAsia="ja-JP"/>
              </w:rPr>
            </w:pPr>
            <w:r w:rsidRPr="00C70209">
              <w:rPr>
                <w:rFonts w:eastAsia="Arial Unicode MS"/>
                <w:lang w:eastAsia="ja-JP"/>
              </w:rPr>
              <w:t>Scoliosis surgery</w:t>
            </w:r>
          </w:p>
        </w:tc>
      </w:tr>
      <w:tr w:rsidR="00183F9F" w:rsidRPr="00C70209" w14:paraId="67AC724E" w14:textId="77777777" w:rsidTr="00082182">
        <w:tc>
          <w:tcPr>
            <w:tcW w:w="1099" w:type="dxa"/>
            <w:tcBorders>
              <w:top w:val="single" w:sz="4" w:space="0" w:color="000000"/>
              <w:left w:val="single" w:sz="4" w:space="0" w:color="000000"/>
              <w:bottom w:val="single" w:sz="4" w:space="0" w:color="000000"/>
              <w:right w:val="single" w:sz="4" w:space="0" w:color="000000"/>
            </w:tcBorders>
            <w:hideMark/>
          </w:tcPr>
          <w:p w14:paraId="48B04C94" w14:textId="1211B12B" w:rsidR="00183F9F" w:rsidRPr="00C70209" w:rsidRDefault="00183F9F" w:rsidP="00082182">
            <w:pPr>
              <w:pStyle w:val="Tabletext-evidencematrix"/>
            </w:pPr>
            <w:r w:rsidRPr="00C70209">
              <w:t>Tzortzopoulou 2008</w:t>
            </w:r>
            <w:r w:rsidRPr="00C70209">
              <w:fldChar w:fldCharType="begin"/>
            </w:r>
            <w:r w:rsidR="000E261C">
              <w:instrText xml:space="preserve"> ADDIN EN.CITE &lt;EndNote&gt;&lt;Cite&gt;&lt;Author&gt;Tzortzopoulou&lt;/Author&gt;&lt;Year&gt;2008&lt;/Year&gt;&lt;RecNum&gt;926&lt;/RecNum&gt;&lt;DisplayText&gt;&lt;style face="superscript"&gt;361&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Pr="00C70209">
              <w:fldChar w:fldCharType="separate"/>
            </w:r>
            <w:r w:rsidR="000E261C" w:rsidRPr="000E261C">
              <w:rPr>
                <w:noProof/>
                <w:vertAlign w:val="superscript"/>
              </w:rPr>
              <w:t>361</w:t>
            </w:r>
            <w:r w:rsidRPr="00C70209">
              <w:fldChar w:fldCharType="end"/>
            </w:r>
          </w:p>
          <w:p w14:paraId="2E76ADA5" w14:textId="77777777" w:rsidR="00183F9F" w:rsidRPr="00C70209" w:rsidRDefault="00183F9F" w:rsidP="00082182">
            <w:pPr>
              <w:pStyle w:val="Tabletext-evidencematrix"/>
            </w:pPr>
            <w:r w:rsidRPr="00C70209">
              <w:t>Level I/II</w:t>
            </w:r>
          </w:p>
          <w:p w14:paraId="19F071A7" w14:textId="77777777" w:rsidR="00183F9F" w:rsidRPr="00C70209" w:rsidRDefault="00183F9F" w:rsidP="00082182">
            <w:pPr>
              <w:pStyle w:val="Tabletext-evidencematrix"/>
            </w:pPr>
            <w:r w:rsidRPr="00C70209">
              <w:rPr>
                <w:i/>
              </w:rPr>
              <w:t>Good</w:t>
            </w:r>
          </w:p>
        </w:tc>
        <w:tc>
          <w:tcPr>
            <w:tcW w:w="1360" w:type="dxa"/>
            <w:tcBorders>
              <w:top w:val="single" w:sz="4" w:space="0" w:color="000000"/>
              <w:left w:val="single" w:sz="4" w:space="0" w:color="000000"/>
              <w:bottom w:val="single" w:sz="4" w:space="0" w:color="000000"/>
              <w:right w:val="single" w:sz="4" w:space="0" w:color="000000"/>
            </w:tcBorders>
            <w:hideMark/>
          </w:tcPr>
          <w:p w14:paraId="3844DDEC" w14:textId="6A7BE9A2" w:rsidR="00183F9F" w:rsidRPr="00C70209" w:rsidRDefault="00183F9F" w:rsidP="00082182">
            <w:pPr>
              <w:pStyle w:val="Tabletext-evidencematrix"/>
            </w:pPr>
            <w:r w:rsidRPr="00C70209">
              <w:t>1 trial (Cole 2003</w:t>
            </w:r>
            <w:r w:rsidRPr="00C70209">
              <w:fldChar w:fldCharType="begin"/>
            </w:r>
            <w:r w:rsidR="000E261C">
              <w:instrText xml:space="preserve"> ADDIN EN.CITE &lt;EndNote&gt;&lt;Cite&gt;&lt;Author&gt;Cole&lt;/Author&gt;&lt;Year&gt;2003&lt;/Year&gt;&lt;RecNum&gt;859&lt;/RecNum&gt;&lt;DisplayText&gt;&lt;style face="superscript"&gt;384&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Pr="00C70209">
              <w:fldChar w:fldCharType="separate"/>
            </w:r>
            <w:r w:rsidR="000E261C" w:rsidRPr="000E261C">
              <w:rPr>
                <w:noProof/>
                <w:vertAlign w:val="superscript"/>
              </w:rPr>
              <w:t>384</w:t>
            </w:r>
            <w:r w:rsidRPr="00C70209">
              <w:fldChar w:fldCharType="end"/>
            </w:r>
            <w:r w:rsidRPr="00C70209">
              <w:t>)</w:t>
            </w:r>
          </w:p>
          <w:p w14:paraId="450280CC" w14:textId="77777777" w:rsidR="00183F9F" w:rsidRPr="00C70209" w:rsidRDefault="00183F9F" w:rsidP="00082182">
            <w:pPr>
              <w:pStyle w:val="Tabletext-evidencematrix"/>
            </w:pPr>
            <w:r w:rsidRPr="00C70209">
              <w:t>N=44</w:t>
            </w:r>
          </w:p>
        </w:tc>
        <w:tc>
          <w:tcPr>
            <w:tcW w:w="1361" w:type="dxa"/>
            <w:tcBorders>
              <w:top w:val="single" w:sz="4" w:space="0" w:color="000000"/>
              <w:left w:val="single" w:sz="4" w:space="0" w:color="000000"/>
              <w:bottom w:val="single" w:sz="4" w:space="0" w:color="000000"/>
              <w:right w:val="single" w:sz="4" w:space="0" w:color="000000"/>
            </w:tcBorders>
            <w:hideMark/>
          </w:tcPr>
          <w:p w14:paraId="0C13F8B1" w14:textId="77777777" w:rsidR="00183F9F" w:rsidRPr="00C70209" w:rsidRDefault="00183F9F" w:rsidP="00082182">
            <w:pPr>
              <w:pStyle w:val="Tabletext-evidencematrix"/>
            </w:pPr>
            <w:r w:rsidRPr="00C70209">
              <w:t>Paediatric patients aged &lt;18 years undergoing scoliosis surgery</w:t>
            </w:r>
          </w:p>
        </w:tc>
        <w:tc>
          <w:tcPr>
            <w:tcW w:w="1361" w:type="dxa"/>
            <w:tcBorders>
              <w:top w:val="single" w:sz="4" w:space="0" w:color="000000"/>
              <w:left w:val="single" w:sz="4" w:space="0" w:color="000000"/>
              <w:bottom w:val="single" w:sz="4" w:space="0" w:color="000000"/>
              <w:right w:val="single" w:sz="4" w:space="0" w:color="000000"/>
            </w:tcBorders>
            <w:hideMark/>
          </w:tcPr>
          <w:p w14:paraId="753844F6" w14:textId="77777777" w:rsidR="00183F9F" w:rsidRPr="00C70209" w:rsidRDefault="00183F9F" w:rsidP="00082182">
            <w:pPr>
              <w:pStyle w:val="Tabletext-evidencematrix"/>
            </w:pPr>
            <w:r w:rsidRPr="00C70209">
              <w:t>USA</w:t>
            </w:r>
          </w:p>
        </w:tc>
        <w:tc>
          <w:tcPr>
            <w:tcW w:w="1361" w:type="dxa"/>
            <w:tcBorders>
              <w:top w:val="single" w:sz="4" w:space="0" w:color="000000"/>
              <w:left w:val="single" w:sz="4" w:space="0" w:color="000000"/>
              <w:bottom w:val="single" w:sz="4" w:space="0" w:color="000000"/>
              <w:right w:val="single" w:sz="4" w:space="0" w:color="000000"/>
            </w:tcBorders>
            <w:hideMark/>
          </w:tcPr>
          <w:p w14:paraId="0ABA8715" w14:textId="77777777" w:rsidR="00183F9F" w:rsidRPr="00C70209" w:rsidRDefault="00183F9F" w:rsidP="00082182">
            <w:pPr>
              <w:pStyle w:val="Tabletext-evidencematrix"/>
            </w:pPr>
            <w:r w:rsidRPr="00C70209">
              <w:t>IV aprotinin versus placebo</w:t>
            </w:r>
          </w:p>
        </w:tc>
        <w:tc>
          <w:tcPr>
            <w:tcW w:w="1364" w:type="dxa"/>
            <w:tcBorders>
              <w:top w:val="single" w:sz="4" w:space="0" w:color="000000"/>
              <w:left w:val="single" w:sz="4" w:space="0" w:color="000000"/>
              <w:bottom w:val="single" w:sz="4" w:space="0" w:color="000000"/>
              <w:right w:val="single" w:sz="4" w:space="0" w:color="000000"/>
            </w:tcBorders>
            <w:hideMark/>
          </w:tcPr>
          <w:p w14:paraId="30DCF1E5" w14:textId="77777777" w:rsidR="00183F9F" w:rsidRPr="00C70209" w:rsidRDefault="00183F9F" w:rsidP="00082182">
            <w:pPr>
              <w:pStyle w:val="Tabletext-evidencematrix"/>
            </w:pPr>
            <w:r w:rsidRPr="00C70209">
              <w:t>Postoperative DVT</w:t>
            </w:r>
          </w:p>
        </w:tc>
        <w:tc>
          <w:tcPr>
            <w:tcW w:w="1559" w:type="dxa"/>
            <w:tcBorders>
              <w:top w:val="single" w:sz="4" w:space="0" w:color="000000"/>
              <w:left w:val="single" w:sz="4" w:space="0" w:color="000000"/>
              <w:bottom w:val="single" w:sz="4" w:space="0" w:color="000000"/>
              <w:right w:val="single" w:sz="4" w:space="0" w:color="000000"/>
            </w:tcBorders>
            <w:hideMark/>
          </w:tcPr>
          <w:p w14:paraId="273899B0" w14:textId="77777777" w:rsidR="00183F9F" w:rsidRPr="00C70209" w:rsidRDefault="00183F9F" w:rsidP="00082182">
            <w:pPr>
              <w:pStyle w:val="Tabletext-evidencematrix"/>
            </w:pPr>
            <w:r w:rsidRPr="00C70209">
              <w:t>0/21 (0%)</w:t>
            </w:r>
          </w:p>
        </w:tc>
        <w:tc>
          <w:tcPr>
            <w:tcW w:w="1559" w:type="dxa"/>
            <w:tcBorders>
              <w:top w:val="single" w:sz="4" w:space="0" w:color="000000"/>
              <w:left w:val="single" w:sz="4" w:space="0" w:color="000000"/>
              <w:bottom w:val="single" w:sz="4" w:space="0" w:color="000000"/>
              <w:right w:val="single" w:sz="4" w:space="0" w:color="000000"/>
            </w:tcBorders>
            <w:hideMark/>
          </w:tcPr>
          <w:p w14:paraId="416CB0F5" w14:textId="77777777" w:rsidR="00183F9F" w:rsidRPr="00C70209" w:rsidRDefault="00183F9F" w:rsidP="00082182">
            <w:pPr>
              <w:pStyle w:val="Tabletext-evidencematrix"/>
            </w:pPr>
            <w:r w:rsidRPr="00C70209">
              <w:t>3/23 (13.0%)</w:t>
            </w:r>
          </w:p>
        </w:tc>
        <w:tc>
          <w:tcPr>
            <w:tcW w:w="142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CD6D71" w14:textId="77777777" w:rsidR="00183F9F" w:rsidRPr="00C70209" w:rsidRDefault="00183F9F" w:rsidP="00082182">
            <w:pPr>
              <w:pStyle w:val="Tabletext-evidencematrix"/>
              <w:rPr>
                <w:vertAlign w:val="superscript"/>
              </w:rPr>
            </w:pPr>
            <w:r w:rsidRPr="00C70209">
              <w:t>RR 0.16 [0.01, 2.85]</w:t>
            </w:r>
            <w:r w:rsidRPr="00C70209">
              <w:rPr>
                <w:vertAlign w:val="superscript"/>
              </w:rPr>
              <w:t>c</w:t>
            </w:r>
          </w:p>
        </w:tc>
        <w:tc>
          <w:tcPr>
            <w:tcW w:w="172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0EC31A3" w14:textId="77777777" w:rsidR="00183F9F" w:rsidRPr="00C70209" w:rsidRDefault="00183F9F" w:rsidP="00082182">
            <w:pPr>
              <w:pStyle w:val="Tabletext-evidencematrix"/>
            </w:pPr>
            <w:r w:rsidRPr="00C70209">
              <w:rPr>
                <w:i/>
              </w:rPr>
              <w:t>No significant difference</w:t>
            </w:r>
          </w:p>
          <w:p w14:paraId="40390CCA" w14:textId="1FBDBB48" w:rsidR="00183F9F" w:rsidRPr="00C70209" w:rsidRDefault="001A475D" w:rsidP="00082182">
            <w:pPr>
              <w:pStyle w:val="Tabletext-evidencematrix"/>
              <w:rPr>
                <w:vertAlign w:val="superscript"/>
              </w:rPr>
            </w:pPr>
            <w:r w:rsidRPr="001A475D">
              <w:rPr>
                <w:i/>
              </w:rPr>
              <w:t>P = </w:t>
            </w:r>
            <w:r w:rsidR="00183F9F" w:rsidRPr="00C70209">
              <w:t>0.21</w:t>
            </w:r>
            <w:r w:rsidR="00183F9F" w:rsidRPr="00C70209">
              <w:rPr>
                <w:vertAlign w:val="superscript"/>
              </w:rPr>
              <w:t>c</w:t>
            </w:r>
          </w:p>
        </w:tc>
      </w:tr>
      <w:tr w:rsidR="00183F9F" w:rsidRPr="00C70209" w14:paraId="5A35DA34" w14:textId="77777777" w:rsidTr="00082182">
        <w:tc>
          <w:tcPr>
            <w:tcW w:w="1099" w:type="dxa"/>
            <w:tcBorders>
              <w:top w:val="single" w:sz="4" w:space="0" w:color="000000"/>
              <w:left w:val="single" w:sz="4" w:space="0" w:color="000000"/>
              <w:bottom w:val="single" w:sz="4" w:space="0" w:color="000000"/>
              <w:right w:val="single" w:sz="4" w:space="0" w:color="000000"/>
            </w:tcBorders>
          </w:tcPr>
          <w:p w14:paraId="5DA9FAC4" w14:textId="125E1DE2" w:rsidR="00183F9F" w:rsidRPr="00C70209" w:rsidRDefault="00183F9F" w:rsidP="00082182">
            <w:pPr>
              <w:pStyle w:val="Tabletext-evidencematrix"/>
            </w:pPr>
            <w:r w:rsidRPr="00C70209">
              <w:t>Thompson 2005</w:t>
            </w:r>
            <w:r w:rsidRPr="00C70209">
              <w:fldChar w:fldCharType="begin"/>
            </w:r>
            <w:r w:rsidR="000E261C">
              <w:instrText xml:space="preserve"> ADDIN EN.CITE &lt;EndNote&gt;&lt;Cite&gt;&lt;Author&gt;Thompson&lt;/Author&gt;&lt;Year&gt;2005&lt;/Year&gt;&lt;RecNum&gt;925&lt;/RecNum&gt;&lt;DisplayText&gt;&lt;style face="superscript"&gt;405&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Pr="00C70209">
              <w:fldChar w:fldCharType="separate"/>
            </w:r>
            <w:r w:rsidR="000E261C" w:rsidRPr="000E261C">
              <w:rPr>
                <w:noProof/>
                <w:vertAlign w:val="superscript"/>
              </w:rPr>
              <w:t>405</w:t>
            </w:r>
            <w:r w:rsidRPr="00C70209">
              <w:fldChar w:fldCharType="end"/>
            </w:r>
          </w:p>
          <w:p w14:paraId="5D0628A3" w14:textId="77777777" w:rsidR="00183F9F" w:rsidRPr="00C70209" w:rsidRDefault="00183F9F" w:rsidP="00082182">
            <w:pPr>
              <w:pStyle w:val="Tabletext-evidencematrix"/>
            </w:pPr>
            <w:r w:rsidRPr="00C70209">
              <w:t>Level II</w:t>
            </w:r>
          </w:p>
          <w:p w14:paraId="5051E395" w14:textId="77777777" w:rsidR="00183F9F" w:rsidRPr="00C70209" w:rsidRDefault="00183F9F" w:rsidP="00082182">
            <w:pPr>
              <w:pStyle w:val="Tabletext-evidencematrix"/>
              <w:rPr>
                <w:i/>
              </w:rPr>
            </w:pPr>
            <w:r w:rsidRPr="00C70209">
              <w:rPr>
                <w:i/>
              </w:rPr>
              <w:t>Poor</w:t>
            </w:r>
          </w:p>
        </w:tc>
        <w:tc>
          <w:tcPr>
            <w:tcW w:w="1360" w:type="dxa"/>
            <w:tcBorders>
              <w:top w:val="single" w:sz="4" w:space="0" w:color="000000"/>
              <w:left w:val="single" w:sz="4" w:space="0" w:color="000000"/>
              <w:bottom w:val="single" w:sz="4" w:space="0" w:color="000000"/>
              <w:right w:val="single" w:sz="4" w:space="0" w:color="000000"/>
            </w:tcBorders>
          </w:tcPr>
          <w:p w14:paraId="7094BA52" w14:textId="77777777" w:rsidR="00183F9F" w:rsidRPr="00C70209" w:rsidRDefault="00183F9F" w:rsidP="00082182">
            <w:pPr>
              <w:pStyle w:val="Tabletext-evidencematrix"/>
            </w:pPr>
            <w:r w:rsidRPr="00C70209">
              <w:t>N=36</w:t>
            </w:r>
          </w:p>
        </w:tc>
        <w:tc>
          <w:tcPr>
            <w:tcW w:w="1361" w:type="dxa"/>
            <w:tcBorders>
              <w:top w:val="single" w:sz="4" w:space="0" w:color="000000"/>
              <w:left w:val="single" w:sz="4" w:space="0" w:color="000000"/>
              <w:bottom w:val="single" w:sz="4" w:space="0" w:color="000000"/>
              <w:right w:val="single" w:sz="4" w:space="0" w:color="000000"/>
            </w:tcBorders>
          </w:tcPr>
          <w:p w14:paraId="14BCCAE9" w14:textId="77777777" w:rsidR="00183F9F" w:rsidRPr="00C70209" w:rsidRDefault="00183F9F" w:rsidP="00082182">
            <w:pPr>
              <w:pStyle w:val="Tabletext-evidencematrix"/>
            </w:pPr>
            <w:r w:rsidRPr="00C70209">
              <w:t>Paediatric patients aged 11 to 18 years with idiopathic scoliosis scheduled for posterior spinal fusion with segmental spinal instrumentation</w:t>
            </w:r>
          </w:p>
        </w:tc>
        <w:tc>
          <w:tcPr>
            <w:tcW w:w="1361" w:type="dxa"/>
            <w:tcBorders>
              <w:top w:val="single" w:sz="4" w:space="0" w:color="000000"/>
              <w:left w:val="single" w:sz="4" w:space="0" w:color="000000"/>
              <w:bottom w:val="single" w:sz="4" w:space="0" w:color="000000"/>
              <w:right w:val="single" w:sz="4" w:space="0" w:color="000000"/>
            </w:tcBorders>
          </w:tcPr>
          <w:p w14:paraId="29C10E82" w14:textId="77777777" w:rsidR="00183F9F" w:rsidRPr="00C70209" w:rsidRDefault="00183F9F" w:rsidP="00082182">
            <w:pPr>
              <w:pStyle w:val="Tabletext-evidencematrix"/>
            </w:pPr>
            <w:r w:rsidRPr="00C70209">
              <w:t>USA</w:t>
            </w:r>
          </w:p>
        </w:tc>
        <w:tc>
          <w:tcPr>
            <w:tcW w:w="1361" w:type="dxa"/>
            <w:tcBorders>
              <w:top w:val="single" w:sz="4" w:space="0" w:color="000000"/>
              <w:left w:val="single" w:sz="4" w:space="0" w:color="000000"/>
              <w:bottom w:val="single" w:sz="4" w:space="0" w:color="000000"/>
              <w:right w:val="single" w:sz="4" w:space="0" w:color="000000"/>
            </w:tcBorders>
          </w:tcPr>
          <w:p w14:paraId="6E565E1A" w14:textId="77777777" w:rsidR="00183F9F" w:rsidRPr="00C70209" w:rsidRDefault="00183F9F" w:rsidP="00082182">
            <w:pPr>
              <w:pStyle w:val="Tabletext-evidencematrix"/>
            </w:pPr>
            <w:r w:rsidRPr="00C70209">
              <w:t>IV Amicar (EACA) 100 mg/kg over 15 mins before skin incision + maintenance infusion 10 mg/kg/hr until wound closure versus no treatment</w:t>
            </w:r>
          </w:p>
        </w:tc>
        <w:tc>
          <w:tcPr>
            <w:tcW w:w="1364" w:type="dxa"/>
            <w:tcBorders>
              <w:top w:val="single" w:sz="4" w:space="0" w:color="000000"/>
              <w:left w:val="single" w:sz="4" w:space="0" w:color="000000"/>
              <w:bottom w:val="single" w:sz="4" w:space="0" w:color="000000"/>
              <w:right w:val="single" w:sz="4" w:space="0" w:color="000000"/>
            </w:tcBorders>
          </w:tcPr>
          <w:p w14:paraId="0264F33A" w14:textId="77777777" w:rsidR="00183F9F" w:rsidRPr="00C70209" w:rsidRDefault="00183F9F" w:rsidP="00082182">
            <w:pPr>
              <w:pStyle w:val="Tabletext-evidencematrix"/>
            </w:pPr>
            <w:r w:rsidRPr="00C70209">
              <w:t>Venous thrombosis or thromboemboli</w:t>
            </w:r>
          </w:p>
        </w:tc>
        <w:tc>
          <w:tcPr>
            <w:tcW w:w="1559" w:type="dxa"/>
            <w:tcBorders>
              <w:top w:val="single" w:sz="4" w:space="0" w:color="000000"/>
              <w:left w:val="single" w:sz="4" w:space="0" w:color="000000"/>
              <w:bottom w:val="single" w:sz="4" w:space="0" w:color="000000"/>
              <w:right w:val="single" w:sz="4" w:space="0" w:color="000000"/>
            </w:tcBorders>
          </w:tcPr>
          <w:p w14:paraId="75D39B35" w14:textId="77777777" w:rsidR="00183F9F" w:rsidRPr="00C70209" w:rsidRDefault="00183F9F" w:rsidP="00082182">
            <w:pPr>
              <w:pStyle w:val="Tabletext-evidencematrix"/>
            </w:pPr>
            <w:r w:rsidRPr="00C70209">
              <w:t>0/19 (0.0%)</w:t>
            </w:r>
          </w:p>
        </w:tc>
        <w:tc>
          <w:tcPr>
            <w:tcW w:w="1559" w:type="dxa"/>
            <w:tcBorders>
              <w:top w:val="single" w:sz="4" w:space="0" w:color="000000"/>
              <w:left w:val="single" w:sz="4" w:space="0" w:color="000000"/>
              <w:bottom w:val="single" w:sz="4" w:space="0" w:color="000000"/>
              <w:right w:val="single" w:sz="4" w:space="0" w:color="000000"/>
            </w:tcBorders>
          </w:tcPr>
          <w:p w14:paraId="51F647BA" w14:textId="77777777" w:rsidR="00183F9F" w:rsidRPr="00C70209" w:rsidRDefault="00183F9F" w:rsidP="00082182">
            <w:pPr>
              <w:pStyle w:val="Tabletext-evidencematrix"/>
            </w:pPr>
            <w:r w:rsidRPr="00C70209">
              <w:t>0/17 (0.0%)</w:t>
            </w:r>
          </w:p>
        </w:tc>
        <w:tc>
          <w:tcPr>
            <w:tcW w:w="1426"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02A84B5" w14:textId="77777777" w:rsidR="00183F9F" w:rsidRPr="00C70209" w:rsidRDefault="00183F9F" w:rsidP="00082182">
            <w:pPr>
              <w:pStyle w:val="Tabletext-evidencematrix"/>
            </w:pPr>
            <w:r w:rsidRPr="00C70209">
              <w:t>Not estimable</w:t>
            </w:r>
          </w:p>
        </w:tc>
        <w:tc>
          <w:tcPr>
            <w:tcW w:w="172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A32014D" w14:textId="77777777" w:rsidR="00183F9F" w:rsidRPr="00C70209" w:rsidRDefault="00183F9F" w:rsidP="00082182">
            <w:pPr>
              <w:pStyle w:val="Tabletext-evidencematrix"/>
            </w:pPr>
            <w:r w:rsidRPr="00C70209">
              <w:rPr>
                <w:i/>
              </w:rPr>
              <w:t>No significant difference</w:t>
            </w:r>
          </w:p>
          <w:p w14:paraId="5B68B007" w14:textId="773906DE" w:rsidR="00183F9F" w:rsidRPr="00C70209" w:rsidRDefault="001A475D" w:rsidP="00082182">
            <w:pPr>
              <w:pStyle w:val="Tabletext-evidencematrix"/>
              <w:rPr>
                <w:i/>
              </w:rPr>
            </w:pPr>
            <w:r w:rsidRPr="001A475D">
              <w:rPr>
                <w:i/>
              </w:rPr>
              <w:t>P = </w:t>
            </w:r>
            <w:r w:rsidR="00183F9F" w:rsidRPr="00C70209">
              <w:t>NA</w:t>
            </w:r>
          </w:p>
        </w:tc>
      </w:tr>
      <w:tr w:rsidR="00183F9F" w:rsidRPr="00C70209" w14:paraId="3E85523E" w14:textId="77777777" w:rsidTr="00082182">
        <w:tc>
          <w:tcPr>
            <w:tcW w:w="14174" w:type="dxa"/>
            <w:gridSpan w:val="10"/>
            <w:tcBorders>
              <w:top w:val="single" w:sz="4" w:space="0" w:color="000000"/>
              <w:left w:val="single" w:sz="4" w:space="0" w:color="000000"/>
              <w:bottom w:val="single" w:sz="4" w:space="0" w:color="000000"/>
              <w:right w:val="single" w:sz="4" w:space="0" w:color="000000"/>
            </w:tcBorders>
            <w:shd w:val="clear" w:color="auto" w:fill="auto"/>
          </w:tcPr>
          <w:p w14:paraId="5F00D8AD" w14:textId="77777777" w:rsidR="00183F9F" w:rsidRPr="00C70209" w:rsidRDefault="00183F9F" w:rsidP="00082182">
            <w:pPr>
              <w:pStyle w:val="TableH3"/>
              <w:rPr>
                <w:rFonts w:eastAsia="Arial Unicode MS"/>
                <w:lang w:eastAsia="ja-JP"/>
              </w:rPr>
            </w:pPr>
            <w:r w:rsidRPr="00C70209">
              <w:rPr>
                <w:rFonts w:eastAsia="Arial Unicode MS"/>
                <w:lang w:eastAsia="ja-JP"/>
              </w:rPr>
              <w:t>Craniofacial surgery</w:t>
            </w:r>
          </w:p>
        </w:tc>
      </w:tr>
      <w:tr w:rsidR="00183F9F" w:rsidRPr="00C70209" w14:paraId="38129108" w14:textId="77777777" w:rsidTr="00082182">
        <w:tc>
          <w:tcPr>
            <w:tcW w:w="1099" w:type="dxa"/>
            <w:tcBorders>
              <w:top w:val="single" w:sz="4" w:space="0" w:color="000000"/>
              <w:left w:val="single" w:sz="4" w:space="0" w:color="000000"/>
              <w:bottom w:val="single" w:sz="4" w:space="0" w:color="000000"/>
              <w:right w:val="single" w:sz="4" w:space="0" w:color="000000"/>
            </w:tcBorders>
            <w:hideMark/>
          </w:tcPr>
          <w:p w14:paraId="1BB0F5DC" w14:textId="6906AFF9" w:rsidR="00183F9F" w:rsidRPr="00C70209" w:rsidRDefault="00183F9F" w:rsidP="00082182">
            <w:pPr>
              <w:pStyle w:val="Tabletext-evidencematrix"/>
            </w:pPr>
            <w:r w:rsidRPr="00C70209">
              <w:t>Ahmed 2014</w:t>
            </w:r>
            <w:r w:rsidRPr="00C70209">
              <w:fldChar w:fldCharType="begin"/>
            </w:r>
            <w:r w:rsidR="000E261C">
              <w:instrText xml:space="preserve"> ADDIN EN.CITE &lt;EndNote&gt;&lt;Cite&gt;&lt;Author&gt;Ahmed&lt;/Author&gt;&lt;Year&gt;2014&lt;/Year&gt;&lt;RecNum&gt;839&lt;/RecNum&gt;&lt;DisplayText&gt;&lt;style face="superscript"&gt;400&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Pr="00C70209">
              <w:fldChar w:fldCharType="separate"/>
            </w:r>
            <w:r w:rsidR="000E261C" w:rsidRPr="000E261C">
              <w:rPr>
                <w:noProof/>
                <w:vertAlign w:val="superscript"/>
              </w:rPr>
              <w:t>400</w:t>
            </w:r>
            <w:r w:rsidRPr="00C70209">
              <w:fldChar w:fldCharType="end"/>
            </w:r>
          </w:p>
          <w:p w14:paraId="6ED4AA86" w14:textId="77777777" w:rsidR="00183F9F" w:rsidRPr="00C70209" w:rsidRDefault="00183F9F" w:rsidP="00082182">
            <w:pPr>
              <w:pStyle w:val="Tabletext-evidencematrix"/>
            </w:pPr>
            <w:r w:rsidRPr="00C70209">
              <w:t>Level II</w:t>
            </w:r>
          </w:p>
          <w:p w14:paraId="6F9EB9F5" w14:textId="77777777" w:rsidR="00183F9F" w:rsidRPr="00C70209" w:rsidRDefault="00183F9F" w:rsidP="00082182">
            <w:pPr>
              <w:pStyle w:val="Tabletext-evidencematrix"/>
            </w:pPr>
            <w:r w:rsidRPr="00C70209">
              <w:rPr>
                <w:i/>
              </w:rPr>
              <w:t>Fair</w:t>
            </w:r>
          </w:p>
        </w:tc>
        <w:tc>
          <w:tcPr>
            <w:tcW w:w="1360" w:type="dxa"/>
            <w:tcBorders>
              <w:top w:val="single" w:sz="4" w:space="0" w:color="000000"/>
              <w:left w:val="single" w:sz="4" w:space="0" w:color="000000"/>
              <w:bottom w:val="single" w:sz="4" w:space="0" w:color="000000"/>
              <w:right w:val="single" w:sz="4" w:space="0" w:color="000000"/>
            </w:tcBorders>
            <w:hideMark/>
          </w:tcPr>
          <w:p w14:paraId="3750DFC5" w14:textId="77777777" w:rsidR="00183F9F" w:rsidRPr="00C70209" w:rsidRDefault="00183F9F" w:rsidP="00082182">
            <w:pPr>
              <w:pStyle w:val="Tabletext-evidencematrix"/>
            </w:pPr>
            <w:r w:rsidRPr="00C70209">
              <w:t>N=26</w:t>
            </w:r>
          </w:p>
        </w:tc>
        <w:tc>
          <w:tcPr>
            <w:tcW w:w="1361" w:type="dxa"/>
            <w:tcBorders>
              <w:top w:val="single" w:sz="4" w:space="0" w:color="000000"/>
              <w:left w:val="single" w:sz="4" w:space="0" w:color="000000"/>
              <w:bottom w:val="single" w:sz="4" w:space="0" w:color="000000"/>
              <w:right w:val="single" w:sz="4" w:space="0" w:color="000000"/>
            </w:tcBorders>
            <w:hideMark/>
          </w:tcPr>
          <w:p w14:paraId="34A55478" w14:textId="77777777" w:rsidR="00183F9F" w:rsidRPr="00C70209" w:rsidRDefault="00183F9F" w:rsidP="00082182">
            <w:pPr>
              <w:pStyle w:val="Tabletext-evidencematrix"/>
            </w:pPr>
            <w:r w:rsidRPr="00C70209">
              <w:t>Paediatric patients aged 1 month to 3 years undergoing major reconstructive craniofacial surgery</w:t>
            </w:r>
          </w:p>
        </w:tc>
        <w:tc>
          <w:tcPr>
            <w:tcW w:w="1361" w:type="dxa"/>
            <w:tcBorders>
              <w:top w:val="single" w:sz="4" w:space="0" w:color="000000"/>
              <w:left w:val="single" w:sz="4" w:space="0" w:color="000000"/>
              <w:bottom w:val="single" w:sz="4" w:space="0" w:color="000000"/>
              <w:right w:val="single" w:sz="4" w:space="0" w:color="000000"/>
            </w:tcBorders>
            <w:hideMark/>
          </w:tcPr>
          <w:p w14:paraId="45A65982" w14:textId="77777777" w:rsidR="00183F9F" w:rsidRPr="00C70209" w:rsidRDefault="00183F9F" w:rsidP="00082182">
            <w:pPr>
              <w:pStyle w:val="Tabletext-evidencematrix"/>
            </w:pPr>
            <w:r w:rsidRPr="00C70209">
              <w:t>Single hospital, USA</w:t>
            </w:r>
          </w:p>
        </w:tc>
        <w:tc>
          <w:tcPr>
            <w:tcW w:w="1361" w:type="dxa"/>
            <w:tcBorders>
              <w:top w:val="single" w:sz="4" w:space="0" w:color="000000"/>
              <w:left w:val="single" w:sz="4" w:space="0" w:color="000000"/>
              <w:bottom w:val="single" w:sz="4" w:space="0" w:color="000000"/>
              <w:right w:val="single" w:sz="4" w:space="0" w:color="000000"/>
            </w:tcBorders>
            <w:hideMark/>
          </w:tcPr>
          <w:p w14:paraId="19C4A8DF" w14:textId="77777777" w:rsidR="00183F9F" w:rsidRPr="00C70209" w:rsidRDefault="00183F9F" w:rsidP="00082182">
            <w:pPr>
              <w:pStyle w:val="Tabletext-evidencematrix"/>
            </w:pPr>
            <w:r w:rsidRPr="00C70209">
              <w:t>IV aprotinin versus placebo</w:t>
            </w:r>
          </w:p>
        </w:tc>
        <w:tc>
          <w:tcPr>
            <w:tcW w:w="1364" w:type="dxa"/>
            <w:tcBorders>
              <w:top w:val="single" w:sz="4" w:space="0" w:color="000000"/>
              <w:left w:val="single" w:sz="4" w:space="0" w:color="000000"/>
              <w:bottom w:val="single" w:sz="4" w:space="0" w:color="000000"/>
              <w:right w:val="single" w:sz="4" w:space="0" w:color="000000"/>
            </w:tcBorders>
            <w:hideMark/>
          </w:tcPr>
          <w:p w14:paraId="288F21EB" w14:textId="77777777" w:rsidR="00183F9F" w:rsidRPr="00C70209" w:rsidRDefault="00183F9F" w:rsidP="00082182">
            <w:pPr>
              <w:pStyle w:val="Tabletext-evidencematrix"/>
            </w:pPr>
            <w:r w:rsidRPr="00C70209">
              <w:t>Thrombotic complications</w:t>
            </w:r>
          </w:p>
        </w:tc>
        <w:tc>
          <w:tcPr>
            <w:tcW w:w="1559" w:type="dxa"/>
            <w:tcBorders>
              <w:top w:val="single" w:sz="4" w:space="0" w:color="000000"/>
              <w:left w:val="single" w:sz="4" w:space="0" w:color="000000"/>
              <w:bottom w:val="single" w:sz="4" w:space="0" w:color="000000"/>
              <w:right w:val="single" w:sz="4" w:space="0" w:color="000000"/>
            </w:tcBorders>
            <w:hideMark/>
          </w:tcPr>
          <w:p w14:paraId="161502F9" w14:textId="77777777" w:rsidR="00183F9F" w:rsidRPr="00C70209" w:rsidRDefault="00183F9F" w:rsidP="00082182">
            <w:pPr>
              <w:pStyle w:val="Tabletext-evidencematrix"/>
            </w:pPr>
            <w:r w:rsidRPr="00C70209">
              <w:t>0/13 (0%)</w:t>
            </w:r>
          </w:p>
        </w:tc>
        <w:tc>
          <w:tcPr>
            <w:tcW w:w="1559" w:type="dxa"/>
            <w:tcBorders>
              <w:top w:val="single" w:sz="4" w:space="0" w:color="000000"/>
              <w:left w:val="single" w:sz="4" w:space="0" w:color="000000"/>
              <w:bottom w:val="single" w:sz="4" w:space="0" w:color="000000"/>
              <w:right w:val="single" w:sz="4" w:space="0" w:color="000000"/>
            </w:tcBorders>
            <w:hideMark/>
          </w:tcPr>
          <w:p w14:paraId="3F1FD2B0" w14:textId="77777777" w:rsidR="00183F9F" w:rsidRPr="00C70209" w:rsidRDefault="00183F9F" w:rsidP="00082182">
            <w:pPr>
              <w:pStyle w:val="Tabletext-evidencematrix"/>
            </w:pPr>
            <w:r w:rsidRPr="00C70209">
              <w:t>0/13 (0%)</w:t>
            </w:r>
          </w:p>
        </w:tc>
        <w:tc>
          <w:tcPr>
            <w:tcW w:w="142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E287AC" w14:textId="77777777" w:rsidR="00183F9F" w:rsidRPr="00C70209" w:rsidRDefault="00183F9F" w:rsidP="00082182">
            <w:pPr>
              <w:pStyle w:val="Tabletext-evidencematrix"/>
            </w:pPr>
            <w:r w:rsidRPr="00C70209">
              <w:t>Not estimable</w:t>
            </w:r>
          </w:p>
        </w:tc>
        <w:tc>
          <w:tcPr>
            <w:tcW w:w="172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77BB43E" w14:textId="77777777" w:rsidR="00183F9F" w:rsidRPr="00C70209" w:rsidRDefault="00183F9F" w:rsidP="00082182">
            <w:pPr>
              <w:pStyle w:val="Tabletext-evidencematrix"/>
            </w:pPr>
            <w:r w:rsidRPr="00C70209">
              <w:rPr>
                <w:i/>
              </w:rPr>
              <w:t>No significant difference</w:t>
            </w:r>
          </w:p>
          <w:p w14:paraId="2FBE7170" w14:textId="08AC8258" w:rsidR="00183F9F" w:rsidRPr="00C70209" w:rsidRDefault="001A475D" w:rsidP="00082182">
            <w:pPr>
              <w:pStyle w:val="Tabletext-evidencematrix"/>
            </w:pPr>
            <w:r w:rsidRPr="001A475D">
              <w:rPr>
                <w:i/>
              </w:rPr>
              <w:t>P = </w:t>
            </w:r>
            <w:r w:rsidR="00183F9F" w:rsidRPr="00C70209">
              <w:t>NA</w:t>
            </w:r>
          </w:p>
        </w:tc>
      </w:tr>
    </w:tbl>
    <w:p w14:paraId="3B52B45A" w14:textId="66FC3561"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HD, congenital heart disease; CI, confidence interval; CPB, cardiopulmonary bypass; DVT, deep vein thrombosis; EACA, epsilon</w:t>
      </w:r>
      <w:r w:rsidR="00674A97" w:rsidRPr="00C70209">
        <w:rPr>
          <w:rFonts w:ascii="Arial Narrow" w:hAnsi="Arial Narrow"/>
          <w:sz w:val="16"/>
          <w:szCs w:val="16"/>
        </w:rPr>
        <w:t>-</w:t>
      </w:r>
      <w:r w:rsidRPr="00C70209">
        <w:rPr>
          <w:rFonts w:ascii="Arial Narrow" w:hAnsi="Arial Narrow"/>
          <w:sz w:val="16"/>
          <w:szCs w:val="16"/>
        </w:rPr>
        <w:t>aminocaproic acid; IV, intravenous; NA, not applicable; RR, risk ratio; TXA, tranexamic acid</w:t>
      </w:r>
    </w:p>
    <w:p w14:paraId="6EDDAF5E"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499D9EB6" w14:textId="13CB631C"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3EDE85CF"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Calculated post-hoc using RevMan 5.1.2.</w:t>
      </w:r>
    </w:p>
    <w:p w14:paraId="79C019EE"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59AFC774" w14:textId="77777777" w:rsidR="00183F9F" w:rsidRPr="00C70209" w:rsidRDefault="00183F9F" w:rsidP="00082182">
      <w:pPr>
        <w:pStyle w:val="Heading6"/>
      </w:pPr>
      <w:r w:rsidRPr="00C70209">
        <w:t>Bleeding events</w:t>
      </w:r>
    </w:p>
    <w:p w14:paraId="4783A10E" w14:textId="7CA5DBD2" w:rsidR="00183F9F" w:rsidRPr="00C70209" w:rsidRDefault="00183F9F" w:rsidP="00082182">
      <w:pPr>
        <w:pStyle w:val="Heading7"/>
      </w:pPr>
      <w:r w:rsidRPr="00C70209">
        <w:t>Cardiac surgery</w:t>
      </w:r>
    </w:p>
    <w:p w14:paraId="1FC66FDA" w14:textId="01EEFF67"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and hand-searching process identified two Level I studies (Arnold 2006, Faraoni 2012) and an additional five Level II studies (Aggarwal 2012, Ferreira 2010, Sarupria 2013, Singh 2001, </w:t>
      </w:r>
      <w:r w:rsidRPr="00C70209">
        <w:t xml:space="preserve">Vacharaksa </w:t>
      </w:r>
      <w:r w:rsidRPr="00C70209">
        <w:rPr>
          <w:rFonts w:eastAsia="Arial Unicode MS"/>
          <w:lang w:eastAsia="ja-JP"/>
        </w:rPr>
        <w:t xml:space="preserve">2002) that assessed the effect of antifibrinolytics in paediatric patients undergoing cardiac surgery and provided evidence for bleeding events. </w:t>
      </w:r>
      <w:r w:rsidRPr="00C70209">
        <w:rPr>
          <w:rFonts w:eastAsia="Arial Unicode MS"/>
          <w:b/>
          <w:lang w:eastAsia="ja-JP"/>
        </w:rPr>
        <w:fldChar w:fldCharType="begin"/>
      </w:r>
      <w:r w:rsidRPr="00C70209">
        <w:rPr>
          <w:rFonts w:eastAsia="Arial Unicode MS"/>
          <w:b/>
          <w:lang w:eastAsia="ja-JP"/>
        </w:rPr>
        <w:instrText xml:space="preserve"> REF _Ref413161982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rFonts w:eastAsia="Arial Unicode MS"/>
          <w:b/>
          <w:lang w:eastAsia="ja-JP"/>
        </w:rPr>
        <w:t>Table 3.4.30</w:t>
      </w:r>
      <w:r w:rsidRPr="00C70209">
        <w:rPr>
          <w:rFonts w:eastAsia="Arial Unicode MS"/>
          <w:b/>
          <w:lang w:eastAsia="ja-JP"/>
        </w:rPr>
        <w:fldChar w:fldCharType="end"/>
      </w:r>
      <w:r w:rsidRPr="00C70209">
        <w:rPr>
          <w:rFonts w:eastAsia="Arial Unicode MS"/>
          <w:lang w:eastAsia="ja-JP"/>
        </w:rPr>
        <w:t xml:space="preserve"> </w:t>
      </w:r>
      <w:r w:rsidRPr="00C70209">
        <w:rPr>
          <w:lang w:eastAsia="en-GB"/>
        </w:rPr>
        <w:t>summarises the results from these studies</w:t>
      </w:r>
      <w:r w:rsidRPr="00C70209">
        <w:rPr>
          <w:rFonts w:eastAsia="Arial Unicode MS"/>
          <w:lang w:eastAsia="ja-JP"/>
        </w:rPr>
        <w:t>.</w:t>
      </w:r>
    </w:p>
    <w:p w14:paraId="1ABDC8E7" w14:textId="77777777" w:rsidR="00183F9F" w:rsidRPr="00C70209" w:rsidRDefault="00183F9F" w:rsidP="00082182">
      <w:pPr>
        <w:pStyle w:val="H7"/>
        <w:rPr>
          <w:rFonts w:eastAsia="Arial Unicode MS"/>
          <w:lang w:eastAsia="ja-JP"/>
        </w:rPr>
      </w:pPr>
      <w:r w:rsidRPr="00C70209">
        <w:rPr>
          <w:rFonts w:eastAsia="Arial Unicode MS"/>
          <w:lang w:eastAsia="ja-JP"/>
        </w:rPr>
        <w:t>Aprotinin</w:t>
      </w:r>
    </w:p>
    <w:p w14:paraId="7DD0FD10" w14:textId="77777777" w:rsidR="00183F9F" w:rsidRPr="00C70209" w:rsidRDefault="00183F9F" w:rsidP="00082182">
      <w:pPr>
        <w:pStyle w:val="BodyText"/>
        <w:rPr>
          <w:rFonts w:eastAsia="Arial Unicode MS"/>
          <w:lang w:eastAsia="ja-JP"/>
        </w:rPr>
      </w:pPr>
      <w:r w:rsidRPr="00C70209">
        <w:rPr>
          <w:rFonts w:eastAsia="Arial Unicode MS"/>
          <w:lang w:eastAsia="ja-JP"/>
        </w:rPr>
        <w:t>Arnold (2006) identified 11 RCTs (Boldt 1994, Boldt 1993 a x2, Boldt 1993b, Chauhan 2000, Davies 1997, Dietrich 1993, D’Errico 1996, Gomar 1995, Miller 1998, Mossinger 2003) that assessed the effect of aprotinin in 571 paediatric patients and reported the volume of chest tube drainage as an outcome. A meta-analysis of the data from these RCTs found no significant difference between treatment groups (WMD –0.97, 95% CI –4.94, 2.99). Heterogeneity was substantial (I</w:t>
      </w:r>
      <w:r w:rsidRPr="00C70209">
        <w:rPr>
          <w:rFonts w:eastAsia="Arial Unicode MS"/>
          <w:vertAlign w:val="superscript"/>
          <w:lang w:eastAsia="ja-JP"/>
        </w:rPr>
        <w:t>2</w:t>
      </w:r>
      <w:r w:rsidRPr="00C70209">
        <w:rPr>
          <w:rFonts w:eastAsia="Arial Unicode MS"/>
          <w:lang w:eastAsia="ja-JP"/>
        </w:rPr>
        <w:t>=77%).</w:t>
      </w:r>
    </w:p>
    <w:p w14:paraId="55894306" w14:textId="48C8CC7D" w:rsidR="00183F9F" w:rsidRPr="00C70209" w:rsidRDefault="00183F9F" w:rsidP="00082182">
      <w:pPr>
        <w:pStyle w:val="BodyText"/>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 xml:space="preserve">The RCT by Ferreira (2010) </w:t>
      </w:r>
      <w:r w:rsidRPr="00C70209">
        <w:rPr>
          <w:rFonts w:eastAsia="Arial Unicode MS"/>
          <w:lang w:eastAsia="ja-JP"/>
        </w:rPr>
        <w:t>assessed the effect of aprotinin</w:t>
      </w:r>
      <w:r w:rsidRPr="00C70209">
        <w:rPr>
          <w:rFonts w:asciiTheme="minorHAnsi" w:eastAsia="Arial Unicode MS" w:hAnsiTheme="minorHAnsi" w:cstheme="minorHAnsi"/>
          <w:bCs/>
          <w:lang w:eastAsia="ja-JP"/>
        </w:rPr>
        <w:t xml:space="preserve"> in 19 paediatric patients with </w:t>
      </w:r>
      <w:r w:rsidR="00840673" w:rsidRPr="00C70209">
        <w:rPr>
          <w:rFonts w:asciiTheme="minorHAnsi" w:eastAsia="Arial Unicode MS" w:hAnsiTheme="minorHAnsi" w:cstheme="minorHAnsi"/>
          <w:bCs/>
          <w:lang w:eastAsia="ja-JP"/>
        </w:rPr>
        <w:t>CHD</w:t>
      </w:r>
      <w:r w:rsidRPr="00C70209">
        <w:rPr>
          <w:rFonts w:asciiTheme="minorHAnsi" w:eastAsia="Arial Unicode MS" w:hAnsiTheme="minorHAnsi" w:cstheme="minorHAnsi"/>
          <w:bCs/>
          <w:lang w:eastAsia="ja-JP"/>
        </w:rPr>
        <w:t xml:space="preserve"> undergoing cardiac surgery with CPB. No significant difference between treatment groups was reported for 48-hour postoperative blood loss (mL/kg) (17.6 versus 18.1), but the data were incomplete (no SDs provided).</w:t>
      </w:r>
    </w:p>
    <w:p w14:paraId="0DDD32E5" w14:textId="03B4EB99" w:rsidR="00183F9F" w:rsidRPr="00C70209" w:rsidRDefault="00183F9F" w:rsidP="00082182">
      <w:pPr>
        <w:pStyle w:val="BodyText"/>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 xml:space="preserve">The RCT by Singh (2001) assessed the effect of one or two doses of aprotinin among 75 paediatric patients, and reported total blood loss (mL) and 24 hour chest tube drainage. A significant reduction in the total volume of blood loss favouring aprotinin was reported, regardless of the dose (two doses, MD –204.60, 95% CI –247.72; one dose, MD –171.80, 95% CI –208.94, –134.66). A similar result favouring aprotinin was reported for 24-hour chest tube drainage (two doses: 164.3 ±25.7, one dose: 145.2 ±20.5 versus 321.0 ±23.0, </w:t>
      </w:r>
      <w:r w:rsidR="001A475D" w:rsidRPr="001A475D">
        <w:rPr>
          <w:rFonts w:asciiTheme="minorHAnsi" w:eastAsia="Arial Unicode MS" w:hAnsiTheme="minorHAnsi" w:cstheme="minorHAnsi"/>
          <w:bCs/>
          <w:i/>
          <w:lang w:eastAsia="ja-JP"/>
        </w:rPr>
        <w:t>P &lt; </w:t>
      </w:r>
      <w:r w:rsidRPr="00C70209">
        <w:rPr>
          <w:rFonts w:asciiTheme="minorHAnsi" w:eastAsia="Arial Unicode MS" w:hAnsiTheme="minorHAnsi" w:cstheme="minorHAnsi"/>
          <w:bCs/>
          <w:lang w:eastAsia="ja-JP"/>
        </w:rPr>
        <w:t>0.05) which favoured aprotinin.</w:t>
      </w:r>
    </w:p>
    <w:p w14:paraId="79F63C60" w14:textId="77777777" w:rsidR="00183F9F" w:rsidRPr="00C70209" w:rsidRDefault="00183F9F" w:rsidP="00082182">
      <w:pPr>
        <w:pStyle w:val="H7"/>
        <w:rPr>
          <w:rFonts w:eastAsia="Arial Unicode MS"/>
          <w:lang w:eastAsia="ja-JP"/>
        </w:rPr>
      </w:pPr>
      <w:r w:rsidRPr="00C70209">
        <w:rPr>
          <w:rFonts w:eastAsia="Arial Unicode MS"/>
          <w:lang w:eastAsia="ja-JP"/>
        </w:rPr>
        <w:t>Tranexamic acid</w:t>
      </w:r>
    </w:p>
    <w:p w14:paraId="76773020" w14:textId="255A868D" w:rsidR="00183F9F" w:rsidRPr="00C70209" w:rsidRDefault="00183F9F" w:rsidP="00082182">
      <w:pPr>
        <w:pStyle w:val="BodyText"/>
        <w:rPr>
          <w:rFonts w:eastAsia="Arial Unicode MS"/>
          <w:lang w:eastAsia="ja-JP"/>
        </w:rPr>
      </w:pPr>
      <w:r w:rsidRPr="00C70209">
        <w:rPr>
          <w:rFonts w:eastAsia="Arial Unicode MS"/>
          <w:lang w:eastAsia="ja-JP"/>
        </w:rPr>
        <w:t xml:space="preserve">Faraoni (2012) conducted a meta-analysis of eight RCTs involving 848 paediatric patients (Bulutcu 2005, Chauhan 2003, Chauhan 2004 a, Chauhan 2004b x4, Levin 2000, Reid 1997, Shimizu 2011, Zonis 1996) that assessed the effect of TXA on 24-hour postoperative blood loss. The authors found no significant difference between treatment groups (MD –3.61; 95% CI –8.08, 0.85; </w:t>
      </w:r>
      <w:r w:rsidR="001A475D" w:rsidRPr="001A475D">
        <w:rPr>
          <w:rFonts w:eastAsia="Arial Unicode MS"/>
          <w:i/>
          <w:lang w:eastAsia="ja-JP"/>
        </w:rPr>
        <w:t>P = </w:t>
      </w:r>
      <w:r w:rsidRPr="00C70209">
        <w:rPr>
          <w:rFonts w:eastAsia="Arial Unicode MS"/>
          <w:lang w:eastAsia="ja-JP"/>
        </w:rPr>
        <w:t>0.11). Faraoni (2012) conducted two sensitivity analyses to explore the possible bias introduced by Chauhan and colleagues, whose studies dominated the primary meta-analysis. The first sensitivity analysis excluded Chauhan 2004a and the second excluded all studies by Chauhan and colleagues. Both sensitivity analyses showed an effect that favoured TXA (7 trials, MD –7.82, 95% CI –11.54, –4.10 and 5 trials, MD –5.22, 95% CI –8.16, –2.28; respectively). Faraoni (2012) also conducted a subgroup analysis involving 298 acyanotic patients, and reported no significant effect of TXA on 24-hour postoperative blood loss difference in this patient group (</w:t>
      </w:r>
      <w:r w:rsidR="001A475D" w:rsidRPr="001A475D">
        <w:rPr>
          <w:rFonts w:eastAsia="Arial Unicode MS"/>
          <w:i/>
          <w:lang w:eastAsia="ja-JP"/>
        </w:rPr>
        <w:t>P = </w:t>
      </w:r>
      <w:r w:rsidRPr="00C70209">
        <w:rPr>
          <w:rFonts w:eastAsia="Arial Unicode MS"/>
          <w:lang w:eastAsia="ja-JP"/>
        </w:rPr>
        <w:t>0.47); however, complete data for this analysis were not provided.</w:t>
      </w:r>
    </w:p>
    <w:p w14:paraId="557E2233" w14:textId="77777777" w:rsidR="00183F9F" w:rsidRPr="00C70209" w:rsidRDefault="00183F9F" w:rsidP="00082182">
      <w:pPr>
        <w:pStyle w:val="BodyText"/>
        <w:rPr>
          <w:rFonts w:eastAsia="Arial Unicode MS"/>
          <w:lang w:eastAsia="ja-JP"/>
        </w:rPr>
      </w:pPr>
      <w:r w:rsidRPr="00C70209">
        <w:rPr>
          <w:rFonts w:asciiTheme="minorHAnsi" w:eastAsia="Arial Unicode MS" w:hAnsiTheme="minorHAnsi" w:cstheme="minorHAnsi"/>
          <w:bCs/>
          <w:lang w:eastAsia="ja-JP"/>
        </w:rPr>
        <w:t xml:space="preserve">The RCT by </w:t>
      </w:r>
      <w:r w:rsidRPr="00C70209">
        <w:rPr>
          <w:rFonts w:eastAsia="Arial Unicode MS"/>
          <w:lang w:eastAsia="ja-JP"/>
        </w:rPr>
        <w:t>Aggarwal (2012) assessed the effect of TXA in 80 children, and reported a significant difference in 24-hour postoperative blood loss that favoured TXA (MD –9.00, 95% CI –10.55, –7.45). In the TXA group, there were two cases (5.0%) of excessive bleeding (&gt;25 ml/kg) due to hyperfibrinolysis, compared with five cases (12.5%) in the control group; however, this result was not statistically significant (RR 0.40, 95% CI 0.08, 1.94).</w:t>
      </w:r>
    </w:p>
    <w:p w14:paraId="62F2F1FD" w14:textId="1A210B37" w:rsidR="00183F9F" w:rsidRPr="00C70209" w:rsidRDefault="00183F9F" w:rsidP="00082182">
      <w:pPr>
        <w:pStyle w:val="BodyText"/>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 xml:space="preserve">The RCT by </w:t>
      </w:r>
      <w:r w:rsidRPr="00C70209">
        <w:t xml:space="preserve">Vacharaksa </w:t>
      </w:r>
      <w:r w:rsidRPr="00C70209">
        <w:rPr>
          <w:rFonts w:asciiTheme="minorHAnsi" w:eastAsia="Arial Unicode MS" w:hAnsiTheme="minorHAnsi" w:cstheme="minorHAnsi"/>
          <w:bCs/>
          <w:lang w:eastAsia="ja-JP"/>
        </w:rPr>
        <w:t>(2002) measured blood loss in 62 paediatric patients administered TXA. It reported no significant difference in total (mL) postoperative blood loss (MD 9.33, 95% CI –78.24, 96.90) or 24-hour postoperative blood loss by weight (mL/kg) (MD 1.83, 95% CI –3.24, 6.90).</w:t>
      </w:r>
    </w:p>
    <w:p w14:paraId="1D3A7398" w14:textId="77777777" w:rsidR="00183F9F" w:rsidRPr="00C70209" w:rsidRDefault="00183F9F" w:rsidP="00082182">
      <w:pPr>
        <w:pStyle w:val="H7"/>
        <w:rPr>
          <w:rFonts w:eastAsia="Arial Unicode MS"/>
          <w:lang w:eastAsia="ja-JP"/>
        </w:rPr>
      </w:pPr>
      <w:r w:rsidRPr="00C70209">
        <w:rPr>
          <w:rFonts w:eastAsia="Arial Unicode MS"/>
          <w:lang w:eastAsia="ja-JP"/>
        </w:rPr>
        <w:t>EACA</w:t>
      </w:r>
    </w:p>
    <w:p w14:paraId="66714B49" w14:textId="00B80690" w:rsidR="00183F9F" w:rsidRPr="00C70209" w:rsidRDefault="00183F9F" w:rsidP="00082182">
      <w:pPr>
        <w:pStyle w:val="BodyText"/>
        <w:rPr>
          <w:rFonts w:asciiTheme="minorHAnsi" w:eastAsia="Arial Unicode MS" w:hAnsiTheme="minorHAnsi" w:cstheme="minorHAnsi"/>
          <w:bCs/>
          <w:lang w:eastAsia="ja-JP"/>
        </w:rPr>
      </w:pPr>
      <w:r w:rsidRPr="00C70209">
        <w:rPr>
          <w:rFonts w:asciiTheme="minorHAnsi" w:eastAsia="Arial Unicode MS" w:hAnsiTheme="minorHAnsi" w:cstheme="minorHAnsi"/>
          <w:bCs/>
          <w:lang w:eastAsia="ja-JP"/>
        </w:rPr>
        <w:t>The RCT by Sarupria (2013) assessed the effect of two doses of EACA on cumulative postoperative blood loss (mL) in 120 paediatric patients, and reported a significant effect favouring low-dose EACA at 6, 12 and 24 hours (</w:t>
      </w:r>
      <w:r w:rsidRPr="00C70209">
        <w:rPr>
          <w:rFonts w:eastAsia="Arial Unicode MS"/>
          <w:b/>
          <w:lang w:eastAsia="ja-JP"/>
        </w:rPr>
        <w:fldChar w:fldCharType="begin"/>
      </w:r>
      <w:r w:rsidRPr="00C70209">
        <w:rPr>
          <w:rFonts w:eastAsia="Arial Unicode MS"/>
          <w:b/>
          <w:lang w:eastAsia="ja-JP"/>
        </w:rPr>
        <w:instrText xml:space="preserve"> REF _Ref413161982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rFonts w:eastAsia="Arial Unicode MS"/>
          <w:b/>
          <w:lang w:eastAsia="ja-JP"/>
        </w:rPr>
        <w:t>Table 3.4.30</w:t>
      </w:r>
      <w:r w:rsidRPr="00C70209">
        <w:rPr>
          <w:rFonts w:eastAsia="Arial Unicode MS"/>
          <w:b/>
          <w:lang w:eastAsia="ja-JP"/>
        </w:rPr>
        <w:fldChar w:fldCharType="end"/>
      </w:r>
      <w:r w:rsidRPr="00C70209">
        <w:rPr>
          <w:rFonts w:eastAsia="Arial Unicode MS"/>
          <w:lang w:eastAsia="ja-JP"/>
        </w:rPr>
        <w:t xml:space="preserve">). </w:t>
      </w:r>
      <w:r w:rsidRPr="00C70209">
        <w:rPr>
          <w:rFonts w:asciiTheme="minorHAnsi" w:eastAsia="Arial Unicode MS" w:hAnsiTheme="minorHAnsi" w:cstheme="minorHAnsi"/>
          <w:bCs/>
          <w:lang w:eastAsia="ja-JP"/>
        </w:rPr>
        <w:t>For high-dose EACA, only 6-hour postoperative blood loss reached statistical significance in favour of EACA, with no significant difference in cumulative blood loss reported at 12 or 24 hours.</w:t>
      </w:r>
    </w:p>
    <w:p w14:paraId="23620AC9" w14:textId="77777777" w:rsidR="00183F9F" w:rsidRPr="00C70209" w:rsidRDefault="00183F9F" w:rsidP="00082182">
      <w:pPr>
        <w:spacing w:after="200" w:line="276" w:lineRule="auto"/>
        <w:rPr>
          <w:rFonts w:asciiTheme="minorHAnsi" w:eastAsia="Arial Unicode MS" w:hAnsiTheme="minorHAnsi" w:cstheme="minorHAnsi"/>
          <w:bC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3447DA4" w14:textId="77777777" w:rsidR="00183F9F" w:rsidRPr="00C70209" w:rsidRDefault="00183F9F" w:rsidP="00082182">
      <w:pPr>
        <w:pStyle w:val="Caption"/>
        <w:rPr>
          <w:szCs w:val="21"/>
          <w:lang w:eastAsia="en-GB"/>
        </w:rPr>
      </w:pPr>
      <w:bookmarkStart w:id="817" w:name="_Ref413161982"/>
      <w:bookmarkStart w:id="818" w:name="_Toc427747218"/>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0</w:t>
      </w:r>
      <w:r w:rsidRPr="00C70209">
        <w:fldChar w:fldCharType="end"/>
      </w:r>
      <w:bookmarkEnd w:id="817"/>
      <w:r w:rsidRPr="00C70209">
        <w:tab/>
        <w:t>Neonatal and paediatric patients undergoing cardiac surgery</w:t>
      </w:r>
      <w:r w:rsidRPr="00C70209">
        <w:rPr>
          <w:szCs w:val="21"/>
          <w:lang w:eastAsia="en-GB"/>
        </w:rPr>
        <w:t>: results for antifibrinolytics versus no antifibrinolytics – bleeding events</w:t>
      </w:r>
      <w:bookmarkEnd w:id="81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60"/>
        <w:gridCol w:w="1361"/>
        <w:gridCol w:w="1361"/>
        <w:gridCol w:w="1361"/>
        <w:gridCol w:w="1364"/>
        <w:gridCol w:w="1562"/>
        <w:gridCol w:w="1559"/>
        <w:gridCol w:w="1460"/>
        <w:gridCol w:w="1687"/>
      </w:tblGrid>
      <w:tr w:rsidR="00183F9F" w:rsidRPr="00C70209" w14:paraId="5C564B8C"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7594AE07"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63E53E40"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6C9209D2"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80" w:type="pct"/>
            <w:vMerge w:val="restart"/>
            <w:tcBorders>
              <w:top w:val="single" w:sz="4" w:space="0" w:color="000000"/>
              <w:left w:val="single" w:sz="4" w:space="0" w:color="000000"/>
              <w:bottom w:val="nil"/>
              <w:right w:val="single" w:sz="4" w:space="0" w:color="000000"/>
            </w:tcBorders>
            <w:hideMark/>
          </w:tcPr>
          <w:p w14:paraId="398F9EB2"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80" w:type="pct"/>
            <w:vMerge w:val="restart"/>
            <w:tcBorders>
              <w:top w:val="single" w:sz="4" w:space="0" w:color="000000"/>
              <w:left w:val="single" w:sz="4" w:space="0" w:color="000000"/>
              <w:bottom w:val="nil"/>
              <w:right w:val="single" w:sz="4" w:space="0" w:color="000000"/>
            </w:tcBorders>
            <w:hideMark/>
          </w:tcPr>
          <w:p w14:paraId="55C7F199"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0" w:type="pct"/>
            <w:vMerge w:val="restart"/>
            <w:tcBorders>
              <w:top w:val="single" w:sz="4" w:space="0" w:color="000000"/>
              <w:left w:val="single" w:sz="4" w:space="0" w:color="000000"/>
              <w:bottom w:val="nil"/>
              <w:right w:val="single" w:sz="4" w:space="0" w:color="000000"/>
            </w:tcBorders>
            <w:hideMark/>
          </w:tcPr>
          <w:p w14:paraId="728C59BD"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0D5B9BBA"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0" w:type="pct"/>
            <w:vMerge w:val="restart"/>
            <w:tcBorders>
              <w:top w:val="single" w:sz="4" w:space="0" w:color="000000"/>
              <w:left w:val="single" w:sz="4" w:space="0" w:color="000000"/>
              <w:bottom w:val="nil"/>
              <w:right w:val="single" w:sz="4" w:space="0" w:color="000000"/>
            </w:tcBorders>
            <w:hideMark/>
          </w:tcPr>
          <w:p w14:paraId="0E71EFFC"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81" w:type="pct"/>
            <w:vMerge w:val="restart"/>
            <w:tcBorders>
              <w:top w:val="single" w:sz="4" w:space="0" w:color="000000"/>
              <w:left w:val="single" w:sz="4" w:space="0" w:color="000000"/>
              <w:bottom w:val="nil"/>
              <w:right w:val="single" w:sz="4" w:space="0" w:color="000000"/>
            </w:tcBorders>
            <w:hideMark/>
          </w:tcPr>
          <w:p w14:paraId="44105FFA"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11" w:type="pct"/>
            <w:gridSpan w:val="4"/>
            <w:tcBorders>
              <w:top w:val="single" w:sz="4" w:space="0" w:color="000000"/>
              <w:left w:val="single" w:sz="4" w:space="0" w:color="000000"/>
              <w:bottom w:val="single" w:sz="4" w:space="0" w:color="000000"/>
              <w:right w:val="single" w:sz="4" w:space="0" w:color="000000"/>
            </w:tcBorders>
            <w:hideMark/>
          </w:tcPr>
          <w:p w14:paraId="433ED3F6"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05829F0C"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759D2920"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293FA6B7"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09EB7826"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296D1017"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580F045E" w14:textId="77777777" w:rsidR="00183F9F" w:rsidRPr="00C70209" w:rsidRDefault="00183F9F" w:rsidP="00082182">
            <w:pPr>
              <w:pStyle w:val="TableH2"/>
              <w:rPr>
                <w:rFonts w:eastAsia="Arial Unicode MS"/>
                <w:lang w:eastAsia="ja-JP"/>
              </w:rPr>
            </w:pPr>
          </w:p>
        </w:tc>
        <w:tc>
          <w:tcPr>
            <w:tcW w:w="481" w:type="pct"/>
            <w:vMerge/>
            <w:tcBorders>
              <w:top w:val="single" w:sz="4" w:space="0" w:color="000000"/>
              <w:left w:val="single" w:sz="4" w:space="0" w:color="000000"/>
              <w:bottom w:val="nil"/>
              <w:right w:val="single" w:sz="4" w:space="0" w:color="000000"/>
            </w:tcBorders>
            <w:vAlign w:val="center"/>
            <w:hideMark/>
          </w:tcPr>
          <w:p w14:paraId="532764F6" w14:textId="77777777" w:rsidR="00183F9F" w:rsidRPr="00C70209" w:rsidRDefault="00183F9F" w:rsidP="00082182">
            <w:pPr>
              <w:pStyle w:val="TableH2"/>
              <w:rPr>
                <w:rFonts w:eastAsia="Arial Unicode MS"/>
                <w:lang w:eastAsia="ja-JP"/>
              </w:rPr>
            </w:pPr>
          </w:p>
        </w:tc>
        <w:tc>
          <w:tcPr>
            <w:tcW w:w="551" w:type="pct"/>
            <w:tcBorders>
              <w:top w:val="single" w:sz="4" w:space="0" w:color="000000"/>
              <w:left w:val="single" w:sz="4" w:space="0" w:color="000000"/>
              <w:bottom w:val="nil"/>
              <w:right w:val="single" w:sz="4" w:space="0" w:color="000000"/>
            </w:tcBorders>
            <w:hideMark/>
          </w:tcPr>
          <w:p w14:paraId="295910E7"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58EA3819"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2C76EA2E"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50" w:type="pct"/>
            <w:tcBorders>
              <w:top w:val="single" w:sz="4" w:space="0" w:color="000000"/>
              <w:left w:val="single" w:sz="4" w:space="0" w:color="000000"/>
              <w:bottom w:val="nil"/>
              <w:right w:val="single" w:sz="4" w:space="0" w:color="000000"/>
            </w:tcBorders>
            <w:hideMark/>
          </w:tcPr>
          <w:p w14:paraId="6902AB0B"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2668B803"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1A681DF7"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5" w:type="pct"/>
            <w:tcBorders>
              <w:top w:val="single" w:sz="4" w:space="0" w:color="000000"/>
              <w:left w:val="single" w:sz="4" w:space="0" w:color="000000"/>
              <w:bottom w:val="nil"/>
              <w:right w:val="single" w:sz="4" w:space="0" w:color="000000"/>
            </w:tcBorders>
            <w:hideMark/>
          </w:tcPr>
          <w:p w14:paraId="27523C29"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95" w:type="pct"/>
            <w:tcBorders>
              <w:top w:val="single" w:sz="4" w:space="0" w:color="000000"/>
              <w:left w:val="single" w:sz="4" w:space="0" w:color="000000"/>
              <w:bottom w:val="nil"/>
              <w:right w:val="single" w:sz="4" w:space="0" w:color="000000"/>
            </w:tcBorders>
            <w:hideMark/>
          </w:tcPr>
          <w:p w14:paraId="18DAC9E9"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1C80C165" w14:textId="253C11A3"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1287F9B0"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782ED514"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7F1C351F"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5D3D3FFD"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37B152FB" w14:textId="2FFD9E41" w:rsidR="00183F9F" w:rsidRPr="00C70209" w:rsidRDefault="00183F9F" w:rsidP="00082182">
            <w:pPr>
              <w:pStyle w:val="Tabletext-evidencematrix"/>
            </w:pPr>
            <w:r w:rsidRPr="00C70209">
              <w:t>Arnold 2006</w:t>
            </w:r>
            <w:r w:rsidRPr="00C70209">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 </w:instrText>
            </w:r>
            <w:r w:rsidR="000E261C">
              <w:fldChar w:fldCharType="begin">
                <w:fldData xml:space="preserve">PEVuZE5vdGU+PENpdGU+PEF1dGhvcj5Bcm5vbGQ8L0F1dGhvcj48WWVhcj4yMDA2PC9ZZWFyPjxS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8</w:t>
            </w:r>
            <w:r w:rsidRPr="00C70209">
              <w:fldChar w:fldCharType="end"/>
            </w:r>
          </w:p>
          <w:p w14:paraId="28C9449F" w14:textId="77777777" w:rsidR="00183F9F" w:rsidRPr="00C70209" w:rsidRDefault="00183F9F" w:rsidP="00082182">
            <w:pPr>
              <w:pStyle w:val="Tabletext-evidencematrix"/>
            </w:pPr>
            <w:r w:rsidRPr="00C70209">
              <w:t>Level I</w:t>
            </w:r>
          </w:p>
          <w:p w14:paraId="4C5A4EA5" w14:textId="77777777" w:rsidR="00183F9F" w:rsidRPr="00C70209" w:rsidRDefault="00183F9F" w:rsidP="00082182">
            <w:pPr>
              <w:pStyle w:val="Tabletext-evidencematrix"/>
            </w:pPr>
            <w:r w:rsidRPr="00C70209">
              <w:rPr>
                <w:i/>
              </w:rPr>
              <w:t>Good</w:t>
            </w:r>
          </w:p>
        </w:tc>
        <w:tc>
          <w:tcPr>
            <w:tcW w:w="480" w:type="pct"/>
            <w:tcBorders>
              <w:top w:val="single" w:sz="4" w:space="0" w:color="000000"/>
              <w:left w:val="single" w:sz="4" w:space="0" w:color="000000"/>
              <w:bottom w:val="single" w:sz="4" w:space="0" w:color="000000"/>
              <w:right w:val="single" w:sz="4" w:space="0" w:color="000000"/>
            </w:tcBorders>
            <w:hideMark/>
          </w:tcPr>
          <w:p w14:paraId="3F87E356" w14:textId="363C8BBC" w:rsidR="00183F9F" w:rsidRPr="00C70209" w:rsidRDefault="00183F9F" w:rsidP="00082182">
            <w:pPr>
              <w:pStyle w:val="Tabletext-evidencematrix"/>
            </w:pPr>
            <w:r w:rsidRPr="00C70209">
              <w:t>11 trials</w:t>
            </w:r>
            <w:r w:rsidRPr="00C70209">
              <w:rPr>
                <w:vertAlign w:val="superscript"/>
              </w:rPr>
              <w:t>c</w:t>
            </w:r>
            <w:r w:rsidRPr="00C70209">
              <w:t xml:space="preserve"> (Boldt 1994,</w:t>
            </w:r>
            <w:r w:rsidRPr="00C70209">
              <w:fldChar w:fldCharType="begin">
                <w:fldData xml:space="preserve">PEVuZE5vdGU+PENpdGU+PEF1dGhvcj5Cb2xkdDwvQXV0aG9yPjxZZWFyPjE5OTQ8L1llYXI+PFJl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</w:fldData>
              </w:fldChar>
            </w:r>
            <w:r w:rsidR="000E261C">
              <w:instrText xml:space="preserve"> ADDIN EN.CITE </w:instrText>
            </w:r>
            <w:r w:rsidR="000E261C">
              <w:fldChar w:fldCharType="begin">
                <w:fldData xml:space="preserve">PEVuZE5vdGU+PENpdGU+PEF1dGhvcj5Cb2xkdDwvQXV0aG9yPjxZZWFyPjE5OTQ8L1llYXI+PFJl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4</w:t>
            </w:r>
            <w:r w:rsidRPr="00C70209">
              <w:fldChar w:fldCharType="end"/>
            </w:r>
            <w:r w:rsidRPr="00C70209">
              <w:t xml:space="preserve"> Boldt 1993 a,</w:t>
            </w:r>
            <w:r w:rsidRPr="00C70209">
              <w:fldChar w:fldCharType="begin">
                <w:fldData xml:space="preserve">PEVuZE5vdGU+PENpdGU+PEF1dGhvcj5Cb2xkdDwvQXV0aG9yPjxZZWFyPjE5OTNhPC9ZZWFyPjxS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</w:fldData>
              </w:fldChar>
            </w:r>
            <w:r w:rsidR="000E261C">
              <w:instrText xml:space="preserve"> ADDIN EN.CITE </w:instrText>
            </w:r>
            <w:r w:rsidR="000E261C">
              <w:fldChar w:fldCharType="begin">
                <w:fldData xml:space="preserve">PEVuZE5vdGU+PENpdGU+PEF1dGhvcj5Cb2xkdDwvQXV0aG9yPjxZZWFyPjE5OTNhPC9ZZWFyPjxS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4</w:t>
            </w:r>
            <w:r w:rsidRPr="00C70209">
              <w:fldChar w:fldCharType="end"/>
            </w:r>
            <w:r w:rsidRPr="00C70209">
              <w:t xml:space="preserve"> Boldt 1993b,</w:t>
            </w:r>
            <w:r w:rsidRPr="00C70209">
              <w:fldChar w:fldCharType="begin">
                <w:fldData xml:space="preserve">PEVuZE5vdGU+PENpdGU+PEF1dGhvcj5Cb2xkdDwvQXV0aG9yPjxZZWFyPjE5OTNiPC9ZZWFyPjxS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</w:fldData>
              </w:fldChar>
            </w:r>
            <w:r w:rsidR="000E261C">
              <w:instrText xml:space="preserve"> ADDIN EN.CITE </w:instrText>
            </w:r>
            <w:r w:rsidR="000E261C">
              <w:fldChar w:fldCharType="begin">
                <w:fldData xml:space="preserve">PEVuZE5vdGU+PENpdGU+PEF1dGhvcj5Cb2xkdDwvQXV0aG9yPjxZZWFyPjE5OTNiPC9ZZWFyPjxS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7</w:t>
            </w:r>
            <w:r w:rsidRPr="00C70209">
              <w:fldChar w:fldCharType="end"/>
            </w:r>
            <w:r w:rsidRPr="00C70209">
              <w:t xml:space="preserve"> Chauhan 2000,</w:t>
            </w:r>
            <w:r w:rsidRPr="00C70209">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 </w:instrText>
            </w:r>
            <w:r w:rsidR="000E261C">
              <w:fldChar w:fldCharType="begin">
                <w:fldData xml:space="preserve">PEVuZE5vdGU+PENpdGU+PEF1dGhvcj5DaGF1aGFuPC9BdXRob3I+PFllYXI+MjAwMDwvWWVhcj48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6</w:t>
            </w:r>
            <w:r w:rsidRPr="00C70209">
              <w:fldChar w:fldCharType="end"/>
            </w:r>
            <w:r w:rsidRPr="00C70209">
              <w:t xml:space="preserve"> Davies 1997,</w:t>
            </w:r>
            <w:r w:rsidRPr="00C70209">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 </w:instrText>
            </w:r>
            <w:r w:rsidR="000E261C">
              <w:fldChar w:fldCharType="begin">
                <w:fldData xml:space="preserve">PEVuZE5vdGU+PENpdGU+PEF1dGhvcj5EYXZpZXM8L0F1dGhvcj48WWVhcj4xOTk3PC9ZZWFyPjxS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0</w:t>
            </w:r>
            <w:r w:rsidRPr="00C70209">
              <w:fldChar w:fldCharType="end"/>
            </w:r>
            <w:r w:rsidRPr="00C70209">
              <w:t xml:space="preserve"> D’Errico 1996,</w:t>
            </w:r>
            <w:r w:rsidRPr="00C70209">
              <w:fldChar w:fldCharType="begin"/>
            </w:r>
            <w:r w:rsidR="000E261C">
              <w:instrText xml:space="preserve"> ADDIN EN.CITE &lt;EndNote&gt;&lt;Cite&gt;&lt;Author&gt;D&amp;apos;Errico&lt;/Author&gt;&lt;Year&gt;1996&lt;/Year&gt;&lt;RecNum&gt;861&lt;/RecNum&gt;&lt;DisplayText&gt;&lt;style face="superscript"&gt;371&lt;/style&gt;&lt;/DisplayText&gt;&lt;record&gt;&lt;rec-number&gt;861&lt;/rec-number&gt;&lt;foreign-keys&gt;&lt;key app="EN" db-id="9edve2wadsavt5ewavaxtda4f2tavzvts9ee" timestamp="1435036188"&gt;861&lt;/key&gt;&lt;/foreign-keys&gt;&lt;ref-type name="Generic"&gt;13&lt;/ref-type&gt;&lt;contributors&gt;&lt;authors&gt;&lt;author&gt;D&amp;apos;Errico, C. C.&lt;/author&gt;&lt;author&gt;Shayevitz, J. R.&lt;/author&gt;&lt;author&gt;Martindale, S. J.&lt;/author&gt;&lt;author&gt;et al.,&lt;/author&gt;&lt;/authors&gt;&lt;/contributors&gt;&lt;titles&gt;&lt;title&gt;The efficacy and cost of aprotinin in children undergoing reoperative open heart surgery&lt;/title&gt;&lt;/titles&gt;&lt;pages&gt;1193–1199&lt;/pages&gt;&lt;volume&gt;83&lt;/volume&gt;&lt;reprint-edition&gt;NOT IN FILE&lt;/reprint-edition&gt;&lt;keywords&gt;&lt;keyword&gt;cost&lt;/keyword&gt;&lt;keyword&gt;aprotinin&lt;/keyword&gt;&lt;keyword&gt;heart&lt;/keyword&gt;&lt;/keywords&gt;&lt;dates&gt;&lt;year&gt;1996&lt;/year&gt;&lt;/dates&gt;&lt;urls&gt;&lt;/urls&gt;&lt;/record&gt;&lt;/Cite&gt;&lt;/EndNote&gt;</w:instrText>
            </w:r>
            <w:r w:rsidRPr="00C70209">
              <w:fldChar w:fldCharType="separate"/>
            </w:r>
            <w:r w:rsidR="000E261C" w:rsidRPr="000E261C">
              <w:rPr>
                <w:noProof/>
                <w:vertAlign w:val="superscript"/>
              </w:rPr>
              <w:t>371</w:t>
            </w:r>
            <w:r w:rsidRPr="00C70209">
              <w:fldChar w:fldCharType="end"/>
            </w:r>
            <w:r w:rsidRPr="00C70209">
              <w:t xml:space="preserve"> Dietrich 1993,</w:t>
            </w:r>
            <w:r w:rsidRPr="00C70209">
              <w:fldChar w:fldCharType="begin"/>
            </w:r>
            <w:r w:rsidR="000E261C">
              <w:instrText xml:space="preserve"> ADDIN EN.CITE &lt;EndNote&gt;&lt;Cite&gt;&lt;Author&gt;Dietrich&lt;/Author&gt;&lt;Year&gt;1993&lt;/Year&gt;&lt;RecNum&gt;866&lt;/RecNum&gt;&lt;DisplayText&gt;&lt;style face="superscript"&gt;372&lt;/style&gt;&lt;/DisplayText&gt;&lt;record&gt;&lt;rec-number&gt;866&lt;/rec-number&gt;&lt;foreign-keys&gt;&lt;key app="EN" db-id="9edve2wadsavt5ewavaxtda4f2tavzvts9ee" timestamp="1435036188"&gt;866&lt;/key&gt;&lt;/foreign-keys&gt;&lt;ref-type name="Generic"&gt;13&lt;/ref-type&gt;&lt;contributors&gt;&lt;authors&gt;&lt;author&gt;Dietrich, W.&lt;/author&gt;&lt;author&gt;Mossinger, H.&lt;/author&gt;&lt;author&gt;Spannagl, M.&lt;/author&gt;&lt;author&gt;et al.,&lt;/author&gt;&lt;/authors&gt;&lt;/contributors&gt;&lt;titles&gt;&lt;title&gt;Hemostatic activation during cardiopulmonary bypass with different aprotinin dosages in pediatric patients having cardiac operations&lt;/title&gt;&lt;/titles&gt;&lt;pages&gt;712–720&lt;/pages&gt;&lt;volume&gt;105&lt;/volume&gt;&lt;reprint-edition&gt;NOT IN FILE&lt;/reprint-edition&gt;&lt;keywords&gt;&lt;keyword&gt;aprotinin&lt;/keyword&gt;&lt;keyword&gt;cardiopulmonary bypass&lt;/keyword&gt;&lt;keyword&gt;patient&lt;/keyword&gt;&lt;keyword&gt;pediatric&lt;/keyword&gt;&lt;keyword&gt;pediatric patient&lt;/keyword&gt;&lt;/keywords&gt;&lt;dates&gt;&lt;year&gt;1993&lt;/year&gt;&lt;/dates&gt;&lt;urls&gt;&lt;/urls&gt;&lt;/record&gt;&lt;/Cite&gt;&lt;/EndNote&gt;</w:instrText>
            </w:r>
            <w:r w:rsidRPr="00C70209">
              <w:fldChar w:fldCharType="separate"/>
            </w:r>
            <w:r w:rsidR="000E261C" w:rsidRPr="000E261C">
              <w:rPr>
                <w:noProof/>
                <w:vertAlign w:val="superscript"/>
              </w:rPr>
              <w:t>372</w:t>
            </w:r>
            <w:r w:rsidRPr="00C70209">
              <w:fldChar w:fldCharType="end"/>
            </w:r>
            <w:r w:rsidRPr="00C70209">
              <w:t xml:space="preserve"> Gomar 1995,</w:t>
            </w:r>
            <w:r w:rsidRPr="00C70209">
              <w:fldChar w:fldCharType="begin"/>
            </w:r>
            <w:r w:rsidR="000E261C">
              <w:instrText xml:space="preserve"> ADDIN EN.CITE &lt;EndNote&gt;&lt;Cite&gt;&lt;Author&gt;Gomar&lt;/Author&gt;&lt;Year&gt;1995&lt;/Year&gt;&lt;RecNum&gt;879&lt;/RecNum&gt;&lt;DisplayText&gt;&lt;style face="superscript"&gt;373&lt;/style&gt;&lt;/DisplayText&gt;&lt;record&gt;&lt;rec-number&gt;879&lt;/rec-number&gt;&lt;foreign-keys&gt;&lt;key app="EN" db-id="9edve2wadsavt5ewavaxtda4f2tavzvts9ee" timestamp="1435036188"&gt;879&lt;/key&gt;&lt;/foreign-keys&gt;&lt;ref-type name="Generic"&gt;13&lt;/ref-type&gt;&lt;contributors&gt;&lt;authors&gt;&lt;author&gt;Gomar, C.&lt;/author&gt;&lt;author&gt;del Pozo, D.&lt;/author&gt;&lt;author&gt;Fita, G.&lt;/author&gt;&lt;author&gt;et al.,&lt;/author&gt;&lt;/authors&gt;&lt;/contributors&gt;&lt;titles&gt;&lt;title&gt;Aprotinin in paediatric cardiac surgery: blood loss and use of blood products&lt;/title&gt;&lt;/titles&gt;&lt;pages&gt;33&lt;/pages&gt;&lt;volume&gt;74&lt;/volume&gt;&lt;reprint-edition&gt;NOT IN FILE&lt;/reprint-edition&gt;&lt;keywords&gt;&lt;keyword&gt;aprotinin&lt;/keyword&gt;&lt;keyword&gt;blood&lt;/keyword&gt;&lt;keyword&gt;surgery&lt;/keyword&gt;&lt;/keywords&gt;&lt;dates&gt;&lt;year&gt;1995&lt;/year&gt;&lt;/dates&gt;&lt;urls&gt;&lt;/urls&gt;&lt;/record&gt;&lt;/Cite&gt;&lt;/EndNote&gt;</w:instrText>
            </w:r>
            <w:r w:rsidRPr="00C70209">
              <w:fldChar w:fldCharType="separate"/>
            </w:r>
            <w:r w:rsidR="000E261C" w:rsidRPr="000E261C">
              <w:rPr>
                <w:noProof/>
                <w:vertAlign w:val="superscript"/>
              </w:rPr>
              <w:t>373</w:t>
            </w:r>
            <w:r w:rsidRPr="00C70209">
              <w:fldChar w:fldCharType="end"/>
            </w:r>
            <w:r w:rsidRPr="00C70209">
              <w:t xml:space="preserve"> Miller 1998,</w:t>
            </w:r>
            <w:r w:rsidRPr="00C70209">
              <w:fldChar w:fldCharType="begin"/>
            </w:r>
            <w:r w:rsidR="000E261C">
              <w:instrText xml:space="preserve"> ADDIN EN.CITE &lt;EndNote&gt;&lt;Cite&gt;&lt;Author&gt;Miller&lt;/Author&gt;&lt;Year&gt;1998&lt;/Year&gt;&lt;RecNum&gt;901&lt;/RecNum&gt;&lt;DisplayText&gt;&lt;style face="superscript"&gt;376&lt;/style&gt;&lt;/DisplayText&gt;&lt;record&gt;&lt;rec-number&gt;901&lt;/rec-number&gt;&lt;foreign-keys&gt;&lt;key app="EN" db-id="9edve2wadsavt5ewavaxtda4f2tavzvts9ee" timestamp="1435036188"&gt;901&lt;/key&gt;&lt;/foreign-keys&gt;&lt;ref-type name="Generic"&gt;13&lt;/ref-type&gt;&lt;contributors&gt;&lt;authors&gt;&lt;author&gt;Miller, B. E.&lt;/author&gt;&lt;author&gt;Tosone, S. R.&lt;/author&gt;&lt;author&gt;Tam, V. K.&lt;/author&gt;&lt;author&gt;et al.,&lt;/author&gt;&lt;/authors&gt;&lt;/contributors&gt;&lt;titles&gt;&lt;title&gt;Hematologic and economic impact of aprotinin in reoperative pediatric cardiac operations&lt;/title&gt;&lt;/titles&gt;&lt;pages&gt;535–540&lt;/pages&gt;&lt;volume&gt;66&lt;/volume&gt;&lt;reprint-edition&gt;NOT IN FILE&lt;/reprint-edition&gt;&lt;keywords&gt;&lt;keyword&gt;aprotinin&lt;/keyword&gt;&lt;keyword&gt;pediatric&lt;/keyword&gt;&lt;/keywords&gt;&lt;dates&gt;&lt;year&gt;1998&lt;/year&gt;&lt;/dates&gt;&lt;urls&gt;&lt;/urls&gt;&lt;/record&gt;&lt;/Cite&gt;&lt;/EndNote&gt;</w:instrText>
            </w:r>
            <w:r w:rsidRPr="00C70209">
              <w:fldChar w:fldCharType="separate"/>
            </w:r>
            <w:r w:rsidR="000E261C" w:rsidRPr="000E261C">
              <w:rPr>
                <w:noProof/>
                <w:vertAlign w:val="superscript"/>
              </w:rPr>
              <w:t>376</w:t>
            </w:r>
            <w:r w:rsidRPr="00C70209">
              <w:fldChar w:fldCharType="end"/>
            </w:r>
            <w:r w:rsidRPr="00C70209">
              <w:t xml:space="preserve"> Mossinger 2003</w:t>
            </w:r>
            <w:r w:rsidRPr="00C70209">
              <w:fldChar w:fldCharType="begin">
                <w:fldData xml:space="preserve">PEVuZE5vdGU+PENpdGU+PEF1dGhvcj5Nb3NzaW5nZXI8L0F1dGhvcj48WWVhcj4yMDAzPC9ZZWFy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</w:fldData>
              </w:fldChar>
            </w:r>
            <w:r w:rsidR="000E261C">
              <w:instrText xml:space="preserve"> ADDIN EN.CITE </w:instrText>
            </w:r>
            <w:r w:rsidR="000E261C">
              <w:fldChar w:fldCharType="begin">
                <w:fldData xml:space="preserve">PEVuZE5vdGU+PENpdGU+PEF1dGhvcj5Nb3NzaW5nZXI8L0F1dGhvcj48WWVhcj4yMDAzPC9ZZWFy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7</w:t>
            </w:r>
            <w:r w:rsidRPr="00C70209">
              <w:fldChar w:fldCharType="end"/>
            </w:r>
            <w:r w:rsidRPr="00C70209">
              <w:t>)</w:t>
            </w:r>
          </w:p>
          <w:p w14:paraId="5B293A73" w14:textId="77777777" w:rsidR="00183F9F" w:rsidRPr="00C70209" w:rsidRDefault="00183F9F" w:rsidP="00082182">
            <w:pPr>
              <w:pStyle w:val="Tabletext-evidencematrix"/>
            </w:pPr>
            <w:r w:rsidRPr="00C70209">
              <w:t>N=571</w:t>
            </w:r>
          </w:p>
        </w:tc>
        <w:tc>
          <w:tcPr>
            <w:tcW w:w="480" w:type="pct"/>
            <w:tcBorders>
              <w:top w:val="single" w:sz="4" w:space="0" w:color="000000"/>
              <w:left w:val="single" w:sz="4" w:space="0" w:color="000000"/>
              <w:bottom w:val="single" w:sz="4" w:space="0" w:color="000000"/>
              <w:right w:val="single" w:sz="4" w:space="0" w:color="000000"/>
            </w:tcBorders>
            <w:hideMark/>
          </w:tcPr>
          <w:p w14:paraId="57B4304F" w14:textId="77777777" w:rsidR="00183F9F" w:rsidRPr="00C70209" w:rsidRDefault="00183F9F" w:rsidP="00082182">
            <w:pPr>
              <w:pStyle w:val="Tabletext-evidencematrix"/>
            </w:pPr>
            <w:r w:rsidRPr="00C70209">
              <w:t>Paediatric patients aged &lt;18 years with CHD undergoing open-heart surgery with CPB</w:t>
            </w:r>
          </w:p>
        </w:tc>
        <w:tc>
          <w:tcPr>
            <w:tcW w:w="480" w:type="pct"/>
            <w:tcBorders>
              <w:top w:val="single" w:sz="4" w:space="0" w:color="000000"/>
              <w:left w:val="single" w:sz="4" w:space="0" w:color="000000"/>
              <w:bottom w:val="single" w:sz="4" w:space="0" w:color="000000"/>
              <w:right w:val="single" w:sz="4" w:space="0" w:color="000000"/>
            </w:tcBorders>
            <w:hideMark/>
          </w:tcPr>
          <w:p w14:paraId="36AE1B12" w14:textId="77777777" w:rsidR="00183F9F" w:rsidRPr="00C70209" w:rsidRDefault="00183F9F" w:rsidP="00082182">
            <w:pPr>
              <w:pStyle w:val="Tabletext-evidencematrix"/>
            </w:pPr>
            <w:r w:rsidRPr="00C70209">
              <w:t>NR</w:t>
            </w:r>
          </w:p>
        </w:tc>
        <w:tc>
          <w:tcPr>
            <w:tcW w:w="480" w:type="pct"/>
            <w:tcBorders>
              <w:top w:val="single" w:sz="4" w:space="0" w:color="000000"/>
              <w:left w:val="single" w:sz="4" w:space="0" w:color="000000"/>
              <w:bottom w:val="single" w:sz="4" w:space="0" w:color="000000"/>
              <w:right w:val="single" w:sz="4" w:space="0" w:color="000000"/>
            </w:tcBorders>
            <w:hideMark/>
          </w:tcPr>
          <w:p w14:paraId="5051493F" w14:textId="77777777" w:rsidR="00183F9F" w:rsidRPr="00C70209" w:rsidRDefault="00183F9F" w:rsidP="00082182">
            <w:pPr>
              <w:pStyle w:val="Tabletext-evidencematrix"/>
            </w:pPr>
            <w:r w:rsidRPr="00C70209">
              <w:t>IV aprotinin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5973C935" w14:textId="77777777" w:rsidR="00183F9F" w:rsidRPr="00C70209" w:rsidRDefault="00183F9F" w:rsidP="00082182">
            <w:pPr>
              <w:pStyle w:val="Tabletext-evidencematrix"/>
            </w:pPr>
            <w:r w:rsidRPr="00C70209">
              <w:t>Chest tube drainage (mL/kg)</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9FACF7E" w14:textId="77777777" w:rsidR="00183F9F" w:rsidRPr="00C70209" w:rsidRDefault="00183F9F" w:rsidP="00082182">
            <w:pPr>
              <w:pStyle w:val="Tabletext-evidencematrix"/>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5F6FB6D" w14:textId="77777777" w:rsidR="00183F9F" w:rsidRPr="00C70209" w:rsidRDefault="00183F9F" w:rsidP="00082182">
            <w:pPr>
              <w:pStyle w:val="Tabletext-evidencematrix"/>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F185897" w14:textId="77777777" w:rsidR="00183F9F" w:rsidRPr="00C70209" w:rsidRDefault="00183F9F" w:rsidP="00082182">
            <w:pPr>
              <w:pStyle w:val="Tabletext-evidencematrix"/>
            </w:pPr>
            <w:r w:rsidRPr="00C70209">
              <w:t>WMD –0.97 [–4.94, 2.99]</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40B8A72" w14:textId="77777777" w:rsidR="00183F9F" w:rsidRPr="00C70209" w:rsidRDefault="00183F9F" w:rsidP="00082182">
            <w:pPr>
              <w:pStyle w:val="Tabletext-evidencematrix"/>
            </w:pPr>
            <w:r w:rsidRPr="00C70209">
              <w:rPr>
                <w:i/>
              </w:rPr>
              <w:t>No significant difference</w:t>
            </w:r>
          </w:p>
          <w:p w14:paraId="09CB1F58" w14:textId="240C8399" w:rsidR="00183F9F" w:rsidRPr="00C70209" w:rsidRDefault="001A475D" w:rsidP="00082182">
            <w:pPr>
              <w:pStyle w:val="Tabletext-evidencematrix"/>
            </w:pPr>
            <w:r w:rsidRPr="001A475D">
              <w:rPr>
                <w:i/>
              </w:rPr>
              <w:t>P = </w:t>
            </w:r>
            <w:r w:rsidR="00183F9F" w:rsidRPr="00C70209">
              <w:t>NR</w:t>
            </w:r>
          </w:p>
          <w:p w14:paraId="507E23F9" w14:textId="77777777" w:rsidR="00183F9F" w:rsidRPr="00C70209" w:rsidRDefault="00183F9F" w:rsidP="00082182">
            <w:pPr>
              <w:pStyle w:val="Tabletext-evidencematrix"/>
            </w:pPr>
            <w:r w:rsidRPr="00C70209">
              <w:t>Substantial heterogeneity</w:t>
            </w:r>
          </w:p>
          <w:p w14:paraId="1236D95B" w14:textId="11C2A613"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77%</w:t>
            </w:r>
          </w:p>
        </w:tc>
      </w:tr>
      <w:tr w:rsidR="00183F9F" w:rsidRPr="00C70209" w14:paraId="233E4A92"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11CCB523" w14:textId="478BEE1A" w:rsidR="00183F9F" w:rsidRPr="00C70209" w:rsidRDefault="00183F9F" w:rsidP="00082182">
            <w:pPr>
              <w:pStyle w:val="Tabletext-evidencematrix"/>
            </w:pPr>
            <w:r w:rsidRPr="00C70209">
              <w:t>Faraoni 2012</w:t>
            </w:r>
            <w:r w:rsidRPr="00C70209">
              <w:rPr>
                <w:vertAlign w:val="superscript"/>
              </w:rPr>
              <w:t>d</w:t>
            </w:r>
            <w:r w:rsidRPr="00C70209">
              <w:fldChar w:fldCharType="begin">
                <w:fldData xml:space="preserve">PEVuZE5vdGU+PENpdGU+PEF1dGhvcj5GYXJhb25pPC9BdXRob3I+PFllYXI+MjAxMjwvWWVhcj48
UmVjTnVtPjg3MDwvUmVjTnVtPjxEaXNwbGF5VGV4dD48c3R5bGUgZmFjZT0ic3VwZXJzY3JpcHQi
PjM1OT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0E261C">
              <w:instrText xml:space="preserve"> ADDIN EN.CITE </w:instrText>
            </w:r>
            <w:r w:rsidR="000E261C">
              <w:fldChar w:fldCharType="begin">
                <w:fldData xml:space="preserve">PEVuZE5vdGU+PENpdGU+PEF1dGhvcj5GYXJhb25pPC9BdXRob3I+PFllYXI+MjAxMjwvWWVhcj48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59</w:t>
            </w:r>
            <w:r w:rsidRPr="00C70209">
              <w:fldChar w:fldCharType="end"/>
            </w:r>
          </w:p>
          <w:p w14:paraId="754DCC97" w14:textId="77777777" w:rsidR="00183F9F" w:rsidRPr="00C70209" w:rsidRDefault="00183F9F" w:rsidP="00082182">
            <w:pPr>
              <w:pStyle w:val="Tabletext-evidencematrix"/>
            </w:pPr>
            <w:r w:rsidRPr="00C70209">
              <w:t>Level I</w:t>
            </w:r>
          </w:p>
          <w:p w14:paraId="44AEA4A2"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right w:val="single" w:sz="4" w:space="0" w:color="000000"/>
            </w:tcBorders>
            <w:hideMark/>
          </w:tcPr>
          <w:p w14:paraId="7AEEA45A" w14:textId="2D1E8288" w:rsidR="00183F9F" w:rsidRPr="00C70209" w:rsidRDefault="00183F9F" w:rsidP="00082182">
            <w:pPr>
              <w:pStyle w:val="Tabletext-evidencematrix"/>
            </w:pPr>
            <w:r w:rsidRPr="00C70209">
              <w:t>8 trials</w:t>
            </w:r>
            <w:r w:rsidRPr="00C70209">
              <w:rPr>
                <w:vertAlign w:val="superscript"/>
              </w:rPr>
              <w:t>e</w:t>
            </w:r>
            <w:r w:rsidRPr="00C70209">
              <w:t xml:space="preserve"> (Bulutcu 2005,</w:t>
            </w:r>
            <w:r w:rsidRPr="00C70209">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 </w:instrText>
            </w:r>
            <w:r w:rsidR="000E261C">
              <w:fldChar w:fldCharType="begin">
                <w:fldData xml:space="preserve">PEVuZE5vdGU+PENpdGU+PEF1dGhvcj5CdWx1dGN1PC9BdXRob3I+PFllYXI+MjAwNTwvWWVhcj48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5</w:t>
            </w:r>
            <w:r w:rsidRPr="00C70209">
              <w:fldChar w:fldCharType="end"/>
            </w:r>
            <w:r w:rsidRPr="00C70209">
              <w:t xml:space="preserve"> Chauhan 2003,</w:t>
            </w:r>
            <w:r w:rsidRPr="00C70209">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 </w:instrText>
            </w:r>
            <w:r w:rsidR="000E261C">
              <w:fldChar w:fldCharType="begin">
                <w:fldData xml:space="preserve">PEVuZE5vdGU+PENpdGU+PEF1dGhvcj5DaGF1aGFuPC9BdXRob3I+PFllYXI+MjAwMzwvWWVhcj48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7</w:t>
            </w:r>
            <w:r w:rsidRPr="00C70209">
              <w:fldChar w:fldCharType="end"/>
            </w:r>
            <w:r w:rsidRPr="00C70209">
              <w:t xml:space="preserve"> Chauhan 2004 a,</w:t>
            </w:r>
            <w:r w:rsidRPr="00C70209">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 </w:instrText>
            </w:r>
            <w:r w:rsidR="000E261C">
              <w:fldChar w:fldCharType="begin">
                <w:fldData xml:space="preserve">PEVuZE5vdGU+PENpdGU+PEF1dGhvcj5DaGF1aGFuPC9BdXRob3I+PFllYXI+MjAwNGE8L1llYXI+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8</w:t>
            </w:r>
            <w:r w:rsidRPr="00C70209">
              <w:fldChar w:fldCharType="end"/>
            </w:r>
            <w:r w:rsidRPr="00C70209">
              <w:t xml:space="preserve"> Chauhan 2004b,</w:t>
            </w:r>
            <w:r w:rsidRPr="00C70209">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 </w:instrText>
            </w:r>
            <w:r w:rsidR="000E261C">
              <w:fldChar w:fldCharType="begin">
                <w:fldData xml:space="preserve">PEVuZE5vdGU+PENpdGU+PEF1dGhvcj5DaGF1aGFuPC9BdXRob3I+PFllYXI+MjAwNGI8L1llYXI+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9</w:t>
            </w:r>
            <w:r w:rsidRPr="00C70209">
              <w:fldChar w:fldCharType="end"/>
            </w:r>
            <w:r w:rsidRPr="00C70209">
              <w:t xml:space="preserve"> Levin 2000,</w:t>
            </w:r>
            <w:r w:rsidRPr="00C70209">
              <w:fldChar w:fldCharType="begin">
                <w:fldData xml:space="preserve">PEVuZE5vdGU+PENpdGU+PEF1dGhvcj5MZXZpbjwvQXV0aG9yPjxZZWFyPjIwMDA8L1llYXI+PFJl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</w:fldData>
              </w:fldChar>
            </w:r>
            <w:r w:rsidR="000E261C">
              <w:instrText xml:space="preserve"> ADDIN EN.CITE </w:instrText>
            </w:r>
            <w:r w:rsidR="000E261C">
              <w:fldChar w:fldCharType="begin">
                <w:fldData xml:space="preserve">PEVuZE5vdGU+PENpdGU+PEF1dGhvcj5MZXZpbjwvQXV0aG9yPjxZZWFyPjIwMDA8L1llYXI+PFJl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5</w:t>
            </w:r>
            <w:r w:rsidRPr="00C70209">
              <w:fldChar w:fldCharType="end"/>
            </w:r>
            <w:r w:rsidRPr="00C70209">
              <w:t xml:space="preserve"> Reid 1997,</w:t>
            </w:r>
            <w:r w:rsidRPr="00C70209">
              <w:fldChar w:fldCharType="begin">
                <w:fldData xml:space="preserve">PEVuZE5vdGU+PENpdGU+PEF1dGhvcj5SZWlkPC9BdXRob3I+PFllYXI+MTk5NzwvWWVhcj48UmVj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==
</w:fldData>
              </w:fldChar>
            </w:r>
            <w:r w:rsidR="000E261C">
              <w:instrText xml:space="preserve"> ADDIN EN.CITE </w:instrText>
            </w:r>
            <w:r w:rsidR="000E261C">
              <w:fldChar w:fldCharType="begin">
                <w:fldData xml:space="preserve">PEVuZE5vdGU+PENpdGU+PEF1dGhvcj5SZWlkPC9BdXRob3I+PFllYXI+MTk5NzwvWWVhcj48UmVj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79</w:t>
            </w:r>
            <w:r w:rsidRPr="00C70209">
              <w:fldChar w:fldCharType="end"/>
            </w:r>
            <w:r w:rsidRPr="00C70209">
              <w:t xml:space="preserve"> Shimizu 2011,</w:t>
            </w:r>
            <w:r w:rsidRPr="00C70209">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 </w:instrText>
            </w:r>
            <w:r w:rsidR="000E261C">
              <w:fldChar w:fldCharType="begin">
                <w:fldData xml:space="preserve">PEVuZE5vdGU+PENpdGU+PEF1dGhvcj5TaGltaXp1PC9BdXRob3I+PFllYXI+MjAxMTwvWWVhcj48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81</w:t>
            </w:r>
            <w:r w:rsidRPr="00C70209">
              <w:fldChar w:fldCharType="end"/>
            </w:r>
            <w:r w:rsidRPr="00C70209">
              <w:t xml:space="preserve"> Zonis 1996</w:t>
            </w:r>
            <w:r w:rsidRPr="00C70209">
              <w:fldChar w:fldCharType="begin">
                <w:fldData xml:space="preserve">PEVuZE5vdGU+PENpdGU+PEF1dGhvcj5ab25pczwvQXV0aG9yPjxZZWFyPjE5OTY8L1llYXI+PFJl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</w:fldData>
              </w:fldChar>
            </w:r>
            <w:r w:rsidR="000E261C">
              <w:instrText xml:space="preserve"> ADDIN EN.CITE </w:instrText>
            </w:r>
            <w:r w:rsidR="000E261C">
              <w:fldChar w:fldCharType="begin">
                <w:fldData xml:space="preserve">PEVuZE5vdGU+PENpdGU+PEF1dGhvcj5ab25pczwvQXV0aG9yPjxZZWFyPjE5OTY8L1llYXI+PFJl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82</w:t>
            </w:r>
            <w:r w:rsidRPr="00C70209">
              <w:fldChar w:fldCharType="end"/>
            </w:r>
            <w:r w:rsidRPr="00C70209">
              <w:t>)</w:t>
            </w:r>
          </w:p>
          <w:p w14:paraId="3024182B" w14:textId="77777777" w:rsidR="00183F9F" w:rsidRPr="00C70209" w:rsidRDefault="00183F9F" w:rsidP="00082182">
            <w:pPr>
              <w:pStyle w:val="Tabletext-evidencematrix"/>
            </w:pPr>
            <w:r w:rsidRPr="00C70209">
              <w:t>N=848</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73BFECAE" w14:textId="77777777" w:rsidR="00183F9F" w:rsidRPr="00C70209" w:rsidRDefault="00183F9F" w:rsidP="00082182">
            <w:pPr>
              <w:pStyle w:val="Tabletext-evidencematrix"/>
            </w:pPr>
            <w:r w:rsidRPr="00C70209">
              <w:t>Paediatric patients aged &lt;18 years undergoing cardiac surgery</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24E7BEDB" w14:textId="77777777" w:rsidR="00183F9F" w:rsidRPr="00C70209" w:rsidRDefault="00183F9F" w:rsidP="00082182">
            <w:pPr>
              <w:pStyle w:val="Tabletext-evidencematrix"/>
            </w:pPr>
            <w:r w:rsidRPr="00C70209">
              <w:t xml:space="preserve">Canada, India, Turkey, USA or NR </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991A3E9" w14:textId="77777777" w:rsidR="00183F9F" w:rsidRPr="00C70209" w:rsidRDefault="00183F9F" w:rsidP="00082182">
            <w:pPr>
              <w:pStyle w:val="Tabletext-evidencematrix"/>
            </w:pPr>
            <w:r w:rsidRPr="00C70209">
              <w:t>TXA versus placebo</w:t>
            </w:r>
          </w:p>
        </w:tc>
        <w:tc>
          <w:tcPr>
            <w:tcW w:w="481" w:type="pct"/>
            <w:tcBorders>
              <w:top w:val="single" w:sz="4" w:space="0" w:color="000000"/>
              <w:left w:val="single" w:sz="4" w:space="0" w:color="000000"/>
              <w:bottom w:val="nil"/>
              <w:right w:val="single" w:sz="4" w:space="0" w:color="000000"/>
            </w:tcBorders>
            <w:hideMark/>
          </w:tcPr>
          <w:p w14:paraId="1349FF02" w14:textId="77777777" w:rsidR="00183F9F" w:rsidRPr="00C70209" w:rsidRDefault="00183F9F" w:rsidP="00082182">
            <w:pPr>
              <w:pStyle w:val="Tabletext-evidencematrix"/>
            </w:pPr>
            <w:r w:rsidRPr="00C70209">
              <w:t>24 hr postoperative blood loss (mL/kg)</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8C8AFA5" w14:textId="77777777" w:rsidR="00183F9F" w:rsidRPr="00C70209" w:rsidRDefault="00183F9F" w:rsidP="00082182">
            <w:pPr>
              <w:pStyle w:val="Tabletext-evidencematrix"/>
            </w:pPr>
            <w:r w:rsidRPr="00C70209">
              <w:t xml:space="preserve">NR </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606FE18" w14:textId="77777777" w:rsidR="00183F9F" w:rsidRPr="00C70209" w:rsidRDefault="00183F9F" w:rsidP="00082182">
            <w:pPr>
              <w:pStyle w:val="Tabletext-evidencematrix"/>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54EBE8E" w14:textId="77777777" w:rsidR="00183F9F" w:rsidRPr="00C70209" w:rsidRDefault="00183F9F" w:rsidP="00082182">
            <w:pPr>
              <w:pStyle w:val="Tabletext-evidencematrix"/>
              <w:rPr>
                <w:vertAlign w:val="superscript"/>
              </w:rPr>
            </w:pPr>
            <w:r w:rsidRPr="00C70209">
              <w:t>MD –3.61 [–8.08, 0.85]</w:t>
            </w:r>
            <w:r w:rsidRPr="00C70209">
              <w:rPr>
                <w:vertAlign w:val="superscript"/>
              </w:rPr>
              <w:t>e</w:t>
            </w:r>
          </w:p>
          <w:p w14:paraId="28F10D47" w14:textId="77777777" w:rsidR="00183F9F" w:rsidRPr="00C70209" w:rsidRDefault="00183F9F" w:rsidP="00082182">
            <w:pPr>
              <w:pStyle w:val="Tabletext-evidencematrix"/>
            </w:pP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971F68" w14:textId="77777777" w:rsidR="00183F9F" w:rsidRPr="00C70209" w:rsidRDefault="00183F9F" w:rsidP="00082182">
            <w:pPr>
              <w:pStyle w:val="Tabletext-evidencematrix"/>
            </w:pPr>
            <w:r w:rsidRPr="00C70209">
              <w:rPr>
                <w:i/>
              </w:rPr>
              <w:t>No significant difference</w:t>
            </w:r>
          </w:p>
          <w:p w14:paraId="3A9C9E9D" w14:textId="0D97CDC4" w:rsidR="00183F9F" w:rsidRPr="00C70209" w:rsidRDefault="001A475D" w:rsidP="00082182">
            <w:pPr>
              <w:pStyle w:val="Tabletext-evidencematrix"/>
            </w:pPr>
            <w:r w:rsidRPr="001A475D">
              <w:rPr>
                <w:i/>
              </w:rPr>
              <w:t>P = </w:t>
            </w:r>
            <w:r w:rsidR="00183F9F" w:rsidRPr="00C70209">
              <w:t>0.11</w:t>
            </w:r>
          </w:p>
          <w:p w14:paraId="257DD1F7" w14:textId="77777777" w:rsidR="00183F9F" w:rsidRPr="00C70209" w:rsidRDefault="00183F9F" w:rsidP="00082182">
            <w:pPr>
              <w:pStyle w:val="Tabletext-evidencematrix"/>
            </w:pPr>
            <w:r w:rsidRPr="00C70209">
              <w:t>Substantial heterogeneity</w:t>
            </w:r>
          </w:p>
          <w:p w14:paraId="66ECBDE8" w14:textId="3E5BD360"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82%</w:t>
            </w:r>
          </w:p>
        </w:tc>
      </w:tr>
      <w:tr w:rsidR="00183F9F" w:rsidRPr="00C70209" w14:paraId="0EAF2C51" w14:textId="77777777" w:rsidTr="00082182">
        <w:tc>
          <w:tcPr>
            <w:tcW w:w="388" w:type="pct"/>
            <w:vMerge/>
            <w:tcBorders>
              <w:top w:val="single" w:sz="4" w:space="0" w:color="000000"/>
              <w:left w:val="single" w:sz="4" w:space="0" w:color="000000"/>
              <w:bottom w:val="single" w:sz="4" w:space="0" w:color="000000"/>
              <w:right w:val="single" w:sz="4" w:space="0" w:color="000000"/>
            </w:tcBorders>
          </w:tcPr>
          <w:p w14:paraId="27BF7BFD"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8044E2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5838408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01108B2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72B65624" w14:textId="77777777" w:rsidR="00183F9F" w:rsidRPr="00C70209" w:rsidRDefault="00183F9F" w:rsidP="00082182">
            <w:pPr>
              <w:pStyle w:val="Tabletext-evidencematrix"/>
            </w:pPr>
          </w:p>
        </w:tc>
        <w:tc>
          <w:tcPr>
            <w:tcW w:w="481" w:type="pct"/>
            <w:tcBorders>
              <w:top w:val="nil"/>
              <w:left w:val="single" w:sz="4" w:space="0" w:color="000000"/>
              <w:bottom w:val="nil"/>
              <w:right w:val="single" w:sz="4" w:space="0" w:color="000000"/>
            </w:tcBorders>
          </w:tcPr>
          <w:p w14:paraId="58138529" w14:textId="77777777" w:rsidR="00183F9F" w:rsidRPr="00C70209" w:rsidRDefault="00183F9F" w:rsidP="00082182">
            <w:pPr>
              <w:pStyle w:val="Tabletext-evidencematrix"/>
              <w:rPr>
                <w:i/>
              </w:rPr>
            </w:pPr>
          </w:p>
        </w:tc>
        <w:tc>
          <w:tcPr>
            <w:tcW w:w="2211" w:type="pct"/>
            <w:gridSpan w:val="4"/>
            <w:tcBorders>
              <w:top w:val="single" w:sz="4" w:space="0" w:color="000000"/>
              <w:left w:val="single" w:sz="4" w:space="0" w:color="000000"/>
              <w:bottom w:val="single" w:sz="4" w:space="0" w:color="000000"/>
              <w:right w:val="single" w:sz="4" w:space="0" w:color="000000"/>
            </w:tcBorders>
            <w:shd w:val="clear" w:color="auto" w:fill="FFFFFF" w:themeFill="background1"/>
          </w:tcPr>
          <w:p w14:paraId="7FE8526D" w14:textId="19A059FF" w:rsidR="00183F9F" w:rsidRPr="00C70209" w:rsidRDefault="00183F9F" w:rsidP="00082182">
            <w:pPr>
              <w:pStyle w:val="Tabletext-subanalysis"/>
              <w:rPr>
                <w:i/>
              </w:rPr>
            </w:pPr>
            <w:r w:rsidRPr="00C70209">
              <w:rPr>
                <w:i/>
              </w:rPr>
              <w:t xml:space="preserve">Sensitivity analyses: </w:t>
            </w:r>
          </w:p>
        </w:tc>
      </w:tr>
      <w:tr w:rsidR="00183F9F" w:rsidRPr="00C70209" w14:paraId="1FF27A95"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143D7B2"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hideMark/>
          </w:tcPr>
          <w:p w14:paraId="52B6B15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5BD286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4C39ED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FB119AF" w14:textId="77777777" w:rsidR="00183F9F" w:rsidRPr="00C70209" w:rsidRDefault="00183F9F" w:rsidP="00082182">
            <w:pPr>
              <w:pStyle w:val="Tabletext-evidencematrix"/>
            </w:pPr>
          </w:p>
        </w:tc>
        <w:tc>
          <w:tcPr>
            <w:tcW w:w="481" w:type="pct"/>
            <w:tcBorders>
              <w:top w:val="nil"/>
              <w:left w:val="single" w:sz="4" w:space="0" w:color="000000"/>
              <w:bottom w:val="single" w:sz="4" w:space="0" w:color="000000"/>
              <w:right w:val="single" w:sz="4" w:space="0" w:color="000000"/>
            </w:tcBorders>
            <w:hideMark/>
          </w:tcPr>
          <w:p w14:paraId="28333348" w14:textId="77777777" w:rsidR="00183F9F" w:rsidRPr="00C70209" w:rsidRDefault="00183F9F" w:rsidP="00082182">
            <w:pPr>
              <w:pStyle w:val="Tabletext-subanalysis"/>
              <w:jc w:val="right"/>
            </w:pPr>
            <w:r w:rsidRPr="00C70209">
              <w:t>excluding Chauhan 2004 a</w:t>
            </w:r>
          </w:p>
          <w:p w14:paraId="4F43096D" w14:textId="77777777" w:rsidR="00183F9F" w:rsidRPr="00C70209" w:rsidRDefault="00183F9F" w:rsidP="00082182">
            <w:pPr>
              <w:pStyle w:val="Tabletext-subanalysis"/>
              <w:jc w:val="right"/>
            </w:pPr>
            <w:r w:rsidRPr="00C70209">
              <w:t>7 trials (NR)</w:t>
            </w:r>
          </w:p>
          <w:p w14:paraId="59CD843F" w14:textId="77777777" w:rsidR="00183F9F" w:rsidRPr="00C70209" w:rsidRDefault="00183F9F" w:rsidP="00082182">
            <w:pPr>
              <w:pStyle w:val="Tabletext-subanalysis"/>
              <w:jc w:val="right"/>
            </w:pPr>
            <w:r w:rsidRPr="00C70209">
              <w:t>N=608</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C574312" w14:textId="77777777" w:rsidR="00183F9F" w:rsidRPr="00C70209" w:rsidRDefault="00183F9F" w:rsidP="00082182">
            <w:pPr>
              <w:pStyle w:val="Tabletext-subanalysis"/>
              <w:rPr>
                <w:sz w:val="20"/>
                <w:szCs w:val="20"/>
              </w:rPr>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AB4EFBD"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A5E1C93" w14:textId="77777777" w:rsidR="00183F9F" w:rsidRPr="00C70209" w:rsidRDefault="00183F9F" w:rsidP="00082182">
            <w:pPr>
              <w:pStyle w:val="Tabletext-subanalysis"/>
            </w:pPr>
            <w:r w:rsidRPr="00C70209">
              <w:t>MD –7.82 [–11.54, –4.10]</w:t>
            </w:r>
          </w:p>
          <w:p w14:paraId="577AF111" w14:textId="77777777" w:rsidR="00183F9F" w:rsidRPr="00C70209" w:rsidRDefault="00183F9F" w:rsidP="00082182">
            <w:pPr>
              <w:pStyle w:val="Tabletext-subanalysis"/>
            </w:pP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27F05D3" w14:textId="77777777" w:rsidR="00183F9F" w:rsidRPr="00C70209" w:rsidRDefault="00183F9F" w:rsidP="00082182">
            <w:pPr>
              <w:pStyle w:val="Tabletext-subanalysis"/>
              <w:rPr>
                <w:i/>
              </w:rPr>
            </w:pPr>
            <w:r w:rsidRPr="00C70209">
              <w:rPr>
                <w:i/>
              </w:rPr>
              <w:t>Favours TXA</w:t>
            </w:r>
          </w:p>
          <w:p w14:paraId="7E0F31A9" w14:textId="67CFD8F6" w:rsidR="00183F9F" w:rsidRPr="00C70209" w:rsidRDefault="001A475D" w:rsidP="00082182">
            <w:pPr>
              <w:pStyle w:val="Tabletext-subanalysis"/>
            </w:pPr>
            <w:r w:rsidRPr="001A475D">
              <w:rPr>
                <w:i/>
              </w:rPr>
              <w:t>P = </w:t>
            </w:r>
            <w:r w:rsidR="00183F9F" w:rsidRPr="00C70209">
              <w:t>NR</w:t>
            </w:r>
          </w:p>
          <w:p w14:paraId="27F12193" w14:textId="77777777" w:rsidR="00183F9F" w:rsidRPr="00C70209" w:rsidRDefault="00183F9F" w:rsidP="00082182">
            <w:pPr>
              <w:pStyle w:val="Tabletext-subanalysis"/>
            </w:pPr>
            <w:r w:rsidRPr="00C70209">
              <w:t>Substantial heterogeneity</w:t>
            </w:r>
          </w:p>
          <w:p w14:paraId="68A1BD92" w14:textId="2EE59D5C"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57%</w:t>
            </w:r>
          </w:p>
        </w:tc>
      </w:tr>
      <w:tr w:rsidR="00183F9F" w:rsidRPr="00C70209" w14:paraId="5E59C0C4"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455793A"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hideMark/>
          </w:tcPr>
          <w:p w14:paraId="4E186A6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9B6E47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866493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712D8F5"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191A0805" w14:textId="77777777" w:rsidR="00183F9F" w:rsidRPr="00C70209" w:rsidRDefault="00183F9F" w:rsidP="00082182">
            <w:pPr>
              <w:pStyle w:val="Tabletext-subanalysis"/>
              <w:jc w:val="right"/>
            </w:pPr>
            <w:r w:rsidRPr="00C70209">
              <w:t>excluding all studies by Chauhan et al</w:t>
            </w:r>
          </w:p>
          <w:p w14:paraId="16B27991" w14:textId="77777777" w:rsidR="00183F9F" w:rsidRPr="00C70209" w:rsidRDefault="00183F9F" w:rsidP="00082182">
            <w:pPr>
              <w:pStyle w:val="Tabletext-subanalysis"/>
              <w:jc w:val="right"/>
            </w:pPr>
            <w:r w:rsidRPr="00C70209">
              <w:t>5 trials (NR)</w:t>
            </w:r>
          </w:p>
          <w:p w14:paraId="57EE69AB" w14:textId="77777777" w:rsidR="00183F9F" w:rsidRPr="00C70209" w:rsidRDefault="00183F9F" w:rsidP="00082182">
            <w:pPr>
              <w:pStyle w:val="Tabletext-subanalysis"/>
              <w:jc w:val="right"/>
            </w:pPr>
            <w:r w:rsidRPr="00C70209">
              <w:t>N=388</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058B596" w14:textId="77777777" w:rsidR="00183F9F" w:rsidRPr="00C70209" w:rsidRDefault="00183F9F" w:rsidP="00082182">
            <w:pPr>
              <w:pStyle w:val="Tabletext-subanalysis"/>
              <w:rPr>
                <w:sz w:val="20"/>
                <w:szCs w:val="20"/>
              </w:rPr>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63B2DFC"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75FE500" w14:textId="77777777" w:rsidR="00183F9F" w:rsidRPr="00C70209" w:rsidRDefault="00183F9F" w:rsidP="00082182">
            <w:pPr>
              <w:pStyle w:val="Tabletext-subanalysis"/>
            </w:pPr>
            <w:r w:rsidRPr="00C70209">
              <w:t>MD –5.22 [–8.16, –2.28]</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4E123A4" w14:textId="77777777" w:rsidR="00183F9F" w:rsidRPr="00C70209" w:rsidRDefault="00183F9F" w:rsidP="00082182">
            <w:pPr>
              <w:pStyle w:val="Tabletext-subanalysis"/>
              <w:rPr>
                <w:i/>
              </w:rPr>
            </w:pPr>
            <w:r w:rsidRPr="00C70209">
              <w:rPr>
                <w:i/>
              </w:rPr>
              <w:t>Favours TXA</w:t>
            </w:r>
          </w:p>
          <w:p w14:paraId="3C21211F" w14:textId="7CD3D4F2" w:rsidR="00183F9F" w:rsidRPr="00C70209" w:rsidRDefault="001A475D" w:rsidP="00082182">
            <w:pPr>
              <w:pStyle w:val="Tabletext-subanalysis"/>
            </w:pPr>
            <w:r w:rsidRPr="001A475D">
              <w:rPr>
                <w:i/>
              </w:rPr>
              <w:t>P = </w:t>
            </w:r>
            <w:r w:rsidR="00183F9F" w:rsidRPr="00C70209">
              <w:t>NR</w:t>
            </w:r>
          </w:p>
          <w:p w14:paraId="5E00743B" w14:textId="77777777" w:rsidR="00183F9F" w:rsidRPr="00C70209" w:rsidRDefault="00183F9F" w:rsidP="00082182">
            <w:pPr>
              <w:pStyle w:val="Tabletext-subanalysis"/>
            </w:pPr>
            <w:r w:rsidRPr="00C70209">
              <w:t>No significant heterogeneity</w:t>
            </w:r>
          </w:p>
          <w:p w14:paraId="5277F0B2" w14:textId="5DAF4B7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56A57AE8"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tcPr>
          <w:p w14:paraId="344512D2"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8EFC02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00AC7FE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74B3769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23D8749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nil"/>
              <w:right w:val="single" w:sz="4" w:space="0" w:color="000000"/>
            </w:tcBorders>
          </w:tcPr>
          <w:p w14:paraId="41FE8B9E" w14:textId="77777777" w:rsidR="00183F9F" w:rsidRPr="00C70209" w:rsidRDefault="00183F9F" w:rsidP="00082182">
            <w:pPr>
              <w:pStyle w:val="Tabletext-subanalysis"/>
              <w:jc w:val="right"/>
            </w:pPr>
          </w:p>
        </w:tc>
        <w:tc>
          <w:tcPr>
            <w:tcW w:w="2211" w:type="pct"/>
            <w:gridSpan w:val="4"/>
            <w:tcBorders>
              <w:top w:val="single" w:sz="4" w:space="0" w:color="000000"/>
              <w:left w:val="single" w:sz="4" w:space="0" w:color="000000"/>
              <w:bottom w:val="single" w:sz="4" w:space="0" w:color="000000"/>
              <w:right w:val="single" w:sz="4" w:space="0" w:color="000000"/>
            </w:tcBorders>
            <w:shd w:val="clear" w:color="auto" w:fill="FFFFFF" w:themeFill="background1"/>
          </w:tcPr>
          <w:p w14:paraId="5D3F0B68" w14:textId="77777777" w:rsidR="00183F9F" w:rsidRPr="00C70209" w:rsidRDefault="00183F9F" w:rsidP="00082182">
            <w:pPr>
              <w:pStyle w:val="Tabletext-subanalysis"/>
              <w:rPr>
                <w:i/>
              </w:rPr>
            </w:pPr>
            <w:r w:rsidRPr="00C70209">
              <w:rPr>
                <w:i/>
              </w:rPr>
              <w:t>Subgroup analysis of acyanotic patients</w:t>
            </w:r>
          </w:p>
        </w:tc>
      </w:tr>
      <w:tr w:rsidR="00183F9F" w:rsidRPr="00C70209" w14:paraId="18915CE0"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569063A"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hideMark/>
          </w:tcPr>
          <w:p w14:paraId="4920A0C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3C4FDF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74F900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254FEDD" w14:textId="77777777" w:rsidR="00183F9F" w:rsidRPr="00C70209" w:rsidRDefault="00183F9F" w:rsidP="00082182">
            <w:pPr>
              <w:pStyle w:val="Tabletext-evidencematrix"/>
            </w:pPr>
          </w:p>
        </w:tc>
        <w:tc>
          <w:tcPr>
            <w:tcW w:w="481" w:type="pct"/>
            <w:tcBorders>
              <w:top w:val="nil"/>
              <w:left w:val="single" w:sz="4" w:space="0" w:color="000000"/>
              <w:bottom w:val="single" w:sz="4" w:space="0" w:color="000000"/>
              <w:right w:val="single" w:sz="4" w:space="0" w:color="000000"/>
            </w:tcBorders>
            <w:hideMark/>
          </w:tcPr>
          <w:p w14:paraId="11C21F1B" w14:textId="77777777" w:rsidR="00183F9F" w:rsidRPr="00C70209" w:rsidRDefault="00183F9F" w:rsidP="00082182">
            <w:pPr>
              <w:pStyle w:val="Tabletext-subanalysis"/>
              <w:jc w:val="right"/>
            </w:pPr>
            <w:r w:rsidRPr="00C70209">
              <w:t>3 trials (NR)</w:t>
            </w:r>
          </w:p>
          <w:p w14:paraId="5F3018D7" w14:textId="77777777" w:rsidR="00183F9F" w:rsidRPr="00C70209" w:rsidRDefault="00183F9F" w:rsidP="00082182">
            <w:pPr>
              <w:pStyle w:val="Tabletext-subanalysis"/>
              <w:jc w:val="right"/>
            </w:pPr>
            <w:r w:rsidRPr="00C70209">
              <w:t>N=298</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35CC44" w14:textId="77777777" w:rsidR="00183F9F" w:rsidRPr="00C70209" w:rsidRDefault="00183F9F" w:rsidP="00082182">
            <w:pPr>
              <w:pStyle w:val="Tabletext-subanalysis"/>
              <w:rPr>
                <w:sz w:val="20"/>
                <w:szCs w:val="20"/>
              </w:rPr>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1EA3693"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13C987F" w14:textId="77777777" w:rsidR="00183F9F" w:rsidRPr="00C70209" w:rsidRDefault="00183F9F" w:rsidP="00082182">
            <w:pPr>
              <w:pStyle w:val="Tabletext-subanalysis"/>
            </w:pPr>
            <w:r w:rsidRPr="00C70209">
              <w:t>NR</w:t>
            </w:r>
          </w:p>
        </w:tc>
        <w:tc>
          <w:tcPr>
            <w:tcW w:w="595" w:type="pct"/>
            <w:tcBorders>
              <w:top w:val="nil"/>
              <w:left w:val="single" w:sz="4" w:space="0" w:color="000000"/>
              <w:bottom w:val="single" w:sz="4" w:space="0" w:color="000000"/>
              <w:right w:val="single" w:sz="4" w:space="0" w:color="000000"/>
            </w:tcBorders>
            <w:shd w:val="clear" w:color="auto" w:fill="FFFFFF" w:themeFill="background1"/>
            <w:hideMark/>
          </w:tcPr>
          <w:p w14:paraId="2CB2F39D" w14:textId="77777777" w:rsidR="00183F9F" w:rsidRPr="00C70209" w:rsidRDefault="00183F9F" w:rsidP="00082182">
            <w:pPr>
              <w:pStyle w:val="Tabletext-subanalysis"/>
            </w:pPr>
            <w:r w:rsidRPr="00C70209">
              <w:rPr>
                <w:i/>
              </w:rPr>
              <w:t>No significant difference</w:t>
            </w:r>
          </w:p>
          <w:p w14:paraId="68389FB4" w14:textId="5B917357" w:rsidR="00183F9F" w:rsidRPr="00C70209" w:rsidRDefault="001A475D" w:rsidP="00082182">
            <w:pPr>
              <w:pStyle w:val="Tabletext-subanalysis"/>
            </w:pPr>
            <w:r w:rsidRPr="001A475D">
              <w:rPr>
                <w:i/>
              </w:rPr>
              <w:t>P = </w:t>
            </w:r>
            <w:r w:rsidR="00183F9F" w:rsidRPr="00C70209">
              <w:t>0.47</w:t>
            </w:r>
          </w:p>
          <w:p w14:paraId="5F53BC24" w14:textId="77777777" w:rsidR="00183F9F" w:rsidRPr="00C70209" w:rsidRDefault="00183F9F" w:rsidP="00082182">
            <w:pPr>
              <w:pStyle w:val="Tabletext-subanalysis"/>
            </w:pPr>
            <w:r w:rsidRPr="00C70209">
              <w:t>Heterogeneity NR</w:t>
            </w:r>
          </w:p>
          <w:p w14:paraId="2A65A5AB" w14:textId="0C734036"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NR</w:t>
            </w:r>
          </w:p>
        </w:tc>
      </w:tr>
      <w:tr w:rsidR="00183F9F" w:rsidRPr="00C70209" w14:paraId="1BCD6295"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1BA4C95B"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I evidence </w:t>
            </w:r>
          </w:p>
        </w:tc>
      </w:tr>
      <w:tr w:rsidR="00183F9F" w:rsidRPr="00C70209" w14:paraId="3FBCA663"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314B9C49" w14:textId="57739BF3" w:rsidR="00183F9F" w:rsidRPr="00C70209" w:rsidRDefault="00183F9F" w:rsidP="00082182">
            <w:pPr>
              <w:pStyle w:val="Tabletext-evidencematrix"/>
            </w:pPr>
            <w:r w:rsidRPr="00C70209">
              <w:t>Aggarwal 2012</w:t>
            </w:r>
            <w:r w:rsidRPr="00C70209">
              <w:fldChar w:fldCharType="begin"/>
            </w:r>
            <w:r w:rsidR="000E261C">
              <w:instrText xml:space="preserve"> ADDIN EN.CITE &lt;EndNote&gt;&lt;Cite&gt;&lt;Author&gt;Aggarwal&lt;/Author&gt;&lt;Year&gt;2012&lt;/Year&gt;&lt;RecNum&gt;838&lt;/RecNum&gt;&lt;DisplayText&gt;&lt;style face="superscript"&gt;392&lt;/style&gt;&lt;/DisplayText&gt;&lt;record&gt;&lt;rec-number&gt;838&lt;/rec-number&gt;&lt;foreign-keys&gt;&lt;key app="EN" db-id="9edve2wadsavt5ewavaxtda4f2tavzvts9ee" timestamp="1435036188"&gt;838&lt;/key&gt;&lt;/foreign-keys&gt;&lt;ref-type name="Generic"&gt;13&lt;/ref-type&gt;&lt;contributors&gt;&lt;authors&gt;&lt;author&gt;Aggarwal, V.&lt;/author&gt;&lt;author&gt;Kapoor, P. M.&lt;/author&gt;&lt;author&gt;Choudhury, M.&lt;/author&gt;&lt;author&gt;Kiran, U.&lt;/author&gt;&lt;author&gt;Chowdhury, U.&lt;/author&gt;&lt;/authors&gt;&lt;/contributors&gt;&lt;titles&gt;&lt;title&gt;Utility of sonoclot analysis and tranexamic acid in tetralogy of Fallot patients undergoing intracardiac repair&lt;/title&gt;&lt;/titles&gt;&lt;pages&gt;26–31&lt;/pages&gt;&lt;volume&gt;15&lt;/volume&gt;&lt;reprint-edition&gt;NOT IN FILE&lt;/reprint-edition&gt;&lt;keywords&gt;&lt;keyword&gt;tranexamic acid&lt;/keyword&gt;&lt;keyword&gt;acid&lt;/keyword&gt;&lt;keyword&gt;patient&lt;/keyword&gt;&lt;/keywords&gt;&lt;dates&gt;&lt;year&gt;2012&lt;/year&gt;&lt;/dates&gt;&lt;urls&gt;&lt;/urls&gt;&lt;/record&gt;&lt;/Cite&gt;&lt;/EndNote&gt;</w:instrText>
            </w:r>
            <w:r w:rsidRPr="00C70209">
              <w:fldChar w:fldCharType="separate"/>
            </w:r>
            <w:r w:rsidR="000E261C" w:rsidRPr="000E261C">
              <w:rPr>
                <w:noProof/>
                <w:vertAlign w:val="superscript"/>
              </w:rPr>
              <w:t>392</w:t>
            </w:r>
            <w:r w:rsidRPr="00C70209">
              <w:fldChar w:fldCharType="end"/>
            </w:r>
          </w:p>
          <w:p w14:paraId="3CB7722A" w14:textId="77777777" w:rsidR="00183F9F" w:rsidRPr="00C70209" w:rsidRDefault="00183F9F" w:rsidP="00082182">
            <w:pPr>
              <w:pStyle w:val="Tabletext-evidencematrix"/>
            </w:pPr>
            <w:r w:rsidRPr="00C70209">
              <w:t>Level II</w:t>
            </w:r>
          </w:p>
          <w:p w14:paraId="64A38056"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F7F3D3A" w14:textId="77777777" w:rsidR="00183F9F" w:rsidRPr="00C70209" w:rsidRDefault="00183F9F" w:rsidP="00082182">
            <w:pPr>
              <w:pStyle w:val="Tabletext-evidencematrix"/>
            </w:pPr>
            <w:r w:rsidRPr="00C70209">
              <w:t>N=80</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7F5CE00A" w14:textId="77777777" w:rsidR="00183F9F" w:rsidRPr="00C70209" w:rsidRDefault="00183F9F" w:rsidP="00082182">
            <w:pPr>
              <w:pStyle w:val="Tabletext-evidencematrix"/>
            </w:pPr>
            <w:r w:rsidRPr="00C70209">
              <w:t>Children (aged 1–12 years) with tetralogy of Fallot undergoing intracardiac rep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290BD725" w14:textId="77777777" w:rsidR="00183F9F" w:rsidRPr="00C70209" w:rsidRDefault="00183F9F" w:rsidP="00082182">
            <w:pPr>
              <w:pStyle w:val="Tabletext-evidencematrix"/>
            </w:pPr>
            <w:r w:rsidRPr="00C70209">
              <w:t>India</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4649757E" w14:textId="77777777" w:rsidR="00183F9F" w:rsidRPr="00C70209" w:rsidRDefault="00183F9F" w:rsidP="00082182">
            <w:pPr>
              <w:pStyle w:val="Tabletext-evidencematrix"/>
            </w:pPr>
            <w:r w:rsidRPr="00C70209">
              <w:t>IV TXA (3x 10 mg/kg doses)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0B2D2E74" w14:textId="77777777" w:rsidR="00183F9F" w:rsidRPr="00C70209" w:rsidRDefault="00183F9F" w:rsidP="00082182">
            <w:pPr>
              <w:pStyle w:val="Tabletext-evidencematrix"/>
            </w:pPr>
            <w:r w:rsidRPr="00C70209">
              <w:t>24 hr postoperative blood loss (mL/kg)</w:t>
            </w:r>
          </w:p>
        </w:tc>
        <w:tc>
          <w:tcPr>
            <w:tcW w:w="551" w:type="pct"/>
            <w:tcBorders>
              <w:top w:val="single" w:sz="4" w:space="0" w:color="000000"/>
              <w:left w:val="single" w:sz="4" w:space="0" w:color="000000"/>
              <w:bottom w:val="single" w:sz="4" w:space="0" w:color="000000"/>
              <w:right w:val="single" w:sz="4" w:space="0" w:color="000000"/>
            </w:tcBorders>
            <w:hideMark/>
          </w:tcPr>
          <w:p w14:paraId="5F5BDD26" w14:textId="77777777" w:rsidR="00183F9F" w:rsidRPr="00C70209" w:rsidRDefault="00183F9F" w:rsidP="00082182">
            <w:pPr>
              <w:pStyle w:val="Tabletext-evidencematrix"/>
            </w:pPr>
            <w:r w:rsidRPr="00C70209">
              <w:t>12 ± 3 (n=40)</w:t>
            </w:r>
          </w:p>
        </w:tc>
        <w:tc>
          <w:tcPr>
            <w:tcW w:w="550" w:type="pct"/>
            <w:tcBorders>
              <w:top w:val="single" w:sz="4" w:space="0" w:color="000000"/>
              <w:left w:val="single" w:sz="4" w:space="0" w:color="000000"/>
              <w:bottom w:val="single" w:sz="4" w:space="0" w:color="000000"/>
              <w:right w:val="single" w:sz="4" w:space="0" w:color="000000"/>
            </w:tcBorders>
            <w:hideMark/>
          </w:tcPr>
          <w:p w14:paraId="623FDFCE" w14:textId="77777777" w:rsidR="00183F9F" w:rsidRPr="00C70209" w:rsidRDefault="00183F9F" w:rsidP="00082182">
            <w:pPr>
              <w:pStyle w:val="Tabletext-evidencematrix"/>
            </w:pPr>
            <w:r w:rsidRPr="00C70209">
              <w:t>21 ± 4 (n=4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779DC58" w14:textId="77777777" w:rsidR="00183F9F" w:rsidRPr="00C70209" w:rsidRDefault="00183F9F" w:rsidP="00082182">
            <w:pPr>
              <w:pStyle w:val="Tabletext-evidencematrix"/>
            </w:pPr>
            <w:r w:rsidRPr="00C70209">
              <w:t>MD –9.00 [–10.55, –7.45]</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906F523" w14:textId="77777777" w:rsidR="00183F9F" w:rsidRPr="00C70209" w:rsidRDefault="00183F9F" w:rsidP="00082182">
            <w:pPr>
              <w:pStyle w:val="Tabletext-evidencematrix"/>
              <w:rPr>
                <w:i/>
              </w:rPr>
            </w:pPr>
            <w:r w:rsidRPr="00C70209">
              <w:rPr>
                <w:i/>
              </w:rPr>
              <w:t>Favours TXA</w:t>
            </w:r>
          </w:p>
          <w:p w14:paraId="0AF6F90A" w14:textId="0F585DCC" w:rsidR="00183F9F" w:rsidRPr="00C70209" w:rsidRDefault="001A475D" w:rsidP="00082182">
            <w:pPr>
              <w:pStyle w:val="Tabletext-evidencematrix"/>
            </w:pPr>
            <w:r w:rsidRPr="001A475D">
              <w:rPr>
                <w:i/>
              </w:rPr>
              <w:t>P &lt; </w:t>
            </w:r>
            <w:r w:rsidR="00183F9F" w:rsidRPr="00C70209">
              <w:t>0.01</w:t>
            </w:r>
          </w:p>
        </w:tc>
      </w:tr>
      <w:tr w:rsidR="00183F9F" w:rsidRPr="00C70209" w14:paraId="10FE64AC"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4347EED1"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9A1B36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B6B2F7D"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A09781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8502414"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4584EF6D" w14:textId="77777777" w:rsidR="00183F9F" w:rsidRPr="00C70209" w:rsidRDefault="00183F9F" w:rsidP="00082182">
            <w:pPr>
              <w:pStyle w:val="Tabletext-evidencematrix"/>
            </w:pPr>
            <w:r w:rsidRPr="00C70209">
              <w:t>Excessive bleeding (&gt;25 mL/kg) due to hyperfibrinolysis</w:t>
            </w:r>
          </w:p>
        </w:tc>
        <w:tc>
          <w:tcPr>
            <w:tcW w:w="551" w:type="pct"/>
            <w:tcBorders>
              <w:top w:val="single" w:sz="4" w:space="0" w:color="000000"/>
              <w:left w:val="single" w:sz="4" w:space="0" w:color="000000"/>
              <w:bottom w:val="single" w:sz="4" w:space="0" w:color="000000"/>
              <w:right w:val="single" w:sz="4" w:space="0" w:color="000000"/>
            </w:tcBorders>
            <w:hideMark/>
          </w:tcPr>
          <w:p w14:paraId="17E21279" w14:textId="77777777" w:rsidR="00183F9F" w:rsidRPr="00C70209" w:rsidRDefault="00183F9F" w:rsidP="00082182">
            <w:pPr>
              <w:pStyle w:val="Tabletext-evidencematrix"/>
            </w:pPr>
            <w:r w:rsidRPr="00C70209">
              <w:t>2/40 (5.0%)</w:t>
            </w:r>
          </w:p>
        </w:tc>
        <w:tc>
          <w:tcPr>
            <w:tcW w:w="550" w:type="pct"/>
            <w:tcBorders>
              <w:top w:val="single" w:sz="4" w:space="0" w:color="000000"/>
              <w:left w:val="single" w:sz="4" w:space="0" w:color="000000"/>
              <w:bottom w:val="single" w:sz="4" w:space="0" w:color="000000"/>
              <w:right w:val="single" w:sz="4" w:space="0" w:color="000000"/>
            </w:tcBorders>
            <w:hideMark/>
          </w:tcPr>
          <w:p w14:paraId="56EB78AF" w14:textId="77777777" w:rsidR="00183F9F" w:rsidRPr="00C70209" w:rsidRDefault="00183F9F" w:rsidP="00082182">
            <w:pPr>
              <w:pStyle w:val="Tabletext-evidencematrix"/>
            </w:pPr>
            <w:r w:rsidRPr="00C70209">
              <w:t>5/40 (12.5%)</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281AB6A" w14:textId="77777777" w:rsidR="00183F9F" w:rsidRPr="00C70209" w:rsidRDefault="00183F9F" w:rsidP="00082182">
            <w:pPr>
              <w:pStyle w:val="Tabletext-evidencematrix"/>
              <w:rPr>
                <w:vertAlign w:val="superscript"/>
              </w:rPr>
            </w:pPr>
            <w:r w:rsidRPr="00C70209">
              <w:t>RR 0.40 [0.08, 1.94]</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399D32E" w14:textId="77777777" w:rsidR="00183F9F" w:rsidRPr="00C70209" w:rsidRDefault="00183F9F" w:rsidP="00082182">
            <w:pPr>
              <w:pStyle w:val="Tabletext-evidencematrix"/>
            </w:pPr>
            <w:r w:rsidRPr="00C70209">
              <w:rPr>
                <w:i/>
              </w:rPr>
              <w:t>No significant difference</w:t>
            </w:r>
          </w:p>
          <w:p w14:paraId="1F47651A" w14:textId="609C3A36" w:rsidR="00183F9F" w:rsidRPr="00C70209" w:rsidRDefault="001A475D" w:rsidP="00082182">
            <w:pPr>
              <w:pStyle w:val="Tabletext-evidencematrix"/>
              <w:rPr>
                <w:vertAlign w:val="superscript"/>
              </w:rPr>
            </w:pPr>
            <w:r w:rsidRPr="001A475D">
              <w:rPr>
                <w:i/>
              </w:rPr>
              <w:t>P = </w:t>
            </w:r>
            <w:r w:rsidR="00183F9F" w:rsidRPr="00C70209">
              <w:t>0.26</w:t>
            </w:r>
            <w:r w:rsidR="00183F9F" w:rsidRPr="00C70209">
              <w:rPr>
                <w:vertAlign w:val="superscript"/>
              </w:rPr>
              <w:t>e</w:t>
            </w:r>
          </w:p>
        </w:tc>
      </w:tr>
      <w:tr w:rsidR="00183F9F" w:rsidRPr="00C70209" w14:paraId="56A3E846"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0A68E63E" w14:textId="320A93E9" w:rsidR="00183F9F" w:rsidRPr="00C70209" w:rsidRDefault="00183F9F" w:rsidP="00082182">
            <w:pPr>
              <w:pStyle w:val="Tabletext-evidencematrix"/>
            </w:pPr>
            <w:r w:rsidRPr="00C70209">
              <w:t>Ferreira 2010</w:t>
            </w:r>
            <w:r w:rsidRPr="00C70209">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 </w:instrText>
            </w:r>
            <w:r w:rsidR="000E261C">
              <w:fldChar w:fldCharType="begin">
                <w:fldData xml:space="preserve">PEVuZE5vdGU+PENpdGU+PEF1dGhvcj5GZXJyZWlyYTwvQXV0aG9yPjxZZWFyPjIwMTA8L1llYXI+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4</w:t>
            </w:r>
            <w:r w:rsidRPr="00C70209">
              <w:fldChar w:fldCharType="end"/>
            </w:r>
          </w:p>
          <w:p w14:paraId="75557E22" w14:textId="77777777" w:rsidR="00183F9F" w:rsidRPr="00C70209" w:rsidRDefault="00183F9F" w:rsidP="00082182">
            <w:pPr>
              <w:pStyle w:val="Tabletext-evidencematrix"/>
            </w:pPr>
            <w:r w:rsidRPr="00C70209">
              <w:t>Level II</w:t>
            </w:r>
          </w:p>
          <w:p w14:paraId="6BD4E598" w14:textId="77777777" w:rsidR="00183F9F" w:rsidRPr="00C70209" w:rsidRDefault="00183F9F" w:rsidP="00082182">
            <w:pPr>
              <w:pStyle w:val="Tabletext-evidencematrix"/>
            </w:pPr>
            <w:r w:rsidRPr="00C70209">
              <w:rPr>
                <w:i/>
              </w:rPr>
              <w:t>Poor</w:t>
            </w:r>
          </w:p>
        </w:tc>
        <w:tc>
          <w:tcPr>
            <w:tcW w:w="480" w:type="pct"/>
            <w:tcBorders>
              <w:top w:val="single" w:sz="4" w:space="0" w:color="000000"/>
              <w:left w:val="single" w:sz="4" w:space="0" w:color="000000"/>
              <w:bottom w:val="single" w:sz="4" w:space="0" w:color="000000"/>
              <w:right w:val="single" w:sz="4" w:space="0" w:color="000000"/>
            </w:tcBorders>
            <w:hideMark/>
          </w:tcPr>
          <w:p w14:paraId="6178F32D" w14:textId="77777777" w:rsidR="00183F9F" w:rsidRPr="00C70209" w:rsidRDefault="00183F9F" w:rsidP="00082182">
            <w:pPr>
              <w:pStyle w:val="Tabletext-evidencematrix"/>
            </w:pPr>
            <w:r w:rsidRPr="00C70209">
              <w:t>N=19</w:t>
            </w:r>
          </w:p>
        </w:tc>
        <w:tc>
          <w:tcPr>
            <w:tcW w:w="480" w:type="pct"/>
            <w:tcBorders>
              <w:top w:val="single" w:sz="4" w:space="0" w:color="000000"/>
              <w:left w:val="single" w:sz="4" w:space="0" w:color="000000"/>
              <w:bottom w:val="single" w:sz="4" w:space="0" w:color="000000"/>
              <w:right w:val="single" w:sz="4" w:space="0" w:color="000000"/>
            </w:tcBorders>
            <w:hideMark/>
          </w:tcPr>
          <w:p w14:paraId="7815E208" w14:textId="77777777" w:rsidR="00183F9F" w:rsidRPr="00C70209" w:rsidRDefault="00183F9F" w:rsidP="00082182">
            <w:pPr>
              <w:pStyle w:val="Tabletext-evidencematrix"/>
            </w:pPr>
            <w:r w:rsidRPr="00C70209">
              <w:t>Paediatric patients aged 1 month to 4 years with CHD undergoing cardiac surgery with CPB</w:t>
            </w:r>
          </w:p>
        </w:tc>
        <w:tc>
          <w:tcPr>
            <w:tcW w:w="480" w:type="pct"/>
            <w:tcBorders>
              <w:top w:val="single" w:sz="4" w:space="0" w:color="000000"/>
              <w:left w:val="single" w:sz="4" w:space="0" w:color="000000"/>
              <w:bottom w:val="single" w:sz="4" w:space="0" w:color="000000"/>
              <w:right w:val="single" w:sz="4" w:space="0" w:color="000000"/>
            </w:tcBorders>
            <w:hideMark/>
          </w:tcPr>
          <w:p w14:paraId="7A8D4131" w14:textId="77777777" w:rsidR="00183F9F" w:rsidRPr="00C70209" w:rsidRDefault="00183F9F" w:rsidP="00082182">
            <w:pPr>
              <w:pStyle w:val="Tabletext-evidencematrix"/>
            </w:pPr>
            <w:r w:rsidRPr="00C70209">
              <w:t>Single hospital, Brazil</w:t>
            </w:r>
          </w:p>
        </w:tc>
        <w:tc>
          <w:tcPr>
            <w:tcW w:w="480" w:type="pct"/>
            <w:tcBorders>
              <w:top w:val="single" w:sz="4" w:space="0" w:color="000000"/>
              <w:left w:val="single" w:sz="4" w:space="0" w:color="000000"/>
              <w:bottom w:val="single" w:sz="4" w:space="0" w:color="000000"/>
              <w:right w:val="single" w:sz="4" w:space="0" w:color="000000"/>
            </w:tcBorders>
            <w:hideMark/>
          </w:tcPr>
          <w:p w14:paraId="180AF169" w14:textId="77777777" w:rsidR="00183F9F" w:rsidRPr="00C70209" w:rsidRDefault="00183F9F" w:rsidP="00082182">
            <w:pPr>
              <w:pStyle w:val="Tabletext-evidencematrix"/>
            </w:pPr>
            <w:r w:rsidRPr="00C70209">
              <w:t>IV aprotinin (3x doses)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76DBFF51" w14:textId="77777777" w:rsidR="00183F9F" w:rsidRPr="00C70209" w:rsidRDefault="00183F9F" w:rsidP="00082182">
            <w:pPr>
              <w:pStyle w:val="Tabletext-evidencematrix"/>
            </w:pPr>
            <w:r w:rsidRPr="00C70209">
              <w:t>48 hr postoperative bleeding (mL/kg)</w:t>
            </w:r>
          </w:p>
        </w:tc>
        <w:tc>
          <w:tcPr>
            <w:tcW w:w="551" w:type="pct"/>
            <w:tcBorders>
              <w:top w:val="single" w:sz="4" w:space="0" w:color="000000"/>
              <w:left w:val="single" w:sz="4" w:space="0" w:color="000000"/>
              <w:bottom w:val="single" w:sz="4" w:space="0" w:color="000000"/>
              <w:right w:val="single" w:sz="4" w:space="0" w:color="000000"/>
            </w:tcBorders>
            <w:hideMark/>
          </w:tcPr>
          <w:p w14:paraId="70DEACC6" w14:textId="77777777" w:rsidR="00183F9F" w:rsidRPr="00C70209" w:rsidRDefault="00183F9F" w:rsidP="00082182">
            <w:pPr>
              <w:pStyle w:val="Tabletext-evidencematrix"/>
            </w:pPr>
            <w:r w:rsidRPr="00C70209">
              <w:t>17.6 ± NR (n=10)</w:t>
            </w:r>
          </w:p>
        </w:tc>
        <w:tc>
          <w:tcPr>
            <w:tcW w:w="550" w:type="pct"/>
            <w:tcBorders>
              <w:top w:val="single" w:sz="4" w:space="0" w:color="000000"/>
              <w:left w:val="single" w:sz="4" w:space="0" w:color="000000"/>
              <w:bottom w:val="single" w:sz="4" w:space="0" w:color="000000"/>
              <w:right w:val="single" w:sz="4" w:space="0" w:color="000000"/>
            </w:tcBorders>
            <w:hideMark/>
          </w:tcPr>
          <w:p w14:paraId="29972CEE" w14:textId="77777777" w:rsidR="00183F9F" w:rsidRPr="00C70209" w:rsidRDefault="00183F9F" w:rsidP="00082182">
            <w:pPr>
              <w:pStyle w:val="Tabletext-evidencematrix"/>
            </w:pPr>
            <w:r w:rsidRPr="00C70209">
              <w:t>18.1 ± NR (n=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7A369D3"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31F8271" w14:textId="77777777" w:rsidR="00183F9F" w:rsidRPr="00C70209" w:rsidRDefault="00183F9F" w:rsidP="00082182">
            <w:pPr>
              <w:pStyle w:val="Tabletext-evidencematrix"/>
            </w:pPr>
            <w:r w:rsidRPr="00C70209">
              <w:rPr>
                <w:i/>
              </w:rPr>
              <w:t>No significant difference</w:t>
            </w:r>
          </w:p>
          <w:p w14:paraId="2ADC0B22" w14:textId="08A48705" w:rsidR="00183F9F" w:rsidRPr="00C70209" w:rsidRDefault="001A475D" w:rsidP="00082182">
            <w:pPr>
              <w:pStyle w:val="Tabletext-evidencematrix"/>
            </w:pPr>
            <w:r w:rsidRPr="001A475D">
              <w:rPr>
                <w:i/>
              </w:rPr>
              <w:t>P = </w:t>
            </w:r>
            <w:r w:rsidR="00183F9F" w:rsidRPr="00C70209">
              <w:t>NR</w:t>
            </w:r>
          </w:p>
        </w:tc>
      </w:tr>
      <w:tr w:rsidR="00183F9F" w:rsidRPr="00C70209" w14:paraId="7552C517" w14:textId="77777777" w:rsidTr="00082182">
        <w:tc>
          <w:tcPr>
            <w:tcW w:w="388" w:type="pct"/>
            <w:vMerge w:val="restart"/>
            <w:tcBorders>
              <w:top w:val="single" w:sz="4" w:space="0" w:color="000000"/>
              <w:left w:val="single" w:sz="4" w:space="0" w:color="000000"/>
              <w:right w:val="single" w:sz="4" w:space="0" w:color="000000"/>
            </w:tcBorders>
            <w:hideMark/>
          </w:tcPr>
          <w:p w14:paraId="6912A5DC" w14:textId="57942416" w:rsidR="00183F9F" w:rsidRPr="00C70209" w:rsidRDefault="00183F9F" w:rsidP="00082182">
            <w:pPr>
              <w:pStyle w:val="Tabletext-evidencematrix"/>
            </w:pPr>
            <w:r w:rsidRPr="00C70209">
              <w:t>Sarupria 2013</w:t>
            </w:r>
            <w:r w:rsidRPr="00C70209">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 </w:instrText>
            </w:r>
            <w:r w:rsidR="000E261C">
              <w:fldChar w:fldCharType="begin">
                <w:fldData xml:space="preserve">PEVuZE5vdGU+PENpdGU+PEF1dGhvcj5TYXJ1cHJpYTwvQXV0aG9yPjxZZWFyPjIwMTM8L1llYXI+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6</w:t>
            </w:r>
            <w:r w:rsidRPr="00C70209">
              <w:fldChar w:fldCharType="end"/>
            </w:r>
          </w:p>
          <w:p w14:paraId="0B71E05C" w14:textId="77777777" w:rsidR="00183F9F" w:rsidRPr="00C70209" w:rsidRDefault="00183F9F" w:rsidP="00082182">
            <w:pPr>
              <w:pStyle w:val="Tabletext-evidencematrix"/>
            </w:pPr>
            <w:r w:rsidRPr="00C70209">
              <w:t>Level II</w:t>
            </w:r>
          </w:p>
          <w:p w14:paraId="2AB8F16E"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right w:val="single" w:sz="4" w:space="0" w:color="000000"/>
            </w:tcBorders>
            <w:hideMark/>
          </w:tcPr>
          <w:p w14:paraId="1412D1CB" w14:textId="77777777" w:rsidR="00183F9F" w:rsidRPr="00C70209" w:rsidRDefault="00183F9F" w:rsidP="00082182">
            <w:pPr>
              <w:pStyle w:val="Tabletext-evidencematrix"/>
            </w:pPr>
            <w:r w:rsidRPr="00C70209">
              <w:t>N=120</w:t>
            </w:r>
          </w:p>
        </w:tc>
        <w:tc>
          <w:tcPr>
            <w:tcW w:w="480" w:type="pct"/>
            <w:vMerge w:val="restart"/>
            <w:tcBorders>
              <w:top w:val="single" w:sz="4" w:space="0" w:color="000000"/>
              <w:left w:val="single" w:sz="4" w:space="0" w:color="000000"/>
              <w:right w:val="single" w:sz="4" w:space="0" w:color="000000"/>
            </w:tcBorders>
            <w:hideMark/>
          </w:tcPr>
          <w:p w14:paraId="31072181" w14:textId="77777777" w:rsidR="00183F9F" w:rsidRPr="00C70209" w:rsidRDefault="00183F9F" w:rsidP="00082182">
            <w:pPr>
              <w:pStyle w:val="Tabletext-evidencematrix"/>
            </w:pPr>
            <w:r w:rsidRPr="00C70209">
              <w:t>Paediatric patients weighing 5–20 kg undergoing cardiac surgery with CPB for tetralogy of Fallot</w:t>
            </w:r>
          </w:p>
        </w:tc>
        <w:tc>
          <w:tcPr>
            <w:tcW w:w="480" w:type="pct"/>
            <w:vMerge w:val="restart"/>
            <w:tcBorders>
              <w:top w:val="single" w:sz="4" w:space="0" w:color="000000"/>
              <w:left w:val="single" w:sz="4" w:space="0" w:color="000000"/>
              <w:right w:val="single" w:sz="4" w:space="0" w:color="000000"/>
            </w:tcBorders>
            <w:hideMark/>
          </w:tcPr>
          <w:p w14:paraId="799D13A6" w14:textId="77777777" w:rsidR="00183F9F" w:rsidRPr="00C70209" w:rsidRDefault="00183F9F" w:rsidP="00082182">
            <w:pPr>
              <w:pStyle w:val="Tabletext-evidencematrix"/>
            </w:pPr>
            <w:r w:rsidRPr="00C70209">
              <w:t>Single hospital, India</w:t>
            </w:r>
          </w:p>
        </w:tc>
        <w:tc>
          <w:tcPr>
            <w:tcW w:w="480" w:type="pct"/>
            <w:vMerge w:val="restart"/>
            <w:tcBorders>
              <w:top w:val="single" w:sz="4" w:space="0" w:color="000000"/>
              <w:left w:val="single" w:sz="4" w:space="0" w:color="000000"/>
              <w:right w:val="single" w:sz="4" w:space="0" w:color="000000"/>
            </w:tcBorders>
            <w:hideMark/>
          </w:tcPr>
          <w:p w14:paraId="1A07B394" w14:textId="77777777" w:rsidR="00183F9F" w:rsidRPr="00C70209" w:rsidRDefault="00183F9F" w:rsidP="00082182">
            <w:pPr>
              <w:pStyle w:val="Tabletext-evidencematrix"/>
            </w:pPr>
            <w:r w:rsidRPr="00C70209">
              <w:t>IV EACA (high [H] or low [L] dose) versus placebo</w:t>
            </w:r>
          </w:p>
        </w:tc>
        <w:tc>
          <w:tcPr>
            <w:tcW w:w="2097" w:type="pct"/>
            <w:gridSpan w:val="4"/>
            <w:tcBorders>
              <w:top w:val="single" w:sz="4" w:space="0" w:color="000000"/>
              <w:left w:val="single" w:sz="4" w:space="0" w:color="000000"/>
              <w:bottom w:val="single" w:sz="4" w:space="0" w:color="000000"/>
              <w:right w:val="single" w:sz="4" w:space="0" w:color="000000"/>
            </w:tcBorders>
            <w:hideMark/>
          </w:tcPr>
          <w:p w14:paraId="3480FA60" w14:textId="77777777" w:rsidR="00183F9F" w:rsidRPr="00C70209" w:rsidRDefault="00183F9F" w:rsidP="00082182">
            <w:pPr>
              <w:pStyle w:val="Tabletext-evidencematrix"/>
            </w:pPr>
            <w:r w:rsidRPr="00C70209">
              <w:t>6 hr postoperative blood loss (mL)</w:t>
            </w:r>
          </w:p>
        </w:tc>
        <w:tc>
          <w:tcPr>
            <w:tcW w:w="595" w:type="pct"/>
            <w:tcBorders>
              <w:top w:val="single" w:sz="4" w:space="0" w:color="000000"/>
              <w:left w:val="single" w:sz="4" w:space="0" w:color="000000"/>
              <w:bottom w:val="single" w:sz="4" w:space="0" w:color="000000"/>
              <w:right w:val="single" w:sz="4" w:space="0" w:color="000000"/>
            </w:tcBorders>
            <w:shd w:val="clear" w:color="auto" w:fill="auto"/>
            <w:hideMark/>
          </w:tcPr>
          <w:p w14:paraId="531204E6" w14:textId="77777777" w:rsidR="00183F9F" w:rsidRPr="00C70209" w:rsidRDefault="00183F9F" w:rsidP="00082182">
            <w:pPr>
              <w:pStyle w:val="Tabletext-evidencematrix"/>
            </w:pPr>
          </w:p>
        </w:tc>
      </w:tr>
      <w:tr w:rsidR="00183F9F" w:rsidRPr="00C70209" w14:paraId="53BBFBAA" w14:textId="77777777" w:rsidTr="00082182">
        <w:tc>
          <w:tcPr>
            <w:tcW w:w="388" w:type="pct"/>
            <w:vMerge/>
            <w:tcBorders>
              <w:left w:val="single" w:sz="4" w:space="0" w:color="000000"/>
              <w:right w:val="single" w:sz="4" w:space="0" w:color="000000"/>
            </w:tcBorders>
          </w:tcPr>
          <w:p w14:paraId="036005E2"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5CE72C4"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2C157D81"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4F7C8F76"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8987449" w14:textId="77777777" w:rsidR="00183F9F" w:rsidRPr="00C70209" w:rsidRDefault="00183F9F" w:rsidP="00082182">
            <w:pPr>
              <w:pStyle w:val="Tabletext-evidencematrix"/>
            </w:pPr>
          </w:p>
        </w:tc>
        <w:tc>
          <w:tcPr>
            <w:tcW w:w="481" w:type="pct"/>
            <w:tcBorders>
              <w:top w:val="nil"/>
              <w:left w:val="single" w:sz="4" w:space="0" w:color="000000"/>
              <w:bottom w:val="single" w:sz="4" w:space="0" w:color="000000"/>
              <w:right w:val="single" w:sz="4" w:space="0" w:color="000000"/>
            </w:tcBorders>
          </w:tcPr>
          <w:p w14:paraId="0BB20D3C" w14:textId="4FFC3D04" w:rsidR="00183F9F" w:rsidRPr="00C70209" w:rsidRDefault="00183F9F" w:rsidP="00082182">
            <w:pPr>
              <w:pStyle w:val="Tabletext-evidencematrix"/>
              <w:jc w:val="right"/>
            </w:pPr>
            <w:r w:rsidRPr="00C70209">
              <w:t>High</w:t>
            </w:r>
            <w:r w:rsidR="00363BA0" w:rsidRPr="00C70209">
              <w:t>-</w:t>
            </w:r>
            <w:r w:rsidRPr="00C70209">
              <w:t>dose</w:t>
            </w:r>
          </w:p>
        </w:tc>
        <w:tc>
          <w:tcPr>
            <w:tcW w:w="551" w:type="pct"/>
            <w:tcBorders>
              <w:top w:val="single" w:sz="4" w:space="0" w:color="000000"/>
              <w:left w:val="single" w:sz="4" w:space="0" w:color="000000"/>
              <w:bottom w:val="single" w:sz="4" w:space="0" w:color="000000"/>
              <w:right w:val="single" w:sz="4" w:space="0" w:color="000000"/>
            </w:tcBorders>
          </w:tcPr>
          <w:p w14:paraId="48B25BE3" w14:textId="77777777" w:rsidR="00183F9F" w:rsidRPr="00C70209" w:rsidRDefault="00183F9F" w:rsidP="00082182">
            <w:pPr>
              <w:pStyle w:val="Tabletext-evidencematrix"/>
            </w:pPr>
            <w:r w:rsidRPr="00C70209">
              <w:t>108.45 ± 61.45 (n=38)</w:t>
            </w:r>
          </w:p>
        </w:tc>
        <w:tc>
          <w:tcPr>
            <w:tcW w:w="550" w:type="pct"/>
            <w:tcBorders>
              <w:top w:val="single" w:sz="4" w:space="0" w:color="000000"/>
              <w:left w:val="single" w:sz="4" w:space="0" w:color="000000"/>
              <w:bottom w:val="single" w:sz="4" w:space="0" w:color="000000"/>
              <w:right w:val="single" w:sz="4" w:space="0" w:color="000000"/>
            </w:tcBorders>
          </w:tcPr>
          <w:p w14:paraId="7D7BE9EE" w14:textId="77777777" w:rsidR="00183F9F" w:rsidRPr="00C70209" w:rsidRDefault="00183F9F" w:rsidP="00082182">
            <w:pPr>
              <w:pStyle w:val="Tabletext-evidencematrix"/>
            </w:pPr>
            <w:r w:rsidRPr="00C70209">
              <w:t>137.84 ± 52.50 (n=3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5CA40D5" w14:textId="77777777" w:rsidR="00183F9F" w:rsidRPr="00C70209" w:rsidRDefault="00183F9F" w:rsidP="00082182">
            <w:pPr>
              <w:pStyle w:val="Tabletext-evidencematrix"/>
            </w:pPr>
            <w:r w:rsidRPr="00C70209">
              <w:t>MD –29.39 [–55.23, –3.55]</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B25D81D" w14:textId="249A9893" w:rsidR="00183F9F" w:rsidRPr="00C70209" w:rsidRDefault="00183F9F" w:rsidP="00082182">
            <w:pPr>
              <w:pStyle w:val="Tabletext-evidencematrix"/>
              <w:rPr>
                <w:i/>
              </w:rPr>
            </w:pPr>
            <w:r w:rsidRPr="00C70209">
              <w:rPr>
                <w:i/>
              </w:rPr>
              <w:t>Favours high</w:t>
            </w:r>
            <w:r w:rsidR="00674A97" w:rsidRPr="00C70209">
              <w:rPr>
                <w:i/>
              </w:rPr>
              <w:t>-</w:t>
            </w:r>
            <w:r w:rsidRPr="00C70209">
              <w:rPr>
                <w:i/>
              </w:rPr>
              <w:t>dose EACA</w:t>
            </w:r>
          </w:p>
          <w:p w14:paraId="45E094DF" w14:textId="151A4006" w:rsidR="00183F9F" w:rsidRPr="00C70209" w:rsidRDefault="001A475D" w:rsidP="00082182">
            <w:pPr>
              <w:pStyle w:val="Tabletext-evidencematrix"/>
              <w:rPr>
                <w:i/>
              </w:rPr>
            </w:pPr>
            <w:r w:rsidRPr="001A475D">
              <w:rPr>
                <w:i/>
              </w:rPr>
              <w:t>P &lt; </w:t>
            </w:r>
            <w:r w:rsidR="00183F9F" w:rsidRPr="00C70209">
              <w:t>0.05</w:t>
            </w:r>
          </w:p>
        </w:tc>
      </w:tr>
      <w:tr w:rsidR="00183F9F" w:rsidRPr="00C70209" w14:paraId="7E52A922" w14:textId="77777777" w:rsidTr="00082182">
        <w:tc>
          <w:tcPr>
            <w:tcW w:w="388" w:type="pct"/>
            <w:vMerge/>
            <w:tcBorders>
              <w:left w:val="single" w:sz="4" w:space="0" w:color="000000"/>
              <w:right w:val="single" w:sz="4" w:space="0" w:color="000000"/>
            </w:tcBorders>
          </w:tcPr>
          <w:p w14:paraId="6DB27BA0"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33DA547"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EFA9440"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0E160DAE"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F17890D"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44F1A472" w14:textId="4C03C70C" w:rsidR="00183F9F" w:rsidRPr="00C70209" w:rsidRDefault="00183F9F" w:rsidP="00082182">
            <w:pPr>
              <w:pStyle w:val="Tabletext-evidencematrix"/>
              <w:jc w:val="right"/>
            </w:pPr>
            <w:r w:rsidRPr="00C70209">
              <w:t>Low</w:t>
            </w:r>
            <w:r w:rsidR="00BB008C" w:rsidRPr="00C70209">
              <w:t>-</w:t>
            </w:r>
            <w:r w:rsidRPr="00C70209">
              <w:t>dose</w:t>
            </w:r>
          </w:p>
        </w:tc>
        <w:tc>
          <w:tcPr>
            <w:tcW w:w="551" w:type="pct"/>
            <w:tcBorders>
              <w:top w:val="single" w:sz="4" w:space="0" w:color="000000"/>
              <w:left w:val="single" w:sz="4" w:space="0" w:color="000000"/>
              <w:bottom w:val="single" w:sz="4" w:space="0" w:color="000000"/>
              <w:right w:val="single" w:sz="4" w:space="0" w:color="000000"/>
            </w:tcBorders>
          </w:tcPr>
          <w:p w14:paraId="053E7279" w14:textId="77777777" w:rsidR="00183F9F" w:rsidRPr="00C70209" w:rsidRDefault="00183F9F" w:rsidP="00082182">
            <w:pPr>
              <w:pStyle w:val="Tabletext-evidencematrix"/>
            </w:pPr>
            <w:r w:rsidRPr="00C70209">
              <w:t>32.75 ± 26.02 (n=40)</w:t>
            </w:r>
          </w:p>
        </w:tc>
        <w:tc>
          <w:tcPr>
            <w:tcW w:w="550" w:type="pct"/>
            <w:tcBorders>
              <w:top w:val="single" w:sz="4" w:space="0" w:color="000000"/>
              <w:left w:val="single" w:sz="4" w:space="0" w:color="000000"/>
              <w:bottom w:val="single" w:sz="4" w:space="0" w:color="000000"/>
              <w:right w:val="single" w:sz="4" w:space="0" w:color="000000"/>
            </w:tcBorders>
          </w:tcPr>
          <w:p w14:paraId="47BA4341" w14:textId="77777777" w:rsidR="00183F9F" w:rsidRPr="00C70209" w:rsidRDefault="00183F9F" w:rsidP="00082182">
            <w:pPr>
              <w:pStyle w:val="Tabletext-evidencematrix"/>
            </w:pPr>
            <w:r w:rsidRPr="00C70209">
              <w:t>137.84 ± 52.50 (n=3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FB2F066" w14:textId="77777777" w:rsidR="00183F9F" w:rsidRPr="00C70209" w:rsidRDefault="00183F9F" w:rsidP="00082182">
            <w:pPr>
              <w:pStyle w:val="Tabletext-evidencematrix"/>
            </w:pPr>
            <w:r w:rsidRPr="00C70209">
              <w:t>MD –105.10 [–123.84, –86.36]</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EBD6674" w14:textId="65D1FC2D" w:rsidR="00183F9F" w:rsidRPr="00C70209" w:rsidRDefault="00183F9F" w:rsidP="00082182">
            <w:pPr>
              <w:pStyle w:val="Tabletext-evidencematrix"/>
              <w:rPr>
                <w:i/>
              </w:rPr>
            </w:pPr>
            <w:r w:rsidRPr="00C70209">
              <w:rPr>
                <w:i/>
              </w:rPr>
              <w:t>Favours low</w:t>
            </w:r>
            <w:r w:rsidR="004B557C" w:rsidRPr="00C70209">
              <w:rPr>
                <w:i/>
              </w:rPr>
              <w:t>-</w:t>
            </w:r>
            <w:r w:rsidRPr="00C70209">
              <w:rPr>
                <w:i/>
              </w:rPr>
              <w:t>dose EACA</w:t>
            </w:r>
          </w:p>
          <w:p w14:paraId="63102B1B" w14:textId="2A466A10" w:rsidR="00183F9F" w:rsidRPr="00C70209" w:rsidRDefault="001A475D" w:rsidP="00082182">
            <w:pPr>
              <w:pStyle w:val="Tabletext-evidencematrix"/>
            </w:pPr>
            <w:r w:rsidRPr="001A475D">
              <w:rPr>
                <w:i/>
              </w:rPr>
              <w:t>P &lt; </w:t>
            </w:r>
            <w:r w:rsidR="00183F9F" w:rsidRPr="00C70209">
              <w:t>0.0001</w:t>
            </w:r>
          </w:p>
        </w:tc>
      </w:tr>
      <w:tr w:rsidR="00183F9F" w:rsidRPr="00C70209" w14:paraId="67EFDC3F" w14:textId="77777777" w:rsidTr="00082182">
        <w:tc>
          <w:tcPr>
            <w:tcW w:w="388" w:type="pct"/>
            <w:vMerge/>
            <w:tcBorders>
              <w:left w:val="single" w:sz="4" w:space="0" w:color="000000"/>
              <w:right w:val="single" w:sz="4" w:space="0" w:color="000000"/>
            </w:tcBorders>
            <w:vAlign w:val="center"/>
            <w:hideMark/>
          </w:tcPr>
          <w:p w14:paraId="442F86F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6E5AB209"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286CF576"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771182C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75D44252" w14:textId="77777777" w:rsidR="00183F9F" w:rsidRPr="00C70209" w:rsidRDefault="00183F9F" w:rsidP="00082182">
            <w:pPr>
              <w:pStyle w:val="Tabletext-evidencematrix"/>
            </w:pPr>
          </w:p>
        </w:tc>
        <w:tc>
          <w:tcPr>
            <w:tcW w:w="2097" w:type="pct"/>
            <w:gridSpan w:val="4"/>
            <w:tcBorders>
              <w:top w:val="single" w:sz="4" w:space="0" w:color="000000"/>
              <w:left w:val="single" w:sz="4" w:space="0" w:color="000000"/>
              <w:bottom w:val="single" w:sz="4" w:space="0" w:color="000000"/>
              <w:right w:val="single" w:sz="4" w:space="0" w:color="000000"/>
            </w:tcBorders>
            <w:hideMark/>
          </w:tcPr>
          <w:p w14:paraId="6B013F32" w14:textId="77777777" w:rsidR="00183F9F" w:rsidRPr="00C70209" w:rsidRDefault="00183F9F" w:rsidP="00082182">
            <w:pPr>
              <w:pStyle w:val="Tabletext-evidencematrix"/>
            </w:pPr>
            <w:r w:rsidRPr="00C70209">
              <w:t>Cumulative 12 hr postoperative blood loss (mL)</w:t>
            </w:r>
          </w:p>
        </w:tc>
        <w:tc>
          <w:tcPr>
            <w:tcW w:w="595" w:type="pct"/>
            <w:tcBorders>
              <w:top w:val="single" w:sz="4" w:space="0" w:color="000000"/>
              <w:left w:val="single" w:sz="4" w:space="0" w:color="000000"/>
              <w:bottom w:val="single" w:sz="4" w:space="0" w:color="000000"/>
              <w:right w:val="single" w:sz="4" w:space="0" w:color="000000"/>
            </w:tcBorders>
            <w:shd w:val="clear" w:color="auto" w:fill="auto"/>
            <w:hideMark/>
          </w:tcPr>
          <w:p w14:paraId="29E2414C" w14:textId="77777777" w:rsidR="00183F9F" w:rsidRPr="00C70209" w:rsidRDefault="00183F9F" w:rsidP="00082182">
            <w:pPr>
              <w:pStyle w:val="Tabletext-evidencematrix"/>
            </w:pPr>
          </w:p>
        </w:tc>
      </w:tr>
      <w:tr w:rsidR="00183F9F" w:rsidRPr="00C70209" w14:paraId="7E55B872" w14:textId="77777777" w:rsidTr="00082182">
        <w:tc>
          <w:tcPr>
            <w:tcW w:w="388" w:type="pct"/>
            <w:vMerge/>
            <w:tcBorders>
              <w:left w:val="single" w:sz="4" w:space="0" w:color="000000"/>
              <w:right w:val="single" w:sz="4" w:space="0" w:color="000000"/>
            </w:tcBorders>
            <w:vAlign w:val="center"/>
          </w:tcPr>
          <w:p w14:paraId="77E13C58"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16D4E58C"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0076DCCB"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6B00FC4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1FDC551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62BA2CFF" w14:textId="0B4D971C" w:rsidR="00183F9F" w:rsidRPr="00C70209" w:rsidRDefault="00183F9F" w:rsidP="00082182">
            <w:pPr>
              <w:pStyle w:val="Tabletext-evidencematrix"/>
              <w:jc w:val="right"/>
            </w:pPr>
            <w:r w:rsidRPr="00C70209">
              <w:t>High</w:t>
            </w:r>
            <w:r w:rsidR="00363BA0" w:rsidRPr="00C70209">
              <w:t>-</w:t>
            </w:r>
            <w:r w:rsidRPr="00C70209">
              <w:t>dose</w:t>
            </w:r>
          </w:p>
        </w:tc>
        <w:tc>
          <w:tcPr>
            <w:tcW w:w="551" w:type="pct"/>
            <w:tcBorders>
              <w:top w:val="single" w:sz="4" w:space="0" w:color="000000"/>
              <w:left w:val="single" w:sz="4" w:space="0" w:color="000000"/>
              <w:bottom w:val="single" w:sz="4" w:space="0" w:color="000000"/>
              <w:right w:val="single" w:sz="4" w:space="0" w:color="000000"/>
            </w:tcBorders>
          </w:tcPr>
          <w:p w14:paraId="1B5D2F52" w14:textId="77777777" w:rsidR="00183F9F" w:rsidRPr="00C70209" w:rsidRDefault="00183F9F" w:rsidP="00082182">
            <w:pPr>
              <w:pStyle w:val="Tabletext-evidencematrix"/>
            </w:pPr>
            <w:r w:rsidRPr="00C70209">
              <w:t>172.37 ± 71.56 (n=38)</w:t>
            </w:r>
          </w:p>
        </w:tc>
        <w:tc>
          <w:tcPr>
            <w:tcW w:w="550" w:type="pct"/>
            <w:tcBorders>
              <w:top w:val="single" w:sz="4" w:space="0" w:color="000000"/>
              <w:left w:val="single" w:sz="4" w:space="0" w:color="000000"/>
              <w:bottom w:val="single" w:sz="4" w:space="0" w:color="000000"/>
              <w:right w:val="single" w:sz="4" w:space="0" w:color="000000"/>
            </w:tcBorders>
          </w:tcPr>
          <w:p w14:paraId="60ED19DB" w14:textId="77777777" w:rsidR="00183F9F" w:rsidRPr="00C70209" w:rsidRDefault="00183F9F" w:rsidP="00082182">
            <w:pPr>
              <w:pStyle w:val="Tabletext-evidencematrix"/>
            </w:pPr>
            <w:r w:rsidRPr="00C70209">
              <w:t>192.16 ± 66.67 (n=3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305C1D3" w14:textId="77777777" w:rsidR="00183F9F" w:rsidRPr="00C70209" w:rsidRDefault="00183F9F" w:rsidP="00082182">
            <w:pPr>
              <w:pStyle w:val="Tabletext-evidencematrix"/>
            </w:pPr>
            <w:r w:rsidRPr="00C70209">
              <w:t>MD –19.79 [–51.08, 11.50]</w:t>
            </w:r>
          </w:p>
        </w:tc>
        <w:tc>
          <w:tcPr>
            <w:tcW w:w="595" w:type="pct"/>
            <w:tcBorders>
              <w:top w:val="single" w:sz="4" w:space="0" w:color="000000"/>
              <w:left w:val="single" w:sz="4" w:space="0" w:color="000000"/>
              <w:bottom w:val="single" w:sz="4" w:space="0" w:color="000000"/>
              <w:right w:val="single" w:sz="4" w:space="0" w:color="000000"/>
            </w:tcBorders>
            <w:shd w:val="clear" w:color="auto" w:fill="auto"/>
          </w:tcPr>
          <w:p w14:paraId="0EE97846" w14:textId="77777777" w:rsidR="00183F9F" w:rsidRPr="00C70209" w:rsidRDefault="00183F9F" w:rsidP="00082182">
            <w:pPr>
              <w:pStyle w:val="Tabletext-evidencematrix"/>
            </w:pPr>
            <w:r w:rsidRPr="00C70209">
              <w:rPr>
                <w:i/>
              </w:rPr>
              <w:t>No significant difference</w:t>
            </w:r>
          </w:p>
          <w:p w14:paraId="2DB7C6E3" w14:textId="30F82B5F" w:rsidR="00183F9F" w:rsidRPr="00C70209" w:rsidRDefault="001A475D" w:rsidP="00082182">
            <w:pPr>
              <w:pStyle w:val="Tabletext-evidencematrix"/>
              <w:rPr>
                <w:highlight w:val="yellow"/>
              </w:rPr>
            </w:pPr>
            <w:r w:rsidRPr="001A475D">
              <w:rPr>
                <w:i/>
              </w:rPr>
              <w:t>P &gt; </w:t>
            </w:r>
            <w:r w:rsidR="00183F9F" w:rsidRPr="00C70209">
              <w:t>0.05</w:t>
            </w:r>
          </w:p>
        </w:tc>
      </w:tr>
      <w:tr w:rsidR="00183F9F" w:rsidRPr="00C70209" w14:paraId="136B00B8" w14:textId="77777777" w:rsidTr="00082182">
        <w:tc>
          <w:tcPr>
            <w:tcW w:w="388" w:type="pct"/>
            <w:vMerge/>
            <w:tcBorders>
              <w:left w:val="single" w:sz="4" w:space="0" w:color="000000"/>
              <w:right w:val="single" w:sz="4" w:space="0" w:color="000000"/>
            </w:tcBorders>
            <w:vAlign w:val="center"/>
          </w:tcPr>
          <w:p w14:paraId="3991E048"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2C55EF2B"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77C50342"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5C1AF57C"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11486F4A"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22E22A2C" w14:textId="490C1D16" w:rsidR="00183F9F" w:rsidRPr="00C70209" w:rsidRDefault="00183F9F" w:rsidP="00082182">
            <w:pPr>
              <w:pStyle w:val="Tabletext-evidencematrix"/>
              <w:jc w:val="right"/>
            </w:pPr>
            <w:r w:rsidRPr="00C70209">
              <w:t>Low</w:t>
            </w:r>
            <w:r w:rsidR="00BB008C" w:rsidRPr="00C70209">
              <w:t>-</w:t>
            </w:r>
            <w:r w:rsidRPr="00C70209">
              <w:t>dose</w:t>
            </w:r>
          </w:p>
        </w:tc>
        <w:tc>
          <w:tcPr>
            <w:tcW w:w="551" w:type="pct"/>
            <w:tcBorders>
              <w:top w:val="single" w:sz="4" w:space="0" w:color="000000"/>
              <w:left w:val="single" w:sz="4" w:space="0" w:color="000000"/>
              <w:bottom w:val="single" w:sz="4" w:space="0" w:color="000000"/>
              <w:right w:val="single" w:sz="4" w:space="0" w:color="000000"/>
            </w:tcBorders>
          </w:tcPr>
          <w:p w14:paraId="5978ADFA" w14:textId="77777777" w:rsidR="00183F9F" w:rsidRPr="00C70209" w:rsidRDefault="00183F9F" w:rsidP="00082182">
            <w:pPr>
              <w:pStyle w:val="Tabletext-evidencematrix"/>
            </w:pPr>
            <w:r w:rsidRPr="00C70209">
              <w:t>50.50 ± 42.30 (n=40)</w:t>
            </w:r>
          </w:p>
        </w:tc>
        <w:tc>
          <w:tcPr>
            <w:tcW w:w="550" w:type="pct"/>
            <w:tcBorders>
              <w:top w:val="single" w:sz="4" w:space="0" w:color="000000"/>
              <w:left w:val="single" w:sz="4" w:space="0" w:color="000000"/>
              <w:bottom w:val="single" w:sz="4" w:space="0" w:color="000000"/>
              <w:right w:val="single" w:sz="4" w:space="0" w:color="000000"/>
            </w:tcBorders>
          </w:tcPr>
          <w:p w14:paraId="05B7416A" w14:textId="77777777" w:rsidR="00183F9F" w:rsidRPr="00C70209" w:rsidRDefault="00183F9F" w:rsidP="00082182">
            <w:pPr>
              <w:pStyle w:val="Tabletext-evidencematrix"/>
            </w:pPr>
            <w:r w:rsidRPr="00C70209">
              <w:t>192.16 ± 66.67 (n=3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554111" w14:textId="77777777" w:rsidR="00183F9F" w:rsidRPr="00C70209" w:rsidRDefault="00183F9F" w:rsidP="00082182">
            <w:pPr>
              <w:pStyle w:val="Tabletext-evidencematrix"/>
            </w:pPr>
            <w:r w:rsidRPr="00C70209">
              <w:t>MD –141.66 [–166.83, –116.49]</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BAE26E7" w14:textId="5A226F47" w:rsidR="00183F9F" w:rsidRPr="00C70209" w:rsidRDefault="00183F9F" w:rsidP="00082182">
            <w:pPr>
              <w:pStyle w:val="Tabletext-evidencematrix"/>
              <w:rPr>
                <w:i/>
              </w:rPr>
            </w:pPr>
            <w:r w:rsidRPr="00C70209">
              <w:rPr>
                <w:i/>
              </w:rPr>
              <w:t>Favours low</w:t>
            </w:r>
            <w:r w:rsidR="004B557C" w:rsidRPr="00C70209">
              <w:rPr>
                <w:i/>
              </w:rPr>
              <w:t>-</w:t>
            </w:r>
            <w:r w:rsidRPr="00C70209">
              <w:rPr>
                <w:i/>
              </w:rPr>
              <w:t>dose EACA</w:t>
            </w:r>
          </w:p>
          <w:p w14:paraId="6317642D" w14:textId="731F9D2B" w:rsidR="00183F9F" w:rsidRPr="00C70209" w:rsidRDefault="001A475D" w:rsidP="00082182">
            <w:pPr>
              <w:pStyle w:val="Tabletext-evidencematrix"/>
              <w:rPr>
                <w:highlight w:val="yellow"/>
              </w:rPr>
            </w:pPr>
            <w:r w:rsidRPr="001A475D">
              <w:rPr>
                <w:i/>
              </w:rPr>
              <w:t>P &lt; </w:t>
            </w:r>
            <w:r w:rsidR="00183F9F" w:rsidRPr="00C70209">
              <w:t>0.0001</w:t>
            </w:r>
          </w:p>
        </w:tc>
      </w:tr>
      <w:tr w:rsidR="00183F9F" w:rsidRPr="00C70209" w14:paraId="5BAFC337" w14:textId="77777777" w:rsidTr="00082182">
        <w:tc>
          <w:tcPr>
            <w:tcW w:w="388" w:type="pct"/>
            <w:vMerge/>
            <w:tcBorders>
              <w:left w:val="single" w:sz="4" w:space="0" w:color="000000"/>
              <w:right w:val="single" w:sz="4" w:space="0" w:color="000000"/>
            </w:tcBorders>
            <w:vAlign w:val="center"/>
            <w:hideMark/>
          </w:tcPr>
          <w:p w14:paraId="0B075BAD"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3454C49B"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33073019"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35CCF4FE"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12DF79CF" w14:textId="77777777" w:rsidR="00183F9F" w:rsidRPr="00C70209" w:rsidRDefault="00183F9F" w:rsidP="00082182">
            <w:pPr>
              <w:pStyle w:val="Tabletext-evidencematrix"/>
            </w:pPr>
          </w:p>
        </w:tc>
        <w:tc>
          <w:tcPr>
            <w:tcW w:w="2097" w:type="pct"/>
            <w:gridSpan w:val="4"/>
            <w:tcBorders>
              <w:top w:val="single" w:sz="4" w:space="0" w:color="000000"/>
              <w:left w:val="single" w:sz="4" w:space="0" w:color="000000"/>
              <w:bottom w:val="single" w:sz="4" w:space="0" w:color="000000"/>
              <w:right w:val="single" w:sz="4" w:space="0" w:color="000000"/>
            </w:tcBorders>
            <w:hideMark/>
          </w:tcPr>
          <w:p w14:paraId="2250C342" w14:textId="77777777" w:rsidR="00183F9F" w:rsidRPr="00C70209" w:rsidRDefault="00183F9F" w:rsidP="00082182">
            <w:pPr>
              <w:pStyle w:val="Tabletext-evidencematrix"/>
            </w:pPr>
            <w:r w:rsidRPr="00C70209">
              <w:t>Cumulative 24 hr postoperative blood loss (mL)</w:t>
            </w:r>
          </w:p>
        </w:tc>
        <w:tc>
          <w:tcPr>
            <w:tcW w:w="595" w:type="pct"/>
            <w:tcBorders>
              <w:top w:val="single" w:sz="4" w:space="0" w:color="000000"/>
              <w:left w:val="single" w:sz="4" w:space="0" w:color="000000"/>
              <w:bottom w:val="single" w:sz="4" w:space="0" w:color="000000"/>
              <w:right w:val="single" w:sz="4" w:space="0" w:color="000000"/>
            </w:tcBorders>
            <w:shd w:val="clear" w:color="auto" w:fill="auto"/>
            <w:hideMark/>
          </w:tcPr>
          <w:p w14:paraId="0F5F7247" w14:textId="77777777" w:rsidR="00183F9F" w:rsidRPr="00C70209" w:rsidRDefault="00183F9F" w:rsidP="00082182">
            <w:pPr>
              <w:pStyle w:val="Tabletext-evidencematrix"/>
            </w:pPr>
          </w:p>
        </w:tc>
      </w:tr>
      <w:tr w:rsidR="00183F9F" w:rsidRPr="00C70209" w14:paraId="3A384C94" w14:textId="77777777" w:rsidTr="00082182">
        <w:tc>
          <w:tcPr>
            <w:tcW w:w="388" w:type="pct"/>
            <w:vMerge/>
            <w:tcBorders>
              <w:left w:val="single" w:sz="4" w:space="0" w:color="000000"/>
              <w:right w:val="single" w:sz="4" w:space="0" w:color="000000"/>
            </w:tcBorders>
            <w:vAlign w:val="center"/>
          </w:tcPr>
          <w:p w14:paraId="00E10261"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5324FE35"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4D390F38"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2109C617"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0F0125AB"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3A0EC546" w14:textId="5DE36FC7" w:rsidR="00183F9F" w:rsidRPr="00C70209" w:rsidRDefault="00183F9F" w:rsidP="00082182">
            <w:pPr>
              <w:pStyle w:val="Tabletext-subanalysis"/>
              <w:jc w:val="right"/>
            </w:pPr>
            <w:r w:rsidRPr="00C70209">
              <w:t>High</w:t>
            </w:r>
            <w:r w:rsidR="00363BA0" w:rsidRPr="00C70209">
              <w:t>-</w:t>
            </w:r>
            <w:r w:rsidRPr="00C70209">
              <w:t>dose</w:t>
            </w:r>
          </w:p>
        </w:tc>
        <w:tc>
          <w:tcPr>
            <w:tcW w:w="551" w:type="pct"/>
            <w:tcBorders>
              <w:top w:val="single" w:sz="4" w:space="0" w:color="000000"/>
              <w:left w:val="single" w:sz="4" w:space="0" w:color="000000"/>
              <w:bottom w:val="single" w:sz="4" w:space="0" w:color="000000"/>
              <w:right w:val="single" w:sz="4" w:space="0" w:color="000000"/>
            </w:tcBorders>
          </w:tcPr>
          <w:p w14:paraId="63B2D217" w14:textId="77777777" w:rsidR="00183F9F" w:rsidRPr="00C70209" w:rsidRDefault="00183F9F" w:rsidP="00082182">
            <w:pPr>
              <w:pStyle w:val="Tabletext-evidencematrix"/>
            </w:pPr>
            <w:r w:rsidRPr="00C70209">
              <w:t>223.95 ± 83.36 (n=38)</w:t>
            </w:r>
          </w:p>
        </w:tc>
        <w:tc>
          <w:tcPr>
            <w:tcW w:w="550" w:type="pct"/>
            <w:tcBorders>
              <w:top w:val="single" w:sz="4" w:space="0" w:color="000000"/>
              <w:left w:val="single" w:sz="4" w:space="0" w:color="000000"/>
              <w:bottom w:val="single" w:sz="4" w:space="0" w:color="000000"/>
              <w:right w:val="single" w:sz="4" w:space="0" w:color="000000"/>
            </w:tcBorders>
          </w:tcPr>
          <w:p w14:paraId="5E329704" w14:textId="77777777" w:rsidR="00183F9F" w:rsidRPr="00C70209" w:rsidRDefault="00183F9F" w:rsidP="00082182">
            <w:pPr>
              <w:pStyle w:val="Tabletext-evidencematrix"/>
            </w:pPr>
            <w:r w:rsidRPr="00C70209">
              <w:t>235.41 ± 79.88 (n=3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5D86C6A" w14:textId="77777777" w:rsidR="00183F9F" w:rsidRPr="00C70209" w:rsidRDefault="00183F9F" w:rsidP="00082182">
            <w:pPr>
              <w:pStyle w:val="Tabletext-evidencematrix"/>
            </w:pPr>
            <w:r w:rsidRPr="00C70209">
              <w:t>MD –11.46 [–48.41, 25.49]</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auto"/>
          </w:tcPr>
          <w:p w14:paraId="6AC3F0ED" w14:textId="77777777" w:rsidR="00183F9F" w:rsidRPr="00C70209" w:rsidRDefault="00183F9F" w:rsidP="00082182">
            <w:pPr>
              <w:pStyle w:val="Tabletext-evidencematrix"/>
              <w:rPr>
                <w:i/>
              </w:rPr>
            </w:pPr>
            <w:r w:rsidRPr="00C70209">
              <w:rPr>
                <w:i/>
              </w:rPr>
              <w:t>No significant difference</w:t>
            </w:r>
          </w:p>
          <w:p w14:paraId="79FEACCE" w14:textId="37FF18AE" w:rsidR="00183F9F" w:rsidRPr="00C70209" w:rsidRDefault="001A475D" w:rsidP="00082182">
            <w:pPr>
              <w:pStyle w:val="Tabletext-evidencematrix"/>
              <w:rPr>
                <w:i/>
              </w:rPr>
            </w:pPr>
            <w:r w:rsidRPr="001A475D">
              <w:rPr>
                <w:i/>
              </w:rPr>
              <w:t>P &gt; </w:t>
            </w:r>
            <w:r w:rsidR="00183F9F" w:rsidRPr="00C70209">
              <w:t>0.05</w:t>
            </w:r>
          </w:p>
        </w:tc>
      </w:tr>
      <w:tr w:rsidR="00183F9F" w:rsidRPr="00C70209" w14:paraId="3415130A" w14:textId="77777777" w:rsidTr="00082182">
        <w:tc>
          <w:tcPr>
            <w:tcW w:w="388" w:type="pct"/>
            <w:vMerge/>
            <w:tcBorders>
              <w:left w:val="single" w:sz="4" w:space="0" w:color="000000"/>
              <w:bottom w:val="single" w:sz="4" w:space="0" w:color="000000"/>
              <w:right w:val="single" w:sz="4" w:space="0" w:color="000000"/>
            </w:tcBorders>
            <w:vAlign w:val="center"/>
          </w:tcPr>
          <w:p w14:paraId="1CDE996B"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22B05492"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61A92F71"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328DEA0D"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0958D310"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2FA5B43A" w14:textId="298B66EC" w:rsidR="00183F9F" w:rsidRPr="00C70209" w:rsidRDefault="00183F9F" w:rsidP="00082182">
            <w:pPr>
              <w:pStyle w:val="Tabletext-subanalysis"/>
              <w:jc w:val="right"/>
            </w:pPr>
            <w:r w:rsidRPr="00C70209">
              <w:t>Low</w:t>
            </w:r>
            <w:r w:rsidR="00BB008C" w:rsidRPr="00C70209">
              <w:t>-</w:t>
            </w:r>
            <w:r w:rsidRPr="00C70209">
              <w:t>dose</w:t>
            </w:r>
          </w:p>
        </w:tc>
        <w:tc>
          <w:tcPr>
            <w:tcW w:w="551" w:type="pct"/>
            <w:tcBorders>
              <w:top w:val="single" w:sz="4" w:space="0" w:color="000000"/>
              <w:left w:val="single" w:sz="4" w:space="0" w:color="000000"/>
              <w:bottom w:val="single" w:sz="4" w:space="0" w:color="000000"/>
              <w:right w:val="single" w:sz="4" w:space="0" w:color="000000"/>
            </w:tcBorders>
          </w:tcPr>
          <w:p w14:paraId="02FFDD61" w14:textId="77777777" w:rsidR="00183F9F" w:rsidRPr="00C70209" w:rsidRDefault="00183F9F" w:rsidP="00082182">
            <w:pPr>
              <w:pStyle w:val="Tabletext-evidencematrix"/>
            </w:pPr>
            <w:r w:rsidRPr="00C70209">
              <w:t>69.00 ± 50.01 (n=40)</w:t>
            </w:r>
          </w:p>
        </w:tc>
        <w:tc>
          <w:tcPr>
            <w:tcW w:w="550" w:type="pct"/>
            <w:tcBorders>
              <w:top w:val="single" w:sz="4" w:space="0" w:color="000000"/>
              <w:left w:val="single" w:sz="4" w:space="0" w:color="000000"/>
              <w:bottom w:val="single" w:sz="4" w:space="0" w:color="000000"/>
              <w:right w:val="single" w:sz="4" w:space="0" w:color="000000"/>
            </w:tcBorders>
          </w:tcPr>
          <w:p w14:paraId="2CDC9095" w14:textId="77777777" w:rsidR="00183F9F" w:rsidRPr="00C70209" w:rsidRDefault="00183F9F" w:rsidP="00082182">
            <w:pPr>
              <w:pStyle w:val="Tabletext-evidencematrix"/>
            </w:pPr>
            <w:r w:rsidRPr="00C70209">
              <w:t>235.41 ± 79.88 (n=3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A35C68" w14:textId="77777777" w:rsidR="00183F9F" w:rsidRPr="00C70209" w:rsidRDefault="00183F9F" w:rsidP="00082182">
            <w:pPr>
              <w:pStyle w:val="Tabletext-evidencematrix"/>
            </w:pPr>
            <w:r w:rsidRPr="00C70209">
              <w:t>MD –166.41 [–196.45, –136.37]</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A1CB5B5" w14:textId="70A7EEFD" w:rsidR="00183F9F" w:rsidRPr="00C70209" w:rsidRDefault="00183F9F" w:rsidP="00082182">
            <w:pPr>
              <w:pStyle w:val="Tabletext-evidencematrix"/>
              <w:rPr>
                <w:i/>
              </w:rPr>
            </w:pPr>
            <w:r w:rsidRPr="00C70209">
              <w:rPr>
                <w:i/>
              </w:rPr>
              <w:t>Favours low</w:t>
            </w:r>
            <w:r w:rsidR="004B557C" w:rsidRPr="00C70209">
              <w:rPr>
                <w:i/>
              </w:rPr>
              <w:t>-</w:t>
            </w:r>
            <w:r w:rsidRPr="00C70209">
              <w:rPr>
                <w:i/>
              </w:rPr>
              <w:t>dose EACA</w:t>
            </w:r>
          </w:p>
          <w:p w14:paraId="2A73B5E0" w14:textId="322AFD7C" w:rsidR="00183F9F" w:rsidRPr="00C70209" w:rsidRDefault="001A475D" w:rsidP="00082182">
            <w:pPr>
              <w:pStyle w:val="Tabletext-evidencematrix"/>
              <w:rPr>
                <w:i/>
              </w:rPr>
            </w:pPr>
            <w:r w:rsidRPr="001A475D">
              <w:rPr>
                <w:i/>
              </w:rPr>
              <w:t>P &lt; </w:t>
            </w:r>
            <w:r w:rsidR="00183F9F" w:rsidRPr="00C70209">
              <w:t>0.0001</w:t>
            </w:r>
          </w:p>
        </w:tc>
      </w:tr>
      <w:tr w:rsidR="00183F9F" w:rsidRPr="00C70209" w14:paraId="708DD054" w14:textId="77777777" w:rsidTr="00082182">
        <w:tc>
          <w:tcPr>
            <w:tcW w:w="388" w:type="pct"/>
            <w:vMerge w:val="restart"/>
            <w:tcBorders>
              <w:top w:val="single" w:sz="4" w:space="0" w:color="000000"/>
              <w:left w:val="single" w:sz="4" w:space="0" w:color="000000"/>
              <w:right w:val="single" w:sz="4" w:space="0" w:color="000000"/>
            </w:tcBorders>
            <w:hideMark/>
          </w:tcPr>
          <w:p w14:paraId="2788371C" w14:textId="187A7B77" w:rsidR="00183F9F" w:rsidRPr="00C70209" w:rsidRDefault="00183F9F" w:rsidP="00082182">
            <w:pPr>
              <w:pStyle w:val="Tabletext-evidencematrix"/>
            </w:pPr>
            <w:r w:rsidRPr="00C70209">
              <w:t>Singh 2001</w:t>
            </w:r>
            <w:r w:rsidRPr="00C70209">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instrText xml:space="preserve"> ADDIN EN.CITE </w:instrText>
            </w:r>
            <w:r w:rsidR="000E261C">
              <w:fldChar w:fldCharType="begin">
                <w:fldData xml:space="preserve">PEVuZE5vdGU+PENpdGU+PEF1dGhvcj5TaW5naDwvQXV0aG9yPjxZZWFyPjIwMDE8L1llYXI+PFJl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7</w:t>
            </w:r>
            <w:r w:rsidRPr="00C70209">
              <w:fldChar w:fldCharType="end"/>
            </w:r>
          </w:p>
          <w:p w14:paraId="2FB6E3CC" w14:textId="77777777" w:rsidR="00183F9F" w:rsidRPr="00C70209" w:rsidRDefault="00183F9F" w:rsidP="00082182">
            <w:pPr>
              <w:pStyle w:val="Tabletext-evidencematrix"/>
            </w:pPr>
            <w:r w:rsidRPr="00C70209">
              <w:t>Level II</w:t>
            </w:r>
          </w:p>
          <w:p w14:paraId="164DCC8C"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right w:val="single" w:sz="4" w:space="0" w:color="000000"/>
            </w:tcBorders>
            <w:hideMark/>
          </w:tcPr>
          <w:p w14:paraId="41ACDC9E" w14:textId="77777777" w:rsidR="00183F9F" w:rsidRPr="00C70209" w:rsidRDefault="00183F9F" w:rsidP="00082182">
            <w:pPr>
              <w:pStyle w:val="Tabletext-evidencematrix"/>
            </w:pPr>
            <w:r w:rsidRPr="00C70209">
              <w:t>N=75</w:t>
            </w:r>
          </w:p>
        </w:tc>
        <w:tc>
          <w:tcPr>
            <w:tcW w:w="480" w:type="pct"/>
            <w:vMerge w:val="restart"/>
            <w:tcBorders>
              <w:top w:val="single" w:sz="4" w:space="0" w:color="000000"/>
              <w:left w:val="single" w:sz="4" w:space="0" w:color="000000"/>
              <w:right w:val="single" w:sz="4" w:space="0" w:color="000000"/>
            </w:tcBorders>
            <w:hideMark/>
          </w:tcPr>
          <w:p w14:paraId="1F98775C" w14:textId="77777777" w:rsidR="00183F9F" w:rsidRPr="00C70209" w:rsidRDefault="00183F9F" w:rsidP="00082182">
            <w:pPr>
              <w:pStyle w:val="Tabletext-evidencematrix"/>
            </w:pPr>
            <w:r w:rsidRPr="00C70209">
              <w:t>Paediatric cyanotic patients (mean age 3.5 years) with tetralogy of Fallot undergoing total correction with CPB</w:t>
            </w:r>
          </w:p>
        </w:tc>
        <w:tc>
          <w:tcPr>
            <w:tcW w:w="480" w:type="pct"/>
            <w:vMerge w:val="restart"/>
            <w:tcBorders>
              <w:top w:val="single" w:sz="4" w:space="0" w:color="000000"/>
              <w:left w:val="single" w:sz="4" w:space="0" w:color="000000"/>
              <w:right w:val="single" w:sz="4" w:space="0" w:color="000000"/>
            </w:tcBorders>
            <w:hideMark/>
          </w:tcPr>
          <w:p w14:paraId="3727D5B8" w14:textId="77777777" w:rsidR="00183F9F" w:rsidRPr="00C70209" w:rsidRDefault="00183F9F" w:rsidP="00082182">
            <w:pPr>
              <w:pStyle w:val="Tabletext-evidencematrix"/>
            </w:pPr>
            <w:r w:rsidRPr="00C70209">
              <w:t>India</w:t>
            </w:r>
          </w:p>
        </w:tc>
        <w:tc>
          <w:tcPr>
            <w:tcW w:w="480" w:type="pct"/>
            <w:vMerge w:val="restart"/>
            <w:tcBorders>
              <w:top w:val="single" w:sz="4" w:space="0" w:color="000000"/>
              <w:left w:val="single" w:sz="4" w:space="0" w:color="000000"/>
              <w:right w:val="single" w:sz="4" w:space="0" w:color="000000"/>
            </w:tcBorders>
            <w:hideMark/>
          </w:tcPr>
          <w:p w14:paraId="0E3ED0C2" w14:textId="77777777" w:rsidR="00183F9F" w:rsidRPr="00C70209" w:rsidRDefault="00183F9F" w:rsidP="00082182">
            <w:pPr>
              <w:pStyle w:val="Tabletext-evidencematrix"/>
            </w:pPr>
            <w:r w:rsidRPr="00C70209">
              <w:t>IV aprotinin (2x doses or 1x dose) versus placebo</w:t>
            </w:r>
          </w:p>
        </w:tc>
        <w:tc>
          <w:tcPr>
            <w:tcW w:w="2097" w:type="pct"/>
            <w:gridSpan w:val="4"/>
            <w:tcBorders>
              <w:top w:val="single" w:sz="4" w:space="0" w:color="000000"/>
              <w:left w:val="single" w:sz="4" w:space="0" w:color="000000"/>
              <w:bottom w:val="single" w:sz="4" w:space="0" w:color="000000"/>
              <w:right w:val="single" w:sz="4" w:space="0" w:color="000000"/>
            </w:tcBorders>
            <w:hideMark/>
          </w:tcPr>
          <w:p w14:paraId="1ADB5EF2" w14:textId="77777777" w:rsidR="00183F9F" w:rsidRPr="00C70209" w:rsidRDefault="00183F9F" w:rsidP="00082182">
            <w:pPr>
              <w:pStyle w:val="Tabletext-evidencematrix"/>
            </w:pPr>
            <w:r w:rsidRPr="00C70209">
              <w:t>Total blood loss (mL)</w:t>
            </w:r>
          </w:p>
        </w:tc>
        <w:tc>
          <w:tcPr>
            <w:tcW w:w="595" w:type="pct"/>
            <w:tcBorders>
              <w:top w:val="single" w:sz="4" w:space="0" w:color="000000"/>
              <w:left w:val="single" w:sz="4" w:space="0" w:color="000000"/>
              <w:bottom w:val="single" w:sz="4" w:space="0" w:color="000000"/>
              <w:right w:val="single" w:sz="4" w:space="0" w:color="000000"/>
            </w:tcBorders>
            <w:shd w:val="clear" w:color="auto" w:fill="auto"/>
            <w:hideMark/>
          </w:tcPr>
          <w:p w14:paraId="6CD633CA" w14:textId="77777777" w:rsidR="00183F9F" w:rsidRPr="00C70209" w:rsidRDefault="00183F9F" w:rsidP="00082182">
            <w:pPr>
              <w:pStyle w:val="Tabletext-evidencematrix"/>
            </w:pPr>
          </w:p>
        </w:tc>
      </w:tr>
      <w:tr w:rsidR="00183F9F" w:rsidRPr="00C70209" w14:paraId="689E15F7" w14:textId="77777777" w:rsidTr="00082182">
        <w:tc>
          <w:tcPr>
            <w:tcW w:w="388" w:type="pct"/>
            <w:vMerge/>
            <w:tcBorders>
              <w:left w:val="single" w:sz="4" w:space="0" w:color="000000"/>
              <w:right w:val="single" w:sz="4" w:space="0" w:color="000000"/>
            </w:tcBorders>
          </w:tcPr>
          <w:p w14:paraId="0B7E21C7"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00E27B21"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0B9A5E6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3C2579B4"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04BAC845"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0CA1C102" w14:textId="77777777" w:rsidR="00183F9F" w:rsidRPr="00C70209" w:rsidRDefault="00183F9F" w:rsidP="00082182">
            <w:pPr>
              <w:pStyle w:val="Tabletext-evidencematrix"/>
              <w:jc w:val="right"/>
            </w:pPr>
            <w:r w:rsidRPr="00C70209">
              <w:t>2x doses</w:t>
            </w:r>
          </w:p>
        </w:tc>
        <w:tc>
          <w:tcPr>
            <w:tcW w:w="551" w:type="pct"/>
            <w:tcBorders>
              <w:top w:val="single" w:sz="4" w:space="0" w:color="000000"/>
              <w:left w:val="single" w:sz="4" w:space="0" w:color="000000"/>
              <w:bottom w:val="single" w:sz="4" w:space="0" w:color="000000"/>
              <w:right w:val="single" w:sz="4" w:space="0" w:color="000000"/>
            </w:tcBorders>
          </w:tcPr>
          <w:p w14:paraId="34761736" w14:textId="77777777" w:rsidR="00183F9F" w:rsidRPr="00C70209" w:rsidRDefault="00183F9F" w:rsidP="00082182">
            <w:pPr>
              <w:pStyle w:val="Tabletext-evidencematrix"/>
            </w:pPr>
            <w:r w:rsidRPr="00C70209">
              <w:t>221.4 ± 60.3 (n=25)</w:t>
            </w:r>
          </w:p>
          <w:p w14:paraId="31652FE9" w14:textId="77777777" w:rsidR="00183F9F" w:rsidRPr="00C70209" w:rsidRDefault="00183F9F" w:rsidP="00082182">
            <w:pPr>
              <w:pStyle w:val="Tabletext-evidencematrix"/>
            </w:pPr>
          </w:p>
        </w:tc>
        <w:tc>
          <w:tcPr>
            <w:tcW w:w="550" w:type="pct"/>
            <w:tcBorders>
              <w:top w:val="single" w:sz="4" w:space="0" w:color="000000"/>
              <w:left w:val="single" w:sz="4" w:space="0" w:color="000000"/>
              <w:bottom w:val="single" w:sz="4" w:space="0" w:color="000000"/>
              <w:right w:val="single" w:sz="4" w:space="0" w:color="000000"/>
            </w:tcBorders>
          </w:tcPr>
          <w:p w14:paraId="11EBC774" w14:textId="77777777" w:rsidR="00183F9F" w:rsidRPr="00C70209" w:rsidRDefault="00183F9F" w:rsidP="00082182">
            <w:pPr>
              <w:pStyle w:val="Tabletext-evidencematrix"/>
            </w:pPr>
            <w:r w:rsidRPr="00C70209">
              <w:t>426.0 ± 92.0 (n=25)</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D4F5D66" w14:textId="77777777" w:rsidR="00183F9F" w:rsidRPr="00C70209" w:rsidRDefault="00183F9F" w:rsidP="00082182">
            <w:pPr>
              <w:pStyle w:val="Tabletext-evidencematrix"/>
            </w:pPr>
            <w:r w:rsidRPr="00C70209">
              <w:t>MD –204.60 [–247.72, –161.48]</w:t>
            </w:r>
            <w:r w:rsidRPr="00C70209">
              <w:rPr>
                <w:vertAlign w:val="superscript"/>
              </w:rPr>
              <w:t xml:space="preserve"> 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8BEC4A3" w14:textId="77777777" w:rsidR="00183F9F" w:rsidRPr="00C70209" w:rsidRDefault="00183F9F" w:rsidP="00082182">
            <w:pPr>
              <w:pStyle w:val="Tabletext-evidencematrix"/>
              <w:rPr>
                <w:i/>
              </w:rPr>
            </w:pPr>
            <w:r w:rsidRPr="00C70209">
              <w:rPr>
                <w:i/>
              </w:rPr>
              <w:t>Favours aprotinin</w:t>
            </w:r>
          </w:p>
          <w:p w14:paraId="198A45A2" w14:textId="03F8CB52" w:rsidR="00183F9F" w:rsidRPr="00C70209" w:rsidRDefault="001A475D" w:rsidP="00082182">
            <w:pPr>
              <w:pStyle w:val="Tabletext-evidencematrix"/>
              <w:rPr>
                <w:i/>
              </w:rPr>
            </w:pPr>
            <w:r w:rsidRPr="001A475D">
              <w:rPr>
                <w:i/>
              </w:rPr>
              <w:t>P &lt; </w:t>
            </w:r>
            <w:r w:rsidR="00183F9F" w:rsidRPr="00C70209">
              <w:t>0.05</w:t>
            </w:r>
          </w:p>
        </w:tc>
      </w:tr>
      <w:tr w:rsidR="00183F9F" w:rsidRPr="00C70209" w14:paraId="09816A04" w14:textId="77777777" w:rsidTr="00082182">
        <w:tc>
          <w:tcPr>
            <w:tcW w:w="388" w:type="pct"/>
            <w:vMerge/>
            <w:tcBorders>
              <w:left w:val="single" w:sz="4" w:space="0" w:color="000000"/>
              <w:right w:val="single" w:sz="4" w:space="0" w:color="000000"/>
            </w:tcBorders>
          </w:tcPr>
          <w:p w14:paraId="13BD94D4"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6B03324C"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4AD9108"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41A1D0D3"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77D4FE4C"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412CAD09" w14:textId="77777777" w:rsidR="00183F9F" w:rsidRPr="00C70209" w:rsidRDefault="00183F9F" w:rsidP="00082182">
            <w:pPr>
              <w:pStyle w:val="Tabletext-evidencematrix"/>
              <w:jc w:val="right"/>
            </w:pPr>
            <w:r w:rsidRPr="00C70209">
              <w:t>1x dose</w:t>
            </w:r>
          </w:p>
        </w:tc>
        <w:tc>
          <w:tcPr>
            <w:tcW w:w="551" w:type="pct"/>
            <w:tcBorders>
              <w:top w:val="single" w:sz="4" w:space="0" w:color="000000"/>
              <w:left w:val="single" w:sz="4" w:space="0" w:color="000000"/>
              <w:bottom w:val="single" w:sz="4" w:space="0" w:color="000000"/>
              <w:right w:val="single" w:sz="4" w:space="0" w:color="000000"/>
            </w:tcBorders>
          </w:tcPr>
          <w:p w14:paraId="69F6FCD2" w14:textId="77777777" w:rsidR="00183F9F" w:rsidRPr="00C70209" w:rsidRDefault="00183F9F" w:rsidP="00082182">
            <w:pPr>
              <w:pStyle w:val="Tabletext-evidencematrix"/>
            </w:pPr>
            <w:r w:rsidRPr="00C70209">
              <w:t>254.2 ± 22.6 (n=25)</w:t>
            </w:r>
          </w:p>
        </w:tc>
        <w:tc>
          <w:tcPr>
            <w:tcW w:w="550" w:type="pct"/>
            <w:tcBorders>
              <w:top w:val="single" w:sz="4" w:space="0" w:color="000000"/>
              <w:left w:val="single" w:sz="4" w:space="0" w:color="000000"/>
              <w:bottom w:val="single" w:sz="4" w:space="0" w:color="000000"/>
              <w:right w:val="single" w:sz="4" w:space="0" w:color="000000"/>
            </w:tcBorders>
          </w:tcPr>
          <w:p w14:paraId="434DFA3A" w14:textId="77777777" w:rsidR="00183F9F" w:rsidRPr="00C70209" w:rsidRDefault="00183F9F" w:rsidP="00082182">
            <w:pPr>
              <w:pStyle w:val="Tabletext-evidencematrix"/>
            </w:pPr>
            <w:r w:rsidRPr="00C70209">
              <w:t>426.0 ± 92.0 (n=25)</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185592A" w14:textId="77777777" w:rsidR="00183F9F" w:rsidRPr="00C70209" w:rsidRDefault="00183F9F" w:rsidP="00082182">
            <w:pPr>
              <w:pStyle w:val="Tabletext-evidencematrix"/>
            </w:pPr>
            <w:r w:rsidRPr="00C70209">
              <w:t>MD –171.80 [–208.94, –134.66]</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13BA6EC9" w14:textId="77777777" w:rsidR="00183F9F" w:rsidRPr="00C70209" w:rsidRDefault="00183F9F" w:rsidP="00082182">
            <w:pPr>
              <w:pStyle w:val="Tabletext-evidencematrix"/>
              <w:rPr>
                <w:i/>
              </w:rPr>
            </w:pPr>
            <w:r w:rsidRPr="00C70209">
              <w:rPr>
                <w:i/>
              </w:rPr>
              <w:t>Favours aprotinin</w:t>
            </w:r>
          </w:p>
          <w:p w14:paraId="7238D648" w14:textId="6AD26428" w:rsidR="00183F9F" w:rsidRPr="00C70209" w:rsidRDefault="001A475D" w:rsidP="00082182">
            <w:pPr>
              <w:pStyle w:val="Tabletext-evidencematrix"/>
            </w:pPr>
            <w:r w:rsidRPr="001A475D">
              <w:rPr>
                <w:i/>
              </w:rPr>
              <w:t>P &lt; </w:t>
            </w:r>
            <w:r w:rsidR="00183F9F" w:rsidRPr="00C70209">
              <w:t>0.05</w:t>
            </w:r>
          </w:p>
        </w:tc>
      </w:tr>
      <w:tr w:rsidR="00183F9F" w:rsidRPr="00C70209" w14:paraId="3C184014" w14:textId="77777777" w:rsidTr="00082182">
        <w:tc>
          <w:tcPr>
            <w:tcW w:w="388" w:type="pct"/>
            <w:vMerge/>
            <w:tcBorders>
              <w:left w:val="single" w:sz="4" w:space="0" w:color="000000"/>
              <w:right w:val="single" w:sz="4" w:space="0" w:color="000000"/>
            </w:tcBorders>
            <w:vAlign w:val="center"/>
            <w:hideMark/>
          </w:tcPr>
          <w:p w14:paraId="44CCD79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0178C323"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10E2B710"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64958DC5"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586CA34E" w14:textId="77777777" w:rsidR="00183F9F" w:rsidRPr="00C70209" w:rsidRDefault="00183F9F" w:rsidP="00082182">
            <w:pPr>
              <w:pStyle w:val="Tabletext-evidencematrix"/>
            </w:pPr>
          </w:p>
        </w:tc>
        <w:tc>
          <w:tcPr>
            <w:tcW w:w="2097" w:type="pct"/>
            <w:gridSpan w:val="4"/>
            <w:tcBorders>
              <w:top w:val="single" w:sz="4" w:space="0" w:color="000000"/>
              <w:left w:val="single" w:sz="4" w:space="0" w:color="000000"/>
              <w:bottom w:val="single" w:sz="4" w:space="0" w:color="000000"/>
              <w:right w:val="single" w:sz="4" w:space="0" w:color="000000"/>
            </w:tcBorders>
            <w:hideMark/>
          </w:tcPr>
          <w:p w14:paraId="5AC1DCAC" w14:textId="77777777" w:rsidR="00183F9F" w:rsidRPr="00C70209" w:rsidRDefault="00183F9F" w:rsidP="00082182">
            <w:pPr>
              <w:pStyle w:val="Tabletext-evidencematrix"/>
            </w:pPr>
            <w:r w:rsidRPr="00C70209">
              <w:t>24 hr chest tube drainage (mL)</w:t>
            </w:r>
          </w:p>
        </w:tc>
        <w:tc>
          <w:tcPr>
            <w:tcW w:w="595" w:type="pct"/>
            <w:tcBorders>
              <w:top w:val="single" w:sz="4" w:space="0" w:color="000000"/>
              <w:left w:val="single" w:sz="4" w:space="0" w:color="000000"/>
              <w:bottom w:val="single" w:sz="4" w:space="0" w:color="000000"/>
              <w:right w:val="single" w:sz="4" w:space="0" w:color="000000"/>
            </w:tcBorders>
            <w:shd w:val="clear" w:color="auto" w:fill="auto"/>
            <w:hideMark/>
          </w:tcPr>
          <w:p w14:paraId="5A3B9D8E" w14:textId="77777777" w:rsidR="00183F9F" w:rsidRPr="00C70209" w:rsidRDefault="00183F9F" w:rsidP="00082182">
            <w:pPr>
              <w:pStyle w:val="Tabletext-evidencematrix"/>
            </w:pPr>
          </w:p>
        </w:tc>
      </w:tr>
      <w:tr w:rsidR="00183F9F" w:rsidRPr="00C70209" w14:paraId="7BB908C0" w14:textId="77777777" w:rsidTr="00082182">
        <w:tc>
          <w:tcPr>
            <w:tcW w:w="388" w:type="pct"/>
            <w:vMerge/>
            <w:tcBorders>
              <w:left w:val="single" w:sz="4" w:space="0" w:color="000000"/>
              <w:right w:val="single" w:sz="4" w:space="0" w:color="000000"/>
            </w:tcBorders>
            <w:vAlign w:val="center"/>
          </w:tcPr>
          <w:p w14:paraId="095F23E6"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21F0DFDC"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30C8C254"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20D3EE54"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tcPr>
          <w:p w14:paraId="7D6ACFDF"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05B5A988" w14:textId="77777777" w:rsidR="00183F9F" w:rsidRPr="00C70209" w:rsidRDefault="00183F9F" w:rsidP="00082182">
            <w:pPr>
              <w:pStyle w:val="Tabletext-evidencematrix"/>
              <w:jc w:val="right"/>
            </w:pPr>
            <w:r w:rsidRPr="00C70209">
              <w:t>2x doses</w:t>
            </w:r>
          </w:p>
        </w:tc>
        <w:tc>
          <w:tcPr>
            <w:tcW w:w="551" w:type="pct"/>
            <w:tcBorders>
              <w:top w:val="single" w:sz="4" w:space="0" w:color="000000"/>
              <w:left w:val="single" w:sz="4" w:space="0" w:color="000000"/>
              <w:bottom w:val="single" w:sz="4" w:space="0" w:color="000000"/>
              <w:right w:val="single" w:sz="4" w:space="0" w:color="000000"/>
            </w:tcBorders>
          </w:tcPr>
          <w:p w14:paraId="25358247" w14:textId="77777777" w:rsidR="00183F9F" w:rsidRPr="00C70209" w:rsidRDefault="00183F9F" w:rsidP="00082182">
            <w:pPr>
              <w:pStyle w:val="Tabletext-evidencematrix"/>
            </w:pPr>
            <w:r w:rsidRPr="00C70209">
              <w:t>164.3 ± 25.7 (n=25)</w:t>
            </w:r>
          </w:p>
        </w:tc>
        <w:tc>
          <w:tcPr>
            <w:tcW w:w="550" w:type="pct"/>
            <w:tcBorders>
              <w:top w:val="single" w:sz="4" w:space="0" w:color="000000"/>
              <w:left w:val="single" w:sz="4" w:space="0" w:color="000000"/>
              <w:bottom w:val="single" w:sz="4" w:space="0" w:color="000000"/>
              <w:right w:val="single" w:sz="4" w:space="0" w:color="000000"/>
            </w:tcBorders>
          </w:tcPr>
          <w:p w14:paraId="10D3964B" w14:textId="77777777" w:rsidR="00183F9F" w:rsidRPr="00C70209" w:rsidRDefault="00183F9F" w:rsidP="00082182">
            <w:pPr>
              <w:pStyle w:val="Tabletext-evidencematrix"/>
            </w:pPr>
            <w:r w:rsidRPr="00C70209">
              <w:t>321.0 ± 23.0 (n=25)</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0396D13" w14:textId="77777777" w:rsidR="00183F9F" w:rsidRPr="00C70209" w:rsidRDefault="00183F9F" w:rsidP="00082182">
            <w:pPr>
              <w:pStyle w:val="Tabletext-evidencematrix"/>
            </w:pPr>
            <w:r w:rsidRPr="00C70209">
              <w:t>MD –175.80 [–187.88, –163.72]</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61A43B9" w14:textId="77777777" w:rsidR="00183F9F" w:rsidRPr="00C70209" w:rsidRDefault="00183F9F" w:rsidP="00082182">
            <w:pPr>
              <w:pStyle w:val="Tabletext-evidencematrix"/>
              <w:rPr>
                <w:i/>
              </w:rPr>
            </w:pPr>
            <w:r w:rsidRPr="00C70209">
              <w:rPr>
                <w:i/>
              </w:rPr>
              <w:t>Favours aprotinin</w:t>
            </w:r>
          </w:p>
          <w:p w14:paraId="48A4F788" w14:textId="0EEDA8E5" w:rsidR="00183F9F" w:rsidRPr="00C70209" w:rsidRDefault="001A475D" w:rsidP="00082182">
            <w:pPr>
              <w:pStyle w:val="Tabletext-evidencematrix"/>
              <w:rPr>
                <w:i/>
              </w:rPr>
            </w:pPr>
            <w:r w:rsidRPr="001A475D">
              <w:rPr>
                <w:i/>
              </w:rPr>
              <w:t>P &lt; </w:t>
            </w:r>
            <w:r w:rsidR="00183F9F" w:rsidRPr="00C70209">
              <w:t>0.05</w:t>
            </w:r>
          </w:p>
        </w:tc>
      </w:tr>
      <w:tr w:rsidR="00183F9F" w:rsidRPr="00C70209" w14:paraId="70B28CA0" w14:textId="77777777" w:rsidTr="00082182">
        <w:tc>
          <w:tcPr>
            <w:tcW w:w="388" w:type="pct"/>
            <w:vMerge/>
            <w:tcBorders>
              <w:left w:val="single" w:sz="4" w:space="0" w:color="000000"/>
              <w:bottom w:val="single" w:sz="4" w:space="0" w:color="000000"/>
              <w:right w:val="single" w:sz="4" w:space="0" w:color="000000"/>
            </w:tcBorders>
            <w:vAlign w:val="center"/>
          </w:tcPr>
          <w:p w14:paraId="0491A09E"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61CB9268"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59BC84C9"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303EE72A"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vAlign w:val="center"/>
          </w:tcPr>
          <w:p w14:paraId="78370F6B"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735781EA" w14:textId="77777777" w:rsidR="00183F9F" w:rsidRPr="00C70209" w:rsidRDefault="00183F9F" w:rsidP="00082182">
            <w:pPr>
              <w:pStyle w:val="Tabletext-evidencematrix"/>
              <w:jc w:val="right"/>
            </w:pPr>
            <w:r w:rsidRPr="00C70209">
              <w:t>1x dose</w:t>
            </w:r>
          </w:p>
        </w:tc>
        <w:tc>
          <w:tcPr>
            <w:tcW w:w="551" w:type="pct"/>
            <w:tcBorders>
              <w:top w:val="single" w:sz="4" w:space="0" w:color="000000"/>
              <w:left w:val="single" w:sz="4" w:space="0" w:color="000000"/>
              <w:bottom w:val="single" w:sz="4" w:space="0" w:color="000000"/>
              <w:right w:val="single" w:sz="4" w:space="0" w:color="000000"/>
            </w:tcBorders>
          </w:tcPr>
          <w:p w14:paraId="7F1FEC8F" w14:textId="77777777" w:rsidR="00183F9F" w:rsidRPr="00C70209" w:rsidRDefault="00183F9F" w:rsidP="00082182">
            <w:pPr>
              <w:pStyle w:val="Tabletext-evidencematrix"/>
            </w:pPr>
            <w:r w:rsidRPr="00C70209">
              <w:t>145.2 ± 20.5 (n=25)</w:t>
            </w:r>
          </w:p>
        </w:tc>
        <w:tc>
          <w:tcPr>
            <w:tcW w:w="550" w:type="pct"/>
            <w:tcBorders>
              <w:top w:val="single" w:sz="4" w:space="0" w:color="000000"/>
              <w:left w:val="single" w:sz="4" w:space="0" w:color="000000"/>
              <w:bottom w:val="single" w:sz="4" w:space="0" w:color="000000"/>
              <w:right w:val="single" w:sz="4" w:space="0" w:color="000000"/>
            </w:tcBorders>
          </w:tcPr>
          <w:p w14:paraId="06C32237" w14:textId="77777777" w:rsidR="00183F9F" w:rsidRPr="00C70209" w:rsidRDefault="00183F9F" w:rsidP="00082182">
            <w:pPr>
              <w:pStyle w:val="Tabletext-evidencematrix"/>
            </w:pPr>
            <w:r w:rsidRPr="00C70209">
              <w:t>321.0 ± 23.0 (n=25)</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070439A1" w14:textId="77777777" w:rsidR="00183F9F" w:rsidRPr="00C70209" w:rsidRDefault="00183F9F" w:rsidP="00082182">
            <w:pPr>
              <w:pStyle w:val="Tabletext-evidencematrix"/>
            </w:pPr>
            <w:r w:rsidRPr="00C70209">
              <w:t>MD –156.70 [–170.22, –143.18]</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82377F5" w14:textId="77777777" w:rsidR="00183F9F" w:rsidRPr="00C70209" w:rsidRDefault="00183F9F" w:rsidP="00082182">
            <w:pPr>
              <w:pStyle w:val="Tabletext-evidencematrix"/>
              <w:rPr>
                <w:i/>
              </w:rPr>
            </w:pPr>
            <w:r w:rsidRPr="00C70209">
              <w:rPr>
                <w:i/>
              </w:rPr>
              <w:t>Favours aprotinin</w:t>
            </w:r>
          </w:p>
          <w:p w14:paraId="13BDBAC3" w14:textId="7E118FA8" w:rsidR="00183F9F" w:rsidRPr="00C70209" w:rsidRDefault="001A475D" w:rsidP="00082182">
            <w:pPr>
              <w:pStyle w:val="Tabletext-evidencematrix"/>
              <w:rPr>
                <w:i/>
              </w:rPr>
            </w:pPr>
            <w:r w:rsidRPr="001A475D">
              <w:rPr>
                <w:i/>
              </w:rPr>
              <w:t>P &lt; </w:t>
            </w:r>
            <w:r w:rsidR="00183F9F" w:rsidRPr="00C70209">
              <w:t>0.05</w:t>
            </w:r>
          </w:p>
        </w:tc>
      </w:tr>
      <w:tr w:rsidR="00183F9F" w:rsidRPr="00C70209" w14:paraId="391BAF1B"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0CC9C266" w14:textId="181B0C7C" w:rsidR="00183F9F" w:rsidRPr="00C70209" w:rsidRDefault="00183F9F" w:rsidP="00082182">
            <w:pPr>
              <w:pStyle w:val="Tabletext-evidencematrix"/>
            </w:pPr>
            <w:r w:rsidRPr="00C70209">
              <w:t>Vacharaksa 2002</w:t>
            </w:r>
            <w:r w:rsidRPr="00C70209">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 </w:instrText>
            </w:r>
            <w:r w:rsidR="000E261C">
              <w:fldChar w:fldCharType="begin">
                <w:fldData xml:space="preserve">PEVuZE5vdGU+PENpdGU+PEF1dGhvcj5WYWNoYXJha3NhPC9BdXRob3I+PFllYXI+MjAwMjwvWWVh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8</w:t>
            </w:r>
            <w:r w:rsidRPr="00C70209">
              <w:fldChar w:fldCharType="end"/>
            </w:r>
          </w:p>
          <w:p w14:paraId="333388AA" w14:textId="77777777" w:rsidR="00183F9F" w:rsidRPr="00C70209" w:rsidRDefault="00183F9F" w:rsidP="00082182">
            <w:pPr>
              <w:pStyle w:val="Tabletext-evidencematrix"/>
            </w:pPr>
            <w:r w:rsidRPr="00C70209">
              <w:t>Level II</w:t>
            </w:r>
          </w:p>
          <w:p w14:paraId="5B0EB1C8"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5DC71F32" w14:textId="77777777" w:rsidR="00183F9F" w:rsidRPr="00C70209" w:rsidRDefault="00183F9F" w:rsidP="00082182">
            <w:pPr>
              <w:pStyle w:val="Tabletext-evidencematrix"/>
            </w:pPr>
            <w:r w:rsidRPr="00C70209">
              <w:t>N=62</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3B049D54" w14:textId="6E32FFF3" w:rsidR="00183F9F" w:rsidRPr="00C70209" w:rsidRDefault="00183F9F" w:rsidP="00082182">
            <w:pPr>
              <w:pStyle w:val="Tabletext-evidencematrix"/>
            </w:pPr>
            <w:r w:rsidRPr="00C70209">
              <w:t>Paediatric patients aged ≤14 years with cyanotic CHD and a right-to-left shunt undergoing open</w:t>
            </w:r>
            <w:r w:rsidR="004B557C" w:rsidRPr="00C70209">
              <w:t>-</w:t>
            </w:r>
            <w:r w:rsidRPr="00C70209">
              <w:t>heart surgery</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3B146307" w14:textId="77777777" w:rsidR="00183F9F" w:rsidRPr="00C70209" w:rsidRDefault="00183F9F" w:rsidP="00082182">
            <w:pPr>
              <w:pStyle w:val="Tabletext-evidencematrix"/>
            </w:pPr>
            <w:r w:rsidRPr="00C70209">
              <w:t>Single hospital, Thailand</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827D046" w14:textId="77777777" w:rsidR="00183F9F" w:rsidRPr="00C70209" w:rsidRDefault="00183F9F" w:rsidP="00082182">
            <w:pPr>
              <w:pStyle w:val="Tabletext-evidencematrix"/>
            </w:pPr>
            <w:r w:rsidRPr="00C70209">
              <w:t>IV TXA (2x doses) versus IV TXA (1x dose) + placebo</w:t>
            </w:r>
          </w:p>
        </w:tc>
        <w:tc>
          <w:tcPr>
            <w:tcW w:w="481" w:type="pct"/>
            <w:tcBorders>
              <w:top w:val="single" w:sz="4" w:space="0" w:color="000000"/>
              <w:left w:val="single" w:sz="4" w:space="0" w:color="000000"/>
              <w:bottom w:val="single" w:sz="4" w:space="0" w:color="000000"/>
              <w:right w:val="single" w:sz="4" w:space="0" w:color="000000"/>
            </w:tcBorders>
            <w:hideMark/>
          </w:tcPr>
          <w:p w14:paraId="4A6DC0E8" w14:textId="77777777" w:rsidR="00183F9F" w:rsidRPr="00C70209" w:rsidRDefault="00183F9F" w:rsidP="00082182">
            <w:pPr>
              <w:pStyle w:val="Tabletext-evidencematrix"/>
            </w:pPr>
            <w:r w:rsidRPr="00C70209">
              <w:t>Total postoperative blood loss (mL)</w:t>
            </w:r>
          </w:p>
        </w:tc>
        <w:tc>
          <w:tcPr>
            <w:tcW w:w="551" w:type="pct"/>
            <w:tcBorders>
              <w:top w:val="single" w:sz="4" w:space="0" w:color="000000"/>
              <w:left w:val="single" w:sz="4" w:space="0" w:color="000000"/>
              <w:bottom w:val="single" w:sz="4" w:space="0" w:color="000000"/>
              <w:right w:val="single" w:sz="4" w:space="0" w:color="000000"/>
            </w:tcBorders>
            <w:hideMark/>
          </w:tcPr>
          <w:p w14:paraId="6F8E55F3" w14:textId="77777777" w:rsidR="00183F9F" w:rsidRPr="00C70209" w:rsidRDefault="00183F9F" w:rsidP="00082182">
            <w:pPr>
              <w:pStyle w:val="Tabletext-evidencematrix"/>
            </w:pPr>
            <w:r w:rsidRPr="00C70209">
              <w:t>195.63 ± 188.03 (n=33)</w:t>
            </w:r>
          </w:p>
        </w:tc>
        <w:tc>
          <w:tcPr>
            <w:tcW w:w="550" w:type="pct"/>
            <w:tcBorders>
              <w:top w:val="single" w:sz="4" w:space="0" w:color="000000"/>
              <w:left w:val="single" w:sz="4" w:space="0" w:color="000000"/>
              <w:bottom w:val="single" w:sz="4" w:space="0" w:color="000000"/>
              <w:right w:val="single" w:sz="4" w:space="0" w:color="000000"/>
            </w:tcBorders>
            <w:hideMark/>
          </w:tcPr>
          <w:p w14:paraId="42844B08" w14:textId="77777777" w:rsidR="00183F9F" w:rsidRPr="00C70209" w:rsidRDefault="00183F9F" w:rsidP="00082182">
            <w:pPr>
              <w:pStyle w:val="Tabletext-evidencematrix"/>
            </w:pPr>
            <w:r w:rsidRPr="00C70209">
              <w:t>186.30 ± 163.78 (n=2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3F4034" w14:textId="77777777" w:rsidR="00183F9F" w:rsidRPr="00C70209" w:rsidRDefault="00183F9F" w:rsidP="00082182">
            <w:pPr>
              <w:pStyle w:val="Tabletext-evidencematrix"/>
            </w:pPr>
            <w:r w:rsidRPr="00C70209">
              <w:t>MD 9.33 [–78.24, 96.90]</w:t>
            </w:r>
            <w:r w:rsidRPr="00C70209">
              <w:rPr>
                <w:vertAlign w:val="superscript"/>
              </w:rPr>
              <w:t>f</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8F03F9" w14:textId="77777777" w:rsidR="00183F9F" w:rsidRPr="00C70209" w:rsidRDefault="00183F9F" w:rsidP="00082182">
            <w:pPr>
              <w:pStyle w:val="Tabletext-evidencematrix"/>
            </w:pPr>
            <w:r w:rsidRPr="00C70209">
              <w:rPr>
                <w:i/>
              </w:rPr>
              <w:t>No significant difference</w:t>
            </w:r>
          </w:p>
          <w:p w14:paraId="529855AD" w14:textId="67B7D6FC" w:rsidR="00183F9F" w:rsidRPr="00C70209" w:rsidRDefault="001A475D" w:rsidP="00082182">
            <w:pPr>
              <w:pStyle w:val="Tabletext-evidencematrix"/>
            </w:pPr>
            <w:r w:rsidRPr="001A475D">
              <w:rPr>
                <w:i/>
              </w:rPr>
              <w:t>P = </w:t>
            </w:r>
            <w:r w:rsidR="00183F9F" w:rsidRPr="00C70209">
              <w:t>0.5</w:t>
            </w:r>
          </w:p>
        </w:tc>
      </w:tr>
      <w:tr w:rsidR="00183F9F" w:rsidRPr="00C70209" w14:paraId="16DE50E9"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6196FC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8E3193D"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B4C061C"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E934EEB"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44752A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2F3BB7BA" w14:textId="77777777" w:rsidR="00183F9F" w:rsidRPr="00C70209" w:rsidRDefault="00183F9F" w:rsidP="00082182">
            <w:pPr>
              <w:pStyle w:val="Tabletext-evidencematrix"/>
            </w:pPr>
            <w:r w:rsidRPr="00C70209">
              <w:t>24 hr postoperative blood loss (mL/kg)</w:t>
            </w:r>
          </w:p>
        </w:tc>
        <w:tc>
          <w:tcPr>
            <w:tcW w:w="551" w:type="pct"/>
            <w:tcBorders>
              <w:top w:val="single" w:sz="4" w:space="0" w:color="000000"/>
              <w:left w:val="single" w:sz="4" w:space="0" w:color="000000"/>
              <w:bottom w:val="single" w:sz="4" w:space="0" w:color="000000"/>
              <w:right w:val="single" w:sz="4" w:space="0" w:color="000000"/>
            </w:tcBorders>
            <w:hideMark/>
          </w:tcPr>
          <w:p w14:paraId="21041E3C" w14:textId="77777777" w:rsidR="00183F9F" w:rsidRPr="00C70209" w:rsidRDefault="00183F9F" w:rsidP="00082182">
            <w:pPr>
              <w:pStyle w:val="Tabletext-evidencematrix"/>
            </w:pPr>
            <w:r w:rsidRPr="00C70209">
              <w:t>12.51 ± 13.20 (n=33)</w:t>
            </w:r>
          </w:p>
        </w:tc>
        <w:tc>
          <w:tcPr>
            <w:tcW w:w="550" w:type="pct"/>
            <w:tcBorders>
              <w:top w:val="single" w:sz="4" w:space="0" w:color="000000"/>
              <w:left w:val="single" w:sz="4" w:space="0" w:color="000000"/>
              <w:bottom w:val="single" w:sz="4" w:space="0" w:color="000000"/>
              <w:right w:val="single" w:sz="4" w:space="0" w:color="000000"/>
            </w:tcBorders>
            <w:hideMark/>
          </w:tcPr>
          <w:p w14:paraId="36089819" w14:textId="77777777" w:rsidR="00183F9F" w:rsidRPr="00C70209" w:rsidRDefault="00183F9F" w:rsidP="00082182">
            <w:pPr>
              <w:pStyle w:val="Tabletext-evidencematrix"/>
            </w:pPr>
            <w:r w:rsidRPr="00C70209">
              <w:t>10.68 ± 6.38 (n=2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2BFC8AF" w14:textId="77777777" w:rsidR="00183F9F" w:rsidRPr="00C70209" w:rsidRDefault="00183F9F" w:rsidP="00082182">
            <w:pPr>
              <w:pStyle w:val="Tabletext-evidencematrix"/>
            </w:pPr>
            <w:r w:rsidRPr="00C70209">
              <w:t>MD 1.83 [–3.24, 6.90]</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2828DA3" w14:textId="77777777" w:rsidR="00183F9F" w:rsidRPr="00C70209" w:rsidRDefault="00183F9F" w:rsidP="00082182">
            <w:pPr>
              <w:pStyle w:val="Tabletext-evidencematrix"/>
            </w:pPr>
            <w:r w:rsidRPr="00C70209">
              <w:rPr>
                <w:i/>
              </w:rPr>
              <w:t>No significant difference</w:t>
            </w:r>
          </w:p>
          <w:p w14:paraId="35805233" w14:textId="563247D2" w:rsidR="00183F9F" w:rsidRPr="00C70209" w:rsidRDefault="001A475D" w:rsidP="00082182">
            <w:pPr>
              <w:pStyle w:val="Tabletext-evidencematrix"/>
            </w:pPr>
            <w:r w:rsidRPr="001A475D">
              <w:rPr>
                <w:i/>
              </w:rPr>
              <w:t>P = </w:t>
            </w:r>
            <w:r w:rsidR="00183F9F" w:rsidRPr="00C70209">
              <w:t>0.5</w:t>
            </w:r>
          </w:p>
        </w:tc>
      </w:tr>
    </w:tbl>
    <w:p w14:paraId="69D2C113" w14:textId="2D9C7A91"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HD, congenital heart disease; CI, confidence interval; CPB, cardiopulmonary bypass; EACA, epsilon</w:t>
      </w:r>
      <w:r w:rsidR="00674A97" w:rsidRPr="00C70209">
        <w:rPr>
          <w:rFonts w:ascii="Arial Narrow" w:hAnsi="Arial Narrow"/>
          <w:sz w:val="16"/>
          <w:szCs w:val="16"/>
        </w:rPr>
        <w:t>-</w:t>
      </w:r>
      <w:r w:rsidRPr="00C70209">
        <w:rPr>
          <w:rFonts w:ascii="Arial Narrow" w:hAnsi="Arial Narrow"/>
          <w:sz w:val="16"/>
          <w:szCs w:val="16"/>
        </w:rPr>
        <w:t>aminocaproic acid; IV, intravenous; MD, mean difference; NR, not reported; RR, risk ratio; SD, standard deviation; TXA, tranexamic acid; WMD, weighted mean difference</w:t>
      </w:r>
    </w:p>
    <w:p w14:paraId="5545EC37"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7683CC8C" w14:textId="2EE0840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394B1D82" w14:textId="77777777" w:rsidR="00183F9F" w:rsidRPr="00C70209" w:rsidRDefault="00183F9F" w:rsidP="00082182">
      <w:pPr>
        <w:pStyle w:val="TabFigNotes0noindent"/>
      </w:pPr>
      <w:r w:rsidRPr="00C70209">
        <w:rPr>
          <w:b/>
        </w:rPr>
        <w:t>c.</w:t>
      </w:r>
      <w:r w:rsidRPr="00C70209">
        <w:t xml:space="preserve"> Analysis includes studies reported by Boldt. A number of studies by Boldt have been retracted due to research misconduct, including lack of ethics approval and false data. While the included studies have not been formally retracted, care should be taken in the interpretation of this analysis.</w:t>
      </w:r>
    </w:p>
    <w:p w14:paraId="11B7C771" w14:textId="7635BF7B"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d.</w:t>
      </w:r>
      <w:r w:rsidRPr="00C70209">
        <w:rPr>
          <w:rFonts w:ascii="Arial Narrow" w:hAnsi="Arial Narrow"/>
          <w:sz w:val="16"/>
          <w:szCs w:val="16"/>
        </w:rPr>
        <w:t xml:space="preserve"> Data for meta-analyses using fixed</w:t>
      </w:r>
      <w:r w:rsidR="00674A97" w:rsidRPr="00C70209">
        <w:rPr>
          <w:rFonts w:ascii="Arial Narrow" w:hAnsi="Arial Narrow"/>
          <w:sz w:val="16"/>
          <w:szCs w:val="16"/>
        </w:rPr>
        <w:t>-</w:t>
      </w:r>
      <w:r w:rsidRPr="00C70209">
        <w:rPr>
          <w:rFonts w:ascii="Arial Narrow" w:hAnsi="Arial Narrow"/>
          <w:sz w:val="16"/>
          <w:szCs w:val="16"/>
        </w:rPr>
        <w:t>effects models were included where heterogeneity was low and random-effects models where heterogeneity was high.</w:t>
      </w:r>
    </w:p>
    <w:p w14:paraId="526AEAE7"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e.</w:t>
      </w:r>
      <w:r w:rsidRPr="00C70209">
        <w:rPr>
          <w:rFonts w:ascii="Arial Narrow" w:hAnsi="Arial Narrow"/>
          <w:sz w:val="16"/>
          <w:szCs w:val="16"/>
        </w:rPr>
        <w:t xml:space="preserve"> Includes Chauhan 2004 a four times for different doses of TXA versus placebo.</w:t>
      </w:r>
    </w:p>
    <w:p w14:paraId="6AC28A3D"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f.</w:t>
      </w:r>
      <w:r w:rsidRPr="00C70209">
        <w:rPr>
          <w:rFonts w:ascii="Arial Narrow" w:hAnsi="Arial Narrow"/>
          <w:sz w:val="16"/>
          <w:szCs w:val="16"/>
        </w:rPr>
        <w:t xml:space="preserve"> Calculated post-hoc using RevMan 5.2.1.</w:t>
      </w:r>
    </w:p>
    <w:p w14:paraId="443E3CB2" w14:textId="77777777" w:rsidR="00183F9F" w:rsidRPr="00C70209" w:rsidRDefault="00183F9F" w:rsidP="00082182">
      <w:pPr>
        <w:pStyle w:val="TabFigNotes0noindent"/>
      </w:pPr>
    </w:p>
    <w:p w14:paraId="22AB6024" w14:textId="77777777" w:rsidR="00183F9F" w:rsidRPr="00C70209" w:rsidRDefault="00183F9F" w:rsidP="00082182">
      <w:pPr>
        <w:keepNext/>
        <w:keepLines/>
        <w:spacing w:after="0"/>
        <w:ind w:left="0"/>
        <w:rPr>
          <w:rFonts w:ascii="Arial Narrow" w:hAnsi="Arial Narrow"/>
          <w:sz w:val="16"/>
          <w:szCs w:val="16"/>
        </w:rPr>
      </w:pPr>
    </w:p>
    <w:p w14:paraId="23941900"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038FD944" w14:textId="77777777" w:rsidR="00183F9F" w:rsidRPr="00C70209" w:rsidRDefault="00183F9F" w:rsidP="00082182">
      <w:pPr>
        <w:pStyle w:val="Heading7"/>
      </w:pPr>
      <w:r w:rsidRPr="00C70209">
        <w:t>Scoliosis surgery</w:t>
      </w:r>
    </w:p>
    <w:p w14:paraId="408EA506" w14:textId="7FC77E6A" w:rsidR="00183F9F" w:rsidRPr="00C70209" w:rsidRDefault="00183F9F" w:rsidP="00082182">
      <w:pPr>
        <w:pStyle w:val="BodyText"/>
        <w:rPr>
          <w:rFonts w:eastAsia="Arial Unicode MS"/>
          <w:lang w:eastAsia="ja-JP"/>
        </w:rPr>
      </w:pPr>
      <w:r w:rsidRPr="00C70209">
        <w:rPr>
          <w:rFonts w:eastAsia="Arial Unicode MS"/>
          <w:lang w:eastAsia="ja-JP"/>
        </w:rPr>
        <w:t xml:space="preserve">One Level I study (Tzortzopoulou 2008) and two additional Level II studies (Thompson 2005, Verma 2014) were identified in the systematic review that assessed the effect of antifibrinolytics in paediatric patients undergoing surgery for </w:t>
      </w:r>
      <w:r w:rsidR="00060497" w:rsidRPr="00C70209">
        <w:rPr>
          <w:rFonts w:eastAsia="Arial Unicode MS"/>
          <w:lang w:eastAsia="ja-JP"/>
        </w:rPr>
        <w:t>scoliosis</w:t>
      </w:r>
      <w:r w:rsidRPr="00C70209">
        <w:rPr>
          <w:rFonts w:eastAsia="Arial Unicode MS"/>
          <w:lang w:eastAsia="ja-JP"/>
        </w:rPr>
        <w:t xml:space="preserve"> and provided evidence for blood loss. </w:t>
      </w:r>
      <w:r w:rsidRPr="00C70209">
        <w:rPr>
          <w:rFonts w:eastAsia="Arial Unicode MS"/>
          <w:b/>
          <w:lang w:eastAsia="ja-JP"/>
        </w:rPr>
        <w:fldChar w:fldCharType="begin"/>
      </w:r>
      <w:r w:rsidRPr="00C70209">
        <w:rPr>
          <w:rFonts w:eastAsia="Arial Unicode MS"/>
          <w:b/>
          <w:lang w:eastAsia="ja-JP"/>
        </w:rPr>
        <w:instrText xml:space="preserve"> REF _Ref419710846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Table 3.4.31</w:t>
      </w:r>
      <w:r w:rsidRPr="00C70209">
        <w:rPr>
          <w:rFonts w:eastAsia="Arial Unicode MS"/>
          <w:b/>
          <w:lang w:eastAsia="ja-JP"/>
        </w:rPr>
        <w:fldChar w:fldCharType="end"/>
      </w:r>
      <w:r w:rsidRPr="00C70209">
        <w:rPr>
          <w:rFonts w:eastAsia="Arial Unicode MS"/>
          <w:lang w:eastAsia="ja-JP"/>
        </w:rPr>
        <w:t xml:space="preserve"> </w:t>
      </w:r>
      <w:r w:rsidRPr="00C70209">
        <w:rPr>
          <w:lang w:eastAsia="en-GB"/>
        </w:rPr>
        <w:t>summarises the results from these studies</w:t>
      </w:r>
      <w:r w:rsidRPr="00C70209">
        <w:rPr>
          <w:rFonts w:eastAsia="Arial Unicode MS"/>
          <w:lang w:eastAsia="ja-JP"/>
        </w:rPr>
        <w:t>.</w:t>
      </w:r>
    </w:p>
    <w:p w14:paraId="3B5DAE2C" w14:textId="77777777" w:rsidR="00183F9F" w:rsidRPr="00C70209" w:rsidRDefault="00183F9F" w:rsidP="00082182">
      <w:pPr>
        <w:pStyle w:val="BodyText"/>
        <w:rPr>
          <w:rFonts w:eastAsia="Arial Unicode MS"/>
          <w:lang w:eastAsia="ja-JP"/>
        </w:rPr>
      </w:pPr>
      <w:r w:rsidRPr="00C70209">
        <w:rPr>
          <w:rFonts w:eastAsia="Arial Unicode MS"/>
          <w:lang w:eastAsia="ja-JP"/>
        </w:rPr>
        <w:t>Tzortzopoulou (2008) conducted a meta-analysis of five trials (Cole 2003, Khoshhal 2003, Neilipovitz 2001, Sethna 2005, Florentino-Pineda 2004) involving 163 paediatric patients, and found that patients administered antifibrinolytics (aprotinin, TXA or EACA) had significantly less volume (mL) of blood loss during surgery compared with patients who did not receive antifibrinolytics (MD –426.53, 95% CI –602.51, –250.56). Individual assessments of each intervention also showed an effect favouring aprotinin (2 trials, MD –450.32, 95% CI –726.35, –174.29), TXA (2 trials, MD –681.81, 95% CI –1149.12, –214.49) and EACA (1 trial, MD –325.00; 95% CI –586.83, –63.17).</w:t>
      </w:r>
    </w:p>
    <w:p w14:paraId="13EFA368" w14:textId="77777777" w:rsidR="00183F9F" w:rsidRPr="00C70209" w:rsidRDefault="00183F9F" w:rsidP="00082182">
      <w:pPr>
        <w:pStyle w:val="BodyText"/>
        <w:rPr>
          <w:lang w:eastAsia="en-GB"/>
        </w:rPr>
      </w:pPr>
      <w:r w:rsidRPr="00C70209">
        <w:rPr>
          <w:lang w:eastAsia="en-GB"/>
        </w:rPr>
        <w:t>The RCT by Thompson (2005) reported no significant difference in intraoperative blood loss among 36 patients administered EACA compared with no EACA (MD –59.00, 95% CI –221.23, 103.23). However, patients who received EACA were significantly more likely to have a lower volume of blood loss postoperatively (mL), measured by chest tube drainage (MD –266.00, 95% CI –423.17, –108.83) and less total perioperative blood loss (mL) (MD –325.00, 95% CI –586.83, –63.17).</w:t>
      </w:r>
    </w:p>
    <w:p w14:paraId="6B5C82F4" w14:textId="1E701B2F" w:rsidR="00183F9F" w:rsidRPr="00C70209" w:rsidRDefault="00183F9F" w:rsidP="00082182">
      <w:pPr>
        <w:pStyle w:val="BodyText"/>
        <w:rPr>
          <w:rFonts w:eastAsia="Arial Unicode MS"/>
          <w:lang w:eastAsia="ja-JP"/>
        </w:rPr>
      </w:pPr>
      <w:r w:rsidRPr="00C70209">
        <w:rPr>
          <w:rFonts w:eastAsia="Arial Unicode MS"/>
          <w:lang w:eastAsia="ja-JP"/>
        </w:rPr>
        <w:t xml:space="preserve">The RCT by Verma (2014) assessed the effect of TXA or EACA compared to placebo among 125 patients. It reported a lower mean volume of intraoperative estimated blood loss (mL) </w:t>
      </w:r>
      <w:r w:rsidRPr="00C70209">
        <w:t>(</w:t>
      </w:r>
      <w:r w:rsidRPr="00C70209">
        <w:rPr>
          <w:rFonts w:eastAsia="Arial Unicode MS"/>
          <w:lang w:eastAsia="ja-JP"/>
        </w:rPr>
        <w:t>MD –304, 95% CI NR) among patients treated with antifibrinolytics. A similar, statistically significant effect was reported for total blood loss (MD –453.00, 95% CI –848.48, –57.52), but the effect was not statistically significant for mean volume (mL) of chest tube drainage (MD –122.00, 95% CI –309.98, 65.98).</w:t>
      </w:r>
    </w:p>
    <w:p w14:paraId="5718B0FE" w14:textId="77777777" w:rsidR="00183F9F" w:rsidRPr="00C70209" w:rsidRDefault="00183F9F" w:rsidP="00082182">
      <w:pPr>
        <w:pStyle w:val="BodyText"/>
        <w:rPr>
          <w:rFonts w:eastAsia="Arial Unicode MS"/>
          <w:lang w:eastAsia="ja-JP"/>
        </w:rPr>
      </w:pPr>
      <w:r w:rsidRPr="00C70209">
        <w:rPr>
          <w:rFonts w:eastAsia="Arial Unicode MS"/>
          <w:lang w:eastAsia="ja-JP"/>
        </w:rPr>
        <w:t>Verma (2014) also reported the results for each intervention (TXA or EACA) compared with placebo. For TXA, a reduction in intraoperative estimated blood loss was observed among patients administered TXA, but the effect was not statistically significant (MD –295, 95% CI NR). Still, Verma (2014) reported that TXA was associated with significantly less intraoperative estimated blood loss with mean arterial pressure &lt;75 mmHg, drain volume and total blood loss (</w:t>
      </w:r>
      <w:r w:rsidRPr="00C70209">
        <w:rPr>
          <w:rFonts w:eastAsia="Arial Unicode MS"/>
          <w:b/>
          <w:lang w:eastAsia="ja-JP"/>
        </w:rPr>
        <w:fldChar w:fldCharType="begin"/>
      </w:r>
      <w:r w:rsidRPr="00C70209">
        <w:rPr>
          <w:rFonts w:eastAsia="Arial Unicode MS"/>
          <w:b/>
          <w:lang w:eastAsia="ja-JP"/>
        </w:rPr>
        <w:instrText xml:space="preserve"> REF _Ref419710846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Table 3.4.31</w:t>
      </w:r>
      <w:r w:rsidRPr="00C70209">
        <w:rPr>
          <w:rFonts w:eastAsia="Arial Unicode MS"/>
          <w:b/>
          <w:lang w:eastAsia="ja-JP"/>
        </w:rPr>
        <w:fldChar w:fldCharType="end"/>
      </w:r>
      <w:r w:rsidRPr="00C70209">
        <w:rPr>
          <w:rFonts w:eastAsia="Arial Unicode MS"/>
          <w:lang w:eastAsia="ja-JP"/>
        </w:rPr>
        <w:t>). For EACA, the results were reversed. Patients administered EACA had significantly lower intraoperative estimated blood loss (MD –311, 95% CI NR), but no significant differences were reported for intraoperative estimated blood loss with mean arterial pressure &lt;75 mmHg, drain volume (MD –18.00, 95% CI –222.52, 186.52) or total blood loss (MD –341.00, 95% CI –770.47, 88.47).</w:t>
      </w:r>
    </w:p>
    <w:p w14:paraId="694ADEE8" w14:textId="77777777" w:rsidR="00183F9F" w:rsidRPr="00C70209" w:rsidRDefault="00183F9F" w:rsidP="00082182">
      <w:pPr>
        <w:spacing w:after="200" w:line="276" w:lineRule="auto"/>
        <w:rPr>
          <w:rFonts w:asciiTheme="minorHAnsi" w:eastAsia="Arial Unicode MS" w:hAnsiTheme="minorHAnsi" w:cstheme="minorHAnsi"/>
          <w:bC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785653ED" w14:textId="77777777" w:rsidR="00183F9F" w:rsidRPr="00C70209" w:rsidRDefault="00183F9F" w:rsidP="00082182">
      <w:pPr>
        <w:pStyle w:val="Caption"/>
        <w:rPr>
          <w:szCs w:val="21"/>
          <w:lang w:eastAsia="en-GB"/>
        </w:rPr>
      </w:pPr>
      <w:bookmarkStart w:id="819" w:name="_Ref419710846"/>
      <w:bookmarkStart w:id="820" w:name="_Toc427747219"/>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1</w:t>
      </w:r>
      <w:r w:rsidRPr="00C70209">
        <w:fldChar w:fldCharType="end"/>
      </w:r>
      <w:bookmarkEnd w:id="819"/>
      <w:r w:rsidRPr="00C70209">
        <w:tab/>
        <w:t>Neonatal and paediatric patients undergoing scoliosis surgery</w:t>
      </w:r>
      <w:r w:rsidRPr="00C70209">
        <w:rPr>
          <w:szCs w:val="21"/>
          <w:lang w:eastAsia="en-GB"/>
        </w:rPr>
        <w:t>: Results for antifibrinolytics versus no antifibrinolytics – bleeding events</w:t>
      </w:r>
      <w:bookmarkEnd w:id="82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60"/>
        <w:gridCol w:w="1361"/>
        <w:gridCol w:w="1361"/>
        <w:gridCol w:w="1361"/>
        <w:gridCol w:w="1364"/>
        <w:gridCol w:w="1562"/>
        <w:gridCol w:w="1559"/>
        <w:gridCol w:w="1460"/>
        <w:gridCol w:w="1687"/>
      </w:tblGrid>
      <w:tr w:rsidR="00183F9F" w:rsidRPr="00C70209" w14:paraId="6434F86E"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22DEAFA6"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54053338"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668AC2DC"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80" w:type="pct"/>
            <w:vMerge w:val="restart"/>
            <w:tcBorders>
              <w:top w:val="single" w:sz="4" w:space="0" w:color="000000"/>
              <w:left w:val="single" w:sz="4" w:space="0" w:color="000000"/>
              <w:bottom w:val="nil"/>
              <w:right w:val="single" w:sz="4" w:space="0" w:color="000000"/>
            </w:tcBorders>
            <w:hideMark/>
          </w:tcPr>
          <w:p w14:paraId="746251C1"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80" w:type="pct"/>
            <w:vMerge w:val="restart"/>
            <w:tcBorders>
              <w:top w:val="single" w:sz="4" w:space="0" w:color="000000"/>
              <w:left w:val="single" w:sz="4" w:space="0" w:color="000000"/>
              <w:bottom w:val="nil"/>
              <w:right w:val="single" w:sz="4" w:space="0" w:color="000000"/>
            </w:tcBorders>
            <w:hideMark/>
          </w:tcPr>
          <w:p w14:paraId="7AE73F2A"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0" w:type="pct"/>
            <w:vMerge w:val="restart"/>
            <w:tcBorders>
              <w:top w:val="single" w:sz="4" w:space="0" w:color="000000"/>
              <w:left w:val="single" w:sz="4" w:space="0" w:color="000000"/>
              <w:bottom w:val="nil"/>
              <w:right w:val="single" w:sz="4" w:space="0" w:color="000000"/>
            </w:tcBorders>
            <w:hideMark/>
          </w:tcPr>
          <w:p w14:paraId="146F1763"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04E0DE73"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0" w:type="pct"/>
            <w:vMerge w:val="restart"/>
            <w:tcBorders>
              <w:top w:val="single" w:sz="4" w:space="0" w:color="000000"/>
              <w:left w:val="single" w:sz="4" w:space="0" w:color="000000"/>
              <w:bottom w:val="nil"/>
              <w:right w:val="single" w:sz="4" w:space="0" w:color="000000"/>
            </w:tcBorders>
            <w:hideMark/>
          </w:tcPr>
          <w:p w14:paraId="41C29F12"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81" w:type="pct"/>
            <w:vMerge w:val="restart"/>
            <w:tcBorders>
              <w:top w:val="single" w:sz="4" w:space="0" w:color="000000"/>
              <w:left w:val="single" w:sz="4" w:space="0" w:color="000000"/>
              <w:bottom w:val="nil"/>
              <w:right w:val="single" w:sz="4" w:space="0" w:color="000000"/>
            </w:tcBorders>
            <w:hideMark/>
          </w:tcPr>
          <w:p w14:paraId="625D3F57"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11" w:type="pct"/>
            <w:gridSpan w:val="4"/>
            <w:tcBorders>
              <w:top w:val="single" w:sz="4" w:space="0" w:color="000000"/>
              <w:left w:val="single" w:sz="4" w:space="0" w:color="000000"/>
              <w:bottom w:val="single" w:sz="4" w:space="0" w:color="000000"/>
              <w:right w:val="single" w:sz="4" w:space="0" w:color="000000"/>
            </w:tcBorders>
            <w:hideMark/>
          </w:tcPr>
          <w:p w14:paraId="2E53E996"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08EE4582"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5F2B851A"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239E1AED"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037BBFD5"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3D7AF7AA"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317C11D2" w14:textId="77777777" w:rsidR="00183F9F" w:rsidRPr="00C70209" w:rsidRDefault="00183F9F" w:rsidP="00082182">
            <w:pPr>
              <w:pStyle w:val="TableH2"/>
              <w:rPr>
                <w:rFonts w:eastAsia="Arial Unicode MS"/>
                <w:lang w:eastAsia="ja-JP"/>
              </w:rPr>
            </w:pPr>
          </w:p>
        </w:tc>
        <w:tc>
          <w:tcPr>
            <w:tcW w:w="481" w:type="pct"/>
            <w:vMerge/>
            <w:tcBorders>
              <w:top w:val="single" w:sz="4" w:space="0" w:color="000000"/>
              <w:left w:val="single" w:sz="4" w:space="0" w:color="000000"/>
              <w:bottom w:val="nil"/>
              <w:right w:val="single" w:sz="4" w:space="0" w:color="000000"/>
            </w:tcBorders>
            <w:vAlign w:val="center"/>
            <w:hideMark/>
          </w:tcPr>
          <w:p w14:paraId="7FC46FB0" w14:textId="77777777" w:rsidR="00183F9F" w:rsidRPr="00C70209" w:rsidRDefault="00183F9F" w:rsidP="00082182">
            <w:pPr>
              <w:pStyle w:val="TableH2"/>
              <w:rPr>
                <w:rFonts w:eastAsia="Arial Unicode MS"/>
                <w:lang w:eastAsia="ja-JP"/>
              </w:rPr>
            </w:pPr>
          </w:p>
        </w:tc>
        <w:tc>
          <w:tcPr>
            <w:tcW w:w="551" w:type="pct"/>
            <w:tcBorders>
              <w:top w:val="single" w:sz="4" w:space="0" w:color="000000"/>
              <w:left w:val="single" w:sz="4" w:space="0" w:color="000000"/>
              <w:bottom w:val="nil"/>
              <w:right w:val="single" w:sz="4" w:space="0" w:color="000000"/>
            </w:tcBorders>
            <w:hideMark/>
          </w:tcPr>
          <w:p w14:paraId="2DFDC14D"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7AED854E"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50" w:type="pct"/>
            <w:tcBorders>
              <w:top w:val="single" w:sz="4" w:space="0" w:color="000000"/>
              <w:left w:val="single" w:sz="4" w:space="0" w:color="000000"/>
              <w:bottom w:val="nil"/>
              <w:right w:val="single" w:sz="4" w:space="0" w:color="000000"/>
            </w:tcBorders>
            <w:hideMark/>
          </w:tcPr>
          <w:p w14:paraId="051FF57B"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361911C7"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5" w:type="pct"/>
            <w:tcBorders>
              <w:top w:val="single" w:sz="4" w:space="0" w:color="000000"/>
              <w:left w:val="single" w:sz="4" w:space="0" w:color="000000"/>
              <w:bottom w:val="nil"/>
              <w:right w:val="single" w:sz="4" w:space="0" w:color="000000"/>
            </w:tcBorders>
            <w:hideMark/>
          </w:tcPr>
          <w:p w14:paraId="7ACBCB91"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95" w:type="pct"/>
            <w:tcBorders>
              <w:top w:val="single" w:sz="4" w:space="0" w:color="000000"/>
              <w:left w:val="single" w:sz="4" w:space="0" w:color="000000"/>
              <w:bottom w:val="nil"/>
              <w:right w:val="single" w:sz="4" w:space="0" w:color="000000"/>
            </w:tcBorders>
            <w:hideMark/>
          </w:tcPr>
          <w:p w14:paraId="774D766E"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71C5446E" w14:textId="40E8F0A4"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37DF3483"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23589213"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37ED3D61"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20244144" w14:textId="77777777" w:rsidTr="00082182">
        <w:tc>
          <w:tcPr>
            <w:tcW w:w="388" w:type="pct"/>
            <w:vMerge w:val="restart"/>
            <w:tcBorders>
              <w:top w:val="single" w:sz="4" w:space="0" w:color="000000"/>
              <w:left w:val="single" w:sz="4" w:space="0" w:color="000000"/>
              <w:right w:val="single" w:sz="4" w:space="0" w:color="000000"/>
            </w:tcBorders>
            <w:hideMark/>
          </w:tcPr>
          <w:p w14:paraId="17E8A298" w14:textId="49AA6FC7" w:rsidR="00183F9F" w:rsidRPr="00C70209" w:rsidRDefault="00183F9F" w:rsidP="00082182">
            <w:pPr>
              <w:pStyle w:val="Tabletext-evidencematrix"/>
            </w:pPr>
            <w:r w:rsidRPr="00C70209">
              <w:t>Tzortzopoulou 2008</w:t>
            </w:r>
            <w:r w:rsidRPr="00C70209">
              <w:fldChar w:fldCharType="begin"/>
            </w:r>
            <w:r w:rsidR="000E261C">
              <w:instrText xml:space="preserve"> ADDIN EN.CITE &lt;EndNote&gt;&lt;Cite&gt;&lt;Author&gt;Tzortzopoulou&lt;/Author&gt;&lt;Year&gt;2008&lt;/Year&gt;&lt;RecNum&gt;926&lt;/RecNum&gt;&lt;DisplayText&gt;&lt;style face="superscript"&gt;361&lt;/style&gt;&lt;/DisplayText&gt;&lt;record&gt;&lt;rec-number&gt;926&lt;/rec-number&gt;&lt;foreign-keys&gt;&lt;key app="EN" db-id="9edve2wadsavt5ewavaxtda4f2tavzvts9ee" timestamp="1435036188"&gt;926&lt;/key&gt;&lt;/foreign-keys&gt;&lt;ref-type name="Journal Article"&gt;17&lt;/ref-type&gt;&lt;contributors&gt;&lt;authors&gt;&lt;author&gt;Tzortzopoulou, Aikaterini&lt;/author&gt;&lt;author&gt;Cepeda, M. Soledad&lt;/author&gt;&lt;author&gt;Schumann, Roman&lt;/author&gt;&lt;author&gt;Carr, Daniel B.&lt;/author&gt;&lt;/authors&gt;&lt;/contributors&gt;&lt;titles&gt;&lt;title&gt;Antifibrinolytic agents for reducing blood loss in scoliosis surgery in children&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ge&lt;/keyword&gt;&lt;keyword&gt;aminocaproic acid&lt;/keyword&gt;&lt;keyword&gt;antifibrinolytic agent&lt;/keyword&gt;&lt;keyword&gt;aprotinin&lt;/keyword&gt;&lt;keyword&gt;blood&lt;/keyword&gt;&lt;keyword&gt;blood transfusion&lt;/keyword&gt;&lt;keyword&gt;clinical trial&lt;/keyword&gt;&lt;keyword&gt;Cochrane Library&lt;/keyword&gt;&lt;keyword&gt;Cochrane Reviews&lt;/keyword&gt;&lt;keyword&gt;Cochrane12Mar14&lt;/keyword&gt;&lt;keyword&gt;data extraction&lt;/keyword&gt;&lt;keyword&gt;death&lt;/keyword&gt;&lt;keyword&gt;Embase&lt;/keyword&gt;&lt;keyword&gt;language&lt;/keyword&gt;&lt;keyword&gt;Medline&lt;/keyword&gt;&lt;keyword&gt;mortality&lt;/keyword&gt;&lt;keyword&gt;patient&lt;/keyword&gt;&lt;keyword&gt;placebo&lt;/keyword&gt;&lt;keyword&gt;publication&lt;/keyword&gt;&lt;keyword&gt;randomized controlled trial&lt;/keyword&gt;&lt;keyword&gt;review&lt;/keyword&gt;&lt;keyword&gt;risk&lt;/keyword&gt;&lt;keyword&gt;safety&lt;/keyword&gt;&lt;keyword&gt;scoliosis&lt;/keyword&gt;&lt;keyword&gt;surgery&lt;/keyword&gt;&lt;keyword&gt;systematic review&lt;/keyword&gt;&lt;keyword&gt;tranexamic acid&lt;/keyword&gt;&lt;keyword&gt;transfusion&lt;/keyword&gt;&lt;/keywords&gt;&lt;dates&gt;&lt;year&gt;2008&lt;/year&gt;&lt;/dates&gt;&lt;urls&gt;&lt;/urls&gt;&lt;/record&gt;&lt;/Cite&gt;&lt;/EndNote&gt;</w:instrText>
            </w:r>
            <w:r w:rsidRPr="00C70209">
              <w:fldChar w:fldCharType="separate"/>
            </w:r>
            <w:r w:rsidR="000E261C" w:rsidRPr="000E261C">
              <w:rPr>
                <w:noProof/>
                <w:vertAlign w:val="superscript"/>
              </w:rPr>
              <w:t>361</w:t>
            </w:r>
            <w:r w:rsidRPr="00C70209">
              <w:fldChar w:fldCharType="end"/>
            </w:r>
          </w:p>
          <w:p w14:paraId="52B263D4" w14:textId="77777777" w:rsidR="00183F9F" w:rsidRPr="00C70209" w:rsidRDefault="00183F9F" w:rsidP="00082182">
            <w:pPr>
              <w:pStyle w:val="Tabletext-evidencematrix"/>
            </w:pPr>
            <w:r w:rsidRPr="00C70209">
              <w:t>Level I</w:t>
            </w:r>
          </w:p>
          <w:p w14:paraId="20ACA837" w14:textId="77777777" w:rsidR="00183F9F" w:rsidRPr="00C70209" w:rsidRDefault="00183F9F" w:rsidP="00082182">
            <w:pPr>
              <w:pStyle w:val="Tabletext-evidencematrix"/>
            </w:pPr>
            <w:r w:rsidRPr="00C70209">
              <w:rPr>
                <w:i/>
              </w:rPr>
              <w:t>Good</w:t>
            </w:r>
          </w:p>
        </w:tc>
        <w:tc>
          <w:tcPr>
            <w:tcW w:w="480" w:type="pct"/>
            <w:vMerge w:val="restart"/>
            <w:tcBorders>
              <w:top w:val="single" w:sz="4" w:space="0" w:color="000000"/>
              <w:left w:val="single" w:sz="4" w:space="0" w:color="000000"/>
              <w:right w:val="single" w:sz="4" w:space="0" w:color="000000"/>
            </w:tcBorders>
            <w:hideMark/>
          </w:tcPr>
          <w:p w14:paraId="1ABE048C" w14:textId="18622C6D" w:rsidR="00183F9F" w:rsidRPr="00C70209" w:rsidRDefault="00183F9F" w:rsidP="00082182">
            <w:pPr>
              <w:pStyle w:val="Tabletext-evidencematrix"/>
            </w:pPr>
            <w:r w:rsidRPr="00C70209">
              <w:t>5 trials (Cole 2003,</w:t>
            </w:r>
            <w:r w:rsidRPr="00C70209">
              <w:fldChar w:fldCharType="begin"/>
            </w:r>
            <w:r w:rsidR="000E261C">
              <w:instrText xml:space="preserve"> ADDIN EN.CITE &lt;EndNote&gt;&lt;Cite&gt;&lt;Author&gt;Cole&lt;/Author&gt;&lt;Year&gt;2003&lt;/Year&gt;&lt;RecNum&gt;859&lt;/RecNum&gt;&lt;DisplayText&gt;&lt;style face="superscript"&gt;384&lt;/style&gt;&lt;/DisplayText&gt;&lt;record&gt;&lt;rec-number&gt;859&lt;/rec-number&gt;&lt;foreign-keys&gt;&lt;key app="EN" db-id="9edve2wadsavt5ewavaxtda4f2tavzvts9ee" timestamp="1435036188"&gt;859&lt;/key&gt;&lt;/foreign-keys&gt;&lt;ref-type name="Generic"&gt;13&lt;/ref-type&gt;&lt;contributors&gt;&lt;authors&gt;&lt;author&gt;Cole, J. W.&lt;/author&gt;&lt;author&gt;Murray, D. J.&lt;/author&gt;&lt;author&gt;Snider, R. J.&lt;/author&gt;&lt;author&gt;Bassett, G. S.&lt;/author&gt;&lt;author&gt;Bridwell, K. H.&lt;/author&gt;&lt;author&gt;Lenke, L. G.&lt;/author&gt;&lt;/authors&gt;&lt;/contributors&gt;&lt;titles&gt;&lt;title&gt;Aprotinin reduces blood loss during spinal surgery in children&lt;/title&gt;&lt;/titles&gt;&lt;pages&gt;2482–2485&lt;/pages&gt;&lt;volume&gt;28&lt;/volume&gt;&lt;reprint-edition&gt;NOT IN FILE&lt;/reprint-edition&gt;&lt;keywords&gt;&lt;keyword&gt;aprotinin&lt;/keyword&gt;&lt;keyword&gt;blood&lt;/keyword&gt;&lt;keyword&gt;surgery&lt;/keyword&gt;&lt;/keywords&gt;&lt;dates&gt;&lt;year&gt;2003&lt;/year&gt;&lt;/dates&gt;&lt;urls&gt;&lt;/urls&gt;&lt;/record&gt;&lt;/Cite&gt;&lt;/EndNote&gt;</w:instrText>
            </w:r>
            <w:r w:rsidRPr="00C70209">
              <w:fldChar w:fldCharType="separate"/>
            </w:r>
            <w:r w:rsidR="000E261C" w:rsidRPr="000E261C">
              <w:rPr>
                <w:noProof/>
                <w:vertAlign w:val="superscript"/>
              </w:rPr>
              <w:t>384</w:t>
            </w:r>
            <w:r w:rsidRPr="00C70209">
              <w:fldChar w:fldCharType="end"/>
            </w:r>
            <w:r w:rsidRPr="00C70209">
              <w:t xml:space="preserve"> Khoshhal 2003,</w:t>
            </w:r>
            <w:r w:rsidRPr="00C70209">
              <w:fldChar w:fldCharType="begin"/>
            </w:r>
            <w:r w:rsidR="000E261C">
              <w:instrText xml:space="preserve"> ADDIN EN.CITE &lt;EndNote&gt;&lt;Cite&gt;&lt;Author&gt;Khoshhal&lt;/Author&gt;&lt;Year&gt;2003&lt;/Year&gt;&lt;RecNum&gt;890&lt;/RecNum&gt;&lt;DisplayText&gt;&lt;style face="superscript"&gt;386&lt;/style&gt;&lt;/DisplayText&gt;&lt;record&gt;&lt;rec-number&gt;890&lt;/rec-number&gt;&lt;foreign-keys&gt;&lt;key app="EN" db-id="9edve2wadsavt5ewavaxtda4f2tavzvts9ee" timestamp="1435036188"&gt;890&lt;/key&gt;&lt;/foreign-keys&gt;&lt;ref-type name="Generic"&gt;13&lt;/ref-type&gt;&lt;contributors&gt;&lt;authors&gt;&lt;author&gt;Khoshhal, K.&lt;/author&gt;&lt;author&gt;Mukhtar, I.&lt;/author&gt;&lt;author&gt;Clark, P.&lt;/author&gt;&lt;author&gt;Jarvis, J.&lt;/author&gt;&lt;author&gt;Letts, M.&lt;/author&gt;&lt;author&gt;Splinter, W.&lt;/author&gt;&lt;/authors&gt;&lt;/contributors&gt;&lt;titles&gt;&lt;title&gt;Efficacy of aprotinin in reducing blood loss in spinal fusion for idiopathic scoliosis&lt;/title&gt;&lt;/titles&gt;&lt;pages&gt;661–664&lt;/pages&gt;&lt;volume&gt;23&lt;/volume&gt;&lt;reprint-edition&gt;NOT IN FILE&lt;/reprint-edition&gt;&lt;keywords&gt;&lt;keyword&gt;aprotinin&lt;/keyword&gt;&lt;keyword&gt;blood&lt;/keyword&gt;&lt;/keywords&gt;&lt;dates&gt;&lt;year&gt;2003&lt;/year&gt;&lt;/dates&gt;&lt;urls&gt;&lt;/urls&gt;&lt;/record&gt;&lt;/Cite&gt;&lt;/EndNote&gt;</w:instrText>
            </w:r>
            <w:r w:rsidRPr="00C70209">
              <w:fldChar w:fldCharType="separate"/>
            </w:r>
            <w:r w:rsidR="000E261C" w:rsidRPr="000E261C">
              <w:rPr>
                <w:noProof/>
                <w:vertAlign w:val="superscript"/>
              </w:rPr>
              <w:t>386</w:t>
            </w:r>
            <w:r w:rsidRPr="00C70209">
              <w:fldChar w:fldCharType="end"/>
            </w:r>
            <w:r w:rsidRPr="00C70209">
              <w:t xml:space="preserve"> Neilipovitz 2001,</w:t>
            </w:r>
            <w:r w:rsidRPr="00C70209">
              <w:fldChar w:fldCharType="begin"/>
            </w:r>
            <w:r w:rsidR="000E261C">
              <w:instrText xml:space="preserve"> ADDIN EN.CITE &lt;EndNote&gt;&lt;Cite&gt;&lt;Author&gt;Neilipovitz&lt;/Author&gt;&lt;Year&gt;2001&lt;/Year&gt;&lt;RecNum&gt;906&lt;/RecNum&gt;&lt;DisplayText&gt;&lt;style face="superscript"&gt;387&lt;/style&gt;&lt;/DisplayText&gt;&lt;record&gt;&lt;rec-number&gt;906&lt;/rec-number&gt;&lt;foreign-keys&gt;&lt;key app="EN" db-id="9edve2wadsavt5ewavaxtda4f2tavzvts9ee" timestamp="1435036188"&gt;906&lt;/key&gt;&lt;/foreign-keys&gt;&lt;ref-type name="Generic"&gt;13&lt;/ref-type&gt;&lt;contributors&gt;&lt;authors&gt;&lt;author&gt;Neilipovitz, D.&lt;/author&gt;&lt;author&gt;Murto, K.&lt;/author&gt;&lt;author&gt;Hall, L.&lt;/author&gt;&lt;author&gt;Barrowman, N.&lt;/author&gt;&lt;author&gt;Splinter, W.&lt;/author&gt;&lt;/authors&gt;&lt;/contributors&gt;&lt;titles&gt;&lt;title&gt;A randomized trial of tranexamic acid to reduce blood transfusion for scoliosis surgery&lt;/title&gt;&lt;/titles&gt;&lt;pages&gt;82–87&lt;/pages&gt;&lt;volume&gt;93&lt;/volume&gt;&lt;reprint-edition&gt;NOT IN FILE&lt;/reprint-edition&gt;&lt;keywords&gt;&lt;keyword&gt;acid&lt;/keyword&gt;&lt;keyword&gt;blood&lt;/keyword&gt;&lt;keyword&gt;blood transfusion&lt;/keyword&gt;&lt;keyword&gt;scoliosis&lt;/keyword&gt;&lt;keyword&gt;tranexamic acid&lt;/keyword&gt;&lt;keyword&gt;transfusion&lt;/keyword&gt;&lt;/keywords&gt;&lt;dates&gt;&lt;year&gt;2001&lt;/year&gt;&lt;/dates&gt;&lt;urls&gt;&lt;/urls&gt;&lt;/record&gt;&lt;/Cite&gt;&lt;/EndNote&gt;</w:instrText>
            </w:r>
            <w:r w:rsidRPr="00C70209">
              <w:fldChar w:fldCharType="separate"/>
            </w:r>
            <w:r w:rsidR="000E261C" w:rsidRPr="000E261C">
              <w:rPr>
                <w:noProof/>
                <w:vertAlign w:val="superscript"/>
              </w:rPr>
              <w:t>387</w:t>
            </w:r>
            <w:r w:rsidRPr="00C70209">
              <w:fldChar w:fldCharType="end"/>
            </w:r>
            <w:r w:rsidRPr="00C70209">
              <w:t xml:space="preserve"> Sethna 2005,</w:t>
            </w:r>
            <w:r w:rsidRPr="00C70209">
              <w:fldChar w:fldCharType="begin"/>
            </w:r>
            <w:r w:rsidR="000E261C">
              <w:instrText xml:space="preserve"> ADDIN EN.CITE &lt;EndNote&gt;&lt;Cite&gt;&lt;Author&gt;Sethna&lt;/Author&gt;&lt;Year&gt;2005&lt;/Year&gt;&lt;RecNum&gt;918&lt;/RecNum&gt;&lt;DisplayText&gt;&lt;style face="superscript"&gt;388&lt;/style&gt;&lt;/DisplayText&gt;&lt;record&gt;&lt;rec-number&gt;918&lt;/rec-number&gt;&lt;foreign-keys&gt;&lt;key app="EN" db-id="9edve2wadsavt5ewavaxtda4f2tavzvts9ee" timestamp="1435036188"&gt;918&lt;/key&gt;&lt;/foreign-keys&gt;&lt;ref-type name="Generic"&gt;13&lt;/ref-type&gt;&lt;contributors&gt;&lt;authors&gt;&lt;author&gt;Sethna, N. F.&lt;/author&gt;&lt;author&gt;Zurakowski, D.&lt;/author&gt;&lt;author&gt;Brustowicz, M.&lt;/author&gt;&lt;author&gt;Bacsik, J.&lt;/author&gt;&lt;author&gt;Sullivan, L.&lt;/author&gt;&lt;author&gt;Shapiro, F.&lt;/author&gt;&lt;/authors&gt;&lt;/contributors&gt;&lt;titles&gt;&lt;title&gt;Tranexamic acid reduces intraoperative blood loss in pediatric patients undergoing scoliosis surgery&lt;/title&gt;&lt;/titles&gt;&lt;pages&gt;727–732&lt;/pages&gt;&lt;volume&gt;102&lt;/volume&gt;&lt;reprint-edition&gt;NOT IN FILE&lt;/reprint-edition&gt;&lt;keywords&gt;&lt;keyword&gt;acid&lt;/keyword&gt;&lt;keyword&gt;blood&lt;/keyword&gt;&lt;keyword&gt;patient&lt;/keyword&gt;&lt;keyword&gt;pediatric&lt;/keyword&gt;&lt;keyword&gt;pediatric patient&lt;/keyword&gt;&lt;keyword&gt;scoliosis&lt;/keyword&gt;&lt;keyword&gt;tranexamic acid&lt;/keyword&gt;&lt;/keywords&gt;&lt;dates&gt;&lt;year&gt;2005&lt;/year&gt;&lt;/dates&gt;&lt;urls&gt;&lt;/urls&gt;&lt;/record&gt;&lt;/Cite&gt;&lt;/EndNote&gt;</w:instrText>
            </w:r>
            <w:r w:rsidRPr="00C70209">
              <w:fldChar w:fldCharType="separate"/>
            </w:r>
            <w:r w:rsidR="000E261C" w:rsidRPr="000E261C">
              <w:rPr>
                <w:noProof/>
                <w:vertAlign w:val="superscript"/>
              </w:rPr>
              <w:t>388</w:t>
            </w:r>
            <w:r w:rsidRPr="00C70209">
              <w:fldChar w:fldCharType="end"/>
            </w:r>
            <w:r w:rsidRPr="00C70209">
              <w:t xml:space="preserve"> Florentino-Pineda 2004</w:t>
            </w:r>
            <w:r w:rsidRPr="00C70209">
              <w:fldChar w:fldCharType="begin"/>
            </w:r>
            <w:r w:rsidR="000E261C">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fldChar w:fldCharType="separate"/>
            </w:r>
            <w:r w:rsidR="000E261C" w:rsidRPr="000E261C">
              <w:rPr>
                <w:noProof/>
                <w:vertAlign w:val="superscript"/>
              </w:rPr>
              <w:t>385</w:t>
            </w:r>
            <w:r w:rsidRPr="00C70209">
              <w:fldChar w:fldCharType="end"/>
            </w:r>
            <w:r w:rsidRPr="00C70209">
              <w:t>)</w:t>
            </w:r>
          </w:p>
          <w:p w14:paraId="06C13C0A" w14:textId="77777777" w:rsidR="00183F9F" w:rsidRPr="00C70209" w:rsidRDefault="00183F9F" w:rsidP="00082182">
            <w:pPr>
              <w:pStyle w:val="Tabletext-evidencematrix"/>
            </w:pPr>
            <w:r w:rsidRPr="00C70209">
              <w:t>N=163</w:t>
            </w:r>
          </w:p>
        </w:tc>
        <w:tc>
          <w:tcPr>
            <w:tcW w:w="480" w:type="pct"/>
            <w:vMerge w:val="restart"/>
            <w:tcBorders>
              <w:top w:val="single" w:sz="4" w:space="0" w:color="000000"/>
              <w:left w:val="single" w:sz="4" w:space="0" w:color="000000"/>
              <w:right w:val="single" w:sz="4" w:space="0" w:color="000000"/>
            </w:tcBorders>
            <w:hideMark/>
          </w:tcPr>
          <w:p w14:paraId="3E29028E" w14:textId="77777777" w:rsidR="00183F9F" w:rsidRPr="00C70209" w:rsidRDefault="00183F9F" w:rsidP="00082182">
            <w:pPr>
              <w:pStyle w:val="Tabletext-evidencematrix"/>
            </w:pPr>
            <w:r w:rsidRPr="00C70209">
              <w:t>Paediatric patients aged &lt;18 years undergoing scoliosis surgery</w:t>
            </w:r>
          </w:p>
        </w:tc>
        <w:tc>
          <w:tcPr>
            <w:tcW w:w="480" w:type="pct"/>
            <w:vMerge w:val="restart"/>
            <w:tcBorders>
              <w:top w:val="single" w:sz="4" w:space="0" w:color="000000"/>
              <w:left w:val="single" w:sz="4" w:space="0" w:color="000000"/>
              <w:right w:val="single" w:sz="4" w:space="0" w:color="000000"/>
            </w:tcBorders>
            <w:hideMark/>
          </w:tcPr>
          <w:p w14:paraId="4653E0E5" w14:textId="63BD0675" w:rsidR="00183F9F" w:rsidRPr="00C70209" w:rsidRDefault="00183F9F" w:rsidP="000E261C">
            <w:pPr>
              <w:pStyle w:val="Tabletext-evidencematrix"/>
            </w:pPr>
            <w:r w:rsidRPr="00C70209">
              <w:t>Canada (Khoshhal 2003, Neilipovitz 2001), USA (Cole 2003, Sethna 2005, Florentino-Pineda 2004</w:t>
            </w:r>
            <w:r w:rsidRPr="00C70209">
              <w:fldChar w:fldCharType="begin"/>
            </w:r>
            <w:r w:rsidR="000E261C">
              <w:instrText xml:space="preserve"> ADDIN EN.CITE &lt;EndNote&gt;&lt;Cite&gt;&lt;Author&gt;Florentino-Pineda&lt;/Author&gt;&lt;Year&gt;2004&lt;/Year&gt;&lt;RecNum&gt;874&lt;/RecNum&gt;&lt;DisplayText&gt;&lt;style face="superscript"&gt;385&lt;/style&gt;&lt;/DisplayText&gt;&lt;record&gt;&lt;rec-number&gt;874&lt;/rec-number&gt;&lt;foreign-keys&gt;&lt;key app="EN" db-id="9edve2wadsavt5ewavaxtda4f2tavzvts9ee" timestamp="1435036188"&gt;874&lt;/key&gt;&lt;/foreign-keys&gt;&lt;ref-type name="Generic"&gt;13&lt;/ref-type&gt;&lt;contributors&gt;&lt;authors&gt;&lt;author&gt;Florentino-Pineda, I.&lt;/author&gt;&lt;author&gt;Thompson, G. H.&lt;/author&gt;&lt;author&gt;Poe-Kochert, C.&lt;/author&gt;&lt;author&gt;Huang, R. P.&lt;/author&gt;&lt;author&gt;Haber, L. L.&lt;/author&gt;&lt;author&gt;Blakemore, L. C.&lt;/author&gt;&lt;/authors&gt;&lt;/contributors&gt;&lt;titles&gt;&lt;title&gt;The effect of Amicar in perioperative blood loss in idiopathic scoliosis. The results of a prospective, randomized double-blind study&lt;/title&gt;&lt;/titles&gt;&lt;pages&gt;233–238&lt;/pages&gt;&lt;volume&gt;29&lt;/volume&gt;&lt;reprint-edition&gt;NOT IN FILE&lt;/reprint-edition&gt;&lt;keywords&gt;&lt;keyword&gt;blood&lt;/keyword&gt;&lt;keyword&gt;scoliosis&lt;/keyword&gt;&lt;/keywords&gt;&lt;dates&gt;&lt;year&gt;2004&lt;/year&gt;&lt;/dates&gt;&lt;urls&gt;&lt;/urls&gt;&lt;/record&gt;&lt;/Cite&gt;&lt;/EndNote&gt;</w:instrText>
            </w:r>
            <w:r w:rsidRPr="00C70209">
              <w:fldChar w:fldCharType="separate"/>
            </w:r>
            <w:r w:rsidR="000E261C" w:rsidRPr="000E261C">
              <w:rPr>
                <w:noProof/>
                <w:vertAlign w:val="superscript"/>
              </w:rPr>
              <w:t>385</w:t>
            </w:r>
            <w:r w:rsidRPr="00C70209">
              <w:fldChar w:fldCharType="end"/>
            </w:r>
            <w:r w:rsidRPr="00C70209">
              <w:t>)</w:t>
            </w:r>
          </w:p>
        </w:tc>
        <w:tc>
          <w:tcPr>
            <w:tcW w:w="480" w:type="pct"/>
            <w:vMerge w:val="restart"/>
            <w:tcBorders>
              <w:top w:val="single" w:sz="4" w:space="0" w:color="000000"/>
              <w:left w:val="single" w:sz="4" w:space="0" w:color="000000"/>
              <w:right w:val="single" w:sz="4" w:space="0" w:color="000000"/>
            </w:tcBorders>
            <w:hideMark/>
          </w:tcPr>
          <w:p w14:paraId="1AE78CD5" w14:textId="77777777" w:rsidR="00183F9F" w:rsidRPr="00C70209" w:rsidRDefault="00183F9F" w:rsidP="00082182">
            <w:pPr>
              <w:pStyle w:val="Tabletext-evidencematrix"/>
            </w:pPr>
            <w:r w:rsidRPr="00C70209">
              <w:t>IV antifibrinolytic (aprotinin, TXA, EACA)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40128079" w14:textId="77777777" w:rsidR="00183F9F" w:rsidRPr="00C70209" w:rsidRDefault="00183F9F" w:rsidP="00082182">
            <w:pPr>
              <w:pStyle w:val="Tabletext-evidencematrix"/>
            </w:pPr>
            <w:r w:rsidRPr="00C70209">
              <w:t>Total blood loss (mL)</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0D78B89" w14:textId="77777777" w:rsidR="00183F9F" w:rsidRPr="00C70209" w:rsidRDefault="00183F9F" w:rsidP="00082182">
            <w:pPr>
              <w:pStyle w:val="Tabletext-evidencematrix"/>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810B7A0" w14:textId="77777777" w:rsidR="00183F9F" w:rsidRPr="00C70209" w:rsidRDefault="00183F9F" w:rsidP="00082182">
            <w:pPr>
              <w:pStyle w:val="Tabletext-evidencematrix"/>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613917" w14:textId="77777777" w:rsidR="00183F9F" w:rsidRPr="00C70209" w:rsidRDefault="00183F9F" w:rsidP="00082182">
            <w:pPr>
              <w:pStyle w:val="Tabletext-evidencematrix"/>
            </w:pPr>
            <w:r w:rsidRPr="00C70209">
              <w:t>MD –426.53</w:t>
            </w:r>
          </w:p>
          <w:p w14:paraId="20D7D12B" w14:textId="77777777" w:rsidR="00183F9F" w:rsidRPr="00C70209" w:rsidRDefault="00183F9F" w:rsidP="00082182">
            <w:pPr>
              <w:pStyle w:val="Tabletext-evidencematrix"/>
            </w:pPr>
            <w:r w:rsidRPr="00C70209">
              <w:t>[–602.51, –250.56]</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2801FBD" w14:textId="77777777" w:rsidR="00183F9F" w:rsidRPr="00C70209" w:rsidRDefault="00183F9F" w:rsidP="00082182">
            <w:pPr>
              <w:pStyle w:val="Tabletext-evidencematrix"/>
              <w:rPr>
                <w:i/>
              </w:rPr>
            </w:pPr>
            <w:r w:rsidRPr="00C70209">
              <w:rPr>
                <w:i/>
              </w:rPr>
              <w:t>Favours antifibrinolytic</w:t>
            </w:r>
          </w:p>
          <w:p w14:paraId="584E4337" w14:textId="45C2122F" w:rsidR="00183F9F" w:rsidRPr="00C70209" w:rsidRDefault="001A475D" w:rsidP="00082182">
            <w:pPr>
              <w:pStyle w:val="Tabletext-evidencematrix"/>
            </w:pPr>
            <w:r w:rsidRPr="001A475D">
              <w:rPr>
                <w:i/>
              </w:rPr>
              <w:t>P &lt; </w:t>
            </w:r>
            <w:r w:rsidR="00183F9F" w:rsidRPr="00C70209">
              <w:t>0.00001</w:t>
            </w:r>
          </w:p>
          <w:p w14:paraId="4D757F9A" w14:textId="77777777" w:rsidR="00183F9F" w:rsidRPr="00C70209" w:rsidRDefault="00183F9F" w:rsidP="00082182">
            <w:pPr>
              <w:pStyle w:val="Tabletext-evidencematrix"/>
            </w:pPr>
            <w:r w:rsidRPr="00C70209">
              <w:t>No significant heterogeneity</w:t>
            </w:r>
          </w:p>
          <w:p w14:paraId="2FAD22FE" w14:textId="25749E45"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0DA3803D" w14:textId="77777777" w:rsidTr="00082182">
        <w:tc>
          <w:tcPr>
            <w:tcW w:w="388" w:type="pct"/>
            <w:vMerge/>
            <w:tcBorders>
              <w:top w:val="single" w:sz="4" w:space="0" w:color="000000"/>
              <w:left w:val="single" w:sz="4" w:space="0" w:color="000000"/>
              <w:right w:val="single" w:sz="4" w:space="0" w:color="000000"/>
            </w:tcBorders>
          </w:tcPr>
          <w:p w14:paraId="29E8A320"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CC6B8CC" w14:textId="77777777" w:rsidR="00183F9F" w:rsidRPr="00C70209" w:rsidRDefault="00183F9F" w:rsidP="00082182">
            <w:pPr>
              <w:pStyle w:val="Tabletext-evidencematrix"/>
            </w:pPr>
          </w:p>
        </w:tc>
        <w:tc>
          <w:tcPr>
            <w:tcW w:w="480" w:type="pct"/>
            <w:vMerge/>
            <w:tcBorders>
              <w:top w:val="single" w:sz="4" w:space="0" w:color="000000"/>
              <w:left w:val="single" w:sz="4" w:space="0" w:color="000000"/>
              <w:right w:val="single" w:sz="4" w:space="0" w:color="000000"/>
            </w:tcBorders>
          </w:tcPr>
          <w:p w14:paraId="4EAC5076" w14:textId="77777777" w:rsidR="00183F9F" w:rsidRPr="00C70209" w:rsidRDefault="00183F9F" w:rsidP="00082182">
            <w:pPr>
              <w:pStyle w:val="Tabletext-evidencematrix"/>
            </w:pPr>
          </w:p>
        </w:tc>
        <w:tc>
          <w:tcPr>
            <w:tcW w:w="480" w:type="pct"/>
            <w:vMerge/>
            <w:tcBorders>
              <w:top w:val="single" w:sz="4" w:space="0" w:color="000000"/>
              <w:left w:val="single" w:sz="4" w:space="0" w:color="000000"/>
              <w:right w:val="single" w:sz="4" w:space="0" w:color="000000"/>
            </w:tcBorders>
          </w:tcPr>
          <w:p w14:paraId="43979D5A"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2A7C6169" w14:textId="77777777" w:rsidR="00183F9F" w:rsidRPr="00C70209" w:rsidRDefault="00183F9F" w:rsidP="00082182">
            <w:pPr>
              <w:pStyle w:val="Tabletext-evidencematrix"/>
            </w:pPr>
          </w:p>
        </w:tc>
        <w:tc>
          <w:tcPr>
            <w:tcW w:w="481" w:type="pct"/>
            <w:tcBorders>
              <w:top w:val="single" w:sz="4" w:space="0" w:color="000000"/>
              <w:left w:val="single" w:sz="4" w:space="0" w:color="000000"/>
              <w:bottom w:val="nil"/>
              <w:right w:val="single" w:sz="4" w:space="0" w:color="000000"/>
            </w:tcBorders>
          </w:tcPr>
          <w:p w14:paraId="00B1B936" w14:textId="77777777" w:rsidR="00183F9F" w:rsidRPr="00C70209" w:rsidRDefault="00183F9F" w:rsidP="00082182">
            <w:pPr>
              <w:pStyle w:val="Tabletext-evidencematrix"/>
            </w:pPr>
          </w:p>
        </w:tc>
        <w:tc>
          <w:tcPr>
            <w:tcW w:w="1616" w:type="pct"/>
            <w:gridSpan w:val="3"/>
            <w:tcBorders>
              <w:top w:val="single" w:sz="4" w:space="0" w:color="000000"/>
              <w:left w:val="single" w:sz="4" w:space="0" w:color="000000"/>
              <w:bottom w:val="single" w:sz="4" w:space="0" w:color="000000"/>
              <w:right w:val="single" w:sz="4" w:space="0" w:color="000000"/>
            </w:tcBorders>
            <w:shd w:val="clear" w:color="auto" w:fill="FFFFFF" w:themeFill="background1"/>
          </w:tcPr>
          <w:p w14:paraId="3D1B0BB5" w14:textId="77777777" w:rsidR="00183F9F" w:rsidRPr="00C70209" w:rsidRDefault="00183F9F" w:rsidP="00082182">
            <w:pPr>
              <w:pStyle w:val="Tabletext-subanalysis"/>
              <w:rPr>
                <w:i/>
              </w:rPr>
            </w:pPr>
            <w:r w:rsidRPr="00C70209">
              <w:rPr>
                <w:i/>
              </w:rPr>
              <w:t xml:space="preserve">Subgroup analysis: type of product </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19CF658" w14:textId="77777777" w:rsidR="00183F9F" w:rsidRPr="00C70209" w:rsidRDefault="00183F9F" w:rsidP="00082182">
            <w:pPr>
              <w:pStyle w:val="Tabletext-evidencematrix"/>
              <w:rPr>
                <w:i/>
              </w:rPr>
            </w:pPr>
          </w:p>
        </w:tc>
      </w:tr>
      <w:tr w:rsidR="00183F9F" w:rsidRPr="00C70209" w14:paraId="1E8E47F8" w14:textId="77777777" w:rsidTr="00082182">
        <w:tc>
          <w:tcPr>
            <w:tcW w:w="388" w:type="pct"/>
            <w:vMerge/>
            <w:tcBorders>
              <w:left w:val="single" w:sz="4" w:space="0" w:color="000000"/>
              <w:right w:val="single" w:sz="4" w:space="0" w:color="000000"/>
            </w:tcBorders>
            <w:vAlign w:val="center"/>
            <w:hideMark/>
          </w:tcPr>
          <w:p w14:paraId="547B57B6"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hideMark/>
          </w:tcPr>
          <w:p w14:paraId="1AE0B9C3"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3A431CBF"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3BB299FD"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4DCA4724" w14:textId="77777777" w:rsidR="00183F9F" w:rsidRPr="00C70209" w:rsidRDefault="00183F9F" w:rsidP="00082182">
            <w:pPr>
              <w:pStyle w:val="Tabletext-subanalysis"/>
            </w:pPr>
          </w:p>
        </w:tc>
        <w:tc>
          <w:tcPr>
            <w:tcW w:w="481" w:type="pct"/>
            <w:tcBorders>
              <w:top w:val="nil"/>
              <w:left w:val="single" w:sz="4" w:space="0" w:color="000000"/>
              <w:bottom w:val="single" w:sz="4" w:space="0" w:color="000000"/>
              <w:right w:val="single" w:sz="4" w:space="0" w:color="000000"/>
            </w:tcBorders>
          </w:tcPr>
          <w:p w14:paraId="64180DD0" w14:textId="77777777" w:rsidR="00183F9F" w:rsidRPr="00C70209" w:rsidRDefault="00183F9F" w:rsidP="00082182">
            <w:pPr>
              <w:pStyle w:val="Tabletext-subanalysis"/>
              <w:jc w:val="right"/>
            </w:pPr>
            <w:r w:rsidRPr="00C70209">
              <w:t>IV aprotinin</w:t>
            </w:r>
          </w:p>
          <w:p w14:paraId="09D6C752" w14:textId="77777777" w:rsidR="00183F9F" w:rsidRPr="00C70209" w:rsidRDefault="00183F9F" w:rsidP="00082182">
            <w:pPr>
              <w:pStyle w:val="Tabletext-subanalysis"/>
              <w:jc w:val="right"/>
            </w:pPr>
            <w:r w:rsidRPr="00C70209">
              <w:t>2 trials (Cole 2003, Khoshhal 2003)</w:t>
            </w:r>
          </w:p>
          <w:p w14:paraId="0FA957B4" w14:textId="77777777" w:rsidR="00183F9F" w:rsidRPr="00C70209" w:rsidRDefault="00183F9F" w:rsidP="00082182">
            <w:pPr>
              <w:pStyle w:val="Tabletext-subanalysis"/>
              <w:jc w:val="right"/>
            </w:pPr>
            <w:r w:rsidRPr="00C70209">
              <w:t>N=87</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964FBB" w14:textId="77777777" w:rsidR="00183F9F" w:rsidRPr="00C70209" w:rsidRDefault="00183F9F" w:rsidP="00082182">
            <w:pPr>
              <w:pStyle w:val="Tabletext-subanalysis"/>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7DB3BE"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C654EC6" w14:textId="77777777" w:rsidR="00183F9F" w:rsidRPr="00C70209" w:rsidRDefault="00183F9F" w:rsidP="00082182">
            <w:pPr>
              <w:pStyle w:val="Tabletext-subanalysis"/>
            </w:pPr>
            <w:r w:rsidRPr="00C70209">
              <w:t>MD –450.32</w:t>
            </w:r>
          </w:p>
          <w:p w14:paraId="658BD818" w14:textId="77777777" w:rsidR="00183F9F" w:rsidRPr="00C70209" w:rsidRDefault="00183F9F" w:rsidP="00082182">
            <w:pPr>
              <w:pStyle w:val="Tabletext-subanalysis"/>
            </w:pPr>
            <w:r w:rsidRPr="00C70209">
              <w:t>[–726.35, –174.29]</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0EE0C93" w14:textId="77777777" w:rsidR="00183F9F" w:rsidRPr="00C70209" w:rsidRDefault="00183F9F" w:rsidP="00082182">
            <w:pPr>
              <w:pStyle w:val="Tabletext-subanalysis"/>
              <w:rPr>
                <w:i/>
              </w:rPr>
            </w:pPr>
            <w:r w:rsidRPr="00C70209">
              <w:rPr>
                <w:i/>
              </w:rPr>
              <w:t>Favours aprotinin</w:t>
            </w:r>
          </w:p>
          <w:p w14:paraId="076546E9" w14:textId="53D1C5EF" w:rsidR="00183F9F" w:rsidRPr="00C70209" w:rsidRDefault="001A475D" w:rsidP="00082182">
            <w:pPr>
              <w:pStyle w:val="Tabletext-subanalysis"/>
            </w:pPr>
            <w:r w:rsidRPr="001A475D">
              <w:rPr>
                <w:i/>
              </w:rPr>
              <w:t>P = </w:t>
            </w:r>
            <w:r w:rsidR="00183F9F" w:rsidRPr="00C70209">
              <w:t>0.0014</w:t>
            </w:r>
          </w:p>
          <w:p w14:paraId="535E1483" w14:textId="77777777" w:rsidR="00183F9F" w:rsidRPr="00C70209" w:rsidRDefault="00183F9F" w:rsidP="00082182">
            <w:pPr>
              <w:pStyle w:val="Tabletext-subanalysis"/>
            </w:pPr>
            <w:r w:rsidRPr="00C70209">
              <w:t>No significant heterogeneity</w:t>
            </w:r>
          </w:p>
          <w:p w14:paraId="5B45C473" w14:textId="45822482"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0%</w:t>
            </w:r>
          </w:p>
        </w:tc>
      </w:tr>
      <w:tr w:rsidR="00183F9F" w:rsidRPr="00C70209" w14:paraId="360D39F4" w14:textId="77777777" w:rsidTr="00082182">
        <w:tc>
          <w:tcPr>
            <w:tcW w:w="388" w:type="pct"/>
            <w:vMerge/>
            <w:tcBorders>
              <w:left w:val="single" w:sz="4" w:space="0" w:color="000000"/>
              <w:right w:val="single" w:sz="4" w:space="0" w:color="000000"/>
            </w:tcBorders>
            <w:vAlign w:val="center"/>
            <w:hideMark/>
          </w:tcPr>
          <w:p w14:paraId="536BC6EA"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hideMark/>
          </w:tcPr>
          <w:p w14:paraId="68BAE655"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65233739"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vAlign w:val="center"/>
            <w:hideMark/>
          </w:tcPr>
          <w:p w14:paraId="130A7893"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3C06457" w14:textId="77777777" w:rsidR="00183F9F" w:rsidRPr="00C70209" w:rsidRDefault="00183F9F" w:rsidP="00082182">
            <w:pPr>
              <w:pStyle w:val="Tabletext-subanalysis"/>
            </w:pPr>
          </w:p>
        </w:tc>
        <w:tc>
          <w:tcPr>
            <w:tcW w:w="481" w:type="pct"/>
            <w:tcBorders>
              <w:top w:val="single" w:sz="4" w:space="0" w:color="000000"/>
              <w:left w:val="single" w:sz="4" w:space="0" w:color="000000"/>
              <w:bottom w:val="single" w:sz="4" w:space="0" w:color="000000"/>
              <w:right w:val="single" w:sz="4" w:space="0" w:color="000000"/>
            </w:tcBorders>
          </w:tcPr>
          <w:p w14:paraId="56D61547" w14:textId="77777777" w:rsidR="00183F9F" w:rsidRPr="00C70209" w:rsidRDefault="00183F9F" w:rsidP="00082182">
            <w:pPr>
              <w:pStyle w:val="Tabletext-subanalysis"/>
              <w:jc w:val="right"/>
            </w:pPr>
            <w:r w:rsidRPr="00C70209">
              <w:t>IV TXA</w:t>
            </w:r>
          </w:p>
          <w:p w14:paraId="6DFB1D0E" w14:textId="77777777" w:rsidR="00183F9F" w:rsidRPr="00C70209" w:rsidRDefault="00183F9F" w:rsidP="00082182">
            <w:pPr>
              <w:pStyle w:val="Tabletext-subanalysis"/>
              <w:jc w:val="right"/>
            </w:pPr>
            <w:r w:rsidRPr="00C70209">
              <w:t>2 trials (Neilipovitz 2001, Sethna 2005)</w:t>
            </w:r>
          </w:p>
          <w:p w14:paraId="5596A13D" w14:textId="77777777" w:rsidR="00183F9F" w:rsidRPr="00C70209" w:rsidRDefault="00183F9F" w:rsidP="00082182">
            <w:pPr>
              <w:pStyle w:val="Tabletext-subanalysis"/>
              <w:jc w:val="right"/>
            </w:pPr>
            <w:r w:rsidRPr="00C70209">
              <w:t>N=84</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EB48472" w14:textId="77777777" w:rsidR="00183F9F" w:rsidRPr="00C70209" w:rsidRDefault="00183F9F" w:rsidP="00082182">
            <w:pPr>
              <w:pStyle w:val="Tabletext-subanalysis"/>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E49B061"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C003E19" w14:textId="77777777" w:rsidR="00183F9F" w:rsidRPr="00C70209" w:rsidRDefault="00183F9F" w:rsidP="00082182">
            <w:pPr>
              <w:pStyle w:val="Tabletext-subanalysis"/>
            </w:pPr>
            <w:r w:rsidRPr="00C70209">
              <w:t>MD –681.81</w:t>
            </w:r>
          </w:p>
          <w:p w14:paraId="205B1C27" w14:textId="77777777" w:rsidR="00183F9F" w:rsidRPr="00C70209" w:rsidRDefault="00183F9F" w:rsidP="00082182">
            <w:pPr>
              <w:pStyle w:val="Tabletext-subanalysis"/>
            </w:pPr>
            <w:r w:rsidRPr="00C70209">
              <w:t>[–1149.12, –214.49]</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253BA31" w14:textId="77777777" w:rsidR="00183F9F" w:rsidRPr="00C70209" w:rsidRDefault="00183F9F" w:rsidP="00082182">
            <w:pPr>
              <w:pStyle w:val="Tabletext-subanalysis"/>
              <w:rPr>
                <w:i/>
              </w:rPr>
            </w:pPr>
            <w:r w:rsidRPr="00C70209">
              <w:rPr>
                <w:i/>
              </w:rPr>
              <w:t>Favours TXA</w:t>
            </w:r>
          </w:p>
          <w:p w14:paraId="411AC237" w14:textId="6084DFC9" w:rsidR="00183F9F" w:rsidRPr="00C70209" w:rsidRDefault="001A475D" w:rsidP="00082182">
            <w:pPr>
              <w:pStyle w:val="Tabletext-subanalysis"/>
            </w:pPr>
            <w:r w:rsidRPr="001A475D">
              <w:rPr>
                <w:i/>
              </w:rPr>
              <w:t>P = </w:t>
            </w:r>
            <w:r w:rsidR="00183F9F" w:rsidRPr="00C70209">
              <w:t>0.0042</w:t>
            </w:r>
          </w:p>
          <w:p w14:paraId="3A999EB5" w14:textId="77777777" w:rsidR="00183F9F" w:rsidRPr="00C70209" w:rsidRDefault="00183F9F" w:rsidP="00082182">
            <w:pPr>
              <w:pStyle w:val="Tabletext-subanalysis"/>
            </w:pPr>
            <w:r w:rsidRPr="00C70209">
              <w:t>Mild heterogeneity</w:t>
            </w:r>
          </w:p>
          <w:p w14:paraId="326A60B8" w14:textId="44AD542D"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24%</w:t>
            </w:r>
          </w:p>
        </w:tc>
      </w:tr>
      <w:tr w:rsidR="00183F9F" w:rsidRPr="00C70209" w14:paraId="6A2B5E4D" w14:textId="77777777" w:rsidTr="00082182">
        <w:tc>
          <w:tcPr>
            <w:tcW w:w="388" w:type="pct"/>
            <w:vMerge/>
            <w:tcBorders>
              <w:left w:val="single" w:sz="4" w:space="0" w:color="000000"/>
              <w:bottom w:val="single" w:sz="4" w:space="0" w:color="000000"/>
              <w:right w:val="single" w:sz="4" w:space="0" w:color="000000"/>
            </w:tcBorders>
            <w:hideMark/>
          </w:tcPr>
          <w:p w14:paraId="34750794"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hideMark/>
          </w:tcPr>
          <w:p w14:paraId="08B08C9D"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hideMark/>
          </w:tcPr>
          <w:p w14:paraId="780F2053"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hideMark/>
          </w:tcPr>
          <w:p w14:paraId="77580051"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0611207C" w14:textId="77777777" w:rsidR="00183F9F" w:rsidRPr="00C70209" w:rsidRDefault="00183F9F" w:rsidP="00082182">
            <w:pPr>
              <w:pStyle w:val="Tabletext-subanalysis"/>
            </w:pPr>
          </w:p>
        </w:tc>
        <w:tc>
          <w:tcPr>
            <w:tcW w:w="481" w:type="pct"/>
            <w:tcBorders>
              <w:top w:val="single" w:sz="4" w:space="0" w:color="000000"/>
              <w:left w:val="single" w:sz="4" w:space="0" w:color="000000"/>
              <w:bottom w:val="single" w:sz="4" w:space="0" w:color="000000"/>
              <w:right w:val="single" w:sz="4" w:space="0" w:color="000000"/>
            </w:tcBorders>
          </w:tcPr>
          <w:p w14:paraId="5A17EEAA" w14:textId="77777777" w:rsidR="00183F9F" w:rsidRPr="00C70209" w:rsidRDefault="00183F9F" w:rsidP="00082182">
            <w:pPr>
              <w:pStyle w:val="Tabletext-subanalysis"/>
              <w:jc w:val="right"/>
            </w:pPr>
            <w:r w:rsidRPr="00C70209">
              <w:t>IV EACA</w:t>
            </w:r>
          </w:p>
          <w:p w14:paraId="632BE3BF" w14:textId="77777777" w:rsidR="00183F9F" w:rsidRPr="00C70209" w:rsidRDefault="00183F9F" w:rsidP="00082182">
            <w:pPr>
              <w:pStyle w:val="Tabletext-subanalysis"/>
              <w:jc w:val="right"/>
            </w:pPr>
            <w:r w:rsidRPr="00C70209">
              <w:t>1 trial (Florentino-Pineda 2004)</w:t>
            </w:r>
          </w:p>
          <w:p w14:paraId="25CCF71F" w14:textId="77777777" w:rsidR="00183F9F" w:rsidRPr="00C70209" w:rsidRDefault="00183F9F" w:rsidP="00082182">
            <w:pPr>
              <w:pStyle w:val="Tabletext-subanalysis"/>
              <w:jc w:val="right"/>
            </w:pPr>
            <w:r w:rsidRPr="00C70209">
              <w:t>N=36</w:t>
            </w:r>
          </w:p>
        </w:tc>
        <w:tc>
          <w:tcPr>
            <w:tcW w:w="551" w:type="pct"/>
            <w:tcBorders>
              <w:top w:val="single" w:sz="4" w:space="0" w:color="000000"/>
              <w:left w:val="single" w:sz="4" w:space="0" w:color="000000"/>
              <w:bottom w:val="single" w:sz="4" w:space="0" w:color="000000"/>
              <w:right w:val="single" w:sz="4" w:space="0" w:color="000000"/>
            </w:tcBorders>
            <w:hideMark/>
          </w:tcPr>
          <w:p w14:paraId="433126D8" w14:textId="77777777" w:rsidR="00183F9F" w:rsidRPr="00C70209" w:rsidRDefault="00183F9F" w:rsidP="00082182">
            <w:pPr>
              <w:pStyle w:val="Tabletext-subanalysis"/>
            </w:pPr>
            <w:r w:rsidRPr="00C70209">
              <w:t>NR</w:t>
            </w:r>
          </w:p>
        </w:tc>
        <w:tc>
          <w:tcPr>
            <w:tcW w:w="550" w:type="pct"/>
            <w:tcBorders>
              <w:top w:val="single" w:sz="4" w:space="0" w:color="000000"/>
              <w:left w:val="single" w:sz="4" w:space="0" w:color="000000"/>
              <w:bottom w:val="single" w:sz="4" w:space="0" w:color="000000"/>
              <w:right w:val="single" w:sz="4" w:space="0" w:color="000000"/>
            </w:tcBorders>
            <w:hideMark/>
          </w:tcPr>
          <w:p w14:paraId="4FAC0A5A"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hideMark/>
          </w:tcPr>
          <w:p w14:paraId="16160F64" w14:textId="77777777" w:rsidR="00183F9F" w:rsidRPr="00C70209" w:rsidRDefault="00183F9F" w:rsidP="00082182">
            <w:pPr>
              <w:pStyle w:val="Tabletext-subanalysis"/>
            </w:pPr>
            <w:r w:rsidRPr="00C70209">
              <w:t>MD –325.00</w:t>
            </w:r>
          </w:p>
          <w:p w14:paraId="675929FF" w14:textId="77777777" w:rsidR="00183F9F" w:rsidRPr="00C70209" w:rsidRDefault="00183F9F" w:rsidP="00082182">
            <w:pPr>
              <w:pStyle w:val="Tabletext-subanalysis"/>
            </w:pPr>
            <w:r w:rsidRPr="00C70209">
              <w:t>[–586.83, –63.17]</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2ACFE17" w14:textId="77777777" w:rsidR="00183F9F" w:rsidRPr="00C70209" w:rsidRDefault="00183F9F" w:rsidP="00082182">
            <w:pPr>
              <w:pStyle w:val="Tabletext-subanalysis"/>
              <w:rPr>
                <w:i/>
              </w:rPr>
            </w:pPr>
            <w:r w:rsidRPr="00C70209">
              <w:rPr>
                <w:i/>
              </w:rPr>
              <w:t>Favours EACA</w:t>
            </w:r>
          </w:p>
          <w:p w14:paraId="219CAC1F" w14:textId="2180BFB1" w:rsidR="00183F9F" w:rsidRPr="00C70209" w:rsidRDefault="001A475D" w:rsidP="00082182">
            <w:pPr>
              <w:pStyle w:val="Tabletext-subanalysis"/>
            </w:pPr>
            <w:r w:rsidRPr="001A475D">
              <w:rPr>
                <w:i/>
              </w:rPr>
              <w:t>P = </w:t>
            </w:r>
            <w:r w:rsidR="00183F9F" w:rsidRPr="00C70209">
              <w:t>0.015</w:t>
            </w:r>
          </w:p>
          <w:p w14:paraId="1283ED18" w14:textId="77777777" w:rsidR="00183F9F" w:rsidRPr="00C70209" w:rsidRDefault="00183F9F" w:rsidP="00082182">
            <w:pPr>
              <w:pStyle w:val="Tabletext-subanalysis"/>
            </w:pPr>
            <w:r w:rsidRPr="00C70209">
              <w:t>Heterogeneity NA</w:t>
            </w:r>
          </w:p>
        </w:tc>
      </w:tr>
      <w:tr w:rsidR="00183F9F" w:rsidRPr="00C70209" w14:paraId="149CDD32"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1CCD8CBD"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I evidence </w:t>
            </w:r>
          </w:p>
        </w:tc>
      </w:tr>
      <w:tr w:rsidR="00183F9F" w:rsidRPr="00C70209" w14:paraId="0F84E2B7" w14:textId="77777777" w:rsidTr="00082182">
        <w:tc>
          <w:tcPr>
            <w:tcW w:w="388" w:type="pct"/>
            <w:vMerge w:val="restart"/>
            <w:tcBorders>
              <w:top w:val="single" w:sz="4" w:space="0" w:color="000000"/>
              <w:left w:val="single" w:sz="4" w:space="0" w:color="000000"/>
              <w:right w:val="single" w:sz="4" w:space="0" w:color="000000"/>
            </w:tcBorders>
          </w:tcPr>
          <w:p w14:paraId="60DE72EC" w14:textId="3378B53B" w:rsidR="00183F9F" w:rsidRPr="00C70209" w:rsidRDefault="00183F9F" w:rsidP="00082182">
            <w:pPr>
              <w:pStyle w:val="Tabletext-evidencematrix"/>
            </w:pPr>
            <w:r w:rsidRPr="00C70209">
              <w:t>Thompson 2005</w:t>
            </w:r>
            <w:r w:rsidRPr="00C70209">
              <w:fldChar w:fldCharType="begin"/>
            </w:r>
            <w:r w:rsidR="000E261C">
              <w:instrText xml:space="preserve"> ADDIN EN.CITE &lt;EndNote&gt;&lt;Cite&gt;&lt;Author&gt;Thompson&lt;/Author&gt;&lt;Year&gt;2005&lt;/Year&gt;&lt;RecNum&gt;925&lt;/RecNum&gt;&lt;DisplayText&gt;&lt;style face="superscript"&gt;405&lt;/style&gt;&lt;/DisplayText&gt;&lt;record&gt;&lt;rec-number&gt;925&lt;/rec-number&gt;&lt;foreign-keys&gt;&lt;key app="EN" db-id="9edve2wadsavt5ewavaxtda4f2tavzvts9ee" timestamp="1435036188"&gt;925&lt;/key&gt;&lt;/foreign-keys&gt;&lt;ref-type name="Generic"&gt;13&lt;/ref-type&gt;&lt;contributors&gt;&lt;authors&gt;&lt;author&gt;Thompson, G. H.&lt;/author&gt;&lt;author&gt;Florentino-Pineda, I.&lt;/author&gt;&lt;author&gt;Poe-Kochert, C.&lt;/author&gt;&lt;/authors&gt;&lt;/contributors&gt;&lt;titles&gt;&lt;title&gt;The Role of Amicar in Decreasing Perioperative Blood Loss in Idiopathic Scoliosis  &lt;/title&gt;&lt;/titles&gt;&lt;pages&gt;S94–S99&lt;/pages&gt;&lt;volume&gt;30&lt;/volume&gt;&lt;reprint-edition&gt;NOT IN FILE&lt;/reprint-edition&gt;&lt;keywords&gt;&lt;keyword&gt;blood&lt;/keyword&gt;&lt;keyword&gt;scoliosis&lt;/keyword&gt;&lt;/keywords&gt;&lt;dates&gt;&lt;year&gt;2005&lt;/year&gt;&lt;/dates&gt;&lt;urls&gt;&lt;/urls&gt;&lt;/record&gt;&lt;/Cite&gt;&lt;/EndNote&gt;</w:instrText>
            </w:r>
            <w:r w:rsidRPr="00C70209">
              <w:fldChar w:fldCharType="separate"/>
            </w:r>
            <w:r w:rsidR="000E261C" w:rsidRPr="000E261C">
              <w:rPr>
                <w:noProof/>
                <w:vertAlign w:val="superscript"/>
              </w:rPr>
              <w:t>405</w:t>
            </w:r>
            <w:r w:rsidRPr="00C70209">
              <w:fldChar w:fldCharType="end"/>
            </w:r>
          </w:p>
          <w:p w14:paraId="50EBA492" w14:textId="77777777" w:rsidR="00183F9F" w:rsidRPr="00C70209" w:rsidRDefault="00183F9F" w:rsidP="00082182">
            <w:pPr>
              <w:pStyle w:val="Tabletext-evidencematrix"/>
            </w:pPr>
            <w:r w:rsidRPr="00C70209">
              <w:t>Level II</w:t>
            </w:r>
          </w:p>
          <w:p w14:paraId="7B1550E6" w14:textId="77777777" w:rsidR="00183F9F" w:rsidRPr="00C70209" w:rsidRDefault="00183F9F" w:rsidP="00082182">
            <w:pPr>
              <w:pStyle w:val="Tabletext-evidencematrix"/>
              <w:rPr>
                <w:i/>
              </w:rPr>
            </w:pPr>
            <w:r w:rsidRPr="00C70209">
              <w:rPr>
                <w:i/>
              </w:rPr>
              <w:t>Poor</w:t>
            </w:r>
          </w:p>
        </w:tc>
        <w:tc>
          <w:tcPr>
            <w:tcW w:w="480" w:type="pct"/>
            <w:vMerge w:val="restart"/>
            <w:tcBorders>
              <w:top w:val="single" w:sz="4" w:space="0" w:color="000000"/>
              <w:left w:val="single" w:sz="4" w:space="0" w:color="000000"/>
              <w:right w:val="single" w:sz="4" w:space="0" w:color="000000"/>
            </w:tcBorders>
          </w:tcPr>
          <w:p w14:paraId="7BCD7BEA" w14:textId="77777777" w:rsidR="00183F9F" w:rsidRPr="00C70209" w:rsidRDefault="00183F9F" w:rsidP="00082182">
            <w:pPr>
              <w:pStyle w:val="Tabletext-evidencematrix"/>
            </w:pPr>
            <w:r w:rsidRPr="00C70209">
              <w:t>N=36</w:t>
            </w:r>
          </w:p>
        </w:tc>
        <w:tc>
          <w:tcPr>
            <w:tcW w:w="480" w:type="pct"/>
            <w:vMerge w:val="restart"/>
            <w:tcBorders>
              <w:top w:val="single" w:sz="4" w:space="0" w:color="000000"/>
              <w:left w:val="single" w:sz="4" w:space="0" w:color="000000"/>
              <w:right w:val="single" w:sz="4" w:space="0" w:color="000000"/>
            </w:tcBorders>
          </w:tcPr>
          <w:p w14:paraId="1517C3A9" w14:textId="77777777" w:rsidR="00183F9F" w:rsidRPr="00C70209" w:rsidRDefault="00183F9F" w:rsidP="00082182">
            <w:pPr>
              <w:pStyle w:val="Tabletext-evidencematrix"/>
            </w:pPr>
            <w:r w:rsidRPr="00C70209">
              <w:t>Paediatric patients aged 11 to 18 years with idiopathic scoliosis scheduled for posterior spinal fusion with segmental spinal instrumentation</w:t>
            </w:r>
          </w:p>
        </w:tc>
        <w:tc>
          <w:tcPr>
            <w:tcW w:w="480" w:type="pct"/>
            <w:vMerge w:val="restart"/>
            <w:tcBorders>
              <w:top w:val="single" w:sz="4" w:space="0" w:color="000000"/>
              <w:left w:val="single" w:sz="4" w:space="0" w:color="000000"/>
              <w:right w:val="single" w:sz="4" w:space="0" w:color="000000"/>
            </w:tcBorders>
          </w:tcPr>
          <w:p w14:paraId="4BB9E36A" w14:textId="77777777" w:rsidR="00183F9F" w:rsidRPr="00C70209" w:rsidRDefault="00183F9F" w:rsidP="00082182">
            <w:pPr>
              <w:pStyle w:val="Tabletext-evidencematrix"/>
            </w:pPr>
            <w:r w:rsidRPr="00C70209">
              <w:t>USA</w:t>
            </w:r>
          </w:p>
        </w:tc>
        <w:tc>
          <w:tcPr>
            <w:tcW w:w="480" w:type="pct"/>
            <w:vMerge w:val="restart"/>
            <w:tcBorders>
              <w:top w:val="single" w:sz="4" w:space="0" w:color="000000"/>
              <w:left w:val="single" w:sz="4" w:space="0" w:color="000000"/>
              <w:right w:val="single" w:sz="4" w:space="0" w:color="000000"/>
            </w:tcBorders>
          </w:tcPr>
          <w:p w14:paraId="35563C1D" w14:textId="77777777" w:rsidR="00183F9F" w:rsidRPr="00C70209" w:rsidRDefault="00183F9F" w:rsidP="00082182">
            <w:pPr>
              <w:pStyle w:val="Tabletext-evidencematrix"/>
            </w:pPr>
            <w:r w:rsidRPr="00C70209">
              <w:t>IV EACA versus no treatment</w:t>
            </w:r>
          </w:p>
        </w:tc>
        <w:tc>
          <w:tcPr>
            <w:tcW w:w="481" w:type="pct"/>
            <w:tcBorders>
              <w:top w:val="single" w:sz="4" w:space="0" w:color="000000"/>
              <w:left w:val="single" w:sz="4" w:space="0" w:color="000000"/>
              <w:bottom w:val="single" w:sz="4" w:space="0" w:color="000000"/>
              <w:right w:val="single" w:sz="4" w:space="0" w:color="000000"/>
            </w:tcBorders>
          </w:tcPr>
          <w:p w14:paraId="484CFFDF" w14:textId="77777777" w:rsidR="00183F9F" w:rsidRPr="00C70209" w:rsidRDefault="00183F9F" w:rsidP="00082182">
            <w:pPr>
              <w:pStyle w:val="Tabletext-evidencematrix"/>
            </w:pPr>
            <w:r w:rsidRPr="00C70209">
              <w:t>Intraoperative blood loss (mL)</w:t>
            </w:r>
          </w:p>
        </w:tc>
        <w:tc>
          <w:tcPr>
            <w:tcW w:w="551" w:type="pct"/>
            <w:tcBorders>
              <w:top w:val="single" w:sz="4" w:space="0" w:color="000000"/>
              <w:left w:val="single" w:sz="4" w:space="0" w:color="000000"/>
              <w:bottom w:val="single" w:sz="4" w:space="0" w:color="000000"/>
              <w:right w:val="single" w:sz="4" w:space="0" w:color="000000"/>
            </w:tcBorders>
          </w:tcPr>
          <w:p w14:paraId="4D00F7F6" w14:textId="77777777" w:rsidR="00183F9F" w:rsidRPr="00C70209" w:rsidRDefault="00183F9F" w:rsidP="00082182">
            <w:pPr>
              <w:pStyle w:val="Tabletext-evidencematrix"/>
            </w:pPr>
            <w:r w:rsidRPr="00C70209">
              <w:t>893 ± 166 (n=19)</w:t>
            </w:r>
          </w:p>
        </w:tc>
        <w:tc>
          <w:tcPr>
            <w:tcW w:w="550" w:type="pct"/>
            <w:tcBorders>
              <w:top w:val="single" w:sz="4" w:space="0" w:color="000000"/>
              <w:left w:val="single" w:sz="4" w:space="0" w:color="000000"/>
              <w:bottom w:val="single" w:sz="4" w:space="0" w:color="000000"/>
              <w:right w:val="single" w:sz="4" w:space="0" w:color="000000"/>
            </w:tcBorders>
          </w:tcPr>
          <w:p w14:paraId="39356C10" w14:textId="77777777" w:rsidR="00183F9F" w:rsidRPr="00C70209" w:rsidRDefault="00183F9F" w:rsidP="00082182">
            <w:pPr>
              <w:pStyle w:val="Tabletext-evidencematrix"/>
            </w:pPr>
            <w:r w:rsidRPr="00C70209">
              <w:t>952 ± 303 (n=17)</w:t>
            </w:r>
          </w:p>
        </w:tc>
        <w:tc>
          <w:tcPr>
            <w:tcW w:w="515" w:type="pct"/>
            <w:tcBorders>
              <w:top w:val="single" w:sz="4" w:space="0" w:color="000000"/>
              <w:left w:val="single" w:sz="4" w:space="0" w:color="000000"/>
              <w:bottom w:val="single" w:sz="4" w:space="0" w:color="000000"/>
              <w:right w:val="single" w:sz="4" w:space="0" w:color="000000"/>
            </w:tcBorders>
            <w:shd w:val="clear" w:color="auto" w:fill="auto"/>
          </w:tcPr>
          <w:p w14:paraId="517F7788" w14:textId="77777777" w:rsidR="00183F9F" w:rsidRPr="00C70209" w:rsidRDefault="00183F9F" w:rsidP="00082182">
            <w:pPr>
              <w:pStyle w:val="Tabletext-evidencematrix"/>
              <w:rPr>
                <w:vertAlign w:val="superscript"/>
              </w:rPr>
            </w:pPr>
            <w:r w:rsidRPr="00C70209">
              <w:t>MD –59.00 [–221.23, 103.23]</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auto"/>
          </w:tcPr>
          <w:p w14:paraId="22196E74" w14:textId="77777777" w:rsidR="00183F9F" w:rsidRPr="00C70209" w:rsidRDefault="00183F9F" w:rsidP="00082182">
            <w:pPr>
              <w:pStyle w:val="Tabletext-evidencematrix"/>
              <w:rPr>
                <w:i/>
              </w:rPr>
            </w:pPr>
            <w:r w:rsidRPr="00C70209">
              <w:rPr>
                <w:i/>
              </w:rPr>
              <w:t>No significant difference</w:t>
            </w:r>
          </w:p>
          <w:p w14:paraId="44AF2E02" w14:textId="2B20E01E" w:rsidR="00183F9F" w:rsidRPr="00C70209" w:rsidRDefault="001A475D" w:rsidP="00082182">
            <w:pPr>
              <w:pStyle w:val="Tabletext-evidencematrix"/>
              <w:rPr>
                <w:vertAlign w:val="superscript"/>
              </w:rPr>
            </w:pPr>
            <w:r w:rsidRPr="001A475D">
              <w:rPr>
                <w:i/>
              </w:rPr>
              <w:t>P = </w:t>
            </w:r>
            <w:r w:rsidR="00183F9F" w:rsidRPr="00C70209">
              <w:t>0.48</w:t>
            </w:r>
            <w:r w:rsidR="00183F9F" w:rsidRPr="00C70209">
              <w:rPr>
                <w:vertAlign w:val="superscript"/>
              </w:rPr>
              <w:t>c</w:t>
            </w:r>
          </w:p>
        </w:tc>
      </w:tr>
      <w:tr w:rsidR="00183F9F" w:rsidRPr="00C70209" w14:paraId="32755886" w14:textId="77777777" w:rsidTr="00082182">
        <w:tc>
          <w:tcPr>
            <w:tcW w:w="388" w:type="pct"/>
            <w:vMerge/>
            <w:tcBorders>
              <w:left w:val="single" w:sz="4" w:space="0" w:color="000000"/>
              <w:right w:val="single" w:sz="4" w:space="0" w:color="000000"/>
            </w:tcBorders>
          </w:tcPr>
          <w:p w14:paraId="77FA2DBD"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3B9B2C1"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160B8323"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52B29434" w14:textId="77777777" w:rsidR="00183F9F" w:rsidRPr="00C70209" w:rsidRDefault="00183F9F" w:rsidP="00082182">
            <w:pPr>
              <w:pStyle w:val="Tabletext-evidencematrix"/>
            </w:pPr>
          </w:p>
        </w:tc>
        <w:tc>
          <w:tcPr>
            <w:tcW w:w="480" w:type="pct"/>
            <w:vMerge/>
            <w:tcBorders>
              <w:left w:val="single" w:sz="4" w:space="0" w:color="000000"/>
              <w:right w:val="single" w:sz="4" w:space="0" w:color="000000"/>
            </w:tcBorders>
          </w:tcPr>
          <w:p w14:paraId="27EC7B77"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36493F46" w14:textId="77777777" w:rsidR="00183F9F" w:rsidRPr="00C70209" w:rsidRDefault="00183F9F" w:rsidP="00082182">
            <w:pPr>
              <w:pStyle w:val="Tabletext-evidencematrix"/>
            </w:pPr>
            <w:r w:rsidRPr="00C70209">
              <w:t>Postoperative chest tube drainage (mL)</w:t>
            </w:r>
          </w:p>
        </w:tc>
        <w:tc>
          <w:tcPr>
            <w:tcW w:w="551" w:type="pct"/>
            <w:tcBorders>
              <w:top w:val="single" w:sz="4" w:space="0" w:color="000000"/>
              <w:left w:val="single" w:sz="4" w:space="0" w:color="000000"/>
              <w:bottom w:val="single" w:sz="4" w:space="0" w:color="000000"/>
              <w:right w:val="single" w:sz="4" w:space="0" w:color="000000"/>
            </w:tcBorders>
          </w:tcPr>
          <w:p w14:paraId="330D3F5D" w14:textId="77777777" w:rsidR="00183F9F" w:rsidRPr="00C70209" w:rsidRDefault="00183F9F" w:rsidP="00082182">
            <w:pPr>
              <w:pStyle w:val="Tabletext-evidencematrix"/>
            </w:pPr>
            <w:r w:rsidRPr="00C70209">
              <w:t>498 ± 179 (n=19)</w:t>
            </w:r>
          </w:p>
        </w:tc>
        <w:tc>
          <w:tcPr>
            <w:tcW w:w="550" w:type="pct"/>
            <w:tcBorders>
              <w:top w:val="single" w:sz="4" w:space="0" w:color="000000"/>
              <w:left w:val="single" w:sz="4" w:space="0" w:color="000000"/>
              <w:bottom w:val="single" w:sz="4" w:space="0" w:color="000000"/>
              <w:right w:val="single" w:sz="4" w:space="0" w:color="000000"/>
            </w:tcBorders>
          </w:tcPr>
          <w:p w14:paraId="1E44B1F2" w14:textId="77777777" w:rsidR="00183F9F" w:rsidRPr="00C70209" w:rsidRDefault="00183F9F" w:rsidP="00082182">
            <w:pPr>
              <w:pStyle w:val="Tabletext-evidencematrix"/>
            </w:pPr>
            <w:r w:rsidRPr="00C70209">
              <w:t>764 ± 284 (n=1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C6B5E9D" w14:textId="77777777" w:rsidR="00183F9F" w:rsidRPr="00C70209" w:rsidRDefault="00183F9F" w:rsidP="00082182">
            <w:pPr>
              <w:pStyle w:val="Tabletext-evidencematrix"/>
              <w:rPr>
                <w:vertAlign w:val="superscript"/>
              </w:rPr>
            </w:pPr>
            <w:r w:rsidRPr="00C70209">
              <w:t>MD –266.00 [–423.17, –108.83]</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E1994BC" w14:textId="77777777" w:rsidR="00183F9F" w:rsidRPr="00C70209" w:rsidRDefault="00183F9F" w:rsidP="00082182">
            <w:pPr>
              <w:pStyle w:val="Tabletext-evidencematrix"/>
              <w:rPr>
                <w:i/>
              </w:rPr>
            </w:pPr>
            <w:r w:rsidRPr="00C70209">
              <w:rPr>
                <w:i/>
              </w:rPr>
              <w:t>Favours EACA</w:t>
            </w:r>
          </w:p>
          <w:p w14:paraId="466BD91F" w14:textId="415AAE83" w:rsidR="00183F9F" w:rsidRPr="00C70209" w:rsidRDefault="001A475D" w:rsidP="00082182">
            <w:pPr>
              <w:pStyle w:val="Tabletext-evidencematrix"/>
              <w:rPr>
                <w:vertAlign w:val="superscript"/>
              </w:rPr>
            </w:pPr>
            <w:r w:rsidRPr="001A475D">
              <w:rPr>
                <w:i/>
              </w:rPr>
              <w:t>P = </w:t>
            </w:r>
            <w:r w:rsidR="00183F9F" w:rsidRPr="00C70209">
              <w:t>0.0009</w:t>
            </w:r>
            <w:r w:rsidR="00183F9F" w:rsidRPr="00C70209">
              <w:rPr>
                <w:vertAlign w:val="superscript"/>
              </w:rPr>
              <w:t>c</w:t>
            </w:r>
          </w:p>
        </w:tc>
      </w:tr>
      <w:tr w:rsidR="00183F9F" w:rsidRPr="00C70209" w14:paraId="38288510" w14:textId="77777777" w:rsidTr="00082182">
        <w:tc>
          <w:tcPr>
            <w:tcW w:w="388" w:type="pct"/>
            <w:vMerge/>
            <w:tcBorders>
              <w:left w:val="single" w:sz="4" w:space="0" w:color="000000"/>
              <w:bottom w:val="single" w:sz="4" w:space="0" w:color="000000"/>
              <w:right w:val="single" w:sz="4" w:space="0" w:color="000000"/>
            </w:tcBorders>
          </w:tcPr>
          <w:p w14:paraId="5AD1D37C"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3EAB2ED6"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4830AC12"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0E4610B3"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30FB548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34E7A7E6" w14:textId="77777777" w:rsidR="00183F9F" w:rsidRPr="00C70209" w:rsidRDefault="00183F9F" w:rsidP="00082182">
            <w:pPr>
              <w:pStyle w:val="Tabletext-evidencematrix"/>
            </w:pPr>
            <w:r w:rsidRPr="00C70209">
              <w:t>Total perioperative blood loss (mL)</w:t>
            </w:r>
          </w:p>
        </w:tc>
        <w:tc>
          <w:tcPr>
            <w:tcW w:w="551" w:type="pct"/>
            <w:tcBorders>
              <w:top w:val="single" w:sz="4" w:space="0" w:color="000000"/>
              <w:left w:val="single" w:sz="4" w:space="0" w:color="000000"/>
              <w:bottom w:val="single" w:sz="4" w:space="0" w:color="000000"/>
              <w:right w:val="single" w:sz="4" w:space="0" w:color="000000"/>
            </w:tcBorders>
          </w:tcPr>
          <w:p w14:paraId="3620F401" w14:textId="77777777" w:rsidR="00183F9F" w:rsidRPr="00C70209" w:rsidRDefault="00183F9F" w:rsidP="00082182">
            <w:pPr>
              <w:pStyle w:val="Tabletext-evidencematrix"/>
            </w:pPr>
            <w:r w:rsidRPr="00C70209">
              <w:t>1391 ± 212 (n=19)</w:t>
            </w:r>
          </w:p>
        </w:tc>
        <w:tc>
          <w:tcPr>
            <w:tcW w:w="550" w:type="pct"/>
            <w:tcBorders>
              <w:top w:val="single" w:sz="4" w:space="0" w:color="000000"/>
              <w:left w:val="single" w:sz="4" w:space="0" w:color="000000"/>
              <w:bottom w:val="single" w:sz="4" w:space="0" w:color="000000"/>
              <w:right w:val="single" w:sz="4" w:space="0" w:color="000000"/>
            </w:tcBorders>
          </w:tcPr>
          <w:p w14:paraId="293D8ED9" w14:textId="77777777" w:rsidR="00183F9F" w:rsidRPr="00C70209" w:rsidRDefault="00183F9F" w:rsidP="00082182">
            <w:pPr>
              <w:pStyle w:val="Tabletext-evidencematrix"/>
            </w:pPr>
            <w:r w:rsidRPr="00C70209">
              <w:t>1716 ± 513 (n=1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99DF56C" w14:textId="77777777" w:rsidR="00183F9F" w:rsidRPr="00C70209" w:rsidRDefault="00183F9F" w:rsidP="00082182">
            <w:pPr>
              <w:pStyle w:val="Tabletext-evidencematrix"/>
              <w:rPr>
                <w:vertAlign w:val="superscript"/>
              </w:rPr>
            </w:pPr>
            <w:r w:rsidRPr="00C70209">
              <w:t>MD –325.00 [–586.83, –63.17]</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7BDCFADC" w14:textId="77777777" w:rsidR="00183F9F" w:rsidRPr="00C70209" w:rsidRDefault="00183F9F" w:rsidP="00082182">
            <w:pPr>
              <w:pStyle w:val="Tabletext-evidencematrix"/>
              <w:rPr>
                <w:i/>
              </w:rPr>
            </w:pPr>
            <w:r w:rsidRPr="00C70209">
              <w:rPr>
                <w:i/>
              </w:rPr>
              <w:t>Favours EACA</w:t>
            </w:r>
          </w:p>
          <w:p w14:paraId="6790C6D3" w14:textId="5AEBF09E" w:rsidR="00183F9F" w:rsidRPr="00C70209" w:rsidRDefault="001A475D" w:rsidP="00082182">
            <w:pPr>
              <w:pStyle w:val="Tabletext-evidencematrix"/>
            </w:pPr>
            <w:r w:rsidRPr="001A475D">
              <w:rPr>
                <w:i/>
              </w:rPr>
              <w:t>P = </w:t>
            </w:r>
            <w:r w:rsidR="00183F9F" w:rsidRPr="00C70209">
              <w:t>0.03</w:t>
            </w:r>
          </w:p>
        </w:tc>
      </w:tr>
      <w:tr w:rsidR="00183F9F" w:rsidRPr="00C70209" w14:paraId="3B23A9B0"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05858CAF" w14:textId="1A6E8773" w:rsidR="00183F9F" w:rsidRPr="00C70209" w:rsidRDefault="00183F9F" w:rsidP="00082182">
            <w:pPr>
              <w:pStyle w:val="Tabletext-evidencematrix"/>
            </w:pPr>
            <w:r w:rsidRPr="00C70209">
              <w:t>Verma 2014</w:t>
            </w:r>
            <w:r w:rsidRPr="00C70209">
              <w:fldChar w:fldCharType="begin">
                <w:fldData xml:space="preserve">PEVuZE5vdGU+PENpdGU+PEF1dGhvcj5WZXJtYTwvQXV0aG9yPjxZZWFyPjIwMTQ8L1llYXI+PFJl
Y051bT45MzA8L1JlY051bT48RGlzcGxheVRleHQ+PHN0eWxlIGZhY2U9InN1cGVyc2NyaXB0Ij4z
OTk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0E261C">
              <w:instrText xml:space="preserve"> ADDIN EN.CITE </w:instrText>
            </w:r>
            <w:r w:rsidR="000E261C">
              <w:fldChar w:fldCharType="begin">
                <w:fldData xml:space="preserve">PEVuZE5vdGU+PENpdGU+PEF1dGhvcj5WZXJtYTwvQXV0aG9yPjxZZWFyPjIwMTQ8L1llYXI+PFJl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9</w:t>
            </w:r>
            <w:r w:rsidRPr="00C70209">
              <w:fldChar w:fldCharType="end"/>
            </w:r>
          </w:p>
          <w:p w14:paraId="6F72CF31" w14:textId="77777777" w:rsidR="00183F9F" w:rsidRPr="00C70209" w:rsidRDefault="00183F9F" w:rsidP="00082182">
            <w:pPr>
              <w:pStyle w:val="Tabletext-evidencematrix"/>
            </w:pPr>
            <w:r w:rsidRPr="00C70209">
              <w:t>Level II</w:t>
            </w:r>
          </w:p>
          <w:p w14:paraId="22837ECB" w14:textId="77777777" w:rsidR="00183F9F" w:rsidRPr="00C70209" w:rsidRDefault="00183F9F" w:rsidP="00082182">
            <w:pPr>
              <w:pStyle w:val="Tabletext-evidencematrix"/>
            </w:pPr>
            <w:r w:rsidRPr="00C70209">
              <w:rPr>
                <w:i/>
              </w:rPr>
              <w:t>Good</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29A3EC1E" w14:textId="77777777" w:rsidR="00183F9F" w:rsidRPr="00C70209" w:rsidRDefault="00183F9F" w:rsidP="00082182">
            <w:pPr>
              <w:pStyle w:val="Tabletext-evidencematrix"/>
            </w:pPr>
            <w:r w:rsidRPr="00C70209">
              <w:t>N=125</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0A6017C" w14:textId="77777777" w:rsidR="00183F9F" w:rsidRPr="00C70209" w:rsidRDefault="00183F9F" w:rsidP="00082182">
            <w:pPr>
              <w:pStyle w:val="Tabletext-evidencematrix"/>
            </w:pPr>
            <w:r w:rsidRPr="00C70209">
              <w:t>Patients with adolescent idiopathic scoliosis undergoing posterior spinal arthrodesis</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4B93A992" w14:textId="77777777" w:rsidR="00183F9F" w:rsidRPr="00C70209" w:rsidRDefault="00183F9F" w:rsidP="00082182">
            <w:pPr>
              <w:pStyle w:val="Tabletext-evidencematrix"/>
            </w:pPr>
            <w:r w:rsidRPr="00C70209">
              <w:t>Single centre, USA</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7ADD105D" w14:textId="77777777" w:rsidR="00183F9F" w:rsidRPr="00C70209" w:rsidRDefault="00183F9F" w:rsidP="00082182">
            <w:pPr>
              <w:pStyle w:val="Tabletext-evidencematrix"/>
            </w:pPr>
            <w:r w:rsidRPr="00C70209">
              <w:t>IV TXA or EACA versus placebo</w:t>
            </w:r>
          </w:p>
        </w:tc>
        <w:tc>
          <w:tcPr>
            <w:tcW w:w="481" w:type="pct"/>
            <w:tcBorders>
              <w:top w:val="single" w:sz="4" w:space="0" w:color="000000"/>
              <w:left w:val="single" w:sz="4" w:space="0" w:color="000000"/>
              <w:bottom w:val="single" w:sz="4" w:space="0" w:color="000000"/>
              <w:right w:val="single" w:sz="4" w:space="0" w:color="000000"/>
            </w:tcBorders>
          </w:tcPr>
          <w:p w14:paraId="0DC9C72F" w14:textId="77777777" w:rsidR="00183F9F" w:rsidRPr="00C70209" w:rsidRDefault="00183F9F" w:rsidP="00082182">
            <w:pPr>
              <w:pStyle w:val="Tabletext-evidencematrix"/>
            </w:pPr>
            <w:r w:rsidRPr="00C70209">
              <w:t>Intraoperative estimated blood loss (mL)</w:t>
            </w:r>
          </w:p>
        </w:tc>
        <w:tc>
          <w:tcPr>
            <w:tcW w:w="551" w:type="pct"/>
            <w:tcBorders>
              <w:top w:val="single" w:sz="4" w:space="0" w:color="000000"/>
              <w:left w:val="single" w:sz="4" w:space="0" w:color="000000"/>
              <w:bottom w:val="single" w:sz="4" w:space="0" w:color="000000"/>
              <w:right w:val="single" w:sz="4" w:space="0" w:color="000000"/>
            </w:tcBorders>
          </w:tcPr>
          <w:p w14:paraId="10EB123F" w14:textId="77777777" w:rsidR="00183F9F" w:rsidRPr="00C70209" w:rsidRDefault="00183F9F" w:rsidP="00082182">
            <w:pPr>
              <w:pStyle w:val="Tabletext-evidencematrix"/>
            </w:pPr>
            <w:r w:rsidRPr="00C70209">
              <w:t>776 ± NR (n=78)</w:t>
            </w:r>
          </w:p>
        </w:tc>
        <w:tc>
          <w:tcPr>
            <w:tcW w:w="550" w:type="pct"/>
            <w:tcBorders>
              <w:top w:val="single" w:sz="4" w:space="0" w:color="000000"/>
              <w:left w:val="single" w:sz="4" w:space="0" w:color="000000"/>
              <w:bottom w:val="single" w:sz="4" w:space="0" w:color="000000"/>
              <w:right w:val="single" w:sz="4" w:space="0" w:color="000000"/>
            </w:tcBorders>
          </w:tcPr>
          <w:p w14:paraId="2527A8E5" w14:textId="77777777" w:rsidR="00183F9F" w:rsidRPr="00C70209" w:rsidRDefault="00183F9F" w:rsidP="00082182">
            <w:pPr>
              <w:pStyle w:val="Tabletext-evidencematrix"/>
            </w:pPr>
            <w:r w:rsidRPr="00C70209">
              <w:t>1080 ± NR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8720E5" w14:textId="77777777" w:rsidR="00183F9F" w:rsidRPr="00C70209" w:rsidRDefault="00183F9F" w:rsidP="00082182">
            <w:pPr>
              <w:pStyle w:val="Tabletext-evidencematrix"/>
            </w:pPr>
            <w:r w:rsidRPr="00C70209">
              <w:t>MD –304 [NR]</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405EAE0" w14:textId="77777777" w:rsidR="00183F9F" w:rsidRPr="00C70209" w:rsidRDefault="00183F9F" w:rsidP="00082182">
            <w:pPr>
              <w:pStyle w:val="Tabletext-evidencematrix"/>
              <w:rPr>
                <w:i/>
              </w:rPr>
            </w:pPr>
            <w:r w:rsidRPr="00C70209">
              <w:rPr>
                <w:i/>
              </w:rPr>
              <w:t>Favours TXA or EACA</w:t>
            </w:r>
          </w:p>
          <w:p w14:paraId="32106C9E" w14:textId="08446048" w:rsidR="00183F9F" w:rsidRPr="00C70209" w:rsidRDefault="001A475D" w:rsidP="00082182">
            <w:pPr>
              <w:pStyle w:val="Tabletext-evidencematrix"/>
            </w:pPr>
            <w:r w:rsidRPr="001A475D">
              <w:rPr>
                <w:i/>
              </w:rPr>
              <w:t>P = </w:t>
            </w:r>
            <w:r w:rsidR="00183F9F" w:rsidRPr="00C70209">
              <w:t>0.019</w:t>
            </w:r>
          </w:p>
        </w:tc>
      </w:tr>
      <w:tr w:rsidR="00183F9F" w:rsidRPr="00C70209" w14:paraId="2A5ED45E"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623198E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3C4D40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107DEA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5F55DAC"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1176162"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18FFB489" w14:textId="77777777" w:rsidR="00183F9F" w:rsidRPr="00C70209" w:rsidRDefault="00183F9F" w:rsidP="00082182">
            <w:pPr>
              <w:pStyle w:val="Tabletext-evidencematrix"/>
            </w:pPr>
            <w:r w:rsidRPr="00C70209">
              <w:t xml:space="preserve">Drain volume (mL) </w:t>
            </w:r>
          </w:p>
        </w:tc>
        <w:tc>
          <w:tcPr>
            <w:tcW w:w="551" w:type="pct"/>
            <w:tcBorders>
              <w:top w:val="single" w:sz="4" w:space="0" w:color="000000"/>
              <w:left w:val="single" w:sz="4" w:space="0" w:color="000000"/>
              <w:bottom w:val="single" w:sz="4" w:space="0" w:color="000000"/>
              <w:right w:val="single" w:sz="4" w:space="0" w:color="000000"/>
            </w:tcBorders>
            <w:hideMark/>
          </w:tcPr>
          <w:p w14:paraId="24BDADA2" w14:textId="77777777" w:rsidR="00183F9F" w:rsidRPr="00C70209" w:rsidRDefault="00183F9F" w:rsidP="00082182">
            <w:pPr>
              <w:pStyle w:val="Tabletext-evidencematrix"/>
            </w:pPr>
            <w:r w:rsidRPr="00C70209">
              <w:t>912.0 ± 446 (n=78)</w:t>
            </w:r>
          </w:p>
        </w:tc>
        <w:tc>
          <w:tcPr>
            <w:tcW w:w="550" w:type="pct"/>
            <w:tcBorders>
              <w:top w:val="single" w:sz="4" w:space="0" w:color="000000"/>
              <w:left w:val="single" w:sz="4" w:space="0" w:color="000000"/>
              <w:bottom w:val="single" w:sz="4" w:space="0" w:color="000000"/>
              <w:right w:val="single" w:sz="4" w:space="0" w:color="000000"/>
            </w:tcBorders>
            <w:hideMark/>
          </w:tcPr>
          <w:p w14:paraId="1BBAECBB" w14:textId="77777777" w:rsidR="00183F9F" w:rsidRPr="00C70209" w:rsidRDefault="00183F9F" w:rsidP="00082182">
            <w:pPr>
              <w:pStyle w:val="Tabletext-evidencematrix"/>
            </w:pPr>
            <w:r w:rsidRPr="00C70209">
              <w:t>1034.0 ± 559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D188358" w14:textId="77777777" w:rsidR="00183F9F" w:rsidRPr="00C70209" w:rsidRDefault="00183F9F" w:rsidP="00082182">
            <w:pPr>
              <w:pStyle w:val="Tabletext-evidencematrix"/>
            </w:pPr>
            <w:r w:rsidRPr="00C70209">
              <w:t>MD –122.00 [–309.98, 65.98]</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073B6C3" w14:textId="77777777" w:rsidR="00183F9F" w:rsidRPr="00C70209" w:rsidRDefault="00183F9F" w:rsidP="00082182">
            <w:pPr>
              <w:pStyle w:val="Tabletext-evidencematrix"/>
            </w:pPr>
            <w:r w:rsidRPr="00C70209">
              <w:rPr>
                <w:i/>
              </w:rPr>
              <w:t>No significant difference</w:t>
            </w:r>
          </w:p>
          <w:p w14:paraId="523730FA" w14:textId="092991C0" w:rsidR="00183F9F" w:rsidRPr="00C70209" w:rsidRDefault="001A475D" w:rsidP="00082182">
            <w:pPr>
              <w:pStyle w:val="Tabletext-evidencematrix"/>
            </w:pPr>
            <w:r w:rsidRPr="001A475D">
              <w:rPr>
                <w:i/>
              </w:rPr>
              <w:t>P = </w:t>
            </w:r>
            <w:r w:rsidR="00183F9F" w:rsidRPr="00C70209">
              <w:t>0.187</w:t>
            </w:r>
          </w:p>
        </w:tc>
      </w:tr>
      <w:tr w:rsidR="00183F9F" w:rsidRPr="00C70209" w14:paraId="3E06F277"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305E30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3E45FC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B3C6C3A"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810D9B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97D29DA"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01BB9160" w14:textId="77777777" w:rsidR="00183F9F" w:rsidRPr="00C70209" w:rsidRDefault="00183F9F" w:rsidP="00082182">
            <w:pPr>
              <w:pStyle w:val="Tabletext-evidencematrix"/>
            </w:pPr>
            <w:r w:rsidRPr="00C70209">
              <w:t>Total blood losses (mL)</w:t>
            </w:r>
          </w:p>
        </w:tc>
        <w:tc>
          <w:tcPr>
            <w:tcW w:w="551" w:type="pct"/>
            <w:tcBorders>
              <w:top w:val="single" w:sz="4" w:space="0" w:color="000000"/>
              <w:left w:val="single" w:sz="4" w:space="0" w:color="000000"/>
              <w:bottom w:val="single" w:sz="4" w:space="0" w:color="000000"/>
              <w:right w:val="single" w:sz="4" w:space="0" w:color="000000"/>
            </w:tcBorders>
          </w:tcPr>
          <w:p w14:paraId="13C4C90C" w14:textId="77777777" w:rsidR="00183F9F" w:rsidRPr="00C70209" w:rsidRDefault="00183F9F" w:rsidP="00082182">
            <w:pPr>
              <w:pStyle w:val="Tabletext-evidencematrix"/>
            </w:pPr>
            <w:r w:rsidRPr="00C70209">
              <w:t>1663.0 ± 882 (n=78)</w:t>
            </w:r>
          </w:p>
        </w:tc>
        <w:tc>
          <w:tcPr>
            <w:tcW w:w="550" w:type="pct"/>
            <w:tcBorders>
              <w:top w:val="single" w:sz="4" w:space="0" w:color="000000"/>
              <w:left w:val="single" w:sz="4" w:space="0" w:color="000000"/>
              <w:bottom w:val="single" w:sz="4" w:space="0" w:color="000000"/>
              <w:right w:val="single" w:sz="4" w:space="0" w:color="000000"/>
            </w:tcBorders>
          </w:tcPr>
          <w:p w14:paraId="7F619B8A" w14:textId="77777777" w:rsidR="00183F9F" w:rsidRPr="00C70209" w:rsidRDefault="00183F9F" w:rsidP="00082182">
            <w:pPr>
              <w:pStyle w:val="Tabletext-evidencematrix"/>
            </w:pPr>
            <w:r w:rsidRPr="00C70209">
              <w:t>2116.0 ± 1202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E98E73B" w14:textId="77777777" w:rsidR="00183F9F" w:rsidRPr="00C70209" w:rsidRDefault="00183F9F" w:rsidP="00082182">
            <w:pPr>
              <w:pStyle w:val="Tabletext-evidencematrix"/>
            </w:pPr>
            <w:r w:rsidRPr="00C70209">
              <w:t>MD –453.00 [–848.48, –57.52]</w:t>
            </w:r>
            <w:r w:rsidRPr="00C70209">
              <w:rPr>
                <w:vertAlign w:val="superscript"/>
              </w:rPr>
              <w:t xml:space="preserve"> c</w:t>
            </w:r>
            <w:r w:rsidRPr="00C70209" w:rsidDel="00F92A9D">
              <w:t xml:space="preserve"> </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AEBA411" w14:textId="77777777" w:rsidR="00183F9F" w:rsidRPr="00C70209" w:rsidRDefault="00183F9F" w:rsidP="00082182">
            <w:pPr>
              <w:pStyle w:val="Tabletext-evidencematrix"/>
              <w:rPr>
                <w:i/>
              </w:rPr>
            </w:pPr>
            <w:r w:rsidRPr="00C70209">
              <w:rPr>
                <w:i/>
              </w:rPr>
              <w:t>Favours TXA or EACA</w:t>
            </w:r>
          </w:p>
          <w:p w14:paraId="2D01EDA7" w14:textId="311FD881" w:rsidR="00183F9F" w:rsidRPr="00C70209" w:rsidRDefault="001A475D" w:rsidP="00082182">
            <w:pPr>
              <w:pStyle w:val="Tabletext-evidencematrix"/>
            </w:pPr>
            <w:r w:rsidRPr="001A475D">
              <w:rPr>
                <w:i/>
              </w:rPr>
              <w:t>P = </w:t>
            </w:r>
            <w:r w:rsidR="00183F9F" w:rsidRPr="00C70209">
              <w:t>0.019</w:t>
            </w:r>
          </w:p>
        </w:tc>
      </w:tr>
      <w:tr w:rsidR="00183F9F" w:rsidRPr="00C70209" w14:paraId="137CD198"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B908E0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3A68C3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75E381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49A3B25" w14:textId="77777777" w:rsidR="00183F9F" w:rsidRPr="00C70209" w:rsidRDefault="00183F9F" w:rsidP="00082182">
            <w:pPr>
              <w:pStyle w:val="Tabletext-evidencematrix"/>
            </w:pP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BDBD926" w14:textId="77777777" w:rsidR="00183F9F" w:rsidRPr="00C70209" w:rsidRDefault="00183F9F" w:rsidP="00082182">
            <w:pPr>
              <w:pStyle w:val="Tabletext-evidencematrix"/>
            </w:pPr>
            <w:r w:rsidRPr="00C70209">
              <w:t>IV TXA versus placebo</w:t>
            </w:r>
          </w:p>
        </w:tc>
        <w:tc>
          <w:tcPr>
            <w:tcW w:w="481" w:type="pct"/>
            <w:tcBorders>
              <w:top w:val="single" w:sz="4" w:space="0" w:color="000000"/>
              <w:left w:val="single" w:sz="4" w:space="0" w:color="000000"/>
              <w:bottom w:val="single" w:sz="4" w:space="0" w:color="000000"/>
              <w:right w:val="single" w:sz="4" w:space="0" w:color="000000"/>
            </w:tcBorders>
          </w:tcPr>
          <w:p w14:paraId="6C26776B" w14:textId="77777777" w:rsidR="00183F9F" w:rsidRPr="00C70209" w:rsidRDefault="00183F9F" w:rsidP="00082182">
            <w:pPr>
              <w:pStyle w:val="Tabletext-evidencematrix"/>
            </w:pPr>
            <w:r w:rsidRPr="00C70209">
              <w:t>Intraoperative estimated blood loss (mL)</w:t>
            </w:r>
          </w:p>
        </w:tc>
        <w:tc>
          <w:tcPr>
            <w:tcW w:w="551" w:type="pct"/>
            <w:tcBorders>
              <w:top w:val="single" w:sz="4" w:space="0" w:color="000000"/>
              <w:left w:val="single" w:sz="4" w:space="0" w:color="000000"/>
              <w:bottom w:val="single" w:sz="4" w:space="0" w:color="000000"/>
              <w:right w:val="single" w:sz="4" w:space="0" w:color="000000"/>
            </w:tcBorders>
          </w:tcPr>
          <w:p w14:paraId="1AC04460" w14:textId="77777777" w:rsidR="00183F9F" w:rsidRPr="00C70209" w:rsidRDefault="00183F9F" w:rsidP="00082182">
            <w:pPr>
              <w:pStyle w:val="Tabletext-evidencematrix"/>
            </w:pPr>
            <w:r w:rsidRPr="00C70209">
              <w:t>785 ± NR (n=36)</w:t>
            </w:r>
          </w:p>
        </w:tc>
        <w:tc>
          <w:tcPr>
            <w:tcW w:w="550" w:type="pct"/>
            <w:tcBorders>
              <w:top w:val="single" w:sz="4" w:space="0" w:color="000000"/>
              <w:left w:val="single" w:sz="4" w:space="0" w:color="000000"/>
              <w:bottom w:val="single" w:sz="4" w:space="0" w:color="000000"/>
              <w:right w:val="single" w:sz="4" w:space="0" w:color="000000"/>
            </w:tcBorders>
          </w:tcPr>
          <w:p w14:paraId="5D0BDE21" w14:textId="77777777" w:rsidR="00183F9F" w:rsidRPr="00C70209" w:rsidRDefault="00183F9F" w:rsidP="00082182">
            <w:pPr>
              <w:pStyle w:val="Tabletext-evidencematrix"/>
            </w:pPr>
            <w:r w:rsidRPr="00C70209">
              <w:t>1080 ± NR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B558E3A" w14:textId="77777777" w:rsidR="00183F9F" w:rsidRPr="00C70209" w:rsidRDefault="00183F9F" w:rsidP="00082182">
            <w:pPr>
              <w:pStyle w:val="Tabletext-evidencematrix"/>
            </w:pPr>
            <w:r w:rsidRPr="00C70209">
              <w:t>MD –295 [NR]</w:t>
            </w:r>
          </w:p>
        </w:tc>
        <w:tc>
          <w:tcPr>
            <w:tcW w:w="595" w:type="pct"/>
            <w:tcBorders>
              <w:top w:val="single" w:sz="4" w:space="0" w:color="000000"/>
              <w:left w:val="single" w:sz="4" w:space="0" w:color="000000"/>
              <w:bottom w:val="single" w:sz="4" w:space="0" w:color="000000"/>
              <w:right w:val="single" w:sz="4" w:space="0" w:color="000000"/>
            </w:tcBorders>
            <w:shd w:val="clear" w:color="auto" w:fill="auto"/>
          </w:tcPr>
          <w:p w14:paraId="0C3E12AD" w14:textId="77777777" w:rsidR="00183F9F" w:rsidRPr="00C70209" w:rsidRDefault="00183F9F" w:rsidP="00082182">
            <w:pPr>
              <w:pStyle w:val="Tabletext-evidencematrix"/>
            </w:pPr>
            <w:r w:rsidRPr="00C70209">
              <w:rPr>
                <w:i/>
              </w:rPr>
              <w:t>No significant difference</w:t>
            </w:r>
          </w:p>
          <w:p w14:paraId="445F34E3" w14:textId="75E37E90" w:rsidR="00183F9F" w:rsidRPr="00C70209" w:rsidRDefault="001A475D" w:rsidP="00082182">
            <w:pPr>
              <w:pStyle w:val="Tabletext-evidencematrix"/>
            </w:pPr>
            <w:r w:rsidRPr="001A475D">
              <w:rPr>
                <w:i/>
              </w:rPr>
              <w:t>P = </w:t>
            </w:r>
            <w:r w:rsidR="00183F9F" w:rsidRPr="00C70209">
              <w:t>0.058</w:t>
            </w:r>
          </w:p>
        </w:tc>
      </w:tr>
      <w:tr w:rsidR="00183F9F" w:rsidRPr="00C70209" w14:paraId="080EEB62"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tcPr>
          <w:p w14:paraId="368161A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1C8B13D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1E83E07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4447F1A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170E7022"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1FF08160" w14:textId="77777777" w:rsidR="00183F9F" w:rsidRPr="00C70209" w:rsidRDefault="00183F9F" w:rsidP="00082182">
            <w:pPr>
              <w:pStyle w:val="Tabletext-evidencematrix"/>
            </w:pPr>
            <w:r w:rsidRPr="00C70209">
              <w:t>Intraoperative estimated blood loss with MAP &lt;75 mm Hg (mL)</w:t>
            </w:r>
          </w:p>
        </w:tc>
        <w:tc>
          <w:tcPr>
            <w:tcW w:w="551" w:type="pct"/>
            <w:tcBorders>
              <w:top w:val="single" w:sz="4" w:space="0" w:color="000000"/>
              <w:left w:val="single" w:sz="4" w:space="0" w:color="000000"/>
              <w:bottom w:val="single" w:sz="4" w:space="0" w:color="000000"/>
              <w:right w:val="single" w:sz="4" w:space="0" w:color="000000"/>
            </w:tcBorders>
          </w:tcPr>
          <w:p w14:paraId="689FFC1D" w14:textId="77777777" w:rsidR="00183F9F" w:rsidRPr="00C70209" w:rsidRDefault="00183F9F" w:rsidP="00082182">
            <w:pPr>
              <w:pStyle w:val="Tabletext-evidencematrix"/>
            </w:pPr>
            <w:r w:rsidRPr="00C70209">
              <w:t>715 ± NR (n=36)</w:t>
            </w:r>
          </w:p>
        </w:tc>
        <w:tc>
          <w:tcPr>
            <w:tcW w:w="550" w:type="pct"/>
            <w:tcBorders>
              <w:top w:val="single" w:sz="4" w:space="0" w:color="000000"/>
              <w:left w:val="single" w:sz="4" w:space="0" w:color="000000"/>
              <w:bottom w:val="single" w:sz="4" w:space="0" w:color="000000"/>
              <w:right w:val="single" w:sz="4" w:space="0" w:color="000000"/>
            </w:tcBorders>
          </w:tcPr>
          <w:p w14:paraId="5C97E63C" w14:textId="77777777" w:rsidR="00183F9F" w:rsidRPr="00C70209" w:rsidRDefault="00183F9F" w:rsidP="00082182">
            <w:pPr>
              <w:pStyle w:val="Tabletext-evidencematrix"/>
            </w:pPr>
            <w:r w:rsidRPr="00C70209">
              <w:t>1124 ± NR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A6875BF" w14:textId="77777777" w:rsidR="00183F9F" w:rsidRPr="00C70209" w:rsidRDefault="00183F9F" w:rsidP="00082182">
            <w:pPr>
              <w:pStyle w:val="Tabletext-evidencematrix"/>
            </w:pPr>
            <w:r w:rsidRPr="00C70209">
              <w:t>MD –409 [NR]</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479F415" w14:textId="77777777" w:rsidR="00183F9F" w:rsidRPr="00C70209" w:rsidRDefault="00183F9F" w:rsidP="00082182">
            <w:pPr>
              <w:pStyle w:val="Tabletext-evidencematrix"/>
              <w:rPr>
                <w:i/>
              </w:rPr>
            </w:pPr>
            <w:r w:rsidRPr="00C70209">
              <w:rPr>
                <w:i/>
              </w:rPr>
              <w:t>Favours TXA</w:t>
            </w:r>
          </w:p>
          <w:p w14:paraId="75959F58" w14:textId="1F1B4264" w:rsidR="00183F9F" w:rsidRPr="00C70209" w:rsidRDefault="001A475D" w:rsidP="00082182">
            <w:pPr>
              <w:pStyle w:val="Tabletext-evidencematrix"/>
            </w:pPr>
            <w:r w:rsidRPr="001A475D">
              <w:rPr>
                <w:i/>
              </w:rPr>
              <w:t>P = </w:t>
            </w:r>
            <w:r w:rsidR="00183F9F" w:rsidRPr="00C70209">
              <w:t>0.042</w:t>
            </w:r>
          </w:p>
        </w:tc>
      </w:tr>
      <w:tr w:rsidR="00183F9F" w:rsidRPr="00C70209" w14:paraId="70CB97BE"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F68BE2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054D1AA"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0FC304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5D45B7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EC50DD6"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48B0BA63" w14:textId="77777777" w:rsidR="00183F9F" w:rsidRPr="00C70209" w:rsidRDefault="00183F9F" w:rsidP="00082182">
            <w:pPr>
              <w:pStyle w:val="Tabletext-evidencematrix"/>
            </w:pPr>
            <w:r w:rsidRPr="00C70209">
              <w:t>Drain volume (mL)</w:t>
            </w:r>
          </w:p>
        </w:tc>
        <w:tc>
          <w:tcPr>
            <w:tcW w:w="551" w:type="pct"/>
            <w:tcBorders>
              <w:top w:val="single" w:sz="4" w:space="0" w:color="000000"/>
              <w:left w:val="single" w:sz="4" w:space="0" w:color="000000"/>
              <w:bottom w:val="single" w:sz="4" w:space="0" w:color="000000"/>
              <w:right w:val="single" w:sz="4" w:space="0" w:color="000000"/>
            </w:tcBorders>
            <w:hideMark/>
          </w:tcPr>
          <w:p w14:paraId="3EEB342B" w14:textId="77777777" w:rsidR="00183F9F" w:rsidRPr="00C70209" w:rsidRDefault="00183F9F" w:rsidP="00082182">
            <w:pPr>
              <w:pStyle w:val="Tabletext-evidencematrix"/>
            </w:pPr>
            <w:r w:rsidRPr="00C70209">
              <w:t>789 ± 449 (n=36)</w:t>
            </w:r>
          </w:p>
        </w:tc>
        <w:tc>
          <w:tcPr>
            <w:tcW w:w="550" w:type="pct"/>
            <w:tcBorders>
              <w:top w:val="single" w:sz="4" w:space="0" w:color="000000"/>
              <w:left w:val="single" w:sz="4" w:space="0" w:color="000000"/>
              <w:bottom w:val="single" w:sz="4" w:space="0" w:color="000000"/>
              <w:right w:val="single" w:sz="4" w:space="0" w:color="000000"/>
            </w:tcBorders>
            <w:hideMark/>
          </w:tcPr>
          <w:p w14:paraId="603D250B" w14:textId="77777777" w:rsidR="00183F9F" w:rsidRPr="00C70209" w:rsidRDefault="00183F9F" w:rsidP="00082182">
            <w:pPr>
              <w:pStyle w:val="Tabletext-evidencematrix"/>
            </w:pPr>
            <w:r w:rsidRPr="00C70209">
              <w:t>1034 ± 559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4C30584" w14:textId="77777777" w:rsidR="00183F9F" w:rsidRPr="00C70209" w:rsidRDefault="00183F9F" w:rsidP="00082182">
            <w:pPr>
              <w:pStyle w:val="Tabletext-evidencematrix"/>
            </w:pPr>
            <w:r w:rsidRPr="00C70209">
              <w:t>MD –245.00 [–461.92, –28.08]</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68B76FB8" w14:textId="77777777" w:rsidR="00183F9F" w:rsidRPr="00C70209" w:rsidRDefault="00183F9F" w:rsidP="00082182">
            <w:pPr>
              <w:pStyle w:val="Tabletext-evidencematrix"/>
              <w:rPr>
                <w:i/>
              </w:rPr>
            </w:pPr>
            <w:r w:rsidRPr="00C70209">
              <w:rPr>
                <w:i/>
              </w:rPr>
              <w:t>Favours TXA</w:t>
            </w:r>
          </w:p>
          <w:p w14:paraId="6045CCB8" w14:textId="5CD618AB" w:rsidR="00183F9F" w:rsidRPr="00C70209" w:rsidRDefault="001A475D" w:rsidP="00082182">
            <w:pPr>
              <w:pStyle w:val="Tabletext-evidencematrix"/>
            </w:pPr>
            <w:r w:rsidRPr="001A475D">
              <w:rPr>
                <w:i/>
              </w:rPr>
              <w:t>P = </w:t>
            </w:r>
            <w:r w:rsidR="00183F9F" w:rsidRPr="00C70209">
              <w:t>0.027</w:t>
            </w:r>
          </w:p>
        </w:tc>
      </w:tr>
      <w:tr w:rsidR="00183F9F" w:rsidRPr="00C70209" w14:paraId="3FCF461D"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4D89394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466356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01A77A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26CD1A1"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3B2DB6A"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2F98561E" w14:textId="77777777" w:rsidR="00183F9F" w:rsidRPr="00C70209" w:rsidRDefault="00183F9F" w:rsidP="00082182">
            <w:pPr>
              <w:pStyle w:val="Tabletext-evidencematrix"/>
            </w:pPr>
            <w:r w:rsidRPr="00C70209">
              <w:t>Total blood losses (mL)</w:t>
            </w:r>
          </w:p>
        </w:tc>
        <w:tc>
          <w:tcPr>
            <w:tcW w:w="551" w:type="pct"/>
            <w:tcBorders>
              <w:top w:val="single" w:sz="4" w:space="0" w:color="000000"/>
              <w:left w:val="single" w:sz="4" w:space="0" w:color="000000"/>
              <w:bottom w:val="single" w:sz="4" w:space="0" w:color="000000"/>
              <w:right w:val="single" w:sz="4" w:space="0" w:color="000000"/>
            </w:tcBorders>
          </w:tcPr>
          <w:p w14:paraId="022C9C70" w14:textId="77777777" w:rsidR="00183F9F" w:rsidRPr="00C70209" w:rsidRDefault="00183F9F" w:rsidP="00082182">
            <w:pPr>
              <w:pStyle w:val="Tabletext-evidencematrix"/>
            </w:pPr>
            <w:r w:rsidRPr="00C70209">
              <w:t>1531 ± 911 (n=36)</w:t>
            </w:r>
          </w:p>
        </w:tc>
        <w:tc>
          <w:tcPr>
            <w:tcW w:w="550" w:type="pct"/>
            <w:tcBorders>
              <w:top w:val="single" w:sz="4" w:space="0" w:color="000000"/>
              <w:left w:val="single" w:sz="4" w:space="0" w:color="000000"/>
              <w:bottom w:val="single" w:sz="4" w:space="0" w:color="000000"/>
              <w:right w:val="single" w:sz="4" w:space="0" w:color="000000"/>
            </w:tcBorders>
          </w:tcPr>
          <w:p w14:paraId="047A1882" w14:textId="77777777" w:rsidR="00183F9F" w:rsidRPr="00C70209" w:rsidRDefault="00183F9F" w:rsidP="00082182">
            <w:pPr>
              <w:pStyle w:val="Tabletext-evidencematrix"/>
            </w:pPr>
            <w:r w:rsidRPr="00C70209">
              <w:t>2116 ± 1201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B0ADFF6" w14:textId="77777777" w:rsidR="00183F9F" w:rsidRPr="00C70209" w:rsidRDefault="00183F9F" w:rsidP="00082182">
            <w:pPr>
              <w:pStyle w:val="Tabletext-evidencematrix"/>
            </w:pPr>
            <w:r w:rsidRPr="00C70209">
              <w:t>MD –585.00 [–1039.37, –130.63]</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B3EBBB2" w14:textId="77777777" w:rsidR="00183F9F" w:rsidRPr="00C70209" w:rsidRDefault="00183F9F" w:rsidP="00082182">
            <w:pPr>
              <w:pStyle w:val="Tabletext-evidencematrix"/>
              <w:rPr>
                <w:i/>
              </w:rPr>
            </w:pPr>
            <w:r w:rsidRPr="00C70209">
              <w:rPr>
                <w:i/>
              </w:rPr>
              <w:t>Favours TXA</w:t>
            </w:r>
          </w:p>
          <w:p w14:paraId="40B37654" w14:textId="0A2639B7" w:rsidR="00183F9F" w:rsidRPr="00C70209" w:rsidRDefault="001A475D" w:rsidP="00082182">
            <w:pPr>
              <w:pStyle w:val="Tabletext-evidencematrix"/>
            </w:pPr>
            <w:r w:rsidRPr="001A475D">
              <w:rPr>
                <w:i/>
              </w:rPr>
              <w:t>P = </w:t>
            </w:r>
            <w:r w:rsidR="00183F9F" w:rsidRPr="00C70209">
              <w:t>0.015</w:t>
            </w:r>
          </w:p>
        </w:tc>
      </w:tr>
      <w:tr w:rsidR="00183F9F" w:rsidRPr="00C70209" w14:paraId="6C16FBE2"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0DC198F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715C159"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8A7651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8DD5967" w14:textId="77777777" w:rsidR="00183F9F" w:rsidRPr="00C70209" w:rsidRDefault="00183F9F" w:rsidP="00082182">
            <w:pPr>
              <w:pStyle w:val="Tabletext-evidencematrix"/>
            </w:pP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EBB939D" w14:textId="77777777" w:rsidR="00183F9F" w:rsidRPr="00C70209" w:rsidRDefault="00183F9F" w:rsidP="00082182">
            <w:pPr>
              <w:pStyle w:val="Tabletext-evidencematrix"/>
            </w:pPr>
            <w:r w:rsidRPr="00C70209">
              <w:t>IV EACA versus placebo</w:t>
            </w:r>
          </w:p>
        </w:tc>
        <w:tc>
          <w:tcPr>
            <w:tcW w:w="481" w:type="pct"/>
            <w:tcBorders>
              <w:top w:val="single" w:sz="4" w:space="0" w:color="000000"/>
              <w:left w:val="single" w:sz="4" w:space="0" w:color="000000"/>
              <w:bottom w:val="single" w:sz="4" w:space="0" w:color="000000"/>
              <w:right w:val="single" w:sz="4" w:space="0" w:color="000000"/>
            </w:tcBorders>
          </w:tcPr>
          <w:p w14:paraId="2D1AEE04" w14:textId="77777777" w:rsidR="00183F9F" w:rsidRPr="00C70209" w:rsidRDefault="00183F9F" w:rsidP="00082182">
            <w:pPr>
              <w:pStyle w:val="Tabletext-evidencematrix"/>
            </w:pPr>
            <w:r w:rsidRPr="00C70209">
              <w:t>Intraoperative estimated blood loss (mL)</w:t>
            </w:r>
          </w:p>
        </w:tc>
        <w:tc>
          <w:tcPr>
            <w:tcW w:w="551" w:type="pct"/>
            <w:tcBorders>
              <w:top w:val="single" w:sz="4" w:space="0" w:color="000000"/>
              <w:left w:val="single" w:sz="4" w:space="0" w:color="000000"/>
              <w:bottom w:val="single" w:sz="4" w:space="0" w:color="000000"/>
              <w:right w:val="single" w:sz="4" w:space="0" w:color="000000"/>
            </w:tcBorders>
          </w:tcPr>
          <w:p w14:paraId="7D29CC37" w14:textId="77777777" w:rsidR="00183F9F" w:rsidRPr="00C70209" w:rsidRDefault="00183F9F" w:rsidP="00082182">
            <w:pPr>
              <w:pStyle w:val="Tabletext-evidencematrix"/>
            </w:pPr>
            <w:r w:rsidRPr="00C70209">
              <w:t>769 ± NR (n=42)</w:t>
            </w:r>
          </w:p>
        </w:tc>
        <w:tc>
          <w:tcPr>
            <w:tcW w:w="550" w:type="pct"/>
            <w:tcBorders>
              <w:top w:val="single" w:sz="4" w:space="0" w:color="000000"/>
              <w:left w:val="single" w:sz="4" w:space="0" w:color="000000"/>
              <w:bottom w:val="single" w:sz="4" w:space="0" w:color="000000"/>
              <w:right w:val="single" w:sz="4" w:space="0" w:color="000000"/>
            </w:tcBorders>
          </w:tcPr>
          <w:p w14:paraId="478C6619" w14:textId="77777777" w:rsidR="00183F9F" w:rsidRPr="00C70209" w:rsidRDefault="00183F9F" w:rsidP="00082182">
            <w:pPr>
              <w:pStyle w:val="Tabletext-evidencematrix"/>
            </w:pPr>
            <w:r w:rsidRPr="00C70209">
              <w:t>1080 ± NR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0359A55" w14:textId="77777777" w:rsidR="00183F9F" w:rsidRPr="00C70209" w:rsidRDefault="00183F9F" w:rsidP="00082182">
            <w:pPr>
              <w:pStyle w:val="Tabletext-evidencematrix"/>
            </w:pPr>
            <w:r w:rsidRPr="00C70209">
              <w:t>MD –311 [NR]</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36E9322" w14:textId="77777777" w:rsidR="00183F9F" w:rsidRPr="00C70209" w:rsidRDefault="00183F9F" w:rsidP="00082182">
            <w:pPr>
              <w:pStyle w:val="Tabletext-evidencematrix"/>
              <w:rPr>
                <w:i/>
              </w:rPr>
            </w:pPr>
            <w:r w:rsidRPr="00C70209">
              <w:rPr>
                <w:i/>
              </w:rPr>
              <w:t>Favours EACA</w:t>
            </w:r>
          </w:p>
          <w:p w14:paraId="540F5AB0" w14:textId="24C7090E" w:rsidR="00183F9F" w:rsidRPr="00C70209" w:rsidRDefault="001A475D" w:rsidP="00082182">
            <w:pPr>
              <w:pStyle w:val="Tabletext-evidencematrix"/>
            </w:pPr>
            <w:r w:rsidRPr="001A475D">
              <w:rPr>
                <w:i/>
              </w:rPr>
              <w:t>P = </w:t>
            </w:r>
            <w:r w:rsidR="00183F9F" w:rsidRPr="00C70209">
              <w:t>0.037</w:t>
            </w:r>
          </w:p>
        </w:tc>
      </w:tr>
      <w:tr w:rsidR="00183F9F" w:rsidRPr="00C70209" w14:paraId="1F4D769E"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tcPr>
          <w:p w14:paraId="48CA0729"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098185B1"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48F289F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1BA3276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5D2AE152"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5112F741" w14:textId="77777777" w:rsidR="00183F9F" w:rsidRPr="00C70209" w:rsidRDefault="00183F9F" w:rsidP="00082182">
            <w:pPr>
              <w:pStyle w:val="Tabletext-evidencematrix"/>
            </w:pPr>
            <w:r w:rsidRPr="00C70209">
              <w:t>Intraoperative estimated blood loss with MAP &lt;75 mm Hg (mL)</w:t>
            </w:r>
          </w:p>
        </w:tc>
        <w:tc>
          <w:tcPr>
            <w:tcW w:w="551" w:type="pct"/>
            <w:tcBorders>
              <w:top w:val="single" w:sz="4" w:space="0" w:color="000000"/>
              <w:left w:val="single" w:sz="4" w:space="0" w:color="000000"/>
              <w:bottom w:val="single" w:sz="4" w:space="0" w:color="000000"/>
              <w:right w:val="single" w:sz="4" w:space="0" w:color="000000"/>
            </w:tcBorders>
          </w:tcPr>
          <w:p w14:paraId="5FA46B1A" w14:textId="77777777" w:rsidR="00183F9F" w:rsidRPr="00C70209" w:rsidRDefault="00183F9F" w:rsidP="00082182">
            <w:pPr>
              <w:pStyle w:val="Tabletext-evidencematrix"/>
            </w:pPr>
            <w:r w:rsidRPr="00C70209">
              <w:t>761 ± NR (n=42)</w:t>
            </w:r>
          </w:p>
        </w:tc>
        <w:tc>
          <w:tcPr>
            <w:tcW w:w="550" w:type="pct"/>
            <w:tcBorders>
              <w:top w:val="single" w:sz="4" w:space="0" w:color="000000"/>
              <w:left w:val="single" w:sz="4" w:space="0" w:color="000000"/>
              <w:bottom w:val="single" w:sz="4" w:space="0" w:color="000000"/>
              <w:right w:val="single" w:sz="4" w:space="0" w:color="000000"/>
            </w:tcBorders>
          </w:tcPr>
          <w:p w14:paraId="41ADB344" w14:textId="77777777" w:rsidR="00183F9F" w:rsidRPr="00C70209" w:rsidRDefault="00183F9F" w:rsidP="00082182">
            <w:pPr>
              <w:pStyle w:val="Tabletext-evidencematrix"/>
            </w:pPr>
            <w:r w:rsidRPr="00C70209">
              <w:t>1124 ± NR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FC303FB" w14:textId="77777777" w:rsidR="00183F9F" w:rsidRPr="00C70209" w:rsidRDefault="00183F9F" w:rsidP="00082182">
            <w:pPr>
              <w:pStyle w:val="Tabletext-evidencematrix"/>
            </w:pPr>
            <w:r w:rsidRPr="00C70209">
              <w:t>MD –363 [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77C8A94" w14:textId="77777777" w:rsidR="00183F9F" w:rsidRPr="00C70209" w:rsidRDefault="00183F9F" w:rsidP="00082182">
            <w:pPr>
              <w:pStyle w:val="Tabletext-evidencematrix"/>
            </w:pPr>
            <w:r w:rsidRPr="00C70209">
              <w:rPr>
                <w:i/>
              </w:rPr>
              <w:t>No significant difference</w:t>
            </w:r>
          </w:p>
          <w:p w14:paraId="3FDD13CD" w14:textId="30589210" w:rsidR="00183F9F" w:rsidRPr="00C70209" w:rsidRDefault="001A475D" w:rsidP="00082182">
            <w:pPr>
              <w:pStyle w:val="Tabletext-evidencematrix"/>
            </w:pPr>
            <w:r w:rsidRPr="001A475D">
              <w:rPr>
                <w:i/>
              </w:rPr>
              <w:t>P = </w:t>
            </w:r>
            <w:r w:rsidR="00183F9F" w:rsidRPr="00C70209">
              <w:t>0.061</w:t>
            </w:r>
          </w:p>
        </w:tc>
      </w:tr>
      <w:tr w:rsidR="00183F9F" w:rsidRPr="00C70209" w14:paraId="2C436D7F"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tcPr>
          <w:p w14:paraId="79CC486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2D01F8A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3FABD2F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3DC81F99"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41710553"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27E62BB4" w14:textId="77777777" w:rsidR="00183F9F" w:rsidRPr="00C70209" w:rsidRDefault="00183F9F" w:rsidP="00082182">
            <w:pPr>
              <w:pStyle w:val="Tabletext-evidencematrix"/>
            </w:pPr>
            <w:r w:rsidRPr="00C70209">
              <w:t>Drain volume (mL)</w:t>
            </w:r>
          </w:p>
        </w:tc>
        <w:tc>
          <w:tcPr>
            <w:tcW w:w="551" w:type="pct"/>
            <w:tcBorders>
              <w:top w:val="single" w:sz="4" w:space="0" w:color="000000"/>
              <w:left w:val="single" w:sz="4" w:space="0" w:color="000000"/>
              <w:bottom w:val="single" w:sz="4" w:space="0" w:color="000000"/>
              <w:right w:val="single" w:sz="4" w:space="0" w:color="000000"/>
            </w:tcBorders>
          </w:tcPr>
          <w:p w14:paraId="4427571B" w14:textId="77777777" w:rsidR="00183F9F" w:rsidRPr="00C70209" w:rsidRDefault="00183F9F" w:rsidP="00082182">
            <w:pPr>
              <w:pStyle w:val="Tabletext-evidencematrix"/>
            </w:pPr>
            <w:r w:rsidRPr="00C70209">
              <w:t>1016 ± 422 (n=42)</w:t>
            </w:r>
          </w:p>
        </w:tc>
        <w:tc>
          <w:tcPr>
            <w:tcW w:w="550" w:type="pct"/>
            <w:tcBorders>
              <w:top w:val="single" w:sz="4" w:space="0" w:color="000000"/>
              <w:left w:val="single" w:sz="4" w:space="0" w:color="000000"/>
              <w:bottom w:val="single" w:sz="4" w:space="0" w:color="000000"/>
              <w:right w:val="single" w:sz="4" w:space="0" w:color="000000"/>
            </w:tcBorders>
          </w:tcPr>
          <w:p w14:paraId="344581EC" w14:textId="77777777" w:rsidR="00183F9F" w:rsidRPr="00C70209" w:rsidRDefault="00183F9F" w:rsidP="00082182">
            <w:pPr>
              <w:pStyle w:val="Tabletext-evidencematrix"/>
            </w:pPr>
            <w:r w:rsidRPr="00C70209">
              <w:t>1034 ± 559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9960FC7" w14:textId="77777777" w:rsidR="00183F9F" w:rsidRPr="00C70209" w:rsidRDefault="00183F9F" w:rsidP="00082182">
            <w:pPr>
              <w:pStyle w:val="Tabletext-evidencematrix"/>
            </w:pPr>
            <w:r w:rsidRPr="00C70209">
              <w:t>MD –18.00 [–222.52, 186.52]</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CE8255A" w14:textId="77777777" w:rsidR="00183F9F" w:rsidRPr="00C70209" w:rsidRDefault="00183F9F" w:rsidP="00082182">
            <w:pPr>
              <w:pStyle w:val="Tabletext-evidencematrix"/>
            </w:pPr>
            <w:r w:rsidRPr="00C70209">
              <w:rPr>
                <w:i/>
              </w:rPr>
              <w:t>No significant difference</w:t>
            </w:r>
          </w:p>
          <w:p w14:paraId="30EDC24A" w14:textId="7ABA7033" w:rsidR="00183F9F" w:rsidRPr="00C70209" w:rsidRDefault="001A475D" w:rsidP="00082182">
            <w:pPr>
              <w:pStyle w:val="Tabletext-evidencematrix"/>
            </w:pPr>
            <w:r w:rsidRPr="001A475D">
              <w:rPr>
                <w:i/>
              </w:rPr>
              <w:t>P = </w:t>
            </w:r>
            <w:r w:rsidR="00183F9F" w:rsidRPr="00C70209">
              <w:t>0.867</w:t>
            </w:r>
          </w:p>
        </w:tc>
      </w:tr>
      <w:tr w:rsidR="00183F9F" w:rsidRPr="00C70209" w14:paraId="51D352E6"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1CC681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9C23B1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B6170B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42DFF6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3AB49D0"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6D3B8A06" w14:textId="77777777" w:rsidR="00183F9F" w:rsidRPr="00C70209" w:rsidRDefault="00183F9F" w:rsidP="00082182">
            <w:pPr>
              <w:pStyle w:val="Tabletext-evidencematrix"/>
            </w:pPr>
            <w:r w:rsidRPr="00C70209">
              <w:t>Total blood losses (mL)</w:t>
            </w:r>
          </w:p>
        </w:tc>
        <w:tc>
          <w:tcPr>
            <w:tcW w:w="551" w:type="pct"/>
            <w:tcBorders>
              <w:top w:val="single" w:sz="4" w:space="0" w:color="000000"/>
              <w:left w:val="single" w:sz="4" w:space="0" w:color="000000"/>
              <w:bottom w:val="single" w:sz="4" w:space="0" w:color="000000"/>
              <w:right w:val="single" w:sz="4" w:space="0" w:color="000000"/>
            </w:tcBorders>
          </w:tcPr>
          <w:p w14:paraId="202B03BD" w14:textId="77777777" w:rsidR="00183F9F" w:rsidRPr="00C70209" w:rsidRDefault="00183F9F" w:rsidP="00082182">
            <w:pPr>
              <w:pStyle w:val="Tabletext-evidencematrix"/>
            </w:pPr>
            <w:r w:rsidRPr="00C70209">
              <w:t>1775 ± 853 (n=42)</w:t>
            </w:r>
          </w:p>
        </w:tc>
        <w:tc>
          <w:tcPr>
            <w:tcW w:w="550" w:type="pct"/>
            <w:tcBorders>
              <w:top w:val="single" w:sz="4" w:space="0" w:color="000000"/>
              <w:left w:val="single" w:sz="4" w:space="0" w:color="000000"/>
              <w:bottom w:val="single" w:sz="4" w:space="0" w:color="000000"/>
              <w:right w:val="single" w:sz="4" w:space="0" w:color="000000"/>
            </w:tcBorders>
          </w:tcPr>
          <w:p w14:paraId="2D3B315E" w14:textId="77777777" w:rsidR="00183F9F" w:rsidRPr="00C70209" w:rsidRDefault="00183F9F" w:rsidP="00082182">
            <w:pPr>
              <w:pStyle w:val="Tabletext-evidencematrix"/>
            </w:pPr>
            <w:r w:rsidRPr="00C70209">
              <w:t>2116 ± 1201 (n=47)</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2E1B678" w14:textId="77777777" w:rsidR="00183F9F" w:rsidRPr="00C70209" w:rsidRDefault="00183F9F" w:rsidP="00082182">
            <w:pPr>
              <w:pStyle w:val="Tabletext-evidencematrix"/>
            </w:pPr>
            <w:r w:rsidRPr="00C70209">
              <w:t>MD –341.00 [–770.47, 88.47]</w:t>
            </w:r>
            <w:r w:rsidRPr="00C70209">
              <w:rPr>
                <w:vertAlign w:val="superscript"/>
              </w:rPr>
              <w:t>c</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821F2D6" w14:textId="77777777" w:rsidR="00183F9F" w:rsidRPr="00C70209" w:rsidRDefault="00183F9F" w:rsidP="00082182">
            <w:pPr>
              <w:pStyle w:val="Tabletext-evidencematrix"/>
            </w:pPr>
            <w:r w:rsidRPr="00C70209">
              <w:rPr>
                <w:i/>
              </w:rPr>
              <w:t>No significant difference</w:t>
            </w:r>
          </w:p>
          <w:p w14:paraId="096DBC09" w14:textId="14E126C9" w:rsidR="00183F9F" w:rsidRPr="00C70209" w:rsidRDefault="001A475D" w:rsidP="00082182">
            <w:pPr>
              <w:pStyle w:val="Tabletext-evidencematrix"/>
            </w:pPr>
            <w:r w:rsidRPr="001A475D">
              <w:rPr>
                <w:i/>
              </w:rPr>
              <w:t>P = </w:t>
            </w:r>
            <w:r w:rsidR="00183F9F" w:rsidRPr="00C70209">
              <w:t>0.161</w:t>
            </w:r>
          </w:p>
        </w:tc>
      </w:tr>
    </w:tbl>
    <w:p w14:paraId="33203326" w14:textId="3617A74E" w:rsidR="00183F9F" w:rsidRPr="00C70209" w:rsidRDefault="00183F9F" w:rsidP="00082182">
      <w:pPr>
        <w:pStyle w:val="TabFigNotes0noindent"/>
      </w:pPr>
      <w:r w:rsidRPr="00C70209">
        <w:t>CI, confidence interval; EACA, epsilon</w:t>
      </w:r>
      <w:r w:rsidR="00674A97" w:rsidRPr="00C70209">
        <w:t>-</w:t>
      </w:r>
      <w:r w:rsidRPr="00C70209">
        <w:t>aminocaproic acid; Hg, mercury; IV, intravenous; MAP, mean arterial pressure; MD, mean difference; NA, not applicable; NR, not reported; SD, standard deviation; TXA, tranexamic acid</w:t>
      </w:r>
    </w:p>
    <w:p w14:paraId="7556FA5D" w14:textId="77777777" w:rsidR="00183F9F" w:rsidRPr="00C70209" w:rsidRDefault="00183F9F" w:rsidP="00082182">
      <w:pPr>
        <w:pStyle w:val="TabFigNotes0noindent"/>
      </w:pPr>
      <w:r w:rsidRPr="00C70209">
        <w:rPr>
          <w:b/>
        </w:rPr>
        <w:t xml:space="preserve">a. </w:t>
      </w:r>
      <w:r w:rsidRPr="00C70209">
        <w:t>Where only one study is available in systematic review, the level of evidence has been downgraded to Level I/II. The quality of the Level II study is based on the quality assessment reported by the systematic review authors.</w:t>
      </w:r>
    </w:p>
    <w:p w14:paraId="24CFBF84" w14:textId="77777777" w:rsidR="00183F9F" w:rsidRPr="00C70209" w:rsidRDefault="00183F9F" w:rsidP="00082182">
      <w:pPr>
        <w:pStyle w:val="TabFigNotes0noindent"/>
      </w:pPr>
      <w:r w:rsidRPr="00C70209">
        <w:rPr>
          <w:b/>
        </w:rPr>
        <w:t xml:space="preserve">b. </w:t>
      </w:r>
      <w:r w:rsidRPr="00C70209">
        <w:t>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50F2FD00" w14:textId="4DCFA501" w:rsidR="00183F9F" w:rsidRPr="00C70209" w:rsidRDefault="00183F9F" w:rsidP="00082182">
      <w:pPr>
        <w:pStyle w:val="TabFigNotes0noindent"/>
      </w:pPr>
      <w:r w:rsidRPr="00C70209">
        <w:rPr>
          <w:b/>
        </w:rPr>
        <w:t>c.</w:t>
      </w:r>
      <w:r w:rsidRPr="00C70209">
        <w:t xml:space="preserve"> Calculated post-hoc using RevMan 5.1.2.</w:t>
      </w:r>
    </w:p>
    <w:p w14:paraId="14E0BEDF"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0D072AA3" w14:textId="31F9E36B" w:rsidR="00183F9F" w:rsidRPr="00C70209" w:rsidRDefault="00183F9F" w:rsidP="00082182">
      <w:pPr>
        <w:pStyle w:val="Heading7"/>
      </w:pPr>
      <w:r w:rsidRPr="00C70209">
        <w:t>Craniofacial surgery</w:t>
      </w:r>
    </w:p>
    <w:p w14:paraId="66FB567A" w14:textId="5A96415B"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and hand-searching process identified one Level I study (Song 2013) and two additional Level II studies (Ahmed 2014, D’Errico 2003) that assessed the effect of antifibrinolytics in paediatric patients undergoing craniofacial surgery and provided evidence for blood loss. </w:t>
      </w:r>
      <w:r w:rsidRPr="00C70209">
        <w:rPr>
          <w:rFonts w:eastAsia="Arial Unicode MS"/>
          <w:b/>
          <w:lang w:eastAsia="ja-JP"/>
        </w:rPr>
        <w:fldChar w:fldCharType="begin"/>
      </w:r>
      <w:r w:rsidRPr="00C70209">
        <w:rPr>
          <w:rFonts w:eastAsia="Arial Unicode MS"/>
          <w:b/>
          <w:lang w:eastAsia="ja-JP"/>
        </w:rPr>
        <w:instrText xml:space="preserve"> REF _Ref419712205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Table 3.4.32</w:t>
      </w:r>
      <w:r w:rsidRPr="00C70209">
        <w:rPr>
          <w:rFonts w:eastAsia="Arial Unicode MS"/>
          <w:b/>
          <w:lang w:eastAsia="ja-JP"/>
        </w:rPr>
        <w:fldChar w:fldCharType="end"/>
      </w:r>
      <w:r w:rsidRPr="00C70209">
        <w:rPr>
          <w:rFonts w:eastAsia="Arial Unicode MS"/>
          <w:lang w:eastAsia="ja-JP"/>
        </w:rPr>
        <w:t xml:space="preserve"> </w:t>
      </w:r>
      <w:r w:rsidRPr="00C70209">
        <w:rPr>
          <w:lang w:eastAsia="en-GB"/>
        </w:rPr>
        <w:t>summarises the results from these studies</w:t>
      </w:r>
      <w:r w:rsidRPr="00C70209">
        <w:rPr>
          <w:rFonts w:eastAsia="Arial Unicode MS"/>
          <w:lang w:eastAsia="ja-JP"/>
        </w:rPr>
        <w:t>.</w:t>
      </w:r>
    </w:p>
    <w:p w14:paraId="5331670D" w14:textId="5211C4B2" w:rsidR="00183F9F" w:rsidRPr="00C70209" w:rsidRDefault="00183F9F" w:rsidP="00082182">
      <w:pPr>
        <w:pStyle w:val="BodyText"/>
        <w:rPr>
          <w:rFonts w:eastAsia="Arial Unicode MS"/>
          <w:lang w:eastAsia="ja-JP"/>
        </w:rPr>
      </w:pPr>
      <w:r w:rsidRPr="00C70209">
        <w:rPr>
          <w:rFonts w:eastAsia="Arial Unicode MS"/>
          <w:lang w:eastAsia="ja-JP"/>
        </w:rPr>
        <w:t xml:space="preserve">Song (2013) pooled the results of two Level II studies (Dadure 2011, Goobie 2011) and </w:t>
      </w:r>
      <w:r w:rsidR="00060497" w:rsidRPr="00C70209">
        <w:rPr>
          <w:rFonts w:eastAsia="Arial Unicode MS"/>
          <w:lang w:eastAsia="ja-JP"/>
        </w:rPr>
        <w:t>one Level</w:t>
      </w:r>
      <w:r w:rsidRPr="00C70209">
        <w:rPr>
          <w:rFonts w:eastAsia="Arial Unicode MS"/>
          <w:lang w:eastAsia="ja-JP"/>
        </w:rPr>
        <w:t xml:space="preserve"> III stud</w:t>
      </w:r>
      <w:r w:rsidR="00481ADA" w:rsidRPr="00C70209">
        <w:rPr>
          <w:rFonts w:eastAsia="Arial Unicode MS"/>
          <w:lang w:eastAsia="ja-JP"/>
        </w:rPr>
        <w:t>y</w:t>
      </w:r>
      <w:r w:rsidRPr="00C70209">
        <w:rPr>
          <w:rFonts w:eastAsia="Arial Unicode MS"/>
          <w:lang w:eastAsia="ja-JP"/>
        </w:rPr>
        <w:t xml:space="preserve"> (Maugans 2011) to assess the effect of TXA on perioperative blood loss among 138 children undergoing craniosynostosis surgery. The analysis showed a significant reduction on the volume of blood loss, favouring TXA (MD –20.53, 95% CI –32.26, –8.80); however, in a sensitivity analysis including only RCTs, the effect was not significant (2 RCTs, MD –30.79, 95% CI –71.72, 10.14).</w:t>
      </w:r>
    </w:p>
    <w:p w14:paraId="294B4AAC" w14:textId="7381EC4E" w:rsidR="00183F9F" w:rsidRPr="00C70209" w:rsidRDefault="00183F9F" w:rsidP="00082182">
      <w:pPr>
        <w:pStyle w:val="BodyText"/>
        <w:rPr>
          <w:rFonts w:eastAsia="Arial Unicode MS"/>
          <w:lang w:eastAsia="ja-JP"/>
        </w:rPr>
      </w:pPr>
      <w:r w:rsidRPr="00C70209">
        <w:rPr>
          <w:rFonts w:eastAsia="Arial Unicode MS"/>
          <w:lang w:eastAsia="ja-JP"/>
        </w:rPr>
        <w:t>The RCT by Ahmed (2014) assessed the effect of aprotinin in 26 paediatric patients undergoing major reconstructive craniofacial surgery. It</w:t>
      </w:r>
      <w:r w:rsidRPr="00C70209" w:rsidDel="00116348">
        <w:rPr>
          <w:rFonts w:eastAsia="Arial Unicode MS"/>
          <w:lang w:eastAsia="ja-JP"/>
        </w:rPr>
        <w:t xml:space="preserve"> </w:t>
      </w:r>
      <w:r w:rsidRPr="00C70209">
        <w:rPr>
          <w:rFonts w:eastAsia="Arial Unicode MS"/>
          <w:lang w:eastAsia="ja-JP"/>
        </w:rPr>
        <w:t>reported a reduction in the volume (mL) of drain output at 1 day post-surgery, 2 days post-surgery and the average of the 2 days; but the effect was not statistically significant at any time point (1–2 days, MD –21.00, 95% CI –44.06, 2.06).</w:t>
      </w:r>
    </w:p>
    <w:p w14:paraId="487C6002" w14:textId="5A535A41" w:rsidR="00183F9F" w:rsidRPr="00C70209" w:rsidRDefault="00183F9F" w:rsidP="00082182">
      <w:pPr>
        <w:pStyle w:val="BodyText"/>
        <w:rPr>
          <w:rFonts w:eastAsia="Arial Unicode MS"/>
          <w:lang w:eastAsia="ja-JP"/>
        </w:rPr>
      </w:pPr>
      <w:r w:rsidRPr="00C70209">
        <w:rPr>
          <w:rFonts w:eastAsia="Arial Unicode MS"/>
          <w:lang w:eastAsia="ja-JP"/>
        </w:rPr>
        <w:t>The RCT by D’Errico (2003) also reported no statistically significant effect of aprotinin on the estimated volume of blood loss (mL/kg) among 39 paediatric patients undergoing surgery for undergoing craniofacial reconstruction (MD –11.00, 95% CI –25.44, 3.44).</w:t>
      </w:r>
    </w:p>
    <w:p w14:paraId="667BF70E" w14:textId="77777777" w:rsidR="00183F9F" w:rsidRPr="00C70209" w:rsidRDefault="00183F9F" w:rsidP="00082182">
      <w:pPr>
        <w:pStyle w:val="BodyText"/>
        <w:rPr>
          <w:rFonts w:eastAsia="Arial Unicode MS"/>
          <w:lang w:eastAsia="ja-JP"/>
        </w:rPr>
      </w:pPr>
      <w:r w:rsidRPr="00C70209">
        <w:rPr>
          <w:rFonts w:eastAsia="Arial Unicode MS"/>
          <w:lang w:eastAsia="ja-JP"/>
        </w:rPr>
        <w:t>A meta-analysis of all included Level II studies was conducted to assess the effect of antifibrinolytics (TXA or aprotinin) on perioperative blood loss (</w:t>
      </w:r>
      <w:r w:rsidRPr="00C70209">
        <w:rPr>
          <w:rFonts w:eastAsia="Arial Unicode MS"/>
          <w:b/>
          <w:lang w:eastAsia="ja-JP"/>
        </w:rPr>
        <w:fldChar w:fldCharType="begin"/>
      </w:r>
      <w:r w:rsidRPr="00C70209">
        <w:rPr>
          <w:rFonts w:eastAsia="Arial Unicode MS"/>
          <w:b/>
          <w:lang w:eastAsia="ja-JP"/>
        </w:rPr>
        <w:instrText xml:space="preserve"> REF _Ref419896578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Figure 3.4.10</w:t>
      </w:r>
      <w:r w:rsidRPr="00C70209">
        <w:rPr>
          <w:rFonts w:eastAsia="Arial Unicode MS"/>
          <w:b/>
          <w:lang w:eastAsia="ja-JP"/>
        </w:rPr>
        <w:fldChar w:fldCharType="end"/>
      </w:r>
      <w:r w:rsidRPr="00C70209">
        <w:rPr>
          <w:rFonts w:eastAsia="Arial Unicode MS"/>
          <w:lang w:eastAsia="ja-JP"/>
        </w:rPr>
        <w:t>). The analysis showed a significant reduction in the volume of blood loss favouring the use of antifibrinolytics in craniofacial surgery (SMD –0.67, 95% CI –1.00, –0.33). There was no significant heterogeneity for this outcome (I</w:t>
      </w:r>
      <w:r w:rsidRPr="00C70209">
        <w:rPr>
          <w:rFonts w:eastAsia="Arial Unicode MS"/>
          <w:vertAlign w:val="superscript"/>
          <w:lang w:eastAsia="ja-JP"/>
        </w:rPr>
        <w:t>2</w:t>
      </w:r>
      <w:r w:rsidRPr="00C70209">
        <w:rPr>
          <w:rFonts w:eastAsia="Arial Unicode MS"/>
          <w:lang w:eastAsia="ja-JP"/>
        </w:rPr>
        <w:t>=0%)</w:t>
      </w:r>
    </w:p>
    <w:p w14:paraId="3CC1B51E" w14:textId="77777777" w:rsidR="00183F9F" w:rsidRPr="00C70209" w:rsidRDefault="00183F9F" w:rsidP="00082182">
      <w:pPr>
        <w:spacing w:after="200" w:line="276" w:lineRule="auto"/>
        <w:rPr>
          <w:rFonts w:asciiTheme="minorHAnsi" w:eastAsia="Arial Unicode MS" w:hAnsiTheme="minorHAnsi" w:cstheme="minorHAnsi"/>
          <w:bCs/>
          <w:lang w:eastAsia="ja-JP"/>
        </w:rPr>
      </w:pPr>
    </w:p>
    <w:p w14:paraId="6E4E225A" w14:textId="77777777" w:rsidR="00183F9F" w:rsidRPr="00C70209" w:rsidRDefault="00183F9F" w:rsidP="00082182">
      <w:pPr>
        <w:spacing w:after="200" w:line="276" w:lineRule="auto"/>
        <w:rPr>
          <w:rFonts w:asciiTheme="minorHAnsi" w:eastAsia="Arial Unicode MS" w:hAnsiTheme="minorHAnsi" w:cstheme="minorHAnsi"/>
          <w:bCs/>
          <w:lang w:eastAsia="ja-JP"/>
        </w:rPr>
      </w:pPr>
    </w:p>
    <w:p w14:paraId="4688CA76" w14:textId="77777777" w:rsidR="00183F9F" w:rsidRPr="00C70209" w:rsidRDefault="00183F9F" w:rsidP="00082182">
      <w:pPr>
        <w:spacing w:after="200" w:line="276" w:lineRule="auto"/>
        <w:rPr>
          <w:rFonts w:asciiTheme="minorHAnsi" w:eastAsia="Arial Unicode MS" w:hAnsiTheme="minorHAnsi" w:cstheme="minorHAnsi"/>
          <w:bCs/>
          <w:lang w:eastAsia="ja-JP"/>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08CBDCC6" w14:textId="77777777" w:rsidR="00183F9F" w:rsidRPr="00C70209" w:rsidRDefault="00183F9F" w:rsidP="00082182">
      <w:pPr>
        <w:pStyle w:val="Caption"/>
        <w:rPr>
          <w:szCs w:val="21"/>
          <w:lang w:eastAsia="en-GB"/>
        </w:rPr>
      </w:pPr>
      <w:bookmarkStart w:id="821" w:name="_Ref419712205"/>
      <w:bookmarkStart w:id="822" w:name="_Toc427747220"/>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2</w:t>
      </w:r>
      <w:r w:rsidRPr="00C70209">
        <w:fldChar w:fldCharType="end"/>
      </w:r>
      <w:bookmarkEnd w:id="821"/>
      <w:r w:rsidRPr="00C70209">
        <w:tab/>
        <w:t>Neonatal and paediatric patients undergoing craniofacial surgery</w:t>
      </w:r>
      <w:r w:rsidRPr="00C70209">
        <w:rPr>
          <w:szCs w:val="21"/>
          <w:lang w:eastAsia="en-GB"/>
        </w:rPr>
        <w:t>: Results for antifibrinolytics versus no antifibrinolytics – bleeding events</w:t>
      </w:r>
      <w:bookmarkEnd w:id="82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60"/>
        <w:gridCol w:w="1361"/>
        <w:gridCol w:w="1361"/>
        <w:gridCol w:w="1361"/>
        <w:gridCol w:w="1364"/>
        <w:gridCol w:w="1562"/>
        <w:gridCol w:w="1559"/>
        <w:gridCol w:w="1460"/>
        <w:gridCol w:w="1687"/>
      </w:tblGrid>
      <w:tr w:rsidR="00183F9F" w:rsidRPr="00C70209" w14:paraId="062AE9E9"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0FE14B7C"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51198653"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5B42F36B"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80" w:type="pct"/>
            <w:vMerge w:val="restart"/>
            <w:tcBorders>
              <w:top w:val="single" w:sz="4" w:space="0" w:color="000000"/>
              <w:left w:val="single" w:sz="4" w:space="0" w:color="000000"/>
              <w:bottom w:val="nil"/>
              <w:right w:val="single" w:sz="4" w:space="0" w:color="000000"/>
            </w:tcBorders>
            <w:hideMark/>
          </w:tcPr>
          <w:p w14:paraId="328144D6"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80" w:type="pct"/>
            <w:vMerge w:val="restart"/>
            <w:tcBorders>
              <w:top w:val="single" w:sz="4" w:space="0" w:color="000000"/>
              <w:left w:val="single" w:sz="4" w:space="0" w:color="000000"/>
              <w:bottom w:val="nil"/>
              <w:right w:val="single" w:sz="4" w:space="0" w:color="000000"/>
            </w:tcBorders>
            <w:hideMark/>
          </w:tcPr>
          <w:p w14:paraId="243A8DFA"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0" w:type="pct"/>
            <w:vMerge w:val="restart"/>
            <w:tcBorders>
              <w:top w:val="single" w:sz="4" w:space="0" w:color="000000"/>
              <w:left w:val="single" w:sz="4" w:space="0" w:color="000000"/>
              <w:bottom w:val="nil"/>
              <w:right w:val="single" w:sz="4" w:space="0" w:color="000000"/>
            </w:tcBorders>
            <w:hideMark/>
          </w:tcPr>
          <w:p w14:paraId="75656730"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4E34A58E"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0" w:type="pct"/>
            <w:vMerge w:val="restart"/>
            <w:tcBorders>
              <w:top w:val="single" w:sz="4" w:space="0" w:color="000000"/>
              <w:left w:val="single" w:sz="4" w:space="0" w:color="000000"/>
              <w:bottom w:val="nil"/>
              <w:right w:val="single" w:sz="4" w:space="0" w:color="000000"/>
            </w:tcBorders>
            <w:hideMark/>
          </w:tcPr>
          <w:p w14:paraId="54C02202"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81" w:type="pct"/>
            <w:vMerge w:val="restart"/>
            <w:tcBorders>
              <w:top w:val="single" w:sz="4" w:space="0" w:color="000000"/>
              <w:left w:val="single" w:sz="4" w:space="0" w:color="000000"/>
              <w:bottom w:val="nil"/>
              <w:right w:val="single" w:sz="4" w:space="0" w:color="000000"/>
            </w:tcBorders>
            <w:hideMark/>
          </w:tcPr>
          <w:p w14:paraId="69E5965E"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11" w:type="pct"/>
            <w:gridSpan w:val="4"/>
            <w:tcBorders>
              <w:top w:val="single" w:sz="4" w:space="0" w:color="000000"/>
              <w:left w:val="single" w:sz="4" w:space="0" w:color="000000"/>
              <w:bottom w:val="single" w:sz="4" w:space="0" w:color="000000"/>
              <w:right w:val="single" w:sz="4" w:space="0" w:color="000000"/>
            </w:tcBorders>
            <w:hideMark/>
          </w:tcPr>
          <w:p w14:paraId="27C686B7"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3EB50BE8"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375C3170"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66E16C74"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710A8504"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3B9DD35A"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30C208ED" w14:textId="77777777" w:rsidR="00183F9F" w:rsidRPr="00C70209" w:rsidRDefault="00183F9F" w:rsidP="00082182">
            <w:pPr>
              <w:pStyle w:val="TableH2"/>
              <w:rPr>
                <w:rFonts w:eastAsia="Arial Unicode MS"/>
                <w:lang w:eastAsia="ja-JP"/>
              </w:rPr>
            </w:pPr>
          </w:p>
        </w:tc>
        <w:tc>
          <w:tcPr>
            <w:tcW w:w="481" w:type="pct"/>
            <w:vMerge/>
            <w:tcBorders>
              <w:top w:val="single" w:sz="4" w:space="0" w:color="000000"/>
              <w:left w:val="single" w:sz="4" w:space="0" w:color="000000"/>
              <w:bottom w:val="nil"/>
              <w:right w:val="single" w:sz="4" w:space="0" w:color="000000"/>
            </w:tcBorders>
            <w:vAlign w:val="center"/>
            <w:hideMark/>
          </w:tcPr>
          <w:p w14:paraId="1EDD2EC9" w14:textId="77777777" w:rsidR="00183F9F" w:rsidRPr="00C70209" w:rsidRDefault="00183F9F" w:rsidP="00082182">
            <w:pPr>
              <w:pStyle w:val="TableH2"/>
              <w:rPr>
                <w:rFonts w:eastAsia="Arial Unicode MS"/>
                <w:lang w:eastAsia="ja-JP"/>
              </w:rPr>
            </w:pPr>
          </w:p>
        </w:tc>
        <w:tc>
          <w:tcPr>
            <w:tcW w:w="551" w:type="pct"/>
            <w:tcBorders>
              <w:top w:val="single" w:sz="4" w:space="0" w:color="000000"/>
              <w:left w:val="single" w:sz="4" w:space="0" w:color="000000"/>
              <w:bottom w:val="nil"/>
              <w:right w:val="single" w:sz="4" w:space="0" w:color="000000"/>
            </w:tcBorders>
            <w:hideMark/>
          </w:tcPr>
          <w:p w14:paraId="2658A1D3"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3144D619"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50" w:type="pct"/>
            <w:tcBorders>
              <w:top w:val="single" w:sz="4" w:space="0" w:color="000000"/>
              <w:left w:val="single" w:sz="4" w:space="0" w:color="000000"/>
              <w:bottom w:val="nil"/>
              <w:right w:val="single" w:sz="4" w:space="0" w:color="000000"/>
            </w:tcBorders>
            <w:hideMark/>
          </w:tcPr>
          <w:p w14:paraId="38D64AA2"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0FFA029E"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5" w:type="pct"/>
            <w:tcBorders>
              <w:top w:val="single" w:sz="4" w:space="0" w:color="000000"/>
              <w:left w:val="single" w:sz="4" w:space="0" w:color="000000"/>
              <w:bottom w:val="nil"/>
              <w:right w:val="single" w:sz="4" w:space="0" w:color="000000"/>
            </w:tcBorders>
            <w:hideMark/>
          </w:tcPr>
          <w:p w14:paraId="0543321B"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95" w:type="pct"/>
            <w:tcBorders>
              <w:top w:val="single" w:sz="4" w:space="0" w:color="000000"/>
              <w:left w:val="single" w:sz="4" w:space="0" w:color="000000"/>
              <w:bottom w:val="nil"/>
              <w:right w:val="single" w:sz="4" w:space="0" w:color="000000"/>
            </w:tcBorders>
            <w:hideMark/>
          </w:tcPr>
          <w:p w14:paraId="7DE5ECF4"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78C040DA" w14:textId="06BB5AC1"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0284E0E9"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284A291A"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hideMark/>
          </w:tcPr>
          <w:p w14:paraId="4296A524" w14:textId="77777777" w:rsidR="00183F9F" w:rsidRPr="00C70209" w:rsidRDefault="00183F9F" w:rsidP="00082182">
            <w:pPr>
              <w:pStyle w:val="TableH4"/>
              <w:rPr>
                <w:rFonts w:eastAsia="Arial Unicode MS"/>
                <w:lang w:eastAsia="ja-JP"/>
              </w:rPr>
            </w:pPr>
            <w:r w:rsidRPr="00C70209">
              <w:rPr>
                <w:rFonts w:eastAsia="Arial Unicode MS"/>
                <w:lang w:eastAsia="ja-JP"/>
              </w:rPr>
              <w:t xml:space="preserve">Level I evidence </w:t>
            </w:r>
          </w:p>
        </w:tc>
      </w:tr>
      <w:tr w:rsidR="00183F9F" w:rsidRPr="00C70209" w14:paraId="07159247" w14:textId="77777777" w:rsidTr="00082182">
        <w:tc>
          <w:tcPr>
            <w:tcW w:w="388" w:type="pct"/>
            <w:vMerge w:val="restart"/>
            <w:tcBorders>
              <w:top w:val="single" w:sz="4" w:space="0" w:color="000000"/>
              <w:left w:val="single" w:sz="4" w:space="0" w:color="000000"/>
              <w:right w:val="single" w:sz="4" w:space="0" w:color="000000"/>
            </w:tcBorders>
            <w:hideMark/>
          </w:tcPr>
          <w:p w14:paraId="401787D0" w14:textId="7C26C182" w:rsidR="00183F9F" w:rsidRPr="00C70209" w:rsidRDefault="00183F9F" w:rsidP="00082182">
            <w:pPr>
              <w:pStyle w:val="Tabletext-evidencematrix"/>
            </w:pPr>
            <w:r w:rsidRPr="00C70209">
              <w:t>Song 2013</w:t>
            </w:r>
            <w:r w:rsidRPr="00C70209">
              <w:fldChar w:fldCharType="begin">
                <w:fldData xml:space="preserve">PEVuZE5vdGU+PENpdGU+PEF1dGhvcj5Tb25nPC9BdXRob3I+PFllYXI+MjAxMzwvWWVhcj48UmVj
TnVtPjkyMzwvUmVjTnVtPjxEaXNwbGF5VGV4dD48c3R5bGUgZmFjZT0ic3VwZXJzY3JpcHQiPjM2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0E261C">
              <w:instrText xml:space="preserve"> ADDIN EN.CITE </w:instrText>
            </w:r>
            <w:r w:rsidR="000E261C">
              <w:fldChar w:fldCharType="begin">
                <w:fldData xml:space="preserve">PEVuZE5vdGU+PENpdGU+PEF1dGhvcj5Tb25nPC9BdXRob3I+PFllYXI+MjAxMzwvWWVhcj48UmVj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62</w:t>
            </w:r>
            <w:r w:rsidRPr="00C70209">
              <w:fldChar w:fldCharType="end"/>
            </w:r>
          </w:p>
          <w:p w14:paraId="61C20755" w14:textId="77777777" w:rsidR="00183F9F" w:rsidRPr="00C70209" w:rsidRDefault="00183F9F" w:rsidP="00082182">
            <w:pPr>
              <w:pStyle w:val="Tabletext-evidencematrix"/>
            </w:pPr>
            <w:r w:rsidRPr="00C70209">
              <w:t>Level I/III</w:t>
            </w:r>
          </w:p>
          <w:p w14:paraId="6BA040BC"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right w:val="single" w:sz="4" w:space="0" w:color="000000"/>
            </w:tcBorders>
            <w:hideMark/>
          </w:tcPr>
          <w:p w14:paraId="7DE06BF9" w14:textId="4B42B0EF" w:rsidR="00183F9F" w:rsidRPr="00C70209" w:rsidRDefault="00481ADA" w:rsidP="00082182">
            <w:pPr>
              <w:pStyle w:val="Tabletext-evidencematrix"/>
            </w:pPr>
            <w:r w:rsidRPr="00C70209">
              <w:t>3</w:t>
            </w:r>
            <w:r w:rsidR="00183F9F" w:rsidRPr="00C70209">
              <w:t xml:space="preserve"> studies</w:t>
            </w:r>
            <w:r w:rsidR="00183F9F" w:rsidRPr="00C70209">
              <w:rPr>
                <w:vertAlign w:val="superscript"/>
              </w:rPr>
              <w:t>c</w:t>
            </w:r>
            <w:r w:rsidR="00183F9F" w:rsidRPr="00C70209">
              <w:t xml:space="preserve"> (Dadure 2011,</w:t>
            </w:r>
            <w:r w:rsidR="00183F9F" w:rsidRPr="00C70209">
              <w:fldChar w:fldCharType="begin">
                <w:fldData xml:space="preserve">PEVuZE5vdGU+PENpdGU+PEF1dGhvcj5EYWR1cmU8L0F1dGhvcj48WWVhcj4yMDExPC9ZZWFyPjxS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=
</w:fldData>
              </w:fldChar>
            </w:r>
            <w:r w:rsidR="000E261C">
              <w:instrText xml:space="preserve"> ADDIN EN.CITE </w:instrText>
            </w:r>
            <w:r w:rsidR="000E261C">
              <w:fldChar w:fldCharType="begin">
                <w:fldData xml:space="preserve">PEVuZE5vdGU+PENpdGU+PEF1dGhvcj5EYWR1cmU8L0F1dGhvcj48WWVhcj4yMDExPC9ZZWFyPjxS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=
</w:fldData>
              </w:fldChar>
            </w:r>
            <w:r w:rsidR="000E261C">
              <w:instrText xml:space="preserve"> ADDIN EN.CITE.DATA </w:instrText>
            </w:r>
            <w:r w:rsidR="000E261C">
              <w:fldChar w:fldCharType="end"/>
            </w:r>
            <w:r w:rsidR="00183F9F" w:rsidRPr="00C70209">
              <w:fldChar w:fldCharType="separate"/>
            </w:r>
            <w:r w:rsidR="000E261C" w:rsidRPr="000E261C">
              <w:rPr>
                <w:noProof/>
                <w:vertAlign w:val="superscript"/>
              </w:rPr>
              <w:t>389</w:t>
            </w:r>
            <w:r w:rsidR="00183F9F" w:rsidRPr="00C70209">
              <w:fldChar w:fldCharType="end"/>
            </w:r>
            <w:r w:rsidR="00183F9F" w:rsidRPr="00C70209">
              <w:t xml:space="preserve"> Goobie 2011,</w:t>
            </w:r>
            <w:r w:rsidR="00183F9F" w:rsidRPr="00C70209">
              <w:fldChar w:fldCharType="begin">
                <w:fldData xml:space="preserve">PEVuZE5vdGU+PENpdGU+PEF1dGhvcj5Hb29iaWU8L0F1dGhvcj48WWVhcj4yMDExPC9ZZWFyPjxS
ZWNOdW0+ODgwPC9SZWNOdW0+PERpc3BsYXlUZXh0PjxzdHlsZSBmYWNlPSJzdXBlcnNjcmlwdCI+
Mzkw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0E261C">
              <w:instrText xml:space="preserve"> ADDIN EN.CITE </w:instrText>
            </w:r>
            <w:r w:rsidR="000E261C">
              <w:fldChar w:fldCharType="begin">
                <w:fldData xml:space="preserve">PEVuZE5vdGU+PENpdGU+PEF1dGhvcj5Hb29iaWU8L0F1dGhvcj48WWVhcj4yMDExPC9ZZWFyPjxS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</w:fldData>
              </w:fldChar>
            </w:r>
            <w:r w:rsidR="000E261C">
              <w:instrText xml:space="preserve"> ADDIN EN.CITE.DATA </w:instrText>
            </w:r>
            <w:r w:rsidR="000E261C">
              <w:fldChar w:fldCharType="end"/>
            </w:r>
            <w:r w:rsidR="00183F9F" w:rsidRPr="00C70209">
              <w:fldChar w:fldCharType="separate"/>
            </w:r>
            <w:r w:rsidR="000E261C" w:rsidRPr="000E261C">
              <w:rPr>
                <w:noProof/>
                <w:vertAlign w:val="superscript"/>
              </w:rPr>
              <w:t>390</w:t>
            </w:r>
            <w:r w:rsidR="00183F9F" w:rsidRPr="00C70209">
              <w:fldChar w:fldCharType="end"/>
            </w:r>
            <w:r w:rsidRPr="00C70209">
              <w:t xml:space="preserve"> Maugans 2011</w:t>
            </w:r>
            <w:r w:rsidR="00183F9F" w:rsidRPr="00C70209">
              <w:t>)</w:t>
            </w:r>
          </w:p>
          <w:p w14:paraId="259B1D14" w14:textId="77777777" w:rsidR="00183F9F" w:rsidRPr="00C70209" w:rsidRDefault="00183F9F" w:rsidP="00082182">
            <w:pPr>
              <w:pStyle w:val="Tabletext-evidencematrix"/>
            </w:pPr>
            <w:r w:rsidRPr="00C70209">
              <w:t>N=138</w:t>
            </w:r>
          </w:p>
        </w:tc>
        <w:tc>
          <w:tcPr>
            <w:tcW w:w="480" w:type="pct"/>
            <w:vMerge w:val="restart"/>
            <w:tcBorders>
              <w:top w:val="single" w:sz="4" w:space="0" w:color="000000"/>
              <w:left w:val="single" w:sz="4" w:space="0" w:color="000000"/>
              <w:right w:val="single" w:sz="4" w:space="0" w:color="000000"/>
            </w:tcBorders>
            <w:hideMark/>
          </w:tcPr>
          <w:p w14:paraId="4AB75837" w14:textId="77777777" w:rsidR="00183F9F" w:rsidRPr="00C70209" w:rsidRDefault="00183F9F" w:rsidP="00082182">
            <w:pPr>
              <w:pStyle w:val="Tabletext-evidencematrix"/>
            </w:pPr>
            <w:r w:rsidRPr="00C70209">
              <w:t>Children undergoing craniosynostosis surgery</w:t>
            </w:r>
          </w:p>
        </w:tc>
        <w:tc>
          <w:tcPr>
            <w:tcW w:w="480" w:type="pct"/>
            <w:vMerge w:val="restart"/>
            <w:tcBorders>
              <w:top w:val="single" w:sz="4" w:space="0" w:color="000000"/>
              <w:left w:val="single" w:sz="4" w:space="0" w:color="000000"/>
              <w:right w:val="single" w:sz="4" w:space="0" w:color="000000"/>
            </w:tcBorders>
            <w:hideMark/>
          </w:tcPr>
          <w:p w14:paraId="76C0088C" w14:textId="25109295" w:rsidR="00183F9F" w:rsidRPr="00C70209" w:rsidRDefault="00183F9F" w:rsidP="00481ADA">
            <w:pPr>
              <w:pStyle w:val="Tabletext-evidencematrix"/>
            </w:pPr>
            <w:r w:rsidRPr="00C70209">
              <w:t>USA</w:t>
            </w:r>
            <w:r w:rsidR="00481ADA" w:rsidRPr="00C70209">
              <w:t xml:space="preserve">, France </w:t>
            </w:r>
          </w:p>
        </w:tc>
        <w:tc>
          <w:tcPr>
            <w:tcW w:w="480" w:type="pct"/>
            <w:vMerge w:val="restart"/>
            <w:tcBorders>
              <w:top w:val="single" w:sz="4" w:space="0" w:color="000000"/>
              <w:left w:val="single" w:sz="4" w:space="0" w:color="000000"/>
              <w:right w:val="single" w:sz="4" w:space="0" w:color="000000"/>
            </w:tcBorders>
            <w:hideMark/>
          </w:tcPr>
          <w:p w14:paraId="4014E981" w14:textId="77777777" w:rsidR="00183F9F" w:rsidRPr="00C70209" w:rsidRDefault="00183F9F" w:rsidP="00082182">
            <w:pPr>
              <w:pStyle w:val="Tabletext-evidencematrix"/>
            </w:pPr>
            <w:r w:rsidRPr="00C70209">
              <w:t>IV TXA versus placebo</w:t>
            </w:r>
          </w:p>
        </w:tc>
        <w:tc>
          <w:tcPr>
            <w:tcW w:w="481" w:type="pct"/>
            <w:tcBorders>
              <w:top w:val="single" w:sz="4" w:space="0" w:color="000000"/>
              <w:left w:val="single" w:sz="4" w:space="0" w:color="000000"/>
              <w:right w:val="single" w:sz="4" w:space="0" w:color="000000"/>
            </w:tcBorders>
            <w:hideMark/>
          </w:tcPr>
          <w:p w14:paraId="7D4EE36F" w14:textId="77777777" w:rsidR="00183F9F" w:rsidRPr="00C70209" w:rsidRDefault="00183F9F" w:rsidP="00082182">
            <w:pPr>
              <w:pStyle w:val="Tabletext-evidencematrix"/>
            </w:pPr>
            <w:r w:rsidRPr="00C70209">
              <w:t>Perioperative blood loss (mL)</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67816E7" w14:textId="77777777" w:rsidR="00183F9F" w:rsidRPr="00C70209" w:rsidRDefault="00183F9F" w:rsidP="00082182">
            <w:pPr>
              <w:pStyle w:val="Tabletext-evidencematrix"/>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813863D" w14:textId="77777777" w:rsidR="00183F9F" w:rsidRPr="00C70209" w:rsidRDefault="00183F9F" w:rsidP="00082182">
            <w:pPr>
              <w:pStyle w:val="Tabletext-evidencematrix"/>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011C8B3" w14:textId="77777777" w:rsidR="00183F9F" w:rsidRPr="00C70209" w:rsidRDefault="00183F9F" w:rsidP="00082182">
            <w:pPr>
              <w:pStyle w:val="Tabletext-evidencematrix"/>
            </w:pPr>
            <w:r w:rsidRPr="00C70209">
              <w:t>MD –20.53 (–32.26, –8.80)</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54D3C24" w14:textId="77777777" w:rsidR="00183F9F" w:rsidRPr="00C70209" w:rsidRDefault="00183F9F" w:rsidP="00082182">
            <w:pPr>
              <w:pStyle w:val="Tabletext-evidencematrix"/>
              <w:rPr>
                <w:i/>
              </w:rPr>
            </w:pPr>
            <w:r w:rsidRPr="00C70209">
              <w:rPr>
                <w:i/>
              </w:rPr>
              <w:t>Favours TXA</w:t>
            </w:r>
          </w:p>
          <w:p w14:paraId="3F090500" w14:textId="50AB6BE6" w:rsidR="00183F9F" w:rsidRPr="00C70209" w:rsidRDefault="001A475D" w:rsidP="00082182">
            <w:pPr>
              <w:pStyle w:val="Tabletext-evidencematrix"/>
            </w:pPr>
            <w:r w:rsidRPr="001A475D">
              <w:rPr>
                <w:i/>
              </w:rPr>
              <w:t>P = </w:t>
            </w:r>
            <w:r w:rsidR="00183F9F" w:rsidRPr="00C70209">
              <w:t>0.0006</w:t>
            </w:r>
          </w:p>
          <w:p w14:paraId="5811A2E5" w14:textId="77777777" w:rsidR="00183F9F" w:rsidRPr="00C70209" w:rsidRDefault="00183F9F" w:rsidP="00082182">
            <w:pPr>
              <w:pStyle w:val="Tabletext-evidencematrix"/>
            </w:pPr>
            <w:r w:rsidRPr="00C70209">
              <w:t>Substantial heterogeneity</w:t>
            </w:r>
          </w:p>
          <w:p w14:paraId="37A3197D" w14:textId="6B1095C2" w:rsidR="00183F9F" w:rsidRPr="00C70209" w:rsidRDefault="00183F9F" w:rsidP="00082182">
            <w:pPr>
              <w:pStyle w:val="Tabletext-evidencematrix"/>
            </w:pPr>
            <w:r w:rsidRPr="00C70209">
              <w:t>I</w:t>
            </w:r>
            <w:r w:rsidRPr="00C70209">
              <w:rPr>
                <w:vertAlign w:val="superscript"/>
              </w:rPr>
              <w:t>2</w:t>
            </w:r>
            <w:r w:rsidR="00AB0F82">
              <w:rPr>
                <w:vertAlign w:val="superscript"/>
              </w:rPr>
              <w:t xml:space="preserve"> </w:t>
            </w:r>
            <w:r w:rsidRPr="00C70209">
              <w:t>=</w:t>
            </w:r>
            <w:r w:rsidR="00AB0F82">
              <w:t xml:space="preserve"> </w:t>
            </w:r>
            <w:r w:rsidRPr="00C70209">
              <w:t>56%</w:t>
            </w:r>
          </w:p>
        </w:tc>
      </w:tr>
      <w:tr w:rsidR="00183F9F" w:rsidRPr="00C70209" w14:paraId="6EC8DDCB" w14:textId="77777777" w:rsidTr="00082182">
        <w:tc>
          <w:tcPr>
            <w:tcW w:w="388" w:type="pct"/>
            <w:vMerge/>
            <w:tcBorders>
              <w:top w:val="single" w:sz="4" w:space="0" w:color="000000"/>
              <w:left w:val="single" w:sz="4" w:space="0" w:color="000000"/>
              <w:right w:val="single" w:sz="4" w:space="0" w:color="000000"/>
            </w:tcBorders>
          </w:tcPr>
          <w:p w14:paraId="6199544E" w14:textId="77777777" w:rsidR="00183F9F" w:rsidRPr="00C70209" w:rsidRDefault="00183F9F" w:rsidP="00082182">
            <w:pPr>
              <w:pStyle w:val="Tabletext-evidencematrix"/>
            </w:pPr>
          </w:p>
        </w:tc>
        <w:tc>
          <w:tcPr>
            <w:tcW w:w="480" w:type="pct"/>
            <w:vMerge/>
            <w:tcBorders>
              <w:top w:val="single" w:sz="4" w:space="0" w:color="000000"/>
              <w:left w:val="single" w:sz="4" w:space="0" w:color="000000"/>
              <w:right w:val="single" w:sz="4" w:space="0" w:color="000000"/>
            </w:tcBorders>
          </w:tcPr>
          <w:p w14:paraId="52441C1C" w14:textId="77777777" w:rsidR="00183F9F" w:rsidRPr="00C70209" w:rsidRDefault="00183F9F" w:rsidP="00082182">
            <w:pPr>
              <w:pStyle w:val="Tabletext-evidencematrix"/>
            </w:pPr>
          </w:p>
        </w:tc>
        <w:tc>
          <w:tcPr>
            <w:tcW w:w="480" w:type="pct"/>
            <w:vMerge/>
            <w:tcBorders>
              <w:top w:val="single" w:sz="4" w:space="0" w:color="000000"/>
              <w:left w:val="single" w:sz="4" w:space="0" w:color="000000"/>
              <w:right w:val="single" w:sz="4" w:space="0" w:color="000000"/>
            </w:tcBorders>
          </w:tcPr>
          <w:p w14:paraId="19F74DF8" w14:textId="77777777" w:rsidR="00183F9F" w:rsidRPr="00C70209" w:rsidRDefault="00183F9F" w:rsidP="00082182">
            <w:pPr>
              <w:pStyle w:val="Tabletext-evidencematrix"/>
            </w:pPr>
          </w:p>
        </w:tc>
        <w:tc>
          <w:tcPr>
            <w:tcW w:w="480" w:type="pct"/>
            <w:vMerge/>
            <w:tcBorders>
              <w:top w:val="single" w:sz="4" w:space="0" w:color="000000"/>
              <w:left w:val="single" w:sz="4" w:space="0" w:color="000000"/>
              <w:right w:val="single" w:sz="4" w:space="0" w:color="000000"/>
            </w:tcBorders>
          </w:tcPr>
          <w:p w14:paraId="3F76D6DF" w14:textId="77777777" w:rsidR="00183F9F" w:rsidRPr="00C70209" w:rsidRDefault="00183F9F" w:rsidP="00082182">
            <w:pPr>
              <w:pStyle w:val="Tabletext-evidencematrix"/>
            </w:pPr>
          </w:p>
        </w:tc>
        <w:tc>
          <w:tcPr>
            <w:tcW w:w="480" w:type="pct"/>
            <w:vMerge/>
            <w:tcBorders>
              <w:top w:val="single" w:sz="4" w:space="0" w:color="000000"/>
              <w:left w:val="single" w:sz="4" w:space="0" w:color="000000"/>
              <w:right w:val="single" w:sz="4" w:space="0" w:color="000000"/>
            </w:tcBorders>
          </w:tcPr>
          <w:p w14:paraId="4D1DF031" w14:textId="77777777" w:rsidR="00183F9F" w:rsidRPr="00C70209" w:rsidRDefault="00183F9F" w:rsidP="00082182">
            <w:pPr>
              <w:pStyle w:val="Tabletext-evidencematrix"/>
            </w:pPr>
          </w:p>
        </w:tc>
        <w:tc>
          <w:tcPr>
            <w:tcW w:w="481" w:type="pct"/>
            <w:tcBorders>
              <w:top w:val="single" w:sz="4" w:space="0" w:color="000000"/>
              <w:left w:val="single" w:sz="4" w:space="0" w:color="000000"/>
              <w:bottom w:val="nil"/>
              <w:right w:val="single" w:sz="4" w:space="0" w:color="000000"/>
            </w:tcBorders>
          </w:tcPr>
          <w:p w14:paraId="10947713" w14:textId="77777777" w:rsidR="00183F9F" w:rsidRPr="00C70209" w:rsidRDefault="00183F9F" w:rsidP="00082182">
            <w:pPr>
              <w:pStyle w:val="Tabletext-evidencematrix"/>
            </w:pPr>
          </w:p>
        </w:tc>
        <w:tc>
          <w:tcPr>
            <w:tcW w:w="1616" w:type="pct"/>
            <w:gridSpan w:val="3"/>
            <w:tcBorders>
              <w:top w:val="single" w:sz="4" w:space="0" w:color="000000"/>
              <w:left w:val="single" w:sz="4" w:space="0" w:color="000000"/>
              <w:bottom w:val="single" w:sz="4" w:space="0" w:color="000000"/>
              <w:right w:val="single" w:sz="4" w:space="0" w:color="000000"/>
            </w:tcBorders>
            <w:shd w:val="clear" w:color="auto" w:fill="FFFFFF" w:themeFill="background1"/>
          </w:tcPr>
          <w:p w14:paraId="2AA8BD44" w14:textId="77777777" w:rsidR="00183F9F" w:rsidRPr="00C70209" w:rsidRDefault="00183F9F" w:rsidP="00082182">
            <w:pPr>
              <w:pStyle w:val="Tabletext-subanalysis"/>
              <w:rPr>
                <w:i/>
              </w:rPr>
            </w:pPr>
            <w:r w:rsidRPr="00C70209">
              <w:rPr>
                <w:i/>
              </w:rPr>
              <w:t>Sensitivity analysis: RCTs only</w:t>
            </w:r>
          </w:p>
        </w:tc>
        <w:tc>
          <w:tcPr>
            <w:tcW w:w="595" w:type="pct"/>
            <w:tcBorders>
              <w:top w:val="single" w:sz="4" w:space="0" w:color="000000"/>
              <w:left w:val="single" w:sz="4" w:space="0" w:color="000000"/>
              <w:bottom w:val="single" w:sz="4" w:space="0" w:color="000000"/>
              <w:right w:val="single" w:sz="4" w:space="0" w:color="000000"/>
            </w:tcBorders>
            <w:shd w:val="clear" w:color="auto" w:fill="auto"/>
          </w:tcPr>
          <w:p w14:paraId="2671975F" w14:textId="77777777" w:rsidR="00183F9F" w:rsidRPr="00C70209" w:rsidRDefault="00183F9F" w:rsidP="00082182">
            <w:pPr>
              <w:pStyle w:val="Tabletext-evidencematrix"/>
              <w:rPr>
                <w:i/>
              </w:rPr>
            </w:pPr>
          </w:p>
        </w:tc>
      </w:tr>
      <w:tr w:rsidR="00183F9F" w:rsidRPr="00C70209" w14:paraId="1EBB704D" w14:textId="77777777" w:rsidTr="00082182">
        <w:tc>
          <w:tcPr>
            <w:tcW w:w="388" w:type="pct"/>
            <w:vMerge/>
            <w:tcBorders>
              <w:left w:val="single" w:sz="4" w:space="0" w:color="000000"/>
              <w:bottom w:val="single" w:sz="4" w:space="0" w:color="000000"/>
              <w:right w:val="single" w:sz="4" w:space="0" w:color="000000"/>
            </w:tcBorders>
          </w:tcPr>
          <w:p w14:paraId="2AF19D1F"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12258927"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450B5D4E"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600765C1" w14:textId="77777777" w:rsidR="00183F9F" w:rsidRPr="00C70209" w:rsidRDefault="00183F9F" w:rsidP="00082182">
            <w:pPr>
              <w:pStyle w:val="Tabletext-evidencematrix"/>
            </w:pPr>
          </w:p>
        </w:tc>
        <w:tc>
          <w:tcPr>
            <w:tcW w:w="480" w:type="pct"/>
            <w:vMerge/>
            <w:tcBorders>
              <w:left w:val="single" w:sz="4" w:space="0" w:color="000000"/>
              <w:bottom w:val="single" w:sz="4" w:space="0" w:color="000000"/>
              <w:right w:val="single" w:sz="4" w:space="0" w:color="000000"/>
            </w:tcBorders>
          </w:tcPr>
          <w:p w14:paraId="16D796F3" w14:textId="77777777" w:rsidR="00183F9F" w:rsidRPr="00C70209" w:rsidRDefault="00183F9F" w:rsidP="00082182">
            <w:pPr>
              <w:pStyle w:val="Tabletext-evidencematrix"/>
            </w:pPr>
          </w:p>
        </w:tc>
        <w:tc>
          <w:tcPr>
            <w:tcW w:w="481" w:type="pct"/>
            <w:tcBorders>
              <w:top w:val="nil"/>
              <w:left w:val="single" w:sz="4" w:space="0" w:color="000000"/>
              <w:bottom w:val="single" w:sz="4" w:space="0" w:color="000000"/>
              <w:right w:val="single" w:sz="4" w:space="0" w:color="000000"/>
            </w:tcBorders>
          </w:tcPr>
          <w:p w14:paraId="67C6A917" w14:textId="77777777" w:rsidR="00183F9F" w:rsidRPr="00C70209" w:rsidRDefault="00183F9F" w:rsidP="00082182">
            <w:pPr>
              <w:pStyle w:val="Tabletext-subanalysis"/>
              <w:jc w:val="right"/>
            </w:pPr>
            <w:r w:rsidRPr="00C70209">
              <w:t>2 RCTs (Dadure 2011, Goobie 2011)</w:t>
            </w:r>
          </w:p>
          <w:p w14:paraId="4B51B5C4" w14:textId="77777777" w:rsidR="00183F9F" w:rsidRPr="00C70209" w:rsidRDefault="00183F9F" w:rsidP="00082182">
            <w:pPr>
              <w:pStyle w:val="Tabletext-subanalysis"/>
              <w:jc w:val="right"/>
            </w:pPr>
            <w:r w:rsidRPr="00C70209">
              <w:t>N=82</w:t>
            </w:r>
          </w:p>
        </w:tc>
        <w:tc>
          <w:tcPr>
            <w:tcW w:w="551"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18B6F4F3" w14:textId="77777777" w:rsidR="00183F9F" w:rsidRPr="00C70209" w:rsidRDefault="00183F9F" w:rsidP="00082182">
            <w:pPr>
              <w:pStyle w:val="Tabletext-subanalysis"/>
            </w:pPr>
            <w:r w:rsidRPr="00C70209">
              <w:t>NR</w:t>
            </w:r>
          </w:p>
        </w:tc>
        <w:tc>
          <w:tcPr>
            <w:tcW w:w="550"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DDFD276" w14:textId="77777777" w:rsidR="00183F9F" w:rsidRPr="00C70209" w:rsidRDefault="00183F9F" w:rsidP="00082182">
            <w:pPr>
              <w:pStyle w:val="Tabletext-subanalysis"/>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99DDF2" w14:textId="77777777" w:rsidR="00183F9F" w:rsidRPr="00C70209" w:rsidRDefault="00183F9F" w:rsidP="00082182">
            <w:pPr>
              <w:pStyle w:val="Tabletext-subanalysis"/>
            </w:pPr>
            <w:r w:rsidRPr="00C70209">
              <w:t>MD –30.79 [–71.72, 10.14]</w:t>
            </w:r>
          </w:p>
        </w:tc>
        <w:tc>
          <w:tcPr>
            <w:tcW w:w="595" w:type="pct"/>
            <w:tcBorders>
              <w:top w:val="single" w:sz="4" w:space="0" w:color="000000"/>
              <w:left w:val="single" w:sz="4" w:space="0" w:color="000000"/>
              <w:bottom w:val="single" w:sz="4" w:space="0" w:color="000000"/>
              <w:right w:val="single" w:sz="4" w:space="0" w:color="000000"/>
            </w:tcBorders>
            <w:shd w:val="clear" w:color="auto" w:fill="auto"/>
          </w:tcPr>
          <w:p w14:paraId="7FE46806" w14:textId="77777777" w:rsidR="00183F9F" w:rsidRPr="00C70209" w:rsidRDefault="00183F9F" w:rsidP="00082182">
            <w:pPr>
              <w:pStyle w:val="Tabletext-subanalysis"/>
              <w:rPr>
                <w:i/>
              </w:rPr>
            </w:pPr>
            <w:r w:rsidRPr="00C70209">
              <w:rPr>
                <w:i/>
              </w:rPr>
              <w:t>No significant difference</w:t>
            </w:r>
          </w:p>
          <w:p w14:paraId="7877A995" w14:textId="3A10CE10" w:rsidR="00183F9F" w:rsidRPr="00C70209" w:rsidRDefault="001A475D" w:rsidP="00082182">
            <w:pPr>
              <w:pStyle w:val="Tabletext-subanalysis"/>
            </w:pPr>
            <w:r w:rsidRPr="001A475D">
              <w:rPr>
                <w:i/>
              </w:rPr>
              <w:t>P = </w:t>
            </w:r>
            <w:r w:rsidR="00183F9F" w:rsidRPr="00C70209">
              <w:t>0.14</w:t>
            </w:r>
          </w:p>
          <w:p w14:paraId="21B1BFA1" w14:textId="4ABA5B6F" w:rsidR="00183F9F" w:rsidRPr="00C70209" w:rsidRDefault="00183F9F" w:rsidP="00082182">
            <w:pPr>
              <w:pStyle w:val="Tabletext-subanalysis"/>
            </w:pPr>
            <w:r w:rsidRPr="00C70209">
              <w:t>Substantial heterogeneity</w:t>
            </w:r>
          </w:p>
          <w:p w14:paraId="3B1138C3" w14:textId="30BFB05B" w:rsidR="00183F9F" w:rsidRPr="00C70209" w:rsidRDefault="00183F9F" w:rsidP="00082182">
            <w:pPr>
              <w:pStyle w:val="Tabletext-subanalysis"/>
            </w:pPr>
            <w:r w:rsidRPr="00C70209">
              <w:t>I</w:t>
            </w:r>
            <w:r w:rsidRPr="00C70209">
              <w:rPr>
                <w:vertAlign w:val="superscript"/>
              </w:rPr>
              <w:t>2</w:t>
            </w:r>
            <w:r w:rsidR="00AB0F82">
              <w:rPr>
                <w:vertAlign w:val="superscript"/>
              </w:rPr>
              <w:t xml:space="preserve"> </w:t>
            </w:r>
            <w:r w:rsidRPr="00C70209">
              <w:t>=</w:t>
            </w:r>
            <w:r w:rsidR="00AB0F82">
              <w:t xml:space="preserve"> </w:t>
            </w:r>
            <w:r w:rsidRPr="00C70209">
              <w:t>82%</w:t>
            </w:r>
          </w:p>
        </w:tc>
      </w:tr>
      <w:tr w:rsidR="00183F9F" w:rsidRPr="00C70209" w14:paraId="2130CB4B"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17CFFD30"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7358A92B"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67F3C034" w14:textId="78BE3156" w:rsidR="00183F9F" w:rsidRPr="00C70209" w:rsidRDefault="00183F9F" w:rsidP="00082182">
            <w:pPr>
              <w:pStyle w:val="Tabletext-evidencematrix"/>
            </w:pPr>
            <w:r w:rsidRPr="00C70209">
              <w:t>Ahmed 2014</w:t>
            </w:r>
            <w:r w:rsidRPr="00C70209">
              <w:fldChar w:fldCharType="begin"/>
            </w:r>
            <w:r w:rsidR="000E261C">
              <w:instrText xml:space="preserve"> ADDIN EN.CITE &lt;EndNote&gt;&lt;Cite&gt;&lt;Author&gt;Ahmed&lt;/Author&gt;&lt;Year&gt;2014&lt;/Year&gt;&lt;RecNum&gt;839&lt;/RecNum&gt;&lt;DisplayText&gt;&lt;style face="superscript"&gt;400&lt;/style&gt;&lt;/DisplayText&gt;&lt;record&gt;&lt;rec-number&gt;839&lt;/rec-number&gt;&lt;foreign-keys&gt;&lt;key app="EN" db-id="9edve2wadsavt5ewavaxtda4f2tavzvts9ee" timestamp="1435036188"&gt;839&lt;/key&gt;&lt;/foreign-keys&gt;&lt;ref-type name="Generic"&gt;13&lt;/ref-type&gt;&lt;contributors&gt;&lt;authors&gt;&lt;author&gt;Ahmed, Z.&lt;/author&gt;&lt;author&gt;Stricker, L.&lt;/author&gt;&lt;author&gt;Rozzelle, A.&lt;/author&gt;&lt;author&gt;Zestos, M.&lt;/author&gt;&lt;/authors&gt;&lt;/contributors&gt;&lt;titles&gt;&lt;title&gt;Aprotinin and transfusion requirements in pediatric craniofacial surgery&lt;/title&gt;&lt;/titles&gt;&lt;pages&gt;141–145&lt;/pages&gt;&lt;volume&gt;24&lt;/volume&gt;&lt;reprint-edition&gt;NOT IN FILE&lt;/reprint-edition&gt;&lt;keywords&gt;&lt;keyword&gt;aprotinin&lt;/keyword&gt;&lt;keyword&gt;pediatric&lt;/keyword&gt;&lt;keyword&gt;transfusion&lt;/keyword&gt;&lt;/keywords&gt;&lt;dates&gt;&lt;year&gt;2014&lt;/year&gt;&lt;/dates&gt;&lt;urls&gt;&lt;/urls&gt;&lt;/record&gt;&lt;/Cite&gt;&lt;/EndNote&gt;</w:instrText>
            </w:r>
            <w:r w:rsidRPr="00C70209">
              <w:fldChar w:fldCharType="separate"/>
            </w:r>
            <w:r w:rsidR="000E261C" w:rsidRPr="000E261C">
              <w:rPr>
                <w:noProof/>
                <w:vertAlign w:val="superscript"/>
              </w:rPr>
              <w:t>400</w:t>
            </w:r>
            <w:r w:rsidRPr="00C70209">
              <w:fldChar w:fldCharType="end"/>
            </w:r>
          </w:p>
          <w:p w14:paraId="0D21816E" w14:textId="77777777" w:rsidR="00183F9F" w:rsidRPr="00C70209" w:rsidRDefault="00183F9F" w:rsidP="00082182">
            <w:pPr>
              <w:pStyle w:val="Tabletext-evidencematrix"/>
            </w:pPr>
            <w:r w:rsidRPr="00C70209">
              <w:t>Level II</w:t>
            </w:r>
          </w:p>
          <w:p w14:paraId="596F1A13"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6481ED3" w14:textId="77777777" w:rsidR="00183F9F" w:rsidRPr="00C70209" w:rsidRDefault="00183F9F" w:rsidP="00082182">
            <w:pPr>
              <w:pStyle w:val="Tabletext-evidencematrix"/>
            </w:pPr>
            <w:r w:rsidRPr="00C70209">
              <w:t>N=26</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7D348E9" w14:textId="77777777" w:rsidR="00183F9F" w:rsidRPr="00C70209" w:rsidRDefault="00183F9F" w:rsidP="00082182">
            <w:pPr>
              <w:pStyle w:val="Tabletext-evidencematrix"/>
            </w:pPr>
            <w:r w:rsidRPr="00C70209">
              <w:t>Paediatric patients (aged 1 month to 3 years) undergoing major reconstructive craniofacial surgery</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2FA0FEB1" w14:textId="77777777" w:rsidR="00183F9F" w:rsidRPr="00C70209" w:rsidRDefault="00183F9F" w:rsidP="00082182">
            <w:pPr>
              <w:pStyle w:val="Tabletext-evidencematrix"/>
            </w:pPr>
            <w:r w:rsidRPr="00C70209">
              <w:t>Single hospital, USA</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4E57A34B" w14:textId="77777777" w:rsidR="00183F9F" w:rsidRPr="00C70209" w:rsidRDefault="00183F9F" w:rsidP="00082182">
            <w:pPr>
              <w:pStyle w:val="Tabletext-evidencematrix"/>
            </w:pPr>
            <w:r w:rsidRPr="00C70209">
              <w:t>IV aprotinin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132049AB" w14:textId="77777777" w:rsidR="00183F9F" w:rsidRPr="00C70209" w:rsidRDefault="00183F9F" w:rsidP="00082182">
            <w:pPr>
              <w:pStyle w:val="Tabletext-evidencematrix"/>
            </w:pPr>
            <w:r w:rsidRPr="00C70209">
              <w:t>Drain output 1 day post-surgery (mL)</w:t>
            </w:r>
          </w:p>
        </w:tc>
        <w:tc>
          <w:tcPr>
            <w:tcW w:w="551" w:type="pct"/>
            <w:tcBorders>
              <w:top w:val="single" w:sz="4" w:space="0" w:color="000000"/>
              <w:left w:val="single" w:sz="4" w:space="0" w:color="000000"/>
              <w:bottom w:val="single" w:sz="4" w:space="0" w:color="000000"/>
              <w:right w:val="single" w:sz="4" w:space="0" w:color="000000"/>
            </w:tcBorders>
            <w:hideMark/>
          </w:tcPr>
          <w:p w14:paraId="58B6DB4B" w14:textId="77777777" w:rsidR="00183F9F" w:rsidRPr="00C70209" w:rsidRDefault="00183F9F" w:rsidP="00082182">
            <w:pPr>
              <w:pStyle w:val="Tabletext-evidencematrix"/>
            </w:pPr>
            <w:r w:rsidRPr="00C70209">
              <w:t>60 ± NR (n=13)</w:t>
            </w:r>
          </w:p>
        </w:tc>
        <w:tc>
          <w:tcPr>
            <w:tcW w:w="550" w:type="pct"/>
            <w:tcBorders>
              <w:top w:val="single" w:sz="4" w:space="0" w:color="000000"/>
              <w:left w:val="single" w:sz="4" w:space="0" w:color="000000"/>
              <w:bottom w:val="single" w:sz="4" w:space="0" w:color="000000"/>
              <w:right w:val="single" w:sz="4" w:space="0" w:color="000000"/>
            </w:tcBorders>
            <w:hideMark/>
          </w:tcPr>
          <w:p w14:paraId="7A07B298" w14:textId="77777777" w:rsidR="00183F9F" w:rsidRPr="00C70209" w:rsidRDefault="00183F9F" w:rsidP="00082182">
            <w:pPr>
              <w:pStyle w:val="Tabletext-evidencematrix"/>
            </w:pPr>
            <w:r w:rsidRPr="00C70209">
              <w:t>103 ± NR (n=13)</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45B7612" w14:textId="77777777" w:rsidR="00183F9F" w:rsidRPr="00C70209" w:rsidRDefault="00183F9F" w:rsidP="00082182">
            <w:pPr>
              <w:pStyle w:val="Tabletext-evidencematrix"/>
            </w:pPr>
            <w:r w:rsidRPr="00C70209">
              <w:t>MD –43.0 [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3CD45F7" w14:textId="77777777" w:rsidR="00183F9F" w:rsidRPr="00C70209" w:rsidRDefault="00183F9F" w:rsidP="00082182">
            <w:pPr>
              <w:pStyle w:val="Tabletext-evidencematrix"/>
            </w:pPr>
            <w:r w:rsidRPr="00C70209">
              <w:rPr>
                <w:i/>
              </w:rPr>
              <w:t>No significant difference</w:t>
            </w:r>
          </w:p>
          <w:p w14:paraId="4501DBC3" w14:textId="6493965D" w:rsidR="00183F9F" w:rsidRPr="00C70209" w:rsidRDefault="001A475D" w:rsidP="00082182">
            <w:pPr>
              <w:pStyle w:val="Tabletext-evidencematrix"/>
            </w:pPr>
            <w:r w:rsidRPr="001A475D">
              <w:rPr>
                <w:i/>
              </w:rPr>
              <w:t>P = </w:t>
            </w:r>
            <w:r w:rsidR="00183F9F" w:rsidRPr="00C70209">
              <w:t>NR</w:t>
            </w:r>
          </w:p>
        </w:tc>
      </w:tr>
      <w:tr w:rsidR="00183F9F" w:rsidRPr="00C70209" w14:paraId="3EE7A586"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B5ED4F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01C51B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977680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4DE449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DF9EDE2"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1827C435" w14:textId="77777777" w:rsidR="00183F9F" w:rsidRPr="00C70209" w:rsidRDefault="00183F9F" w:rsidP="00082182">
            <w:pPr>
              <w:pStyle w:val="Tabletext-evidencematrix"/>
            </w:pPr>
            <w:r w:rsidRPr="00C70209">
              <w:t>Drain output 2 days post-surgery (mL)</w:t>
            </w:r>
          </w:p>
        </w:tc>
        <w:tc>
          <w:tcPr>
            <w:tcW w:w="551" w:type="pct"/>
            <w:tcBorders>
              <w:top w:val="single" w:sz="4" w:space="0" w:color="000000"/>
              <w:left w:val="single" w:sz="4" w:space="0" w:color="000000"/>
              <w:bottom w:val="single" w:sz="4" w:space="0" w:color="000000"/>
              <w:right w:val="single" w:sz="4" w:space="0" w:color="000000"/>
            </w:tcBorders>
            <w:hideMark/>
          </w:tcPr>
          <w:p w14:paraId="489ED535" w14:textId="77777777" w:rsidR="00183F9F" w:rsidRPr="00C70209" w:rsidRDefault="00183F9F" w:rsidP="00082182">
            <w:pPr>
              <w:pStyle w:val="Tabletext-evidencematrix"/>
            </w:pPr>
            <w:r w:rsidRPr="00C70209">
              <w:t>100 ± NR (n=13)</w:t>
            </w:r>
          </w:p>
        </w:tc>
        <w:tc>
          <w:tcPr>
            <w:tcW w:w="550" w:type="pct"/>
            <w:tcBorders>
              <w:top w:val="single" w:sz="4" w:space="0" w:color="000000"/>
              <w:left w:val="single" w:sz="4" w:space="0" w:color="000000"/>
              <w:bottom w:val="single" w:sz="4" w:space="0" w:color="000000"/>
              <w:right w:val="single" w:sz="4" w:space="0" w:color="000000"/>
            </w:tcBorders>
            <w:hideMark/>
          </w:tcPr>
          <w:p w14:paraId="106635B0" w14:textId="77777777" w:rsidR="00183F9F" w:rsidRPr="00C70209" w:rsidRDefault="00183F9F" w:rsidP="00082182">
            <w:pPr>
              <w:pStyle w:val="Tabletext-evidencematrix"/>
            </w:pPr>
            <w:r w:rsidRPr="00C70209">
              <w:t>99 ± NR (n=13)</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C2655D6" w14:textId="77777777" w:rsidR="00183F9F" w:rsidRPr="00C70209" w:rsidRDefault="00183F9F" w:rsidP="00082182">
            <w:pPr>
              <w:pStyle w:val="Tabletext-evidencematrix"/>
            </w:pPr>
            <w:r w:rsidRPr="00C70209">
              <w:t>MD 1.0 [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5B7D5B9" w14:textId="77777777" w:rsidR="00183F9F" w:rsidRPr="00C70209" w:rsidRDefault="00183F9F" w:rsidP="00082182">
            <w:pPr>
              <w:pStyle w:val="Tabletext-evidencematrix"/>
            </w:pPr>
            <w:r w:rsidRPr="00C70209">
              <w:rPr>
                <w:i/>
              </w:rPr>
              <w:t>No significant difference</w:t>
            </w:r>
          </w:p>
          <w:p w14:paraId="188EF207" w14:textId="484E5486" w:rsidR="00183F9F" w:rsidRPr="00C70209" w:rsidRDefault="001A475D" w:rsidP="00082182">
            <w:pPr>
              <w:pStyle w:val="Tabletext-evidencematrix"/>
            </w:pPr>
            <w:r w:rsidRPr="001A475D">
              <w:rPr>
                <w:i/>
              </w:rPr>
              <w:t>P = </w:t>
            </w:r>
            <w:r w:rsidR="00183F9F" w:rsidRPr="00C70209">
              <w:t>NR</w:t>
            </w:r>
          </w:p>
        </w:tc>
      </w:tr>
      <w:tr w:rsidR="00183F9F" w:rsidRPr="00C70209" w14:paraId="1EA4CD81"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7C5DB3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C78EA5C"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5C3A989"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E4BA5A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71E5940"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0252A978" w14:textId="77777777" w:rsidR="00183F9F" w:rsidRPr="00C70209" w:rsidRDefault="00183F9F" w:rsidP="00082182">
            <w:pPr>
              <w:pStyle w:val="Tabletext-evidencematrix"/>
            </w:pPr>
            <w:r w:rsidRPr="00C70209">
              <w:t>Average drain output, days 1–2 (mL)</w:t>
            </w:r>
          </w:p>
        </w:tc>
        <w:tc>
          <w:tcPr>
            <w:tcW w:w="551" w:type="pct"/>
            <w:tcBorders>
              <w:top w:val="single" w:sz="4" w:space="0" w:color="000000"/>
              <w:left w:val="single" w:sz="4" w:space="0" w:color="000000"/>
              <w:bottom w:val="single" w:sz="4" w:space="0" w:color="000000"/>
              <w:right w:val="single" w:sz="4" w:space="0" w:color="000000"/>
            </w:tcBorders>
            <w:hideMark/>
          </w:tcPr>
          <w:p w14:paraId="383C236E" w14:textId="77777777" w:rsidR="00183F9F" w:rsidRPr="00C70209" w:rsidRDefault="00183F9F" w:rsidP="00082182">
            <w:pPr>
              <w:pStyle w:val="Tabletext-evidencematrix"/>
            </w:pPr>
            <w:r w:rsidRPr="00C70209">
              <w:t>80 ± 30 (n=13)</w:t>
            </w:r>
          </w:p>
        </w:tc>
        <w:tc>
          <w:tcPr>
            <w:tcW w:w="550" w:type="pct"/>
            <w:tcBorders>
              <w:top w:val="single" w:sz="4" w:space="0" w:color="000000"/>
              <w:left w:val="single" w:sz="4" w:space="0" w:color="000000"/>
              <w:bottom w:val="single" w:sz="4" w:space="0" w:color="000000"/>
              <w:right w:val="single" w:sz="4" w:space="0" w:color="000000"/>
            </w:tcBorders>
            <w:hideMark/>
          </w:tcPr>
          <w:p w14:paraId="76280DB3" w14:textId="77777777" w:rsidR="00183F9F" w:rsidRPr="00C70209" w:rsidRDefault="00183F9F" w:rsidP="00082182">
            <w:pPr>
              <w:pStyle w:val="Tabletext-evidencematrix"/>
              <w:rPr>
                <w:vertAlign w:val="superscript"/>
              </w:rPr>
            </w:pPr>
            <w:r w:rsidRPr="00C70209">
              <w:t>101 ± 30 (n=13)</w:t>
            </w:r>
            <w:r w:rsidRPr="00C70209">
              <w:rPr>
                <w:vertAlign w:val="superscript"/>
              </w:rPr>
              <w:t>d</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9A27B98" w14:textId="77777777" w:rsidR="00183F9F" w:rsidRPr="00C70209" w:rsidRDefault="00183F9F" w:rsidP="00082182">
            <w:pPr>
              <w:pStyle w:val="Tabletext-evidencematrix"/>
            </w:pPr>
            <w:r w:rsidRPr="00C70209">
              <w:t>MD –21.00 [–44.06, 2.06]</w:t>
            </w:r>
            <w:r w:rsidRPr="00C70209">
              <w:rPr>
                <w:vertAlign w:val="superscript"/>
              </w:rPr>
              <w:t>e</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96C61E3" w14:textId="77777777" w:rsidR="00183F9F" w:rsidRPr="00C70209" w:rsidRDefault="00183F9F" w:rsidP="00082182">
            <w:pPr>
              <w:pStyle w:val="Tabletext-evidencematrix"/>
            </w:pPr>
            <w:r w:rsidRPr="00C70209">
              <w:rPr>
                <w:i/>
              </w:rPr>
              <w:t>No significant difference</w:t>
            </w:r>
          </w:p>
          <w:p w14:paraId="7DF4426A" w14:textId="21EEA776" w:rsidR="00183F9F" w:rsidRPr="00C70209" w:rsidRDefault="001A475D" w:rsidP="00082182">
            <w:pPr>
              <w:pStyle w:val="Tabletext-evidencematrix"/>
              <w:rPr>
                <w:vertAlign w:val="superscript"/>
              </w:rPr>
            </w:pPr>
            <w:r w:rsidRPr="001A475D">
              <w:rPr>
                <w:i/>
              </w:rPr>
              <w:t>P = </w:t>
            </w:r>
            <w:r w:rsidR="00183F9F" w:rsidRPr="00C70209">
              <w:t>0.07</w:t>
            </w:r>
            <w:r w:rsidR="00183F9F" w:rsidRPr="00C70209">
              <w:rPr>
                <w:vertAlign w:val="superscript"/>
              </w:rPr>
              <w:t>e</w:t>
            </w:r>
          </w:p>
        </w:tc>
      </w:tr>
      <w:tr w:rsidR="00183F9F" w:rsidRPr="00C70209" w14:paraId="41F9A877" w14:textId="77777777" w:rsidTr="00082182">
        <w:tc>
          <w:tcPr>
            <w:tcW w:w="388" w:type="pct"/>
            <w:tcBorders>
              <w:top w:val="single" w:sz="4" w:space="0" w:color="000000"/>
              <w:left w:val="single" w:sz="4" w:space="0" w:color="000000"/>
              <w:bottom w:val="single" w:sz="4" w:space="0" w:color="000000"/>
              <w:right w:val="single" w:sz="4" w:space="0" w:color="000000"/>
            </w:tcBorders>
          </w:tcPr>
          <w:p w14:paraId="336C7E0B" w14:textId="1F578F1E" w:rsidR="00183F9F" w:rsidRPr="00C70209" w:rsidRDefault="00183F9F" w:rsidP="00082182">
            <w:pPr>
              <w:pStyle w:val="Tabletext-evidencematrix"/>
            </w:pPr>
            <w:r w:rsidRPr="00C70209">
              <w:t>D’Errico 2003</w:t>
            </w:r>
            <w:r w:rsidRPr="00C70209">
              <w:fldChar w:fldCharType="begin"/>
            </w:r>
            <w:r w:rsidR="000E261C">
              <w:instrText xml:space="preserve"> ADDIN EN.CITE &lt;EndNote&gt;&lt;Cite&gt;&lt;Author&gt;D&amp;apos;Errico&lt;/Author&gt;&lt;Year&gt;2003&lt;/Year&gt;&lt;RecNum&gt;862&lt;/RecNum&gt;&lt;DisplayText&gt;&lt;style face="superscript"&gt;401&lt;/style&gt;&lt;/DisplayText&gt;&lt;record&gt;&lt;rec-number&gt;862&lt;/rec-number&gt;&lt;foreign-keys&gt;&lt;key app="EN" db-id="9edve2wadsavt5ewavaxtda4f2tavzvts9ee" timestamp="1435036188"&gt;862&lt;/key&gt;&lt;/foreign-keys&gt;&lt;ref-type name="Generic"&gt;13&lt;/ref-type&gt;&lt;contributors&gt;&lt;authors&gt;&lt;author&gt;D&amp;apos;Errico, C. C.&lt;/author&gt;&lt;author&gt;Munro, H. M.&lt;/author&gt;&lt;author&gt;Buchman, S. R.&lt;/author&gt;&lt;author&gt;Wagner, D.&lt;/author&gt;&lt;author&gt;Muraszko, K. M.&lt;/author&gt;&lt;/authors&gt;&lt;/contributors&gt;&lt;titles&gt;&lt;title&gt;Efficacy of aprotinin in children undergoing craniofacial surgery&lt;/title&gt;&lt;/titles&gt;&lt;pages&gt;287–290&lt;/pages&gt;&lt;volume&gt;99&lt;/volume&gt;&lt;reprint-edition&gt;NOT IN FILE&lt;/reprint-edition&gt;&lt;keywords&gt;&lt;keyword&gt;aprotinin&lt;/keyword&gt;&lt;/keywords&gt;&lt;dates&gt;&lt;year&gt;2003&lt;/year&gt;&lt;/dates&gt;&lt;urls&gt;&lt;/urls&gt;&lt;/record&gt;&lt;/Cite&gt;&lt;/EndNote&gt;</w:instrText>
            </w:r>
            <w:r w:rsidRPr="00C70209">
              <w:fldChar w:fldCharType="separate"/>
            </w:r>
            <w:r w:rsidR="000E261C" w:rsidRPr="000E261C">
              <w:rPr>
                <w:noProof/>
                <w:vertAlign w:val="superscript"/>
              </w:rPr>
              <w:t>401</w:t>
            </w:r>
            <w:r w:rsidRPr="00C70209">
              <w:fldChar w:fldCharType="end"/>
            </w:r>
          </w:p>
          <w:p w14:paraId="642C3DF7" w14:textId="77777777" w:rsidR="00183F9F" w:rsidRPr="00C70209" w:rsidRDefault="00183F9F" w:rsidP="00082182">
            <w:pPr>
              <w:pStyle w:val="Tabletext-evidencematrix"/>
            </w:pPr>
            <w:r w:rsidRPr="00C70209">
              <w:t>Level II</w:t>
            </w:r>
          </w:p>
          <w:p w14:paraId="105221FF" w14:textId="77777777" w:rsidR="00183F9F" w:rsidRPr="00C70209" w:rsidRDefault="00183F9F" w:rsidP="00082182">
            <w:pPr>
              <w:pStyle w:val="Tabletext-evidencematrix"/>
            </w:pPr>
            <w:r w:rsidRPr="00C70209">
              <w:rPr>
                <w:i/>
              </w:rPr>
              <w:t>Good</w:t>
            </w:r>
          </w:p>
        </w:tc>
        <w:tc>
          <w:tcPr>
            <w:tcW w:w="480" w:type="pct"/>
            <w:tcBorders>
              <w:top w:val="single" w:sz="4" w:space="0" w:color="000000"/>
              <w:left w:val="single" w:sz="4" w:space="0" w:color="000000"/>
              <w:bottom w:val="single" w:sz="4" w:space="0" w:color="000000"/>
              <w:right w:val="single" w:sz="4" w:space="0" w:color="000000"/>
            </w:tcBorders>
          </w:tcPr>
          <w:p w14:paraId="39EEF161" w14:textId="77777777" w:rsidR="00183F9F" w:rsidRPr="00C70209" w:rsidRDefault="00183F9F" w:rsidP="00082182">
            <w:pPr>
              <w:pStyle w:val="Tabletext-evidencematrix"/>
            </w:pPr>
            <w:r w:rsidRPr="00C70209">
              <w:t>N=39</w:t>
            </w:r>
          </w:p>
        </w:tc>
        <w:tc>
          <w:tcPr>
            <w:tcW w:w="480" w:type="pct"/>
            <w:tcBorders>
              <w:top w:val="single" w:sz="4" w:space="0" w:color="000000"/>
              <w:left w:val="single" w:sz="4" w:space="0" w:color="000000"/>
              <w:bottom w:val="single" w:sz="4" w:space="0" w:color="000000"/>
              <w:right w:val="single" w:sz="4" w:space="0" w:color="000000"/>
            </w:tcBorders>
          </w:tcPr>
          <w:p w14:paraId="1EAEE37E" w14:textId="77777777" w:rsidR="00183F9F" w:rsidRPr="00C70209" w:rsidRDefault="00183F9F" w:rsidP="00082182">
            <w:pPr>
              <w:pStyle w:val="Tabletext-evidencematrix"/>
            </w:pPr>
            <w:r w:rsidRPr="00C70209">
              <w:rPr>
                <w:bCs w:val="0"/>
                <w:szCs w:val="20"/>
              </w:rPr>
              <w:t>Paediatric patients aged 1 month to 12 years undergoing craniofacial reconstruction for cranial vault reshaping or frontal orbital advancement</w:t>
            </w:r>
          </w:p>
        </w:tc>
        <w:tc>
          <w:tcPr>
            <w:tcW w:w="480" w:type="pct"/>
            <w:tcBorders>
              <w:top w:val="single" w:sz="4" w:space="0" w:color="000000"/>
              <w:left w:val="single" w:sz="4" w:space="0" w:color="000000"/>
              <w:bottom w:val="single" w:sz="4" w:space="0" w:color="000000"/>
              <w:right w:val="single" w:sz="4" w:space="0" w:color="000000"/>
            </w:tcBorders>
          </w:tcPr>
          <w:p w14:paraId="365A16AA" w14:textId="77777777" w:rsidR="00183F9F" w:rsidRPr="00C70209" w:rsidRDefault="00183F9F" w:rsidP="00082182">
            <w:pPr>
              <w:pStyle w:val="Tabletext-evidencematrix"/>
            </w:pPr>
            <w:r w:rsidRPr="00C70209">
              <w:t>Single hospital, USA</w:t>
            </w:r>
          </w:p>
        </w:tc>
        <w:tc>
          <w:tcPr>
            <w:tcW w:w="480" w:type="pct"/>
            <w:tcBorders>
              <w:top w:val="single" w:sz="4" w:space="0" w:color="000000"/>
              <w:left w:val="single" w:sz="4" w:space="0" w:color="000000"/>
              <w:bottom w:val="single" w:sz="4" w:space="0" w:color="000000"/>
              <w:right w:val="single" w:sz="4" w:space="0" w:color="000000"/>
            </w:tcBorders>
          </w:tcPr>
          <w:p w14:paraId="392452F2" w14:textId="77777777" w:rsidR="00183F9F" w:rsidRPr="00C70209" w:rsidRDefault="00183F9F" w:rsidP="00082182">
            <w:pPr>
              <w:pStyle w:val="Tabletext-evidencematrix"/>
            </w:pPr>
            <w:r w:rsidRPr="00C70209">
              <w:t>IV aprotinin versus placebo</w:t>
            </w:r>
          </w:p>
        </w:tc>
        <w:tc>
          <w:tcPr>
            <w:tcW w:w="481" w:type="pct"/>
            <w:tcBorders>
              <w:top w:val="single" w:sz="4" w:space="0" w:color="000000"/>
              <w:left w:val="single" w:sz="4" w:space="0" w:color="000000"/>
              <w:bottom w:val="single" w:sz="4" w:space="0" w:color="000000"/>
              <w:right w:val="single" w:sz="4" w:space="0" w:color="000000"/>
            </w:tcBorders>
          </w:tcPr>
          <w:p w14:paraId="418EE9ED" w14:textId="77777777" w:rsidR="00183F9F" w:rsidRPr="00C70209" w:rsidRDefault="00183F9F" w:rsidP="00082182">
            <w:pPr>
              <w:pStyle w:val="Tabletext-evidencematrix"/>
            </w:pPr>
            <w:r w:rsidRPr="00C70209">
              <w:t>Estimated blood loss (mL/kg)</w:t>
            </w:r>
          </w:p>
        </w:tc>
        <w:tc>
          <w:tcPr>
            <w:tcW w:w="551" w:type="pct"/>
            <w:tcBorders>
              <w:top w:val="single" w:sz="4" w:space="0" w:color="000000"/>
              <w:left w:val="single" w:sz="4" w:space="0" w:color="000000"/>
              <w:bottom w:val="single" w:sz="4" w:space="0" w:color="000000"/>
              <w:right w:val="single" w:sz="4" w:space="0" w:color="000000"/>
            </w:tcBorders>
          </w:tcPr>
          <w:p w14:paraId="22B10509" w14:textId="77777777" w:rsidR="00183F9F" w:rsidRPr="00C70209" w:rsidRDefault="00183F9F" w:rsidP="00082182">
            <w:pPr>
              <w:pStyle w:val="Tabletext-evidencematrix"/>
            </w:pPr>
            <w:r w:rsidRPr="00C70209">
              <w:t>28 ± 21 (n=18)</w:t>
            </w:r>
          </w:p>
        </w:tc>
        <w:tc>
          <w:tcPr>
            <w:tcW w:w="550" w:type="pct"/>
            <w:tcBorders>
              <w:top w:val="single" w:sz="4" w:space="0" w:color="000000"/>
              <w:left w:val="single" w:sz="4" w:space="0" w:color="000000"/>
              <w:bottom w:val="single" w:sz="4" w:space="0" w:color="000000"/>
              <w:right w:val="single" w:sz="4" w:space="0" w:color="000000"/>
            </w:tcBorders>
          </w:tcPr>
          <w:p w14:paraId="7C1AFF3C" w14:textId="77777777" w:rsidR="00183F9F" w:rsidRPr="00C70209" w:rsidRDefault="00183F9F" w:rsidP="00082182">
            <w:pPr>
              <w:pStyle w:val="Tabletext-evidencematrix"/>
            </w:pPr>
            <w:r w:rsidRPr="00C70209">
              <w:t>39 ± 25 (n=21)</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2BEA040" w14:textId="77777777" w:rsidR="00183F9F" w:rsidRPr="00C70209" w:rsidRDefault="00183F9F" w:rsidP="00082182">
            <w:pPr>
              <w:pStyle w:val="Tabletext-evidencematrix"/>
            </w:pPr>
            <w:r w:rsidRPr="00C70209">
              <w:t>MD –11.00 [–25.44, 3.44]</w:t>
            </w:r>
            <w:r w:rsidRPr="00C70209">
              <w:rPr>
                <w:vertAlign w:val="superscript"/>
              </w:rPr>
              <w:t>e</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616900A" w14:textId="77777777" w:rsidR="00183F9F" w:rsidRPr="00C70209" w:rsidRDefault="00183F9F" w:rsidP="00082182">
            <w:pPr>
              <w:pStyle w:val="Tabletext-evidencematrix"/>
              <w:rPr>
                <w:i/>
              </w:rPr>
            </w:pPr>
            <w:r w:rsidRPr="00C70209">
              <w:rPr>
                <w:i/>
              </w:rPr>
              <w:t>No significant difference</w:t>
            </w:r>
          </w:p>
          <w:p w14:paraId="3AA0B2D7" w14:textId="681F13F9" w:rsidR="00183F9F" w:rsidRPr="00C70209" w:rsidRDefault="001A475D" w:rsidP="00082182">
            <w:pPr>
              <w:pStyle w:val="Tabletext-evidencematrix"/>
            </w:pPr>
            <w:r w:rsidRPr="001A475D">
              <w:rPr>
                <w:i/>
              </w:rPr>
              <w:t>P = </w:t>
            </w:r>
            <w:r w:rsidR="00183F9F" w:rsidRPr="00C70209">
              <w:t>0.14</w:t>
            </w:r>
          </w:p>
        </w:tc>
      </w:tr>
    </w:tbl>
    <w:p w14:paraId="21C0A636" w14:textId="77777777" w:rsidR="00183F9F" w:rsidRPr="00C70209" w:rsidRDefault="00183F9F" w:rsidP="00082182">
      <w:pPr>
        <w:pStyle w:val="TabFigNotes0noindent"/>
      </w:pPr>
      <w:r w:rsidRPr="00C70209">
        <w:t>CI, confidence interval; IV, intravenous; MD, mean difference; NR, not reported; RCT, randomised controlled trial; SD, standard deviation; TXA, tranexamic acid</w:t>
      </w:r>
    </w:p>
    <w:p w14:paraId="76B53C4E"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21D7829C"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63BA6154" w14:textId="2FDA0A79"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c.</w:t>
      </w:r>
      <w:r w:rsidRPr="00C70209">
        <w:rPr>
          <w:rFonts w:ascii="Arial Narrow" w:hAnsi="Arial Narrow"/>
          <w:sz w:val="16"/>
          <w:szCs w:val="16"/>
        </w:rPr>
        <w:t xml:space="preserve"> Analysis includes </w:t>
      </w:r>
      <w:r w:rsidR="00481ADA" w:rsidRPr="00C70209">
        <w:rPr>
          <w:rFonts w:ascii="Arial Narrow" w:hAnsi="Arial Narrow"/>
          <w:sz w:val="16"/>
          <w:szCs w:val="16"/>
        </w:rPr>
        <w:t>one</w:t>
      </w:r>
      <w:r w:rsidRPr="00C70209">
        <w:rPr>
          <w:rFonts w:ascii="Arial Narrow" w:hAnsi="Arial Narrow"/>
          <w:sz w:val="16"/>
          <w:szCs w:val="16"/>
        </w:rPr>
        <w:t xml:space="preserve"> Level III stud</w:t>
      </w:r>
      <w:r w:rsidR="00481ADA" w:rsidRPr="00C70209">
        <w:rPr>
          <w:rFonts w:ascii="Arial Narrow" w:hAnsi="Arial Narrow"/>
          <w:sz w:val="16"/>
          <w:szCs w:val="16"/>
        </w:rPr>
        <w:t>y</w:t>
      </w:r>
      <w:r w:rsidRPr="00C70209">
        <w:rPr>
          <w:rFonts w:ascii="Arial Narrow" w:hAnsi="Arial Narrow"/>
          <w:sz w:val="16"/>
          <w:szCs w:val="16"/>
        </w:rPr>
        <w:t xml:space="preserve"> (Maugans 2011).</w:t>
      </w:r>
    </w:p>
    <w:p w14:paraId="0034B860" w14:textId="21ECE4B9"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d.</w:t>
      </w:r>
      <w:r w:rsidRPr="00C70209">
        <w:rPr>
          <w:rFonts w:ascii="Arial Narrow" w:hAnsi="Arial Narrow"/>
          <w:sz w:val="16"/>
          <w:szCs w:val="16"/>
        </w:rPr>
        <w:t xml:space="preserve"> Reported in paper as 101 ± 3; however, this believed to be a typo due to result also being reported as non</w:t>
      </w:r>
      <w:r w:rsidR="00E25AC5" w:rsidRPr="00C70209">
        <w:rPr>
          <w:rFonts w:ascii="Arial Narrow" w:hAnsi="Arial Narrow"/>
          <w:sz w:val="16"/>
          <w:szCs w:val="16"/>
        </w:rPr>
        <w:t>significant</w:t>
      </w:r>
      <w:r w:rsidRPr="00C70209">
        <w:rPr>
          <w:rFonts w:ascii="Arial Narrow" w:hAnsi="Arial Narrow"/>
          <w:sz w:val="16"/>
          <w:szCs w:val="16"/>
        </w:rPr>
        <w:t>.</w:t>
      </w:r>
    </w:p>
    <w:p w14:paraId="0191DAB9"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r w:rsidRPr="00C70209">
        <w:rPr>
          <w:rFonts w:ascii="Arial Narrow" w:hAnsi="Arial Narrow"/>
          <w:b/>
          <w:sz w:val="16"/>
          <w:szCs w:val="16"/>
        </w:rPr>
        <w:t>e.</w:t>
      </w:r>
      <w:r w:rsidRPr="00C70209">
        <w:rPr>
          <w:rFonts w:ascii="Arial Narrow" w:hAnsi="Arial Narrow"/>
          <w:sz w:val="16"/>
          <w:szCs w:val="16"/>
        </w:rPr>
        <w:t xml:space="preserve"> Calculated post-hoc using RevMan 5.1.2.</w:t>
      </w:r>
    </w:p>
    <w:p w14:paraId="0976D290" w14:textId="77777777" w:rsidR="00183F9F" w:rsidRPr="00C70209" w:rsidRDefault="00183F9F" w:rsidP="00082182">
      <w:pPr>
        <w:pStyle w:val="Caption"/>
        <w:ind w:left="2070"/>
      </w:pPr>
      <w:bookmarkStart w:id="823" w:name="_Ref419896578"/>
      <w:bookmarkStart w:id="824" w:name="_Toc427747277"/>
      <w:r w:rsidRPr="00C70209">
        <w:t xml:space="preserve">Figur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Figure \* ARABIC \s 2 </w:instrText>
      </w:r>
      <w:r w:rsidRPr="00C70209">
        <w:fldChar w:fldCharType="separate"/>
      </w:r>
      <w:r w:rsidR="000F7A9B">
        <w:rPr>
          <w:noProof/>
        </w:rPr>
        <w:t>10</w:t>
      </w:r>
      <w:r w:rsidRPr="00C70209">
        <w:fldChar w:fldCharType="end"/>
      </w:r>
      <w:bookmarkEnd w:id="823"/>
      <w:r w:rsidRPr="00C70209">
        <w:tab/>
        <w:t>Meta-analysis: antifibrinolytics versus placebo in paediatric patients undergoing craniofacial surgery – perioperative blood loss</w:t>
      </w:r>
      <w:bookmarkEnd w:id="824"/>
    </w:p>
    <w:p w14:paraId="2E7886ED" w14:textId="77777777" w:rsidR="00183F9F" w:rsidRPr="00C70209" w:rsidRDefault="00183F9F" w:rsidP="00082182">
      <w:pPr>
        <w:pStyle w:val="BodyText"/>
      </w:pPr>
      <w:r w:rsidRPr="00C70209">
        <w:rPr>
          <w:noProof/>
        </w:rPr>
        <w:drawing>
          <wp:inline distT="0" distB="0" distL="0" distR="0" wp14:anchorId="328B3789" wp14:editId="21DE4934">
            <wp:extent cx="5403429" cy="2641372"/>
            <wp:effectExtent l="19050" t="19050" r="26035" b="2603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ifibrinolytics_craniofacial surgery_bleeding events.emf"/>
                    <pic:cNvPicPr/>
                  </pic:nvPicPr>
                  <pic:blipFill>
                    <a:blip r:embed="rId74">
                      <a:extLst>
                        <a:ext uri="{28A0092B-C50C-407E-A947-70E740481C1C}">
                          <a14:useLocalDpi xmlns:a14="http://schemas.microsoft.com/office/drawing/2010/main" val="0"/>
                        </a:ext>
                      </a:extLst>
                    </a:blip>
                    <a:stretch>
                      <a:fillRect/>
                    </a:stretch>
                  </pic:blipFill>
                  <pic:spPr>
                    <a:xfrm>
                      <a:off x="0" y="0"/>
                      <a:ext cx="5403429" cy="2641372"/>
                    </a:xfrm>
                    <a:prstGeom prst="rect">
                      <a:avLst/>
                    </a:prstGeom>
                    <a:ln w="12696" cmpd="sng">
                      <a:solidFill>
                        <a:srgbClr val="000000"/>
                      </a:solidFill>
                      <a:prstDash val="solid"/>
                    </a:ln>
                  </pic:spPr>
                </pic:pic>
              </a:graphicData>
            </a:graphic>
          </wp:inline>
        </w:drawing>
      </w:r>
    </w:p>
    <w:p w14:paraId="60DCF6CE" w14:textId="77777777" w:rsidR="00183F9F" w:rsidRPr="00C70209" w:rsidRDefault="00183F9F">
      <w:pPr>
        <w:spacing w:after="200" w:line="276" w:lineRule="auto"/>
        <w:ind w:left="0"/>
      </w:pPr>
      <w:r w:rsidRPr="00C70209">
        <w:br w:type="page"/>
      </w:r>
    </w:p>
    <w:p w14:paraId="17F52C55" w14:textId="6A5299C6" w:rsidR="00183F9F" w:rsidRPr="00C70209" w:rsidRDefault="00183F9F" w:rsidP="00082182">
      <w:pPr>
        <w:pStyle w:val="Heading7"/>
      </w:pPr>
      <w:r w:rsidRPr="00C70209">
        <w:t>Ear, nose and throat surgery</w:t>
      </w:r>
    </w:p>
    <w:p w14:paraId="33B27725" w14:textId="7DE222B5" w:rsidR="00183F9F" w:rsidRPr="00C70209" w:rsidRDefault="00183F9F" w:rsidP="00082182">
      <w:pPr>
        <w:pStyle w:val="BodyText"/>
        <w:rPr>
          <w:rFonts w:eastAsia="Arial Unicode MS"/>
          <w:lang w:eastAsia="ja-JP"/>
        </w:rPr>
      </w:pPr>
      <w:r w:rsidRPr="00C70209">
        <w:rPr>
          <w:rFonts w:eastAsia="Arial Unicode MS"/>
          <w:lang w:eastAsia="ja-JP"/>
        </w:rPr>
        <w:t xml:space="preserve">The systematic review and hand-searching process identified one Level I study (Ker 2013) and two additional Level II studies (Brum 2012, Eldaba 2013) that assessed the effect of antifibrinolytics in paediatric patients undergoing ENT surgery and provided evidence for blood loss. </w:t>
      </w:r>
      <w:r w:rsidRPr="00C70209">
        <w:rPr>
          <w:rFonts w:eastAsia="Arial Unicode MS"/>
          <w:b/>
          <w:lang w:eastAsia="ja-JP"/>
        </w:rPr>
        <w:fldChar w:fldCharType="begin"/>
      </w:r>
      <w:r w:rsidRPr="00C70209">
        <w:rPr>
          <w:rFonts w:eastAsia="Arial Unicode MS"/>
          <w:b/>
          <w:lang w:eastAsia="ja-JP"/>
        </w:rPr>
        <w:instrText xml:space="preserve"> REF _Ref419712305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Table 3.4.33</w:t>
      </w:r>
      <w:r w:rsidRPr="00C70209">
        <w:rPr>
          <w:rFonts w:eastAsia="Arial Unicode MS"/>
          <w:b/>
          <w:lang w:eastAsia="ja-JP"/>
        </w:rPr>
        <w:fldChar w:fldCharType="end"/>
      </w:r>
      <w:r w:rsidRPr="00C70209">
        <w:rPr>
          <w:rFonts w:eastAsia="Arial Unicode MS"/>
          <w:b/>
          <w:lang w:eastAsia="ja-JP"/>
        </w:rPr>
        <w:t xml:space="preserve"> </w:t>
      </w:r>
      <w:r w:rsidRPr="00C70209">
        <w:rPr>
          <w:lang w:eastAsia="en-GB"/>
        </w:rPr>
        <w:t>summarises the results from these studies</w:t>
      </w:r>
      <w:r w:rsidRPr="00C70209">
        <w:rPr>
          <w:rFonts w:eastAsia="Arial Unicode MS"/>
          <w:lang w:eastAsia="ja-JP"/>
        </w:rPr>
        <w:t>.</w:t>
      </w:r>
    </w:p>
    <w:p w14:paraId="60919E1B" w14:textId="77777777" w:rsidR="00183F9F" w:rsidRPr="00C70209" w:rsidRDefault="00183F9F" w:rsidP="00082182">
      <w:pPr>
        <w:pStyle w:val="BodyText"/>
        <w:rPr>
          <w:rFonts w:eastAsia="Arial Unicode MS"/>
          <w:lang w:eastAsia="ja-JP"/>
        </w:rPr>
      </w:pPr>
      <w:r w:rsidRPr="00C70209">
        <w:rPr>
          <w:lang w:eastAsia="en-GB"/>
        </w:rPr>
        <w:t xml:space="preserve">The systematic review by Ker (2013) assessed the topical application of TXA and identified </w:t>
      </w:r>
      <w:r w:rsidRPr="00C70209">
        <w:rPr>
          <w:rFonts w:eastAsia="Arial Unicode MS"/>
          <w:lang w:eastAsia="ja-JP"/>
        </w:rPr>
        <w:t>one Level II study (Albirmawy 2013) involving 400 children undergoing primary isolated adenoidectomy that reported a significant reduction in in blood loss among patients administered topical TXA compared with placebo (MD 0.73; 95% CI 0.71, 0.76).</w:t>
      </w:r>
    </w:p>
    <w:p w14:paraId="4D6B5F94" w14:textId="675A7B87" w:rsidR="00183F9F" w:rsidRPr="00C70209" w:rsidRDefault="00183F9F" w:rsidP="00082182">
      <w:pPr>
        <w:pStyle w:val="BodyText"/>
        <w:rPr>
          <w:rFonts w:eastAsia="Arial Unicode MS"/>
          <w:lang w:eastAsia="ja-JP"/>
        </w:rPr>
      </w:pPr>
      <w:r w:rsidRPr="00C70209">
        <w:rPr>
          <w:rFonts w:eastAsia="Arial Unicode MS"/>
          <w:lang w:eastAsia="ja-JP"/>
        </w:rPr>
        <w:t xml:space="preserve">The RCT by Brum (2012) assessed blood loss in 95 children scheduled for adenotonsillectomy. It reported no significant difference between treatment groups for total intraoperative bleeding (mL), total intraoperative bleeding by weight (mL/kg), or primary and secondary postoperative bleeding. </w:t>
      </w:r>
      <w:r w:rsidRPr="00C70209">
        <w:rPr>
          <w:rFonts w:eastAsia="Arial Unicode MS"/>
          <w:b/>
          <w:lang w:eastAsia="ja-JP"/>
        </w:rPr>
        <w:fldChar w:fldCharType="begin"/>
      </w:r>
      <w:r w:rsidRPr="00C70209">
        <w:rPr>
          <w:rFonts w:eastAsia="Arial Unicode MS"/>
          <w:b/>
          <w:lang w:eastAsia="ja-JP"/>
        </w:rPr>
        <w:instrText xml:space="preserve"> REF _Ref419712305 \h  \* MERGEFORMAT </w:instrText>
      </w:r>
      <w:r w:rsidRPr="00C70209">
        <w:rPr>
          <w:rFonts w:eastAsia="Arial Unicode MS"/>
          <w:b/>
          <w:lang w:eastAsia="ja-JP"/>
        </w:rPr>
      </w:r>
      <w:r w:rsidRPr="00C70209">
        <w:rPr>
          <w:rFonts w:eastAsia="Arial Unicode MS"/>
          <w:b/>
          <w:lang w:eastAsia="ja-JP"/>
        </w:rPr>
        <w:fldChar w:fldCharType="separate"/>
      </w:r>
      <w:r w:rsidR="000F7A9B" w:rsidRPr="000F7A9B">
        <w:rPr>
          <w:b/>
        </w:rPr>
        <w:t>Table 3.4.33</w:t>
      </w:r>
      <w:r w:rsidRPr="00C70209">
        <w:rPr>
          <w:rFonts w:eastAsia="Arial Unicode MS"/>
          <w:b/>
          <w:lang w:eastAsia="ja-JP"/>
        </w:rPr>
        <w:fldChar w:fldCharType="end"/>
      </w:r>
      <w:r w:rsidRPr="00C70209">
        <w:rPr>
          <w:rFonts w:eastAsia="Arial Unicode MS"/>
          <w:lang w:eastAsia="ja-JP"/>
        </w:rPr>
        <w:t xml:space="preserve"> summarises the results.</w:t>
      </w:r>
    </w:p>
    <w:p w14:paraId="2B3E8E94" w14:textId="61533F84" w:rsidR="00183F9F" w:rsidRPr="00C70209" w:rsidRDefault="00183F9F" w:rsidP="00082182">
      <w:pPr>
        <w:pStyle w:val="BodyText"/>
        <w:rPr>
          <w:rFonts w:eastAsia="Arial Unicode MS"/>
          <w:lang w:eastAsia="ja-JP"/>
        </w:rPr>
      </w:pPr>
      <w:r w:rsidRPr="00C70209">
        <w:rPr>
          <w:rFonts w:eastAsia="Arial Unicode MS"/>
          <w:lang w:eastAsia="ja-JP"/>
        </w:rPr>
        <w:t xml:space="preserve">The RCT by Eldaba (2013) assessed surgical field ratings among children with chronic rhinosinusitis undergoing endoscopic sinus surgery, and reported a significant reduction in total bleeding volume (mL) among patients administered TXA compared with placebo (MD –51, 95% CI –59.27, –42.73). However, there was no significant difference in the number of patients with surgical field rating grade II (mild bleeding) 15 minutes after beginning surgery (70.0% versus 52.0%) or 30 minutes after beginning surgery (74.0% versus 56.0%). A nonsignificant effect was also reported for surgical field rating grade IV or V (severe or massive bleeding) 15 minutes after beginning surgery (0% versus 0%) or 30 minutes after beginning surgery (0% versus 0%). In contrast, a significant effect favouring the use of TXA was reported for the number of patients with a surgical field rating grade III (moderate bleeding) at 15 minutes (16.0% versus 48.0%, </w:t>
      </w:r>
      <w:r w:rsidR="001A475D" w:rsidRPr="001A475D">
        <w:rPr>
          <w:rFonts w:eastAsia="Arial Unicode MS"/>
          <w:i/>
          <w:lang w:eastAsia="ja-JP"/>
        </w:rPr>
        <w:t>P = </w:t>
      </w:r>
      <w:r w:rsidRPr="00C70209">
        <w:rPr>
          <w:rFonts w:eastAsia="Arial Unicode MS"/>
          <w:lang w:eastAsia="ja-JP"/>
        </w:rPr>
        <w:t xml:space="preserve">0.0006) and 30 minutes after beginning surgery (4.0% versus 42.0%, </w:t>
      </w:r>
      <w:r w:rsidR="001A475D" w:rsidRPr="001A475D">
        <w:rPr>
          <w:rFonts w:eastAsia="Arial Unicode MS"/>
          <w:i/>
          <w:lang w:eastAsia="ja-JP"/>
        </w:rPr>
        <w:t>P &lt; </w:t>
      </w:r>
      <w:r w:rsidRPr="00C70209">
        <w:rPr>
          <w:rFonts w:eastAsia="Arial Unicode MS"/>
          <w:lang w:eastAsia="ja-JP"/>
        </w:rPr>
        <w:t>0.0001).</w:t>
      </w:r>
    </w:p>
    <w:p w14:paraId="19F08721" w14:textId="1A3B544B" w:rsidR="00183F9F" w:rsidRPr="00C70209" w:rsidRDefault="00183F9F" w:rsidP="00082182">
      <w:pPr>
        <w:spacing w:after="200" w:line="276" w:lineRule="auto"/>
        <w:rPr>
          <w:rFonts w:asciiTheme="minorHAnsi" w:eastAsia="Arial Unicode MS" w:hAnsiTheme="minorHAnsi" w:cstheme="minorHAnsi"/>
          <w:bCs/>
          <w:lang w:eastAsia="ja-JP"/>
        </w:rPr>
      </w:pPr>
    </w:p>
    <w:p w14:paraId="3B7CBBC7" w14:textId="77777777" w:rsidR="00183F9F" w:rsidRPr="00C70209" w:rsidRDefault="00183F9F">
      <w:pPr>
        <w:spacing w:after="200" w:line="276" w:lineRule="auto"/>
        <w:ind w:left="0"/>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3B3CA360" w14:textId="77777777" w:rsidR="00183F9F" w:rsidRPr="00C70209" w:rsidRDefault="00183F9F" w:rsidP="00082182">
      <w:pPr>
        <w:pStyle w:val="Caption"/>
        <w:rPr>
          <w:szCs w:val="21"/>
          <w:lang w:eastAsia="en-GB"/>
        </w:rPr>
      </w:pPr>
      <w:bookmarkStart w:id="825" w:name="_Ref419712305"/>
      <w:bookmarkStart w:id="826" w:name="_Toc427747221"/>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3</w:t>
      </w:r>
      <w:r w:rsidRPr="00C70209">
        <w:fldChar w:fldCharType="end"/>
      </w:r>
      <w:bookmarkEnd w:id="825"/>
      <w:r w:rsidRPr="00C70209">
        <w:tab/>
        <w:t>Neonatal and paediatric patients undergoing ENT surgery</w:t>
      </w:r>
      <w:r w:rsidRPr="00C70209">
        <w:rPr>
          <w:szCs w:val="21"/>
          <w:lang w:eastAsia="en-GB"/>
        </w:rPr>
        <w:t>: Results for antifibrinolytics versus no antifibrinolytics – bleeding events</w:t>
      </w:r>
      <w:bookmarkEnd w:id="82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9"/>
        <w:gridCol w:w="1360"/>
        <w:gridCol w:w="1361"/>
        <w:gridCol w:w="1361"/>
        <w:gridCol w:w="1361"/>
        <w:gridCol w:w="1364"/>
        <w:gridCol w:w="1562"/>
        <w:gridCol w:w="1559"/>
        <w:gridCol w:w="1460"/>
        <w:gridCol w:w="1687"/>
      </w:tblGrid>
      <w:tr w:rsidR="00183F9F" w:rsidRPr="00C70209" w14:paraId="15E7162B"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20546ACD"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6191F48A"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375F4992"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80" w:type="pct"/>
            <w:vMerge w:val="restart"/>
            <w:tcBorders>
              <w:top w:val="single" w:sz="4" w:space="0" w:color="000000"/>
              <w:left w:val="single" w:sz="4" w:space="0" w:color="000000"/>
              <w:bottom w:val="nil"/>
              <w:right w:val="single" w:sz="4" w:space="0" w:color="000000"/>
            </w:tcBorders>
            <w:hideMark/>
          </w:tcPr>
          <w:p w14:paraId="5D962E0B"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80" w:type="pct"/>
            <w:vMerge w:val="restart"/>
            <w:tcBorders>
              <w:top w:val="single" w:sz="4" w:space="0" w:color="000000"/>
              <w:left w:val="single" w:sz="4" w:space="0" w:color="000000"/>
              <w:bottom w:val="nil"/>
              <w:right w:val="single" w:sz="4" w:space="0" w:color="000000"/>
            </w:tcBorders>
            <w:hideMark/>
          </w:tcPr>
          <w:p w14:paraId="65714B30"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0" w:type="pct"/>
            <w:vMerge w:val="restart"/>
            <w:tcBorders>
              <w:top w:val="single" w:sz="4" w:space="0" w:color="000000"/>
              <w:left w:val="single" w:sz="4" w:space="0" w:color="000000"/>
              <w:bottom w:val="nil"/>
              <w:right w:val="single" w:sz="4" w:space="0" w:color="000000"/>
            </w:tcBorders>
            <w:hideMark/>
          </w:tcPr>
          <w:p w14:paraId="465E5F8E"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2D84B2BD"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0" w:type="pct"/>
            <w:vMerge w:val="restart"/>
            <w:tcBorders>
              <w:top w:val="single" w:sz="4" w:space="0" w:color="000000"/>
              <w:left w:val="single" w:sz="4" w:space="0" w:color="000000"/>
              <w:bottom w:val="nil"/>
              <w:right w:val="single" w:sz="4" w:space="0" w:color="000000"/>
            </w:tcBorders>
            <w:hideMark/>
          </w:tcPr>
          <w:p w14:paraId="56C9C291"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81" w:type="pct"/>
            <w:vMerge w:val="restart"/>
            <w:tcBorders>
              <w:top w:val="single" w:sz="4" w:space="0" w:color="000000"/>
              <w:left w:val="single" w:sz="4" w:space="0" w:color="000000"/>
              <w:bottom w:val="nil"/>
              <w:right w:val="single" w:sz="4" w:space="0" w:color="000000"/>
            </w:tcBorders>
            <w:hideMark/>
          </w:tcPr>
          <w:p w14:paraId="153A2093"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211" w:type="pct"/>
            <w:gridSpan w:val="4"/>
            <w:tcBorders>
              <w:top w:val="single" w:sz="4" w:space="0" w:color="000000"/>
              <w:left w:val="single" w:sz="4" w:space="0" w:color="000000"/>
              <w:bottom w:val="single" w:sz="4" w:space="0" w:color="000000"/>
              <w:right w:val="single" w:sz="4" w:space="0" w:color="000000"/>
            </w:tcBorders>
            <w:hideMark/>
          </w:tcPr>
          <w:p w14:paraId="72007074"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7F215475" w14:textId="77777777" w:rsidTr="00082182">
        <w:trPr>
          <w:tblHeader/>
        </w:trPr>
        <w:tc>
          <w:tcPr>
            <w:tcW w:w="388" w:type="pct"/>
            <w:vMerge/>
            <w:tcBorders>
              <w:top w:val="single" w:sz="4" w:space="0" w:color="000000"/>
              <w:left w:val="single" w:sz="4" w:space="0" w:color="000000"/>
              <w:bottom w:val="nil"/>
              <w:right w:val="single" w:sz="4" w:space="0" w:color="000000"/>
            </w:tcBorders>
            <w:vAlign w:val="center"/>
            <w:hideMark/>
          </w:tcPr>
          <w:p w14:paraId="5D4A2532"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0081C423"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0D4E2572"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09FF38C5" w14:textId="77777777" w:rsidR="00183F9F" w:rsidRPr="00C70209" w:rsidRDefault="00183F9F" w:rsidP="00082182">
            <w:pPr>
              <w:pStyle w:val="TableH2"/>
              <w:rPr>
                <w:rFonts w:eastAsia="Arial Unicode MS"/>
                <w:lang w:eastAsia="ja-JP"/>
              </w:rPr>
            </w:pPr>
          </w:p>
        </w:tc>
        <w:tc>
          <w:tcPr>
            <w:tcW w:w="480" w:type="pct"/>
            <w:vMerge/>
            <w:tcBorders>
              <w:top w:val="single" w:sz="4" w:space="0" w:color="000000"/>
              <w:left w:val="single" w:sz="4" w:space="0" w:color="000000"/>
              <w:bottom w:val="nil"/>
              <w:right w:val="single" w:sz="4" w:space="0" w:color="000000"/>
            </w:tcBorders>
            <w:vAlign w:val="center"/>
            <w:hideMark/>
          </w:tcPr>
          <w:p w14:paraId="1F319EF2" w14:textId="77777777" w:rsidR="00183F9F" w:rsidRPr="00C70209" w:rsidRDefault="00183F9F" w:rsidP="00082182">
            <w:pPr>
              <w:pStyle w:val="TableH2"/>
              <w:rPr>
                <w:rFonts w:eastAsia="Arial Unicode MS"/>
                <w:lang w:eastAsia="ja-JP"/>
              </w:rPr>
            </w:pPr>
          </w:p>
        </w:tc>
        <w:tc>
          <w:tcPr>
            <w:tcW w:w="481" w:type="pct"/>
            <w:vMerge/>
            <w:tcBorders>
              <w:top w:val="single" w:sz="4" w:space="0" w:color="000000"/>
              <w:left w:val="single" w:sz="4" w:space="0" w:color="000000"/>
              <w:bottom w:val="nil"/>
              <w:right w:val="single" w:sz="4" w:space="0" w:color="000000"/>
            </w:tcBorders>
            <w:vAlign w:val="center"/>
            <w:hideMark/>
          </w:tcPr>
          <w:p w14:paraId="4DAB5CAD" w14:textId="77777777" w:rsidR="00183F9F" w:rsidRPr="00C70209" w:rsidRDefault="00183F9F" w:rsidP="00082182">
            <w:pPr>
              <w:pStyle w:val="TableH2"/>
              <w:rPr>
                <w:rFonts w:eastAsia="Arial Unicode MS"/>
                <w:lang w:eastAsia="ja-JP"/>
              </w:rPr>
            </w:pPr>
          </w:p>
        </w:tc>
        <w:tc>
          <w:tcPr>
            <w:tcW w:w="551" w:type="pct"/>
            <w:tcBorders>
              <w:top w:val="single" w:sz="4" w:space="0" w:color="000000"/>
              <w:left w:val="single" w:sz="4" w:space="0" w:color="000000"/>
              <w:bottom w:val="nil"/>
              <w:right w:val="single" w:sz="4" w:space="0" w:color="000000"/>
            </w:tcBorders>
            <w:hideMark/>
          </w:tcPr>
          <w:p w14:paraId="420F483B" w14:textId="77777777" w:rsidR="00183F9F" w:rsidRPr="00C70209" w:rsidRDefault="00183F9F" w:rsidP="00082182">
            <w:pPr>
              <w:pStyle w:val="TableH2"/>
              <w:rPr>
                <w:rFonts w:eastAsia="Arial Unicode MS"/>
                <w:lang w:eastAsia="ja-JP"/>
              </w:rPr>
            </w:pPr>
            <w:r w:rsidRPr="00C70209">
              <w:rPr>
                <w:rFonts w:eastAsia="Arial Unicode MS"/>
                <w:lang w:eastAsia="ja-JP"/>
              </w:rPr>
              <w:t>Antifibrinolytics</w:t>
            </w:r>
          </w:p>
          <w:p w14:paraId="5F52C677"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0594A491"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50" w:type="pct"/>
            <w:tcBorders>
              <w:top w:val="single" w:sz="4" w:space="0" w:color="000000"/>
              <w:left w:val="single" w:sz="4" w:space="0" w:color="000000"/>
              <w:bottom w:val="nil"/>
              <w:right w:val="single" w:sz="4" w:space="0" w:color="000000"/>
            </w:tcBorders>
            <w:hideMark/>
          </w:tcPr>
          <w:p w14:paraId="327A0048" w14:textId="77777777" w:rsidR="00183F9F" w:rsidRPr="00C70209" w:rsidRDefault="00183F9F" w:rsidP="00082182">
            <w:pPr>
              <w:pStyle w:val="TableH2"/>
              <w:rPr>
                <w:rFonts w:eastAsia="Arial Unicode MS"/>
                <w:lang w:eastAsia="ja-JP"/>
              </w:rPr>
            </w:pPr>
            <w:r w:rsidRPr="00C70209">
              <w:rPr>
                <w:rFonts w:eastAsia="Arial Unicode MS"/>
                <w:lang w:eastAsia="ja-JP"/>
              </w:rPr>
              <w:t>No antifibrinolytics</w:t>
            </w:r>
          </w:p>
          <w:p w14:paraId="0D69871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246FB13B" w14:textId="77777777" w:rsidR="00183F9F" w:rsidRPr="00C70209" w:rsidRDefault="00183F9F" w:rsidP="00082182">
            <w:pPr>
              <w:pStyle w:val="TableH2"/>
              <w:rPr>
                <w:rFonts w:eastAsia="Arial Unicode MS"/>
                <w:lang w:eastAsia="ja-JP"/>
              </w:rPr>
            </w:pPr>
            <w:r w:rsidRPr="00C70209">
              <w:rPr>
                <w:rFonts w:eastAsia="Arial Unicode MS"/>
                <w:lang w:eastAsia="ja-JP"/>
              </w:rPr>
              <w:t>Mean ± SD (n)</w:t>
            </w:r>
          </w:p>
        </w:tc>
        <w:tc>
          <w:tcPr>
            <w:tcW w:w="515" w:type="pct"/>
            <w:tcBorders>
              <w:top w:val="single" w:sz="4" w:space="0" w:color="000000"/>
              <w:left w:val="single" w:sz="4" w:space="0" w:color="000000"/>
              <w:bottom w:val="nil"/>
              <w:right w:val="single" w:sz="4" w:space="0" w:color="000000"/>
            </w:tcBorders>
            <w:hideMark/>
          </w:tcPr>
          <w:p w14:paraId="6BEEE94A"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95" w:type="pct"/>
            <w:tcBorders>
              <w:top w:val="single" w:sz="4" w:space="0" w:color="000000"/>
              <w:left w:val="single" w:sz="4" w:space="0" w:color="000000"/>
              <w:bottom w:val="nil"/>
              <w:right w:val="single" w:sz="4" w:space="0" w:color="000000"/>
            </w:tcBorders>
            <w:hideMark/>
          </w:tcPr>
          <w:p w14:paraId="4778B950"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7D6A0E98" w14:textId="6596347A"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68BEE9EF"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123D1481" w14:textId="77777777" w:rsidTr="00082182">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themeFill="text1"/>
            <w:hideMark/>
          </w:tcPr>
          <w:p w14:paraId="3CB1F627"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01743E2C" w14:textId="77777777" w:rsidTr="00082182">
        <w:tc>
          <w:tcPr>
            <w:tcW w:w="388" w:type="pct"/>
            <w:tcBorders>
              <w:top w:val="single" w:sz="4" w:space="0" w:color="000000"/>
              <w:left w:val="single" w:sz="4" w:space="0" w:color="000000"/>
              <w:bottom w:val="single" w:sz="4" w:space="0" w:color="000000"/>
              <w:right w:val="single" w:sz="4" w:space="0" w:color="000000"/>
            </w:tcBorders>
            <w:hideMark/>
          </w:tcPr>
          <w:p w14:paraId="4C4866A3" w14:textId="5544AB66" w:rsidR="00183F9F" w:rsidRPr="00C70209" w:rsidRDefault="00183F9F" w:rsidP="00082182">
            <w:pPr>
              <w:pStyle w:val="Tabletext-evidencematrix"/>
            </w:pPr>
            <w:r w:rsidRPr="00C70209">
              <w:t>Ker 2013</w:t>
            </w:r>
            <w:r w:rsidRPr="00C70209">
              <w:fldChar w:fldCharType="begin"/>
            </w:r>
            <w:r w:rsidR="000E261C">
              <w:instrText xml:space="preserve"> ADDIN EN.CITE &lt;EndNote&gt;&lt;Cite&gt;&lt;Author&gt;Ker&lt;/Author&gt;&lt;Year&gt;2013&lt;/Year&gt;&lt;RecNum&gt;889&lt;/RecNum&gt;&lt;DisplayText&gt;&lt;style face="superscript"&gt;363&lt;/style&gt;&lt;/DisplayText&gt;&lt;record&gt;&lt;rec-number&gt;889&lt;/rec-number&gt;&lt;foreign-keys&gt;&lt;key app="EN" db-id="9edve2wadsavt5ewavaxtda4f2tavzvts9ee" timestamp="1435036188"&gt;889&lt;/key&gt;&lt;/foreign-keys&gt;&lt;ref-type name="Journal Article"&gt;17&lt;/ref-type&gt;&lt;contributors&gt;&lt;authors&gt;&lt;author&gt;Ker, K.&lt;/author&gt;&lt;author&gt;Beecher, D.&lt;/author&gt;&lt;author&gt;Roberts, I.&lt;/author&gt;&lt;/authors&gt;&lt;/contributors&gt;&lt;titles&gt;&lt;title&gt;Topical application of tranexamic acid for the reduction of bleeding&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dministration,Topical&lt;/keyword&gt;&lt;keyword&gt;Antifibrinolytic Agents .administration &amp;amp; dosage&lt;/keyword&gt;&lt;keyword&gt;bleeding&lt;/keyword&gt;&lt;keyword&gt;blood&lt;/keyword&gt;&lt;keyword&gt;Blood Loss,Surgical .prevention &amp;amp; control&lt;/keyword&gt;&lt;keyword&gt;blood transfusion&lt;/keyword&gt;&lt;keyword&gt;Cochrane Library&lt;/keyword&gt;&lt;keyword&gt;Cochrane Reviews 4Nov2014&lt;/keyword&gt;&lt;keyword&gt;confidence interval&lt;/keyword&gt;&lt;keyword&gt;control&lt;/keyword&gt;&lt;keyword&gt;death&lt;/keyword&gt;&lt;keyword&gt;deep vein thrombosis&lt;/keyword&gt;&lt;keyword&gt;Embase&lt;/keyword&gt;&lt;keyword&gt;epistaxis&lt;/keyword&gt;&lt;keyword&gt;Epistaxis .drug therapy&lt;/keyword&gt;&lt;keyword&gt;Hemorrhage .drug therapy&lt;/keyword&gt;&lt;keyword&gt;Humans.checkword&lt;/keyword&gt;&lt;keyword&gt;injury&lt;/keyword&gt;&lt;keyword&gt;mortality&lt;/keyword&gt;&lt;keyword&gt;patient&lt;/keyword&gt;&lt;keyword&gt;placebo&lt;/keyword&gt;&lt;keyword&gt;Randomized Controlled Trials as Topic&lt;/keyword&gt;&lt;keyword&gt;register&lt;/keyword&gt;&lt;keyword&gt;risk&lt;/keyword&gt;&lt;keyword&gt;surgery&lt;/keyword&gt;&lt;keyword&gt;surgical patient&lt;/keyword&gt;&lt;keyword&gt;thrombosis&lt;/keyword&gt;&lt;keyword&gt;tranexamic acid&lt;/keyword&gt;&lt;keyword&gt;Tranexamic Acid .administration &amp;amp; dosage&lt;/keyword&gt;&lt;keyword&gt;transfusion&lt;/keyword&gt;&lt;keyword&gt;vein thrombosis&lt;/keyword&gt;&lt;/keywords&gt;&lt;dates&gt;&lt;year&gt;2013&lt;/year&gt;&lt;/dates&gt;&lt;urls&gt;&lt;/urls&gt;&lt;/record&gt;&lt;/Cite&gt;&lt;/EndNote&gt;</w:instrText>
            </w:r>
            <w:r w:rsidRPr="00C70209">
              <w:fldChar w:fldCharType="separate"/>
            </w:r>
            <w:r w:rsidR="000E261C" w:rsidRPr="000E261C">
              <w:rPr>
                <w:noProof/>
                <w:vertAlign w:val="superscript"/>
              </w:rPr>
              <w:t>363</w:t>
            </w:r>
            <w:r w:rsidRPr="00C70209">
              <w:fldChar w:fldCharType="end"/>
            </w:r>
          </w:p>
          <w:p w14:paraId="109669E3" w14:textId="77777777" w:rsidR="00183F9F" w:rsidRPr="00C70209" w:rsidRDefault="00183F9F" w:rsidP="00082182">
            <w:pPr>
              <w:pStyle w:val="Tabletext-evidencematrix"/>
            </w:pPr>
            <w:r w:rsidRPr="00C70209">
              <w:t>Level I/II</w:t>
            </w:r>
          </w:p>
          <w:p w14:paraId="7568E7CD" w14:textId="77777777" w:rsidR="00183F9F" w:rsidRPr="00C70209" w:rsidRDefault="00183F9F" w:rsidP="00082182">
            <w:pPr>
              <w:pStyle w:val="Tabletext-evidencematrix"/>
            </w:pPr>
            <w:r w:rsidRPr="00C70209">
              <w:rPr>
                <w:i/>
              </w:rPr>
              <w:t>Good</w:t>
            </w:r>
          </w:p>
        </w:tc>
        <w:tc>
          <w:tcPr>
            <w:tcW w:w="480" w:type="pct"/>
            <w:tcBorders>
              <w:top w:val="single" w:sz="4" w:space="0" w:color="000000"/>
              <w:left w:val="single" w:sz="4" w:space="0" w:color="000000"/>
              <w:bottom w:val="single" w:sz="4" w:space="0" w:color="000000"/>
              <w:right w:val="single" w:sz="4" w:space="0" w:color="000000"/>
            </w:tcBorders>
            <w:hideMark/>
          </w:tcPr>
          <w:p w14:paraId="5491A878" w14:textId="44AC8337" w:rsidR="00183F9F" w:rsidRPr="00C70209" w:rsidRDefault="00183F9F" w:rsidP="00082182">
            <w:pPr>
              <w:pStyle w:val="Tabletext-evidencematrix"/>
            </w:pPr>
            <w:r w:rsidRPr="00C70209">
              <w:t>1 trial (Albirmawy 2013</w:t>
            </w:r>
            <w:r w:rsidRPr="00C70209">
              <w:fldChar w:fldCharType="begin">
                <w:fldData xml:space="preserve">PEVuZE5vdGU+PENpdGU+PEF1dGhvcj5BbGJpcm1hd3k8L0F1dGhvcj48WWVhcj4yMDEzPC9ZZWFy
PjxSZWNOdW0+ODQyPC9SZWNOdW0+PERpc3BsYXlUZXh0PjxzdHlsZSBmYWNlPSJzdXBlcnNjcmlw
dCI+Mzkx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0E261C">
              <w:instrText xml:space="preserve"> ADDIN EN.CITE </w:instrText>
            </w:r>
            <w:r w:rsidR="000E261C">
              <w:fldChar w:fldCharType="begin">
                <w:fldData xml:space="preserve">PEVuZE5vdGU+PENpdGU+PEF1dGhvcj5BbGJpcm1hd3k8L0F1dGhvcj48WWVhcj4yMDEzPC9ZZWFy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391</w:t>
            </w:r>
            <w:r w:rsidRPr="00C70209">
              <w:fldChar w:fldCharType="end"/>
            </w:r>
            <w:r w:rsidRPr="00C70209">
              <w:t>)</w:t>
            </w:r>
          </w:p>
          <w:p w14:paraId="72F8ED51" w14:textId="77777777" w:rsidR="00183F9F" w:rsidRPr="00C70209" w:rsidRDefault="00183F9F" w:rsidP="00082182">
            <w:pPr>
              <w:pStyle w:val="Tabletext-evidencematrix"/>
            </w:pPr>
            <w:r w:rsidRPr="00C70209">
              <w:t>N=400</w:t>
            </w:r>
          </w:p>
        </w:tc>
        <w:tc>
          <w:tcPr>
            <w:tcW w:w="480" w:type="pct"/>
            <w:tcBorders>
              <w:top w:val="single" w:sz="4" w:space="0" w:color="000000"/>
              <w:left w:val="single" w:sz="4" w:space="0" w:color="000000"/>
              <w:bottom w:val="single" w:sz="4" w:space="0" w:color="000000"/>
              <w:right w:val="single" w:sz="4" w:space="0" w:color="000000"/>
            </w:tcBorders>
            <w:hideMark/>
          </w:tcPr>
          <w:p w14:paraId="52B52194" w14:textId="77777777" w:rsidR="00183F9F" w:rsidRPr="00C70209" w:rsidRDefault="00183F9F" w:rsidP="00082182">
            <w:pPr>
              <w:pStyle w:val="Tabletext-evidencematrix"/>
            </w:pPr>
            <w:r w:rsidRPr="00C70209">
              <w:t>Children undergoing primary isolated adenoidectomy</w:t>
            </w:r>
          </w:p>
        </w:tc>
        <w:tc>
          <w:tcPr>
            <w:tcW w:w="480" w:type="pct"/>
            <w:tcBorders>
              <w:top w:val="single" w:sz="4" w:space="0" w:color="000000"/>
              <w:left w:val="single" w:sz="4" w:space="0" w:color="000000"/>
              <w:bottom w:val="single" w:sz="4" w:space="0" w:color="000000"/>
              <w:right w:val="single" w:sz="4" w:space="0" w:color="000000"/>
            </w:tcBorders>
            <w:hideMark/>
          </w:tcPr>
          <w:p w14:paraId="09D60D00" w14:textId="77777777" w:rsidR="00183F9F" w:rsidRPr="00C70209" w:rsidRDefault="00183F9F" w:rsidP="00082182">
            <w:pPr>
              <w:pStyle w:val="Tabletext-evidencematrix"/>
            </w:pPr>
            <w:r w:rsidRPr="00C70209">
              <w:t>Egypt</w:t>
            </w:r>
          </w:p>
        </w:tc>
        <w:tc>
          <w:tcPr>
            <w:tcW w:w="480" w:type="pct"/>
            <w:tcBorders>
              <w:top w:val="single" w:sz="4" w:space="0" w:color="000000"/>
              <w:left w:val="single" w:sz="4" w:space="0" w:color="000000"/>
              <w:bottom w:val="single" w:sz="4" w:space="0" w:color="000000"/>
              <w:right w:val="single" w:sz="4" w:space="0" w:color="000000"/>
            </w:tcBorders>
            <w:hideMark/>
          </w:tcPr>
          <w:p w14:paraId="73BD717E" w14:textId="77777777" w:rsidR="00183F9F" w:rsidRPr="00C70209" w:rsidRDefault="00183F9F" w:rsidP="00082182">
            <w:pPr>
              <w:pStyle w:val="Tabletext-evidencematrix"/>
            </w:pPr>
            <w:r w:rsidRPr="00C70209">
              <w:t>Topical TXA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45B7ED54" w14:textId="77777777" w:rsidR="00183F9F" w:rsidRPr="00C70209" w:rsidRDefault="00183F9F" w:rsidP="00082182">
            <w:pPr>
              <w:pStyle w:val="Tabletext-evidencematrix"/>
            </w:pPr>
            <w:r w:rsidRPr="00C70209">
              <w:t>Blood loss (mL)</w:t>
            </w:r>
          </w:p>
        </w:tc>
        <w:tc>
          <w:tcPr>
            <w:tcW w:w="551" w:type="pct"/>
            <w:tcBorders>
              <w:top w:val="single" w:sz="4" w:space="0" w:color="000000"/>
              <w:left w:val="single" w:sz="4" w:space="0" w:color="000000"/>
              <w:bottom w:val="single" w:sz="4" w:space="0" w:color="000000"/>
              <w:right w:val="single" w:sz="4" w:space="0" w:color="000000"/>
            </w:tcBorders>
            <w:hideMark/>
          </w:tcPr>
          <w:p w14:paraId="3C18816A" w14:textId="77777777" w:rsidR="00183F9F" w:rsidRPr="00C70209" w:rsidRDefault="00183F9F" w:rsidP="00082182">
            <w:pPr>
              <w:pStyle w:val="Tabletext-evidencematrix"/>
            </w:pPr>
            <w:r w:rsidRPr="00C70209">
              <w:t>NR (200)</w:t>
            </w:r>
          </w:p>
        </w:tc>
        <w:tc>
          <w:tcPr>
            <w:tcW w:w="550" w:type="pct"/>
            <w:tcBorders>
              <w:top w:val="single" w:sz="4" w:space="0" w:color="000000"/>
              <w:left w:val="single" w:sz="4" w:space="0" w:color="000000"/>
              <w:bottom w:val="single" w:sz="4" w:space="0" w:color="000000"/>
              <w:right w:val="single" w:sz="4" w:space="0" w:color="000000"/>
            </w:tcBorders>
            <w:hideMark/>
          </w:tcPr>
          <w:p w14:paraId="13298771" w14:textId="77777777" w:rsidR="00183F9F" w:rsidRPr="00C70209" w:rsidRDefault="00183F9F" w:rsidP="00082182">
            <w:pPr>
              <w:pStyle w:val="Tabletext-evidencematrix"/>
            </w:pPr>
            <w:r w:rsidRPr="00C70209">
              <w:t>NR (20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3DBBEA" w14:textId="77777777" w:rsidR="00183F9F" w:rsidRPr="00C70209" w:rsidRDefault="00183F9F" w:rsidP="00082182">
            <w:pPr>
              <w:pStyle w:val="Tabletext-evidencematrix"/>
            </w:pPr>
            <w:r w:rsidRPr="00C70209">
              <w:t>MD 0.73 (0.71, 0.76)</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4A5ECCE2" w14:textId="77777777" w:rsidR="00183F9F" w:rsidRPr="00C70209" w:rsidRDefault="00183F9F" w:rsidP="00082182">
            <w:pPr>
              <w:pStyle w:val="Tabletext-evidencematrix"/>
              <w:rPr>
                <w:i/>
              </w:rPr>
            </w:pPr>
            <w:r w:rsidRPr="00C70209">
              <w:rPr>
                <w:i/>
              </w:rPr>
              <w:t>Favours TXA</w:t>
            </w:r>
          </w:p>
          <w:p w14:paraId="31E6E1E1" w14:textId="109414F2" w:rsidR="00183F9F" w:rsidRPr="00C70209" w:rsidRDefault="001A475D" w:rsidP="00082182">
            <w:pPr>
              <w:pStyle w:val="Tabletext-evidencematrix"/>
            </w:pPr>
            <w:r w:rsidRPr="001A475D">
              <w:rPr>
                <w:i/>
              </w:rPr>
              <w:t>P = </w:t>
            </w:r>
            <w:r w:rsidR="00183F9F" w:rsidRPr="00C70209">
              <w:t>NR</w:t>
            </w:r>
          </w:p>
        </w:tc>
      </w:tr>
      <w:tr w:rsidR="00183F9F" w:rsidRPr="00C70209" w14:paraId="4B17F154"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6381D1C2" w14:textId="04530E12" w:rsidR="00183F9F" w:rsidRPr="00C70209" w:rsidRDefault="00183F9F" w:rsidP="00082182">
            <w:pPr>
              <w:pStyle w:val="Tabletext-evidencematrix"/>
            </w:pPr>
            <w:r w:rsidRPr="00C70209">
              <w:t>Brum 2012</w:t>
            </w:r>
            <w:r w:rsidRPr="00C70209">
              <w:fldChar w:fldCharType="begin">
                <w:fldData xml:space="preserve">PEVuZE5vdGU+PENpdGU+PEF1dGhvcj5CcnVtPC9BdXRob3I+PFllYXI+MjAxMjwvWWVhcj48UmVj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xNDAx4oCTMTQwNTwvcGFnZXM+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</w:fldData>
              </w:fldChar>
            </w:r>
            <w:r w:rsidR="000E261C">
              <w:instrText xml:space="preserve"> ADDIN EN.CITE </w:instrText>
            </w:r>
            <w:r w:rsidR="000E261C">
              <w:fldChar w:fldCharType="begin">
                <w:fldData xml:space="preserve">PEVuZE5vdGU+PENpdGU+PEF1dGhvcj5CcnVtPC9BdXRob3I+PFllYXI+MjAxMjwvWWVhcj48UmVj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2</w:t>
            </w:r>
            <w:r w:rsidRPr="00C70209">
              <w:fldChar w:fldCharType="end"/>
            </w:r>
          </w:p>
          <w:p w14:paraId="0658ED07" w14:textId="77777777" w:rsidR="00183F9F" w:rsidRPr="00C70209" w:rsidRDefault="00183F9F" w:rsidP="00082182">
            <w:pPr>
              <w:pStyle w:val="Tabletext-evidencematrix"/>
            </w:pPr>
            <w:r w:rsidRPr="00C70209">
              <w:t>Level II</w:t>
            </w:r>
          </w:p>
          <w:p w14:paraId="1C89D38D" w14:textId="77777777" w:rsidR="00183F9F" w:rsidRPr="00C70209" w:rsidRDefault="00183F9F" w:rsidP="00082182">
            <w:pPr>
              <w:pStyle w:val="Tabletext-evidencematrix"/>
            </w:pPr>
            <w:r w:rsidRPr="00C70209">
              <w:rPr>
                <w:i/>
              </w:rPr>
              <w:t xml:space="preserve">Good </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E858FED" w14:textId="77777777" w:rsidR="00183F9F" w:rsidRPr="00C70209" w:rsidRDefault="00183F9F" w:rsidP="00082182">
            <w:pPr>
              <w:pStyle w:val="Tabletext-evidencematrix"/>
            </w:pPr>
            <w:r w:rsidRPr="00C70209">
              <w:t>N=95</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4EF70C9" w14:textId="77777777" w:rsidR="00183F9F" w:rsidRPr="00C70209" w:rsidRDefault="00183F9F" w:rsidP="00082182">
            <w:pPr>
              <w:pStyle w:val="Tabletext-evidencematrix"/>
            </w:pPr>
            <w:r w:rsidRPr="00C70209">
              <w:t>Children (aged 4–12 years) scheduled for adenotonsillectomy</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40C681E5" w14:textId="77777777" w:rsidR="00183F9F" w:rsidRPr="00C70209" w:rsidRDefault="00183F9F" w:rsidP="00082182">
            <w:pPr>
              <w:pStyle w:val="Tabletext-evidencematrix"/>
            </w:pPr>
            <w:r w:rsidRPr="00C70209">
              <w:t>Single hospital, Brazil</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1A7214D9" w14:textId="77777777" w:rsidR="00183F9F" w:rsidRPr="00C70209" w:rsidRDefault="00183F9F" w:rsidP="00082182">
            <w:pPr>
              <w:pStyle w:val="Tabletext-evidencematrix"/>
            </w:pPr>
            <w:r w:rsidRPr="00C70209">
              <w:t>IV TXA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25967677" w14:textId="77777777" w:rsidR="00183F9F" w:rsidRPr="00C70209" w:rsidRDefault="00183F9F" w:rsidP="00082182">
            <w:pPr>
              <w:pStyle w:val="Tabletext-evidencematrix"/>
            </w:pPr>
            <w:r w:rsidRPr="00C70209">
              <w:t>Total intraoperative bleeding (mL)</w:t>
            </w:r>
          </w:p>
        </w:tc>
        <w:tc>
          <w:tcPr>
            <w:tcW w:w="1616" w:type="pct"/>
            <w:gridSpan w:val="3"/>
            <w:tcBorders>
              <w:top w:val="single" w:sz="4" w:space="0" w:color="000000"/>
              <w:left w:val="single" w:sz="4" w:space="0" w:color="000000"/>
              <w:bottom w:val="single" w:sz="4" w:space="0" w:color="000000"/>
              <w:right w:val="single" w:sz="4" w:space="0" w:color="000000"/>
            </w:tcBorders>
          </w:tcPr>
          <w:p w14:paraId="184B7E76" w14:textId="77777777" w:rsidR="00183F9F" w:rsidRPr="00C70209" w:rsidRDefault="00183F9F" w:rsidP="00082182">
            <w:pPr>
              <w:pStyle w:val="Tabletext-evidencematrix"/>
            </w:pPr>
          </w:p>
        </w:tc>
        <w:tc>
          <w:tcPr>
            <w:tcW w:w="595" w:type="pct"/>
            <w:tcBorders>
              <w:top w:val="single" w:sz="4" w:space="0" w:color="000000"/>
              <w:left w:val="single" w:sz="4" w:space="0" w:color="000000"/>
              <w:right w:val="single" w:sz="4" w:space="0" w:color="000000"/>
            </w:tcBorders>
            <w:shd w:val="clear" w:color="auto" w:fill="FFFFFF" w:themeFill="background1"/>
            <w:hideMark/>
          </w:tcPr>
          <w:p w14:paraId="233F366E" w14:textId="77777777" w:rsidR="00183F9F" w:rsidRPr="00C70209" w:rsidRDefault="00183F9F" w:rsidP="00082182">
            <w:pPr>
              <w:pStyle w:val="Tabletext-evidencematrix"/>
            </w:pPr>
          </w:p>
        </w:tc>
      </w:tr>
      <w:tr w:rsidR="00183F9F" w:rsidRPr="00C70209" w14:paraId="78B2B704" w14:textId="77777777" w:rsidTr="00082182">
        <w:tc>
          <w:tcPr>
            <w:tcW w:w="388" w:type="pct"/>
            <w:vMerge/>
            <w:tcBorders>
              <w:top w:val="single" w:sz="4" w:space="0" w:color="000000"/>
              <w:left w:val="single" w:sz="4" w:space="0" w:color="000000"/>
              <w:bottom w:val="single" w:sz="4" w:space="0" w:color="000000"/>
              <w:right w:val="single" w:sz="4" w:space="0" w:color="000000"/>
            </w:tcBorders>
          </w:tcPr>
          <w:p w14:paraId="7091F569"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2A80AB71"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253DCFEA"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4F5E10E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tcPr>
          <w:p w14:paraId="66BA95E0"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1F14A22C" w14:textId="77777777" w:rsidR="00183F9F" w:rsidRPr="00C70209" w:rsidRDefault="00183F9F" w:rsidP="00082182">
            <w:pPr>
              <w:pStyle w:val="Tabletext-subanalysis"/>
              <w:jc w:val="right"/>
            </w:pPr>
            <w:r w:rsidRPr="00C70209">
              <w:t>Intent-to-treat analysis</w:t>
            </w:r>
          </w:p>
        </w:tc>
        <w:tc>
          <w:tcPr>
            <w:tcW w:w="551" w:type="pct"/>
            <w:tcBorders>
              <w:top w:val="single" w:sz="4" w:space="0" w:color="000000"/>
              <w:left w:val="single" w:sz="4" w:space="0" w:color="000000"/>
              <w:bottom w:val="single" w:sz="4" w:space="0" w:color="000000"/>
              <w:right w:val="single" w:sz="4" w:space="0" w:color="000000"/>
            </w:tcBorders>
          </w:tcPr>
          <w:p w14:paraId="759E25C2" w14:textId="77777777" w:rsidR="00183F9F" w:rsidRPr="00C70209" w:rsidRDefault="00183F9F" w:rsidP="00082182">
            <w:pPr>
              <w:pStyle w:val="Tabletext-evidencematrix"/>
            </w:pPr>
            <w:r w:rsidRPr="00C70209">
              <w:t>135.1 ± 71.4 (n=47)</w:t>
            </w:r>
          </w:p>
        </w:tc>
        <w:tc>
          <w:tcPr>
            <w:tcW w:w="550" w:type="pct"/>
            <w:tcBorders>
              <w:top w:val="single" w:sz="4" w:space="0" w:color="000000"/>
              <w:left w:val="single" w:sz="4" w:space="0" w:color="000000"/>
              <w:bottom w:val="single" w:sz="4" w:space="0" w:color="000000"/>
              <w:right w:val="single" w:sz="4" w:space="0" w:color="000000"/>
            </w:tcBorders>
          </w:tcPr>
          <w:p w14:paraId="4F1B7105" w14:textId="77777777" w:rsidR="00183F9F" w:rsidRPr="00C70209" w:rsidRDefault="00183F9F" w:rsidP="00082182">
            <w:pPr>
              <w:pStyle w:val="Tabletext-evidencematrix"/>
            </w:pPr>
            <w:r w:rsidRPr="00C70209">
              <w:t>158 ± 88.1 (n=48)</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ACBBC3C" w14:textId="77777777" w:rsidR="00183F9F" w:rsidRPr="00C70209" w:rsidRDefault="00183F9F" w:rsidP="00082182">
            <w:pPr>
              <w:pStyle w:val="Tabletext-evidencematrix"/>
            </w:pPr>
            <w:r w:rsidRPr="00C70209">
              <w:t>NR</w:t>
            </w:r>
          </w:p>
        </w:tc>
        <w:tc>
          <w:tcPr>
            <w:tcW w:w="595" w:type="pct"/>
            <w:tcBorders>
              <w:left w:val="single" w:sz="4" w:space="0" w:color="000000"/>
              <w:bottom w:val="single" w:sz="4" w:space="0" w:color="000000"/>
              <w:right w:val="single" w:sz="4" w:space="0" w:color="000000"/>
            </w:tcBorders>
            <w:shd w:val="clear" w:color="auto" w:fill="FFFFFF" w:themeFill="background1"/>
          </w:tcPr>
          <w:p w14:paraId="25012776" w14:textId="77777777" w:rsidR="00183F9F" w:rsidRPr="00C70209" w:rsidRDefault="00183F9F" w:rsidP="00082182">
            <w:pPr>
              <w:pStyle w:val="Tabletext-evidencematrix"/>
            </w:pPr>
            <w:r w:rsidRPr="00C70209">
              <w:rPr>
                <w:i/>
              </w:rPr>
              <w:t>No significant difference</w:t>
            </w:r>
          </w:p>
          <w:p w14:paraId="38538F71" w14:textId="042416AB" w:rsidR="00183F9F" w:rsidRPr="00C70209" w:rsidRDefault="001A475D" w:rsidP="00082182">
            <w:pPr>
              <w:pStyle w:val="Tabletext-evidencematrix"/>
              <w:rPr>
                <w:i/>
              </w:rPr>
            </w:pPr>
            <w:r w:rsidRPr="001A475D">
              <w:rPr>
                <w:i/>
              </w:rPr>
              <w:t>P = </w:t>
            </w:r>
            <w:r w:rsidR="00183F9F" w:rsidRPr="00C70209">
              <w:t>0.197</w:t>
            </w:r>
          </w:p>
        </w:tc>
      </w:tr>
      <w:tr w:rsidR="00183F9F" w:rsidRPr="00C70209" w14:paraId="2F273FF1"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7B2413E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21C841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B0389D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1CB0A9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5631443"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450CFF0B" w14:textId="77777777" w:rsidR="00183F9F" w:rsidRPr="00C70209" w:rsidRDefault="00183F9F" w:rsidP="00082182">
            <w:pPr>
              <w:pStyle w:val="Tabletext-subanalysis"/>
              <w:jc w:val="right"/>
            </w:pPr>
            <w:r w:rsidRPr="00C70209">
              <w:t>Per protocol analysis</w:t>
            </w:r>
          </w:p>
        </w:tc>
        <w:tc>
          <w:tcPr>
            <w:tcW w:w="551" w:type="pct"/>
            <w:tcBorders>
              <w:top w:val="single" w:sz="4" w:space="0" w:color="000000"/>
              <w:left w:val="single" w:sz="4" w:space="0" w:color="000000"/>
              <w:bottom w:val="single" w:sz="4" w:space="0" w:color="000000"/>
              <w:right w:val="single" w:sz="4" w:space="0" w:color="000000"/>
            </w:tcBorders>
            <w:hideMark/>
          </w:tcPr>
          <w:p w14:paraId="1EA12563" w14:textId="77777777" w:rsidR="00183F9F" w:rsidRPr="00C70209" w:rsidRDefault="00183F9F" w:rsidP="00082182">
            <w:pPr>
              <w:pStyle w:val="Tabletext-evidencematrix"/>
            </w:pPr>
            <w:r w:rsidRPr="00C70209">
              <w:t>131.92 ± 64.04 (n=39)</w:t>
            </w:r>
          </w:p>
        </w:tc>
        <w:tc>
          <w:tcPr>
            <w:tcW w:w="550" w:type="pct"/>
            <w:tcBorders>
              <w:top w:val="single" w:sz="4" w:space="0" w:color="000000"/>
              <w:left w:val="single" w:sz="4" w:space="0" w:color="000000"/>
              <w:bottom w:val="single" w:sz="4" w:space="0" w:color="000000"/>
              <w:right w:val="single" w:sz="4" w:space="0" w:color="000000"/>
            </w:tcBorders>
            <w:hideMark/>
          </w:tcPr>
          <w:p w14:paraId="2723F905" w14:textId="77777777" w:rsidR="00183F9F" w:rsidRPr="00C70209" w:rsidRDefault="00183F9F" w:rsidP="00082182">
            <w:pPr>
              <w:pStyle w:val="Tabletext-evidencematrix"/>
            </w:pPr>
            <w:r w:rsidRPr="00C70209">
              <w:t>155 ± 86.2 (n=3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A14F52E"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EC0AE" w14:textId="77777777" w:rsidR="00183F9F" w:rsidRPr="00C70209" w:rsidRDefault="00183F9F" w:rsidP="00082182">
            <w:pPr>
              <w:pStyle w:val="Tabletext-evidencematrix"/>
            </w:pPr>
            <w:r w:rsidRPr="00C70209">
              <w:rPr>
                <w:i/>
              </w:rPr>
              <w:t>No significant difference</w:t>
            </w:r>
          </w:p>
          <w:p w14:paraId="2E0273F5" w14:textId="755FDE7C" w:rsidR="00183F9F" w:rsidRPr="00C70209" w:rsidRDefault="001A475D" w:rsidP="00082182">
            <w:pPr>
              <w:pStyle w:val="Tabletext-evidencematrix"/>
            </w:pPr>
            <w:r w:rsidRPr="001A475D">
              <w:rPr>
                <w:i/>
              </w:rPr>
              <w:t>P = </w:t>
            </w:r>
            <w:r w:rsidR="00183F9F" w:rsidRPr="00C70209">
              <w:t>0.184</w:t>
            </w:r>
          </w:p>
        </w:tc>
      </w:tr>
      <w:tr w:rsidR="00183F9F" w:rsidRPr="00C70209" w14:paraId="61C798E8"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0FCCDFE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1B6467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8BB405B"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2A0A67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8201BE5"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42DAFE27" w14:textId="77777777" w:rsidR="00183F9F" w:rsidRPr="00C70209" w:rsidRDefault="00183F9F" w:rsidP="00082182">
            <w:pPr>
              <w:pStyle w:val="Tabletext-evidencematrix"/>
            </w:pPr>
            <w:r w:rsidRPr="00C70209">
              <w:t>Intraoperative bleeding (mL/kg)</w:t>
            </w:r>
          </w:p>
        </w:tc>
        <w:tc>
          <w:tcPr>
            <w:tcW w:w="1616" w:type="pct"/>
            <w:gridSpan w:val="3"/>
            <w:tcBorders>
              <w:top w:val="single" w:sz="4" w:space="0" w:color="000000"/>
              <w:left w:val="single" w:sz="4" w:space="0" w:color="000000"/>
              <w:bottom w:val="single" w:sz="4" w:space="0" w:color="000000"/>
              <w:right w:val="single" w:sz="4" w:space="0" w:color="000000"/>
            </w:tcBorders>
          </w:tcPr>
          <w:p w14:paraId="6654EF77" w14:textId="77777777" w:rsidR="00183F9F" w:rsidRPr="00C70209" w:rsidRDefault="00183F9F" w:rsidP="00082182">
            <w:pPr>
              <w:pStyle w:val="Tabletext-evidencematrix"/>
            </w:pP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3738524" w14:textId="77777777" w:rsidR="00183F9F" w:rsidRPr="00C70209" w:rsidRDefault="00183F9F" w:rsidP="00082182">
            <w:pPr>
              <w:pStyle w:val="Tabletext-evidencematrix"/>
            </w:pPr>
          </w:p>
        </w:tc>
      </w:tr>
      <w:tr w:rsidR="00183F9F" w:rsidRPr="00C70209" w14:paraId="65D7DCB1" w14:textId="77777777" w:rsidTr="00082182">
        <w:trPr>
          <w:trHeight w:val="570"/>
        </w:trPr>
        <w:tc>
          <w:tcPr>
            <w:tcW w:w="388" w:type="pct"/>
            <w:vMerge/>
            <w:tcBorders>
              <w:top w:val="single" w:sz="4" w:space="0" w:color="000000"/>
              <w:left w:val="single" w:sz="4" w:space="0" w:color="000000"/>
              <w:bottom w:val="single" w:sz="4" w:space="0" w:color="000000"/>
              <w:right w:val="single" w:sz="4" w:space="0" w:color="000000"/>
            </w:tcBorders>
            <w:vAlign w:val="center"/>
          </w:tcPr>
          <w:p w14:paraId="4141EC8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191BAE4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55F93B8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556D4ED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tcPr>
          <w:p w14:paraId="5D762256"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tcPr>
          <w:p w14:paraId="181018BB" w14:textId="77777777" w:rsidR="00183F9F" w:rsidRPr="00C70209" w:rsidRDefault="00183F9F" w:rsidP="00082182">
            <w:pPr>
              <w:pStyle w:val="Tabletext-subanalysis"/>
              <w:jc w:val="right"/>
            </w:pPr>
            <w:r w:rsidRPr="00C70209">
              <w:t>Intent-to-treat analysis</w:t>
            </w:r>
          </w:p>
        </w:tc>
        <w:tc>
          <w:tcPr>
            <w:tcW w:w="551" w:type="pct"/>
            <w:tcBorders>
              <w:top w:val="single" w:sz="4" w:space="0" w:color="000000"/>
              <w:left w:val="single" w:sz="4" w:space="0" w:color="000000"/>
              <w:bottom w:val="single" w:sz="4" w:space="0" w:color="000000"/>
              <w:right w:val="single" w:sz="4" w:space="0" w:color="000000"/>
            </w:tcBorders>
          </w:tcPr>
          <w:p w14:paraId="3C918F75" w14:textId="77777777" w:rsidR="00183F9F" w:rsidRPr="00C70209" w:rsidRDefault="00183F9F" w:rsidP="00082182">
            <w:pPr>
              <w:pStyle w:val="Tabletext-evidencematrix"/>
            </w:pPr>
            <w:r w:rsidRPr="00C70209">
              <w:t>5.84 ± 3.4 (n=47)</w:t>
            </w:r>
          </w:p>
        </w:tc>
        <w:tc>
          <w:tcPr>
            <w:tcW w:w="550" w:type="pct"/>
            <w:tcBorders>
              <w:top w:val="single" w:sz="4" w:space="0" w:color="000000"/>
              <w:left w:val="single" w:sz="4" w:space="0" w:color="000000"/>
              <w:bottom w:val="single" w:sz="4" w:space="0" w:color="000000"/>
              <w:right w:val="single" w:sz="4" w:space="0" w:color="000000"/>
            </w:tcBorders>
          </w:tcPr>
          <w:p w14:paraId="373946F5" w14:textId="77777777" w:rsidR="00183F9F" w:rsidRPr="00C70209" w:rsidRDefault="00183F9F" w:rsidP="00082182">
            <w:pPr>
              <w:pStyle w:val="Tabletext-evidencematrix"/>
            </w:pPr>
            <w:r w:rsidRPr="00C70209">
              <w:t>5.23 ± 3.29 (n=48)</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B63FB79"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35B31BF6" w14:textId="77777777" w:rsidR="00183F9F" w:rsidRPr="00C70209" w:rsidRDefault="00183F9F" w:rsidP="00082182">
            <w:pPr>
              <w:pStyle w:val="Tabletext-evidencematrix"/>
            </w:pPr>
            <w:r w:rsidRPr="00C70209">
              <w:rPr>
                <w:i/>
              </w:rPr>
              <w:t>No significant difference</w:t>
            </w:r>
          </w:p>
          <w:p w14:paraId="33447F64" w14:textId="37A20EF2" w:rsidR="00183F9F" w:rsidRPr="00C70209" w:rsidRDefault="001A475D" w:rsidP="00082182">
            <w:pPr>
              <w:pStyle w:val="Tabletext-evidencematrix"/>
              <w:rPr>
                <w:i/>
              </w:rPr>
            </w:pPr>
            <w:r w:rsidRPr="001A475D">
              <w:rPr>
                <w:i/>
              </w:rPr>
              <w:t>P = </w:t>
            </w:r>
            <w:r w:rsidR="00183F9F" w:rsidRPr="00C70209">
              <w:t>0.381</w:t>
            </w:r>
          </w:p>
        </w:tc>
      </w:tr>
      <w:tr w:rsidR="00183F9F" w:rsidRPr="00C70209" w14:paraId="2F3D339B"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53A697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CEBC02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B38A46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707579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FB7E55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1CE712C1" w14:textId="77777777" w:rsidR="00183F9F" w:rsidRPr="00C70209" w:rsidRDefault="00183F9F" w:rsidP="00082182">
            <w:pPr>
              <w:pStyle w:val="Tabletext-subanalysis"/>
              <w:jc w:val="right"/>
            </w:pPr>
            <w:r w:rsidRPr="00C70209">
              <w:t>Per protocol analysis</w:t>
            </w:r>
          </w:p>
        </w:tc>
        <w:tc>
          <w:tcPr>
            <w:tcW w:w="551" w:type="pct"/>
            <w:tcBorders>
              <w:top w:val="single" w:sz="4" w:space="0" w:color="000000"/>
              <w:left w:val="single" w:sz="4" w:space="0" w:color="000000"/>
              <w:bottom w:val="single" w:sz="4" w:space="0" w:color="000000"/>
              <w:right w:val="single" w:sz="4" w:space="0" w:color="000000"/>
            </w:tcBorders>
            <w:hideMark/>
          </w:tcPr>
          <w:p w14:paraId="67C73427" w14:textId="77777777" w:rsidR="00183F9F" w:rsidRPr="00C70209" w:rsidRDefault="00183F9F" w:rsidP="00082182">
            <w:pPr>
              <w:pStyle w:val="Tabletext-evidencematrix"/>
            </w:pPr>
            <w:r w:rsidRPr="00C70209">
              <w:t>5.71 ± 3.44 (n=39)</w:t>
            </w:r>
          </w:p>
        </w:tc>
        <w:tc>
          <w:tcPr>
            <w:tcW w:w="550" w:type="pct"/>
            <w:tcBorders>
              <w:top w:val="single" w:sz="4" w:space="0" w:color="000000"/>
              <w:left w:val="single" w:sz="4" w:space="0" w:color="000000"/>
              <w:bottom w:val="single" w:sz="4" w:space="0" w:color="000000"/>
              <w:right w:val="single" w:sz="4" w:space="0" w:color="000000"/>
            </w:tcBorders>
            <w:hideMark/>
          </w:tcPr>
          <w:p w14:paraId="6028A54A" w14:textId="77777777" w:rsidR="00183F9F" w:rsidRPr="00C70209" w:rsidRDefault="00183F9F" w:rsidP="00082182">
            <w:pPr>
              <w:pStyle w:val="Tabletext-evidencematrix"/>
            </w:pPr>
            <w:r w:rsidRPr="00C70209">
              <w:t>5.46 ± 3.39 (n=39)</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25A0205"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20C3024" w14:textId="77777777" w:rsidR="00183F9F" w:rsidRPr="00C70209" w:rsidRDefault="00183F9F" w:rsidP="00082182">
            <w:pPr>
              <w:pStyle w:val="Tabletext-evidencematrix"/>
            </w:pPr>
            <w:r w:rsidRPr="00C70209">
              <w:rPr>
                <w:i/>
              </w:rPr>
              <w:t>No significant difference</w:t>
            </w:r>
          </w:p>
          <w:p w14:paraId="489FA301" w14:textId="08E29BCF" w:rsidR="00183F9F" w:rsidRPr="00C70209" w:rsidRDefault="001A475D" w:rsidP="00082182">
            <w:pPr>
              <w:pStyle w:val="Tabletext-evidencematrix"/>
            </w:pPr>
            <w:r w:rsidRPr="001A475D">
              <w:rPr>
                <w:i/>
              </w:rPr>
              <w:t>P = </w:t>
            </w:r>
            <w:r w:rsidR="00183F9F" w:rsidRPr="00C70209">
              <w:t>0.742</w:t>
            </w:r>
          </w:p>
        </w:tc>
      </w:tr>
      <w:tr w:rsidR="00183F9F" w:rsidRPr="00C70209" w14:paraId="0464608A"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9F19DC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53E6DF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70CE5E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4DBEA7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3BDB4A3"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0FC7A510" w14:textId="77777777" w:rsidR="00183F9F" w:rsidRPr="00C70209" w:rsidRDefault="00183F9F" w:rsidP="00082182">
            <w:pPr>
              <w:pStyle w:val="Tabletext-evidencematrix"/>
            </w:pPr>
            <w:r w:rsidRPr="00C70209">
              <w:t>Primary postoperative bleeding</w:t>
            </w:r>
          </w:p>
        </w:tc>
        <w:tc>
          <w:tcPr>
            <w:tcW w:w="551" w:type="pct"/>
            <w:tcBorders>
              <w:top w:val="single" w:sz="4" w:space="0" w:color="000000"/>
              <w:left w:val="single" w:sz="4" w:space="0" w:color="000000"/>
              <w:bottom w:val="single" w:sz="4" w:space="0" w:color="000000"/>
              <w:right w:val="single" w:sz="4" w:space="0" w:color="000000"/>
            </w:tcBorders>
            <w:hideMark/>
          </w:tcPr>
          <w:p w14:paraId="7914141A" w14:textId="77777777" w:rsidR="00183F9F" w:rsidRPr="00C70209" w:rsidRDefault="00183F9F" w:rsidP="00082182">
            <w:pPr>
              <w:pStyle w:val="Tabletext-evidencematrix"/>
            </w:pPr>
            <w:r w:rsidRPr="00C70209">
              <w:t>NR</w:t>
            </w:r>
          </w:p>
        </w:tc>
        <w:tc>
          <w:tcPr>
            <w:tcW w:w="550" w:type="pct"/>
            <w:tcBorders>
              <w:top w:val="single" w:sz="4" w:space="0" w:color="000000"/>
              <w:left w:val="single" w:sz="4" w:space="0" w:color="000000"/>
              <w:bottom w:val="single" w:sz="4" w:space="0" w:color="000000"/>
              <w:right w:val="single" w:sz="4" w:space="0" w:color="000000"/>
            </w:tcBorders>
            <w:hideMark/>
          </w:tcPr>
          <w:p w14:paraId="1254199E" w14:textId="77777777" w:rsidR="00183F9F" w:rsidRPr="00C70209" w:rsidRDefault="00183F9F" w:rsidP="00082182">
            <w:pPr>
              <w:pStyle w:val="Tabletext-evidencematrix"/>
            </w:pPr>
            <w:r w:rsidRPr="00C70209">
              <w:t>NR</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F6772BA"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EA9297A" w14:textId="77777777" w:rsidR="00183F9F" w:rsidRPr="00C70209" w:rsidRDefault="00183F9F" w:rsidP="00082182">
            <w:pPr>
              <w:pStyle w:val="Tabletext-evidencematrix"/>
            </w:pPr>
            <w:r w:rsidRPr="00C70209">
              <w:rPr>
                <w:i/>
              </w:rPr>
              <w:t>No significant difference</w:t>
            </w:r>
          </w:p>
          <w:p w14:paraId="3AA91A57" w14:textId="63544247" w:rsidR="00183F9F" w:rsidRPr="00C70209" w:rsidRDefault="001A475D" w:rsidP="00082182">
            <w:pPr>
              <w:pStyle w:val="Tabletext-evidencematrix"/>
            </w:pPr>
            <w:r w:rsidRPr="001A475D">
              <w:rPr>
                <w:i/>
              </w:rPr>
              <w:t>P = </w:t>
            </w:r>
            <w:r w:rsidR="00183F9F" w:rsidRPr="00C70209">
              <w:t>0.85</w:t>
            </w:r>
          </w:p>
        </w:tc>
      </w:tr>
      <w:tr w:rsidR="00183F9F" w:rsidRPr="00C70209" w14:paraId="7B5F0922"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9D834F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6740534"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BF854D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0DB716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D9975C5"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0347F71D" w14:textId="77777777" w:rsidR="00183F9F" w:rsidRPr="00C70209" w:rsidRDefault="00183F9F" w:rsidP="00082182">
            <w:pPr>
              <w:pStyle w:val="Tabletext-evidencematrix"/>
            </w:pPr>
            <w:r w:rsidRPr="00C70209">
              <w:t>Secondary postoperative bleeding</w:t>
            </w:r>
          </w:p>
        </w:tc>
        <w:tc>
          <w:tcPr>
            <w:tcW w:w="551" w:type="pct"/>
            <w:tcBorders>
              <w:top w:val="single" w:sz="4" w:space="0" w:color="000000"/>
              <w:left w:val="single" w:sz="4" w:space="0" w:color="000000"/>
              <w:bottom w:val="single" w:sz="4" w:space="0" w:color="000000"/>
              <w:right w:val="single" w:sz="4" w:space="0" w:color="000000"/>
            </w:tcBorders>
            <w:hideMark/>
          </w:tcPr>
          <w:p w14:paraId="7ADFCBCE" w14:textId="77777777" w:rsidR="00183F9F" w:rsidRPr="00C70209" w:rsidRDefault="00183F9F" w:rsidP="00082182">
            <w:pPr>
              <w:pStyle w:val="Tabletext-evidencematrix"/>
            </w:pPr>
            <w:r w:rsidRPr="00C70209">
              <w:t>0</w:t>
            </w:r>
          </w:p>
        </w:tc>
        <w:tc>
          <w:tcPr>
            <w:tcW w:w="550" w:type="pct"/>
            <w:tcBorders>
              <w:top w:val="single" w:sz="4" w:space="0" w:color="000000"/>
              <w:left w:val="single" w:sz="4" w:space="0" w:color="000000"/>
              <w:bottom w:val="single" w:sz="4" w:space="0" w:color="000000"/>
              <w:right w:val="single" w:sz="4" w:space="0" w:color="000000"/>
            </w:tcBorders>
            <w:hideMark/>
          </w:tcPr>
          <w:p w14:paraId="769A877C" w14:textId="77777777" w:rsidR="00183F9F" w:rsidRPr="00C70209" w:rsidRDefault="00183F9F" w:rsidP="00082182">
            <w:pPr>
              <w:pStyle w:val="Tabletext-evidencematrix"/>
            </w:pPr>
            <w:r w:rsidRPr="00C70209">
              <w:t>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14C9550" w14:textId="77777777" w:rsidR="00183F9F" w:rsidRPr="00C70209" w:rsidRDefault="00183F9F" w:rsidP="00082182">
            <w:pPr>
              <w:pStyle w:val="Tabletext-evidencematrix"/>
            </w:pPr>
            <w:r w:rsidRPr="00C70209">
              <w:t>Not estimable</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208DBE2" w14:textId="77777777" w:rsidR="00183F9F" w:rsidRPr="00C70209" w:rsidRDefault="00183F9F" w:rsidP="00082182">
            <w:pPr>
              <w:pStyle w:val="Tabletext-evidencematrix"/>
            </w:pPr>
            <w:r w:rsidRPr="00C70209">
              <w:rPr>
                <w:i/>
              </w:rPr>
              <w:t>No significant difference</w:t>
            </w:r>
          </w:p>
          <w:p w14:paraId="78E81AF4" w14:textId="5EF51555" w:rsidR="00183F9F" w:rsidRPr="00C70209" w:rsidRDefault="001A475D" w:rsidP="00082182">
            <w:pPr>
              <w:pStyle w:val="Tabletext-evidencematrix"/>
            </w:pPr>
            <w:r w:rsidRPr="001A475D">
              <w:rPr>
                <w:i/>
              </w:rPr>
              <w:t>P = </w:t>
            </w:r>
            <w:r w:rsidR="00183F9F" w:rsidRPr="00C70209">
              <w:t>NA</w:t>
            </w:r>
          </w:p>
        </w:tc>
      </w:tr>
      <w:tr w:rsidR="00183F9F" w:rsidRPr="00C70209" w14:paraId="3FE1DCA2" w14:textId="77777777" w:rsidTr="00082182">
        <w:tc>
          <w:tcPr>
            <w:tcW w:w="388" w:type="pct"/>
            <w:vMerge w:val="restart"/>
            <w:tcBorders>
              <w:top w:val="single" w:sz="4" w:space="0" w:color="000000"/>
              <w:left w:val="single" w:sz="4" w:space="0" w:color="000000"/>
              <w:bottom w:val="single" w:sz="4" w:space="0" w:color="000000"/>
              <w:right w:val="single" w:sz="4" w:space="0" w:color="000000"/>
            </w:tcBorders>
            <w:hideMark/>
          </w:tcPr>
          <w:p w14:paraId="07EE5F5B" w14:textId="445929DB" w:rsidR="00183F9F" w:rsidRPr="00C70209" w:rsidRDefault="00183F9F" w:rsidP="00082182">
            <w:pPr>
              <w:pStyle w:val="Tabletext-evidencematrix"/>
            </w:pPr>
            <w:r w:rsidRPr="00C70209">
              <w:t>Eldaba 2013</w:t>
            </w:r>
            <w:r w:rsidRPr="00C70209">
              <w:fldChar w:fldCharType="begin"/>
            </w:r>
            <w:r w:rsidR="000E261C">
              <w:instrText xml:space="preserve"> ADDIN EN.CITE &lt;EndNote&gt;&lt;Cite&gt;&lt;Author&gt;Eldaba&lt;/Author&gt;&lt;Year&gt;2013&lt;/Year&gt;&lt;RecNum&gt;869&lt;/RecNum&gt;&lt;DisplayText&gt;&lt;style face="superscript"&gt;403&lt;/style&gt;&lt;/DisplayText&gt;&lt;record&gt;&lt;rec-number&gt;869&lt;/rec-number&gt;&lt;foreign-keys&gt;&lt;key app="EN" db-id="9edve2wadsavt5ewavaxtda4f2tavzvts9ee" timestamp="1435036188"&gt;869&lt;/key&gt;&lt;/foreign-keys&gt;&lt;ref-type name="Journal Article"&gt;17&lt;/ref-type&gt;&lt;contributors&gt;&lt;authors&gt;&lt;author&gt;Eldaba, A. A.&lt;/author&gt;&lt;author&gt;Amr, Y. M.&lt;/author&gt;&lt;author&gt;Albirmawy, O. A.&lt;/author&gt;&lt;/authors&gt;&lt;/contributors&gt;&lt;titles&gt;&lt;title&gt;Effects of tranexamic acid during endoscopic sinsus surgery in children&lt;/title&gt;&lt;secondary-title&gt;Saudi Journal of Anaesthesia&lt;/secondary-title&gt;&lt;/titles&gt;&lt;periodical&gt;&lt;full-title&gt;Saudi Journal of Anaesthesia&lt;/full-title&gt;&lt;/periodical&gt;&lt;pages&gt;229–233&lt;/pages&gt;&lt;volume&gt;7&lt;/volume&gt;&lt;reprint-edition&gt;NOT IN FILE&lt;/reprint-edition&gt;&lt;keywords&gt;&lt;keyword&gt;Cochrane Trials 4Nov2014&lt;/keyword&gt;&lt;keyword&gt;surgery&lt;/keyword&gt;&lt;keyword&gt;tranexamic acid&lt;/keyword&gt;&lt;/keywords&gt;&lt;dates&gt;&lt;year&gt;2013&lt;/year&gt;&lt;/dates&gt;&lt;urls&gt;&lt;related-urls&gt;&lt;url&gt;http://www.saudija.org/article.asp?issn=1658-354X;year=2013;volume=7;issue=3;spage=229;epage=233;aulast=Eldaba&lt;/url&gt;&lt;/related-urls&gt;&lt;/urls&gt;&lt;/record&gt;&lt;/Cite&gt;&lt;/EndNote&gt;</w:instrText>
            </w:r>
            <w:r w:rsidRPr="00C70209">
              <w:fldChar w:fldCharType="separate"/>
            </w:r>
            <w:r w:rsidR="000E261C" w:rsidRPr="000E261C">
              <w:rPr>
                <w:noProof/>
                <w:vertAlign w:val="superscript"/>
              </w:rPr>
              <w:t>403</w:t>
            </w:r>
            <w:r w:rsidRPr="00C70209">
              <w:fldChar w:fldCharType="end"/>
            </w:r>
          </w:p>
          <w:p w14:paraId="5ECCDF3A" w14:textId="77777777" w:rsidR="00183F9F" w:rsidRPr="00C70209" w:rsidRDefault="00183F9F" w:rsidP="00082182">
            <w:pPr>
              <w:pStyle w:val="Tabletext-evidencematrix"/>
            </w:pPr>
            <w:r w:rsidRPr="00C70209">
              <w:t>Level II</w:t>
            </w:r>
          </w:p>
          <w:p w14:paraId="749CA49C" w14:textId="77777777" w:rsidR="00183F9F" w:rsidRPr="00C70209" w:rsidRDefault="00183F9F" w:rsidP="00082182">
            <w:pPr>
              <w:pStyle w:val="Tabletext-evidencematrix"/>
            </w:pPr>
            <w:r w:rsidRPr="00C70209">
              <w:rPr>
                <w:i/>
              </w:rPr>
              <w:t>Fair</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3863EE22" w14:textId="77777777" w:rsidR="00183F9F" w:rsidRPr="00C70209" w:rsidRDefault="00183F9F" w:rsidP="00082182">
            <w:pPr>
              <w:pStyle w:val="Tabletext-evidencematrix"/>
            </w:pPr>
            <w:r w:rsidRPr="00C70209">
              <w:t>N=100</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6CB352C2" w14:textId="77777777" w:rsidR="00183F9F" w:rsidRPr="00C70209" w:rsidRDefault="00183F9F" w:rsidP="00082182">
            <w:pPr>
              <w:pStyle w:val="Tabletext-evidencematrix"/>
            </w:pPr>
            <w:r w:rsidRPr="00C70209">
              <w:t>Children (aged 5–10 years) with chronic Rhinosinusitis undergoing endoscopic sinus surgery</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367AD676" w14:textId="77777777" w:rsidR="00183F9F" w:rsidRPr="00C70209" w:rsidRDefault="00183F9F" w:rsidP="00082182">
            <w:pPr>
              <w:pStyle w:val="Tabletext-evidencematrix"/>
            </w:pPr>
            <w:r w:rsidRPr="00C70209">
              <w:t>Egypt</w:t>
            </w:r>
          </w:p>
        </w:tc>
        <w:tc>
          <w:tcPr>
            <w:tcW w:w="480" w:type="pct"/>
            <w:vMerge w:val="restart"/>
            <w:tcBorders>
              <w:top w:val="single" w:sz="4" w:space="0" w:color="000000"/>
              <w:left w:val="single" w:sz="4" w:space="0" w:color="000000"/>
              <w:bottom w:val="single" w:sz="4" w:space="0" w:color="000000"/>
              <w:right w:val="single" w:sz="4" w:space="0" w:color="000000"/>
            </w:tcBorders>
            <w:hideMark/>
          </w:tcPr>
          <w:p w14:paraId="21823B9E" w14:textId="77777777" w:rsidR="00183F9F" w:rsidRPr="00C70209" w:rsidRDefault="00183F9F" w:rsidP="00082182">
            <w:pPr>
              <w:pStyle w:val="Tabletext-evidencematrix"/>
            </w:pPr>
            <w:r w:rsidRPr="00C70209">
              <w:t>IV TXA versus placebo</w:t>
            </w:r>
          </w:p>
        </w:tc>
        <w:tc>
          <w:tcPr>
            <w:tcW w:w="481" w:type="pct"/>
            <w:tcBorders>
              <w:top w:val="single" w:sz="4" w:space="0" w:color="000000"/>
              <w:left w:val="single" w:sz="4" w:space="0" w:color="000000"/>
              <w:bottom w:val="single" w:sz="4" w:space="0" w:color="000000"/>
              <w:right w:val="single" w:sz="4" w:space="0" w:color="000000"/>
            </w:tcBorders>
            <w:hideMark/>
          </w:tcPr>
          <w:p w14:paraId="1C35F292" w14:textId="77777777" w:rsidR="00183F9F" w:rsidRPr="00C70209" w:rsidRDefault="00183F9F" w:rsidP="00082182">
            <w:pPr>
              <w:pStyle w:val="Tabletext-evidencematrix"/>
            </w:pPr>
            <w:r w:rsidRPr="00C70209">
              <w:t>Bleeding volume (mL)</w:t>
            </w:r>
          </w:p>
        </w:tc>
        <w:tc>
          <w:tcPr>
            <w:tcW w:w="551" w:type="pct"/>
            <w:tcBorders>
              <w:top w:val="single" w:sz="4" w:space="0" w:color="000000"/>
              <w:left w:val="single" w:sz="4" w:space="0" w:color="000000"/>
              <w:bottom w:val="single" w:sz="4" w:space="0" w:color="000000"/>
              <w:right w:val="single" w:sz="4" w:space="0" w:color="000000"/>
            </w:tcBorders>
            <w:hideMark/>
          </w:tcPr>
          <w:p w14:paraId="5CA77A2B" w14:textId="77777777" w:rsidR="00183F9F" w:rsidRPr="00C70209" w:rsidRDefault="00183F9F" w:rsidP="00082182">
            <w:pPr>
              <w:pStyle w:val="Tabletext-evidencematrix"/>
            </w:pPr>
            <w:r w:rsidRPr="00C70209">
              <w:t>102 ± 19</w:t>
            </w:r>
          </w:p>
        </w:tc>
        <w:tc>
          <w:tcPr>
            <w:tcW w:w="550" w:type="pct"/>
            <w:tcBorders>
              <w:top w:val="single" w:sz="4" w:space="0" w:color="000000"/>
              <w:left w:val="single" w:sz="4" w:space="0" w:color="000000"/>
              <w:bottom w:val="single" w:sz="4" w:space="0" w:color="000000"/>
              <w:right w:val="single" w:sz="4" w:space="0" w:color="000000"/>
            </w:tcBorders>
          </w:tcPr>
          <w:p w14:paraId="2006A721" w14:textId="77777777" w:rsidR="00183F9F" w:rsidRPr="00C70209" w:rsidRDefault="00183F9F" w:rsidP="00082182">
            <w:pPr>
              <w:pStyle w:val="Tabletext-evidencematrix"/>
            </w:pPr>
            <w:r w:rsidRPr="00C70209">
              <w:t>153 ± 23</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A4658DB" w14:textId="77777777" w:rsidR="00183F9F" w:rsidRPr="00C70209" w:rsidRDefault="00183F9F" w:rsidP="00082182">
            <w:pPr>
              <w:pStyle w:val="Tabletext-evidencematrix"/>
            </w:pPr>
            <w:r w:rsidRPr="00C70209">
              <w:t>MD –51.00 [–59.27, –42.73]</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7CBA86B" w14:textId="77777777" w:rsidR="00183F9F" w:rsidRPr="00C70209" w:rsidRDefault="00183F9F" w:rsidP="00082182">
            <w:pPr>
              <w:pStyle w:val="Tabletext-evidencematrix"/>
              <w:rPr>
                <w:i/>
              </w:rPr>
            </w:pPr>
            <w:r w:rsidRPr="00C70209">
              <w:rPr>
                <w:i/>
              </w:rPr>
              <w:t>Favours TXA</w:t>
            </w:r>
          </w:p>
          <w:p w14:paraId="1B08E910" w14:textId="30A85BF3" w:rsidR="00183F9F" w:rsidRPr="00C70209" w:rsidRDefault="001A475D" w:rsidP="00082182">
            <w:pPr>
              <w:pStyle w:val="Tabletext-evidencematrix"/>
            </w:pPr>
            <w:r w:rsidRPr="001A475D">
              <w:rPr>
                <w:i/>
              </w:rPr>
              <w:t>P &lt; </w:t>
            </w:r>
            <w:r w:rsidR="00183F9F" w:rsidRPr="00C70209">
              <w:t>0.0001</w:t>
            </w:r>
          </w:p>
        </w:tc>
      </w:tr>
      <w:tr w:rsidR="00183F9F" w:rsidRPr="00C70209" w14:paraId="0A1A4C41"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6DA1A2D"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82B1CB3"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8F8A52A"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5E5278D"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32B509E"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5FC0BC1A" w14:textId="77777777" w:rsidR="00183F9F" w:rsidRPr="00C70209" w:rsidRDefault="00183F9F" w:rsidP="00082182">
            <w:pPr>
              <w:pStyle w:val="Tabletext-evidencematrix"/>
            </w:pPr>
            <w:r w:rsidRPr="00C70209">
              <w:t>Surgical field grade II (mild bleeding) 15 minutes after beginning surgery</w:t>
            </w:r>
          </w:p>
        </w:tc>
        <w:tc>
          <w:tcPr>
            <w:tcW w:w="551" w:type="pct"/>
            <w:tcBorders>
              <w:top w:val="single" w:sz="4" w:space="0" w:color="000000"/>
              <w:left w:val="single" w:sz="4" w:space="0" w:color="000000"/>
              <w:bottom w:val="single" w:sz="4" w:space="0" w:color="000000"/>
              <w:right w:val="single" w:sz="4" w:space="0" w:color="000000"/>
            </w:tcBorders>
            <w:hideMark/>
          </w:tcPr>
          <w:p w14:paraId="7FFD1146" w14:textId="77777777" w:rsidR="00183F9F" w:rsidRPr="00C70209" w:rsidRDefault="00183F9F" w:rsidP="00082182">
            <w:pPr>
              <w:pStyle w:val="Tabletext-evidencematrix"/>
            </w:pPr>
            <w:r w:rsidRPr="00C70209">
              <w:t>35/50 (70.0%)</w:t>
            </w:r>
          </w:p>
        </w:tc>
        <w:tc>
          <w:tcPr>
            <w:tcW w:w="550" w:type="pct"/>
            <w:tcBorders>
              <w:top w:val="single" w:sz="4" w:space="0" w:color="000000"/>
              <w:left w:val="single" w:sz="4" w:space="0" w:color="000000"/>
              <w:bottom w:val="single" w:sz="4" w:space="0" w:color="000000"/>
              <w:right w:val="single" w:sz="4" w:space="0" w:color="000000"/>
            </w:tcBorders>
            <w:hideMark/>
          </w:tcPr>
          <w:p w14:paraId="2A8CB6D9" w14:textId="77777777" w:rsidR="00183F9F" w:rsidRPr="00C70209" w:rsidRDefault="00183F9F" w:rsidP="00082182">
            <w:pPr>
              <w:pStyle w:val="Tabletext-evidencematrix"/>
            </w:pPr>
            <w:r w:rsidRPr="00C70209">
              <w:t>26/50 (52.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34F6597"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7F94BFD" w14:textId="77777777" w:rsidR="00183F9F" w:rsidRPr="00C70209" w:rsidRDefault="00183F9F" w:rsidP="00082182">
            <w:pPr>
              <w:pStyle w:val="Tabletext-evidencematrix"/>
            </w:pPr>
            <w:r w:rsidRPr="00C70209">
              <w:rPr>
                <w:i/>
              </w:rPr>
              <w:t>No significant difference</w:t>
            </w:r>
          </w:p>
          <w:p w14:paraId="41E505BF" w14:textId="6C7ABEEC" w:rsidR="00183F9F" w:rsidRPr="00C70209" w:rsidRDefault="001A475D" w:rsidP="00082182">
            <w:pPr>
              <w:pStyle w:val="Tabletext-evidencematrix"/>
            </w:pPr>
            <w:r w:rsidRPr="001A475D">
              <w:rPr>
                <w:i/>
              </w:rPr>
              <w:t>P = </w:t>
            </w:r>
            <w:r w:rsidR="00183F9F" w:rsidRPr="00C70209">
              <w:t>0.064</w:t>
            </w:r>
          </w:p>
        </w:tc>
      </w:tr>
      <w:tr w:rsidR="00183F9F" w:rsidRPr="00C70209" w14:paraId="55130CB3"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2DEC014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1F8D17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188743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ADEF50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66A532C"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4805AC28" w14:textId="77777777" w:rsidR="00183F9F" w:rsidRPr="00C70209" w:rsidRDefault="00183F9F" w:rsidP="00082182">
            <w:pPr>
              <w:pStyle w:val="Tabletext-evidencematrix"/>
            </w:pPr>
            <w:r w:rsidRPr="00C70209">
              <w:t>Surgical field grade III (moderate bleeding) 15 minutes after beginning surgery</w:t>
            </w:r>
          </w:p>
        </w:tc>
        <w:tc>
          <w:tcPr>
            <w:tcW w:w="551" w:type="pct"/>
            <w:tcBorders>
              <w:top w:val="single" w:sz="4" w:space="0" w:color="000000"/>
              <w:left w:val="single" w:sz="4" w:space="0" w:color="000000"/>
              <w:bottom w:val="single" w:sz="4" w:space="0" w:color="000000"/>
              <w:right w:val="single" w:sz="4" w:space="0" w:color="000000"/>
            </w:tcBorders>
            <w:hideMark/>
          </w:tcPr>
          <w:p w14:paraId="1CAA46F6" w14:textId="77777777" w:rsidR="00183F9F" w:rsidRPr="00C70209" w:rsidRDefault="00183F9F" w:rsidP="00082182">
            <w:pPr>
              <w:pStyle w:val="Tabletext-evidencematrix"/>
            </w:pPr>
            <w:r w:rsidRPr="00C70209">
              <w:t>8/50 (16.0%)</w:t>
            </w:r>
          </w:p>
        </w:tc>
        <w:tc>
          <w:tcPr>
            <w:tcW w:w="550" w:type="pct"/>
            <w:tcBorders>
              <w:top w:val="single" w:sz="4" w:space="0" w:color="000000"/>
              <w:left w:val="single" w:sz="4" w:space="0" w:color="000000"/>
              <w:bottom w:val="single" w:sz="4" w:space="0" w:color="000000"/>
              <w:right w:val="single" w:sz="4" w:space="0" w:color="000000"/>
            </w:tcBorders>
            <w:hideMark/>
          </w:tcPr>
          <w:p w14:paraId="4B710955" w14:textId="77777777" w:rsidR="00183F9F" w:rsidRPr="00C70209" w:rsidRDefault="00183F9F" w:rsidP="00082182">
            <w:pPr>
              <w:pStyle w:val="Tabletext-evidencematrix"/>
            </w:pPr>
            <w:r w:rsidRPr="00C70209">
              <w:t>24/50 (48.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7FE409"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275C052A" w14:textId="77777777" w:rsidR="00183F9F" w:rsidRPr="00C70209" w:rsidRDefault="00183F9F" w:rsidP="00082182">
            <w:pPr>
              <w:pStyle w:val="Tabletext-evidencematrix"/>
              <w:rPr>
                <w:i/>
              </w:rPr>
            </w:pPr>
            <w:r w:rsidRPr="00C70209">
              <w:rPr>
                <w:i/>
              </w:rPr>
              <w:t>Favours TXA</w:t>
            </w:r>
          </w:p>
          <w:p w14:paraId="103ED236" w14:textId="35BD055E" w:rsidR="00183F9F" w:rsidRPr="00C70209" w:rsidRDefault="001A475D" w:rsidP="00082182">
            <w:pPr>
              <w:pStyle w:val="Tabletext-evidencematrix"/>
            </w:pPr>
            <w:r w:rsidRPr="001A475D">
              <w:rPr>
                <w:i/>
              </w:rPr>
              <w:t>P = </w:t>
            </w:r>
            <w:r w:rsidR="00183F9F" w:rsidRPr="00C70209">
              <w:t>0.0006</w:t>
            </w:r>
          </w:p>
        </w:tc>
      </w:tr>
      <w:tr w:rsidR="00183F9F" w:rsidRPr="00C70209" w14:paraId="6026FD1F"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6DB19E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E7C80F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96C4E5B"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B06F5F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516D6C6"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383A6629" w14:textId="77777777" w:rsidR="00183F9F" w:rsidRPr="00C70209" w:rsidRDefault="00183F9F" w:rsidP="00082182">
            <w:pPr>
              <w:pStyle w:val="Tabletext-evidencematrix"/>
            </w:pPr>
            <w:r w:rsidRPr="00C70209">
              <w:t>Surgical field grade IV or V (severe or massive bleeding) 15 minutes after beginning surgery</w:t>
            </w:r>
          </w:p>
        </w:tc>
        <w:tc>
          <w:tcPr>
            <w:tcW w:w="551" w:type="pct"/>
            <w:tcBorders>
              <w:top w:val="single" w:sz="4" w:space="0" w:color="000000"/>
              <w:left w:val="single" w:sz="4" w:space="0" w:color="000000"/>
              <w:bottom w:val="single" w:sz="4" w:space="0" w:color="000000"/>
              <w:right w:val="single" w:sz="4" w:space="0" w:color="000000"/>
            </w:tcBorders>
            <w:hideMark/>
          </w:tcPr>
          <w:p w14:paraId="336E12E1" w14:textId="77777777" w:rsidR="00183F9F" w:rsidRPr="00C70209" w:rsidRDefault="00183F9F" w:rsidP="00082182">
            <w:pPr>
              <w:pStyle w:val="Tabletext-evidencematrix"/>
            </w:pPr>
            <w:r w:rsidRPr="00C70209">
              <w:t>0/50 (0%)</w:t>
            </w:r>
          </w:p>
        </w:tc>
        <w:tc>
          <w:tcPr>
            <w:tcW w:w="550" w:type="pct"/>
            <w:tcBorders>
              <w:top w:val="single" w:sz="4" w:space="0" w:color="000000"/>
              <w:left w:val="single" w:sz="4" w:space="0" w:color="000000"/>
              <w:bottom w:val="single" w:sz="4" w:space="0" w:color="000000"/>
              <w:right w:val="single" w:sz="4" w:space="0" w:color="000000"/>
            </w:tcBorders>
            <w:hideMark/>
          </w:tcPr>
          <w:p w14:paraId="20D70F5E" w14:textId="77777777" w:rsidR="00183F9F" w:rsidRPr="00C70209" w:rsidRDefault="00183F9F" w:rsidP="00082182">
            <w:pPr>
              <w:pStyle w:val="Tabletext-evidencematrix"/>
            </w:pPr>
            <w:r w:rsidRPr="00C70209">
              <w:t>0/50 (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5754384" w14:textId="77777777" w:rsidR="00183F9F" w:rsidRPr="00C70209" w:rsidRDefault="00183F9F" w:rsidP="00082182">
            <w:pPr>
              <w:pStyle w:val="Tabletext-evidencematrix"/>
            </w:pPr>
            <w:r w:rsidRPr="00C70209">
              <w:t>Not estimable</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EAC0BE6" w14:textId="77777777" w:rsidR="00183F9F" w:rsidRPr="00C70209" w:rsidRDefault="00183F9F" w:rsidP="00082182">
            <w:pPr>
              <w:pStyle w:val="Tabletext-evidencematrix"/>
            </w:pPr>
            <w:r w:rsidRPr="00C70209">
              <w:rPr>
                <w:i/>
              </w:rPr>
              <w:t>No significant difference</w:t>
            </w:r>
          </w:p>
          <w:p w14:paraId="19515498" w14:textId="6ABAF0A9" w:rsidR="00183F9F" w:rsidRPr="00C70209" w:rsidRDefault="001A475D" w:rsidP="00082182">
            <w:pPr>
              <w:pStyle w:val="Tabletext-evidencematrix"/>
            </w:pPr>
            <w:r w:rsidRPr="001A475D">
              <w:rPr>
                <w:i/>
              </w:rPr>
              <w:t>P = </w:t>
            </w:r>
            <w:r w:rsidR="00183F9F" w:rsidRPr="00C70209">
              <w:t>NA</w:t>
            </w:r>
          </w:p>
        </w:tc>
      </w:tr>
      <w:tr w:rsidR="00183F9F" w:rsidRPr="00C70209" w14:paraId="03639AD1"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2C9670D"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38340EE"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D5EB0D2"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24B2314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318FAC2"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5058C462" w14:textId="77777777" w:rsidR="00183F9F" w:rsidRPr="00C70209" w:rsidRDefault="00183F9F" w:rsidP="00082182">
            <w:pPr>
              <w:pStyle w:val="Tabletext-evidencematrix"/>
            </w:pPr>
            <w:r w:rsidRPr="00C70209">
              <w:t>Surgical field grade II (mild bleeding) 30 minutes after beginning surgery</w:t>
            </w:r>
          </w:p>
        </w:tc>
        <w:tc>
          <w:tcPr>
            <w:tcW w:w="551" w:type="pct"/>
            <w:tcBorders>
              <w:top w:val="single" w:sz="4" w:space="0" w:color="000000"/>
              <w:left w:val="single" w:sz="4" w:space="0" w:color="000000"/>
              <w:bottom w:val="single" w:sz="4" w:space="0" w:color="000000"/>
              <w:right w:val="single" w:sz="4" w:space="0" w:color="000000"/>
            </w:tcBorders>
            <w:hideMark/>
          </w:tcPr>
          <w:p w14:paraId="7872D09E" w14:textId="77777777" w:rsidR="00183F9F" w:rsidRPr="00C70209" w:rsidRDefault="00183F9F" w:rsidP="00082182">
            <w:pPr>
              <w:pStyle w:val="Tabletext-evidencematrix"/>
            </w:pPr>
            <w:r w:rsidRPr="00C70209">
              <w:t>37/50 (74.0%)</w:t>
            </w:r>
          </w:p>
        </w:tc>
        <w:tc>
          <w:tcPr>
            <w:tcW w:w="550" w:type="pct"/>
            <w:tcBorders>
              <w:top w:val="single" w:sz="4" w:space="0" w:color="000000"/>
              <w:left w:val="single" w:sz="4" w:space="0" w:color="000000"/>
              <w:bottom w:val="single" w:sz="4" w:space="0" w:color="000000"/>
              <w:right w:val="single" w:sz="4" w:space="0" w:color="000000"/>
            </w:tcBorders>
            <w:hideMark/>
          </w:tcPr>
          <w:p w14:paraId="67BA489D" w14:textId="77777777" w:rsidR="00183F9F" w:rsidRPr="00C70209" w:rsidRDefault="00183F9F" w:rsidP="00082182">
            <w:pPr>
              <w:pStyle w:val="Tabletext-evidencematrix"/>
            </w:pPr>
            <w:r w:rsidRPr="00C70209">
              <w:t>28/50 (56.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0809BC1"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0E42A76" w14:textId="77777777" w:rsidR="00183F9F" w:rsidRPr="00C70209" w:rsidRDefault="00183F9F" w:rsidP="00082182">
            <w:pPr>
              <w:pStyle w:val="Tabletext-evidencematrix"/>
            </w:pPr>
            <w:r w:rsidRPr="00C70209">
              <w:rPr>
                <w:i/>
              </w:rPr>
              <w:t>No significant difference</w:t>
            </w:r>
          </w:p>
          <w:p w14:paraId="1C3DA159" w14:textId="0575977F" w:rsidR="00183F9F" w:rsidRPr="00C70209" w:rsidRDefault="001A475D" w:rsidP="00082182">
            <w:pPr>
              <w:pStyle w:val="Tabletext-evidencematrix"/>
            </w:pPr>
            <w:r w:rsidRPr="001A475D">
              <w:rPr>
                <w:i/>
              </w:rPr>
              <w:t>P = </w:t>
            </w:r>
            <w:r w:rsidR="00183F9F" w:rsidRPr="00C70209">
              <w:t>0.059</w:t>
            </w:r>
          </w:p>
        </w:tc>
      </w:tr>
      <w:tr w:rsidR="00183F9F" w:rsidRPr="00C70209" w14:paraId="7FEFE6D5"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1F37025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1C61A936"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69A53BC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02F34638"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9D98EA9"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3A42CBB4" w14:textId="77777777" w:rsidR="00183F9F" w:rsidRPr="00C70209" w:rsidRDefault="00183F9F" w:rsidP="00082182">
            <w:pPr>
              <w:pStyle w:val="Tabletext-evidencematrix"/>
            </w:pPr>
            <w:r w:rsidRPr="00C70209">
              <w:t>Surgical field grade III (moderate bleeding) 30 minutes after beginning surgery</w:t>
            </w:r>
          </w:p>
        </w:tc>
        <w:tc>
          <w:tcPr>
            <w:tcW w:w="551" w:type="pct"/>
            <w:tcBorders>
              <w:top w:val="single" w:sz="4" w:space="0" w:color="000000"/>
              <w:left w:val="single" w:sz="4" w:space="0" w:color="000000"/>
              <w:bottom w:val="single" w:sz="4" w:space="0" w:color="000000"/>
              <w:right w:val="single" w:sz="4" w:space="0" w:color="000000"/>
            </w:tcBorders>
            <w:hideMark/>
          </w:tcPr>
          <w:p w14:paraId="2F8D8EDC" w14:textId="77777777" w:rsidR="00183F9F" w:rsidRPr="00C70209" w:rsidRDefault="00183F9F" w:rsidP="00082182">
            <w:pPr>
              <w:pStyle w:val="Tabletext-evidencematrix"/>
            </w:pPr>
            <w:r w:rsidRPr="00C70209">
              <w:t>2/50 (4.0%)</w:t>
            </w:r>
          </w:p>
        </w:tc>
        <w:tc>
          <w:tcPr>
            <w:tcW w:w="550" w:type="pct"/>
            <w:tcBorders>
              <w:top w:val="single" w:sz="4" w:space="0" w:color="000000"/>
              <w:left w:val="single" w:sz="4" w:space="0" w:color="000000"/>
              <w:bottom w:val="single" w:sz="4" w:space="0" w:color="000000"/>
              <w:right w:val="single" w:sz="4" w:space="0" w:color="000000"/>
            </w:tcBorders>
            <w:hideMark/>
          </w:tcPr>
          <w:p w14:paraId="64AE58EC" w14:textId="77777777" w:rsidR="00183F9F" w:rsidRPr="00C70209" w:rsidRDefault="00183F9F" w:rsidP="00082182">
            <w:pPr>
              <w:pStyle w:val="Tabletext-evidencematrix"/>
            </w:pPr>
            <w:r w:rsidRPr="00C70209">
              <w:t>21/50 (42.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F964F1F" w14:textId="77777777" w:rsidR="00183F9F" w:rsidRPr="00C70209" w:rsidRDefault="00183F9F" w:rsidP="00082182">
            <w:pPr>
              <w:pStyle w:val="Tabletext-evidencematrix"/>
            </w:pPr>
            <w:r w:rsidRPr="00C70209">
              <w:t>NR</w:t>
            </w:r>
          </w:p>
        </w:tc>
        <w:tc>
          <w:tcPr>
            <w:tcW w:w="59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146615A2" w14:textId="77777777" w:rsidR="00183F9F" w:rsidRPr="00C70209" w:rsidRDefault="00183F9F" w:rsidP="00082182">
            <w:pPr>
              <w:pStyle w:val="Tabletext-evidencematrix"/>
              <w:rPr>
                <w:i/>
              </w:rPr>
            </w:pPr>
            <w:r w:rsidRPr="00C70209">
              <w:rPr>
                <w:i/>
              </w:rPr>
              <w:t>Favours TXA</w:t>
            </w:r>
          </w:p>
          <w:p w14:paraId="2B589243" w14:textId="31536D3A" w:rsidR="00183F9F" w:rsidRPr="00C70209" w:rsidRDefault="001A475D" w:rsidP="00082182">
            <w:pPr>
              <w:pStyle w:val="Tabletext-evidencematrix"/>
            </w:pPr>
            <w:r w:rsidRPr="001A475D">
              <w:rPr>
                <w:i/>
              </w:rPr>
              <w:t>P &lt; </w:t>
            </w:r>
            <w:r w:rsidR="00183F9F" w:rsidRPr="00C70209">
              <w:t>0.0001</w:t>
            </w:r>
          </w:p>
        </w:tc>
      </w:tr>
      <w:tr w:rsidR="00183F9F" w:rsidRPr="00C70209" w14:paraId="34C6D897" w14:textId="77777777" w:rsidTr="00082182">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177790F"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4F6BFBB5"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7CA41EA0"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3F37D217" w14:textId="77777777" w:rsidR="00183F9F" w:rsidRPr="00C70209" w:rsidRDefault="00183F9F" w:rsidP="00082182">
            <w:pPr>
              <w:pStyle w:val="Tabletext-evidencematrix"/>
            </w:pPr>
          </w:p>
        </w:tc>
        <w:tc>
          <w:tcPr>
            <w:tcW w:w="480" w:type="pct"/>
            <w:vMerge/>
            <w:tcBorders>
              <w:top w:val="single" w:sz="4" w:space="0" w:color="000000"/>
              <w:left w:val="single" w:sz="4" w:space="0" w:color="000000"/>
              <w:bottom w:val="single" w:sz="4" w:space="0" w:color="000000"/>
              <w:right w:val="single" w:sz="4" w:space="0" w:color="000000"/>
            </w:tcBorders>
            <w:vAlign w:val="center"/>
            <w:hideMark/>
          </w:tcPr>
          <w:p w14:paraId="5B83A0D5" w14:textId="77777777" w:rsidR="00183F9F" w:rsidRPr="00C70209" w:rsidRDefault="00183F9F" w:rsidP="00082182">
            <w:pPr>
              <w:pStyle w:val="Tabletext-evidencematrix"/>
            </w:pPr>
          </w:p>
        </w:tc>
        <w:tc>
          <w:tcPr>
            <w:tcW w:w="481" w:type="pct"/>
            <w:tcBorders>
              <w:top w:val="single" w:sz="4" w:space="0" w:color="000000"/>
              <w:left w:val="single" w:sz="4" w:space="0" w:color="000000"/>
              <w:bottom w:val="single" w:sz="4" w:space="0" w:color="000000"/>
              <w:right w:val="single" w:sz="4" w:space="0" w:color="000000"/>
            </w:tcBorders>
            <w:hideMark/>
          </w:tcPr>
          <w:p w14:paraId="63BDFB78" w14:textId="77777777" w:rsidR="00183F9F" w:rsidRPr="00C70209" w:rsidRDefault="00183F9F" w:rsidP="00082182">
            <w:pPr>
              <w:pStyle w:val="Tabletext-evidencematrix"/>
            </w:pPr>
            <w:r w:rsidRPr="00C70209">
              <w:t>Surgical field grade IV or V (severe or massive bleeding) 30 minutes after beginning surgery</w:t>
            </w:r>
          </w:p>
        </w:tc>
        <w:tc>
          <w:tcPr>
            <w:tcW w:w="551" w:type="pct"/>
            <w:tcBorders>
              <w:top w:val="single" w:sz="4" w:space="0" w:color="000000"/>
              <w:left w:val="single" w:sz="4" w:space="0" w:color="000000"/>
              <w:bottom w:val="single" w:sz="4" w:space="0" w:color="000000"/>
              <w:right w:val="single" w:sz="4" w:space="0" w:color="000000"/>
            </w:tcBorders>
            <w:hideMark/>
          </w:tcPr>
          <w:p w14:paraId="0A65209C" w14:textId="77777777" w:rsidR="00183F9F" w:rsidRPr="00C70209" w:rsidRDefault="00183F9F" w:rsidP="00082182">
            <w:pPr>
              <w:pStyle w:val="Tabletext-evidencematrix"/>
            </w:pPr>
            <w:r w:rsidRPr="00C70209">
              <w:t>0/50 (0%)</w:t>
            </w:r>
          </w:p>
        </w:tc>
        <w:tc>
          <w:tcPr>
            <w:tcW w:w="550" w:type="pct"/>
            <w:tcBorders>
              <w:top w:val="single" w:sz="4" w:space="0" w:color="000000"/>
              <w:left w:val="single" w:sz="4" w:space="0" w:color="000000"/>
              <w:bottom w:val="single" w:sz="4" w:space="0" w:color="000000"/>
              <w:right w:val="single" w:sz="4" w:space="0" w:color="000000"/>
            </w:tcBorders>
            <w:hideMark/>
          </w:tcPr>
          <w:p w14:paraId="64A0B75E" w14:textId="77777777" w:rsidR="00183F9F" w:rsidRPr="00C70209" w:rsidRDefault="00183F9F" w:rsidP="00082182">
            <w:pPr>
              <w:pStyle w:val="Tabletext-evidencematrix"/>
            </w:pPr>
            <w:r w:rsidRPr="00C70209">
              <w:t>0/50 (0%)</w:t>
            </w:r>
          </w:p>
        </w:tc>
        <w:tc>
          <w:tcPr>
            <w:tcW w:w="51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A781EB" w14:textId="77777777" w:rsidR="00183F9F" w:rsidRPr="00C70209" w:rsidRDefault="00183F9F" w:rsidP="00082182">
            <w:pPr>
              <w:pStyle w:val="Tabletext-evidencematrix"/>
            </w:pPr>
            <w:r w:rsidRPr="00C70209">
              <w:t>Not estimable</w:t>
            </w:r>
          </w:p>
        </w:tc>
        <w:tc>
          <w:tcPr>
            <w:tcW w:w="595" w:type="pct"/>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92FD603" w14:textId="77777777" w:rsidR="00183F9F" w:rsidRPr="00C70209" w:rsidRDefault="00183F9F" w:rsidP="00082182">
            <w:pPr>
              <w:pStyle w:val="Tabletext-evidencematrix"/>
            </w:pPr>
            <w:r w:rsidRPr="00C70209">
              <w:rPr>
                <w:i/>
              </w:rPr>
              <w:t>No significant difference</w:t>
            </w:r>
          </w:p>
          <w:p w14:paraId="2B31E910" w14:textId="6BE8D17A" w:rsidR="00183F9F" w:rsidRPr="00C70209" w:rsidRDefault="001A475D" w:rsidP="00082182">
            <w:pPr>
              <w:pStyle w:val="Tabletext-evidencematrix"/>
            </w:pPr>
            <w:r w:rsidRPr="001A475D">
              <w:rPr>
                <w:i/>
              </w:rPr>
              <w:t>P = </w:t>
            </w:r>
            <w:r w:rsidR="00183F9F" w:rsidRPr="00C70209">
              <w:t>NA</w:t>
            </w:r>
          </w:p>
        </w:tc>
      </w:tr>
    </w:tbl>
    <w:p w14:paraId="4B6FE129"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IV, intravenous; MD, mean difference; NA, not applicable; NR, not reported; SD, standard deviation; TXA, tranexamic acid</w:t>
      </w:r>
    </w:p>
    <w:p w14:paraId="1E1DC69A"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7758BA37"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21ECB9A2"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 xml:space="preserve">c. </w:t>
      </w:r>
      <w:r w:rsidRPr="00C70209">
        <w:rPr>
          <w:rFonts w:ascii="Arial Narrow" w:hAnsi="Arial Narrow"/>
          <w:sz w:val="16"/>
          <w:szCs w:val="16"/>
        </w:rPr>
        <w:t>Calculated post-hoc using RevMan 5.1.2.</w:t>
      </w:r>
    </w:p>
    <w:p w14:paraId="119A33D3" w14:textId="77777777" w:rsidR="00183F9F" w:rsidRPr="00C70209" w:rsidRDefault="00183F9F" w:rsidP="00082182">
      <w:pPr>
        <w:keepNext/>
        <w:keepLines/>
        <w:spacing w:after="0"/>
        <w:ind w:left="0"/>
        <w:rPr>
          <w:rFonts w:ascii="Arial Narrow" w:hAnsi="Arial Narrow"/>
          <w:sz w:val="16"/>
          <w:szCs w:val="16"/>
        </w:rPr>
      </w:pPr>
    </w:p>
    <w:p w14:paraId="63C2F36D" w14:textId="77777777" w:rsidR="00183F9F" w:rsidRPr="00C70209" w:rsidRDefault="00183F9F" w:rsidP="00082182">
      <w:pPr>
        <w:pStyle w:val="BodyText"/>
        <w:rPr>
          <w:lang w:eastAsia="en-GB"/>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49018B44" w14:textId="77777777" w:rsidR="00183F9F" w:rsidRPr="00C70209" w:rsidRDefault="00183F9F" w:rsidP="00183F9F">
      <w:pPr>
        <w:pStyle w:val="Head4Num"/>
        <w:ind w:left="1224" w:hanging="864"/>
        <w:rPr>
          <w:lang w:eastAsia="en-GB"/>
        </w:rPr>
      </w:pPr>
      <w:r w:rsidRPr="00C70209">
        <w:rPr>
          <w:lang w:eastAsia="en-GB"/>
        </w:rPr>
        <w:t>Recombinant activated factor VII</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810"/>
        <w:gridCol w:w="810"/>
        <w:gridCol w:w="810"/>
        <w:gridCol w:w="811"/>
      </w:tblGrid>
      <w:tr w:rsidR="00183F9F" w:rsidRPr="00C70209" w14:paraId="75A13D37"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5B489468" w14:textId="75B51887" w:rsidR="00183F9F" w:rsidRPr="00C70209" w:rsidRDefault="00183F9F">
            <w:pPr>
              <w:pStyle w:val="PP-heading"/>
              <w:spacing w:line="276" w:lineRule="auto"/>
              <w:rPr>
                <w:lang w:eastAsia="en-US"/>
              </w:rPr>
            </w:pPr>
            <w:r w:rsidRPr="00C70209">
              <w:rPr>
                <w:lang w:eastAsia="en-US"/>
              </w:rPr>
              <w:t xml:space="preserve">Evidence statements – </w:t>
            </w:r>
            <w:r w:rsidR="002E09D0" w:rsidRPr="00C70209">
              <w:rPr>
                <w:lang w:eastAsia="en-US"/>
              </w:rPr>
              <w:t xml:space="preserve">neonatal and paediatric patients undergoing surgery </w:t>
            </w:r>
            <w:r w:rsidR="006D6362" w:rsidRPr="00C70209">
              <w:rPr>
                <w:lang w:eastAsia="en-US"/>
              </w:rPr>
              <w:t>(</w:t>
            </w:r>
            <w:r w:rsidRPr="00C70209">
              <w:rPr>
                <w:lang w:eastAsia="en-US"/>
              </w:rPr>
              <w:t>recombinant factor VIIa</w:t>
            </w:r>
            <w:r w:rsidR="006D6362"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A72386B"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AEB2428"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9D6F0B8"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5DD82B0"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6DEB441F"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0DCCB923"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45B64CCF"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DAD7557" w14:textId="1CB41D8D" w:rsidR="00183F9F" w:rsidRPr="00C70209" w:rsidRDefault="00183F9F" w:rsidP="00082182">
            <w:pPr>
              <w:pStyle w:val="ES-table"/>
              <w:rPr>
                <w:rFonts w:eastAsia="Arial Unicode MS" w:cs="Arial"/>
                <w:color w:val="auto"/>
                <w:lang w:eastAsia="ja-JP"/>
              </w:rPr>
            </w:pPr>
            <w:r w:rsidRPr="00C70209">
              <w:t xml:space="preserve">In infants aged &lt;1 year requiring cardiac surgery with </w:t>
            </w:r>
            <w:r w:rsidR="00840673" w:rsidRPr="00C70209">
              <w:t>CPB</w:t>
            </w:r>
            <w:r w:rsidRPr="00C70209">
              <w:t>, the effect of prophylactic rFVIIa compared with no rFVIIa on mortality is uncertain.</w:t>
            </w:r>
          </w:p>
          <w:p w14:paraId="027B8A23" w14:textId="77777777" w:rsidR="00183F9F" w:rsidRPr="00C70209" w:rsidRDefault="00183F9F" w:rsidP="00082182">
            <w:pPr>
              <w:pStyle w:val="ES-notes"/>
              <w:rPr>
                <w:lang w:eastAsia="en-US"/>
              </w:rPr>
            </w:pPr>
            <w:r w:rsidRPr="00C70209">
              <w:rPr>
                <w:lang w:eastAsia="en-US"/>
              </w:rPr>
              <w:t xml:space="preserve">(See </w:t>
            </w:r>
            <w:r w:rsidRPr="00C70209">
              <w:t>evidence</w:t>
            </w:r>
            <w:r w:rsidRPr="00C70209">
              <w:rPr>
                <w:lang w:eastAsia="en-US"/>
              </w:rPr>
              <w:t xml:space="preserve"> matrix D4.V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586F1A2F"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94C6321"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283C29A"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3CD7113"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0B77CBA9"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r>
      <w:tr w:rsidR="00183F9F" w:rsidRPr="00C70209" w14:paraId="61C67436"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01E723AC"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1B503A8E" w14:textId="77777777" w:rsidR="00183F9F" w:rsidRPr="00C70209" w:rsidRDefault="00183F9F" w:rsidP="00082182">
            <w:pPr>
              <w:pStyle w:val="ES-table"/>
              <w:rPr>
                <w:rFonts w:eastAsiaTheme="minorHAnsi"/>
              </w:rPr>
            </w:pPr>
            <w:r w:rsidRPr="00C70209">
              <w:t>In paediatric patients aged &gt;1 year undergoing cardiac surgery, the effect of rFVIIa compared with no rFVIIa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6FE30E7C"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4AFA507"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15AF2A9"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91BED46"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6F6A72E3"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0836E728"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5651E4D"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63482BEA" w14:textId="1A79DEF2" w:rsidR="00183F9F" w:rsidRPr="00C70209" w:rsidRDefault="00183F9F" w:rsidP="00082182">
            <w:pPr>
              <w:pStyle w:val="ES-table"/>
              <w:rPr>
                <w:rFonts w:eastAsia="Arial Unicode MS" w:cs="Arial"/>
                <w:color w:val="auto"/>
                <w:lang w:eastAsia="ja-JP"/>
              </w:rPr>
            </w:pPr>
            <w:r w:rsidRPr="00C70209">
              <w:t xml:space="preserve">In infants aged &lt;1 year requiring cardiac surgery with </w:t>
            </w:r>
            <w:r w:rsidR="00840673" w:rsidRPr="00C70209">
              <w:t>CPB</w:t>
            </w:r>
            <w:r w:rsidRPr="00C70209">
              <w:t>, the effect of prophylactic rFVIIa compared with no rFVIIa on transfusion incidence is uncertain.</w:t>
            </w:r>
          </w:p>
          <w:p w14:paraId="62C995D5" w14:textId="77777777" w:rsidR="00183F9F" w:rsidRPr="00C70209" w:rsidRDefault="00183F9F">
            <w:pPr>
              <w:pStyle w:val="ES-notes"/>
              <w:spacing w:line="276" w:lineRule="auto"/>
              <w:rPr>
                <w:lang w:eastAsia="en-US"/>
              </w:rPr>
            </w:pPr>
            <w:r w:rsidRPr="00C70209">
              <w:rPr>
                <w:lang w:eastAsia="en-US"/>
              </w:rPr>
              <w:t>(See evidence matrix D4.W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6A8606CF"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32C02BC3"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15B9549"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17AC2E7"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5D93BFEE"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r>
      <w:tr w:rsidR="00183F9F" w:rsidRPr="00C70209" w14:paraId="5424C190"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3D4E925E"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A51F9C4" w14:textId="77777777" w:rsidR="00183F9F" w:rsidRPr="00C70209" w:rsidRDefault="00183F9F" w:rsidP="00082182">
            <w:pPr>
              <w:pStyle w:val="ES-table"/>
              <w:rPr>
                <w:rFonts w:eastAsiaTheme="minorHAnsi"/>
              </w:rPr>
            </w:pPr>
            <w:r w:rsidRPr="00C70209">
              <w:t>In paediatric patients aged &gt;1 year undergoing cardiac surgery, the effect of rFVIIa compared with no rFVIIa on transfusion volume and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05E790F9"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FB15FD9"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2B6D4EE"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B13AB24"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6C996781"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1220F428"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21229B57"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47AE0CE8" w14:textId="25720306" w:rsidR="00183F9F" w:rsidRPr="00C70209" w:rsidRDefault="00183F9F" w:rsidP="00082182">
            <w:pPr>
              <w:pStyle w:val="ES-table"/>
              <w:rPr>
                <w:rFonts w:eastAsia="Arial Unicode MS" w:cs="Arial"/>
                <w:color w:val="auto"/>
                <w:lang w:eastAsia="ja-JP"/>
              </w:rPr>
            </w:pPr>
            <w:r w:rsidRPr="00C70209">
              <w:t xml:space="preserve">In infants aged &lt;1 year requiring cardiac surgery with </w:t>
            </w:r>
            <w:r w:rsidR="00840673" w:rsidRPr="00C70209">
              <w:t>CPB</w:t>
            </w:r>
            <w:r w:rsidRPr="00C70209">
              <w:t>, the effect of prophylactic rFVIIa compared with no rFVIIa on thromboembolic events is uncertain.</w:t>
            </w:r>
          </w:p>
          <w:p w14:paraId="7B31F1E0" w14:textId="77777777" w:rsidR="00183F9F" w:rsidRPr="00C70209" w:rsidRDefault="00183F9F">
            <w:pPr>
              <w:pStyle w:val="ES-notes"/>
              <w:spacing w:line="276" w:lineRule="auto"/>
              <w:rPr>
                <w:lang w:eastAsia="en-US"/>
              </w:rPr>
            </w:pPr>
            <w:r w:rsidRPr="00C70209">
              <w:rPr>
                <w:lang w:eastAsia="en-US"/>
              </w:rPr>
              <w:t>(See evidence matrix D4.X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46191729"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4B9A523E"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A51DFE6"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3207706B"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62708812"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r>
      <w:tr w:rsidR="00183F9F" w:rsidRPr="00C70209" w14:paraId="7CDF05EC"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5435F4D"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54ABCC5C" w14:textId="77777777" w:rsidR="00183F9F" w:rsidRPr="00C70209" w:rsidRDefault="00183F9F" w:rsidP="00082182">
            <w:pPr>
              <w:pStyle w:val="ES-table"/>
              <w:rPr>
                <w:rFonts w:eastAsiaTheme="minorHAnsi"/>
              </w:rPr>
            </w:pPr>
            <w:r w:rsidRPr="00C70209">
              <w:t>In paediatric patients aged &gt;1 year undergoing cardiac surgery, the effect of rFVIIa compared with no rFVIIa on thromboembolic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5DCBD8E3"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04C52C8"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3B10A616"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08C07555"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5A620177"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3B00F053"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12F32AD2"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15BE65FA" w14:textId="77777777" w:rsidR="00183F9F" w:rsidRPr="00C70209" w:rsidRDefault="00183F9F" w:rsidP="00082182">
            <w:pPr>
              <w:pStyle w:val="ES-table"/>
              <w:rPr>
                <w:rFonts w:eastAsiaTheme="minorHAnsi"/>
              </w:rPr>
            </w:pPr>
            <w:r w:rsidRPr="00C70209">
              <w:t>In paediatric patients undergoing cardiac surgery, the effect of rFVIIa compared with no rFVIIa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445AD753"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C036B22"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A31EB57"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81E4956"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4CF05530"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7A673BEF"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2E106A7C" w14:textId="4157206C" w:rsidR="00183F9F" w:rsidRPr="00C70209" w:rsidRDefault="00840673" w:rsidP="00082182">
            <w:pPr>
              <w:pStyle w:val="ES-notes"/>
              <w:rPr>
                <w:rFonts w:eastAsiaTheme="minorHAnsi"/>
              </w:rPr>
            </w:pPr>
            <w:r w:rsidRPr="00C70209">
              <w:t xml:space="preserve">CPB, cardiopulmonary bypass; </w:t>
            </w:r>
            <w:r w:rsidR="00183F9F" w:rsidRPr="00C70209">
              <w:t>ES, evidence statement; rFVIIa, recombinant factor VIIa</w:t>
            </w:r>
          </w:p>
          <w:p w14:paraId="46D1D1B7" w14:textId="77777777" w:rsidR="00183F9F" w:rsidRPr="00C70209" w:rsidRDefault="00183F9F" w:rsidP="00082182">
            <w:pPr>
              <w:pStyle w:val="ES-notes"/>
              <w:rPr>
                <w:rFonts w:eastAsiaTheme="minorHAnsi"/>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65733396" w14:textId="77777777" w:rsidR="00183F9F" w:rsidRPr="00C70209" w:rsidRDefault="00183F9F" w:rsidP="00082182"/>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183F9F" w:rsidRPr="00C70209" w14:paraId="7A2A3363"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00"/>
            <w:hideMark/>
          </w:tcPr>
          <w:p w14:paraId="0F8EF3C3" w14:textId="042EE9AC" w:rsidR="00183F9F" w:rsidRPr="00C70209" w:rsidRDefault="00183F9F" w:rsidP="00082182">
            <w:pPr>
              <w:pStyle w:val="Recommendation"/>
              <w:rPr>
                <w:rFonts w:eastAsia="Times New Roman"/>
                <w:noProof w:val="0"/>
                <w:lang w:val="en-AU"/>
              </w:rPr>
            </w:pPr>
            <w:r w:rsidRPr="00C70209">
              <w:rPr>
                <w:noProof w:val="0"/>
                <w:lang w:val="en-AU"/>
              </w:rPr>
              <w:t xml:space="preserve">Recommendation – </w:t>
            </w:r>
            <w:r w:rsidR="009E51C5">
              <w:rPr>
                <w:noProof w:val="0"/>
                <w:lang w:val="en-AU"/>
              </w:rPr>
              <w:t>surgical (</w:t>
            </w:r>
            <w:r w:rsidRPr="00C70209">
              <w:rPr>
                <w:noProof w:val="0"/>
                <w:lang w:val="en-AU"/>
              </w:rPr>
              <w:t>rFVIIa</w:t>
            </w:r>
            <w:r w:rsidR="009E51C5">
              <w:rPr>
                <w:noProof w:val="0"/>
                <w:lang w:val="en-AU"/>
              </w:rPr>
              <w:t>)</w:t>
            </w:r>
          </w:p>
        </w:tc>
      </w:tr>
      <w:tr w:rsidR="00183F9F" w:rsidRPr="00C70209" w14:paraId="76F50C15" w14:textId="77777777" w:rsidTr="00082182">
        <w:tc>
          <w:tcPr>
            <w:tcW w:w="1135" w:type="dxa"/>
            <w:tcBorders>
              <w:top w:val="single" w:sz="4" w:space="0" w:color="000000"/>
              <w:left w:val="single" w:sz="4" w:space="0" w:color="000000"/>
              <w:bottom w:val="single" w:sz="4" w:space="0" w:color="000000"/>
              <w:right w:val="single" w:sz="4" w:space="0" w:color="auto"/>
            </w:tcBorders>
            <w:hideMark/>
          </w:tcPr>
          <w:p w14:paraId="40025BF8" w14:textId="77777777" w:rsidR="00183F9F" w:rsidRPr="00C70209" w:rsidRDefault="00183F9F" w:rsidP="00082182">
            <w:pPr>
              <w:pStyle w:val="PP-bullets"/>
            </w:pPr>
            <w:r w:rsidRPr="00C70209">
              <w:t>R12</w:t>
            </w:r>
          </w:p>
          <w:p w14:paraId="358F0E70" w14:textId="77777777" w:rsidR="00183F9F" w:rsidRPr="00C70209" w:rsidRDefault="00183F9F" w:rsidP="00082182">
            <w:pPr>
              <w:pStyle w:val="PP-bullets"/>
            </w:pPr>
            <w:r w:rsidRPr="00C70209">
              <w:t>(Grade C)</w:t>
            </w:r>
          </w:p>
        </w:tc>
        <w:tc>
          <w:tcPr>
            <w:tcW w:w="7513" w:type="dxa"/>
            <w:tcBorders>
              <w:top w:val="single" w:sz="4" w:space="0" w:color="000000"/>
              <w:left w:val="single" w:sz="4" w:space="0" w:color="auto"/>
              <w:bottom w:val="single" w:sz="4" w:space="0" w:color="000000"/>
              <w:right w:val="single" w:sz="4" w:space="0" w:color="000000"/>
            </w:tcBorders>
            <w:hideMark/>
          </w:tcPr>
          <w:p w14:paraId="4C29B441" w14:textId="070C87D7" w:rsidR="00183F9F" w:rsidRPr="00C70209" w:rsidRDefault="00183F9F" w:rsidP="001A475D">
            <w:pPr>
              <w:pStyle w:val="PP-bullets"/>
            </w:pPr>
            <w:r w:rsidRPr="00C70209">
              <w:t xml:space="preserve">In paediatric patients undergoing cardiac surgery with </w:t>
            </w:r>
            <w:r w:rsidR="001A475D">
              <w:t xml:space="preserve">CPB, </w:t>
            </w:r>
            <w:r w:rsidRPr="00C70209">
              <w:t xml:space="preserve">the </w:t>
            </w:r>
            <w:r w:rsidRPr="00C70209">
              <w:rPr>
                <w:i/>
              </w:rPr>
              <w:t xml:space="preserve">routine </w:t>
            </w:r>
            <w:r w:rsidRPr="00C70209">
              <w:t xml:space="preserve">use of rFVIIa is not recommended. </w:t>
            </w:r>
          </w:p>
        </w:tc>
      </w:tr>
    </w:tbl>
    <w:p w14:paraId="31DD861A" w14:textId="77777777" w:rsidR="00183F9F" w:rsidRPr="00C70209" w:rsidRDefault="00183F9F"/>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1135"/>
        <w:gridCol w:w="7513"/>
      </w:tblGrid>
      <w:tr w:rsidR="00183F9F" w:rsidRPr="00C70209" w14:paraId="1A3251E2" w14:textId="77777777" w:rsidTr="00082182">
        <w:tc>
          <w:tcPr>
            <w:tcW w:w="8648" w:type="dxa"/>
            <w:gridSpan w:val="2"/>
            <w:tcBorders>
              <w:top w:val="single" w:sz="4" w:space="0" w:color="000000"/>
              <w:left w:val="single" w:sz="4" w:space="0" w:color="000000"/>
              <w:bottom w:val="single" w:sz="4" w:space="0" w:color="000000"/>
              <w:right w:val="single" w:sz="4" w:space="0" w:color="000000"/>
            </w:tcBorders>
            <w:shd w:val="clear" w:color="auto" w:fill="FFFF66"/>
            <w:hideMark/>
          </w:tcPr>
          <w:p w14:paraId="1A6E72AF" w14:textId="721ADC98" w:rsidR="00183F9F" w:rsidRPr="00C70209" w:rsidRDefault="00183F9F" w:rsidP="00082182">
            <w:pPr>
              <w:pStyle w:val="PP-heading"/>
              <w:spacing w:line="276" w:lineRule="auto"/>
              <w:rPr>
                <w:lang w:eastAsia="en-US"/>
              </w:rPr>
            </w:pPr>
            <w:r w:rsidRPr="00C70209">
              <w:rPr>
                <w:lang w:eastAsia="en-US"/>
              </w:rPr>
              <w:t xml:space="preserve">Practice points – </w:t>
            </w:r>
            <w:r w:rsidR="009E51C5">
              <w:t>surgical (</w:t>
            </w:r>
            <w:r w:rsidRPr="00C70209">
              <w:t>rFVIIa</w:t>
            </w:r>
            <w:r w:rsidR="009E51C5">
              <w:t>)</w:t>
            </w:r>
          </w:p>
        </w:tc>
      </w:tr>
      <w:tr w:rsidR="00183F9F" w:rsidRPr="00C70209" w14:paraId="255078DD" w14:textId="77777777" w:rsidTr="00082182">
        <w:tc>
          <w:tcPr>
            <w:tcW w:w="1135" w:type="dxa"/>
            <w:tcBorders>
              <w:top w:val="single" w:sz="4" w:space="0" w:color="000000"/>
              <w:left w:val="single" w:sz="4" w:space="0" w:color="000000"/>
              <w:bottom w:val="single" w:sz="4" w:space="0" w:color="000000"/>
              <w:right w:val="single" w:sz="4" w:space="0" w:color="auto"/>
            </w:tcBorders>
            <w:hideMark/>
          </w:tcPr>
          <w:p w14:paraId="177C0852" w14:textId="21EAC556" w:rsidR="00183F9F" w:rsidRPr="00C70209" w:rsidRDefault="00C530A6" w:rsidP="006C3E38">
            <w:pPr>
              <w:pStyle w:val="PP-bullets"/>
            </w:pPr>
            <w:r w:rsidRPr="00C70209">
              <w:t>PP3</w:t>
            </w:r>
            <w:r w:rsidR="006C3E38" w:rsidRPr="00C70209">
              <w:t>9</w:t>
            </w:r>
          </w:p>
        </w:tc>
        <w:tc>
          <w:tcPr>
            <w:tcW w:w="7513" w:type="dxa"/>
            <w:tcBorders>
              <w:top w:val="single" w:sz="4" w:space="0" w:color="000000"/>
              <w:left w:val="single" w:sz="4" w:space="0" w:color="auto"/>
              <w:bottom w:val="single" w:sz="4" w:space="0" w:color="000000"/>
              <w:right w:val="single" w:sz="4" w:space="0" w:color="000000"/>
            </w:tcBorders>
            <w:hideMark/>
          </w:tcPr>
          <w:p w14:paraId="2323AC11" w14:textId="5AC48D4D" w:rsidR="00D37A79" w:rsidRDefault="00183F9F" w:rsidP="00D37A79">
            <w:pPr>
              <w:pStyle w:val="PP-bullets"/>
            </w:pPr>
            <w:r w:rsidRPr="00C70209">
              <w:t>The administration of rFVIIa may be considered in the perioperative patient with life-threatening haemorrhage after conventional measures, including surgical haemostasis, use of antifibrinolytics and appropriate blood component therapy have failed.</w:t>
            </w:r>
            <w:r w:rsidR="009E51C5" w:rsidRPr="009E51C5">
              <w:rPr>
                <w:vertAlign w:val="superscript"/>
              </w:rPr>
              <w:t>a, b</w:t>
            </w:r>
          </w:p>
          <w:p w14:paraId="0ED7A589" w14:textId="77777777" w:rsidR="009E51C5" w:rsidRDefault="009E51C5" w:rsidP="009E51C5">
            <w:pPr>
              <w:pStyle w:val="PP-note"/>
            </w:pPr>
            <w:r w:rsidRPr="009E51C5">
              <w:rPr>
                <w:vertAlign w:val="superscript"/>
              </w:rPr>
              <w:t>a</w:t>
            </w:r>
            <w:r>
              <w:t xml:space="preserve"> rFVIIa is not licensed for this use; its use should only be considered in exceptional circumstances.</w:t>
            </w:r>
          </w:p>
          <w:p w14:paraId="0C57F4A1" w14:textId="45D2108C" w:rsidR="001A475D" w:rsidRPr="00C70209" w:rsidRDefault="009E51C5" w:rsidP="001A475D">
            <w:pPr>
              <w:pStyle w:val="PP-note"/>
            </w:pPr>
            <w:r w:rsidRPr="009E51C5">
              <w:rPr>
                <w:vertAlign w:val="superscript"/>
              </w:rPr>
              <w:t>b</w:t>
            </w:r>
            <w:r>
              <w:t xml:space="preserve"> See R22 and PP20 in </w:t>
            </w:r>
            <w:r w:rsidRPr="009E51C5">
              <w:rPr>
                <w:i/>
              </w:rPr>
              <w:t>Patient Blood Management Guidelines: Module 2 – Perioperative</w:t>
            </w:r>
            <w:r>
              <w:t>.</w:t>
            </w:r>
            <w:r w:rsidR="001A475D" w:rsidRPr="00C70209">
              <w:rPr>
                <w:lang w:eastAsia="en-US"/>
              </w:rPr>
              <w:fldChar w:fldCharType="begin"/>
            </w:r>
            <w:r w:rsidR="001A475D">
              <w:rPr>
                <w:lang w:eastAsia="en-US"/>
              </w:rPr>
              <w:instrText xml:space="preserve"> ADDIN EN.CITE &lt;EndNote&gt;&lt;Cite&gt;&lt;Author&gt;National Blood Authority (NBA)&lt;/Author&gt;&lt;Year&gt;2012&lt;/Year&gt;&lt;RecNum&gt;198&lt;/RecNum&gt;&lt;DisplayText&gt;&lt;style face="superscript"&gt;15&lt;/style&gt;&lt;/DisplayText&gt;&lt;record&gt;&lt;rec-number&gt;198&lt;/rec-number&gt;&lt;foreign-keys&gt;&lt;key app="EN" db-id="9edve2wadsavt5ewavaxtda4f2tavzvts9ee" timestamp="1439290110"&gt;198&lt;/key&gt;&lt;key app="ENWeb" db-id=""&gt;0&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001A475D" w:rsidRPr="00C70209">
              <w:rPr>
                <w:lang w:eastAsia="en-US"/>
              </w:rPr>
              <w:fldChar w:fldCharType="separate"/>
            </w:r>
            <w:r w:rsidR="001A475D" w:rsidRPr="00A06EBF">
              <w:rPr>
                <w:noProof/>
                <w:vertAlign w:val="superscript"/>
                <w:lang w:eastAsia="en-US"/>
              </w:rPr>
              <w:t>15</w:t>
            </w:r>
            <w:r w:rsidR="001A475D" w:rsidRPr="00C70209">
              <w:rPr>
                <w:lang w:eastAsia="en-US"/>
              </w:rPr>
              <w:fldChar w:fldCharType="end"/>
            </w:r>
          </w:p>
        </w:tc>
      </w:tr>
      <w:tr w:rsidR="00183F9F" w:rsidRPr="00C70209" w14:paraId="0A2A0F80" w14:textId="77777777" w:rsidTr="00082182">
        <w:trPr>
          <w:trHeight w:val="397"/>
        </w:trPr>
        <w:tc>
          <w:tcPr>
            <w:tcW w:w="8648" w:type="dxa"/>
            <w:gridSpan w:val="2"/>
            <w:tcBorders>
              <w:top w:val="single" w:sz="4" w:space="0" w:color="000000"/>
              <w:left w:val="single" w:sz="4" w:space="0" w:color="000000"/>
              <w:bottom w:val="single" w:sz="4" w:space="0" w:color="000000"/>
              <w:right w:val="single" w:sz="4" w:space="0" w:color="000000"/>
            </w:tcBorders>
            <w:hideMark/>
          </w:tcPr>
          <w:p w14:paraId="1B398EDA" w14:textId="78364271" w:rsidR="00183F9F" w:rsidRPr="00C70209" w:rsidRDefault="001A475D" w:rsidP="00082182">
            <w:pPr>
              <w:pStyle w:val="ES-notes"/>
              <w:spacing w:line="276" w:lineRule="auto"/>
              <w:rPr>
                <w:lang w:eastAsia="en-US"/>
              </w:rPr>
            </w:pPr>
            <w:r>
              <w:rPr>
                <w:lang w:eastAsia="en-US"/>
              </w:rPr>
              <w:t xml:space="preserve">CPB, </w:t>
            </w:r>
            <w:r w:rsidRPr="001A475D">
              <w:rPr>
                <w:lang w:eastAsia="en-US"/>
              </w:rPr>
              <w:t xml:space="preserve">cardiopulmonary bypass </w:t>
            </w:r>
            <w:r>
              <w:rPr>
                <w:lang w:eastAsia="en-US"/>
              </w:rPr>
              <w:t xml:space="preserve">; </w:t>
            </w:r>
            <w:r w:rsidR="00183F9F" w:rsidRPr="00C70209">
              <w:rPr>
                <w:lang w:eastAsia="en-US"/>
              </w:rPr>
              <w:t>PP, practice point, R, recommendation; rFVIIa, recombinant factor VIIa</w:t>
            </w:r>
          </w:p>
        </w:tc>
      </w:tr>
    </w:tbl>
    <w:p w14:paraId="0AA14DDC" w14:textId="77777777" w:rsidR="00183F9F" w:rsidRPr="00C70209" w:rsidRDefault="00183F9F" w:rsidP="00082182">
      <w:pPr>
        <w:pStyle w:val="BodyText"/>
      </w:pPr>
    </w:p>
    <w:p w14:paraId="6934B8C7" w14:textId="77777777" w:rsidR="00183F9F" w:rsidRPr="00C70209" w:rsidRDefault="00183F9F" w:rsidP="00082182">
      <w:pPr>
        <w:pStyle w:val="Heading5"/>
        <w:rPr>
          <w:lang w:val="en-AU"/>
        </w:rPr>
      </w:pPr>
      <w:r w:rsidRPr="00C70209">
        <w:rPr>
          <w:lang w:val="en-AU"/>
        </w:rPr>
        <w:t>Background</w:t>
      </w:r>
    </w:p>
    <w:p w14:paraId="26A18B8D" w14:textId="1FF8592F" w:rsidR="00183F9F" w:rsidRPr="00C70209" w:rsidRDefault="00183F9F" w:rsidP="00082182">
      <w:pPr>
        <w:pStyle w:val="BodyText"/>
        <w:rPr>
          <w:lang w:eastAsia="en-GB"/>
        </w:rPr>
      </w:pPr>
      <w:r w:rsidRPr="00C70209">
        <w:t>Recombinant activated factor VII (rFVIIa) is a synthetic form of blood factor VII that activat</w:t>
      </w:r>
      <w:r w:rsidR="00D37A79" w:rsidRPr="00C70209">
        <w:t>es</w:t>
      </w:r>
      <w:r w:rsidRPr="00C70209">
        <w:t xml:space="preserve"> the formation of prothrombinase complex. It has a local mode of action in areas where tissue factor or </w:t>
      </w:r>
      <w:r w:rsidR="00060497" w:rsidRPr="00C70209">
        <w:t>phospholipid is</w:t>
      </w:r>
      <w:r w:rsidRPr="00C70209">
        <w:t xml:space="preserve"> exposed. At pharmacological doses, rFVIIa bypasses conventional steps in the coagulation cascade and acts directly on activated platelets at the injury site, leading to the generation of a fully stabilised fibrin clot. Without systemic activation of the coagulation cascade, the risk of thromboembolic events is minimised. In paediatric patients undergoing cardiac surgery, rFVIIa may control severe bleeding at the wound site and reduce the need for blood transfusions.</w:t>
      </w:r>
    </w:p>
    <w:p w14:paraId="1E737139" w14:textId="77777777" w:rsidR="00183F9F" w:rsidRPr="00C70209" w:rsidRDefault="00183F9F" w:rsidP="00082182">
      <w:pPr>
        <w:pStyle w:val="Heading5"/>
        <w:rPr>
          <w:lang w:val="en-AU"/>
        </w:rPr>
      </w:pPr>
      <w:r w:rsidRPr="00C70209">
        <w:rPr>
          <w:lang w:val="en-AU"/>
        </w:rPr>
        <w:t>Summary of evidence</w:t>
      </w:r>
    </w:p>
    <w:p w14:paraId="4DCB58BF" w14:textId="77777777" w:rsidR="00183F9F" w:rsidRPr="00C70209" w:rsidRDefault="00183F9F" w:rsidP="00082182">
      <w:pPr>
        <w:pStyle w:val="Heading6"/>
      </w:pPr>
      <w:r w:rsidRPr="00C70209">
        <w:t>Level I evidence</w:t>
      </w:r>
    </w:p>
    <w:p w14:paraId="0D186457" w14:textId="431962BE" w:rsidR="00183F9F" w:rsidRPr="00C70209" w:rsidRDefault="00183F9F" w:rsidP="00082182">
      <w:pPr>
        <w:pStyle w:val="BodyText"/>
        <w:rPr>
          <w:b/>
          <w:lang w:eastAsia="en-GB"/>
        </w:rPr>
      </w:pPr>
      <w:r w:rsidRPr="00C70209">
        <w:t>The systematic review and hand-searching process identified one Level I study (</w:t>
      </w:r>
      <w:r w:rsidRPr="00C70209">
        <w:rPr>
          <w:lang w:eastAsia="en-GB"/>
        </w:rPr>
        <w:t xml:space="preserve">Simpson 2012) </w:t>
      </w:r>
      <w:r w:rsidRPr="00C70209">
        <w:t>that assessed the safety and effectiveness of rFVIIa compared with no rFVIIa neonatal in paediatric patients undergoing cardiac surgery (</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24046035 \h  \* MERGEFORMAT </w:instrText>
      </w:r>
      <w:r w:rsidRPr="00C70209">
        <w:rPr>
          <w:b/>
          <w:lang w:eastAsia="en-GB"/>
        </w:rPr>
      </w:r>
      <w:r w:rsidRPr="00C70209">
        <w:rPr>
          <w:b/>
          <w:lang w:eastAsia="en-GB"/>
        </w:rPr>
        <w:fldChar w:fldCharType="separate"/>
      </w:r>
      <w:r w:rsidR="000F7A9B" w:rsidRPr="000F7A9B">
        <w:rPr>
          <w:b/>
        </w:rPr>
        <w:t>Table 3.4.34</w:t>
      </w:r>
      <w:r w:rsidRPr="00C70209">
        <w:rPr>
          <w:b/>
          <w:lang w:eastAsia="en-GB"/>
        </w:rPr>
        <w:fldChar w:fldCharType="end"/>
      </w:r>
      <w:r w:rsidR="00365920" w:rsidRPr="00C70209">
        <w:rPr>
          <w:b/>
          <w:lang w:eastAsia="en-GB"/>
        </w:rPr>
        <w:t xml:space="preserve"> </w:t>
      </w:r>
      <w:r w:rsidRPr="00C70209">
        <w:rPr>
          <w:lang w:eastAsia="en-GB"/>
        </w:rPr>
        <w:t>summarises the main characteristics of this study.</w:t>
      </w:r>
    </w:p>
    <w:p w14:paraId="7BCE25FC" w14:textId="77777777" w:rsidR="00183F9F" w:rsidRPr="00C70209" w:rsidRDefault="00183F9F" w:rsidP="00082182">
      <w:pPr>
        <w:pStyle w:val="BodyText"/>
        <w:rPr>
          <w:lang w:eastAsia="en-GB"/>
        </w:rPr>
      </w:pPr>
      <w:r w:rsidRPr="00C70209">
        <w:rPr>
          <w:lang w:eastAsia="en-GB"/>
        </w:rPr>
        <w:t>Simpson (2012) was a good-quality systematic review that</w:t>
      </w:r>
      <w:r w:rsidRPr="00C70209">
        <w:t xml:space="preserve"> aimed to </w:t>
      </w:r>
      <w:r w:rsidRPr="00C70209">
        <w:rPr>
          <w:lang w:eastAsia="en-GB"/>
        </w:rPr>
        <w:t>assess the effectiveness of rFVIIa when used therapeutically to control active bleeding, or prophylactically to prevent (excessive) bleeding in patients without haemophilia. The author identified 29 RCTs involving 4290 patients, of which three RCTs were conducted in children. Only one RCT (Ekert 2006) met the inclusion criteria for this review.</w:t>
      </w:r>
      <w:r w:rsidRPr="00C70209">
        <w:rPr>
          <w:rStyle w:val="FootnoteReference"/>
          <w:lang w:eastAsia="en-GB"/>
        </w:rPr>
        <w:footnoteReference w:id="45"/>
      </w:r>
      <w:r w:rsidRPr="00C70209">
        <w:rPr>
          <w:lang w:eastAsia="en-GB"/>
        </w:rPr>
        <w:t xml:space="preserve"> Simpson (2012) concluded that the effectiveness of rFVIIa remains unproven and that there is an increased risk of arterial events in patients receiving rFVIIa. The use of rFVIIa outside its current licensed indications should be restricted to clinical trials.</w:t>
      </w:r>
    </w:p>
    <w:p w14:paraId="2E942038" w14:textId="506A99A5" w:rsidR="00183F9F" w:rsidRPr="00C70209" w:rsidRDefault="00183F9F" w:rsidP="00082182">
      <w:pPr>
        <w:pStyle w:val="BodyText"/>
        <w:rPr>
          <w:lang w:eastAsia="en-GB"/>
        </w:rPr>
      </w:pPr>
      <w:r w:rsidRPr="00C70209">
        <w:rPr>
          <w:lang w:eastAsia="en-GB"/>
        </w:rPr>
        <w:t>Ekert (2006) was a single</w:t>
      </w:r>
      <w:r w:rsidR="00BB008C" w:rsidRPr="00C70209">
        <w:rPr>
          <w:lang w:eastAsia="en-GB"/>
        </w:rPr>
        <w:t xml:space="preserve"> </w:t>
      </w:r>
      <w:r w:rsidRPr="00C70209">
        <w:rPr>
          <w:lang w:eastAsia="en-GB"/>
        </w:rPr>
        <w:t xml:space="preserve">centre RCT conducted in Australia that enrolled 76 infants aged &lt;1 year with </w:t>
      </w:r>
      <w:r w:rsidR="00840673" w:rsidRPr="00C70209">
        <w:rPr>
          <w:lang w:eastAsia="en-GB"/>
        </w:rPr>
        <w:t>CHD</w:t>
      </w:r>
      <w:r w:rsidRPr="00C70209">
        <w:rPr>
          <w:lang w:eastAsia="en-GB"/>
        </w:rPr>
        <w:t xml:space="preserve"> who required surgery with CPB. Outcomes reported were mortality, transfusion incidence and thromboembolic events. The study was assessed by Simpson (2012) to have an overall unclear risk of bias. Details on method of randomisation and allocation concealment were not provided, transfusion protocols were not reported, and some outcomes were not reported or were available only as mean or standard deviation.</w:t>
      </w:r>
    </w:p>
    <w:p w14:paraId="03A4DEF0" w14:textId="77777777" w:rsidR="00183F9F" w:rsidRPr="00C70209" w:rsidRDefault="00183F9F" w:rsidP="00082182">
      <w:pPr>
        <w:pStyle w:val="BodyText"/>
        <w:rPr>
          <w:lang w:eastAsia="en-GB"/>
        </w:rPr>
      </w:pPr>
    </w:p>
    <w:p w14:paraId="67094173" w14:textId="77777777" w:rsidR="00183F9F" w:rsidRPr="00C70209" w:rsidRDefault="00183F9F" w:rsidP="00082182">
      <w:pPr>
        <w:pStyle w:val="Caption"/>
        <w:ind w:left="2070"/>
      </w:pPr>
      <w:bookmarkStart w:id="827" w:name="_Ref424046035"/>
      <w:bookmarkStart w:id="828" w:name="_Toc427747222"/>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4</w:t>
      </w:r>
      <w:r w:rsidRPr="00C70209">
        <w:fldChar w:fldCharType="end"/>
      </w:r>
      <w:bookmarkEnd w:id="827"/>
      <w:r w:rsidRPr="00C70209">
        <w:tab/>
        <w:t>Characteristics and quality of Level I and Level II evidence – rFVIIa in neonatal and paediatric patients undergoing surgery</w:t>
      </w:r>
      <w:bookmarkEnd w:id="828"/>
    </w:p>
    <w:tbl>
      <w:tblPr>
        <w:tblW w:w="0" w:type="auto"/>
        <w:tblInd w:w="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4A0" w:firstRow="1" w:lastRow="0" w:firstColumn="1" w:lastColumn="0" w:noHBand="0" w:noVBand="1"/>
      </w:tblPr>
      <w:tblGrid>
        <w:gridCol w:w="1327"/>
        <w:gridCol w:w="1307"/>
        <w:gridCol w:w="1915"/>
        <w:gridCol w:w="1915"/>
        <w:gridCol w:w="1916"/>
      </w:tblGrid>
      <w:tr w:rsidR="00183F9F" w:rsidRPr="00C70209" w14:paraId="6665B661"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920D5AE" w14:textId="77777777" w:rsidR="00183F9F" w:rsidRPr="00C70209" w:rsidRDefault="00183F9F" w:rsidP="00082182">
            <w:pPr>
              <w:pStyle w:val="TableH2"/>
            </w:pPr>
            <w:r w:rsidRPr="00C70209">
              <w:t>Study ID</w:t>
            </w:r>
          </w:p>
        </w:tc>
        <w:tc>
          <w:tcPr>
            <w:tcW w:w="1307" w:type="dxa"/>
            <w:tcBorders>
              <w:top w:val="single" w:sz="4" w:space="0" w:color="auto"/>
              <w:left w:val="single" w:sz="4" w:space="0" w:color="auto"/>
              <w:bottom w:val="single" w:sz="4" w:space="0" w:color="auto"/>
              <w:right w:val="single" w:sz="4" w:space="0" w:color="auto"/>
              <w:tl2br w:val="nil"/>
              <w:tr2bl w:val="nil"/>
            </w:tcBorders>
          </w:tcPr>
          <w:p w14:paraId="2BB26C8C" w14:textId="77777777" w:rsidR="00183F9F" w:rsidRPr="00C70209" w:rsidRDefault="00183F9F" w:rsidP="00082182">
            <w:pPr>
              <w:pStyle w:val="TableH2"/>
            </w:pPr>
            <w:r w:rsidRPr="00C70209">
              <w:t>Study type</w:t>
            </w:r>
          </w:p>
          <w:p w14:paraId="76FB05C1" w14:textId="77777777" w:rsidR="00183F9F" w:rsidRPr="00C70209" w:rsidRDefault="00183F9F" w:rsidP="00082182">
            <w:pPr>
              <w:pStyle w:val="TableH3"/>
            </w:pPr>
            <w:r w:rsidRPr="00C70209">
              <w:t>Study quality</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718C795" w14:textId="77777777" w:rsidR="00183F9F" w:rsidRPr="00C70209" w:rsidRDefault="00183F9F" w:rsidP="00082182">
            <w:pPr>
              <w:pStyle w:val="TableH2"/>
            </w:pPr>
            <w:r w:rsidRPr="00C70209">
              <w:t>Population</w:t>
            </w:r>
          </w:p>
          <w:p w14:paraId="2CAD6C62" w14:textId="77777777" w:rsidR="00183F9F" w:rsidRPr="00C70209" w:rsidRDefault="00183F9F" w:rsidP="00082182">
            <w:pPr>
              <w:pStyle w:val="TableH2"/>
            </w:pPr>
            <w:r w:rsidRPr="00C70209">
              <w:t>N</w:t>
            </w:r>
          </w:p>
        </w:tc>
        <w:tc>
          <w:tcPr>
            <w:tcW w:w="1915" w:type="dxa"/>
            <w:tcBorders>
              <w:top w:val="single" w:sz="4" w:space="0" w:color="auto"/>
              <w:left w:val="single" w:sz="4" w:space="0" w:color="auto"/>
              <w:bottom w:val="single" w:sz="4" w:space="0" w:color="auto"/>
              <w:right w:val="single" w:sz="4" w:space="0" w:color="auto"/>
              <w:tl2br w:val="nil"/>
              <w:tr2bl w:val="nil"/>
            </w:tcBorders>
          </w:tcPr>
          <w:p w14:paraId="1423A97F" w14:textId="77777777" w:rsidR="00183F9F" w:rsidRPr="00C70209" w:rsidRDefault="00183F9F" w:rsidP="00082182">
            <w:pPr>
              <w:pStyle w:val="TableH2"/>
            </w:pPr>
            <w:r w:rsidRPr="00C70209">
              <w:t>Comparison</w:t>
            </w:r>
          </w:p>
        </w:tc>
        <w:tc>
          <w:tcPr>
            <w:tcW w:w="1916" w:type="dxa"/>
            <w:tcBorders>
              <w:top w:val="single" w:sz="4" w:space="0" w:color="auto"/>
              <w:left w:val="single" w:sz="4" w:space="0" w:color="auto"/>
              <w:bottom w:val="single" w:sz="4" w:space="0" w:color="auto"/>
              <w:right w:val="single" w:sz="4" w:space="0" w:color="auto"/>
              <w:tl2br w:val="nil"/>
              <w:tr2bl w:val="nil"/>
            </w:tcBorders>
          </w:tcPr>
          <w:p w14:paraId="372A21F6" w14:textId="77777777" w:rsidR="00183F9F" w:rsidRPr="00C70209" w:rsidRDefault="00183F9F" w:rsidP="00082182">
            <w:pPr>
              <w:pStyle w:val="TableH2"/>
            </w:pPr>
            <w:r w:rsidRPr="00C70209">
              <w:t>Outcomes</w:t>
            </w:r>
          </w:p>
        </w:tc>
      </w:tr>
      <w:tr w:rsidR="00183F9F" w:rsidRPr="00C70209" w14:paraId="4C3F2A51" w14:textId="77777777" w:rsidTr="00082182">
        <w:trPr>
          <w:cantSplit/>
          <w:tblHeader/>
        </w:trPr>
        <w:tc>
          <w:tcPr>
            <w:tcW w:w="8380"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6712832C" w14:textId="77777777" w:rsidR="00183F9F" w:rsidRPr="00C70209" w:rsidRDefault="00183F9F" w:rsidP="00082182">
            <w:pPr>
              <w:pStyle w:val="TableH3"/>
            </w:pPr>
            <w:r w:rsidRPr="00C70209">
              <w:t>Level I evidence</w:t>
            </w:r>
          </w:p>
        </w:tc>
      </w:tr>
      <w:tr w:rsidR="00183F9F" w:rsidRPr="00C70209" w14:paraId="5D91A9BA"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2E473E84" w14:textId="4B193C8D" w:rsidR="00183F9F" w:rsidRPr="00C70209" w:rsidRDefault="00183F9F" w:rsidP="000E261C">
            <w:pPr>
              <w:pStyle w:val="Tabletext"/>
            </w:pPr>
            <w:r w:rsidRPr="00C70209">
              <w:t>Simpson (2012)</w:t>
            </w:r>
            <w:r w:rsidRPr="00C70209">
              <w:fldChar w:fldCharType="begin"/>
            </w:r>
            <w:r w:rsidR="000E261C">
              <w:instrText xml:space="preserve"> ADDIN EN.CITE &lt;EndNote&gt;&lt;Cite&gt;&lt;Author&gt;Simpson&lt;/Author&gt;&lt;Year&gt;2012&lt;/Year&gt;&lt;RecNum&gt;920&lt;/RecNum&gt;&lt;DisplayText&gt;&lt;style face="superscript"&gt;408&lt;/style&gt;&lt;/DisplayText&gt;&lt;record&gt;&lt;rec-number&gt;920&lt;/rec-number&gt;&lt;foreign-keys&gt;&lt;key app="EN" db-id="9edve2wadsavt5ewavaxtda4f2tavzvts9ee" timestamp="1435036188"&gt;920&lt;/key&gt;&lt;/foreign-keys&gt;&lt;ref-type name="Journal Article"&gt;17&lt;/ref-type&gt;&lt;contributors&gt;&lt;authors&gt;&lt;author&gt;Simpson, Ewurabena&lt;/author&gt;&lt;author&gt;Lin, Yulia&lt;/author&gt;&lt;author&gt;Stanworth, Simon&lt;/author&gt;&lt;author&gt;Birchall, Janet&lt;/author&gt;&lt;author&gt;Doree, Carolyn&lt;/author&gt;&lt;author&gt;Hyde, Chris&lt;/author&gt;&lt;/authors&gt;&lt;/contributors&gt;&lt;titles&gt;&lt;title&gt;Recombinant factor VIIa for the prevention and treatment of bleeding in patients without haemophilia&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lloantibody&lt;/keyword&gt;&lt;keyword&gt;bleeding&lt;/keyword&gt;&lt;keyword&gt;blood&lt;/keyword&gt;&lt;keyword&gt;clinical trial&lt;/keyword&gt;&lt;keyword&gt;Cochrane Reviews&lt;/keyword&gt;&lt;keyword&gt;Cochrane12Mar14&lt;/keyword&gt;&lt;keyword&gt;confidence interval&lt;/keyword&gt;&lt;keyword&gt;Embase&lt;/keyword&gt;&lt;keyword&gt;Medline&lt;/keyword&gt;&lt;keyword&gt;mortality&lt;/keyword&gt;&lt;keyword&gt;patient&lt;/keyword&gt;&lt;keyword&gt;placebo&lt;/keyword&gt;&lt;keyword&gt;population&lt;/keyword&gt;&lt;keyword&gt;prevention&lt;/keyword&gt;&lt;keyword&gt;prophylaxis&lt;/keyword&gt;&lt;keyword&gt;register&lt;/keyword&gt;&lt;keyword&gt;review&lt;/keyword&gt;&lt;keyword&gt;risk&lt;/keyword&gt;&lt;keyword&gt;transfusion&lt;/keyword&gt;&lt;keyword&gt;validity&lt;/keyword&gt;&lt;/keywords&gt;&lt;dates&gt;&lt;year&gt;2012&lt;/year&gt;&lt;/dates&gt;&lt;urls&gt;&lt;/urls&gt;&lt;/record&gt;&lt;/Cite&gt;&lt;/EndNote&gt;</w:instrText>
            </w:r>
            <w:r w:rsidRPr="00C70209">
              <w:fldChar w:fldCharType="separate"/>
            </w:r>
            <w:r w:rsidR="000E261C" w:rsidRPr="000E261C">
              <w:rPr>
                <w:noProof/>
                <w:vertAlign w:val="superscript"/>
              </w:rPr>
              <w:t>408</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E3626AA" w14:textId="77777777" w:rsidR="00183F9F" w:rsidRPr="00C70209" w:rsidRDefault="00183F9F" w:rsidP="00082182">
            <w:pPr>
              <w:pStyle w:val="Tabletext"/>
            </w:pPr>
            <w:r w:rsidRPr="00C70209">
              <w:t>Systematic review</w:t>
            </w:r>
          </w:p>
          <w:p w14:paraId="7E764A5B" w14:textId="77777777" w:rsidR="00183F9F" w:rsidRPr="00C70209" w:rsidRDefault="00183F9F" w:rsidP="00082182">
            <w:pPr>
              <w:pStyle w:val="Tabletext"/>
            </w:pPr>
            <w:r w:rsidRPr="00C70209">
              <w:t>Good</w:t>
            </w:r>
          </w:p>
        </w:tc>
        <w:tc>
          <w:tcPr>
            <w:tcW w:w="1915"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B0F75FA" w14:textId="77777777" w:rsidR="00183F9F" w:rsidRPr="00C70209" w:rsidRDefault="00183F9F" w:rsidP="00082182">
            <w:pPr>
              <w:pStyle w:val="Tabletext"/>
            </w:pPr>
            <w:r w:rsidRPr="00C70209">
              <w:t>Patients without haemophilia who are actively bleeding (therapeutic) or patients with possible excessive bleeding (prophylactic)</w:t>
            </w:r>
          </w:p>
          <w:p w14:paraId="3B2DC778" w14:textId="77777777" w:rsidR="00183F9F" w:rsidRPr="00C70209" w:rsidRDefault="00183F9F" w:rsidP="00082182">
            <w:pPr>
              <w:pStyle w:val="Tabletext"/>
            </w:pPr>
            <w:r w:rsidRPr="00C70209">
              <w:t>29 RCTs, N=4290</w:t>
            </w:r>
          </w:p>
          <w:p w14:paraId="664A23A7" w14:textId="77777777" w:rsidR="00183F9F" w:rsidRPr="00C70209" w:rsidRDefault="00183F9F" w:rsidP="00082182">
            <w:pPr>
              <w:pStyle w:val="Tabletext"/>
              <w:rPr>
                <w:i/>
              </w:rPr>
            </w:pPr>
            <w:r w:rsidRPr="00C70209">
              <w:rPr>
                <w:i/>
              </w:rPr>
              <w:t>Paediatric studies</w:t>
            </w:r>
          </w:p>
          <w:p w14:paraId="4546AE6F" w14:textId="77777777" w:rsidR="00183F9F" w:rsidRPr="00C70209" w:rsidRDefault="00183F9F" w:rsidP="00082182">
            <w:pPr>
              <w:pStyle w:val="Tabletext"/>
            </w:pPr>
            <w:r w:rsidRPr="00C70209">
              <w:t>3 RCTs</w:t>
            </w:r>
            <w:r w:rsidRPr="00C70209">
              <w:rPr>
                <w:vertAlign w:val="superscript"/>
              </w:rPr>
              <w:t>a</w:t>
            </w:r>
            <w:r w:rsidRPr="00C70209">
              <w:t>, N=134</w:t>
            </w:r>
          </w:p>
        </w:tc>
        <w:tc>
          <w:tcPr>
            <w:tcW w:w="1915"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439EC053" w14:textId="77777777" w:rsidR="00183F9F" w:rsidRPr="00C70209" w:rsidRDefault="00183F9F" w:rsidP="00082182">
            <w:pPr>
              <w:pStyle w:val="Tabletext"/>
            </w:pPr>
            <w:r w:rsidRPr="00C70209">
              <w:t>rFVIIa versus placebo</w:t>
            </w:r>
          </w:p>
        </w:tc>
        <w:tc>
          <w:tcPr>
            <w:tcW w:w="191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3C450E7D" w14:textId="77777777" w:rsidR="00183F9F" w:rsidRPr="00C70209" w:rsidRDefault="00183F9F" w:rsidP="00082182">
            <w:pPr>
              <w:pStyle w:val="Tabletext"/>
            </w:pPr>
            <w:r w:rsidRPr="00C70209">
              <w:t>Mortality</w:t>
            </w:r>
          </w:p>
          <w:p w14:paraId="40499F30" w14:textId="77777777" w:rsidR="00183F9F" w:rsidRPr="00C70209" w:rsidRDefault="00183F9F" w:rsidP="00082182">
            <w:pPr>
              <w:pStyle w:val="Tabletext"/>
            </w:pPr>
            <w:r w:rsidRPr="00C70209">
              <w:t>Transfusion incidence</w:t>
            </w:r>
          </w:p>
          <w:p w14:paraId="636CBCBE" w14:textId="77777777" w:rsidR="00183F9F" w:rsidRPr="00C70209" w:rsidRDefault="00183F9F" w:rsidP="00082182">
            <w:pPr>
              <w:pStyle w:val="Tabletext"/>
            </w:pPr>
            <w:r w:rsidRPr="00C70209">
              <w:t>Thromboembolic events</w:t>
            </w:r>
          </w:p>
        </w:tc>
      </w:tr>
      <w:tr w:rsidR="00183F9F" w:rsidRPr="00C70209" w14:paraId="1D386B8B" w14:textId="77777777" w:rsidTr="00082182">
        <w:trPr>
          <w:cantSplit/>
          <w:tblHeader/>
        </w:trPr>
        <w:tc>
          <w:tcPr>
            <w:tcW w:w="8380" w:type="dxa"/>
            <w:gridSpan w:val="5"/>
            <w:tcBorders>
              <w:top w:val="single" w:sz="4" w:space="0" w:color="auto"/>
              <w:left w:val="single" w:sz="4" w:space="0" w:color="auto"/>
              <w:bottom w:val="single" w:sz="4" w:space="0" w:color="auto"/>
              <w:right w:val="single" w:sz="4" w:space="0" w:color="auto"/>
              <w:tl2br w:val="nil"/>
              <w:tr2bl w:val="nil"/>
            </w:tcBorders>
            <w:shd w:val="clear" w:color="auto" w:fill="auto"/>
          </w:tcPr>
          <w:p w14:paraId="38292335" w14:textId="77777777" w:rsidR="00183F9F" w:rsidRPr="00C70209" w:rsidRDefault="00183F9F" w:rsidP="00082182">
            <w:pPr>
              <w:pStyle w:val="TableH3"/>
            </w:pPr>
            <w:r w:rsidRPr="00C70209">
              <w:t>Level II evidence</w:t>
            </w:r>
          </w:p>
        </w:tc>
      </w:tr>
      <w:tr w:rsidR="00183F9F" w:rsidRPr="00C70209" w14:paraId="51CE9F33" w14:textId="77777777" w:rsidTr="00082182">
        <w:trPr>
          <w:cantSplit/>
          <w:tblHeader/>
        </w:trPr>
        <w:tc>
          <w:tcPr>
            <w:tcW w:w="132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18826B52" w14:textId="79E746EA" w:rsidR="00183F9F" w:rsidRPr="00C70209" w:rsidRDefault="00183F9F" w:rsidP="000E261C">
            <w:pPr>
              <w:pStyle w:val="Tabletext"/>
            </w:pPr>
            <w:r w:rsidRPr="00C70209">
              <w:t>Ekert (2006)</w:t>
            </w:r>
            <w:r w:rsidRPr="00C70209">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instrText xml:space="preserve"> ADDIN EN.CITE </w:instrText>
            </w:r>
            <w:r w:rsidR="000E261C">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9</w:t>
            </w:r>
            <w:r w:rsidRPr="00C70209">
              <w:fldChar w:fldCharType="end"/>
            </w:r>
          </w:p>
        </w:tc>
        <w:tc>
          <w:tcPr>
            <w:tcW w:w="1307"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E5BE8A0" w14:textId="77777777" w:rsidR="00183F9F" w:rsidRPr="00C70209" w:rsidRDefault="00183F9F" w:rsidP="00082182">
            <w:pPr>
              <w:pStyle w:val="Tabletext"/>
            </w:pPr>
            <w:r w:rsidRPr="00C70209">
              <w:t>Level II</w:t>
            </w:r>
          </w:p>
          <w:p w14:paraId="06F8390A" w14:textId="77777777" w:rsidR="00183F9F" w:rsidRPr="00C70209" w:rsidRDefault="00183F9F" w:rsidP="00082182">
            <w:pPr>
              <w:pStyle w:val="Tabletext"/>
              <w:rPr>
                <w:i/>
              </w:rPr>
            </w:pPr>
            <w:r w:rsidRPr="00C70209">
              <w:rPr>
                <w:i/>
              </w:rPr>
              <w:t>Unclear</w:t>
            </w:r>
          </w:p>
        </w:tc>
        <w:tc>
          <w:tcPr>
            <w:tcW w:w="1915"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7BB0F238" w14:textId="77777777" w:rsidR="00183F9F" w:rsidRPr="00C70209" w:rsidRDefault="00183F9F" w:rsidP="00082182">
            <w:pPr>
              <w:pStyle w:val="Tabletext"/>
            </w:pPr>
            <w:r w:rsidRPr="00C70209">
              <w:t>Infants aged &lt;1 year with CHD requiring surgery with CPB</w:t>
            </w:r>
          </w:p>
          <w:p w14:paraId="4E495A62" w14:textId="77777777" w:rsidR="00183F9F" w:rsidRPr="00C70209" w:rsidRDefault="00183F9F" w:rsidP="00082182">
            <w:pPr>
              <w:pStyle w:val="Tabletext"/>
            </w:pPr>
            <w:r w:rsidRPr="00C70209">
              <w:t>N=76</w:t>
            </w:r>
          </w:p>
        </w:tc>
        <w:tc>
          <w:tcPr>
            <w:tcW w:w="1915"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6F1D4E2C" w14:textId="77777777" w:rsidR="00183F9F" w:rsidRPr="00C70209" w:rsidRDefault="00183F9F" w:rsidP="00082182">
            <w:pPr>
              <w:pStyle w:val="Tabletext"/>
            </w:pPr>
            <w:r w:rsidRPr="00C70209">
              <w:t>rFVIIa versus placebo</w:t>
            </w:r>
          </w:p>
        </w:tc>
        <w:tc>
          <w:tcPr>
            <w:tcW w:w="1916" w:type="dxa"/>
            <w:tcBorders>
              <w:top w:val="single" w:sz="4" w:space="0" w:color="auto"/>
              <w:left w:val="single" w:sz="4" w:space="0" w:color="auto"/>
              <w:bottom w:val="single" w:sz="4" w:space="0" w:color="auto"/>
              <w:right w:val="single" w:sz="4" w:space="0" w:color="auto"/>
              <w:tl2br w:val="nil"/>
              <w:tr2bl w:val="nil"/>
            </w:tcBorders>
            <w:shd w:val="clear" w:color="auto" w:fill="auto"/>
          </w:tcPr>
          <w:p w14:paraId="524CCF64" w14:textId="77777777" w:rsidR="00183F9F" w:rsidRPr="00C70209" w:rsidRDefault="00183F9F" w:rsidP="00082182">
            <w:pPr>
              <w:pStyle w:val="Tabletext"/>
            </w:pPr>
            <w:r w:rsidRPr="00C70209">
              <w:t>Mortality</w:t>
            </w:r>
          </w:p>
          <w:p w14:paraId="67BD0E43" w14:textId="77777777" w:rsidR="00183F9F" w:rsidRPr="00C70209" w:rsidRDefault="00183F9F" w:rsidP="00082182">
            <w:pPr>
              <w:pStyle w:val="Tabletext"/>
            </w:pPr>
            <w:r w:rsidRPr="00C70209">
              <w:t>Transfusion incidence</w:t>
            </w:r>
          </w:p>
          <w:p w14:paraId="5AD8FF7F" w14:textId="77777777" w:rsidR="00183F9F" w:rsidRPr="00C70209" w:rsidRDefault="00183F9F" w:rsidP="00082182">
            <w:pPr>
              <w:pStyle w:val="Tabletext"/>
            </w:pPr>
            <w:r w:rsidRPr="00C70209">
              <w:t>Thromboembolic events</w:t>
            </w:r>
          </w:p>
        </w:tc>
      </w:tr>
    </w:tbl>
    <w:p w14:paraId="7EBE4F39" w14:textId="77777777" w:rsidR="00183F9F" w:rsidRPr="00C70209" w:rsidRDefault="00183F9F" w:rsidP="00082182">
      <w:pPr>
        <w:pStyle w:val="TableFigNotes0"/>
      </w:pPr>
      <w:r w:rsidRPr="00C70209">
        <w:t>CHD, congenital heart disease; CPB, cardiopulmonary bypass; RCT, randomised controlled trial; rFVIIa, recombinant activated factor VII</w:t>
      </w:r>
    </w:p>
    <w:p w14:paraId="65F24CE5" w14:textId="63E87A00" w:rsidR="00183F9F" w:rsidRPr="00C70209" w:rsidRDefault="00183F9F" w:rsidP="00082182">
      <w:pPr>
        <w:pStyle w:val="TableFigNotes18"/>
      </w:pPr>
      <w:r w:rsidRPr="00C70209">
        <w:rPr>
          <w:b/>
        </w:rPr>
        <w:t xml:space="preserve">a. </w:t>
      </w:r>
      <w:r w:rsidRPr="00C70209">
        <w:t>Two RCTs did not meed out inclusion criteria</w:t>
      </w:r>
      <w:r w:rsidR="00B74CA5" w:rsidRPr="00C70209">
        <w:t xml:space="preserve"> (wrong population, not cardiac or ECMO)</w:t>
      </w:r>
      <w:r w:rsidRPr="00C70209">
        <w:t>. One RCT (Hanna 2010) enrolled paediatric patients of ASA class I and II with congenital craniofacial malformations scheduled for reconstructive surgery (n=45, 3 arm trial comparing rFVIIa and TXA with control) and one RCT (Chuansumrit 2005) examined the role of rFVIIa in the control of bleeding in children with Dengue haemorrhagic fever (n=28).</w:t>
      </w:r>
    </w:p>
    <w:p w14:paraId="1B7CCB87" w14:textId="77777777" w:rsidR="00183F9F" w:rsidRPr="00C70209" w:rsidRDefault="00183F9F" w:rsidP="00082182">
      <w:pPr>
        <w:pStyle w:val="Heading6"/>
      </w:pPr>
      <w:r w:rsidRPr="00C70209">
        <w:t>Level II evidence</w:t>
      </w:r>
    </w:p>
    <w:p w14:paraId="1D98C7D2" w14:textId="24951D78" w:rsidR="00183F9F" w:rsidRPr="00C70209" w:rsidRDefault="00183F9F" w:rsidP="00082182">
      <w:pPr>
        <w:pStyle w:val="BodyText"/>
      </w:pPr>
      <w:r w:rsidRPr="00C70209">
        <w:t>The systematic review and hand-searching process identified no additional Level II studies that assessed the safety and effectiveness of rFVIIa compared with no rFVIIa in neonatal and paediatric patients undergoing cardiac surgery.</w:t>
      </w:r>
    </w:p>
    <w:p w14:paraId="09368B99" w14:textId="77777777" w:rsidR="00183F9F" w:rsidRPr="00C70209" w:rsidRDefault="00183F9F" w:rsidP="00082182">
      <w:pPr>
        <w:pStyle w:val="BodyText"/>
      </w:pPr>
    </w:p>
    <w:p w14:paraId="0C962AED" w14:textId="77777777" w:rsidR="00183F9F" w:rsidRPr="00C70209" w:rsidRDefault="00183F9F" w:rsidP="00082182">
      <w:pPr>
        <w:pStyle w:val="BodyText"/>
        <w:rPr>
          <w:rFonts w:ascii="Arial" w:hAnsi="Arial" w:cs="Arial"/>
          <w:b/>
          <w:bCs/>
          <w:sz w:val="20"/>
          <w:szCs w:val="28"/>
          <w:lang w:eastAsia="en-GB"/>
        </w:rPr>
      </w:pPr>
      <w:r w:rsidRPr="00C70209">
        <w:br w:type="page"/>
      </w:r>
    </w:p>
    <w:p w14:paraId="77F97E5E" w14:textId="77777777" w:rsidR="00183F9F" w:rsidRPr="00C70209" w:rsidRDefault="00183F9F" w:rsidP="00082182">
      <w:pPr>
        <w:pStyle w:val="Heading5"/>
        <w:rPr>
          <w:lang w:val="en-AU"/>
        </w:rPr>
      </w:pPr>
      <w:r w:rsidRPr="00C70209">
        <w:rPr>
          <w:lang w:val="en-AU"/>
        </w:rPr>
        <w:t>Results</w:t>
      </w:r>
    </w:p>
    <w:p w14:paraId="3971C5CC" w14:textId="77777777" w:rsidR="00183F9F" w:rsidRPr="00C70209" w:rsidRDefault="00183F9F" w:rsidP="00082182">
      <w:pPr>
        <w:pStyle w:val="Heading6"/>
      </w:pPr>
      <w:r w:rsidRPr="00C70209">
        <w:t>Mortality</w:t>
      </w:r>
    </w:p>
    <w:p w14:paraId="5CBE0171" w14:textId="2B52B11F" w:rsidR="00183F9F" w:rsidRPr="00C70209" w:rsidRDefault="00183F9F" w:rsidP="00082182">
      <w:pPr>
        <w:rPr>
          <w:lang w:eastAsia="en-GB"/>
        </w:rPr>
      </w:pPr>
      <w:r w:rsidRPr="00C70209">
        <w:rPr>
          <w:lang w:eastAsia="en-GB"/>
        </w:rPr>
        <w:t>The systematic review and hand-searching process identified one Level I study (Simpson 2012) that reported the effect of r</w:t>
      </w:r>
      <w:r w:rsidR="00F1702E">
        <w:rPr>
          <w:lang w:eastAsia="en-GB"/>
        </w:rPr>
        <w:t>F</w:t>
      </w:r>
      <w:r w:rsidRPr="00C70209">
        <w:rPr>
          <w:lang w:eastAsia="en-GB"/>
        </w:rPr>
        <w:t xml:space="preserve">VIIa in paediatric patients undergoing cardiac surgery and provided evidence for mortality. </w:t>
      </w:r>
      <w:r w:rsidRPr="00C70209">
        <w:rPr>
          <w:b/>
          <w:lang w:eastAsia="en-GB"/>
        </w:rPr>
        <w:fldChar w:fldCharType="begin"/>
      </w:r>
      <w:r w:rsidRPr="00C70209">
        <w:rPr>
          <w:b/>
          <w:lang w:eastAsia="en-GB"/>
        </w:rPr>
        <w:instrText xml:space="preserve"> REF _Ref413162784 \h  \* MERGEFORMAT </w:instrText>
      </w:r>
      <w:r w:rsidRPr="00C70209">
        <w:rPr>
          <w:b/>
          <w:lang w:eastAsia="en-GB"/>
        </w:rPr>
      </w:r>
      <w:r w:rsidRPr="00C70209">
        <w:rPr>
          <w:b/>
          <w:lang w:eastAsia="en-GB"/>
        </w:rPr>
        <w:fldChar w:fldCharType="separate"/>
      </w:r>
      <w:r w:rsidR="000F7A9B" w:rsidRPr="000F7A9B">
        <w:rPr>
          <w:b/>
        </w:rPr>
        <w:t>Table 3.4.35</w:t>
      </w:r>
      <w:r w:rsidRPr="00C70209">
        <w:rPr>
          <w:b/>
          <w:lang w:eastAsia="en-GB"/>
        </w:rPr>
        <w:fldChar w:fldCharType="end"/>
      </w:r>
      <w:r w:rsidRPr="00C70209">
        <w:rPr>
          <w:lang w:eastAsia="en-GB"/>
        </w:rPr>
        <w:t xml:space="preserve"> summarises the results from this study.</w:t>
      </w:r>
    </w:p>
    <w:p w14:paraId="004A4032" w14:textId="45169E9B" w:rsidR="00183F9F" w:rsidRPr="00C70209" w:rsidRDefault="00183F9F" w:rsidP="00082182">
      <w:pPr>
        <w:rPr>
          <w:lang w:eastAsia="en-GB"/>
        </w:rPr>
      </w:pPr>
      <w:r w:rsidRPr="00C70209">
        <w:rPr>
          <w:lang w:eastAsia="en-GB"/>
        </w:rPr>
        <w:t xml:space="preserve">Simpson (2012) included data from one RCT (Ekert 2006) conducted in 76 infants aged &lt;1 year with </w:t>
      </w:r>
      <w:r w:rsidR="00840673" w:rsidRPr="00C70209">
        <w:rPr>
          <w:lang w:eastAsia="en-GB"/>
        </w:rPr>
        <w:t>CHD</w:t>
      </w:r>
      <w:r w:rsidRPr="00C70209">
        <w:rPr>
          <w:lang w:eastAsia="en-GB"/>
        </w:rPr>
        <w:t xml:space="preserve"> who were undergoing cardiac surgery with CPB. The authors did not report data for this outcome; therefore, Simpson (2012) assumed there were no deaths during the study period.</w:t>
      </w:r>
    </w:p>
    <w:p w14:paraId="3B8D601B" w14:textId="77777777" w:rsidR="00183F9F" w:rsidRPr="00C70209" w:rsidRDefault="00183F9F" w:rsidP="00082182">
      <w:pPr>
        <w:rPr>
          <w:lang w:eastAsia="en-GB"/>
        </w:rPr>
      </w:pPr>
    </w:p>
    <w:p w14:paraId="39ACD084" w14:textId="77777777" w:rsidR="00183F9F" w:rsidRPr="00C70209" w:rsidRDefault="00183F9F" w:rsidP="00082182">
      <w:pPr>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35C81E9D" w14:textId="77777777" w:rsidR="00183F9F" w:rsidRPr="00C70209" w:rsidRDefault="00183F9F" w:rsidP="00082182">
      <w:pPr>
        <w:pStyle w:val="Caption"/>
        <w:rPr>
          <w:szCs w:val="21"/>
          <w:lang w:eastAsia="en-GB"/>
        </w:rPr>
      </w:pPr>
      <w:bookmarkStart w:id="829" w:name="_Ref413162784"/>
      <w:bookmarkStart w:id="830" w:name="_Toc427747223"/>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5</w:t>
      </w:r>
      <w:r w:rsidRPr="00C70209">
        <w:fldChar w:fldCharType="end"/>
      </w:r>
      <w:bookmarkEnd w:id="829"/>
      <w:r w:rsidRPr="00C70209">
        <w:tab/>
        <w:t xml:space="preserve">Neonatal and </w:t>
      </w:r>
      <w:r w:rsidRPr="00C70209">
        <w:rPr>
          <w:szCs w:val="21"/>
          <w:lang w:eastAsia="en-GB"/>
        </w:rPr>
        <w:t>paediatric patients undergoing surgery: Results for rFVIIa versus no rFVIIa – mortality</w:t>
      </w:r>
      <w:bookmarkEnd w:id="83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5"/>
        <w:gridCol w:w="1395"/>
        <w:gridCol w:w="1395"/>
        <w:gridCol w:w="1627"/>
        <w:gridCol w:w="1162"/>
        <w:gridCol w:w="1457"/>
        <w:gridCol w:w="1457"/>
        <w:gridCol w:w="1457"/>
        <w:gridCol w:w="1729"/>
      </w:tblGrid>
      <w:tr w:rsidR="00183F9F" w:rsidRPr="00C70209" w14:paraId="41941578"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594B2B86"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33D1A040"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0BFD98A9"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2" w:type="pct"/>
            <w:vMerge w:val="restart"/>
            <w:tcBorders>
              <w:top w:val="single" w:sz="4" w:space="0" w:color="000000"/>
              <w:left w:val="single" w:sz="4" w:space="0" w:color="000000"/>
              <w:bottom w:val="nil"/>
              <w:right w:val="single" w:sz="4" w:space="0" w:color="000000"/>
            </w:tcBorders>
            <w:hideMark/>
          </w:tcPr>
          <w:p w14:paraId="1AD643F8"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2" w:type="pct"/>
            <w:vMerge w:val="restart"/>
            <w:tcBorders>
              <w:top w:val="single" w:sz="4" w:space="0" w:color="000000"/>
              <w:left w:val="single" w:sz="4" w:space="0" w:color="000000"/>
              <w:bottom w:val="nil"/>
              <w:right w:val="single" w:sz="4" w:space="0" w:color="000000"/>
            </w:tcBorders>
            <w:hideMark/>
          </w:tcPr>
          <w:p w14:paraId="28FA39E4"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2" w:type="pct"/>
            <w:vMerge w:val="restart"/>
            <w:tcBorders>
              <w:top w:val="single" w:sz="4" w:space="0" w:color="000000"/>
              <w:left w:val="single" w:sz="4" w:space="0" w:color="000000"/>
              <w:bottom w:val="nil"/>
              <w:right w:val="single" w:sz="4" w:space="0" w:color="000000"/>
            </w:tcBorders>
            <w:hideMark/>
          </w:tcPr>
          <w:p w14:paraId="228BAD88"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638CFBBE"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74" w:type="pct"/>
            <w:vMerge w:val="restart"/>
            <w:tcBorders>
              <w:top w:val="single" w:sz="4" w:space="0" w:color="000000"/>
              <w:left w:val="single" w:sz="4" w:space="0" w:color="000000"/>
              <w:bottom w:val="nil"/>
              <w:right w:val="single" w:sz="4" w:space="0" w:color="000000"/>
            </w:tcBorders>
            <w:hideMark/>
          </w:tcPr>
          <w:p w14:paraId="32A290D9"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10" w:type="pct"/>
            <w:vMerge w:val="restart"/>
            <w:tcBorders>
              <w:top w:val="single" w:sz="4" w:space="0" w:color="000000"/>
              <w:left w:val="single" w:sz="4" w:space="0" w:color="000000"/>
              <w:bottom w:val="nil"/>
              <w:right w:val="single" w:sz="4" w:space="0" w:color="000000"/>
            </w:tcBorders>
            <w:hideMark/>
          </w:tcPr>
          <w:p w14:paraId="219BB318"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52" w:type="pct"/>
            <w:gridSpan w:val="4"/>
            <w:tcBorders>
              <w:top w:val="single" w:sz="4" w:space="0" w:color="000000"/>
              <w:left w:val="single" w:sz="4" w:space="0" w:color="000000"/>
              <w:bottom w:val="single" w:sz="4" w:space="0" w:color="000000"/>
              <w:right w:val="single" w:sz="4" w:space="0" w:color="000000"/>
            </w:tcBorders>
            <w:hideMark/>
          </w:tcPr>
          <w:p w14:paraId="6D326686"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1968E61E" w14:textId="77777777" w:rsidTr="00082182">
        <w:trPr>
          <w:tblHeader/>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690880EC"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0646BFE5"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633C65B8"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1F172028" w14:textId="77777777" w:rsidR="00183F9F" w:rsidRPr="00C70209" w:rsidRDefault="00183F9F" w:rsidP="00082182">
            <w:pPr>
              <w:pStyle w:val="TableH2"/>
              <w:rPr>
                <w:rFonts w:eastAsia="Arial Unicode MS"/>
                <w:lang w:eastAsia="ja-JP"/>
              </w:rPr>
            </w:pPr>
          </w:p>
        </w:tc>
        <w:tc>
          <w:tcPr>
            <w:tcW w:w="574" w:type="pct"/>
            <w:vMerge/>
            <w:tcBorders>
              <w:top w:val="single" w:sz="4" w:space="0" w:color="000000"/>
              <w:left w:val="single" w:sz="4" w:space="0" w:color="000000"/>
              <w:bottom w:val="single" w:sz="4" w:space="0" w:color="000000"/>
              <w:right w:val="single" w:sz="4" w:space="0" w:color="000000"/>
            </w:tcBorders>
            <w:vAlign w:val="center"/>
            <w:hideMark/>
          </w:tcPr>
          <w:p w14:paraId="55396FFA" w14:textId="77777777" w:rsidR="00183F9F" w:rsidRPr="00C70209" w:rsidRDefault="00183F9F" w:rsidP="00082182">
            <w:pPr>
              <w:pStyle w:val="TableH2"/>
              <w:rPr>
                <w:rFonts w:eastAsia="Arial Unicode MS"/>
                <w:lang w:eastAsia="ja-JP"/>
              </w:rPr>
            </w:pPr>
          </w:p>
        </w:tc>
        <w:tc>
          <w:tcPr>
            <w:tcW w:w="410" w:type="pct"/>
            <w:vMerge/>
            <w:tcBorders>
              <w:top w:val="single" w:sz="4" w:space="0" w:color="000000"/>
              <w:left w:val="single" w:sz="4" w:space="0" w:color="000000"/>
              <w:bottom w:val="single" w:sz="4" w:space="0" w:color="000000"/>
              <w:right w:val="single" w:sz="4" w:space="0" w:color="000000"/>
            </w:tcBorders>
            <w:vAlign w:val="center"/>
            <w:hideMark/>
          </w:tcPr>
          <w:p w14:paraId="1789B4AC" w14:textId="77777777" w:rsidR="00183F9F" w:rsidRPr="00C70209" w:rsidRDefault="00183F9F" w:rsidP="00082182">
            <w:pPr>
              <w:pStyle w:val="TableH2"/>
              <w:rPr>
                <w:rFonts w:eastAsia="Arial Unicode MS"/>
                <w:lang w:eastAsia="ja-JP"/>
              </w:rPr>
            </w:pPr>
          </w:p>
        </w:tc>
        <w:tc>
          <w:tcPr>
            <w:tcW w:w="514" w:type="pct"/>
            <w:tcBorders>
              <w:top w:val="single" w:sz="4" w:space="0" w:color="000000"/>
              <w:left w:val="single" w:sz="4" w:space="0" w:color="000000"/>
              <w:bottom w:val="single" w:sz="4" w:space="0" w:color="000000"/>
              <w:right w:val="single" w:sz="4" w:space="0" w:color="000000"/>
            </w:tcBorders>
            <w:hideMark/>
          </w:tcPr>
          <w:p w14:paraId="18E4DEB6" w14:textId="77777777" w:rsidR="00183F9F" w:rsidRPr="00C70209" w:rsidRDefault="00183F9F" w:rsidP="00082182">
            <w:pPr>
              <w:pStyle w:val="TableH2"/>
              <w:rPr>
                <w:rFonts w:eastAsia="Arial Unicode MS"/>
                <w:lang w:eastAsia="ja-JP"/>
              </w:rPr>
            </w:pPr>
            <w:r w:rsidRPr="00C70209">
              <w:rPr>
                <w:rFonts w:eastAsia="Arial Unicode MS"/>
                <w:lang w:eastAsia="ja-JP"/>
              </w:rPr>
              <w:t>rFVIIa</w:t>
            </w:r>
          </w:p>
          <w:p w14:paraId="1F40B6C0"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single" w:sz="4" w:space="0" w:color="000000"/>
              <w:right w:val="single" w:sz="4" w:space="0" w:color="000000"/>
            </w:tcBorders>
            <w:hideMark/>
          </w:tcPr>
          <w:p w14:paraId="10AF93EF" w14:textId="77777777" w:rsidR="00183F9F" w:rsidRPr="00C70209" w:rsidRDefault="00183F9F" w:rsidP="00082182">
            <w:pPr>
              <w:pStyle w:val="TableH2"/>
              <w:rPr>
                <w:rFonts w:eastAsia="Arial Unicode MS"/>
                <w:lang w:eastAsia="ja-JP"/>
              </w:rPr>
            </w:pPr>
            <w:r w:rsidRPr="00C70209">
              <w:rPr>
                <w:rFonts w:eastAsia="Arial Unicode MS"/>
                <w:lang w:eastAsia="ja-JP"/>
              </w:rPr>
              <w:t>No rFVIIa</w:t>
            </w:r>
          </w:p>
          <w:p w14:paraId="3ACAE36F"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single" w:sz="4" w:space="0" w:color="000000"/>
              <w:right w:val="single" w:sz="4" w:space="0" w:color="000000"/>
            </w:tcBorders>
            <w:hideMark/>
          </w:tcPr>
          <w:p w14:paraId="1483E83A"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single" w:sz="4" w:space="0" w:color="000000"/>
              <w:right w:val="single" w:sz="4" w:space="0" w:color="000000"/>
            </w:tcBorders>
            <w:hideMark/>
          </w:tcPr>
          <w:p w14:paraId="2370B6D0"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362216D1" w14:textId="0A000AB4"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54D20DD1"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7D4450CB" w14:textId="77777777" w:rsidTr="00082182">
        <w:trPr>
          <w:tblHeader/>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vAlign w:val="center"/>
          </w:tcPr>
          <w:p w14:paraId="6850C28C" w14:textId="77777777" w:rsidR="00183F9F" w:rsidRPr="00C70209" w:rsidRDefault="00183F9F" w:rsidP="00082182">
            <w:pPr>
              <w:pStyle w:val="TableH4"/>
              <w:rPr>
                <w:rFonts w:eastAsia="Arial Unicode MS"/>
                <w:i/>
                <w:lang w:eastAsia="ja-JP"/>
              </w:rPr>
            </w:pPr>
            <w:r w:rsidRPr="00C70209">
              <w:rPr>
                <w:rFonts w:eastAsia="Arial Unicode MS"/>
                <w:lang w:eastAsia="ja-JP"/>
              </w:rPr>
              <w:t>Level II Evidence</w:t>
            </w:r>
          </w:p>
        </w:tc>
      </w:tr>
      <w:tr w:rsidR="00183F9F" w:rsidRPr="00C70209" w14:paraId="04EAB23B" w14:textId="77777777" w:rsidTr="00082182">
        <w:trPr>
          <w:tblHeader/>
        </w:trPr>
        <w:tc>
          <w:tcPr>
            <w:tcW w:w="388" w:type="pct"/>
            <w:tcBorders>
              <w:top w:val="single" w:sz="4" w:space="0" w:color="000000"/>
              <w:left w:val="single" w:sz="4" w:space="0" w:color="000000"/>
              <w:bottom w:val="single" w:sz="4" w:space="0" w:color="auto"/>
              <w:right w:val="single" w:sz="4" w:space="0" w:color="000000"/>
            </w:tcBorders>
          </w:tcPr>
          <w:p w14:paraId="40DC7714" w14:textId="7A8EA2E9" w:rsidR="00183F9F" w:rsidRPr="00C70209" w:rsidRDefault="00183F9F" w:rsidP="00082182">
            <w:pPr>
              <w:pStyle w:val="Tabletext-evidencematrix"/>
            </w:pPr>
            <w:r w:rsidRPr="00C70209">
              <w:t>Simpson 2012</w:t>
            </w:r>
            <w:r w:rsidRPr="00C70209">
              <w:fldChar w:fldCharType="begin"/>
            </w:r>
            <w:r w:rsidR="000E261C">
              <w:instrText xml:space="preserve"> ADDIN EN.CITE &lt;EndNote&gt;&lt;Cite&gt;&lt;Author&gt;Simpson&lt;/Author&gt;&lt;Year&gt;2012&lt;/Year&gt;&lt;RecNum&gt;920&lt;/RecNum&gt;&lt;DisplayText&gt;&lt;style face="superscript"&gt;408&lt;/style&gt;&lt;/DisplayText&gt;&lt;record&gt;&lt;rec-number&gt;920&lt;/rec-number&gt;&lt;foreign-keys&gt;&lt;key app="EN" db-id="9edve2wadsavt5ewavaxtda4f2tavzvts9ee" timestamp="1435036188"&gt;920&lt;/key&gt;&lt;/foreign-keys&gt;&lt;ref-type name="Journal Article"&gt;17&lt;/ref-type&gt;&lt;contributors&gt;&lt;authors&gt;&lt;author&gt;Simpson, Ewurabena&lt;/author&gt;&lt;author&gt;Lin, Yulia&lt;/author&gt;&lt;author&gt;Stanworth, Simon&lt;/author&gt;&lt;author&gt;Birchall, Janet&lt;/author&gt;&lt;author&gt;Doree, Carolyn&lt;/author&gt;&lt;author&gt;Hyde, Chris&lt;/author&gt;&lt;/authors&gt;&lt;/contributors&gt;&lt;titles&gt;&lt;title&gt;Recombinant factor VIIa for the prevention and treatment of bleeding in patients without haemophilia&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lloantibody&lt;/keyword&gt;&lt;keyword&gt;bleeding&lt;/keyword&gt;&lt;keyword&gt;blood&lt;/keyword&gt;&lt;keyword&gt;clinical trial&lt;/keyword&gt;&lt;keyword&gt;Cochrane Reviews&lt;/keyword&gt;&lt;keyword&gt;Cochrane12Mar14&lt;/keyword&gt;&lt;keyword&gt;confidence interval&lt;/keyword&gt;&lt;keyword&gt;Embase&lt;/keyword&gt;&lt;keyword&gt;Medline&lt;/keyword&gt;&lt;keyword&gt;mortality&lt;/keyword&gt;&lt;keyword&gt;patient&lt;/keyword&gt;&lt;keyword&gt;placebo&lt;/keyword&gt;&lt;keyword&gt;population&lt;/keyword&gt;&lt;keyword&gt;prevention&lt;/keyword&gt;&lt;keyword&gt;prophylaxis&lt;/keyword&gt;&lt;keyword&gt;register&lt;/keyword&gt;&lt;keyword&gt;review&lt;/keyword&gt;&lt;keyword&gt;risk&lt;/keyword&gt;&lt;keyword&gt;transfusion&lt;/keyword&gt;&lt;keyword&gt;validity&lt;/keyword&gt;&lt;/keywords&gt;&lt;dates&gt;&lt;year&gt;2012&lt;/year&gt;&lt;/dates&gt;&lt;urls&gt;&lt;/urls&gt;&lt;/record&gt;&lt;/Cite&gt;&lt;/EndNote&gt;</w:instrText>
            </w:r>
            <w:r w:rsidRPr="00C70209">
              <w:fldChar w:fldCharType="separate"/>
            </w:r>
            <w:r w:rsidR="000E261C" w:rsidRPr="000E261C">
              <w:rPr>
                <w:noProof/>
                <w:vertAlign w:val="superscript"/>
              </w:rPr>
              <w:t>408</w:t>
            </w:r>
            <w:r w:rsidRPr="00C70209">
              <w:fldChar w:fldCharType="end"/>
            </w:r>
          </w:p>
          <w:p w14:paraId="64D11381" w14:textId="77777777" w:rsidR="00183F9F" w:rsidRPr="00C70209" w:rsidRDefault="00183F9F" w:rsidP="00082182">
            <w:pPr>
              <w:pStyle w:val="Tabletext-evidencematrix"/>
              <w:rPr>
                <w:szCs w:val="16"/>
              </w:rPr>
            </w:pPr>
            <w:r w:rsidRPr="00C70209">
              <w:rPr>
                <w:szCs w:val="16"/>
              </w:rPr>
              <w:t>Level I</w:t>
            </w:r>
          </w:p>
          <w:p w14:paraId="43E62284" w14:textId="77777777" w:rsidR="00183F9F" w:rsidRPr="00C70209" w:rsidRDefault="00183F9F" w:rsidP="00082182">
            <w:pPr>
              <w:pStyle w:val="Tabletext-evidencematrix"/>
              <w:rPr>
                <w:szCs w:val="16"/>
              </w:rPr>
            </w:pPr>
            <w:r w:rsidRPr="00C70209">
              <w:rPr>
                <w:i/>
                <w:szCs w:val="16"/>
              </w:rPr>
              <w:t>Good</w:t>
            </w:r>
          </w:p>
        </w:tc>
        <w:tc>
          <w:tcPr>
            <w:tcW w:w="492" w:type="pct"/>
            <w:tcBorders>
              <w:top w:val="single" w:sz="4" w:space="0" w:color="000000"/>
              <w:left w:val="single" w:sz="4" w:space="0" w:color="000000"/>
              <w:bottom w:val="single" w:sz="4" w:space="0" w:color="auto"/>
              <w:right w:val="single" w:sz="4" w:space="0" w:color="000000"/>
            </w:tcBorders>
          </w:tcPr>
          <w:p w14:paraId="6EC6F5F2" w14:textId="5A23E5EC" w:rsidR="00183F9F" w:rsidRPr="00C70209" w:rsidRDefault="00183F9F" w:rsidP="00082182">
            <w:pPr>
              <w:pStyle w:val="Tabletext-evidencematrix"/>
              <w:rPr>
                <w:szCs w:val="16"/>
              </w:rPr>
            </w:pPr>
            <w:r w:rsidRPr="00C70209">
              <w:rPr>
                <w:szCs w:val="16"/>
              </w:rPr>
              <w:t>1 trial (Ekert 2006</w:t>
            </w:r>
            <w:r w:rsidRPr="00C70209">
              <w:rPr>
                <w:szCs w:val="16"/>
              </w:rPr>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rPr>
                <w:szCs w:val="16"/>
              </w:rPr>
              <w:instrText xml:space="preserve"> ADDIN EN.CITE </w:instrText>
            </w:r>
            <w:r w:rsidR="000E261C">
              <w:rPr>
                <w:szCs w:val="16"/>
              </w:rPr>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rPr>
                <w:szCs w:val="16"/>
              </w:rPr>
              <w:instrText xml:space="preserve"> ADDIN EN.CITE.DATA </w:instrText>
            </w:r>
            <w:r w:rsidR="000E261C">
              <w:rPr>
                <w:szCs w:val="16"/>
              </w:rPr>
            </w:r>
            <w:r w:rsidR="000E261C">
              <w:rPr>
                <w:szCs w:val="16"/>
              </w:rPr>
              <w:fldChar w:fldCharType="end"/>
            </w:r>
            <w:r w:rsidRPr="00C70209">
              <w:rPr>
                <w:szCs w:val="16"/>
              </w:rPr>
            </w:r>
            <w:r w:rsidRPr="00C70209">
              <w:rPr>
                <w:szCs w:val="16"/>
              </w:rPr>
              <w:fldChar w:fldCharType="separate"/>
            </w:r>
            <w:r w:rsidR="000E261C" w:rsidRPr="000E261C">
              <w:rPr>
                <w:noProof/>
                <w:szCs w:val="16"/>
                <w:vertAlign w:val="superscript"/>
              </w:rPr>
              <w:t>409</w:t>
            </w:r>
            <w:r w:rsidRPr="00C70209">
              <w:rPr>
                <w:szCs w:val="16"/>
              </w:rPr>
              <w:fldChar w:fldCharType="end"/>
            </w:r>
            <w:r w:rsidRPr="00C70209">
              <w:rPr>
                <w:szCs w:val="16"/>
              </w:rPr>
              <w:t>)</w:t>
            </w:r>
          </w:p>
          <w:p w14:paraId="61D63681" w14:textId="77777777" w:rsidR="00183F9F" w:rsidRPr="00C70209" w:rsidRDefault="00183F9F" w:rsidP="00082182">
            <w:pPr>
              <w:pStyle w:val="Tabletext-evidencematrix"/>
              <w:rPr>
                <w:szCs w:val="16"/>
              </w:rPr>
            </w:pPr>
            <w:r w:rsidRPr="00C70209">
              <w:rPr>
                <w:szCs w:val="16"/>
              </w:rPr>
              <w:t>N=76</w:t>
            </w:r>
          </w:p>
        </w:tc>
        <w:tc>
          <w:tcPr>
            <w:tcW w:w="492" w:type="pct"/>
            <w:tcBorders>
              <w:top w:val="single" w:sz="4" w:space="0" w:color="000000"/>
              <w:left w:val="single" w:sz="4" w:space="0" w:color="000000"/>
              <w:bottom w:val="single" w:sz="4" w:space="0" w:color="auto"/>
              <w:right w:val="single" w:sz="4" w:space="0" w:color="000000"/>
            </w:tcBorders>
          </w:tcPr>
          <w:p w14:paraId="71F5DAC9" w14:textId="77777777" w:rsidR="00183F9F" w:rsidRPr="00C70209" w:rsidRDefault="00183F9F" w:rsidP="00082182">
            <w:pPr>
              <w:pStyle w:val="Tabletext-evidencematrix"/>
              <w:rPr>
                <w:szCs w:val="16"/>
              </w:rPr>
            </w:pPr>
            <w:r w:rsidRPr="00C70209">
              <w:rPr>
                <w:szCs w:val="16"/>
              </w:rPr>
              <w:t>Infants aged &lt;1 year with CHD requiring surgery with CPB.</w:t>
            </w:r>
          </w:p>
        </w:tc>
        <w:tc>
          <w:tcPr>
            <w:tcW w:w="492" w:type="pct"/>
            <w:tcBorders>
              <w:top w:val="single" w:sz="4" w:space="0" w:color="000000"/>
              <w:left w:val="single" w:sz="4" w:space="0" w:color="000000"/>
              <w:bottom w:val="single" w:sz="4" w:space="0" w:color="auto"/>
              <w:right w:val="single" w:sz="4" w:space="0" w:color="000000"/>
            </w:tcBorders>
          </w:tcPr>
          <w:p w14:paraId="7FD74EBF" w14:textId="77777777" w:rsidR="00183F9F" w:rsidRPr="00C70209" w:rsidRDefault="00183F9F" w:rsidP="00082182">
            <w:pPr>
              <w:pStyle w:val="Tabletext-evidencematrix"/>
              <w:rPr>
                <w:szCs w:val="16"/>
              </w:rPr>
            </w:pPr>
            <w:r w:rsidRPr="00C70209">
              <w:rPr>
                <w:szCs w:val="16"/>
              </w:rPr>
              <w:t>Australia</w:t>
            </w:r>
          </w:p>
        </w:tc>
        <w:tc>
          <w:tcPr>
            <w:tcW w:w="574" w:type="pct"/>
            <w:tcBorders>
              <w:top w:val="single" w:sz="4" w:space="0" w:color="000000"/>
              <w:left w:val="single" w:sz="4" w:space="0" w:color="000000"/>
              <w:bottom w:val="single" w:sz="4" w:space="0" w:color="auto"/>
              <w:right w:val="single" w:sz="4" w:space="0" w:color="000000"/>
            </w:tcBorders>
          </w:tcPr>
          <w:p w14:paraId="01F4EDCD" w14:textId="77777777" w:rsidR="00183F9F" w:rsidRPr="00C70209" w:rsidRDefault="00183F9F" w:rsidP="00082182">
            <w:pPr>
              <w:pStyle w:val="Tabletext-evidencematrix"/>
              <w:rPr>
                <w:szCs w:val="16"/>
              </w:rPr>
            </w:pPr>
            <w:r w:rsidRPr="00C70209">
              <w:rPr>
                <w:szCs w:val="16"/>
              </w:rPr>
              <w:t>Prophylactic rFVIIa versus placebo</w:t>
            </w:r>
          </w:p>
        </w:tc>
        <w:tc>
          <w:tcPr>
            <w:tcW w:w="410" w:type="pct"/>
            <w:tcBorders>
              <w:top w:val="single" w:sz="4" w:space="0" w:color="000000"/>
              <w:left w:val="single" w:sz="4" w:space="0" w:color="000000"/>
              <w:bottom w:val="single" w:sz="4" w:space="0" w:color="auto"/>
              <w:right w:val="single" w:sz="4" w:space="0" w:color="000000"/>
            </w:tcBorders>
          </w:tcPr>
          <w:p w14:paraId="2C53810E" w14:textId="77777777" w:rsidR="00183F9F" w:rsidRPr="00C70209" w:rsidRDefault="00183F9F" w:rsidP="00082182">
            <w:pPr>
              <w:pStyle w:val="Tabletext-evidencematrix"/>
              <w:rPr>
                <w:szCs w:val="16"/>
              </w:rPr>
            </w:pPr>
            <w:r w:rsidRPr="00C70209">
              <w:rPr>
                <w:szCs w:val="16"/>
              </w:rPr>
              <w:t>Mortality</w:t>
            </w:r>
          </w:p>
        </w:tc>
        <w:tc>
          <w:tcPr>
            <w:tcW w:w="514" w:type="pct"/>
            <w:tcBorders>
              <w:top w:val="single" w:sz="4" w:space="0" w:color="000000"/>
              <w:left w:val="single" w:sz="4" w:space="0" w:color="000000"/>
              <w:bottom w:val="single" w:sz="4" w:space="0" w:color="auto"/>
              <w:right w:val="single" w:sz="4" w:space="0" w:color="000000"/>
            </w:tcBorders>
          </w:tcPr>
          <w:p w14:paraId="1A8AB6AE" w14:textId="77777777" w:rsidR="00183F9F" w:rsidRPr="00C70209" w:rsidRDefault="00183F9F" w:rsidP="00082182">
            <w:pPr>
              <w:pStyle w:val="Tabletext-evidencematrix"/>
              <w:rPr>
                <w:szCs w:val="16"/>
              </w:rPr>
            </w:pPr>
            <w:r w:rsidRPr="00C70209">
              <w:rPr>
                <w:szCs w:val="16"/>
              </w:rPr>
              <w:t>0/40 (0%)</w:t>
            </w:r>
          </w:p>
        </w:tc>
        <w:tc>
          <w:tcPr>
            <w:tcW w:w="514" w:type="pct"/>
            <w:tcBorders>
              <w:top w:val="single" w:sz="4" w:space="0" w:color="000000"/>
              <w:left w:val="single" w:sz="4" w:space="0" w:color="000000"/>
              <w:bottom w:val="single" w:sz="4" w:space="0" w:color="auto"/>
              <w:right w:val="single" w:sz="4" w:space="0" w:color="000000"/>
            </w:tcBorders>
          </w:tcPr>
          <w:p w14:paraId="568EEB5B" w14:textId="77777777" w:rsidR="00183F9F" w:rsidRPr="00C70209" w:rsidRDefault="00183F9F" w:rsidP="00082182">
            <w:pPr>
              <w:pStyle w:val="Tabletext-evidencematrix"/>
              <w:rPr>
                <w:szCs w:val="16"/>
              </w:rPr>
            </w:pPr>
            <w:r w:rsidRPr="00C70209">
              <w:rPr>
                <w:szCs w:val="16"/>
              </w:rPr>
              <w:t>0/36 (0%)</w:t>
            </w:r>
          </w:p>
        </w:tc>
        <w:tc>
          <w:tcPr>
            <w:tcW w:w="514" w:type="pct"/>
            <w:tcBorders>
              <w:top w:val="single" w:sz="4" w:space="0" w:color="000000"/>
              <w:left w:val="single" w:sz="4" w:space="0" w:color="000000"/>
              <w:bottom w:val="single" w:sz="4" w:space="0" w:color="auto"/>
              <w:right w:val="single" w:sz="4" w:space="0" w:color="000000"/>
            </w:tcBorders>
          </w:tcPr>
          <w:p w14:paraId="43E7DA19" w14:textId="77777777" w:rsidR="00183F9F" w:rsidRPr="00C70209" w:rsidRDefault="00183F9F" w:rsidP="00082182">
            <w:pPr>
              <w:pStyle w:val="Tabletext-evidencematrix"/>
              <w:rPr>
                <w:szCs w:val="16"/>
              </w:rPr>
            </w:pPr>
            <w:r w:rsidRPr="00C70209">
              <w:rPr>
                <w:szCs w:val="16"/>
              </w:rPr>
              <w:t>Not estimable</w:t>
            </w:r>
          </w:p>
        </w:tc>
        <w:tc>
          <w:tcPr>
            <w:tcW w:w="610" w:type="pct"/>
            <w:tcBorders>
              <w:top w:val="single" w:sz="4" w:space="0" w:color="000000"/>
              <w:left w:val="single" w:sz="4" w:space="0" w:color="000000"/>
              <w:bottom w:val="single" w:sz="4" w:space="0" w:color="auto"/>
              <w:right w:val="single" w:sz="4" w:space="0" w:color="000000"/>
            </w:tcBorders>
          </w:tcPr>
          <w:p w14:paraId="30A6DB55" w14:textId="77777777" w:rsidR="00183F9F" w:rsidRPr="00C70209" w:rsidRDefault="00183F9F" w:rsidP="00082182">
            <w:pPr>
              <w:pStyle w:val="Tabletext-evidencematrix"/>
              <w:rPr>
                <w:szCs w:val="16"/>
              </w:rPr>
            </w:pPr>
            <w:r w:rsidRPr="00C70209">
              <w:rPr>
                <w:i/>
                <w:szCs w:val="16"/>
              </w:rPr>
              <w:t>No significant difference</w:t>
            </w:r>
          </w:p>
          <w:p w14:paraId="0C391516" w14:textId="542992E1" w:rsidR="00183F9F" w:rsidRPr="00C70209" w:rsidRDefault="001A475D" w:rsidP="00082182">
            <w:pPr>
              <w:pStyle w:val="Tabletext-evidencematrix"/>
              <w:rPr>
                <w:szCs w:val="16"/>
              </w:rPr>
            </w:pPr>
            <w:r>
              <w:rPr>
                <w:szCs w:val="16"/>
              </w:rPr>
              <w:t>P = </w:t>
            </w:r>
            <w:r w:rsidR="00183F9F" w:rsidRPr="00C70209">
              <w:rPr>
                <w:szCs w:val="16"/>
              </w:rPr>
              <w:t>NA</w:t>
            </w:r>
          </w:p>
        </w:tc>
      </w:tr>
    </w:tbl>
    <w:p w14:paraId="3AC42E9E" w14:textId="77777777" w:rsidR="00183F9F" w:rsidRPr="00C70209" w:rsidRDefault="00183F9F" w:rsidP="00082182">
      <w:pPr>
        <w:pStyle w:val="TabFigNotes0noindent"/>
      </w:pPr>
      <w:r w:rsidRPr="00C70209">
        <w:t>CHD, congenital heart disease; CI, confidence interval; CPB, cardiopulmonary bypass; NA, not applicable; rFVIIa, recombinant activated factor VII</w:t>
      </w:r>
    </w:p>
    <w:p w14:paraId="133D2B2F" w14:textId="77777777" w:rsidR="00183F9F" w:rsidRPr="00C70209" w:rsidRDefault="00183F9F" w:rsidP="00082182">
      <w:pPr>
        <w:pStyle w:val="TabFigNotes0noindent"/>
      </w:pPr>
      <w:r w:rsidRPr="00C70209">
        <w:rPr>
          <w:b/>
        </w:rPr>
        <w:t>a.</w:t>
      </w:r>
      <w:r w:rsidRPr="00C70209">
        <w:t xml:space="preserve"> Wher</w:t>
      </w:r>
      <w:r w:rsidRPr="00C70209">
        <w:rPr>
          <w:rStyle w:val="TabFigNotes0noindentChar"/>
        </w:rPr>
        <w:t>e</w:t>
      </w:r>
      <w:r w:rsidRPr="00C70209">
        <w:t xml:space="preserve"> only one study is available in systematic review, the level of evidence has been downgraded to Level I/II. The quality of the Level II study is based on the quality assessment reported by the systematic review authors.</w:t>
      </w:r>
    </w:p>
    <w:p w14:paraId="2CAE5E00" w14:textId="77777777"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3858FB1F" w14:textId="77BCC469" w:rsidR="00183F9F" w:rsidRPr="00C70209" w:rsidRDefault="00183F9F" w:rsidP="00082182">
      <w:pPr>
        <w:keepNext/>
        <w:keepLines/>
        <w:spacing w:after="0"/>
        <w:ind w:left="0"/>
        <w:rPr>
          <w:rFonts w:ascii="Arial Narrow" w:hAnsi="Arial Narrow"/>
          <w:sz w:val="16"/>
          <w:szCs w:val="16"/>
        </w:rPr>
      </w:pPr>
    </w:p>
    <w:p w14:paraId="48A694ED" w14:textId="77777777" w:rsidR="00183F9F" w:rsidRPr="00C70209" w:rsidRDefault="00183F9F" w:rsidP="00082182">
      <w:p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39AC1892" w14:textId="77777777" w:rsidR="00183F9F" w:rsidRPr="00C70209" w:rsidRDefault="00183F9F" w:rsidP="00082182">
      <w:pPr>
        <w:pStyle w:val="Heading6"/>
      </w:pPr>
      <w:r w:rsidRPr="00C70209">
        <w:t>Transfusion volume and incidence</w:t>
      </w:r>
    </w:p>
    <w:p w14:paraId="1A377607" w14:textId="1E61B387" w:rsidR="00183F9F" w:rsidRPr="00C70209" w:rsidRDefault="00183F9F" w:rsidP="00082182">
      <w:pPr>
        <w:pStyle w:val="BodyText"/>
        <w:rPr>
          <w:lang w:eastAsia="en-GB"/>
        </w:rPr>
      </w:pPr>
      <w:r w:rsidRPr="00C70209">
        <w:rPr>
          <w:lang w:eastAsia="en-GB"/>
        </w:rPr>
        <w:t>The systematic review and hand-searching process identified one Level I study (Simpson 2012) that reported the effect of r</w:t>
      </w:r>
      <w:r w:rsidR="00F1702E">
        <w:rPr>
          <w:lang w:eastAsia="en-GB"/>
        </w:rPr>
        <w:t>F</w:t>
      </w:r>
      <w:r w:rsidRPr="00C70209">
        <w:rPr>
          <w:lang w:eastAsia="en-GB"/>
        </w:rPr>
        <w:t xml:space="preserve">VIIa in paediatric patients undergoing cardiac surgery and provided evidence for </w:t>
      </w:r>
      <w:r w:rsidRPr="00C70209">
        <w:t>transfusion incidence</w:t>
      </w:r>
      <w:r w:rsidRPr="00C70209">
        <w:rPr>
          <w:lang w:eastAsia="en-GB"/>
        </w:rPr>
        <w:t xml:space="preserve">. </w:t>
      </w:r>
      <w:r w:rsidRPr="00C70209">
        <w:rPr>
          <w:b/>
        </w:rPr>
        <w:fldChar w:fldCharType="begin"/>
      </w:r>
      <w:r w:rsidRPr="00C70209">
        <w:rPr>
          <w:b/>
        </w:rPr>
        <w:instrText xml:space="preserve"> REF _Ref413162832 \h  \* MERGEFORMAT </w:instrText>
      </w:r>
      <w:r w:rsidRPr="00C70209">
        <w:rPr>
          <w:b/>
        </w:rPr>
      </w:r>
      <w:r w:rsidRPr="00C70209">
        <w:rPr>
          <w:b/>
        </w:rPr>
        <w:fldChar w:fldCharType="separate"/>
      </w:r>
      <w:r w:rsidR="000F7A9B" w:rsidRPr="000F7A9B">
        <w:rPr>
          <w:b/>
        </w:rPr>
        <w:t>Table 3.4.36</w:t>
      </w:r>
      <w:r w:rsidRPr="00C70209">
        <w:rPr>
          <w:b/>
        </w:rPr>
        <w:fldChar w:fldCharType="end"/>
      </w:r>
      <w:r w:rsidRPr="00C70209">
        <w:rPr>
          <w:b/>
          <w:i/>
        </w:rPr>
        <w:t xml:space="preserve"> </w:t>
      </w:r>
      <w:r w:rsidRPr="00C70209">
        <w:rPr>
          <w:lang w:eastAsia="en-GB"/>
        </w:rPr>
        <w:t>summarises the results from this study.</w:t>
      </w:r>
    </w:p>
    <w:p w14:paraId="5CB7ADFA" w14:textId="55A40956" w:rsidR="00183F9F" w:rsidRPr="00C70209" w:rsidRDefault="00183F9F" w:rsidP="00082182">
      <w:pPr>
        <w:pStyle w:val="BodyText"/>
        <w:rPr>
          <w:lang w:eastAsia="en-GB"/>
        </w:rPr>
      </w:pPr>
      <w:r w:rsidRPr="00C70209">
        <w:rPr>
          <w:lang w:eastAsia="en-GB"/>
        </w:rPr>
        <w:t xml:space="preserve">The review by Simpson (2012) included data from one RCT (Ekert 2006) that was conducted in 76 infants aged &lt;1 year with </w:t>
      </w:r>
      <w:r w:rsidR="00840673" w:rsidRPr="00C70209">
        <w:rPr>
          <w:lang w:eastAsia="en-GB"/>
        </w:rPr>
        <w:t>CHD</w:t>
      </w:r>
      <w:r w:rsidRPr="00C70209">
        <w:rPr>
          <w:lang w:eastAsia="en-GB"/>
        </w:rPr>
        <w:t xml:space="preserve"> who were undergoing cardiac surgery with CPB. Thirty patients (75%) administered rFVIIa group received a transfusion, compared with 29 patients (80.6%) in the control group. This result was not statistically significant (RR 0.93, 95% CI 0.73, 1.18).</w:t>
      </w:r>
    </w:p>
    <w:p w14:paraId="0D9A3BF2" w14:textId="77777777" w:rsidR="00183F9F" w:rsidRPr="00C70209" w:rsidRDefault="00183F9F" w:rsidP="00082182">
      <w:pPr>
        <w:rPr>
          <w:lang w:eastAsia="en-GB"/>
        </w:rPr>
      </w:pPr>
    </w:p>
    <w:p w14:paraId="70FA6A82" w14:textId="77777777" w:rsidR="00183F9F" w:rsidRPr="00C70209" w:rsidRDefault="00183F9F" w:rsidP="00082182">
      <w:pPr>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51D4F4E3" w14:textId="77777777" w:rsidR="00183F9F" w:rsidRPr="00C70209" w:rsidRDefault="00183F9F" w:rsidP="00082182">
      <w:pPr>
        <w:pStyle w:val="Caption"/>
        <w:rPr>
          <w:szCs w:val="21"/>
          <w:lang w:eastAsia="en-GB"/>
        </w:rPr>
      </w:pPr>
      <w:bookmarkStart w:id="831" w:name="_Ref413162832"/>
      <w:bookmarkStart w:id="832" w:name="_Toc427747224"/>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6</w:t>
      </w:r>
      <w:r w:rsidRPr="00C70209">
        <w:fldChar w:fldCharType="end"/>
      </w:r>
      <w:bookmarkEnd w:id="831"/>
      <w:r w:rsidRPr="00C70209">
        <w:tab/>
      </w:r>
      <w:r w:rsidRPr="00C70209">
        <w:rPr>
          <w:szCs w:val="21"/>
          <w:lang w:eastAsia="en-GB"/>
        </w:rPr>
        <w:t>Surgical paediatric/neonatal patients: Results for rFVIIa versus no rFVIIa – transfusion requirements</w:t>
      </w:r>
      <w:bookmarkEnd w:id="83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5"/>
        <w:gridCol w:w="1395"/>
        <w:gridCol w:w="1395"/>
        <w:gridCol w:w="1627"/>
        <w:gridCol w:w="1162"/>
        <w:gridCol w:w="1457"/>
        <w:gridCol w:w="1457"/>
        <w:gridCol w:w="1457"/>
        <w:gridCol w:w="1729"/>
      </w:tblGrid>
      <w:tr w:rsidR="00183F9F" w:rsidRPr="00C70209" w14:paraId="70385BB2"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71C38573"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74E37693"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5548D186"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2" w:type="pct"/>
            <w:vMerge w:val="restart"/>
            <w:tcBorders>
              <w:top w:val="single" w:sz="4" w:space="0" w:color="000000"/>
              <w:left w:val="single" w:sz="4" w:space="0" w:color="000000"/>
              <w:bottom w:val="nil"/>
              <w:right w:val="single" w:sz="4" w:space="0" w:color="000000"/>
            </w:tcBorders>
            <w:hideMark/>
          </w:tcPr>
          <w:p w14:paraId="659ADFB6"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2" w:type="pct"/>
            <w:vMerge w:val="restart"/>
            <w:tcBorders>
              <w:top w:val="single" w:sz="4" w:space="0" w:color="000000"/>
              <w:left w:val="single" w:sz="4" w:space="0" w:color="000000"/>
              <w:bottom w:val="nil"/>
              <w:right w:val="single" w:sz="4" w:space="0" w:color="000000"/>
            </w:tcBorders>
            <w:hideMark/>
          </w:tcPr>
          <w:p w14:paraId="018547C0"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2" w:type="pct"/>
            <w:vMerge w:val="restart"/>
            <w:tcBorders>
              <w:top w:val="single" w:sz="4" w:space="0" w:color="000000"/>
              <w:left w:val="single" w:sz="4" w:space="0" w:color="000000"/>
              <w:bottom w:val="nil"/>
              <w:right w:val="single" w:sz="4" w:space="0" w:color="000000"/>
            </w:tcBorders>
            <w:hideMark/>
          </w:tcPr>
          <w:p w14:paraId="711E432D"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3103F88E"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74" w:type="pct"/>
            <w:vMerge w:val="restart"/>
            <w:tcBorders>
              <w:top w:val="single" w:sz="4" w:space="0" w:color="000000"/>
              <w:left w:val="single" w:sz="4" w:space="0" w:color="000000"/>
              <w:bottom w:val="nil"/>
              <w:right w:val="single" w:sz="4" w:space="0" w:color="000000"/>
            </w:tcBorders>
            <w:hideMark/>
          </w:tcPr>
          <w:p w14:paraId="0063317D"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10" w:type="pct"/>
            <w:vMerge w:val="restart"/>
            <w:tcBorders>
              <w:top w:val="single" w:sz="4" w:space="0" w:color="000000"/>
              <w:left w:val="single" w:sz="4" w:space="0" w:color="000000"/>
              <w:bottom w:val="nil"/>
              <w:right w:val="single" w:sz="4" w:space="0" w:color="000000"/>
            </w:tcBorders>
            <w:hideMark/>
          </w:tcPr>
          <w:p w14:paraId="786E29FA"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52" w:type="pct"/>
            <w:gridSpan w:val="4"/>
            <w:tcBorders>
              <w:top w:val="single" w:sz="4" w:space="0" w:color="000000"/>
              <w:left w:val="single" w:sz="4" w:space="0" w:color="000000"/>
              <w:bottom w:val="single" w:sz="4" w:space="0" w:color="000000"/>
              <w:right w:val="single" w:sz="4" w:space="0" w:color="000000"/>
            </w:tcBorders>
            <w:hideMark/>
          </w:tcPr>
          <w:p w14:paraId="354D440C"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10CDC08C" w14:textId="77777777" w:rsidTr="00082182">
        <w:trPr>
          <w:tblHeader/>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3D22A59D"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75384BE1"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0BC3DA65"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739E1EA5" w14:textId="77777777" w:rsidR="00183F9F" w:rsidRPr="00C70209" w:rsidRDefault="00183F9F" w:rsidP="00082182">
            <w:pPr>
              <w:pStyle w:val="TableH2"/>
              <w:rPr>
                <w:rFonts w:eastAsia="Arial Unicode MS"/>
                <w:lang w:eastAsia="ja-JP"/>
              </w:rPr>
            </w:pPr>
          </w:p>
        </w:tc>
        <w:tc>
          <w:tcPr>
            <w:tcW w:w="574" w:type="pct"/>
            <w:vMerge/>
            <w:tcBorders>
              <w:top w:val="single" w:sz="4" w:space="0" w:color="000000"/>
              <w:left w:val="single" w:sz="4" w:space="0" w:color="000000"/>
              <w:bottom w:val="single" w:sz="4" w:space="0" w:color="000000"/>
              <w:right w:val="single" w:sz="4" w:space="0" w:color="000000"/>
            </w:tcBorders>
            <w:vAlign w:val="center"/>
            <w:hideMark/>
          </w:tcPr>
          <w:p w14:paraId="140A8480" w14:textId="77777777" w:rsidR="00183F9F" w:rsidRPr="00C70209" w:rsidRDefault="00183F9F" w:rsidP="00082182">
            <w:pPr>
              <w:pStyle w:val="TableH2"/>
              <w:rPr>
                <w:rFonts w:eastAsia="Arial Unicode MS"/>
                <w:lang w:eastAsia="ja-JP"/>
              </w:rPr>
            </w:pPr>
          </w:p>
        </w:tc>
        <w:tc>
          <w:tcPr>
            <w:tcW w:w="410" w:type="pct"/>
            <w:vMerge/>
            <w:tcBorders>
              <w:top w:val="single" w:sz="4" w:space="0" w:color="000000"/>
              <w:left w:val="single" w:sz="4" w:space="0" w:color="000000"/>
              <w:bottom w:val="single" w:sz="4" w:space="0" w:color="000000"/>
              <w:right w:val="single" w:sz="4" w:space="0" w:color="000000"/>
            </w:tcBorders>
            <w:vAlign w:val="center"/>
            <w:hideMark/>
          </w:tcPr>
          <w:p w14:paraId="7289CCFB" w14:textId="77777777" w:rsidR="00183F9F" w:rsidRPr="00C70209" w:rsidRDefault="00183F9F" w:rsidP="00082182">
            <w:pPr>
              <w:pStyle w:val="TableH2"/>
              <w:rPr>
                <w:rFonts w:eastAsia="Arial Unicode MS"/>
                <w:lang w:eastAsia="ja-JP"/>
              </w:rPr>
            </w:pPr>
          </w:p>
        </w:tc>
        <w:tc>
          <w:tcPr>
            <w:tcW w:w="514" w:type="pct"/>
            <w:tcBorders>
              <w:top w:val="single" w:sz="4" w:space="0" w:color="000000"/>
              <w:left w:val="single" w:sz="4" w:space="0" w:color="000000"/>
              <w:bottom w:val="single" w:sz="4" w:space="0" w:color="000000"/>
              <w:right w:val="single" w:sz="4" w:space="0" w:color="000000"/>
            </w:tcBorders>
            <w:hideMark/>
          </w:tcPr>
          <w:p w14:paraId="2B89B903" w14:textId="77777777" w:rsidR="00183F9F" w:rsidRPr="00C70209" w:rsidRDefault="00183F9F" w:rsidP="00082182">
            <w:pPr>
              <w:pStyle w:val="TableH2"/>
              <w:rPr>
                <w:rFonts w:eastAsia="Arial Unicode MS"/>
                <w:lang w:eastAsia="ja-JP"/>
              </w:rPr>
            </w:pPr>
            <w:r w:rsidRPr="00C70209">
              <w:rPr>
                <w:rFonts w:eastAsia="Arial Unicode MS"/>
                <w:lang w:eastAsia="ja-JP"/>
              </w:rPr>
              <w:t>rFVIIa</w:t>
            </w:r>
          </w:p>
          <w:p w14:paraId="5D8B7D6F"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single" w:sz="4" w:space="0" w:color="000000"/>
              <w:right w:val="single" w:sz="4" w:space="0" w:color="000000"/>
            </w:tcBorders>
            <w:hideMark/>
          </w:tcPr>
          <w:p w14:paraId="4B57E0E4" w14:textId="77777777" w:rsidR="00183F9F" w:rsidRPr="00C70209" w:rsidRDefault="00183F9F" w:rsidP="00082182">
            <w:pPr>
              <w:pStyle w:val="TableH2"/>
              <w:rPr>
                <w:rFonts w:eastAsia="Arial Unicode MS"/>
                <w:lang w:eastAsia="ja-JP"/>
              </w:rPr>
            </w:pPr>
            <w:r w:rsidRPr="00C70209">
              <w:rPr>
                <w:rFonts w:eastAsia="Arial Unicode MS"/>
                <w:lang w:eastAsia="ja-JP"/>
              </w:rPr>
              <w:t>No rFVIIa</w:t>
            </w:r>
          </w:p>
          <w:p w14:paraId="055B754E"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single" w:sz="4" w:space="0" w:color="000000"/>
              <w:right w:val="single" w:sz="4" w:space="0" w:color="000000"/>
            </w:tcBorders>
            <w:hideMark/>
          </w:tcPr>
          <w:p w14:paraId="20AFE916"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single" w:sz="4" w:space="0" w:color="000000"/>
              <w:right w:val="single" w:sz="4" w:space="0" w:color="000000"/>
            </w:tcBorders>
            <w:hideMark/>
          </w:tcPr>
          <w:p w14:paraId="178DA9DE"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30BA57F5" w14:textId="366F0AF5"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77CD0F38"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4E98295D" w14:textId="77777777" w:rsidTr="00082182">
        <w:trPr>
          <w:tblHeader/>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vAlign w:val="center"/>
          </w:tcPr>
          <w:p w14:paraId="40606F3C" w14:textId="77777777" w:rsidR="00183F9F" w:rsidRPr="00C70209" w:rsidRDefault="00183F9F" w:rsidP="00082182">
            <w:pPr>
              <w:pStyle w:val="TableH4"/>
              <w:rPr>
                <w:rFonts w:eastAsia="Arial Unicode MS"/>
                <w:i/>
                <w:lang w:eastAsia="ja-JP"/>
              </w:rPr>
            </w:pPr>
            <w:r w:rsidRPr="00C70209">
              <w:rPr>
                <w:rFonts w:eastAsia="Arial Unicode MS"/>
                <w:lang w:eastAsia="ja-JP"/>
              </w:rPr>
              <w:t>Level II Evidence</w:t>
            </w:r>
          </w:p>
        </w:tc>
      </w:tr>
      <w:tr w:rsidR="00183F9F" w:rsidRPr="00C70209" w14:paraId="4197C966" w14:textId="77777777" w:rsidTr="00082182">
        <w:trPr>
          <w:tblHeader/>
        </w:trPr>
        <w:tc>
          <w:tcPr>
            <w:tcW w:w="388" w:type="pct"/>
            <w:tcBorders>
              <w:top w:val="single" w:sz="4" w:space="0" w:color="000000"/>
              <w:left w:val="single" w:sz="4" w:space="0" w:color="000000"/>
              <w:bottom w:val="single" w:sz="4" w:space="0" w:color="000000"/>
              <w:right w:val="single" w:sz="4" w:space="0" w:color="000000"/>
            </w:tcBorders>
          </w:tcPr>
          <w:p w14:paraId="3E77A316" w14:textId="4A2B07BB" w:rsidR="00183F9F" w:rsidRPr="00C70209" w:rsidRDefault="00183F9F" w:rsidP="00082182">
            <w:pPr>
              <w:pStyle w:val="Tabletext-evidencematrix"/>
            </w:pPr>
            <w:r w:rsidRPr="00C70209">
              <w:t>Simpson 2012</w:t>
            </w:r>
            <w:r w:rsidRPr="00C70209">
              <w:fldChar w:fldCharType="begin"/>
            </w:r>
            <w:r w:rsidR="000E261C">
              <w:instrText xml:space="preserve"> ADDIN EN.CITE &lt;EndNote&gt;&lt;Cite&gt;&lt;Author&gt;Simpson&lt;/Author&gt;&lt;Year&gt;2012&lt;/Year&gt;&lt;RecNum&gt;920&lt;/RecNum&gt;&lt;DisplayText&gt;&lt;style face="superscript"&gt;408&lt;/style&gt;&lt;/DisplayText&gt;&lt;record&gt;&lt;rec-number&gt;920&lt;/rec-number&gt;&lt;foreign-keys&gt;&lt;key app="EN" db-id="9edve2wadsavt5ewavaxtda4f2tavzvts9ee" timestamp="1435036188"&gt;920&lt;/key&gt;&lt;/foreign-keys&gt;&lt;ref-type name="Journal Article"&gt;17&lt;/ref-type&gt;&lt;contributors&gt;&lt;authors&gt;&lt;author&gt;Simpson, Ewurabena&lt;/author&gt;&lt;author&gt;Lin, Yulia&lt;/author&gt;&lt;author&gt;Stanworth, Simon&lt;/author&gt;&lt;author&gt;Birchall, Janet&lt;/author&gt;&lt;author&gt;Doree, Carolyn&lt;/author&gt;&lt;author&gt;Hyde, Chris&lt;/author&gt;&lt;/authors&gt;&lt;/contributors&gt;&lt;titles&gt;&lt;title&gt;Recombinant factor VIIa for the prevention and treatment of bleeding in patients without haemophilia&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lloantibody&lt;/keyword&gt;&lt;keyword&gt;bleeding&lt;/keyword&gt;&lt;keyword&gt;blood&lt;/keyword&gt;&lt;keyword&gt;clinical trial&lt;/keyword&gt;&lt;keyword&gt;Cochrane Reviews&lt;/keyword&gt;&lt;keyword&gt;Cochrane12Mar14&lt;/keyword&gt;&lt;keyword&gt;confidence interval&lt;/keyword&gt;&lt;keyword&gt;Embase&lt;/keyword&gt;&lt;keyword&gt;Medline&lt;/keyword&gt;&lt;keyword&gt;mortality&lt;/keyword&gt;&lt;keyword&gt;patient&lt;/keyword&gt;&lt;keyword&gt;placebo&lt;/keyword&gt;&lt;keyword&gt;population&lt;/keyword&gt;&lt;keyword&gt;prevention&lt;/keyword&gt;&lt;keyword&gt;prophylaxis&lt;/keyword&gt;&lt;keyword&gt;register&lt;/keyword&gt;&lt;keyword&gt;review&lt;/keyword&gt;&lt;keyword&gt;risk&lt;/keyword&gt;&lt;keyword&gt;transfusion&lt;/keyword&gt;&lt;keyword&gt;validity&lt;/keyword&gt;&lt;/keywords&gt;&lt;dates&gt;&lt;year&gt;2012&lt;/year&gt;&lt;/dates&gt;&lt;urls&gt;&lt;/urls&gt;&lt;/record&gt;&lt;/Cite&gt;&lt;/EndNote&gt;</w:instrText>
            </w:r>
            <w:r w:rsidRPr="00C70209">
              <w:fldChar w:fldCharType="separate"/>
            </w:r>
            <w:r w:rsidR="000E261C" w:rsidRPr="000E261C">
              <w:rPr>
                <w:noProof/>
                <w:vertAlign w:val="superscript"/>
              </w:rPr>
              <w:t>408</w:t>
            </w:r>
            <w:r w:rsidRPr="00C70209">
              <w:fldChar w:fldCharType="end"/>
            </w:r>
          </w:p>
          <w:p w14:paraId="0EB855B7" w14:textId="77777777" w:rsidR="00183F9F" w:rsidRPr="00C70209" w:rsidRDefault="00183F9F" w:rsidP="00082182">
            <w:pPr>
              <w:pStyle w:val="Tabletext-evidencematrix"/>
            </w:pPr>
            <w:r w:rsidRPr="00C70209">
              <w:t>Level I/II</w:t>
            </w:r>
          </w:p>
          <w:p w14:paraId="50BD1556" w14:textId="77777777" w:rsidR="00183F9F" w:rsidRPr="00C70209" w:rsidRDefault="00183F9F" w:rsidP="00082182">
            <w:pPr>
              <w:pStyle w:val="Tabletext-evidencematrix"/>
            </w:pPr>
            <w:r w:rsidRPr="00C70209">
              <w:rPr>
                <w:i/>
              </w:rPr>
              <w:t>Good</w:t>
            </w:r>
          </w:p>
        </w:tc>
        <w:tc>
          <w:tcPr>
            <w:tcW w:w="492" w:type="pct"/>
            <w:tcBorders>
              <w:top w:val="single" w:sz="4" w:space="0" w:color="000000"/>
              <w:left w:val="single" w:sz="4" w:space="0" w:color="000000"/>
              <w:bottom w:val="single" w:sz="4" w:space="0" w:color="000000"/>
              <w:right w:val="single" w:sz="4" w:space="0" w:color="000000"/>
            </w:tcBorders>
          </w:tcPr>
          <w:p w14:paraId="00E86581" w14:textId="2802B385" w:rsidR="00183F9F" w:rsidRPr="00C70209" w:rsidRDefault="00183F9F" w:rsidP="00082182">
            <w:pPr>
              <w:pStyle w:val="Tabletext-evidencematrix"/>
            </w:pPr>
            <w:r w:rsidRPr="00C70209">
              <w:t>1 trial (Ekert 2006</w:t>
            </w:r>
            <w:r w:rsidRPr="00C70209">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instrText xml:space="preserve"> ADDIN EN.CITE </w:instrText>
            </w:r>
            <w:r w:rsidR="000E261C">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9</w:t>
            </w:r>
            <w:r w:rsidRPr="00C70209">
              <w:fldChar w:fldCharType="end"/>
            </w:r>
            <w:r w:rsidRPr="00C70209">
              <w:t>)</w:t>
            </w:r>
          </w:p>
          <w:p w14:paraId="6E8AB07F" w14:textId="77777777" w:rsidR="00183F9F" w:rsidRPr="00C70209" w:rsidRDefault="00183F9F" w:rsidP="00082182">
            <w:pPr>
              <w:pStyle w:val="Tabletext-evidencematrix"/>
            </w:pPr>
            <w:r w:rsidRPr="00C70209">
              <w:t>N=76</w:t>
            </w:r>
          </w:p>
        </w:tc>
        <w:tc>
          <w:tcPr>
            <w:tcW w:w="492" w:type="pct"/>
            <w:tcBorders>
              <w:top w:val="single" w:sz="4" w:space="0" w:color="000000"/>
              <w:left w:val="single" w:sz="4" w:space="0" w:color="000000"/>
              <w:bottom w:val="single" w:sz="4" w:space="0" w:color="000000"/>
              <w:right w:val="single" w:sz="4" w:space="0" w:color="000000"/>
            </w:tcBorders>
          </w:tcPr>
          <w:p w14:paraId="59A1DF8A" w14:textId="77777777" w:rsidR="00183F9F" w:rsidRPr="00C70209" w:rsidRDefault="00183F9F" w:rsidP="00082182">
            <w:pPr>
              <w:pStyle w:val="Tabletext-evidencematrix"/>
            </w:pPr>
            <w:r w:rsidRPr="00C70209">
              <w:t>Infants aged &lt;1 year with CHD requiring surgery with CPB</w:t>
            </w:r>
          </w:p>
        </w:tc>
        <w:tc>
          <w:tcPr>
            <w:tcW w:w="492" w:type="pct"/>
            <w:tcBorders>
              <w:top w:val="single" w:sz="4" w:space="0" w:color="000000"/>
              <w:left w:val="single" w:sz="4" w:space="0" w:color="000000"/>
              <w:bottom w:val="single" w:sz="4" w:space="0" w:color="000000"/>
              <w:right w:val="single" w:sz="4" w:space="0" w:color="000000"/>
            </w:tcBorders>
          </w:tcPr>
          <w:p w14:paraId="320989A0" w14:textId="77777777" w:rsidR="00183F9F" w:rsidRPr="00C70209" w:rsidRDefault="00183F9F" w:rsidP="00082182">
            <w:pPr>
              <w:pStyle w:val="Tabletext-evidencematrix"/>
            </w:pPr>
            <w:r w:rsidRPr="00C70209">
              <w:t>Australia</w:t>
            </w:r>
          </w:p>
        </w:tc>
        <w:tc>
          <w:tcPr>
            <w:tcW w:w="574" w:type="pct"/>
            <w:tcBorders>
              <w:top w:val="single" w:sz="4" w:space="0" w:color="000000"/>
              <w:left w:val="single" w:sz="4" w:space="0" w:color="000000"/>
              <w:bottom w:val="single" w:sz="4" w:space="0" w:color="000000"/>
              <w:right w:val="single" w:sz="4" w:space="0" w:color="000000"/>
            </w:tcBorders>
          </w:tcPr>
          <w:p w14:paraId="32F18675" w14:textId="77777777" w:rsidR="00183F9F" w:rsidRPr="00C70209" w:rsidRDefault="00183F9F" w:rsidP="00082182">
            <w:pPr>
              <w:pStyle w:val="Tabletext-evidencematrix"/>
            </w:pPr>
            <w:r w:rsidRPr="00C70209">
              <w:t>Prophylactic rFVIIa versus placebo</w:t>
            </w:r>
          </w:p>
        </w:tc>
        <w:tc>
          <w:tcPr>
            <w:tcW w:w="410" w:type="pct"/>
            <w:tcBorders>
              <w:top w:val="single" w:sz="4" w:space="0" w:color="000000"/>
              <w:left w:val="single" w:sz="4" w:space="0" w:color="000000"/>
              <w:bottom w:val="single" w:sz="4" w:space="0" w:color="000000"/>
              <w:right w:val="single" w:sz="4" w:space="0" w:color="000000"/>
            </w:tcBorders>
          </w:tcPr>
          <w:p w14:paraId="76C00D58" w14:textId="77777777" w:rsidR="00183F9F" w:rsidRPr="00C70209" w:rsidRDefault="00183F9F" w:rsidP="00082182">
            <w:pPr>
              <w:pStyle w:val="Tabletext-evidencematrix"/>
            </w:pPr>
            <w:r w:rsidRPr="00C70209">
              <w:t>Transfusion incidence</w:t>
            </w:r>
          </w:p>
        </w:tc>
        <w:tc>
          <w:tcPr>
            <w:tcW w:w="514" w:type="pct"/>
            <w:tcBorders>
              <w:top w:val="single" w:sz="4" w:space="0" w:color="000000"/>
              <w:left w:val="single" w:sz="4" w:space="0" w:color="000000"/>
              <w:bottom w:val="single" w:sz="4" w:space="0" w:color="000000"/>
              <w:right w:val="single" w:sz="4" w:space="0" w:color="000000"/>
            </w:tcBorders>
          </w:tcPr>
          <w:p w14:paraId="40CCD6D0" w14:textId="77777777" w:rsidR="00183F9F" w:rsidRPr="00C70209" w:rsidRDefault="00183F9F" w:rsidP="00082182">
            <w:pPr>
              <w:pStyle w:val="Tabletext-evidencematrix"/>
            </w:pPr>
            <w:r w:rsidRPr="00C70209">
              <w:t>30/40 (75%)</w:t>
            </w:r>
          </w:p>
        </w:tc>
        <w:tc>
          <w:tcPr>
            <w:tcW w:w="514" w:type="pct"/>
            <w:tcBorders>
              <w:top w:val="single" w:sz="4" w:space="0" w:color="000000"/>
              <w:left w:val="single" w:sz="4" w:space="0" w:color="000000"/>
              <w:bottom w:val="single" w:sz="4" w:space="0" w:color="000000"/>
              <w:right w:val="single" w:sz="4" w:space="0" w:color="000000"/>
            </w:tcBorders>
          </w:tcPr>
          <w:p w14:paraId="0D59CE7F" w14:textId="77777777" w:rsidR="00183F9F" w:rsidRPr="00C70209" w:rsidRDefault="00183F9F" w:rsidP="00082182">
            <w:pPr>
              <w:pStyle w:val="Tabletext-evidencematrix"/>
            </w:pPr>
            <w:r w:rsidRPr="00C70209">
              <w:t>29/36 (80.6%)</w:t>
            </w:r>
          </w:p>
        </w:tc>
        <w:tc>
          <w:tcPr>
            <w:tcW w:w="514" w:type="pct"/>
            <w:tcBorders>
              <w:top w:val="single" w:sz="4" w:space="0" w:color="000000"/>
              <w:left w:val="single" w:sz="4" w:space="0" w:color="000000"/>
              <w:bottom w:val="single" w:sz="4" w:space="0" w:color="000000"/>
              <w:right w:val="single" w:sz="4" w:space="0" w:color="000000"/>
            </w:tcBorders>
          </w:tcPr>
          <w:p w14:paraId="495384F3" w14:textId="77777777" w:rsidR="00183F9F" w:rsidRPr="00C70209" w:rsidRDefault="00183F9F" w:rsidP="00082182">
            <w:pPr>
              <w:pStyle w:val="Tabletext-evidencematrix"/>
            </w:pPr>
            <w:r w:rsidRPr="00C70209">
              <w:t>RR 0.93 [0.73, 1.18]</w:t>
            </w:r>
          </w:p>
        </w:tc>
        <w:tc>
          <w:tcPr>
            <w:tcW w:w="610" w:type="pct"/>
            <w:tcBorders>
              <w:top w:val="single" w:sz="4" w:space="0" w:color="000000"/>
              <w:left w:val="single" w:sz="4" w:space="0" w:color="000000"/>
              <w:bottom w:val="single" w:sz="4" w:space="0" w:color="000000"/>
              <w:right w:val="single" w:sz="4" w:space="0" w:color="000000"/>
            </w:tcBorders>
          </w:tcPr>
          <w:p w14:paraId="24203B91" w14:textId="1106FF2A" w:rsidR="00183F9F" w:rsidRPr="00C70209" w:rsidRDefault="00183F9F" w:rsidP="00082182">
            <w:pPr>
              <w:pStyle w:val="Tabletext-evidencematrix"/>
            </w:pPr>
            <w:r w:rsidRPr="00C70209">
              <w:rPr>
                <w:i/>
              </w:rPr>
              <w:t>No significant difference</w:t>
            </w:r>
          </w:p>
          <w:p w14:paraId="0399E2A0" w14:textId="18E46439" w:rsidR="00183F9F" w:rsidRPr="00C70209" w:rsidRDefault="001A475D" w:rsidP="00082182">
            <w:pPr>
              <w:pStyle w:val="Tabletext-evidencematrix"/>
              <w:rPr>
                <w:vertAlign w:val="superscript"/>
              </w:rPr>
            </w:pPr>
            <w:r>
              <w:t>P = </w:t>
            </w:r>
            <w:r w:rsidR="00183F9F" w:rsidRPr="00C70209">
              <w:t>0.56</w:t>
            </w:r>
            <w:r w:rsidR="00183F9F" w:rsidRPr="00C70209">
              <w:rPr>
                <w:vertAlign w:val="superscript"/>
              </w:rPr>
              <w:t>c</w:t>
            </w:r>
          </w:p>
        </w:tc>
      </w:tr>
    </w:tbl>
    <w:p w14:paraId="77162D83" w14:textId="77777777" w:rsidR="00183F9F" w:rsidRPr="00C70209" w:rsidRDefault="00183F9F" w:rsidP="00082182">
      <w:pPr>
        <w:pStyle w:val="TabFigNotes0noindent"/>
      </w:pPr>
      <w:r w:rsidRPr="00C70209">
        <w:t>CHD, congenital heart disease; CI, confidence interval; CPB, cardiopulmonary bypass; rFVIIa, recombinant activated factor VII; RR, risk ratio</w:t>
      </w:r>
    </w:p>
    <w:p w14:paraId="28DCE42A" w14:textId="77777777" w:rsidR="00183F9F" w:rsidRPr="00C70209" w:rsidRDefault="00183F9F" w:rsidP="00082182">
      <w:pPr>
        <w:pStyle w:val="TabFigNotes0noindent"/>
      </w:pPr>
      <w:r w:rsidRPr="00C70209">
        <w:rPr>
          <w:b/>
        </w:rPr>
        <w:t>a.</w:t>
      </w:r>
      <w:r w:rsidRPr="00C70209">
        <w:t xml:space="preserve"> Where only one study is available in systematic review, the level of evidence has been downgraded to Level I/II. The quality of the Level II study is based on the quality assessment reported by the systematic review authors.</w:t>
      </w:r>
    </w:p>
    <w:p w14:paraId="3D29F68D" w14:textId="54779658" w:rsidR="00183F9F" w:rsidRPr="00C70209" w:rsidRDefault="00183F9F" w:rsidP="00082182">
      <w:pPr>
        <w:pStyle w:val="TabFigNotes0noindent"/>
      </w:pPr>
      <w:r w:rsidRPr="00C70209">
        <w:rPr>
          <w:b/>
        </w:rPr>
        <w:t>b.</w:t>
      </w:r>
      <w:r w:rsidRPr="00C70209">
        <w:t xml:space="preserve"> Only applicable to Level I studies with formal meta-analysis. Heterogeneity defined as follows: (i) no significant heterogeneity if Phet&gt;0.1 and I</w:t>
      </w:r>
      <w:r w:rsidRPr="00C70209">
        <w:rPr>
          <w:vertAlign w:val="superscript"/>
        </w:rPr>
        <w:t>2</w:t>
      </w:r>
      <w:r w:rsidRPr="00C70209">
        <w:t>&lt;25%; (ii) mild heterogeneity if I</w:t>
      </w:r>
      <w:r w:rsidRPr="00C70209">
        <w:rPr>
          <w:vertAlign w:val="superscript"/>
        </w:rPr>
        <w:t>2</w:t>
      </w:r>
      <w:r w:rsidRPr="00C70209">
        <w:t xml:space="preserve"> &lt;25%; moderate heterogeneity if I</w:t>
      </w:r>
      <w:r w:rsidRPr="00C70209">
        <w:rPr>
          <w:vertAlign w:val="superscript"/>
        </w:rPr>
        <w:t xml:space="preserve">2 </w:t>
      </w:r>
      <w:r w:rsidRPr="00C70209">
        <w:t>between 25–50%; substantial heterogeneity I</w:t>
      </w:r>
      <w:r w:rsidRPr="00C70209">
        <w:rPr>
          <w:vertAlign w:val="superscript"/>
        </w:rPr>
        <w:t>2</w:t>
      </w:r>
      <w:r w:rsidRPr="00C70209">
        <w:t xml:space="preserve"> &gt;50%.</w:t>
      </w:r>
    </w:p>
    <w:p w14:paraId="0DE44A28" w14:textId="77777777" w:rsidR="00183F9F" w:rsidRPr="00C70209" w:rsidRDefault="00183F9F" w:rsidP="00082182">
      <w:pPr>
        <w:pStyle w:val="TabFigNotes0noindent"/>
      </w:pPr>
      <w:r w:rsidRPr="00C70209">
        <w:rPr>
          <w:b/>
        </w:rPr>
        <w:t>c.</w:t>
      </w:r>
      <w:r w:rsidRPr="00C70209">
        <w:t xml:space="preserve"> Calculated post-hoc using RevMan 5.1. 2.</w:t>
      </w:r>
    </w:p>
    <w:p w14:paraId="09FD8639" w14:textId="77777777" w:rsidR="00183F9F" w:rsidRPr="00C70209" w:rsidRDefault="00183F9F" w:rsidP="00082182">
      <w:pPr>
        <w:keepNext/>
        <w:keepLines/>
        <w:spacing w:after="0"/>
        <w:ind w:left="0"/>
        <w:rPr>
          <w:rFonts w:ascii="Arial Narrow" w:hAnsi="Arial Narrow"/>
          <w:sz w:val="16"/>
          <w:szCs w:val="16"/>
        </w:rPr>
      </w:pPr>
    </w:p>
    <w:p w14:paraId="5E12FA31" w14:textId="77777777" w:rsidR="00183F9F" w:rsidRPr="00C70209" w:rsidRDefault="00183F9F" w:rsidP="00082182">
      <w:pPr>
        <w:spacing w:after="200" w:line="276" w:lineRule="auto"/>
        <w:ind w:left="0"/>
        <w:rPr>
          <w:rFonts w:asciiTheme="minorHAnsi" w:eastAsiaTheme="minorHAnsi" w:hAnsiTheme="minorHAnsi" w:cstheme="minorBidi"/>
          <w:color w:val="auto"/>
          <w:lang w:eastAsia="en-US"/>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19152091" w14:textId="77777777" w:rsidR="00183F9F" w:rsidRPr="00C70209" w:rsidRDefault="00183F9F" w:rsidP="00082182">
      <w:pPr>
        <w:pStyle w:val="Heading6"/>
      </w:pPr>
      <w:r w:rsidRPr="00C70209">
        <w:t>Thromboembolic events</w:t>
      </w:r>
    </w:p>
    <w:p w14:paraId="5A8F0A54" w14:textId="0D31C59B" w:rsidR="00183F9F" w:rsidRPr="00C70209" w:rsidRDefault="00183F9F" w:rsidP="00082182">
      <w:pPr>
        <w:pStyle w:val="BodyText"/>
        <w:rPr>
          <w:lang w:eastAsia="en-GB"/>
        </w:rPr>
      </w:pPr>
      <w:r w:rsidRPr="00C70209">
        <w:rPr>
          <w:lang w:eastAsia="en-GB"/>
        </w:rPr>
        <w:t xml:space="preserve">The systematic review and hand-searching process identified one Level I study (Simpson 2012) that reported the effect of </w:t>
      </w:r>
      <w:r w:rsidR="00F1702E" w:rsidRPr="00C70209">
        <w:rPr>
          <w:lang w:eastAsia="en-GB"/>
        </w:rPr>
        <w:t>rFVIIa</w:t>
      </w:r>
      <w:r w:rsidRPr="00C70209">
        <w:rPr>
          <w:lang w:eastAsia="en-GB"/>
        </w:rPr>
        <w:t xml:space="preserve"> in paediatric patients undergoing cardiac surgery and provided evidence for </w:t>
      </w:r>
      <w:r w:rsidRPr="00C70209">
        <w:t>thromboembolic events</w:t>
      </w:r>
      <w:r w:rsidRPr="00C70209">
        <w:rPr>
          <w:lang w:eastAsia="en-GB"/>
        </w:rPr>
        <w:t xml:space="preserve">. </w:t>
      </w:r>
      <w:r w:rsidRPr="00C70209">
        <w:rPr>
          <w:b/>
          <w:lang w:eastAsia="en-GB"/>
        </w:rPr>
        <w:fldChar w:fldCharType="begin"/>
      </w:r>
      <w:r w:rsidRPr="00C70209">
        <w:rPr>
          <w:b/>
          <w:lang w:eastAsia="en-GB"/>
        </w:rPr>
        <w:instrText xml:space="preserve"> REF _Ref422740273 \h  \* MERGEFORMAT </w:instrText>
      </w:r>
      <w:r w:rsidRPr="00C70209">
        <w:rPr>
          <w:b/>
          <w:lang w:eastAsia="en-GB"/>
        </w:rPr>
      </w:r>
      <w:r w:rsidRPr="00C70209">
        <w:rPr>
          <w:b/>
          <w:lang w:eastAsia="en-GB"/>
        </w:rPr>
        <w:fldChar w:fldCharType="separate"/>
      </w:r>
      <w:r w:rsidR="000F7A9B" w:rsidRPr="000F7A9B">
        <w:rPr>
          <w:b/>
        </w:rPr>
        <w:t>Table 3.4.37</w:t>
      </w:r>
      <w:r w:rsidRPr="00C70209">
        <w:rPr>
          <w:b/>
          <w:lang w:eastAsia="en-GB"/>
        </w:rPr>
        <w:fldChar w:fldCharType="end"/>
      </w:r>
      <w:r w:rsidRPr="00C70209">
        <w:rPr>
          <w:b/>
          <w:lang w:eastAsia="en-GB"/>
        </w:rPr>
        <w:t xml:space="preserve"> </w:t>
      </w:r>
      <w:r w:rsidRPr="00C70209">
        <w:rPr>
          <w:lang w:eastAsia="en-GB"/>
        </w:rPr>
        <w:t>summarises the results from this study.</w:t>
      </w:r>
    </w:p>
    <w:p w14:paraId="3C8C2670" w14:textId="579F761A" w:rsidR="00183F9F" w:rsidRPr="00C70209" w:rsidRDefault="00183F9F" w:rsidP="00082182">
      <w:pPr>
        <w:pStyle w:val="BodyText"/>
        <w:rPr>
          <w:lang w:eastAsia="en-GB"/>
        </w:rPr>
      </w:pPr>
      <w:r w:rsidRPr="00C70209">
        <w:rPr>
          <w:lang w:eastAsia="en-GB"/>
        </w:rPr>
        <w:t xml:space="preserve">The review by Simpson (2012) identified one RCT (Ekert 2006) that was conducted in 76 infants aged &lt;1 year with </w:t>
      </w:r>
      <w:r w:rsidR="00840673" w:rsidRPr="00C70209">
        <w:rPr>
          <w:lang w:eastAsia="en-GB"/>
        </w:rPr>
        <w:t>CHD</w:t>
      </w:r>
      <w:r w:rsidRPr="00C70209">
        <w:rPr>
          <w:lang w:eastAsia="en-GB"/>
        </w:rPr>
        <w:t xml:space="preserve"> who were undergoing cardiac surgery with CPB. No thromboembolic events were reported.</w:t>
      </w:r>
    </w:p>
    <w:p w14:paraId="67AB5C12" w14:textId="77777777" w:rsidR="00183F9F" w:rsidRPr="00C70209" w:rsidRDefault="00183F9F" w:rsidP="00082182">
      <w:pPr>
        <w:rPr>
          <w:lang w:eastAsia="en-GB"/>
        </w:rPr>
      </w:pPr>
      <w:bookmarkStart w:id="833" w:name="_Ref413162867"/>
    </w:p>
    <w:p w14:paraId="33F80006" w14:textId="77777777" w:rsidR="00183F9F" w:rsidRPr="00C70209" w:rsidRDefault="00183F9F" w:rsidP="00082182">
      <w:pPr>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4C25A5B8" w14:textId="3D3A171B" w:rsidR="00183F9F" w:rsidRPr="00C70209" w:rsidRDefault="00183F9F" w:rsidP="00082182">
      <w:pPr>
        <w:pStyle w:val="Caption"/>
      </w:pPr>
      <w:bookmarkStart w:id="834" w:name="_Ref422740273"/>
      <w:bookmarkStart w:id="835" w:name="_Toc427747225"/>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7</w:t>
      </w:r>
      <w:r w:rsidRPr="00C70209">
        <w:fldChar w:fldCharType="end"/>
      </w:r>
      <w:bookmarkEnd w:id="833"/>
      <w:bookmarkEnd w:id="834"/>
      <w:r w:rsidRPr="00C70209">
        <w:tab/>
        <w:t xml:space="preserve">Neonatal and paediatric </w:t>
      </w:r>
      <w:r w:rsidR="00060497" w:rsidRPr="00C70209">
        <w:t>patients</w:t>
      </w:r>
      <w:r w:rsidRPr="00C70209">
        <w:t xml:space="preserve"> undergoing surgery: Results for rFVIIa </w:t>
      </w:r>
      <w:r w:rsidRPr="00C70209">
        <w:rPr>
          <w:szCs w:val="21"/>
          <w:lang w:eastAsia="en-GB"/>
        </w:rPr>
        <w:t xml:space="preserve">versus no rFVIIa </w:t>
      </w:r>
      <w:r w:rsidRPr="00C70209">
        <w:t>– thromboembolic events</w:t>
      </w:r>
      <w:bookmarkEnd w:id="83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00"/>
        <w:gridCol w:w="1395"/>
        <w:gridCol w:w="1395"/>
        <w:gridCol w:w="1395"/>
        <w:gridCol w:w="1485"/>
        <w:gridCol w:w="1304"/>
        <w:gridCol w:w="1457"/>
        <w:gridCol w:w="1457"/>
        <w:gridCol w:w="1457"/>
        <w:gridCol w:w="1729"/>
      </w:tblGrid>
      <w:tr w:rsidR="00183F9F" w:rsidRPr="00C70209" w14:paraId="1FDF64DD" w14:textId="77777777" w:rsidTr="00082182">
        <w:trPr>
          <w:tblHeader/>
        </w:trPr>
        <w:tc>
          <w:tcPr>
            <w:tcW w:w="388" w:type="pct"/>
            <w:vMerge w:val="restart"/>
            <w:tcBorders>
              <w:top w:val="single" w:sz="4" w:space="0" w:color="000000"/>
              <w:left w:val="single" w:sz="4" w:space="0" w:color="000000"/>
              <w:bottom w:val="nil"/>
              <w:right w:val="single" w:sz="4" w:space="0" w:color="000000"/>
            </w:tcBorders>
            <w:hideMark/>
          </w:tcPr>
          <w:p w14:paraId="5B535EE1"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286BD22E"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4B6AEC87"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492" w:type="pct"/>
            <w:vMerge w:val="restart"/>
            <w:tcBorders>
              <w:top w:val="single" w:sz="4" w:space="0" w:color="000000"/>
              <w:left w:val="single" w:sz="4" w:space="0" w:color="000000"/>
              <w:bottom w:val="nil"/>
              <w:right w:val="single" w:sz="4" w:space="0" w:color="000000"/>
            </w:tcBorders>
            <w:hideMark/>
          </w:tcPr>
          <w:p w14:paraId="6000CB43"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492" w:type="pct"/>
            <w:vMerge w:val="restart"/>
            <w:tcBorders>
              <w:top w:val="single" w:sz="4" w:space="0" w:color="000000"/>
              <w:left w:val="single" w:sz="4" w:space="0" w:color="000000"/>
              <w:bottom w:val="nil"/>
              <w:right w:val="single" w:sz="4" w:space="0" w:color="000000"/>
            </w:tcBorders>
            <w:hideMark/>
          </w:tcPr>
          <w:p w14:paraId="1982A97A"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92" w:type="pct"/>
            <w:vMerge w:val="restart"/>
            <w:tcBorders>
              <w:top w:val="single" w:sz="4" w:space="0" w:color="000000"/>
              <w:left w:val="single" w:sz="4" w:space="0" w:color="000000"/>
              <w:bottom w:val="nil"/>
              <w:right w:val="single" w:sz="4" w:space="0" w:color="000000"/>
            </w:tcBorders>
            <w:hideMark/>
          </w:tcPr>
          <w:p w14:paraId="44AC6285"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244C60CF"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524" w:type="pct"/>
            <w:vMerge w:val="restart"/>
            <w:tcBorders>
              <w:top w:val="single" w:sz="4" w:space="0" w:color="000000"/>
              <w:left w:val="single" w:sz="4" w:space="0" w:color="000000"/>
              <w:bottom w:val="nil"/>
              <w:right w:val="single" w:sz="4" w:space="0" w:color="000000"/>
            </w:tcBorders>
            <w:hideMark/>
          </w:tcPr>
          <w:p w14:paraId="212AAC88"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60" w:type="pct"/>
            <w:vMerge w:val="restart"/>
            <w:tcBorders>
              <w:top w:val="single" w:sz="4" w:space="0" w:color="000000"/>
              <w:left w:val="single" w:sz="4" w:space="0" w:color="000000"/>
              <w:bottom w:val="nil"/>
              <w:right w:val="single" w:sz="4" w:space="0" w:color="000000"/>
            </w:tcBorders>
            <w:hideMark/>
          </w:tcPr>
          <w:p w14:paraId="7D29B43F"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152" w:type="pct"/>
            <w:gridSpan w:val="4"/>
            <w:tcBorders>
              <w:top w:val="single" w:sz="4" w:space="0" w:color="000000"/>
              <w:left w:val="single" w:sz="4" w:space="0" w:color="000000"/>
              <w:bottom w:val="single" w:sz="4" w:space="0" w:color="000000"/>
              <w:right w:val="single" w:sz="4" w:space="0" w:color="000000"/>
            </w:tcBorders>
            <w:hideMark/>
          </w:tcPr>
          <w:p w14:paraId="43F4C2BB"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08AE47E5" w14:textId="77777777" w:rsidTr="00082182">
        <w:trPr>
          <w:tblHeader/>
        </w:trPr>
        <w:tc>
          <w:tcPr>
            <w:tcW w:w="388" w:type="pct"/>
            <w:vMerge/>
            <w:tcBorders>
              <w:top w:val="single" w:sz="4" w:space="0" w:color="000000"/>
              <w:left w:val="single" w:sz="4" w:space="0" w:color="000000"/>
              <w:bottom w:val="single" w:sz="4" w:space="0" w:color="000000"/>
              <w:right w:val="single" w:sz="4" w:space="0" w:color="000000"/>
            </w:tcBorders>
            <w:vAlign w:val="center"/>
            <w:hideMark/>
          </w:tcPr>
          <w:p w14:paraId="582D3F76"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5AE86F27"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21FD0A7B" w14:textId="77777777" w:rsidR="00183F9F" w:rsidRPr="00C70209" w:rsidRDefault="00183F9F" w:rsidP="00082182">
            <w:pPr>
              <w:pStyle w:val="TableH2"/>
              <w:rPr>
                <w:rFonts w:eastAsia="Arial Unicode MS"/>
                <w:lang w:eastAsia="ja-JP"/>
              </w:rPr>
            </w:pPr>
          </w:p>
        </w:tc>
        <w:tc>
          <w:tcPr>
            <w:tcW w:w="492" w:type="pct"/>
            <w:vMerge/>
            <w:tcBorders>
              <w:top w:val="single" w:sz="4" w:space="0" w:color="000000"/>
              <w:left w:val="single" w:sz="4" w:space="0" w:color="000000"/>
              <w:bottom w:val="single" w:sz="4" w:space="0" w:color="000000"/>
              <w:right w:val="single" w:sz="4" w:space="0" w:color="000000"/>
            </w:tcBorders>
            <w:vAlign w:val="center"/>
            <w:hideMark/>
          </w:tcPr>
          <w:p w14:paraId="0387C5F6" w14:textId="77777777" w:rsidR="00183F9F" w:rsidRPr="00C70209" w:rsidRDefault="00183F9F" w:rsidP="00082182">
            <w:pPr>
              <w:pStyle w:val="TableH2"/>
              <w:rPr>
                <w:rFonts w:eastAsia="Arial Unicode MS"/>
                <w:lang w:eastAsia="ja-JP"/>
              </w:rPr>
            </w:pPr>
          </w:p>
        </w:tc>
        <w:tc>
          <w:tcPr>
            <w:tcW w:w="524" w:type="pct"/>
            <w:vMerge/>
            <w:tcBorders>
              <w:top w:val="single" w:sz="4" w:space="0" w:color="000000"/>
              <w:left w:val="single" w:sz="4" w:space="0" w:color="000000"/>
              <w:bottom w:val="single" w:sz="4" w:space="0" w:color="000000"/>
              <w:right w:val="single" w:sz="4" w:space="0" w:color="000000"/>
            </w:tcBorders>
            <w:vAlign w:val="center"/>
            <w:hideMark/>
          </w:tcPr>
          <w:p w14:paraId="0AC22777" w14:textId="77777777" w:rsidR="00183F9F" w:rsidRPr="00C70209" w:rsidRDefault="00183F9F" w:rsidP="00082182">
            <w:pPr>
              <w:pStyle w:val="TableH2"/>
              <w:rPr>
                <w:rFonts w:eastAsia="Arial Unicode MS"/>
                <w:lang w:eastAsia="ja-JP"/>
              </w:rPr>
            </w:pPr>
          </w:p>
        </w:tc>
        <w:tc>
          <w:tcPr>
            <w:tcW w:w="460" w:type="pct"/>
            <w:vMerge/>
            <w:tcBorders>
              <w:top w:val="single" w:sz="4" w:space="0" w:color="000000"/>
              <w:left w:val="single" w:sz="4" w:space="0" w:color="000000"/>
              <w:bottom w:val="single" w:sz="4" w:space="0" w:color="000000"/>
              <w:right w:val="single" w:sz="4" w:space="0" w:color="000000"/>
            </w:tcBorders>
            <w:vAlign w:val="center"/>
            <w:hideMark/>
          </w:tcPr>
          <w:p w14:paraId="5570C371" w14:textId="77777777" w:rsidR="00183F9F" w:rsidRPr="00C70209" w:rsidRDefault="00183F9F" w:rsidP="00082182">
            <w:pPr>
              <w:pStyle w:val="TableH2"/>
              <w:rPr>
                <w:rFonts w:eastAsia="Arial Unicode MS"/>
                <w:lang w:eastAsia="ja-JP"/>
              </w:rPr>
            </w:pPr>
          </w:p>
        </w:tc>
        <w:tc>
          <w:tcPr>
            <w:tcW w:w="514" w:type="pct"/>
            <w:tcBorders>
              <w:top w:val="single" w:sz="4" w:space="0" w:color="000000"/>
              <w:left w:val="single" w:sz="4" w:space="0" w:color="000000"/>
              <w:bottom w:val="single" w:sz="4" w:space="0" w:color="000000"/>
              <w:right w:val="single" w:sz="4" w:space="0" w:color="000000"/>
            </w:tcBorders>
            <w:hideMark/>
          </w:tcPr>
          <w:p w14:paraId="62069D44" w14:textId="77777777" w:rsidR="00183F9F" w:rsidRPr="00C70209" w:rsidRDefault="00183F9F" w:rsidP="00082182">
            <w:pPr>
              <w:pStyle w:val="TableH2"/>
              <w:rPr>
                <w:rFonts w:eastAsia="Arial Unicode MS"/>
                <w:lang w:eastAsia="ja-JP"/>
              </w:rPr>
            </w:pPr>
            <w:r w:rsidRPr="00C70209">
              <w:rPr>
                <w:rFonts w:eastAsia="Arial Unicode MS"/>
                <w:lang w:eastAsia="ja-JP"/>
              </w:rPr>
              <w:t>rFVIIa</w:t>
            </w:r>
          </w:p>
          <w:p w14:paraId="32CC2407"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single" w:sz="4" w:space="0" w:color="000000"/>
              <w:right w:val="single" w:sz="4" w:space="0" w:color="000000"/>
            </w:tcBorders>
            <w:hideMark/>
          </w:tcPr>
          <w:p w14:paraId="5C8EF0B7" w14:textId="77777777" w:rsidR="00183F9F" w:rsidRPr="00C70209" w:rsidRDefault="00183F9F" w:rsidP="00082182">
            <w:pPr>
              <w:pStyle w:val="TableH2"/>
              <w:rPr>
                <w:rFonts w:eastAsia="Arial Unicode MS"/>
                <w:lang w:eastAsia="ja-JP"/>
              </w:rPr>
            </w:pPr>
            <w:r w:rsidRPr="00C70209">
              <w:rPr>
                <w:rFonts w:eastAsia="Arial Unicode MS"/>
                <w:lang w:eastAsia="ja-JP"/>
              </w:rPr>
              <w:t>No rFVIIa</w:t>
            </w:r>
          </w:p>
          <w:p w14:paraId="72B583F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4" w:type="pct"/>
            <w:tcBorders>
              <w:top w:val="single" w:sz="4" w:space="0" w:color="000000"/>
              <w:left w:val="single" w:sz="4" w:space="0" w:color="000000"/>
              <w:bottom w:val="single" w:sz="4" w:space="0" w:color="000000"/>
              <w:right w:val="single" w:sz="4" w:space="0" w:color="000000"/>
            </w:tcBorders>
            <w:hideMark/>
          </w:tcPr>
          <w:p w14:paraId="389421ED"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610" w:type="pct"/>
            <w:tcBorders>
              <w:top w:val="single" w:sz="4" w:space="0" w:color="000000"/>
              <w:left w:val="single" w:sz="4" w:space="0" w:color="000000"/>
              <w:bottom w:val="single" w:sz="4" w:space="0" w:color="000000"/>
              <w:right w:val="single" w:sz="4" w:space="0" w:color="000000"/>
            </w:tcBorders>
            <w:hideMark/>
          </w:tcPr>
          <w:p w14:paraId="25E6455C"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0DFFA01C" w14:textId="00F20A41"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22AE02CD"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6A7B2023" w14:textId="77777777" w:rsidTr="00082182">
        <w:trPr>
          <w:tblHeader/>
        </w:trPr>
        <w:tc>
          <w:tcPr>
            <w:tcW w:w="5000" w:type="pct"/>
            <w:gridSpan w:val="10"/>
            <w:tcBorders>
              <w:top w:val="single" w:sz="4" w:space="0" w:color="000000"/>
              <w:left w:val="single" w:sz="4" w:space="0" w:color="000000"/>
              <w:bottom w:val="single" w:sz="4" w:space="0" w:color="000000"/>
              <w:right w:val="single" w:sz="4" w:space="0" w:color="000000"/>
            </w:tcBorders>
            <w:shd w:val="clear" w:color="auto" w:fill="000000"/>
            <w:vAlign w:val="center"/>
          </w:tcPr>
          <w:p w14:paraId="2108D25E" w14:textId="77777777" w:rsidR="00183F9F" w:rsidRPr="00C70209" w:rsidRDefault="00183F9F" w:rsidP="00082182">
            <w:pPr>
              <w:pStyle w:val="TableH4"/>
              <w:rPr>
                <w:rFonts w:eastAsia="Arial Unicode MS"/>
                <w:i/>
                <w:lang w:eastAsia="ja-JP"/>
              </w:rPr>
            </w:pPr>
            <w:r w:rsidRPr="00C70209">
              <w:rPr>
                <w:rFonts w:eastAsia="Arial Unicode MS"/>
                <w:lang w:eastAsia="ja-JP"/>
              </w:rPr>
              <w:t>Level II Evidence</w:t>
            </w:r>
          </w:p>
        </w:tc>
      </w:tr>
      <w:tr w:rsidR="00183F9F" w:rsidRPr="00C70209" w14:paraId="00103AB4" w14:textId="77777777" w:rsidTr="00082182">
        <w:trPr>
          <w:tblHeader/>
        </w:trPr>
        <w:tc>
          <w:tcPr>
            <w:tcW w:w="388" w:type="pct"/>
            <w:tcBorders>
              <w:top w:val="single" w:sz="4" w:space="0" w:color="000000"/>
              <w:left w:val="single" w:sz="4" w:space="0" w:color="000000"/>
              <w:bottom w:val="single" w:sz="4" w:space="0" w:color="000000"/>
              <w:right w:val="single" w:sz="4" w:space="0" w:color="000000"/>
            </w:tcBorders>
          </w:tcPr>
          <w:p w14:paraId="108CBD34" w14:textId="33A4A96A" w:rsidR="00183F9F" w:rsidRPr="00C70209" w:rsidRDefault="00183F9F" w:rsidP="00082182">
            <w:pPr>
              <w:pStyle w:val="Tabletext-evidencematrix"/>
            </w:pPr>
            <w:r w:rsidRPr="00C70209">
              <w:t>Simpson 2012</w:t>
            </w:r>
            <w:r w:rsidRPr="00C70209">
              <w:fldChar w:fldCharType="begin"/>
            </w:r>
            <w:r w:rsidR="000E261C">
              <w:instrText xml:space="preserve"> ADDIN EN.CITE &lt;EndNote&gt;&lt;Cite&gt;&lt;Author&gt;Simpson&lt;/Author&gt;&lt;Year&gt;2012&lt;/Year&gt;&lt;RecNum&gt;920&lt;/RecNum&gt;&lt;DisplayText&gt;&lt;style face="superscript"&gt;408&lt;/style&gt;&lt;/DisplayText&gt;&lt;record&gt;&lt;rec-number&gt;920&lt;/rec-number&gt;&lt;foreign-keys&gt;&lt;key app="EN" db-id="9edve2wadsavt5ewavaxtda4f2tavzvts9ee" timestamp="1435036188"&gt;920&lt;/key&gt;&lt;/foreign-keys&gt;&lt;ref-type name="Journal Article"&gt;17&lt;/ref-type&gt;&lt;contributors&gt;&lt;authors&gt;&lt;author&gt;Simpson, Ewurabena&lt;/author&gt;&lt;author&gt;Lin, Yulia&lt;/author&gt;&lt;author&gt;Stanworth, Simon&lt;/author&gt;&lt;author&gt;Birchall, Janet&lt;/author&gt;&lt;author&gt;Doree, Carolyn&lt;/author&gt;&lt;author&gt;Hyde, Chris&lt;/author&gt;&lt;/authors&gt;&lt;/contributors&gt;&lt;titles&gt;&lt;title&gt;Recombinant factor VIIa for the prevention and treatment of bleeding in patients without haemophilia&lt;/title&gt;&lt;secondary-title&gt;Cochrane Database of Systematic Reviews&lt;/secondary-title&gt;&lt;/titles&gt;&lt;periodical&gt;&lt;full-title&gt;Cochrane Database of Systematic Reviews&lt;/full-title&gt;&lt;abbr-1&gt;Cochrane Database Syst. Rev.&lt;/abbr-1&gt;&lt;/periodical&gt;&lt;reprint-edition&gt;NOT IN FILE&lt;/reprint-edition&gt;&lt;keywords&gt;&lt;keyword&gt;alloantibody&lt;/keyword&gt;&lt;keyword&gt;bleeding&lt;/keyword&gt;&lt;keyword&gt;blood&lt;/keyword&gt;&lt;keyword&gt;clinical trial&lt;/keyword&gt;&lt;keyword&gt;Cochrane Reviews&lt;/keyword&gt;&lt;keyword&gt;Cochrane12Mar14&lt;/keyword&gt;&lt;keyword&gt;confidence interval&lt;/keyword&gt;&lt;keyword&gt;Embase&lt;/keyword&gt;&lt;keyword&gt;Medline&lt;/keyword&gt;&lt;keyword&gt;mortality&lt;/keyword&gt;&lt;keyword&gt;patient&lt;/keyword&gt;&lt;keyword&gt;placebo&lt;/keyword&gt;&lt;keyword&gt;population&lt;/keyword&gt;&lt;keyword&gt;prevention&lt;/keyword&gt;&lt;keyword&gt;prophylaxis&lt;/keyword&gt;&lt;keyword&gt;register&lt;/keyword&gt;&lt;keyword&gt;review&lt;/keyword&gt;&lt;keyword&gt;risk&lt;/keyword&gt;&lt;keyword&gt;transfusion&lt;/keyword&gt;&lt;keyword&gt;validity&lt;/keyword&gt;&lt;/keywords&gt;&lt;dates&gt;&lt;year&gt;2012&lt;/year&gt;&lt;/dates&gt;&lt;urls&gt;&lt;/urls&gt;&lt;/record&gt;&lt;/Cite&gt;&lt;/EndNote&gt;</w:instrText>
            </w:r>
            <w:r w:rsidRPr="00C70209">
              <w:fldChar w:fldCharType="separate"/>
            </w:r>
            <w:r w:rsidR="000E261C" w:rsidRPr="000E261C">
              <w:rPr>
                <w:noProof/>
                <w:vertAlign w:val="superscript"/>
              </w:rPr>
              <w:t>408</w:t>
            </w:r>
            <w:r w:rsidRPr="00C70209">
              <w:fldChar w:fldCharType="end"/>
            </w:r>
          </w:p>
          <w:p w14:paraId="0243293E" w14:textId="77777777" w:rsidR="00183F9F" w:rsidRPr="00C70209" w:rsidRDefault="00183F9F" w:rsidP="00082182">
            <w:pPr>
              <w:pStyle w:val="Tabletext-evidencematrix"/>
            </w:pPr>
            <w:r w:rsidRPr="00C70209">
              <w:t>Level I</w:t>
            </w:r>
          </w:p>
          <w:p w14:paraId="6591EF96" w14:textId="77777777" w:rsidR="00183F9F" w:rsidRPr="00C70209" w:rsidRDefault="00183F9F" w:rsidP="00082182">
            <w:pPr>
              <w:pStyle w:val="Tabletext-evidencematrix"/>
            </w:pPr>
            <w:r w:rsidRPr="00C70209">
              <w:rPr>
                <w:i/>
              </w:rPr>
              <w:t>Good</w:t>
            </w:r>
          </w:p>
        </w:tc>
        <w:tc>
          <w:tcPr>
            <w:tcW w:w="492" w:type="pct"/>
            <w:tcBorders>
              <w:top w:val="single" w:sz="4" w:space="0" w:color="000000"/>
              <w:left w:val="single" w:sz="4" w:space="0" w:color="000000"/>
              <w:bottom w:val="single" w:sz="4" w:space="0" w:color="000000"/>
              <w:right w:val="single" w:sz="4" w:space="0" w:color="000000"/>
            </w:tcBorders>
          </w:tcPr>
          <w:p w14:paraId="2AA132F3" w14:textId="7BE81EF0" w:rsidR="00183F9F" w:rsidRPr="00C70209" w:rsidRDefault="00183F9F" w:rsidP="00082182">
            <w:pPr>
              <w:pStyle w:val="Tabletext-evidencematrix"/>
            </w:pPr>
            <w:r w:rsidRPr="00C70209">
              <w:t>1 trial (Ekert 2006</w:t>
            </w:r>
            <w:r w:rsidRPr="00C70209">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instrText xml:space="preserve"> ADDIN EN.CITE </w:instrText>
            </w:r>
            <w:r w:rsidR="000E261C">
              <w:fldChar w:fldCharType="begin">
                <w:fldData xml:space="preserve">PEVuZE5vdGU+PENpdGU+PEF1dGhvcj5Fa2VydDwvQXV0aG9yPjxZZWFyPjIwMDY8L1llYXI+PFJl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09</w:t>
            </w:r>
            <w:r w:rsidRPr="00C70209">
              <w:fldChar w:fldCharType="end"/>
            </w:r>
            <w:r w:rsidRPr="00C70209">
              <w:t>)</w:t>
            </w:r>
          </w:p>
          <w:p w14:paraId="052C5C83" w14:textId="77777777" w:rsidR="00183F9F" w:rsidRPr="00C70209" w:rsidRDefault="00183F9F" w:rsidP="00082182">
            <w:pPr>
              <w:pStyle w:val="Tabletext-evidencematrix"/>
            </w:pPr>
            <w:r w:rsidRPr="00C70209">
              <w:t>N=76</w:t>
            </w:r>
          </w:p>
        </w:tc>
        <w:tc>
          <w:tcPr>
            <w:tcW w:w="492" w:type="pct"/>
            <w:tcBorders>
              <w:top w:val="single" w:sz="4" w:space="0" w:color="000000"/>
              <w:left w:val="single" w:sz="4" w:space="0" w:color="000000"/>
              <w:bottom w:val="single" w:sz="4" w:space="0" w:color="000000"/>
              <w:right w:val="single" w:sz="4" w:space="0" w:color="000000"/>
            </w:tcBorders>
          </w:tcPr>
          <w:p w14:paraId="11E5C4F7" w14:textId="77777777" w:rsidR="00183F9F" w:rsidRPr="00C70209" w:rsidRDefault="00183F9F" w:rsidP="00082182">
            <w:pPr>
              <w:pStyle w:val="Tabletext-evidencematrix"/>
            </w:pPr>
            <w:r w:rsidRPr="00C70209">
              <w:t>Infants aged &lt;1 year with CHD requiring surgery with CPB</w:t>
            </w:r>
          </w:p>
        </w:tc>
        <w:tc>
          <w:tcPr>
            <w:tcW w:w="492" w:type="pct"/>
            <w:tcBorders>
              <w:top w:val="single" w:sz="4" w:space="0" w:color="000000"/>
              <w:left w:val="single" w:sz="4" w:space="0" w:color="000000"/>
              <w:bottom w:val="single" w:sz="4" w:space="0" w:color="000000"/>
              <w:right w:val="single" w:sz="4" w:space="0" w:color="000000"/>
            </w:tcBorders>
          </w:tcPr>
          <w:p w14:paraId="36C1F420" w14:textId="77777777" w:rsidR="00183F9F" w:rsidRPr="00C70209" w:rsidRDefault="00183F9F" w:rsidP="00082182">
            <w:pPr>
              <w:pStyle w:val="Tabletext-evidencematrix"/>
            </w:pPr>
            <w:r w:rsidRPr="00C70209">
              <w:t>Australia</w:t>
            </w:r>
          </w:p>
        </w:tc>
        <w:tc>
          <w:tcPr>
            <w:tcW w:w="524" w:type="pct"/>
            <w:tcBorders>
              <w:top w:val="single" w:sz="4" w:space="0" w:color="000000"/>
              <w:left w:val="single" w:sz="4" w:space="0" w:color="000000"/>
              <w:bottom w:val="single" w:sz="4" w:space="0" w:color="000000"/>
              <w:right w:val="single" w:sz="4" w:space="0" w:color="000000"/>
            </w:tcBorders>
          </w:tcPr>
          <w:p w14:paraId="49BF3289" w14:textId="77777777" w:rsidR="00183F9F" w:rsidRPr="00C70209" w:rsidRDefault="00183F9F" w:rsidP="00082182">
            <w:pPr>
              <w:pStyle w:val="Tabletext-evidencematrix"/>
            </w:pPr>
            <w:r w:rsidRPr="00C70209">
              <w:t>Prophylactic rFVIIa versus placebo</w:t>
            </w:r>
          </w:p>
        </w:tc>
        <w:tc>
          <w:tcPr>
            <w:tcW w:w="460" w:type="pct"/>
            <w:tcBorders>
              <w:top w:val="single" w:sz="4" w:space="0" w:color="000000"/>
              <w:left w:val="single" w:sz="4" w:space="0" w:color="000000"/>
              <w:bottom w:val="single" w:sz="4" w:space="0" w:color="000000"/>
              <w:right w:val="single" w:sz="4" w:space="0" w:color="000000"/>
            </w:tcBorders>
          </w:tcPr>
          <w:p w14:paraId="4702937A" w14:textId="77777777" w:rsidR="00183F9F" w:rsidRPr="00C70209" w:rsidRDefault="00183F9F" w:rsidP="00082182">
            <w:pPr>
              <w:pStyle w:val="Tabletext-evidencematrix"/>
            </w:pPr>
            <w:r w:rsidRPr="00C70209">
              <w:t>Thromboembolic events</w:t>
            </w:r>
          </w:p>
        </w:tc>
        <w:tc>
          <w:tcPr>
            <w:tcW w:w="514" w:type="pct"/>
            <w:tcBorders>
              <w:top w:val="single" w:sz="4" w:space="0" w:color="000000"/>
              <w:left w:val="single" w:sz="4" w:space="0" w:color="000000"/>
              <w:bottom w:val="single" w:sz="4" w:space="0" w:color="000000"/>
              <w:right w:val="single" w:sz="4" w:space="0" w:color="000000"/>
            </w:tcBorders>
          </w:tcPr>
          <w:p w14:paraId="48E083C4" w14:textId="77777777" w:rsidR="00183F9F" w:rsidRPr="00C70209" w:rsidRDefault="00183F9F" w:rsidP="00082182">
            <w:pPr>
              <w:pStyle w:val="Tabletext-evidencematrix"/>
            </w:pPr>
            <w:r w:rsidRPr="00C70209">
              <w:t>0/40 (0%)</w:t>
            </w:r>
          </w:p>
        </w:tc>
        <w:tc>
          <w:tcPr>
            <w:tcW w:w="514" w:type="pct"/>
            <w:tcBorders>
              <w:top w:val="single" w:sz="4" w:space="0" w:color="000000"/>
              <w:left w:val="single" w:sz="4" w:space="0" w:color="000000"/>
              <w:bottom w:val="single" w:sz="4" w:space="0" w:color="000000"/>
              <w:right w:val="single" w:sz="4" w:space="0" w:color="000000"/>
            </w:tcBorders>
          </w:tcPr>
          <w:p w14:paraId="682BC4E0" w14:textId="77777777" w:rsidR="00183F9F" w:rsidRPr="00C70209" w:rsidRDefault="00183F9F" w:rsidP="00082182">
            <w:pPr>
              <w:pStyle w:val="Tabletext-evidencematrix"/>
            </w:pPr>
            <w:r w:rsidRPr="00C70209">
              <w:t>0/36 (0%)</w:t>
            </w:r>
          </w:p>
        </w:tc>
        <w:tc>
          <w:tcPr>
            <w:tcW w:w="514" w:type="pct"/>
            <w:tcBorders>
              <w:top w:val="single" w:sz="4" w:space="0" w:color="000000"/>
              <w:left w:val="single" w:sz="4" w:space="0" w:color="000000"/>
              <w:bottom w:val="single" w:sz="4" w:space="0" w:color="000000"/>
              <w:right w:val="single" w:sz="4" w:space="0" w:color="000000"/>
            </w:tcBorders>
          </w:tcPr>
          <w:p w14:paraId="722CBAEF" w14:textId="77777777" w:rsidR="00183F9F" w:rsidRPr="00C70209" w:rsidRDefault="00183F9F" w:rsidP="00082182">
            <w:pPr>
              <w:pStyle w:val="Tabletext-evidencematrix"/>
            </w:pPr>
            <w:r w:rsidRPr="00C70209">
              <w:t>Not estimable</w:t>
            </w:r>
          </w:p>
        </w:tc>
        <w:tc>
          <w:tcPr>
            <w:tcW w:w="610" w:type="pct"/>
            <w:tcBorders>
              <w:top w:val="single" w:sz="4" w:space="0" w:color="000000"/>
              <w:left w:val="single" w:sz="4" w:space="0" w:color="000000"/>
              <w:bottom w:val="single" w:sz="4" w:space="0" w:color="000000"/>
              <w:right w:val="single" w:sz="4" w:space="0" w:color="000000"/>
            </w:tcBorders>
          </w:tcPr>
          <w:p w14:paraId="390C62CD" w14:textId="77777777" w:rsidR="00183F9F" w:rsidRPr="00C70209" w:rsidRDefault="00183F9F" w:rsidP="00082182">
            <w:pPr>
              <w:pStyle w:val="Tabletext-evidencematrix"/>
            </w:pPr>
            <w:r w:rsidRPr="00C70209">
              <w:rPr>
                <w:i/>
              </w:rPr>
              <w:t>No significant difference</w:t>
            </w:r>
          </w:p>
          <w:p w14:paraId="2B37359B" w14:textId="6108A582" w:rsidR="00183F9F" w:rsidRPr="00C70209" w:rsidRDefault="001A475D" w:rsidP="00082182">
            <w:pPr>
              <w:pStyle w:val="Tabletext-evidencematrix"/>
            </w:pPr>
            <w:r>
              <w:t>P = </w:t>
            </w:r>
            <w:r w:rsidR="00183F9F" w:rsidRPr="00C70209">
              <w:t>NA</w:t>
            </w:r>
          </w:p>
        </w:tc>
      </w:tr>
    </w:tbl>
    <w:p w14:paraId="09A8B222"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HD, congenital heart disease; CI, confidence interval; CPB, cardiopulmonary bypass; NA, not applicable; rFVIIa, recombinant activated factor VII</w:t>
      </w:r>
    </w:p>
    <w:p w14:paraId="27C6724F"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031C0B6D" w14:textId="1B82A574"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65EF03E0" w14:textId="77777777" w:rsidR="00183F9F" w:rsidRPr="00C70209" w:rsidRDefault="00183F9F" w:rsidP="00082182">
      <w:pPr>
        <w:keepNext/>
        <w:keepLines/>
        <w:spacing w:after="0"/>
        <w:ind w:left="0"/>
        <w:rPr>
          <w:rFonts w:ascii="Arial Narrow" w:hAnsi="Arial Narrow"/>
          <w:sz w:val="16"/>
          <w:szCs w:val="16"/>
        </w:rPr>
      </w:pPr>
    </w:p>
    <w:p w14:paraId="1D7499D2"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1D3DD7EC" w14:textId="77777777" w:rsidR="00183F9F" w:rsidRPr="00C70209" w:rsidRDefault="00183F9F" w:rsidP="00082182">
      <w:pPr>
        <w:pStyle w:val="Heading6"/>
      </w:pPr>
      <w:r w:rsidRPr="00C70209">
        <w:t>Bleeding events</w:t>
      </w:r>
    </w:p>
    <w:p w14:paraId="689128E9" w14:textId="11650BE7" w:rsidR="00183F9F" w:rsidRPr="00C70209" w:rsidRDefault="00183F9F" w:rsidP="00082182">
      <w:pPr>
        <w:pStyle w:val="BodyText"/>
        <w:rPr>
          <w:lang w:eastAsia="en-GB"/>
        </w:rPr>
      </w:pPr>
      <w:r w:rsidRPr="00C70209">
        <w:rPr>
          <w:lang w:eastAsia="en-GB"/>
        </w:rPr>
        <w:t xml:space="preserve">The systematic review and hand-searching process </w:t>
      </w:r>
      <w:r w:rsidR="00060497" w:rsidRPr="00C70209">
        <w:rPr>
          <w:lang w:eastAsia="en-GB"/>
        </w:rPr>
        <w:t>identified</w:t>
      </w:r>
      <w:r w:rsidRPr="00C70209">
        <w:rPr>
          <w:lang w:eastAsia="en-GB"/>
        </w:rPr>
        <w:t xml:space="preserve"> no studies that assessed the safety and effectiveness of rFVIIa compared with no rFVIIa and reported bleeding events in surgical neonatal or paediatric patients.</w:t>
      </w:r>
    </w:p>
    <w:p w14:paraId="23DB6AFB" w14:textId="77777777" w:rsidR="00183F9F" w:rsidRPr="00C70209" w:rsidRDefault="00183F9F">
      <w:pPr>
        <w:spacing w:after="200" w:line="276" w:lineRule="auto"/>
        <w:ind w:left="0"/>
        <w:rPr>
          <w:lang w:eastAsia="en-GB"/>
        </w:rPr>
      </w:pPr>
      <w:r w:rsidRPr="00C70209">
        <w:rPr>
          <w:lang w:eastAsia="en-GB"/>
        </w:rPr>
        <w:br w:type="page"/>
      </w:r>
    </w:p>
    <w:p w14:paraId="33A3EE16" w14:textId="77777777" w:rsidR="00183F9F" w:rsidRPr="00C70209" w:rsidRDefault="00183F9F" w:rsidP="00183F9F">
      <w:pPr>
        <w:pStyle w:val="Head4Num"/>
        <w:ind w:left="1224" w:hanging="864"/>
        <w:rPr>
          <w:lang w:eastAsia="en-GB"/>
        </w:rPr>
      </w:pPr>
      <w:r w:rsidRPr="00C70209">
        <w:rPr>
          <w:lang w:eastAsia="en-GB"/>
        </w:rPr>
        <w:t>Miniaturised cardiopulmonary bypass systems</w:t>
      </w:r>
    </w:p>
    <w:tbl>
      <w:tblPr>
        <w:tblW w:w="8647"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810"/>
        <w:gridCol w:w="810"/>
        <w:gridCol w:w="810"/>
        <w:gridCol w:w="811"/>
      </w:tblGrid>
      <w:tr w:rsidR="00183F9F" w:rsidRPr="00C70209" w14:paraId="60E47687"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32F17FBC" w14:textId="503C26BA" w:rsidR="00183F9F" w:rsidRPr="00C70209" w:rsidRDefault="00183F9F">
            <w:pPr>
              <w:pStyle w:val="PP-heading"/>
              <w:spacing w:line="276" w:lineRule="auto"/>
              <w:rPr>
                <w:lang w:eastAsia="en-US"/>
              </w:rPr>
            </w:pPr>
            <w:r w:rsidRPr="00C70209">
              <w:rPr>
                <w:lang w:eastAsia="en-US"/>
              </w:rPr>
              <w:t xml:space="preserve">Evidence statements – </w:t>
            </w:r>
            <w:r w:rsidR="006D6362" w:rsidRPr="00C70209">
              <w:rPr>
                <w:lang w:eastAsia="en-US"/>
              </w:rPr>
              <w:t>neonatal and paediatric patients undergoing surgery (</w:t>
            </w:r>
            <w:r w:rsidRPr="00C70209">
              <w:rPr>
                <w:lang w:eastAsia="en-US"/>
              </w:rPr>
              <w:t>miniaturised cardiopulmonary bypass systems</w:t>
            </w:r>
            <w:r w:rsidR="006D6362"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5BE1C8C"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95A0B1E"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E6932E0"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14D17EF7"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811"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4007710"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63B57212"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37A41174"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2C3E6503" w14:textId="77777777" w:rsidR="00183F9F" w:rsidRPr="00C70209" w:rsidRDefault="00183F9F" w:rsidP="00082182">
            <w:pPr>
              <w:pStyle w:val="ES-table"/>
              <w:rPr>
                <w:rFonts w:eastAsia="Arial Unicode MS" w:cs="Arial"/>
                <w:color w:val="auto"/>
                <w:lang w:eastAsia="ja-JP"/>
              </w:rPr>
            </w:pPr>
            <w:r w:rsidRPr="00C70209">
              <w:t>In infants aged &lt;1 year undergoing cardiac surgery with CPB and extracorporeal circulation support, the effect of a miniaturised CPB system compared with a standard-sized system on mortality is uncertain.</w:t>
            </w:r>
          </w:p>
          <w:p w14:paraId="70B5DDB5" w14:textId="77777777" w:rsidR="00183F9F" w:rsidRPr="00C70209" w:rsidRDefault="00183F9F" w:rsidP="00082182">
            <w:pPr>
              <w:pStyle w:val="ES-notes"/>
              <w:rPr>
                <w:lang w:eastAsia="en-US"/>
              </w:rPr>
            </w:pPr>
            <w:r w:rsidRPr="00C70209">
              <w:rPr>
                <w:lang w:eastAsia="en-US"/>
              </w:rPr>
              <w:t xml:space="preserve">(See </w:t>
            </w:r>
            <w:r w:rsidRPr="00C70209">
              <w:t>evidence</w:t>
            </w:r>
            <w:r w:rsidRPr="00C70209">
              <w:rPr>
                <w:lang w:eastAsia="en-US"/>
              </w:rPr>
              <w:t xml:space="preserve"> matrix D4.Y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C075CBF" w14:textId="77777777" w:rsidR="00183F9F" w:rsidRPr="00C70209" w:rsidRDefault="00183F9F">
            <w:pPr>
              <w:pStyle w:val="T-ABCD"/>
              <w:spacing w:line="276" w:lineRule="auto"/>
              <w:rPr>
                <w:lang w:eastAsia="en-US"/>
              </w:rPr>
            </w:pPr>
            <w:r w:rsidRPr="00C70209">
              <w:rPr>
                <w:lang w:eastAsia="en-US"/>
              </w:rPr>
              <w:t>X</w:t>
            </w:r>
          </w:p>
        </w:tc>
        <w:tc>
          <w:tcPr>
            <w:tcW w:w="810" w:type="dxa"/>
            <w:tcBorders>
              <w:top w:val="single" w:sz="4" w:space="0" w:color="000000"/>
              <w:left w:val="single" w:sz="4" w:space="0" w:color="000000"/>
              <w:bottom w:val="single" w:sz="4" w:space="0" w:color="000000"/>
              <w:right w:val="single" w:sz="4" w:space="0" w:color="000000"/>
            </w:tcBorders>
            <w:hideMark/>
          </w:tcPr>
          <w:p w14:paraId="117DC5C2"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1186A10"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0A99F56"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46527092"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3F600085"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42E5FEFF"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C744A0B" w14:textId="77777777" w:rsidR="00183F9F" w:rsidRPr="00C70209" w:rsidRDefault="00183F9F" w:rsidP="00082182">
            <w:pPr>
              <w:pStyle w:val="ES-table"/>
              <w:rPr>
                <w:rFonts w:eastAsiaTheme="minorHAnsi"/>
              </w:rPr>
            </w:pPr>
            <w:r w:rsidRPr="00C70209">
              <w:t>In paediatric patients aged &gt;1 year undergoing cardiac surgery with CPB, the effect of a miniaturised CPB system compared with a standard-sized system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64492D75"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6661DAD0"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3143A53"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A0E570C"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232E397C"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181EA220"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6100CA2D"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65914B5" w14:textId="77777777" w:rsidR="00183F9F" w:rsidRPr="00C70209" w:rsidRDefault="00183F9F" w:rsidP="00082182">
            <w:pPr>
              <w:pStyle w:val="ES-table"/>
              <w:rPr>
                <w:rFonts w:eastAsia="Arial Unicode MS" w:cs="Arial"/>
                <w:color w:val="auto"/>
                <w:lang w:eastAsia="ja-JP"/>
              </w:rPr>
            </w:pPr>
            <w:r w:rsidRPr="00C70209">
              <w:t>In infants aged &lt;1 year undergoing cardiac surgery with CPB and extracorporeal circulation support, the effect of a miniaturised CPB system compared with a standard-sized system on transfusion volume is uncertain.</w:t>
            </w:r>
          </w:p>
          <w:p w14:paraId="527C6754" w14:textId="77777777" w:rsidR="00183F9F" w:rsidRPr="00C70209" w:rsidRDefault="00183F9F" w:rsidP="00082182">
            <w:pPr>
              <w:pStyle w:val="ES-notes"/>
              <w:rPr>
                <w:lang w:eastAsia="en-US"/>
              </w:rPr>
            </w:pPr>
            <w:r w:rsidRPr="00C70209">
              <w:rPr>
                <w:lang w:eastAsia="en-US"/>
              </w:rPr>
              <w:t xml:space="preserve">(See </w:t>
            </w:r>
            <w:r w:rsidRPr="00C70209">
              <w:t>evidence</w:t>
            </w:r>
            <w:r w:rsidRPr="00C70209">
              <w:rPr>
                <w:lang w:eastAsia="en-US"/>
              </w:rPr>
              <w:t xml:space="preserve"> matrix D4.Z in Volume 2 of the technical report.)</w:t>
            </w:r>
          </w:p>
        </w:tc>
        <w:tc>
          <w:tcPr>
            <w:tcW w:w="810" w:type="dxa"/>
            <w:tcBorders>
              <w:top w:val="single" w:sz="4" w:space="0" w:color="000000"/>
              <w:left w:val="single" w:sz="4" w:space="0" w:color="000000"/>
              <w:bottom w:val="single" w:sz="4" w:space="0" w:color="000000"/>
              <w:right w:val="single" w:sz="4" w:space="0" w:color="000000"/>
            </w:tcBorders>
            <w:hideMark/>
          </w:tcPr>
          <w:p w14:paraId="0994D9DC" w14:textId="77777777" w:rsidR="00183F9F" w:rsidRPr="00C70209" w:rsidRDefault="00183F9F">
            <w:pPr>
              <w:pStyle w:val="T-ABCD"/>
              <w:spacing w:line="276" w:lineRule="auto"/>
              <w:rPr>
                <w:lang w:eastAsia="en-US"/>
              </w:rPr>
            </w:pPr>
            <w:r w:rsidRPr="00C70209">
              <w:rPr>
                <w:lang w:eastAsia="en-US"/>
              </w:rPr>
              <w:t>X</w:t>
            </w:r>
          </w:p>
        </w:tc>
        <w:tc>
          <w:tcPr>
            <w:tcW w:w="810" w:type="dxa"/>
            <w:tcBorders>
              <w:top w:val="single" w:sz="4" w:space="0" w:color="000000"/>
              <w:left w:val="single" w:sz="4" w:space="0" w:color="000000"/>
              <w:bottom w:val="single" w:sz="4" w:space="0" w:color="000000"/>
              <w:right w:val="single" w:sz="4" w:space="0" w:color="000000"/>
            </w:tcBorders>
            <w:hideMark/>
          </w:tcPr>
          <w:p w14:paraId="2E768651"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140BB083" w14:textId="77777777" w:rsidR="00183F9F" w:rsidRPr="00C70209" w:rsidRDefault="00183F9F">
            <w:pPr>
              <w:pStyle w:val="T-ABCD"/>
              <w:spacing w:line="276" w:lineRule="auto"/>
              <w:rPr>
                <w:lang w:eastAsia="en-US"/>
              </w:rPr>
            </w:pPr>
            <w:r w:rsidRPr="00C70209">
              <w:rPr>
                <w:lang w:eastAsia="en-US"/>
              </w:rPr>
              <w:sym w:font="Symbol" w:char="F0D6"/>
            </w:r>
          </w:p>
        </w:tc>
        <w:tc>
          <w:tcPr>
            <w:tcW w:w="810" w:type="dxa"/>
            <w:tcBorders>
              <w:top w:val="single" w:sz="4" w:space="0" w:color="000000"/>
              <w:left w:val="single" w:sz="4" w:space="0" w:color="000000"/>
              <w:bottom w:val="single" w:sz="4" w:space="0" w:color="000000"/>
              <w:right w:val="single" w:sz="4" w:space="0" w:color="000000"/>
            </w:tcBorders>
            <w:hideMark/>
          </w:tcPr>
          <w:p w14:paraId="1F7F5853" w14:textId="77777777" w:rsidR="00183F9F" w:rsidRPr="00C70209" w:rsidRDefault="00183F9F">
            <w:pPr>
              <w:pStyle w:val="T-ABCD"/>
              <w:spacing w:line="276" w:lineRule="auto"/>
              <w:rPr>
                <w:lang w:eastAsia="en-US"/>
              </w:rPr>
            </w:pPr>
            <w:r w:rsidRPr="00C70209">
              <w:rPr>
                <w:lang w:eastAsia="en-US"/>
              </w:rPr>
              <w:sym w:font="Symbol" w:char="F0D6"/>
            </w:r>
            <w:r w:rsidRPr="00C70209">
              <w:rPr>
                <w:lang w:eastAsia="en-US"/>
              </w:rPr>
              <w:sym w:font="Symbol" w:char="F0D6"/>
            </w:r>
            <w:r w:rsidRPr="00C70209">
              <w:rPr>
                <w:lang w:eastAsia="en-US"/>
              </w:rPr>
              <w:sym w:font="Symbol" w:char="F0D6"/>
            </w:r>
          </w:p>
        </w:tc>
        <w:tc>
          <w:tcPr>
            <w:tcW w:w="811" w:type="dxa"/>
            <w:tcBorders>
              <w:top w:val="single" w:sz="4" w:space="0" w:color="000000"/>
              <w:left w:val="single" w:sz="4" w:space="0" w:color="000000"/>
              <w:bottom w:val="single" w:sz="4" w:space="0" w:color="000000"/>
              <w:right w:val="single" w:sz="4" w:space="0" w:color="000000"/>
            </w:tcBorders>
            <w:hideMark/>
          </w:tcPr>
          <w:p w14:paraId="736C2D9C" w14:textId="77777777" w:rsidR="00183F9F" w:rsidRPr="00C70209" w:rsidRDefault="00183F9F">
            <w:pPr>
              <w:pStyle w:val="T-ABCD"/>
              <w:spacing w:line="276" w:lineRule="auto"/>
              <w:rPr>
                <w:lang w:eastAsia="en-US"/>
              </w:rPr>
            </w:pPr>
            <w:r w:rsidRPr="00C70209">
              <w:rPr>
                <w:lang w:eastAsia="en-US"/>
              </w:rPr>
              <w:sym w:font="Symbol" w:char="F0D6"/>
            </w:r>
          </w:p>
        </w:tc>
      </w:tr>
      <w:tr w:rsidR="00183F9F" w:rsidRPr="00C70209" w14:paraId="36CA4D9B"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6A3E6131"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6237E26" w14:textId="77777777" w:rsidR="00183F9F" w:rsidRPr="00C70209" w:rsidRDefault="00183F9F" w:rsidP="00082182">
            <w:pPr>
              <w:pStyle w:val="ES-table"/>
              <w:rPr>
                <w:rFonts w:eastAsiaTheme="minorHAnsi"/>
              </w:rPr>
            </w:pPr>
            <w:r w:rsidRPr="00C70209">
              <w:t>In infants aged &lt;1 year undergoing cardiac surgery with CPB and extracorporeal circulation support, the effect of a miniaturised CPB system compared with a standard-sized system on transfusion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4AAB607B"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BA11F15"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5F323EA5"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59A2DDD"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26DE3CAC"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631E33B7" w14:textId="77777777" w:rsidTr="00082182">
        <w:trPr>
          <w:cantSplit/>
        </w:trPr>
        <w:tc>
          <w:tcPr>
            <w:tcW w:w="851" w:type="dxa"/>
            <w:tcBorders>
              <w:top w:val="single" w:sz="4" w:space="0" w:color="000000"/>
              <w:left w:val="single" w:sz="4" w:space="0" w:color="000000"/>
              <w:bottom w:val="single" w:sz="4" w:space="0" w:color="000000"/>
              <w:right w:val="single" w:sz="4" w:space="0" w:color="000000"/>
            </w:tcBorders>
          </w:tcPr>
          <w:p w14:paraId="0A0FF2DA"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20E449DF" w14:textId="77777777" w:rsidR="00183F9F" w:rsidRPr="00C70209" w:rsidRDefault="00183F9F" w:rsidP="00082182">
            <w:pPr>
              <w:pStyle w:val="ES-table"/>
              <w:rPr>
                <w:rFonts w:eastAsiaTheme="minorHAnsi"/>
              </w:rPr>
            </w:pPr>
            <w:r w:rsidRPr="00C70209">
              <w:t>In paediatric patients aged &gt;1 year undergoing cardiac surgery with CPB, the effect of a miniaturised CPB system compared with a standard-sized system on transfusion volume and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70F2BE16"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2B73362C"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7DF20A46" w14:textId="77777777" w:rsidR="00183F9F" w:rsidRPr="00C70209" w:rsidRDefault="00183F9F">
            <w:pPr>
              <w:pStyle w:val="T-ABCD"/>
              <w:spacing w:line="276" w:lineRule="auto"/>
              <w:rPr>
                <w:lang w:eastAsia="en-US"/>
              </w:rPr>
            </w:pPr>
            <w:r w:rsidRPr="00C70209">
              <w:rPr>
                <w:lang w:eastAsia="en-US"/>
              </w:rPr>
              <w:t>NA</w:t>
            </w:r>
          </w:p>
        </w:tc>
        <w:tc>
          <w:tcPr>
            <w:tcW w:w="810" w:type="dxa"/>
            <w:tcBorders>
              <w:top w:val="single" w:sz="4" w:space="0" w:color="000000"/>
              <w:left w:val="single" w:sz="4" w:space="0" w:color="000000"/>
              <w:bottom w:val="single" w:sz="4" w:space="0" w:color="000000"/>
              <w:right w:val="single" w:sz="4" w:space="0" w:color="000000"/>
            </w:tcBorders>
            <w:hideMark/>
          </w:tcPr>
          <w:p w14:paraId="49812CE5" w14:textId="77777777" w:rsidR="00183F9F" w:rsidRPr="00C70209" w:rsidRDefault="00183F9F">
            <w:pPr>
              <w:pStyle w:val="T-ABCD"/>
              <w:spacing w:line="276" w:lineRule="auto"/>
              <w:rPr>
                <w:lang w:eastAsia="en-US"/>
              </w:rPr>
            </w:pPr>
            <w:r w:rsidRPr="00C70209">
              <w:rPr>
                <w:lang w:eastAsia="en-US"/>
              </w:rPr>
              <w:t>NA</w:t>
            </w:r>
          </w:p>
        </w:tc>
        <w:tc>
          <w:tcPr>
            <w:tcW w:w="811" w:type="dxa"/>
            <w:tcBorders>
              <w:top w:val="single" w:sz="4" w:space="0" w:color="000000"/>
              <w:left w:val="single" w:sz="4" w:space="0" w:color="000000"/>
              <w:bottom w:val="single" w:sz="4" w:space="0" w:color="000000"/>
              <w:right w:val="single" w:sz="4" w:space="0" w:color="000000"/>
            </w:tcBorders>
            <w:hideMark/>
          </w:tcPr>
          <w:p w14:paraId="7BA424A1"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4A7E4C34" w14:textId="77777777" w:rsidTr="00082182">
        <w:trPr>
          <w:cantSplit/>
        </w:trPr>
        <w:tc>
          <w:tcPr>
            <w:tcW w:w="8647" w:type="dxa"/>
            <w:gridSpan w:val="7"/>
            <w:tcBorders>
              <w:top w:val="single" w:sz="4" w:space="0" w:color="000000"/>
              <w:left w:val="single" w:sz="4" w:space="0" w:color="000000"/>
              <w:bottom w:val="single" w:sz="4" w:space="0" w:color="000000"/>
              <w:right w:val="single" w:sz="4" w:space="0" w:color="000000"/>
            </w:tcBorders>
            <w:hideMark/>
          </w:tcPr>
          <w:p w14:paraId="18B2DDCE" w14:textId="17F30646" w:rsidR="00183F9F" w:rsidRPr="00C70209" w:rsidRDefault="00183F9F" w:rsidP="00082182">
            <w:pPr>
              <w:pStyle w:val="ES-notes"/>
              <w:rPr>
                <w:rFonts w:eastAsiaTheme="minorHAnsi"/>
              </w:rPr>
            </w:pPr>
            <w:r w:rsidRPr="00C70209">
              <w:t>CPB, cardiopulmonary bypass; ES, evidence statement</w:t>
            </w:r>
          </w:p>
          <w:p w14:paraId="20F3F803" w14:textId="77777777" w:rsidR="00183F9F" w:rsidRPr="00C70209" w:rsidRDefault="00183F9F" w:rsidP="00082182">
            <w:pPr>
              <w:pStyle w:val="ES-notes"/>
              <w:rPr>
                <w:rFonts w:eastAsiaTheme="minorHAnsi"/>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6A3E3ACF" w14:textId="77777777" w:rsidR="00183F9F" w:rsidRPr="00C70209" w:rsidRDefault="00183F9F" w:rsidP="00082182">
      <w:pPr>
        <w:pStyle w:val="BodyText"/>
      </w:pPr>
    </w:p>
    <w:tbl>
      <w:tblPr>
        <w:tblW w:w="8648" w:type="dxa"/>
        <w:tblInd w:w="816"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8648"/>
      </w:tblGrid>
      <w:tr w:rsidR="00183F9F" w:rsidRPr="00C70209" w14:paraId="2149C156"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FFFF99"/>
            <w:hideMark/>
          </w:tcPr>
          <w:p w14:paraId="706301D2" w14:textId="77777777" w:rsidR="00183F9F" w:rsidRPr="00C70209" w:rsidRDefault="00183F9F" w:rsidP="00082182">
            <w:pPr>
              <w:pStyle w:val="PT-heading"/>
              <w:tabs>
                <w:tab w:val="left" w:pos="5096"/>
              </w:tabs>
              <w:rPr>
                <w:lang w:eastAsia="en-US"/>
              </w:rPr>
            </w:pPr>
            <w:r w:rsidRPr="00C70209">
              <w:t>Evidence gaps and areas for future research</w:t>
            </w:r>
            <w:r w:rsidRPr="00C70209">
              <w:tab/>
            </w:r>
          </w:p>
        </w:tc>
      </w:tr>
      <w:tr w:rsidR="00183F9F" w:rsidRPr="00C70209" w14:paraId="5A75ADF5" w14:textId="77777777" w:rsidTr="00082182">
        <w:trPr>
          <w:trHeight w:val="397"/>
        </w:trPr>
        <w:tc>
          <w:tcPr>
            <w:tcW w:w="8648" w:type="dxa"/>
            <w:tcBorders>
              <w:top w:val="single" w:sz="4" w:space="0" w:color="000000"/>
              <w:left w:val="single" w:sz="4" w:space="0" w:color="000000"/>
              <w:bottom w:val="single" w:sz="4" w:space="0" w:color="000000"/>
              <w:right w:val="single" w:sz="4" w:space="0" w:color="000000"/>
            </w:tcBorders>
            <w:shd w:val="clear" w:color="auto" w:fill="auto"/>
          </w:tcPr>
          <w:p w14:paraId="258AD763" w14:textId="1D5E5196" w:rsidR="00183F9F" w:rsidRPr="00C70209" w:rsidRDefault="00183F9F" w:rsidP="00183F9F">
            <w:pPr>
              <w:pStyle w:val="Bullet6"/>
              <w:ind w:left="360" w:hanging="360"/>
            </w:pPr>
            <w:r w:rsidRPr="00C70209">
              <w:t>The use of miniaturised CPB in paediatric patients is limited to single</w:t>
            </w:r>
            <w:r w:rsidR="004B557C" w:rsidRPr="00C70209">
              <w:t>-</w:t>
            </w:r>
            <w:r w:rsidRPr="00C70209">
              <w:t>unit experiences (arguable methods and low-quality papers).</w:t>
            </w:r>
          </w:p>
        </w:tc>
      </w:tr>
    </w:tbl>
    <w:p w14:paraId="6F9F644C" w14:textId="77777777" w:rsidR="00183F9F" w:rsidRPr="00C70209" w:rsidRDefault="00183F9F" w:rsidP="00082182">
      <w:pPr>
        <w:rPr>
          <w:lang w:eastAsia="en-GB"/>
        </w:rPr>
      </w:pPr>
    </w:p>
    <w:p w14:paraId="50D79EB6" w14:textId="77777777" w:rsidR="00183F9F" w:rsidRPr="00C70209" w:rsidRDefault="00183F9F">
      <w:pPr>
        <w:spacing w:after="200" w:line="276" w:lineRule="auto"/>
        <w:ind w:left="0"/>
        <w:rPr>
          <w:lang w:eastAsia="en-GB"/>
        </w:rPr>
      </w:pPr>
      <w:r w:rsidRPr="00C70209">
        <w:rPr>
          <w:lang w:eastAsia="en-GB"/>
        </w:rPr>
        <w:br w:type="page"/>
      </w:r>
    </w:p>
    <w:p w14:paraId="7AF0838E" w14:textId="77777777" w:rsidR="00183F9F" w:rsidRPr="00C70209" w:rsidRDefault="00183F9F" w:rsidP="00082182">
      <w:pPr>
        <w:rPr>
          <w:lang w:eastAsia="en-GB"/>
        </w:rPr>
      </w:pPr>
    </w:p>
    <w:p w14:paraId="77F3DDD0" w14:textId="77777777" w:rsidR="00183F9F" w:rsidRPr="00C70209" w:rsidRDefault="00183F9F" w:rsidP="00082182">
      <w:pPr>
        <w:pStyle w:val="Heading5"/>
        <w:rPr>
          <w:lang w:val="en-AU"/>
        </w:rPr>
      </w:pPr>
      <w:r w:rsidRPr="00C70209">
        <w:rPr>
          <w:lang w:val="en-AU"/>
        </w:rPr>
        <w:t>Background</w:t>
      </w:r>
    </w:p>
    <w:p w14:paraId="61915EE2" w14:textId="08A6ADE0" w:rsidR="00183F9F" w:rsidRPr="00C70209" w:rsidRDefault="00183F9F" w:rsidP="00082182">
      <w:pPr>
        <w:pStyle w:val="BodyText"/>
      </w:pPr>
      <w:r w:rsidRPr="00C70209">
        <w:t xml:space="preserve">Miniaturised </w:t>
      </w:r>
      <w:r w:rsidR="00CC43D8" w:rsidRPr="00C70209">
        <w:t>CPB</w:t>
      </w:r>
      <w:r w:rsidRPr="00C70209">
        <w:t xml:space="preserve"> systems are thought to reduce the systemic inflammatory response, haemodilution and coagulopathy often seen with standard-sized CPB systems. In paediatric patients undergoing surgery, this may lead to reduced transfusion volume or incidence, and increased risk of mortality.</w:t>
      </w:r>
    </w:p>
    <w:p w14:paraId="20F1FAB7" w14:textId="77777777" w:rsidR="00183F9F" w:rsidRPr="00C70209" w:rsidRDefault="00183F9F" w:rsidP="00082182">
      <w:pPr>
        <w:pStyle w:val="Heading5"/>
        <w:rPr>
          <w:lang w:val="en-AU"/>
        </w:rPr>
      </w:pPr>
      <w:r w:rsidRPr="00C70209">
        <w:rPr>
          <w:lang w:val="en-AU"/>
        </w:rPr>
        <w:t>Summary of evidence</w:t>
      </w:r>
    </w:p>
    <w:p w14:paraId="7E2C068F" w14:textId="77777777" w:rsidR="00183F9F" w:rsidRPr="00C70209" w:rsidRDefault="00183F9F" w:rsidP="00082182">
      <w:pPr>
        <w:pStyle w:val="Heading6"/>
      </w:pPr>
      <w:r w:rsidRPr="00C70209">
        <w:t>Level I evidence</w:t>
      </w:r>
    </w:p>
    <w:p w14:paraId="7A04921C" w14:textId="77777777" w:rsidR="00183F9F" w:rsidRPr="00C70209" w:rsidRDefault="00183F9F" w:rsidP="00082182">
      <w:pPr>
        <w:pStyle w:val="BodyText"/>
      </w:pPr>
      <w:r w:rsidRPr="00C70209">
        <w:t>The systematic review and hand-searching process identified no Level I studies that assessed the safety and effectiveness of miniaturised CPB systems compared with standard-sized systems in neonatal or paediatric patients undergoing surgery.</w:t>
      </w:r>
    </w:p>
    <w:p w14:paraId="1C66273F" w14:textId="77777777" w:rsidR="00183F9F" w:rsidRPr="00C70209" w:rsidRDefault="00183F9F" w:rsidP="00082182">
      <w:pPr>
        <w:pStyle w:val="Heading6"/>
      </w:pPr>
      <w:r w:rsidRPr="00C70209">
        <w:t>Level II evidence</w:t>
      </w:r>
    </w:p>
    <w:p w14:paraId="15FC6518" w14:textId="77777777" w:rsidR="00183F9F" w:rsidRPr="00C70209" w:rsidRDefault="00183F9F" w:rsidP="00082182">
      <w:pPr>
        <w:pStyle w:val="BodyText"/>
        <w:rPr>
          <w:b/>
          <w:lang w:eastAsia="en-GB"/>
        </w:rPr>
      </w:pPr>
      <w:r w:rsidRPr="00C70209">
        <w:t>The literature search identified one Level II study (</w:t>
      </w:r>
      <w:r w:rsidRPr="00C70209">
        <w:rPr>
          <w:lang w:eastAsia="en-GB"/>
        </w:rPr>
        <w:t xml:space="preserve">Mozol 2008) </w:t>
      </w:r>
      <w:r w:rsidRPr="00C70209">
        <w:t xml:space="preserve">that examined the effect of miniaturised CPB systems in paediatric patients undergoing surgery </w:t>
      </w:r>
      <w:r w:rsidRPr="00C70209">
        <w:rPr>
          <w:lang w:eastAsia="en-GB"/>
        </w:rPr>
        <w:t>(</w:t>
      </w:r>
      <w:r w:rsidRPr="00C70209">
        <w:rPr>
          <w:b/>
        </w:rPr>
        <w:t>Appendix C, Volume 2</w:t>
      </w:r>
      <w:r w:rsidRPr="00C70209">
        <w:rPr>
          <w:lang w:eastAsia="en-GB"/>
        </w:rPr>
        <w:t xml:space="preserve">). </w:t>
      </w:r>
      <w:r w:rsidRPr="00C70209">
        <w:rPr>
          <w:b/>
          <w:lang w:eastAsia="en-GB"/>
        </w:rPr>
        <w:fldChar w:fldCharType="begin"/>
      </w:r>
      <w:r w:rsidRPr="00C70209">
        <w:rPr>
          <w:b/>
          <w:lang w:eastAsia="en-GB"/>
        </w:rPr>
        <w:instrText xml:space="preserve"> REF _Ref424046636 \h  \* MERGEFORMAT </w:instrText>
      </w:r>
      <w:r w:rsidRPr="00C70209">
        <w:rPr>
          <w:b/>
          <w:lang w:eastAsia="en-GB"/>
        </w:rPr>
      </w:r>
      <w:r w:rsidRPr="00C70209">
        <w:rPr>
          <w:b/>
          <w:lang w:eastAsia="en-GB"/>
        </w:rPr>
        <w:fldChar w:fldCharType="separate"/>
      </w:r>
      <w:r w:rsidR="000F7A9B" w:rsidRPr="000F7A9B">
        <w:rPr>
          <w:b/>
        </w:rPr>
        <w:t>Table 3.4.38</w:t>
      </w:r>
      <w:r w:rsidRPr="00C70209">
        <w:rPr>
          <w:b/>
          <w:lang w:eastAsia="en-GB"/>
        </w:rPr>
        <w:fldChar w:fldCharType="end"/>
      </w:r>
      <w:r w:rsidRPr="00C70209">
        <w:rPr>
          <w:lang w:eastAsia="en-GB"/>
        </w:rPr>
        <w:t xml:space="preserve"> summarises the main characteristics of this study.</w:t>
      </w:r>
    </w:p>
    <w:p w14:paraId="0EBF0EF5" w14:textId="11A0AED9" w:rsidR="00183F9F" w:rsidRPr="00C70209" w:rsidRDefault="00183F9F" w:rsidP="00082182">
      <w:pPr>
        <w:pStyle w:val="BodyText"/>
        <w:rPr>
          <w:lang w:eastAsia="en-GB"/>
        </w:rPr>
      </w:pPr>
      <w:r w:rsidRPr="00C70209">
        <w:rPr>
          <w:lang w:eastAsia="en-GB"/>
        </w:rPr>
        <w:t>Mozol 2008 was a poor-quality RCT of 60 paediatric patients &lt;1 year of age who were scheduled for cardiac surgery with CPB and extracorporeal circulation support. The authors examined the effect of a miniaturised CPB system compared to a conventional-sized CPB syst</w:t>
      </w:r>
      <w:r w:rsidR="00EF7F36" w:rsidRPr="00C70209">
        <w:rPr>
          <w:lang w:eastAsia="en-GB"/>
        </w:rPr>
        <w:t xml:space="preserve">em on mortality, perioperative </w:t>
      </w:r>
      <w:r w:rsidRPr="00C70209">
        <w:rPr>
          <w:lang w:eastAsia="en-GB"/>
        </w:rPr>
        <w:t>RBC transfusion volume and total blood products transfused.</w:t>
      </w:r>
    </w:p>
    <w:p w14:paraId="52AD7A2F" w14:textId="77777777" w:rsidR="00183F9F" w:rsidRPr="00C70209" w:rsidRDefault="00183F9F" w:rsidP="00082182">
      <w:pPr>
        <w:pStyle w:val="BodyText"/>
        <w:rPr>
          <w:lang w:eastAsia="en-GB"/>
        </w:rPr>
      </w:pPr>
    </w:p>
    <w:p w14:paraId="64354B38" w14:textId="77777777" w:rsidR="00183F9F" w:rsidRPr="00C70209" w:rsidRDefault="00183F9F" w:rsidP="00082182">
      <w:pPr>
        <w:pStyle w:val="Caption"/>
        <w:ind w:left="2070"/>
        <w:rPr>
          <w:rStyle w:val="TableBodytextChar"/>
          <w:rFonts w:eastAsia="Arial Unicode MS"/>
        </w:rPr>
      </w:pPr>
      <w:bookmarkStart w:id="836" w:name="_Ref424046636"/>
      <w:bookmarkStart w:id="837" w:name="_Ref419727615"/>
      <w:bookmarkStart w:id="838" w:name="_Toc427747226"/>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8</w:t>
      </w:r>
      <w:r w:rsidRPr="00C70209">
        <w:fldChar w:fldCharType="end"/>
      </w:r>
      <w:bookmarkEnd w:id="836"/>
      <w:r w:rsidRPr="00C70209">
        <w:tab/>
      </w:r>
      <w:bookmarkEnd w:id="837"/>
      <w:r w:rsidRPr="00C70209">
        <w:rPr>
          <w:rStyle w:val="TableBodytextChar"/>
          <w:rFonts w:eastAsia="Arial Unicode MS"/>
        </w:rPr>
        <w:t>Characteristics and quality of Level II evidence – miniaturised CPB systems in neonatal and paediatric patients undergoing surgery</w:t>
      </w:r>
      <w:bookmarkEnd w:id="838"/>
    </w:p>
    <w:tbl>
      <w:tblPr>
        <w:tblW w:w="0" w:type="auto"/>
        <w:tblInd w:w="720" w:type="dxa"/>
        <w:tblLook w:val="0000" w:firstRow="0" w:lastRow="0" w:firstColumn="0" w:lastColumn="0" w:noHBand="0" w:noVBand="0"/>
      </w:tblPr>
      <w:tblGrid>
        <w:gridCol w:w="1105"/>
        <w:gridCol w:w="1402"/>
        <w:gridCol w:w="2126"/>
        <w:gridCol w:w="2126"/>
        <w:gridCol w:w="1763"/>
      </w:tblGrid>
      <w:tr w:rsidR="00183F9F" w:rsidRPr="00C70209" w14:paraId="62D7F2C3" w14:textId="77777777" w:rsidTr="00082182">
        <w:trPr>
          <w:cantSplit/>
        </w:trPr>
        <w:tc>
          <w:tcPr>
            <w:tcW w:w="1105" w:type="dxa"/>
            <w:tcBorders>
              <w:top w:val="single" w:sz="4" w:space="0" w:color="auto"/>
              <w:left w:val="single" w:sz="4" w:space="0" w:color="auto"/>
              <w:bottom w:val="single" w:sz="4" w:space="0" w:color="auto"/>
              <w:right w:val="single" w:sz="4" w:space="0" w:color="auto"/>
            </w:tcBorders>
            <w:shd w:val="clear" w:color="auto" w:fill="auto"/>
          </w:tcPr>
          <w:p w14:paraId="6B937DA1" w14:textId="77777777" w:rsidR="00183F9F" w:rsidRPr="00C70209" w:rsidRDefault="00183F9F" w:rsidP="00082182">
            <w:pPr>
              <w:pStyle w:val="TableH2"/>
            </w:pPr>
            <w:r w:rsidRPr="00C70209">
              <w:t>Study</w:t>
            </w:r>
          </w:p>
        </w:tc>
        <w:tc>
          <w:tcPr>
            <w:tcW w:w="1402" w:type="dxa"/>
            <w:tcBorders>
              <w:top w:val="single" w:sz="4" w:space="0" w:color="auto"/>
              <w:left w:val="nil"/>
              <w:bottom w:val="single" w:sz="4" w:space="0" w:color="auto"/>
              <w:right w:val="single" w:sz="4" w:space="0" w:color="auto"/>
            </w:tcBorders>
            <w:shd w:val="clear" w:color="auto" w:fill="auto"/>
          </w:tcPr>
          <w:p w14:paraId="144784F9" w14:textId="77777777" w:rsidR="00183F9F" w:rsidRPr="00C70209" w:rsidRDefault="00183F9F" w:rsidP="00082182">
            <w:pPr>
              <w:pStyle w:val="TableH2"/>
            </w:pPr>
            <w:r w:rsidRPr="00C70209">
              <w:t>Study type</w:t>
            </w:r>
            <w:r w:rsidRPr="00C70209">
              <w:br/>
            </w:r>
            <w:r w:rsidRPr="00C70209">
              <w:rPr>
                <w:i/>
              </w:rPr>
              <w:t>Study quality</w:t>
            </w:r>
          </w:p>
        </w:tc>
        <w:tc>
          <w:tcPr>
            <w:tcW w:w="2126" w:type="dxa"/>
            <w:tcBorders>
              <w:top w:val="single" w:sz="4" w:space="0" w:color="auto"/>
              <w:left w:val="nil"/>
              <w:bottom w:val="single" w:sz="4" w:space="0" w:color="auto"/>
              <w:right w:val="single" w:sz="4" w:space="0" w:color="auto"/>
            </w:tcBorders>
            <w:shd w:val="clear" w:color="auto" w:fill="auto"/>
          </w:tcPr>
          <w:p w14:paraId="16C5051F" w14:textId="77777777" w:rsidR="00183F9F" w:rsidRPr="00C70209" w:rsidRDefault="00183F9F" w:rsidP="00082182">
            <w:pPr>
              <w:pStyle w:val="TableH2"/>
            </w:pPr>
            <w:r w:rsidRPr="00C70209">
              <w:t>Population</w:t>
            </w:r>
          </w:p>
          <w:p w14:paraId="1F6246BD" w14:textId="77777777" w:rsidR="00183F9F" w:rsidRPr="00C70209" w:rsidRDefault="00183F9F" w:rsidP="00082182">
            <w:pPr>
              <w:pStyle w:val="TableH2"/>
            </w:pPr>
            <w:r w:rsidRPr="00C70209">
              <w:t>N</w:t>
            </w:r>
          </w:p>
        </w:tc>
        <w:tc>
          <w:tcPr>
            <w:tcW w:w="2126" w:type="dxa"/>
            <w:tcBorders>
              <w:top w:val="single" w:sz="4" w:space="0" w:color="auto"/>
              <w:left w:val="nil"/>
              <w:bottom w:val="single" w:sz="4" w:space="0" w:color="auto"/>
              <w:right w:val="single" w:sz="4" w:space="0" w:color="auto"/>
            </w:tcBorders>
            <w:shd w:val="clear" w:color="auto" w:fill="auto"/>
          </w:tcPr>
          <w:p w14:paraId="18407749" w14:textId="77777777" w:rsidR="00183F9F" w:rsidRPr="00C70209" w:rsidRDefault="00183F9F" w:rsidP="00082182">
            <w:pPr>
              <w:pStyle w:val="TableH2"/>
            </w:pPr>
            <w:r w:rsidRPr="00C70209">
              <w:t>Comparison</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7C2CEEF4" w14:textId="77777777" w:rsidR="00183F9F" w:rsidRPr="00C70209" w:rsidRDefault="00183F9F" w:rsidP="00082182">
            <w:pPr>
              <w:pStyle w:val="TableH2"/>
            </w:pPr>
            <w:r w:rsidRPr="00C70209">
              <w:t>Outcomes</w:t>
            </w:r>
          </w:p>
        </w:tc>
      </w:tr>
      <w:tr w:rsidR="00183F9F" w:rsidRPr="00C70209" w14:paraId="4937A267" w14:textId="77777777" w:rsidTr="00082182">
        <w:trPr>
          <w:cantSplit/>
        </w:trPr>
        <w:tc>
          <w:tcPr>
            <w:tcW w:w="1105" w:type="dxa"/>
            <w:tcBorders>
              <w:top w:val="single" w:sz="4" w:space="0" w:color="auto"/>
              <w:left w:val="single" w:sz="4" w:space="0" w:color="auto"/>
              <w:bottom w:val="single" w:sz="4" w:space="0" w:color="auto"/>
              <w:right w:val="single" w:sz="4" w:space="0" w:color="auto"/>
            </w:tcBorders>
            <w:shd w:val="clear" w:color="auto" w:fill="auto"/>
          </w:tcPr>
          <w:p w14:paraId="118900E1" w14:textId="0419808F" w:rsidR="00183F9F" w:rsidRPr="00C70209" w:rsidRDefault="00183F9F" w:rsidP="000E261C">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Mozol (2008)</w:t>
            </w:r>
            <w:r w:rsidRPr="00C70209">
              <w:rPr>
                <w:rFonts w:ascii="Arial Narrow" w:hAnsi="Arial Narrow" w:cs="Times New Roman"/>
                <w:color w:val="auto"/>
                <w:sz w:val="20"/>
                <w:szCs w:val="20"/>
              </w:rPr>
              <w:fldChar w:fldCharType="begin">
                <w:fldData xml:space="preserve">PEVuZE5vdGU+PENpdGU+PEF1dGhvcj5Nb3pvbDwvQXV0aG9yPjxZZWFyPjIwMDg8L1llYXI+PFJl
Y051bT45MDQ8L1JlY051bT48RGlzcGxheVRleHQ+PHN0eWxlIGZhY2U9InN1cGVyc2NyaXB0Ij40
MTA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0E261C">
              <w:rPr>
                <w:rFonts w:ascii="Arial Narrow" w:hAnsi="Arial Narrow" w:cs="Times New Roman"/>
                <w:color w:val="auto"/>
                <w:sz w:val="20"/>
                <w:szCs w:val="20"/>
              </w:rPr>
              <w:instrText xml:space="preserve"> ADDIN EN.CITE </w:instrText>
            </w:r>
            <w:r w:rsidR="000E261C">
              <w:rPr>
                <w:rFonts w:ascii="Arial Narrow" w:hAnsi="Arial Narrow" w:cs="Times New Roman"/>
                <w:color w:val="auto"/>
                <w:sz w:val="20"/>
                <w:szCs w:val="20"/>
              </w:rPr>
              <w:fldChar w:fldCharType="begin">
                <w:fldData xml:space="preserve">PEVuZE5vdGU+PENpdGU+PEF1dGhvcj5Nb3pvbDwvQXV0aG9yPjxZZWFyPjIwMDg8L1llYXI+PFJl
Y051bT45MDQ8L1JlY051bT48RGlzcGxheVRleHQ+PHN0eWxlIGZhY2U9InN1cGVyc2NyaXB0Ij40
MTA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0E261C">
              <w:rPr>
                <w:rFonts w:ascii="Arial Narrow" w:hAnsi="Arial Narrow" w:cs="Times New Roman"/>
                <w:color w:val="auto"/>
                <w:sz w:val="20"/>
                <w:szCs w:val="20"/>
              </w:rPr>
              <w:instrText xml:space="preserve"> ADDIN EN.CITE.DATA </w:instrText>
            </w:r>
            <w:r w:rsidR="000E261C">
              <w:rPr>
                <w:rFonts w:ascii="Arial Narrow" w:hAnsi="Arial Narrow" w:cs="Times New Roman"/>
                <w:color w:val="auto"/>
                <w:sz w:val="20"/>
                <w:szCs w:val="20"/>
              </w:rPr>
            </w:r>
            <w:r w:rsidR="000E261C">
              <w:rPr>
                <w:rFonts w:ascii="Arial Narrow" w:hAnsi="Arial Narrow" w:cs="Times New Roman"/>
                <w:color w:val="auto"/>
                <w:sz w:val="20"/>
                <w:szCs w:val="20"/>
              </w:rPr>
              <w:fldChar w:fldCharType="end"/>
            </w:r>
            <w:r w:rsidRPr="00C70209">
              <w:rPr>
                <w:rFonts w:ascii="Arial Narrow" w:hAnsi="Arial Narrow" w:cs="Times New Roman"/>
                <w:color w:val="auto"/>
                <w:sz w:val="20"/>
                <w:szCs w:val="20"/>
              </w:rPr>
            </w:r>
            <w:r w:rsidRPr="00C70209">
              <w:rPr>
                <w:rFonts w:ascii="Arial Narrow" w:hAnsi="Arial Narrow" w:cs="Times New Roman"/>
                <w:color w:val="auto"/>
                <w:sz w:val="20"/>
                <w:szCs w:val="20"/>
              </w:rPr>
              <w:fldChar w:fldCharType="separate"/>
            </w:r>
            <w:r w:rsidR="000E261C" w:rsidRPr="000E261C">
              <w:rPr>
                <w:rFonts w:ascii="Arial Narrow" w:hAnsi="Arial Narrow" w:cs="Times New Roman"/>
                <w:noProof/>
                <w:color w:val="auto"/>
                <w:sz w:val="20"/>
                <w:szCs w:val="20"/>
                <w:vertAlign w:val="superscript"/>
              </w:rPr>
              <w:t>410</w:t>
            </w:r>
            <w:r w:rsidRPr="00C70209">
              <w:rPr>
                <w:rFonts w:ascii="Arial Narrow" w:hAnsi="Arial Narrow" w:cs="Times New Roman"/>
                <w:color w:val="auto"/>
                <w:sz w:val="20"/>
                <w:szCs w:val="20"/>
              </w:rPr>
              <w:fldChar w:fldCharType="end"/>
            </w:r>
          </w:p>
        </w:tc>
        <w:tc>
          <w:tcPr>
            <w:tcW w:w="1402" w:type="dxa"/>
            <w:tcBorders>
              <w:top w:val="single" w:sz="4" w:space="0" w:color="auto"/>
              <w:left w:val="nil"/>
              <w:bottom w:val="single" w:sz="4" w:space="0" w:color="auto"/>
              <w:right w:val="single" w:sz="4" w:space="0" w:color="auto"/>
            </w:tcBorders>
            <w:shd w:val="clear" w:color="auto" w:fill="auto"/>
          </w:tcPr>
          <w:p w14:paraId="4FF369A4" w14:textId="77777777" w:rsidR="00183F9F" w:rsidRPr="00C70209" w:rsidRDefault="00183F9F" w:rsidP="00082182">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RCT</w:t>
            </w:r>
          </w:p>
          <w:p w14:paraId="4828915E" w14:textId="77777777" w:rsidR="00183F9F" w:rsidRPr="00C70209" w:rsidRDefault="00183F9F" w:rsidP="00082182">
            <w:pPr>
              <w:pStyle w:val="Tabletext"/>
              <w:rPr>
                <w:rFonts w:cs="Times New Roman"/>
                <w:szCs w:val="20"/>
              </w:rPr>
            </w:pPr>
            <w:r w:rsidRPr="00C70209">
              <w:rPr>
                <w:i/>
              </w:rPr>
              <w:t>Poor</w:t>
            </w:r>
          </w:p>
        </w:tc>
        <w:tc>
          <w:tcPr>
            <w:tcW w:w="2126" w:type="dxa"/>
            <w:tcBorders>
              <w:top w:val="single" w:sz="4" w:space="0" w:color="auto"/>
              <w:left w:val="nil"/>
              <w:bottom w:val="single" w:sz="4" w:space="0" w:color="auto"/>
              <w:right w:val="single" w:sz="4" w:space="0" w:color="auto"/>
            </w:tcBorders>
            <w:shd w:val="clear" w:color="auto" w:fill="auto"/>
          </w:tcPr>
          <w:p w14:paraId="575DA65A" w14:textId="77777777" w:rsidR="00183F9F" w:rsidRPr="00C70209" w:rsidRDefault="00183F9F" w:rsidP="00082182">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Paediatric patients aged &lt;1 year scheduled for cardiac surgery with CPB and extracorporeal circulation support</w:t>
            </w:r>
          </w:p>
          <w:p w14:paraId="3EC3B76B" w14:textId="77777777" w:rsidR="00183F9F" w:rsidRPr="00C70209" w:rsidRDefault="00183F9F" w:rsidP="00082182">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N=60</w:t>
            </w:r>
          </w:p>
        </w:tc>
        <w:tc>
          <w:tcPr>
            <w:tcW w:w="2126" w:type="dxa"/>
            <w:tcBorders>
              <w:top w:val="single" w:sz="4" w:space="0" w:color="auto"/>
              <w:left w:val="nil"/>
              <w:bottom w:val="single" w:sz="4" w:space="0" w:color="auto"/>
              <w:right w:val="single" w:sz="4" w:space="0" w:color="auto"/>
            </w:tcBorders>
            <w:shd w:val="clear" w:color="auto" w:fill="auto"/>
          </w:tcPr>
          <w:p w14:paraId="75604CD9" w14:textId="77777777" w:rsidR="00183F9F" w:rsidRPr="00C70209" w:rsidRDefault="00183F9F" w:rsidP="00082182">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Miniaturised CPB system (n=30) versus conventional CPB system (n=30)</w:t>
            </w:r>
          </w:p>
        </w:tc>
        <w:tc>
          <w:tcPr>
            <w:tcW w:w="1763" w:type="dxa"/>
            <w:tcBorders>
              <w:top w:val="single" w:sz="4" w:space="0" w:color="auto"/>
              <w:left w:val="single" w:sz="4" w:space="0" w:color="auto"/>
              <w:bottom w:val="single" w:sz="4" w:space="0" w:color="auto"/>
              <w:right w:val="single" w:sz="4" w:space="0" w:color="auto"/>
            </w:tcBorders>
            <w:shd w:val="clear" w:color="auto" w:fill="auto"/>
          </w:tcPr>
          <w:p w14:paraId="0A711DE4" w14:textId="77777777" w:rsidR="00183F9F" w:rsidRPr="00C70209" w:rsidRDefault="00183F9F" w:rsidP="00082182">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Mortality</w:t>
            </w:r>
          </w:p>
          <w:p w14:paraId="30946D73" w14:textId="77777777" w:rsidR="00183F9F" w:rsidRPr="00C70209" w:rsidRDefault="00183F9F" w:rsidP="00082182">
            <w:pPr>
              <w:tabs>
                <w:tab w:val="left" w:pos="416"/>
                <w:tab w:val="left" w:pos="582"/>
              </w:tabs>
              <w:spacing w:before="20" w:after="20"/>
              <w:ind w:left="0"/>
              <w:rPr>
                <w:rFonts w:ascii="Arial Narrow" w:hAnsi="Arial Narrow" w:cs="Times New Roman"/>
                <w:color w:val="auto"/>
                <w:sz w:val="20"/>
                <w:szCs w:val="20"/>
              </w:rPr>
            </w:pPr>
            <w:r w:rsidRPr="00C70209">
              <w:rPr>
                <w:rFonts w:ascii="Arial Narrow" w:hAnsi="Arial Narrow" w:cs="Times New Roman"/>
                <w:color w:val="auto"/>
                <w:sz w:val="20"/>
                <w:szCs w:val="20"/>
              </w:rPr>
              <w:t>Transfusion volume</w:t>
            </w:r>
          </w:p>
        </w:tc>
      </w:tr>
    </w:tbl>
    <w:p w14:paraId="765E2A26" w14:textId="77777777" w:rsidR="00183F9F" w:rsidRPr="00C70209" w:rsidRDefault="00183F9F" w:rsidP="00082182">
      <w:pPr>
        <w:pStyle w:val="TableFigNotes0"/>
      </w:pPr>
      <w:r w:rsidRPr="00C70209">
        <w:t>CPB, cardiopulmonary bypass; RCT, randomised controlled trial</w:t>
      </w:r>
    </w:p>
    <w:p w14:paraId="1583E0C1" w14:textId="77777777" w:rsidR="00183F9F" w:rsidRPr="00C70209" w:rsidRDefault="00183F9F" w:rsidP="00082182">
      <w:pPr>
        <w:pStyle w:val="BodyText"/>
        <w:rPr>
          <w:lang w:eastAsia="en-GB"/>
        </w:rPr>
      </w:pPr>
    </w:p>
    <w:p w14:paraId="7F5203C8" w14:textId="77777777" w:rsidR="00183F9F" w:rsidRPr="00C70209" w:rsidRDefault="00183F9F">
      <w:pPr>
        <w:spacing w:after="200" w:line="276" w:lineRule="auto"/>
        <w:ind w:left="0"/>
        <w:rPr>
          <w:rFonts w:ascii="Arial" w:hAnsi="Arial" w:cs="Arial"/>
          <w:b/>
          <w:bCs/>
          <w:sz w:val="20"/>
          <w:szCs w:val="28"/>
          <w:lang w:eastAsia="en-GB"/>
        </w:rPr>
      </w:pPr>
      <w:r w:rsidRPr="00C70209">
        <w:br w:type="page"/>
      </w:r>
    </w:p>
    <w:p w14:paraId="08680E4A" w14:textId="77777777" w:rsidR="00183F9F" w:rsidRPr="00C70209" w:rsidRDefault="00183F9F" w:rsidP="00082182">
      <w:pPr>
        <w:pStyle w:val="Heading5"/>
        <w:rPr>
          <w:lang w:val="en-AU"/>
        </w:rPr>
      </w:pPr>
      <w:r w:rsidRPr="00C70209">
        <w:rPr>
          <w:lang w:val="en-AU"/>
        </w:rPr>
        <w:t>Results</w:t>
      </w:r>
    </w:p>
    <w:p w14:paraId="1AF8DF76" w14:textId="77777777" w:rsidR="00183F9F" w:rsidRPr="00C70209" w:rsidRDefault="00183F9F" w:rsidP="00082182">
      <w:pPr>
        <w:pStyle w:val="Heading6"/>
      </w:pPr>
      <w:r w:rsidRPr="00C70209">
        <w:t>Mortality</w:t>
      </w:r>
    </w:p>
    <w:p w14:paraId="58A17CA5" w14:textId="61447C20" w:rsidR="00183F9F" w:rsidRPr="00C70209" w:rsidRDefault="00183F9F" w:rsidP="00082182">
      <w:pPr>
        <w:pStyle w:val="BodyText"/>
        <w:rPr>
          <w:lang w:eastAsia="en-GB"/>
        </w:rPr>
      </w:pPr>
      <w:r w:rsidRPr="00C70209">
        <w:rPr>
          <w:lang w:eastAsia="en-GB"/>
        </w:rPr>
        <w:t xml:space="preserve">The systematic review and hand-searching process identified one poor-quality RCT (Mozol 2008) that compared miniaturised CPB systems with standard-sized systems and reported on mortality in paediatric patients undergoing surgery. </w:t>
      </w:r>
      <w:r w:rsidRPr="00C70209">
        <w:rPr>
          <w:b/>
          <w:lang w:eastAsia="en-GB"/>
        </w:rPr>
        <w:fldChar w:fldCharType="begin"/>
      </w:r>
      <w:r w:rsidRPr="00C70209">
        <w:rPr>
          <w:b/>
          <w:lang w:eastAsia="en-GB"/>
        </w:rPr>
        <w:instrText xml:space="preserve"> REF _Ref413162956 \h  \* MERGEFORMAT </w:instrText>
      </w:r>
      <w:r w:rsidRPr="00C70209">
        <w:rPr>
          <w:b/>
          <w:lang w:eastAsia="en-GB"/>
        </w:rPr>
      </w:r>
      <w:r w:rsidRPr="00C70209">
        <w:rPr>
          <w:b/>
          <w:lang w:eastAsia="en-GB"/>
        </w:rPr>
        <w:fldChar w:fldCharType="separate"/>
      </w:r>
      <w:r w:rsidR="000F7A9B" w:rsidRPr="000F7A9B">
        <w:rPr>
          <w:b/>
        </w:rPr>
        <w:t>Table 3.4.39</w:t>
      </w:r>
      <w:r w:rsidRPr="00C70209">
        <w:rPr>
          <w:b/>
          <w:lang w:eastAsia="en-GB"/>
        </w:rPr>
        <w:fldChar w:fldCharType="end"/>
      </w:r>
      <w:r w:rsidRPr="00C70209">
        <w:rPr>
          <w:b/>
          <w:lang w:eastAsia="en-GB"/>
        </w:rPr>
        <w:t xml:space="preserve"> </w:t>
      </w:r>
      <w:r w:rsidRPr="00C70209">
        <w:rPr>
          <w:lang w:eastAsia="en-GB"/>
        </w:rPr>
        <w:t>summarises the results from this study.</w:t>
      </w:r>
    </w:p>
    <w:p w14:paraId="4637AA6C" w14:textId="77777777" w:rsidR="00183F9F" w:rsidRPr="00C70209" w:rsidRDefault="00183F9F" w:rsidP="00082182">
      <w:pPr>
        <w:rPr>
          <w:lang w:eastAsia="en-GB"/>
        </w:rPr>
      </w:pPr>
      <w:r w:rsidRPr="00C70209">
        <w:rPr>
          <w:lang w:eastAsia="en-GB"/>
        </w:rPr>
        <w:t>Mozol (2008) assessed mortality among 60 paediatric patients aged &lt;1 year scheduled for cardiac surgery with CPB and extracorporeal circulation support. No deaths were reported during the study.</w:t>
      </w:r>
    </w:p>
    <w:p w14:paraId="6091BAF6" w14:textId="77777777" w:rsidR="00183F9F" w:rsidRPr="00C70209" w:rsidRDefault="00183F9F" w:rsidP="00082182">
      <w:pPr>
        <w:rPr>
          <w:lang w:eastAsia="en-GB"/>
        </w:rPr>
      </w:pPr>
    </w:p>
    <w:p w14:paraId="51BE6561" w14:textId="77777777" w:rsidR="00183F9F" w:rsidRPr="00C70209" w:rsidRDefault="00183F9F" w:rsidP="00082182">
      <w:pPr>
        <w:rPr>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1044174D" w14:textId="754AC093" w:rsidR="00183F9F" w:rsidRPr="00C70209" w:rsidRDefault="00183F9F" w:rsidP="00082182">
      <w:pPr>
        <w:pStyle w:val="Caption"/>
        <w:rPr>
          <w:szCs w:val="21"/>
          <w:lang w:eastAsia="en-GB"/>
        </w:rPr>
      </w:pPr>
      <w:bookmarkStart w:id="839" w:name="_Ref413162956"/>
      <w:bookmarkStart w:id="840" w:name="_Toc427747227"/>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39</w:t>
      </w:r>
      <w:r w:rsidRPr="00C70209">
        <w:fldChar w:fldCharType="end"/>
      </w:r>
      <w:bookmarkEnd w:id="839"/>
      <w:r w:rsidRPr="00C70209">
        <w:tab/>
      </w:r>
      <w:r w:rsidRPr="00C70209">
        <w:rPr>
          <w:szCs w:val="21"/>
          <w:lang w:eastAsia="en-GB"/>
        </w:rPr>
        <w:t>Surgical paediatric/neonatal patients: Results for miniaturised CPB systems versus standard</w:t>
      </w:r>
      <w:r w:rsidR="004B557C" w:rsidRPr="00C70209">
        <w:rPr>
          <w:szCs w:val="21"/>
          <w:lang w:eastAsia="en-GB"/>
        </w:rPr>
        <w:t>-</w:t>
      </w:r>
      <w:r w:rsidRPr="00C70209">
        <w:rPr>
          <w:szCs w:val="21"/>
          <w:lang w:eastAsia="en-GB"/>
        </w:rPr>
        <w:t>sized systems – mortality</w:t>
      </w:r>
      <w:bookmarkEnd w:id="840"/>
    </w:p>
    <w:tbl>
      <w:tblPr>
        <w:tblW w:w="508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0"/>
        <w:gridCol w:w="1756"/>
        <w:gridCol w:w="1468"/>
        <w:gridCol w:w="1407"/>
        <w:gridCol w:w="1407"/>
        <w:gridCol w:w="1243"/>
        <w:gridCol w:w="1324"/>
        <w:gridCol w:w="1326"/>
        <w:gridCol w:w="1491"/>
        <w:gridCol w:w="1696"/>
      </w:tblGrid>
      <w:tr w:rsidR="00183F9F" w:rsidRPr="00C70209" w14:paraId="2CAD5EE3" w14:textId="77777777" w:rsidTr="00082182">
        <w:trPr>
          <w:cantSplit/>
          <w:trHeight w:val="296"/>
          <w:tblHeader/>
        </w:trPr>
        <w:tc>
          <w:tcPr>
            <w:tcW w:w="451" w:type="pct"/>
            <w:vMerge w:val="restart"/>
            <w:tcBorders>
              <w:bottom w:val="single" w:sz="4" w:space="0" w:color="auto"/>
            </w:tcBorders>
          </w:tcPr>
          <w:p w14:paraId="1F3EAF61"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42DADDE0"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Level of evidence</w:t>
            </w:r>
            <w:r w:rsidRPr="00C70209">
              <w:rPr>
                <w:rFonts w:eastAsia="Arial Unicode MS"/>
                <w:vertAlign w:val="superscript"/>
                <w:lang w:eastAsia="ja-JP"/>
              </w:rPr>
              <w:t>a</w:t>
            </w:r>
          </w:p>
          <w:p w14:paraId="617EB8B5"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609" w:type="pct"/>
            <w:vMerge w:val="restart"/>
          </w:tcPr>
          <w:p w14:paraId="5580EBE4"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509" w:type="pct"/>
            <w:vMerge w:val="restart"/>
          </w:tcPr>
          <w:p w14:paraId="4DE6787F"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8" w:type="pct"/>
            <w:vMerge w:val="restart"/>
          </w:tcPr>
          <w:p w14:paraId="1DA984D8"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0B5A0ABE"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8" w:type="pct"/>
            <w:vMerge w:val="restart"/>
          </w:tcPr>
          <w:p w14:paraId="185ADE50"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31" w:type="pct"/>
            <w:vMerge w:val="restart"/>
          </w:tcPr>
          <w:p w14:paraId="710F5AE2"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024" w:type="pct"/>
            <w:gridSpan w:val="4"/>
          </w:tcPr>
          <w:p w14:paraId="751E764D"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09AD80CA" w14:textId="77777777" w:rsidTr="00082182">
        <w:trPr>
          <w:cantSplit/>
          <w:trHeight w:val="350"/>
          <w:tblHeader/>
        </w:trPr>
        <w:tc>
          <w:tcPr>
            <w:tcW w:w="451" w:type="pct"/>
            <w:vMerge/>
            <w:tcBorders>
              <w:bottom w:val="nil"/>
            </w:tcBorders>
          </w:tcPr>
          <w:p w14:paraId="121DE822" w14:textId="77777777" w:rsidR="00183F9F" w:rsidRPr="00C70209" w:rsidRDefault="00183F9F" w:rsidP="00082182">
            <w:pPr>
              <w:pStyle w:val="TableH2"/>
              <w:rPr>
                <w:rFonts w:eastAsia="Arial Unicode MS"/>
                <w:lang w:eastAsia="ja-JP"/>
              </w:rPr>
            </w:pPr>
          </w:p>
        </w:tc>
        <w:tc>
          <w:tcPr>
            <w:tcW w:w="609" w:type="pct"/>
            <w:vMerge/>
            <w:tcBorders>
              <w:bottom w:val="nil"/>
            </w:tcBorders>
          </w:tcPr>
          <w:p w14:paraId="205F26A3" w14:textId="77777777" w:rsidR="00183F9F" w:rsidRPr="00C70209" w:rsidRDefault="00183F9F" w:rsidP="00082182">
            <w:pPr>
              <w:pStyle w:val="TableH2"/>
              <w:rPr>
                <w:rFonts w:eastAsia="Arial Unicode MS"/>
                <w:lang w:eastAsia="ja-JP"/>
              </w:rPr>
            </w:pPr>
          </w:p>
        </w:tc>
        <w:tc>
          <w:tcPr>
            <w:tcW w:w="509" w:type="pct"/>
            <w:vMerge/>
            <w:tcBorders>
              <w:bottom w:val="nil"/>
            </w:tcBorders>
          </w:tcPr>
          <w:p w14:paraId="7D59FD39" w14:textId="77777777" w:rsidR="00183F9F" w:rsidRPr="00C70209" w:rsidRDefault="00183F9F" w:rsidP="00082182">
            <w:pPr>
              <w:pStyle w:val="TableH2"/>
              <w:rPr>
                <w:rFonts w:eastAsia="Arial Unicode MS"/>
                <w:lang w:eastAsia="ja-JP"/>
              </w:rPr>
            </w:pPr>
          </w:p>
        </w:tc>
        <w:tc>
          <w:tcPr>
            <w:tcW w:w="488" w:type="pct"/>
            <w:vMerge/>
            <w:tcBorders>
              <w:bottom w:val="nil"/>
            </w:tcBorders>
          </w:tcPr>
          <w:p w14:paraId="005474E3" w14:textId="77777777" w:rsidR="00183F9F" w:rsidRPr="00C70209" w:rsidRDefault="00183F9F" w:rsidP="00082182">
            <w:pPr>
              <w:pStyle w:val="TableH2"/>
              <w:rPr>
                <w:rFonts w:eastAsia="Arial Unicode MS"/>
                <w:lang w:eastAsia="ja-JP"/>
              </w:rPr>
            </w:pPr>
          </w:p>
        </w:tc>
        <w:tc>
          <w:tcPr>
            <w:tcW w:w="488" w:type="pct"/>
            <w:vMerge/>
            <w:tcBorders>
              <w:bottom w:val="nil"/>
            </w:tcBorders>
          </w:tcPr>
          <w:p w14:paraId="4314E1A3" w14:textId="77777777" w:rsidR="00183F9F" w:rsidRPr="00C70209" w:rsidRDefault="00183F9F" w:rsidP="00082182">
            <w:pPr>
              <w:pStyle w:val="TableH2"/>
              <w:rPr>
                <w:rFonts w:eastAsia="Arial Unicode MS"/>
                <w:lang w:eastAsia="ja-JP"/>
              </w:rPr>
            </w:pPr>
          </w:p>
        </w:tc>
        <w:tc>
          <w:tcPr>
            <w:tcW w:w="431" w:type="pct"/>
            <w:vMerge/>
            <w:tcBorders>
              <w:bottom w:val="nil"/>
            </w:tcBorders>
          </w:tcPr>
          <w:p w14:paraId="1320F466" w14:textId="77777777" w:rsidR="00183F9F" w:rsidRPr="00C70209" w:rsidRDefault="00183F9F" w:rsidP="00082182">
            <w:pPr>
              <w:pStyle w:val="TableH2"/>
              <w:rPr>
                <w:rFonts w:eastAsia="Arial Unicode MS"/>
                <w:lang w:eastAsia="ja-JP"/>
              </w:rPr>
            </w:pPr>
          </w:p>
        </w:tc>
        <w:tc>
          <w:tcPr>
            <w:tcW w:w="459" w:type="pct"/>
            <w:tcBorders>
              <w:bottom w:val="nil"/>
            </w:tcBorders>
          </w:tcPr>
          <w:p w14:paraId="724CA82C" w14:textId="77777777" w:rsidR="00183F9F" w:rsidRPr="00C70209" w:rsidRDefault="00183F9F" w:rsidP="00082182">
            <w:pPr>
              <w:pStyle w:val="TableH2"/>
              <w:rPr>
                <w:rFonts w:eastAsia="Arial Unicode MS"/>
                <w:lang w:eastAsia="ja-JP"/>
              </w:rPr>
            </w:pPr>
            <w:r w:rsidRPr="00C70209">
              <w:rPr>
                <w:rFonts w:eastAsia="Arial Unicode MS"/>
                <w:lang w:eastAsia="ja-JP"/>
              </w:rPr>
              <w:t>Miniaturised CPB systems</w:t>
            </w:r>
          </w:p>
          <w:p w14:paraId="01DC85E4"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460" w:type="pct"/>
            <w:tcBorders>
              <w:bottom w:val="nil"/>
            </w:tcBorders>
          </w:tcPr>
          <w:p w14:paraId="04093082" w14:textId="75F5D5A0" w:rsidR="00183F9F" w:rsidRPr="00C70209" w:rsidRDefault="00183F9F" w:rsidP="00082182">
            <w:pPr>
              <w:pStyle w:val="TableH2"/>
              <w:rPr>
                <w:rFonts w:eastAsia="Arial Unicode MS"/>
                <w:lang w:eastAsia="ja-JP"/>
              </w:rPr>
            </w:pPr>
            <w:r w:rsidRPr="00C70209">
              <w:rPr>
                <w:rFonts w:eastAsia="Arial Unicode MS"/>
                <w:lang w:eastAsia="ja-JP"/>
              </w:rPr>
              <w:t>Standard</w:t>
            </w:r>
            <w:r w:rsidR="004B557C" w:rsidRPr="00C70209">
              <w:rPr>
                <w:rFonts w:eastAsia="Arial Unicode MS"/>
                <w:lang w:eastAsia="ja-JP"/>
              </w:rPr>
              <w:t>-</w:t>
            </w:r>
            <w:r w:rsidRPr="00C70209">
              <w:rPr>
                <w:rFonts w:eastAsia="Arial Unicode MS"/>
                <w:lang w:eastAsia="ja-JP"/>
              </w:rPr>
              <w:t>sized systems</w:t>
            </w:r>
          </w:p>
          <w:p w14:paraId="6F9692F0"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tc>
        <w:tc>
          <w:tcPr>
            <w:tcW w:w="517" w:type="pct"/>
            <w:tcBorders>
              <w:bottom w:val="nil"/>
            </w:tcBorders>
          </w:tcPr>
          <w:p w14:paraId="7E8FFC5B"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88" w:type="pct"/>
            <w:tcBorders>
              <w:bottom w:val="nil"/>
            </w:tcBorders>
          </w:tcPr>
          <w:p w14:paraId="74D137CD"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1956A059" w14:textId="2C1E6E64"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2B5226F6" w14:textId="77777777" w:rsidR="00183F9F" w:rsidRPr="00C70209" w:rsidRDefault="00183F9F" w:rsidP="00082182">
            <w:pPr>
              <w:pStyle w:val="TableH2"/>
              <w:rPr>
                <w:rFonts w:eastAsia="Arial Unicode MS"/>
                <w:lang w:eastAsia="ja-JP"/>
              </w:rPr>
            </w:pPr>
            <w:r w:rsidRPr="00C70209">
              <w:rPr>
                <w:rFonts w:eastAsia="Arial Unicode MS"/>
                <w:lang w:eastAsia="ja-JP"/>
              </w:rPr>
              <w:t>Heterogeneity</w:t>
            </w:r>
            <w:r w:rsidRPr="00C70209">
              <w:rPr>
                <w:rFonts w:eastAsia="Arial Unicode MS"/>
                <w:vertAlign w:val="superscript"/>
                <w:lang w:eastAsia="ja-JP"/>
              </w:rPr>
              <w:t>b</w:t>
            </w:r>
          </w:p>
        </w:tc>
      </w:tr>
      <w:tr w:rsidR="00183F9F" w:rsidRPr="00C70209" w14:paraId="0BBADCF1" w14:textId="77777777" w:rsidTr="00082182">
        <w:trPr>
          <w:cantSplit/>
          <w:trHeight w:val="269"/>
        </w:trPr>
        <w:tc>
          <w:tcPr>
            <w:tcW w:w="5000" w:type="pct"/>
            <w:gridSpan w:val="10"/>
            <w:shd w:val="clear" w:color="auto" w:fill="000000" w:themeFill="text1"/>
          </w:tcPr>
          <w:p w14:paraId="60327B8E"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15C4122B" w14:textId="77777777" w:rsidTr="00082182">
        <w:trPr>
          <w:cantSplit/>
          <w:trHeight w:val="567"/>
        </w:trPr>
        <w:tc>
          <w:tcPr>
            <w:tcW w:w="451" w:type="pct"/>
            <w:shd w:val="clear" w:color="auto" w:fill="auto"/>
          </w:tcPr>
          <w:p w14:paraId="1ABAC1AD" w14:textId="7F49C4E2" w:rsidR="00183F9F" w:rsidRPr="00C70209" w:rsidRDefault="00183F9F" w:rsidP="00082182">
            <w:pPr>
              <w:pStyle w:val="Tabletext-evidencematrix"/>
            </w:pPr>
            <w:r w:rsidRPr="00C70209">
              <w:t>Mozol 2008</w:t>
            </w:r>
            <w:r w:rsidRPr="00C70209">
              <w:fldChar w:fldCharType="begin">
                <w:fldData xml:space="preserve">PEVuZE5vdGU+PENpdGU+PEF1dGhvcj5Nb3pvbDwvQXV0aG9yPjxZZWFyPjIwMDg8L1llYXI+PFJl
Y051bT45MDQ8L1JlY051bT48RGlzcGxheVRleHQ+PHN0eWxlIGZhY2U9InN1cGVyc2NyaXB0Ij40
MTA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0E261C">
              <w:instrText xml:space="preserve"> ADDIN EN.CITE </w:instrText>
            </w:r>
            <w:r w:rsidR="000E261C">
              <w:fldChar w:fldCharType="begin">
                <w:fldData xml:space="preserve">PEVuZE5vdGU+PENpdGU+PEF1dGhvcj5Nb3pvbDwvQXV0aG9yPjxZZWFyPjIwMDg8L1llYXI+PFJl
Y051bT45MDQ8L1JlY051bT48RGlzcGxheVRleHQ+PHN0eWxlIGZhY2U9InN1cGVyc2NyaXB0Ij40
MTA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10</w:t>
            </w:r>
            <w:r w:rsidRPr="00C70209">
              <w:fldChar w:fldCharType="end"/>
            </w:r>
          </w:p>
          <w:p w14:paraId="09A4BF33" w14:textId="77777777" w:rsidR="00183F9F" w:rsidRPr="00C70209" w:rsidRDefault="00183F9F" w:rsidP="00082182">
            <w:pPr>
              <w:pStyle w:val="Tabletext-evidencematrix"/>
            </w:pPr>
            <w:r w:rsidRPr="00C70209">
              <w:t>Level II</w:t>
            </w:r>
          </w:p>
          <w:p w14:paraId="1047C798" w14:textId="77777777" w:rsidR="00183F9F" w:rsidRPr="00C70209" w:rsidRDefault="00183F9F" w:rsidP="00082182">
            <w:pPr>
              <w:pStyle w:val="Tabletext-evidencematrix"/>
            </w:pPr>
            <w:r w:rsidRPr="00C70209">
              <w:rPr>
                <w:i/>
              </w:rPr>
              <w:t>Poor</w:t>
            </w:r>
          </w:p>
        </w:tc>
        <w:tc>
          <w:tcPr>
            <w:tcW w:w="609" w:type="pct"/>
            <w:shd w:val="clear" w:color="auto" w:fill="auto"/>
          </w:tcPr>
          <w:p w14:paraId="2CC0D14F" w14:textId="77777777" w:rsidR="00183F9F" w:rsidRPr="00C70209" w:rsidRDefault="00183F9F" w:rsidP="00082182">
            <w:pPr>
              <w:pStyle w:val="Tabletext-evidencematrix"/>
            </w:pPr>
            <w:r w:rsidRPr="00C70209">
              <w:t>N=60</w:t>
            </w:r>
          </w:p>
        </w:tc>
        <w:tc>
          <w:tcPr>
            <w:tcW w:w="509" w:type="pct"/>
            <w:shd w:val="clear" w:color="auto" w:fill="auto"/>
          </w:tcPr>
          <w:p w14:paraId="7C2A9B49" w14:textId="77777777" w:rsidR="00183F9F" w:rsidRPr="00C70209" w:rsidRDefault="00183F9F" w:rsidP="00082182">
            <w:pPr>
              <w:pStyle w:val="Tabletext-evidencematrix"/>
            </w:pPr>
            <w:r w:rsidRPr="00C70209">
              <w:t>Paediatric patients aged &lt;1 year scheduled for cardiac surgery with CPB and extracorporeal circulation support</w:t>
            </w:r>
          </w:p>
        </w:tc>
        <w:tc>
          <w:tcPr>
            <w:tcW w:w="488" w:type="pct"/>
            <w:shd w:val="clear" w:color="auto" w:fill="auto"/>
          </w:tcPr>
          <w:p w14:paraId="09944CB0" w14:textId="77777777" w:rsidR="00183F9F" w:rsidRPr="00C70209" w:rsidRDefault="00183F9F" w:rsidP="00082182">
            <w:pPr>
              <w:pStyle w:val="Tabletext-evidencematrix"/>
            </w:pPr>
            <w:r w:rsidRPr="00C70209">
              <w:t>Poland</w:t>
            </w:r>
          </w:p>
        </w:tc>
        <w:tc>
          <w:tcPr>
            <w:tcW w:w="488" w:type="pct"/>
            <w:shd w:val="clear" w:color="auto" w:fill="auto"/>
          </w:tcPr>
          <w:p w14:paraId="194EB782" w14:textId="77777777" w:rsidR="00183F9F" w:rsidRPr="00C70209" w:rsidRDefault="00183F9F" w:rsidP="00082182">
            <w:pPr>
              <w:pStyle w:val="Tabletext-evidencematrix"/>
            </w:pPr>
            <w:r w:rsidRPr="00C70209">
              <w:t>Miniaturised CPB system versus conventional CPB system</w:t>
            </w:r>
          </w:p>
        </w:tc>
        <w:tc>
          <w:tcPr>
            <w:tcW w:w="431" w:type="pct"/>
            <w:shd w:val="clear" w:color="auto" w:fill="auto"/>
          </w:tcPr>
          <w:p w14:paraId="7BE2B936" w14:textId="77777777" w:rsidR="00183F9F" w:rsidRPr="00C70209" w:rsidRDefault="00183F9F" w:rsidP="00082182">
            <w:pPr>
              <w:pStyle w:val="Tabletext-evidencematrix"/>
            </w:pPr>
            <w:r w:rsidRPr="00C70209">
              <w:t>Mortality</w:t>
            </w:r>
          </w:p>
        </w:tc>
        <w:tc>
          <w:tcPr>
            <w:tcW w:w="459" w:type="pct"/>
            <w:shd w:val="clear" w:color="auto" w:fill="auto"/>
          </w:tcPr>
          <w:p w14:paraId="43E8354B" w14:textId="77777777" w:rsidR="00183F9F" w:rsidRPr="00C70209" w:rsidRDefault="00183F9F" w:rsidP="00082182">
            <w:pPr>
              <w:pStyle w:val="Tabletext-evidencematrix"/>
            </w:pPr>
            <w:r w:rsidRPr="00C70209">
              <w:t>0</w:t>
            </w:r>
          </w:p>
        </w:tc>
        <w:tc>
          <w:tcPr>
            <w:tcW w:w="460" w:type="pct"/>
            <w:shd w:val="clear" w:color="auto" w:fill="auto"/>
          </w:tcPr>
          <w:p w14:paraId="3E514EA5" w14:textId="77777777" w:rsidR="00183F9F" w:rsidRPr="00C70209" w:rsidRDefault="00183F9F" w:rsidP="00082182">
            <w:pPr>
              <w:pStyle w:val="Tabletext-evidencematrix"/>
            </w:pPr>
            <w:r w:rsidRPr="00C70209">
              <w:t>0</w:t>
            </w:r>
          </w:p>
        </w:tc>
        <w:tc>
          <w:tcPr>
            <w:tcW w:w="517" w:type="pct"/>
            <w:shd w:val="clear" w:color="auto" w:fill="FFFFFF" w:themeFill="background1"/>
          </w:tcPr>
          <w:p w14:paraId="5042E5F5" w14:textId="77777777" w:rsidR="00183F9F" w:rsidRPr="00C70209" w:rsidRDefault="00183F9F" w:rsidP="00082182">
            <w:pPr>
              <w:pStyle w:val="Tabletext-evidencematrix"/>
            </w:pPr>
            <w:r w:rsidRPr="00C70209">
              <w:t>Not estimable</w:t>
            </w:r>
          </w:p>
        </w:tc>
        <w:tc>
          <w:tcPr>
            <w:tcW w:w="588" w:type="pct"/>
            <w:shd w:val="clear" w:color="auto" w:fill="FFFFFF" w:themeFill="background1"/>
          </w:tcPr>
          <w:p w14:paraId="317CD5ED" w14:textId="77777777" w:rsidR="00183F9F" w:rsidRPr="00C70209" w:rsidRDefault="00183F9F" w:rsidP="00082182">
            <w:pPr>
              <w:pStyle w:val="Tabletext-evidencematrix"/>
            </w:pPr>
            <w:r w:rsidRPr="00C70209">
              <w:rPr>
                <w:i/>
              </w:rPr>
              <w:t>No significant difference</w:t>
            </w:r>
          </w:p>
          <w:p w14:paraId="1D27AA7C" w14:textId="713752A0" w:rsidR="00183F9F" w:rsidRPr="00C70209" w:rsidRDefault="001A475D" w:rsidP="00082182">
            <w:pPr>
              <w:pStyle w:val="Tabletext-evidencematrix"/>
            </w:pPr>
            <w:r>
              <w:t>P = </w:t>
            </w:r>
            <w:r w:rsidR="00183F9F" w:rsidRPr="00C70209">
              <w:t>NA</w:t>
            </w:r>
          </w:p>
        </w:tc>
      </w:tr>
    </w:tbl>
    <w:p w14:paraId="1DF9BB2A"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CPB, cardiopulmonary bypass; NA, not applicable</w:t>
      </w:r>
    </w:p>
    <w:p w14:paraId="108DEEF0"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301414E7"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0D729FBD" w14:textId="1B5AC985" w:rsidR="00183F9F" w:rsidRPr="00C70209" w:rsidRDefault="00183F9F" w:rsidP="00082182">
      <w:pPr>
        <w:keepNext/>
        <w:keepLines/>
        <w:spacing w:after="0"/>
        <w:ind w:left="0"/>
        <w:rPr>
          <w:rFonts w:ascii="Arial Narrow" w:hAnsi="Arial Narrow"/>
          <w:sz w:val="16"/>
          <w:szCs w:val="16"/>
        </w:rPr>
      </w:pPr>
    </w:p>
    <w:p w14:paraId="0166C385" w14:textId="77777777" w:rsidR="00183F9F" w:rsidRPr="00C70209" w:rsidRDefault="00183F9F" w:rsidP="00082182">
      <w:pPr>
        <w:keepNext/>
        <w:keepLines/>
        <w:spacing w:after="0"/>
        <w:ind w:left="0"/>
        <w:rPr>
          <w:rFonts w:ascii="Arial Narrow" w:hAnsi="Arial Narrow"/>
          <w:sz w:val="16"/>
          <w:szCs w:val="16"/>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5E677F16" w14:textId="77777777" w:rsidR="00183F9F" w:rsidRPr="00C70209" w:rsidRDefault="00183F9F" w:rsidP="00082182">
      <w:pPr>
        <w:pStyle w:val="Heading6"/>
      </w:pPr>
      <w:r w:rsidRPr="00C70209">
        <w:t>Transfusion volume and incidence</w:t>
      </w:r>
    </w:p>
    <w:p w14:paraId="43834A8E" w14:textId="04F1AA65" w:rsidR="00183F9F" w:rsidRPr="00C70209" w:rsidRDefault="00183F9F" w:rsidP="00082182">
      <w:pPr>
        <w:pStyle w:val="BodyText"/>
        <w:rPr>
          <w:lang w:eastAsia="en-GB"/>
        </w:rPr>
      </w:pPr>
      <w:r w:rsidRPr="00C70209">
        <w:rPr>
          <w:lang w:eastAsia="en-GB"/>
        </w:rPr>
        <w:t xml:space="preserve">The systematic review and hand-searching process identified one poor-quality RCT (Mozol 2008) that compared miniaturised CPB systems with standard-sized systems and reported on transfusion incidence or volume in paediatric patients undergoing surgery. </w:t>
      </w:r>
      <w:r w:rsidRPr="00C70209">
        <w:rPr>
          <w:b/>
          <w:lang w:eastAsia="en-GB"/>
        </w:rPr>
        <w:fldChar w:fldCharType="begin"/>
      </w:r>
      <w:r w:rsidRPr="00C70209">
        <w:rPr>
          <w:b/>
          <w:lang w:eastAsia="en-GB"/>
        </w:rPr>
        <w:instrText xml:space="preserve"> REF _Ref413163001 \h  \* MERGEFORMAT </w:instrText>
      </w:r>
      <w:r w:rsidRPr="00C70209">
        <w:rPr>
          <w:b/>
          <w:lang w:eastAsia="en-GB"/>
        </w:rPr>
      </w:r>
      <w:r w:rsidRPr="00C70209">
        <w:rPr>
          <w:b/>
          <w:lang w:eastAsia="en-GB"/>
        </w:rPr>
        <w:fldChar w:fldCharType="separate"/>
      </w:r>
      <w:r w:rsidR="000F7A9B" w:rsidRPr="000F7A9B">
        <w:rPr>
          <w:b/>
        </w:rPr>
        <w:t>Table 3.4.40</w:t>
      </w:r>
      <w:r w:rsidRPr="00C70209">
        <w:rPr>
          <w:b/>
          <w:lang w:eastAsia="en-GB"/>
        </w:rPr>
        <w:fldChar w:fldCharType="end"/>
      </w:r>
      <w:r w:rsidRPr="00C70209">
        <w:rPr>
          <w:lang w:eastAsia="en-GB"/>
        </w:rPr>
        <w:t xml:space="preserve"> summarises the results from these studies.</w:t>
      </w:r>
    </w:p>
    <w:p w14:paraId="1ED00D8B" w14:textId="2E3C3402" w:rsidR="00183F9F" w:rsidRPr="00C70209" w:rsidRDefault="00183F9F" w:rsidP="00082182">
      <w:pPr>
        <w:pStyle w:val="BodyText"/>
      </w:pPr>
      <w:r w:rsidRPr="00C70209">
        <w:rPr>
          <w:lang w:eastAsia="en-GB"/>
        </w:rPr>
        <w:t>Mozol (2008) reported transfusion volume (mL) among 60 paediatric patients aged &lt;1 year scheduled for cardiac surgery with CPB and extracorporeal circulation supp</w:t>
      </w:r>
      <w:r w:rsidR="00EF7F36" w:rsidRPr="00C70209">
        <w:rPr>
          <w:lang w:eastAsia="en-GB"/>
        </w:rPr>
        <w:t xml:space="preserve">ort. Results for perioperative </w:t>
      </w:r>
      <w:r w:rsidRPr="00C70209">
        <w:rPr>
          <w:lang w:eastAsia="en-GB"/>
        </w:rPr>
        <w:t xml:space="preserve">RBC transfusion volume (318 </w:t>
      </w:r>
      <w:r w:rsidRPr="00C70209">
        <w:rPr>
          <w:rFonts w:cs="Calibri"/>
          <w:lang w:eastAsia="en-GB"/>
        </w:rPr>
        <w:t xml:space="preserve">± 128 versus 415 ± 97, </w:t>
      </w:r>
      <w:r w:rsidR="001A475D">
        <w:rPr>
          <w:rFonts w:cs="Calibri"/>
          <w:lang w:eastAsia="en-GB"/>
        </w:rPr>
        <w:t>P = </w:t>
      </w:r>
      <w:r w:rsidRPr="00C70209">
        <w:rPr>
          <w:rFonts w:cs="Calibri"/>
          <w:lang w:eastAsia="en-GB"/>
        </w:rPr>
        <w:t xml:space="preserve">0.001), plasma transfusion volume (192 ± 140 versus 285 ± 129, </w:t>
      </w:r>
      <w:r w:rsidR="001A475D" w:rsidRPr="001A475D">
        <w:rPr>
          <w:rFonts w:cs="Calibri"/>
          <w:i/>
          <w:lang w:eastAsia="en-GB"/>
        </w:rPr>
        <w:t>P = </w:t>
      </w:r>
      <w:r w:rsidRPr="00C70209">
        <w:rPr>
          <w:rFonts w:cs="Calibri"/>
          <w:lang w:eastAsia="en-GB"/>
        </w:rPr>
        <w:t xml:space="preserve">0.01) and total blood products transfused (635 versus 800, </w:t>
      </w:r>
      <w:r w:rsidR="001A475D" w:rsidRPr="001A475D">
        <w:rPr>
          <w:rFonts w:cs="Calibri"/>
          <w:i/>
          <w:lang w:eastAsia="en-GB"/>
        </w:rPr>
        <w:t>P = </w:t>
      </w:r>
      <w:r w:rsidRPr="00C70209">
        <w:rPr>
          <w:rFonts w:cs="Calibri"/>
          <w:lang w:eastAsia="en-GB"/>
        </w:rPr>
        <w:t xml:space="preserve">0.0007) favoured the miniaturised CPB system. No statistically significant </w:t>
      </w:r>
      <w:r w:rsidR="00060497" w:rsidRPr="00C70209">
        <w:rPr>
          <w:rFonts w:cs="Calibri"/>
          <w:lang w:eastAsia="en-GB"/>
        </w:rPr>
        <w:t>difference between groups was</w:t>
      </w:r>
      <w:r w:rsidR="00EF7F36" w:rsidRPr="00C70209">
        <w:rPr>
          <w:rFonts w:cs="Calibri"/>
          <w:lang w:eastAsia="en-GB"/>
        </w:rPr>
        <w:t xml:space="preserve"> reported for volume of </w:t>
      </w:r>
      <w:r w:rsidRPr="00C70209">
        <w:rPr>
          <w:rFonts w:cs="Calibri"/>
          <w:lang w:eastAsia="en-GB"/>
        </w:rPr>
        <w:t>RBCs transfused (14 ±</w:t>
      </w:r>
      <w:r w:rsidRPr="00C70209">
        <w:t xml:space="preserve">31 versus 32 </w:t>
      </w:r>
      <w:r w:rsidRPr="00C70209">
        <w:rPr>
          <w:rFonts w:cs="Calibri"/>
          <w:lang w:eastAsia="en-GB"/>
        </w:rPr>
        <w:t>±</w:t>
      </w:r>
      <w:r w:rsidRPr="00C70209">
        <w:t xml:space="preserve"> 47) or albumin transfused (113 </w:t>
      </w:r>
      <w:r w:rsidRPr="00C70209">
        <w:rPr>
          <w:rFonts w:cs="Calibri"/>
          <w:lang w:eastAsia="en-GB"/>
        </w:rPr>
        <w:t>±</w:t>
      </w:r>
      <w:r w:rsidRPr="00C70209">
        <w:t xml:space="preserve">83 versus 139 </w:t>
      </w:r>
      <w:r w:rsidRPr="00C70209">
        <w:rPr>
          <w:rFonts w:cs="Calibri"/>
          <w:lang w:eastAsia="en-GB"/>
        </w:rPr>
        <w:t>±</w:t>
      </w:r>
      <w:r w:rsidRPr="00C70209">
        <w:t>109).</w:t>
      </w:r>
    </w:p>
    <w:p w14:paraId="2EA44CD0" w14:textId="77777777" w:rsidR="00183F9F" w:rsidRPr="00C70209" w:rsidRDefault="00183F9F" w:rsidP="00082182">
      <w:pPr>
        <w:pStyle w:val="BodyText"/>
      </w:pPr>
    </w:p>
    <w:p w14:paraId="70238DB1" w14:textId="77777777" w:rsidR="00183F9F" w:rsidRPr="00C70209" w:rsidRDefault="00183F9F" w:rsidP="00082182">
      <w:pPr>
        <w:pStyle w:val="BodyText"/>
        <w:rPr>
          <w:rFonts w:cs="Calibri"/>
          <w:lang w:eastAsia="en-GB"/>
        </w:rPr>
        <w:sectPr w:rsidR="00183F9F" w:rsidRPr="00C70209" w:rsidSect="00082182">
          <w:footnotePr>
            <w:numFmt w:val="lowerLetter"/>
          </w:footnotePr>
          <w:pgSz w:w="11906" w:h="16838" w:code="9"/>
          <w:pgMar w:top="1440" w:right="1440" w:bottom="1440" w:left="1440" w:header="709" w:footer="709" w:gutter="0"/>
          <w:cols w:space="708"/>
          <w:docGrid w:linePitch="326"/>
        </w:sectPr>
      </w:pPr>
    </w:p>
    <w:p w14:paraId="1EFFC01B" w14:textId="4690B3DE" w:rsidR="00183F9F" w:rsidRPr="00C70209" w:rsidRDefault="00183F9F" w:rsidP="00082182">
      <w:pPr>
        <w:pStyle w:val="Caption"/>
        <w:rPr>
          <w:szCs w:val="21"/>
          <w:lang w:eastAsia="en-GB"/>
        </w:rPr>
      </w:pPr>
      <w:bookmarkStart w:id="841" w:name="_Ref413163001"/>
      <w:bookmarkStart w:id="842" w:name="_Toc427747228"/>
      <w:r w:rsidRPr="00C70209">
        <w:t xml:space="preserve">Table </w:t>
      </w:r>
      <w:r w:rsidRPr="00C70209">
        <w:fldChar w:fldCharType="begin"/>
      </w:r>
      <w:r w:rsidRPr="00C70209">
        <w:instrText xml:space="preserve"> STYLEREF 2 \s </w:instrText>
      </w:r>
      <w:r w:rsidRPr="00C70209">
        <w:fldChar w:fldCharType="separate"/>
      </w:r>
      <w:r w:rsidR="000F7A9B">
        <w:rPr>
          <w:noProof/>
        </w:rPr>
        <w:t>3.4</w:t>
      </w:r>
      <w:r w:rsidRPr="00C70209">
        <w:fldChar w:fldCharType="end"/>
      </w:r>
      <w:r w:rsidRPr="00C70209">
        <w:t>.</w:t>
      </w:r>
      <w:r w:rsidRPr="00C70209">
        <w:fldChar w:fldCharType="begin"/>
      </w:r>
      <w:r w:rsidRPr="00C70209">
        <w:instrText xml:space="preserve"> SEQ Table \* ARABIC \s 2 </w:instrText>
      </w:r>
      <w:r w:rsidRPr="00C70209">
        <w:fldChar w:fldCharType="separate"/>
      </w:r>
      <w:r w:rsidR="000F7A9B">
        <w:rPr>
          <w:noProof/>
        </w:rPr>
        <w:t>40</w:t>
      </w:r>
      <w:r w:rsidRPr="00C70209">
        <w:fldChar w:fldCharType="end"/>
      </w:r>
      <w:bookmarkEnd w:id="841"/>
      <w:r w:rsidRPr="00C70209">
        <w:tab/>
      </w:r>
      <w:r w:rsidRPr="00C70209">
        <w:rPr>
          <w:szCs w:val="21"/>
          <w:lang w:eastAsia="en-GB"/>
        </w:rPr>
        <w:t>Neonatal and paediatric patients undergoing surgery: Results for miniaturised CPB systems versus standard</w:t>
      </w:r>
      <w:r w:rsidR="004B557C" w:rsidRPr="00C70209">
        <w:rPr>
          <w:szCs w:val="21"/>
          <w:lang w:eastAsia="en-GB"/>
        </w:rPr>
        <w:t>-</w:t>
      </w:r>
      <w:r w:rsidRPr="00C70209">
        <w:rPr>
          <w:szCs w:val="21"/>
          <w:lang w:eastAsia="en-GB"/>
        </w:rPr>
        <w:t>sized systems – transfusion volume and incidence</w:t>
      </w:r>
      <w:bookmarkEnd w:id="842"/>
    </w:p>
    <w:tbl>
      <w:tblPr>
        <w:tblW w:w="508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1"/>
        <w:gridCol w:w="1756"/>
        <w:gridCol w:w="1468"/>
        <w:gridCol w:w="1407"/>
        <w:gridCol w:w="1407"/>
        <w:gridCol w:w="1243"/>
        <w:gridCol w:w="1324"/>
        <w:gridCol w:w="1326"/>
        <w:gridCol w:w="1580"/>
        <w:gridCol w:w="1606"/>
      </w:tblGrid>
      <w:tr w:rsidR="00183F9F" w:rsidRPr="00C70209" w14:paraId="1584C77D" w14:textId="77777777" w:rsidTr="00082182">
        <w:trPr>
          <w:cantSplit/>
          <w:trHeight w:val="296"/>
          <w:tblHeader/>
        </w:trPr>
        <w:tc>
          <w:tcPr>
            <w:tcW w:w="451" w:type="pct"/>
            <w:vMerge w:val="restart"/>
            <w:tcBorders>
              <w:bottom w:val="single" w:sz="4" w:space="0" w:color="auto"/>
            </w:tcBorders>
          </w:tcPr>
          <w:p w14:paraId="54798893" w14:textId="77777777" w:rsidR="00183F9F" w:rsidRPr="00C70209" w:rsidRDefault="00183F9F" w:rsidP="00082182">
            <w:pPr>
              <w:pStyle w:val="TableH2"/>
              <w:rPr>
                <w:rFonts w:eastAsia="Arial Unicode MS"/>
                <w:lang w:eastAsia="ja-JP"/>
              </w:rPr>
            </w:pPr>
            <w:r w:rsidRPr="00C70209">
              <w:rPr>
                <w:rFonts w:eastAsia="Arial Unicode MS"/>
                <w:lang w:eastAsia="ja-JP"/>
              </w:rPr>
              <w:t>Study</w:t>
            </w:r>
          </w:p>
          <w:p w14:paraId="55795527" w14:textId="77777777" w:rsidR="00183F9F" w:rsidRPr="00C70209" w:rsidRDefault="00183F9F" w:rsidP="00082182">
            <w:pPr>
              <w:pStyle w:val="TableH2"/>
              <w:rPr>
                <w:rFonts w:eastAsia="Arial Unicode MS"/>
                <w:vertAlign w:val="superscript"/>
                <w:lang w:eastAsia="ja-JP"/>
              </w:rPr>
            </w:pPr>
            <w:r w:rsidRPr="00C70209">
              <w:rPr>
                <w:rFonts w:eastAsia="Arial Unicode MS"/>
                <w:lang w:eastAsia="ja-JP"/>
              </w:rPr>
              <w:t xml:space="preserve">Level of evidence </w:t>
            </w:r>
            <w:r w:rsidRPr="00C70209">
              <w:rPr>
                <w:rFonts w:eastAsia="Arial Unicode MS"/>
                <w:vertAlign w:val="superscript"/>
                <w:lang w:eastAsia="ja-JP"/>
              </w:rPr>
              <w:t>a</w:t>
            </w:r>
          </w:p>
          <w:p w14:paraId="2AC4ACA2" w14:textId="77777777" w:rsidR="00183F9F" w:rsidRPr="00C70209" w:rsidRDefault="00183F9F" w:rsidP="00082182">
            <w:pPr>
              <w:pStyle w:val="TableH2"/>
              <w:rPr>
                <w:rFonts w:eastAsia="Arial Unicode MS"/>
                <w:lang w:eastAsia="ja-JP"/>
              </w:rPr>
            </w:pPr>
            <w:r w:rsidRPr="00C70209">
              <w:rPr>
                <w:rFonts w:eastAsia="Arial Unicode MS"/>
                <w:i/>
                <w:lang w:eastAsia="ja-JP"/>
              </w:rPr>
              <w:t>Quality</w:t>
            </w:r>
          </w:p>
        </w:tc>
        <w:tc>
          <w:tcPr>
            <w:tcW w:w="609" w:type="pct"/>
            <w:vMerge w:val="restart"/>
          </w:tcPr>
          <w:p w14:paraId="561F992B" w14:textId="77777777" w:rsidR="00183F9F" w:rsidRPr="00C70209" w:rsidRDefault="00183F9F" w:rsidP="00082182">
            <w:pPr>
              <w:pStyle w:val="TableH2"/>
              <w:rPr>
                <w:rFonts w:eastAsia="Arial Unicode MS"/>
                <w:lang w:eastAsia="ja-JP"/>
              </w:rPr>
            </w:pPr>
            <w:r w:rsidRPr="00C70209">
              <w:rPr>
                <w:rFonts w:eastAsia="Arial Unicode MS"/>
                <w:lang w:eastAsia="ja-JP"/>
              </w:rPr>
              <w:t>No. of trials / sample size included in analysis</w:t>
            </w:r>
          </w:p>
        </w:tc>
        <w:tc>
          <w:tcPr>
            <w:tcW w:w="509" w:type="pct"/>
            <w:vMerge w:val="restart"/>
          </w:tcPr>
          <w:p w14:paraId="1543EA0E" w14:textId="77777777" w:rsidR="00183F9F" w:rsidRPr="00C70209" w:rsidRDefault="00183F9F" w:rsidP="00082182">
            <w:pPr>
              <w:pStyle w:val="TableH2"/>
              <w:rPr>
                <w:rFonts w:eastAsia="Arial Unicode MS"/>
                <w:lang w:eastAsia="ja-JP"/>
              </w:rPr>
            </w:pPr>
            <w:r w:rsidRPr="00C70209">
              <w:rPr>
                <w:rFonts w:eastAsia="Arial Unicode MS"/>
                <w:lang w:eastAsia="ja-JP"/>
              </w:rPr>
              <w:t>Patient population / Surgical procedure</w:t>
            </w:r>
          </w:p>
        </w:tc>
        <w:tc>
          <w:tcPr>
            <w:tcW w:w="488" w:type="pct"/>
            <w:vMerge w:val="restart"/>
          </w:tcPr>
          <w:p w14:paraId="6976CFFC" w14:textId="77777777" w:rsidR="00183F9F" w:rsidRPr="00C70209" w:rsidRDefault="00183F9F" w:rsidP="00082182">
            <w:pPr>
              <w:pStyle w:val="TableH2"/>
              <w:rPr>
                <w:rFonts w:eastAsia="Arial Unicode MS"/>
                <w:lang w:eastAsia="ja-JP"/>
              </w:rPr>
            </w:pPr>
            <w:r w:rsidRPr="00C70209">
              <w:rPr>
                <w:rFonts w:eastAsia="Arial Unicode MS"/>
                <w:lang w:eastAsia="ja-JP"/>
              </w:rPr>
              <w:t>Setting</w:t>
            </w:r>
          </w:p>
          <w:p w14:paraId="0E15D988" w14:textId="77777777" w:rsidR="00183F9F" w:rsidRPr="00C70209" w:rsidRDefault="00183F9F" w:rsidP="00082182">
            <w:pPr>
              <w:pStyle w:val="TableH2"/>
              <w:rPr>
                <w:rFonts w:eastAsia="Arial Unicode MS"/>
                <w:lang w:eastAsia="ja-JP"/>
              </w:rPr>
            </w:pPr>
            <w:r w:rsidRPr="00C70209">
              <w:rPr>
                <w:rFonts w:eastAsia="Arial Unicode MS"/>
                <w:lang w:eastAsia="ja-JP"/>
              </w:rPr>
              <w:t>Location</w:t>
            </w:r>
          </w:p>
        </w:tc>
        <w:tc>
          <w:tcPr>
            <w:tcW w:w="488" w:type="pct"/>
            <w:vMerge w:val="restart"/>
          </w:tcPr>
          <w:p w14:paraId="7746E7DB" w14:textId="77777777" w:rsidR="00183F9F" w:rsidRPr="00C70209" w:rsidRDefault="00183F9F" w:rsidP="00082182">
            <w:pPr>
              <w:pStyle w:val="TableH2"/>
              <w:rPr>
                <w:rFonts w:eastAsia="Arial Unicode MS"/>
                <w:lang w:eastAsia="ja-JP"/>
              </w:rPr>
            </w:pPr>
            <w:r w:rsidRPr="00C70209">
              <w:rPr>
                <w:rFonts w:eastAsia="Arial Unicode MS"/>
                <w:lang w:eastAsia="ja-JP"/>
              </w:rPr>
              <w:t>Intervention versus comparator</w:t>
            </w:r>
          </w:p>
        </w:tc>
        <w:tc>
          <w:tcPr>
            <w:tcW w:w="431" w:type="pct"/>
            <w:vMerge w:val="restart"/>
          </w:tcPr>
          <w:p w14:paraId="7639B843" w14:textId="77777777" w:rsidR="00183F9F" w:rsidRPr="00C70209" w:rsidRDefault="00183F9F" w:rsidP="00082182">
            <w:pPr>
              <w:pStyle w:val="TableH2"/>
              <w:rPr>
                <w:rFonts w:eastAsia="Arial Unicode MS"/>
                <w:lang w:eastAsia="ja-JP"/>
              </w:rPr>
            </w:pPr>
            <w:r w:rsidRPr="00C70209">
              <w:rPr>
                <w:rFonts w:eastAsia="Arial Unicode MS"/>
                <w:lang w:eastAsia="ja-JP"/>
              </w:rPr>
              <w:t>Outcome</w:t>
            </w:r>
          </w:p>
        </w:tc>
        <w:tc>
          <w:tcPr>
            <w:tcW w:w="2024" w:type="pct"/>
            <w:gridSpan w:val="4"/>
          </w:tcPr>
          <w:p w14:paraId="1F5EDE59" w14:textId="77777777" w:rsidR="00183F9F" w:rsidRPr="00C70209" w:rsidRDefault="00183F9F" w:rsidP="00082182">
            <w:pPr>
              <w:pStyle w:val="TableH2"/>
              <w:rPr>
                <w:rFonts w:eastAsia="Arial Unicode MS"/>
                <w:i/>
                <w:lang w:eastAsia="ja-JP"/>
              </w:rPr>
            </w:pPr>
            <w:r w:rsidRPr="00C70209">
              <w:rPr>
                <w:rFonts w:eastAsia="Arial Unicode MS"/>
                <w:lang w:eastAsia="ja-JP"/>
              </w:rPr>
              <w:t>Results</w:t>
            </w:r>
          </w:p>
        </w:tc>
      </w:tr>
      <w:tr w:rsidR="00183F9F" w:rsidRPr="00C70209" w14:paraId="3E4F80D5" w14:textId="77777777" w:rsidTr="00082182">
        <w:trPr>
          <w:cantSplit/>
          <w:trHeight w:val="350"/>
          <w:tblHeader/>
        </w:trPr>
        <w:tc>
          <w:tcPr>
            <w:tcW w:w="451" w:type="pct"/>
            <w:vMerge/>
            <w:tcBorders>
              <w:bottom w:val="nil"/>
            </w:tcBorders>
          </w:tcPr>
          <w:p w14:paraId="21E5C102" w14:textId="77777777" w:rsidR="00183F9F" w:rsidRPr="00C70209" w:rsidRDefault="00183F9F" w:rsidP="00082182">
            <w:pPr>
              <w:pStyle w:val="TableH2"/>
              <w:rPr>
                <w:rFonts w:eastAsia="Arial Unicode MS"/>
                <w:lang w:eastAsia="ja-JP"/>
              </w:rPr>
            </w:pPr>
          </w:p>
        </w:tc>
        <w:tc>
          <w:tcPr>
            <w:tcW w:w="609" w:type="pct"/>
            <w:vMerge/>
            <w:tcBorders>
              <w:bottom w:val="nil"/>
            </w:tcBorders>
          </w:tcPr>
          <w:p w14:paraId="062A1EDB" w14:textId="77777777" w:rsidR="00183F9F" w:rsidRPr="00C70209" w:rsidRDefault="00183F9F" w:rsidP="00082182">
            <w:pPr>
              <w:pStyle w:val="TableH2"/>
              <w:rPr>
                <w:rFonts w:eastAsia="Arial Unicode MS"/>
                <w:lang w:eastAsia="ja-JP"/>
              </w:rPr>
            </w:pPr>
          </w:p>
        </w:tc>
        <w:tc>
          <w:tcPr>
            <w:tcW w:w="509" w:type="pct"/>
            <w:vMerge/>
            <w:tcBorders>
              <w:bottom w:val="nil"/>
            </w:tcBorders>
          </w:tcPr>
          <w:p w14:paraId="18EE62B8" w14:textId="77777777" w:rsidR="00183F9F" w:rsidRPr="00C70209" w:rsidRDefault="00183F9F" w:rsidP="00082182">
            <w:pPr>
              <w:pStyle w:val="TableH2"/>
              <w:rPr>
                <w:rFonts w:eastAsia="Arial Unicode MS"/>
                <w:lang w:eastAsia="ja-JP"/>
              </w:rPr>
            </w:pPr>
          </w:p>
        </w:tc>
        <w:tc>
          <w:tcPr>
            <w:tcW w:w="488" w:type="pct"/>
            <w:vMerge/>
            <w:tcBorders>
              <w:bottom w:val="nil"/>
            </w:tcBorders>
          </w:tcPr>
          <w:p w14:paraId="0C4DF84D" w14:textId="77777777" w:rsidR="00183F9F" w:rsidRPr="00C70209" w:rsidRDefault="00183F9F" w:rsidP="00082182">
            <w:pPr>
              <w:pStyle w:val="TableH2"/>
              <w:rPr>
                <w:rFonts w:eastAsia="Arial Unicode MS"/>
                <w:lang w:eastAsia="ja-JP"/>
              </w:rPr>
            </w:pPr>
          </w:p>
        </w:tc>
        <w:tc>
          <w:tcPr>
            <w:tcW w:w="488" w:type="pct"/>
            <w:vMerge/>
            <w:tcBorders>
              <w:bottom w:val="nil"/>
            </w:tcBorders>
          </w:tcPr>
          <w:p w14:paraId="263B5214" w14:textId="77777777" w:rsidR="00183F9F" w:rsidRPr="00C70209" w:rsidRDefault="00183F9F" w:rsidP="00082182">
            <w:pPr>
              <w:pStyle w:val="TableH2"/>
              <w:rPr>
                <w:rFonts w:eastAsia="Arial Unicode MS"/>
                <w:lang w:eastAsia="ja-JP"/>
              </w:rPr>
            </w:pPr>
          </w:p>
        </w:tc>
        <w:tc>
          <w:tcPr>
            <w:tcW w:w="431" w:type="pct"/>
            <w:vMerge/>
            <w:tcBorders>
              <w:bottom w:val="nil"/>
            </w:tcBorders>
          </w:tcPr>
          <w:p w14:paraId="4CC89445" w14:textId="77777777" w:rsidR="00183F9F" w:rsidRPr="00C70209" w:rsidRDefault="00183F9F" w:rsidP="00082182">
            <w:pPr>
              <w:pStyle w:val="TableH2"/>
              <w:rPr>
                <w:rFonts w:eastAsia="Arial Unicode MS"/>
                <w:lang w:eastAsia="ja-JP"/>
              </w:rPr>
            </w:pPr>
          </w:p>
        </w:tc>
        <w:tc>
          <w:tcPr>
            <w:tcW w:w="459" w:type="pct"/>
            <w:tcBorders>
              <w:bottom w:val="nil"/>
            </w:tcBorders>
          </w:tcPr>
          <w:p w14:paraId="45ECEE16" w14:textId="77777777" w:rsidR="00183F9F" w:rsidRPr="00C70209" w:rsidRDefault="00183F9F" w:rsidP="00082182">
            <w:pPr>
              <w:pStyle w:val="TableH2"/>
              <w:rPr>
                <w:rFonts w:eastAsia="Arial Unicode MS"/>
                <w:lang w:eastAsia="ja-JP"/>
              </w:rPr>
            </w:pPr>
            <w:r w:rsidRPr="00C70209">
              <w:rPr>
                <w:rFonts w:eastAsia="Arial Unicode MS"/>
                <w:lang w:eastAsia="ja-JP"/>
              </w:rPr>
              <w:t>Miniaturised CPB systems</w:t>
            </w:r>
          </w:p>
          <w:p w14:paraId="2D76A5B9"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3BC07AFB" w14:textId="77777777" w:rsidR="00183F9F" w:rsidRPr="00C70209" w:rsidRDefault="00183F9F" w:rsidP="00082182">
            <w:pPr>
              <w:pStyle w:val="TableH2"/>
              <w:rPr>
                <w:rFonts w:eastAsia="Arial Unicode MS"/>
                <w:lang w:eastAsia="ja-JP"/>
              </w:rPr>
            </w:pPr>
            <w:r w:rsidRPr="00C70209">
              <w:rPr>
                <w:rFonts w:eastAsia="Arial Unicode MS"/>
                <w:lang w:eastAsia="ja-JP"/>
              </w:rPr>
              <w:t>Mean ± SD</w:t>
            </w:r>
          </w:p>
        </w:tc>
        <w:tc>
          <w:tcPr>
            <w:tcW w:w="460" w:type="pct"/>
            <w:tcBorders>
              <w:bottom w:val="nil"/>
            </w:tcBorders>
          </w:tcPr>
          <w:p w14:paraId="623AC1AE" w14:textId="23AACC25" w:rsidR="00183F9F" w:rsidRPr="00C70209" w:rsidRDefault="00183F9F" w:rsidP="00082182">
            <w:pPr>
              <w:pStyle w:val="TableH2"/>
              <w:rPr>
                <w:rFonts w:eastAsia="Arial Unicode MS"/>
                <w:lang w:eastAsia="ja-JP"/>
              </w:rPr>
            </w:pPr>
            <w:r w:rsidRPr="00C70209">
              <w:rPr>
                <w:rFonts w:eastAsia="Arial Unicode MS"/>
                <w:lang w:eastAsia="ja-JP"/>
              </w:rPr>
              <w:t>Standard</w:t>
            </w:r>
            <w:r w:rsidR="004B557C" w:rsidRPr="00C70209">
              <w:rPr>
                <w:rFonts w:eastAsia="Arial Unicode MS"/>
                <w:lang w:eastAsia="ja-JP"/>
              </w:rPr>
              <w:t>-</w:t>
            </w:r>
            <w:r w:rsidRPr="00C70209">
              <w:rPr>
                <w:rFonts w:eastAsia="Arial Unicode MS"/>
                <w:lang w:eastAsia="ja-JP"/>
              </w:rPr>
              <w:t>sized systems</w:t>
            </w:r>
          </w:p>
          <w:p w14:paraId="03250988" w14:textId="77777777" w:rsidR="00183F9F" w:rsidRPr="00C70209" w:rsidRDefault="00183F9F" w:rsidP="00082182">
            <w:pPr>
              <w:pStyle w:val="TableH2"/>
              <w:rPr>
                <w:rFonts w:eastAsia="Arial Unicode MS"/>
                <w:lang w:eastAsia="ja-JP"/>
              </w:rPr>
            </w:pPr>
            <w:r w:rsidRPr="00C70209">
              <w:rPr>
                <w:rFonts w:eastAsia="Arial Unicode MS"/>
                <w:lang w:eastAsia="ja-JP"/>
              </w:rPr>
              <w:t>n/N (%)</w:t>
            </w:r>
          </w:p>
          <w:p w14:paraId="3EEB474D" w14:textId="77777777" w:rsidR="00183F9F" w:rsidRPr="00C70209" w:rsidRDefault="00183F9F" w:rsidP="00082182">
            <w:pPr>
              <w:pStyle w:val="TableH2"/>
              <w:rPr>
                <w:rFonts w:eastAsia="Arial Unicode MS"/>
                <w:lang w:eastAsia="ja-JP"/>
              </w:rPr>
            </w:pPr>
            <w:r w:rsidRPr="00C70209">
              <w:rPr>
                <w:rFonts w:eastAsia="Arial Unicode MS"/>
                <w:lang w:eastAsia="ja-JP"/>
              </w:rPr>
              <w:t>Mean ± SD</w:t>
            </w:r>
          </w:p>
        </w:tc>
        <w:tc>
          <w:tcPr>
            <w:tcW w:w="548" w:type="pct"/>
            <w:tcBorders>
              <w:bottom w:val="nil"/>
            </w:tcBorders>
          </w:tcPr>
          <w:p w14:paraId="631B24D9" w14:textId="77777777" w:rsidR="00183F9F" w:rsidRPr="00C70209" w:rsidRDefault="00183F9F" w:rsidP="00082182">
            <w:pPr>
              <w:pStyle w:val="TableH2"/>
              <w:rPr>
                <w:rFonts w:eastAsia="Arial Unicode MS"/>
                <w:lang w:eastAsia="ja-JP"/>
              </w:rPr>
            </w:pPr>
            <w:r w:rsidRPr="00C70209">
              <w:rPr>
                <w:rFonts w:eastAsia="Arial Unicode MS"/>
                <w:lang w:eastAsia="ja-JP"/>
              </w:rPr>
              <w:t>Risk estimate (95% CI)</w:t>
            </w:r>
          </w:p>
        </w:tc>
        <w:tc>
          <w:tcPr>
            <w:tcW w:w="557" w:type="pct"/>
            <w:tcBorders>
              <w:bottom w:val="nil"/>
            </w:tcBorders>
          </w:tcPr>
          <w:p w14:paraId="23617B71" w14:textId="77777777" w:rsidR="00183F9F" w:rsidRPr="00C70209" w:rsidRDefault="00183F9F" w:rsidP="00082182">
            <w:pPr>
              <w:pStyle w:val="TableH2"/>
              <w:rPr>
                <w:rFonts w:eastAsia="Arial Unicode MS"/>
                <w:i/>
                <w:lang w:eastAsia="ja-JP"/>
              </w:rPr>
            </w:pPr>
            <w:r w:rsidRPr="00C70209">
              <w:rPr>
                <w:rFonts w:eastAsia="Arial Unicode MS"/>
                <w:i/>
                <w:lang w:eastAsia="ja-JP"/>
              </w:rPr>
              <w:t>Statistical significance</w:t>
            </w:r>
          </w:p>
          <w:p w14:paraId="6DC95306" w14:textId="438439FE" w:rsidR="00183F9F" w:rsidRPr="00C70209" w:rsidRDefault="001A475D" w:rsidP="00082182">
            <w:pPr>
              <w:pStyle w:val="TableH2"/>
              <w:rPr>
                <w:rFonts w:eastAsia="Arial Unicode MS"/>
                <w:lang w:eastAsia="ja-JP"/>
              </w:rPr>
            </w:pPr>
            <w:r w:rsidRPr="001A475D">
              <w:rPr>
                <w:rFonts w:eastAsia="Arial Unicode MS"/>
                <w:i/>
                <w:lang w:eastAsia="ja-JP"/>
              </w:rPr>
              <w:t>P-</w:t>
            </w:r>
            <w:r w:rsidR="00183F9F" w:rsidRPr="00C70209">
              <w:rPr>
                <w:rFonts w:eastAsia="Arial Unicode MS"/>
                <w:lang w:eastAsia="ja-JP"/>
              </w:rPr>
              <w:t>value</w:t>
            </w:r>
          </w:p>
          <w:p w14:paraId="5F82F720" w14:textId="77777777" w:rsidR="00183F9F" w:rsidRPr="00C70209" w:rsidRDefault="00183F9F" w:rsidP="00082182">
            <w:pPr>
              <w:pStyle w:val="TableH2"/>
              <w:rPr>
                <w:rFonts w:eastAsia="Arial Unicode MS"/>
                <w:lang w:eastAsia="ja-JP"/>
              </w:rPr>
            </w:pPr>
            <w:r w:rsidRPr="00C70209">
              <w:rPr>
                <w:rFonts w:eastAsia="Arial Unicode MS"/>
                <w:lang w:eastAsia="ja-JP"/>
              </w:rPr>
              <w:t xml:space="preserve">Heterogeneity </w:t>
            </w:r>
            <w:r w:rsidRPr="00C70209">
              <w:rPr>
                <w:rFonts w:eastAsia="Arial Unicode MS"/>
                <w:vertAlign w:val="superscript"/>
                <w:lang w:eastAsia="ja-JP"/>
              </w:rPr>
              <w:t>b</w:t>
            </w:r>
          </w:p>
        </w:tc>
      </w:tr>
      <w:tr w:rsidR="00183F9F" w:rsidRPr="00C70209" w14:paraId="3EFAD613" w14:textId="77777777" w:rsidTr="00082182">
        <w:trPr>
          <w:cantSplit/>
          <w:trHeight w:val="269"/>
        </w:trPr>
        <w:tc>
          <w:tcPr>
            <w:tcW w:w="5000" w:type="pct"/>
            <w:gridSpan w:val="10"/>
            <w:shd w:val="clear" w:color="auto" w:fill="000000" w:themeFill="text1"/>
          </w:tcPr>
          <w:p w14:paraId="0B0E4F09" w14:textId="77777777" w:rsidR="00183F9F" w:rsidRPr="00C70209" w:rsidRDefault="00183F9F" w:rsidP="00082182">
            <w:pPr>
              <w:pStyle w:val="TableH4"/>
              <w:rPr>
                <w:rFonts w:eastAsia="Arial Unicode MS"/>
                <w:lang w:eastAsia="ja-JP"/>
              </w:rPr>
            </w:pPr>
            <w:r w:rsidRPr="00C70209">
              <w:rPr>
                <w:rFonts w:eastAsia="Arial Unicode MS"/>
                <w:lang w:eastAsia="ja-JP"/>
              </w:rPr>
              <w:t>Level II evidence</w:t>
            </w:r>
          </w:p>
        </w:tc>
      </w:tr>
      <w:tr w:rsidR="00183F9F" w:rsidRPr="00C70209" w14:paraId="7FAFFCC9" w14:textId="77777777" w:rsidTr="00082182">
        <w:trPr>
          <w:cantSplit/>
          <w:trHeight w:val="567"/>
        </w:trPr>
        <w:tc>
          <w:tcPr>
            <w:tcW w:w="451" w:type="pct"/>
            <w:vMerge w:val="restart"/>
            <w:shd w:val="clear" w:color="auto" w:fill="auto"/>
          </w:tcPr>
          <w:p w14:paraId="37F36D85" w14:textId="7B03B711" w:rsidR="00183F9F" w:rsidRPr="00C70209" w:rsidRDefault="00183F9F" w:rsidP="00082182">
            <w:pPr>
              <w:pStyle w:val="Tabletext-evidencematrix"/>
            </w:pPr>
            <w:r w:rsidRPr="00C70209">
              <w:t>Mozol 2008</w:t>
            </w:r>
            <w:r w:rsidRPr="00C70209">
              <w:fldChar w:fldCharType="begin">
                <w:fldData xml:space="preserve">PEVuZE5vdGU+PENpdGU+PEF1dGhvcj5Nb3pvbDwvQXV0aG9yPjxZZWFyPjIwMDg8L1llYXI+PFJl
Y051bT45MDQ8L1JlY051bT48RGlzcGxheVRleHQ+PHN0eWxlIGZhY2U9InN1cGVyc2NyaXB0Ij40
MTA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0E261C">
              <w:instrText xml:space="preserve"> ADDIN EN.CITE </w:instrText>
            </w:r>
            <w:r w:rsidR="000E261C">
              <w:fldChar w:fldCharType="begin">
                <w:fldData xml:space="preserve">PEVuZE5vdGU+PENpdGU+PEF1dGhvcj5Nb3pvbDwvQXV0aG9yPjxZZWFyPjIwMDg8L1llYXI+PFJl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==
</w:fldData>
              </w:fldChar>
            </w:r>
            <w:r w:rsidR="000E261C">
              <w:instrText xml:space="preserve"> ADDIN EN.CITE.DATA </w:instrText>
            </w:r>
            <w:r w:rsidR="000E261C">
              <w:fldChar w:fldCharType="end"/>
            </w:r>
            <w:r w:rsidRPr="00C70209">
              <w:fldChar w:fldCharType="separate"/>
            </w:r>
            <w:r w:rsidR="000E261C" w:rsidRPr="000E261C">
              <w:rPr>
                <w:noProof/>
                <w:vertAlign w:val="superscript"/>
              </w:rPr>
              <w:t>410</w:t>
            </w:r>
            <w:r w:rsidRPr="00C70209">
              <w:fldChar w:fldCharType="end"/>
            </w:r>
          </w:p>
          <w:p w14:paraId="10BD6042" w14:textId="77777777" w:rsidR="00183F9F" w:rsidRPr="00C70209" w:rsidRDefault="00183F9F" w:rsidP="00082182">
            <w:pPr>
              <w:pStyle w:val="Tabletext-evidencematrix"/>
            </w:pPr>
            <w:r w:rsidRPr="00C70209">
              <w:t>Level II</w:t>
            </w:r>
          </w:p>
          <w:p w14:paraId="4C228EC1" w14:textId="77777777" w:rsidR="00183F9F" w:rsidRPr="00C70209" w:rsidRDefault="00183F9F" w:rsidP="00082182">
            <w:pPr>
              <w:pStyle w:val="Tabletext-evidencematrix"/>
            </w:pPr>
            <w:r w:rsidRPr="00C70209">
              <w:rPr>
                <w:i/>
              </w:rPr>
              <w:t>Poor</w:t>
            </w:r>
          </w:p>
        </w:tc>
        <w:tc>
          <w:tcPr>
            <w:tcW w:w="609" w:type="pct"/>
            <w:vMerge w:val="restart"/>
            <w:shd w:val="clear" w:color="auto" w:fill="auto"/>
          </w:tcPr>
          <w:p w14:paraId="64CB6697" w14:textId="77777777" w:rsidR="00183F9F" w:rsidRPr="00C70209" w:rsidRDefault="00183F9F" w:rsidP="00082182">
            <w:pPr>
              <w:pStyle w:val="Tabletext-evidencematrix"/>
            </w:pPr>
            <w:r w:rsidRPr="00C70209">
              <w:t>N=60</w:t>
            </w:r>
          </w:p>
        </w:tc>
        <w:tc>
          <w:tcPr>
            <w:tcW w:w="509" w:type="pct"/>
            <w:vMerge w:val="restart"/>
            <w:shd w:val="clear" w:color="auto" w:fill="auto"/>
          </w:tcPr>
          <w:p w14:paraId="6A2B9EF2" w14:textId="77777777" w:rsidR="00183F9F" w:rsidRPr="00C70209" w:rsidRDefault="00183F9F" w:rsidP="00082182">
            <w:pPr>
              <w:pStyle w:val="Tabletext-evidencematrix"/>
            </w:pPr>
            <w:r w:rsidRPr="00C70209">
              <w:t>Paediatric patients aged &lt;1 year scheduled for cardiac surgery with CPB and extracorporeal circulation support</w:t>
            </w:r>
          </w:p>
        </w:tc>
        <w:tc>
          <w:tcPr>
            <w:tcW w:w="488" w:type="pct"/>
            <w:vMerge w:val="restart"/>
            <w:shd w:val="clear" w:color="auto" w:fill="auto"/>
          </w:tcPr>
          <w:p w14:paraId="267D9FEE" w14:textId="77777777" w:rsidR="00183F9F" w:rsidRPr="00C70209" w:rsidRDefault="00183F9F" w:rsidP="00082182">
            <w:pPr>
              <w:pStyle w:val="Tabletext-evidencematrix"/>
            </w:pPr>
            <w:r w:rsidRPr="00C70209">
              <w:t>Poland</w:t>
            </w:r>
          </w:p>
        </w:tc>
        <w:tc>
          <w:tcPr>
            <w:tcW w:w="488" w:type="pct"/>
            <w:vMerge w:val="restart"/>
            <w:shd w:val="clear" w:color="auto" w:fill="auto"/>
          </w:tcPr>
          <w:p w14:paraId="3C6D2429" w14:textId="77777777" w:rsidR="00183F9F" w:rsidRPr="00C70209" w:rsidRDefault="00183F9F" w:rsidP="00082182">
            <w:pPr>
              <w:pStyle w:val="Tabletext-evidencematrix"/>
            </w:pPr>
            <w:r w:rsidRPr="00C70209">
              <w:t>Miniaturised CPB system versus conventional CPB system</w:t>
            </w:r>
          </w:p>
        </w:tc>
        <w:tc>
          <w:tcPr>
            <w:tcW w:w="431" w:type="pct"/>
            <w:shd w:val="clear" w:color="auto" w:fill="auto"/>
          </w:tcPr>
          <w:p w14:paraId="4211034C" w14:textId="0EF8546C" w:rsidR="00183F9F" w:rsidRPr="00C70209" w:rsidRDefault="00EF7F36" w:rsidP="00082182">
            <w:pPr>
              <w:pStyle w:val="Tabletext-evidencematrix"/>
            </w:pPr>
            <w:r w:rsidRPr="00C70209">
              <w:t xml:space="preserve">Perioperative </w:t>
            </w:r>
            <w:r w:rsidR="00183F9F" w:rsidRPr="00C70209">
              <w:t>RBC transfused (mL)</w:t>
            </w:r>
          </w:p>
        </w:tc>
        <w:tc>
          <w:tcPr>
            <w:tcW w:w="459" w:type="pct"/>
            <w:shd w:val="clear" w:color="auto" w:fill="auto"/>
          </w:tcPr>
          <w:p w14:paraId="21B8629D" w14:textId="77777777" w:rsidR="00183F9F" w:rsidRPr="00C70209" w:rsidRDefault="00183F9F" w:rsidP="00082182">
            <w:pPr>
              <w:pStyle w:val="Tabletext-evidencematrix"/>
            </w:pPr>
            <w:r w:rsidRPr="00C70209">
              <w:t>318 ± 128</w:t>
            </w:r>
          </w:p>
        </w:tc>
        <w:tc>
          <w:tcPr>
            <w:tcW w:w="460" w:type="pct"/>
            <w:shd w:val="clear" w:color="auto" w:fill="auto"/>
          </w:tcPr>
          <w:p w14:paraId="39ABD902" w14:textId="77777777" w:rsidR="00183F9F" w:rsidRPr="00C70209" w:rsidRDefault="00183F9F" w:rsidP="00082182">
            <w:pPr>
              <w:pStyle w:val="Tabletext-evidencematrix"/>
            </w:pPr>
            <w:r w:rsidRPr="00C70209">
              <w:t>415 ± 97</w:t>
            </w:r>
          </w:p>
        </w:tc>
        <w:tc>
          <w:tcPr>
            <w:tcW w:w="548" w:type="pct"/>
            <w:shd w:val="clear" w:color="auto" w:fill="FFFFFF" w:themeFill="background1"/>
          </w:tcPr>
          <w:p w14:paraId="10B0EF81" w14:textId="77777777" w:rsidR="00183F9F" w:rsidRPr="00C70209" w:rsidRDefault="00183F9F" w:rsidP="00082182">
            <w:pPr>
              <w:pStyle w:val="Tabletext-evidencematrix"/>
            </w:pPr>
            <w:r w:rsidRPr="00C70209">
              <w:t>NR</w:t>
            </w:r>
          </w:p>
        </w:tc>
        <w:tc>
          <w:tcPr>
            <w:tcW w:w="557" w:type="pct"/>
            <w:shd w:val="clear" w:color="auto" w:fill="D9D9D9" w:themeFill="background1" w:themeFillShade="D9"/>
          </w:tcPr>
          <w:p w14:paraId="6EE0F02B" w14:textId="77777777" w:rsidR="00183F9F" w:rsidRPr="00C70209" w:rsidRDefault="00183F9F" w:rsidP="00082182">
            <w:pPr>
              <w:pStyle w:val="Tabletext-evidencematrix"/>
              <w:rPr>
                <w:i/>
              </w:rPr>
            </w:pPr>
            <w:r w:rsidRPr="00C70209">
              <w:rPr>
                <w:i/>
              </w:rPr>
              <w:t>Favours miniaturised CPB</w:t>
            </w:r>
          </w:p>
          <w:p w14:paraId="466A8653" w14:textId="6EE2A696" w:rsidR="00183F9F" w:rsidRPr="00C70209" w:rsidRDefault="001A475D" w:rsidP="00082182">
            <w:pPr>
              <w:pStyle w:val="Tabletext-evidencematrix"/>
            </w:pPr>
            <w:r w:rsidRPr="001A475D">
              <w:rPr>
                <w:i/>
              </w:rPr>
              <w:t>P = </w:t>
            </w:r>
            <w:r w:rsidR="00183F9F" w:rsidRPr="00C70209">
              <w:t>0.001</w:t>
            </w:r>
          </w:p>
        </w:tc>
      </w:tr>
      <w:tr w:rsidR="00183F9F" w:rsidRPr="00C70209" w14:paraId="3849C317" w14:textId="77777777" w:rsidTr="00082182">
        <w:trPr>
          <w:cantSplit/>
          <w:trHeight w:val="598"/>
        </w:trPr>
        <w:tc>
          <w:tcPr>
            <w:tcW w:w="451" w:type="pct"/>
            <w:vMerge/>
            <w:shd w:val="clear" w:color="auto" w:fill="auto"/>
          </w:tcPr>
          <w:p w14:paraId="1D8194AC" w14:textId="77777777" w:rsidR="00183F9F" w:rsidRPr="00C70209" w:rsidRDefault="00183F9F" w:rsidP="00082182">
            <w:pPr>
              <w:pStyle w:val="Tabletext-evidencematrix"/>
              <w:rPr>
                <w:b/>
              </w:rPr>
            </w:pPr>
          </w:p>
        </w:tc>
        <w:tc>
          <w:tcPr>
            <w:tcW w:w="609" w:type="pct"/>
            <w:vMerge/>
            <w:shd w:val="clear" w:color="auto" w:fill="auto"/>
          </w:tcPr>
          <w:p w14:paraId="0F314276" w14:textId="77777777" w:rsidR="00183F9F" w:rsidRPr="00C70209" w:rsidRDefault="00183F9F" w:rsidP="00082182">
            <w:pPr>
              <w:pStyle w:val="Tabletext-evidencematrix"/>
            </w:pPr>
          </w:p>
        </w:tc>
        <w:tc>
          <w:tcPr>
            <w:tcW w:w="509" w:type="pct"/>
            <w:vMerge/>
            <w:shd w:val="clear" w:color="auto" w:fill="auto"/>
          </w:tcPr>
          <w:p w14:paraId="6FCF5047" w14:textId="77777777" w:rsidR="00183F9F" w:rsidRPr="00C70209" w:rsidRDefault="00183F9F" w:rsidP="00082182">
            <w:pPr>
              <w:pStyle w:val="Tabletext-evidencematrix"/>
            </w:pPr>
          </w:p>
        </w:tc>
        <w:tc>
          <w:tcPr>
            <w:tcW w:w="488" w:type="pct"/>
            <w:vMerge/>
            <w:shd w:val="clear" w:color="auto" w:fill="auto"/>
          </w:tcPr>
          <w:p w14:paraId="7F47A275" w14:textId="77777777" w:rsidR="00183F9F" w:rsidRPr="00C70209" w:rsidRDefault="00183F9F" w:rsidP="00082182">
            <w:pPr>
              <w:pStyle w:val="Tabletext-evidencematrix"/>
            </w:pPr>
          </w:p>
        </w:tc>
        <w:tc>
          <w:tcPr>
            <w:tcW w:w="488" w:type="pct"/>
            <w:vMerge/>
            <w:shd w:val="clear" w:color="auto" w:fill="auto"/>
          </w:tcPr>
          <w:p w14:paraId="7A306DA4" w14:textId="77777777" w:rsidR="00183F9F" w:rsidRPr="00C70209" w:rsidRDefault="00183F9F" w:rsidP="00082182">
            <w:pPr>
              <w:pStyle w:val="Tabletext-evidencematrix"/>
            </w:pPr>
          </w:p>
        </w:tc>
        <w:tc>
          <w:tcPr>
            <w:tcW w:w="431" w:type="pct"/>
            <w:shd w:val="clear" w:color="auto" w:fill="auto"/>
          </w:tcPr>
          <w:p w14:paraId="2EEB389F" w14:textId="67CB6D60" w:rsidR="00183F9F" w:rsidRPr="00C70209" w:rsidRDefault="00183F9F" w:rsidP="00082182">
            <w:pPr>
              <w:pStyle w:val="Tabletext-evidencematrix"/>
            </w:pPr>
            <w:r w:rsidRPr="00C70209">
              <w:t>RBC transfused (mL)</w:t>
            </w:r>
          </w:p>
        </w:tc>
        <w:tc>
          <w:tcPr>
            <w:tcW w:w="459" w:type="pct"/>
            <w:shd w:val="clear" w:color="auto" w:fill="auto"/>
          </w:tcPr>
          <w:p w14:paraId="10E7F1F9" w14:textId="77777777" w:rsidR="00183F9F" w:rsidRPr="00C70209" w:rsidRDefault="00183F9F" w:rsidP="00082182">
            <w:pPr>
              <w:pStyle w:val="Tabletext-evidencematrix"/>
            </w:pPr>
            <w:r w:rsidRPr="00C70209">
              <w:t>14 ± 31</w:t>
            </w:r>
          </w:p>
        </w:tc>
        <w:tc>
          <w:tcPr>
            <w:tcW w:w="460" w:type="pct"/>
            <w:shd w:val="clear" w:color="auto" w:fill="auto"/>
          </w:tcPr>
          <w:p w14:paraId="2D3A9881" w14:textId="77777777" w:rsidR="00183F9F" w:rsidRPr="00C70209" w:rsidRDefault="00183F9F" w:rsidP="00082182">
            <w:pPr>
              <w:pStyle w:val="Tabletext-evidencematrix"/>
            </w:pPr>
            <w:r w:rsidRPr="00C70209">
              <w:t>32 ± 47</w:t>
            </w:r>
          </w:p>
        </w:tc>
        <w:tc>
          <w:tcPr>
            <w:tcW w:w="548" w:type="pct"/>
            <w:shd w:val="clear" w:color="auto" w:fill="FFFFFF" w:themeFill="background1"/>
          </w:tcPr>
          <w:p w14:paraId="3BF9456F" w14:textId="77777777" w:rsidR="00183F9F" w:rsidRPr="00C70209" w:rsidRDefault="00183F9F" w:rsidP="00082182">
            <w:pPr>
              <w:pStyle w:val="Tabletext-evidencematrix"/>
            </w:pPr>
            <w:r w:rsidRPr="00C70209">
              <w:t>NR</w:t>
            </w:r>
          </w:p>
        </w:tc>
        <w:tc>
          <w:tcPr>
            <w:tcW w:w="557" w:type="pct"/>
            <w:shd w:val="clear" w:color="auto" w:fill="FFFFFF" w:themeFill="background1"/>
          </w:tcPr>
          <w:p w14:paraId="64E9927B" w14:textId="77777777" w:rsidR="00183F9F" w:rsidRPr="00C70209" w:rsidRDefault="00183F9F" w:rsidP="00082182">
            <w:pPr>
              <w:pStyle w:val="Tabletext-evidencematrix"/>
            </w:pPr>
            <w:r w:rsidRPr="00C70209">
              <w:rPr>
                <w:i/>
              </w:rPr>
              <w:t>No significant difference</w:t>
            </w:r>
          </w:p>
          <w:p w14:paraId="6FA56CBF" w14:textId="770884AC" w:rsidR="00183F9F" w:rsidRPr="00C70209" w:rsidRDefault="001A475D" w:rsidP="00082182">
            <w:pPr>
              <w:pStyle w:val="Tabletext-evidencematrix"/>
            </w:pPr>
            <w:r w:rsidRPr="001A475D">
              <w:rPr>
                <w:i/>
              </w:rPr>
              <w:t>P = </w:t>
            </w:r>
            <w:r w:rsidR="00183F9F" w:rsidRPr="00C70209">
              <w:t>NR</w:t>
            </w:r>
          </w:p>
        </w:tc>
      </w:tr>
      <w:tr w:rsidR="00183F9F" w:rsidRPr="00C70209" w14:paraId="49B9342D" w14:textId="77777777" w:rsidTr="00082182">
        <w:trPr>
          <w:cantSplit/>
          <w:trHeight w:val="567"/>
        </w:trPr>
        <w:tc>
          <w:tcPr>
            <w:tcW w:w="451" w:type="pct"/>
            <w:vMerge/>
            <w:shd w:val="clear" w:color="auto" w:fill="auto"/>
          </w:tcPr>
          <w:p w14:paraId="00CE0BD2" w14:textId="77777777" w:rsidR="00183F9F" w:rsidRPr="00C70209" w:rsidRDefault="00183F9F" w:rsidP="00082182">
            <w:pPr>
              <w:pStyle w:val="Tabletext-evidencematrix"/>
              <w:rPr>
                <w:b/>
              </w:rPr>
            </w:pPr>
          </w:p>
        </w:tc>
        <w:tc>
          <w:tcPr>
            <w:tcW w:w="609" w:type="pct"/>
            <w:vMerge/>
            <w:shd w:val="clear" w:color="auto" w:fill="auto"/>
          </w:tcPr>
          <w:p w14:paraId="7BA82F2F" w14:textId="77777777" w:rsidR="00183F9F" w:rsidRPr="00C70209" w:rsidRDefault="00183F9F" w:rsidP="00082182">
            <w:pPr>
              <w:pStyle w:val="Tabletext-evidencematrix"/>
            </w:pPr>
          </w:p>
        </w:tc>
        <w:tc>
          <w:tcPr>
            <w:tcW w:w="509" w:type="pct"/>
            <w:vMerge/>
            <w:shd w:val="clear" w:color="auto" w:fill="auto"/>
          </w:tcPr>
          <w:p w14:paraId="7E270B3E" w14:textId="77777777" w:rsidR="00183F9F" w:rsidRPr="00C70209" w:rsidRDefault="00183F9F" w:rsidP="00082182">
            <w:pPr>
              <w:pStyle w:val="Tabletext-evidencematrix"/>
            </w:pPr>
          </w:p>
        </w:tc>
        <w:tc>
          <w:tcPr>
            <w:tcW w:w="488" w:type="pct"/>
            <w:vMerge/>
            <w:shd w:val="clear" w:color="auto" w:fill="auto"/>
          </w:tcPr>
          <w:p w14:paraId="3AE747EE" w14:textId="77777777" w:rsidR="00183F9F" w:rsidRPr="00C70209" w:rsidRDefault="00183F9F" w:rsidP="00082182">
            <w:pPr>
              <w:pStyle w:val="Tabletext-evidencematrix"/>
            </w:pPr>
          </w:p>
        </w:tc>
        <w:tc>
          <w:tcPr>
            <w:tcW w:w="488" w:type="pct"/>
            <w:vMerge/>
            <w:shd w:val="clear" w:color="auto" w:fill="auto"/>
          </w:tcPr>
          <w:p w14:paraId="55BF396B" w14:textId="77777777" w:rsidR="00183F9F" w:rsidRPr="00C70209" w:rsidRDefault="00183F9F" w:rsidP="00082182">
            <w:pPr>
              <w:pStyle w:val="Tabletext-evidencematrix"/>
            </w:pPr>
          </w:p>
        </w:tc>
        <w:tc>
          <w:tcPr>
            <w:tcW w:w="431" w:type="pct"/>
            <w:shd w:val="clear" w:color="auto" w:fill="auto"/>
          </w:tcPr>
          <w:p w14:paraId="240AB469" w14:textId="77777777" w:rsidR="00183F9F" w:rsidRPr="00C70209" w:rsidRDefault="00183F9F" w:rsidP="00082182">
            <w:pPr>
              <w:pStyle w:val="Tabletext-evidencematrix"/>
            </w:pPr>
            <w:r w:rsidRPr="00C70209">
              <w:t>Plasma transfused (mL)</w:t>
            </w:r>
          </w:p>
        </w:tc>
        <w:tc>
          <w:tcPr>
            <w:tcW w:w="459" w:type="pct"/>
            <w:shd w:val="clear" w:color="auto" w:fill="auto"/>
          </w:tcPr>
          <w:p w14:paraId="49B7E142" w14:textId="77777777" w:rsidR="00183F9F" w:rsidRPr="00C70209" w:rsidRDefault="00183F9F" w:rsidP="00082182">
            <w:pPr>
              <w:pStyle w:val="Tabletext-evidencematrix"/>
            </w:pPr>
            <w:r w:rsidRPr="00C70209">
              <w:t>192 ± 140</w:t>
            </w:r>
          </w:p>
        </w:tc>
        <w:tc>
          <w:tcPr>
            <w:tcW w:w="460" w:type="pct"/>
            <w:shd w:val="clear" w:color="auto" w:fill="auto"/>
          </w:tcPr>
          <w:p w14:paraId="2E4974E6" w14:textId="77777777" w:rsidR="00183F9F" w:rsidRPr="00C70209" w:rsidRDefault="00183F9F" w:rsidP="00082182">
            <w:pPr>
              <w:pStyle w:val="Tabletext-evidencematrix"/>
            </w:pPr>
            <w:r w:rsidRPr="00C70209">
              <w:t>285 ± 129</w:t>
            </w:r>
          </w:p>
        </w:tc>
        <w:tc>
          <w:tcPr>
            <w:tcW w:w="548" w:type="pct"/>
            <w:shd w:val="clear" w:color="auto" w:fill="FFFFFF" w:themeFill="background1"/>
          </w:tcPr>
          <w:p w14:paraId="53165FD0" w14:textId="77777777" w:rsidR="00183F9F" w:rsidRPr="00C70209" w:rsidRDefault="00183F9F" w:rsidP="00082182">
            <w:pPr>
              <w:pStyle w:val="Tabletext-evidencematrix"/>
            </w:pPr>
            <w:r w:rsidRPr="00C70209">
              <w:t>NR</w:t>
            </w:r>
          </w:p>
        </w:tc>
        <w:tc>
          <w:tcPr>
            <w:tcW w:w="557" w:type="pct"/>
            <w:shd w:val="clear" w:color="auto" w:fill="D9D9D9" w:themeFill="background1" w:themeFillShade="D9"/>
          </w:tcPr>
          <w:p w14:paraId="1C669A9D" w14:textId="77777777" w:rsidR="00183F9F" w:rsidRPr="00C70209" w:rsidRDefault="00183F9F" w:rsidP="00082182">
            <w:pPr>
              <w:pStyle w:val="Tabletext-evidencematrix"/>
              <w:rPr>
                <w:i/>
              </w:rPr>
            </w:pPr>
            <w:r w:rsidRPr="00C70209">
              <w:rPr>
                <w:i/>
              </w:rPr>
              <w:t>Favours miniaturised CPB</w:t>
            </w:r>
          </w:p>
          <w:p w14:paraId="274629AA" w14:textId="70C85184" w:rsidR="00183F9F" w:rsidRPr="00C70209" w:rsidRDefault="001A475D" w:rsidP="00082182">
            <w:pPr>
              <w:pStyle w:val="Tabletext-evidencematrix"/>
            </w:pPr>
            <w:r w:rsidRPr="001A475D">
              <w:rPr>
                <w:i/>
              </w:rPr>
              <w:t>P = </w:t>
            </w:r>
            <w:r w:rsidR="00183F9F" w:rsidRPr="00C70209">
              <w:t>0.01</w:t>
            </w:r>
          </w:p>
        </w:tc>
      </w:tr>
      <w:tr w:rsidR="00183F9F" w:rsidRPr="00C70209" w14:paraId="4A48C5B6" w14:textId="77777777" w:rsidTr="00082182">
        <w:trPr>
          <w:cantSplit/>
          <w:trHeight w:val="567"/>
        </w:trPr>
        <w:tc>
          <w:tcPr>
            <w:tcW w:w="451" w:type="pct"/>
            <w:vMerge/>
            <w:shd w:val="clear" w:color="auto" w:fill="auto"/>
          </w:tcPr>
          <w:p w14:paraId="61137EE2" w14:textId="77777777" w:rsidR="00183F9F" w:rsidRPr="00C70209" w:rsidRDefault="00183F9F" w:rsidP="00082182">
            <w:pPr>
              <w:spacing w:before="40" w:after="60"/>
              <w:ind w:left="0"/>
              <w:rPr>
                <w:rFonts w:ascii="Arial Narrow" w:eastAsia="Arial Unicode MS" w:hAnsi="Arial Narrow" w:cs="Arial"/>
                <w:b/>
                <w:bCs/>
                <w:color w:val="auto"/>
                <w:sz w:val="16"/>
                <w:szCs w:val="16"/>
                <w:lang w:eastAsia="ja-JP"/>
              </w:rPr>
            </w:pPr>
          </w:p>
        </w:tc>
        <w:tc>
          <w:tcPr>
            <w:tcW w:w="609" w:type="pct"/>
            <w:vMerge/>
            <w:shd w:val="clear" w:color="auto" w:fill="auto"/>
          </w:tcPr>
          <w:p w14:paraId="43F78A74"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509" w:type="pct"/>
            <w:vMerge/>
            <w:shd w:val="clear" w:color="auto" w:fill="auto"/>
          </w:tcPr>
          <w:p w14:paraId="0A8762A1"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488" w:type="pct"/>
            <w:vMerge/>
            <w:shd w:val="clear" w:color="auto" w:fill="auto"/>
          </w:tcPr>
          <w:p w14:paraId="06DF6FD7"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488" w:type="pct"/>
            <w:vMerge/>
            <w:shd w:val="clear" w:color="auto" w:fill="auto"/>
          </w:tcPr>
          <w:p w14:paraId="44D24B2B"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431" w:type="pct"/>
            <w:shd w:val="clear" w:color="auto" w:fill="auto"/>
          </w:tcPr>
          <w:p w14:paraId="529A9613" w14:textId="77777777" w:rsidR="00183F9F" w:rsidRPr="00C70209" w:rsidRDefault="00183F9F" w:rsidP="00082182">
            <w:pPr>
              <w:pStyle w:val="Tabletext-evidencematrix"/>
              <w:rPr>
                <w:szCs w:val="16"/>
              </w:rPr>
            </w:pPr>
            <w:r w:rsidRPr="00C70209">
              <w:rPr>
                <w:szCs w:val="16"/>
              </w:rPr>
              <w:t>Albumin transfused (mL)</w:t>
            </w:r>
          </w:p>
        </w:tc>
        <w:tc>
          <w:tcPr>
            <w:tcW w:w="459" w:type="pct"/>
            <w:shd w:val="clear" w:color="auto" w:fill="auto"/>
          </w:tcPr>
          <w:p w14:paraId="0F7C2E7F" w14:textId="77777777" w:rsidR="00183F9F" w:rsidRPr="00C70209" w:rsidRDefault="00183F9F" w:rsidP="00082182">
            <w:pPr>
              <w:pStyle w:val="Tabletext-evidencematrix"/>
              <w:rPr>
                <w:szCs w:val="16"/>
              </w:rPr>
            </w:pPr>
            <w:r w:rsidRPr="00C70209">
              <w:rPr>
                <w:szCs w:val="16"/>
              </w:rPr>
              <w:t>113 ± 83</w:t>
            </w:r>
          </w:p>
        </w:tc>
        <w:tc>
          <w:tcPr>
            <w:tcW w:w="460" w:type="pct"/>
            <w:shd w:val="clear" w:color="auto" w:fill="auto"/>
          </w:tcPr>
          <w:p w14:paraId="2A107E94" w14:textId="77777777" w:rsidR="00183F9F" w:rsidRPr="00C70209" w:rsidRDefault="00183F9F" w:rsidP="00082182">
            <w:pPr>
              <w:pStyle w:val="Tabletext-evidencematrix"/>
              <w:rPr>
                <w:szCs w:val="16"/>
              </w:rPr>
            </w:pPr>
            <w:r w:rsidRPr="00C70209">
              <w:rPr>
                <w:szCs w:val="16"/>
              </w:rPr>
              <w:t>139 ± 109</w:t>
            </w:r>
          </w:p>
        </w:tc>
        <w:tc>
          <w:tcPr>
            <w:tcW w:w="548" w:type="pct"/>
            <w:shd w:val="clear" w:color="auto" w:fill="FFFFFF" w:themeFill="background1"/>
          </w:tcPr>
          <w:p w14:paraId="55D4AF55" w14:textId="77777777" w:rsidR="00183F9F" w:rsidRPr="00C70209" w:rsidRDefault="00183F9F" w:rsidP="00082182">
            <w:pPr>
              <w:pStyle w:val="Tabletext-evidencematrix"/>
              <w:rPr>
                <w:szCs w:val="16"/>
              </w:rPr>
            </w:pPr>
            <w:r w:rsidRPr="00C70209">
              <w:rPr>
                <w:szCs w:val="16"/>
              </w:rPr>
              <w:t>NR</w:t>
            </w:r>
          </w:p>
        </w:tc>
        <w:tc>
          <w:tcPr>
            <w:tcW w:w="557" w:type="pct"/>
            <w:shd w:val="clear" w:color="auto" w:fill="FFFFFF" w:themeFill="background1"/>
          </w:tcPr>
          <w:p w14:paraId="5B57393A" w14:textId="77777777" w:rsidR="00183F9F" w:rsidRPr="00C70209" w:rsidRDefault="00183F9F" w:rsidP="00082182">
            <w:pPr>
              <w:pStyle w:val="Tabletext-evidencematrix"/>
              <w:rPr>
                <w:szCs w:val="16"/>
              </w:rPr>
            </w:pPr>
            <w:r w:rsidRPr="00C70209">
              <w:rPr>
                <w:i/>
                <w:szCs w:val="16"/>
              </w:rPr>
              <w:t>No significant difference</w:t>
            </w:r>
          </w:p>
          <w:p w14:paraId="3C3B4EBF" w14:textId="3475290E" w:rsidR="00183F9F" w:rsidRPr="00C70209" w:rsidRDefault="001A475D" w:rsidP="00082182">
            <w:pPr>
              <w:pStyle w:val="Tabletext-evidencematrix"/>
              <w:rPr>
                <w:szCs w:val="16"/>
              </w:rPr>
            </w:pPr>
            <w:r w:rsidRPr="001A475D">
              <w:rPr>
                <w:i/>
                <w:szCs w:val="16"/>
              </w:rPr>
              <w:t>P = </w:t>
            </w:r>
            <w:r w:rsidR="00183F9F" w:rsidRPr="00C70209">
              <w:rPr>
                <w:szCs w:val="16"/>
              </w:rPr>
              <w:t>NR</w:t>
            </w:r>
          </w:p>
        </w:tc>
      </w:tr>
      <w:tr w:rsidR="00183F9F" w:rsidRPr="00C70209" w14:paraId="17856E06" w14:textId="77777777" w:rsidTr="00082182">
        <w:trPr>
          <w:cantSplit/>
          <w:trHeight w:val="567"/>
        </w:trPr>
        <w:tc>
          <w:tcPr>
            <w:tcW w:w="451" w:type="pct"/>
            <w:vMerge/>
            <w:shd w:val="clear" w:color="auto" w:fill="auto"/>
          </w:tcPr>
          <w:p w14:paraId="64D5A62A" w14:textId="77777777" w:rsidR="00183F9F" w:rsidRPr="00C70209" w:rsidRDefault="00183F9F" w:rsidP="00082182">
            <w:pPr>
              <w:spacing w:before="40" w:after="60"/>
              <w:ind w:left="0"/>
              <w:rPr>
                <w:rFonts w:ascii="Arial Narrow" w:eastAsia="Arial Unicode MS" w:hAnsi="Arial Narrow" w:cs="Arial"/>
                <w:b/>
                <w:bCs/>
                <w:color w:val="auto"/>
                <w:sz w:val="16"/>
                <w:szCs w:val="16"/>
                <w:lang w:eastAsia="ja-JP"/>
              </w:rPr>
            </w:pPr>
          </w:p>
        </w:tc>
        <w:tc>
          <w:tcPr>
            <w:tcW w:w="609" w:type="pct"/>
            <w:vMerge/>
            <w:shd w:val="clear" w:color="auto" w:fill="auto"/>
          </w:tcPr>
          <w:p w14:paraId="73548B4C"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509" w:type="pct"/>
            <w:vMerge/>
            <w:shd w:val="clear" w:color="auto" w:fill="auto"/>
          </w:tcPr>
          <w:p w14:paraId="0D70CDFC"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488" w:type="pct"/>
            <w:vMerge/>
            <w:shd w:val="clear" w:color="auto" w:fill="auto"/>
          </w:tcPr>
          <w:p w14:paraId="3B9AFB43"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488" w:type="pct"/>
            <w:vMerge/>
            <w:shd w:val="clear" w:color="auto" w:fill="auto"/>
          </w:tcPr>
          <w:p w14:paraId="43A61474" w14:textId="77777777" w:rsidR="00183F9F" w:rsidRPr="00C70209" w:rsidRDefault="00183F9F" w:rsidP="00082182">
            <w:pPr>
              <w:spacing w:before="40" w:after="60"/>
              <w:ind w:left="0"/>
              <w:rPr>
                <w:rFonts w:ascii="Arial Narrow" w:eastAsia="Arial Unicode MS" w:hAnsi="Arial Narrow" w:cs="Arial"/>
                <w:bCs/>
                <w:color w:val="auto"/>
                <w:sz w:val="16"/>
                <w:szCs w:val="16"/>
                <w:lang w:eastAsia="ja-JP"/>
              </w:rPr>
            </w:pPr>
          </w:p>
        </w:tc>
        <w:tc>
          <w:tcPr>
            <w:tcW w:w="431" w:type="pct"/>
            <w:shd w:val="clear" w:color="auto" w:fill="auto"/>
          </w:tcPr>
          <w:p w14:paraId="556B7B2F" w14:textId="77777777" w:rsidR="00183F9F" w:rsidRPr="00C70209" w:rsidRDefault="00183F9F" w:rsidP="00082182">
            <w:pPr>
              <w:pStyle w:val="Tabletext-evidencematrix"/>
              <w:rPr>
                <w:szCs w:val="16"/>
              </w:rPr>
            </w:pPr>
            <w:r w:rsidRPr="00C70209">
              <w:rPr>
                <w:szCs w:val="16"/>
              </w:rPr>
              <w:t>Total blood products transfused (mL)</w:t>
            </w:r>
          </w:p>
        </w:tc>
        <w:tc>
          <w:tcPr>
            <w:tcW w:w="459" w:type="pct"/>
            <w:shd w:val="clear" w:color="auto" w:fill="auto"/>
          </w:tcPr>
          <w:p w14:paraId="17619A23" w14:textId="77777777" w:rsidR="00183F9F" w:rsidRPr="00C70209" w:rsidRDefault="00183F9F" w:rsidP="00082182">
            <w:pPr>
              <w:pStyle w:val="Tabletext-evidencematrix"/>
              <w:rPr>
                <w:szCs w:val="16"/>
              </w:rPr>
            </w:pPr>
            <w:r w:rsidRPr="00C70209">
              <w:rPr>
                <w:szCs w:val="16"/>
              </w:rPr>
              <w:t>635 ± NR</w:t>
            </w:r>
          </w:p>
        </w:tc>
        <w:tc>
          <w:tcPr>
            <w:tcW w:w="460" w:type="pct"/>
            <w:shd w:val="clear" w:color="auto" w:fill="auto"/>
          </w:tcPr>
          <w:p w14:paraId="1662DEF3" w14:textId="77777777" w:rsidR="00183F9F" w:rsidRPr="00C70209" w:rsidRDefault="00183F9F" w:rsidP="00082182">
            <w:pPr>
              <w:pStyle w:val="Tabletext-evidencematrix"/>
              <w:rPr>
                <w:szCs w:val="16"/>
              </w:rPr>
            </w:pPr>
            <w:r w:rsidRPr="00C70209">
              <w:rPr>
                <w:szCs w:val="16"/>
              </w:rPr>
              <w:t>800 ± NR</w:t>
            </w:r>
          </w:p>
        </w:tc>
        <w:tc>
          <w:tcPr>
            <w:tcW w:w="548" w:type="pct"/>
            <w:shd w:val="clear" w:color="auto" w:fill="FFFFFF" w:themeFill="background1"/>
          </w:tcPr>
          <w:p w14:paraId="6A0FC686" w14:textId="77777777" w:rsidR="00183F9F" w:rsidRPr="00C70209" w:rsidRDefault="00183F9F" w:rsidP="00082182">
            <w:pPr>
              <w:pStyle w:val="Tabletext-evidencematrix"/>
              <w:rPr>
                <w:szCs w:val="16"/>
              </w:rPr>
            </w:pPr>
            <w:r w:rsidRPr="00C70209">
              <w:rPr>
                <w:szCs w:val="16"/>
              </w:rPr>
              <w:t>NR</w:t>
            </w:r>
          </w:p>
        </w:tc>
        <w:tc>
          <w:tcPr>
            <w:tcW w:w="557" w:type="pct"/>
            <w:shd w:val="clear" w:color="auto" w:fill="D9D9D9" w:themeFill="background1" w:themeFillShade="D9"/>
          </w:tcPr>
          <w:p w14:paraId="7A3FEFFF" w14:textId="77777777" w:rsidR="00183F9F" w:rsidRPr="00C70209" w:rsidRDefault="00183F9F" w:rsidP="00082182">
            <w:pPr>
              <w:pStyle w:val="Tabletext-evidencematrix"/>
              <w:rPr>
                <w:i/>
                <w:szCs w:val="16"/>
              </w:rPr>
            </w:pPr>
            <w:r w:rsidRPr="00C70209">
              <w:rPr>
                <w:i/>
                <w:szCs w:val="16"/>
              </w:rPr>
              <w:t>Favours miniaturised CPB</w:t>
            </w:r>
          </w:p>
          <w:p w14:paraId="01E70A5E" w14:textId="6F114227" w:rsidR="00183F9F" w:rsidRPr="00C70209" w:rsidRDefault="001A475D" w:rsidP="00082182">
            <w:pPr>
              <w:pStyle w:val="Tabletext-evidencematrix"/>
              <w:rPr>
                <w:szCs w:val="16"/>
              </w:rPr>
            </w:pPr>
            <w:r w:rsidRPr="001A475D">
              <w:rPr>
                <w:i/>
                <w:szCs w:val="16"/>
              </w:rPr>
              <w:t>P = </w:t>
            </w:r>
            <w:r w:rsidR="00183F9F" w:rsidRPr="00C70209">
              <w:rPr>
                <w:szCs w:val="16"/>
              </w:rPr>
              <w:t>0.0007</w:t>
            </w:r>
          </w:p>
        </w:tc>
      </w:tr>
    </w:tbl>
    <w:p w14:paraId="74DAA6A8" w14:textId="10DC62C4"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sz w:val="16"/>
          <w:szCs w:val="16"/>
        </w:rPr>
        <w:t>CI, confidence interval; CPB, cardiopulmon</w:t>
      </w:r>
      <w:r w:rsidR="00EF7F36" w:rsidRPr="00C70209">
        <w:rPr>
          <w:rFonts w:ascii="Arial Narrow" w:hAnsi="Arial Narrow"/>
          <w:sz w:val="16"/>
          <w:szCs w:val="16"/>
        </w:rPr>
        <w:t xml:space="preserve">ary bypass; NR, not </w:t>
      </w:r>
      <w:r w:rsidR="00F1702E" w:rsidRPr="00C70209">
        <w:rPr>
          <w:rFonts w:ascii="Arial Narrow" w:hAnsi="Arial Narrow"/>
          <w:sz w:val="16"/>
          <w:szCs w:val="16"/>
        </w:rPr>
        <w:t>reported; SD</w:t>
      </w:r>
      <w:r w:rsidRPr="00C70209">
        <w:rPr>
          <w:rFonts w:ascii="Arial Narrow" w:hAnsi="Arial Narrow"/>
          <w:sz w:val="16"/>
          <w:szCs w:val="16"/>
        </w:rPr>
        <w:t>, standard deviation</w:t>
      </w:r>
    </w:p>
    <w:p w14:paraId="03388102" w14:textId="77777777"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a.</w:t>
      </w:r>
      <w:r w:rsidRPr="00C70209">
        <w:rPr>
          <w:rFonts w:ascii="Arial Narrow" w:hAnsi="Arial Narrow"/>
          <w:sz w:val="16"/>
          <w:szCs w:val="16"/>
        </w:rPr>
        <w:t xml:space="preserve"> Where only one study is available in systematic review, the level of evidence has been downgraded to Level I/II. The quality of the Level II study is based on the quality assessment reported by the systematic review authors.</w:t>
      </w:r>
    </w:p>
    <w:p w14:paraId="29B9D483" w14:textId="355D3C03" w:rsidR="00183F9F" w:rsidRPr="00C70209" w:rsidRDefault="00183F9F" w:rsidP="00082182">
      <w:pPr>
        <w:keepNext/>
        <w:keepLines/>
        <w:spacing w:after="0"/>
        <w:ind w:left="0"/>
        <w:rPr>
          <w:rFonts w:ascii="Arial Narrow" w:hAnsi="Arial Narrow"/>
          <w:sz w:val="16"/>
          <w:szCs w:val="16"/>
        </w:rPr>
      </w:pPr>
      <w:r w:rsidRPr="00C70209">
        <w:rPr>
          <w:rFonts w:ascii="Arial Narrow" w:hAnsi="Arial Narrow"/>
          <w:b/>
          <w:sz w:val="16"/>
          <w:szCs w:val="16"/>
        </w:rPr>
        <w:t>b.</w:t>
      </w:r>
      <w:r w:rsidRPr="00C70209">
        <w:rPr>
          <w:rFonts w:ascii="Arial Narrow" w:hAnsi="Arial Narrow"/>
          <w:sz w:val="16"/>
          <w:szCs w:val="16"/>
        </w:rPr>
        <w:t xml:space="preserve"> Only applicable to Level I studies with formal meta-analysis. Heterogeneity defined as follows: (i) no significant heterogeneity if Phet&gt;0.1 and I</w:t>
      </w:r>
      <w:r w:rsidRPr="00C70209">
        <w:rPr>
          <w:rFonts w:ascii="Arial Narrow" w:hAnsi="Arial Narrow"/>
          <w:sz w:val="16"/>
          <w:szCs w:val="16"/>
          <w:vertAlign w:val="superscript"/>
        </w:rPr>
        <w:t>2</w:t>
      </w:r>
      <w:r w:rsidRPr="00C70209">
        <w:rPr>
          <w:rFonts w:ascii="Arial Narrow" w:hAnsi="Arial Narrow"/>
          <w:sz w:val="16"/>
          <w:szCs w:val="16"/>
        </w:rPr>
        <w:t>&lt;25%; (ii) mild heterogeneity if I</w:t>
      </w:r>
      <w:r w:rsidRPr="00C70209">
        <w:rPr>
          <w:rFonts w:ascii="Arial Narrow" w:hAnsi="Arial Narrow"/>
          <w:sz w:val="16"/>
          <w:szCs w:val="16"/>
          <w:vertAlign w:val="superscript"/>
        </w:rPr>
        <w:t>2</w:t>
      </w:r>
      <w:r w:rsidRPr="00C70209">
        <w:rPr>
          <w:rFonts w:ascii="Arial Narrow" w:hAnsi="Arial Narrow"/>
          <w:sz w:val="16"/>
          <w:szCs w:val="16"/>
        </w:rPr>
        <w:t xml:space="preserve"> &lt;25%; moderate heterogeneity if I</w:t>
      </w:r>
      <w:r w:rsidRPr="00C70209">
        <w:rPr>
          <w:rFonts w:ascii="Arial Narrow" w:hAnsi="Arial Narrow"/>
          <w:sz w:val="16"/>
          <w:szCs w:val="16"/>
          <w:vertAlign w:val="superscript"/>
        </w:rPr>
        <w:t xml:space="preserve">2 </w:t>
      </w:r>
      <w:r w:rsidRPr="00C70209">
        <w:rPr>
          <w:rFonts w:ascii="Arial Narrow" w:hAnsi="Arial Narrow"/>
          <w:sz w:val="16"/>
          <w:szCs w:val="16"/>
        </w:rPr>
        <w:t>between 25–50%; substantial heterogeneity I</w:t>
      </w:r>
      <w:r w:rsidRPr="00C70209">
        <w:rPr>
          <w:rFonts w:ascii="Arial Narrow" w:hAnsi="Arial Narrow"/>
          <w:sz w:val="16"/>
          <w:szCs w:val="16"/>
          <w:vertAlign w:val="superscript"/>
        </w:rPr>
        <w:t>2</w:t>
      </w:r>
      <w:r w:rsidRPr="00C70209">
        <w:rPr>
          <w:rFonts w:ascii="Arial Narrow" w:hAnsi="Arial Narrow"/>
          <w:sz w:val="16"/>
          <w:szCs w:val="16"/>
        </w:rPr>
        <w:t xml:space="preserve"> &gt;50%.</w:t>
      </w:r>
    </w:p>
    <w:p w14:paraId="591A7491" w14:textId="77777777" w:rsidR="00183F9F" w:rsidRPr="00C70209" w:rsidRDefault="00183F9F" w:rsidP="00082182">
      <w:pPr>
        <w:keepNext/>
        <w:keepLines/>
        <w:spacing w:after="0"/>
        <w:ind w:left="0"/>
        <w:rPr>
          <w:rFonts w:ascii="Arial Narrow" w:hAnsi="Arial Narrow"/>
          <w:sz w:val="16"/>
          <w:szCs w:val="16"/>
        </w:rPr>
      </w:pPr>
    </w:p>
    <w:p w14:paraId="66F6BA63" w14:textId="77777777" w:rsidR="00183F9F" w:rsidRPr="00C70209" w:rsidRDefault="00183F9F" w:rsidP="00082182">
      <w:pPr>
        <w:spacing w:after="200" w:line="276" w:lineRule="auto"/>
        <w:ind w:left="0"/>
        <w:rPr>
          <w:lang w:eastAsia="en-GB"/>
        </w:rPr>
        <w:sectPr w:rsidR="00183F9F" w:rsidRPr="00C70209" w:rsidSect="00082182">
          <w:footnotePr>
            <w:numFmt w:val="lowerLetter"/>
          </w:footnotePr>
          <w:pgSz w:w="16838" w:h="11906" w:orient="landscape" w:code="9"/>
          <w:pgMar w:top="1440" w:right="1440" w:bottom="1440" w:left="1440" w:header="709" w:footer="709" w:gutter="0"/>
          <w:cols w:space="708"/>
          <w:docGrid w:linePitch="326"/>
        </w:sectPr>
      </w:pPr>
    </w:p>
    <w:p w14:paraId="22594E65" w14:textId="77777777" w:rsidR="00183F9F" w:rsidRPr="00C70209" w:rsidRDefault="00183F9F" w:rsidP="00082182">
      <w:pPr>
        <w:pStyle w:val="Heading3"/>
        <w:rPr>
          <w:lang w:eastAsia="en-GB"/>
        </w:rPr>
      </w:pPr>
      <w:bookmarkStart w:id="843" w:name="_Toc427746871"/>
      <w:r w:rsidRPr="00C70209">
        <w:rPr>
          <w:lang w:eastAsia="en-GB"/>
        </w:rPr>
        <w:t>Critically ill neonatal and paediatric patients</w:t>
      </w:r>
      <w:bookmarkEnd w:id="843"/>
    </w:p>
    <w:p w14:paraId="572137C8" w14:textId="77777777" w:rsidR="00183F9F" w:rsidRPr="00C70209" w:rsidRDefault="00183F9F" w:rsidP="00183F9F">
      <w:pPr>
        <w:pStyle w:val="Head4Num"/>
        <w:ind w:left="1224" w:hanging="864"/>
        <w:rPr>
          <w:lang w:eastAsia="en-GB"/>
        </w:rPr>
      </w:pPr>
      <w:r w:rsidRPr="00C70209">
        <w:t>Recombinant</w:t>
      </w:r>
      <w:r w:rsidRPr="00C70209">
        <w:rPr>
          <w:lang w:eastAsia="en-GB"/>
        </w:rPr>
        <w:t xml:space="preserve"> </w:t>
      </w:r>
      <w:r w:rsidRPr="00C70209">
        <w:t>activated</w:t>
      </w:r>
      <w:r w:rsidRPr="00C70209">
        <w:rPr>
          <w:lang w:eastAsia="en-GB"/>
        </w:rPr>
        <w:t xml:space="preserve"> factor VII</w:t>
      </w:r>
    </w:p>
    <w:tbl>
      <w:tblPr>
        <w:tblW w:w="870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851"/>
        <w:gridCol w:w="3745"/>
        <w:gridCol w:w="810"/>
        <w:gridCol w:w="912"/>
        <w:gridCol w:w="794"/>
        <w:gridCol w:w="794"/>
        <w:gridCol w:w="794"/>
      </w:tblGrid>
      <w:tr w:rsidR="00183F9F" w:rsidRPr="00C70209" w14:paraId="3AB83B5C" w14:textId="77777777" w:rsidTr="005606FC">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5EFA3FDE" w14:textId="1ADE613F" w:rsidR="00183F9F" w:rsidRPr="00C70209" w:rsidRDefault="00183F9F" w:rsidP="006D6362">
            <w:pPr>
              <w:pStyle w:val="PP-heading"/>
              <w:spacing w:line="276" w:lineRule="auto"/>
              <w:rPr>
                <w:lang w:eastAsia="en-US"/>
              </w:rPr>
            </w:pPr>
            <w:r w:rsidRPr="00C70209">
              <w:rPr>
                <w:lang w:eastAsia="en-US"/>
              </w:rPr>
              <w:t>Evidence statements –</w:t>
            </w:r>
            <w:r w:rsidR="006D6362" w:rsidRPr="00C70209">
              <w:rPr>
                <w:lang w:eastAsia="en-US"/>
              </w:rPr>
              <w:t>critically ill</w:t>
            </w:r>
            <w:r w:rsidRPr="00C70209">
              <w:rPr>
                <w:lang w:eastAsia="en-US"/>
              </w:rPr>
              <w:t xml:space="preserve"> </w:t>
            </w:r>
            <w:r w:rsidR="006D6362" w:rsidRPr="00C70209">
              <w:rPr>
                <w:lang w:eastAsia="en-US"/>
              </w:rPr>
              <w:t>neonatal and paediatric patients (</w:t>
            </w:r>
            <w:r w:rsidRPr="00C70209">
              <w:rPr>
                <w:lang w:eastAsia="en-US"/>
              </w:rPr>
              <w:t>recombinant factor VIIa</w:t>
            </w:r>
            <w:r w:rsidR="006D6362"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417110FF"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9A5EF50"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DDAA062"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747C504"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075DF622"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3AC5FF72" w14:textId="77777777" w:rsidTr="009E51C5">
        <w:trPr>
          <w:cantSplit/>
        </w:trPr>
        <w:tc>
          <w:tcPr>
            <w:tcW w:w="851" w:type="dxa"/>
            <w:tcBorders>
              <w:top w:val="single" w:sz="4" w:space="0" w:color="000000"/>
              <w:left w:val="single" w:sz="4" w:space="0" w:color="000000"/>
              <w:bottom w:val="single" w:sz="4" w:space="0" w:color="000000"/>
              <w:right w:val="single" w:sz="4" w:space="0" w:color="000000"/>
            </w:tcBorders>
          </w:tcPr>
          <w:p w14:paraId="48CA1D6D"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CD7B2BF" w14:textId="77777777" w:rsidR="00183F9F" w:rsidRPr="00C70209" w:rsidRDefault="00183F9F" w:rsidP="00082182">
            <w:pPr>
              <w:pStyle w:val="ES-table"/>
              <w:rPr>
                <w:rFonts w:eastAsiaTheme="minorHAnsi"/>
              </w:rPr>
            </w:pPr>
            <w:r w:rsidRPr="00C70209">
              <w:t>In critically ill paediatric patients, the effect of rFVIIa compared with no rFVIIa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49F0FC30"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3D079D1F"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8238660"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5E70218"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A4817CD"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2D833F8A" w14:textId="77777777" w:rsidTr="009E51C5">
        <w:trPr>
          <w:cantSplit/>
        </w:trPr>
        <w:tc>
          <w:tcPr>
            <w:tcW w:w="851" w:type="dxa"/>
            <w:tcBorders>
              <w:top w:val="single" w:sz="4" w:space="0" w:color="000000"/>
              <w:left w:val="single" w:sz="4" w:space="0" w:color="000000"/>
              <w:bottom w:val="single" w:sz="4" w:space="0" w:color="000000"/>
              <w:right w:val="single" w:sz="4" w:space="0" w:color="000000"/>
            </w:tcBorders>
          </w:tcPr>
          <w:p w14:paraId="58E58883"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78B2EA18" w14:textId="77777777" w:rsidR="00183F9F" w:rsidRPr="00C70209" w:rsidRDefault="00183F9F" w:rsidP="00082182">
            <w:pPr>
              <w:pStyle w:val="ES-table"/>
              <w:rPr>
                <w:rFonts w:eastAsiaTheme="minorHAnsi"/>
              </w:rPr>
            </w:pPr>
            <w:r w:rsidRPr="00C70209">
              <w:t>In critically ill paediatric patients, the effect of rFVIIa compared with no rFVIIa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02CB9920"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57BE2495"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48E5EAB"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54D29E3C"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F0D5504"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63506998" w14:textId="77777777" w:rsidTr="009E51C5">
        <w:trPr>
          <w:cantSplit/>
        </w:trPr>
        <w:tc>
          <w:tcPr>
            <w:tcW w:w="851" w:type="dxa"/>
            <w:tcBorders>
              <w:top w:val="single" w:sz="4" w:space="0" w:color="000000"/>
              <w:left w:val="single" w:sz="4" w:space="0" w:color="000000"/>
              <w:bottom w:val="single" w:sz="4" w:space="0" w:color="000000"/>
              <w:right w:val="single" w:sz="4" w:space="0" w:color="000000"/>
            </w:tcBorders>
          </w:tcPr>
          <w:p w14:paraId="1F2956BE"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0FF1870D" w14:textId="77777777" w:rsidR="00183F9F" w:rsidRPr="00C70209" w:rsidRDefault="00183F9F" w:rsidP="00082182">
            <w:pPr>
              <w:pStyle w:val="ES-table"/>
              <w:rPr>
                <w:rFonts w:eastAsiaTheme="minorHAnsi"/>
              </w:rPr>
            </w:pPr>
            <w:r w:rsidRPr="00C70209">
              <w:t>In critically ill paediatric patients, the effect of rFVIIa compared with no rFVIIa on thromboembolic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3FD6B0E6"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2A4D43B8"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12BAD5A"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3A648C9"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0D4320DD"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147CD778" w14:textId="77777777" w:rsidTr="009E51C5">
        <w:trPr>
          <w:cantSplit/>
        </w:trPr>
        <w:tc>
          <w:tcPr>
            <w:tcW w:w="851" w:type="dxa"/>
            <w:tcBorders>
              <w:top w:val="single" w:sz="4" w:space="0" w:color="000000"/>
              <w:left w:val="single" w:sz="4" w:space="0" w:color="000000"/>
              <w:bottom w:val="single" w:sz="4" w:space="0" w:color="000000"/>
              <w:right w:val="single" w:sz="4" w:space="0" w:color="000000"/>
            </w:tcBorders>
          </w:tcPr>
          <w:p w14:paraId="1EEFC59C" w14:textId="77777777" w:rsidR="00183F9F" w:rsidRPr="00C70209" w:rsidRDefault="00183F9F" w:rsidP="00183F9F">
            <w:pPr>
              <w:pStyle w:val="Tabletextnoindent"/>
              <w:numPr>
                <w:ilvl w:val="0"/>
                <w:numId w:val="44"/>
              </w:numPr>
              <w:spacing w:line="276" w:lineRule="auto"/>
              <w:rPr>
                <w:lang w:eastAsia="en-US"/>
              </w:rPr>
            </w:pPr>
          </w:p>
        </w:tc>
        <w:tc>
          <w:tcPr>
            <w:tcW w:w="3745" w:type="dxa"/>
            <w:tcBorders>
              <w:top w:val="single" w:sz="4" w:space="0" w:color="000000"/>
              <w:left w:val="single" w:sz="4" w:space="0" w:color="000000"/>
              <w:bottom w:val="single" w:sz="4" w:space="0" w:color="000000"/>
              <w:right w:val="single" w:sz="4" w:space="0" w:color="000000"/>
            </w:tcBorders>
            <w:hideMark/>
          </w:tcPr>
          <w:p w14:paraId="6F7CBFE5" w14:textId="77777777" w:rsidR="00183F9F" w:rsidRPr="00C70209" w:rsidRDefault="00183F9F" w:rsidP="00082182">
            <w:pPr>
              <w:pStyle w:val="ES-table"/>
              <w:rPr>
                <w:rFonts w:eastAsiaTheme="minorHAnsi"/>
              </w:rPr>
            </w:pPr>
            <w:r w:rsidRPr="00C70209">
              <w:t>In critically ill paediatric patients, the effect of rFVIIa compared with no rFVIIa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1FDAA64F"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222AF0C1"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462DD99"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3FDC2D58"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7CC45EFC"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4605C4C4" w14:textId="77777777" w:rsidTr="005606FC">
        <w:trPr>
          <w:cantSplit/>
        </w:trPr>
        <w:tc>
          <w:tcPr>
            <w:tcW w:w="8700" w:type="dxa"/>
            <w:gridSpan w:val="7"/>
            <w:tcBorders>
              <w:top w:val="single" w:sz="4" w:space="0" w:color="000000"/>
              <w:left w:val="single" w:sz="4" w:space="0" w:color="000000"/>
              <w:bottom w:val="single" w:sz="4" w:space="0" w:color="000000"/>
              <w:right w:val="single" w:sz="4" w:space="0" w:color="000000"/>
            </w:tcBorders>
            <w:hideMark/>
          </w:tcPr>
          <w:p w14:paraId="1462DC0E" w14:textId="77777777" w:rsidR="00183F9F" w:rsidRPr="00C70209" w:rsidRDefault="00183F9F" w:rsidP="00082182">
            <w:pPr>
              <w:pStyle w:val="ES-notes"/>
              <w:rPr>
                <w:rFonts w:eastAsiaTheme="minorHAnsi"/>
              </w:rPr>
            </w:pPr>
            <w:r w:rsidRPr="00C70209">
              <w:t>ES, evidence statement; rFVIIa, recombinant factor VIIa</w:t>
            </w:r>
          </w:p>
          <w:p w14:paraId="2FA0C72D" w14:textId="77777777" w:rsidR="00183F9F" w:rsidRPr="00C70209" w:rsidRDefault="00183F9F" w:rsidP="00082182">
            <w:pPr>
              <w:pStyle w:val="ES-notes"/>
              <w:rPr>
                <w:rFonts w:eastAsiaTheme="minorHAnsi"/>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4351BACF" w14:textId="77777777" w:rsidR="005606FC" w:rsidRPr="00C70209" w:rsidRDefault="005606FC" w:rsidP="005606FC">
      <w:pPr>
        <w:pStyle w:val="Heading5"/>
        <w:rPr>
          <w:lang w:val="en-AU"/>
        </w:rPr>
      </w:pPr>
      <w:r w:rsidRPr="00C70209">
        <w:rPr>
          <w:lang w:val="en-AU"/>
        </w:rPr>
        <w:t>Background</w:t>
      </w:r>
    </w:p>
    <w:p w14:paraId="0F76FC83" w14:textId="54D41F4C" w:rsidR="005606FC" w:rsidRPr="00C70209" w:rsidRDefault="005606FC" w:rsidP="005606FC">
      <w:pPr>
        <w:pStyle w:val="BodyText"/>
      </w:pPr>
      <w:r w:rsidRPr="00C70209">
        <w:t>Recombinant activated factor VII (rFVIIa) is a synthetic form of blood factor VII that activat</w:t>
      </w:r>
      <w:r w:rsidR="004C3A05" w:rsidRPr="00C70209">
        <w:t>es</w:t>
      </w:r>
      <w:r w:rsidRPr="00C70209">
        <w:t xml:space="preserve"> the formation of prothrombinase complex. The intervention has a local mode of action in areas where tissue factor or phospholipids are exposed. At pharmacological doses, rFVIIa bypasses conventional steps in the coagulation cascade and acts directly on activated platelets at the injury site, leading to the generation of a fully stabilised fibrin clot. Without systemic activation of the coagulation cascade, the risk of thromboembolic events is minimised. In paediatric patients with traumatic injuries, rFVIIa may control severe bleeding at the wound site and reduce the need for blood transfusions.</w:t>
      </w:r>
    </w:p>
    <w:p w14:paraId="665A6E9D" w14:textId="62C1EE40" w:rsidR="00183F9F" w:rsidRPr="00C70209" w:rsidRDefault="00183F9F" w:rsidP="005606FC">
      <w:pPr>
        <w:pStyle w:val="Heading5"/>
        <w:rPr>
          <w:lang w:val="en-AU"/>
        </w:rPr>
      </w:pPr>
      <w:r w:rsidRPr="00C70209">
        <w:rPr>
          <w:lang w:val="en-AU"/>
        </w:rPr>
        <w:t>Summary of evidence</w:t>
      </w:r>
    </w:p>
    <w:p w14:paraId="36526DF4" w14:textId="77777777" w:rsidR="00183F9F" w:rsidRPr="00C70209" w:rsidRDefault="00183F9F" w:rsidP="00082182">
      <w:pPr>
        <w:pStyle w:val="Heading6"/>
      </w:pPr>
      <w:r w:rsidRPr="00C70209">
        <w:t>Level I evidence</w:t>
      </w:r>
    </w:p>
    <w:p w14:paraId="1350F938" w14:textId="77777777" w:rsidR="00183F9F" w:rsidRPr="00C70209" w:rsidRDefault="00183F9F" w:rsidP="00082182">
      <w:pPr>
        <w:pStyle w:val="BodyText"/>
      </w:pPr>
      <w:r w:rsidRPr="00C70209">
        <w:t>The systematic review and hand-searching process identified no Level I studies that assessed the safety and effectiveness of rFVIIa compared with no rFVIIa in critically ill neonatal and paediatric patients.</w:t>
      </w:r>
    </w:p>
    <w:p w14:paraId="24758913" w14:textId="77777777" w:rsidR="00183F9F" w:rsidRPr="00C70209" w:rsidRDefault="00183F9F" w:rsidP="00082182">
      <w:pPr>
        <w:pStyle w:val="Heading6"/>
      </w:pPr>
      <w:r w:rsidRPr="00C70209">
        <w:t>Level II evidence</w:t>
      </w:r>
    </w:p>
    <w:p w14:paraId="4C186C6D" w14:textId="77777777" w:rsidR="00183F9F" w:rsidRPr="00C70209" w:rsidRDefault="00183F9F" w:rsidP="00082182">
      <w:pPr>
        <w:pStyle w:val="BodyText"/>
      </w:pPr>
      <w:r w:rsidRPr="00C70209">
        <w:t>The systematic review and hand-searching process identified no Level II studies that assessed the safety and effectiveness of rFVIIa compared with no rFVIIa in critically ill neonatal and paediatric patients.</w:t>
      </w:r>
    </w:p>
    <w:p w14:paraId="60047939" w14:textId="77777777" w:rsidR="00183F9F" w:rsidRPr="00C70209" w:rsidRDefault="00183F9F">
      <w:pPr>
        <w:spacing w:after="200" w:line="276" w:lineRule="auto"/>
        <w:ind w:left="0"/>
        <w:rPr>
          <w:rFonts w:ascii="Arial" w:hAnsi="Arial" w:cs="Arial"/>
          <w:b/>
          <w:bCs/>
          <w:sz w:val="20"/>
          <w:szCs w:val="26"/>
          <w:lang w:eastAsia="en-GB"/>
        </w:rPr>
      </w:pPr>
      <w:r w:rsidRPr="00C70209">
        <w:rPr>
          <w:lang w:eastAsia="en-GB"/>
        </w:rPr>
        <w:br w:type="page"/>
      </w:r>
    </w:p>
    <w:p w14:paraId="26AB6191" w14:textId="74F59C20" w:rsidR="00183F9F" w:rsidRPr="00C70209" w:rsidRDefault="00183F9F" w:rsidP="00183F9F">
      <w:pPr>
        <w:pStyle w:val="Head4Num"/>
        <w:ind w:left="1224" w:hanging="864"/>
        <w:rPr>
          <w:lang w:eastAsia="en-GB"/>
        </w:rPr>
      </w:pPr>
      <w:r w:rsidRPr="00C70209">
        <w:rPr>
          <w:lang w:eastAsia="en-GB"/>
        </w:rPr>
        <w:t>Viscoelastometric point</w:t>
      </w:r>
      <w:r w:rsidR="004B557C" w:rsidRPr="00C70209">
        <w:rPr>
          <w:lang w:eastAsia="en-GB"/>
        </w:rPr>
        <w:t>-</w:t>
      </w:r>
      <w:r w:rsidRPr="00C70209">
        <w:rPr>
          <w:lang w:eastAsia="en-GB"/>
        </w:rPr>
        <w:t>of</w:t>
      </w:r>
      <w:r w:rsidR="004B557C" w:rsidRPr="00C70209">
        <w:rPr>
          <w:lang w:eastAsia="en-GB"/>
        </w:rPr>
        <w:t>-</w:t>
      </w:r>
      <w:r w:rsidRPr="00C70209">
        <w:rPr>
          <w:lang w:eastAsia="en-GB"/>
        </w:rPr>
        <w:t>care testing</w:t>
      </w:r>
    </w:p>
    <w:tbl>
      <w:tblPr>
        <w:tblW w:w="8700"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19"/>
        <w:gridCol w:w="3577"/>
        <w:gridCol w:w="810"/>
        <w:gridCol w:w="912"/>
        <w:gridCol w:w="794"/>
        <w:gridCol w:w="794"/>
        <w:gridCol w:w="794"/>
      </w:tblGrid>
      <w:tr w:rsidR="00183F9F" w:rsidRPr="00C70209" w14:paraId="7830E088" w14:textId="77777777" w:rsidTr="00082182">
        <w:trPr>
          <w:cantSplit/>
          <w:trHeight w:val="2078"/>
          <w:tblHeader/>
        </w:trPr>
        <w:tc>
          <w:tcPr>
            <w:tcW w:w="4596" w:type="dxa"/>
            <w:gridSpan w:val="2"/>
            <w:tcBorders>
              <w:top w:val="single" w:sz="4" w:space="0" w:color="000000"/>
              <w:left w:val="single" w:sz="4" w:space="0" w:color="000000"/>
              <w:bottom w:val="single" w:sz="4" w:space="0" w:color="000000"/>
              <w:right w:val="single" w:sz="4" w:space="0" w:color="000000"/>
            </w:tcBorders>
            <w:shd w:val="clear" w:color="auto" w:fill="FFC000"/>
            <w:hideMark/>
          </w:tcPr>
          <w:p w14:paraId="17CAB3B2" w14:textId="62D9C73D" w:rsidR="00183F9F" w:rsidRPr="00C70209" w:rsidRDefault="00183F9F">
            <w:pPr>
              <w:pStyle w:val="PP-heading"/>
              <w:spacing w:line="276" w:lineRule="auto"/>
              <w:rPr>
                <w:lang w:eastAsia="en-US"/>
              </w:rPr>
            </w:pPr>
            <w:r w:rsidRPr="00C70209">
              <w:rPr>
                <w:lang w:eastAsia="en-US"/>
              </w:rPr>
              <w:t xml:space="preserve">Evidence statements – </w:t>
            </w:r>
            <w:r w:rsidR="006D6362" w:rsidRPr="00C70209">
              <w:rPr>
                <w:lang w:eastAsia="en-US"/>
              </w:rPr>
              <w:t>critically ill neonatal and paediatric patients (</w:t>
            </w:r>
            <w:r w:rsidRPr="00C70209">
              <w:rPr>
                <w:lang w:eastAsia="en-US"/>
              </w:rPr>
              <w:t>viscoelastometric point</w:t>
            </w:r>
            <w:r w:rsidR="004B557C" w:rsidRPr="00C70209">
              <w:rPr>
                <w:lang w:eastAsia="en-US"/>
              </w:rPr>
              <w:t>-</w:t>
            </w:r>
            <w:r w:rsidRPr="00C70209">
              <w:rPr>
                <w:lang w:eastAsia="en-US"/>
              </w:rPr>
              <w:t>of</w:t>
            </w:r>
            <w:r w:rsidR="004B557C" w:rsidRPr="00C70209">
              <w:rPr>
                <w:lang w:eastAsia="en-US"/>
              </w:rPr>
              <w:t>-</w:t>
            </w:r>
            <w:r w:rsidRPr="00C70209">
              <w:rPr>
                <w:lang w:eastAsia="en-US"/>
              </w:rPr>
              <w:t>care testing</w:t>
            </w:r>
            <w:r w:rsidR="006D6362" w:rsidRPr="00C70209">
              <w:rPr>
                <w:lang w:eastAsia="en-US"/>
              </w:rPr>
              <w:t>)</w:t>
            </w:r>
          </w:p>
        </w:tc>
        <w:tc>
          <w:tcPr>
            <w:tcW w:w="810"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565C7A18" w14:textId="77777777" w:rsidR="00183F9F" w:rsidRPr="00C70209" w:rsidRDefault="00183F9F">
            <w:pPr>
              <w:spacing w:line="276" w:lineRule="auto"/>
              <w:ind w:left="113" w:right="113"/>
              <w:jc w:val="center"/>
              <w:rPr>
                <w:b/>
                <w:lang w:eastAsia="en-US"/>
              </w:rPr>
            </w:pPr>
            <w:r w:rsidRPr="00C70209">
              <w:rPr>
                <w:b/>
                <w:lang w:eastAsia="en-US"/>
              </w:rPr>
              <w:t>Evidence</w:t>
            </w:r>
          </w:p>
        </w:tc>
        <w:tc>
          <w:tcPr>
            <w:tcW w:w="912"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4C4E108" w14:textId="77777777" w:rsidR="00183F9F" w:rsidRPr="00C70209" w:rsidRDefault="00183F9F">
            <w:pPr>
              <w:spacing w:line="276" w:lineRule="auto"/>
              <w:ind w:left="113" w:right="113"/>
              <w:jc w:val="center"/>
              <w:rPr>
                <w:b/>
                <w:lang w:eastAsia="en-US"/>
              </w:rPr>
            </w:pPr>
            <w:r w:rsidRPr="00C70209">
              <w:rPr>
                <w:b/>
                <w:lang w:eastAsia="en-US"/>
              </w:rPr>
              <w:t>Consistenc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7FF9C279" w14:textId="77777777" w:rsidR="00183F9F" w:rsidRPr="00C70209" w:rsidRDefault="00183F9F">
            <w:pPr>
              <w:spacing w:line="276" w:lineRule="auto"/>
              <w:ind w:left="113" w:right="113"/>
              <w:jc w:val="center"/>
              <w:rPr>
                <w:b/>
                <w:lang w:eastAsia="en-US"/>
              </w:rPr>
            </w:pPr>
            <w:r w:rsidRPr="00C70209">
              <w:rPr>
                <w:b/>
                <w:lang w:eastAsia="en-US"/>
              </w:rPr>
              <w:t>Clinical impact</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2BA6A29B" w14:textId="77777777" w:rsidR="00183F9F" w:rsidRPr="00C70209" w:rsidRDefault="00183F9F">
            <w:pPr>
              <w:spacing w:line="276" w:lineRule="auto"/>
              <w:ind w:left="113" w:right="113"/>
              <w:jc w:val="center"/>
              <w:rPr>
                <w:b/>
                <w:lang w:eastAsia="en-US"/>
              </w:rPr>
            </w:pPr>
            <w:r w:rsidRPr="00C70209">
              <w:rPr>
                <w:b/>
                <w:lang w:eastAsia="en-US"/>
              </w:rPr>
              <w:t>Generalisability</w:t>
            </w:r>
          </w:p>
        </w:tc>
        <w:tc>
          <w:tcPr>
            <w:tcW w:w="794" w:type="dxa"/>
            <w:tcBorders>
              <w:top w:val="single" w:sz="4" w:space="0" w:color="000000"/>
              <w:left w:val="single" w:sz="4" w:space="0" w:color="000000"/>
              <w:bottom w:val="single" w:sz="4" w:space="0" w:color="000000"/>
              <w:right w:val="single" w:sz="4" w:space="0" w:color="000000"/>
            </w:tcBorders>
            <w:shd w:val="clear" w:color="auto" w:fill="FFC000"/>
            <w:textDirection w:val="btLr"/>
            <w:hideMark/>
          </w:tcPr>
          <w:p w14:paraId="32B8D785" w14:textId="77777777" w:rsidR="00183F9F" w:rsidRPr="00C70209" w:rsidRDefault="00183F9F">
            <w:pPr>
              <w:spacing w:line="276" w:lineRule="auto"/>
              <w:ind w:left="113" w:right="113"/>
              <w:jc w:val="center"/>
              <w:rPr>
                <w:b/>
                <w:lang w:eastAsia="en-US"/>
              </w:rPr>
            </w:pPr>
            <w:r w:rsidRPr="00C70209">
              <w:rPr>
                <w:b/>
                <w:lang w:eastAsia="en-US"/>
              </w:rPr>
              <w:t>Applicability</w:t>
            </w:r>
          </w:p>
        </w:tc>
      </w:tr>
      <w:tr w:rsidR="00183F9F" w:rsidRPr="00C70209" w14:paraId="48FE648C" w14:textId="77777777" w:rsidTr="00082182">
        <w:trPr>
          <w:cantSplit/>
        </w:trPr>
        <w:tc>
          <w:tcPr>
            <w:tcW w:w="1019" w:type="dxa"/>
            <w:tcBorders>
              <w:top w:val="single" w:sz="4" w:space="0" w:color="000000"/>
              <w:left w:val="single" w:sz="4" w:space="0" w:color="000000"/>
              <w:bottom w:val="single" w:sz="4" w:space="0" w:color="000000"/>
              <w:right w:val="single" w:sz="4" w:space="0" w:color="000000"/>
            </w:tcBorders>
          </w:tcPr>
          <w:p w14:paraId="0622ABBC" w14:textId="77777777" w:rsidR="00183F9F" w:rsidRPr="00C70209" w:rsidRDefault="00183F9F" w:rsidP="00183F9F">
            <w:pPr>
              <w:pStyle w:val="Tabletextnoindent"/>
              <w:numPr>
                <w:ilvl w:val="0"/>
                <w:numId w:val="44"/>
              </w:numPr>
              <w:spacing w:line="276" w:lineRule="auto"/>
              <w:rPr>
                <w:lang w:eastAsia="en-US"/>
              </w:rPr>
            </w:pPr>
          </w:p>
        </w:tc>
        <w:tc>
          <w:tcPr>
            <w:tcW w:w="3577" w:type="dxa"/>
            <w:tcBorders>
              <w:top w:val="single" w:sz="4" w:space="0" w:color="000000"/>
              <w:left w:val="single" w:sz="4" w:space="0" w:color="000000"/>
              <w:bottom w:val="single" w:sz="4" w:space="0" w:color="000000"/>
              <w:right w:val="single" w:sz="4" w:space="0" w:color="000000"/>
            </w:tcBorders>
            <w:hideMark/>
          </w:tcPr>
          <w:p w14:paraId="7B22F52E" w14:textId="77777777" w:rsidR="00183F9F" w:rsidRPr="00C70209" w:rsidRDefault="00183F9F" w:rsidP="00082182">
            <w:pPr>
              <w:pStyle w:val="ES-table"/>
              <w:rPr>
                <w:rFonts w:eastAsiaTheme="minorHAnsi"/>
              </w:rPr>
            </w:pPr>
            <w:r w:rsidRPr="00C70209">
              <w:t>In critically ill paediatric patients, the effect of viscoelastometric POC testing compared with no viscoelastometric POC testing on mortality is unknown.</w:t>
            </w:r>
          </w:p>
        </w:tc>
        <w:tc>
          <w:tcPr>
            <w:tcW w:w="810" w:type="dxa"/>
            <w:tcBorders>
              <w:top w:val="single" w:sz="4" w:space="0" w:color="000000"/>
              <w:left w:val="single" w:sz="4" w:space="0" w:color="000000"/>
              <w:bottom w:val="single" w:sz="4" w:space="0" w:color="000000"/>
              <w:right w:val="single" w:sz="4" w:space="0" w:color="000000"/>
            </w:tcBorders>
            <w:hideMark/>
          </w:tcPr>
          <w:p w14:paraId="0724D429" w14:textId="77777777" w:rsidR="00183F9F" w:rsidRPr="00C70209" w:rsidRDefault="00183F9F" w:rsidP="00082182">
            <w:pPr>
              <w:pStyle w:val="T-ABCD"/>
              <w:rPr>
                <w:rFonts w:eastAsiaTheme="minorHAnsi"/>
              </w:rPr>
            </w:pPr>
            <w:r w:rsidRPr="00C70209">
              <w:t>NA</w:t>
            </w:r>
          </w:p>
        </w:tc>
        <w:tc>
          <w:tcPr>
            <w:tcW w:w="912" w:type="dxa"/>
            <w:tcBorders>
              <w:top w:val="single" w:sz="4" w:space="0" w:color="000000"/>
              <w:left w:val="single" w:sz="4" w:space="0" w:color="000000"/>
              <w:bottom w:val="single" w:sz="4" w:space="0" w:color="000000"/>
              <w:right w:val="single" w:sz="4" w:space="0" w:color="000000"/>
            </w:tcBorders>
            <w:hideMark/>
          </w:tcPr>
          <w:p w14:paraId="2AEBD27B" w14:textId="77777777" w:rsidR="00183F9F" w:rsidRPr="00C70209" w:rsidRDefault="00183F9F" w:rsidP="00082182">
            <w:pPr>
              <w:pStyle w:val="T-ABCD"/>
              <w:rPr>
                <w:rFonts w:eastAsiaTheme="minorHAnsi"/>
              </w:rPr>
            </w:pPr>
            <w:r w:rsidRPr="00C70209">
              <w:t>NA</w:t>
            </w:r>
          </w:p>
        </w:tc>
        <w:tc>
          <w:tcPr>
            <w:tcW w:w="794" w:type="dxa"/>
            <w:tcBorders>
              <w:top w:val="single" w:sz="4" w:space="0" w:color="000000"/>
              <w:left w:val="single" w:sz="4" w:space="0" w:color="000000"/>
              <w:bottom w:val="single" w:sz="4" w:space="0" w:color="000000"/>
              <w:right w:val="single" w:sz="4" w:space="0" w:color="000000"/>
            </w:tcBorders>
            <w:hideMark/>
          </w:tcPr>
          <w:p w14:paraId="33F68B41" w14:textId="77777777" w:rsidR="00183F9F" w:rsidRPr="00C70209" w:rsidRDefault="00183F9F" w:rsidP="00082182">
            <w:pPr>
              <w:pStyle w:val="T-ABCD"/>
              <w:rPr>
                <w:rFonts w:eastAsiaTheme="minorHAnsi"/>
              </w:rPr>
            </w:pPr>
            <w:r w:rsidRPr="00C70209">
              <w:t>NA</w:t>
            </w:r>
          </w:p>
        </w:tc>
        <w:tc>
          <w:tcPr>
            <w:tcW w:w="794" w:type="dxa"/>
            <w:tcBorders>
              <w:top w:val="single" w:sz="4" w:space="0" w:color="000000"/>
              <w:left w:val="single" w:sz="4" w:space="0" w:color="000000"/>
              <w:bottom w:val="single" w:sz="4" w:space="0" w:color="000000"/>
              <w:right w:val="single" w:sz="4" w:space="0" w:color="000000"/>
            </w:tcBorders>
            <w:hideMark/>
          </w:tcPr>
          <w:p w14:paraId="14491CE6" w14:textId="77777777" w:rsidR="00183F9F" w:rsidRPr="00C70209" w:rsidRDefault="00183F9F" w:rsidP="00082182">
            <w:pPr>
              <w:pStyle w:val="T-ABCD"/>
              <w:rPr>
                <w:rFonts w:eastAsiaTheme="minorHAnsi"/>
              </w:rPr>
            </w:pPr>
            <w:r w:rsidRPr="00C70209">
              <w:t>NA</w:t>
            </w:r>
          </w:p>
        </w:tc>
        <w:tc>
          <w:tcPr>
            <w:tcW w:w="794" w:type="dxa"/>
            <w:tcBorders>
              <w:top w:val="single" w:sz="4" w:space="0" w:color="000000"/>
              <w:left w:val="single" w:sz="4" w:space="0" w:color="000000"/>
              <w:bottom w:val="single" w:sz="4" w:space="0" w:color="000000"/>
              <w:right w:val="single" w:sz="4" w:space="0" w:color="000000"/>
            </w:tcBorders>
            <w:hideMark/>
          </w:tcPr>
          <w:p w14:paraId="53E666B1" w14:textId="77777777" w:rsidR="00183F9F" w:rsidRPr="00C70209" w:rsidRDefault="00183F9F" w:rsidP="00082182">
            <w:pPr>
              <w:pStyle w:val="T-ABCD"/>
              <w:rPr>
                <w:rFonts w:eastAsiaTheme="minorHAnsi"/>
              </w:rPr>
            </w:pPr>
            <w:r w:rsidRPr="00C70209">
              <w:t xml:space="preserve">NA </w:t>
            </w:r>
          </w:p>
        </w:tc>
      </w:tr>
      <w:tr w:rsidR="00183F9F" w:rsidRPr="00C70209" w14:paraId="579A56B9" w14:textId="77777777" w:rsidTr="00082182">
        <w:trPr>
          <w:cantSplit/>
        </w:trPr>
        <w:tc>
          <w:tcPr>
            <w:tcW w:w="1019" w:type="dxa"/>
            <w:tcBorders>
              <w:top w:val="single" w:sz="4" w:space="0" w:color="000000"/>
              <w:left w:val="single" w:sz="4" w:space="0" w:color="000000"/>
              <w:bottom w:val="single" w:sz="4" w:space="0" w:color="000000"/>
              <w:right w:val="single" w:sz="4" w:space="0" w:color="000000"/>
            </w:tcBorders>
          </w:tcPr>
          <w:p w14:paraId="62643D4D" w14:textId="77777777" w:rsidR="00183F9F" w:rsidRPr="00C70209" w:rsidRDefault="00183F9F" w:rsidP="00183F9F">
            <w:pPr>
              <w:pStyle w:val="Tabletextnoindent"/>
              <w:numPr>
                <w:ilvl w:val="0"/>
                <w:numId w:val="44"/>
              </w:numPr>
              <w:spacing w:line="276" w:lineRule="auto"/>
              <w:rPr>
                <w:lang w:eastAsia="en-US"/>
              </w:rPr>
            </w:pPr>
          </w:p>
        </w:tc>
        <w:tc>
          <w:tcPr>
            <w:tcW w:w="3577" w:type="dxa"/>
            <w:tcBorders>
              <w:top w:val="single" w:sz="4" w:space="0" w:color="000000"/>
              <w:left w:val="single" w:sz="4" w:space="0" w:color="000000"/>
              <w:bottom w:val="single" w:sz="4" w:space="0" w:color="000000"/>
              <w:right w:val="single" w:sz="4" w:space="0" w:color="000000"/>
            </w:tcBorders>
            <w:hideMark/>
          </w:tcPr>
          <w:p w14:paraId="3A90A923" w14:textId="77777777" w:rsidR="00183F9F" w:rsidRPr="00C70209" w:rsidRDefault="00183F9F" w:rsidP="00082182">
            <w:pPr>
              <w:pStyle w:val="ES-table"/>
              <w:rPr>
                <w:rFonts w:eastAsiaTheme="minorHAnsi"/>
              </w:rPr>
            </w:pPr>
            <w:r w:rsidRPr="00C70209">
              <w:t>In critically ill paediatric patients, the effect of viscoelastometric POC testing compared with no viscoelastometric POC testing on transfusion volume or incidence is unknown.</w:t>
            </w:r>
          </w:p>
        </w:tc>
        <w:tc>
          <w:tcPr>
            <w:tcW w:w="810" w:type="dxa"/>
            <w:tcBorders>
              <w:top w:val="single" w:sz="4" w:space="0" w:color="000000"/>
              <w:left w:val="single" w:sz="4" w:space="0" w:color="000000"/>
              <w:bottom w:val="single" w:sz="4" w:space="0" w:color="000000"/>
              <w:right w:val="single" w:sz="4" w:space="0" w:color="000000"/>
            </w:tcBorders>
            <w:hideMark/>
          </w:tcPr>
          <w:p w14:paraId="5AB56859"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7C7106DB"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1720E850"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647CF623"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8FB9BF2"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0555193F" w14:textId="77777777" w:rsidTr="00082182">
        <w:trPr>
          <w:cantSplit/>
        </w:trPr>
        <w:tc>
          <w:tcPr>
            <w:tcW w:w="1019" w:type="dxa"/>
            <w:tcBorders>
              <w:top w:val="single" w:sz="4" w:space="0" w:color="000000"/>
              <w:left w:val="single" w:sz="4" w:space="0" w:color="000000"/>
              <w:bottom w:val="single" w:sz="4" w:space="0" w:color="000000"/>
              <w:right w:val="single" w:sz="4" w:space="0" w:color="000000"/>
            </w:tcBorders>
          </w:tcPr>
          <w:p w14:paraId="56FDDFCE" w14:textId="77777777" w:rsidR="00183F9F" w:rsidRPr="00C70209" w:rsidRDefault="00183F9F" w:rsidP="00183F9F">
            <w:pPr>
              <w:pStyle w:val="Tabletextnoindent"/>
              <w:numPr>
                <w:ilvl w:val="0"/>
                <w:numId w:val="44"/>
              </w:numPr>
              <w:spacing w:line="276" w:lineRule="auto"/>
              <w:rPr>
                <w:lang w:eastAsia="en-US"/>
              </w:rPr>
            </w:pPr>
          </w:p>
        </w:tc>
        <w:tc>
          <w:tcPr>
            <w:tcW w:w="3577" w:type="dxa"/>
            <w:tcBorders>
              <w:top w:val="single" w:sz="4" w:space="0" w:color="000000"/>
              <w:left w:val="single" w:sz="4" w:space="0" w:color="000000"/>
              <w:bottom w:val="single" w:sz="4" w:space="0" w:color="000000"/>
              <w:right w:val="single" w:sz="4" w:space="0" w:color="000000"/>
            </w:tcBorders>
            <w:hideMark/>
          </w:tcPr>
          <w:p w14:paraId="647FD18D" w14:textId="77777777" w:rsidR="00183F9F" w:rsidRPr="00C70209" w:rsidRDefault="00183F9F" w:rsidP="00082182">
            <w:pPr>
              <w:pStyle w:val="ES-table"/>
              <w:rPr>
                <w:rFonts w:eastAsiaTheme="minorHAnsi"/>
              </w:rPr>
            </w:pPr>
            <w:r w:rsidRPr="00C70209">
              <w:t>In critically ill paediatric patients, the effect of viscoelastometric POC testing compared with no viscoelastometric POC testing on bleeding events is unknown.</w:t>
            </w:r>
          </w:p>
        </w:tc>
        <w:tc>
          <w:tcPr>
            <w:tcW w:w="810" w:type="dxa"/>
            <w:tcBorders>
              <w:top w:val="single" w:sz="4" w:space="0" w:color="000000"/>
              <w:left w:val="single" w:sz="4" w:space="0" w:color="000000"/>
              <w:bottom w:val="single" w:sz="4" w:space="0" w:color="000000"/>
              <w:right w:val="single" w:sz="4" w:space="0" w:color="000000"/>
            </w:tcBorders>
            <w:hideMark/>
          </w:tcPr>
          <w:p w14:paraId="169707C2" w14:textId="77777777" w:rsidR="00183F9F" w:rsidRPr="00C70209" w:rsidRDefault="00183F9F">
            <w:pPr>
              <w:pStyle w:val="T-ABCD"/>
              <w:spacing w:line="276" w:lineRule="auto"/>
              <w:rPr>
                <w:lang w:eastAsia="en-US"/>
              </w:rPr>
            </w:pPr>
            <w:r w:rsidRPr="00C70209">
              <w:rPr>
                <w:lang w:eastAsia="en-US"/>
              </w:rPr>
              <w:t>NA</w:t>
            </w:r>
          </w:p>
        </w:tc>
        <w:tc>
          <w:tcPr>
            <w:tcW w:w="912" w:type="dxa"/>
            <w:tcBorders>
              <w:top w:val="single" w:sz="4" w:space="0" w:color="000000"/>
              <w:left w:val="single" w:sz="4" w:space="0" w:color="000000"/>
              <w:bottom w:val="single" w:sz="4" w:space="0" w:color="000000"/>
              <w:right w:val="single" w:sz="4" w:space="0" w:color="000000"/>
            </w:tcBorders>
            <w:hideMark/>
          </w:tcPr>
          <w:p w14:paraId="3B1168C8"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5ED8930"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24B4C9AF" w14:textId="77777777" w:rsidR="00183F9F" w:rsidRPr="00C70209" w:rsidRDefault="00183F9F">
            <w:pPr>
              <w:pStyle w:val="T-ABCD"/>
              <w:spacing w:line="276" w:lineRule="auto"/>
              <w:rPr>
                <w:lang w:eastAsia="en-US"/>
              </w:rPr>
            </w:pPr>
            <w:r w:rsidRPr="00C70209">
              <w:rPr>
                <w:lang w:eastAsia="en-US"/>
              </w:rPr>
              <w:t>NA</w:t>
            </w:r>
          </w:p>
        </w:tc>
        <w:tc>
          <w:tcPr>
            <w:tcW w:w="794" w:type="dxa"/>
            <w:tcBorders>
              <w:top w:val="single" w:sz="4" w:space="0" w:color="000000"/>
              <w:left w:val="single" w:sz="4" w:space="0" w:color="000000"/>
              <w:bottom w:val="single" w:sz="4" w:space="0" w:color="000000"/>
              <w:right w:val="single" w:sz="4" w:space="0" w:color="000000"/>
            </w:tcBorders>
            <w:hideMark/>
          </w:tcPr>
          <w:p w14:paraId="46AA10D8" w14:textId="77777777" w:rsidR="00183F9F" w:rsidRPr="00C70209" w:rsidRDefault="00183F9F">
            <w:pPr>
              <w:pStyle w:val="T-ABCD"/>
              <w:spacing w:line="276" w:lineRule="auto"/>
              <w:rPr>
                <w:lang w:eastAsia="en-US"/>
              </w:rPr>
            </w:pPr>
            <w:r w:rsidRPr="00C70209">
              <w:rPr>
                <w:lang w:eastAsia="en-US"/>
              </w:rPr>
              <w:t xml:space="preserve">NA </w:t>
            </w:r>
          </w:p>
        </w:tc>
      </w:tr>
      <w:tr w:rsidR="00183F9F" w:rsidRPr="00C70209" w14:paraId="55CFEAF8" w14:textId="77777777" w:rsidTr="00082182">
        <w:trPr>
          <w:cantSplit/>
        </w:trPr>
        <w:tc>
          <w:tcPr>
            <w:tcW w:w="8700" w:type="dxa"/>
            <w:gridSpan w:val="7"/>
            <w:tcBorders>
              <w:top w:val="single" w:sz="4" w:space="0" w:color="000000"/>
              <w:left w:val="single" w:sz="4" w:space="0" w:color="000000"/>
              <w:bottom w:val="single" w:sz="4" w:space="0" w:color="000000"/>
              <w:right w:val="single" w:sz="4" w:space="0" w:color="000000"/>
            </w:tcBorders>
            <w:hideMark/>
          </w:tcPr>
          <w:p w14:paraId="2CB63325" w14:textId="68C18923" w:rsidR="00183F9F" w:rsidRPr="00C70209" w:rsidRDefault="00183F9F" w:rsidP="00082182">
            <w:pPr>
              <w:pStyle w:val="ES-notes"/>
              <w:rPr>
                <w:rFonts w:eastAsiaTheme="minorHAnsi"/>
              </w:rPr>
            </w:pPr>
            <w:r w:rsidRPr="00C70209">
              <w:t>ES, evidence statement; POC, point of care</w:t>
            </w:r>
          </w:p>
          <w:p w14:paraId="64D4E130" w14:textId="77777777" w:rsidR="00183F9F" w:rsidRPr="00C70209" w:rsidRDefault="00183F9F" w:rsidP="00082182">
            <w:pPr>
              <w:pStyle w:val="ES-notes"/>
              <w:rPr>
                <w:rFonts w:eastAsiaTheme="minorHAnsi"/>
              </w:rPr>
            </w:pPr>
            <w:r w:rsidRPr="00C70209">
              <w:sym w:font="Symbol" w:char="F0D6"/>
            </w:r>
            <w:r w:rsidRPr="00C70209">
              <w:sym w:font="Symbol" w:char="F0D6"/>
            </w:r>
            <w:r w:rsidRPr="00C70209">
              <w:sym w:font="Symbol" w:char="F0D6"/>
            </w:r>
            <w:r w:rsidRPr="00C70209">
              <w:t xml:space="preserve">=A; </w:t>
            </w:r>
            <w:r w:rsidRPr="00C70209">
              <w:sym w:font="Symbol" w:char="F0D6"/>
            </w:r>
            <w:r w:rsidRPr="00C70209">
              <w:sym w:font="Symbol" w:char="F0D6"/>
            </w:r>
            <w:r w:rsidRPr="00C70209">
              <w:t xml:space="preserve">=B; </w:t>
            </w:r>
            <w:r w:rsidRPr="00C70209">
              <w:sym w:font="Symbol" w:char="F0D6"/>
            </w:r>
            <w:r w:rsidRPr="00C70209">
              <w:t>=C; X=D; NA, not applicable</w:t>
            </w:r>
          </w:p>
        </w:tc>
      </w:tr>
    </w:tbl>
    <w:p w14:paraId="24760197" w14:textId="77777777" w:rsidR="00183F9F" w:rsidRPr="00C70209" w:rsidRDefault="00183F9F" w:rsidP="00082182">
      <w:pPr>
        <w:pStyle w:val="Heading5"/>
        <w:rPr>
          <w:lang w:val="en-AU"/>
        </w:rPr>
      </w:pPr>
      <w:r w:rsidRPr="00C70209">
        <w:rPr>
          <w:lang w:val="en-AU"/>
        </w:rPr>
        <w:t>Background</w:t>
      </w:r>
    </w:p>
    <w:p w14:paraId="5E27BAFF" w14:textId="77777777" w:rsidR="00183F9F" w:rsidRPr="00C70209" w:rsidRDefault="00183F9F" w:rsidP="00082182">
      <w:pPr>
        <w:pStyle w:val="BodyText"/>
      </w:pPr>
      <w:r w:rsidRPr="00C70209">
        <w:t>Viscoelastometric (POC) testing includes thromboelastography (TEG) and rotational thromboelastometry (ROTEM). These are whole-blood coagulation analysers that monitor dynamic changes in haemostasis and may help guide patient care. In paediatric patients with traumatic injuries, monitoring changes of haemostasis may help clinicians to assess the cause of bleeding and improve the care of patients with unexplained blood loss.</w:t>
      </w:r>
    </w:p>
    <w:p w14:paraId="353DAADE" w14:textId="77777777" w:rsidR="00183F9F" w:rsidRPr="00C70209" w:rsidRDefault="00183F9F" w:rsidP="00082182">
      <w:pPr>
        <w:pStyle w:val="Heading5"/>
        <w:rPr>
          <w:lang w:val="en-AU"/>
        </w:rPr>
      </w:pPr>
      <w:r w:rsidRPr="00C70209">
        <w:rPr>
          <w:lang w:val="en-AU"/>
        </w:rPr>
        <w:t>Summary of evidence</w:t>
      </w:r>
    </w:p>
    <w:p w14:paraId="19D0E583" w14:textId="77777777" w:rsidR="00183F9F" w:rsidRPr="00C70209" w:rsidRDefault="00183F9F" w:rsidP="00082182">
      <w:pPr>
        <w:pStyle w:val="Heading6"/>
      </w:pPr>
      <w:r w:rsidRPr="00C70209">
        <w:t>Level I evidence</w:t>
      </w:r>
    </w:p>
    <w:p w14:paraId="7E01846A" w14:textId="77777777" w:rsidR="00183F9F" w:rsidRPr="00C70209" w:rsidRDefault="00183F9F" w:rsidP="00082182">
      <w:pPr>
        <w:pStyle w:val="BodyText"/>
      </w:pPr>
      <w:r w:rsidRPr="00C70209">
        <w:t>The systematic review and hand-searching process identified no Level I studies that assessed the safety and effectiveness of viscoelastometric POC testing compared with no viscoelastometric POC testing in critically ill neonatal and paediatric patients.</w:t>
      </w:r>
    </w:p>
    <w:p w14:paraId="1B41CEB2" w14:textId="77777777" w:rsidR="00183F9F" w:rsidRPr="00C70209" w:rsidRDefault="00183F9F" w:rsidP="00082182">
      <w:pPr>
        <w:pStyle w:val="Heading6"/>
      </w:pPr>
      <w:r w:rsidRPr="00C70209">
        <w:t>Level II evidence</w:t>
      </w:r>
    </w:p>
    <w:p w14:paraId="46A343A0" w14:textId="77777777" w:rsidR="00183F9F" w:rsidRPr="00C70209" w:rsidRDefault="00183F9F" w:rsidP="00082182">
      <w:pPr>
        <w:pStyle w:val="BodyText"/>
      </w:pPr>
      <w:r w:rsidRPr="00C70209">
        <w:t>The systematic review and hand-searching process identified no Level II studies that assessed the safety and effectiveness of viscoelastometric POC testing compared with no viscoelastometric POC testing in critically ill neonatal and paediatric patients.</w:t>
      </w:r>
    </w:p>
    <w:p w14:paraId="00663D7A" w14:textId="57BD5AD5" w:rsidR="00183F9F" w:rsidRPr="00C70209" w:rsidRDefault="00183F9F" w:rsidP="00082182">
      <w:pPr>
        <w:pStyle w:val="BodyText"/>
      </w:pPr>
    </w:p>
    <w:p w14:paraId="3A06E35C" w14:textId="77777777" w:rsidR="00C55408" w:rsidRPr="00C70209" w:rsidRDefault="00C55408" w:rsidP="00B20C53">
      <w:pPr>
        <w:sectPr w:rsidR="00C55408" w:rsidRPr="00C70209" w:rsidSect="00130F03">
          <w:footnotePr>
            <w:numFmt w:val="lowerLetter"/>
          </w:footnotePr>
          <w:pgSz w:w="11906" w:h="16838" w:code="9"/>
          <w:pgMar w:top="1440" w:right="1440" w:bottom="1440" w:left="1440" w:header="709" w:footer="709" w:gutter="0"/>
          <w:cols w:space="708"/>
          <w:docGrid w:linePitch="326"/>
        </w:sectPr>
      </w:pPr>
    </w:p>
    <w:p w14:paraId="0E2B2925" w14:textId="28D63A8C" w:rsidR="00B20C53" w:rsidRPr="00C70209" w:rsidRDefault="00B20C53" w:rsidP="003131E2">
      <w:pPr>
        <w:pStyle w:val="Heading1"/>
      </w:pPr>
      <w:bookmarkStart w:id="844" w:name="_Toc427746872"/>
      <w:r w:rsidRPr="00C70209">
        <w:t>Appendixes</w:t>
      </w:r>
      <w:bookmarkEnd w:id="844"/>
    </w:p>
    <w:p w14:paraId="2E1EE792" w14:textId="33982040" w:rsidR="00B20C53" w:rsidRPr="00C70209" w:rsidRDefault="00B20C53" w:rsidP="00B20C53">
      <w:pPr>
        <w:pStyle w:val="Heading2"/>
        <w:rPr>
          <w:lang w:val="en-AU"/>
        </w:rPr>
      </w:pPr>
      <w:bookmarkStart w:id="845" w:name="_Ref424131191"/>
      <w:bookmarkStart w:id="846" w:name="_Ref424131197"/>
      <w:bookmarkStart w:id="847" w:name="_Ref424131208"/>
      <w:bookmarkStart w:id="848" w:name="_Ref424131211"/>
      <w:bookmarkStart w:id="849" w:name="_Toc427746873"/>
      <w:r w:rsidRPr="00C70209">
        <w:rPr>
          <w:lang w:val="en-AU"/>
        </w:rPr>
        <w:t>App</w:t>
      </w:r>
      <w:r w:rsidR="00C55408" w:rsidRPr="00C70209">
        <w:rPr>
          <w:lang w:val="en-AU"/>
        </w:rPr>
        <w:t>endix 1</w:t>
      </w:r>
      <w:r w:rsidRPr="00C70209">
        <w:rPr>
          <w:lang w:val="en-AU"/>
        </w:rPr>
        <w:tab/>
        <w:t>Research question structure</w:t>
      </w:r>
      <w:bookmarkEnd w:id="845"/>
      <w:bookmarkEnd w:id="846"/>
      <w:bookmarkEnd w:id="847"/>
      <w:bookmarkEnd w:id="848"/>
      <w:bookmarkEnd w:id="849"/>
    </w:p>
    <w:p w14:paraId="7D7018EA" w14:textId="660E3ED2" w:rsidR="00B20C53" w:rsidRPr="00C70209" w:rsidRDefault="00B20C53" w:rsidP="00B20C53">
      <w:pPr>
        <w:pStyle w:val="BodyText"/>
      </w:pPr>
      <w:r w:rsidRPr="00C70209">
        <w:t xml:space="preserve">The structures of the foreground research questions developed for this module are presented in </w:t>
      </w:r>
      <w:r w:rsidRPr="00C70209">
        <w:rPr>
          <w:b/>
        </w:rPr>
        <w:fldChar w:fldCharType="begin"/>
      </w:r>
      <w:r w:rsidRPr="00C70209">
        <w:rPr>
          <w:b/>
        </w:rPr>
        <w:instrText xml:space="preserve"> REF _Ref423942521 \h  \* MERGEFORMAT </w:instrText>
      </w:r>
      <w:r w:rsidRPr="00C70209">
        <w:rPr>
          <w:b/>
        </w:rPr>
      </w:r>
      <w:r w:rsidRPr="00C70209">
        <w:rPr>
          <w:b/>
        </w:rPr>
        <w:fldChar w:fldCharType="separate"/>
      </w:r>
      <w:r w:rsidR="000F7A9B" w:rsidRPr="000F7A9B">
        <w:rPr>
          <w:b/>
        </w:rPr>
        <w:t>Table 4.1.1</w:t>
      </w:r>
      <w:r w:rsidRPr="00C70209">
        <w:rPr>
          <w:b/>
        </w:rPr>
        <w:fldChar w:fldCharType="end"/>
      </w:r>
      <w:r w:rsidRPr="00C70209">
        <w:t xml:space="preserve"> (generic questions relevant to all modules of the patient blood management guidelines) and </w:t>
      </w:r>
      <w:r w:rsidR="00E9569B" w:rsidRPr="00C70209">
        <w:rPr>
          <w:b/>
        </w:rPr>
        <w:fldChar w:fldCharType="begin"/>
      </w:r>
      <w:r w:rsidR="00E9569B" w:rsidRPr="00C70209">
        <w:rPr>
          <w:b/>
        </w:rPr>
        <w:instrText xml:space="preserve"> REF _Ref423946393 \h  \* MERGEFORMAT </w:instrText>
      </w:r>
      <w:r w:rsidR="00E9569B" w:rsidRPr="00C70209">
        <w:rPr>
          <w:b/>
        </w:rPr>
      </w:r>
      <w:r w:rsidR="00E9569B" w:rsidRPr="00C70209">
        <w:rPr>
          <w:b/>
        </w:rPr>
        <w:fldChar w:fldCharType="separate"/>
      </w:r>
      <w:r w:rsidR="000F7A9B" w:rsidRPr="000F7A9B">
        <w:rPr>
          <w:b/>
        </w:rPr>
        <w:t>Table 4.1.2</w:t>
      </w:r>
      <w:r w:rsidR="00E9569B" w:rsidRPr="00C70209">
        <w:rPr>
          <w:b/>
        </w:rPr>
        <w:fldChar w:fldCharType="end"/>
      </w:r>
      <w:r w:rsidR="00E9569B" w:rsidRPr="00C70209">
        <w:t xml:space="preserve"> </w:t>
      </w:r>
      <w:r w:rsidRPr="00C70209">
        <w:t>(question specific to the neonatal and paediatric patient blood management guidelines).</w:t>
      </w:r>
    </w:p>
    <w:p w14:paraId="5078D306" w14:textId="77777777" w:rsidR="00B20C53" w:rsidRPr="00C70209" w:rsidRDefault="00B20C53" w:rsidP="00B20C53">
      <w:pPr>
        <w:pStyle w:val="BodyText"/>
      </w:pPr>
      <w:r w:rsidRPr="00C70209">
        <w:t>The research questions were all intervention-based and structured according to the PICO criteria. Use of the PICO framework facilitates the systematic review process as it improves conceptual clarity of the clinical problem, allows more complex search strategies, results in more precise search results, and allows evidence to be selected appropriately.</w:t>
      </w:r>
    </w:p>
    <w:p w14:paraId="46447D59" w14:textId="3B9B151C" w:rsidR="00B20C53" w:rsidRPr="00C70209" w:rsidRDefault="00B20C53" w:rsidP="00B20C53">
      <w:r w:rsidRPr="00C70209">
        <w:t>The population element of the framework (subgroups and stratification) is intended to provide the systematic reviewers with logical datasets for presentation and analysis of the available data. The systematic reviewers examined for all evidence in children aged &lt;18 years and searched down to the lowest level of evidence to find studies relating to each of the specified subgroups shown in bold (for example, bleeding and non-bleeding patients), but not the minor subgroups (not shown in bold) within those. The systematic review process stopped at the highest level of evidence available to address the primary outcomes and subgroups shown in bold, irrespective of what minor subgroups were covered.</w:t>
      </w:r>
    </w:p>
    <w:p w14:paraId="1B8A1212" w14:textId="72419BC0" w:rsidR="00B20C53" w:rsidRPr="00C70209" w:rsidRDefault="00B20C53" w:rsidP="00B20C53">
      <w:pPr>
        <w:pStyle w:val="BodyText"/>
      </w:pPr>
      <w:r w:rsidRPr="00C70209">
        <w:t>When describing the patient population of interest through the module and technical reports, the term ‘neonate’ was used to reflect the evidence when referring to the newborn</w:t>
      </w:r>
      <w:r w:rsidR="00EF1872" w:rsidRPr="00C70209">
        <w:t>;</w:t>
      </w:r>
      <w:r w:rsidRPr="00C70209">
        <w:t xml:space="preserve"> </w:t>
      </w:r>
      <w:r w:rsidR="00EF1872" w:rsidRPr="00C70209">
        <w:t>it</w:t>
      </w:r>
      <w:r w:rsidRPr="00C70209">
        <w:t xml:space="preserve"> specifically refers to a defined period of time up to 28 days following birth. The term ‘preterm’ was used to describe patients born before 37 weeks gestational age. The specific gestational age of the preterms was reported where available. In some cases, the evidence refers to both preterm and term infants. This population is discussed according to birth weight. The term ‘infants’ was used to refer to those aged between 1 and 24 months, ‘children’ were those aged between 2 and 12 years, and ‘adolescents’ were those aged between 13 and 18 years. The term ‘paediatric’ was used to encompass all infants, children and adolescents.</w:t>
      </w:r>
    </w:p>
    <w:p w14:paraId="1903D100" w14:textId="1544774E" w:rsidR="00B20C53" w:rsidRPr="00C70209" w:rsidRDefault="00B20C53" w:rsidP="00B20C53"/>
    <w:p w14:paraId="41FE81A2" w14:textId="77777777" w:rsidR="00B20C53" w:rsidRPr="00C70209" w:rsidRDefault="00B20C53" w:rsidP="00B20C53"/>
    <w:p w14:paraId="47AC0A96" w14:textId="77777777" w:rsidR="00B20C53" w:rsidRPr="00C70209" w:rsidRDefault="00B20C53" w:rsidP="00B20C53">
      <w:pPr>
        <w:sectPr w:rsidR="00B20C53" w:rsidRPr="00C70209" w:rsidSect="00130F03">
          <w:headerReference w:type="default" r:id="rId75"/>
          <w:footnotePr>
            <w:numFmt w:val="lowerLetter"/>
          </w:footnotePr>
          <w:pgSz w:w="11906" w:h="16838" w:code="9"/>
          <w:pgMar w:top="1440" w:right="1440" w:bottom="1440" w:left="1440" w:header="709" w:footer="709" w:gutter="0"/>
          <w:cols w:space="708"/>
          <w:docGrid w:linePitch="326"/>
        </w:sectPr>
      </w:pPr>
    </w:p>
    <w:p w14:paraId="68F53D7B" w14:textId="31E6644D" w:rsidR="00B20C53" w:rsidRPr="00C70209" w:rsidRDefault="00B20C53" w:rsidP="00130F03">
      <w:pPr>
        <w:pStyle w:val="Caption"/>
      </w:pPr>
      <w:bookmarkStart w:id="850" w:name="_Ref423942521"/>
      <w:bookmarkStart w:id="851" w:name="_Ref423942502"/>
      <w:bookmarkStart w:id="852" w:name="_Toc427747229"/>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4.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1</w:t>
      </w:r>
      <w:r w:rsidR="00130F03" w:rsidRPr="00C70209">
        <w:fldChar w:fldCharType="end"/>
      </w:r>
      <w:bookmarkEnd w:id="850"/>
      <w:r w:rsidRPr="00C70209">
        <w:tab/>
        <w:t>Structure of generic research questions</w:t>
      </w:r>
      <w:bookmarkEnd w:id="851"/>
      <w:bookmarkEnd w:id="8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59"/>
        <w:gridCol w:w="2126"/>
        <w:gridCol w:w="2126"/>
        <w:gridCol w:w="3969"/>
        <w:gridCol w:w="3294"/>
      </w:tblGrid>
      <w:tr w:rsidR="00B20C53" w:rsidRPr="00C70209" w14:paraId="7B474C97" w14:textId="77777777" w:rsidTr="00B20C53">
        <w:tc>
          <w:tcPr>
            <w:tcW w:w="5000" w:type="pct"/>
            <w:gridSpan w:val="5"/>
            <w:tcBorders>
              <w:top w:val="single" w:sz="4" w:space="0" w:color="auto"/>
              <w:left w:val="single" w:sz="4" w:space="0" w:color="auto"/>
              <w:bottom w:val="single" w:sz="4" w:space="0" w:color="auto"/>
              <w:right w:val="single" w:sz="4" w:space="0" w:color="auto"/>
            </w:tcBorders>
            <w:shd w:val="clear" w:color="auto" w:fill="FFC000"/>
            <w:hideMark/>
          </w:tcPr>
          <w:p w14:paraId="69FD4430" w14:textId="63B6FE72" w:rsidR="006F1493" w:rsidRPr="00C70209" w:rsidRDefault="00B20C53" w:rsidP="006F1493">
            <w:pPr>
              <w:pStyle w:val="Caption"/>
            </w:pPr>
            <w:r w:rsidRPr="00C70209">
              <w:t>1. What is the effect of RBC (allogeneic) transfusion on patient outcomes?</w:t>
            </w:r>
          </w:p>
          <w:p w14:paraId="5B5C3417" w14:textId="342DCEB6" w:rsidR="00B20C53" w:rsidRPr="00C70209" w:rsidRDefault="00B20C53" w:rsidP="006F1493">
            <w:pPr>
              <w:pStyle w:val="Caption"/>
              <w:rPr>
                <w:lang w:eastAsia="en-US"/>
              </w:rPr>
            </w:pPr>
            <w:r w:rsidRPr="00C70209">
              <w:rPr>
                <w:b w:val="0"/>
              </w:rPr>
              <w:t>Intervention vs. Comparator = (1) vs. (1), (2) vs. (2) [Intervention Foreground Question]</w:t>
            </w:r>
          </w:p>
        </w:tc>
      </w:tr>
      <w:tr w:rsidR="006F1493" w:rsidRPr="00C70209" w14:paraId="308EFF51" w14:textId="77777777" w:rsidTr="006F1493">
        <w:trPr>
          <w:trHeight w:val="364"/>
        </w:trPr>
        <w:tc>
          <w:tcPr>
            <w:tcW w:w="938" w:type="pct"/>
            <w:tcBorders>
              <w:top w:val="single" w:sz="4" w:space="0" w:color="auto"/>
              <w:left w:val="single" w:sz="4" w:space="0" w:color="auto"/>
              <w:bottom w:val="single" w:sz="4" w:space="0" w:color="auto"/>
              <w:right w:val="single" w:sz="4" w:space="0" w:color="auto"/>
            </w:tcBorders>
            <w:shd w:val="clear" w:color="auto" w:fill="FFCC00"/>
            <w:hideMark/>
          </w:tcPr>
          <w:p w14:paraId="79522ED1" w14:textId="77777777" w:rsidR="00B20C53" w:rsidRPr="00C70209" w:rsidRDefault="00B20C53" w:rsidP="00B20C53">
            <w:pPr>
              <w:pStyle w:val="TableH1"/>
              <w:rPr>
                <w:vertAlign w:val="superscript"/>
                <w:lang w:val="en-AU" w:eastAsia="en-US"/>
              </w:rPr>
            </w:pPr>
            <w:r w:rsidRPr="00C70209">
              <w:rPr>
                <w:lang w:val="en-AU"/>
              </w:rPr>
              <w:t>Population</w:t>
            </w:r>
            <w:r w:rsidRPr="00C70209">
              <w:rPr>
                <w:vertAlign w:val="superscript"/>
                <w:lang w:val="en-AU"/>
              </w:rPr>
              <w:t>a</w:t>
            </w:r>
          </w:p>
        </w:tc>
        <w:tc>
          <w:tcPr>
            <w:tcW w:w="750" w:type="pct"/>
            <w:tcBorders>
              <w:top w:val="single" w:sz="4" w:space="0" w:color="auto"/>
              <w:left w:val="single" w:sz="4" w:space="0" w:color="auto"/>
              <w:bottom w:val="single" w:sz="4" w:space="0" w:color="auto"/>
              <w:right w:val="single" w:sz="4" w:space="0" w:color="auto"/>
            </w:tcBorders>
            <w:shd w:val="clear" w:color="auto" w:fill="FFCC00"/>
            <w:hideMark/>
          </w:tcPr>
          <w:p w14:paraId="60DB12C4" w14:textId="77777777" w:rsidR="00B20C53" w:rsidRPr="00C70209" w:rsidRDefault="00B20C53" w:rsidP="00B20C53">
            <w:pPr>
              <w:pStyle w:val="TableH1"/>
              <w:rPr>
                <w:lang w:val="en-AU" w:eastAsia="en-US"/>
              </w:rPr>
            </w:pPr>
            <w:r w:rsidRPr="00C70209">
              <w:rPr>
                <w:lang w:val="en-AU"/>
              </w:rPr>
              <w:t>Intervention</w:t>
            </w:r>
          </w:p>
        </w:tc>
        <w:tc>
          <w:tcPr>
            <w:tcW w:w="750" w:type="pct"/>
            <w:tcBorders>
              <w:top w:val="single" w:sz="4" w:space="0" w:color="auto"/>
              <w:left w:val="single" w:sz="4" w:space="0" w:color="auto"/>
              <w:bottom w:val="single" w:sz="4" w:space="0" w:color="auto"/>
              <w:right w:val="single" w:sz="4" w:space="0" w:color="auto"/>
            </w:tcBorders>
            <w:shd w:val="clear" w:color="auto" w:fill="FFCC00"/>
            <w:hideMark/>
          </w:tcPr>
          <w:p w14:paraId="4F6BD95F" w14:textId="77777777" w:rsidR="00B20C53" w:rsidRPr="00C70209" w:rsidRDefault="00B20C53" w:rsidP="00B20C53">
            <w:pPr>
              <w:pStyle w:val="TableH1"/>
              <w:rPr>
                <w:lang w:val="en-AU" w:eastAsia="en-US"/>
              </w:rPr>
            </w:pPr>
            <w:r w:rsidRPr="00C70209">
              <w:rPr>
                <w:lang w:val="en-AU"/>
              </w:rPr>
              <w:t>Comparison</w:t>
            </w:r>
          </w:p>
        </w:tc>
        <w:tc>
          <w:tcPr>
            <w:tcW w:w="1400" w:type="pct"/>
            <w:tcBorders>
              <w:top w:val="single" w:sz="4" w:space="0" w:color="auto"/>
              <w:left w:val="single" w:sz="4" w:space="0" w:color="auto"/>
              <w:bottom w:val="single" w:sz="4" w:space="0" w:color="auto"/>
              <w:right w:val="single" w:sz="4" w:space="0" w:color="auto"/>
            </w:tcBorders>
            <w:shd w:val="clear" w:color="auto" w:fill="FFCC00"/>
            <w:hideMark/>
          </w:tcPr>
          <w:p w14:paraId="777EE820" w14:textId="77777777" w:rsidR="00B20C53" w:rsidRPr="00C70209" w:rsidRDefault="00B20C53" w:rsidP="00B20C53">
            <w:pPr>
              <w:pStyle w:val="TableH1"/>
              <w:rPr>
                <w:lang w:val="en-AU" w:eastAsia="en-US"/>
              </w:rPr>
            </w:pPr>
            <w:r w:rsidRPr="00C70209">
              <w:rPr>
                <w:lang w:val="en-AU"/>
              </w:rPr>
              <w:t xml:space="preserve">Outcomes </w:t>
            </w:r>
          </w:p>
        </w:tc>
        <w:tc>
          <w:tcPr>
            <w:tcW w:w="1162" w:type="pct"/>
            <w:tcBorders>
              <w:top w:val="single" w:sz="4" w:space="0" w:color="auto"/>
              <w:left w:val="single" w:sz="4" w:space="0" w:color="auto"/>
              <w:bottom w:val="single" w:sz="4" w:space="0" w:color="auto"/>
              <w:right w:val="single" w:sz="4" w:space="0" w:color="auto"/>
            </w:tcBorders>
            <w:shd w:val="clear" w:color="auto" w:fill="FFC000"/>
            <w:hideMark/>
          </w:tcPr>
          <w:p w14:paraId="5A9C12ED" w14:textId="77777777" w:rsidR="00B20C53" w:rsidRPr="00C70209" w:rsidRDefault="00B20C53" w:rsidP="00B20C53">
            <w:pPr>
              <w:pStyle w:val="TableH1"/>
              <w:rPr>
                <w:lang w:val="en-AU" w:eastAsia="en-US"/>
              </w:rPr>
            </w:pPr>
            <w:r w:rsidRPr="00C70209">
              <w:rPr>
                <w:lang w:val="en-AU"/>
              </w:rPr>
              <w:t>Other SR considerations</w:t>
            </w:r>
          </w:p>
        </w:tc>
      </w:tr>
      <w:tr w:rsidR="006F1493" w:rsidRPr="00C70209" w14:paraId="3A1C3268" w14:textId="77777777" w:rsidTr="006F1493">
        <w:trPr>
          <w:trHeight w:val="346"/>
        </w:trPr>
        <w:tc>
          <w:tcPr>
            <w:tcW w:w="938" w:type="pct"/>
            <w:tcBorders>
              <w:top w:val="single" w:sz="4" w:space="0" w:color="auto"/>
              <w:left w:val="single" w:sz="4" w:space="0" w:color="auto"/>
              <w:bottom w:val="single" w:sz="4" w:space="0" w:color="auto"/>
              <w:right w:val="single" w:sz="4" w:space="0" w:color="auto"/>
            </w:tcBorders>
          </w:tcPr>
          <w:p w14:paraId="78E58B82" w14:textId="7E4C497B" w:rsidR="00B20C53" w:rsidRPr="00C70209" w:rsidRDefault="00B20C53" w:rsidP="00B20C53">
            <w:pPr>
              <w:pStyle w:val="Tabletext"/>
              <w:rPr>
                <w:rStyle w:val="Strong"/>
              </w:rPr>
            </w:pPr>
            <w:r w:rsidRPr="00C70209">
              <w:rPr>
                <w:rStyle w:val="Strong"/>
              </w:rPr>
              <w:t>Preterm (&lt;37 wks)</w:t>
            </w:r>
          </w:p>
          <w:p w14:paraId="1925E633" w14:textId="77777777" w:rsidR="00B20C53" w:rsidRPr="00C70209" w:rsidRDefault="00B20C53" w:rsidP="00B20C53">
            <w:pPr>
              <w:pStyle w:val="Tabletext"/>
            </w:pPr>
            <w:r w:rsidRPr="00C70209">
              <w:rPr>
                <w:rStyle w:val="Strong"/>
              </w:rPr>
              <w:t>Infant</w:t>
            </w:r>
          </w:p>
          <w:p w14:paraId="5DFD02A0" w14:textId="77777777" w:rsidR="00B20C53" w:rsidRPr="00C70209" w:rsidRDefault="00B20C53" w:rsidP="006F1493">
            <w:pPr>
              <w:pStyle w:val="TableBullet"/>
            </w:pPr>
            <w:r w:rsidRPr="00C70209">
              <w:t>Newborn (&lt;1 mo)</w:t>
            </w:r>
          </w:p>
          <w:p w14:paraId="4E5A94A2" w14:textId="77777777" w:rsidR="00B20C53" w:rsidRPr="00C70209" w:rsidRDefault="00B20C53" w:rsidP="00B20C53">
            <w:pPr>
              <w:pStyle w:val="TableBullet"/>
            </w:pPr>
            <w:r w:rsidRPr="00C70209">
              <w:t>Infant</w:t>
            </w:r>
          </w:p>
          <w:p w14:paraId="0404E2E5" w14:textId="77777777" w:rsidR="00B20C53" w:rsidRPr="00C70209" w:rsidRDefault="00B20C53" w:rsidP="006F1493">
            <w:pPr>
              <w:pStyle w:val="Tabledash"/>
            </w:pPr>
            <w:r w:rsidRPr="00C70209">
              <w:t>1-6 mo</w:t>
            </w:r>
          </w:p>
          <w:p w14:paraId="4A812F13" w14:textId="77777777" w:rsidR="00B20C53" w:rsidRPr="00C70209" w:rsidRDefault="00B20C53" w:rsidP="006F1493">
            <w:pPr>
              <w:pStyle w:val="Tabledash"/>
            </w:pPr>
            <w:r w:rsidRPr="00C70209">
              <w:t>7-12 mo</w:t>
            </w:r>
          </w:p>
          <w:p w14:paraId="58F7DB78" w14:textId="77777777" w:rsidR="00B20C53" w:rsidRPr="00C70209" w:rsidRDefault="00B20C53" w:rsidP="006F1493">
            <w:pPr>
              <w:pStyle w:val="Tabledash"/>
            </w:pPr>
            <w:r w:rsidRPr="00C70209">
              <w:t>13-23 mo</w:t>
            </w:r>
          </w:p>
          <w:p w14:paraId="37AB7631" w14:textId="77777777" w:rsidR="00B20C53" w:rsidRPr="00C70209" w:rsidRDefault="00B20C53" w:rsidP="00B20C53">
            <w:pPr>
              <w:pStyle w:val="Tabletext"/>
              <w:rPr>
                <w:rStyle w:val="Strong"/>
              </w:rPr>
            </w:pPr>
            <w:r w:rsidRPr="00C70209">
              <w:rPr>
                <w:rStyle w:val="Strong"/>
              </w:rPr>
              <w:t>Child/adolescent</w:t>
            </w:r>
          </w:p>
          <w:p w14:paraId="47E20958" w14:textId="77777777" w:rsidR="00B20C53" w:rsidRPr="00C70209" w:rsidRDefault="00B20C53" w:rsidP="006F1493">
            <w:pPr>
              <w:pStyle w:val="Tabledash"/>
            </w:pPr>
            <w:r w:rsidRPr="00C70209">
              <w:t>Preschool (2-5 yrs)</w:t>
            </w:r>
          </w:p>
          <w:p w14:paraId="458D631D" w14:textId="77777777" w:rsidR="00B20C53" w:rsidRPr="00C70209" w:rsidRDefault="00B20C53" w:rsidP="006F1493">
            <w:pPr>
              <w:pStyle w:val="Tabledash"/>
            </w:pPr>
            <w:r w:rsidRPr="00C70209">
              <w:t>Child (6-12 yrs)</w:t>
            </w:r>
          </w:p>
          <w:p w14:paraId="5C2029D3" w14:textId="77777777" w:rsidR="00B20C53" w:rsidRPr="00C70209" w:rsidRDefault="00B20C53" w:rsidP="006F1493">
            <w:pPr>
              <w:pStyle w:val="Tabledash"/>
            </w:pPr>
            <w:r w:rsidRPr="00C70209">
              <w:t>Adolescent (13-18 yrs)</w:t>
            </w:r>
          </w:p>
          <w:p w14:paraId="58F158C5" w14:textId="77777777" w:rsidR="00B20C53" w:rsidRPr="00C70209" w:rsidRDefault="00B20C53" w:rsidP="00B20C53">
            <w:pPr>
              <w:pStyle w:val="Tabletext"/>
              <w:rPr>
                <w:szCs w:val="20"/>
              </w:rPr>
            </w:pPr>
            <w:r w:rsidRPr="00C70209">
              <w:rPr>
                <w:rStyle w:val="Strong"/>
              </w:rPr>
              <w:t>Medical</w:t>
            </w:r>
          </w:p>
          <w:p w14:paraId="3DE76498" w14:textId="77777777" w:rsidR="00B20C53" w:rsidRPr="00C70209" w:rsidRDefault="00B20C53" w:rsidP="006F1493">
            <w:pPr>
              <w:pStyle w:val="Tabledash"/>
            </w:pPr>
            <w:r w:rsidRPr="00C70209">
              <w:t>Oncology</w:t>
            </w:r>
          </w:p>
          <w:p w14:paraId="710AEBB0" w14:textId="77777777" w:rsidR="00B20C53" w:rsidRPr="00C70209" w:rsidRDefault="00B20C53" w:rsidP="006F1493">
            <w:pPr>
              <w:pStyle w:val="Tabledash"/>
            </w:pPr>
            <w:r w:rsidRPr="00C70209">
              <w:t>Renal</w:t>
            </w:r>
          </w:p>
          <w:p w14:paraId="4B00C249" w14:textId="77777777" w:rsidR="00B20C53" w:rsidRPr="00C70209" w:rsidRDefault="00B20C53" w:rsidP="006F1493">
            <w:pPr>
              <w:pStyle w:val="Tabledash"/>
            </w:pPr>
            <w:r w:rsidRPr="00C70209">
              <w:t>Chronic anaemia</w:t>
            </w:r>
          </w:p>
          <w:p w14:paraId="772A5464" w14:textId="77777777" w:rsidR="00B20C53" w:rsidRPr="00C70209" w:rsidRDefault="00B20C53" w:rsidP="006F1493">
            <w:pPr>
              <w:pStyle w:val="Tabledash"/>
            </w:pPr>
            <w:r w:rsidRPr="00C70209">
              <w:t>Anaemias as a result of ineffective erythropoiesis</w:t>
            </w:r>
          </w:p>
          <w:p w14:paraId="2DF4736B" w14:textId="77777777" w:rsidR="00B20C53" w:rsidRPr="00C70209" w:rsidRDefault="00B20C53" w:rsidP="006F1493">
            <w:pPr>
              <w:pStyle w:val="Tabledash"/>
            </w:pPr>
            <w:r w:rsidRPr="00C70209">
              <w:t>Haemolytic anaemias</w:t>
            </w:r>
          </w:p>
          <w:p w14:paraId="15FCA9B7" w14:textId="77777777" w:rsidR="00B20C53" w:rsidRPr="00C70209" w:rsidRDefault="00B20C53" w:rsidP="00B20C53">
            <w:pPr>
              <w:pStyle w:val="Tabletext"/>
              <w:rPr>
                <w:szCs w:val="20"/>
              </w:rPr>
            </w:pPr>
            <w:r w:rsidRPr="00C70209">
              <w:rPr>
                <w:rStyle w:val="Strong"/>
              </w:rPr>
              <w:t>Surgical</w:t>
            </w:r>
          </w:p>
          <w:p w14:paraId="19077CCB" w14:textId="77777777" w:rsidR="00B20C53" w:rsidRPr="00C70209" w:rsidRDefault="00B20C53" w:rsidP="00B20C53">
            <w:pPr>
              <w:pStyle w:val="Tabledash"/>
            </w:pPr>
            <w:r w:rsidRPr="00C70209">
              <w:t>Cardiac (cyanotic vs non-cyanotic)</w:t>
            </w:r>
          </w:p>
          <w:p w14:paraId="4F4B2AC6" w14:textId="77777777" w:rsidR="00B20C53" w:rsidRPr="00C70209" w:rsidRDefault="00B20C53" w:rsidP="00B20C53">
            <w:pPr>
              <w:pStyle w:val="Tabledash"/>
            </w:pPr>
            <w:r w:rsidRPr="00C70209">
              <w:t>Transplantation</w:t>
            </w:r>
          </w:p>
          <w:p w14:paraId="11B4BC28" w14:textId="77777777" w:rsidR="00B20C53" w:rsidRPr="00C70209" w:rsidRDefault="00B20C53" w:rsidP="00B20C53">
            <w:pPr>
              <w:pStyle w:val="Tabledash"/>
            </w:pPr>
            <w:r w:rsidRPr="00C70209">
              <w:t>Orthopaedic</w:t>
            </w:r>
          </w:p>
          <w:p w14:paraId="5DA31648" w14:textId="77777777" w:rsidR="00B20C53" w:rsidRPr="00C70209" w:rsidRDefault="00B20C53" w:rsidP="00B20C53">
            <w:pPr>
              <w:pStyle w:val="Tabledash"/>
            </w:pPr>
            <w:r w:rsidRPr="00C70209">
              <w:t>Burns</w:t>
            </w:r>
          </w:p>
          <w:p w14:paraId="549ABA7F" w14:textId="77777777" w:rsidR="00B20C53" w:rsidRPr="00C70209" w:rsidRDefault="00B20C53" w:rsidP="00B20C53">
            <w:pPr>
              <w:pStyle w:val="Tabletext"/>
              <w:rPr>
                <w:szCs w:val="20"/>
              </w:rPr>
            </w:pPr>
            <w:r w:rsidRPr="00C70209">
              <w:rPr>
                <w:rStyle w:val="Strong"/>
              </w:rPr>
              <w:t>Critical</w:t>
            </w:r>
            <w:r w:rsidRPr="00C70209">
              <w:rPr>
                <w:szCs w:val="20"/>
              </w:rPr>
              <w:t xml:space="preserve"> </w:t>
            </w:r>
            <w:r w:rsidRPr="00C70209">
              <w:rPr>
                <w:rStyle w:val="Strong"/>
              </w:rPr>
              <w:t>illness</w:t>
            </w:r>
          </w:p>
          <w:p w14:paraId="4EF17B05" w14:textId="77777777" w:rsidR="00B20C53" w:rsidRPr="00C70209" w:rsidRDefault="00B20C53" w:rsidP="006F1493">
            <w:pPr>
              <w:pStyle w:val="Tabledash"/>
            </w:pPr>
            <w:r w:rsidRPr="00C70209">
              <w:t>ECMO/ECLS</w:t>
            </w:r>
          </w:p>
          <w:p w14:paraId="7B690FE2" w14:textId="666CA4FD" w:rsidR="00B20C53" w:rsidRPr="00C70209" w:rsidRDefault="00B20C53" w:rsidP="00B20C53">
            <w:pPr>
              <w:pStyle w:val="Tabledash"/>
              <w:rPr>
                <w:rFonts w:ascii="Arial Narrow" w:hAnsi="Arial Narrow"/>
                <w:sz w:val="20"/>
                <w:szCs w:val="20"/>
                <w:u w:val="single"/>
              </w:rPr>
            </w:pPr>
            <w:r w:rsidRPr="00C70209">
              <w:t>Trauma</w:t>
            </w:r>
          </w:p>
          <w:p w14:paraId="71027D23" w14:textId="77777777" w:rsidR="006F1493" w:rsidRPr="00C70209" w:rsidRDefault="006F1493" w:rsidP="006F1493">
            <w:pPr>
              <w:pStyle w:val="Tabletext"/>
            </w:pPr>
          </w:p>
          <w:p w14:paraId="0893428C" w14:textId="77777777" w:rsidR="00B20C53" w:rsidRPr="00C70209" w:rsidRDefault="00B20C53" w:rsidP="006F1493">
            <w:pPr>
              <w:pStyle w:val="Tabletext"/>
              <w:rPr>
                <w:u w:val="single"/>
              </w:rPr>
            </w:pPr>
            <w:r w:rsidRPr="00C70209">
              <w:rPr>
                <w:u w:val="single"/>
              </w:rPr>
              <w:t>Stratify by:</w:t>
            </w:r>
          </w:p>
          <w:p w14:paraId="146CA87D" w14:textId="77777777" w:rsidR="00B20C53" w:rsidRPr="00C70209" w:rsidRDefault="00B20C53" w:rsidP="006F1493">
            <w:pPr>
              <w:pStyle w:val="TableBullet"/>
              <w:rPr>
                <w:rFonts w:cs="Arial"/>
                <w:lang w:eastAsia="en-US"/>
              </w:rPr>
            </w:pPr>
            <w:r w:rsidRPr="00C70209">
              <w:t xml:space="preserve">Anaemia status according to Hb level </w:t>
            </w:r>
          </w:p>
        </w:tc>
        <w:tc>
          <w:tcPr>
            <w:tcW w:w="750" w:type="pct"/>
            <w:tcBorders>
              <w:top w:val="single" w:sz="4" w:space="0" w:color="auto"/>
              <w:left w:val="single" w:sz="4" w:space="0" w:color="auto"/>
              <w:bottom w:val="single" w:sz="4" w:space="0" w:color="auto"/>
              <w:right w:val="single" w:sz="4" w:space="0" w:color="auto"/>
            </w:tcBorders>
          </w:tcPr>
          <w:p w14:paraId="27887CA8" w14:textId="5D8CFE07" w:rsidR="00B20C53" w:rsidRPr="00C70209" w:rsidRDefault="006F1493" w:rsidP="006F1493">
            <w:pPr>
              <w:pStyle w:val="Tabletext"/>
            </w:pPr>
            <w:r w:rsidRPr="00C70209">
              <w:rPr>
                <w:b/>
              </w:rPr>
              <w:t xml:space="preserve">1. </w:t>
            </w:r>
            <w:r w:rsidR="00B20C53" w:rsidRPr="00C70209">
              <w:t>RBC (allogeneic) transfusion (including dose)</w:t>
            </w:r>
          </w:p>
          <w:p w14:paraId="0698C352" w14:textId="77777777" w:rsidR="006F1493" w:rsidRPr="00C70209" w:rsidRDefault="006F1493" w:rsidP="006F1493">
            <w:pPr>
              <w:pStyle w:val="Tabletext"/>
            </w:pPr>
          </w:p>
          <w:p w14:paraId="6D4A55AF" w14:textId="4A71FDE6" w:rsidR="00B20C53" w:rsidRPr="00C70209" w:rsidRDefault="006F1493" w:rsidP="006F1493">
            <w:pPr>
              <w:pStyle w:val="Tabletext"/>
              <w:rPr>
                <w:lang w:eastAsia="en-US"/>
              </w:rPr>
            </w:pPr>
            <w:r w:rsidRPr="00C70209">
              <w:rPr>
                <w:b/>
              </w:rPr>
              <w:t>2.</w:t>
            </w:r>
            <w:r w:rsidRPr="00C70209">
              <w:t xml:space="preserve"> </w:t>
            </w:r>
            <w:r w:rsidR="00B20C53" w:rsidRPr="00C70209">
              <w:t>Restrictive transfusion (by study definition)</w:t>
            </w:r>
          </w:p>
        </w:tc>
        <w:tc>
          <w:tcPr>
            <w:tcW w:w="750" w:type="pct"/>
            <w:tcBorders>
              <w:top w:val="single" w:sz="4" w:space="0" w:color="auto"/>
              <w:left w:val="single" w:sz="4" w:space="0" w:color="auto"/>
              <w:bottom w:val="single" w:sz="4" w:space="0" w:color="auto"/>
              <w:right w:val="single" w:sz="4" w:space="0" w:color="auto"/>
            </w:tcBorders>
          </w:tcPr>
          <w:p w14:paraId="57C605A5" w14:textId="77777777" w:rsidR="00B20C53" w:rsidRPr="00C70209" w:rsidRDefault="00B20C53" w:rsidP="006F1493">
            <w:pPr>
              <w:pStyle w:val="Tabletext"/>
            </w:pPr>
            <w:r w:rsidRPr="00C70209">
              <w:rPr>
                <w:b/>
              </w:rPr>
              <w:t>1.</w:t>
            </w:r>
            <w:r w:rsidRPr="00C70209">
              <w:t xml:space="preserve"> No transfusion (or alternative doses)</w:t>
            </w:r>
          </w:p>
          <w:p w14:paraId="0DB7AF15" w14:textId="77777777" w:rsidR="006F1493" w:rsidRPr="00C70209" w:rsidRDefault="006F1493" w:rsidP="006F1493">
            <w:pPr>
              <w:pStyle w:val="Tabletext"/>
              <w:rPr>
                <w:lang w:eastAsia="en-US"/>
              </w:rPr>
            </w:pPr>
          </w:p>
          <w:p w14:paraId="18554E50" w14:textId="5AC46B47" w:rsidR="00B20C53" w:rsidRPr="00C70209" w:rsidRDefault="00B20C53" w:rsidP="006F1493">
            <w:pPr>
              <w:pStyle w:val="Tabletext"/>
              <w:rPr>
                <w:szCs w:val="20"/>
                <w:lang w:eastAsia="en-US"/>
              </w:rPr>
            </w:pPr>
            <w:r w:rsidRPr="00C70209">
              <w:rPr>
                <w:b/>
              </w:rPr>
              <w:t>2.</w:t>
            </w:r>
            <w:r w:rsidRPr="00C70209">
              <w:t xml:space="preserve"> Liberal transfusion (by study definition)</w:t>
            </w:r>
            <w:r w:rsidRPr="00C70209">
              <w:rPr>
                <w:szCs w:val="20"/>
              </w:rPr>
              <w:t> </w:t>
            </w:r>
          </w:p>
        </w:tc>
        <w:tc>
          <w:tcPr>
            <w:tcW w:w="1400" w:type="pct"/>
            <w:tcBorders>
              <w:top w:val="single" w:sz="4" w:space="0" w:color="auto"/>
              <w:left w:val="single" w:sz="4" w:space="0" w:color="auto"/>
              <w:bottom w:val="single" w:sz="4" w:space="0" w:color="auto"/>
              <w:right w:val="single" w:sz="4" w:space="0" w:color="auto"/>
            </w:tcBorders>
          </w:tcPr>
          <w:p w14:paraId="1BAA06FE" w14:textId="77777777" w:rsidR="00B20C53" w:rsidRPr="00C70209" w:rsidRDefault="00B20C53" w:rsidP="00B20C53">
            <w:pPr>
              <w:pStyle w:val="Tabletext"/>
              <w:rPr>
                <w:szCs w:val="20"/>
                <w:lang w:eastAsia="en-US"/>
              </w:rPr>
            </w:pPr>
            <w:r w:rsidRPr="00C70209">
              <w:rPr>
                <w:rStyle w:val="Strong"/>
              </w:rPr>
              <w:t>Preterm</w:t>
            </w:r>
          </w:p>
          <w:p w14:paraId="64DAED07" w14:textId="77777777" w:rsidR="00B20C53" w:rsidRPr="00C70209" w:rsidRDefault="00B20C53" w:rsidP="006F1493">
            <w:pPr>
              <w:pStyle w:val="Tabletext"/>
              <w:rPr>
                <w:u w:val="single"/>
              </w:rPr>
            </w:pPr>
            <w:r w:rsidRPr="00C70209">
              <w:rPr>
                <w:u w:val="single"/>
              </w:rPr>
              <w:t>Primary</w:t>
            </w:r>
          </w:p>
          <w:p w14:paraId="3DC40C92" w14:textId="77777777" w:rsidR="00B20C53" w:rsidRPr="00C70209" w:rsidRDefault="00B20C53" w:rsidP="006F1493">
            <w:pPr>
              <w:pStyle w:val="TableBullet"/>
            </w:pPr>
            <w:r w:rsidRPr="00C70209">
              <w:t>Mortality</w:t>
            </w:r>
          </w:p>
          <w:p w14:paraId="25230D84" w14:textId="191A437A" w:rsidR="00B20C53" w:rsidRPr="00C70209" w:rsidRDefault="00B20C53" w:rsidP="006F1493">
            <w:pPr>
              <w:pStyle w:val="TableBullet"/>
            </w:pPr>
            <w:r w:rsidRPr="00C70209">
              <w:t>Composite of mortality &amp; severe morbidity (BPD, ROP, brain injury on ultrasound, etc</w:t>
            </w:r>
            <w:r w:rsidR="006F1493" w:rsidRPr="00C70209">
              <w:t>.</w:t>
            </w:r>
            <w:r w:rsidRPr="00C70209">
              <w:t>)</w:t>
            </w:r>
          </w:p>
          <w:p w14:paraId="4CCA3793" w14:textId="77777777" w:rsidR="00B20C53" w:rsidRPr="00C70209" w:rsidRDefault="00B20C53" w:rsidP="006F1493">
            <w:pPr>
              <w:pStyle w:val="Tabletext"/>
              <w:rPr>
                <w:u w:val="single"/>
              </w:rPr>
            </w:pPr>
            <w:r w:rsidRPr="00C70209">
              <w:rPr>
                <w:u w:val="single"/>
              </w:rPr>
              <w:t>Secondary</w:t>
            </w:r>
          </w:p>
          <w:p w14:paraId="04C2EC34" w14:textId="77777777" w:rsidR="00B20C53" w:rsidRPr="00C70209" w:rsidRDefault="00B20C53" w:rsidP="006F1493">
            <w:pPr>
              <w:pStyle w:val="TableBullet"/>
            </w:pPr>
            <w:r w:rsidRPr="00C70209">
              <w:t>Bronchopulmonary dysplasia (BPD)</w:t>
            </w:r>
          </w:p>
          <w:p w14:paraId="44EC4CA6" w14:textId="77777777" w:rsidR="00B20C53" w:rsidRPr="00C70209" w:rsidRDefault="00B20C53" w:rsidP="006F1493">
            <w:pPr>
              <w:pStyle w:val="TableBullet"/>
            </w:pPr>
            <w:r w:rsidRPr="00C70209">
              <w:t>Necrotising enterocolitis (NEC)</w:t>
            </w:r>
          </w:p>
          <w:p w14:paraId="38455A44" w14:textId="31DBB6BD" w:rsidR="00B20C53" w:rsidRPr="00C70209" w:rsidRDefault="00B20C53" w:rsidP="006F1493">
            <w:pPr>
              <w:pStyle w:val="TableBullet"/>
            </w:pPr>
            <w:r w:rsidRPr="00C70209">
              <w:t>R</w:t>
            </w:r>
            <w:r w:rsidR="00A7046B" w:rsidRPr="00C70209">
              <w:t>OP</w:t>
            </w:r>
          </w:p>
          <w:p w14:paraId="57A4B400" w14:textId="77777777" w:rsidR="00B20C53" w:rsidRPr="00C70209" w:rsidRDefault="00B20C53" w:rsidP="006F1493">
            <w:pPr>
              <w:pStyle w:val="TableBullet"/>
            </w:pPr>
            <w:r w:rsidRPr="00C70209">
              <w:t>Neurodevelopmental disability</w:t>
            </w:r>
          </w:p>
          <w:p w14:paraId="649A40E9" w14:textId="77777777" w:rsidR="00B20C53" w:rsidRPr="00C70209" w:rsidRDefault="00B20C53" w:rsidP="006F1493">
            <w:pPr>
              <w:pStyle w:val="TableBullet"/>
            </w:pPr>
            <w:r w:rsidRPr="00C70209">
              <w:t>Transfusion-related SAEs (TACO, TRALI, other</w:t>
            </w:r>
            <w:r w:rsidRPr="00C70209">
              <w:rPr>
                <w:vertAlign w:val="superscript"/>
              </w:rPr>
              <w:t>a</w:t>
            </w:r>
            <w:r w:rsidRPr="00C70209">
              <w:t>)</w:t>
            </w:r>
          </w:p>
          <w:p w14:paraId="31CE3034" w14:textId="77777777" w:rsidR="003A31EF" w:rsidRPr="00C70209" w:rsidRDefault="003A31EF" w:rsidP="003A31EF">
            <w:pPr>
              <w:pStyle w:val="TableBullet"/>
              <w:numPr>
                <w:ilvl w:val="0"/>
                <w:numId w:val="0"/>
              </w:numPr>
              <w:ind w:left="360" w:hanging="360"/>
            </w:pPr>
          </w:p>
          <w:p w14:paraId="3246CB33" w14:textId="5C5FFDD3" w:rsidR="00B20C53" w:rsidRPr="00C70209" w:rsidRDefault="00B20C53" w:rsidP="006F1493">
            <w:pPr>
              <w:pStyle w:val="Tabletext"/>
              <w:rPr>
                <w:rStyle w:val="Strong"/>
              </w:rPr>
            </w:pPr>
            <w:r w:rsidRPr="00C70209">
              <w:rPr>
                <w:rStyle w:val="Strong"/>
              </w:rPr>
              <w:t>In</w:t>
            </w:r>
            <w:r w:rsidR="006F1493" w:rsidRPr="00C70209">
              <w:rPr>
                <w:rStyle w:val="Strong"/>
              </w:rPr>
              <w:t>fant/child/adolescent/M</w:t>
            </w:r>
            <w:r w:rsidRPr="00C70209">
              <w:rPr>
                <w:rStyle w:val="Strong"/>
              </w:rPr>
              <w:t>edical/</w:t>
            </w:r>
            <w:r w:rsidR="006F1493" w:rsidRPr="00C70209">
              <w:rPr>
                <w:rStyle w:val="Strong"/>
              </w:rPr>
              <w:t>S</w:t>
            </w:r>
            <w:r w:rsidRPr="00C70209">
              <w:rPr>
                <w:rStyle w:val="Strong"/>
              </w:rPr>
              <w:t>urgical</w:t>
            </w:r>
          </w:p>
          <w:p w14:paraId="461C6B94" w14:textId="77777777" w:rsidR="006F1493" w:rsidRPr="00C70209" w:rsidRDefault="006F1493" w:rsidP="006F1493">
            <w:pPr>
              <w:pStyle w:val="Tabletext"/>
              <w:rPr>
                <w:u w:val="single"/>
              </w:rPr>
            </w:pPr>
            <w:r w:rsidRPr="00C70209">
              <w:rPr>
                <w:u w:val="single"/>
              </w:rPr>
              <w:t>Primary</w:t>
            </w:r>
          </w:p>
          <w:p w14:paraId="2F44CA5B" w14:textId="77777777" w:rsidR="00B20C53" w:rsidRPr="00C70209" w:rsidRDefault="00B20C53" w:rsidP="006F1493">
            <w:pPr>
              <w:pStyle w:val="TableBullet"/>
            </w:pPr>
            <w:r w:rsidRPr="00C70209">
              <w:t>Mortality</w:t>
            </w:r>
          </w:p>
          <w:p w14:paraId="7D13D035" w14:textId="77777777" w:rsidR="00B20C53" w:rsidRPr="00C70209" w:rsidRDefault="00B20C53" w:rsidP="006F1493">
            <w:pPr>
              <w:pStyle w:val="TableBullet"/>
            </w:pPr>
            <w:r w:rsidRPr="00C70209">
              <w:t xml:space="preserve">Stroke - </w:t>
            </w:r>
            <w:r w:rsidRPr="00C70209">
              <w:rPr>
                <w:i/>
              </w:rPr>
              <w:t>sickle cell disorder subgroups only</w:t>
            </w:r>
          </w:p>
          <w:p w14:paraId="7C278892" w14:textId="36A9657B" w:rsidR="00B20C53" w:rsidRPr="00C70209" w:rsidRDefault="00B20C53" w:rsidP="006F1493">
            <w:pPr>
              <w:pStyle w:val="TableBullet"/>
            </w:pPr>
            <w:r w:rsidRPr="00C70209">
              <w:t xml:space="preserve">New or progressive </w:t>
            </w:r>
            <w:r w:rsidR="006F1493" w:rsidRPr="00C70209">
              <w:t>M</w:t>
            </w:r>
            <w:r w:rsidRPr="00C70209">
              <w:t>/ failure -</w:t>
            </w:r>
            <w:r w:rsidRPr="00C70209">
              <w:rPr>
                <w:i/>
              </w:rPr>
              <w:t>surgical patient subgroup only</w:t>
            </w:r>
          </w:p>
          <w:p w14:paraId="4B57EC73" w14:textId="520F4471" w:rsidR="006F1493" w:rsidRPr="00C70209" w:rsidRDefault="006F1493" w:rsidP="006F1493">
            <w:pPr>
              <w:pStyle w:val="Tabletext"/>
              <w:rPr>
                <w:u w:val="single"/>
              </w:rPr>
            </w:pPr>
            <w:r w:rsidRPr="00C70209">
              <w:rPr>
                <w:u w:val="single"/>
              </w:rPr>
              <w:t>Secondary</w:t>
            </w:r>
          </w:p>
          <w:p w14:paraId="46D8DE6D" w14:textId="77777777" w:rsidR="00B20C53" w:rsidRPr="00C70209" w:rsidRDefault="00B20C53" w:rsidP="006F1493">
            <w:pPr>
              <w:pStyle w:val="TableBullet"/>
            </w:pPr>
            <w:r w:rsidRPr="00C70209">
              <w:t>Transfusion-related SAEs (TACO, TRALI, other</w:t>
            </w:r>
            <w:r w:rsidRPr="00C70209">
              <w:rPr>
                <w:vertAlign w:val="superscript"/>
              </w:rPr>
              <w:t>b</w:t>
            </w:r>
            <w:r w:rsidRPr="00C70209">
              <w:t>)</w:t>
            </w:r>
          </w:p>
          <w:p w14:paraId="08D9CE06" w14:textId="77777777" w:rsidR="00B20C53" w:rsidRPr="00C70209" w:rsidRDefault="00B20C53" w:rsidP="006F1493">
            <w:pPr>
              <w:pStyle w:val="TableBullet"/>
            </w:pPr>
            <w:r w:rsidRPr="00C70209">
              <w:t>Functional/performance status</w:t>
            </w:r>
          </w:p>
          <w:p w14:paraId="64C5DEA2" w14:textId="77777777" w:rsidR="00B20C53" w:rsidRPr="00C70209" w:rsidRDefault="00B20C53" w:rsidP="006F1493">
            <w:pPr>
              <w:pStyle w:val="Tabletext"/>
              <w:rPr>
                <w:rStyle w:val="Strong"/>
              </w:rPr>
            </w:pPr>
            <w:r w:rsidRPr="00C70209">
              <w:rPr>
                <w:rStyle w:val="Strong"/>
              </w:rPr>
              <w:t>Critical illness</w:t>
            </w:r>
          </w:p>
          <w:p w14:paraId="15FAE2B7" w14:textId="77777777" w:rsidR="00B20C53" w:rsidRPr="00C70209" w:rsidRDefault="00B20C53" w:rsidP="006F1493">
            <w:pPr>
              <w:pStyle w:val="Tabletext"/>
              <w:rPr>
                <w:u w:val="single"/>
              </w:rPr>
            </w:pPr>
            <w:r w:rsidRPr="00C70209">
              <w:rPr>
                <w:u w:val="single"/>
              </w:rPr>
              <w:t>Primary</w:t>
            </w:r>
          </w:p>
          <w:p w14:paraId="54D8559B" w14:textId="77777777" w:rsidR="00B20C53" w:rsidRPr="00C70209" w:rsidRDefault="00B20C53" w:rsidP="006F1493">
            <w:pPr>
              <w:pStyle w:val="TableBullet"/>
            </w:pPr>
            <w:r w:rsidRPr="00C70209">
              <w:t>New or progressive multiple organ dysfunction/failure</w:t>
            </w:r>
          </w:p>
          <w:p w14:paraId="0A58EDF5" w14:textId="77777777" w:rsidR="00B20C53" w:rsidRPr="00C70209" w:rsidRDefault="00B20C53" w:rsidP="006F1493">
            <w:pPr>
              <w:pStyle w:val="Tabletext"/>
              <w:rPr>
                <w:u w:val="single"/>
              </w:rPr>
            </w:pPr>
            <w:r w:rsidRPr="00C70209">
              <w:rPr>
                <w:u w:val="single"/>
              </w:rPr>
              <w:t>Secondary</w:t>
            </w:r>
          </w:p>
          <w:p w14:paraId="10AD90E5" w14:textId="77777777" w:rsidR="00B20C53" w:rsidRPr="00C70209" w:rsidRDefault="00B20C53" w:rsidP="006F1493">
            <w:pPr>
              <w:pStyle w:val="TableBullet"/>
            </w:pPr>
            <w:r w:rsidRPr="00C70209">
              <w:t>Mortality</w:t>
            </w:r>
          </w:p>
          <w:p w14:paraId="6D9C6034" w14:textId="3B6EF9C2" w:rsidR="00B20C53" w:rsidRPr="00C70209" w:rsidRDefault="00B20C53" w:rsidP="006F1493">
            <w:pPr>
              <w:pStyle w:val="TableBullet"/>
              <w:rPr>
                <w:rFonts w:cs="Arial"/>
                <w:lang w:eastAsia="en-US"/>
              </w:rPr>
            </w:pPr>
            <w:r w:rsidRPr="00C70209">
              <w:t>Transfusion-related SAEs (TACO, TRALI, other</w:t>
            </w:r>
            <w:r w:rsidR="006F1493" w:rsidRPr="00C70209">
              <w:rPr>
                <w:vertAlign w:val="superscript"/>
              </w:rPr>
              <w:t>b</w:t>
            </w:r>
            <w:r w:rsidRPr="00C70209">
              <w:t>)</w:t>
            </w:r>
          </w:p>
        </w:tc>
        <w:tc>
          <w:tcPr>
            <w:tcW w:w="1162" w:type="pct"/>
            <w:tcBorders>
              <w:top w:val="single" w:sz="4" w:space="0" w:color="auto"/>
              <w:left w:val="single" w:sz="4" w:space="0" w:color="auto"/>
              <w:bottom w:val="single" w:sz="4" w:space="0" w:color="auto"/>
              <w:right w:val="single" w:sz="4" w:space="0" w:color="auto"/>
            </w:tcBorders>
          </w:tcPr>
          <w:p w14:paraId="2323A1E1" w14:textId="77777777" w:rsidR="00B20C53" w:rsidRPr="00C70209" w:rsidRDefault="00B20C53" w:rsidP="006F1493">
            <w:pPr>
              <w:pStyle w:val="Tabledash"/>
              <w:rPr>
                <w:rFonts w:cs="Arial"/>
                <w:lang w:eastAsia="en-US"/>
              </w:rPr>
            </w:pPr>
            <w:r w:rsidRPr="00C70209">
              <w:t>Identify any evidence in Indigenous populations</w:t>
            </w:r>
          </w:p>
          <w:p w14:paraId="2905F94D" w14:textId="77777777" w:rsidR="00B20C53" w:rsidRPr="00C70209" w:rsidRDefault="00B20C53" w:rsidP="006F1493">
            <w:pPr>
              <w:pStyle w:val="Tabledash"/>
            </w:pPr>
            <w:r w:rsidRPr="00C70209">
              <w:t xml:space="preserve">Must find evidence for each of the </w:t>
            </w:r>
            <w:r w:rsidRPr="00C70209">
              <w:rPr>
                <w:b/>
              </w:rPr>
              <w:t>6 bold population groups</w:t>
            </w:r>
          </w:p>
          <w:p w14:paraId="6539BA2A" w14:textId="77777777" w:rsidR="00B20C53" w:rsidRPr="00C70209" w:rsidRDefault="00B20C53" w:rsidP="006F1493">
            <w:pPr>
              <w:pStyle w:val="Tabledash"/>
            </w:pPr>
            <w:r w:rsidRPr="00C70209">
              <w:t>Clearly define age groups, and term/preterm status</w:t>
            </w:r>
          </w:p>
          <w:p w14:paraId="72A7CA20" w14:textId="3322A57D" w:rsidR="00B20C53" w:rsidRPr="00C70209" w:rsidRDefault="00B20C53" w:rsidP="006F1493">
            <w:pPr>
              <w:pStyle w:val="Tabledash"/>
            </w:pPr>
            <w:r w:rsidRPr="00C70209">
              <w:t xml:space="preserve">Extract information on ‘anaemia’ status (as defined, symptomatic anaemia </w:t>
            </w:r>
            <w:r w:rsidR="00F1702E" w:rsidRPr="00C70209">
              <w:t>etc.</w:t>
            </w:r>
            <w:r w:rsidRPr="00C70209">
              <w:t>), or Hb or Hct levels at baseline, by age</w:t>
            </w:r>
          </w:p>
          <w:p w14:paraId="2A022AE8" w14:textId="77777777" w:rsidR="00B20C53" w:rsidRPr="00C70209" w:rsidRDefault="00B20C53" w:rsidP="006F1493">
            <w:pPr>
              <w:pStyle w:val="Tabledash"/>
            </w:pPr>
            <w:r w:rsidRPr="00C70209">
              <w:t>Note special RBC requirements for patients with immunodeficiency</w:t>
            </w:r>
          </w:p>
          <w:p w14:paraId="3034D4BC" w14:textId="77777777" w:rsidR="00B20C53" w:rsidRPr="00C70209" w:rsidRDefault="00B20C53" w:rsidP="006F1493">
            <w:pPr>
              <w:pStyle w:val="Tabledash"/>
            </w:pPr>
            <w:r w:rsidRPr="00C70209">
              <w:t>Restrictive vs liberal studies may also use other terminology (e.g. protocol, algorithm, threshold)</w:t>
            </w:r>
          </w:p>
          <w:p w14:paraId="721B244B" w14:textId="77777777" w:rsidR="006F1493" w:rsidRPr="00C70209" w:rsidRDefault="006F1493" w:rsidP="006F1493">
            <w:pPr>
              <w:pStyle w:val="Tabledash"/>
              <w:numPr>
                <w:ilvl w:val="0"/>
                <w:numId w:val="0"/>
              </w:numPr>
              <w:ind w:left="360" w:hanging="360"/>
            </w:pPr>
          </w:p>
          <w:p w14:paraId="07AC7B5D" w14:textId="4FABED5E" w:rsidR="006F1493" w:rsidRPr="00C70209" w:rsidRDefault="00B20C53" w:rsidP="006F1493">
            <w:pPr>
              <w:pStyle w:val="Tabledash"/>
              <w:numPr>
                <w:ilvl w:val="0"/>
                <w:numId w:val="0"/>
              </w:numPr>
              <w:ind w:left="360"/>
              <w:rPr>
                <w:b/>
              </w:rPr>
            </w:pPr>
            <w:r w:rsidRPr="00C70209">
              <w:rPr>
                <w:b/>
              </w:rPr>
              <w:t>Limit</w:t>
            </w:r>
            <w:r w:rsidR="006F1493" w:rsidRPr="00C70209">
              <w:rPr>
                <w:b/>
              </w:rPr>
              <w:t>s</w:t>
            </w:r>
            <w:r w:rsidRPr="00C70209">
              <w:rPr>
                <w:b/>
              </w:rPr>
              <w:t>:</w:t>
            </w:r>
          </w:p>
          <w:p w14:paraId="112188D6" w14:textId="2DAF1BE7" w:rsidR="00B20C53" w:rsidRPr="00C70209" w:rsidRDefault="003A31EF" w:rsidP="006F1493">
            <w:pPr>
              <w:pStyle w:val="Tabledash"/>
            </w:pPr>
            <w:r w:rsidRPr="00C70209">
              <w:t>S</w:t>
            </w:r>
            <w:r w:rsidR="00B20C53" w:rsidRPr="00C70209">
              <w:t>tudies published after 1995</w:t>
            </w:r>
            <w:r w:rsidR="00B20C53" w:rsidRPr="00C70209">
              <w:rPr>
                <w:vertAlign w:val="superscript"/>
              </w:rPr>
              <w:t>c</w:t>
            </w:r>
          </w:p>
          <w:p w14:paraId="4E8B3576" w14:textId="77777777" w:rsidR="00B20C53" w:rsidRPr="00C70209" w:rsidRDefault="00B20C53" w:rsidP="006F1493">
            <w:pPr>
              <w:pStyle w:val="Tabledash"/>
            </w:pPr>
            <w:r w:rsidRPr="00C70209">
              <w:t>Restrict to Level III-2 studies (N&gt;100) and higher for RBC (allogeneic) transfusion</w:t>
            </w:r>
          </w:p>
          <w:p w14:paraId="4D8EC0CA" w14:textId="77777777" w:rsidR="00B20C53" w:rsidRPr="00C70209" w:rsidRDefault="00B20C53" w:rsidP="006F1493">
            <w:pPr>
              <w:pStyle w:val="Tabledash"/>
            </w:pPr>
            <w:r w:rsidRPr="00C70209">
              <w:t>Restrict to Level II studies for restrictive transfusion intervention</w:t>
            </w:r>
          </w:p>
          <w:p w14:paraId="7886E5D0" w14:textId="77777777" w:rsidR="00B20C53" w:rsidRPr="00C70209" w:rsidRDefault="00B20C53" w:rsidP="006F1493">
            <w:pPr>
              <w:pStyle w:val="Tabledash"/>
            </w:pPr>
            <w:r w:rsidRPr="00C70209">
              <w:t>Check previous module tech reports for paediatric studies</w:t>
            </w:r>
          </w:p>
          <w:p w14:paraId="164C4670" w14:textId="77777777" w:rsidR="006F1493" w:rsidRPr="00C70209" w:rsidRDefault="006F1493" w:rsidP="006F1493">
            <w:pPr>
              <w:pStyle w:val="Tabledash"/>
              <w:numPr>
                <w:ilvl w:val="0"/>
                <w:numId w:val="0"/>
              </w:numPr>
              <w:ind w:left="360" w:hanging="360"/>
            </w:pPr>
          </w:p>
          <w:p w14:paraId="1B424C02" w14:textId="11BE0864" w:rsidR="00B20C53" w:rsidRPr="00C70209" w:rsidRDefault="00B20C53" w:rsidP="006F1493">
            <w:pPr>
              <w:pStyle w:val="Tabledash"/>
              <w:numPr>
                <w:ilvl w:val="0"/>
                <w:numId w:val="0"/>
              </w:numPr>
              <w:ind w:left="360"/>
              <w:rPr>
                <w:b/>
              </w:rPr>
            </w:pPr>
            <w:r w:rsidRPr="00C70209">
              <w:rPr>
                <w:b/>
              </w:rPr>
              <w:t>Notes:</w:t>
            </w:r>
          </w:p>
          <w:p w14:paraId="596AB18E" w14:textId="77777777" w:rsidR="00B20C53" w:rsidRPr="00C70209" w:rsidRDefault="00B20C53" w:rsidP="006F1493">
            <w:pPr>
              <w:pStyle w:val="Tabledash"/>
            </w:pPr>
            <w:r w:rsidRPr="00C70209">
              <w:t>BPD, NEC, ROP for preterm only.</w:t>
            </w:r>
          </w:p>
          <w:p w14:paraId="6D2A83B4" w14:textId="77777777" w:rsidR="00B20C53" w:rsidRPr="00C70209" w:rsidRDefault="00B20C53" w:rsidP="006F1493">
            <w:pPr>
              <w:pStyle w:val="Tabledash"/>
            </w:pPr>
            <w:r w:rsidRPr="00C70209">
              <w:t>Use ‘ROP Stage III’ &amp; ‘threshold ROP’ to clarify the level of severity</w:t>
            </w:r>
          </w:p>
          <w:p w14:paraId="4E1C1913" w14:textId="77777777" w:rsidR="00B20C53" w:rsidRPr="00C70209" w:rsidRDefault="00B20C53" w:rsidP="006F1493">
            <w:pPr>
              <w:pStyle w:val="Tabledash"/>
              <w:rPr>
                <w:rFonts w:cs="Arial"/>
                <w:lang w:eastAsia="en-US"/>
              </w:rPr>
            </w:pPr>
            <w:r w:rsidRPr="00C70209">
              <w:t xml:space="preserve">Specific functional/performance status tools will not be specified </w:t>
            </w:r>
            <w:r w:rsidRPr="00C70209">
              <w:rPr>
                <w:i/>
              </w:rPr>
              <w:t>a priori</w:t>
            </w:r>
            <w:r w:rsidRPr="00C70209">
              <w:t xml:space="preserve"> for secondary outcomes</w:t>
            </w:r>
          </w:p>
          <w:p w14:paraId="130B788B" w14:textId="02FB952A" w:rsidR="003A31EF" w:rsidRPr="00C70209" w:rsidRDefault="003A31EF" w:rsidP="003A31EF">
            <w:pPr>
              <w:pStyle w:val="Tabledash"/>
              <w:rPr>
                <w:rFonts w:cs="Arial"/>
                <w:lang w:eastAsia="en-US"/>
              </w:rPr>
            </w:pPr>
            <w:r w:rsidRPr="00C70209">
              <w:t>Exchange transfusions not included (wrong intervention).</w:t>
            </w:r>
          </w:p>
        </w:tc>
      </w:tr>
    </w:tbl>
    <w:p w14:paraId="14E3E871" w14:textId="77777777" w:rsidR="00B20C53" w:rsidRPr="00C70209" w:rsidRDefault="00B20C53" w:rsidP="00B20C53">
      <w:pPr>
        <w:pStyle w:val="BodyT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82"/>
        <w:gridCol w:w="2526"/>
        <w:gridCol w:w="2242"/>
        <w:gridCol w:w="3402"/>
        <w:gridCol w:w="3322"/>
      </w:tblGrid>
      <w:tr w:rsidR="006F1493" w:rsidRPr="00C70209" w14:paraId="52142D00" w14:textId="77777777" w:rsidTr="006F1493">
        <w:tc>
          <w:tcPr>
            <w:tcW w:w="5000" w:type="pct"/>
            <w:gridSpan w:val="5"/>
            <w:tcBorders>
              <w:top w:val="single" w:sz="4" w:space="0" w:color="auto"/>
              <w:left w:val="single" w:sz="4" w:space="0" w:color="auto"/>
              <w:bottom w:val="single" w:sz="4" w:space="0" w:color="auto"/>
              <w:right w:val="single" w:sz="4" w:space="0" w:color="auto"/>
            </w:tcBorders>
            <w:shd w:val="clear" w:color="auto" w:fill="FFCC00"/>
            <w:vAlign w:val="center"/>
            <w:hideMark/>
          </w:tcPr>
          <w:p w14:paraId="25422948" w14:textId="4254A49E" w:rsidR="006F1493" w:rsidRPr="00C70209" w:rsidRDefault="006F1493" w:rsidP="006F1493">
            <w:pPr>
              <w:pStyle w:val="Caption"/>
            </w:pPr>
            <w:r w:rsidRPr="00C70209">
              <w:t>2. What is the effect of non-transfusion interventions to increase haemoglobin concentration on morbidity, mortality and need for RBC blood transfusion?</w:t>
            </w:r>
          </w:p>
          <w:p w14:paraId="73CE72BA" w14:textId="7348C8CF" w:rsidR="006F1493" w:rsidRPr="00C70209" w:rsidRDefault="006F1493" w:rsidP="006F1493">
            <w:pPr>
              <w:pStyle w:val="Caption"/>
              <w:rPr>
                <w:b w:val="0"/>
                <w:lang w:eastAsia="en-US"/>
              </w:rPr>
            </w:pPr>
            <w:r w:rsidRPr="00C70209">
              <w:rPr>
                <w:b w:val="0"/>
              </w:rPr>
              <w:t>[Intervention Foreground Question]</w:t>
            </w:r>
            <w:r w:rsidRPr="00C70209">
              <w:rPr>
                <w:b w:val="0"/>
                <w:i/>
                <w:szCs w:val="20"/>
              </w:rPr>
              <w:t xml:space="preserve"> </w:t>
            </w:r>
          </w:p>
        </w:tc>
      </w:tr>
      <w:tr w:rsidR="006F1493" w:rsidRPr="00C70209" w14:paraId="54EFB254" w14:textId="77777777" w:rsidTr="006F1493">
        <w:tc>
          <w:tcPr>
            <w:tcW w:w="946" w:type="pct"/>
            <w:tcBorders>
              <w:top w:val="single" w:sz="4" w:space="0" w:color="auto"/>
              <w:left w:val="single" w:sz="4" w:space="0" w:color="auto"/>
              <w:bottom w:val="single" w:sz="4" w:space="0" w:color="auto"/>
              <w:right w:val="single" w:sz="4" w:space="0" w:color="auto"/>
            </w:tcBorders>
            <w:shd w:val="clear" w:color="auto" w:fill="FFCC00"/>
            <w:hideMark/>
          </w:tcPr>
          <w:p w14:paraId="6B0F3456" w14:textId="77777777" w:rsidR="006F1493" w:rsidRPr="00C70209" w:rsidRDefault="006F1493" w:rsidP="006F1493">
            <w:pPr>
              <w:pStyle w:val="TableH1"/>
              <w:rPr>
                <w:vertAlign w:val="superscript"/>
                <w:lang w:val="en-AU" w:eastAsia="en-US"/>
              </w:rPr>
            </w:pPr>
            <w:r w:rsidRPr="00C70209">
              <w:rPr>
                <w:lang w:val="en-AU"/>
              </w:rPr>
              <w:t>Population</w:t>
            </w:r>
            <w:r w:rsidRPr="00C70209">
              <w:rPr>
                <w:vertAlign w:val="superscript"/>
                <w:lang w:val="en-AU"/>
              </w:rPr>
              <w:t>a</w:t>
            </w:r>
          </w:p>
        </w:tc>
        <w:tc>
          <w:tcPr>
            <w:tcW w:w="891" w:type="pct"/>
            <w:tcBorders>
              <w:top w:val="single" w:sz="4" w:space="0" w:color="auto"/>
              <w:left w:val="single" w:sz="4" w:space="0" w:color="auto"/>
              <w:bottom w:val="single" w:sz="4" w:space="0" w:color="auto"/>
              <w:right w:val="single" w:sz="4" w:space="0" w:color="auto"/>
            </w:tcBorders>
            <w:shd w:val="clear" w:color="auto" w:fill="FFCC00"/>
            <w:hideMark/>
          </w:tcPr>
          <w:p w14:paraId="4157B131" w14:textId="77777777" w:rsidR="006F1493" w:rsidRPr="00C70209" w:rsidRDefault="006F1493" w:rsidP="006F1493">
            <w:pPr>
              <w:pStyle w:val="TableH1"/>
              <w:rPr>
                <w:lang w:val="en-AU" w:eastAsia="en-US"/>
              </w:rPr>
            </w:pPr>
            <w:r w:rsidRPr="00C70209">
              <w:rPr>
                <w:lang w:val="en-AU"/>
              </w:rPr>
              <w:t>Intervention</w:t>
            </w:r>
          </w:p>
        </w:tc>
        <w:tc>
          <w:tcPr>
            <w:tcW w:w="791" w:type="pct"/>
            <w:tcBorders>
              <w:top w:val="single" w:sz="4" w:space="0" w:color="auto"/>
              <w:left w:val="single" w:sz="4" w:space="0" w:color="auto"/>
              <w:bottom w:val="single" w:sz="4" w:space="0" w:color="auto"/>
              <w:right w:val="single" w:sz="4" w:space="0" w:color="auto"/>
            </w:tcBorders>
            <w:shd w:val="clear" w:color="auto" w:fill="FFCC00"/>
            <w:hideMark/>
          </w:tcPr>
          <w:p w14:paraId="5C35787F" w14:textId="77777777" w:rsidR="006F1493" w:rsidRPr="00C70209" w:rsidRDefault="006F1493" w:rsidP="006F1493">
            <w:pPr>
              <w:pStyle w:val="TableH1"/>
              <w:rPr>
                <w:lang w:val="en-AU" w:eastAsia="en-US"/>
              </w:rPr>
            </w:pPr>
            <w:r w:rsidRPr="00C70209">
              <w:rPr>
                <w:lang w:val="en-AU"/>
              </w:rPr>
              <w:t>Comparison</w:t>
            </w:r>
          </w:p>
        </w:tc>
        <w:tc>
          <w:tcPr>
            <w:tcW w:w="1200" w:type="pct"/>
            <w:tcBorders>
              <w:top w:val="single" w:sz="4" w:space="0" w:color="auto"/>
              <w:left w:val="single" w:sz="4" w:space="0" w:color="auto"/>
              <w:bottom w:val="single" w:sz="4" w:space="0" w:color="auto"/>
              <w:right w:val="single" w:sz="4" w:space="0" w:color="auto"/>
            </w:tcBorders>
            <w:shd w:val="clear" w:color="auto" w:fill="FFCC00"/>
          </w:tcPr>
          <w:p w14:paraId="1822249C" w14:textId="4C5D249E" w:rsidR="006F1493" w:rsidRPr="00C70209" w:rsidRDefault="006F1493" w:rsidP="006F1493">
            <w:pPr>
              <w:pStyle w:val="TableH1"/>
              <w:rPr>
                <w:lang w:val="en-AU" w:eastAsia="en-US"/>
              </w:rPr>
            </w:pPr>
            <w:r w:rsidRPr="00C70209">
              <w:rPr>
                <w:lang w:val="en-AU"/>
              </w:rPr>
              <w:t xml:space="preserve">Outcomes </w:t>
            </w:r>
          </w:p>
        </w:tc>
        <w:tc>
          <w:tcPr>
            <w:tcW w:w="1172" w:type="pct"/>
            <w:tcBorders>
              <w:top w:val="single" w:sz="4" w:space="0" w:color="auto"/>
              <w:left w:val="single" w:sz="4" w:space="0" w:color="auto"/>
              <w:bottom w:val="single" w:sz="4" w:space="0" w:color="auto"/>
              <w:right w:val="single" w:sz="4" w:space="0" w:color="auto"/>
            </w:tcBorders>
            <w:shd w:val="clear" w:color="auto" w:fill="FFC000"/>
            <w:hideMark/>
          </w:tcPr>
          <w:p w14:paraId="70E3242C" w14:textId="77777777" w:rsidR="006F1493" w:rsidRPr="00C70209" w:rsidRDefault="006F1493" w:rsidP="006F1493">
            <w:pPr>
              <w:pStyle w:val="TableH1"/>
              <w:rPr>
                <w:lang w:val="en-AU" w:eastAsia="en-US"/>
              </w:rPr>
            </w:pPr>
            <w:r w:rsidRPr="00C70209">
              <w:rPr>
                <w:lang w:val="en-AU"/>
              </w:rPr>
              <w:t>Other SR considerations</w:t>
            </w:r>
          </w:p>
        </w:tc>
      </w:tr>
      <w:tr w:rsidR="00E9569B" w:rsidRPr="00C70209" w14:paraId="1E31B6E7" w14:textId="77777777" w:rsidTr="006F1493">
        <w:tc>
          <w:tcPr>
            <w:tcW w:w="946" w:type="pct"/>
            <w:tcBorders>
              <w:top w:val="single" w:sz="4" w:space="0" w:color="auto"/>
              <w:left w:val="single" w:sz="4" w:space="0" w:color="auto"/>
              <w:bottom w:val="single" w:sz="4" w:space="0" w:color="auto"/>
              <w:right w:val="single" w:sz="4" w:space="0" w:color="auto"/>
            </w:tcBorders>
            <w:hideMark/>
          </w:tcPr>
          <w:p w14:paraId="0A993495" w14:textId="443C1565" w:rsidR="006F1493" w:rsidRPr="00C70209" w:rsidRDefault="006F1493" w:rsidP="006F1493">
            <w:pPr>
              <w:pStyle w:val="Tabletext"/>
              <w:rPr>
                <w:rStyle w:val="Strong"/>
              </w:rPr>
            </w:pPr>
            <w:r w:rsidRPr="00C70209">
              <w:rPr>
                <w:rStyle w:val="Strong"/>
              </w:rPr>
              <w:t>Preterm (&lt;37 wks)</w:t>
            </w:r>
          </w:p>
          <w:p w14:paraId="3282F978" w14:textId="77777777" w:rsidR="006F1493" w:rsidRPr="00C70209" w:rsidRDefault="006F1493" w:rsidP="006F1493">
            <w:pPr>
              <w:pStyle w:val="Tabletext"/>
              <w:rPr>
                <w:rStyle w:val="Strong"/>
              </w:rPr>
            </w:pPr>
            <w:r w:rsidRPr="00C70209">
              <w:rPr>
                <w:rStyle w:val="Strong"/>
              </w:rPr>
              <w:t>Infant</w:t>
            </w:r>
          </w:p>
          <w:p w14:paraId="65A9330E" w14:textId="77777777" w:rsidR="006F1493" w:rsidRPr="00C70209" w:rsidRDefault="006F1493" w:rsidP="006F1493">
            <w:pPr>
              <w:pStyle w:val="TableBullet"/>
            </w:pPr>
            <w:r w:rsidRPr="00C70209">
              <w:t>Newborn (&lt;1 mo)</w:t>
            </w:r>
          </w:p>
          <w:p w14:paraId="27187E59" w14:textId="77777777" w:rsidR="006F1493" w:rsidRPr="00C70209" w:rsidRDefault="006F1493" w:rsidP="006F1493">
            <w:pPr>
              <w:pStyle w:val="TableBullet"/>
            </w:pPr>
            <w:r w:rsidRPr="00C70209">
              <w:t>Infant</w:t>
            </w:r>
          </w:p>
          <w:p w14:paraId="71B3E323" w14:textId="77777777" w:rsidR="006F1493" w:rsidRPr="00C70209" w:rsidRDefault="006F1493" w:rsidP="006F1493">
            <w:pPr>
              <w:pStyle w:val="Tabledash"/>
            </w:pPr>
            <w:r w:rsidRPr="00C70209">
              <w:t>1-6 mo</w:t>
            </w:r>
          </w:p>
          <w:p w14:paraId="1D1DA882" w14:textId="77777777" w:rsidR="006F1493" w:rsidRPr="00C70209" w:rsidRDefault="006F1493" w:rsidP="006F1493">
            <w:pPr>
              <w:pStyle w:val="Tabledash"/>
            </w:pPr>
            <w:r w:rsidRPr="00C70209">
              <w:t>7-12 mo</w:t>
            </w:r>
          </w:p>
          <w:p w14:paraId="15D64132" w14:textId="77777777" w:rsidR="006F1493" w:rsidRPr="00C70209" w:rsidRDefault="006F1493" w:rsidP="006F1493">
            <w:pPr>
              <w:pStyle w:val="Tabledash"/>
            </w:pPr>
            <w:r w:rsidRPr="00C70209">
              <w:t>13-23 mo</w:t>
            </w:r>
          </w:p>
          <w:p w14:paraId="578FD6F5" w14:textId="77777777" w:rsidR="006F1493" w:rsidRPr="00C70209" w:rsidRDefault="006F1493" w:rsidP="006F1493">
            <w:pPr>
              <w:pStyle w:val="Tabletext"/>
              <w:rPr>
                <w:rStyle w:val="Strong"/>
              </w:rPr>
            </w:pPr>
            <w:r w:rsidRPr="00C70209">
              <w:rPr>
                <w:rStyle w:val="Strong"/>
              </w:rPr>
              <w:t>Child/adolescent</w:t>
            </w:r>
          </w:p>
          <w:p w14:paraId="44364CE5" w14:textId="77777777" w:rsidR="006F1493" w:rsidRPr="00C70209" w:rsidRDefault="006F1493" w:rsidP="006F1493">
            <w:pPr>
              <w:pStyle w:val="Tabledash"/>
            </w:pPr>
            <w:r w:rsidRPr="00C70209">
              <w:t>Preschool (2-5 yrs)</w:t>
            </w:r>
          </w:p>
          <w:p w14:paraId="7230C980" w14:textId="77777777" w:rsidR="006F1493" w:rsidRPr="00C70209" w:rsidRDefault="006F1493" w:rsidP="006F1493">
            <w:pPr>
              <w:pStyle w:val="Tabledash"/>
            </w:pPr>
            <w:r w:rsidRPr="00C70209">
              <w:t>Child (6-12 yrs)</w:t>
            </w:r>
          </w:p>
          <w:p w14:paraId="54AF2B4F" w14:textId="77777777" w:rsidR="006F1493" w:rsidRPr="00C70209" w:rsidRDefault="006F1493" w:rsidP="006F1493">
            <w:pPr>
              <w:pStyle w:val="Tabledash"/>
            </w:pPr>
            <w:r w:rsidRPr="00C70209">
              <w:t>Adolescent (13-18 yrs)</w:t>
            </w:r>
          </w:p>
          <w:p w14:paraId="5F1D609F" w14:textId="77777777" w:rsidR="006F1493" w:rsidRPr="00C70209" w:rsidRDefault="006F1493" w:rsidP="006F1493">
            <w:pPr>
              <w:pStyle w:val="Tabletext"/>
              <w:rPr>
                <w:rStyle w:val="Strong"/>
              </w:rPr>
            </w:pPr>
            <w:r w:rsidRPr="00C70209">
              <w:rPr>
                <w:rStyle w:val="Strong"/>
              </w:rPr>
              <w:t>Medical</w:t>
            </w:r>
          </w:p>
          <w:p w14:paraId="05109553" w14:textId="77777777" w:rsidR="006F1493" w:rsidRPr="00C70209" w:rsidRDefault="006F1493" w:rsidP="006F1493">
            <w:pPr>
              <w:pStyle w:val="Tabledash"/>
            </w:pPr>
            <w:r w:rsidRPr="00C70209">
              <w:t>Oncology</w:t>
            </w:r>
          </w:p>
          <w:p w14:paraId="683D314B" w14:textId="77777777" w:rsidR="006F1493" w:rsidRPr="00C70209" w:rsidRDefault="006F1493" w:rsidP="006F1493">
            <w:pPr>
              <w:pStyle w:val="Tabledash"/>
            </w:pPr>
            <w:r w:rsidRPr="00C70209">
              <w:t>Renal</w:t>
            </w:r>
          </w:p>
          <w:p w14:paraId="0E990788" w14:textId="77777777" w:rsidR="006F1493" w:rsidRPr="00C70209" w:rsidRDefault="006F1493" w:rsidP="006F1493">
            <w:pPr>
              <w:pStyle w:val="Tabledash"/>
            </w:pPr>
            <w:r w:rsidRPr="00C70209">
              <w:t>Chronic anaemia</w:t>
            </w:r>
          </w:p>
          <w:p w14:paraId="1FC2947F" w14:textId="77777777" w:rsidR="006F1493" w:rsidRPr="00C70209" w:rsidRDefault="006F1493" w:rsidP="006F1493">
            <w:pPr>
              <w:pStyle w:val="Tabledash"/>
            </w:pPr>
            <w:r w:rsidRPr="00C70209">
              <w:t>Anaemias as a result of ineffective erythropoiesis</w:t>
            </w:r>
          </w:p>
          <w:p w14:paraId="06C7866F" w14:textId="77777777" w:rsidR="006F1493" w:rsidRPr="00C70209" w:rsidRDefault="006F1493" w:rsidP="006F1493">
            <w:pPr>
              <w:pStyle w:val="Tabledash"/>
            </w:pPr>
            <w:r w:rsidRPr="00C70209">
              <w:t>Haemolytic anaemias</w:t>
            </w:r>
          </w:p>
          <w:p w14:paraId="2F7D0FF1" w14:textId="77777777" w:rsidR="006F1493" w:rsidRPr="00C70209" w:rsidRDefault="006F1493" w:rsidP="006F1493">
            <w:pPr>
              <w:pStyle w:val="Tabletext"/>
              <w:rPr>
                <w:rStyle w:val="Strong"/>
              </w:rPr>
            </w:pPr>
            <w:r w:rsidRPr="00C70209">
              <w:rPr>
                <w:rStyle w:val="Strong"/>
              </w:rPr>
              <w:t>Surgical</w:t>
            </w:r>
          </w:p>
          <w:p w14:paraId="6BD94C31" w14:textId="77777777" w:rsidR="006F1493" w:rsidRPr="00C70209" w:rsidRDefault="006F1493" w:rsidP="006F1493">
            <w:pPr>
              <w:pStyle w:val="Tabledash"/>
            </w:pPr>
            <w:r w:rsidRPr="00C70209">
              <w:t>Cardiac (cyanotic vs non-cyanotic)</w:t>
            </w:r>
          </w:p>
          <w:p w14:paraId="0A4CE41F" w14:textId="77777777" w:rsidR="006F1493" w:rsidRPr="00C70209" w:rsidRDefault="006F1493" w:rsidP="006F1493">
            <w:pPr>
              <w:pStyle w:val="Tabledash"/>
            </w:pPr>
            <w:r w:rsidRPr="00C70209">
              <w:t>Transplantation</w:t>
            </w:r>
          </w:p>
          <w:p w14:paraId="42D83787" w14:textId="77777777" w:rsidR="006F1493" w:rsidRPr="00C70209" w:rsidRDefault="006F1493" w:rsidP="006F1493">
            <w:pPr>
              <w:pStyle w:val="Tabledash"/>
            </w:pPr>
            <w:r w:rsidRPr="00C70209">
              <w:t>Orthopaedic</w:t>
            </w:r>
          </w:p>
          <w:p w14:paraId="7BD70DB5" w14:textId="77777777" w:rsidR="006F1493" w:rsidRPr="00C70209" w:rsidRDefault="006F1493" w:rsidP="006F1493">
            <w:pPr>
              <w:pStyle w:val="Tabledash"/>
            </w:pPr>
            <w:r w:rsidRPr="00C70209">
              <w:t>Burns</w:t>
            </w:r>
          </w:p>
          <w:p w14:paraId="0435C687" w14:textId="77777777" w:rsidR="006F1493" w:rsidRPr="00C70209" w:rsidRDefault="006F1493" w:rsidP="006F1493">
            <w:pPr>
              <w:pStyle w:val="Tabletext"/>
              <w:rPr>
                <w:rStyle w:val="Strong"/>
              </w:rPr>
            </w:pPr>
            <w:r w:rsidRPr="00C70209">
              <w:rPr>
                <w:rStyle w:val="Strong"/>
              </w:rPr>
              <w:t>Critical illness</w:t>
            </w:r>
          </w:p>
          <w:p w14:paraId="1E0DE091" w14:textId="77777777" w:rsidR="006F1493" w:rsidRPr="00C70209" w:rsidRDefault="006F1493" w:rsidP="006F1493">
            <w:pPr>
              <w:pStyle w:val="Tabledash"/>
            </w:pPr>
            <w:r w:rsidRPr="00C70209">
              <w:t>ECMO/ECLS</w:t>
            </w:r>
          </w:p>
          <w:p w14:paraId="156CE502" w14:textId="77777777" w:rsidR="006F1493" w:rsidRPr="00C70209" w:rsidRDefault="006F1493" w:rsidP="006F1493">
            <w:pPr>
              <w:pStyle w:val="Tabledash"/>
            </w:pPr>
            <w:r w:rsidRPr="00C70209">
              <w:t>Trauma</w:t>
            </w:r>
          </w:p>
          <w:p w14:paraId="2F508395" w14:textId="77777777" w:rsidR="006F1493" w:rsidRPr="00C70209" w:rsidRDefault="006F1493" w:rsidP="006F1493">
            <w:pPr>
              <w:pStyle w:val="Tabledash"/>
              <w:numPr>
                <w:ilvl w:val="0"/>
                <w:numId w:val="0"/>
              </w:numPr>
              <w:ind w:left="360" w:hanging="360"/>
            </w:pPr>
          </w:p>
          <w:p w14:paraId="0D9A3866" w14:textId="77777777" w:rsidR="006F1493" w:rsidRPr="00C70209" w:rsidRDefault="006F1493" w:rsidP="006F1493">
            <w:pPr>
              <w:pStyle w:val="Tabletext"/>
            </w:pPr>
            <w:r w:rsidRPr="00C70209">
              <w:rPr>
                <w:u w:val="single"/>
              </w:rPr>
              <w:t>Stratify by:</w:t>
            </w:r>
          </w:p>
          <w:p w14:paraId="70725D25" w14:textId="77777777" w:rsidR="006F1493" w:rsidRPr="00C70209" w:rsidRDefault="006F1493" w:rsidP="006F1493">
            <w:pPr>
              <w:pStyle w:val="TableBullet"/>
              <w:rPr>
                <w:lang w:eastAsia="en-US"/>
              </w:rPr>
            </w:pPr>
            <w:r w:rsidRPr="00C70209">
              <w:t>Level and type of anaemia/ baseline Hb</w:t>
            </w:r>
          </w:p>
        </w:tc>
        <w:tc>
          <w:tcPr>
            <w:tcW w:w="891" w:type="pct"/>
            <w:tcBorders>
              <w:top w:val="single" w:sz="4" w:space="0" w:color="auto"/>
              <w:left w:val="single" w:sz="4" w:space="0" w:color="auto"/>
              <w:bottom w:val="single" w:sz="4" w:space="0" w:color="auto"/>
              <w:right w:val="single" w:sz="4" w:space="0" w:color="auto"/>
            </w:tcBorders>
          </w:tcPr>
          <w:p w14:paraId="6E6C4834" w14:textId="6C293A55" w:rsidR="006F1493" w:rsidRPr="00C70209" w:rsidRDefault="006F1493" w:rsidP="006F1493">
            <w:pPr>
              <w:pStyle w:val="Tabletext"/>
              <w:rPr>
                <w:rFonts w:cs="Times New Roman"/>
                <w:lang w:eastAsia="en-AU"/>
              </w:rPr>
            </w:pPr>
            <w:r w:rsidRPr="00C70209">
              <w:rPr>
                <w:b/>
              </w:rPr>
              <w:t xml:space="preserve">1. </w:t>
            </w:r>
            <w:r w:rsidRPr="00C70209">
              <w:t>ESAs</w:t>
            </w:r>
          </w:p>
          <w:p w14:paraId="6B3812EC" w14:textId="77777777" w:rsidR="006F1493" w:rsidRPr="00C70209" w:rsidRDefault="006F1493" w:rsidP="006F1493">
            <w:pPr>
              <w:pStyle w:val="Tabletext"/>
            </w:pPr>
          </w:p>
          <w:p w14:paraId="613ADF3E" w14:textId="77777777" w:rsidR="006F1493" w:rsidRPr="00C70209" w:rsidRDefault="006F1493" w:rsidP="006F1493">
            <w:pPr>
              <w:pStyle w:val="Tabletext"/>
            </w:pPr>
          </w:p>
          <w:p w14:paraId="2A9342F0" w14:textId="1DFA0716" w:rsidR="006F1493" w:rsidRPr="00C70209" w:rsidRDefault="006F1493" w:rsidP="006F1493">
            <w:pPr>
              <w:pStyle w:val="Tabletext"/>
            </w:pPr>
            <w:r w:rsidRPr="00C70209">
              <w:rPr>
                <w:b/>
              </w:rPr>
              <w:t xml:space="preserve">2. </w:t>
            </w:r>
            <w:r w:rsidRPr="00C70209">
              <w:t>Oral and/or parenteral iron therapy (IV or IM)</w:t>
            </w:r>
          </w:p>
          <w:p w14:paraId="6E7BBCDD" w14:textId="77777777" w:rsidR="006F1493" w:rsidRPr="00C70209" w:rsidRDefault="006F1493" w:rsidP="006F1493">
            <w:pPr>
              <w:pStyle w:val="Tabletext"/>
            </w:pPr>
          </w:p>
          <w:p w14:paraId="1C0955A9" w14:textId="77777777" w:rsidR="006F1493" w:rsidRPr="00C70209" w:rsidRDefault="006F1493" w:rsidP="006F1493">
            <w:pPr>
              <w:pStyle w:val="Tabletext"/>
            </w:pPr>
          </w:p>
          <w:p w14:paraId="70A65448" w14:textId="4A4C93ED" w:rsidR="006F1493" w:rsidRPr="00C70209" w:rsidRDefault="006F1493" w:rsidP="006F1493">
            <w:pPr>
              <w:pStyle w:val="Tabletext"/>
            </w:pPr>
            <w:r w:rsidRPr="00C70209">
              <w:rPr>
                <w:b/>
              </w:rPr>
              <w:t xml:space="preserve">3. </w:t>
            </w:r>
            <w:r w:rsidRPr="00C70209">
              <w:t>Combination of above</w:t>
            </w:r>
          </w:p>
          <w:p w14:paraId="2B6516B2" w14:textId="77777777" w:rsidR="006F1493" w:rsidRPr="00C70209" w:rsidRDefault="006F1493" w:rsidP="006F1493">
            <w:pPr>
              <w:pStyle w:val="Tabletext"/>
            </w:pPr>
          </w:p>
          <w:p w14:paraId="649EF972" w14:textId="77777777" w:rsidR="006F1493" w:rsidRPr="00C70209" w:rsidRDefault="006F1493" w:rsidP="006F1493">
            <w:pPr>
              <w:pStyle w:val="Tabletext"/>
            </w:pPr>
            <w:r w:rsidRPr="00C70209">
              <w:t>[Nb. Include all ESA and iron dose regimens]</w:t>
            </w:r>
          </w:p>
          <w:p w14:paraId="41D465FA" w14:textId="77777777" w:rsidR="006F1493" w:rsidRPr="00C70209" w:rsidRDefault="006F1493" w:rsidP="006F1493">
            <w:pPr>
              <w:pStyle w:val="Tabletext"/>
            </w:pPr>
          </w:p>
          <w:p w14:paraId="0C590050" w14:textId="60247451" w:rsidR="006F1493" w:rsidRPr="00C70209" w:rsidRDefault="006F1493" w:rsidP="006F1493">
            <w:pPr>
              <w:pStyle w:val="Tabletext"/>
            </w:pPr>
            <w:r w:rsidRPr="00C70209">
              <w:rPr>
                <w:b/>
              </w:rPr>
              <w:t xml:space="preserve">4. </w:t>
            </w:r>
            <w:r w:rsidRPr="00C70209">
              <w:t>Hydroxyurea (</w:t>
            </w:r>
            <w:r w:rsidRPr="00C70209">
              <w:rPr>
                <w:i/>
              </w:rPr>
              <w:t>sickle cell disorders only</w:t>
            </w:r>
            <w:r w:rsidRPr="00C70209">
              <w:t>)</w:t>
            </w:r>
          </w:p>
        </w:tc>
        <w:tc>
          <w:tcPr>
            <w:tcW w:w="791" w:type="pct"/>
            <w:tcBorders>
              <w:top w:val="single" w:sz="4" w:space="0" w:color="auto"/>
              <w:left w:val="single" w:sz="4" w:space="0" w:color="auto"/>
              <w:bottom w:val="single" w:sz="4" w:space="0" w:color="auto"/>
              <w:right w:val="single" w:sz="4" w:space="0" w:color="auto"/>
            </w:tcBorders>
          </w:tcPr>
          <w:p w14:paraId="4D6DC465" w14:textId="7C853974" w:rsidR="006F1493" w:rsidRPr="00C70209" w:rsidRDefault="006F1493" w:rsidP="006F1493">
            <w:pPr>
              <w:pStyle w:val="Tabletext"/>
              <w:rPr>
                <w:rFonts w:cs="Times New Roman"/>
                <w:lang w:eastAsia="en-AU"/>
              </w:rPr>
            </w:pPr>
            <w:r w:rsidRPr="00C70209">
              <w:rPr>
                <w:b/>
              </w:rPr>
              <w:t xml:space="preserve">1. </w:t>
            </w:r>
            <w:r w:rsidRPr="00C70209">
              <w:t xml:space="preserve">No intervention </w:t>
            </w:r>
            <w:r w:rsidRPr="00C70209">
              <w:rPr>
                <w:u w:val="single"/>
              </w:rPr>
              <w:t>or</w:t>
            </w:r>
            <w:r w:rsidRPr="00C70209">
              <w:t xml:space="preserve"> any active head-to-head (e.g. 1 vs. 2, 1 vs. 3)</w:t>
            </w:r>
          </w:p>
          <w:p w14:paraId="07142D89" w14:textId="77777777" w:rsidR="006F1493" w:rsidRPr="00C70209" w:rsidRDefault="006F1493" w:rsidP="006F1493">
            <w:pPr>
              <w:pStyle w:val="Tabletext"/>
            </w:pPr>
          </w:p>
          <w:p w14:paraId="6EFA8407" w14:textId="718F3678" w:rsidR="006F1493" w:rsidRPr="00C70209" w:rsidRDefault="006F1493" w:rsidP="006F1493">
            <w:pPr>
              <w:pStyle w:val="Tabletext"/>
            </w:pPr>
            <w:r w:rsidRPr="00C70209">
              <w:rPr>
                <w:b/>
              </w:rPr>
              <w:t xml:space="preserve">2. </w:t>
            </w:r>
            <w:r w:rsidRPr="00C70209">
              <w:t xml:space="preserve">No intervention </w:t>
            </w:r>
            <w:r w:rsidRPr="00C70209">
              <w:rPr>
                <w:u w:val="single"/>
              </w:rPr>
              <w:t>or</w:t>
            </w:r>
            <w:r w:rsidRPr="00C70209">
              <w:t xml:space="preserve"> any active head-to-head (e.g. 1 vs. 2, 2 vs. 3)</w:t>
            </w:r>
          </w:p>
          <w:p w14:paraId="1BA7E626" w14:textId="77777777" w:rsidR="006F1493" w:rsidRPr="00C70209" w:rsidRDefault="006F1493" w:rsidP="006F1493">
            <w:pPr>
              <w:pStyle w:val="Tabletext"/>
            </w:pPr>
          </w:p>
          <w:p w14:paraId="73264EA7" w14:textId="1E297AC7" w:rsidR="006F1493" w:rsidRPr="00C70209" w:rsidRDefault="006F1493" w:rsidP="006F1493">
            <w:pPr>
              <w:pStyle w:val="Tabletext"/>
            </w:pPr>
            <w:r w:rsidRPr="00C70209">
              <w:rPr>
                <w:b/>
              </w:rPr>
              <w:t xml:space="preserve">3. </w:t>
            </w:r>
            <w:r w:rsidRPr="00C70209">
              <w:t>Different combination of above</w:t>
            </w:r>
          </w:p>
          <w:p w14:paraId="737701E9" w14:textId="77777777" w:rsidR="006F1493" w:rsidRPr="00C70209" w:rsidRDefault="006F1493" w:rsidP="006F1493">
            <w:pPr>
              <w:pStyle w:val="Tabletext"/>
            </w:pPr>
          </w:p>
          <w:p w14:paraId="3857EE66" w14:textId="77777777" w:rsidR="006F1493" w:rsidRPr="00C70209" w:rsidRDefault="006F1493" w:rsidP="006F1493">
            <w:pPr>
              <w:pStyle w:val="Tabletext"/>
            </w:pPr>
          </w:p>
          <w:p w14:paraId="5A02B2A6" w14:textId="20618B2F" w:rsidR="006F1493" w:rsidRPr="00C70209" w:rsidRDefault="006F1493" w:rsidP="006F1493">
            <w:pPr>
              <w:pStyle w:val="Tabletext"/>
            </w:pPr>
            <w:r w:rsidRPr="00C70209">
              <w:rPr>
                <w:b/>
              </w:rPr>
              <w:t xml:space="preserve">4. </w:t>
            </w:r>
            <w:r w:rsidRPr="00C70209">
              <w:t>No hydroxyurea</w:t>
            </w:r>
          </w:p>
        </w:tc>
        <w:tc>
          <w:tcPr>
            <w:tcW w:w="1200" w:type="pct"/>
            <w:tcBorders>
              <w:top w:val="single" w:sz="4" w:space="0" w:color="auto"/>
              <w:left w:val="single" w:sz="4" w:space="0" w:color="auto"/>
              <w:bottom w:val="single" w:sz="4" w:space="0" w:color="auto"/>
              <w:right w:val="single" w:sz="4" w:space="0" w:color="auto"/>
            </w:tcBorders>
          </w:tcPr>
          <w:p w14:paraId="348C718F" w14:textId="77777777" w:rsidR="006F1493" w:rsidRPr="00C70209" w:rsidRDefault="006F1493" w:rsidP="006F1493">
            <w:pPr>
              <w:pStyle w:val="Tabletext"/>
              <w:rPr>
                <w:u w:val="single"/>
                <w:lang w:eastAsia="en-US"/>
              </w:rPr>
            </w:pPr>
            <w:r w:rsidRPr="00C70209">
              <w:rPr>
                <w:u w:val="single"/>
              </w:rPr>
              <w:t>Primary</w:t>
            </w:r>
          </w:p>
          <w:p w14:paraId="0AED39F8" w14:textId="77777777" w:rsidR="006F1493" w:rsidRPr="00C70209" w:rsidRDefault="006F1493" w:rsidP="006F1493">
            <w:pPr>
              <w:pStyle w:val="TableBullet"/>
            </w:pPr>
            <w:r w:rsidRPr="00C70209">
              <w:t>Transfusion volume (in transfused patients only), or transfusion incidence</w:t>
            </w:r>
          </w:p>
          <w:p w14:paraId="49D5895A" w14:textId="0F1FA72D" w:rsidR="006F1493" w:rsidRPr="00C70209" w:rsidRDefault="006F1493" w:rsidP="006F1493">
            <w:pPr>
              <w:pStyle w:val="TableBullet"/>
            </w:pPr>
            <w:r w:rsidRPr="00C70209">
              <w:t xml:space="preserve">Thromboembolic events (stroke, DVT [including line vein thrombosis], PE) </w:t>
            </w:r>
            <w:r w:rsidRPr="00C70209">
              <w:rPr>
                <w:i/>
              </w:rPr>
              <w:t>– ESA intervention only (including ESAs combined with iron therapy)</w:t>
            </w:r>
          </w:p>
          <w:p w14:paraId="20032C9F" w14:textId="202B6E27" w:rsidR="006F1493" w:rsidRPr="00C70209" w:rsidRDefault="006F1493" w:rsidP="006F1493">
            <w:pPr>
              <w:pStyle w:val="TableBullet"/>
            </w:pPr>
            <w:r w:rsidRPr="00C70209">
              <w:t xml:space="preserve">ROP, BPD &amp; NEC </w:t>
            </w:r>
            <w:r w:rsidRPr="00C70209">
              <w:rPr>
                <w:i/>
              </w:rPr>
              <w:t>– preterm subgroup only</w:t>
            </w:r>
          </w:p>
          <w:p w14:paraId="34D38AF5" w14:textId="500D8EEB" w:rsidR="006F1493" w:rsidRPr="00C70209" w:rsidRDefault="006F1493" w:rsidP="006F1493">
            <w:pPr>
              <w:pStyle w:val="TableBullet"/>
            </w:pPr>
            <w:r w:rsidRPr="00C70209">
              <w:t xml:space="preserve">Mortality – </w:t>
            </w:r>
            <w:r w:rsidRPr="00C70209">
              <w:rPr>
                <w:i/>
              </w:rPr>
              <w:t>ESA and iron interventions only (including combinations)</w:t>
            </w:r>
          </w:p>
          <w:p w14:paraId="32869F83" w14:textId="0F6D38D0" w:rsidR="006F1493" w:rsidRPr="00C70209" w:rsidRDefault="006F1493" w:rsidP="006F1493">
            <w:pPr>
              <w:pStyle w:val="TableBullet"/>
            </w:pPr>
            <w:r w:rsidRPr="00C70209">
              <w:t xml:space="preserve">Stroke – </w:t>
            </w:r>
            <w:r w:rsidRPr="00C70209">
              <w:rPr>
                <w:i/>
              </w:rPr>
              <w:t>hydroxyurea intervention only</w:t>
            </w:r>
          </w:p>
          <w:p w14:paraId="2C528EE0" w14:textId="77777777" w:rsidR="006F1493" w:rsidRPr="00C70209" w:rsidRDefault="006F1493" w:rsidP="006F1493">
            <w:pPr>
              <w:pStyle w:val="TableBullet"/>
              <w:numPr>
                <w:ilvl w:val="0"/>
                <w:numId w:val="0"/>
              </w:numPr>
              <w:ind w:left="360" w:hanging="360"/>
            </w:pPr>
          </w:p>
          <w:p w14:paraId="77D1B8AC" w14:textId="77777777" w:rsidR="006F1493" w:rsidRPr="00C70209" w:rsidRDefault="006F1493" w:rsidP="006F1493">
            <w:pPr>
              <w:pStyle w:val="Tabletext"/>
              <w:rPr>
                <w:u w:val="single"/>
              </w:rPr>
            </w:pPr>
            <w:r w:rsidRPr="00C70209">
              <w:rPr>
                <w:u w:val="single"/>
              </w:rPr>
              <w:t>Secondary</w:t>
            </w:r>
          </w:p>
          <w:p w14:paraId="43A6A595" w14:textId="77777777" w:rsidR="006F1493" w:rsidRPr="00C70209" w:rsidRDefault="006F1493" w:rsidP="006F1493">
            <w:pPr>
              <w:pStyle w:val="TableBullet"/>
            </w:pPr>
            <w:r w:rsidRPr="00C70209">
              <w:t>Functional/performance status (e.g. Bayley score, MDI, Denver Scale, GMFCS)</w:t>
            </w:r>
          </w:p>
          <w:p w14:paraId="6B2B0BC9" w14:textId="77777777" w:rsidR="006F1493" w:rsidRPr="00C70209" w:rsidRDefault="006F1493" w:rsidP="006F1493">
            <w:pPr>
              <w:pStyle w:val="TableBullet"/>
            </w:pPr>
            <w:r w:rsidRPr="00C70209">
              <w:t>Laboratory measures: Hb, Hct, ferritin</w:t>
            </w:r>
          </w:p>
          <w:p w14:paraId="6D7002DF" w14:textId="3330B54C" w:rsidR="006F1493" w:rsidRPr="00C70209" w:rsidRDefault="006F1493" w:rsidP="006F1493">
            <w:pPr>
              <w:pStyle w:val="TableBullet"/>
            </w:pPr>
            <w:r w:rsidRPr="00C70209">
              <w:t xml:space="preserve">Chronic pain – </w:t>
            </w:r>
            <w:r w:rsidRPr="00C70209">
              <w:rPr>
                <w:i/>
              </w:rPr>
              <w:t>hydroxyurea intervention for sickle cell disorders subgroup only</w:t>
            </w:r>
          </w:p>
          <w:p w14:paraId="7D2B1194" w14:textId="1EAC5022" w:rsidR="006F1493" w:rsidRPr="00C70209" w:rsidRDefault="006F1493" w:rsidP="006F1493">
            <w:pPr>
              <w:pStyle w:val="TableBullet"/>
            </w:pPr>
            <w:r w:rsidRPr="00C70209">
              <w:t>Vaso-occlusive events –</w:t>
            </w:r>
            <w:r w:rsidRPr="00C70209">
              <w:rPr>
                <w:i/>
              </w:rPr>
              <w:t xml:space="preserve"> hydroxyurea intervention only</w:t>
            </w:r>
          </w:p>
          <w:p w14:paraId="784E629C" w14:textId="1CA1DF72" w:rsidR="006F1493" w:rsidRPr="00C70209" w:rsidRDefault="006F1493" w:rsidP="006F1493">
            <w:pPr>
              <w:pStyle w:val="TableBullet"/>
              <w:rPr>
                <w:rFonts w:cs="Arial"/>
                <w:lang w:eastAsia="en-US"/>
              </w:rPr>
            </w:pPr>
            <w:r w:rsidRPr="00C70209">
              <w:t xml:space="preserve">Tumour progression or recurrence – </w:t>
            </w:r>
            <w:r w:rsidRPr="00C70209">
              <w:rPr>
                <w:i/>
              </w:rPr>
              <w:t>oncology subgroup only</w:t>
            </w:r>
          </w:p>
        </w:tc>
        <w:tc>
          <w:tcPr>
            <w:tcW w:w="1172" w:type="pct"/>
            <w:tcBorders>
              <w:top w:val="single" w:sz="4" w:space="0" w:color="auto"/>
              <w:left w:val="single" w:sz="4" w:space="0" w:color="auto"/>
              <w:bottom w:val="single" w:sz="4" w:space="0" w:color="auto"/>
              <w:right w:val="single" w:sz="4" w:space="0" w:color="auto"/>
            </w:tcBorders>
          </w:tcPr>
          <w:p w14:paraId="7229E0A6" w14:textId="77777777" w:rsidR="006F1493" w:rsidRPr="00C70209" w:rsidRDefault="006F1493" w:rsidP="006F1493">
            <w:pPr>
              <w:pStyle w:val="Tabledash"/>
              <w:rPr>
                <w:rFonts w:cs="Arial"/>
                <w:lang w:eastAsia="en-US"/>
              </w:rPr>
            </w:pPr>
            <w:r w:rsidRPr="00C70209">
              <w:t>Identify any evidence in Indigenous populations</w:t>
            </w:r>
          </w:p>
          <w:p w14:paraId="4B9C2263" w14:textId="77777777" w:rsidR="006F1493" w:rsidRPr="00C70209" w:rsidRDefault="006F1493" w:rsidP="006F1493">
            <w:pPr>
              <w:pStyle w:val="Tabledash"/>
            </w:pPr>
            <w:r w:rsidRPr="00C70209">
              <w:t>Include studies that compare modes of administration of iron therapy (i.e. oral vs parenteral)</w:t>
            </w:r>
          </w:p>
          <w:p w14:paraId="3FE000F6" w14:textId="77777777" w:rsidR="006F1493" w:rsidRPr="00C70209" w:rsidRDefault="006F1493" w:rsidP="006F1493">
            <w:pPr>
              <w:pStyle w:val="Tabledash"/>
            </w:pPr>
            <w:r w:rsidRPr="00C70209">
              <w:t>Include studies with non-anaemic patients at baseline (i.e. prophylaxis and treatment)</w:t>
            </w:r>
          </w:p>
          <w:p w14:paraId="0F91C4C6" w14:textId="77777777" w:rsidR="006F1493" w:rsidRPr="00C70209" w:rsidRDefault="006F1493" w:rsidP="006F1493">
            <w:pPr>
              <w:pStyle w:val="Tabledash"/>
            </w:pPr>
            <w:r w:rsidRPr="00C70209">
              <w:t>Hydroxyurea is particularly used for sickle cell anaemia, thalassaemia major, etc.</w:t>
            </w:r>
          </w:p>
          <w:p w14:paraId="66368684" w14:textId="77777777" w:rsidR="006F1493" w:rsidRPr="00C70209" w:rsidRDefault="006F1493" w:rsidP="006F1493">
            <w:pPr>
              <w:pStyle w:val="Tabledash"/>
            </w:pPr>
            <w:r w:rsidRPr="00C70209">
              <w:t>Use ‘ROP Stage III’ &amp; ‘threshold ROP’ to clarify the level of severity</w:t>
            </w:r>
          </w:p>
          <w:p w14:paraId="54D364B2" w14:textId="77777777" w:rsidR="006F1493" w:rsidRPr="00C70209" w:rsidRDefault="006F1493" w:rsidP="006F1493">
            <w:pPr>
              <w:pStyle w:val="Tabledash"/>
            </w:pPr>
            <w:r w:rsidRPr="00C70209">
              <w:t>Vaso-occlusive events includes painful crises caused by local infarcts or ischaemia secondary to sickling</w:t>
            </w:r>
          </w:p>
          <w:p w14:paraId="4CCAEC56" w14:textId="77777777" w:rsidR="006F1493" w:rsidRPr="00C70209" w:rsidRDefault="006F1493" w:rsidP="006F1493">
            <w:pPr>
              <w:pStyle w:val="Tabledash"/>
              <w:numPr>
                <w:ilvl w:val="0"/>
                <w:numId w:val="0"/>
              </w:numPr>
              <w:ind w:left="360" w:hanging="360"/>
            </w:pPr>
          </w:p>
          <w:p w14:paraId="6E383D3C" w14:textId="6EA7FBF9" w:rsidR="006F1493" w:rsidRPr="00C70209" w:rsidRDefault="006F1493" w:rsidP="006F1493">
            <w:pPr>
              <w:pStyle w:val="Tabledash"/>
              <w:numPr>
                <w:ilvl w:val="0"/>
                <w:numId w:val="0"/>
              </w:numPr>
              <w:ind w:left="360"/>
            </w:pPr>
            <w:r w:rsidRPr="00C70209">
              <w:rPr>
                <w:b/>
                <w:u w:val="single"/>
              </w:rPr>
              <w:t>Limits</w:t>
            </w:r>
            <w:r w:rsidRPr="00C70209">
              <w:rPr>
                <w:b/>
              </w:rPr>
              <w:t>:</w:t>
            </w:r>
          </w:p>
          <w:p w14:paraId="1FD979C2" w14:textId="426BD4D9" w:rsidR="006F1493" w:rsidRPr="00C70209" w:rsidRDefault="006F1493" w:rsidP="006F1493">
            <w:pPr>
              <w:pStyle w:val="Tabledash"/>
            </w:pPr>
            <w:r w:rsidRPr="00C70209">
              <w:t>Studies published after 1995</w:t>
            </w:r>
            <w:r w:rsidRPr="00C70209">
              <w:rPr>
                <w:vertAlign w:val="superscript"/>
              </w:rPr>
              <w:t>c</w:t>
            </w:r>
          </w:p>
          <w:p w14:paraId="7520CB22" w14:textId="3D7A77B8" w:rsidR="006F1493" w:rsidRPr="00C70209" w:rsidRDefault="006F1493" w:rsidP="006F1493">
            <w:pPr>
              <w:pStyle w:val="Tabledash"/>
            </w:pPr>
            <w:r w:rsidRPr="00C70209">
              <w:t xml:space="preserve">Restrict to </w:t>
            </w:r>
            <w:r w:rsidR="00B05479" w:rsidRPr="00C70209">
              <w:t>L</w:t>
            </w:r>
            <w:r w:rsidRPr="00C70209">
              <w:t>evel II evidence</w:t>
            </w:r>
          </w:p>
          <w:p w14:paraId="061DD862" w14:textId="77777777" w:rsidR="006F1493" w:rsidRPr="00C70209" w:rsidRDefault="006F1493" w:rsidP="006F1493">
            <w:pPr>
              <w:pStyle w:val="Tabledash"/>
              <w:numPr>
                <w:ilvl w:val="0"/>
                <w:numId w:val="0"/>
              </w:numPr>
              <w:ind w:left="360" w:hanging="360"/>
            </w:pPr>
          </w:p>
          <w:p w14:paraId="4202D2D6" w14:textId="1E4F95DA" w:rsidR="006F1493" w:rsidRPr="00C70209" w:rsidRDefault="006F1493" w:rsidP="006F1493">
            <w:pPr>
              <w:pStyle w:val="Tabledash"/>
              <w:numPr>
                <w:ilvl w:val="0"/>
                <w:numId w:val="0"/>
              </w:numPr>
              <w:ind w:left="360"/>
              <w:rPr>
                <w:b/>
              </w:rPr>
            </w:pPr>
            <w:r w:rsidRPr="00C70209">
              <w:rPr>
                <w:b/>
              </w:rPr>
              <w:t>Notes:</w:t>
            </w:r>
          </w:p>
          <w:p w14:paraId="015F2E2B" w14:textId="082D34B4" w:rsidR="006F1493" w:rsidRPr="00C70209" w:rsidRDefault="006F1493" w:rsidP="006F1493">
            <w:pPr>
              <w:pStyle w:val="Tabledash"/>
            </w:pPr>
            <w:r w:rsidRPr="00C70209">
              <w:t>Hydroxyurea use in this group is ‘off</w:t>
            </w:r>
            <w:r w:rsidR="004B557C" w:rsidRPr="00C70209">
              <w:t xml:space="preserve"> </w:t>
            </w:r>
            <w:r w:rsidRPr="00C70209">
              <w:t>label’, may only be able to develop a Practice Point</w:t>
            </w:r>
          </w:p>
          <w:p w14:paraId="3B7AD39B" w14:textId="77777777" w:rsidR="006F1493" w:rsidRPr="00C70209" w:rsidRDefault="006F1493" w:rsidP="006F1493">
            <w:pPr>
              <w:pStyle w:val="Tabledash"/>
            </w:pPr>
            <w:r w:rsidRPr="00C70209">
              <w:t>Practice tip: hormonal therapy for reducing blood loss in menstruating females</w:t>
            </w:r>
          </w:p>
          <w:p w14:paraId="7214ACAF" w14:textId="77777777" w:rsidR="006F1493" w:rsidRPr="00C70209" w:rsidRDefault="006F1493" w:rsidP="006F1493">
            <w:pPr>
              <w:pStyle w:val="Tabledash"/>
              <w:rPr>
                <w:rFonts w:cs="Arial"/>
                <w:lang w:eastAsia="en-US"/>
              </w:rPr>
            </w:pPr>
            <w:r w:rsidRPr="00C70209">
              <w:t>Include comment in guidance chapter regarding tumour progression/recurrence</w:t>
            </w:r>
          </w:p>
        </w:tc>
      </w:tr>
      <w:tr w:rsidR="006F1493" w:rsidRPr="00C70209" w14:paraId="497DCB94" w14:textId="77777777" w:rsidTr="00F4718B">
        <w:tc>
          <w:tcPr>
            <w:tcW w:w="5000" w:type="pct"/>
            <w:gridSpan w:val="5"/>
            <w:tcBorders>
              <w:top w:val="single" w:sz="4" w:space="0" w:color="auto"/>
              <w:left w:val="single" w:sz="4" w:space="0" w:color="auto"/>
              <w:bottom w:val="single" w:sz="4" w:space="0" w:color="auto"/>
              <w:right w:val="single" w:sz="4" w:space="0" w:color="auto"/>
            </w:tcBorders>
            <w:shd w:val="clear" w:color="auto" w:fill="FFCC00"/>
            <w:vAlign w:val="center"/>
            <w:hideMark/>
          </w:tcPr>
          <w:p w14:paraId="63B0A5CF" w14:textId="6DFB9A77" w:rsidR="006F1493" w:rsidRPr="00C70209" w:rsidRDefault="00E9569B" w:rsidP="00F4718B">
            <w:pPr>
              <w:pStyle w:val="Caption"/>
            </w:pPr>
            <w:r w:rsidRPr="00C70209">
              <w:t>3</w:t>
            </w:r>
            <w:r w:rsidR="006F1493" w:rsidRPr="00C70209">
              <w:t>. What is the effect of fresh frozen plasma, cryoprecipitate, fibrinogen concentrate, and/or platelet transfusion on patient outcomes?</w:t>
            </w:r>
          </w:p>
          <w:p w14:paraId="0AD5DCA1" w14:textId="354F2611" w:rsidR="006F1493" w:rsidRPr="00C70209" w:rsidRDefault="006F1493" w:rsidP="00F4718B">
            <w:pPr>
              <w:pStyle w:val="Caption"/>
              <w:rPr>
                <w:lang w:eastAsia="en-US"/>
              </w:rPr>
            </w:pPr>
            <w:r w:rsidRPr="00C70209">
              <w:rPr>
                <w:b w:val="0"/>
                <w:i/>
              </w:rPr>
              <w:t>Intervention vs. Comparator</w:t>
            </w:r>
            <w:r w:rsidRPr="00C70209">
              <w:rPr>
                <w:b w:val="0"/>
              </w:rPr>
              <w:t xml:space="preserve"> = (1) vs. (1), (2) vs. (2), </w:t>
            </w:r>
            <w:r w:rsidR="00F1702E" w:rsidRPr="00C70209">
              <w:rPr>
                <w:b w:val="0"/>
              </w:rPr>
              <w:t>etc.</w:t>
            </w:r>
            <w:r w:rsidRPr="00C70209">
              <w:rPr>
                <w:b w:val="0"/>
              </w:rPr>
              <w:t xml:space="preserve"> [Intervention Foreground Question]</w:t>
            </w:r>
          </w:p>
        </w:tc>
      </w:tr>
      <w:tr w:rsidR="006F1493" w:rsidRPr="00C70209" w14:paraId="19F6CF4F" w14:textId="77777777" w:rsidTr="006F1493">
        <w:tc>
          <w:tcPr>
            <w:tcW w:w="946" w:type="pct"/>
            <w:tcBorders>
              <w:top w:val="single" w:sz="4" w:space="0" w:color="auto"/>
              <w:left w:val="single" w:sz="4" w:space="0" w:color="auto"/>
              <w:bottom w:val="single" w:sz="4" w:space="0" w:color="auto"/>
              <w:right w:val="single" w:sz="4" w:space="0" w:color="auto"/>
            </w:tcBorders>
            <w:shd w:val="clear" w:color="auto" w:fill="FFCC00"/>
            <w:hideMark/>
          </w:tcPr>
          <w:p w14:paraId="79F7C45B" w14:textId="77777777" w:rsidR="006F1493" w:rsidRPr="00C70209" w:rsidRDefault="006F1493" w:rsidP="00F4718B">
            <w:pPr>
              <w:pStyle w:val="TableH1"/>
              <w:rPr>
                <w:vertAlign w:val="superscript"/>
                <w:lang w:val="en-AU" w:eastAsia="en-US"/>
              </w:rPr>
            </w:pPr>
            <w:r w:rsidRPr="00C70209">
              <w:rPr>
                <w:lang w:val="en-AU"/>
              </w:rPr>
              <w:t>Population</w:t>
            </w:r>
            <w:r w:rsidRPr="00C70209">
              <w:rPr>
                <w:vertAlign w:val="superscript"/>
                <w:lang w:val="en-AU"/>
              </w:rPr>
              <w:t>a</w:t>
            </w:r>
          </w:p>
        </w:tc>
        <w:tc>
          <w:tcPr>
            <w:tcW w:w="891" w:type="pct"/>
            <w:tcBorders>
              <w:top w:val="single" w:sz="4" w:space="0" w:color="auto"/>
              <w:left w:val="single" w:sz="4" w:space="0" w:color="auto"/>
              <w:bottom w:val="single" w:sz="4" w:space="0" w:color="auto"/>
              <w:right w:val="single" w:sz="4" w:space="0" w:color="auto"/>
            </w:tcBorders>
            <w:shd w:val="clear" w:color="auto" w:fill="FFCC00"/>
            <w:hideMark/>
          </w:tcPr>
          <w:p w14:paraId="3134BDDD" w14:textId="77777777" w:rsidR="006F1493" w:rsidRPr="00C70209" w:rsidRDefault="006F1493" w:rsidP="00F4718B">
            <w:pPr>
              <w:pStyle w:val="TableH1"/>
              <w:rPr>
                <w:lang w:val="en-AU" w:eastAsia="en-US"/>
              </w:rPr>
            </w:pPr>
            <w:r w:rsidRPr="00C70209">
              <w:rPr>
                <w:lang w:val="en-AU"/>
              </w:rPr>
              <w:t>Intervention</w:t>
            </w:r>
          </w:p>
        </w:tc>
        <w:tc>
          <w:tcPr>
            <w:tcW w:w="791" w:type="pct"/>
            <w:tcBorders>
              <w:top w:val="single" w:sz="4" w:space="0" w:color="auto"/>
              <w:left w:val="single" w:sz="4" w:space="0" w:color="auto"/>
              <w:bottom w:val="single" w:sz="4" w:space="0" w:color="auto"/>
              <w:right w:val="single" w:sz="4" w:space="0" w:color="auto"/>
            </w:tcBorders>
            <w:shd w:val="clear" w:color="auto" w:fill="FFCC00"/>
            <w:hideMark/>
          </w:tcPr>
          <w:p w14:paraId="4F6482DA" w14:textId="77777777" w:rsidR="006F1493" w:rsidRPr="00C70209" w:rsidRDefault="006F1493" w:rsidP="00F4718B">
            <w:pPr>
              <w:pStyle w:val="TableH1"/>
              <w:rPr>
                <w:lang w:val="en-AU" w:eastAsia="en-US"/>
              </w:rPr>
            </w:pPr>
            <w:r w:rsidRPr="00C70209">
              <w:rPr>
                <w:lang w:val="en-AU"/>
              </w:rPr>
              <w:t>Comparison</w:t>
            </w:r>
          </w:p>
        </w:tc>
        <w:tc>
          <w:tcPr>
            <w:tcW w:w="1200" w:type="pct"/>
            <w:tcBorders>
              <w:top w:val="single" w:sz="4" w:space="0" w:color="auto"/>
              <w:left w:val="single" w:sz="4" w:space="0" w:color="auto"/>
              <w:bottom w:val="single" w:sz="4" w:space="0" w:color="auto"/>
              <w:right w:val="single" w:sz="4" w:space="0" w:color="auto"/>
            </w:tcBorders>
            <w:shd w:val="clear" w:color="auto" w:fill="FFCC00"/>
          </w:tcPr>
          <w:p w14:paraId="5DFCCE8B" w14:textId="77777777" w:rsidR="006F1493" w:rsidRPr="00C70209" w:rsidRDefault="006F1493" w:rsidP="00F4718B">
            <w:pPr>
              <w:pStyle w:val="TableH1"/>
              <w:rPr>
                <w:lang w:val="en-AU" w:eastAsia="en-US"/>
              </w:rPr>
            </w:pPr>
            <w:r w:rsidRPr="00C70209">
              <w:rPr>
                <w:lang w:val="en-AU"/>
              </w:rPr>
              <w:t xml:space="preserve">Outcomes </w:t>
            </w:r>
          </w:p>
        </w:tc>
        <w:tc>
          <w:tcPr>
            <w:tcW w:w="1172" w:type="pct"/>
            <w:tcBorders>
              <w:top w:val="single" w:sz="4" w:space="0" w:color="auto"/>
              <w:left w:val="single" w:sz="4" w:space="0" w:color="auto"/>
              <w:bottom w:val="single" w:sz="4" w:space="0" w:color="auto"/>
              <w:right w:val="single" w:sz="4" w:space="0" w:color="auto"/>
            </w:tcBorders>
            <w:shd w:val="clear" w:color="auto" w:fill="FFC000"/>
            <w:hideMark/>
          </w:tcPr>
          <w:p w14:paraId="468C932C" w14:textId="77777777" w:rsidR="006F1493" w:rsidRPr="00C70209" w:rsidRDefault="006F1493" w:rsidP="00F4718B">
            <w:pPr>
              <w:pStyle w:val="TableH1"/>
              <w:rPr>
                <w:lang w:val="en-AU" w:eastAsia="en-US"/>
              </w:rPr>
            </w:pPr>
            <w:r w:rsidRPr="00C70209">
              <w:rPr>
                <w:lang w:val="en-AU"/>
              </w:rPr>
              <w:t>Other SR considerations</w:t>
            </w:r>
          </w:p>
        </w:tc>
      </w:tr>
      <w:tr w:rsidR="006F1493" w:rsidRPr="00C70209" w14:paraId="5CE0E83C" w14:textId="77777777" w:rsidTr="00E9569B">
        <w:trPr>
          <w:cantSplit/>
          <w:trHeight w:val="6052"/>
        </w:trPr>
        <w:tc>
          <w:tcPr>
            <w:tcW w:w="946" w:type="pct"/>
            <w:tcBorders>
              <w:top w:val="single" w:sz="4" w:space="0" w:color="auto"/>
              <w:left w:val="single" w:sz="4" w:space="0" w:color="auto"/>
              <w:bottom w:val="single" w:sz="4" w:space="0" w:color="auto"/>
              <w:right w:val="single" w:sz="4" w:space="0" w:color="auto"/>
            </w:tcBorders>
          </w:tcPr>
          <w:p w14:paraId="40BF76AE" w14:textId="6E349506" w:rsidR="006F1493" w:rsidRPr="00C70209" w:rsidRDefault="006F1493" w:rsidP="006F1493">
            <w:pPr>
              <w:pStyle w:val="Tabletext"/>
              <w:rPr>
                <w:rStyle w:val="Strong"/>
              </w:rPr>
            </w:pPr>
            <w:r w:rsidRPr="00C70209">
              <w:rPr>
                <w:rStyle w:val="Strong"/>
              </w:rPr>
              <w:t>Preterm (&lt;37 wks)</w:t>
            </w:r>
          </w:p>
          <w:p w14:paraId="0C38BDF1" w14:textId="77777777" w:rsidR="006F1493" w:rsidRPr="00C70209" w:rsidRDefault="006F1493" w:rsidP="006F1493">
            <w:pPr>
              <w:pStyle w:val="Tabletext"/>
            </w:pPr>
            <w:r w:rsidRPr="00C70209">
              <w:t>Infant</w:t>
            </w:r>
          </w:p>
          <w:p w14:paraId="77DB7A06" w14:textId="77777777" w:rsidR="006F1493" w:rsidRPr="00C70209" w:rsidRDefault="006F1493" w:rsidP="006F1493">
            <w:pPr>
              <w:pStyle w:val="TableBullet"/>
            </w:pPr>
            <w:r w:rsidRPr="00C70209">
              <w:t>Newborn (&lt;1 mo)</w:t>
            </w:r>
          </w:p>
          <w:p w14:paraId="39E53037" w14:textId="77777777" w:rsidR="006F1493" w:rsidRPr="00C70209" w:rsidRDefault="006F1493" w:rsidP="006F1493">
            <w:pPr>
              <w:pStyle w:val="TableBullet"/>
            </w:pPr>
            <w:r w:rsidRPr="00C70209">
              <w:t>Infant</w:t>
            </w:r>
          </w:p>
          <w:p w14:paraId="2877875F" w14:textId="77777777" w:rsidR="006F1493" w:rsidRPr="00C70209" w:rsidRDefault="006F1493" w:rsidP="006F1493">
            <w:pPr>
              <w:pStyle w:val="Tabledash"/>
            </w:pPr>
            <w:r w:rsidRPr="00C70209">
              <w:t>1-6 mo</w:t>
            </w:r>
          </w:p>
          <w:p w14:paraId="0C9115BE" w14:textId="77777777" w:rsidR="006F1493" w:rsidRPr="00C70209" w:rsidRDefault="006F1493" w:rsidP="006F1493">
            <w:pPr>
              <w:pStyle w:val="Tabledash"/>
            </w:pPr>
            <w:r w:rsidRPr="00C70209">
              <w:t>7-12 mo</w:t>
            </w:r>
          </w:p>
          <w:p w14:paraId="34FBBF6A" w14:textId="77777777" w:rsidR="006F1493" w:rsidRPr="00C70209" w:rsidRDefault="006F1493" w:rsidP="006F1493">
            <w:pPr>
              <w:pStyle w:val="Tabledash"/>
            </w:pPr>
            <w:r w:rsidRPr="00C70209">
              <w:t>13-23 mo</w:t>
            </w:r>
          </w:p>
          <w:p w14:paraId="38EB117C" w14:textId="77777777" w:rsidR="006F1493" w:rsidRPr="00C70209" w:rsidRDefault="006F1493" w:rsidP="006F1493">
            <w:pPr>
              <w:pStyle w:val="Tabletext"/>
            </w:pPr>
            <w:r w:rsidRPr="00C70209">
              <w:t>Child/adolescent</w:t>
            </w:r>
          </w:p>
          <w:p w14:paraId="2D0AA2EE" w14:textId="77777777" w:rsidR="006F1493" w:rsidRPr="00C70209" w:rsidRDefault="006F1493" w:rsidP="006F1493">
            <w:pPr>
              <w:pStyle w:val="Tabledash"/>
            </w:pPr>
            <w:r w:rsidRPr="00C70209">
              <w:t>Preschool (2-5 yrs)</w:t>
            </w:r>
          </w:p>
          <w:p w14:paraId="0C1958FC" w14:textId="77777777" w:rsidR="006F1493" w:rsidRPr="00C70209" w:rsidRDefault="006F1493" w:rsidP="006F1493">
            <w:pPr>
              <w:pStyle w:val="Tabledash"/>
            </w:pPr>
            <w:r w:rsidRPr="00C70209">
              <w:t>Child (6-12 yrs)</w:t>
            </w:r>
          </w:p>
          <w:p w14:paraId="43776AD4" w14:textId="77777777" w:rsidR="006F1493" w:rsidRPr="00C70209" w:rsidRDefault="006F1493" w:rsidP="006F1493">
            <w:pPr>
              <w:pStyle w:val="Tabledash"/>
            </w:pPr>
            <w:r w:rsidRPr="00C70209">
              <w:t>Adolescent (13-18 yrs)</w:t>
            </w:r>
          </w:p>
          <w:p w14:paraId="574A1218" w14:textId="77777777" w:rsidR="006F1493" w:rsidRPr="00C70209" w:rsidRDefault="006F1493" w:rsidP="006F1493">
            <w:pPr>
              <w:pStyle w:val="Tabletext"/>
            </w:pPr>
            <w:r w:rsidRPr="00C70209">
              <w:rPr>
                <w:rStyle w:val="Strong"/>
              </w:rPr>
              <w:t>Medical</w:t>
            </w:r>
          </w:p>
          <w:p w14:paraId="4FA4FCB5" w14:textId="77777777" w:rsidR="006F1493" w:rsidRPr="00C70209" w:rsidRDefault="006F1493" w:rsidP="006F1493">
            <w:pPr>
              <w:pStyle w:val="Tabledash"/>
            </w:pPr>
            <w:r w:rsidRPr="00C70209">
              <w:t>Oncology</w:t>
            </w:r>
          </w:p>
          <w:p w14:paraId="077F8B5E" w14:textId="77777777" w:rsidR="006F1493" w:rsidRPr="00C70209" w:rsidRDefault="006F1493" w:rsidP="006F1493">
            <w:pPr>
              <w:pStyle w:val="Tabletext"/>
            </w:pPr>
            <w:r w:rsidRPr="00C70209">
              <w:rPr>
                <w:rStyle w:val="Strong"/>
              </w:rPr>
              <w:t>Surgical</w:t>
            </w:r>
          </w:p>
          <w:p w14:paraId="43123FEF" w14:textId="77777777" w:rsidR="006F1493" w:rsidRPr="00C70209" w:rsidRDefault="006F1493" w:rsidP="006F1493">
            <w:pPr>
              <w:pStyle w:val="Tabledash"/>
            </w:pPr>
            <w:r w:rsidRPr="00C70209">
              <w:t>Cardiac (cyanotic vs non-cyanotic)</w:t>
            </w:r>
          </w:p>
          <w:p w14:paraId="2E2B82CD" w14:textId="77777777" w:rsidR="006F1493" w:rsidRPr="00C70209" w:rsidRDefault="006F1493" w:rsidP="00E9569B">
            <w:pPr>
              <w:pStyle w:val="Tabledash"/>
            </w:pPr>
            <w:r w:rsidRPr="00C70209">
              <w:t>Transplantation</w:t>
            </w:r>
          </w:p>
          <w:p w14:paraId="5645B72E" w14:textId="77777777" w:rsidR="006F1493" w:rsidRPr="00C70209" w:rsidRDefault="006F1493" w:rsidP="00E9569B">
            <w:pPr>
              <w:pStyle w:val="Tabledash"/>
            </w:pPr>
            <w:r w:rsidRPr="00C70209">
              <w:t>Orthopaedic</w:t>
            </w:r>
          </w:p>
          <w:p w14:paraId="4B914F34" w14:textId="77777777" w:rsidR="006F1493" w:rsidRPr="00C70209" w:rsidRDefault="006F1493" w:rsidP="00E9569B">
            <w:pPr>
              <w:pStyle w:val="Tabledash"/>
            </w:pPr>
            <w:r w:rsidRPr="00C70209">
              <w:t>Burns</w:t>
            </w:r>
          </w:p>
          <w:p w14:paraId="20986286" w14:textId="77777777" w:rsidR="006F1493" w:rsidRPr="00C70209" w:rsidRDefault="006F1493" w:rsidP="00E9569B">
            <w:pPr>
              <w:pStyle w:val="Tabledash"/>
            </w:pPr>
            <w:r w:rsidRPr="00C70209">
              <w:t>Craniofacial surgery</w:t>
            </w:r>
          </w:p>
          <w:p w14:paraId="11085FFC" w14:textId="77777777" w:rsidR="006F1493" w:rsidRPr="00C70209" w:rsidRDefault="006F1493" w:rsidP="006F1493">
            <w:pPr>
              <w:pStyle w:val="Tabletext"/>
              <w:rPr>
                <w:rStyle w:val="Strong"/>
                <w:b w:val="0"/>
              </w:rPr>
            </w:pPr>
            <w:r w:rsidRPr="00C70209">
              <w:rPr>
                <w:rStyle w:val="Strong"/>
              </w:rPr>
              <w:t>Critical</w:t>
            </w:r>
            <w:r w:rsidRPr="00C70209">
              <w:rPr>
                <w:rStyle w:val="Strong"/>
                <w:b w:val="0"/>
              </w:rPr>
              <w:t xml:space="preserve"> </w:t>
            </w:r>
            <w:r w:rsidRPr="00C70209">
              <w:rPr>
                <w:rStyle w:val="Strong"/>
              </w:rPr>
              <w:t>illness</w:t>
            </w:r>
          </w:p>
          <w:p w14:paraId="09570DF5" w14:textId="77777777" w:rsidR="006F1493" w:rsidRPr="00C70209" w:rsidRDefault="006F1493" w:rsidP="00E9569B">
            <w:pPr>
              <w:pStyle w:val="Tabledash"/>
            </w:pPr>
            <w:r w:rsidRPr="00C70209">
              <w:t>ECMO/ECLS</w:t>
            </w:r>
          </w:p>
          <w:p w14:paraId="6BBF2773" w14:textId="77777777" w:rsidR="006F1493" w:rsidRPr="00C70209" w:rsidRDefault="006F1493" w:rsidP="00E9569B">
            <w:pPr>
              <w:pStyle w:val="Tabledash"/>
            </w:pPr>
            <w:r w:rsidRPr="00C70209">
              <w:t>Trauma</w:t>
            </w:r>
          </w:p>
          <w:p w14:paraId="1F595081" w14:textId="77777777" w:rsidR="006F1493" w:rsidRPr="00C70209" w:rsidRDefault="006F1493" w:rsidP="00E9569B">
            <w:pPr>
              <w:pStyle w:val="Tabletext"/>
            </w:pPr>
          </w:p>
          <w:p w14:paraId="407223BA" w14:textId="77777777" w:rsidR="006F1493" w:rsidRPr="00C70209" w:rsidRDefault="006F1493" w:rsidP="006F1493">
            <w:pPr>
              <w:pStyle w:val="Tabletext"/>
            </w:pPr>
            <w:r w:rsidRPr="00C70209">
              <w:rPr>
                <w:u w:val="single"/>
              </w:rPr>
              <w:t>Stratify by:</w:t>
            </w:r>
          </w:p>
          <w:p w14:paraId="75D17F9E" w14:textId="77777777" w:rsidR="006F1493" w:rsidRPr="00C70209" w:rsidRDefault="006F1493" w:rsidP="006F1493">
            <w:pPr>
              <w:pStyle w:val="TableBullet"/>
              <w:rPr>
                <w:lang w:eastAsia="en-US"/>
              </w:rPr>
            </w:pPr>
            <w:r w:rsidRPr="00C70209">
              <w:t>Bleeding/non-bleeding (prophylaxis and treatment)</w:t>
            </w:r>
          </w:p>
        </w:tc>
        <w:tc>
          <w:tcPr>
            <w:tcW w:w="891" w:type="pct"/>
            <w:tcBorders>
              <w:top w:val="single" w:sz="4" w:space="0" w:color="auto"/>
              <w:left w:val="single" w:sz="4" w:space="0" w:color="auto"/>
              <w:bottom w:val="single" w:sz="4" w:space="0" w:color="auto"/>
              <w:right w:val="single" w:sz="4" w:space="0" w:color="auto"/>
            </w:tcBorders>
          </w:tcPr>
          <w:p w14:paraId="0119C391" w14:textId="77777777" w:rsidR="006F1493" w:rsidRPr="00C70209" w:rsidRDefault="006F1493" w:rsidP="006F1493">
            <w:pPr>
              <w:pStyle w:val="Tabletext"/>
              <w:rPr>
                <w:lang w:eastAsia="en-US"/>
              </w:rPr>
            </w:pPr>
            <w:r w:rsidRPr="00C70209">
              <w:rPr>
                <w:b/>
              </w:rPr>
              <w:t>1.</w:t>
            </w:r>
            <w:r w:rsidRPr="00C70209">
              <w:t xml:space="preserve"> FFP (preterm, surgical and critical illness subgroups)</w:t>
            </w:r>
          </w:p>
          <w:p w14:paraId="54704C32" w14:textId="77777777" w:rsidR="006F1493" w:rsidRPr="00C70209" w:rsidRDefault="006F1493" w:rsidP="006F1493">
            <w:pPr>
              <w:pStyle w:val="Tabletext"/>
            </w:pPr>
          </w:p>
          <w:p w14:paraId="5DFC90AE" w14:textId="77777777" w:rsidR="006F1493" w:rsidRPr="00C70209" w:rsidRDefault="006F1493" w:rsidP="006F1493">
            <w:pPr>
              <w:pStyle w:val="Tabletext"/>
            </w:pPr>
          </w:p>
          <w:p w14:paraId="3D474CA3" w14:textId="77777777" w:rsidR="006F1493" w:rsidRPr="00C70209" w:rsidRDefault="006F1493" w:rsidP="006F1493">
            <w:pPr>
              <w:pStyle w:val="Tabletext"/>
            </w:pPr>
            <w:r w:rsidRPr="00C70209">
              <w:rPr>
                <w:b/>
              </w:rPr>
              <w:t>2.</w:t>
            </w:r>
            <w:r w:rsidRPr="00C70209">
              <w:t xml:space="preserve"> Cryoprecipitate (</w:t>
            </w:r>
            <w:r w:rsidRPr="00C70209">
              <w:rPr>
                <w:i/>
              </w:rPr>
              <w:t>surgical, critical illness subgroups only</w:t>
            </w:r>
            <w:r w:rsidRPr="00C70209">
              <w:t>)</w:t>
            </w:r>
          </w:p>
          <w:p w14:paraId="4BFBBF1B" w14:textId="77777777" w:rsidR="006F1493" w:rsidRPr="00C70209" w:rsidRDefault="006F1493" w:rsidP="006F1493">
            <w:pPr>
              <w:pStyle w:val="Tabletext"/>
            </w:pPr>
          </w:p>
          <w:p w14:paraId="13DF3E03" w14:textId="77777777" w:rsidR="006F1493" w:rsidRPr="00C70209" w:rsidRDefault="006F1493" w:rsidP="006F1493">
            <w:pPr>
              <w:pStyle w:val="Tabletext"/>
            </w:pPr>
          </w:p>
          <w:p w14:paraId="765AAC56" w14:textId="77777777" w:rsidR="006F1493" w:rsidRPr="00C70209" w:rsidRDefault="006F1493" w:rsidP="006F1493">
            <w:pPr>
              <w:pStyle w:val="Tabletext"/>
            </w:pPr>
            <w:r w:rsidRPr="00C70209">
              <w:rPr>
                <w:b/>
              </w:rPr>
              <w:t>3.</w:t>
            </w:r>
            <w:r w:rsidRPr="00C70209">
              <w:t xml:space="preserve"> Platelet transfusion</w:t>
            </w:r>
          </w:p>
          <w:p w14:paraId="7A64D1B1" w14:textId="77777777" w:rsidR="006F1493" w:rsidRPr="00C70209" w:rsidRDefault="006F1493" w:rsidP="006F1493">
            <w:pPr>
              <w:pStyle w:val="Tabletext"/>
            </w:pPr>
          </w:p>
          <w:p w14:paraId="08CD6BDD" w14:textId="77777777" w:rsidR="006F1493" w:rsidRPr="00C70209" w:rsidRDefault="006F1493" w:rsidP="006F1493">
            <w:pPr>
              <w:pStyle w:val="Tabletext"/>
            </w:pPr>
          </w:p>
          <w:p w14:paraId="4BAFBACD" w14:textId="77777777" w:rsidR="006F1493" w:rsidRPr="00C70209" w:rsidRDefault="006F1493" w:rsidP="006F1493">
            <w:pPr>
              <w:pStyle w:val="Tabletext"/>
            </w:pPr>
            <w:r w:rsidRPr="00C70209">
              <w:rPr>
                <w:b/>
              </w:rPr>
              <w:t>4.</w:t>
            </w:r>
            <w:r w:rsidRPr="00C70209">
              <w:t xml:space="preserve"> Fibrinogen concentrate (</w:t>
            </w:r>
            <w:r w:rsidRPr="00C70209">
              <w:rPr>
                <w:i/>
              </w:rPr>
              <w:t>surgical, critical illness subgroups only</w:t>
            </w:r>
            <w:r w:rsidRPr="00C70209">
              <w:t>)</w:t>
            </w:r>
          </w:p>
          <w:p w14:paraId="619EBA54" w14:textId="77777777" w:rsidR="006F1493" w:rsidRPr="00C70209" w:rsidRDefault="006F1493" w:rsidP="006F1493">
            <w:pPr>
              <w:pStyle w:val="Tabletext"/>
            </w:pPr>
          </w:p>
          <w:p w14:paraId="215F0295" w14:textId="77777777" w:rsidR="006F1493" w:rsidRPr="00C70209" w:rsidRDefault="006F1493" w:rsidP="006F1493">
            <w:pPr>
              <w:pStyle w:val="Tabletext"/>
            </w:pPr>
          </w:p>
          <w:p w14:paraId="01E2D300" w14:textId="76D3C622" w:rsidR="006F1493" w:rsidRPr="00C70209" w:rsidRDefault="006F1493" w:rsidP="006F1493">
            <w:pPr>
              <w:pStyle w:val="Tabletext"/>
              <w:rPr>
                <w:lang w:eastAsia="en-US"/>
              </w:rPr>
            </w:pPr>
            <w:r w:rsidRPr="00C70209">
              <w:t>5. Combination of above -</w:t>
            </w:r>
            <w:r w:rsidRPr="00C70209">
              <w:rPr>
                <w:i/>
              </w:rPr>
              <w:t xml:space="preserve"> </w:t>
            </w:r>
            <w:r w:rsidRPr="00C70209">
              <w:t>(surgical, critical illness –</w:t>
            </w:r>
            <w:r w:rsidRPr="00C70209">
              <w:rPr>
                <w:i/>
              </w:rPr>
              <w:t xml:space="preserve"> bleeding patient subgroups</w:t>
            </w:r>
            <w:r w:rsidRPr="00C70209">
              <w:t xml:space="preserve"> </w:t>
            </w:r>
            <w:r w:rsidRPr="00C70209">
              <w:rPr>
                <w:i/>
              </w:rPr>
              <w:t>only)</w:t>
            </w:r>
          </w:p>
        </w:tc>
        <w:tc>
          <w:tcPr>
            <w:tcW w:w="791" w:type="pct"/>
            <w:tcBorders>
              <w:top w:val="single" w:sz="4" w:space="0" w:color="auto"/>
              <w:left w:val="single" w:sz="4" w:space="0" w:color="auto"/>
              <w:bottom w:val="single" w:sz="4" w:space="0" w:color="auto"/>
              <w:right w:val="single" w:sz="4" w:space="0" w:color="auto"/>
            </w:tcBorders>
          </w:tcPr>
          <w:p w14:paraId="75C54FFC" w14:textId="77777777" w:rsidR="006F1493" w:rsidRPr="00C70209" w:rsidRDefault="006F1493" w:rsidP="006F1493">
            <w:pPr>
              <w:pStyle w:val="Tabletext"/>
              <w:rPr>
                <w:lang w:eastAsia="en-US"/>
              </w:rPr>
            </w:pPr>
            <w:r w:rsidRPr="00C70209">
              <w:rPr>
                <w:b/>
              </w:rPr>
              <w:t>1.</w:t>
            </w:r>
            <w:r w:rsidRPr="00C70209">
              <w:t xml:space="preserve"> No FFP or FFP using a different FFP transfusion protocol</w:t>
            </w:r>
          </w:p>
          <w:p w14:paraId="2D9A5E1A" w14:textId="77777777" w:rsidR="006F1493" w:rsidRPr="00C70209" w:rsidRDefault="006F1493" w:rsidP="006F1493">
            <w:pPr>
              <w:pStyle w:val="Tabletext"/>
            </w:pPr>
          </w:p>
          <w:p w14:paraId="1618D6E7" w14:textId="77777777" w:rsidR="006F1493" w:rsidRPr="00C70209" w:rsidRDefault="006F1493" w:rsidP="006F1493">
            <w:pPr>
              <w:pStyle w:val="Tabletext"/>
            </w:pPr>
            <w:r w:rsidRPr="00C70209">
              <w:rPr>
                <w:b/>
              </w:rPr>
              <w:t>2.</w:t>
            </w:r>
            <w:r w:rsidRPr="00C70209">
              <w:t xml:space="preserve"> No cryoprecipitate or cryoprecipitate using a different cryoprecipitate transfusion protocol</w:t>
            </w:r>
          </w:p>
          <w:p w14:paraId="51F90C05" w14:textId="77777777" w:rsidR="006F1493" w:rsidRPr="00C70209" w:rsidRDefault="006F1493" w:rsidP="006F1493">
            <w:pPr>
              <w:pStyle w:val="Tabletext"/>
            </w:pPr>
          </w:p>
          <w:p w14:paraId="5A4F0D2E" w14:textId="77777777" w:rsidR="006F1493" w:rsidRPr="00C70209" w:rsidRDefault="006F1493" w:rsidP="006F1493">
            <w:pPr>
              <w:pStyle w:val="Tabletext"/>
            </w:pPr>
            <w:r w:rsidRPr="00C70209">
              <w:rPr>
                <w:b/>
              </w:rPr>
              <w:t>3.</w:t>
            </w:r>
            <w:r w:rsidRPr="00C70209">
              <w:t xml:space="preserve"> No platelet transfusion or platelet transfusion using a different platelet transfusion protocol</w:t>
            </w:r>
          </w:p>
          <w:p w14:paraId="25B99719" w14:textId="77777777" w:rsidR="006F1493" w:rsidRPr="00C70209" w:rsidRDefault="006F1493" w:rsidP="006F1493">
            <w:pPr>
              <w:pStyle w:val="Tabletext"/>
            </w:pPr>
          </w:p>
          <w:p w14:paraId="5BE65772" w14:textId="77777777" w:rsidR="006F1493" w:rsidRPr="00C70209" w:rsidRDefault="006F1493" w:rsidP="006F1493">
            <w:pPr>
              <w:pStyle w:val="Tabletext"/>
            </w:pPr>
            <w:r w:rsidRPr="00C70209">
              <w:rPr>
                <w:b/>
              </w:rPr>
              <w:t>4.</w:t>
            </w:r>
            <w:r w:rsidRPr="00C70209">
              <w:t xml:space="preserve"> No fibrinogen concentrate or fibrinogen using a different fibrinogen transfusion protocol</w:t>
            </w:r>
          </w:p>
          <w:p w14:paraId="2EB5A78D" w14:textId="49032A1B" w:rsidR="006F1493" w:rsidRPr="00C70209" w:rsidRDefault="006F1493" w:rsidP="006F1493">
            <w:pPr>
              <w:pStyle w:val="Tabletext"/>
            </w:pPr>
          </w:p>
          <w:p w14:paraId="09E99EB9" w14:textId="2AE2416A" w:rsidR="006F1493" w:rsidRPr="00C70209" w:rsidRDefault="006F1493" w:rsidP="006F1493">
            <w:pPr>
              <w:pStyle w:val="Tabletext"/>
            </w:pPr>
            <w:r w:rsidRPr="00C70209">
              <w:rPr>
                <w:b/>
              </w:rPr>
              <w:t>5.</w:t>
            </w:r>
            <w:r w:rsidRPr="00C70209">
              <w:t xml:space="preserve"> Different combination –</w:t>
            </w:r>
          </w:p>
          <w:p w14:paraId="627AD228" w14:textId="3564FACB" w:rsidR="006F1493" w:rsidRPr="00C70209" w:rsidRDefault="006F1493" w:rsidP="006F1493">
            <w:pPr>
              <w:pStyle w:val="Tabletext"/>
              <w:rPr>
                <w:lang w:eastAsia="en-US"/>
              </w:rPr>
            </w:pPr>
            <w:r w:rsidRPr="00C70209">
              <w:t xml:space="preserve"> </w:t>
            </w:r>
            <w:r w:rsidRPr="00C70209">
              <w:rPr>
                <w:i/>
              </w:rPr>
              <w:t>bleeding patients only</w:t>
            </w:r>
          </w:p>
        </w:tc>
        <w:tc>
          <w:tcPr>
            <w:tcW w:w="1200" w:type="pct"/>
            <w:tcBorders>
              <w:top w:val="single" w:sz="4" w:space="0" w:color="auto"/>
              <w:left w:val="single" w:sz="4" w:space="0" w:color="auto"/>
              <w:bottom w:val="single" w:sz="4" w:space="0" w:color="auto"/>
              <w:right w:val="single" w:sz="4" w:space="0" w:color="auto"/>
            </w:tcBorders>
          </w:tcPr>
          <w:p w14:paraId="1CDD3627" w14:textId="77777777" w:rsidR="006F1493" w:rsidRPr="00C70209" w:rsidRDefault="006F1493" w:rsidP="006F1493">
            <w:pPr>
              <w:pStyle w:val="Tabletext"/>
              <w:rPr>
                <w:lang w:eastAsia="en-US"/>
              </w:rPr>
            </w:pPr>
            <w:r w:rsidRPr="00C70209">
              <w:rPr>
                <w:u w:val="single"/>
              </w:rPr>
              <w:t>Primary</w:t>
            </w:r>
          </w:p>
          <w:p w14:paraId="6D73460A" w14:textId="77777777" w:rsidR="006F1493" w:rsidRPr="00C70209" w:rsidRDefault="006F1493" w:rsidP="00E9569B">
            <w:pPr>
              <w:pStyle w:val="TableBullet"/>
            </w:pPr>
            <w:r w:rsidRPr="00C70209">
              <w:t>Mortality</w:t>
            </w:r>
          </w:p>
          <w:p w14:paraId="7A52DF98" w14:textId="77777777" w:rsidR="006F1493" w:rsidRPr="00C70209" w:rsidRDefault="006F1493" w:rsidP="00E9569B">
            <w:pPr>
              <w:pStyle w:val="TableBullet"/>
            </w:pPr>
            <w:r w:rsidRPr="00C70209">
              <w:t>Bleeding events (major and minor)</w:t>
            </w:r>
          </w:p>
          <w:p w14:paraId="5858D50F" w14:textId="77777777" w:rsidR="006F1493" w:rsidRPr="00C70209" w:rsidRDefault="006F1493" w:rsidP="00E9569B">
            <w:pPr>
              <w:pStyle w:val="TableBullet"/>
            </w:pPr>
            <w:r w:rsidRPr="00C70209">
              <w:t>Transfusion-related SAEs (TACO, TRALI, other</w:t>
            </w:r>
            <w:r w:rsidRPr="00C70209">
              <w:rPr>
                <w:vertAlign w:val="superscript"/>
              </w:rPr>
              <w:t>b</w:t>
            </w:r>
            <w:r w:rsidRPr="00C70209">
              <w:t>)</w:t>
            </w:r>
          </w:p>
          <w:p w14:paraId="62F2909D" w14:textId="77777777" w:rsidR="006F1493" w:rsidRPr="00C70209" w:rsidRDefault="006F1493" w:rsidP="00E9569B">
            <w:pPr>
              <w:pStyle w:val="TableBullet"/>
            </w:pPr>
            <w:r w:rsidRPr="00C70209">
              <w:t>Transfusion volume or transfusion incidence</w:t>
            </w:r>
          </w:p>
          <w:p w14:paraId="0EA2D405" w14:textId="77777777" w:rsidR="006F1493" w:rsidRPr="00C70209" w:rsidRDefault="006F1493" w:rsidP="006F1493">
            <w:pPr>
              <w:pStyle w:val="Tabletext"/>
              <w:rPr>
                <w:u w:val="single"/>
              </w:rPr>
            </w:pPr>
          </w:p>
          <w:p w14:paraId="17AC7665" w14:textId="77777777" w:rsidR="006F1493" w:rsidRPr="00C70209" w:rsidRDefault="006F1493" w:rsidP="006F1493">
            <w:pPr>
              <w:pStyle w:val="Tabletext"/>
              <w:rPr>
                <w:u w:val="single"/>
              </w:rPr>
            </w:pPr>
            <w:r w:rsidRPr="00C70209">
              <w:rPr>
                <w:u w:val="single"/>
              </w:rPr>
              <w:t>Secondary</w:t>
            </w:r>
          </w:p>
          <w:p w14:paraId="0CF89F13" w14:textId="69FB1E73" w:rsidR="006F1493" w:rsidRPr="00C70209" w:rsidRDefault="006F1493" w:rsidP="00E9569B">
            <w:pPr>
              <w:pStyle w:val="TableBullet"/>
              <w:rPr>
                <w:sz w:val="22"/>
                <w:szCs w:val="24"/>
                <w:u w:val="single"/>
                <w:lang w:eastAsia="en-US"/>
              </w:rPr>
            </w:pPr>
            <w:r w:rsidRPr="00C70209">
              <w:t xml:space="preserve">Thromboembolic events (stroke, MI, DVT, PE) </w:t>
            </w:r>
            <w:r w:rsidR="00E9569B" w:rsidRPr="00C70209">
              <w:t>–</w:t>
            </w:r>
            <w:r w:rsidRPr="00C70209">
              <w:t xml:space="preserve"> </w:t>
            </w:r>
            <w:r w:rsidRPr="00C70209">
              <w:rPr>
                <w:i/>
              </w:rPr>
              <w:t>Surgical-cardiac &amp; ECMO subgroup only</w:t>
            </w:r>
          </w:p>
        </w:tc>
        <w:tc>
          <w:tcPr>
            <w:tcW w:w="1172" w:type="pct"/>
            <w:tcBorders>
              <w:top w:val="single" w:sz="4" w:space="0" w:color="auto"/>
              <w:left w:val="single" w:sz="4" w:space="0" w:color="auto"/>
              <w:bottom w:val="single" w:sz="4" w:space="0" w:color="auto"/>
              <w:right w:val="single" w:sz="4" w:space="0" w:color="auto"/>
            </w:tcBorders>
          </w:tcPr>
          <w:p w14:paraId="38FB65A2" w14:textId="77777777" w:rsidR="006F1493" w:rsidRPr="00C70209" w:rsidRDefault="006F1493" w:rsidP="00E9569B">
            <w:pPr>
              <w:pStyle w:val="Tabledash"/>
              <w:rPr>
                <w:lang w:eastAsia="en-US"/>
              </w:rPr>
            </w:pPr>
            <w:r w:rsidRPr="00C70209">
              <w:t>Identify any evidence in Indigenous populations</w:t>
            </w:r>
          </w:p>
          <w:p w14:paraId="1F76C781" w14:textId="77777777" w:rsidR="006F1493" w:rsidRPr="00C70209" w:rsidRDefault="006F1493" w:rsidP="00E9569B">
            <w:pPr>
              <w:pStyle w:val="Tabledash"/>
            </w:pPr>
            <w:r w:rsidRPr="00C70209">
              <w:rPr>
                <w:lang w:eastAsia="en-US"/>
              </w:rPr>
              <w:t>TTP/HUS or anticoagulated patients will be a relevant lower level subgroup for the medical patients</w:t>
            </w:r>
          </w:p>
          <w:p w14:paraId="2AD05690" w14:textId="77777777" w:rsidR="006F1493" w:rsidRPr="00C70209" w:rsidRDefault="006F1493" w:rsidP="006F1493">
            <w:pPr>
              <w:pStyle w:val="Tabletext"/>
            </w:pPr>
          </w:p>
          <w:p w14:paraId="1973288D" w14:textId="7245F64C" w:rsidR="00E9569B" w:rsidRPr="00C70209" w:rsidRDefault="006F1493" w:rsidP="00E9569B">
            <w:pPr>
              <w:pStyle w:val="Tabledash"/>
              <w:numPr>
                <w:ilvl w:val="0"/>
                <w:numId w:val="0"/>
              </w:numPr>
              <w:ind w:left="360"/>
            </w:pPr>
            <w:r w:rsidRPr="00C70209">
              <w:rPr>
                <w:b/>
                <w:u w:val="single"/>
              </w:rPr>
              <w:t>Limit</w:t>
            </w:r>
            <w:r w:rsidR="00E9569B" w:rsidRPr="00C70209">
              <w:rPr>
                <w:b/>
                <w:u w:val="single"/>
              </w:rPr>
              <w:t>s</w:t>
            </w:r>
            <w:r w:rsidRPr="00C70209">
              <w:rPr>
                <w:b/>
              </w:rPr>
              <w:t>:</w:t>
            </w:r>
          </w:p>
          <w:p w14:paraId="15959CB8" w14:textId="0106A9D7" w:rsidR="006F1493" w:rsidRPr="00C70209" w:rsidRDefault="006F1493" w:rsidP="00E9569B">
            <w:pPr>
              <w:pStyle w:val="Tabledash"/>
            </w:pPr>
            <w:r w:rsidRPr="00C70209">
              <w:t>studies published after 1995</w:t>
            </w:r>
            <w:r w:rsidRPr="00C70209">
              <w:rPr>
                <w:vertAlign w:val="superscript"/>
              </w:rPr>
              <w:t>c</w:t>
            </w:r>
          </w:p>
          <w:p w14:paraId="27AA007C" w14:textId="2A28FBE3" w:rsidR="006F1493" w:rsidRPr="00C70209" w:rsidRDefault="006F1493" w:rsidP="00E9569B">
            <w:pPr>
              <w:pStyle w:val="Tabledash"/>
            </w:pPr>
            <w:r w:rsidRPr="00C70209">
              <w:t xml:space="preserve">Restrict to </w:t>
            </w:r>
            <w:r w:rsidR="00B05479" w:rsidRPr="00C70209">
              <w:t>L</w:t>
            </w:r>
            <w:r w:rsidRPr="00C70209">
              <w:t>evel III-2 studies and higher</w:t>
            </w:r>
          </w:p>
          <w:p w14:paraId="3FE14D05" w14:textId="77777777" w:rsidR="006F1493" w:rsidRPr="00C70209" w:rsidRDefault="006F1493" w:rsidP="00E9569B">
            <w:pPr>
              <w:pStyle w:val="Tabledash"/>
            </w:pPr>
            <w:r w:rsidRPr="00C70209">
              <w:t>May apply study size limits after examining the body of evidence</w:t>
            </w:r>
          </w:p>
          <w:p w14:paraId="41548698" w14:textId="77777777" w:rsidR="006F1493" w:rsidRPr="00C70209" w:rsidRDefault="006F1493" w:rsidP="00E9569B">
            <w:pPr>
              <w:pStyle w:val="Tabledash"/>
              <w:numPr>
                <w:ilvl w:val="0"/>
                <w:numId w:val="0"/>
              </w:numPr>
              <w:ind w:left="360"/>
            </w:pPr>
          </w:p>
          <w:p w14:paraId="62BC3D86" w14:textId="77777777" w:rsidR="006F1493" w:rsidRPr="00C70209" w:rsidRDefault="006F1493" w:rsidP="00E9569B">
            <w:pPr>
              <w:pStyle w:val="Tabledash"/>
              <w:numPr>
                <w:ilvl w:val="0"/>
                <w:numId w:val="0"/>
              </w:numPr>
              <w:ind w:left="360"/>
              <w:rPr>
                <w:b/>
              </w:rPr>
            </w:pPr>
            <w:r w:rsidRPr="00C70209">
              <w:rPr>
                <w:b/>
              </w:rPr>
              <w:t>Notes:</w:t>
            </w:r>
          </w:p>
          <w:p w14:paraId="6A912262" w14:textId="77777777" w:rsidR="006F1493" w:rsidRPr="00C70209" w:rsidRDefault="006F1493" w:rsidP="00E9569B">
            <w:pPr>
              <w:pStyle w:val="Tabledash"/>
            </w:pPr>
            <w:r w:rsidRPr="00C70209">
              <w:t>TTP population could refer to other guideline (as per Medical module PP19)</w:t>
            </w:r>
          </w:p>
        </w:tc>
      </w:tr>
    </w:tbl>
    <w:p w14:paraId="0AD4D7B4" w14:textId="65EF6062" w:rsidR="006F1493" w:rsidRPr="00C70209" w:rsidRDefault="006F1493" w:rsidP="00E9569B">
      <w:pPr>
        <w:pStyle w:val="Tablefignotesleft"/>
      </w:pPr>
      <w:r w:rsidRPr="00C70209">
        <w:t xml:space="preserve">BDP, bronchopulmonary dysplasia; </w:t>
      </w:r>
      <w:r w:rsidR="00E9569B" w:rsidRPr="00C70209">
        <w:t xml:space="preserve">DVT, deep vein thrombosis; </w:t>
      </w:r>
      <w:r w:rsidRPr="00C70209">
        <w:t xml:space="preserve">ECLS, extracorporeal life support; ECMO, extracorporeal membrane oxygenation; </w:t>
      </w:r>
      <w:r w:rsidR="00E9569B" w:rsidRPr="00C70209">
        <w:t xml:space="preserve">FFP, fresh frozen plasma; </w:t>
      </w:r>
      <w:r w:rsidRPr="00C70209">
        <w:t xml:space="preserve">g/L, grams per litre; GMFCS, Gross Motor Function Classification System; Hb, haemoglobin; Hct, haematocrit; HIV, human immunodeficiency virus; </w:t>
      </w:r>
      <w:r w:rsidR="00E9569B" w:rsidRPr="00C70209">
        <w:t xml:space="preserve">HUS, haemolytic-uraemic syndrome; </w:t>
      </w:r>
      <w:r w:rsidRPr="00C70209">
        <w:t xml:space="preserve">IM, intramuscular; IV, intravenous; MDI, Major Depression Inventory; </w:t>
      </w:r>
      <w:r w:rsidR="00E9569B" w:rsidRPr="00C70209">
        <w:t xml:space="preserve">MI, myocardial infarction; </w:t>
      </w:r>
      <w:r w:rsidRPr="00C70209">
        <w:t xml:space="preserve">mo, month; NEC, necrotising enterocolitis; </w:t>
      </w:r>
      <w:r w:rsidR="00E9569B" w:rsidRPr="00C70209">
        <w:t xml:space="preserve">PE, pulmonary embolism; </w:t>
      </w:r>
      <w:r w:rsidRPr="00C70209">
        <w:t>RBC, red blood cell; ROP, retinopathy of prematurity; SAE, serious adverse event; TACO, transfusion</w:t>
      </w:r>
      <w:r w:rsidR="004B557C" w:rsidRPr="00C70209">
        <w:t>-</w:t>
      </w:r>
      <w:r w:rsidRPr="00C70209">
        <w:t>associated circulatory overload; TRALI, transfusion</w:t>
      </w:r>
      <w:r w:rsidR="004B557C" w:rsidRPr="00C70209">
        <w:t>-</w:t>
      </w:r>
      <w:r w:rsidRPr="00C70209">
        <w:t xml:space="preserve">related acute lung injury; </w:t>
      </w:r>
      <w:r w:rsidR="00E9569B" w:rsidRPr="00C70209">
        <w:t xml:space="preserve">TTP, thrombotic thrombocytopenic purpura; </w:t>
      </w:r>
      <w:r w:rsidRPr="00C70209">
        <w:t>vs, versus; wks, weeks; yrs, years</w:t>
      </w:r>
    </w:p>
    <w:p w14:paraId="2263CE2A" w14:textId="7A707225" w:rsidR="006F1493" w:rsidRPr="00C70209" w:rsidRDefault="006F1493" w:rsidP="00E9569B">
      <w:pPr>
        <w:pStyle w:val="Tablefignotesleft"/>
      </w:pPr>
      <w:r w:rsidRPr="00C70209">
        <w:rPr>
          <w:b/>
        </w:rPr>
        <w:t>a</w:t>
      </w:r>
      <w:r w:rsidRPr="00C70209">
        <w:t xml:space="preserve">. The systematic reviewers will search down to the lowest level of evidence to find studies relating to each of the specified subgroups shown in </w:t>
      </w:r>
      <w:r w:rsidRPr="00C70209">
        <w:rPr>
          <w:b/>
        </w:rPr>
        <w:t>bold</w:t>
      </w:r>
      <w:r w:rsidRPr="00C70209">
        <w:t>, but not the minor subgroups (not shown in bold) within those.</w:t>
      </w:r>
    </w:p>
    <w:p w14:paraId="69E8D674" w14:textId="77AE43B1" w:rsidR="006F1493" w:rsidRPr="00C70209" w:rsidRDefault="006F1493" w:rsidP="00E9569B">
      <w:pPr>
        <w:pStyle w:val="Tablefignotesleft"/>
      </w:pPr>
      <w:r w:rsidRPr="00C70209">
        <w:rPr>
          <w:b/>
        </w:rPr>
        <w:t xml:space="preserve">b. </w:t>
      </w:r>
      <w:r w:rsidRPr="00C70209">
        <w:t>Other includes haemolytic transfusion reactions, transfusion transmitted infections, transfusion-induced graft-versus-host-disease, anaphylactic reactions</w:t>
      </w:r>
      <w:r w:rsidR="00E9569B" w:rsidRPr="00C70209">
        <w:t>, iron overload</w:t>
      </w:r>
    </w:p>
    <w:p w14:paraId="1B91B592" w14:textId="35D0E6F8" w:rsidR="00B20C53" w:rsidRPr="00C70209" w:rsidRDefault="006F1493" w:rsidP="00E9569B">
      <w:pPr>
        <w:pStyle w:val="Tablefignotesleft"/>
        <w:rPr>
          <w:rFonts w:asciiTheme="minorHAnsi" w:hAnsiTheme="minorHAnsi" w:cstheme="minorHAnsi"/>
          <w:szCs w:val="28"/>
        </w:rPr>
      </w:pPr>
      <w:r w:rsidRPr="00C70209">
        <w:rPr>
          <w:b/>
        </w:rPr>
        <w:t xml:space="preserve">c. </w:t>
      </w:r>
      <w:r w:rsidRPr="00C70209">
        <w:t xml:space="preserve">Studies published prior to 1995 will be excluded (except primary studies if they are included as part of a systematic review published after this date). The decision to make this change was based on several factors including the fact that around 1985 the approach to transfusion therapy in all age groups changed because of recognition of the risks of HIV and </w:t>
      </w:r>
      <w:r w:rsidR="00B05479" w:rsidRPr="00C70209">
        <w:t>h</w:t>
      </w:r>
      <w:r w:rsidRPr="00C70209">
        <w:t xml:space="preserve">epatitis C. Although those risks have since subsided, with the development of better screening questionnaires for donors and tests, papers published since that time consider risks of transfusion differently and are more likely to explore parsimonious approaches to transfusion. During the 1980s, paediatric and neonatal care were evolving rapidly, and there was increasing understanding of the hazards of extrapolating from adult diagnosis and treatment to children and infants. Papers published before 1995 are more likely to be of historical interest than to be useful as a basis for current practice. Also, a systematic review of papers published between 1985 and 1995 for this question in the adult population has been conducted in previous modules which will be used for reference. </w:t>
      </w:r>
      <w:r w:rsidR="00E9569B" w:rsidRPr="00C70209">
        <w:t xml:space="preserve">For </w:t>
      </w:r>
      <w:r w:rsidR="00B05479" w:rsidRPr="00C70209">
        <w:t>Q</w:t>
      </w:r>
      <w:r w:rsidR="00E9569B" w:rsidRPr="00C70209">
        <w:t>uestion 3, choice of this date is related to the relatively recent development of a range of blood component therapies to prevent bleeding and their application to paediatric/neonatal medicine. Due to advances in paediatric and neonatal critical and perioperative care, papers published before 1995 are unlikely to reflect the current context of care</w:t>
      </w:r>
      <w:r w:rsidR="00E9569B" w:rsidRPr="00C70209">
        <w:rPr>
          <w:rFonts w:asciiTheme="minorHAnsi" w:hAnsiTheme="minorHAnsi" w:cstheme="minorHAnsi"/>
          <w:szCs w:val="28"/>
        </w:rPr>
        <w:t>.</w:t>
      </w:r>
    </w:p>
    <w:p w14:paraId="59A71A92" w14:textId="7AB334D1" w:rsidR="00E9569B" w:rsidRPr="00C70209" w:rsidRDefault="00E9569B">
      <w:pPr>
        <w:spacing w:after="200" w:line="276" w:lineRule="auto"/>
        <w:ind w:left="0"/>
        <w:rPr>
          <w:rFonts w:ascii="Arial Narrow" w:hAnsi="Arial Narrow"/>
          <w:sz w:val="16"/>
          <w:szCs w:val="16"/>
        </w:rPr>
      </w:pPr>
      <w:r w:rsidRPr="00C70209">
        <w:br w:type="page"/>
      </w:r>
    </w:p>
    <w:p w14:paraId="47FE37B4" w14:textId="38743178" w:rsidR="00E9569B" w:rsidRPr="00C70209" w:rsidRDefault="00E9569B" w:rsidP="00E9569B">
      <w:pPr>
        <w:pStyle w:val="Caption"/>
      </w:pPr>
      <w:bookmarkStart w:id="853" w:name="_Ref423946393"/>
      <w:bookmarkStart w:id="854" w:name="_Toc395872230"/>
      <w:bookmarkStart w:id="855" w:name="_Toc427747230"/>
      <w:r w:rsidRPr="00C70209">
        <w:t xml:space="preserve">Table </w:t>
      </w:r>
      <w:r w:rsidR="00130F03" w:rsidRPr="00C70209">
        <w:fldChar w:fldCharType="begin"/>
      </w:r>
      <w:r w:rsidR="00130F03" w:rsidRPr="00C70209">
        <w:instrText xml:space="preserve"> STYLEREF 2 \s </w:instrText>
      </w:r>
      <w:r w:rsidR="00130F03" w:rsidRPr="00C70209">
        <w:fldChar w:fldCharType="separate"/>
      </w:r>
      <w:r w:rsidR="000F7A9B">
        <w:rPr>
          <w:noProof/>
        </w:rPr>
        <w:t>4.1</w:t>
      </w:r>
      <w:r w:rsidR="00130F03" w:rsidRPr="00C70209">
        <w:fldChar w:fldCharType="end"/>
      </w:r>
      <w:r w:rsidR="00130F03" w:rsidRPr="00C70209">
        <w:t>.</w:t>
      </w:r>
      <w:r w:rsidR="00130F03" w:rsidRPr="00C70209">
        <w:fldChar w:fldCharType="begin"/>
      </w:r>
      <w:r w:rsidR="00130F03" w:rsidRPr="00C70209">
        <w:instrText xml:space="preserve"> SEQ Table \* ARABIC \s 2 </w:instrText>
      </w:r>
      <w:r w:rsidR="00130F03" w:rsidRPr="00C70209">
        <w:fldChar w:fldCharType="separate"/>
      </w:r>
      <w:r w:rsidR="000F7A9B">
        <w:rPr>
          <w:noProof/>
        </w:rPr>
        <w:t>2</w:t>
      </w:r>
      <w:r w:rsidR="00130F03" w:rsidRPr="00C70209">
        <w:fldChar w:fldCharType="end"/>
      </w:r>
      <w:bookmarkEnd w:id="853"/>
      <w:r w:rsidRPr="00C70209">
        <w:tab/>
        <w:t>Structure of the research question specific to neonatal and paediatric patient blood management</w:t>
      </w:r>
      <w:bookmarkEnd w:id="854"/>
      <w:bookmarkEnd w:id="855"/>
    </w:p>
    <w:tbl>
      <w:tblPr>
        <w:tblW w:w="46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6"/>
        <w:gridCol w:w="2367"/>
        <w:gridCol w:w="2367"/>
        <w:gridCol w:w="3173"/>
        <w:gridCol w:w="3099"/>
      </w:tblGrid>
      <w:tr w:rsidR="00E9569B" w:rsidRPr="00C70209" w14:paraId="6875E6F6" w14:textId="77777777" w:rsidTr="00E9569B">
        <w:trPr>
          <w:trHeight w:val="743"/>
        </w:trPr>
        <w:tc>
          <w:tcPr>
            <w:tcW w:w="5000" w:type="pct"/>
            <w:gridSpan w:val="5"/>
            <w:tcBorders>
              <w:top w:val="single" w:sz="4" w:space="0" w:color="auto"/>
              <w:left w:val="single" w:sz="4" w:space="0" w:color="auto"/>
              <w:bottom w:val="single" w:sz="4" w:space="0" w:color="auto"/>
              <w:right w:val="single" w:sz="4" w:space="0" w:color="auto"/>
            </w:tcBorders>
            <w:shd w:val="clear" w:color="auto" w:fill="FFC000"/>
            <w:vAlign w:val="center"/>
            <w:hideMark/>
          </w:tcPr>
          <w:p w14:paraId="5C7C9BA9" w14:textId="7367CC0B" w:rsidR="00E9569B" w:rsidRPr="00C70209" w:rsidRDefault="00E9569B" w:rsidP="00E9569B">
            <w:pPr>
              <w:pStyle w:val="Caption"/>
              <w:rPr>
                <w:rFonts w:cs="Times New Roman"/>
              </w:rPr>
            </w:pPr>
            <w:r w:rsidRPr="00C70209">
              <w:t>4. In all paediatric patients, what is the effect of strategies that aim to minimise blood loss on morbidity, mortality, or the need for RBC transfusion?</w:t>
            </w:r>
          </w:p>
          <w:p w14:paraId="336C9AA8" w14:textId="77777777" w:rsidR="00E9569B" w:rsidRPr="00C70209" w:rsidRDefault="00E9569B" w:rsidP="00E9569B">
            <w:pPr>
              <w:pStyle w:val="Caption"/>
              <w:rPr>
                <w:b w:val="0"/>
                <w:szCs w:val="24"/>
                <w:lang w:eastAsia="en-US"/>
              </w:rPr>
            </w:pPr>
            <w:r w:rsidRPr="00C70209">
              <w:rPr>
                <w:b w:val="0"/>
                <w:i/>
              </w:rPr>
              <w:t>Intervention vs. comparator =</w:t>
            </w:r>
            <w:r w:rsidRPr="00C70209">
              <w:rPr>
                <w:b w:val="0"/>
              </w:rPr>
              <w:t xml:space="preserve"> (1) vs. (1), (2) vs. (2), (3) vs. (3), (2) vs. (3) [</w:t>
            </w:r>
            <w:r w:rsidRPr="00C70209">
              <w:rPr>
                <w:rFonts w:cs="Times New Roman"/>
                <w:b w:val="0"/>
                <w:lang w:eastAsia="en-AU"/>
              </w:rPr>
              <w:t>Intervention Foreground Question</w:t>
            </w:r>
            <w:r w:rsidRPr="00C70209">
              <w:rPr>
                <w:b w:val="0"/>
              </w:rPr>
              <w:t>]</w:t>
            </w:r>
          </w:p>
        </w:tc>
      </w:tr>
      <w:tr w:rsidR="00E9569B" w:rsidRPr="00C70209" w14:paraId="1D6A554D" w14:textId="77777777" w:rsidTr="00E9569B">
        <w:tc>
          <w:tcPr>
            <w:tcW w:w="838" w:type="pct"/>
            <w:tcBorders>
              <w:top w:val="single" w:sz="4" w:space="0" w:color="auto"/>
              <w:left w:val="single" w:sz="4" w:space="0" w:color="auto"/>
              <w:bottom w:val="single" w:sz="4" w:space="0" w:color="auto"/>
              <w:right w:val="single" w:sz="4" w:space="0" w:color="auto"/>
            </w:tcBorders>
            <w:shd w:val="clear" w:color="auto" w:fill="FFCC00"/>
            <w:hideMark/>
          </w:tcPr>
          <w:p w14:paraId="7F83BB67" w14:textId="77777777" w:rsidR="00E9569B" w:rsidRPr="00C70209" w:rsidRDefault="00E9569B" w:rsidP="00F4718B">
            <w:pPr>
              <w:pStyle w:val="TableH1"/>
              <w:rPr>
                <w:vertAlign w:val="superscript"/>
                <w:lang w:val="en-AU" w:eastAsia="en-US"/>
              </w:rPr>
            </w:pPr>
            <w:r w:rsidRPr="00C70209">
              <w:rPr>
                <w:lang w:val="en-AU"/>
              </w:rPr>
              <w:t>Population</w:t>
            </w:r>
            <w:r w:rsidRPr="00C70209">
              <w:rPr>
                <w:vertAlign w:val="superscript"/>
                <w:lang w:val="en-AU"/>
              </w:rPr>
              <w:t>a</w:t>
            </w:r>
          </w:p>
        </w:tc>
        <w:tc>
          <w:tcPr>
            <w:tcW w:w="895" w:type="pct"/>
            <w:tcBorders>
              <w:top w:val="single" w:sz="4" w:space="0" w:color="auto"/>
              <w:left w:val="single" w:sz="4" w:space="0" w:color="auto"/>
              <w:bottom w:val="single" w:sz="4" w:space="0" w:color="auto"/>
              <w:right w:val="single" w:sz="4" w:space="0" w:color="auto"/>
            </w:tcBorders>
            <w:shd w:val="clear" w:color="auto" w:fill="FFCC00"/>
            <w:hideMark/>
          </w:tcPr>
          <w:p w14:paraId="7BB952C7" w14:textId="77777777" w:rsidR="00E9569B" w:rsidRPr="00C70209" w:rsidRDefault="00E9569B" w:rsidP="00F4718B">
            <w:pPr>
              <w:pStyle w:val="TableH1"/>
              <w:rPr>
                <w:lang w:val="en-AU" w:eastAsia="en-US"/>
              </w:rPr>
            </w:pPr>
            <w:r w:rsidRPr="00C70209">
              <w:rPr>
                <w:lang w:val="en-AU"/>
              </w:rPr>
              <w:t>Intervention</w:t>
            </w:r>
          </w:p>
        </w:tc>
        <w:tc>
          <w:tcPr>
            <w:tcW w:w="895" w:type="pct"/>
            <w:tcBorders>
              <w:top w:val="single" w:sz="4" w:space="0" w:color="auto"/>
              <w:left w:val="single" w:sz="4" w:space="0" w:color="auto"/>
              <w:bottom w:val="single" w:sz="4" w:space="0" w:color="auto"/>
              <w:right w:val="single" w:sz="4" w:space="0" w:color="auto"/>
            </w:tcBorders>
            <w:shd w:val="clear" w:color="auto" w:fill="FFCC00"/>
            <w:hideMark/>
          </w:tcPr>
          <w:p w14:paraId="0FA99FF2" w14:textId="77777777" w:rsidR="00E9569B" w:rsidRPr="00C70209" w:rsidRDefault="00E9569B" w:rsidP="00F4718B">
            <w:pPr>
              <w:pStyle w:val="TableH1"/>
              <w:rPr>
                <w:lang w:val="en-AU" w:eastAsia="en-US"/>
              </w:rPr>
            </w:pPr>
            <w:r w:rsidRPr="00C70209">
              <w:rPr>
                <w:lang w:val="en-AU"/>
              </w:rPr>
              <w:t>Comparison</w:t>
            </w:r>
          </w:p>
        </w:tc>
        <w:tc>
          <w:tcPr>
            <w:tcW w:w="1200" w:type="pct"/>
            <w:tcBorders>
              <w:top w:val="single" w:sz="4" w:space="0" w:color="auto"/>
              <w:left w:val="single" w:sz="4" w:space="0" w:color="auto"/>
              <w:bottom w:val="single" w:sz="4" w:space="0" w:color="auto"/>
              <w:right w:val="single" w:sz="4" w:space="0" w:color="auto"/>
            </w:tcBorders>
            <w:shd w:val="clear" w:color="auto" w:fill="FFCC00"/>
          </w:tcPr>
          <w:p w14:paraId="7969BFEE" w14:textId="77777777" w:rsidR="00E9569B" w:rsidRPr="00C70209" w:rsidRDefault="00E9569B" w:rsidP="00F4718B">
            <w:pPr>
              <w:pStyle w:val="TableH1"/>
              <w:rPr>
                <w:lang w:val="en-AU" w:eastAsia="en-US"/>
              </w:rPr>
            </w:pPr>
            <w:r w:rsidRPr="00C70209">
              <w:rPr>
                <w:lang w:val="en-AU"/>
              </w:rPr>
              <w:t xml:space="preserve">Outcomes </w:t>
            </w:r>
          </w:p>
        </w:tc>
        <w:tc>
          <w:tcPr>
            <w:tcW w:w="1172" w:type="pct"/>
            <w:tcBorders>
              <w:top w:val="single" w:sz="4" w:space="0" w:color="auto"/>
              <w:left w:val="single" w:sz="4" w:space="0" w:color="auto"/>
              <w:bottom w:val="single" w:sz="4" w:space="0" w:color="auto"/>
              <w:right w:val="single" w:sz="4" w:space="0" w:color="auto"/>
            </w:tcBorders>
            <w:shd w:val="clear" w:color="auto" w:fill="FFC000"/>
            <w:hideMark/>
          </w:tcPr>
          <w:p w14:paraId="68F5166D" w14:textId="77777777" w:rsidR="00E9569B" w:rsidRPr="00C70209" w:rsidRDefault="00E9569B" w:rsidP="00F4718B">
            <w:pPr>
              <w:pStyle w:val="TableH1"/>
              <w:rPr>
                <w:lang w:val="en-AU" w:eastAsia="en-US"/>
              </w:rPr>
            </w:pPr>
            <w:r w:rsidRPr="00C70209">
              <w:rPr>
                <w:lang w:val="en-AU"/>
              </w:rPr>
              <w:t>Other SR considerations</w:t>
            </w:r>
          </w:p>
        </w:tc>
      </w:tr>
      <w:tr w:rsidR="00E9569B" w:rsidRPr="00C70209" w14:paraId="3F52B7E8" w14:textId="77777777" w:rsidTr="00E9569B">
        <w:tc>
          <w:tcPr>
            <w:tcW w:w="838" w:type="pct"/>
            <w:tcBorders>
              <w:top w:val="single" w:sz="4" w:space="0" w:color="auto"/>
              <w:left w:val="single" w:sz="4" w:space="0" w:color="auto"/>
              <w:bottom w:val="single" w:sz="4" w:space="0" w:color="auto"/>
              <w:right w:val="single" w:sz="4" w:space="0" w:color="auto"/>
            </w:tcBorders>
            <w:hideMark/>
          </w:tcPr>
          <w:p w14:paraId="7204E6FD" w14:textId="700BB934" w:rsidR="00E9569B" w:rsidRPr="00C70209" w:rsidRDefault="00E9569B" w:rsidP="00E9569B">
            <w:pPr>
              <w:pStyle w:val="Tabletext"/>
              <w:rPr>
                <w:rStyle w:val="Strong"/>
              </w:rPr>
            </w:pPr>
            <w:r w:rsidRPr="00C70209">
              <w:rPr>
                <w:rStyle w:val="Strong"/>
              </w:rPr>
              <w:t>Preterm (&lt;37 wks)</w:t>
            </w:r>
          </w:p>
          <w:p w14:paraId="411E5BF1" w14:textId="77777777" w:rsidR="00E9569B" w:rsidRPr="00C70209" w:rsidRDefault="00E9569B" w:rsidP="00E9569B">
            <w:pPr>
              <w:pStyle w:val="Tabletext"/>
            </w:pPr>
            <w:r w:rsidRPr="00C70209">
              <w:t>Infant</w:t>
            </w:r>
          </w:p>
          <w:p w14:paraId="44B9F2E9" w14:textId="77777777" w:rsidR="00E9569B" w:rsidRPr="00C70209" w:rsidRDefault="00E9569B" w:rsidP="00E9569B">
            <w:pPr>
              <w:pStyle w:val="TableBullet"/>
            </w:pPr>
            <w:r w:rsidRPr="00C70209">
              <w:t>Newborn (&lt; 1 mo)</w:t>
            </w:r>
          </w:p>
          <w:p w14:paraId="2CA89DA0" w14:textId="77777777" w:rsidR="00E9569B" w:rsidRPr="00C70209" w:rsidRDefault="00E9569B" w:rsidP="00E9569B">
            <w:pPr>
              <w:pStyle w:val="TableBullet"/>
            </w:pPr>
            <w:r w:rsidRPr="00C70209">
              <w:t>Infant</w:t>
            </w:r>
          </w:p>
          <w:p w14:paraId="5BB3D9D1" w14:textId="77777777" w:rsidR="00E9569B" w:rsidRPr="00C70209" w:rsidRDefault="00E9569B" w:rsidP="00E9569B">
            <w:pPr>
              <w:pStyle w:val="Tabledash"/>
            </w:pPr>
            <w:r w:rsidRPr="00C70209">
              <w:t>1-6 mo</w:t>
            </w:r>
          </w:p>
          <w:p w14:paraId="1DB806D6" w14:textId="77777777" w:rsidR="00E9569B" w:rsidRPr="00C70209" w:rsidRDefault="00E9569B" w:rsidP="00E9569B">
            <w:pPr>
              <w:pStyle w:val="Tabledash"/>
            </w:pPr>
            <w:r w:rsidRPr="00C70209">
              <w:t>7-12 mo</w:t>
            </w:r>
          </w:p>
          <w:p w14:paraId="37EB0666" w14:textId="77777777" w:rsidR="00E9569B" w:rsidRPr="00C70209" w:rsidRDefault="00E9569B" w:rsidP="00E9569B">
            <w:pPr>
              <w:pStyle w:val="Tabledash"/>
            </w:pPr>
            <w:r w:rsidRPr="00C70209">
              <w:t>13-23 mo</w:t>
            </w:r>
          </w:p>
          <w:p w14:paraId="4E615BE8" w14:textId="77777777" w:rsidR="00E9569B" w:rsidRPr="00C70209" w:rsidRDefault="00E9569B" w:rsidP="00E9569B">
            <w:pPr>
              <w:pStyle w:val="Tabletext"/>
            </w:pPr>
            <w:r w:rsidRPr="00C70209">
              <w:t>Child/adolescent</w:t>
            </w:r>
          </w:p>
          <w:p w14:paraId="080FBFDB" w14:textId="77777777" w:rsidR="00E9569B" w:rsidRPr="00C70209" w:rsidRDefault="00E9569B" w:rsidP="00E9569B">
            <w:pPr>
              <w:pStyle w:val="TableBullet"/>
            </w:pPr>
            <w:r w:rsidRPr="00C70209">
              <w:t>Preschool (2-5 yrs)</w:t>
            </w:r>
          </w:p>
          <w:p w14:paraId="5F3FEF9A" w14:textId="77777777" w:rsidR="00E9569B" w:rsidRPr="00C70209" w:rsidRDefault="00E9569B" w:rsidP="00E9569B">
            <w:pPr>
              <w:pStyle w:val="TableBullet"/>
            </w:pPr>
            <w:r w:rsidRPr="00C70209">
              <w:t>Child (6-12 yrs)</w:t>
            </w:r>
          </w:p>
          <w:p w14:paraId="32D7C5E1" w14:textId="77777777" w:rsidR="00E9569B" w:rsidRPr="00C70209" w:rsidRDefault="00E9569B" w:rsidP="00E9569B">
            <w:pPr>
              <w:pStyle w:val="TableBullet"/>
            </w:pPr>
            <w:r w:rsidRPr="00C70209">
              <w:rPr>
                <w:bCs/>
              </w:rPr>
              <w:t>Adolescent</w:t>
            </w:r>
            <w:r w:rsidRPr="00C70209">
              <w:t xml:space="preserve"> (13-18 yrs)</w:t>
            </w:r>
          </w:p>
          <w:p w14:paraId="1ACF27E6" w14:textId="77777777" w:rsidR="00E9569B" w:rsidRPr="00C70209" w:rsidRDefault="00E9569B" w:rsidP="00E9569B">
            <w:pPr>
              <w:pStyle w:val="Tabletext"/>
              <w:rPr>
                <w:rStyle w:val="Strong"/>
              </w:rPr>
            </w:pPr>
            <w:r w:rsidRPr="00C70209">
              <w:rPr>
                <w:rStyle w:val="Strong"/>
              </w:rPr>
              <w:t>Surgical</w:t>
            </w:r>
          </w:p>
          <w:p w14:paraId="183A7042" w14:textId="77777777" w:rsidR="00E9569B" w:rsidRPr="00C70209" w:rsidRDefault="00E9569B" w:rsidP="00E9569B">
            <w:pPr>
              <w:pStyle w:val="Tabledash"/>
            </w:pPr>
            <w:r w:rsidRPr="00C70209">
              <w:t>Cardiac (cyanotic vs non-cyanotic)</w:t>
            </w:r>
          </w:p>
          <w:p w14:paraId="14F15551" w14:textId="77777777" w:rsidR="00E9569B" w:rsidRPr="00C70209" w:rsidRDefault="00E9569B" w:rsidP="00E9569B">
            <w:pPr>
              <w:pStyle w:val="Tabledash"/>
            </w:pPr>
            <w:r w:rsidRPr="00C70209">
              <w:t>Transplantation</w:t>
            </w:r>
          </w:p>
          <w:p w14:paraId="0962C6E4" w14:textId="77777777" w:rsidR="00E9569B" w:rsidRPr="00C70209" w:rsidRDefault="00E9569B" w:rsidP="00E9569B">
            <w:pPr>
              <w:pStyle w:val="Tabledash"/>
            </w:pPr>
            <w:r w:rsidRPr="00C70209">
              <w:t>Orthopaedic</w:t>
            </w:r>
          </w:p>
          <w:p w14:paraId="2D74D0BA" w14:textId="77777777" w:rsidR="00E9569B" w:rsidRPr="00C70209" w:rsidRDefault="00E9569B" w:rsidP="00E9569B">
            <w:pPr>
              <w:pStyle w:val="Tabledash"/>
            </w:pPr>
            <w:r w:rsidRPr="00C70209">
              <w:t>Burns</w:t>
            </w:r>
          </w:p>
          <w:p w14:paraId="75783660" w14:textId="77777777" w:rsidR="00E9569B" w:rsidRPr="00C70209" w:rsidRDefault="00E9569B" w:rsidP="00E9569B">
            <w:pPr>
              <w:pStyle w:val="Tabletext"/>
              <w:rPr>
                <w:rStyle w:val="Strong"/>
              </w:rPr>
            </w:pPr>
            <w:r w:rsidRPr="00C70209">
              <w:rPr>
                <w:rStyle w:val="Strong"/>
              </w:rPr>
              <w:t>Critical illness</w:t>
            </w:r>
          </w:p>
          <w:p w14:paraId="1FCAF3AB" w14:textId="77777777" w:rsidR="00E9569B" w:rsidRPr="00C70209" w:rsidRDefault="00E9569B" w:rsidP="00E9569B">
            <w:pPr>
              <w:pStyle w:val="Tabledash"/>
            </w:pPr>
            <w:r w:rsidRPr="00C70209">
              <w:t>ECMO/ECLS</w:t>
            </w:r>
          </w:p>
          <w:p w14:paraId="47F2A516" w14:textId="77777777" w:rsidR="00E9569B" w:rsidRPr="00C70209" w:rsidRDefault="00E9569B" w:rsidP="00E9569B">
            <w:pPr>
              <w:pStyle w:val="Tabledash"/>
              <w:rPr>
                <w:lang w:eastAsia="en-US"/>
              </w:rPr>
            </w:pPr>
            <w:r w:rsidRPr="00C70209">
              <w:t>Trauma</w:t>
            </w:r>
          </w:p>
        </w:tc>
        <w:tc>
          <w:tcPr>
            <w:tcW w:w="895" w:type="pct"/>
            <w:tcBorders>
              <w:top w:val="single" w:sz="4" w:space="0" w:color="auto"/>
              <w:left w:val="single" w:sz="4" w:space="0" w:color="auto"/>
              <w:bottom w:val="single" w:sz="4" w:space="0" w:color="auto"/>
              <w:right w:val="single" w:sz="4" w:space="0" w:color="auto"/>
            </w:tcBorders>
          </w:tcPr>
          <w:p w14:paraId="42B41F26" w14:textId="77777777" w:rsidR="00E9569B" w:rsidRPr="00C70209" w:rsidRDefault="00E9569B" w:rsidP="00E9569B">
            <w:pPr>
              <w:pStyle w:val="Tabletext"/>
              <w:rPr>
                <w:rStyle w:val="Strong"/>
              </w:rPr>
            </w:pPr>
            <w:r w:rsidRPr="00C70209">
              <w:rPr>
                <w:rStyle w:val="Strong"/>
              </w:rPr>
              <w:t>Preterm and infant only</w:t>
            </w:r>
          </w:p>
          <w:p w14:paraId="131BCCB3" w14:textId="77777777" w:rsidR="00E9569B" w:rsidRPr="00C70209" w:rsidRDefault="00E9569B" w:rsidP="00E9569B">
            <w:pPr>
              <w:pStyle w:val="Tabletext"/>
            </w:pPr>
            <w:r w:rsidRPr="00C70209">
              <w:rPr>
                <w:b/>
              </w:rPr>
              <w:t>1.</w:t>
            </w:r>
            <w:r w:rsidRPr="00C70209">
              <w:t xml:space="preserve"> Placental transfusion</w:t>
            </w:r>
          </w:p>
          <w:p w14:paraId="2C88A4FA" w14:textId="0CCCFFCC" w:rsidR="00E9569B" w:rsidRPr="00C70209" w:rsidRDefault="00E9569B" w:rsidP="00E9569B">
            <w:pPr>
              <w:pStyle w:val="Tabletext"/>
            </w:pPr>
            <w:r w:rsidRPr="00C70209">
              <w:rPr>
                <w:b/>
              </w:rPr>
              <w:t>2.</w:t>
            </w:r>
            <w:r w:rsidRPr="00C70209">
              <w:t xml:space="preserve"> IVIg for haemolytic disease</w:t>
            </w:r>
          </w:p>
          <w:p w14:paraId="789EA430" w14:textId="77777777" w:rsidR="00E9569B" w:rsidRPr="00C70209" w:rsidRDefault="00E9569B" w:rsidP="00E9569B">
            <w:pPr>
              <w:pStyle w:val="Tabletext"/>
            </w:pPr>
          </w:p>
          <w:p w14:paraId="790DC257" w14:textId="77777777" w:rsidR="00E9569B" w:rsidRPr="00C70209" w:rsidRDefault="00E9569B" w:rsidP="00E9569B">
            <w:pPr>
              <w:pStyle w:val="Tabletext"/>
              <w:rPr>
                <w:rStyle w:val="Strong"/>
              </w:rPr>
            </w:pPr>
            <w:r w:rsidRPr="00C70209">
              <w:rPr>
                <w:rStyle w:val="Strong"/>
              </w:rPr>
              <w:t>Infant/child/adolescent</w:t>
            </w:r>
          </w:p>
          <w:p w14:paraId="1FE57C04" w14:textId="77777777" w:rsidR="00E9569B" w:rsidRPr="00C70209" w:rsidRDefault="00E9569B" w:rsidP="00E9569B">
            <w:pPr>
              <w:pStyle w:val="Tabletext"/>
              <w:rPr>
                <w:rStyle w:val="Strong"/>
              </w:rPr>
            </w:pPr>
            <w:r w:rsidRPr="00C70209">
              <w:rPr>
                <w:rStyle w:val="Strong"/>
              </w:rPr>
              <w:t>Surgical</w:t>
            </w:r>
          </w:p>
          <w:p w14:paraId="41D37B65" w14:textId="77777777" w:rsidR="00E9569B" w:rsidRPr="00C70209" w:rsidRDefault="00E9569B" w:rsidP="00E9569B">
            <w:pPr>
              <w:pStyle w:val="Tabletext"/>
            </w:pPr>
            <w:r w:rsidRPr="00C70209">
              <w:rPr>
                <w:b/>
              </w:rPr>
              <w:t>1.</w:t>
            </w:r>
            <w:r w:rsidRPr="00C70209">
              <w:t xml:space="preserve"> Prevention of hypothermia</w:t>
            </w:r>
          </w:p>
          <w:p w14:paraId="6931B8A4" w14:textId="2F7DEAFC" w:rsidR="00E9569B" w:rsidRPr="00C70209" w:rsidRDefault="00E9569B" w:rsidP="00E9569B">
            <w:pPr>
              <w:pStyle w:val="Tabletext"/>
            </w:pPr>
            <w:r w:rsidRPr="00C70209">
              <w:rPr>
                <w:b/>
              </w:rPr>
              <w:t>2.</w:t>
            </w:r>
            <w:r w:rsidRPr="00C70209">
              <w:t xml:space="preserve"> Deliberate/controlled induced hypotension</w:t>
            </w:r>
          </w:p>
          <w:p w14:paraId="33855B72" w14:textId="77777777" w:rsidR="00E9569B" w:rsidRPr="00C70209" w:rsidRDefault="00E9569B" w:rsidP="00E9569B">
            <w:pPr>
              <w:pStyle w:val="Tabletext"/>
            </w:pPr>
            <w:r w:rsidRPr="00C70209">
              <w:rPr>
                <w:b/>
              </w:rPr>
              <w:t>3.</w:t>
            </w:r>
            <w:r w:rsidRPr="00C70209">
              <w:t xml:space="preserve"> ANH</w:t>
            </w:r>
          </w:p>
          <w:p w14:paraId="1E120586" w14:textId="77777777" w:rsidR="00E9569B" w:rsidRPr="00C70209" w:rsidRDefault="00E9569B" w:rsidP="00E9569B">
            <w:pPr>
              <w:pStyle w:val="Tabletext"/>
            </w:pPr>
            <w:r w:rsidRPr="00C70209">
              <w:rPr>
                <w:b/>
              </w:rPr>
              <w:t>4.</w:t>
            </w:r>
            <w:r w:rsidRPr="00C70209">
              <w:t xml:space="preserve"> Intraoperative cell salvage</w:t>
            </w:r>
          </w:p>
          <w:p w14:paraId="346AA8BE" w14:textId="77777777" w:rsidR="00E9569B" w:rsidRPr="00C70209" w:rsidRDefault="00E9569B" w:rsidP="00E9569B">
            <w:pPr>
              <w:pStyle w:val="Tabletext"/>
            </w:pPr>
            <w:r w:rsidRPr="00C70209">
              <w:rPr>
                <w:b/>
              </w:rPr>
              <w:t>5.</w:t>
            </w:r>
            <w:r w:rsidRPr="00C70209">
              <w:t xml:space="preserve"> POC testing (thromboelastometry, thromboelastography)</w:t>
            </w:r>
          </w:p>
          <w:p w14:paraId="7AD84A4D" w14:textId="0CAC9007" w:rsidR="00E9569B" w:rsidRPr="00C70209" w:rsidRDefault="00E9569B" w:rsidP="00E9569B">
            <w:pPr>
              <w:pStyle w:val="Tabletext"/>
            </w:pPr>
            <w:r w:rsidRPr="00C70209">
              <w:rPr>
                <w:b/>
              </w:rPr>
              <w:t>6.</w:t>
            </w:r>
            <w:r w:rsidRPr="00C70209">
              <w:t xml:space="preserve"> Antifibrinolytics (aprotinin, TXA, EACA)</w:t>
            </w:r>
          </w:p>
          <w:p w14:paraId="56A75E89" w14:textId="77777777" w:rsidR="00E9569B" w:rsidRPr="00C70209" w:rsidRDefault="00E9569B" w:rsidP="00E9569B">
            <w:pPr>
              <w:pStyle w:val="Tabletext"/>
            </w:pPr>
            <w:r w:rsidRPr="00C70209">
              <w:rPr>
                <w:b/>
              </w:rPr>
              <w:t>7.</w:t>
            </w:r>
            <w:r w:rsidRPr="00C70209">
              <w:t xml:space="preserve"> rFVIIa (cardiac &amp; ECMO only)</w:t>
            </w:r>
          </w:p>
          <w:p w14:paraId="6DE2A3A1" w14:textId="531E2526" w:rsidR="00E9569B" w:rsidRPr="00C70209" w:rsidRDefault="00E9569B" w:rsidP="00E9569B">
            <w:pPr>
              <w:pStyle w:val="Tabletext"/>
            </w:pPr>
            <w:r w:rsidRPr="00C70209">
              <w:rPr>
                <w:b/>
              </w:rPr>
              <w:t>8.</w:t>
            </w:r>
            <w:r w:rsidRPr="00C70209">
              <w:t xml:space="preserve"> Miniaturi</w:t>
            </w:r>
            <w:r w:rsidR="000F779F" w:rsidRPr="00C70209">
              <w:t>s</w:t>
            </w:r>
            <w:r w:rsidRPr="00C70209">
              <w:t xml:space="preserve">ed </w:t>
            </w:r>
            <w:r w:rsidR="00CC43D8" w:rsidRPr="00C70209">
              <w:t>CPB</w:t>
            </w:r>
            <w:r w:rsidRPr="00C70209">
              <w:t xml:space="preserve"> systems</w:t>
            </w:r>
          </w:p>
          <w:p w14:paraId="2AAC4CFA" w14:textId="77777777" w:rsidR="00E9569B" w:rsidRPr="00C70209" w:rsidRDefault="00E9569B" w:rsidP="00E9569B">
            <w:pPr>
              <w:pStyle w:val="Tabletext"/>
            </w:pPr>
          </w:p>
          <w:p w14:paraId="2F11E578" w14:textId="77777777" w:rsidR="00E9569B" w:rsidRPr="00C70209" w:rsidRDefault="00E9569B" w:rsidP="00E9569B">
            <w:pPr>
              <w:pStyle w:val="Tabletext"/>
              <w:rPr>
                <w:rStyle w:val="Strong"/>
              </w:rPr>
            </w:pPr>
            <w:r w:rsidRPr="00C70209">
              <w:rPr>
                <w:rStyle w:val="Strong"/>
              </w:rPr>
              <w:t>Infant/child/adolescent</w:t>
            </w:r>
          </w:p>
          <w:p w14:paraId="5C9CED7B" w14:textId="77777777" w:rsidR="00E9569B" w:rsidRPr="00C70209" w:rsidRDefault="00E9569B" w:rsidP="00E9569B">
            <w:pPr>
              <w:pStyle w:val="Tabletext"/>
              <w:rPr>
                <w:rStyle w:val="Strong"/>
              </w:rPr>
            </w:pPr>
            <w:r w:rsidRPr="00C70209">
              <w:rPr>
                <w:rStyle w:val="Strong"/>
              </w:rPr>
              <w:t>Critical illness</w:t>
            </w:r>
          </w:p>
          <w:p w14:paraId="0B4F6D11" w14:textId="77777777" w:rsidR="00E9569B" w:rsidRPr="00C70209" w:rsidRDefault="00E9569B" w:rsidP="00E9569B">
            <w:pPr>
              <w:pStyle w:val="Tabletext"/>
            </w:pPr>
            <w:r w:rsidRPr="00C70209">
              <w:rPr>
                <w:b/>
              </w:rPr>
              <w:t>1.</w:t>
            </w:r>
            <w:r w:rsidRPr="00C70209">
              <w:t xml:space="preserve"> rFVIIa (cardiac &amp; ECMO only)</w:t>
            </w:r>
          </w:p>
          <w:p w14:paraId="0117CF71" w14:textId="77777777" w:rsidR="00E9569B" w:rsidRPr="00C70209" w:rsidRDefault="00E9569B" w:rsidP="00E9569B">
            <w:pPr>
              <w:pStyle w:val="Tabletext"/>
              <w:rPr>
                <w:lang w:eastAsia="en-US"/>
              </w:rPr>
            </w:pPr>
            <w:r w:rsidRPr="00C70209">
              <w:rPr>
                <w:b/>
              </w:rPr>
              <w:t>2.</w:t>
            </w:r>
            <w:r w:rsidRPr="00C70209">
              <w:t xml:space="preserve"> POC testing (thromboelastometry, thromboelastography)</w:t>
            </w:r>
          </w:p>
        </w:tc>
        <w:tc>
          <w:tcPr>
            <w:tcW w:w="895" w:type="pct"/>
            <w:tcBorders>
              <w:top w:val="single" w:sz="4" w:space="0" w:color="auto"/>
              <w:left w:val="single" w:sz="4" w:space="0" w:color="auto"/>
              <w:bottom w:val="single" w:sz="4" w:space="0" w:color="auto"/>
              <w:right w:val="single" w:sz="4" w:space="0" w:color="auto"/>
            </w:tcBorders>
          </w:tcPr>
          <w:p w14:paraId="097DC040" w14:textId="77777777" w:rsidR="00E9569B" w:rsidRPr="00C70209" w:rsidRDefault="00E9569B" w:rsidP="00E9569B">
            <w:pPr>
              <w:pStyle w:val="Tabletext"/>
              <w:rPr>
                <w:rStyle w:val="Strong"/>
              </w:rPr>
            </w:pPr>
            <w:r w:rsidRPr="00C70209">
              <w:rPr>
                <w:rStyle w:val="Strong"/>
              </w:rPr>
              <w:t>Preterm and infant only</w:t>
            </w:r>
          </w:p>
          <w:p w14:paraId="38451272" w14:textId="77777777" w:rsidR="00E9569B" w:rsidRPr="00C70209" w:rsidRDefault="00E9569B" w:rsidP="00E9569B">
            <w:pPr>
              <w:pStyle w:val="Tabletext"/>
            </w:pPr>
            <w:r w:rsidRPr="00C70209">
              <w:rPr>
                <w:b/>
              </w:rPr>
              <w:t>1.</w:t>
            </w:r>
            <w:r w:rsidRPr="00C70209">
              <w:t xml:space="preserve"> No placental transfusion</w:t>
            </w:r>
          </w:p>
          <w:p w14:paraId="4CE1716C" w14:textId="77777777" w:rsidR="00E9569B" w:rsidRPr="00C70209" w:rsidRDefault="00E9569B" w:rsidP="00E9569B">
            <w:pPr>
              <w:pStyle w:val="Tabletext"/>
            </w:pPr>
            <w:r w:rsidRPr="00C70209">
              <w:rPr>
                <w:b/>
              </w:rPr>
              <w:t>2.</w:t>
            </w:r>
            <w:r w:rsidRPr="00C70209">
              <w:t xml:space="preserve"> No IVIg transfusion</w:t>
            </w:r>
          </w:p>
          <w:p w14:paraId="185ED9B4" w14:textId="77777777" w:rsidR="00E9569B" w:rsidRPr="00C70209" w:rsidRDefault="00E9569B" w:rsidP="00E9569B">
            <w:pPr>
              <w:pStyle w:val="Tabletext"/>
            </w:pPr>
          </w:p>
          <w:p w14:paraId="09D291AE" w14:textId="77777777" w:rsidR="00E9569B" w:rsidRPr="00C70209" w:rsidRDefault="00E9569B" w:rsidP="00E9569B">
            <w:pPr>
              <w:pStyle w:val="Tabletext"/>
              <w:rPr>
                <w:rStyle w:val="Strong"/>
              </w:rPr>
            </w:pPr>
            <w:r w:rsidRPr="00C70209">
              <w:rPr>
                <w:rStyle w:val="Strong"/>
              </w:rPr>
              <w:t>Infant/child/adolescent</w:t>
            </w:r>
          </w:p>
          <w:p w14:paraId="6E2B7808" w14:textId="77777777" w:rsidR="00E9569B" w:rsidRPr="00C70209" w:rsidRDefault="00E9569B" w:rsidP="00E9569B">
            <w:pPr>
              <w:pStyle w:val="Tabletext"/>
              <w:rPr>
                <w:rStyle w:val="Strong"/>
              </w:rPr>
            </w:pPr>
            <w:r w:rsidRPr="00C70209">
              <w:rPr>
                <w:rStyle w:val="Strong"/>
              </w:rPr>
              <w:t>Surgical</w:t>
            </w:r>
          </w:p>
          <w:p w14:paraId="14A8B11D" w14:textId="77777777" w:rsidR="00E9569B" w:rsidRPr="00C70209" w:rsidRDefault="00E9569B" w:rsidP="00E9569B">
            <w:pPr>
              <w:pStyle w:val="Tabletext"/>
            </w:pPr>
            <w:r w:rsidRPr="00C70209">
              <w:rPr>
                <w:b/>
              </w:rPr>
              <w:t>1.</w:t>
            </w:r>
            <w:r w:rsidRPr="00C70209">
              <w:t xml:space="preserve"> No prevention of hypothermia</w:t>
            </w:r>
          </w:p>
          <w:p w14:paraId="269F4FB9" w14:textId="77777777" w:rsidR="00E9569B" w:rsidRPr="00C70209" w:rsidRDefault="00E9569B" w:rsidP="00E9569B">
            <w:pPr>
              <w:pStyle w:val="Tabletext"/>
            </w:pPr>
            <w:r w:rsidRPr="00C70209">
              <w:rPr>
                <w:b/>
              </w:rPr>
              <w:t>2.</w:t>
            </w:r>
            <w:r w:rsidRPr="00C70209">
              <w:t xml:space="preserve"> No deliberate induced hypotension</w:t>
            </w:r>
          </w:p>
          <w:p w14:paraId="48C229CC" w14:textId="77777777" w:rsidR="00E9569B" w:rsidRPr="00C70209" w:rsidRDefault="00E9569B" w:rsidP="00E9569B">
            <w:pPr>
              <w:pStyle w:val="Tabletext"/>
            </w:pPr>
            <w:r w:rsidRPr="00C70209">
              <w:rPr>
                <w:b/>
              </w:rPr>
              <w:t>3.</w:t>
            </w:r>
            <w:r w:rsidRPr="00C70209">
              <w:t xml:space="preserve"> No ANH</w:t>
            </w:r>
          </w:p>
          <w:p w14:paraId="5BCA5CC9" w14:textId="77777777" w:rsidR="00E9569B" w:rsidRPr="00C70209" w:rsidRDefault="00E9569B" w:rsidP="00E9569B">
            <w:pPr>
              <w:pStyle w:val="Tabletext"/>
            </w:pPr>
            <w:r w:rsidRPr="00C70209">
              <w:rPr>
                <w:b/>
              </w:rPr>
              <w:t>4.</w:t>
            </w:r>
            <w:r w:rsidRPr="00C70209">
              <w:t xml:space="preserve"> No ICS</w:t>
            </w:r>
          </w:p>
          <w:p w14:paraId="7D567783" w14:textId="77777777" w:rsidR="00E9569B" w:rsidRPr="00C70209" w:rsidRDefault="00E9569B" w:rsidP="00E9569B">
            <w:pPr>
              <w:pStyle w:val="Tabletext"/>
            </w:pPr>
            <w:r w:rsidRPr="00C70209">
              <w:rPr>
                <w:b/>
              </w:rPr>
              <w:t>5.</w:t>
            </w:r>
            <w:r w:rsidRPr="00C70209">
              <w:t xml:space="preserve"> No POC testing</w:t>
            </w:r>
          </w:p>
          <w:p w14:paraId="7933DD63" w14:textId="77777777" w:rsidR="00E9569B" w:rsidRPr="00C70209" w:rsidRDefault="00E9569B" w:rsidP="00E9569B">
            <w:pPr>
              <w:pStyle w:val="Tabletext"/>
            </w:pPr>
            <w:r w:rsidRPr="00C70209">
              <w:rPr>
                <w:b/>
              </w:rPr>
              <w:t>6.</w:t>
            </w:r>
            <w:r w:rsidRPr="00C70209">
              <w:t xml:space="preserve"> No antifibrinolytics</w:t>
            </w:r>
          </w:p>
          <w:p w14:paraId="55C12875" w14:textId="514BA1E0" w:rsidR="00E9569B" w:rsidRPr="00C70209" w:rsidRDefault="00E9569B" w:rsidP="00E9569B">
            <w:pPr>
              <w:pStyle w:val="Tabletext"/>
            </w:pPr>
            <w:r w:rsidRPr="00C70209">
              <w:rPr>
                <w:b/>
              </w:rPr>
              <w:t>7.</w:t>
            </w:r>
            <w:r w:rsidRPr="00C70209">
              <w:t xml:space="preserve"> No rFVIIa</w:t>
            </w:r>
          </w:p>
          <w:p w14:paraId="6E39F654" w14:textId="3791AF76" w:rsidR="00E9569B" w:rsidRPr="00C70209" w:rsidRDefault="00E9569B" w:rsidP="00E9569B">
            <w:pPr>
              <w:pStyle w:val="Tabletext"/>
            </w:pPr>
            <w:r w:rsidRPr="00C70209">
              <w:rPr>
                <w:b/>
              </w:rPr>
              <w:t>8.</w:t>
            </w:r>
            <w:r w:rsidRPr="00C70209">
              <w:t xml:space="preserve"> Standard</w:t>
            </w:r>
            <w:r w:rsidR="004B557C" w:rsidRPr="00C70209">
              <w:t>-</w:t>
            </w:r>
            <w:r w:rsidRPr="00C70209">
              <w:t>sized systems</w:t>
            </w:r>
          </w:p>
          <w:p w14:paraId="1EFAB27A" w14:textId="77777777" w:rsidR="00E9569B" w:rsidRPr="00C70209" w:rsidRDefault="00E9569B" w:rsidP="00E9569B">
            <w:pPr>
              <w:pStyle w:val="Tabletext"/>
            </w:pPr>
          </w:p>
          <w:p w14:paraId="129DAFC4" w14:textId="77777777" w:rsidR="00E9569B" w:rsidRPr="00C70209" w:rsidRDefault="00E9569B" w:rsidP="00E9569B">
            <w:pPr>
              <w:pStyle w:val="Tabletext"/>
              <w:rPr>
                <w:rStyle w:val="Strong"/>
              </w:rPr>
            </w:pPr>
            <w:r w:rsidRPr="00C70209">
              <w:rPr>
                <w:rStyle w:val="Strong"/>
              </w:rPr>
              <w:t>Infant/child/adolescent</w:t>
            </w:r>
          </w:p>
          <w:p w14:paraId="466CA395" w14:textId="77777777" w:rsidR="00E9569B" w:rsidRPr="00C70209" w:rsidRDefault="00E9569B" w:rsidP="00E9569B">
            <w:pPr>
              <w:pStyle w:val="Tabletext"/>
              <w:rPr>
                <w:rStyle w:val="Strong"/>
              </w:rPr>
            </w:pPr>
            <w:r w:rsidRPr="00C70209">
              <w:rPr>
                <w:rStyle w:val="Strong"/>
              </w:rPr>
              <w:t>Critical illness</w:t>
            </w:r>
          </w:p>
          <w:p w14:paraId="50CC5981" w14:textId="77777777" w:rsidR="00E9569B" w:rsidRPr="00C70209" w:rsidRDefault="00E9569B" w:rsidP="00E9569B">
            <w:pPr>
              <w:pStyle w:val="Tabletext"/>
            </w:pPr>
            <w:r w:rsidRPr="00C70209">
              <w:rPr>
                <w:b/>
              </w:rPr>
              <w:t>1.</w:t>
            </w:r>
            <w:r w:rsidRPr="00C70209">
              <w:t xml:space="preserve"> No rFVIIa (cardiac &amp; ECMO only)</w:t>
            </w:r>
          </w:p>
          <w:p w14:paraId="4A92838D" w14:textId="77777777" w:rsidR="00E9569B" w:rsidRPr="00C70209" w:rsidRDefault="00E9569B" w:rsidP="00E9569B">
            <w:pPr>
              <w:pStyle w:val="Tabletext"/>
              <w:rPr>
                <w:lang w:eastAsia="en-US"/>
              </w:rPr>
            </w:pPr>
            <w:r w:rsidRPr="00C70209">
              <w:rPr>
                <w:b/>
              </w:rPr>
              <w:t>2.</w:t>
            </w:r>
            <w:r w:rsidRPr="00C70209">
              <w:t xml:space="preserve"> No POC testing (TEG, ROTEM)</w:t>
            </w:r>
          </w:p>
        </w:tc>
        <w:tc>
          <w:tcPr>
            <w:tcW w:w="1200" w:type="pct"/>
            <w:tcBorders>
              <w:top w:val="single" w:sz="4" w:space="0" w:color="auto"/>
              <w:left w:val="single" w:sz="4" w:space="0" w:color="auto"/>
              <w:bottom w:val="single" w:sz="4" w:space="0" w:color="auto"/>
              <w:right w:val="single" w:sz="4" w:space="0" w:color="auto"/>
            </w:tcBorders>
          </w:tcPr>
          <w:p w14:paraId="71CDA252" w14:textId="77777777" w:rsidR="00E9569B" w:rsidRPr="00C70209" w:rsidRDefault="00E9569B" w:rsidP="00E9569B">
            <w:pPr>
              <w:pStyle w:val="Tabletext"/>
              <w:rPr>
                <w:rStyle w:val="Strong"/>
              </w:rPr>
            </w:pPr>
            <w:r w:rsidRPr="00C70209">
              <w:rPr>
                <w:rStyle w:val="Strong"/>
              </w:rPr>
              <w:t>Preterm and infant only</w:t>
            </w:r>
          </w:p>
          <w:p w14:paraId="78D9056B" w14:textId="77777777" w:rsidR="00E9569B" w:rsidRPr="00C70209" w:rsidRDefault="00E9569B" w:rsidP="00E9569B">
            <w:pPr>
              <w:pStyle w:val="Tabletext"/>
              <w:rPr>
                <w:u w:val="single"/>
              </w:rPr>
            </w:pPr>
            <w:r w:rsidRPr="00C70209">
              <w:rPr>
                <w:u w:val="single"/>
              </w:rPr>
              <w:t>Primary</w:t>
            </w:r>
          </w:p>
          <w:p w14:paraId="38B1CDC9" w14:textId="77777777" w:rsidR="00E9569B" w:rsidRPr="00C70209" w:rsidRDefault="00E9569B" w:rsidP="00E9569B">
            <w:pPr>
              <w:pStyle w:val="TableBullet"/>
            </w:pPr>
            <w:r w:rsidRPr="00C70209">
              <w:t xml:space="preserve">Transfusion volume (in transfused patients only) or transfusion incidence </w:t>
            </w:r>
            <w:r w:rsidRPr="00C70209">
              <w:rPr>
                <w:i/>
              </w:rPr>
              <w:t>– placental transfusion only</w:t>
            </w:r>
          </w:p>
          <w:p w14:paraId="183071DC" w14:textId="77777777" w:rsidR="00E9569B" w:rsidRPr="00C70209" w:rsidRDefault="00E9569B" w:rsidP="00E9569B">
            <w:pPr>
              <w:pStyle w:val="TableBullet"/>
            </w:pPr>
            <w:r w:rsidRPr="00C70209">
              <w:t>Exchange transfusion incidence – IVIg for haemolytic disease intervention only</w:t>
            </w:r>
          </w:p>
          <w:p w14:paraId="158CD699" w14:textId="77777777" w:rsidR="00E9569B" w:rsidRPr="00C70209" w:rsidRDefault="00E9569B" w:rsidP="00E9569B">
            <w:pPr>
              <w:pStyle w:val="TableBullet"/>
            </w:pPr>
            <w:r w:rsidRPr="00C70209">
              <w:t>Mortality</w:t>
            </w:r>
          </w:p>
          <w:p w14:paraId="57115E9B" w14:textId="77777777" w:rsidR="00E9569B" w:rsidRPr="00C70209" w:rsidRDefault="00E9569B" w:rsidP="00E9569B">
            <w:pPr>
              <w:pStyle w:val="Tabletext"/>
              <w:rPr>
                <w:u w:val="single"/>
              </w:rPr>
            </w:pPr>
            <w:r w:rsidRPr="00C70209">
              <w:rPr>
                <w:u w:val="single"/>
              </w:rPr>
              <w:t>Secondary</w:t>
            </w:r>
          </w:p>
          <w:p w14:paraId="506754E5" w14:textId="5FF11199" w:rsidR="00E9569B" w:rsidRPr="00C70209" w:rsidRDefault="00E9569B" w:rsidP="00E9569B">
            <w:pPr>
              <w:pStyle w:val="TableBullet"/>
            </w:pPr>
            <w:r w:rsidRPr="00C70209">
              <w:t>Intracranial/</w:t>
            </w:r>
            <w:r w:rsidR="00840673" w:rsidRPr="00C70209">
              <w:t>IVH</w:t>
            </w:r>
            <w:r w:rsidRPr="00C70209">
              <w:t xml:space="preserve"> –</w:t>
            </w:r>
            <w:r w:rsidRPr="00C70209">
              <w:rPr>
                <w:i/>
              </w:rPr>
              <w:t>placental transfusion intervention only</w:t>
            </w:r>
          </w:p>
          <w:p w14:paraId="2730C74F" w14:textId="77777777" w:rsidR="00E9569B" w:rsidRPr="00C70209" w:rsidRDefault="00E9569B" w:rsidP="00E9569B">
            <w:pPr>
              <w:pStyle w:val="Tabletext"/>
            </w:pPr>
          </w:p>
          <w:p w14:paraId="155AEDAE" w14:textId="77777777" w:rsidR="00E9569B" w:rsidRPr="00C70209" w:rsidRDefault="00E9569B" w:rsidP="00E9569B">
            <w:pPr>
              <w:pStyle w:val="Tabletext"/>
              <w:rPr>
                <w:rStyle w:val="Strong"/>
              </w:rPr>
            </w:pPr>
            <w:r w:rsidRPr="00C70209">
              <w:rPr>
                <w:rStyle w:val="Strong"/>
              </w:rPr>
              <w:t>Infant/child/adolescent</w:t>
            </w:r>
          </w:p>
          <w:p w14:paraId="5C5CE6BB" w14:textId="77777777" w:rsidR="00E9569B" w:rsidRPr="00C70209" w:rsidRDefault="00E9569B" w:rsidP="00E9569B">
            <w:pPr>
              <w:pStyle w:val="Tabletext"/>
              <w:rPr>
                <w:rStyle w:val="Strong"/>
              </w:rPr>
            </w:pPr>
            <w:r w:rsidRPr="00C70209">
              <w:rPr>
                <w:rStyle w:val="Strong"/>
              </w:rPr>
              <w:t>Surgical/critical illness</w:t>
            </w:r>
          </w:p>
          <w:p w14:paraId="730C6873" w14:textId="77777777" w:rsidR="00E9569B" w:rsidRPr="00C70209" w:rsidRDefault="00E9569B" w:rsidP="00E9569B">
            <w:pPr>
              <w:pStyle w:val="Tabletext"/>
              <w:rPr>
                <w:u w:val="single"/>
              </w:rPr>
            </w:pPr>
            <w:r w:rsidRPr="00C70209">
              <w:rPr>
                <w:u w:val="single"/>
              </w:rPr>
              <w:t>Primary</w:t>
            </w:r>
          </w:p>
          <w:p w14:paraId="3E0FFFC9" w14:textId="77777777" w:rsidR="00E9569B" w:rsidRPr="00C70209" w:rsidRDefault="00E9569B" w:rsidP="00E9569B">
            <w:pPr>
              <w:pStyle w:val="TableBullet"/>
            </w:pPr>
            <w:r w:rsidRPr="00C70209">
              <w:t>Mortality</w:t>
            </w:r>
          </w:p>
          <w:p w14:paraId="06D48D2D" w14:textId="4683FD05" w:rsidR="00E9569B" w:rsidRPr="00C70209" w:rsidRDefault="00E9569B" w:rsidP="00E9569B">
            <w:pPr>
              <w:pStyle w:val="TableBullet"/>
            </w:pPr>
            <w:r w:rsidRPr="00C70209">
              <w:t>Thromboembolic events – antifibrinolytics and rFVIIa interventions only</w:t>
            </w:r>
          </w:p>
          <w:p w14:paraId="2338B1F2" w14:textId="2A896B5D" w:rsidR="00E9569B" w:rsidRPr="00C70209" w:rsidRDefault="00E9569B" w:rsidP="00E9569B">
            <w:pPr>
              <w:pStyle w:val="TableBullet"/>
            </w:pPr>
            <w:r w:rsidRPr="00C70209">
              <w:t xml:space="preserve">Bleeding events – </w:t>
            </w:r>
            <w:r w:rsidRPr="00C70209">
              <w:rPr>
                <w:i/>
              </w:rPr>
              <w:t>induced hypotension, POC testing, antifibrinolytics, rFVIIa interventions only</w:t>
            </w:r>
          </w:p>
          <w:p w14:paraId="22A1E275" w14:textId="74E8A480" w:rsidR="00E9569B" w:rsidRPr="00C70209" w:rsidRDefault="00E9569B" w:rsidP="00E9569B">
            <w:pPr>
              <w:pStyle w:val="TableBullet"/>
              <w:rPr>
                <w:lang w:eastAsia="en-US"/>
              </w:rPr>
            </w:pPr>
            <w:r w:rsidRPr="00C70209">
              <w:t>Transfusion volume (in transfused patients only) or transfusion incidence</w:t>
            </w:r>
          </w:p>
        </w:tc>
        <w:tc>
          <w:tcPr>
            <w:tcW w:w="1172" w:type="pct"/>
            <w:tcBorders>
              <w:top w:val="single" w:sz="4" w:space="0" w:color="auto"/>
              <w:left w:val="single" w:sz="4" w:space="0" w:color="auto"/>
              <w:bottom w:val="single" w:sz="4" w:space="0" w:color="auto"/>
              <w:right w:val="single" w:sz="4" w:space="0" w:color="auto"/>
            </w:tcBorders>
          </w:tcPr>
          <w:p w14:paraId="37797586" w14:textId="77777777" w:rsidR="00E9569B" w:rsidRPr="00C70209" w:rsidRDefault="00E9569B" w:rsidP="00E9569B">
            <w:pPr>
              <w:pStyle w:val="Tabledash"/>
              <w:rPr>
                <w:lang w:eastAsia="en-US"/>
              </w:rPr>
            </w:pPr>
            <w:r w:rsidRPr="00C70209">
              <w:t>Identify any evidence in Indigenous populations</w:t>
            </w:r>
          </w:p>
          <w:p w14:paraId="499E7969" w14:textId="77777777" w:rsidR="00E9569B" w:rsidRPr="00C70209" w:rsidRDefault="00E9569B" w:rsidP="00E9569B">
            <w:pPr>
              <w:pStyle w:val="Tabledash"/>
            </w:pPr>
            <w:r w:rsidRPr="00C70209">
              <w:t>Cochrane review update on preterm/infant intervention 2, expected soon.</w:t>
            </w:r>
          </w:p>
          <w:p w14:paraId="5FA481EA" w14:textId="77777777" w:rsidR="00E9569B" w:rsidRPr="00C70209" w:rsidRDefault="00E9569B" w:rsidP="00E9569B">
            <w:pPr>
              <w:pStyle w:val="Tabledash"/>
              <w:numPr>
                <w:ilvl w:val="0"/>
                <w:numId w:val="0"/>
              </w:numPr>
              <w:ind w:left="360" w:hanging="360"/>
            </w:pPr>
          </w:p>
          <w:p w14:paraId="233E5297" w14:textId="77777777" w:rsidR="00E9569B" w:rsidRPr="00C70209" w:rsidRDefault="00E9569B" w:rsidP="00E9569B">
            <w:pPr>
              <w:pStyle w:val="Tabledash"/>
              <w:numPr>
                <w:ilvl w:val="0"/>
                <w:numId w:val="0"/>
              </w:numPr>
              <w:ind w:left="360"/>
              <w:rPr>
                <w:b/>
              </w:rPr>
            </w:pPr>
            <w:r w:rsidRPr="00C70209">
              <w:rPr>
                <w:b/>
                <w:u w:val="single"/>
              </w:rPr>
              <w:t>Limits</w:t>
            </w:r>
            <w:r w:rsidRPr="00C70209">
              <w:rPr>
                <w:b/>
              </w:rPr>
              <w:t>:</w:t>
            </w:r>
          </w:p>
          <w:p w14:paraId="4518E6DE" w14:textId="26A9817B" w:rsidR="00E9569B" w:rsidRPr="00C70209" w:rsidRDefault="00E9569B" w:rsidP="00E9569B">
            <w:pPr>
              <w:pStyle w:val="Tabledash"/>
            </w:pPr>
            <w:r w:rsidRPr="00C70209">
              <w:t>Limit to studies published after 1995</w:t>
            </w:r>
            <w:r w:rsidRPr="00C70209">
              <w:rPr>
                <w:vertAlign w:val="superscript"/>
              </w:rPr>
              <w:t>b</w:t>
            </w:r>
          </w:p>
          <w:p w14:paraId="675DABF6" w14:textId="0DD443FD" w:rsidR="00E9569B" w:rsidRPr="00C70209" w:rsidRDefault="00E9569B" w:rsidP="00E9569B">
            <w:pPr>
              <w:pStyle w:val="Tabledash"/>
              <w:rPr>
                <w:lang w:eastAsia="en-US"/>
              </w:rPr>
            </w:pPr>
            <w:r w:rsidRPr="00C70209">
              <w:rPr>
                <w:lang w:eastAsia="en-US"/>
              </w:rPr>
              <w:t xml:space="preserve">Restrict to </w:t>
            </w:r>
            <w:r w:rsidR="00B05479" w:rsidRPr="00C70209">
              <w:rPr>
                <w:lang w:eastAsia="en-US"/>
              </w:rPr>
              <w:t>L</w:t>
            </w:r>
            <w:r w:rsidRPr="00C70209">
              <w:rPr>
                <w:lang w:eastAsia="en-US"/>
              </w:rPr>
              <w:t>evel I evidence for preterm and infant only</w:t>
            </w:r>
          </w:p>
          <w:p w14:paraId="0F9AE9FE" w14:textId="7A5FF72C" w:rsidR="00E9569B" w:rsidRPr="00C70209" w:rsidRDefault="00E9569B" w:rsidP="00E9569B">
            <w:pPr>
              <w:pStyle w:val="Tabledash"/>
              <w:rPr>
                <w:lang w:eastAsia="en-US"/>
              </w:rPr>
            </w:pPr>
            <w:r w:rsidRPr="00C70209">
              <w:rPr>
                <w:lang w:eastAsia="en-US"/>
              </w:rPr>
              <w:t xml:space="preserve">Restrict to </w:t>
            </w:r>
            <w:r w:rsidR="00B05479" w:rsidRPr="00C70209">
              <w:rPr>
                <w:lang w:eastAsia="en-US"/>
              </w:rPr>
              <w:t>L</w:t>
            </w:r>
            <w:r w:rsidRPr="00C70209">
              <w:rPr>
                <w:lang w:eastAsia="en-US"/>
              </w:rPr>
              <w:t>evel II studies and higher for Surgical/Critical illness</w:t>
            </w:r>
          </w:p>
          <w:p w14:paraId="79B4109E" w14:textId="77777777" w:rsidR="00E9569B" w:rsidRPr="00C70209" w:rsidRDefault="00E9569B" w:rsidP="00E9569B">
            <w:pPr>
              <w:pStyle w:val="Tabledash"/>
              <w:numPr>
                <w:ilvl w:val="0"/>
                <w:numId w:val="0"/>
              </w:numPr>
              <w:ind w:left="360" w:hanging="360"/>
            </w:pPr>
          </w:p>
          <w:p w14:paraId="0BEE882B" w14:textId="77777777" w:rsidR="00E9569B" w:rsidRPr="00C70209" w:rsidRDefault="00E9569B" w:rsidP="00E9569B">
            <w:pPr>
              <w:pStyle w:val="Tabledash"/>
              <w:numPr>
                <w:ilvl w:val="0"/>
                <w:numId w:val="0"/>
              </w:numPr>
              <w:ind w:left="360"/>
              <w:rPr>
                <w:b/>
              </w:rPr>
            </w:pPr>
            <w:r w:rsidRPr="00C70209">
              <w:rPr>
                <w:b/>
              </w:rPr>
              <w:t>Surgical:</w:t>
            </w:r>
          </w:p>
          <w:p w14:paraId="58EA9C62" w14:textId="508E76F7" w:rsidR="00E9569B" w:rsidRPr="00C70209" w:rsidRDefault="00E9569B" w:rsidP="00E9569B">
            <w:pPr>
              <w:pStyle w:val="Tabledash"/>
            </w:pPr>
            <w:r w:rsidRPr="00C70209">
              <w:t>Conduct literature search update and use existing data from Module 2 technical report for prevention of hypothermia intervention (all populations) and antifibrinolytics interventions (paediatric population only)</w:t>
            </w:r>
          </w:p>
          <w:p w14:paraId="01633254" w14:textId="77777777" w:rsidR="00E9569B" w:rsidRPr="00C70209" w:rsidRDefault="00E9569B" w:rsidP="00E9569B">
            <w:pPr>
              <w:pStyle w:val="Tabledash"/>
              <w:numPr>
                <w:ilvl w:val="0"/>
                <w:numId w:val="0"/>
              </w:numPr>
              <w:ind w:left="360" w:hanging="360"/>
            </w:pPr>
          </w:p>
          <w:p w14:paraId="4FD90EBE" w14:textId="0476CCE2" w:rsidR="00E9569B" w:rsidRPr="00C70209" w:rsidRDefault="00E9569B" w:rsidP="00E9569B">
            <w:pPr>
              <w:pStyle w:val="Tabledash"/>
              <w:numPr>
                <w:ilvl w:val="0"/>
                <w:numId w:val="0"/>
              </w:numPr>
              <w:ind w:left="360"/>
              <w:rPr>
                <w:b/>
              </w:rPr>
            </w:pPr>
            <w:r w:rsidRPr="00C70209">
              <w:rPr>
                <w:b/>
              </w:rPr>
              <w:t>Notes:</w:t>
            </w:r>
          </w:p>
          <w:p w14:paraId="3B7E2F5F" w14:textId="55177EAA" w:rsidR="00E9569B" w:rsidRPr="00C70209" w:rsidRDefault="00E9569B" w:rsidP="00E9569B">
            <w:pPr>
              <w:pStyle w:val="Tabledash"/>
            </w:pPr>
            <w:r w:rsidRPr="00C70209">
              <w:t>Evidence in paediatric population included in Module 2 Technical Report includes aprotinin, TXA, EACA (cardiac and scoliosis). No other paediatric evidence for the surgical (perioperative) interventions.</w:t>
            </w:r>
          </w:p>
          <w:p w14:paraId="66622E62" w14:textId="77777777" w:rsidR="00E9569B" w:rsidRPr="00C70209" w:rsidRDefault="00E9569B" w:rsidP="00E9569B">
            <w:pPr>
              <w:pStyle w:val="Tabledash"/>
            </w:pPr>
            <w:r w:rsidRPr="00C70209">
              <w:t>For CPB intervention, three citations provided by EWG; reconcile with lit search.</w:t>
            </w:r>
          </w:p>
          <w:p w14:paraId="5F9A4210" w14:textId="77777777" w:rsidR="00E9569B" w:rsidRPr="00C70209" w:rsidRDefault="00E9569B" w:rsidP="00E9569B">
            <w:pPr>
              <w:pStyle w:val="Tabledash"/>
            </w:pPr>
            <w:r w:rsidRPr="00C70209">
              <w:rPr>
                <w:i/>
              </w:rPr>
              <w:t>Retrograde priming of bypass system</w:t>
            </w:r>
            <w:r w:rsidRPr="00C70209">
              <w:t xml:space="preserve"> is a separate modality for surgical population that may need to be addressed as ‘Expert Opinion’</w:t>
            </w:r>
          </w:p>
          <w:p w14:paraId="3BE53F32" w14:textId="77777777" w:rsidR="00E9569B" w:rsidRPr="00C70209" w:rsidRDefault="00E9569B" w:rsidP="00E9569B">
            <w:pPr>
              <w:pStyle w:val="Tabledash"/>
            </w:pPr>
            <w:r w:rsidRPr="00C70209">
              <w:t>Strategies (e.g. protocols) to minimise iatrogenic blood loss: Provide example of a protocol in the module (potential background question)</w:t>
            </w:r>
          </w:p>
          <w:p w14:paraId="64B643C5" w14:textId="77777777" w:rsidR="00E9569B" w:rsidRPr="00C70209" w:rsidRDefault="00E9569B" w:rsidP="00E9569B">
            <w:pPr>
              <w:pStyle w:val="Tabledash"/>
            </w:pPr>
            <w:r w:rsidRPr="00C70209">
              <w:t>Refer to Perioperative Module for appropriate patient positioning</w:t>
            </w:r>
          </w:p>
        </w:tc>
      </w:tr>
    </w:tbl>
    <w:p w14:paraId="75FC1AD9" w14:textId="3352B611" w:rsidR="00E9569B" w:rsidRPr="00C70209" w:rsidRDefault="00E9569B" w:rsidP="00E9569B">
      <w:pPr>
        <w:pStyle w:val="TabFigNotes0noindent"/>
      </w:pPr>
      <w:r w:rsidRPr="00C70209">
        <w:t xml:space="preserve">ANH, acute normovolemic haemodilution; CPB, cardiopulmonary bypass; DVT, deep vein thrombosis; EACA, Epsilon-aminocaproic acid; ECLS, extracorporeal life support; ECMO, extracorporeal membrane oxygenation; EWG, </w:t>
      </w:r>
      <w:r w:rsidR="00B05479" w:rsidRPr="00C70209">
        <w:t>E</w:t>
      </w:r>
      <w:r w:rsidRPr="00C70209">
        <w:t xml:space="preserve">xpert </w:t>
      </w:r>
      <w:r w:rsidR="00B05479" w:rsidRPr="00C70209">
        <w:t>W</w:t>
      </w:r>
      <w:r w:rsidRPr="00C70209">
        <w:t xml:space="preserve">orking </w:t>
      </w:r>
      <w:r w:rsidR="00B05479" w:rsidRPr="00C70209">
        <w:t>G</w:t>
      </w:r>
      <w:r w:rsidRPr="00C70209">
        <w:t xml:space="preserve">roup; </w:t>
      </w:r>
      <w:r w:rsidR="00840673" w:rsidRPr="00C70209">
        <w:t xml:space="preserve">IVH, intraventricular haemorrhage; </w:t>
      </w:r>
      <w:r w:rsidRPr="00C70209">
        <w:t>IVIg, intravenous immunoglobulin; MI, myocardial infarction; mo, month; PE, pulmonary embolism; POC, point of care; RBC, red blood cell; rFVIIa, recombinant activated factor VII; TXA, tranexamic acid; vs, versus; wks, weeks; yrs, years</w:t>
      </w:r>
    </w:p>
    <w:p w14:paraId="639EFB3A" w14:textId="4DF6AAAF" w:rsidR="00E9569B" w:rsidRPr="00C70209" w:rsidRDefault="00E9569B" w:rsidP="00E9569B">
      <w:pPr>
        <w:pStyle w:val="TabFigNotes0noindent"/>
        <w:rPr>
          <w:szCs w:val="24"/>
        </w:rPr>
      </w:pPr>
      <w:r w:rsidRPr="00C70209">
        <w:rPr>
          <w:b/>
        </w:rPr>
        <w:t xml:space="preserve">a. </w:t>
      </w:r>
      <w:r w:rsidRPr="00C70209">
        <w:t>The systematic reviewers will search down to the lowest level of evidence to find studies relating to each of the specified subgroups shown in bold, but not the minor subgroups (not shown in bold) within those; that is Pre-term, Surgical, and Critical illness (not infant/child/adolescent as separate populations).</w:t>
      </w:r>
    </w:p>
    <w:p w14:paraId="5AA97CED" w14:textId="77777777" w:rsidR="00E9569B" w:rsidRPr="00C70209" w:rsidRDefault="00E9569B" w:rsidP="00E9569B">
      <w:pPr>
        <w:pStyle w:val="TabFigNotes0noindent"/>
        <w:sectPr w:rsidR="00E9569B" w:rsidRPr="00C70209" w:rsidSect="00130F03">
          <w:headerReference w:type="default" r:id="rId76"/>
          <w:footnotePr>
            <w:numFmt w:val="lowerLetter"/>
          </w:footnotePr>
          <w:pgSz w:w="16838" w:h="11906" w:orient="landscape" w:code="9"/>
          <w:pgMar w:top="1440" w:right="1440" w:bottom="1440" w:left="1440" w:header="709" w:footer="709" w:gutter="0"/>
          <w:cols w:space="708"/>
          <w:docGrid w:linePitch="326"/>
        </w:sectPr>
      </w:pPr>
      <w:r w:rsidRPr="00C70209">
        <w:rPr>
          <w:b/>
        </w:rPr>
        <w:t xml:space="preserve">b. </w:t>
      </w:r>
      <w:r w:rsidRPr="00C70209">
        <w:t>Studies published prior to 1995 were excluded (except primary studies if they are included as part of a systematic review published after this date). Due to advances in paediatric and neonatal critical and perioperative care, papers published before 1995 are unlikely to reflect the current context of care.</w:t>
      </w:r>
    </w:p>
    <w:p w14:paraId="60A63244" w14:textId="581AAF22" w:rsidR="00E9569B" w:rsidRPr="00C70209" w:rsidRDefault="00E9569B" w:rsidP="00E9569B">
      <w:pPr>
        <w:pStyle w:val="Heading2"/>
        <w:rPr>
          <w:lang w:val="en-AU"/>
        </w:rPr>
      </w:pPr>
      <w:bookmarkStart w:id="856" w:name="_Toc395872127"/>
      <w:bookmarkStart w:id="857" w:name="_Ref426551730"/>
      <w:bookmarkStart w:id="858" w:name="_Toc427746874"/>
      <w:r w:rsidRPr="00C70209">
        <w:rPr>
          <w:lang w:val="en-AU"/>
        </w:rPr>
        <w:t>Appendix 2</w:t>
      </w:r>
      <w:r w:rsidRPr="00C70209">
        <w:rPr>
          <w:lang w:val="en-AU"/>
        </w:rPr>
        <w:tab/>
        <w:t>Quality assessment</w:t>
      </w:r>
      <w:bookmarkEnd w:id="856"/>
      <w:bookmarkEnd w:id="857"/>
      <w:bookmarkEnd w:id="858"/>
    </w:p>
    <w:p w14:paraId="5E0EE7DD" w14:textId="5C9EA3D6" w:rsidR="00E9569B" w:rsidRPr="00C70209" w:rsidRDefault="00E9569B" w:rsidP="00E9569B">
      <w:pPr>
        <w:pStyle w:val="BodyText"/>
      </w:pPr>
      <w:r w:rsidRPr="00C70209">
        <w:t xml:space="preserve">Each included study was assessed using the quality criteria for the relevant study type, as shown below (see </w:t>
      </w:r>
      <w:r w:rsidRPr="00C70209">
        <w:rPr>
          <w:b/>
        </w:rPr>
        <w:t>Volume 2, Appendix E</w:t>
      </w:r>
      <w:r w:rsidRPr="00C70209">
        <w:t>).</w:t>
      </w:r>
    </w:p>
    <w:p w14:paraId="62E33EE1" w14:textId="7CE1F27B" w:rsidR="00E9569B" w:rsidRPr="00C70209" w:rsidRDefault="00E9569B" w:rsidP="00E9569B">
      <w:pPr>
        <w:pStyle w:val="BodyText"/>
      </w:pPr>
      <w:r w:rsidRPr="00C70209">
        <w:t>Studies were considered:</w:t>
      </w:r>
    </w:p>
    <w:p w14:paraId="42F03852" w14:textId="77777777" w:rsidR="00E9569B" w:rsidRPr="00C70209" w:rsidRDefault="00E9569B" w:rsidP="00130F03">
      <w:pPr>
        <w:pStyle w:val="Bullet6"/>
      </w:pPr>
      <w:r w:rsidRPr="00C70209">
        <w:t>good quality, with a low risk of bias, if they met all, or all but one, of the criteria</w:t>
      </w:r>
    </w:p>
    <w:p w14:paraId="14AD81ED" w14:textId="2D5CECD7" w:rsidR="00E9569B" w:rsidRPr="00C70209" w:rsidRDefault="00E9569B" w:rsidP="00130F03">
      <w:pPr>
        <w:pStyle w:val="Bullet6"/>
      </w:pPr>
      <w:r w:rsidRPr="00C70209">
        <w:t>fair</w:t>
      </w:r>
      <w:r w:rsidR="000C2B85" w:rsidRPr="00C70209">
        <w:t xml:space="preserve"> </w:t>
      </w:r>
      <w:r w:rsidRPr="00C70209">
        <w:t>quality, with a moderate risk of bias, if they did not meet two or three criteria</w:t>
      </w:r>
    </w:p>
    <w:p w14:paraId="1A5DDC60" w14:textId="47DC8D51" w:rsidR="00E9569B" w:rsidRPr="00C70209" w:rsidRDefault="00E9569B" w:rsidP="00130F03">
      <w:pPr>
        <w:pStyle w:val="Bullet6"/>
      </w:pPr>
      <w:r w:rsidRPr="00C70209">
        <w:t>poor</w:t>
      </w:r>
      <w:r w:rsidR="00BB008C" w:rsidRPr="00C70209">
        <w:t xml:space="preserve"> </w:t>
      </w:r>
      <w:r w:rsidRPr="00C70209">
        <w:t>quality, with a high risk of bias, if they did not meet four or more criteria</w:t>
      </w:r>
    </w:p>
    <w:p w14:paraId="25523E6B" w14:textId="5F315753" w:rsidR="00E9569B" w:rsidRPr="00C70209" w:rsidRDefault="00E9569B">
      <w:pPr>
        <w:spacing w:after="200" w:line="276" w:lineRule="auto"/>
        <w:ind w:left="0"/>
        <w:rPr>
          <w:lang w:eastAsia="en-GB"/>
        </w:rPr>
      </w:pPr>
      <w:r w:rsidRPr="00C70209">
        <w:br w:type="page"/>
      </w:r>
    </w:p>
    <w:p w14:paraId="70199E43" w14:textId="77777777" w:rsidR="00E9569B" w:rsidRPr="00C70209" w:rsidRDefault="00E9569B" w:rsidP="00E9569B">
      <w:pPr>
        <w:pStyle w:val="Heading3"/>
        <w:numPr>
          <w:ilvl w:val="2"/>
          <w:numId w:val="35"/>
        </w:numPr>
        <w:rPr>
          <w:lang w:eastAsia="en-US"/>
        </w:rPr>
      </w:pPr>
      <w:bookmarkStart w:id="859" w:name="_Toc395872128"/>
      <w:bookmarkStart w:id="860" w:name="_Toc427746875"/>
      <w:r w:rsidRPr="00C70209">
        <w:rPr>
          <w:lang w:eastAsia="en-US"/>
        </w:rPr>
        <w:t>Systematic reviews</w:t>
      </w:r>
      <w:bookmarkEnd w:id="859"/>
      <w:bookmarkEnd w:id="8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4"/>
        <w:gridCol w:w="335"/>
        <w:gridCol w:w="453"/>
        <w:gridCol w:w="444"/>
        <w:gridCol w:w="6794"/>
        <w:gridCol w:w="1148"/>
      </w:tblGrid>
      <w:tr w:rsidR="00E9569B" w:rsidRPr="00C70209" w14:paraId="64EA6B7E"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21D954E5" w14:textId="77777777" w:rsidR="00E9569B" w:rsidRPr="00C70209" w:rsidRDefault="00E9569B" w:rsidP="00E9569B">
            <w:pPr>
              <w:spacing w:before="60" w:after="60" w:line="276" w:lineRule="auto"/>
              <w:ind w:left="0"/>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Study type:</w:t>
            </w:r>
          </w:p>
        </w:tc>
        <w:tc>
          <w:tcPr>
            <w:tcW w:w="7052" w:type="dxa"/>
            <w:tcBorders>
              <w:top w:val="single" w:sz="4" w:space="0" w:color="auto"/>
              <w:left w:val="single" w:sz="4" w:space="0" w:color="auto"/>
              <w:bottom w:val="single" w:sz="4" w:space="0" w:color="auto"/>
              <w:right w:val="single" w:sz="4" w:space="0" w:color="auto"/>
            </w:tcBorders>
            <w:hideMark/>
          </w:tcPr>
          <w:p w14:paraId="299AA5E4"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Systematic review</w:t>
            </w:r>
          </w:p>
        </w:tc>
        <w:tc>
          <w:tcPr>
            <w:tcW w:w="1170" w:type="dxa"/>
            <w:tcBorders>
              <w:top w:val="single" w:sz="4" w:space="0" w:color="auto"/>
              <w:left w:val="single" w:sz="4" w:space="0" w:color="auto"/>
              <w:bottom w:val="single" w:sz="4" w:space="0" w:color="auto"/>
              <w:right w:val="single" w:sz="4" w:space="0" w:color="auto"/>
            </w:tcBorders>
          </w:tcPr>
          <w:p w14:paraId="2CDAE75B"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1690D30"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102AAE06" w14:textId="77777777" w:rsidR="00E9569B" w:rsidRPr="00C70209" w:rsidRDefault="00E9569B" w:rsidP="00E9569B">
            <w:pPr>
              <w:spacing w:before="60" w:after="60" w:line="276" w:lineRule="auto"/>
              <w:ind w:left="0"/>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itation:</w:t>
            </w:r>
          </w:p>
        </w:tc>
        <w:tc>
          <w:tcPr>
            <w:tcW w:w="7052" w:type="dxa"/>
            <w:tcBorders>
              <w:top w:val="single" w:sz="4" w:space="0" w:color="auto"/>
              <w:left w:val="single" w:sz="4" w:space="0" w:color="auto"/>
              <w:bottom w:val="single" w:sz="4" w:space="0" w:color="auto"/>
              <w:right w:val="single" w:sz="4" w:space="0" w:color="auto"/>
            </w:tcBorders>
          </w:tcPr>
          <w:p w14:paraId="5062C936"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c>
          <w:tcPr>
            <w:tcW w:w="1170" w:type="dxa"/>
            <w:tcBorders>
              <w:top w:val="single" w:sz="4" w:space="0" w:color="auto"/>
              <w:left w:val="single" w:sz="4" w:space="0" w:color="auto"/>
              <w:bottom w:val="single" w:sz="4" w:space="0" w:color="auto"/>
              <w:right w:val="single" w:sz="4" w:space="0" w:color="auto"/>
            </w:tcBorders>
          </w:tcPr>
          <w:p w14:paraId="78CDFCD2"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B1F88FB" w14:textId="77777777" w:rsidTr="00E9569B">
        <w:trPr>
          <w:trHeight w:val="267"/>
        </w:trPr>
        <w:tc>
          <w:tcPr>
            <w:tcW w:w="0" w:type="auto"/>
            <w:tcBorders>
              <w:top w:val="single" w:sz="4" w:space="0" w:color="auto"/>
              <w:left w:val="single" w:sz="4" w:space="0" w:color="auto"/>
              <w:bottom w:val="single" w:sz="4" w:space="0" w:color="auto"/>
              <w:right w:val="single" w:sz="4" w:space="0" w:color="auto"/>
            </w:tcBorders>
            <w:hideMark/>
          </w:tcPr>
          <w:p w14:paraId="062B988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Y</w:t>
            </w:r>
          </w:p>
        </w:tc>
        <w:tc>
          <w:tcPr>
            <w:tcW w:w="0" w:type="auto"/>
            <w:tcBorders>
              <w:top w:val="single" w:sz="4" w:space="0" w:color="auto"/>
              <w:left w:val="single" w:sz="4" w:space="0" w:color="auto"/>
              <w:bottom w:val="single" w:sz="4" w:space="0" w:color="auto"/>
              <w:right w:val="single" w:sz="4" w:space="0" w:color="auto"/>
            </w:tcBorders>
            <w:hideMark/>
          </w:tcPr>
          <w:p w14:paraId="5186F4F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N</w:t>
            </w:r>
          </w:p>
        </w:tc>
        <w:tc>
          <w:tcPr>
            <w:tcW w:w="0" w:type="auto"/>
            <w:tcBorders>
              <w:top w:val="single" w:sz="4" w:space="0" w:color="auto"/>
              <w:left w:val="single" w:sz="4" w:space="0" w:color="auto"/>
              <w:bottom w:val="single" w:sz="4" w:space="0" w:color="auto"/>
              <w:right w:val="single" w:sz="4" w:space="0" w:color="auto"/>
            </w:tcBorders>
            <w:hideMark/>
          </w:tcPr>
          <w:p w14:paraId="4171837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NR</w:t>
            </w:r>
          </w:p>
        </w:tc>
        <w:tc>
          <w:tcPr>
            <w:tcW w:w="0" w:type="auto"/>
            <w:tcBorders>
              <w:top w:val="single" w:sz="4" w:space="0" w:color="auto"/>
              <w:left w:val="single" w:sz="4" w:space="0" w:color="auto"/>
              <w:bottom w:val="single" w:sz="4" w:space="0" w:color="auto"/>
              <w:right w:val="single" w:sz="4" w:space="0" w:color="auto"/>
            </w:tcBorders>
            <w:hideMark/>
          </w:tcPr>
          <w:p w14:paraId="3ACD929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NA</w:t>
            </w:r>
          </w:p>
        </w:tc>
        <w:tc>
          <w:tcPr>
            <w:tcW w:w="7052" w:type="dxa"/>
            <w:tcBorders>
              <w:top w:val="single" w:sz="4" w:space="0" w:color="auto"/>
              <w:left w:val="single" w:sz="4" w:space="0" w:color="auto"/>
              <w:bottom w:val="single" w:sz="4" w:space="0" w:color="auto"/>
              <w:right w:val="single" w:sz="4" w:space="0" w:color="auto"/>
            </w:tcBorders>
            <w:hideMark/>
          </w:tcPr>
          <w:p w14:paraId="7B7CCE2A"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Quality criteria</w:t>
            </w:r>
          </w:p>
        </w:tc>
        <w:tc>
          <w:tcPr>
            <w:tcW w:w="1170" w:type="dxa"/>
            <w:tcBorders>
              <w:top w:val="single" w:sz="4" w:space="0" w:color="auto"/>
              <w:left w:val="single" w:sz="4" w:space="0" w:color="auto"/>
              <w:bottom w:val="single" w:sz="4" w:space="0" w:color="auto"/>
              <w:right w:val="single" w:sz="4" w:space="0" w:color="auto"/>
            </w:tcBorders>
            <w:hideMark/>
          </w:tcPr>
          <w:p w14:paraId="7DFE2D5F" w14:textId="77777777" w:rsidR="00E9569B" w:rsidRPr="00C70209" w:rsidRDefault="00E9569B">
            <w:pPr>
              <w:spacing w:before="60" w:after="60" w:line="276" w:lineRule="auto"/>
              <w:ind w:left="0"/>
              <w:rPr>
                <w:rFonts w:ascii="Arial Narrow" w:hAnsi="Arial Narrow" w:cs="Arial"/>
                <w:color w:val="auto"/>
                <w:sz w:val="20"/>
                <w:szCs w:val="20"/>
                <w:vertAlign w:val="superscript"/>
                <w:lang w:eastAsia="en-US"/>
              </w:rPr>
            </w:pPr>
            <w:r w:rsidRPr="00C70209">
              <w:rPr>
                <w:rFonts w:ascii="Arial Narrow" w:hAnsi="Arial Narrow" w:cs="Arial"/>
                <w:color w:val="auto"/>
                <w:sz w:val="20"/>
                <w:szCs w:val="20"/>
                <w:lang w:eastAsia="en-US"/>
              </w:rPr>
              <w:t>Error rating</w:t>
            </w:r>
            <w:r w:rsidRPr="00C70209">
              <w:rPr>
                <w:rFonts w:ascii="Arial Narrow" w:hAnsi="Arial Narrow" w:cs="Arial"/>
                <w:color w:val="auto"/>
                <w:sz w:val="20"/>
                <w:szCs w:val="20"/>
                <w:vertAlign w:val="superscript"/>
                <w:lang w:eastAsia="en-US"/>
              </w:rPr>
              <w:t>a</w:t>
            </w:r>
          </w:p>
        </w:tc>
      </w:tr>
      <w:tr w:rsidR="00E9569B" w:rsidRPr="00C70209" w14:paraId="513775A6"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23D6B53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shd w:val="clear" w:color="auto" w:fill="BFBFBF"/>
            <w:hideMark/>
          </w:tcPr>
          <w:p w14:paraId="7EF2C303"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A. Was an adequate search strategy used?</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42304798"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42B21CC" w14:textId="77777777" w:rsidTr="00E9569B">
        <w:tc>
          <w:tcPr>
            <w:tcW w:w="0" w:type="auto"/>
            <w:tcBorders>
              <w:top w:val="single" w:sz="4" w:space="0" w:color="auto"/>
              <w:left w:val="single" w:sz="4" w:space="0" w:color="auto"/>
              <w:bottom w:val="single" w:sz="4" w:space="0" w:color="auto"/>
              <w:right w:val="single" w:sz="4" w:space="0" w:color="auto"/>
            </w:tcBorders>
            <w:hideMark/>
          </w:tcPr>
          <w:p w14:paraId="57A93C9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sym w:font="Wingdings" w:char="F0FC"/>
            </w:r>
          </w:p>
        </w:tc>
        <w:tc>
          <w:tcPr>
            <w:tcW w:w="0" w:type="auto"/>
            <w:tcBorders>
              <w:top w:val="single" w:sz="4" w:space="0" w:color="auto"/>
              <w:left w:val="single" w:sz="4" w:space="0" w:color="auto"/>
              <w:bottom w:val="single" w:sz="4" w:space="0" w:color="auto"/>
              <w:right w:val="single" w:sz="4" w:space="0" w:color="auto"/>
            </w:tcBorders>
          </w:tcPr>
          <w:p w14:paraId="128569A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33329D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CD93F2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355976EB" w14:textId="77777777" w:rsidR="00E9569B" w:rsidRPr="00C70209" w:rsidRDefault="00E9569B" w:rsidP="00E9569B">
            <w:pPr>
              <w:pStyle w:val="TableBullet"/>
              <w:numPr>
                <w:ilvl w:val="0"/>
                <w:numId w:val="38"/>
              </w:numPr>
              <w:spacing w:line="276" w:lineRule="auto"/>
              <w:ind w:left="203" w:hanging="180"/>
              <w:rPr>
                <w:lang w:eastAsia="zh-TW"/>
              </w:rPr>
            </w:pPr>
            <w:r w:rsidRPr="00C70209">
              <w:rPr>
                <w:lang w:eastAsia="zh-TW"/>
              </w:rPr>
              <w:t>Was a systematic search strategy reported?</w:t>
            </w:r>
          </w:p>
        </w:tc>
        <w:tc>
          <w:tcPr>
            <w:tcW w:w="1170" w:type="dxa"/>
            <w:tcBorders>
              <w:top w:val="single" w:sz="4" w:space="0" w:color="auto"/>
              <w:left w:val="single" w:sz="4" w:space="0" w:color="auto"/>
              <w:bottom w:val="single" w:sz="4" w:space="0" w:color="auto"/>
              <w:right w:val="single" w:sz="4" w:space="0" w:color="auto"/>
            </w:tcBorders>
            <w:hideMark/>
          </w:tcPr>
          <w:p w14:paraId="4433D97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w:t>
            </w:r>
          </w:p>
        </w:tc>
      </w:tr>
      <w:tr w:rsidR="00E9569B" w:rsidRPr="00C70209" w14:paraId="3F1653E3" w14:textId="77777777" w:rsidTr="00E9569B">
        <w:tc>
          <w:tcPr>
            <w:tcW w:w="0" w:type="auto"/>
            <w:tcBorders>
              <w:top w:val="single" w:sz="4" w:space="0" w:color="auto"/>
              <w:left w:val="single" w:sz="4" w:space="0" w:color="auto"/>
              <w:bottom w:val="single" w:sz="4" w:space="0" w:color="auto"/>
              <w:right w:val="single" w:sz="4" w:space="0" w:color="auto"/>
            </w:tcBorders>
          </w:tcPr>
          <w:p w14:paraId="55BC47F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3223CD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3855AC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DF8472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68CD97B9"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databases searched reported?</w:t>
            </w:r>
          </w:p>
        </w:tc>
        <w:tc>
          <w:tcPr>
            <w:tcW w:w="1170" w:type="dxa"/>
            <w:tcBorders>
              <w:top w:val="single" w:sz="4" w:space="0" w:color="auto"/>
              <w:left w:val="single" w:sz="4" w:space="0" w:color="auto"/>
              <w:bottom w:val="single" w:sz="4" w:space="0" w:color="auto"/>
              <w:right w:val="single" w:sz="4" w:space="0" w:color="auto"/>
            </w:tcBorders>
            <w:hideMark/>
          </w:tcPr>
          <w:p w14:paraId="3242933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w:t>
            </w:r>
          </w:p>
        </w:tc>
      </w:tr>
      <w:tr w:rsidR="00E9569B" w:rsidRPr="00C70209" w14:paraId="00D555B3" w14:textId="77777777" w:rsidTr="00E9569B">
        <w:tc>
          <w:tcPr>
            <w:tcW w:w="0" w:type="auto"/>
            <w:tcBorders>
              <w:top w:val="single" w:sz="4" w:space="0" w:color="auto"/>
              <w:left w:val="single" w:sz="4" w:space="0" w:color="auto"/>
              <w:bottom w:val="single" w:sz="4" w:space="0" w:color="auto"/>
              <w:right w:val="single" w:sz="4" w:space="0" w:color="auto"/>
            </w:tcBorders>
          </w:tcPr>
          <w:p w14:paraId="569CFA1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F32266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1F8418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BF647B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4229D407"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more than one database searched?</w:t>
            </w:r>
          </w:p>
        </w:tc>
        <w:tc>
          <w:tcPr>
            <w:tcW w:w="1170" w:type="dxa"/>
            <w:tcBorders>
              <w:top w:val="single" w:sz="4" w:space="0" w:color="auto"/>
              <w:left w:val="single" w:sz="4" w:space="0" w:color="auto"/>
              <w:bottom w:val="single" w:sz="4" w:space="0" w:color="auto"/>
              <w:right w:val="single" w:sz="4" w:space="0" w:color="auto"/>
            </w:tcBorders>
            <w:hideMark/>
          </w:tcPr>
          <w:p w14:paraId="59B7F24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w:t>
            </w:r>
          </w:p>
        </w:tc>
      </w:tr>
      <w:tr w:rsidR="00E9569B" w:rsidRPr="00C70209" w14:paraId="1BBB6813" w14:textId="77777777" w:rsidTr="00E9569B">
        <w:tc>
          <w:tcPr>
            <w:tcW w:w="0" w:type="auto"/>
            <w:tcBorders>
              <w:top w:val="single" w:sz="4" w:space="0" w:color="auto"/>
              <w:left w:val="single" w:sz="4" w:space="0" w:color="auto"/>
              <w:bottom w:val="single" w:sz="4" w:space="0" w:color="auto"/>
              <w:right w:val="single" w:sz="4" w:space="0" w:color="auto"/>
            </w:tcBorders>
          </w:tcPr>
          <w:p w14:paraId="13455C5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6F444C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40077F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106971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54DF4A2F"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search terms reported?</w:t>
            </w:r>
          </w:p>
        </w:tc>
        <w:tc>
          <w:tcPr>
            <w:tcW w:w="1170" w:type="dxa"/>
            <w:tcBorders>
              <w:top w:val="single" w:sz="4" w:space="0" w:color="auto"/>
              <w:left w:val="single" w:sz="4" w:space="0" w:color="auto"/>
              <w:bottom w:val="single" w:sz="4" w:space="0" w:color="auto"/>
              <w:right w:val="single" w:sz="4" w:space="0" w:color="auto"/>
            </w:tcBorders>
            <w:hideMark/>
          </w:tcPr>
          <w:p w14:paraId="152DDE7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V</w:t>
            </w:r>
          </w:p>
        </w:tc>
      </w:tr>
      <w:tr w:rsidR="00E9569B" w:rsidRPr="00C70209" w14:paraId="424285C6" w14:textId="77777777" w:rsidTr="00E9569B">
        <w:tc>
          <w:tcPr>
            <w:tcW w:w="0" w:type="auto"/>
            <w:tcBorders>
              <w:top w:val="single" w:sz="4" w:space="0" w:color="auto"/>
              <w:left w:val="single" w:sz="4" w:space="0" w:color="auto"/>
              <w:bottom w:val="single" w:sz="4" w:space="0" w:color="auto"/>
              <w:right w:val="single" w:sz="4" w:space="0" w:color="auto"/>
            </w:tcBorders>
          </w:tcPr>
          <w:p w14:paraId="7F945E4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9F14DD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944039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14B045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35F22578"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Did the literature search include hand searching?</w:t>
            </w:r>
          </w:p>
        </w:tc>
        <w:tc>
          <w:tcPr>
            <w:tcW w:w="1170" w:type="dxa"/>
            <w:tcBorders>
              <w:top w:val="single" w:sz="4" w:space="0" w:color="auto"/>
              <w:left w:val="single" w:sz="4" w:space="0" w:color="auto"/>
              <w:bottom w:val="single" w:sz="4" w:space="0" w:color="auto"/>
              <w:right w:val="single" w:sz="4" w:space="0" w:color="auto"/>
            </w:tcBorders>
            <w:hideMark/>
          </w:tcPr>
          <w:p w14:paraId="2594385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V</w:t>
            </w:r>
          </w:p>
        </w:tc>
      </w:tr>
      <w:tr w:rsidR="00E9569B" w:rsidRPr="00C70209" w14:paraId="64D442CF"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0D12D5C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shd w:val="clear" w:color="auto" w:fill="BFBFBF"/>
            <w:hideMark/>
          </w:tcPr>
          <w:p w14:paraId="26A0B6EC"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B. Were the inclusion criteria appropriate and applied in an unbiased way?</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7E963DF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r>
      <w:tr w:rsidR="00E9569B" w:rsidRPr="00C70209" w14:paraId="70AB9BB6" w14:textId="77777777" w:rsidTr="00E9569B">
        <w:trPr>
          <w:trHeight w:val="183"/>
        </w:trPr>
        <w:tc>
          <w:tcPr>
            <w:tcW w:w="0" w:type="auto"/>
            <w:tcBorders>
              <w:top w:val="single" w:sz="4" w:space="0" w:color="auto"/>
              <w:left w:val="single" w:sz="4" w:space="0" w:color="auto"/>
              <w:bottom w:val="single" w:sz="4" w:space="0" w:color="auto"/>
              <w:right w:val="single" w:sz="4" w:space="0" w:color="auto"/>
            </w:tcBorders>
          </w:tcPr>
          <w:p w14:paraId="3E13F8C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F3CEF7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FBBB95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FC31EC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5B803A51"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inclusion/exclusion criteria reported?</w:t>
            </w:r>
          </w:p>
        </w:tc>
        <w:tc>
          <w:tcPr>
            <w:tcW w:w="1170" w:type="dxa"/>
            <w:tcBorders>
              <w:top w:val="single" w:sz="4" w:space="0" w:color="auto"/>
              <w:left w:val="single" w:sz="4" w:space="0" w:color="auto"/>
              <w:bottom w:val="single" w:sz="4" w:space="0" w:color="auto"/>
              <w:right w:val="single" w:sz="4" w:space="0" w:color="auto"/>
            </w:tcBorders>
            <w:hideMark/>
          </w:tcPr>
          <w:p w14:paraId="614A0B9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w:t>
            </w:r>
          </w:p>
        </w:tc>
      </w:tr>
      <w:tr w:rsidR="00E9569B" w:rsidRPr="00C70209" w14:paraId="6FDFF058" w14:textId="77777777" w:rsidTr="00E9569B">
        <w:tc>
          <w:tcPr>
            <w:tcW w:w="0" w:type="auto"/>
            <w:tcBorders>
              <w:top w:val="single" w:sz="4" w:space="0" w:color="auto"/>
              <w:left w:val="single" w:sz="4" w:space="0" w:color="auto"/>
              <w:bottom w:val="single" w:sz="4" w:space="0" w:color="auto"/>
              <w:right w:val="single" w:sz="4" w:space="0" w:color="auto"/>
            </w:tcBorders>
          </w:tcPr>
          <w:p w14:paraId="028178A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BFD4DF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FA5E82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AC74F8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6B43769D"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the inclusion criteria applied in an unbiased way?</w:t>
            </w:r>
          </w:p>
        </w:tc>
        <w:tc>
          <w:tcPr>
            <w:tcW w:w="1170" w:type="dxa"/>
            <w:tcBorders>
              <w:top w:val="single" w:sz="4" w:space="0" w:color="auto"/>
              <w:left w:val="single" w:sz="4" w:space="0" w:color="auto"/>
              <w:bottom w:val="single" w:sz="4" w:space="0" w:color="auto"/>
              <w:right w:val="single" w:sz="4" w:space="0" w:color="auto"/>
            </w:tcBorders>
            <w:hideMark/>
          </w:tcPr>
          <w:p w14:paraId="162A4D3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w:t>
            </w:r>
          </w:p>
        </w:tc>
      </w:tr>
      <w:tr w:rsidR="00E9569B" w:rsidRPr="00C70209" w14:paraId="33799A0E" w14:textId="77777777" w:rsidTr="00E9569B">
        <w:tc>
          <w:tcPr>
            <w:tcW w:w="0" w:type="auto"/>
            <w:tcBorders>
              <w:top w:val="single" w:sz="4" w:space="0" w:color="auto"/>
              <w:left w:val="single" w:sz="4" w:space="0" w:color="auto"/>
              <w:bottom w:val="single" w:sz="4" w:space="0" w:color="auto"/>
              <w:right w:val="single" w:sz="4" w:space="0" w:color="auto"/>
            </w:tcBorders>
          </w:tcPr>
          <w:p w14:paraId="7D144BD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EAF4CB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61E731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933756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162AF384"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only Level II evidence included?</w:t>
            </w:r>
          </w:p>
        </w:tc>
        <w:tc>
          <w:tcPr>
            <w:tcW w:w="1170" w:type="dxa"/>
            <w:tcBorders>
              <w:top w:val="single" w:sz="4" w:space="0" w:color="auto"/>
              <w:left w:val="single" w:sz="4" w:space="0" w:color="auto"/>
              <w:bottom w:val="single" w:sz="4" w:space="0" w:color="auto"/>
              <w:right w:val="single" w:sz="4" w:space="0" w:color="auto"/>
            </w:tcBorders>
            <w:hideMark/>
          </w:tcPr>
          <w:p w14:paraId="08CCCA4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V</w:t>
            </w:r>
          </w:p>
        </w:tc>
      </w:tr>
      <w:tr w:rsidR="00E9569B" w:rsidRPr="00C70209" w14:paraId="286A2E05"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5B17D9C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shd w:val="clear" w:color="auto" w:fill="BFBFBF"/>
            <w:hideMark/>
          </w:tcPr>
          <w:p w14:paraId="3D09DD0A"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C. Was a quality assessment of included studies undertaken?</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3E71A23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r>
      <w:tr w:rsidR="00E9569B" w:rsidRPr="00C70209" w14:paraId="6E925933" w14:textId="77777777" w:rsidTr="00E9569B">
        <w:tc>
          <w:tcPr>
            <w:tcW w:w="0" w:type="auto"/>
            <w:tcBorders>
              <w:top w:val="single" w:sz="4" w:space="0" w:color="auto"/>
              <w:left w:val="single" w:sz="4" w:space="0" w:color="auto"/>
              <w:bottom w:val="single" w:sz="4" w:space="0" w:color="auto"/>
              <w:right w:val="single" w:sz="4" w:space="0" w:color="auto"/>
            </w:tcBorders>
          </w:tcPr>
          <w:p w14:paraId="0C74353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129FF5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3361C6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DEB724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7C8CF598"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the quality of the studies reported?</w:t>
            </w:r>
          </w:p>
        </w:tc>
        <w:tc>
          <w:tcPr>
            <w:tcW w:w="1170" w:type="dxa"/>
            <w:tcBorders>
              <w:top w:val="single" w:sz="4" w:space="0" w:color="auto"/>
              <w:left w:val="single" w:sz="4" w:space="0" w:color="auto"/>
              <w:bottom w:val="single" w:sz="4" w:space="0" w:color="auto"/>
              <w:right w:val="single" w:sz="4" w:space="0" w:color="auto"/>
            </w:tcBorders>
            <w:hideMark/>
          </w:tcPr>
          <w:p w14:paraId="46B6D19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w:t>
            </w:r>
          </w:p>
        </w:tc>
      </w:tr>
      <w:tr w:rsidR="00E9569B" w:rsidRPr="00C70209" w14:paraId="4F9BF7F9" w14:textId="77777777" w:rsidTr="00E9569B">
        <w:tc>
          <w:tcPr>
            <w:tcW w:w="0" w:type="auto"/>
            <w:tcBorders>
              <w:top w:val="single" w:sz="4" w:space="0" w:color="auto"/>
              <w:left w:val="single" w:sz="4" w:space="0" w:color="auto"/>
              <w:bottom w:val="single" w:sz="4" w:space="0" w:color="auto"/>
              <w:right w:val="single" w:sz="4" w:space="0" w:color="auto"/>
            </w:tcBorders>
          </w:tcPr>
          <w:p w14:paraId="7F74FC3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5FC285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5A4562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C8A6AD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25309A6F"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a clear, pre-determined strategy used to assess study quality?</w:t>
            </w:r>
          </w:p>
        </w:tc>
        <w:tc>
          <w:tcPr>
            <w:tcW w:w="1170" w:type="dxa"/>
            <w:tcBorders>
              <w:top w:val="single" w:sz="4" w:space="0" w:color="auto"/>
              <w:left w:val="single" w:sz="4" w:space="0" w:color="auto"/>
              <w:bottom w:val="single" w:sz="4" w:space="0" w:color="auto"/>
              <w:right w:val="single" w:sz="4" w:space="0" w:color="auto"/>
            </w:tcBorders>
            <w:hideMark/>
          </w:tcPr>
          <w:p w14:paraId="54A16B3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V</w:t>
            </w:r>
          </w:p>
        </w:tc>
      </w:tr>
      <w:tr w:rsidR="00E9569B" w:rsidRPr="00C70209" w14:paraId="46AD9889"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2D84EC1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shd w:val="clear" w:color="auto" w:fill="BFBFBF"/>
            <w:hideMark/>
          </w:tcPr>
          <w:p w14:paraId="5F62FA83"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D. Were the characteristics and results of the individual studies appropriately summarised?</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7331559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r>
      <w:tr w:rsidR="00E9569B" w:rsidRPr="00C70209" w14:paraId="02D498D2" w14:textId="77777777" w:rsidTr="00E9569B">
        <w:tc>
          <w:tcPr>
            <w:tcW w:w="0" w:type="auto"/>
            <w:tcBorders>
              <w:top w:val="single" w:sz="4" w:space="0" w:color="auto"/>
              <w:left w:val="single" w:sz="4" w:space="0" w:color="auto"/>
              <w:bottom w:val="single" w:sz="4" w:space="0" w:color="auto"/>
              <w:right w:val="single" w:sz="4" w:space="0" w:color="auto"/>
            </w:tcBorders>
          </w:tcPr>
          <w:p w14:paraId="0CC1A46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BCCB4B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73DE49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C7838E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4B2C8023"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characteristics of the individual studies reported?</w:t>
            </w:r>
          </w:p>
        </w:tc>
        <w:tc>
          <w:tcPr>
            <w:tcW w:w="1170" w:type="dxa"/>
            <w:tcBorders>
              <w:top w:val="single" w:sz="4" w:space="0" w:color="auto"/>
              <w:left w:val="single" w:sz="4" w:space="0" w:color="auto"/>
              <w:bottom w:val="single" w:sz="4" w:space="0" w:color="auto"/>
              <w:right w:val="single" w:sz="4" w:space="0" w:color="auto"/>
            </w:tcBorders>
            <w:hideMark/>
          </w:tcPr>
          <w:p w14:paraId="053CA6B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II</w:t>
            </w:r>
          </w:p>
        </w:tc>
      </w:tr>
      <w:tr w:rsidR="00E9569B" w:rsidRPr="00C70209" w14:paraId="04B753C0" w14:textId="77777777" w:rsidTr="00E9569B">
        <w:tc>
          <w:tcPr>
            <w:tcW w:w="0" w:type="auto"/>
            <w:tcBorders>
              <w:top w:val="single" w:sz="4" w:space="0" w:color="auto"/>
              <w:left w:val="single" w:sz="4" w:space="0" w:color="auto"/>
              <w:bottom w:val="single" w:sz="4" w:space="0" w:color="auto"/>
              <w:right w:val="single" w:sz="4" w:space="0" w:color="auto"/>
            </w:tcBorders>
          </w:tcPr>
          <w:p w14:paraId="30F757B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BEC5CB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5AD145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BF3561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713A27BC"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baseline demographic and clinical characteristics reported for patients in the individual studies?</w:t>
            </w:r>
          </w:p>
        </w:tc>
        <w:tc>
          <w:tcPr>
            <w:tcW w:w="1170" w:type="dxa"/>
            <w:tcBorders>
              <w:top w:val="single" w:sz="4" w:space="0" w:color="auto"/>
              <w:left w:val="single" w:sz="4" w:space="0" w:color="auto"/>
              <w:bottom w:val="single" w:sz="4" w:space="0" w:color="auto"/>
              <w:right w:val="single" w:sz="4" w:space="0" w:color="auto"/>
            </w:tcBorders>
            <w:hideMark/>
          </w:tcPr>
          <w:p w14:paraId="5F135BD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V</w:t>
            </w:r>
          </w:p>
        </w:tc>
      </w:tr>
      <w:tr w:rsidR="00E9569B" w:rsidRPr="00C70209" w14:paraId="46A4891F" w14:textId="77777777" w:rsidTr="00E9569B">
        <w:tc>
          <w:tcPr>
            <w:tcW w:w="0" w:type="auto"/>
            <w:tcBorders>
              <w:top w:val="single" w:sz="4" w:space="0" w:color="auto"/>
              <w:left w:val="single" w:sz="4" w:space="0" w:color="auto"/>
              <w:bottom w:val="single" w:sz="4" w:space="0" w:color="auto"/>
              <w:right w:val="single" w:sz="4" w:space="0" w:color="auto"/>
            </w:tcBorders>
          </w:tcPr>
          <w:p w14:paraId="08149DE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9FA86C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B1059C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D51F67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4C685F9C"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results of the individual studies reported?</w:t>
            </w:r>
          </w:p>
        </w:tc>
        <w:tc>
          <w:tcPr>
            <w:tcW w:w="1170" w:type="dxa"/>
            <w:tcBorders>
              <w:top w:val="single" w:sz="4" w:space="0" w:color="auto"/>
              <w:left w:val="single" w:sz="4" w:space="0" w:color="auto"/>
              <w:bottom w:val="single" w:sz="4" w:space="0" w:color="auto"/>
              <w:right w:val="single" w:sz="4" w:space="0" w:color="auto"/>
            </w:tcBorders>
            <w:hideMark/>
          </w:tcPr>
          <w:p w14:paraId="5B28C89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w:t>
            </w:r>
          </w:p>
        </w:tc>
      </w:tr>
      <w:tr w:rsidR="00E9569B" w:rsidRPr="00C70209" w14:paraId="1A684970"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312D478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shd w:val="clear" w:color="auto" w:fill="BFBFBF"/>
            <w:hideMark/>
          </w:tcPr>
          <w:p w14:paraId="311EA52B"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E. Were the methods for pooling the data appropriate?</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7FB33E4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r>
      <w:tr w:rsidR="00E9569B" w:rsidRPr="00C70209" w14:paraId="1082E5C9" w14:textId="77777777" w:rsidTr="00E9569B">
        <w:tc>
          <w:tcPr>
            <w:tcW w:w="0" w:type="auto"/>
            <w:tcBorders>
              <w:top w:val="single" w:sz="4" w:space="0" w:color="auto"/>
              <w:left w:val="single" w:sz="4" w:space="0" w:color="auto"/>
              <w:bottom w:val="single" w:sz="4" w:space="0" w:color="auto"/>
              <w:right w:val="single" w:sz="4" w:space="0" w:color="auto"/>
            </w:tcBorders>
          </w:tcPr>
          <w:p w14:paraId="2DD610E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8531EC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7D055E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E7BDC0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40B3D37A"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If appropriate, was a meta-analysis conducted?</w:t>
            </w:r>
          </w:p>
        </w:tc>
        <w:tc>
          <w:tcPr>
            <w:tcW w:w="1170" w:type="dxa"/>
            <w:tcBorders>
              <w:top w:val="single" w:sz="4" w:space="0" w:color="auto"/>
              <w:left w:val="single" w:sz="4" w:space="0" w:color="auto"/>
              <w:bottom w:val="single" w:sz="4" w:space="0" w:color="auto"/>
              <w:right w:val="single" w:sz="4" w:space="0" w:color="auto"/>
            </w:tcBorders>
            <w:hideMark/>
          </w:tcPr>
          <w:p w14:paraId="4DC4C33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III-IV</w:t>
            </w:r>
          </w:p>
        </w:tc>
      </w:tr>
      <w:tr w:rsidR="00E9569B" w:rsidRPr="00C70209" w14:paraId="2B93A65B"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08B615B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shd w:val="clear" w:color="auto" w:fill="BFBFBF"/>
            <w:hideMark/>
          </w:tcPr>
          <w:p w14:paraId="4C6B7162"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F. Were the sources of heterogeneity explored?</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50E9920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r>
      <w:tr w:rsidR="00E9569B" w:rsidRPr="00C70209" w14:paraId="46C1C36B" w14:textId="77777777" w:rsidTr="00E9569B">
        <w:tc>
          <w:tcPr>
            <w:tcW w:w="0" w:type="auto"/>
            <w:tcBorders>
              <w:top w:val="single" w:sz="4" w:space="0" w:color="auto"/>
              <w:left w:val="single" w:sz="4" w:space="0" w:color="auto"/>
              <w:bottom w:val="single" w:sz="4" w:space="0" w:color="auto"/>
              <w:right w:val="single" w:sz="4" w:space="0" w:color="auto"/>
            </w:tcBorders>
          </w:tcPr>
          <w:p w14:paraId="5A61B10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0D1F7D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21DF52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253CC2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33CB402B" w14:textId="77777777" w:rsidR="00E9569B" w:rsidRPr="00C70209" w:rsidRDefault="00E9569B" w:rsidP="00E9569B">
            <w:pPr>
              <w:pStyle w:val="TableBullet"/>
              <w:numPr>
                <w:ilvl w:val="0"/>
                <w:numId w:val="38"/>
              </w:numPr>
              <w:spacing w:line="276" w:lineRule="auto"/>
              <w:ind w:left="203" w:hanging="180"/>
              <w:rPr>
                <w:rFonts w:cs="Arial"/>
                <w:lang w:eastAsia="en-US"/>
              </w:rPr>
            </w:pPr>
            <w:r w:rsidRPr="00C70209">
              <w:rPr>
                <w:lang w:eastAsia="en-US"/>
              </w:rPr>
              <w:t>Was a test for heterogeneity applied?</w:t>
            </w:r>
          </w:p>
        </w:tc>
        <w:tc>
          <w:tcPr>
            <w:tcW w:w="1170" w:type="dxa"/>
            <w:tcBorders>
              <w:top w:val="single" w:sz="4" w:space="0" w:color="auto"/>
              <w:left w:val="single" w:sz="4" w:space="0" w:color="auto"/>
              <w:bottom w:val="single" w:sz="4" w:space="0" w:color="auto"/>
              <w:right w:val="single" w:sz="4" w:space="0" w:color="auto"/>
            </w:tcBorders>
            <w:hideMark/>
          </w:tcPr>
          <w:p w14:paraId="17698937" w14:textId="77777777" w:rsidR="00E9569B" w:rsidRPr="00C70209" w:rsidRDefault="00E9569B">
            <w:pPr>
              <w:spacing w:before="60" w:after="60" w:line="276" w:lineRule="auto"/>
              <w:ind w:left="0"/>
              <w:jc w:val="center"/>
              <w:rPr>
                <w:rFonts w:ascii="Arial Narrow" w:hAnsi="Arial Narrow"/>
                <w:color w:val="auto"/>
                <w:sz w:val="20"/>
                <w:szCs w:val="20"/>
                <w:lang w:eastAsia="en-US"/>
              </w:rPr>
            </w:pPr>
            <w:r w:rsidRPr="00C70209">
              <w:rPr>
                <w:rFonts w:ascii="Arial Narrow" w:hAnsi="Arial Narrow" w:cs="Arial"/>
                <w:color w:val="auto"/>
                <w:sz w:val="20"/>
                <w:szCs w:val="20"/>
                <w:lang w:eastAsia="en-US"/>
              </w:rPr>
              <w:t>III-IV</w:t>
            </w:r>
          </w:p>
        </w:tc>
      </w:tr>
      <w:tr w:rsidR="00E9569B" w:rsidRPr="00C70209" w14:paraId="203A1BB4" w14:textId="77777777" w:rsidTr="00E9569B">
        <w:tc>
          <w:tcPr>
            <w:tcW w:w="0" w:type="auto"/>
            <w:tcBorders>
              <w:top w:val="single" w:sz="4" w:space="0" w:color="auto"/>
              <w:left w:val="single" w:sz="4" w:space="0" w:color="auto"/>
              <w:bottom w:val="single" w:sz="4" w:space="0" w:color="auto"/>
              <w:right w:val="single" w:sz="4" w:space="0" w:color="auto"/>
            </w:tcBorders>
          </w:tcPr>
          <w:p w14:paraId="1272C1C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781BED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78266F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0B4E20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hideMark/>
          </w:tcPr>
          <w:p w14:paraId="46510223" w14:textId="77777777" w:rsidR="00E9569B" w:rsidRPr="00C70209" w:rsidRDefault="00E9569B" w:rsidP="00E9569B">
            <w:pPr>
              <w:pStyle w:val="TableBullet"/>
              <w:numPr>
                <w:ilvl w:val="0"/>
                <w:numId w:val="38"/>
              </w:numPr>
              <w:spacing w:line="276" w:lineRule="auto"/>
              <w:ind w:left="203" w:hanging="180"/>
              <w:rPr>
                <w:rFonts w:cs="Arial"/>
                <w:lang w:eastAsia="en-US"/>
              </w:rPr>
            </w:pPr>
            <w:r w:rsidRPr="00C70209">
              <w:rPr>
                <w:lang w:eastAsia="en-US"/>
              </w:rPr>
              <w:t>If there was heterogeneity, was this discussed or the reasons explored?</w:t>
            </w:r>
          </w:p>
        </w:tc>
        <w:tc>
          <w:tcPr>
            <w:tcW w:w="1170" w:type="dxa"/>
            <w:tcBorders>
              <w:top w:val="single" w:sz="4" w:space="0" w:color="auto"/>
              <w:left w:val="single" w:sz="4" w:space="0" w:color="auto"/>
              <w:bottom w:val="single" w:sz="4" w:space="0" w:color="auto"/>
              <w:right w:val="single" w:sz="4" w:space="0" w:color="auto"/>
            </w:tcBorders>
            <w:hideMark/>
          </w:tcPr>
          <w:p w14:paraId="2CCBC465" w14:textId="77777777" w:rsidR="00E9569B" w:rsidRPr="00C70209" w:rsidRDefault="00E9569B">
            <w:pPr>
              <w:spacing w:before="60" w:after="60" w:line="276" w:lineRule="auto"/>
              <w:ind w:left="0"/>
              <w:jc w:val="center"/>
              <w:rPr>
                <w:rFonts w:ascii="Arial Narrow" w:hAnsi="Arial Narrow"/>
                <w:color w:val="auto"/>
                <w:sz w:val="20"/>
                <w:szCs w:val="20"/>
                <w:lang w:eastAsia="en-US"/>
              </w:rPr>
            </w:pPr>
            <w:r w:rsidRPr="00C70209">
              <w:rPr>
                <w:rFonts w:ascii="Arial Narrow" w:hAnsi="Arial Narrow" w:cs="Arial"/>
                <w:color w:val="auto"/>
                <w:sz w:val="20"/>
                <w:szCs w:val="20"/>
                <w:lang w:eastAsia="en-US"/>
              </w:rPr>
              <w:t>III-IV</w:t>
            </w:r>
          </w:p>
        </w:tc>
      </w:tr>
      <w:tr w:rsidR="00E9569B" w:rsidRPr="00C70209" w14:paraId="428884D0"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70458707"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omments</w:t>
            </w:r>
            <w:r w:rsidRPr="00C70209">
              <w:rPr>
                <w:rFonts w:ascii="Arial Narrow" w:hAnsi="Arial Narrow" w:cs="Arial"/>
                <w:b/>
                <w:color w:val="auto"/>
                <w:sz w:val="20"/>
                <w:szCs w:val="20"/>
                <w:vertAlign w:val="superscript"/>
                <w:lang w:eastAsia="en-US"/>
              </w:rPr>
              <w:t>b</w:t>
            </w:r>
            <w:r w:rsidRPr="00C70209">
              <w:rPr>
                <w:rFonts w:ascii="Arial Narrow" w:hAnsi="Arial Narrow" w:cs="Arial"/>
                <w:b/>
                <w:color w:val="auto"/>
                <w:sz w:val="20"/>
                <w:szCs w:val="20"/>
                <w:lang w:eastAsia="en-US"/>
              </w:rPr>
              <w:t>:</w:t>
            </w:r>
          </w:p>
        </w:tc>
        <w:tc>
          <w:tcPr>
            <w:tcW w:w="7052" w:type="dxa"/>
            <w:tcBorders>
              <w:top w:val="single" w:sz="4" w:space="0" w:color="auto"/>
              <w:left w:val="single" w:sz="4" w:space="0" w:color="auto"/>
              <w:bottom w:val="single" w:sz="4" w:space="0" w:color="auto"/>
              <w:right w:val="single" w:sz="4" w:space="0" w:color="auto"/>
            </w:tcBorders>
          </w:tcPr>
          <w:p w14:paraId="387355F7"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c>
          <w:tcPr>
            <w:tcW w:w="1170" w:type="dxa"/>
            <w:tcBorders>
              <w:top w:val="single" w:sz="4" w:space="0" w:color="auto"/>
              <w:left w:val="single" w:sz="4" w:space="0" w:color="auto"/>
              <w:bottom w:val="single" w:sz="4" w:space="0" w:color="auto"/>
              <w:right w:val="single" w:sz="4" w:space="0" w:color="auto"/>
            </w:tcBorders>
          </w:tcPr>
          <w:p w14:paraId="3BB5A505"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29F66D7" w14:textId="77777777" w:rsidTr="00E9569B">
        <w:trPr>
          <w:trHeight w:val="233"/>
        </w:trPr>
        <w:tc>
          <w:tcPr>
            <w:tcW w:w="0" w:type="auto"/>
            <w:gridSpan w:val="4"/>
            <w:vMerge w:val="restart"/>
            <w:tcBorders>
              <w:top w:val="single" w:sz="4" w:space="0" w:color="auto"/>
              <w:left w:val="single" w:sz="4" w:space="0" w:color="auto"/>
              <w:bottom w:val="single" w:sz="4" w:space="0" w:color="auto"/>
              <w:right w:val="single" w:sz="4" w:space="0" w:color="auto"/>
            </w:tcBorders>
            <w:hideMark/>
          </w:tcPr>
          <w:p w14:paraId="0A5BEACB" w14:textId="77777777" w:rsidR="00E9569B" w:rsidRPr="00C70209" w:rsidRDefault="00E9569B">
            <w:pPr>
              <w:spacing w:before="60" w:after="60" w:line="276" w:lineRule="auto"/>
              <w:ind w:left="0"/>
              <w:jc w:val="right"/>
              <w:rPr>
                <w:rFonts w:ascii="Arial Narrow" w:hAnsi="Arial Narrow" w:cs="Arial"/>
                <w:b/>
                <w:color w:val="auto"/>
                <w:sz w:val="20"/>
                <w:szCs w:val="20"/>
                <w:vertAlign w:val="superscript"/>
                <w:lang w:eastAsia="en-US"/>
              </w:rPr>
            </w:pPr>
            <w:r w:rsidRPr="00C70209">
              <w:rPr>
                <w:rFonts w:ascii="Arial Narrow" w:hAnsi="Arial Narrow" w:cs="Arial"/>
                <w:b/>
                <w:color w:val="auto"/>
                <w:sz w:val="20"/>
                <w:szCs w:val="20"/>
                <w:lang w:eastAsia="en-US"/>
              </w:rPr>
              <w:t>Quality rating:</w:t>
            </w:r>
          </w:p>
          <w:p w14:paraId="034B2F50"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Good/Fair/Poor]</w:t>
            </w:r>
          </w:p>
        </w:tc>
        <w:tc>
          <w:tcPr>
            <w:tcW w:w="7052" w:type="dxa"/>
            <w:tcBorders>
              <w:top w:val="single" w:sz="4" w:space="0" w:color="auto"/>
              <w:left w:val="single" w:sz="4" w:space="0" w:color="auto"/>
              <w:bottom w:val="single" w:sz="4" w:space="0" w:color="auto"/>
              <w:right w:val="single" w:sz="4" w:space="0" w:color="auto"/>
            </w:tcBorders>
            <w:hideMark/>
          </w:tcPr>
          <w:p w14:paraId="7662C110"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 xml:space="preserve">Systematic review: </w:t>
            </w:r>
          </w:p>
        </w:tc>
        <w:tc>
          <w:tcPr>
            <w:tcW w:w="1170" w:type="dxa"/>
            <w:tcBorders>
              <w:top w:val="single" w:sz="4" w:space="0" w:color="auto"/>
              <w:left w:val="single" w:sz="4" w:space="0" w:color="auto"/>
              <w:bottom w:val="single" w:sz="4" w:space="0" w:color="auto"/>
              <w:right w:val="single" w:sz="4" w:space="0" w:color="auto"/>
            </w:tcBorders>
          </w:tcPr>
          <w:p w14:paraId="45957B13"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5E06FE4D" w14:textId="77777777" w:rsidTr="00E9569B">
        <w:trPr>
          <w:trHeight w:val="232"/>
        </w:trPr>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0838FEE8" w14:textId="77777777" w:rsidR="00E9569B" w:rsidRPr="00C70209" w:rsidRDefault="00E9569B">
            <w:pPr>
              <w:spacing w:after="0"/>
              <w:ind w:left="0"/>
              <w:rPr>
                <w:rFonts w:ascii="Arial Narrow" w:hAnsi="Arial Narrow" w:cs="Arial"/>
                <w:b/>
                <w:color w:val="auto"/>
                <w:sz w:val="20"/>
                <w:szCs w:val="20"/>
                <w:lang w:eastAsia="en-US"/>
              </w:rPr>
            </w:pPr>
          </w:p>
        </w:tc>
        <w:tc>
          <w:tcPr>
            <w:tcW w:w="7052" w:type="dxa"/>
            <w:tcBorders>
              <w:top w:val="single" w:sz="4" w:space="0" w:color="auto"/>
              <w:left w:val="single" w:sz="4" w:space="0" w:color="auto"/>
              <w:bottom w:val="single" w:sz="4" w:space="0" w:color="auto"/>
              <w:right w:val="single" w:sz="4" w:space="0" w:color="auto"/>
            </w:tcBorders>
          </w:tcPr>
          <w:p w14:paraId="5AA5DD95" w14:textId="77777777" w:rsidR="00E9569B" w:rsidRPr="00C70209" w:rsidRDefault="00E9569B" w:rsidP="00F4718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Included studies:</w:t>
            </w:r>
          </w:p>
          <w:p w14:paraId="1E3FC1E9" w14:textId="349887FE" w:rsidR="00F4718B" w:rsidRPr="00C70209" w:rsidRDefault="00F4718B" w:rsidP="00F4718B">
            <w:pPr>
              <w:spacing w:before="60" w:after="60" w:line="276" w:lineRule="auto"/>
              <w:ind w:left="0"/>
              <w:rPr>
                <w:rFonts w:ascii="Arial Narrow" w:hAnsi="Arial Narrow" w:cs="Arial"/>
                <w:color w:val="auto"/>
                <w:sz w:val="20"/>
                <w:szCs w:val="20"/>
                <w:lang w:eastAsia="en-US"/>
              </w:rPr>
            </w:pPr>
          </w:p>
        </w:tc>
        <w:tc>
          <w:tcPr>
            <w:tcW w:w="1170" w:type="dxa"/>
            <w:tcBorders>
              <w:top w:val="single" w:sz="4" w:space="0" w:color="auto"/>
              <w:left w:val="single" w:sz="4" w:space="0" w:color="auto"/>
              <w:bottom w:val="single" w:sz="4" w:space="0" w:color="auto"/>
              <w:right w:val="single" w:sz="4" w:space="0" w:color="auto"/>
            </w:tcBorders>
          </w:tcPr>
          <w:p w14:paraId="0EFEBF8B"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bl>
    <w:p w14:paraId="4D56C2C3" w14:textId="77777777" w:rsidR="00E9569B" w:rsidRPr="00C70209" w:rsidRDefault="00E9569B" w:rsidP="00F4718B">
      <w:pPr>
        <w:pStyle w:val="TabFigNotes0noindent"/>
        <w:rPr>
          <w:lang w:eastAsia="en-US"/>
        </w:rPr>
      </w:pPr>
      <w:r w:rsidRPr="00C70209">
        <w:t>Source</w:t>
      </w:r>
      <w:r w:rsidRPr="00C70209">
        <w:rPr>
          <w:lang w:eastAsia="en-US"/>
        </w:rPr>
        <w:t xml:space="preserve">: Quality criteria were adapted from NHMRC (2000) </w:t>
      </w:r>
      <w:r w:rsidRPr="00C70209">
        <w:t>How</w:t>
      </w:r>
      <w:r w:rsidRPr="00C70209">
        <w:rPr>
          <w:lang w:eastAsia="en-US"/>
        </w:rPr>
        <w:t xml:space="preserve"> to use the evidence: assessment and application of scientific evidence. NHMRC, Canberra.</w:t>
      </w:r>
    </w:p>
    <w:p w14:paraId="147A972C" w14:textId="77777777" w:rsidR="00E9569B" w:rsidRPr="00C70209" w:rsidRDefault="00E9569B" w:rsidP="00F4718B">
      <w:pPr>
        <w:pStyle w:val="TableFigNotes0"/>
        <w:ind w:left="0"/>
        <w:rPr>
          <w:lang w:eastAsia="en-US"/>
        </w:rPr>
      </w:pPr>
      <w:r w:rsidRPr="00C70209">
        <w:rPr>
          <w:lang w:eastAsia="en-US"/>
        </w:rPr>
        <w:t>Rules for assigning quality rating were adapted from SIGN (2008) SIGN 50: a guideline developer’s handbook. SIGN, Edinburgh.</w:t>
      </w:r>
    </w:p>
    <w:p w14:paraId="3E062EC7" w14:textId="77777777" w:rsidR="00E9569B" w:rsidRPr="00C70209" w:rsidRDefault="00E9569B" w:rsidP="00E9569B">
      <w:pPr>
        <w:pStyle w:val="TableFigNotes0"/>
        <w:ind w:left="0"/>
        <w:rPr>
          <w:lang w:eastAsia="en-US"/>
        </w:rPr>
      </w:pPr>
      <w:r w:rsidRPr="00C70209">
        <w:rPr>
          <w:b/>
          <w:lang w:eastAsia="en-US"/>
        </w:rPr>
        <w:t xml:space="preserve">a. </w:t>
      </w:r>
      <w:r w:rsidRPr="00C70209">
        <w:rPr>
          <w:lang w:eastAsia="en-US"/>
        </w:rPr>
        <w:t>Each quality criterion was associated with an error category designed to reflect the relative weight that should be assigned to each criterion. These error categories were defined as follows: (I) leads to exclusion of the study; (II) automatically leads to a poor rating; (III) leads to a one grade reduction in quality rating (e.g. good to fair, or fair to poor); and (IV) errors that are may or may not be sufficient to lead to a decrease in rating.</w:t>
      </w:r>
    </w:p>
    <w:p w14:paraId="0E3D6030" w14:textId="77777777" w:rsidR="00E9569B" w:rsidRPr="00C70209" w:rsidRDefault="00E9569B" w:rsidP="00E9569B">
      <w:pPr>
        <w:pStyle w:val="TableFigNotes0"/>
        <w:ind w:left="0"/>
        <w:rPr>
          <w:lang w:eastAsia="en-US"/>
        </w:rPr>
      </w:pPr>
      <w:r w:rsidRPr="00C70209">
        <w:rPr>
          <w:b/>
          <w:lang w:eastAsia="en-US"/>
        </w:rPr>
        <w:t>b.</w:t>
      </w:r>
      <w:r w:rsidRPr="00C70209">
        <w:rPr>
          <w:lang w:eastAsia="en-US"/>
        </w:rPr>
        <w:t xml:space="preserve"> Where applicable, provide clarification for any of the criteria, particularly where it may result in downgrading of the study quality. For quality assessment of systematic reviews, this should include a statement regarding the methodological quality of the studies included in the systematic review.</w:t>
      </w:r>
    </w:p>
    <w:p w14:paraId="639FC762" w14:textId="77777777" w:rsidR="00E9569B" w:rsidRPr="00C70209" w:rsidRDefault="00E9569B" w:rsidP="00E9569B">
      <w:pPr>
        <w:pStyle w:val="TableFigNotes18"/>
        <w:ind w:left="0"/>
        <w:rPr>
          <w:lang w:eastAsia="en-US"/>
        </w:rPr>
      </w:pPr>
    </w:p>
    <w:p w14:paraId="03B0F26A" w14:textId="77777777" w:rsidR="00E9569B" w:rsidRPr="00C70209" w:rsidRDefault="00E9569B" w:rsidP="00E9569B">
      <w:pPr>
        <w:pStyle w:val="Heading3"/>
        <w:numPr>
          <w:ilvl w:val="2"/>
          <w:numId w:val="35"/>
        </w:numPr>
        <w:rPr>
          <w:lang w:eastAsia="en-US"/>
        </w:rPr>
      </w:pPr>
      <w:bookmarkStart w:id="861" w:name="_Toc395872129"/>
      <w:bookmarkStart w:id="862" w:name="_Toc266868537"/>
      <w:bookmarkStart w:id="863" w:name="_Toc427746876"/>
      <w:r w:rsidRPr="00C70209">
        <w:rPr>
          <w:lang w:eastAsia="en-US"/>
        </w:rPr>
        <w:t>Randomised controlled trials</w:t>
      </w:r>
      <w:bookmarkEnd w:id="861"/>
      <w:bookmarkEnd w:id="862"/>
      <w:bookmarkEnd w:id="8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1E0" w:firstRow="1" w:lastRow="1" w:firstColumn="1" w:lastColumn="1" w:noHBand="0" w:noVBand="0"/>
      </w:tblPr>
      <w:tblGrid>
        <w:gridCol w:w="430"/>
        <w:gridCol w:w="379"/>
        <w:gridCol w:w="535"/>
        <w:gridCol w:w="522"/>
        <w:gridCol w:w="6445"/>
        <w:gridCol w:w="1191"/>
      </w:tblGrid>
      <w:tr w:rsidR="00E9569B" w:rsidRPr="00C70209" w14:paraId="031BB98E" w14:textId="77777777" w:rsidTr="00130F03">
        <w:tc>
          <w:tcPr>
            <w:tcW w:w="0" w:type="auto"/>
            <w:gridSpan w:val="4"/>
            <w:tcBorders>
              <w:top w:val="single" w:sz="4" w:space="0" w:color="auto"/>
              <w:left w:val="single" w:sz="4" w:space="0" w:color="auto"/>
              <w:bottom w:val="single" w:sz="4" w:space="0" w:color="auto"/>
              <w:right w:val="single" w:sz="4" w:space="0" w:color="auto"/>
            </w:tcBorders>
            <w:hideMark/>
          </w:tcPr>
          <w:p w14:paraId="365090FE" w14:textId="77777777" w:rsidR="00E9569B" w:rsidRPr="00C70209" w:rsidRDefault="00E9569B" w:rsidP="00130F03">
            <w:pPr>
              <w:spacing w:before="60" w:after="60" w:line="276" w:lineRule="auto"/>
              <w:ind w:left="0"/>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Study type:</w:t>
            </w:r>
          </w:p>
        </w:tc>
        <w:tc>
          <w:tcPr>
            <w:tcW w:w="6445" w:type="dxa"/>
            <w:tcBorders>
              <w:top w:val="single" w:sz="4" w:space="0" w:color="auto"/>
              <w:left w:val="single" w:sz="4" w:space="0" w:color="auto"/>
              <w:bottom w:val="single" w:sz="4" w:space="0" w:color="auto"/>
              <w:right w:val="single" w:sz="4" w:space="0" w:color="auto"/>
            </w:tcBorders>
            <w:hideMark/>
          </w:tcPr>
          <w:p w14:paraId="4BD73ADD" w14:textId="77777777" w:rsidR="00E9569B" w:rsidRPr="00C70209" w:rsidRDefault="00E9569B" w:rsidP="00130F03">
            <w:pPr>
              <w:pStyle w:val="Tabletext"/>
            </w:pPr>
            <w:r w:rsidRPr="00C70209">
              <w:t>Randomised controlled trial</w:t>
            </w:r>
          </w:p>
        </w:tc>
        <w:tc>
          <w:tcPr>
            <w:tcW w:w="1191" w:type="dxa"/>
            <w:tcBorders>
              <w:top w:val="single" w:sz="4" w:space="0" w:color="auto"/>
              <w:left w:val="single" w:sz="4" w:space="0" w:color="auto"/>
              <w:bottom w:val="single" w:sz="4" w:space="0" w:color="auto"/>
              <w:right w:val="single" w:sz="4" w:space="0" w:color="auto"/>
            </w:tcBorders>
          </w:tcPr>
          <w:p w14:paraId="1AF9FAEB"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2623EFF" w14:textId="77777777" w:rsidTr="00130F03">
        <w:tc>
          <w:tcPr>
            <w:tcW w:w="0" w:type="auto"/>
            <w:gridSpan w:val="4"/>
            <w:tcBorders>
              <w:top w:val="single" w:sz="4" w:space="0" w:color="auto"/>
              <w:left w:val="single" w:sz="4" w:space="0" w:color="auto"/>
              <w:bottom w:val="single" w:sz="4" w:space="0" w:color="auto"/>
              <w:right w:val="single" w:sz="4" w:space="0" w:color="auto"/>
            </w:tcBorders>
            <w:hideMark/>
          </w:tcPr>
          <w:p w14:paraId="59AA2831" w14:textId="77777777" w:rsidR="00E9569B" w:rsidRPr="00C70209" w:rsidRDefault="00E9569B" w:rsidP="00130F03">
            <w:pPr>
              <w:spacing w:before="60" w:after="60" w:line="276" w:lineRule="auto"/>
              <w:ind w:left="0"/>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itation:</w:t>
            </w:r>
          </w:p>
        </w:tc>
        <w:tc>
          <w:tcPr>
            <w:tcW w:w="6445" w:type="dxa"/>
            <w:tcBorders>
              <w:top w:val="single" w:sz="4" w:space="0" w:color="auto"/>
              <w:left w:val="single" w:sz="4" w:space="0" w:color="auto"/>
              <w:bottom w:val="single" w:sz="4" w:space="0" w:color="auto"/>
              <w:right w:val="single" w:sz="4" w:space="0" w:color="auto"/>
            </w:tcBorders>
          </w:tcPr>
          <w:p w14:paraId="6FD4D510" w14:textId="77777777" w:rsidR="00E9569B" w:rsidRPr="00C70209" w:rsidRDefault="00E9569B" w:rsidP="00130F03">
            <w:pPr>
              <w:pStyle w:val="Tabletext"/>
            </w:pPr>
          </w:p>
        </w:tc>
        <w:tc>
          <w:tcPr>
            <w:tcW w:w="1191" w:type="dxa"/>
            <w:tcBorders>
              <w:top w:val="single" w:sz="4" w:space="0" w:color="auto"/>
              <w:left w:val="single" w:sz="4" w:space="0" w:color="auto"/>
              <w:bottom w:val="single" w:sz="4" w:space="0" w:color="auto"/>
              <w:right w:val="single" w:sz="4" w:space="0" w:color="auto"/>
            </w:tcBorders>
          </w:tcPr>
          <w:p w14:paraId="52FEC1EB"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6F7F0B0" w14:textId="77777777" w:rsidTr="00130F03">
        <w:trPr>
          <w:trHeight w:val="267"/>
        </w:trPr>
        <w:tc>
          <w:tcPr>
            <w:tcW w:w="0" w:type="auto"/>
            <w:tcBorders>
              <w:top w:val="single" w:sz="4" w:space="0" w:color="auto"/>
              <w:left w:val="single" w:sz="4" w:space="0" w:color="auto"/>
              <w:bottom w:val="single" w:sz="4" w:space="0" w:color="auto"/>
              <w:right w:val="single" w:sz="4" w:space="0" w:color="auto"/>
            </w:tcBorders>
            <w:hideMark/>
          </w:tcPr>
          <w:p w14:paraId="5E178252" w14:textId="77777777" w:rsidR="00E9569B" w:rsidRPr="00C70209" w:rsidRDefault="00E9569B" w:rsidP="00130F03">
            <w:pPr>
              <w:pStyle w:val="Tabletext"/>
            </w:pPr>
            <w:r w:rsidRPr="00C70209">
              <w:t>Y</w:t>
            </w:r>
          </w:p>
        </w:tc>
        <w:tc>
          <w:tcPr>
            <w:tcW w:w="0" w:type="auto"/>
            <w:tcBorders>
              <w:top w:val="single" w:sz="4" w:space="0" w:color="auto"/>
              <w:left w:val="single" w:sz="4" w:space="0" w:color="auto"/>
              <w:bottom w:val="single" w:sz="4" w:space="0" w:color="auto"/>
              <w:right w:val="single" w:sz="4" w:space="0" w:color="auto"/>
            </w:tcBorders>
            <w:hideMark/>
          </w:tcPr>
          <w:p w14:paraId="46EF5AC8" w14:textId="77777777" w:rsidR="00E9569B" w:rsidRPr="00C70209" w:rsidRDefault="00E9569B" w:rsidP="00130F03">
            <w:pPr>
              <w:pStyle w:val="Tabletext"/>
            </w:pPr>
            <w:r w:rsidRPr="00C70209">
              <w:t>N</w:t>
            </w:r>
          </w:p>
        </w:tc>
        <w:tc>
          <w:tcPr>
            <w:tcW w:w="0" w:type="auto"/>
            <w:tcBorders>
              <w:top w:val="single" w:sz="4" w:space="0" w:color="auto"/>
              <w:left w:val="single" w:sz="4" w:space="0" w:color="auto"/>
              <w:bottom w:val="single" w:sz="4" w:space="0" w:color="auto"/>
              <w:right w:val="single" w:sz="4" w:space="0" w:color="auto"/>
            </w:tcBorders>
            <w:hideMark/>
          </w:tcPr>
          <w:p w14:paraId="677A8013" w14:textId="77777777" w:rsidR="00E9569B" w:rsidRPr="00C70209" w:rsidRDefault="00E9569B" w:rsidP="00130F03">
            <w:pPr>
              <w:pStyle w:val="Tabletext"/>
            </w:pPr>
            <w:r w:rsidRPr="00C70209">
              <w:t>NR</w:t>
            </w:r>
          </w:p>
        </w:tc>
        <w:tc>
          <w:tcPr>
            <w:tcW w:w="0" w:type="auto"/>
            <w:tcBorders>
              <w:top w:val="single" w:sz="4" w:space="0" w:color="auto"/>
              <w:left w:val="single" w:sz="4" w:space="0" w:color="auto"/>
              <w:bottom w:val="single" w:sz="4" w:space="0" w:color="auto"/>
              <w:right w:val="single" w:sz="4" w:space="0" w:color="auto"/>
            </w:tcBorders>
            <w:hideMark/>
          </w:tcPr>
          <w:p w14:paraId="61903570" w14:textId="77777777" w:rsidR="00E9569B" w:rsidRPr="00C70209" w:rsidRDefault="00E9569B" w:rsidP="00130F03">
            <w:pPr>
              <w:pStyle w:val="Tabletext"/>
            </w:pPr>
            <w:r w:rsidRPr="00C70209">
              <w:t>NA</w:t>
            </w:r>
          </w:p>
        </w:tc>
        <w:tc>
          <w:tcPr>
            <w:tcW w:w="6445" w:type="dxa"/>
            <w:tcBorders>
              <w:top w:val="single" w:sz="4" w:space="0" w:color="auto"/>
              <w:left w:val="single" w:sz="4" w:space="0" w:color="auto"/>
              <w:bottom w:val="single" w:sz="4" w:space="0" w:color="auto"/>
              <w:right w:val="single" w:sz="4" w:space="0" w:color="auto"/>
            </w:tcBorders>
            <w:hideMark/>
          </w:tcPr>
          <w:p w14:paraId="745EF009" w14:textId="77777777" w:rsidR="00E9569B" w:rsidRPr="00C70209" w:rsidRDefault="00E9569B" w:rsidP="00130F03">
            <w:pPr>
              <w:pStyle w:val="Tabletext"/>
            </w:pPr>
            <w:r w:rsidRPr="00C70209">
              <w:t>Quality criteria</w:t>
            </w:r>
          </w:p>
        </w:tc>
        <w:tc>
          <w:tcPr>
            <w:tcW w:w="1191" w:type="dxa"/>
            <w:tcBorders>
              <w:top w:val="single" w:sz="4" w:space="0" w:color="auto"/>
              <w:left w:val="single" w:sz="4" w:space="0" w:color="auto"/>
              <w:bottom w:val="single" w:sz="4" w:space="0" w:color="auto"/>
              <w:right w:val="single" w:sz="4" w:space="0" w:color="auto"/>
            </w:tcBorders>
            <w:hideMark/>
          </w:tcPr>
          <w:p w14:paraId="792B8E1D" w14:textId="77777777" w:rsidR="00E9569B" w:rsidRPr="00C70209" w:rsidRDefault="00E9569B" w:rsidP="00130F03">
            <w:pPr>
              <w:pStyle w:val="Tabletext"/>
              <w:rPr>
                <w:vertAlign w:val="superscript"/>
              </w:rPr>
            </w:pPr>
            <w:r w:rsidRPr="00C70209">
              <w:t>Error rating</w:t>
            </w:r>
            <w:r w:rsidRPr="00C70209">
              <w:rPr>
                <w:vertAlign w:val="superscript"/>
              </w:rPr>
              <w:t>a</w:t>
            </w:r>
          </w:p>
        </w:tc>
      </w:tr>
      <w:tr w:rsidR="00E9569B" w:rsidRPr="00C70209" w14:paraId="3F8E71DF"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40D9570B"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6CED294B" w14:textId="77777777" w:rsidR="00E9569B" w:rsidRPr="00C70209" w:rsidRDefault="00E9569B" w:rsidP="00130F03">
            <w:pPr>
              <w:pStyle w:val="Tabletext"/>
            </w:pPr>
            <w:r w:rsidRPr="00C70209">
              <w:t>A. Was assignment of subjects to treatment group randomised?</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61561C74" w14:textId="77777777" w:rsidR="00E9569B" w:rsidRPr="00C70209" w:rsidRDefault="00E9569B" w:rsidP="00130F03">
            <w:pPr>
              <w:pStyle w:val="Tabletext"/>
              <w:jc w:val="center"/>
            </w:pPr>
          </w:p>
        </w:tc>
      </w:tr>
      <w:tr w:rsidR="00E9569B" w:rsidRPr="00C70209" w14:paraId="6902200E" w14:textId="77777777" w:rsidTr="00130F03">
        <w:tc>
          <w:tcPr>
            <w:tcW w:w="0" w:type="auto"/>
            <w:tcBorders>
              <w:top w:val="single" w:sz="4" w:space="0" w:color="auto"/>
              <w:left w:val="single" w:sz="4" w:space="0" w:color="auto"/>
              <w:bottom w:val="single" w:sz="4" w:space="0" w:color="auto"/>
              <w:right w:val="single" w:sz="4" w:space="0" w:color="auto"/>
            </w:tcBorders>
            <w:hideMark/>
          </w:tcPr>
          <w:p w14:paraId="56B348C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sym w:font="Wingdings" w:char="F0FC"/>
            </w:r>
          </w:p>
        </w:tc>
        <w:tc>
          <w:tcPr>
            <w:tcW w:w="0" w:type="auto"/>
            <w:tcBorders>
              <w:top w:val="single" w:sz="4" w:space="0" w:color="auto"/>
              <w:left w:val="single" w:sz="4" w:space="0" w:color="auto"/>
              <w:bottom w:val="single" w:sz="4" w:space="0" w:color="auto"/>
              <w:right w:val="single" w:sz="4" w:space="0" w:color="auto"/>
            </w:tcBorders>
          </w:tcPr>
          <w:p w14:paraId="36FC198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06BB64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F3C3C5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04E30C08"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the use of randomisation reported?</w:t>
            </w:r>
          </w:p>
        </w:tc>
        <w:tc>
          <w:tcPr>
            <w:tcW w:w="1191" w:type="dxa"/>
            <w:tcBorders>
              <w:top w:val="single" w:sz="4" w:space="0" w:color="auto"/>
              <w:left w:val="single" w:sz="4" w:space="0" w:color="auto"/>
              <w:bottom w:val="single" w:sz="4" w:space="0" w:color="auto"/>
              <w:right w:val="single" w:sz="4" w:space="0" w:color="auto"/>
            </w:tcBorders>
            <w:hideMark/>
          </w:tcPr>
          <w:p w14:paraId="15513F9D" w14:textId="77777777" w:rsidR="00E9569B" w:rsidRPr="00C70209" w:rsidRDefault="00E9569B" w:rsidP="00130F03">
            <w:pPr>
              <w:pStyle w:val="Tabletext"/>
              <w:jc w:val="center"/>
              <w:rPr>
                <w:szCs w:val="20"/>
                <w:lang w:eastAsia="en-US"/>
              </w:rPr>
            </w:pPr>
            <w:r w:rsidRPr="00C70209">
              <w:rPr>
                <w:szCs w:val="20"/>
                <w:lang w:eastAsia="en-US"/>
              </w:rPr>
              <w:t>I</w:t>
            </w:r>
          </w:p>
        </w:tc>
      </w:tr>
      <w:tr w:rsidR="00E9569B" w:rsidRPr="00C70209" w14:paraId="4113676E" w14:textId="77777777" w:rsidTr="00130F03">
        <w:tc>
          <w:tcPr>
            <w:tcW w:w="0" w:type="auto"/>
            <w:tcBorders>
              <w:top w:val="single" w:sz="4" w:space="0" w:color="auto"/>
              <w:left w:val="single" w:sz="4" w:space="0" w:color="auto"/>
              <w:bottom w:val="single" w:sz="4" w:space="0" w:color="auto"/>
              <w:right w:val="single" w:sz="4" w:space="0" w:color="auto"/>
            </w:tcBorders>
          </w:tcPr>
          <w:p w14:paraId="1194B7D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15E800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161CE0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02AB63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119C5E2E"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the method of randomisation reported?</w:t>
            </w:r>
          </w:p>
        </w:tc>
        <w:tc>
          <w:tcPr>
            <w:tcW w:w="1191" w:type="dxa"/>
            <w:tcBorders>
              <w:top w:val="single" w:sz="4" w:space="0" w:color="auto"/>
              <w:left w:val="single" w:sz="4" w:space="0" w:color="auto"/>
              <w:bottom w:val="single" w:sz="4" w:space="0" w:color="auto"/>
              <w:right w:val="single" w:sz="4" w:space="0" w:color="auto"/>
            </w:tcBorders>
            <w:hideMark/>
          </w:tcPr>
          <w:p w14:paraId="36D5BF29" w14:textId="77777777" w:rsidR="00E9569B" w:rsidRPr="00C70209" w:rsidRDefault="00E9569B" w:rsidP="00130F03">
            <w:pPr>
              <w:pStyle w:val="Tabletext"/>
              <w:jc w:val="center"/>
              <w:rPr>
                <w:szCs w:val="20"/>
                <w:lang w:eastAsia="en-US"/>
              </w:rPr>
            </w:pPr>
            <w:r w:rsidRPr="00C70209">
              <w:rPr>
                <w:szCs w:val="20"/>
                <w:lang w:eastAsia="en-US"/>
              </w:rPr>
              <w:t>III</w:t>
            </w:r>
          </w:p>
        </w:tc>
      </w:tr>
      <w:tr w:rsidR="00E9569B" w:rsidRPr="00C70209" w14:paraId="6E578BFC" w14:textId="77777777" w:rsidTr="00130F03">
        <w:tc>
          <w:tcPr>
            <w:tcW w:w="0" w:type="auto"/>
            <w:tcBorders>
              <w:top w:val="single" w:sz="4" w:space="0" w:color="auto"/>
              <w:left w:val="single" w:sz="4" w:space="0" w:color="auto"/>
              <w:bottom w:val="single" w:sz="4" w:space="0" w:color="auto"/>
              <w:right w:val="single" w:sz="4" w:space="0" w:color="auto"/>
            </w:tcBorders>
          </w:tcPr>
          <w:p w14:paraId="2073B12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15F852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884D3A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AB9AD3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00375CF2"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the method of randomisation appropriate?</w:t>
            </w:r>
          </w:p>
        </w:tc>
        <w:tc>
          <w:tcPr>
            <w:tcW w:w="1191" w:type="dxa"/>
            <w:tcBorders>
              <w:top w:val="single" w:sz="4" w:space="0" w:color="auto"/>
              <w:left w:val="single" w:sz="4" w:space="0" w:color="auto"/>
              <w:bottom w:val="single" w:sz="4" w:space="0" w:color="auto"/>
              <w:right w:val="single" w:sz="4" w:space="0" w:color="auto"/>
            </w:tcBorders>
            <w:hideMark/>
          </w:tcPr>
          <w:p w14:paraId="66F55F57" w14:textId="77777777" w:rsidR="00E9569B" w:rsidRPr="00C70209" w:rsidRDefault="00E9569B" w:rsidP="00130F03">
            <w:pPr>
              <w:pStyle w:val="Tabletext"/>
              <w:jc w:val="center"/>
              <w:rPr>
                <w:szCs w:val="20"/>
                <w:lang w:eastAsia="en-US"/>
              </w:rPr>
            </w:pPr>
            <w:r w:rsidRPr="00C70209">
              <w:rPr>
                <w:szCs w:val="20"/>
                <w:lang w:eastAsia="en-US"/>
              </w:rPr>
              <w:t>I-III</w:t>
            </w:r>
          </w:p>
        </w:tc>
      </w:tr>
      <w:tr w:rsidR="00E9569B" w:rsidRPr="00C70209" w14:paraId="776EDC74"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2FA222AE"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7A1948D8" w14:textId="77777777" w:rsidR="00E9569B" w:rsidRPr="00C70209" w:rsidRDefault="00E9569B" w:rsidP="00130F03">
            <w:pPr>
              <w:pStyle w:val="Tabletext"/>
            </w:pPr>
            <w:r w:rsidRPr="00C70209">
              <w:t>A. Was allocation to treatment groups concealed from those responsible for recruiting subjects?</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370C8C4B" w14:textId="77777777" w:rsidR="00E9569B" w:rsidRPr="00C70209" w:rsidRDefault="00E9569B" w:rsidP="00130F03">
            <w:pPr>
              <w:pStyle w:val="Tabletext"/>
              <w:jc w:val="center"/>
            </w:pPr>
          </w:p>
        </w:tc>
      </w:tr>
      <w:tr w:rsidR="00E9569B" w:rsidRPr="00C70209" w14:paraId="6E33A0AC" w14:textId="77777777" w:rsidTr="00130F03">
        <w:trPr>
          <w:trHeight w:val="183"/>
        </w:trPr>
        <w:tc>
          <w:tcPr>
            <w:tcW w:w="0" w:type="auto"/>
            <w:tcBorders>
              <w:top w:val="single" w:sz="4" w:space="0" w:color="auto"/>
              <w:left w:val="single" w:sz="4" w:space="0" w:color="auto"/>
              <w:bottom w:val="single" w:sz="4" w:space="0" w:color="auto"/>
              <w:right w:val="single" w:sz="4" w:space="0" w:color="auto"/>
            </w:tcBorders>
          </w:tcPr>
          <w:p w14:paraId="730C4BB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9C1BC2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85C8DD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1BB6C1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3E2EA485"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a method of allocation concealment reported?</w:t>
            </w:r>
          </w:p>
        </w:tc>
        <w:tc>
          <w:tcPr>
            <w:tcW w:w="1191" w:type="dxa"/>
            <w:tcBorders>
              <w:top w:val="single" w:sz="4" w:space="0" w:color="auto"/>
              <w:left w:val="single" w:sz="4" w:space="0" w:color="auto"/>
              <w:bottom w:val="single" w:sz="4" w:space="0" w:color="auto"/>
              <w:right w:val="single" w:sz="4" w:space="0" w:color="auto"/>
            </w:tcBorders>
            <w:hideMark/>
          </w:tcPr>
          <w:p w14:paraId="1E6A4707" w14:textId="77777777" w:rsidR="00E9569B" w:rsidRPr="00C70209" w:rsidRDefault="00E9569B" w:rsidP="00130F03">
            <w:pPr>
              <w:pStyle w:val="Tabletext"/>
              <w:jc w:val="center"/>
              <w:rPr>
                <w:szCs w:val="20"/>
                <w:lang w:eastAsia="en-US"/>
              </w:rPr>
            </w:pPr>
            <w:r w:rsidRPr="00C70209">
              <w:rPr>
                <w:szCs w:val="20"/>
                <w:lang w:eastAsia="en-US"/>
              </w:rPr>
              <w:t>III</w:t>
            </w:r>
          </w:p>
        </w:tc>
      </w:tr>
      <w:tr w:rsidR="00E9569B" w:rsidRPr="00C70209" w14:paraId="20A99980" w14:textId="77777777" w:rsidTr="00130F03">
        <w:tc>
          <w:tcPr>
            <w:tcW w:w="0" w:type="auto"/>
            <w:tcBorders>
              <w:top w:val="single" w:sz="4" w:space="0" w:color="auto"/>
              <w:left w:val="single" w:sz="4" w:space="0" w:color="auto"/>
              <w:bottom w:val="single" w:sz="4" w:space="0" w:color="auto"/>
              <w:right w:val="single" w:sz="4" w:space="0" w:color="auto"/>
            </w:tcBorders>
          </w:tcPr>
          <w:p w14:paraId="4DA7CB1D" w14:textId="77777777" w:rsidR="00E9569B" w:rsidRPr="00C70209" w:rsidRDefault="00E9569B" w:rsidP="00130F03">
            <w:pPr>
              <w:pStyle w:val="Tabletext"/>
            </w:pPr>
          </w:p>
        </w:tc>
        <w:tc>
          <w:tcPr>
            <w:tcW w:w="0" w:type="auto"/>
            <w:tcBorders>
              <w:top w:val="single" w:sz="4" w:space="0" w:color="auto"/>
              <w:left w:val="single" w:sz="4" w:space="0" w:color="auto"/>
              <w:bottom w:val="single" w:sz="4" w:space="0" w:color="auto"/>
              <w:right w:val="single" w:sz="4" w:space="0" w:color="auto"/>
            </w:tcBorders>
          </w:tcPr>
          <w:p w14:paraId="3927EF47" w14:textId="77777777" w:rsidR="00E9569B" w:rsidRPr="00C70209" w:rsidRDefault="00E9569B" w:rsidP="00130F03">
            <w:pPr>
              <w:pStyle w:val="Tabletext"/>
            </w:pPr>
          </w:p>
        </w:tc>
        <w:tc>
          <w:tcPr>
            <w:tcW w:w="0" w:type="auto"/>
            <w:tcBorders>
              <w:top w:val="single" w:sz="4" w:space="0" w:color="auto"/>
              <w:left w:val="single" w:sz="4" w:space="0" w:color="auto"/>
              <w:bottom w:val="single" w:sz="4" w:space="0" w:color="auto"/>
              <w:right w:val="single" w:sz="4" w:space="0" w:color="auto"/>
            </w:tcBorders>
          </w:tcPr>
          <w:p w14:paraId="4C13452B" w14:textId="77777777" w:rsidR="00E9569B" w:rsidRPr="00C70209" w:rsidRDefault="00E9569B" w:rsidP="00130F03">
            <w:pPr>
              <w:pStyle w:val="Tabletext"/>
            </w:pPr>
          </w:p>
        </w:tc>
        <w:tc>
          <w:tcPr>
            <w:tcW w:w="0" w:type="auto"/>
            <w:tcBorders>
              <w:top w:val="single" w:sz="4" w:space="0" w:color="auto"/>
              <w:left w:val="single" w:sz="4" w:space="0" w:color="auto"/>
              <w:bottom w:val="single" w:sz="4" w:space="0" w:color="auto"/>
              <w:right w:val="single" w:sz="4" w:space="0" w:color="auto"/>
            </w:tcBorders>
          </w:tcPr>
          <w:p w14:paraId="1A515C50"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hideMark/>
          </w:tcPr>
          <w:p w14:paraId="3E4F2CCC" w14:textId="77777777" w:rsidR="00E9569B" w:rsidRPr="00C70209" w:rsidRDefault="00E9569B" w:rsidP="00130F03">
            <w:pPr>
              <w:pStyle w:val="Tabletext"/>
            </w:pPr>
            <w:r w:rsidRPr="00C70209">
              <w:t>Was the method of allocation concealment adequate?</w:t>
            </w:r>
          </w:p>
        </w:tc>
        <w:tc>
          <w:tcPr>
            <w:tcW w:w="1191" w:type="dxa"/>
            <w:tcBorders>
              <w:top w:val="single" w:sz="4" w:space="0" w:color="auto"/>
              <w:left w:val="single" w:sz="4" w:space="0" w:color="auto"/>
              <w:bottom w:val="single" w:sz="4" w:space="0" w:color="auto"/>
              <w:right w:val="single" w:sz="4" w:space="0" w:color="auto"/>
            </w:tcBorders>
            <w:hideMark/>
          </w:tcPr>
          <w:p w14:paraId="7E766FBD" w14:textId="77777777" w:rsidR="00E9569B" w:rsidRPr="00C70209" w:rsidRDefault="00E9569B" w:rsidP="00130F03">
            <w:pPr>
              <w:pStyle w:val="Tabletext"/>
              <w:jc w:val="center"/>
            </w:pPr>
            <w:r w:rsidRPr="00C70209">
              <w:t>III</w:t>
            </w:r>
          </w:p>
        </w:tc>
      </w:tr>
      <w:tr w:rsidR="00E9569B" w:rsidRPr="00C70209" w14:paraId="2905D33E"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2572964C"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37FCB06F" w14:textId="77777777" w:rsidR="00E9569B" w:rsidRPr="00C70209" w:rsidRDefault="00E9569B" w:rsidP="00130F03">
            <w:pPr>
              <w:pStyle w:val="Tabletext"/>
            </w:pPr>
            <w:r w:rsidRPr="00C70209">
              <w:t>B. Was the study double-blinded?</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74096F75" w14:textId="77777777" w:rsidR="00E9569B" w:rsidRPr="00C70209" w:rsidRDefault="00E9569B" w:rsidP="00130F03">
            <w:pPr>
              <w:pStyle w:val="Tabletext"/>
              <w:jc w:val="center"/>
            </w:pPr>
          </w:p>
        </w:tc>
      </w:tr>
      <w:tr w:rsidR="00E9569B" w:rsidRPr="00C70209" w14:paraId="3BCCB9F2" w14:textId="77777777" w:rsidTr="00130F03">
        <w:tc>
          <w:tcPr>
            <w:tcW w:w="0" w:type="auto"/>
            <w:tcBorders>
              <w:top w:val="single" w:sz="4" w:space="0" w:color="auto"/>
              <w:left w:val="single" w:sz="4" w:space="0" w:color="auto"/>
              <w:bottom w:val="single" w:sz="4" w:space="0" w:color="auto"/>
              <w:right w:val="single" w:sz="4" w:space="0" w:color="auto"/>
            </w:tcBorders>
          </w:tcPr>
          <w:p w14:paraId="5F85AF0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698F15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46F873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5A36FC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7A03BF24"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subjects and investigators blinded to treatment arm?</w:t>
            </w:r>
          </w:p>
        </w:tc>
        <w:tc>
          <w:tcPr>
            <w:tcW w:w="1191" w:type="dxa"/>
            <w:tcBorders>
              <w:top w:val="single" w:sz="4" w:space="0" w:color="auto"/>
              <w:left w:val="single" w:sz="4" w:space="0" w:color="auto"/>
              <w:bottom w:val="single" w:sz="4" w:space="0" w:color="auto"/>
              <w:right w:val="single" w:sz="4" w:space="0" w:color="auto"/>
            </w:tcBorders>
            <w:hideMark/>
          </w:tcPr>
          <w:p w14:paraId="7CC8BB77" w14:textId="77777777" w:rsidR="00E9569B" w:rsidRPr="00C70209" w:rsidRDefault="00E9569B" w:rsidP="00130F03">
            <w:pPr>
              <w:pStyle w:val="Tabletext"/>
              <w:jc w:val="center"/>
              <w:rPr>
                <w:szCs w:val="20"/>
                <w:lang w:eastAsia="en-US"/>
              </w:rPr>
            </w:pPr>
            <w:r w:rsidRPr="00C70209">
              <w:rPr>
                <w:szCs w:val="20"/>
                <w:lang w:eastAsia="en-US"/>
              </w:rPr>
              <w:t>II-IV</w:t>
            </w:r>
          </w:p>
        </w:tc>
      </w:tr>
      <w:tr w:rsidR="00E9569B" w:rsidRPr="00C70209" w14:paraId="663FDEDC"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38063A2D"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61F2B234" w14:textId="77777777" w:rsidR="00E9569B" w:rsidRPr="00C70209" w:rsidRDefault="00E9569B" w:rsidP="00130F03">
            <w:pPr>
              <w:pStyle w:val="Tabletext"/>
            </w:pPr>
            <w:r w:rsidRPr="00C70209">
              <w:t>C. Were patient characteristics and demographics similar between treatment arms at baselin</w:t>
            </w:r>
            <w:r w:rsidRPr="00C70209">
              <w:rPr>
                <w:rStyle w:val="TabletextChar"/>
              </w:rPr>
              <w:t>e</w:t>
            </w:r>
            <w:r w:rsidRPr="00C70209">
              <w:t>?</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36AB5746" w14:textId="77777777" w:rsidR="00E9569B" w:rsidRPr="00C70209" w:rsidRDefault="00E9569B" w:rsidP="00130F03">
            <w:pPr>
              <w:pStyle w:val="Tabletext"/>
              <w:jc w:val="center"/>
            </w:pPr>
          </w:p>
        </w:tc>
      </w:tr>
      <w:tr w:rsidR="00E9569B" w:rsidRPr="00C70209" w14:paraId="379664FC" w14:textId="77777777" w:rsidTr="00130F03">
        <w:tc>
          <w:tcPr>
            <w:tcW w:w="0" w:type="auto"/>
            <w:tcBorders>
              <w:top w:val="single" w:sz="4" w:space="0" w:color="auto"/>
              <w:left w:val="single" w:sz="4" w:space="0" w:color="auto"/>
              <w:bottom w:val="single" w:sz="4" w:space="0" w:color="auto"/>
              <w:right w:val="single" w:sz="4" w:space="0" w:color="auto"/>
            </w:tcBorders>
          </w:tcPr>
          <w:p w14:paraId="3B55943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D24945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F5CBA6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368F77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6CEA3A1D"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baseline patient characteristics and demographics reported?</w:t>
            </w:r>
          </w:p>
        </w:tc>
        <w:tc>
          <w:tcPr>
            <w:tcW w:w="1191" w:type="dxa"/>
            <w:tcBorders>
              <w:top w:val="single" w:sz="4" w:space="0" w:color="auto"/>
              <w:left w:val="single" w:sz="4" w:space="0" w:color="auto"/>
              <w:bottom w:val="single" w:sz="4" w:space="0" w:color="auto"/>
              <w:right w:val="single" w:sz="4" w:space="0" w:color="auto"/>
            </w:tcBorders>
            <w:hideMark/>
          </w:tcPr>
          <w:p w14:paraId="70C458FA" w14:textId="77777777" w:rsidR="00E9569B" w:rsidRPr="00C70209" w:rsidRDefault="00E9569B" w:rsidP="00130F03">
            <w:pPr>
              <w:pStyle w:val="Tabletext"/>
              <w:jc w:val="center"/>
              <w:rPr>
                <w:szCs w:val="20"/>
                <w:lang w:eastAsia="en-US"/>
              </w:rPr>
            </w:pPr>
            <w:r w:rsidRPr="00C70209">
              <w:rPr>
                <w:szCs w:val="20"/>
                <w:lang w:eastAsia="en-US"/>
              </w:rPr>
              <w:t>III</w:t>
            </w:r>
          </w:p>
        </w:tc>
      </w:tr>
      <w:tr w:rsidR="00E9569B" w:rsidRPr="00C70209" w14:paraId="7F6A5F5A" w14:textId="77777777" w:rsidTr="00130F03">
        <w:tc>
          <w:tcPr>
            <w:tcW w:w="0" w:type="auto"/>
            <w:tcBorders>
              <w:top w:val="single" w:sz="4" w:space="0" w:color="auto"/>
              <w:left w:val="single" w:sz="4" w:space="0" w:color="auto"/>
              <w:bottom w:val="single" w:sz="4" w:space="0" w:color="auto"/>
              <w:right w:val="single" w:sz="4" w:space="0" w:color="auto"/>
            </w:tcBorders>
          </w:tcPr>
          <w:p w14:paraId="1FACDC4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58A991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120856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7ABF15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6A56F777"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characteristics similar between treatment arms?</w:t>
            </w:r>
          </w:p>
        </w:tc>
        <w:tc>
          <w:tcPr>
            <w:tcW w:w="1191" w:type="dxa"/>
            <w:tcBorders>
              <w:top w:val="single" w:sz="4" w:space="0" w:color="auto"/>
              <w:left w:val="single" w:sz="4" w:space="0" w:color="auto"/>
              <w:bottom w:val="single" w:sz="4" w:space="0" w:color="auto"/>
              <w:right w:val="single" w:sz="4" w:space="0" w:color="auto"/>
            </w:tcBorders>
            <w:hideMark/>
          </w:tcPr>
          <w:p w14:paraId="25606E0B" w14:textId="77777777" w:rsidR="00E9569B" w:rsidRPr="00C70209" w:rsidRDefault="00E9569B" w:rsidP="00130F03">
            <w:pPr>
              <w:pStyle w:val="Tabletext"/>
              <w:jc w:val="center"/>
              <w:rPr>
                <w:szCs w:val="20"/>
                <w:lang w:eastAsia="en-US"/>
              </w:rPr>
            </w:pPr>
            <w:r w:rsidRPr="00C70209">
              <w:rPr>
                <w:szCs w:val="20"/>
                <w:lang w:eastAsia="en-US"/>
              </w:rPr>
              <w:t>III-IV</w:t>
            </w:r>
          </w:p>
        </w:tc>
      </w:tr>
      <w:tr w:rsidR="00E9569B" w:rsidRPr="00C70209" w14:paraId="6CEB39B5"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2ED90B37"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578FF8B2" w14:textId="77777777" w:rsidR="00E9569B" w:rsidRPr="00C70209" w:rsidRDefault="00E9569B" w:rsidP="00130F03">
            <w:pPr>
              <w:pStyle w:val="Tabletext"/>
            </w:pPr>
            <w:r w:rsidRPr="00C70209">
              <w:t>D. Were all randomised participants included in the analysis?</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4944BBF3" w14:textId="77777777" w:rsidR="00E9569B" w:rsidRPr="00C70209" w:rsidRDefault="00E9569B" w:rsidP="00130F03">
            <w:pPr>
              <w:pStyle w:val="Tabletext"/>
              <w:jc w:val="center"/>
            </w:pPr>
          </w:p>
        </w:tc>
      </w:tr>
      <w:tr w:rsidR="00E9569B" w:rsidRPr="00C70209" w14:paraId="0865121B" w14:textId="77777777" w:rsidTr="00130F03">
        <w:tc>
          <w:tcPr>
            <w:tcW w:w="0" w:type="auto"/>
            <w:tcBorders>
              <w:top w:val="single" w:sz="4" w:space="0" w:color="auto"/>
              <w:left w:val="single" w:sz="4" w:space="0" w:color="auto"/>
              <w:bottom w:val="single" w:sz="4" w:space="0" w:color="auto"/>
              <w:right w:val="single" w:sz="4" w:space="0" w:color="auto"/>
            </w:tcBorders>
          </w:tcPr>
          <w:p w14:paraId="1711CC3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0D33BC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2AA3D0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7F424A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2C2F4F8C"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loss to follow-up reported?</w:t>
            </w:r>
          </w:p>
        </w:tc>
        <w:tc>
          <w:tcPr>
            <w:tcW w:w="1191" w:type="dxa"/>
            <w:tcBorders>
              <w:top w:val="single" w:sz="4" w:space="0" w:color="auto"/>
              <w:left w:val="single" w:sz="4" w:space="0" w:color="auto"/>
              <w:bottom w:val="single" w:sz="4" w:space="0" w:color="auto"/>
              <w:right w:val="single" w:sz="4" w:space="0" w:color="auto"/>
            </w:tcBorders>
            <w:hideMark/>
          </w:tcPr>
          <w:p w14:paraId="2E0B73C5" w14:textId="77777777" w:rsidR="00E9569B" w:rsidRPr="00C70209" w:rsidRDefault="00E9569B" w:rsidP="00130F03">
            <w:pPr>
              <w:pStyle w:val="Tabletext"/>
              <w:jc w:val="center"/>
              <w:rPr>
                <w:szCs w:val="20"/>
                <w:lang w:eastAsia="en-US"/>
              </w:rPr>
            </w:pPr>
            <w:r w:rsidRPr="00C70209">
              <w:rPr>
                <w:szCs w:val="20"/>
                <w:lang w:eastAsia="en-US"/>
              </w:rPr>
              <w:t>II</w:t>
            </w:r>
          </w:p>
        </w:tc>
      </w:tr>
      <w:tr w:rsidR="00E9569B" w:rsidRPr="00C70209" w14:paraId="277E5DC7" w14:textId="77777777" w:rsidTr="00130F03">
        <w:tc>
          <w:tcPr>
            <w:tcW w:w="0" w:type="auto"/>
            <w:tcBorders>
              <w:top w:val="single" w:sz="4" w:space="0" w:color="auto"/>
              <w:left w:val="single" w:sz="4" w:space="0" w:color="auto"/>
              <w:bottom w:val="single" w:sz="4" w:space="0" w:color="auto"/>
              <w:right w:val="single" w:sz="4" w:space="0" w:color="auto"/>
            </w:tcBorders>
          </w:tcPr>
          <w:p w14:paraId="2874388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DA8642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01754A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A18849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49A40FA4"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loss to follow-up appropriately accounted for in the analysis?</w:t>
            </w:r>
          </w:p>
        </w:tc>
        <w:tc>
          <w:tcPr>
            <w:tcW w:w="1191" w:type="dxa"/>
            <w:tcBorders>
              <w:top w:val="single" w:sz="4" w:space="0" w:color="auto"/>
              <w:left w:val="single" w:sz="4" w:space="0" w:color="auto"/>
              <w:bottom w:val="single" w:sz="4" w:space="0" w:color="auto"/>
              <w:right w:val="single" w:sz="4" w:space="0" w:color="auto"/>
            </w:tcBorders>
            <w:hideMark/>
          </w:tcPr>
          <w:p w14:paraId="35F8DE8B" w14:textId="77777777" w:rsidR="00E9569B" w:rsidRPr="00C70209" w:rsidRDefault="00E9569B" w:rsidP="00130F03">
            <w:pPr>
              <w:pStyle w:val="Tabletext"/>
              <w:jc w:val="center"/>
              <w:rPr>
                <w:szCs w:val="20"/>
                <w:lang w:eastAsia="en-US"/>
              </w:rPr>
            </w:pPr>
            <w:r w:rsidRPr="00C70209">
              <w:rPr>
                <w:szCs w:val="20"/>
                <w:lang w:eastAsia="en-US"/>
              </w:rPr>
              <w:t>III-IV</w:t>
            </w:r>
          </w:p>
        </w:tc>
      </w:tr>
      <w:tr w:rsidR="00E9569B" w:rsidRPr="00C70209" w14:paraId="3B4FC367"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35E0689F"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7D1A609E" w14:textId="77777777" w:rsidR="00E9569B" w:rsidRPr="00C70209" w:rsidRDefault="00E9569B" w:rsidP="00130F03">
            <w:pPr>
              <w:pStyle w:val="Tabletext"/>
            </w:pPr>
            <w:r w:rsidRPr="00C70209">
              <w:t>E. Was outcome assessment likely to be subject to bias?</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77F98AD3" w14:textId="77777777" w:rsidR="00E9569B" w:rsidRPr="00C70209" w:rsidRDefault="00E9569B" w:rsidP="00130F03">
            <w:pPr>
              <w:pStyle w:val="Tabletext"/>
              <w:jc w:val="center"/>
            </w:pPr>
          </w:p>
        </w:tc>
      </w:tr>
      <w:tr w:rsidR="00E9569B" w:rsidRPr="00C70209" w14:paraId="47A84BE9" w14:textId="77777777" w:rsidTr="00130F03">
        <w:tc>
          <w:tcPr>
            <w:tcW w:w="0" w:type="auto"/>
            <w:tcBorders>
              <w:top w:val="single" w:sz="4" w:space="0" w:color="auto"/>
              <w:left w:val="single" w:sz="4" w:space="0" w:color="auto"/>
              <w:bottom w:val="single" w:sz="4" w:space="0" w:color="auto"/>
              <w:right w:val="single" w:sz="4" w:space="0" w:color="auto"/>
            </w:tcBorders>
          </w:tcPr>
          <w:p w14:paraId="7E081EE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89697F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45128A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891C93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2BE20DF1"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all relevant outcomes measured in a standard, valid, and reliable way?</w:t>
            </w:r>
          </w:p>
        </w:tc>
        <w:tc>
          <w:tcPr>
            <w:tcW w:w="1191" w:type="dxa"/>
            <w:tcBorders>
              <w:top w:val="single" w:sz="4" w:space="0" w:color="auto"/>
              <w:left w:val="single" w:sz="4" w:space="0" w:color="auto"/>
              <w:bottom w:val="single" w:sz="4" w:space="0" w:color="auto"/>
              <w:right w:val="single" w:sz="4" w:space="0" w:color="auto"/>
            </w:tcBorders>
            <w:hideMark/>
          </w:tcPr>
          <w:p w14:paraId="1A3D95CB" w14:textId="77777777" w:rsidR="00E9569B" w:rsidRPr="00C70209" w:rsidRDefault="00E9569B" w:rsidP="00130F03">
            <w:pPr>
              <w:pStyle w:val="Tabletext"/>
              <w:jc w:val="center"/>
              <w:rPr>
                <w:szCs w:val="20"/>
                <w:lang w:eastAsia="en-US"/>
              </w:rPr>
            </w:pPr>
            <w:r w:rsidRPr="00C70209">
              <w:rPr>
                <w:szCs w:val="20"/>
                <w:lang w:eastAsia="en-US"/>
              </w:rPr>
              <w:t>III-IV</w:t>
            </w:r>
          </w:p>
        </w:tc>
      </w:tr>
      <w:tr w:rsidR="00E9569B" w:rsidRPr="00C70209" w14:paraId="219C6917" w14:textId="77777777" w:rsidTr="00130F03">
        <w:tc>
          <w:tcPr>
            <w:tcW w:w="0" w:type="auto"/>
            <w:tcBorders>
              <w:top w:val="single" w:sz="4" w:space="0" w:color="auto"/>
              <w:left w:val="single" w:sz="4" w:space="0" w:color="auto"/>
              <w:bottom w:val="single" w:sz="4" w:space="0" w:color="auto"/>
              <w:right w:val="single" w:sz="4" w:space="0" w:color="auto"/>
            </w:tcBorders>
          </w:tcPr>
          <w:p w14:paraId="1E75083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AC8959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C1EE45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82AE9C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01580B2F"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outcome assessment blinded to treatment allocation?</w:t>
            </w:r>
          </w:p>
        </w:tc>
        <w:tc>
          <w:tcPr>
            <w:tcW w:w="1191" w:type="dxa"/>
            <w:tcBorders>
              <w:top w:val="single" w:sz="4" w:space="0" w:color="auto"/>
              <w:left w:val="single" w:sz="4" w:space="0" w:color="auto"/>
              <w:bottom w:val="single" w:sz="4" w:space="0" w:color="auto"/>
              <w:right w:val="single" w:sz="4" w:space="0" w:color="auto"/>
            </w:tcBorders>
            <w:hideMark/>
          </w:tcPr>
          <w:p w14:paraId="29B1B5E9" w14:textId="77777777" w:rsidR="00E9569B" w:rsidRPr="00C70209" w:rsidRDefault="00E9569B" w:rsidP="00130F03">
            <w:pPr>
              <w:pStyle w:val="Tabletext"/>
              <w:jc w:val="center"/>
              <w:rPr>
                <w:szCs w:val="20"/>
                <w:lang w:eastAsia="en-US"/>
              </w:rPr>
            </w:pPr>
            <w:r w:rsidRPr="00C70209">
              <w:rPr>
                <w:szCs w:val="20"/>
                <w:lang w:eastAsia="en-US"/>
              </w:rPr>
              <w:t>III</w:t>
            </w:r>
          </w:p>
        </w:tc>
      </w:tr>
      <w:tr w:rsidR="00E9569B" w:rsidRPr="00C70209" w14:paraId="66D7E64D" w14:textId="77777777" w:rsidTr="00130F03">
        <w:tc>
          <w:tcPr>
            <w:tcW w:w="0" w:type="auto"/>
            <w:tcBorders>
              <w:top w:val="single" w:sz="4" w:space="0" w:color="auto"/>
              <w:left w:val="single" w:sz="4" w:space="0" w:color="auto"/>
              <w:bottom w:val="single" w:sz="4" w:space="0" w:color="auto"/>
              <w:right w:val="single" w:sz="4" w:space="0" w:color="auto"/>
            </w:tcBorders>
          </w:tcPr>
          <w:p w14:paraId="0878543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B445ED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8F6786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2756B3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6D9EAE70"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If outcome assessment was not blinded, were outcomes objective and unlikely to be influenced by blinding of assessment?</w:t>
            </w:r>
          </w:p>
        </w:tc>
        <w:tc>
          <w:tcPr>
            <w:tcW w:w="1191" w:type="dxa"/>
            <w:tcBorders>
              <w:top w:val="single" w:sz="4" w:space="0" w:color="auto"/>
              <w:left w:val="single" w:sz="4" w:space="0" w:color="auto"/>
              <w:bottom w:val="single" w:sz="4" w:space="0" w:color="auto"/>
              <w:right w:val="single" w:sz="4" w:space="0" w:color="auto"/>
            </w:tcBorders>
            <w:hideMark/>
          </w:tcPr>
          <w:p w14:paraId="7B96E4E4" w14:textId="77777777" w:rsidR="00E9569B" w:rsidRPr="00C70209" w:rsidRDefault="00E9569B" w:rsidP="00130F03">
            <w:pPr>
              <w:pStyle w:val="Tabletext"/>
              <w:jc w:val="center"/>
              <w:rPr>
                <w:szCs w:val="20"/>
                <w:lang w:eastAsia="en-US"/>
              </w:rPr>
            </w:pPr>
            <w:r w:rsidRPr="00C70209">
              <w:rPr>
                <w:szCs w:val="20"/>
                <w:lang w:eastAsia="en-US"/>
              </w:rPr>
              <w:t>III</w:t>
            </w:r>
          </w:p>
        </w:tc>
      </w:tr>
      <w:tr w:rsidR="00E9569B" w:rsidRPr="00C70209" w14:paraId="1B3E6CAA"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03AB1256"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54EB121B" w14:textId="77777777" w:rsidR="00E9569B" w:rsidRPr="00C70209" w:rsidRDefault="00E9569B" w:rsidP="00130F03">
            <w:pPr>
              <w:pStyle w:val="Tabletext"/>
            </w:pPr>
            <w:r w:rsidRPr="00C70209">
              <w:t>F. Were the statistical methods appropriate?</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59227DBC" w14:textId="77777777" w:rsidR="00E9569B" w:rsidRPr="00C70209" w:rsidRDefault="00E9569B" w:rsidP="00130F03">
            <w:pPr>
              <w:pStyle w:val="Tabletext"/>
              <w:jc w:val="center"/>
            </w:pPr>
          </w:p>
        </w:tc>
      </w:tr>
      <w:tr w:rsidR="00E9569B" w:rsidRPr="00C70209" w14:paraId="59D5CDD0" w14:textId="77777777" w:rsidTr="00130F03">
        <w:tc>
          <w:tcPr>
            <w:tcW w:w="0" w:type="auto"/>
            <w:tcBorders>
              <w:top w:val="single" w:sz="4" w:space="0" w:color="auto"/>
              <w:left w:val="single" w:sz="4" w:space="0" w:color="auto"/>
              <w:bottom w:val="single" w:sz="4" w:space="0" w:color="auto"/>
              <w:right w:val="single" w:sz="4" w:space="0" w:color="auto"/>
            </w:tcBorders>
          </w:tcPr>
          <w:p w14:paraId="44DB87A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4EFFFF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63B689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0285C1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0761EC80"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methods used for comparing results between treatment arms appropriate?</w:t>
            </w:r>
          </w:p>
        </w:tc>
        <w:tc>
          <w:tcPr>
            <w:tcW w:w="1191" w:type="dxa"/>
            <w:tcBorders>
              <w:top w:val="single" w:sz="4" w:space="0" w:color="auto"/>
              <w:left w:val="single" w:sz="4" w:space="0" w:color="auto"/>
              <w:bottom w:val="single" w:sz="4" w:space="0" w:color="auto"/>
              <w:right w:val="single" w:sz="4" w:space="0" w:color="auto"/>
            </w:tcBorders>
            <w:hideMark/>
          </w:tcPr>
          <w:p w14:paraId="52BA8D91" w14:textId="77777777" w:rsidR="00E9569B" w:rsidRPr="00C70209" w:rsidRDefault="00E9569B" w:rsidP="00130F03">
            <w:pPr>
              <w:pStyle w:val="Tabletext"/>
              <w:jc w:val="center"/>
              <w:rPr>
                <w:szCs w:val="20"/>
                <w:lang w:eastAsia="en-US"/>
              </w:rPr>
            </w:pPr>
            <w:r w:rsidRPr="00C70209">
              <w:rPr>
                <w:szCs w:val="20"/>
                <w:lang w:eastAsia="en-US"/>
              </w:rPr>
              <w:t>III</w:t>
            </w:r>
          </w:p>
        </w:tc>
      </w:tr>
      <w:tr w:rsidR="00E9569B" w:rsidRPr="00C70209" w14:paraId="4BC5504C" w14:textId="77777777" w:rsidTr="00130F03">
        <w:tc>
          <w:tcPr>
            <w:tcW w:w="0" w:type="auto"/>
            <w:tcBorders>
              <w:top w:val="single" w:sz="4" w:space="0" w:color="auto"/>
              <w:left w:val="single" w:sz="4" w:space="0" w:color="auto"/>
              <w:bottom w:val="single" w:sz="4" w:space="0" w:color="auto"/>
              <w:right w:val="single" w:sz="4" w:space="0" w:color="auto"/>
            </w:tcBorders>
          </w:tcPr>
          <w:p w14:paraId="7A45921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A03051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0E6A01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A9770C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4ECF9DB9"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If the study was carried out at more than one site, are the results comparable for all sites?</w:t>
            </w:r>
          </w:p>
        </w:tc>
        <w:tc>
          <w:tcPr>
            <w:tcW w:w="1191" w:type="dxa"/>
            <w:tcBorders>
              <w:top w:val="single" w:sz="4" w:space="0" w:color="auto"/>
              <w:left w:val="single" w:sz="4" w:space="0" w:color="auto"/>
              <w:bottom w:val="single" w:sz="4" w:space="0" w:color="auto"/>
              <w:right w:val="single" w:sz="4" w:space="0" w:color="auto"/>
            </w:tcBorders>
            <w:hideMark/>
          </w:tcPr>
          <w:p w14:paraId="0DE2AAF6" w14:textId="77777777" w:rsidR="00E9569B" w:rsidRPr="00C70209" w:rsidRDefault="00E9569B" w:rsidP="00130F03">
            <w:pPr>
              <w:pStyle w:val="Tabletext"/>
              <w:jc w:val="center"/>
              <w:rPr>
                <w:szCs w:val="20"/>
                <w:lang w:eastAsia="en-US"/>
              </w:rPr>
            </w:pPr>
            <w:r w:rsidRPr="00C70209">
              <w:rPr>
                <w:szCs w:val="20"/>
                <w:lang w:eastAsia="en-US"/>
              </w:rPr>
              <w:t>IV</w:t>
            </w:r>
          </w:p>
        </w:tc>
      </w:tr>
      <w:tr w:rsidR="00E9569B" w:rsidRPr="00C70209" w14:paraId="06681E5F" w14:textId="77777777" w:rsidTr="00130F03">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6BA63E89" w14:textId="77777777" w:rsidR="00E9569B" w:rsidRPr="00C70209" w:rsidRDefault="00E9569B" w:rsidP="00130F03">
            <w:pPr>
              <w:pStyle w:val="Tabletext"/>
            </w:pPr>
          </w:p>
        </w:tc>
        <w:tc>
          <w:tcPr>
            <w:tcW w:w="6445" w:type="dxa"/>
            <w:tcBorders>
              <w:top w:val="single" w:sz="4" w:space="0" w:color="auto"/>
              <w:left w:val="single" w:sz="4" w:space="0" w:color="auto"/>
              <w:bottom w:val="single" w:sz="4" w:space="0" w:color="auto"/>
              <w:right w:val="single" w:sz="4" w:space="0" w:color="auto"/>
            </w:tcBorders>
            <w:shd w:val="clear" w:color="auto" w:fill="BFBFBF"/>
            <w:hideMark/>
          </w:tcPr>
          <w:p w14:paraId="63BA002F" w14:textId="77777777" w:rsidR="00E9569B" w:rsidRPr="00C70209" w:rsidRDefault="00E9569B" w:rsidP="00130F03">
            <w:pPr>
              <w:pStyle w:val="Tabletext"/>
            </w:pPr>
            <w:r w:rsidRPr="00C70209">
              <w:t>G. If appropriate, were any subgroup analyses carried out?</w:t>
            </w:r>
          </w:p>
        </w:tc>
        <w:tc>
          <w:tcPr>
            <w:tcW w:w="1191" w:type="dxa"/>
            <w:tcBorders>
              <w:top w:val="single" w:sz="4" w:space="0" w:color="auto"/>
              <w:left w:val="single" w:sz="4" w:space="0" w:color="auto"/>
              <w:bottom w:val="single" w:sz="4" w:space="0" w:color="auto"/>
              <w:right w:val="single" w:sz="4" w:space="0" w:color="auto"/>
            </w:tcBorders>
            <w:shd w:val="clear" w:color="auto" w:fill="BFBFBF"/>
          </w:tcPr>
          <w:p w14:paraId="71A5F2FF" w14:textId="77777777" w:rsidR="00E9569B" w:rsidRPr="00C70209" w:rsidRDefault="00E9569B" w:rsidP="00130F03">
            <w:pPr>
              <w:pStyle w:val="Tabletext"/>
              <w:jc w:val="center"/>
            </w:pPr>
          </w:p>
        </w:tc>
      </w:tr>
      <w:tr w:rsidR="00E9569B" w:rsidRPr="00C70209" w14:paraId="3017ED95" w14:textId="77777777" w:rsidTr="00130F03">
        <w:tc>
          <w:tcPr>
            <w:tcW w:w="0" w:type="auto"/>
            <w:tcBorders>
              <w:top w:val="single" w:sz="4" w:space="0" w:color="auto"/>
              <w:left w:val="single" w:sz="4" w:space="0" w:color="auto"/>
              <w:bottom w:val="single" w:sz="4" w:space="0" w:color="auto"/>
              <w:right w:val="single" w:sz="4" w:space="0" w:color="auto"/>
            </w:tcBorders>
          </w:tcPr>
          <w:p w14:paraId="6361CE0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A2A6A4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83C811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431DC0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57D3A022"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subgroup analyses reported?</w:t>
            </w:r>
          </w:p>
        </w:tc>
        <w:tc>
          <w:tcPr>
            <w:tcW w:w="1191" w:type="dxa"/>
            <w:tcBorders>
              <w:top w:val="single" w:sz="4" w:space="0" w:color="auto"/>
              <w:left w:val="single" w:sz="4" w:space="0" w:color="auto"/>
              <w:bottom w:val="single" w:sz="4" w:space="0" w:color="auto"/>
              <w:right w:val="single" w:sz="4" w:space="0" w:color="auto"/>
            </w:tcBorders>
            <w:hideMark/>
          </w:tcPr>
          <w:p w14:paraId="6CB32824" w14:textId="77777777" w:rsidR="00E9569B" w:rsidRPr="00C70209" w:rsidRDefault="00E9569B" w:rsidP="00130F03">
            <w:pPr>
              <w:pStyle w:val="Tabletext"/>
              <w:jc w:val="center"/>
              <w:rPr>
                <w:szCs w:val="20"/>
                <w:lang w:eastAsia="en-US"/>
              </w:rPr>
            </w:pPr>
            <w:r w:rsidRPr="00C70209">
              <w:rPr>
                <w:szCs w:val="20"/>
                <w:lang w:eastAsia="en-US"/>
              </w:rPr>
              <w:t>III-IV</w:t>
            </w:r>
          </w:p>
        </w:tc>
      </w:tr>
      <w:tr w:rsidR="00E9569B" w:rsidRPr="00C70209" w14:paraId="04BFA05E" w14:textId="77777777" w:rsidTr="00130F03">
        <w:tc>
          <w:tcPr>
            <w:tcW w:w="0" w:type="auto"/>
            <w:tcBorders>
              <w:top w:val="single" w:sz="4" w:space="0" w:color="auto"/>
              <w:left w:val="single" w:sz="4" w:space="0" w:color="auto"/>
              <w:bottom w:val="single" w:sz="4" w:space="0" w:color="auto"/>
              <w:right w:val="single" w:sz="4" w:space="0" w:color="auto"/>
            </w:tcBorders>
          </w:tcPr>
          <w:p w14:paraId="2102346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CA089D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5D4C8B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F24AC3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445" w:type="dxa"/>
            <w:tcBorders>
              <w:top w:val="single" w:sz="4" w:space="0" w:color="auto"/>
              <w:left w:val="single" w:sz="4" w:space="0" w:color="auto"/>
              <w:bottom w:val="single" w:sz="4" w:space="0" w:color="auto"/>
              <w:right w:val="single" w:sz="4" w:space="0" w:color="auto"/>
            </w:tcBorders>
            <w:hideMark/>
          </w:tcPr>
          <w:p w14:paraId="2CF04387"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subgroup analyses appropriate?</w:t>
            </w:r>
          </w:p>
        </w:tc>
        <w:tc>
          <w:tcPr>
            <w:tcW w:w="1191" w:type="dxa"/>
            <w:tcBorders>
              <w:top w:val="single" w:sz="4" w:space="0" w:color="auto"/>
              <w:left w:val="single" w:sz="4" w:space="0" w:color="auto"/>
              <w:bottom w:val="single" w:sz="4" w:space="0" w:color="auto"/>
              <w:right w:val="single" w:sz="4" w:space="0" w:color="auto"/>
            </w:tcBorders>
            <w:hideMark/>
          </w:tcPr>
          <w:p w14:paraId="185B61B2" w14:textId="77777777" w:rsidR="00E9569B" w:rsidRPr="00C70209" w:rsidRDefault="00E9569B" w:rsidP="00130F03">
            <w:pPr>
              <w:pStyle w:val="Tabletext"/>
              <w:jc w:val="center"/>
              <w:rPr>
                <w:szCs w:val="20"/>
                <w:lang w:eastAsia="en-US"/>
              </w:rPr>
            </w:pPr>
            <w:r w:rsidRPr="00C70209">
              <w:rPr>
                <w:szCs w:val="20"/>
                <w:lang w:eastAsia="en-US"/>
              </w:rPr>
              <w:t>III-IV</w:t>
            </w:r>
          </w:p>
        </w:tc>
      </w:tr>
      <w:tr w:rsidR="00E9569B" w:rsidRPr="00C70209" w14:paraId="4C814208" w14:textId="77777777" w:rsidTr="00130F03">
        <w:trPr>
          <w:trHeight w:val="366"/>
        </w:trPr>
        <w:tc>
          <w:tcPr>
            <w:tcW w:w="0" w:type="auto"/>
            <w:gridSpan w:val="4"/>
            <w:tcBorders>
              <w:top w:val="single" w:sz="4" w:space="0" w:color="auto"/>
              <w:left w:val="single" w:sz="4" w:space="0" w:color="auto"/>
              <w:bottom w:val="single" w:sz="4" w:space="0" w:color="auto"/>
              <w:right w:val="single" w:sz="4" w:space="0" w:color="auto"/>
            </w:tcBorders>
            <w:hideMark/>
          </w:tcPr>
          <w:p w14:paraId="4677DA30"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omments</w:t>
            </w:r>
            <w:r w:rsidRPr="00C70209">
              <w:rPr>
                <w:rFonts w:ascii="Arial Narrow" w:hAnsi="Arial Narrow" w:cs="Arial"/>
                <w:b/>
                <w:color w:val="auto"/>
                <w:sz w:val="20"/>
                <w:szCs w:val="20"/>
                <w:vertAlign w:val="superscript"/>
                <w:lang w:eastAsia="en-US"/>
              </w:rPr>
              <w:t>b</w:t>
            </w:r>
            <w:r w:rsidRPr="00C70209">
              <w:rPr>
                <w:rFonts w:ascii="Arial Narrow" w:hAnsi="Arial Narrow" w:cs="Arial"/>
                <w:b/>
                <w:color w:val="auto"/>
                <w:sz w:val="20"/>
                <w:szCs w:val="20"/>
                <w:lang w:eastAsia="en-US"/>
              </w:rPr>
              <w:t>:</w:t>
            </w:r>
          </w:p>
        </w:tc>
        <w:tc>
          <w:tcPr>
            <w:tcW w:w="6445" w:type="dxa"/>
            <w:tcBorders>
              <w:top w:val="single" w:sz="4" w:space="0" w:color="auto"/>
              <w:left w:val="single" w:sz="4" w:space="0" w:color="auto"/>
              <w:bottom w:val="single" w:sz="4" w:space="0" w:color="auto"/>
              <w:right w:val="single" w:sz="4" w:space="0" w:color="auto"/>
            </w:tcBorders>
          </w:tcPr>
          <w:p w14:paraId="7EFA4B6F" w14:textId="77777777" w:rsidR="00E9569B" w:rsidRPr="00C70209" w:rsidRDefault="00E9569B" w:rsidP="00130F03">
            <w:pPr>
              <w:pStyle w:val="Tabletext"/>
            </w:pPr>
          </w:p>
        </w:tc>
        <w:tc>
          <w:tcPr>
            <w:tcW w:w="1191" w:type="dxa"/>
            <w:tcBorders>
              <w:top w:val="single" w:sz="4" w:space="0" w:color="auto"/>
              <w:left w:val="single" w:sz="4" w:space="0" w:color="auto"/>
              <w:bottom w:val="single" w:sz="4" w:space="0" w:color="auto"/>
              <w:right w:val="single" w:sz="4" w:space="0" w:color="auto"/>
            </w:tcBorders>
          </w:tcPr>
          <w:p w14:paraId="632CE605" w14:textId="77777777" w:rsidR="00E9569B" w:rsidRPr="00C70209" w:rsidRDefault="00E9569B" w:rsidP="00130F03">
            <w:pPr>
              <w:pStyle w:val="Tabletext"/>
            </w:pPr>
          </w:p>
        </w:tc>
      </w:tr>
      <w:tr w:rsidR="00E9569B" w:rsidRPr="00C70209" w14:paraId="32D90A9B" w14:textId="77777777" w:rsidTr="00130F03">
        <w:trPr>
          <w:trHeight w:val="290"/>
        </w:trPr>
        <w:tc>
          <w:tcPr>
            <w:tcW w:w="0" w:type="auto"/>
            <w:gridSpan w:val="4"/>
            <w:tcBorders>
              <w:top w:val="single" w:sz="4" w:space="0" w:color="auto"/>
              <w:left w:val="single" w:sz="4" w:space="0" w:color="auto"/>
              <w:bottom w:val="single" w:sz="4" w:space="0" w:color="auto"/>
              <w:right w:val="single" w:sz="4" w:space="0" w:color="auto"/>
            </w:tcBorders>
            <w:hideMark/>
          </w:tcPr>
          <w:p w14:paraId="15CEFC2F" w14:textId="77777777" w:rsidR="00E9569B" w:rsidRPr="00C70209" w:rsidRDefault="00E9569B">
            <w:pPr>
              <w:spacing w:before="60" w:after="60" w:line="276" w:lineRule="auto"/>
              <w:ind w:left="0"/>
              <w:jc w:val="right"/>
              <w:rPr>
                <w:rFonts w:ascii="Arial Narrow" w:hAnsi="Arial Narrow" w:cs="Arial"/>
                <w:b/>
                <w:color w:val="auto"/>
                <w:sz w:val="20"/>
                <w:szCs w:val="20"/>
                <w:vertAlign w:val="superscript"/>
                <w:lang w:eastAsia="en-US"/>
              </w:rPr>
            </w:pPr>
            <w:r w:rsidRPr="00C70209">
              <w:rPr>
                <w:rFonts w:ascii="Arial Narrow" w:hAnsi="Arial Narrow" w:cs="Arial"/>
                <w:b/>
                <w:color w:val="auto"/>
                <w:sz w:val="20"/>
                <w:szCs w:val="20"/>
                <w:lang w:eastAsia="en-US"/>
              </w:rPr>
              <w:t>Quality rating:</w:t>
            </w:r>
          </w:p>
          <w:p w14:paraId="40AD514B"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Good/Fair/Poor]</w:t>
            </w:r>
          </w:p>
        </w:tc>
        <w:tc>
          <w:tcPr>
            <w:tcW w:w="6445" w:type="dxa"/>
            <w:tcBorders>
              <w:top w:val="single" w:sz="4" w:space="0" w:color="auto"/>
              <w:left w:val="single" w:sz="4" w:space="0" w:color="auto"/>
              <w:bottom w:val="single" w:sz="4" w:space="0" w:color="auto"/>
              <w:right w:val="single" w:sz="4" w:space="0" w:color="auto"/>
            </w:tcBorders>
          </w:tcPr>
          <w:p w14:paraId="54148941" w14:textId="77777777" w:rsidR="00E9569B" w:rsidRPr="00C70209" w:rsidRDefault="00E9569B" w:rsidP="00130F03">
            <w:pPr>
              <w:pStyle w:val="Tabletext"/>
            </w:pPr>
          </w:p>
        </w:tc>
        <w:tc>
          <w:tcPr>
            <w:tcW w:w="1191" w:type="dxa"/>
            <w:tcBorders>
              <w:top w:val="single" w:sz="4" w:space="0" w:color="auto"/>
              <w:left w:val="single" w:sz="4" w:space="0" w:color="auto"/>
              <w:bottom w:val="single" w:sz="4" w:space="0" w:color="auto"/>
              <w:right w:val="single" w:sz="4" w:space="0" w:color="auto"/>
            </w:tcBorders>
          </w:tcPr>
          <w:p w14:paraId="32E268BE" w14:textId="77777777" w:rsidR="00E9569B" w:rsidRPr="00C70209" w:rsidRDefault="00E9569B" w:rsidP="00130F03">
            <w:pPr>
              <w:pStyle w:val="Tabletext"/>
            </w:pPr>
          </w:p>
        </w:tc>
      </w:tr>
    </w:tbl>
    <w:p w14:paraId="4B789E05" w14:textId="77777777" w:rsidR="00E9569B" w:rsidRPr="00C70209" w:rsidRDefault="00E9569B" w:rsidP="00E9569B">
      <w:pPr>
        <w:pStyle w:val="TableSource0"/>
        <w:ind w:left="0"/>
        <w:rPr>
          <w:lang w:eastAsia="en-US"/>
        </w:rPr>
      </w:pPr>
      <w:r w:rsidRPr="00C70209">
        <w:rPr>
          <w:lang w:eastAsia="en-US"/>
        </w:rPr>
        <w:t>Source: Quality criteria were adapted from NHMRC (2000) How to use the evidence: assessment and application of scientific evidence. NHMRC, Canberra.</w:t>
      </w:r>
    </w:p>
    <w:p w14:paraId="6D530B1E" w14:textId="77777777" w:rsidR="00E9569B" w:rsidRPr="00C70209" w:rsidRDefault="00E9569B" w:rsidP="00E9569B">
      <w:pPr>
        <w:pStyle w:val="TableFigNotes0"/>
        <w:ind w:left="0"/>
        <w:rPr>
          <w:lang w:eastAsia="en-US"/>
        </w:rPr>
      </w:pPr>
      <w:r w:rsidRPr="00C70209">
        <w:rPr>
          <w:lang w:eastAsia="en-US"/>
        </w:rPr>
        <w:t>Rules for assigning quality rating were adapted from SIGN (2008) SIGN 50: a guideline developer’s handbook. SIGN, Edinburgh.</w:t>
      </w:r>
    </w:p>
    <w:p w14:paraId="25DE6DEB" w14:textId="77777777" w:rsidR="00E9569B" w:rsidRPr="00C70209" w:rsidRDefault="00E9569B" w:rsidP="00E9569B">
      <w:pPr>
        <w:pStyle w:val="TableFigNotes0"/>
        <w:ind w:left="0"/>
        <w:rPr>
          <w:color w:val="auto"/>
          <w:lang w:eastAsia="en-US"/>
        </w:rPr>
      </w:pPr>
      <w:r w:rsidRPr="00C70209">
        <w:rPr>
          <w:b/>
          <w:color w:val="auto"/>
          <w:lang w:eastAsia="en-US"/>
        </w:rPr>
        <w:t xml:space="preserve">a. </w:t>
      </w:r>
      <w:r w:rsidRPr="00C70209">
        <w:rPr>
          <w:color w:val="auto"/>
          <w:lang w:eastAsia="en-US"/>
        </w:rPr>
        <w:t>Each quality criterion was associated with an error category designed to reflect the relative weight that should be assigned to each criterion. These error categories were defined as follows: (I) leads to exclusion of the study; (II) automatically leads to a poor rating; (III) leads to a one grade reduction in quality rating (e.g. good to fair, or fair to poor); and (IV) errors that are may or may not be sufficient to lead to a decrease in rating.</w:t>
      </w:r>
    </w:p>
    <w:p w14:paraId="612B9920" w14:textId="77777777" w:rsidR="00E9569B" w:rsidRPr="00C70209" w:rsidRDefault="00E9569B" w:rsidP="00E9569B">
      <w:pPr>
        <w:pStyle w:val="TableFigNotes0"/>
        <w:ind w:left="0"/>
        <w:rPr>
          <w:color w:val="auto"/>
          <w:lang w:eastAsia="en-US"/>
        </w:rPr>
      </w:pPr>
      <w:r w:rsidRPr="00C70209">
        <w:rPr>
          <w:b/>
          <w:color w:val="auto"/>
          <w:lang w:eastAsia="en-US"/>
        </w:rPr>
        <w:t>b.</w:t>
      </w:r>
      <w:r w:rsidRPr="00C70209">
        <w:rPr>
          <w:color w:val="auto"/>
          <w:lang w:eastAsia="en-US"/>
        </w:rPr>
        <w:t xml:space="preserve"> Where applicable, provide clarification for any of the criteria, particularly where it may result in downgrading of the study quality.</w:t>
      </w:r>
    </w:p>
    <w:p w14:paraId="609E48C6" w14:textId="77777777" w:rsidR="00E9569B" w:rsidRPr="00C70209" w:rsidRDefault="00E9569B" w:rsidP="00E9569B">
      <w:pPr>
        <w:spacing w:after="200" w:line="276" w:lineRule="auto"/>
        <w:ind w:left="0"/>
      </w:pPr>
    </w:p>
    <w:p w14:paraId="335AC034" w14:textId="77777777" w:rsidR="00E9569B" w:rsidRPr="00C70209" w:rsidRDefault="00E9569B" w:rsidP="00E9569B">
      <w:pPr>
        <w:pStyle w:val="Heading3"/>
        <w:numPr>
          <w:ilvl w:val="2"/>
          <w:numId w:val="35"/>
        </w:numPr>
        <w:rPr>
          <w:lang w:eastAsia="en-US"/>
        </w:rPr>
      </w:pPr>
      <w:bookmarkStart w:id="864" w:name="_Toc358724010"/>
      <w:bookmarkStart w:id="865" w:name="_Toc266868538"/>
      <w:bookmarkStart w:id="866" w:name="_Toc395872130"/>
      <w:bookmarkStart w:id="867" w:name="_Toc427746877"/>
      <w:r w:rsidRPr="00C70209">
        <w:rPr>
          <w:lang w:eastAsia="en-US"/>
        </w:rPr>
        <w:t>Cohort studies</w:t>
      </w:r>
      <w:bookmarkEnd w:id="864"/>
      <w:bookmarkEnd w:id="865"/>
      <w:r w:rsidRPr="00C70209">
        <w:rPr>
          <w:lang w:eastAsia="en-US"/>
        </w:rPr>
        <w:t>/ Concurrent control</w:t>
      </w:r>
      <w:bookmarkEnd w:id="866"/>
      <w:bookmarkEnd w:id="8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4"/>
        <w:gridCol w:w="335"/>
        <w:gridCol w:w="453"/>
        <w:gridCol w:w="444"/>
        <w:gridCol w:w="6780"/>
        <w:gridCol w:w="1162"/>
      </w:tblGrid>
      <w:tr w:rsidR="00E9569B" w:rsidRPr="00C70209" w14:paraId="7AF5644D"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3B8C506D"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Study type:</w:t>
            </w:r>
          </w:p>
        </w:tc>
        <w:tc>
          <w:tcPr>
            <w:tcW w:w="6872" w:type="dxa"/>
            <w:tcBorders>
              <w:top w:val="single" w:sz="4" w:space="0" w:color="auto"/>
              <w:left w:val="single" w:sz="4" w:space="0" w:color="auto"/>
              <w:bottom w:val="single" w:sz="4" w:space="0" w:color="auto"/>
              <w:right w:val="single" w:sz="4" w:space="0" w:color="auto"/>
            </w:tcBorders>
            <w:hideMark/>
          </w:tcPr>
          <w:p w14:paraId="10F62EA8" w14:textId="77777777" w:rsidR="00E9569B" w:rsidRPr="00C70209" w:rsidRDefault="00E9569B" w:rsidP="00130F03">
            <w:pPr>
              <w:pStyle w:val="Tabletext"/>
            </w:pPr>
            <w:r w:rsidRPr="00C70209">
              <w:t>Cohort study</w:t>
            </w:r>
          </w:p>
        </w:tc>
        <w:tc>
          <w:tcPr>
            <w:tcW w:w="1170" w:type="dxa"/>
            <w:tcBorders>
              <w:top w:val="single" w:sz="4" w:space="0" w:color="auto"/>
              <w:left w:val="single" w:sz="4" w:space="0" w:color="auto"/>
              <w:bottom w:val="single" w:sz="4" w:space="0" w:color="auto"/>
              <w:right w:val="single" w:sz="4" w:space="0" w:color="auto"/>
            </w:tcBorders>
          </w:tcPr>
          <w:p w14:paraId="4F689A54" w14:textId="77777777" w:rsidR="00E9569B" w:rsidRPr="00C70209" w:rsidRDefault="00E9569B" w:rsidP="00130F03">
            <w:pPr>
              <w:pStyle w:val="Tabletext"/>
            </w:pPr>
          </w:p>
        </w:tc>
      </w:tr>
      <w:tr w:rsidR="00E9569B" w:rsidRPr="00C70209" w14:paraId="6A721795"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3315CB5E"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itation:</w:t>
            </w:r>
          </w:p>
        </w:tc>
        <w:tc>
          <w:tcPr>
            <w:tcW w:w="6872" w:type="dxa"/>
            <w:tcBorders>
              <w:top w:val="single" w:sz="4" w:space="0" w:color="auto"/>
              <w:left w:val="single" w:sz="4" w:space="0" w:color="auto"/>
              <w:bottom w:val="single" w:sz="4" w:space="0" w:color="auto"/>
              <w:right w:val="single" w:sz="4" w:space="0" w:color="auto"/>
            </w:tcBorders>
          </w:tcPr>
          <w:p w14:paraId="6627B67A" w14:textId="77777777" w:rsidR="00E9569B" w:rsidRPr="00C70209" w:rsidRDefault="00E9569B" w:rsidP="00130F03">
            <w:pPr>
              <w:pStyle w:val="Tabletext"/>
            </w:pPr>
          </w:p>
        </w:tc>
        <w:tc>
          <w:tcPr>
            <w:tcW w:w="1170" w:type="dxa"/>
            <w:tcBorders>
              <w:top w:val="single" w:sz="4" w:space="0" w:color="auto"/>
              <w:left w:val="single" w:sz="4" w:space="0" w:color="auto"/>
              <w:bottom w:val="single" w:sz="4" w:space="0" w:color="auto"/>
              <w:right w:val="single" w:sz="4" w:space="0" w:color="auto"/>
            </w:tcBorders>
          </w:tcPr>
          <w:p w14:paraId="1C9064A7" w14:textId="77777777" w:rsidR="00E9569B" w:rsidRPr="00C70209" w:rsidRDefault="00E9569B" w:rsidP="00130F03">
            <w:pPr>
              <w:pStyle w:val="Tabletext"/>
            </w:pPr>
          </w:p>
        </w:tc>
      </w:tr>
      <w:tr w:rsidR="00E9569B" w:rsidRPr="00C70209" w14:paraId="38DFDDC1" w14:textId="77777777" w:rsidTr="00E9569B">
        <w:trPr>
          <w:trHeight w:val="267"/>
        </w:trPr>
        <w:tc>
          <w:tcPr>
            <w:tcW w:w="0" w:type="auto"/>
            <w:tcBorders>
              <w:top w:val="single" w:sz="4" w:space="0" w:color="auto"/>
              <w:left w:val="single" w:sz="4" w:space="0" w:color="auto"/>
              <w:bottom w:val="single" w:sz="4" w:space="0" w:color="auto"/>
              <w:right w:val="single" w:sz="4" w:space="0" w:color="auto"/>
            </w:tcBorders>
            <w:hideMark/>
          </w:tcPr>
          <w:p w14:paraId="35FFA2D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Y</w:t>
            </w:r>
          </w:p>
        </w:tc>
        <w:tc>
          <w:tcPr>
            <w:tcW w:w="0" w:type="auto"/>
            <w:tcBorders>
              <w:top w:val="single" w:sz="4" w:space="0" w:color="auto"/>
              <w:left w:val="single" w:sz="4" w:space="0" w:color="auto"/>
              <w:bottom w:val="single" w:sz="4" w:space="0" w:color="auto"/>
              <w:right w:val="single" w:sz="4" w:space="0" w:color="auto"/>
            </w:tcBorders>
            <w:hideMark/>
          </w:tcPr>
          <w:p w14:paraId="2B16172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N</w:t>
            </w:r>
          </w:p>
        </w:tc>
        <w:tc>
          <w:tcPr>
            <w:tcW w:w="0" w:type="auto"/>
            <w:tcBorders>
              <w:top w:val="single" w:sz="4" w:space="0" w:color="auto"/>
              <w:left w:val="single" w:sz="4" w:space="0" w:color="auto"/>
              <w:bottom w:val="single" w:sz="4" w:space="0" w:color="auto"/>
              <w:right w:val="single" w:sz="4" w:space="0" w:color="auto"/>
            </w:tcBorders>
            <w:hideMark/>
          </w:tcPr>
          <w:p w14:paraId="0982E3E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NR</w:t>
            </w:r>
          </w:p>
        </w:tc>
        <w:tc>
          <w:tcPr>
            <w:tcW w:w="0" w:type="auto"/>
            <w:tcBorders>
              <w:top w:val="single" w:sz="4" w:space="0" w:color="auto"/>
              <w:left w:val="single" w:sz="4" w:space="0" w:color="auto"/>
              <w:bottom w:val="single" w:sz="4" w:space="0" w:color="auto"/>
              <w:right w:val="single" w:sz="4" w:space="0" w:color="auto"/>
            </w:tcBorders>
            <w:hideMark/>
          </w:tcPr>
          <w:p w14:paraId="7D6CBE6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t>NA</w:t>
            </w:r>
          </w:p>
        </w:tc>
        <w:tc>
          <w:tcPr>
            <w:tcW w:w="6872" w:type="dxa"/>
            <w:tcBorders>
              <w:top w:val="single" w:sz="4" w:space="0" w:color="auto"/>
              <w:left w:val="single" w:sz="4" w:space="0" w:color="auto"/>
              <w:bottom w:val="single" w:sz="4" w:space="0" w:color="auto"/>
              <w:right w:val="single" w:sz="4" w:space="0" w:color="auto"/>
            </w:tcBorders>
            <w:hideMark/>
          </w:tcPr>
          <w:p w14:paraId="4FD12778" w14:textId="77777777" w:rsidR="00E9569B" w:rsidRPr="00C70209" w:rsidRDefault="00E9569B">
            <w:pPr>
              <w:spacing w:before="60" w:after="60" w:line="276" w:lineRule="auto"/>
              <w:ind w:left="0"/>
              <w:rPr>
                <w:rFonts w:ascii="Arial Narrow" w:hAnsi="Arial Narrow" w:cs="Arial"/>
                <w:color w:val="auto"/>
                <w:sz w:val="20"/>
                <w:szCs w:val="20"/>
                <w:lang w:eastAsia="en-US"/>
              </w:rPr>
            </w:pPr>
            <w:r w:rsidRPr="00C70209">
              <w:rPr>
                <w:rFonts w:ascii="Arial Narrow" w:hAnsi="Arial Narrow" w:cs="Arial"/>
                <w:color w:val="auto"/>
                <w:sz w:val="20"/>
                <w:szCs w:val="20"/>
                <w:lang w:eastAsia="en-US"/>
              </w:rPr>
              <w:t>Quality criteria</w:t>
            </w:r>
          </w:p>
        </w:tc>
        <w:tc>
          <w:tcPr>
            <w:tcW w:w="1170" w:type="dxa"/>
            <w:tcBorders>
              <w:top w:val="single" w:sz="4" w:space="0" w:color="auto"/>
              <w:left w:val="single" w:sz="4" w:space="0" w:color="auto"/>
              <w:bottom w:val="single" w:sz="4" w:space="0" w:color="auto"/>
              <w:right w:val="single" w:sz="4" w:space="0" w:color="auto"/>
            </w:tcBorders>
            <w:hideMark/>
          </w:tcPr>
          <w:p w14:paraId="25E40D53" w14:textId="77777777" w:rsidR="00E9569B" w:rsidRPr="00C70209" w:rsidRDefault="00E9569B" w:rsidP="00130F03">
            <w:pPr>
              <w:pStyle w:val="Tabletext"/>
              <w:rPr>
                <w:vertAlign w:val="superscript"/>
              </w:rPr>
            </w:pPr>
            <w:r w:rsidRPr="00C70209">
              <w:t>Error rating</w:t>
            </w:r>
            <w:r w:rsidRPr="00C70209">
              <w:rPr>
                <w:vertAlign w:val="superscript"/>
              </w:rPr>
              <w:t>a</w:t>
            </w:r>
          </w:p>
        </w:tc>
      </w:tr>
      <w:tr w:rsidR="00E9569B" w:rsidRPr="00C70209" w14:paraId="00E8D3C1"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7F4AFC37" w14:textId="77777777" w:rsidR="00E9569B" w:rsidRPr="00C70209" w:rsidRDefault="00E9569B" w:rsidP="00130F03">
            <w:pPr>
              <w:pStyle w:val="Tabletext"/>
            </w:pPr>
          </w:p>
        </w:tc>
        <w:tc>
          <w:tcPr>
            <w:tcW w:w="6872" w:type="dxa"/>
            <w:tcBorders>
              <w:top w:val="single" w:sz="4" w:space="0" w:color="auto"/>
              <w:left w:val="single" w:sz="4" w:space="0" w:color="auto"/>
              <w:bottom w:val="single" w:sz="4" w:space="0" w:color="auto"/>
              <w:right w:val="single" w:sz="4" w:space="0" w:color="auto"/>
            </w:tcBorders>
            <w:shd w:val="clear" w:color="auto" w:fill="BFBFBF"/>
            <w:hideMark/>
          </w:tcPr>
          <w:p w14:paraId="7ABAD8A4" w14:textId="77777777" w:rsidR="00E9569B" w:rsidRPr="00C70209" w:rsidRDefault="00E9569B" w:rsidP="00130F03">
            <w:pPr>
              <w:pStyle w:val="Tabletext"/>
            </w:pPr>
            <w:r w:rsidRPr="00C70209">
              <w:t>A. Was the selection of subjects appropriate?</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6D1605C9" w14:textId="77777777" w:rsidR="00E9569B" w:rsidRPr="00C70209" w:rsidRDefault="00E9569B" w:rsidP="00130F03">
            <w:pPr>
              <w:pStyle w:val="Tabletext"/>
            </w:pPr>
          </w:p>
        </w:tc>
      </w:tr>
      <w:tr w:rsidR="00E9569B" w:rsidRPr="00C70209" w14:paraId="193F1949" w14:textId="77777777" w:rsidTr="00E9569B">
        <w:tc>
          <w:tcPr>
            <w:tcW w:w="0" w:type="auto"/>
            <w:tcBorders>
              <w:top w:val="single" w:sz="4" w:space="0" w:color="auto"/>
              <w:left w:val="single" w:sz="4" w:space="0" w:color="auto"/>
              <w:bottom w:val="single" w:sz="4" w:space="0" w:color="auto"/>
              <w:right w:val="single" w:sz="4" w:space="0" w:color="auto"/>
            </w:tcBorders>
            <w:hideMark/>
          </w:tcPr>
          <w:p w14:paraId="7F103D9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cs="Arial"/>
                <w:color w:val="auto"/>
                <w:sz w:val="20"/>
                <w:szCs w:val="20"/>
                <w:lang w:eastAsia="en-US"/>
              </w:rPr>
              <w:sym w:font="Wingdings" w:char="F0FC"/>
            </w:r>
          </w:p>
        </w:tc>
        <w:tc>
          <w:tcPr>
            <w:tcW w:w="0" w:type="auto"/>
            <w:tcBorders>
              <w:top w:val="single" w:sz="4" w:space="0" w:color="auto"/>
              <w:left w:val="single" w:sz="4" w:space="0" w:color="auto"/>
              <w:bottom w:val="single" w:sz="4" w:space="0" w:color="auto"/>
              <w:right w:val="single" w:sz="4" w:space="0" w:color="auto"/>
            </w:tcBorders>
          </w:tcPr>
          <w:p w14:paraId="2D17F00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A60DD1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10EA84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6A5B6FDB"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two groups being studied selected from source populations that are comparable in all respects other than the factor under investigation?</w:t>
            </w:r>
          </w:p>
        </w:tc>
        <w:tc>
          <w:tcPr>
            <w:tcW w:w="1170" w:type="dxa"/>
            <w:tcBorders>
              <w:top w:val="single" w:sz="4" w:space="0" w:color="auto"/>
              <w:left w:val="single" w:sz="4" w:space="0" w:color="auto"/>
              <w:bottom w:val="single" w:sz="4" w:space="0" w:color="auto"/>
              <w:right w:val="single" w:sz="4" w:space="0" w:color="auto"/>
            </w:tcBorders>
            <w:hideMark/>
          </w:tcPr>
          <w:p w14:paraId="50DF1540" w14:textId="77777777" w:rsidR="00E9569B" w:rsidRPr="00C70209" w:rsidRDefault="00E9569B" w:rsidP="00130F03">
            <w:pPr>
              <w:pStyle w:val="Tabletext"/>
              <w:jc w:val="center"/>
            </w:pPr>
            <w:r w:rsidRPr="00C70209">
              <w:t>II-IV</w:t>
            </w:r>
          </w:p>
        </w:tc>
      </w:tr>
      <w:tr w:rsidR="00E9569B" w:rsidRPr="00C70209" w14:paraId="43129AE9" w14:textId="77777777" w:rsidTr="00E9569B">
        <w:tc>
          <w:tcPr>
            <w:tcW w:w="0" w:type="auto"/>
            <w:tcBorders>
              <w:top w:val="single" w:sz="4" w:space="0" w:color="auto"/>
              <w:left w:val="single" w:sz="4" w:space="0" w:color="auto"/>
              <w:bottom w:val="single" w:sz="4" w:space="0" w:color="auto"/>
              <w:right w:val="single" w:sz="4" w:space="0" w:color="auto"/>
            </w:tcBorders>
          </w:tcPr>
          <w:p w14:paraId="24B9C19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545717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41DA18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FCA17E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5703AF51"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the likelihood that some eligible subjects might have the outcome at the time of enrolment adequately accounted for in the analysis?</w:t>
            </w:r>
          </w:p>
        </w:tc>
        <w:tc>
          <w:tcPr>
            <w:tcW w:w="1170" w:type="dxa"/>
            <w:tcBorders>
              <w:top w:val="single" w:sz="4" w:space="0" w:color="auto"/>
              <w:left w:val="single" w:sz="4" w:space="0" w:color="auto"/>
              <w:bottom w:val="single" w:sz="4" w:space="0" w:color="auto"/>
              <w:right w:val="single" w:sz="4" w:space="0" w:color="auto"/>
            </w:tcBorders>
            <w:hideMark/>
          </w:tcPr>
          <w:p w14:paraId="43698B52" w14:textId="77777777" w:rsidR="00E9569B" w:rsidRPr="00C70209" w:rsidRDefault="00E9569B" w:rsidP="00130F03">
            <w:pPr>
              <w:pStyle w:val="Tabletext"/>
              <w:jc w:val="center"/>
            </w:pPr>
            <w:r w:rsidRPr="00C70209">
              <w:t>III</w:t>
            </w:r>
          </w:p>
        </w:tc>
      </w:tr>
      <w:tr w:rsidR="00E9569B" w:rsidRPr="00C70209" w14:paraId="73E33421"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3BCDB97B" w14:textId="77777777" w:rsidR="00E9569B" w:rsidRPr="00C70209" w:rsidRDefault="00E9569B" w:rsidP="00130F03">
            <w:pPr>
              <w:pStyle w:val="Tabletext"/>
            </w:pPr>
          </w:p>
        </w:tc>
        <w:tc>
          <w:tcPr>
            <w:tcW w:w="6872" w:type="dxa"/>
            <w:tcBorders>
              <w:top w:val="single" w:sz="4" w:space="0" w:color="auto"/>
              <w:left w:val="single" w:sz="4" w:space="0" w:color="auto"/>
              <w:bottom w:val="single" w:sz="4" w:space="0" w:color="auto"/>
              <w:right w:val="single" w:sz="4" w:space="0" w:color="auto"/>
            </w:tcBorders>
            <w:shd w:val="clear" w:color="auto" w:fill="BFBFBF"/>
            <w:hideMark/>
          </w:tcPr>
          <w:p w14:paraId="5E517F8B" w14:textId="77777777" w:rsidR="00E9569B" w:rsidRPr="00C70209" w:rsidRDefault="00E9569B" w:rsidP="00130F03">
            <w:pPr>
              <w:pStyle w:val="Tabletext"/>
            </w:pPr>
            <w:r w:rsidRPr="00C70209">
              <w:t>B. Were all recruited participants included in the analysis?</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7796EBDB" w14:textId="77777777" w:rsidR="00E9569B" w:rsidRPr="00C70209" w:rsidRDefault="00E9569B" w:rsidP="00130F03">
            <w:pPr>
              <w:pStyle w:val="Tabletext"/>
              <w:jc w:val="center"/>
            </w:pPr>
          </w:p>
        </w:tc>
      </w:tr>
      <w:tr w:rsidR="00E9569B" w:rsidRPr="00C70209" w14:paraId="169FA66F" w14:textId="77777777" w:rsidTr="00E9569B">
        <w:trPr>
          <w:trHeight w:val="183"/>
        </w:trPr>
        <w:tc>
          <w:tcPr>
            <w:tcW w:w="0" w:type="auto"/>
            <w:tcBorders>
              <w:top w:val="single" w:sz="4" w:space="0" w:color="auto"/>
              <w:left w:val="single" w:sz="4" w:space="0" w:color="auto"/>
              <w:bottom w:val="single" w:sz="4" w:space="0" w:color="auto"/>
              <w:right w:val="single" w:sz="4" w:space="0" w:color="auto"/>
            </w:tcBorders>
          </w:tcPr>
          <w:p w14:paraId="6E53D4B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1136A2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0DB807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FDCB84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5195CA6A"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Does the study report whether all people who were asked to take part did so, in each of the groups being studied?</w:t>
            </w:r>
          </w:p>
        </w:tc>
        <w:tc>
          <w:tcPr>
            <w:tcW w:w="1170" w:type="dxa"/>
            <w:tcBorders>
              <w:top w:val="single" w:sz="4" w:space="0" w:color="auto"/>
              <w:left w:val="single" w:sz="4" w:space="0" w:color="auto"/>
              <w:bottom w:val="single" w:sz="4" w:space="0" w:color="auto"/>
              <w:right w:val="single" w:sz="4" w:space="0" w:color="auto"/>
            </w:tcBorders>
            <w:hideMark/>
          </w:tcPr>
          <w:p w14:paraId="7A833546" w14:textId="77777777" w:rsidR="00E9569B" w:rsidRPr="00C70209" w:rsidRDefault="00E9569B" w:rsidP="00130F03">
            <w:pPr>
              <w:pStyle w:val="Tabletext"/>
              <w:jc w:val="center"/>
            </w:pPr>
            <w:r w:rsidRPr="00C70209">
              <w:t>III</w:t>
            </w:r>
          </w:p>
        </w:tc>
      </w:tr>
      <w:tr w:rsidR="00E9569B" w:rsidRPr="00C70209" w14:paraId="0F17A089" w14:textId="77777777" w:rsidTr="00E9569B">
        <w:tc>
          <w:tcPr>
            <w:tcW w:w="0" w:type="auto"/>
            <w:tcBorders>
              <w:top w:val="single" w:sz="4" w:space="0" w:color="auto"/>
              <w:left w:val="single" w:sz="4" w:space="0" w:color="auto"/>
              <w:bottom w:val="single" w:sz="4" w:space="0" w:color="auto"/>
              <w:right w:val="single" w:sz="4" w:space="0" w:color="auto"/>
            </w:tcBorders>
          </w:tcPr>
          <w:p w14:paraId="05C0A84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B05396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277534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6C262C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7A53FE33"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loss to follow-up and exclusions from analysis reported?</w:t>
            </w:r>
          </w:p>
        </w:tc>
        <w:tc>
          <w:tcPr>
            <w:tcW w:w="1170" w:type="dxa"/>
            <w:tcBorders>
              <w:top w:val="single" w:sz="4" w:space="0" w:color="auto"/>
              <w:left w:val="single" w:sz="4" w:space="0" w:color="auto"/>
              <w:bottom w:val="single" w:sz="4" w:space="0" w:color="auto"/>
              <w:right w:val="single" w:sz="4" w:space="0" w:color="auto"/>
            </w:tcBorders>
            <w:hideMark/>
          </w:tcPr>
          <w:p w14:paraId="034BD42E" w14:textId="77777777" w:rsidR="00E9569B" w:rsidRPr="00C70209" w:rsidRDefault="00E9569B" w:rsidP="00130F03">
            <w:pPr>
              <w:pStyle w:val="Tabletext"/>
              <w:jc w:val="center"/>
            </w:pPr>
            <w:r w:rsidRPr="00C70209">
              <w:t>II</w:t>
            </w:r>
          </w:p>
        </w:tc>
      </w:tr>
      <w:tr w:rsidR="00E9569B" w:rsidRPr="00C70209" w14:paraId="7C423728" w14:textId="77777777" w:rsidTr="00E9569B">
        <w:tc>
          <w:tcPr>
            <w:tcW w:w="0" w:type="auto"/>
            <w:tcBorders>
              <w:top w:val="single" w:sz="4" w:space="0" w:color="auto"/>
              <w:left w:val="single" w:sz="4" w:space="0" w:color="auto"/>
              <w:bottom w:val="single" w:sz="4" w:space="0" w:color="auto"/>
              <w:right w:val="single" w:sz="4" w:space="0" w:color="auto"/>
            </w:tcBorders>
          </w:tcPr>
          <w:p w14:paraId="1876679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171B33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1F56C9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F53E9B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613A2443"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loss to follow-up and exclusions from analysis appropriately accounted for in the analysis?</w:t>
            </w:r>
          </w:p>
        </w:tc>
        <w:tc>
          <w:tcPr>
            <w:tcW w:w="1170" w:type="dxa"/>
            <w:tcBorders>
              <w:top w:val="single" w:sz="4" w:space="0" w:color="auto"/>
              <w:left w:val="single" w:sz="4" w:space="0" w:color="auto"/>
              <w:bottom w:val="single" w:sz="4" w:space="0" w:color="auto"/>
              <w:right w:val="single" w:sz="4" w:space="0" w:color="auto"/>
            </w:tcBorders>
            <w:hideMark/>
          </w:tcPr>
          <w:p w14:paraId="0E8E182D" w14:textId="77777777" w:rsidR="00E9569B" w:rsidRPr="00C70209" w:rsidRDefault="00E9569B" w:rsidP="00130F03">
            <w:pPr>
              <w:pStyle w:val="Tabletext"/>
              <w:jc w:val="center"/>
            </w:pPr>
            <w:r w:rsidRPr="00C70209">
              <w:t>III-IV</w:t>
            </w:r>
          </w:p>
        </w:tc>
      </w:tr>
      <w:tr w:rsidR="00E9569B" w:rsidRPr="00C70209" w14:paraId="38E218A4"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134AFE4F" w14:textId="77777777" w:rsidR="00E9569B" w:rsidRPr="00C70209" w:rsidRDefault="00E9569B" w:rsidP="00130F03">
            <w:pPr>
              <w:pStyle w:val="Tabletext"/>
            </w:pPr>
          </w:p>
        </w:tc>
        <w:tc>
          <w:tcPr>
            <w:tcW w:w="6872" w:type="dxa"/>
            <w:tcBorders>
              <w:top w:val="single" w:sz="4" w:space="0" w:color="auto"/>
              <w:left w:val="single" w:sz="4" w:space="0" w:color="auto"/>
              <w:bottom w:val="single" w:sz="4" w:space="0" w:color="auto"/>
              <w:right w:val="single" w:sz="4" w:space="0" w:color="auto"/>
            </w:tcBorders>
            <w:shd w:val="clear" w:color="auto" w:fill="BFBFBF"/>
            <w:hideMark/>
          </w:tcPr>
          <w:p w14:paraId="3F0ACB15" w14:textId="77777777" w:rsidR="00E9569B" w:rsidRPr="00C70209" w:rsidRDefault="00E9569B" w:rsidP="00130F03">
            <w:pPr>
              <w:pStyle w:val="Tabletext"/>
            </w:pPr>
            <w:r w:rsidRPr="00C70209">
              <w:t>C. Does the study design/analysis adequately control for potential confounding variables?</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1C1DA8D1" w14:textId="77777777" w:rsidR="00E9569B" w:rsidRPr="00C70209" w:rsidRDefault="00E9569B" w:rsidP="00130F03">
            <w:pPr>
              <w:pStyle w:val="Tabletext"/>
              <w:jc w:val="center"/>
            </w:pPr>
          </w:p>
        </w:tc>
      </w:tr>
      <w:tr w:rsidR="00E9569B" w:rsidRPr="00C70209" w14:paraId="32C13EA0" w14:textId="77777777" w:rsidTr="00E9569B">
        <w:tc>
          <w:tcPr>
            <w:tcW w:w="0" w:type="auto"/>
            <w:tcBorders>
              <w:top w:val="single" w:sz="4" w:space="0" w:color="auto"/>
              <w:left w:val="single" w:sz="4" w:space="0" w:color="auto"/>
              <w:bottom w:val="single" w:sz="4" w:space="0" w:color="auto"/>
              <w:right w:val="single" w:sz="4" w:space="0" w:color="auto"/>
            </w:tcBorders>
          </w:tcPr>
          <w:p w14:paraId="54D826B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0351295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BABF50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EE3E22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37674C54"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Does the study adequately control for demographic characteristics, clinical features, and other potential confounding variables in the study design or analysis?</w:t>
            </w:r>
          </w:p>
        </w:tc>
        <w:tc>
          <w:tcPr>
            <w:tcW w:w="1170" w:type="dxa"/>
            <w:tcBorders>
              <w:top w:val="single" w:sz="4" w:space="0" w:color="auto"/>
              <w:left w:val="single" w:sz="4" w:space="0" w:color="auto"/>
              <w:bottom w:val="single" w:sz="4" w:space="0" w:color="auto"/>
              <w:right w:val="single" w:sz="4" w:space="0" w:color="auto"/>
            </w:tcBorders>
            <w:hideMark/>
          </w:tcPr>
          <w:p w14:paraId="10E816D9" w14:textId="77777777" w:rsidR="00E9569B" w:rsidRPr="00C70209" w:rsidRDefault="00E9569B" w:rsidP="00130F03">
            <w:pPr>
              <w:pStyle w:val="Tabletext"/>
              <w:jc w:val="center"/>
            </w:pPr>
            <w:r w:rsidRPr="00C70209">
              <w:t>II-IV</w:t>
            </w:r>
          </w:p>
        </w:tc>
      </w:tr>
      <w:tr w:rsidR="00E9569B" w:rsidRPr="00C70209" w14:paraId="0608D028"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3A8C5804" w14:textId="77777777" w:rsidR="00E9569B" w:rsidRPr="00C70209" w:rsidRDefault="00E9569B" w:rsidP="00130F03">
            <w:pPr>
              <w:pStyle w:val="Tabletext"/>
            </w:pPr>
          </w:p>
        </w:tc>
        <w:tc>
          <w:tcPr>
            <w:tcW w:w="6872" w:type="dxa"/>
            <w:tcBorders>
              <w:top w:val="single" w:sz="4" w:space="0" w:color="auto"/>
              <w:left w:val="single" w:sz="4" w:space="0" w:color="auto"/>
              <w:bottom w:val="single" w:sz="4" w:space="0" w:color="auto"/>
              <w:right w:val="single" w:sz="4" w:space="0" w:color="auto"/>
            </w:tcBorders>
            <w:shd w:val="clear" w:color="auto" w:fill="BFBFBF"/>
            <w:hideMark/>
          </w:tcPr>
          <w:p w14:paraId="35196DC4" w14:textId="77777777" w:rsidR="00E9569B" w:rsidRPr="00C70209" w:rsidRDefault="00E9569B" w:rsidP="00130F03">
            <w:pPr>
              <w:pStyle w:val="Tabletext"/>
            </w:pPr>
            <w:r w:rsidRPr="00C70209">
              <w:t>D. Was outcome assessment subject to bias?</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2B94C9A7" w14:textId="77777777" w:rsidR="00E9569B" w:rsidRPr="00C70209" w:rsidRDefault="00E9569B" w:rsidP="00130F03">
            <w:pPr>
              <w:pStyle w:val="Tabletext"/>
              <w:jc w:val="center"/>
            </w:pPr>
          </w:p>
        </w:tc>
      </w:tr>
      <w:tr w:rsidR="00E9569B" w:rsidRPr="00C70209" w14:paraId="1A0A9BFD" w14:textId="77777777" w:rsidTr="00E9569B">
        <w:tc>
          <w:tcPr>
            <w:tcW w:w="0" w:type="auto"/>
            <w:tcBorders>
              <w:top w:val="single" w:sz="4" w:space="0" w:color="auto"/>
              <w:left w:val="single" w:sz="4" w:space="0" w:color="auto"/>
              <w:bottom w:val="single" w:sz="4" w:space="0" w:color="auto"/>
              <w:right w:val="single" w:sz="4" w:space="0" w:color="auto"/>
            </w:tcBorders>
          </w:tcPr>
          <w:p w14:paraId="1B2642C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5DBD71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DD7FD5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21F37A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62A76A05"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all relevant outcomes measured in a standard, valid, and reliable way?</w:t>
            </w:r>
          </w:p>
        </w:tc>
        <w:tc>
          <w:tcPr>
            <w:tcW w:w="1170" w:type="dxa"/>
            <w:tcBorders>
              <w:top w:val="single" w:sz="4" w:space="0" w:color="auto"/>
              <w:left w:val="single" w:sz="4" w:space="0" w:color="auto"/>
              <w:bottom w:val="single" w:sz="4" w:space="0" w:color="auto"/>
              <w:right w:val="single" w:sz="4" w:space="0" w:color="auto"/>
            </w:tcBorders>
            <w:hideMark/>
          </w:tcPr>
          <w:p w14:paraId="4B9B25EC" w14:textId="77777777" w:rsidR="00E9569B" w:rsidRPr="00C70209" w:rsidRDefault="00E9569B" w:rsidP="00130F03">
            <w:pPr>
              <w:pStyle w:val="Tabletext"/>
              <w:jc w:val="center"/>
            </w:pPr>
            <w:r w:rsidRPr="00C70209">
              <w:t>III-IV</w:t>
            </w:r>
          </w:p>
        </w:tc>
      </w:tr>
      <w:tr w:rsidR="00E9569B" w:rsidRPr="00C70209" w14:paraId="590BE362" w14:textId="77777777" w:rsidTr="00E9569B">
        <w:tc>
          <w:tcPr>
            <w:tcW w:w="0" w:type="auto"/>
            <w:tcBorders>
              <w:top w:val="single" w:sz="4" w:space="0" w:color="auto"/>
              <w:left w:val="single" w:sz="4" w:space="0" w:color="auto"/>
              <w:bottom w:val="single" w:sz="4" w:space="0" w:color="auto"/>
              <w:right w:val="single" w:sz="4" w:space="0" w:color="auto"/>
            </w:tcBorders>
          </w:tcPr>
          <w:p w14:paraId="240EF6C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D1EF1A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729BC6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72DBDB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30D410D0"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outcome assessment blinded to exposure status?</w:t>
            </w:r>
          </w:p>
        </w:tc>
        <w:tc>
          <w:tcPr>
            <w:tcW w:w="1170" w:type="dxa"/>
            <w:tcBorders>
              <w:top w:val="single" w:sz="4" w:space="0" w:color="auto"/>
              <w:left w:val="single" w:sz="4" w:space="0" w:color="auto"/>
              <w:bottom w:val="single" w:sz="4" w:space="0" w:color="auto"/>
              <w:right w:val="single" w:sz="4" w:space="0" w:color="auto"/>
            </w:tcBorders>
            <w:hideMark/>
          </w:tcPr>
          <w:p w14:paraId="5295D4A7" w14:textId="77777777" w:rsidR="00E9569B" w:rsidRPr="00C70209" w:rsidRDefault="00E9569B" w:rsidP="00130F03">
            <w:pPr>
              <w:pStyle w:val="Tabletext"/>
              <w:jc w:val="center"/>
            </w:pPr>
            <w:r w:rsidRPr="00C70209">
              <w:t>III</w:t>
            </w:r>
          </w:p>
        </w:tc>
      </w:tr>
      <w:tr w:rsidR="00E9569B" w:rsidRPr="00C70209" w14:paraId="0082E83A" w14:textId="77777777" w:rsidTr="00E9569B">
        <w:tc>
          <w:tcPr>
            <w:tcW w:w="0" w:type="auto"/>
            <w:tcBorders>
              <w:top w:val="single" w:sz="4" w:space="0" w:color="auto"/>
              <w:left w:val="single" w:sz="4" w:space="0" w:color="auto"/>
              <w:bottom w:val="single" w:sz="4" w:space="0" w:color="auto"/>
              <w:right w:val="single" w:sz="4" w:space="0" w:color="auto"/>
            </w:tcBorders>
          </w:tcPr>
          <w:p w14:paraId="381F02D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8BCBC9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B9B8F1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9CD8C4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1D8C0DC3"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If outcome assessment was not blinded, were outcomes objective and unlikely to be influenced by blinding of assessment?</w:t>
            </w:r>
          </w:p>
        </w:tc>
        <w:tc>
          <w:tcPr>
            <w:tcW w:w="1170" w:type="dxa"/>
            <w:tcBorders>
              <w:top w:val="single" w:sz="4" w:space="0" w:color="auto"/>
              <w:left w:val="single" w:sz="4" w:space="0" w:color="auto"/>
              <w:bottom w:val="single" w:sz="4" w:space="0" w:color="auto"/>
              <w:right w:val="single" w:sz="4" w:space="0" w:color="auto"/>
            </w:tcBorders>
            <w:hideMark/>
          </w:tcPr>
          <w:p w14:paraId="20F8B6A0" w14:textId="77777777" w:rsidR="00E9569B" w:rsidRPr="00C70209" w:rsidRDefault="00E9569B" w:rsidP="00130F03">
            <w:pPr>
              <w:pStyle w:val="Tabletext"/>
              <w:jc w:val="center"/>
            </w:pPr>
            <w:r w:rsidRPr="00C70209">
              <w:t>III</w:t>
            </w:r>
          </w:p>
        </w:tc>
      </w:tr>
      <w:tr w:rsidR="00E9569B" w:rsidRPr="00C70209" w14:paraId="4100A898"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3913B337" w14:textId="77777777" w:rsidR="00E9569B" w:rsidRPr="00C70209" w:rsidRDefault="00E9569B" w:rsidP="00130F03">
            <w:pPr>
              <w:pStyle w:val="Tabletext"/>
            </w:pPr>
          </w:p>
        </w:tc>
        <w:tc>
          <w:tcPr>
            <w:tcW w:w="6872" w:type="dxa"/>
            <w:tcBorders>
              <w:top w:val="single" w:sz="4" w:space="0" w:color="auto"/>
              <w:left w:val="single" w:sz="4" w:space="0" w:color="auto"/>
              <w:bottom w:val="single" w:sz="4" w:space="0" w:color="auto"/>
              <w:right w:val="single" w:sz="4" w:space="0" w:color="auto"/>
            </w:tcBorders>
            <w:shd w:val="clear" w:color="auto" w:fill="BFBFBF"/>
            <w:hideMark/>
          </w:tcPr>
          <w:p w14:paraId="43CF1D06" w14:textId="77777777" w:rsidR="00E9569B" w:rsidRPr="00C70209" w:rsidRDefault="00E9569B" w:rsidP="00130F03">
            <w:pPr>
              <w:pStyle w:val="Tabletext"/>
            </w:pPr>
            <w:r w:rsidRPr="00C70209">
              <w:t>E. Was follow-up adequate?</w:t>
            </w:r>
          </w:p>
        </w:tc>
        <w:tc>
          <w:tcPr>
            <w:tcW w:w="1170" w:type="dxa"/>
            <w:tcBorders>
              <w:top w:val="single" w:sz="4" w:space="0" w:color="auto"/>
              <w:left w:val="single" w:sz="4" w:space="0" w:color="auto"/>
              <w:bottom w:val="single" w:sz="4" w:space="0" w:color="auto"/>
              <w:right w:val="single" w:sz="4" w:space="0" w:color="auto"/>
            </w:tcBorders>
            <w:shd w:val="clear" w:color="auto" w:fill="BFBFBF"/>
          </w:tcPr>
          <w:p w14:paraId="7B993E87" w14:textId="77777777" w:rsidR="00E9569B" w:rsidRPr="00C70209" w:rsidRDefault="00E9569B" w:rsidP="00130F03">
            <w:pPr>
              <w:pStyle w:val="Tabletext"/>
              <w:jc w:val="center"/>
            </w:pPr>
          </w:p>
        </w:tc>
      </w:tr>
      <w:tr w:rsidR="00E9569B" w:rsidRPr="00C70209" w14:paraId="29FD3CE0" w14:textId="77777777" w:rsidTr="00E9569B">
        <w:tc>
          <w:tcPr>
            <w:tcW w:w="0" w:type="auto"/>
            <w:tcBorders>
              <w:top w:val="single" w:sz="4" w:space="0" w:color="auto"/>
              <w:left w:val="single" w:sz="4" w:space="0" w:color="auto"/>
              <w:bottom w:val="single" w:sz="4" w:space="0" w:color="auto"/>
              <w:right w:val="single" w:sz="4" w:space="0" w:color="auto"/>
            </w:tcBorders>
          </w:tcPr>
          <w:p w14:paraId="5150AA1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E9AB45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004271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A5DA3B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872" w:type="dxa"/>
            <w:tcBorders>
              <w:top w:val="single" w:sz="4" w:space="0" w:color="auto"/>
              <w:left w:val="single" w:sz="4" w:space="0" w:color="auto"/>
              <w:bottom w:val="single" w:sz="4" w:space="0" w:color="auto"/>
              <w:right w:val="single" w:sz="4" w:space="0" w:color="auto"/>
            </w:tcBorders>
            <w:hideMark/>
          </w:tcPr>
          <w:p w14:paraId="655F241C"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follow-up long enough for outcomes to occur?</w:t>
            </w:r>
          </w:p>
        </w:tc>
        <w:tc>
          <w:tcPr>
            <w:tcW w:w="1170" w:type="dxa"/>
            <w:tcBorders>
              <w:top w:val="single" w:sz="4" w:space="0" w:color="auto"/>
              <w:left w:val="single" w:sz="4" w:space="0" w:color="auto"/>
              <w:bottom w:val="single" w:sz="4" w:space="0" w:color="auto"/>
              <w:right w:val="single" w:sz="4" w:space="0" w:color="auto"/>
            </w:tcBorders>
            <w:hideMark/>
          </w:tcPr>
          <w:p w14:paraId="0DF92496" w14:textId="77777777" w:rsidR="00E9569B" w:rsidRPr="00C70209" w:rsidRDefault="00E9569B" w:rsidP="00130F03">
            <w:pPr>
              <w:pStyle w:val="Tabletext"/>
              <w:jc w:val="center"/>
            </w:pPr>
            <w:r w:rsidRPr="00C70209">
              <w:t>III</w:t>
            </w:r>
          </w:p>
        </w:tc>
      </w:tr>
      <w:tr w:rsidR="00E9569B" w:rsidRPr="00C70209" w14:paraId="3AF0CBDA"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7315218F"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omments</w:t>
            </w:r>
            <w:r w:rsidRPr="00C70209">
              <w:rPr>
                <w:rFonts w:ascii="Arial Narrow" w:hAnsi="Arial Narrow" w:cs="Arial"/>
                <w:b/>
                <w:color w:val="auto"/>
                <w:sz w:val="20"/>
                <w:szCs w:val="20"/>
                <w:vertAlign w:val="superscript"/>
                <w:lang w:eastAsia="en-US"/>
              </w:rPr>
              <w:t>b</w:t>
            </w:r>
            <w:r w:rsidRPr="00C70209">
              <w:rPr>
                <w:rFonts w:ascii="Arial Narrow" w:hAnsi="Arial Narrow" w:cs="Arial"/>
                <w:b/>
                <w:color w:val="auto"/>
                <w:sz w:val="20"/>
                <w:szCs w:val="20"/>
                <w:lang w:eastAsia="en-US"/>
              </w:rPr>
              <w:t>:</w:t>
            </w:r>
          </w:p>
        </w:tc>
        <w:tc>
          <w:tcPr>
            <w:tcW w:w="6872" w:type="dxa"/>
            <w:tcBorders>
              <w:top w:val="single" w:sz="4" w:space="0" w:color="auto"/>
              <w:left w:val="single" w:sz="4" w:space="0" w:color="auto"/>
              <w:bottom w:val="single" w:sz="4" w:space="0" w:color="auto"/>
              <w:right w:val="single" w:sz="4" w:space="0" w:color="auto"/>
            </w:tcBorders>
          </w:tcPr>
          <w:p w14:paraId="0CB55008" w14:textId="77777777" w:rsidR="00E9569B" w:rsidRPr="00C70209" w:rsidRDefault="00E9569B" w:rsidP="00130F03">
            <w:pPr>
              <w:pStyle w:val="Tabletext"/>
            </w:pPr>
          </w:p>
          <w:p w14:paraId="22CBF7BC"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c>
          <w:tcPr>
            <w:tcW w:w="1170" w:type="dxa"/>
            <w:tcBorders>
              <w:top w:val="single" w:sz="4" w:space="0" w:color="auto"/>
              <w:left w:val="single" w:sz="4" w:space="0" w:color="auto"/>
              <w:bottom w:val="single" w:sz="4" w:space="0" w:color="auto"/>
              <w:right w:val="single" w:sz="4" w:space="0" w:color="auto"/>
            </w:tcBorders>
          </w:tcPr>
          <w:p w14:paraId="05EB9CF3" w14:textId="77777777" w:rsidR="00E9569B" w:rsidRPr="00C70209" w:rsidRDefault="00E9569B" w:rsidP="00130F03">
            <w:pPr>
              <w:pStyle w:val="Tabletext"/>
            </w:pPr>
          </w:p>
        </w:tc>
      </w:tr>
      <w:tr w:rsidR="00E9569B" w:rsidRPr="00C70209" w14:paraId="4FCDCA0F" w14:textId="77777777" w:rsidTr="00E9569B">
        <w:trPr>
          <w:trHeight w:val="627"/>
        </w:trPr>
        <w:tc>
          <w:tcPr>
            <w:tcW w:w="0" w:type="auto"/>
            <w:gridSpan w:val="4"/>
            <w:tcBorders>
              <w:top w:val="single" w:sz="4" w:space="0" w:color="auto"/>
              <w:left w:val="single" w:sz="4" w:space="0" w:color="auto"/>
              <w:bottom w:val="single" w:sz="4" w:space="0" w:color="auto"/>
              <w:right w:val="single" w:sz="4" w:space="0" w:color="auto"/>
            </w:tcBorders>
            <w:hideMark/>
          </w:tcPr>
          <w:p w14:paraId="42C93F2A" w14:textId="77777777" w:rsidR="00E9569B" w:rsidRPr="00C70209" w:rsidRDefault="00E9569B">
            <w:pPr>
              <w:spacing w:before="60" w:after="60" w:line="276" w:lineRule="auto"/>
              <w:ind w:left="0"/>
              <w:jc w:val="right"/>
              <w:rPr>
                <w:rFonts w:ascii="Arial Narrow" w:hAnsi="Arial Narrow" w:cs="Arial"/>
                <w:b/>
                <w:color w:val="auto"/>
                <w:sz w:val="20"/>
                <w:szCs w:val="20"/>
                <w:vertAlign w:val="superscript"/>
                <w:lang w:eastAsia="en-US"/>
              </w:rPr>
            </w:pPr>
            <w:r w:rsidRPr="00C70209">
              <w:rPr>
                <w:rFonts w:ascii="Arial Narrow" w:hAnsi="Arial Narrow" w:cs="Arial"/>
                <w:b/>
                <w:color w:val="auto"/>
                <w:sz w:val="20"/>
                <w:szCs w:val="20"/>
                <w:lang w:eastAsia="en-US"/>
              </w:rPr>
              <w:t>Quality rating:</w:t>
            </w:r>
          </w:p>
          <w:p w14:paraId="3D890759"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Good/Fair/Poor]</w:t>
            </w:r>
          </w:p>
        </w:tc>
        <w:tc>
          <w:tcPr>
            <w:tcW w:w="6872" w:type="dxa"/>
            <w:tcBorders>
              <w:top w:val="single" w:sz="4" w:space="0" w:color="auto"/>
              <w:left w:val="single" w:sz="4" w:space="0" w:color="auto"/>
              <w:bottom w:val="single" w:sz="4" w:space="0" w:color="auto"/>
              <w:right w:val="single" w:sz="4" w:space="0" w:color="auto"/>
            </w:tcBorders>
          </w:tcPr>
          <w:p w14:paraId="4CEBBA0C" w14:textId="77777777" w:rsidR="00E9569B" w:rsidRPr="00C70209" w:rsidRDefault="00E9569B" w:rsidP="00130F03">
            <w:pPr>
              <w:pStyle w:val="Tabletext"/>
            </w:pPr>
          </w:p>
        </w:tc>
        <w:tc>
          <w:tcPr>
            <w:tcW w:w="1170" w:type="dxa"/>
            <w:tcBorders>
              <w:top w:val="single" w:sz="4" w:space="0" w:color="auto"/>
              <w:left w:val="single" w:sz="4" w:space="0" w:color="auto"/>
              <w:bottom w:val="single" w:sz="4" w:space="0" w:color="auto"/>
              <w:right w:val="single" w:sz="4" w:space="0" w:color="auto"/>
            </w:tcBorders>
          </w:tcPr>
          <w:p w14:paraId="0A4D3A9A" w14:textId="77777777" w:rsidR="00E9569B" w:rsidRPr="00C70209" w:rsidRDefault="00E9569B" w:rsidP="00130F03">
            <w:pPr>
              <w:pStyle w:val="Tabletext"/>
            </w:pPr>
          </w:p>
        </w:tc>
      </w:tr>
    </w:tbl>
    <w:p w14:paraId="24CD906C" w14:textId="77777777" w:rsidR="00E9569B" w:rsidRPr="00C70209" w:rsidRDefault="00E9569B" w:rsidP="00130F03">
      <w:pPr>
        <w:pStyle w:val="TabFigNotes0noindent"/>
        <w:rPr>
          <w:lang w:eastAsia="en-US"/>
        </w:rPr>
      </w:pPr>
      <w:r w:rsidRPr="00C70209">
        <w:rPr>
          <w:lang w:eastAsia="en-US"/>
        </w:rPr>
        <w:t>Source: Quality criteria were adapted from NHMRC (2000) How to use the evidence: assessment and application of scientific evidence. NHMRC, Canberra.</w:t>
      </w:r>
    </w:p>
    <w:p w14:paraId="7D2A3315" w14:textId="77777777" w:rsidR="00E9569B" w:rsidRPr="00C70209" w:rsidRDefault="00E9569B" w:rsidP="00130F03">
      <w:pPr>
        <w:pStyle w:val="TabFigNotes0noindent"/>
        <w:rPr>
          <w:lang w:eastAsia="en-US"/>
        </w:rPr>
      </w:pPr>
      <w:r w:rsidRPr="00C70209">
        <w:rPr>
          <w:lang w:eastAsia="en-US"/>
        </w:rPr>
        <w:t>Rules for assigning quality rating were adapted from SIGN (2008) SIGN 50: a guideline developer’s handbook. SIGN, Edinburgh.</w:t>
      </w:r>
    </w:p>
    <w:p w14:paraId="56F6A124" w14:textId="77777777" w:rsidR="00E9569B" w:rsidRPr="00C70209" w:rsidRDefault="00E9569B" w:rsidP="00E9569B">
      <w:pPr>
        <w:pStyle w:val="TableFigNotes0"/>
        <w:ind w:left="0"/>
        <w:rPr>
          <w:lang w:eastAsia="en-US"/>
        </w:rPr>
      </w:pPr>
      <w:r w:rsidRPr="00C70209">
        <w:rPr>
          <w:b/>
          <w:lang w:eastAsia="en-US"/>
        </w:rPr>
        <w:t xml:space="preserve">a. </w:t>
      </w:r>
      <w:r w:rsidRPr="00C70209">
        <w:rPr>
          <w:lang w:eastAsia="en-US"/>
        </w:rPr>
        <w:t>Each quality criterion was associated with an error category designed to reflect the relative weight that should be assigned to each criterion. These error categories were defined as follows: (I) leads to exclusion of the study; (II) automatically leads to a poor rating; (III) leads to a one grade reduction in quality rating (e.g. good to fair, or fair to poor); and (IV) errors that are may or may not be sufficient to lead to a decrease in rating.</w:t>
      </w:r>
    </w:p>
    <w:p w14:paraId="4E90CD4D" w14:textId="77777777" w:rsidR="00E9569B" w:rsidRPr="00C70209" w:rsidRDefault="00E9569B" w:rsidP="00130F03">
      <w:pPr>
        <w:pStyle w:val="TabFigNotes0noindent"/>
        <w:rPr>
          <w:lang w:eastAsia="en-US"/>
        </w:rPr>
      </w:pPr>
      <w:r w:rsidRPr="00C70209">
        <w:rPr>
          <w:b/>
          <w:lang w:eastAsia="en-US"/>
        </w:rPr>
        <w:t>b.</w:t>
      </w:r>
      <w:r w:rsidRPr="00C70209">
        <w:t xml:space="preserve"> </w:t>
      </w:r>
      <w:r w:rsidRPr="00C70209">
        <w:rPr>
          <w:lang w:eastAsia="en-US"/>
        </w:rPr>
        <w:t>Where applicable, provide clarification for any of the criteria, particularly where it may result in downgrading of the study quality.</w:t>
      </w:r>
    </w:p>
    <w:p w14:paraId="2420DA0B" w14:textId="77777777" w:rsidR="00E9569B" w:rsidRPr="00C70209" w:rsidRDefault="00E9569B" w:rsidP="00E9569B">
      <w:pPr>
        <w:spacing w:after="200" w:line="276" w:lineRule="auto"/>
        <w:ind w:left="0"/>
        <w:rPr>
          <w:rFonts w:eastAsia="Calibri" w:cs="Times New Roman"/>
          <w:color w:val="auto"/>
          <w:lang w:eastAsia="en-US"/>
        </w:rPr>
      </w:pPr>
    </w:p>
    <w:p w14:paraId="1B598E06" w14:textId="77777777" w:rsidR="00E9569B" w:rsidRPr="00C70209" w:rsidRDefault="00E9569B" w:rsidP="00E9569B">
      <w:pPr>
        <w:spacing w:after="200" w:line="276" w:lineRule="auto"/>
        <w:ind w:left="0"/>
        <w:rPr>
          <w:rFonts w:ascii="Arial" w:eastAsia="Arial Unicode MS" w:hAnsi="Arial" w:cs="Arial"/>
          <w:b/>
          <w:bCs/>
          <w:kern w:val="32"/>
          <w:szCs w:val="32"/>
          <w:lang w:eastAsia="en-US"/>
        </w:rPr>
      </w:pPr>
      <w:r w:rsidRPr="00C70209">
        <w:rPr>
          <w:lang w:eastAsia="en-US"/>
        </w:rPr>
        <w:br w:type="page"/>
      </w:r>
      <w:bookmarkStart w:id="868" w:name="_Toc358724011"/>
      <w:bookmarkStart w:id="869" w:name="_Toc266868539"/>
    </w:p>
    <w:p w14:paraId="55AA2E3B" w14:textId="78692E73" w:rsidR="00E9569B" w:rsidRPr="00C70209" w:rsidRDefault="00C56734" w:rsidP="00E9569B">
      <w:pPr>
        <w:pStyle w:val="Heading3"/>
        <w:numPr>
          <w:ilvl w:val="2"/>
          <w:numId w:val="35"/>
        </w:numPr>
        <w:rPr>
          <w:lang w:eastAsia="en-US"/>
        </w:rPr>
      </w:pPr>
      <w:bookmarkStart w:id="870" w:name="_Toc395872131"/>
      <w:bookmarkStart w:id="871" w:name="_Toc427746878"/>
      <w:r w:rsidRPr="00C70209">
        <w:rPr>
          <w:lang w:eastAsia="en-US"/>
        </w:rPr>
        <w:t>Case–control</w:t>
      </w:r>
      <w:r w:rsidR="00E9569B" w:rsidRPr="00C70209">
        <w:rPr>
          <w:lang w:eastAsia="en-US"/>
        </w:rPr>
        <w:t xml:space="preserve"> studies</w:t>
      </w:r>
      <w:bookmarkEnd w:id="868"/>
      <w:bookmarkEnd w:id="869"/>
      <w:bookmarkEnd w:id="870"/>
      <w:bookmarkEnd w:id="8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6"/>
        <w:gridCol w:w="335"/>
        <w:gridCol w:w="453"/>
        <w:gridCol w:w="444"/>
        <w:gridCol w:w="6735"/>
        <w:gridCol w:w="1255"/>
      </w:tblGrid>
      <w:tr w:rsidR="00E9569B" w:rsidRPr="00C70209" w14:paraId="1481D2D9"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7CBC7428"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Study type:</w:t>
            </w:r>
          </w:p>
        </w:tc>
        <w:tc>
          <w:tcPr>
            <w:tcW w:w="6735" w:type="dxa"/>
            <w:tcBorders>
              <w:top w:val="single" w:sz="4" w:space="0" w:color="auto"/>
              <w:left w:val="single" w:sz="4" w:space="0" w:color="auto"/>
              <w:bottom w:val="single" w:sz="4" w:space="0" w:color="auto"/>
              <w:right w:val="single" w:sz="4" w:space="0" w:color="auto"/>
            </w:tcBorders>
            <w:hideMark/>
          </w:tcPr>
          <w:p w14:paraId="64C123DB" w14:textId="73B7B04E" w:rsidR="00E9569B" w:rsidRPr="00C70209" w:rsidRDefault="00C56734" w:rsidP="00130F03">
            <w:pPr>
              <w:pStyle w:val="Tabletext"/>
            </w:pPr>
            <w:r w:rsidRPr="00C70209">
              <w:t>Case–control</w:t>
            </w:r>
            <w:r w:rsidR="00E9569B" w:rsidRPr="00C70209">
              <w:t xml:space="preserve"> study</w:t>
            </w:r>
          </w:p>
        </w:tc>
        <w:tc>
          <w:tcPr>
            <w:tcW w:w="1255" w:type="dxa"/>
            <w:tcBorders>
              <w:top w:val="single" w:sz="4" w:space="0" w:color="auto"/>
              <w:left w:val="single" w:sz="4" w:space="0" w:color="auto"/>
              <w:bottom w:val="single" w:sz="4" w:space="0" w:color="auto"/>
              <w:right w:val="single" w:sz="4" w:space="0" w:color="auto"/>
            </w:tcBorders>
          </w:tcPr>
          <w:p w14:paraId="60897607"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00CB6EED"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53827C50"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itation:</w:t>
            </w:r>
          </w:p>
        </w:tc>
        <w:tc>
          <w:tcPr>
            <w:tcW w:w="6735" w:type="dxa"/>
            <w:tcBorders>
              <w:top w:val="single" w:sz="4" w:space="0" w:color="auto"/>
              <w:left w:val="single" w:sz="4" w:space="0" w:color="auto"/>
              <w:bottom w:val="single" w:sz="4" w:space="0" w:color="auto"/>
              <w:right w:val="single" w:sz="4" w:space="0" w:color="auto"/>
            </w:tcBorders>
          </w:tcPr>
          <w:p w14:paraId="4FE7ECB7" w14:textId="77777777" w:rsidR="00E9569B" w:rsidRPr="00C70209" w:rsidRDefault="00E9569B" w:rsidP="00130F03">
            <w:pPr>
              <w:pStyle w:val="Tabletext"/>
            </w:pPr>
          </w:p>
        </w:tc>
        <w:tc>
          <w:tcPr>
            <w:tcW w:w="1255" w:type="dxa"/>
            <w:tcBorders>
              <w:top w:val="single" w:sz="4" w:space="0" w:color="auto"/>
              <w:left w:val="single" w:sz="4" w:space="0" w:color="auto"/>
              <w:bottom w:val="single" w:sz="4" w:space="0" w:color="auto"/>
              <w:right w:val="single" w:sz="4" w:space="0" w:color="auto"/>
            </w:tcBorders>
          </w:tcPr>
          <w:p w14:paraId="0F7118A7"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102A7CD4" w14:textId="77777777" w:rsidTr="00E9569B">
        <w:trPr>
          <w:trHeight w:val="267"/>
        </w:trPr>
        <w:tc>
          <w:tcPr>
            <w:tcW w:w="0" w:type="auto"/>
            <w:tcBorders>
              <w:top w:val="single" w:sz="4" w:space="0" w:color="auto"/>
              <w:left w:val="single" w:sz="4" w:space="0" w:color="auto"/>
              <w:bottom w:val="single" w:sz="4" w:space="0" w:color="auto"/>
              <w:right w:val="single" w:sz="4" w:space="0" w:color="auto"/>
            </w:tcBorders>
            <w:hideMark/>
          </w:tcPr>
          <w:p w14:paraId="176B2CAD" w14:textId="77777777" w:rsidR="00E9569B" w:rsidRPr="00C70209" w:rsidRDefault="00E9569B" w:rsidP="00130F03">
            <w:pPr>
              <w:pStyle w:val="Tabletext"/>
            </w:pPr>
            <w:r w:rsidRPr="00C70209">
              <w:t>Y</w:t>
            </w:r>
          </w:p>
        </w:tc>
        <w:tc>
          <w:tcPr>
            <w:tcW w:w="0" w:type="auto"/>
            <w:tcBorders>
              <w:top w:val="single" w:sz="4" w:space="0" w:color="auto"/>
              <w:left w:val="single" w:sz="4" w:space="0" w:color="auto"/>
              <w:bottom w:val="single" w:sz="4" w:space="0" w:color="auto"/>
              <w:right w:val="single" w:sz="4" w:space="0" w:color="auto"/>
            </w:tcBorders>
            <w:hideMark/>
          </w:tcPr>
          <w:p w14:paraId="059DB3A2" w14:textId="77777777" w:rsidR="00E9569B" w:rsidRPr="00C70209" w:rsidRDefault="00E9569B" w:rsidP="00130F03">
            <w:pPr>
              <w:pStyle w:val="Tabletext"/>
            </w:pPr>
            <w:r w:rsidRPr="00C70209">
              <w:t>N</w:t>
            </w:r>
          </w:p>
        </w:tc>
        <w:tc>
          <w:tcPr>
            <w:tcW w:w="0" w:type="auto"/>
            <w:tcBorders>
              <w:top w:val="single" w:sz="4" w:space="0" w:color="auto"/>
              <w:left w:val="single" w:sz="4" w:space="0" w:color="auto"/>
              <w:bottom w:val="single" w:sz="4" w:space="0" w:color="auto"/>
              <w:right w:val="single" w:sz="4" w:space="0" w:color="auto"/>
            </w:tcBorders>
            <w:hideMark/>
          </w:tcPr>
          <w:p w14:paraId="0E00F11C" w14:textId="77777777" w:rsidR="00E9569B" w:rsidRPr="00C70209" w:rsidRDefault="00E9569B" w:rsidP="00130F03">
            <w:pPr>
              <w:pStyle w:val="Tabletext"/>
            </w:pPr>
            <w:r w:rsidRPr="00C70209">
              <w:t>NR</w:t>
            </w:r>
          </w:p>
        </w:tc>
        <w:tc>
          <w:tcPr>
            <w:tcW w:w="0" w:type="auto"/>
            <w:tcBorders>
              <w:top w:val="single" w:sz="4" w:space="0" w:color="auto"/>
              <w:left w:val="single" w:sz="4" w:space="0" w:color="auto"/>
              <w:bottom w:val="single" w:sz="4" w:space="0" w:color="auto"/>
              <w:right w:val="single" w:sz="4" w:space="0" w:color="auto"/>
            </w:tcBorders>
            <w:hideMark/>
          </w:tcPr>
          <w:p w14:paraId="552E7130" w14:textId="77777777" w:rsidR="00E9569B" w:rsidRPr="00C70209" w:rsidRDefault="00E9569B" w:rsidP="00130F03">
            <w:pPr>
              <w:pStyle w:val="Tabletext"/>
            </w:pPr>
            <w:r w:rsidRPr="00C70209">
              <w:t>NA</w:t>
            </w:r>
          </w:p>
        </w:tc>
        <w:tc>
          <w:tcPr>
            <w:tcW w:w="6735" w:type="dxa"/>
            <w:tcBorders>
              <w:top w:val="single" w:sz="4" w:space="0" w:color="auto"/>
              <w:left w:val="single" w:sz="4" w:space="0" w:color="auto"/>
              <w:bottom w:val="single" w:sz="4" w:space="0" w:color="auto"/>
              <w:right w:val="single" w:sz="4" w:space="0" w:color="auto"/>
            </w:tcBorders>
            <w:hideMark/>
          </w:tcPr>
          <w:p w14:paraId="71B90E7F" w14:textId="77777777" w:rsidR="00E9569B" w:rsidRPr="00C70209" w:rsidRDefault="00E9569B" w:rsidP="00130F03">
            <w:pPr>
              <w:pStyle w:val="Tabletext"/>
            </w:pPr>
            <w:r w:rsidRPr="00C70209">
              <w:t>Quality criteria</w:t>
            </w:r>
          </w:p>
        </w:tc>
        <w:tc>
          <w:tcPr>
            <w:tcW w:w="1255" w:type="dxa"/>
            <w:tcBorders>
              <w:top w:val="single" w:sz="4" w:space="0" w:color="auto"/>
              <w:left w:val="single" w:sz="4" w:space="0" w:color="auto"/>
              <w:bottom w:val="single" w:sz="4" w:space="0" w:color="auto"/>
              <w:right w:val="single" w:sz="4" w:space="0" w:color="auto"/>
            </w:tcBorders>
            <w:hideMark/>
          </w:tcPr>
          <w:p w14:paraId="636E0E61" w14:textId="77777777" w:rsidR="00E9569B" w:rsidRPr="00C70209" w:rsidRDefault="00E9569B" w:rsidP="00130F03">
            <w:pPr>
              <w:pStyle w:val="Tabletext"/>
              <w:rPr>
                <w:vertAlign w:val="superscript"/>
              </w:rPr>
            </w:pPr>
            <w:r w:rsidRPr="00C70209">
              <w:t>Error rating</w:t>
            </w:r>
            <w:r w:rsidRPr="00C70209">
              <w:rPr>
                <w:vertAlign w:val="superscript"/>
              </w:rPr>
              <w:t>a</w:t>
            </w:r>
          </w:p>
        </w:tc>
      </w:tr>
      <w:tr w:rsidR="00E9569B" w:rsidRPr="00C70209" w14:paraId="41A2447A"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49037F79" w14:textId="77777777" w:rsidR="00E9569B" w:rsidRPr="00C70209" w:rsidRDefault="00E9569B" w:rsidP="00130F03">
            <w:pPr>
              <w:pStyle w:val="Tabletext"/>
            </w:pPr>
          </w:p>
        </w:tc>
        <w:tc>
          <w:tcPr>
            <w:tcW w:w="6735" w:type="dxa"/>
            <w:tcBorders>
              <w:top w:val="single" w:sz="4" w:space="0" w:color="auto"/>
              <w:left w:val="single" w:sz="4" w:space="0" w:color="auto"/>
              <w:bottom w:val="single" w:sz="4" w:space="0" w:color="auto"/>
              <w:right w:val="single" w:sz="4" w:space="0" w:color="auto"/>
            </w:tcBorders>
            <w:shd w:val="clear" w:color="auto" w:fill="BFBFBF"/>
            <w:hideMark/>
          </w:tcPr>
          <w:p w14:paraId="263E101D" w14:textId="77777777" w:rsidR="00E9569B" w:rsidRPr="00C70209" w:rsidRDefault="00E9569B" w:rsidP="00130F03">
            <w:pPr>
              <w:pStyle w:val="Tabletext"/>
            </w:pPr>
            <w:r w:rsidRPr="00C70209">
              <w:t>A. Was the definition and selection of cases and controls appropriate?</w:t>
            </w:r>
          </w:p>
        </w:tc>
        <w:tc>
          <w:tcPr>
            <w:tcW w:w="1255" w:type="dxa"/>
            <w:tcBorders>
              <w:top w:val="single" w:sz="4" w:space="0" w:color="auto"/>
              <w:left w:val="single" w:sz="4" w:space="0" w:color="auto"/>
              <w:bottom w:val="single" w:sz="4" w:space="0" w:color="auto"/>
              <w:right w:val="single" w:sz="4" w:space="0" w:color="auto"/>
            </w:tcBorders>
            <w:shd w:val="clear" w:color="auto" w:fill="BFBFBF"/>
          </w:tcPr>
          <w:p w14:paraId="35FCE321" w14:textId="77777777" w:rsidR="00E9569B" w:rsidRPr="00C70209" w:rsidRDefault="00E9569B" w:rsidP="00130F03">
            <w:pPr>
              <w:pStyle w:val="Tabletext"/>
            </w:pPr>
          </w:p>
        </w:tc>
      </w:tr>
      <w:tr w:rsidR="00E9569B" w:rsidRPr="00C70209" w14:paraId="2037F11B" w14:textId="77777777" w:rsidTr="00E9569B">
        <w:tc>
          <w:tcPr>
            <w:tcW w:w="0" w:type="auto"/>
            <w:tcBorders>
              <w:top w:val="single" w:sz="4" w:space="0" w:color="auto"/>
              <w:left w:val="single" w:sz="4" w:space="0" w:color="auto"/>
              <w:bottom w:val="single" w:sz="4" w:space="0" w:color="auto"/>
              <w:right w:val="single" w:sz="4" w:space="0" w:color="auto"/>
            </w:tcBorders>
          </w:tcPr>
          <w:p w14:paraId="0929CDD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3CAA2E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FD90E3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502ABE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42894336"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cases and controls taken from comparable populations?</w:t>
            </w:r>
          </w:p>
        </w:tc>
        <w:tc>
          <w:tcPr>
            <w:tcW w:w="1255" w:type="dxa"/>
            <w:tcBorders>
              <w:top w:val="single" w:sz="4" w:space="0" w:color="auto"/>
              <w:left w:val="single" w:sz="4" w:space="0" w:color="auto"/>
              <w:bottom w:val="single" w:sz="4" w:space="0" w:color="auto"/>
              <w:right w:val="single" w:sz="4" w:space="0" w:color="auto"/>
            </w:tcBorders>
            <w:hideMark/>
          </w:tcPr>
          <w:p w14:paraId="26E4525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6C528B51" w14:textId="77777777" w:rsidTr="00E9569B">
        <w:tc>
          <w:tcPr>
            <w:tcW w:w="0" w:type="auto"/>
            <w:tcBorders>
              <w:top w:val="single" w:sz="4" w:space="0" w:color="auto"/>
              <w:left w:val="single" w:sz="4" w:space="0" w:color="auto"/>
              <w:bottom w:val="single" w:sz="4" w:space="0" w:color="auto"/>
              <w:right w:val="single" w:sz="4" w:space="0" w:color="auto"/>
            </w:tcBorders>
          </w:tcPr>
          <w:p w14:paraId="1D296B4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90668A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5E995E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D2974F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4A79400F"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the same exclusion criteria used for both cases and controls?</w:t>
            </w:r>
          </w:p>
        </w:tc>
        <w:tc>
          <w:tcPr>
            <w:tcW w:w="1255" w:type="dxa"/>
            <w:tcBorders>
              <w:top w:val="single" w:sz="4" w:space="0" w:color="auto"/>
              <w:left w:val="single" w:sz="4" w:space="0" w:color="auto"/>
              <w:bottom w:val="single" w:sz="4" w:space="0" w:color="auto"/>
              <w:right w:val="single" w:sz="4" w:space="0" w:color="auto"/>
            </w:tcBorders>
            <w:hideMark/>
          </w:tcPr>
          <w:p w14:paraId="289B63D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76F8ED75" w14:textId="77777777" w:rsidTr="00E9569B">
        <w:tc>
          <w:tcPr>
            <w:tcW w:w="0" w:type="auto"/>
            <w:tcBorders>
              <w:top w:val="single" w:sz="4" w:space="0" w:color="auto"/>
              <w:left w:val="single" w:sz="4" w:space="0" w:color="auto"/>
              <w:bottom w:val="single" w:sz="4" w:space="0" w:color="auto"/>
              <w:right w:val="single" w:sz="4" w:space="0" w:color="auto"/>
            </w:tcBorders>
          </w:tcPr>
          <w:p w14:paraId="35B79C8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FFDF6A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CEB992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55ED05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016AB641"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a comparison made between participants and non-participants to establish their similarities or differences?</w:t>
            </w:r>
          </w:p>
        </w:tc>
        <w:tc>
          <w:tcPr>
            <w:tcW w:w="1255" w:type="dxa"/>
            <w:tcBorders>
              <w:top w:val="single" w:sz="4" w:space="0" w:color="auto"/>
              <w:left w:val="single" w:sz="4" w:space="0" w:color="auto"/>
              <w:bottom w:val="single" w:sz="4" w:space="0" w:color="auto"/>
              <w:right w:val="single" w:sz="4" w:space="0" w:color="auto"/>
            </w:tcBorders>
            <w:hideMark/>
          </w:tcPr>
          <w:p w14:paraId="75DE94A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3D79719F" w14:textId="77777777" w:rsidTr="00E9569B">
        <w:tc>
          <w:tcPr>
            <w:tcW w:w="0" w:type="auto"/>
            <w:tcBorders>
              <w:top w:val="single" w:sz="4" w:space="0" w:color="auto"/>
              <w:left w:val="single" w:sz="4" w:space="0" w:color="auto"/>
              <w:bottom w:val="single" w:sz="4" w:space="0" w:color="auto"/>
              <w:right w:val="single" w:sz="4" w:space="0" w:color="auto"/>
            </w:tcBorders>
          </w:tcPr>
          <w:p w14:paraId="46BA8861"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D0EDA3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3DD635D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DDB517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41D21BF3"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cases clearly defined and differentiated from controls?</w:t>
            </w:r>
          </w:p>
        </w:tc>
        <w:tc>
          <w:tcPr>
            <w:tcW w:w="1255" w:type="dxa"/>
            <w:tcBorders>
              <w:top w:val="single" w:sz="4" w:space="0" w:color="auto"/>
              <w:left w:val="single" w:sz="4" w:space="0" w:color="auto"/>
              <w:bottom w:val="single" w:sz="4" w:space="0" w:color="auto"/>
              <w:right w:val="single" w:sz="4" w:space="0" w:color="auto"/>
            </w:tcBorders>
            <w:hideMark/>
          </w:tcPr>
          <w:p w14:paraId="34871690"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173E64FF" w14:textId="77777777" w:rsidTr="00E9569B">
        <w:tc>
          <w:tcPr>
            <w:tcW w:w="0" w:type="auto"/>
            <w:tcBorders>
              <w:top w:val="single" w:sz="4" w:space="0" w:color="auto"/>
              <w:left w:val="single" w:sz="4" w:space="0" w:color="auto"/>
              <w:bottom w:val="single" w:sz="4" w:space="0" w:color="auto"/>
              <w:right w:val="single" w:sz="4" w:space="0" w:color="auto"/>
            </w:tcBorders>
          </w:tcPr>
          <w:p w14:paraId="7708BC6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530748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EF2AF2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F36B57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00DCCD49"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it clearly established that controls were non-cases?</w:t>
            </w:r>
          </w:p>
        </w:tc>
        <w:tc>
          <w:tcPr>
            <w:tcW w:w="1255" w:type="dxa"/>
            <w:tcBorders>
              <w:top w:val="single" w:sz="4" w:space="0" w:color="auto"/>
              <w:left w:val="single" w:sz="4" w:space="0" w:color="auto"/>
              <w:bottom w:val="single" w:sz="4" w:space="0" w:color="auto"/>
              <w:right w:val="single" w:sz="4" w:space="0" w:color="auto"/>
            </w:tcBorders>
            <w:hideMark/>
          </w:tcPr>
          <w:p w14:paraId="31BC1355"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40DBE135"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4FB543B2" w14:textId="77777777" w:rsidR="00E9569B" w:rsidRPr="00C70209" w:rsidRDefault="00E9569B" w:rsidP="00130F03">
            <w:pPr>
              <w:pStyle w:val="Tabletext"/>
            </w:pPr>
          </w:p>
        </w:tc>
        <w:tc>
          <w:tcPr>
            <w:tcW w:w="6735" w:type="dxa"/>
            <w:tcBorders>
              <w:top w:val="single" w:sz="4" w:space="0" w:color="auto"/>
              <w:left w:val="single" w:sz="4" w:space="0" w:color="auto"/>
              <w:bottom w:val="single" w:sz="4" w:space="0" w:color="auto"/>
              <w:right w:val="single" w:sz="4" w:space="0" w:color="auto"/>
            </w:tcBorders>
            <w:shd w:val="clear" w:color="auto" w:fill="BFBFBF"/>
            <w:hideMark/>
          </w:tcPr>
          <w:p w14:paraId="77F2D692" w14:textId="77777777" w:rsidR="00E9569B" w:rsidRPr="00C70209" w:rsidRDefault="00E9569B" w:rsidP="00130F03">
            <w:pPr>
              <w:pStyle w:val="Tabletext"/>
            </w:pPr>
            <w:r w:rsidRPr="00C70209">
              <w:t>B. Was the analysis subject to bias?</w:t>
            </w:r>
          </w:p>
        </w:tc>
        <w:tc>
          <w:tcPr>
            <w:tcW w:w="1255" w:type="dxa"/>
            <w:tcBorders>
              <w:top w:val="single" w:sz="4" w:space="0" w:color="auto"/>
              <w:left w:val="single" w:sz="4" w:space="0" w:color="auto"/>
              <w:bottom w:val="single" w:sz="4" w:space="0" w:color="auto"/>
              <w:right w:val="single" w:sz="4" w:space="0" w:color="auto"/>
            </w:tcBorders>
            <w:shd w:val="clear" w:color="auto" w:fill="BFBFBF"/>
          </w:tcPr>
          <w:p w14:paraId="3A1E8B89" w14:textId="77777777" w:rsidR="00E9569B" w:rsidRPr="00C70209" w:rsidRDefault="00E9569B" w:rsidP="00130F03">
            <w:pPr>
              <w:pStyle w:val="Tabletext"/>
            </w:pPr>
          </w:p>
        </w:tc>
      </w:tr>
      <w:tr w:rsidR="00E9569B" w:rsidRPr="00C70209" w14:paraId="170D8F7B" w14:textId="77777777" w:rsidTr="00E9569B">
        <w:trPr>
          <w:trHeight w:val="183"/>
        </w:trPr>
        <w:tc>
          <w:tcPr>
            <w:tcW w:w="0" w:type="auto"/>
            <w:tcBorders>
              <w:top w:val="single" w:sz="4" w:space="0" w:color="auto"/>
              <w:left w:val="single" w:sz="4" w:space="0" w:color="auto"/>
              <w:bottom w:val="single" w:sz="4" w:space="0" w:color="auto"/>
              <w:right w:val="single" w:sz="4" w:space="0" w:color="auto"/>
            </w:tcBorders>
          </w:tcPr>
          <w:p w14:paraId="4E5B914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9E2627C"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CE9004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41BC2D0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6B178CC0"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all selected subjects included in the analysis?</w:t>
            </w:r>
          </w:p>
        </w:tc>
        <w:tc>
          <w:tcPr>
            <w:tcW w:w="1255" w:type="dxa"/>
            <w:tcBorders>
              <w:top w:val="single" w:sz="4" w:space="0" w:color="auto"/>
              <w:left w:val="single" w:sz="4" w:space="0" w:color="auto"/>
              <w:bottom w:val="single" w:sz="4" w:space="0" w:color="auto"/>
              <w:right w:val="single" w:sz="4" w:space="0" w:color="auto"/>
            </w:tcBorders>
            <w:hideMark/>
          </w:tcPr>
          <w:p w14:paraId="017F989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489476DF"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7E46251E" w14:textId="77777777" w:rsidR="00E9569B" w:rsidRPr="00C70209" w:rsidRDefault="00E9569B" w:rsidP="00130F03">
            <w:pPr>
              <w:pStyle w:val="Tabletext"/>
            </w:pPr>
          </w:p>
        </w:tc>
        <w:tc>
          <w:tcPr>
            <w:tcW w:w="6735" w:type="dxa"/>
            <w:tcBorders>
              <w:top w:val="single" w:sz="4" w:space="0" w:color="auto"/>
              <w:left w:val="single" w:sz="4" w:space="0" w:color="auto"/>
              <w:bottom w:val="single" w:sz="4" w:space="0" w:color="auto"/>
              <w:right w:val="single" w:sz="4" w:space="0" w:color="auto"/>
            </w:tcBorders>
            <w:shd w:val="clear" w:color="auto" w:fill="BFBFBF"/>
            <w:hideMark/>
          </w:tcPr>
          <w:p w14:paraId="640AE785" w14:textId="77777777" w:rsidR="00E9569B" w:rsidRPr="00C70209" w:rsidRDefault="00E9569B" w:rsidP="00130F03">
            <w:pPr>
              <w:pStyle w:val="Tabletext"/>
            </w:pPr>
            <w:r w:rsidRPr="00C70209">
              <w:t>C. Was exposure assessment likely to be subject to bias?</w:t>
            </w:r>
          </w:p>
        </w:tc>
        <w:tc>
          <w:tcPr>
            <w:tcW w:w="1255" w:type="dxa"/>
            <w:tcBorders>
              <w:top w:val="single" w:sz="4" w:space="0" w:color="auto"/>
              <w:left w:val="single" w:sz="4" w:space="0" w:color="auto"/>
              <w:bottom w:val="single" w:sz="4" w:space="0" w:color="auto"/>
              <w:right w:val="single" w:sz="4" w:space="0" w:color="auto"/>
            </w:tcBorders>
            <w:shd w:val="clear" w:color="auto" w:fill="BFBFBF"/>
          </w:tcPr>
          <w:p w14:paraId="1160C5E4" w14:textId="77777777" w:rsidR="00E9569B" w:rsidRPr="00C70209" w:rsidRDefault="00E9569B" w:rsidP="00130F03">
            <w:pPr>
              <w:pStyle w:val="Tabletext"/>
            </w:pPr>
          </w:p>
        </w:tc>
      </w:tr>
      <w:tr w:rsidR="00E9569B" w:rsidRPr="00C70209" w14:paraId="5329C849" w14:textId="77777777" w:rsidTr="00E9569B">
        <w:tc>
          <w:tcPr>
            <w:tcW w:w="0" w:type="auto"/>
            <w:tcBorders>
              <w:top w:val="single" w:sz="4" w:space="0" w:color="auto"/>
              <w:left w:val="single" w:sz="4" w:space="0" w:color="auto"/>
              <w:bottom w:val="single" w:sz="4" w:space="0" w:color="auto"/>
              <w:right w:val="single" w:sz="4" w:space="0" w:color="auto"/>
            </w:tcBorders>
          </w:tcPr>
          <w:p w14:paraId="02A127F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B864E1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6A6DFC9A"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8809EA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19532611"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sufficient measures taken to prevent knowledge of primary exposure influencing case ascertainment?</w:t>
            </w:r>
          </w:p>
        </w:tc>
        <w:tc>
          <w:tcPr>
            <w:tcW w:w="1255" w:type="dxa"/>
            <w:tcBorders>
              <w:top w:val="single" w:sz="4" w:space="0" w:color="auto"/>
              <w:left w:val="single" w:sz="4" w:space="0" w:color="auto"/>
              <w:bottom w:val="single" w:sz="4" w:space="0" w:color="auto"/>
              <w:right w:val="single" w:sz="4" w:space="0" w:color="auto"/>
            </w:tcBorders>
            <w:hideMark/>
          </w:tcPr>
          <w:p w14:paraId="25E812E6"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31F6184D" w14:textId="77777777" w:rsidTr="00E9569B">
        <w:tc>
          <w:tcPr>
            <w:tcW w:w="0" w:type="auto"/>
            <w:tcBorders>
              <w:top w:val="single" w:sz="4" w:space="0" w:color="auto"/>
              <w:left w:val="single" w:sz="4" w:space="0" w:color="auto"/>
              <w:bottom w:val="single" w:sz="4" w:space="0" w:color="auto"/>
              <w:right w:val="single" w:sz="4" w:space="0" w:color="auto"/>
            </w:tcBorders>
          </w:tcPr>
          <w:p w14:paraId="04F58458"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9E2E60E"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0A088D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59AF880F"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3E03985E"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as exposure status measured in a standard, valid, and reliable way?</w:t>
            </w:r>
          </w:p>
        </w:tc>
        <w:tc>
          <w:tcPr>
            <w:tcW w:w="1255" w:type="dxa"/>
            <w:tcBorders>
              <w:top w:val="single" w:sz="4" w:space="0" w:color="auto"/>
              <w:left w:val="single" w:sz="4" w:space="0" w:color="auto"/>
              <w:bottom w:val="single" w:sz="4" w:space="0" w:color="auto"/>
              <w:right w:val="single" w:sz="4" w:space="0" w:color="auto"/>
            </w:tcBorders>
            <w:hideMark/>
          </w:tcPr>
          <w:p w14:paraId="2AF91DB9"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4B9FF80B" w14:textId="77777777" w:rsidTr="00E9569B">
        <w:tc>
          <w:tcPr>
            <w:tcW w:w="0" w:type="auto"/>
            <w:gridSpan w:val="4"/>
            <w:tcBorders>
              <w:top w:val="single" w:sz="4" w:space="0" w:color="auto"/>
              <w:left w:val="single" w:sz="4" w:space="0" w:color="auto"/>
              <w:bottom w:val="single" w:sz="4" w:space="0" w:color="auto"/>
              <w:right w:val="single" w:sz="4" w:space="0" w:color="auto"/>
            </w:tcBorders>
            <w:shd w:val="clear" w:color="auto" w:fill="BFBFBF"/>
          </w:tcPr>
          <w:p w14:paraId="490F107F" w14:textId="77777777" w:rsidR="00E9569B" w:rsidRPr="00C70209" w:rsidRDefault="00E9569B" w:rsidP="00130F03">
            <w:pPr>
              <w:pStyle w:val="Tabletext"/>
            </w:pPr>
          </w:p>
        </w:tc>
        <w:tc>
          <w:tcPr>
            <w:tcW w:w="6735" w:type="dxa"/>
            <w:tcBorders>
              <w:top w:val="single" w:sz="4" w:space="0" w:color="auto"/>
              <w:left w:val="single" w:sz="4" w:space="0" w:color="auto"/>
              <w:bottom w:val="single" w:sz="4" w:space="0" w:color="auto"/>
              <w:right w:val="single" w:sz="4" w:space="0" w:color="auto"/>
            </w:tcBorders>
            <w:shd w:val="clear" w:color="auto" w:fill="BFBFBF"/>
            <w:hideMark/>
          </w:tcPr>
          <w:p w14:paraId="61F8BFC3" w14:textId="77777777" w:rsidR="00E9569B" w:rsidRPr="00C70209" w:rsidRDefault="00E9569B" w:rsidP="00130F03">
            <w:pPr>
              <w:pStyle w:val="Tabletext"/>
            </w:pPr>
            <w:r w:rsidRPr="00C70209">
              <w:t>D. Was outcome assessment likely to be subject to bias?</w:t>
            </w:r>
          </w:p>
        </w:tc>
        <w:tc>
          <w:tcPr>
            <w:tcW w:w="1255" w:type="dxa"/>
            <w:tcBorders>
              <w:top w:val="single" w:sz="4" w:space="0" w:color="auto"/>
              <w:left w:val="single" w:sz="4" w:space="0" w:color="auto"/>
              <w:bottom w:val="single" w:sz="4" w:space="0" w:color="auto"/>
              <w:right w:val="single" w:sz="4" w:space="0" w:color="auto"/>
            </w:tcBorders>
            <w:shd w:val="clear" w:color="auto" w:fill="BFBFBF"/>
          </w:tcPr>
          <w:p w14:paraId="1EE17DB3" w14:textId="77777777" w:rsidR="00E9569B" w:rsidRPr="00C70209" w:rsidRDefault="00E9569B" w:rsidP="00130F03">
            <w:pPr>
              <w:pStyle w:val="Tabletext"/>
            </w:pPr>
          </w:p>
        </w:tc>
      </w:tr>
      <w:tr w:rsidR="00E9569B" w:rsidRPr="00C70209" w14:paraId="3F72A339" w14:textId="77777777" w:rsidTr="00E9569B">
        <w:tc>
          <w:tcPr>
            <w:tcW w:w="0" w:type="auto"/>
            <w:tcBorders>
              <w:top w:val="single" w:sz="4" w:space="0" w:color="auto"/>
              <w:left w:val="single" w:sz="4" w:space="0" w:color="auto"/>
              <w:bottom w:val="single" w:sz="4" w:space="0" w:color="auto"/>
              <w:right w:val="single" w:sz="4" w:space="0" w:color="auto"/>
            </w:tcBorders>
          </w:tcPr>
          <w:p w14:paraId="52FBAAC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BD3FDB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EB8683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7383A61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1C8736C4"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en-US"/>
              </w:rPr>
              <w:t>Were all relevant outcomes measured in a standard, valid, and reliable way?</w:t>
            </w:r>
          </w:p>
        </w:tc>
        <w:tc>
          <w:tcPr>
            <w:tcW w:w="1255" w:type="dxa"/>
            <w:tcBorders>
              <w:top w:val="single" w:sz="4" w:space="0" w:color="auto"/>
              <w:left w:val="single" w:sz="4" w:space="0" w:color="auto"/>
              <w:bottom w:val="single" w:sz="4" w:space="0" w:color="auto"/>
              <w:right w:val="single" w:sz="4" w:space="0" w:color="auto"/>
            </w:tcBorders>
            <w:hideMark/>
          </w:tcPr>
          <w:p w14:paraId="0A4CCD74"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w:t>
            </w:r>
          </w:p>
        </w:tc>
      </w:tr>
      <w:tr w:rsidR="00E9569B" w:rsidRPr="00C70209" w14:paraId="272F6439" w14:textId="77777777" w:rsidTr="00E9569B">
        <w:tc>
          <w:tcPr>
            <w:tcW w:w="0" w:type="auto"/>
            <w:tcBorders>
              <w:top w:val="single" w:sz="4" w:space="0" w:color="auto"/>
              <w:left w:val="single" w:sz="4" w:space="0" w:color="auto"/>
              <w:bottom w:val="single" w:sz="4" w:space="0" w:color="auto"/>
              <w:right w:val="single" w:sz="4" w:space="0" w:color="auto"/>
            </w:tcBorders>
          </w:tcPr>
          <w:p w14:paraId="2BEC9182"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2D96ECDD"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2099C73"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0" w:type="auto"/>
            <w:tcBorders>
              <w:top w:val="single" w:sz="4" w:space="0" w:color="auto"/>
              <w:left w:val="single" w:sz="4" w:space="0" w:color="auto"/>
              <w:bottom w:val="single" w:sz="4" w:space="0" w:color="auto"/>
              <w:right w:val="single" w:sz="4" w:space="0" w:color="auto"/>
            </w:tcBorders>
          </w:tcPr>
          <w:p w14:paraId="15C3AA2B"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p>
        </w:tc>
        <w:tc>
          <w:tcPr>
            <w:tcW w:w="6735" w:type="dxa"/>
            <w:tcBorders>
              <w:top w:val="single" w:sz="4" w:space="0" w:color="auto"/>
              <w:left w:val="single" w:sz="4" w:space="0" w:color="auto"/>
              <w:bottom w:val="single" w:sz="4" w:space="0" w:color="auto"/>
              <w:right w:val="single" w:sz="4" w:space="0" w:color="auto"/>
            </w:tcBorders>
            <w:hideMark/>
          </w:tcPr>
          <w:p w14:paraId="0E63E48D" w14:textId="77777777" w:rsidR="00E9569B" w:rsidRPr="00C70209" w:rsidRDefault="00E9569B" w:rsidP="00E9569B">
            <w:pPr>
              <w:pStyle w:val="TableBullet"/>
              <w:numPr>
                <w:ilvl w:val="0"/>
                <w:numId w:val="38"/>
              </w:numPr>
              <w:spacing w:line="276" w:lineRule="auto"/>
              <w:ind w:left="203" w:hanging="180"/>
              <w:rPr>
                <w:lang w:eastAsia="en-US"/>
              </w:rPr>
            </w:pPr>
            <w:r w:rsidRPr="00C70209">
              <w:rPr>
                <w:lang w:eastAsia="zh-TW"/>
              </w:rPr>
              <w:t>Were the main potential confounders identified and taken into account in the design and analysis?</w:t>
            </w:r>
          </w:p>
        </w:tc>
        <w:tc>
          <w:tcPr>
            <w:tcW w:w="1255" w:type="dxa"/>
            <w:tcBorders>
              <w:top w:val="single" w:sz="4" w:space="0" w:color="auto"/>
              <w:left w:val="single" w:sz="4" w:space="0" w:color="auto"/>
              <w:bottom w:val="single" w:sz="4" w:space="0" w:color="auto"/>
              <w:right w:val="single" w:sz="4" w:space="0" w:color="auto"/>
            </w:tcBorders>
            <w:hideMark/>
          </w:tcPr>
          <w:p w14:paraId="2943C027" w14:textId="77777777" w:rsidR="00E9569B" w:rsidRPr="00C70209" w:rsidRDefault="00E9569B">
            <w:pPr>
              <w:spacing w:before="60" w:after="60" w:line="276" w:lineRule="auto"/>
              <w:ind w:left="0"/>
              <w:jc w:val="center"/>
              <w:rPr>
                <w:rFonts w:ascii="Arial Narrow" w:hAnsi="Arial Narrow" w:cs="Arial"/>
                <w:color w:val="auto"/>
                <w:sz w:val="20"/>
                <w:szCs w:val="20"/>
                <w:lang w:eastAsia="en-US"/>
              </w:rPr>
            </w:pPr>
            <w:r w:rsidRPr="00C70209">
              <w:rPr>
                <w:rFonts w:ascii="Arial Narrow" w:hAnsi="Arial Narrow"/>
                <w:sz w:val="20"/>
                <w:szCs w:val="20"/>
                <w:lang w:eastAsia="zh-TW"/>
              </w:rPr>
              <w:t>II-III</w:t>
            </w:r>
          </w:p>
        </w:tc>
      </w:tr>
      <w:tr w:rsidR="00E9569B" w:rsidRPr="00C70209" w14:paraId="6294646F" w14:textId="77777777" w:rsidTr="00E9569B">
        <w:tc>
          <w:tcPr>
            <w:tcW w:w="0" w:type="auto"/>
            <w:gridSpan w:val="4"/>
            <w:tcBorders>
              <w:top w:val="single" w:sz="4" w:space="0" w:color="auto"/>
              <w:left w:val="single" w:sz="4" w:space="0" w:color="auto"/>
              <w:bottom w:val="single" w:sz="4" w:space="0" w:color="auto"/>
              <w:right w:val="single" w:sz="4" w:space="0" w:color="auto"/>
            </w:tcBorders>
            <w:hideMark/>
          </w:tcPr>
          <w:p w14:paraId="6024A031"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Comments</w:t>
            </w:r>
            <w:r w:rsidRPr="00C70209">
              <w:rPr>
                <w:rFonts w:ascii="Arial Narrow" w:hAnsi="Arial Narrow" w:cs="Arial"/>
                <w:b/>
                <w:color w:val="auto"/>
                <w:sz w:val="20"/>
                <w:szCs w:val="20"/>
                <w:vertAlign w:val="superscript"/>
                <w:lang w:eastAsia="en-US"/>
              </w:rPr>
              <w:t>b</w:t>
            </w:r>
            <w:r w:rsidRPr="00C70209">
              <w:rPr>
                <w:rFonts w:ascii="Arial Narrow" w:hAnsi="Arial Narrow" w:cs="Arial"/>
                <w:b/>
                <w:color w:val="auto"/>
                <w:sz w:val="20"/>
                <w:szCs w:val="20"/>
                <w:lang w:eastAsia="en-US"/>
              </w:rPr>
              <w:t>:</w:t>
            </w:r>
          </w:p>
        </w:tc>
        <w:tc>
          <w:tcPr>
            <w:tcW w:w="6735" w:type="dxa"/>
            <w:tcBorders>
              <w:top w:val="single" w:sz="4" w:space="0" w:color="auto"/>
              <w:left w:val="single" w:sz="4" w:space="0" w:color="auto"/>
              <w:bottom w:val="single" w:sz="4" w:space="0" w:color="auto"/>
              <w:right w:val="single" w:sz="4" w:space="0" w:color="auto"/>
            </w:tcBorders>
          </w:tcPr>
          <w:p w14:paraId="78226E8F" w14:textId="77777777" w:rsidR="00E9569B" w:rsidRPr="00C70209" w:rsidRDefault="00E9569B" w:rsidP="00130F03">
            <w:pPr>
              <w:pStyle w:val="Tabletext"/>
            </w:pPr>
          </w:p>
        </w:tc>
        <w:tc>
          <w:tcPr>
            <w:tcW w:w="1255" w:type="dxa"/>
            <w:tcBorders>
              <w:top w:val="single" w:sz="4" w:space="0" w:color="auto"/>
              <w:left w:val="single" w:sz="4" w:space="0" w:color="auto"/>
              <w:bottom w:val="single" w:sz="4" w:space="0" w:color="auto"/>
              <w:right w:val="single" w:sz="4" w:space="0" w:color="auto"/>
            </w:tcBorders>
          </w:tcPr>
          <w:p w14:paraId="5BF86054"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r w:rsidR="00E9569B" w:rsidRPr="00C70209" w14:paraId="6DE54ACD" w14:textId="77777777" w:rsidTr="00E9569B">
        <w:trPr>
          <w:trHeight w:val="627"/>
        </w:trPr>
        <w:tc>
          <w:tcPr>
            <w:tcW w:w="0" w:type="auto"/>
            <w:gridSpan w:val="4"/>
            <w:tcBorders>
              <w:top w:val="single" w:sz="4" w:space="0" w:color="auto"/>
              <w:left w:val="single" w:sz="4" w:space="0" w:color="auto"/>
              <w:bottom w:val="single" w:sz="4" w:space="0" w:color="auto"/>
              <w:right w:val="single" w:sz="4" w:space="0" w:color="auto"/>
            </w:tcBorders>
            <w:hideMark/>
          </w:tcPr>
          <w:p w14:paraId="71DDE212" w14:textId="77777777" w:rsidR="00E9569B" w:rsidRPr="00C70209" w:rsidRDefault="00E9569B">
            <w:pPr>
              <w:spacing w:before="60" w:after="60" w:line="276" w:lineRule="auto"/>
              <w:ind w:left="0"/>
              <w:jc w:val="right"/>
              <w:rPr>
                <w:rFonts w:ascii="Arial Narrow" w:hAnsi="Arial Narrow" w:cs="Arial"/>
                <w:b/>
                <w:color w:val="auto"/>
                <w:sz w:val="20"/>
                <w:szCs w:val="20"/>
                <w:vertAlign w:val="superscript"/>
                <w:lang w:eastAsia="en-US"/>
              </w:rPr>
            </w:pPr>
            <w:r w:rsidRPr="00C70209">
              <w:rPr>
                <w:rFonts w:ascii="Arial Narrow" w:hAnsi="Arial Narrow" w:cs="Arial"/>
                <w:b/>
                <w:color w:val="auto"/>
                <w:sz w:val="20"/>
                <w:szCs w:val="20"/>
                <w:lang w:eastAsia="en-US"/>
              </w:rPr>
              <w:t>Quality rating:</w:t>
            </w:r>
          </w:p>
          <w:p w14:paraId="6836AE05" w14:textId="77777777" w:rsidR="00E9569B" w:rsidRPr="00C70209" w:rsidRDefault="00E9569B">
            <w:pPr>
              <w:spacing w:before="60" w:after="60" w:line="276" w:lineRule="auto"/>
              <w:ind w:left="0"/>
              <w:jc w:val="right"/>
              <w:rPr>
                <w:rFonts w:ascii="Arial Narrow" w:hAnsi="Arial Narrow" w:cs="Arial"/>
                <w:b/>
                <w:color w:val="auto"/>
                <w:sz w:val="20"/>
                <w:szCs w:val="20"/>
                <w:lang w:eastAsia="en-US"/>
              </w:rPr>
            </w:pPr>
            <w:r w:rsidRPr="00C70209">
              <w:rPr>
                <w:rFonts w:ascii="Arial Narrow" w:hAnsi="Arial Narrow" w:cs="Arial"/>
                <w:b/>
                <w:color w:val="auto"/>
                <w:sz w:val="20"/>
                <w:szCs w:val="20"/>
                <w:lang w:eastAsia="en-US"/>
              </w:rPr>
              <w:t>[Good/Fair/Poor]</w:t>
            </w:r>
          </w:p>
        </w:tc>
        <w:tc>
          <w:tcPr>
            <w:tcW w:w="6735" w:type="dxa"/>
            <w:tcBorders>
              <w:top w:val="single" w:sz="4" w:space="0" w:color="auto"/>
              <w:left w:val="single" w:sz="4" w:space="0" w:color="auto"/>
              <w:bottom w:val="single" w:sz="4" w:space="0" w:color="auto"/>
              <w:right w:val="single" w:sz="4" w:space="0" w:color="auto"/>
            </w:tcBorders>
          </w:tcPr>
          <w:p w14:paraId="14BEDBCC" w14:textId="77777777" w:rsidR="00E9569B" w:rsidRPr="00C70209" w:rsidRDefault="00E9569B" w:rsidP="00130F03">
            <w:pPr>
              <w:pStyle w:val="Tabletext"/>
            </w:pPr>
          </w:p>
          <w:p w14:paraId="7902DCC0" w14:textId="77777777" w:rsidR="00E9569B" w:rsidRPr="00C70209" w:rsidRDefault="00E9569B">
            <w:pPr>
              <w:spacing w:before="60" w:after="60" w:line="360" w:lineRule="auto"/>
              <w:ind w:left="0"/>
              <w:rPr>
                <w:rFonts w:ascii="Arial Narrow" w:hAnsi="Arial Narrow" w:cs="Arial"/>
                <w:color w:val="auto"/>
                <w:sz w:val="20"/>
                <w:szCs w:val="20"/>
                <w:lang w:eastAsia="en-US"/>
              </w:rPr>
            </w:pPr>
          </w:p>
        </w:tc>
        <w:tc>
          <w:tcPr>
            <w:tcW w:w="1255" w:type="dxa"/>
            <w:tcBorders>
              <w:top w:val="single" w:sz="4" w:space="0" w:color="auto"/>
              <w:left w:val="single" w:sz="4" w:space="0" w:color="auto"/>
              <w:bottom w:val="single" w:sz="4" w:space="0" w:color="auto"/>
              <w:right w:val="single" w:sz="4" w:space="0" w:color="auto"/>
            </w:tcBorders>
          </w:tcPr>
          <w:p w14:paraId="7DDBA210" w14:textId="77777777" w:rsidR="00E9569B" w:rsidRPr="00C70209" w:rsidRDefault="00E9569B">
            <w:pPr>
              <w:spacing w:before="60" w:after="60" w:line="276" w:lineRule="auto"/>
              <w:ind w:left="0"/>
              <w:rPr>
                <w:rFonts w:ascii="Arial Narrow" w:hAnsi="Arial Narrow" w:cs="Arial"/>
                <w:color w:val="auto"/>
                <w:sz w:val="20"/>
                <w:szCs w:val="20"/>
                <w:lang w:eastAsia="en-US"/>
              </w:rPr>
            </w:pPr>
          </w:p>
        </w:tc>
      </w:tr>
    </w:tbl>
    <w:p w14:paraId="10739895" w14:textId="77777777" w:rsidR="00E9569B" w:rsidRPr="00C70209" w:rsidRDefault="00E9569B" w:rsidP="00130F03">
      <w:pPr>
        <w:pStyle w:val="TabFigNotes0noindent"/>
        <w:rPr>
          <w:lang w:eastAsia="en-US"/>
        </w:rPr>
      </w:pPr>
      <w:r w:rsidRPr="00C70209">
        <w:rPr>
          <w:lang w:eastAsia="en-US"/>
        </w:rPr>
        <w:t>Source: Quality criteria were adapted from NHMRC (2000) How to use the evidence: assessment and application of scientific evidence. NHMRC, Canberra.</w:t>
      </w:r>
    </w:p>
    <w:p w14:paraId="3DB13437" w14:textId="77777777" w:rsidR="00E9569B" w:rsidRPr="00C70209" w:rsidRDefault="00E9569B" w:rsidP="00130F03">
      <w:pPr>
        <w:pStyle w:val="TabFigNotes0noindent"/>
        <w:rPr>
          <w:lang w:eastAsia="en-US"/>
        </w:rPr>
      </w:pPr>
      <w:r w:rsidRPr="00C70209">
        <w:rPr>
          <w:lang w:eastAsia="en-US"/>
        </w:rPr>
        <w:t>Rules for assigning quality rating were adapted from SIGN (2008) SIGN 50: a guideline developer’s handbook. SIGN, Edinburgh.</w:t>
      </w:r>
    </w:p>
    <w:p w14:paraId="522D02A3" w14:textId="77777777" w:rsidR="00E9569B" w:rsidRPr="00C70209" w:rsidRDefault="00E9569B" w:rsidP="00130F03">
      <w:pPr>
        <w:pStyle w:val="TabFigNotes0noindent"/>
        <w:rPr>
          <w:lang w:eastAsia="en-US"/>
        </w:rPr>
      </w:pPr>
      <w:r w:rsidRPr="00C70209">
        <w:rPr>
          <w:b/>
          <w:lang w:eastAsia="en-US"/>
        </w:rPr>
        <w:t xml:space="preserve">a. </w:t>
      </w:r>
      <w:r w:rsidRPr="00C70209">
        <w:rPr>
          <w:lang w:eastAsia="en-US"/>
        </w:rPr>
        <w:t>Each quality criterion was associated with an error category designed to reflect the relative weight that should be assigned to each criterion. These error categories were defined as follows: (I) leads to exclusion of the study; (II) automatically leads to a poor rating; (III) leads to a one grade reduction in quality rating (e.g. good to fair, or fair to poor); and (IV) errors that are may or may not be sufficient to lead to a decrease in rating.</w:t>
      </w:r>
    </w:p>
    <w:p w14:paraId="23CB0D32" w14:textId="77777777" w:rsidR="00E9569B" w:rsidRPr="00C70209" w:rsidRDefault="00E9569B" w:rsidP="00130F03">
      <w:pPr>
        <w:pStyle w:val="TabFigNotes0noindent"/>
        <w:rPr>
          <w:lang w:eastAsia="en-US"/>
        </w:rPr>
      </w:pPr>
      <w:r w:rsidRPr="00C70209">
        <w:rPr>
          <w:b/>
          <w:lang w:eastAsia="en-US"/>
        </w:rPr>
        <w:t>b.</w:t>
      </w:r>
      <w:r w:rsidRPr="00C70209">
        <w:rPr>
          <w:lang w:eastAsia="en-US"/>
        </w:rPr>
        <w:t xml:space="preserve"> </w:t>
      </w:r>
      <w:r w:rsidRPr="00C70209">
        <w:t>Where applicable, provide clarification for any of the criteria, particularly where it may result in downgrading of the study quality.</w:t>
      </w:r>
    </w:p>
    <w:p w14:paraId="3FC5F2CF" w14:textId="77777777" w:rsidR="00E9569B" w:rsidRPr="00C70209" w:rsidRDefault="00E9569B" w:rsidP="00E9569B">
      <w:pPr>
        <w:spacing w:after="200" w:line="276" w:lineRule="auto"/>
        <w:ind w:left="0"/>
        <w:rPr>
          <w:rFonts w:eastAsia="Calibri" w:cs="Times New Roman"/>
          <w:color w:val="auto"/>
          <w:lang w:eastAsia="en-US"/>
        </w:rPr>
      </w:pPr>
    </w:p>
    <w:p w14:paraId="2800B928" w14:textId="77777777" w:rsidR="00E9569B" w:rsidRPr="00C70209" w:rsidRDefault="00E9569B" w:rsidP="00E9569B">
      <w:pPr>
        <w:spacing w:after="0" w:line="276" w:lineRule="auto"/>
        <w:ind w:left="0"/>
        <w:sectPr w:rsidR="00E9569B" w:rsidRPr="00C70209" w:rsidSect="00130F03">
          <w:headerReference w:type="default" r:id="rId77"/>
          <w:footnotePr>
            <w:numFmt w:val="lowerLetter"/>
            <w:numRestart w:val="eachPage"/>
          </w:footnotePr>
          <w:pgSz w:w="11906" w:h="16838"/>
          <w:pgMar w:top="1440" w:right="1134" w:bottom="1440" w:left="1440" w:header="709" w:footer="709" w:gutter="0"/>
          <w:cols w:space="720"/>
        </w:sectPr>
      </w:pPr>
    </w:p>
    <w:p w14:paraId="3ECBF1B9" w14:textId="77777777" w:rsidR="00E9569B" w:rsidRPr="00C70209" w:rsidRDefault="00E9569B" w:rsidP="00E9569B">
      <w:pPr>
        <w:pStyle w:val="Heading2"/>
        <w:numPr>
          <w:ilvl w:val="1"/>
          <w:numId w:val="35"/>
        </w:numPr>
        <w:ind w:left="720" w:hanging="720"/>
        <w:rPr>
          <w:lang w:val="en-AU"/>
        </w:rPr>
      </w:pPr>
      <w:bookmarkStart w:id="872" w:name="_Toc395872132"/>
      <w:bookmarkStart w:id="873" w:name="_Ref426551756"/>
      <w:bookmarkStart w:id="874" w:name="_Ref426551787"/>
      <w:bookmarkStart w:id="875" w:name="_Toc427746879"/>
      <w:r w:rsidRPr="00C70209">
        <w:rPr>
          <w:lang w:val="en-AU"/>
        </w:rPr>
        <w:t>Appendix 3 Modified NHMRC evidence statement form</w:t>
      </w:r>
      <w:bookmarkEnd w:id="872"/>
      <w:bookmarkEnd w:id="873"/>
      <w:bookmarkEnd w:id="874"/>
      <w:bookmarkEnd w:id="875"/>
    </w:p>
    <w:p w14:paraId="310516E8" w14:textId="77777777" w:rsidR="00E9569B" w:rsidRPr="00C70209" w:rsidRDefault="00E9569B" w:rsidP="00E9569B">
      <w:pPr>
        <w:pStyle w:val="Heading3"/>
        <w:numPr>
          <w:ilvl w:val="2"/>
          <w:numId w:val="35"/>
        </w:numPr>
      </w:pPr>
      <w:bookmarkStart w:id="876" w:name="_Toc395872133"/>
      <w:bookmarkStart w:id="877" w:name="_Toc427746880"/>
      <w:r w:rsidRPr="00C70209">
        <w:t>Evidence statement form</w:t>
      </w:r>
      <w:bookmarkEnd w:id="876"/>
      <w:bookmarkEnd w:id="877"/>
    </w:p>
    <w:tbl>
      <w:tblPr>
        <w:tblW w:w="5000" w:type="pct"/>
        <w:tblCellMar>
          <w:left w:w="0" w:type="dxa"/>
          <w:right w:w="0" w:type="dxa"/>
        </w:tblCellMar>
        <w:tblLook w:val="04A0" w:firstRow="1" w:lastRow="0" w:firstColumn="1" w:lastColumn="0" w:noHBand="0" w:noVBand="1"/>
      </w:tblPr>
      <w:tblGrid>
        <w:gridCol w:w="5816"/>
        <w:gridCol w:w="425"/>
        <w:gridCol w:w="5214"/>
        <w:gridCol w:w="2515"/>
      </w:tblGrid>
      <w:tr w:rsidR="00E9569B" w:rsidRPr="00C70209" w14:paraId="33D60319" w14:textId="77777777" w:rsidTr="00E9569B">
        <w:trPr>
          <w:cantSplit/>
        </w:trPr>
        <w:tc>
          <w:tcPr>
            <w:tcW w:w="4100" w:type="pct"/>
            <w:gridSpan w:val="3"/>
            <w:tcBorders>
              <w:top w:val="single" w:sz="4" w:space="0" w:color="000000"/>
              <w:left w:val="single" w:sz="4" w:space="0" w:color="000000"/>
              <w:bottom w:val="single" w:sz="4" w:space="0" w:color="000000"/>
              <w:right w:val="single" w:sz="4" w:space="0" w:color="000000"/>
            </w:tcBorders>
            <w:hideMark/>
          </w:tcPr>
          <w:p w14:paraId="2B4C8DD0" w14:textId="77777777" w:rsidR="00E9569B" w:rsidRPr="00C70209" w:rsidRDefault="00E9569B">
            <w:pPr>
              <w:widowControl w:val="0"/>
              <w:autoSpaceDE w:val="0"/>
              <w:autoSpaceDN w:val="0"/>
              <w:adjustRightInd w:val="0"/>
              <w:spacing w:before="20" w:after="20" w:line="276" w:lineRule="auto"/>
              <w:ind w:left="9145" w:right="-20" w:hanging="9111"/>
              <w:jc w:val="both"/>
              <w:rPr>
                <w:rFonts w:ascii="Times New Roman" w:hAnsi="Times New Roman" w:cs="Arial"/>
                <w:color w:val="auto"/>
                <w:szCs w:val="24"/>
                <w:lang w:eastAsia="en-US"/>
              </w:rPr>
            </w:pPr>
            <w:r w:rsidRPr="00C70209">
              <w:rPr>
                <w:rFonts w:ascii="Arial Narrow" w:hAnsi="Arial Narrow" w:cs="Arial Narrow"/>
                <w:b/>
                <w:bCs/>
                <w:color w:val="auto"/>
                <w:lang w:eastAsia="en-US"/>
              </w:rPr>
              <w:t>Key question(s):</w:t>
            </w:r>
          </w:p>
        </w:tc>
        <w:tc>
          <w:tcPr>
            <w:tcW w:w="900" w:type="pct"/>
            <w:tcBorders>
              <w:top w:val="single" w:sz="4" w:space="0" w:color="000000"/>
              <w:left w:val="single" w:sz="4" w:space="0" w:color="000000"/>
              <w:bottom w:val="single" w:sz="4" w:space="0" w:color="000000"/>
              <w:right w:val="single" w:sz="4" w:space="0" w:color="000000"/>
            </w:tcBorders>
            <w:hideMark/>
          </w:tcPr>
          <w:p w14:paraId="32E91BA3"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 w:val="18"/>
                <w:szCs w:val="18"/>
                <w:lang w:eastAsia="en-US"/>
              </w:rPr>
              <w:t>Evide</w:t>
            </w:r>
            <w:r w:rsidRPr="00C70209">
              <w:rPr>
                <w:rFonts w:ascii="Arial Narrow" w:hAnsi="Arial Narrow" w:cs="Arial Narrow"/>
                <w:b/>
                <w:bCs/>
                <w:color w:val="auto"/>
                <w:spacing w:val="1"/>
                <w:sz w:val="18"/>
                <w:szCs w:val="18"/>
                <w:lang w:eastAsia="en-US"/>
              </w:rPr>
              <w:t>n</w:t>
            </w:r>
            <w:r w:rsidRPr="00C70209">
              <w:rPr>
                <w:rFonts w:ascii="Arial Narrow" w:hAnsi="Arial Narrow" w:cs="Arial Narrow"/>
                <w:b/>
                <w:bCs/>
                <w:color w:val="auto"/>
                <w:sz w:val="18"/>
                <w:szCs w:val="18"/>
                <w:lang w:eastAsia="en-US"/>
              </w:rPr>
              <w:t xml:space="preserve">ce </w:t>
            </w:r>
            <w:r w:rsidRPr="00C70209">
              <w:rPr>
                <w:rFonts w:ascii="Arial Narrow" w:hAnsi="Arial Narrow" w:cs="Arial Narrow"/>
                <w:b/>
                <w:bCs/>
                <w:color w:val="auto"/>
                <w:spacing w:val="1"/>
                <w:sz w:val="18"/>
                <w:szCs w:val="18"/>
                <w:lang w:eastAsia="en-US"/>
              </w:rPr>
              <w:t>t</w:t>
            </w:r>
            <w:r w:rsidRPr="00C70209">
              <w:rPr>
                <w:rFonts w:ascii="Arial Narrow" w:hAnsi="Arial Narrow" w:cs="Arial Narrow"/>
                <w:b/>
                <w:bCs/>
                <w:color w:val="auto"/>
                <w:sz w:val="18"/>
                <w:szCs w:val="18"/>
                <w:lang w:eastAsia="en-US"/>
              </w:rPr>
              <w:t>able r</w:t>
            </w:r>
            <w:r w:rsidRPr="00C70209">
              <w:rPr>
                <w:rFonts w:ascii="Arial Narrow" w:hAnsi="Arial Narrow" w:cs="Arial Narrow"/>
                <w:b/>
                <w:bCs/>
                <w:color w:val="auto"/>
                <w:spacing w:val="1"/>
                <w:sz w:val="18"/>
                <w:szCs w:val="18"/>
                <w:lang w:eastAsia="en-US"/>
              </w:rPr>
              <w:t>e</w:t>
            </w:r>
            <w:r w:rsidRPr="00C70209">
              <w:rPr>
                <w:rFonts w:ascii="Arial Narrow" w:hAnsi="Arial Narrow" w:cs="Arial Narrow"/>
                <w:b/>
                <w:bCs/>
                <w:color w:val="auto"/>
                <w:sz w:val="18"/>
                <w:szCs w:val="18"/>
                <w:lang w:eastAsia="en-US"/>
              </w:rPr>
              <w:t>f:</w:t>
            </w:r>
          </w:p>
        </w:tc>
      </w:tr>
      <w:tr w:rsidR="00E9569B" w:rsidRPr="00C70209" w14:paraId="560F8D87" w14:textId="77777777" w:rsidTr="00E9569B">
        <w:trPr>
          <w:cantSplit/>
        </w:trPr>
        <w:tc>
          <w:tcPr>
            <w:tcW w:w="5000" w:type="pct"/>
            <w:gridSpan w:val="4"/>
            <w:tcBorders>
              <w:top w:val="single" w:sz="4" w:space="0" w:color="000000"/>
              <w:left w:val="single" w:sz="4" w:space="0" w:color="000000"/>
              <w:bottom w:val="single" w:sz="4" w:space="0" w:color="000000"/>
              <w:right w:val="single" w:sz="4" w:space="0" w:color="000000"/>
            </w:tcBorders>
            <w:vAlign w:val="center"/>
            <w:hideMark/>
          </w:tcPr>
          <w:p w14:paraId="3441A97A"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 w:val="18"/>
                <w:szCs w:val="24"/>
                <w:lang w:eastAsia="en-US"/>
              </w:rPr>
            </w:pPr>
            <w:r w:rsidRPr="00C70209">
              <w:rPr>
                <w:rFonts w:ascii="Arial Narrow" w:hAnsi="Arial Narrow" w:cs="Arial Narrow"/>
                <w:b/>
                <w:bCs/>
                <w:color w:val="auto"/>
                <w:szCs w:val="18"/>
                <w:lang w:eastAsia="en-US"/>
              </w:rPr>
              <w:t>1.</w:t>
            </w:r>
            <w:r w:rsidRPr="00C70209">
              <w:rPr>
                <w:rFonts w:ascii="Arial Narrow" w:hAnsi="Arial Narrow" w:cs="Arial Narrow"/>
                <w:b/>
                <w:bCs/>
                <w:color w:val="auto"/>
                <w:spacing w:val="-1"/>
                <w:szCs w:val="18"/>
                <w:lang w:eastAsia="en-US"/>
              </w:rPr>
              <w:t xml:space="preserve"> </w:t>
            </w:r>
            <w:r w:rsidRPr="00C70209">
              <w:rPr>
                <w:rFonts w:ascii="Arial Narrow" w:hAnsi="Arial Narrow" w:cs="Arial Narrow"/>
                <w:b/>
                <w:bCs/>
                <w:color w:val="auto"/>
                <w:szCs w:val="18"/>
                <w:lang w:eastAsia="en-US"/>
              </w:rPr>
              <w:t xml:space="preserve">Evidence base </w:t>
            </w:r>
            <w:r w:rsidRPr="00C70209">
              <w:rPr>
                <w:rFonts w:ascii="Arial Narrow" w:hAnsi="Arial Narrow" w:cs="Arial Narrow"/>
                <w:bCs/>
                <w:i/>
                <w:color w:val="auto"/>
                <w:szCs w:val="18"/>
                <w:lang w:eastAsia="en-US"/>
              </w:rPr>
              <w:t>(</w:t>
            </w:r>
            <w:r w:rsidRPr="00C70209">
              <w:rPr>
                <w:rFonts w:ascii="Arial Narrow" w:hAnsi="Arial Narrow" w:cs="Arial"/>
                <w:i/>
                <w:color w:val="auto"/>
                <w:sz w:val="18"/>
                <w:szCs w:val="24"/>
                <w:lang w:eastAsia="en-US"/>
              </w:rPr>
              <w:t>number of studies, level of evidence and risk of bias in the included studies)</w:t>
            </w:r>
          </w:p>
        </w:tc>
      </w:tr>
      <w:tr w:rsidR="00E9569B" w:rsidRPr="00C70209" w14:paraId="276AA889" w14:textId="77777777" w:rsidTr="00E9569B">
        <w:trPr>
          <w:cantSplit/>
        </w:trPr>
        <w:tc>
          <w:tcPr>
            <w:tcW w:w="2082" w:type="pct"/>
            <w:vMerge w:val="restart"/>
            <w:tcBorders>
              <w:top w:val="single" w:sz="4" w:space="0" w:color="000000"/>
              <w:left w:val="single" w:sz="4" w:space="0" w:color="000000"/>
              <w:bottom w:val="single" w:sz="4" w:space="0" w:color="000000"/>
              <w:right w:val="single" w:sz="4" w:space="0" w:color="000000"/>
            </w:tcBorders>
          </w:tcPr>
          <w:p w14:paraId="2DB55693" w14:textId="77777777" w:rsidR="00E9569B" w:rsidRPr="00C70209" w:rsidRDefault="00E9569B">
            <w:pPr>
              <w:widowControl w:val="0"/>
              <w:autoSpaceDE w:val="0"/>
              <w:autoSpaceDN w:val="0"/>
              <w:adjustRightInd w:val="0"/>
              <w:spacing w:before="20" w:after="20" w:line="276" w:lineRule="auto"/>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20C719C6"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113488A4"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b/>
                <w:color w:val="auto"/>
                <w:sz w:val="18"/>
                <w:szCs w:val="18"/>
                <w:lang w:eastAsia="en-US"/>
              </w:rPr>
              <w:t>One or more Level I studies with a low risk of bias or several Level II studies with a low risk of bias</w:t>
            </w:r>
          </w:p>
        </w:tc>
      </w:tr>
      <w:tr w:rsidR="00E9569B" w:rsidRPr="00C70209" w14:paraId="32F2AA1A"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1D06902"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73595860"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B</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45A0553C"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or t</w:t>
            </w:r>
            <w:r w:rsidRPr="00C70209">
              <w:rPr>
                <w:rFonts w:ascii="Arial Narrow" w:hAnsi="Arial Narrow" w:cs="Arial Narrow"/>
                <w:b/>
                <w:color w:val="auto"/>
                <w:spacing w:val="1"/>
                <w:sz w:val="18"/>
                <w:szCs w:val="18"/>
                <w:lang w:eastAsia="en-US"/>
              </w:rPr>
              <w:t>w</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 xml:space="preserve">Level </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stu</w:t>
            </w:r>
            <w:r w:rsidRPr="00C70209">
              <w:rPr>
                <w:rFonts w:ascii="Arial Narrow" w:hAnsi="Arial Narrow" w:cs="Arial Narrow"/>
                <w:b/>
                <w:color w:val="auto"/>
                <w:spacing w:val="1"/>
                <w:sz w:val="18"/>
                <w:szCs w:val="18"/>
                <w:lang w:eastAsia="en-US"/>
              </w:rPr>
              <w:t>d</w:t>
            </w:r>
            <w:r w:rsidRPr="00C70209">
              <w:rPr>
                <w:rFonts w:ascii="Arial Narrow" w:hAnsi="Arial Narrow" w:cs="Arial Narrow"/>
                <w:b/>
                <w:color w:val="auto"/>
                <w:sz w:val="18"/>
                <w:szCs w:val="18"/>
                <w:lang w:eastAsia="en-US"/>
              </w:rPr>
              <w:t>ies wi</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h</w:t>
            </w:r>
            <w:r w:rsidRPr="00C70209">
              <w:rPr>
                <w:rFonts w:ascii="Arial Narrow" w:hAnsi="Arial Narrow" w:cs="Arial Narrow"/>
                <w:b/>
                <w:color w:val="auto"/>
                <w:spacing w:val="-1"/>
                <w:sz w:val="18"/>
                <w:szCs w:val="18"/>
                <w:lang w:eastAsia="en-US"/>
              </w:rPr>
              <w:t xml:space="preserve"> a </w:t>
            </w:r>
            <w:r w:rsidRPr="00C70209">
              <w:rPr>
                <w:rFonts w:ascii="Arial Narrow" w:hAnsi="Arial Narrow" w:cs="Arial Narrow"/>
                <w:b/>
                <w:color w:val="auto"/>
                <w:sz w:val="18"/>
                <w:szCs w:val="18"/>
                <w:lang w:eastAsia="en-US"/>
              </w:rPr>
              <w:t xml:space="preserve">low </w:t>
            </w:r>
            <w:r w:rsidRPr="00C70209">
              <w:rPr>
                <w:rFonts w:ascii="Arial Narrow" w:hAnsi="Arial Narrow" w:cs="Arial Narrow"/>
                <w:b/>
                <w:color w:val="auto"/>
                <w:spacing w:val="1"/>
                <w:sz w:val="18"/>
                <w:szCs w:val="18"/>
                <w:lang w:eastAsia="en-US"/>
              </w:rPr>
              <w:t>r</w:t>
            </w:r>
            <w:r w:rsidRPr="00C70209">
              <w:rPr>
                <w:rFonts w:ascii="Arial Narrow" w:hAnsi="Arial Narrow" w:cs="Arial Narrow"/>
                <w:b/>
                <w:color w:val="auto"/>
                <w:sz w:val="18"/>
                <w:szCs w:val="18"/>
                <w:lang w:eastAsia="en-US"/>
              </w:rPr>
              <w:t>isk of b</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 xml:space="preserve">as </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r SR/several</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Lev</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l</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II st</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d</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es with</w:t>
            </w:r>
            <w:r w:rsidRPr="00C70209">
              <w:rPr>
                <w:rFonts w:ascii="Arial Narrow" w:hAnsi="Arial Narrow" w:cs="Arial Narrow"/>
                <w:b/>
                <w:color w:val="auto"/>
                <w:spacing w:val="1"/>
                <w:sz w:val="18"/>
                <w:szCs w:val="18"/>
                <w:lang w:eastAsia="en-US"/>
              </w:rPr>
              <w:t xml:space="preserve"> a </w:t>
            </w:r>
            <w:r w:rsidRPr="00C70209">
              <w:rPr>
                <w:rFonts w:ascii="Arial Narrow" w:hAnsi="Arial Narrow" w:cs="Arial Narrow"/>
                <w:b/>
                <w:color w:val="auto"/>
                <w:sz w:val="18"/>
                <w:szCs w:val="18"/>
                <w:lang w:eastAsia="en-US"/>
              </w:rPr>
              <w:t>l</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w risk of bias</w:t>
            </w:r>
          </w:p>
        </w:tc>
      </w:tr>
      <w:tr w:rsidR="00E9569B" w:rsidRPr="00C70209" w14:paraId="08C36B31"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2746FFA"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67F89D10"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C</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47AE6772"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One or two Le</w:t>
            </w:r>
            <w:r w:rsidRPr="00C70209">
              <w:rPr>
                <w:rFonts w:ascii="Arial Narrow" w:hAnsi="Arial Narrow" w:cs="Arial Narrow"/>
                <w:b/>
                <w:color w:val="auto"/>
                <w:spacing w:val="2"/>
                <w:sz w:val="18"/>
                <w:szCs w:val="18"/>
                <w:lang w:eastAsia="en-US"/>
              </w:rPr>
              <w:t>v</w:t>
            </w:r>
            <w:r w:rsidRPr="00C70209">
              <w:rPr>
                <w:rFonts w:ascii="Arial Narrow" w:hAnsi="Arial Narrow" w:cs="Arial Narrow"/>
                <w:b/>
                <w:color w:val="auto"/>
                <w:sz w:val="18"/>
                <w:szCs w:val="18"/>
                <w:lang w:eastAsia="en-US"/>
              </w:rPr>
              <w:t>el</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u</w:t>
            </w:r>
            <w:r w:rsidRPr="00C70209">
              <w:rPr>
                <w:rFonts w:ascii="Arial Narrow" w:hAnsi="Arial Narrow" w:cs="Arial Narrow"/>
                <w:b/>
                <w:color w:val="auto"/>
                <w:spacing w:val="1"/>
                <w:sz w:val="18"/>
                <w:szCs w:val="18"/>
                <w:lang w:eastAsia="en-US"/>
              </w:rPr>
              <w:t>d</w:t>
            </w:r>
            <w:r w:rsidRPr="00C70209">
              <w:rPr>
                <w:rFonts w:ascii="Arial Narrow" w:hAnsi="Arial Narrow" w:cs="Arial Narrow"/>
                <w:b/>
                <w:color w:val="auto"/>
                <w:sz w:val="18"/>
                <w:szCs w:val="18"/>
                <w:lang w:eastAsia="en-US"/>
              </w:rPr>
              <w:t xml:space="preserve">ies with a </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ow</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r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k of</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b</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as or</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v</w:t>
            </w:r>
            <w:r w:rsidRPr="00C70209">
              <w:rPr>
                <w:rFonts w:ascii="Arial Narrow" w:hAnsi="Arial Narrow" w:cs="Arial Narrow"/>
                <w:b/>
                <w:color w:val="auto"/>
                <w:sz w:val="18"/>
                <w:szCs w:val="18"/>
                <w:lang w:eastAsia="en-US"/>
              </w:rPr>
              <w:t>el</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or</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u</w:t>
            </w:r>
            <w:r w:rsidRPr="00C70209">
              <w:rPr>
                <w:rFonts w:ascii="Arial Narrow" w:hAnsi="Arial Narrow" w:cs="Arial Narrow"/>
                <w:b/>
                <w:color w:val="auto"/>
                <w:spacing w:val="1"/>
                <w:sz w:val="18"/>
                <w:szCs w:val="18"/>
                <w:lang w:eastAsia="en-US"/>
              </w:rPr>
              <w:t>d</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s with</w:t>
            </w:r>
            <w:r w:rsidRPr="00C70209">
              <w:rPr>
                <w:rFonts w:ascii="Arial Narrow" w:hAnsi="Arial Narrow" w:cs="Arial Narrow"/>
                <w:b/>
                <w:color w:val="auto"/>
                <w:spacing w:val="-1"/>
                <w:sz w:val="18"/>
                <w:szCs w:val="18"/>
                <w:lang w:eastAsia="en-US"/>
              </w:rPr>
              <w:t xml:space="preserve"> a </w:t>
            </w:r>
            <w:r w:rsidRPr="00C70209">
              <w:rPr>
                <w:rFonts w:ascii="Arial Narrow" w:hAnsi="Arial Narrow" w:cs="Arial Narrow"/>
                <w:b/>
                <w:color w:val="auto"/>
                <w:sz w:val="18"/>
                <w:szCs w:val="18"/>
                <w:lang w:eastAsia="en-US"/>
              </w:rPr>
              <w:t>m</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de</w:t>
            </w:r>
            <w:r w:rsidRPr="00C70209">
              <w:rPr>
                <w:rFonts w:ascii="Arial Narrow" w:hAnsi="Arial Narrow" w:cs="Arial Narrow"/>
                <w:b/>
                <w:color w:val="auto"/>
                <w:spacing w:val="1"/>
                <w:sz w:val="18"/>
                <w:szCs w:val="18"/>
                <w:lang w:eastAsia="en-US"/>
              </w:rPr>
              <w:t>r</w:t>
            </w:r>
            <w:r w:rsidRPr="00C70209">
              <w:rPr>
                <w:rFonts w:ascii="Arial Narrow" w:hAnsi="Arial Narrow" w:cs="Arial Narrow"/>
                <w:b/>
                <w:color w:val="auto"/>
                <w:sz w:val="18"/>
                <w:szCs w:val="18"/>
                <w:lang w:eastAsia="en-US"/>
              </w:rPr>
              <w:t>a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ris</w:t>
            </w:r>
            <w:r w:rsidRPr="00C70209">
              <w:rPr>
                <w:rFonts w:ascii="Arial Narrow" w:hAnsi="Arial Narrow" w:cs="Arial Narrow"/>
                <w:b/>
                <w:color w:val="auto"/>
                <w:sz w:val="18"/>
                <w:szCs w:val="18"/>
                <w:lang w:eastAsia="en-US"/>
              </w:rPr>
              <w:t>k of</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bia</w:t>
            </w:r>
            <w:r w:rsidRPr="00C70209">
              <w:rPr>
                <w:rFonts w:ascii="Arial Narrow" w:hAnsi="Arial Narrow" w:cs="Arial Narrow"/>
                <w:b/>
                <w:color w:val="auto"/>
                <w:spacing w:val="1"/>
                <w:sz w:val="18"/>
                <w:szCs w:val="18"/>
                <w:lang w:eastAsia="en-US"/>
              </w:rPr>
              <w:t>s</w:t>
            </w:r>
          </w:p>
        </w:tc>
      </w:tr>
      <w:tr w:rsidR="00E9569B" w:rsidRPr="00C70209" w14:paraId="3BBF4628"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BF3E40F"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6680E232"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D</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797294B1" w14:textId="77777777" w:rsidR="00E9569B" w:rsidRPr="00C70209" w:rsidRDefault="00E9569B">
            <w:pPr>
              <w:widowControl w:val="0"/>
              <w:tabs>
                <w:tab w:val="left" w:pos="4740"/>
              </w:tabs>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v</w:t>
            </w:r>
            <w:r w:rsidRPr="00C70209">
              <w:rPr>
                <w:rFonts w:ascii="Arial Narrow" w:hAnsi="Arial Narrow" w:cs="Arial Narrow"/>
                <w:b/>
                <w:color w:val="auto"/>
                <w:sz w:val="18"/>
                <w:szCs w:val="18"/>
                <w:lang w:eastAsia="en-US"/>
              </w:rPr>
              <w:t>el</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V</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dies or</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v</w:t>
            </w:r>
            <w:r w:rsidRPr="00C70209">
              <w:rPr>
                <w:rFonts w:ascii="Arial Narrow" w:hAnsi="Arial Narrow" w:cs="Arial Narrow"/>
                <w:b/>
                <w:color w:val="auto"/>
                <w:sz w:val="18"/>
                <w:szCs w:val="18"/>
                <w:lang w:eastAsia="en-US"/>
              </w:rPr>
              <w:t>el</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ud</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es/SRs with</w:t>
            </w:r>
            <w:r w:rsidRPr="00C70209">
              <w:rPr>
                <w:rFonts w:ascii="Arial Narrow" w:hAnsi="Arial Narrow" w:cs="Arial Narrow"/>
                <w:b/>
                <w:color w:val="auto"/>
                <w:spacing w:val="1"/>
                <w:sz w:val="18"/>
                <w:szCs w:val="18"/>
                <w:lang w:eastAsia="en-US"/>
              </w:rPr>
              <w:t xml:space="preserve"> a </w:t>
            </w:r>
            <w:r w:rsidRPr="00C70209">
              <w:rPr>
                <w:rFonts w:ascii="Arial Narrow" w:hAnsi="Arial Narrow" w:cs="Arial Narrow"/>
                <w:b/>
                <w:color w:val="auto"/>
                <w:sz w:val="18"/>
                <w:szCs w:val="18"/>
                <w:lang w:eastAsia="en-US"/>
              </w:rPr>
              <w:t>hi</w:t>
            </w:r>
            <w:r w:rsidRPr="00C70209">
              <w:rPr>
                <w:rFonts w:ascii="Arial Narrow" w:hAnsi="Arial Narrow" w:cs="Arial Narrow"/>
                <w:b/>
                <w:color w:val="auto"/>
                <w:spacing w:val="1"/>
                <w:sz w:val="18"/>
                <w:szCs w:val="18"/>
                <w:lang w:eastAsia="en-US"/>
              </w:rPr>
              <w:t>g</w:t>
            </w:r>
            <w:r w:rsidRPr="00C70209">
              <w:rPr>
                <w:rFonts w:ascii="Arial Narrow" w:hAnsi="Arial Narrow" w:cs="Arial Narrow"/>
                <w:b/>
                <w:color w:val="auto"/>
                <w:sz w:val="18"/>
                <w:szCs w:val="18"/>
                <w:lang w:eastAsia="en-US"/>
              </w:rPr>
              <w:t>h r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k of</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bia</w:t>
            </w:r>
            <w:r w:rsidRPr="00C70209">
              <w:rPr>
                <w:rFonts w:ascii="Arial Narrow" w:hAnsi="Arial Narrow" w:cs="Arial Narrow"/>
                <w:b/>
                <w:color w:val="auto"/>
                <w:spacing w:val="1"/>
                <w:sz w:val="18"/>
                <w:szCs w:val="18"/>
                <w:lang w:eastAsia="en-US"/>
              </w:rPr>
              <w:t>s</w:t>
            </w:r>
          </w:p>
        </w:tc>
      </w:tr>
      <w:tr w:rsidR="00E9569B" w:rsidRPr="00C70209" w14:paraId="18552B60" w14:textId="77777777" w:rsidTr="00E9569B">
        <w:trPr>
          <w:cantSplit/>
        </w:trPr>
        <w:tc>
          <w:tcPr>
            <w:tcW w:w="5000" w:type="pct"/>
            <w:gridSpan w:val="4"/>
            <w:tcBorders>
              <w:top w:val="single" w:sz="4" w:space="0" w:color="000000"/>
              <w:left w:val="single" w:sz="4" w:space="0" w:color="000000"/>
              <w:bottom w:val="single" w:sz="4" w:space="0" w:color="000000"/>
              <w:right w:val="single" w:sz="4" w:space="0" w:color="000000"/>
            </w:tcBorders>
            <w:hideMark/>
          </w:tcPr>
          <w:p w14:paraId="33F3501D"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Cs w:val="18"/>
                <w:lang w:eastAsia="en-US"/>
              </w:rPr>
              <w:t>2.</w:t>
            </w:r>
            <w:r w:rsidRPr="00C70209">
              <w:rPr>
                <w:rFonts w:ascii="Arial Narrow" w:hAnsi="Arial Narrow" w:cs="Arial Narrow"/>
                <w:b/>
                <w:bCs/>
                <w:color w:val="auto"/>
                <w:spacing w:val="-1"/>
                <w:szCs w:val="18"/>
                <w:lang w:eastAsia="en-US"/>
              </w:rPr>
              <w:t xml:space="preserve"> </w:t>
            </w:r>
            <w:r w:rsidRPr="00C70209">
              <w:rPr>
                <w:rFonts w:ascii="Arial Narrow" w:hAnsi="Arial Narrow" w:cs="Arial Narrow"/>
                <w:b/>
                <w:bCs/>
                <w:color w:val="auto"/>
                <w:szCs w:val="18"/>
                <w:lang w:eastAsia="en-US"/>
              </w:rPr>
              <w:t>Cons</w:t>
            </w:r>
            <w:r w:rsidRPr="00C70209">
              <w:rPr>
                <w:rFonts w:ascii="Arial Narrow" w:hAnsi="Arial Narrow" w:cs="Arial Narrow"/>
                <w:b/>
                <w:bCs/>
                <w:color w:val="auto"/>
                <w:spacing w:val="1"/>
                <w:szCs w:val="18"/>
                <w:lang w:eastAsia="en-US"/>
              </w:rPr>
              <w:t>i</w:t>
            </w:r>
            <w:r w:rsidRPr="00C70209">
              <w:rPr>
                <w:rFonts w:ascii="Arial Narrow" w:hAnsi="Arial Narrow" w:cs="Arial Narrow"/>
                <w:b/>
                <w:bCs/>
                <w:color w:val="auto"/>
                <w:szCs w:val="18"/>
                <w:lang w:eastAsia="en-US"/>
              </w:rPr>
              <w:t>ste</w:t>
            </w:r>
            <w:r w:rsidRPr="00C70209">
              <w:rPr>
                <w:rFonts w:ascii="Arial Narrow" w:hAnsi="Arial Narrow" w:cs="Arial Narrow"/>
                <w:b/>
                <w:bCs/>
                <w:color w:val="auto"/>
                <w:spacing w:val="1"/>
                <w:szCs w:val="18"/>
                <w:lang w:eastAsia="en-US"/>
              </w:rPr>
              <w:t>n</w:t>
            </w:r>
            <w:r w:rsidRPr="00C70209">
              <w:rPr>
                <w:rFonts w:ascii="Arial Narrow" w:hAnsi="Arial Narrow" w:cs="Arial Narrow"/>
                <w:b/>
                <w:bCs/>
                <w:color w:val="auto"/>
                <w:szCs w:val="18"/>
                <w:lang w:eastAsia="en-US"/>
              </w:rPr>
              <w:t xml:space="preserve">cy </w:t>
            </w:r>
            <w:r w:rsidRPr="00C70209">
              <w:rPr>
                <w:rFonts w:ascii="Arial Narrow" w:hAnsi="Arial Narrow" w:cs="Arial"/>
                <w:i/>
                <w:color w:val="auto"/>
                <w:sz w:val="18"/>
                <w:szCs w:val="24"/>
                <w:lang w:eastAsia="en-US"/>
              </w:rPr>
              <w:t>(if only one study was available, rank this component as ‘not applicable’)</w:t>
            </w:r>
          </w:p>
        </w:tc>
      </w:tr>
      <w:tr w:rsidR="00E9569B" w:rsidRPr="00C70209" w14:paraId="54C1D8CA" w14:textId="77777777" w:rsidTr="00E9569B">
        <w:trPr>
          <w:cantSplit/>
        </w:trPr>
        <w:tc>
          <w:tcPr>
            <w:tcW w:w="2082" w:type="pct"/>
            <w:vMerge w:val="restart"/>
            <w:tcBorders>
              <w:top w:val="single" w:sz="4" w:space="0" w:color="000000"/>
              <w:left w:val="single" w:sz="4" w:space="0" w:color="000000"/>
              <w:bottom w:val="single" w:sz="4" w:space="0" w:color="000000"/>
              <w:right w:val="single" w:sz="4" w:space="0" w:color="000000"/>
            </w:tcBorders>
          </w:tcPr>
          <w:p w14:paraId="166DB641" w14:textId="77777777" w:rsidR="00E9569B" w:rsidRPr="00C70209" w:rsidRDefault="00E9569B">
            <w:pPr>
              <w:widowControl w:val="0"/>
              <w:autoSpaceDE w:val="0"/>
              <w:autoSpaceDN w:val="0"/>
              <w:adjustRightInd w:val="0"/>
              <w:spacing w:before="20" w:after="20" w:line="276" w:lineRule="auto"/>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09F58DD2"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2C4E593A"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A</w:t>
            </w:r>
            <w:r w:rsidRPr="00C70209">
              <w:rPr>
                <w:rFonts w:ascii="Arial Narrow" w:hAnsi="Arial Narrow" w:cs="Arial Narrow"/>
                <w:b/>
                <w:color w:val="auto"/>
                <w:sz w:val="18"/>
                <w:szCs w:val="18"/>
                <w:lang w:eastAsia="en-US"/>
              </w:rPr>
              <w:t>ll</w:t>
            </w:r>
            <w:r w:rsidRPr="00C70209">
              <w:rPr>
                <w:rFonts w:ascii="Arial Narrow" w:hAnsi="Arial Narrow" w:cs="Arial Narrow"/>
                <w:b/>
                <w:color w:val="auto"/>
                <w:spacing w:val="1"/>
                <w:sz w:val="18"/>
                <w:szCs w:val="18"/>
                <w:lang w:eastAsia="en-US"/>
              </w:rPr>
              <w:t xml:space="preserve"> s</w:t>
            </w:r>
            <w:r w:rsidRPr="00C70209">
              <w:rPr>
                <w:rFonts w:ascii="Arial Narrow" w:hAnsi="Arial Narrow" w:cs="Arial Narrow"/>
                <w:b/>
                <w:color w:val="auto"/>
                <w:sz w:val="18"/>
                <w:szCs w:val="18"/>
                <w:lang w:eastAsia="en-US"/>
              </w:rPr>
              <w:t>tu</w:t>
            </w:r>
            <w:r w:rsidRPr="00C70209">
              <w:rPr>
                <w:rFonts w:ascii="Arial Narrow" w:hAnsi="Arial Narrow" w:cs="Arial Narrow"/>
                <w:b/>
                <w:color w:val="auto"/>
                <w:spacing w:val="1"/>
                <w:sz w:val="18"/>
                <w:szCs w:val="18"/>
                <w:lang w:eastAsia="en-US"/>
              </w:rPr>
              <w:t>d</w:t>
            </w:r>
            <w:r w:rsidRPr="00C70209">
              <w:rPr>
                <w:rFonts w:ascii="Arial Narrow" w:hAnsi="Arial Narrow" w:cs="Arial Narrow"/>
                <w:b/>
                <w:color w:val="auto"/>
                <w:sz w:val="18"/>
                <w:szCs w:val="18"/>
                <w:lang w:eastAsia="en-US"/>
              </w:rPr>
              <w:t xml:space="preserve">ies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ent</w:t>
            </w:r>
          </w:p>
        </w:tc>
      </w:tr>
      <w:tr w:rsidR="00E9569B" w:rsidRPr="00C70209" w14:paraId="27A2EEDE"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BA6AB9B"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34121434"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B</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349DDFE4"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M</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d</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 xml:space="preserve">es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en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 xml:space="preserve">and </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en</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 xml:space="preserve">y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b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xp</w:t>
            </w:r>
            <w:r w:rsidRPr="00C70209">
              <w:rPr>
                <w:rFonts w:ascii="Arial Narrow" w:hAnsi="Arial Narrow" w:cs="Arial Narrow"/>
                <w:b/>
                <w:color w:val="auto"/>
                <w:sz w:val="18"/>
                <w:szCs w:val="18"/>
                <w:lang w:eastAsia="en-US"/>
              </w:rPr>
              <w:t>la</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d</w:t>
            </w:r>
          </w:p>
        </w:tc>
      </w:tr>
      <w:tr w:rsidR="00E9569B" w:rsidRPr="00C70209" w14:paraId="556CE72A"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0B2879A"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4C08E753"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C</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0C9F46D4"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Som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n</w:t>
            </w:r>
            <w:r w:rsidRPr="00C70209">
              <w:rPr>
                <w:rFonts w:ascii="Arial Narrow" w:hAnsi="Arial Narrow" w:cs="Arial Narrow"/>
                <w:b/>
                <w:color w:val="auto"/>
                <w:spacing w:val="1"/>
                <w:sz w:val="18"/>
                <w:szCs w:val="18"/>
                <w:lang w:eastAsia="en-US"/>
              </w:rPr>
              <w:t>co</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en</w:t>
            </w:r>
            <w:r w:rsidRPr="00C70209">
              <w:rPr>
                <w:rFonts w:ascii="Arial Narrow" w:hAnsi="Arial Narrow" w:cs="Arial Narrow"/>
                <w:b/>
                <w:color w:val="auto"/>
                <w:spacing w:val="1"/>
                <w:sz w:val="18"/>
                <w:szCs w:val="18"/>
                <w:lang w:eastAsia="en-US"/>
              </w:rPr>
              <w:t>cy</w:t>
            </w:r>
            <w:r w:rsidRPr="00C70209">
              <w:rPr>
                <w:rFonts w:ascii="Arial Narrow" w:hAnsi="Arial Narrow" w:cs="Arial Narrow"/>
                <w:b/>
                <w:color w:val="auto"/>
                <w:sz w:val="18"/>
                <w:szCs w:val="18"/>
                <w:lang w:eastAsia="en-US"/>
              </w:rPr>
              <w: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r</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fle</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ti</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g</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g</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ui</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erta</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nty ar</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und</w:t>
            </w:r>
            <w:r w:rsidRPr="00C70209">
              <w:rPr>
                <w:rFonts w:ascii="Arial Narrow" w:hAnsi="Arial Narrow" w:cs="Arial Narrow"/>
                <w:b/>
                <w:color w:val="auto"/>
                <w:spacing w:val="2"/>
                <w:sz w:val="18"/>
                <w:szCs w:val="18"/>
                <w:lang w:eastAsia="en-US"/>
              </w:rPr>
              <w:t xml:space="preserve"> </w:t>
            </w:r>
            <w:r w:rsidRPr="00C70209">
              <w:rPr>
                <w:rFonts w:ascii="Arial Narrow" w:hAnsi="Arial Narrow" w:cs="Arial Narrow"/>
                <w:b/>
                <w:color w:val="auto"/>
                <w:sz w:val="18"/>
                <w:szCs w:val="18"/>
                <w:lang w:eastAsia="en-US"/>
              </w:rPr>
              <w:t>que</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on</w:t>
            </w:r>
          </w:p>
        </w:tc>
      </w:tr>
      <w:tr w:rsidR="00E9569B" w:rsidRPr="00C70209" w14:paraId="4960BFE3"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DED2048"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1CFC44D2"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D</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14E8FDE4"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E</w:t>
            </w:r>
            <w:r w:rsidRPr="00C70209">
              <w:rPr>
                <w:rFonts w:ascii="Arial Narrow" w:hAnsi="Arial Narrow" w:cs="Arial Narrow"/>
                <w:b/>
                <w:color w:val="auto"/>
                <w:spacing w:val="1"/>
                <w:sz w:val="18"/>
                <w:szCs w:val="18"/>
                <w:lang w:eastAsia="en-US"/>
              </w:rPr>
              <w:t>v</w:t>
            </w:r>
            <w:r w:rsidRPr="00C70209">
              <w:rPr>
                <w:rFonts w:ascii="Arial Narrow" w:hAnsi="Arial Narrow" w:cs="Arial Narrow"/>
                <w:b/>
                <w:color w:val="auto"/>
                <w:sz w:val="18"/>
                <w:szCs w:val="18"/>
                <w:lang w:eastAsia="en-US"/>
              </w:rPr>
              <w:t>id</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s</w:t>
            </w:r>
            <w:r w:rsidRPr="00C70209">
              <w:rPr>
                <w:rFonts w:ascii="Arial Narrow" w:hAnsi="Arial Narrow" w:cs="Arial Narrow"/>
                <w:b/>
                <w:color w:val="auto"/>
                <w:spacing w:val="2"/>
                <w:sz w:val="18"/>
                <w:szCs w:val="18"/>
                <w:lang w:eastAsia="en-US"/>
              </w:rPr>
              <w:t xml:space="preserve"> </w:t>
            </w:r>
            <w:r w:rsidRPr="00C70209">
              <w:rPr>
                <w:rFonts w:ascii="Arial Narrow" w:hAnsi="Arial Narrow" w:cs="Arial Narrow"/>
                <w:b/>
                <w:color w:val="auto"/>
                <w:sz w:val="18"/>
                <w:szCs w:val="18"/>
                <w:lang w:eastAsia="en-US"/>
              </w:rPr>
              <w:t>in</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e</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t</w:t>
            </w:r>
          </w:p>
        </w:tc>
      </w:tr>
      <w:tr w:rsidR="00E9569B" w:rsidRPr="00C70209" w14:paraId="49141DEC"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FAE39D0"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79ECABF0"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Narrow"/>
                <w:color w:val="auto"/>
                <w:sz w:val="18"/>
                <w:szCs w:val="18"/>
                <w:lang w:eastAsia="en-US"/>
              </w:rPr>
            </w:pPr>
            <w:r w:rsidRPr="00C70209">
              <w:rPr>
                <w:rFonts w:ascii="Arial Narrow" w:hAnsi="Arial Narrow" w:cs="Arial Narrow"/>
                <w:color w:val="auto"/>
                <w:sz w:val="18"/>
                <w:szCs w:val="18"/>
                <w:lang w:eastAsia="en-US"/>
              </w:rPr>
              <w:t>N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078D0C0E"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Narrow"/>
                <w:b/>
                <w:bCs/>
                <w:color w:val="auto"/>
                <w:sz w:val="18"/>
                <w:szCs w:val="18"/>
                <w:lang w:eastAsia="en-US"/>
              </w:rPr>
            </w:pPr>
            <w:r w:rsidRPr="00C70209">
              <w:rPr>
                <w:rFonts w:ascii="Arial Narrow" w:hAnsi="Arial Narrow" w:cs="Arial Narrow"/>
                <w:b/>
                <w:bCs/>
                <w:color w:val="auto"/>
                <w:sz w:val="18"/>
                <w:szCs w:val="18"/>
                <w:lang w:eastAsia="en-US"/>
              </w:rPr>
              <w:t xml:space="preserve">Not applicable (one study only) </w:t>
            </w:r>
          </w:p>
        </w:tc>
      </w:tr>
      <w:tr w:rsidR="00E9569B" w:rsidRPr="00C70209" w14:paraId="00FBF977" w14:textId="77777777" w:rsidTr="00E9569B">
        <w:trPr>
          <w:cantSplit/>
        </w:trPr>
        <w:tc>
          <w:tcPr>
            <w:tcW w:w="5000" w:type="pct"/>
            <w:gridSpan w:val="4"/>
            <w:tcBorders>
              <w:top w:val="single" w:sz="4" w:space="0" w:color="000000"/>
              <w:left w:val="single" w:sz="4" w:space="0" w:color="000000"/>
              <w:bottom w:val="single" w:sz="4" w:space="0" w:color="000000"/>
              <w:right w:val="single" w:sz="4" w:space="0" w:color="000000"/>
            </w:tcBorders>
            <w:hideMark/>
          </w:tcPr>
          <w:p w14:paraId="23CCC05A"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Cs w:val="18"/>
                <w:lang w:eastAsia="en-US"/>
              </w:rPr>
              <w:t>3.</w:t>
            </w:r>
            <w:r w:rsidRPr="00C70209">
              <w:rPr>
                <w:rFonts w:ascii="Arial Narrow" w:hAnsi="Arial Narrow" w:cs="Arial Narrow"/>
                <w:b/>
                <w:bCs/>
                <w:color w:val="auto"/>
                <w:spacing w:val="-1"/>
                <w:szCs w:val="18"/>
                <w:lang w:eastAsia="en-US"/>
              </w:rPr>
              <w:t xml:space="preserve"> </w:t>
            </w:r>
            <w:r w:rsidRPr="00C70209">
              <w:rPr>
                <w:rFonts w:ascii="Arial Narrow" w:hAnsi="Arial Narrow" w:cs="Arial Narrow"/>
                <w:b/>
                <w:bCs/>
                <w:color w:val="auto"/>
                <w:szCs w:val="18"/>
                <w:lang w:eastAsia="en-US"/>
              </w:rPr>
              <w:t xml:space="preserve">Clinical impact </w:t>
            </w:r>
            <w:r w:rsidRPr="00C70209">
              <w:rPr>
                <w:rFonts w:ascii="Arial Narrow" w:hAnsi="Arial Narrow" w:cs="Arial"/>
                <w:i/>
                <w:color w:val="auto"/>
                <w:sz w:val="18"/>
                <w:szCs w:val="24"/>
                <w:lang w:eastAsia="en-US"/>
              </w:rPr>
              <w:t xml:space="preserve">(Indicate if the study results varied according to some </w:t>
            </w:r>
            <w:r w:rsidRPr="00C70209">
              <w:rPr>
                <w:rFonts w:ascii="Arial Narrow" w:hAnsi="Arial Narrow" w:cs="Arial"/>
                <w:i/>
                <w:color w:val="auto"/>
                <w:sz w:val="18"/>
                <w:szCs w:val="24"/>
                <w:u w:val="single"/>
                <w:lang w:eastAsia="en-US"/>
              </w:rPr>
              <w:t>unknown</w:t>
            </w:r>
            <w:r w:rsidRPr="00C70209">
              <w:rPr>
                <w:rFonts w:ascii="Arial Narrow" w:hAnsi="Arial Narrow" w:cs="Arial"/>
                <w:i/>
                <w:color w:val="auto"/>
                <w:sz w:val="18"/>
                <w:szCs w:val="24"/>
                <w:lang w:eastAsia="en-US"/>
              </w:rPr>
              <w:t xml:space="preserve"> factor (not simply study quality or sample size) and thus the clinical impact of the intervention could not be determined)</w:t>
            </w:r>
          </w:p>
        </w:tc>
      </w:tr>
      <w:tr w:rsidR="00E9569B" w:rsidRPr="00C70209" w14:paraId="3EC53497" w14:textId="77777777" w:rsidTr="00E9569B">
        <w:trPr>
          <w:cantSplit/>
        </w:trPr>
        <w:tc>
          <w:tcPr>
            <w:tcW w:w="2082" w:type="pct"/>
            <w:vMerge w:val="restart"/>
            <w:tcBorders>
              <w:top w:val="single" w:sz="4" w:space="0" w:color="000000"/>
              <w:left w:val="single" w:sz="4" w:space="0" w:color="000000"/>
              <w:bottom w:val="single" w:sz="4" w:space="0" w:color="000000"/>
              <w:right w:val="single" w:sz="4" w:space="0" w:color="000000"/>
            </w:tcBorders>
          </w:tcPr>
          <w:p w14:paraId="5D9E099E" w14:textId="77777777" w:rsidR="00E9569B" w:rsidRPr="00C70209" w:rsidRDefault="00E9569B">
            <w:pPr>
              <w:widowControl w:val="0"/>
              <w:autoSpaceDE w:val="0"/>
              <w:autoSpaceDN w:val="0"/>
              <w:adjustRightInd w:val="0"/>
              <w:spacing w:before="20" w:after="20" w:line="276" w:lineRule="auto"/>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12E3E5DE"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4BF63111"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w:b/>
                <w:color w:val="auto"/>
                <w:sz w:val="18"/>
                <w:szCs w:val="18"/>
                <w:lang w:eastAsia="en-US"/>
              </w:rPr>
            </w:pPr>
            <w:r w:rsidRPr="00C70209">
              <w:rPr>
                <w:rFonts w:ascii="Arial Narrow" w:hAnsi="Arial Narrow" w:cs="Arial"/>
                <w:b/>
                <w:color w:val="auto"/>
                <w:sz w:val="18"/>
                <w:szCs w:val="18"/>
                <w:lang w:eastAsia="en-US"/>
              </w:rPr>
              <w:t>Very large</w:t>
            </w:r>
          </w:p>
        </w:tc>
      </w:tr>
      <w:tr w:rsidR="00E9569B" w:rsidRPr="00C70209" w14:paraId="048B3BB7"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E7F4F69"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65163EB7"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B</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2170EEF0"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w:b/>
                <w:color w:val="auto"/>
                <w:sz w:val="18"/>
                <w:szCs w:val="18"/>
                <w:lang w:eastAsia="en-US"/>
              </w:rPr>
            </w:pPr>
            <w:r w:rsidRPr="00C70209">
              <w:rPr>
                <w:rFonts w:ascii="Arial Narrow" w:hAnsi="Arial Narrow" w:cs="Arial"/>
                <w:b/>
                <w:color w:val="auto"/>
                <w:sz w:val="18"/>
                <w:szCs w:val="18"/>
                <w:lang w:eastAsia="en-US"/>
              </w:rPr>
              <w:t>Substantial</w:t>
            </w:r>
          </w:p>
        </w:tc>
      </w:tr>
      <w:tr w:rsidR="00E9569B" w:rsidRPr="00C70209" w14:paraId="031E13B3"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C7E9CBE"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505006E1"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C</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2924C81F"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w:b/>
                <w:color w:val="auto"/>
                <w:sz w:val="18"/>
                <w:szCs w:val="18"/>
                <w:lang w:eastAsia="en-US"/>
              </w:rPr>
            </w:pPr>
            <w:r w:rsidRPr="00C70209">
              <w:rPr>
                <w:rFonts w:ascii="Arial Narrow" w:hAnsi="Arial Narrow" w:cs="Arial"/>
                <w:b/>
                <w:color w:val="auto"/>
                <w:sz w:val="18"/>
                <w:szCs w:val="18"/>
                <w:lang w:eastAsia="en-US"/>
              </w:rPr>
              <w:t>Moderate</w:t>
            </w:r>
          </w:p>
        </w:tc>
      </w:tr>
      <w:tr w:rsidR="00E9569B" w:rsidRPr="00C70209" w14:paraId="7CA644A6"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3E6639D"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2888509C"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D</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10894199"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w:b/>
                <w:color w:val="auto"/>
                <w:sz w:val="18"/>
                <w:szCs w:val="18"/>
                <w:lang w:eastAsia="en-US"/>
              </w:rPr>
            </w:pPr>
            <w:r w:rsidRPr="00C70209">
              <w:rPr>
                <w:rFonts w:ascii="Arial Narrow" w:hAnsi="Arial Narrow" w:cs="Arial"/>
                <w:b/>
                <w:color w:val="auto"/>
                <w:sz w:val="18"/>
                <w:szCs w:val="18"/>
                <w:lang w:eastAsia="en-US"/>
              </w:rPr>
              <w:t>Slight/Restricted</w:t>
            </w:r>
          </w:p>
        </w:tc>
      </w:tr>
      <w:tr w:rsidR="00E9569B" w:rsidRPr="00C70209" w14:paraId="3FAF0A6A"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A48BBE"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7091C007"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Narrow"/>
                <w:color w:val="auto"/>
                <w:sz w:val="18"/>
                <w:szCs w:val="18"/>
                <w:lang w:eastAsia="en-US"/>
              </w:rPr>
            </w:pPr>
            <w:r w:rsidRPr="00C70209">
              <w:rPr>
                <w:rFonts w:ascii="Arial Narrow" w:hAnsi="Arial Narrow" w:cs="Arial Narrow"/>
                <w:color w:val="auto"/>
                <w:sz w:val="18"/>
                <w:szCs w:val="18"/>
                <w:lang w:eastAsia="en-US"/>
              </w:rPr>
              <w:t>N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2280BBBD" w14:textId="77777777" w:rsidR="00E9569B" w:rsidRPr="00C70209" w:rsidRDefault="00E9569B">
            <w:pPr>
              <w:widowControl w:val="0"/>
              <w:autoSpaceDE w:val="0"/>
              <w:autoSpaceDN w:val="0"/>
              <w:adjustRightInd w:val="0"/>
              <w:spacing w:before="20" w:after="20" w:line="276" w:lineRule="auto"/>
              <w:ind w:left="103" w:right="-20"/>
              <w:rPr>
                <w:rFonts w:ascii="Arial Narrow" w:hAnsi="Arial Narrow" w:cs="Arial"/>
                <w:b/>
                <w:color w:val="auto"/>
                <w:sz w:val="18"/>
                <w:szCs w:val="18"/>
                <w:lang w:eastAsia="en-US"/>
              </w:rPr>
            </w:pPr>
            <w:r w:rsidRPr="00C70209">
              <w:rPr>
                <w:rFonts w:ascii="Arial Narrow" w:hAnsi="Arial Narrow" w:cs="Arial"/>
                <w:b/>
                <w:color w:val="auto"/>
                <w:sz w:val="18"/>
                <w:szCs w:val="18"/>
                <w:lang w:eastAsia="en-US"/>
              </w:rPr>
              <w:t>Not applicable/no difference/underpowered</w:t>
            </w:r>
          </w:p>
        </w:tc>
      </w:tr>
      <w:tr w:rsidR="00E9569B" w:rsidRPr="00C70209" w14:paraId="6B68554D" w14:textId="77777777" w:rsidTr="00E9569B">
        <w:trPr>
          <w:cantSplit/>
        </w:trPr>
        <w:tc>
          <w:tcPr>
            <w:tcW w:w="5000" w:type="pct"/>
            <w:gridSpan w:val="4"/>
            <w:tcBorders>
              <w:top w:val="single" w:sz="4" w:space="0" w:color="000000"/>
              <w:left w:val="single" w:sz="4" w:space="0" w:color="000000"/>
              <w:bottom w:val="single" w:sz="4" w:space="0" w:color="000000"/>
              <w:right w:val="single" w:sz="4" w:space="0" w:color="000000"/>
            </w:tcBorders>
            <w:hideMark/>
          </w:tcPr>
          <w:p w14:paraId="392F6CA9"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Cs w:val="18"/>
                <w:lang w:eastAsia="en-US"/>
              </w:rPr>
              <w:t>4.</w:t>
            </w:r>
            <w:r w:rsidRPr="00C70209">
              <w:rPr>
                <w:rFonts w:ascii="Arial Narrow" w:hAnsi="Arial Narrow" w:cs="Arial Narrow"/>
                <w:b/>
                <w:bCs/>
                <w:color w:val="auto"/>
                <w:spacing w:val="-1"/>
                <w:szCs w:val="18"/>
                <w:lang w:eastAsia="en-US"/>
              </w:rPr>
              <w:t xml:space="preserve"> </w:t>
            </w:r>
            <w:r w:rsidRPr="00C70209">
              <w:rPr>
                <w:rFonts w:ascii="Arial Narrow" w:hAnsi="Arial Narrow" w:cs="Arial Narrow"/>
                <w:b/>
                <w:bCs/>
                <w:color w:val="auto"/>
                <w:szCs w:val="18"/>
                <w:lang w:eastAsia="en-US"/>
              </w:rPr>
              <w:t>Gene</w:t>
            </w:r>
            <w:r w:rsidRPr="00C70209">
              <w:rPr>
                <w:rFonts w:ascii="Arial Narrow" w:hAnsi="Arial Narrow" w:cs="Arial Narrow"/>
                <w:b/>
                <w:bCs/>
                <w:color w:val="auto"/>
                <w:spacing w:val="1"/>
                <w:szCs w:val="18"/>
                <w:lang w:eastAsia="en-US"/>
              </w:rPr>
              <w:t>r</w:t>
            </w:r>
            <w:r w:rsidRPr="00C70209">
              <w:rPr>
                <w:rFonts w:ascii="Arial Narrow" w:hAnsi="Arial Narrow" w:cs="Arial Narrow"/>
                <w:b/>
                <w:bCs/>
                <w:color w:val="auto"/>
                <w:szCs w:val="18"/>
                <w:lang w:eastAsia="en-US"/>
              </w:rPr>
              <w:t>al</w:t>
            </w:r>
            <w:r w:rsidRPr="00C70209">
              <w:rPr>
                <w:rFonts w:ascii="Arial Narrow" w:hAnsi="Arial Narrow" w:cs="Arial Narrow"/>
                <w:b/>
                <w:bCs/>
                <w:color w:val="auto"/>
                <w:spacing w:val="1"/>
                <w:szCs w:val="18"/>
                <w:lang w:eastAsia="en-US"/>
              </w:rPr>
              <w:t>i</w:t>
            </w:r>
            <w:r w:rsidRPr="00C70209">
              <w:rPr>
                <w:rFonts w:ascii="Arial Narrow" w:hAnsi="Arial Narrow" w:cs="Arial Narrow"/>
                <w:b/>
                <w:bCs/>
                <w:color w:val="auto"/>
                <w:szCs w:val="18"/>
                <w:lang w:eastAsia="en-US"/>
              </w:rPr>
              <w:t>sabi</w:t>
            </w:r>
            <w:r w:rsidRPr="00C70209">
              <w:rPr>
                <w:rFonts w:ascii="Arial Narrow" w:hAnsi="Arial Narrow" w:cs="Arial Narrow"/>
                <w:b/>
                <w:bCs/>
                <w:color w:val="auto"/>
                <w:spacing w:val="1"/>
                <w:szCs w:val="18"/>
                <w:lang w:eastAsia="en-US"/>
              </w:rPr>
              <w:t>l</w:t>
            </w:r>
            <w:r w:rsidRPr="00C70209">
              <w:rPr>
                <w:rFonts w:ascii="Arial Narrow" w:hAnsi="Arial Narrow" w:cs="Arial Narrow"/>
                <w:b/>
                <w:bCs/>
                <w:color w:val="auto"/>
                <w:szCs w:val="18"/>
                <w:lang w:eastAsia="en-US"/>
              </w:rPr>
              <w:t>i</w:t>
            </w:r>
            <w:r w:rsidRPr="00C70209">
              <w:rPr>
                <w:rFonts w:ascii="Arial Narrow" w:hAnsi="Arial Narrow" w:cs="Arial Narrow"/>
                <w:b/>
                <w:bCs/>
                <w:color w:val="auto"/>
                <w:spacing w:val="1"/>
                <w:szCs w:val="18"/>
                <w:lang w:eastAsia="en-US"/>
              </w:rPr>
              <w:t>t</w:t>
            </w:r>
            <w:r w:rsidRPr="00C70209">
              <w:rPr>
                <w:rFonts w:ascii="Arial Narrow" w:hAnsi="Arial Narrow" w:cs="Arial Narrow"/>
                <w:b/>
                <w:bCs/>
                <w:color w:val="auto"/>
                <w:szCs w:val="18"/>
                <w:lang w:eastAsia="en-US"/>
              </w:rPr>
              <w:t xml:space="preserve">y </w:t>
            </w:r>
            <w:r w:rsidRPr="00C70209">
              <w:rPr>
                <w:rFonts w:ascii="Arial Narrow" w:hAnsi="Arial Narrow" w:cs="Arial"/>
                <w:i/>
                <w:color w:val="auto"/>
                <w:sz w:val="18"/>
                <w:szCs w:val="24"/>
                <w:lang w:eastAsia="en-US"/>
              </w:rPr>
              <w:t>(How well does the body of evidence match the population and clinical settings being targeted by the Guideline?)</w:t>
            </w:r>
          </w:p>
        </w:tc>
      </w:tr>
      <w:tr w:rsidR="00E9569B" w:rsidRPr="00C70209" w14:paraId="55499487" w14:textId="77777777" w:rsidTr="00E9569B">
        <w:trPr>
          <w:cantSplit/>
        </w:trPr>
        <w:tc>
          <w:tcPr>
            <w:tcW w:w="2082" w:type="pct"/>
            <w:vMerge w:val="restart"/>
            <w:tcBorders>
              <w:top w:val="single" w:sz="4" w:space="0" w:color="000000"/>
              <w:left w:val="single" w:sz="4" w:space="0" w:color="000000"/>
              <w:bottom w:val="single" w:sz="4" w:space="0" w:color="000000"/>
              <w:right w:val="single" w:sz="4" w:space="0" w:color="000000"/>
            </w:tcBorders>
          </w:tcPr>
          <w:p w14:paraId="1C9D56DF" w14:textId="77777777" w:rsidR="00E9569B" w:rsidRPr="00C70209" w:rsidRDefault="00E9569B">
            <w:pPr>
              <w:widowControl w:val="0"/>
              <w:autoSpaceDE w:val="0"/>
              <w:autoSpaceDN w:val="0"/>
              <w:adjustRightInd w:val="0"/>
              <w:spacing w:before="20" w:after="20" w:line="276" w:lineRule="auto"/>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5B1A7211"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2096D3D7"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Evidence dire</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tly</w:t>
            </w:r>
            <w:r w:rsidRPr="00C70209">
              <w:rPr>
                <w:rFonts w:ascii="Arial Narrow" w:hAnsi="Arial Narrow" w:cs="Arial Narrow"/>
                <w:b/>
                <w:color w:val="auto"/>
                <w:spacing w:val="2"/>
                <w:sz w:val="18"/>
                <w:szCs w:val="18"/>
                <w:lang w:eastAsia="en-US"/>
              </w:rPr>
              <w:t xml:space="preserve"> </w:t>
            </w:r>
            <w:r w:rsidRPr="00C70209">
              <w:rPr>
                <w:rFonts w:ascii="Arial Narrow" w:hAnsi="Arial Narrow" w:cs="Arial Narrow"/>
                <w:b/>
                <w:color w:val="auto"/>
                <w:sz w:val="18"/>
                <w:szCs w:val="18"/>
                <w:lang w:eastAsia="en-US"/>
              </w:rPr>
              <w:t>ge</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era</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ab</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arge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p</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p</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lat</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on</w:t>
            </w:r>
          </w:p>
        </w:tc>
      </w:tr>
      <w:tr w:rsidR="00E9569B" w:rsidRPr="00C70209" w14:paraId="1CD4E3F1"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2D3EC71"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17226606"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B</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1DB0A5C9"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Evidence dire</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tly</w:t>
            </w:r>
            <w:r w:rsidRPr="00C70209">
              <w:rPr>
                <w:rFonts w:ascii="Arial Narrow" w:hAnsi="Arial Narrow" w:cs="Arial Narrow"/>
                <w:b/>
                <w:color w:val="auto"/>
                <w:spacing w:val="2"/>
                <w:sz w:val="18"/>
                <w:szCs w:val="18"/>
                <w:lang w:eastAsia="en-US"/>
              </w:rPr>
              <w:t xml:space="preserve"> </w:t>
            </w:r>
            <w:r w:rsidRPr="00C70209">
              <w:rPr>
                <w:rFonts w:ascii="Arial Narrow" w:hAnsi="Arial Narrow" w:cs="Arial Narrow"/>
                <w:b/>
                <w:color w:val="auto"/>
                <w:sz w:val="18"/>
                <w:szCs w:val="18"/>
                <w:lang w:eastAsia="en-US"/>
              </w:rPr>
              <w:t>g</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nera</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ab</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ta</w:t>
            </w:r>
            <w:r w:rsidRPr="00C70209">
              <w:rPr>
                <w:rFonts w:ascii="Arial Narrow" w:hAnsi="Arial Narrow" w:cs="Arial Narrow"/>
                <w:b/>
                <w:color w:val="auto"/>
                <w:spacing w:val="1"/>
                <w:sz w:val="18"/>
                <w:szCs w:val="18"/>
                <w:lang w:eastAsia="en-US"/>
              </w:rPr>
              <w:t>rg</w:t>
            </w:r>
            <w:r w:rsidRPr="00C70209">
              <w:rPr>
                <w:rFonts w:ascii="Arial Narrow" w:hAnsi="Arial Narrow" w:cs="Arial Narrow"/>
                <w:b/>
                <w:color w:val="auto"/>
                <w:sz w:val="18"/>
                <w:szCs w:val="18"/>
                <w:lang w:eastAsia="en-US"/>
              </w:rPr>
              <w:t>e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op</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la</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ion with</w:t>
            </w:r>
            <w:r w:rsidRPr="00C70209">
              <w:rPr>
                <w:rFonts w:ascii="Arial Narrow" w:hAnsi="Arial Narrow" w:cs="Arial Narrow"/>
                <w:b/>
                <w:color w:val="auto"/>
                <w:spacing w:val="2"/>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om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v</w:t>
            </w:r>
            <w:r w:rsidRPr="00C70209">
              <w:rPr>
                <w:rFonts w:ascii="Arial Narrow" w:hAnsi="Arial Narrow" w:cs="Arial Narrow"/>
                <w:b/>
                <w:color w:val="auto"/>
                <w:sz w:val="18"/>
                <w:szCs w:val="18"/>
                <w:lang w:eastAsia="en-US"/>
              </w:rPr>
              <w:t>eat</w:t>
            </w:r>
            <w:r w:rsidRPr="00C70209">
              <w:rPr>
                <w:rFonts w:ascii="Arial Narrow" w:hAnsi="Arial Narrow" w:cs="Arial Narrow"/>
                <w:b/>
                <w:color w:val="auto"/>
                <w:spacing w:val="1"/>
                <w:sz w:val="18"/>
                <w:szCs w:val="18"/>
                <w:lang w:eastAsia="en-US"/>
              </w:rPr>
              <w:t>s</w:t>
            </w:r>
          </w:p>
        </w:tc>
      </w:tr>
      <w:tr w:rsidR="00E9569B" w:rsidRPr="00C70209" w14:paraId="121C4929"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E3958D0"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6910E93E"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C</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48D0ECE1"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Evidence no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dire</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 xml:space="preserve">tly </w:t>
            </w:r>
            <w:r w:rsidRPr="00C70209">
              <w:rPr>
                <w:rFonts w:ascii="Arial Narrow" w:hAnsi="Arial Narrow" w:cs="Arial Narrow"/>
                <w:b/>
                <w:color w:val="auto"/>
                <w:spacing w:val="1"/>
                <w:sz w:val="18"/>
                <w:szCs w:val="18"/>
                <w:lang w:eastAsia="en-US"/>
              </w:rPr>
              <w:t>g</w:t>
            </w:r>
            <w:r w:rsidRPr="00C70209">
              <w:rPr>
                <w:rFonts w:ascii="Arial Narrow" w:hAnsi="Arial Narrow" w:cs="Arial Narrow"/>
                <w:b/>
                <w:color w:val="auto"/>
                <w:sz w:val="18"/>
                <w:szCs w:val="18"/>
                <w:lang w:eastAsia="en-US"/>
              </w:rPr>
              <w:t>ene</w:t>
            </w:r>
            <w:r w:rsidRPr="00C70209">
              <w:rPr>
                <w:rFonts w:ascii="Arial Narrow" w:hAnsi="Arial Narrow" w:cs="Arial Narrow"/>
                <w:b/>
                <w:color w:val="auto"/>
                <w:spacing w:val="1"/>
                <w:sz w:val="18"/>
                <w:szCs w:val="18"/>
                <w:lang w:eastAsia="en-US"/>
              </w:rPr>
              <w:t>r</w:t>
            </w:r>
            <w:r w:rsidRPr="00C70209">
              <w:rPr>
                <w:rFonts w:ascii="Arial Narrow" w:hAnsi="Arial Narrow" w:cs="Arial Narrow"/>
                <w:b/>
                <w:color w:val="auto"/>
                <w:sz w:val="18"/>
                <w:szCs w:val="18"/>
                <w:lang w:eastAsia="en-US"/>
              </w:rPr>
              <w:t>ali</w:t>
            </w:r>
            <w:r w:rsidRPr="00C70209">
              <w:rPr>
                <w:rFonts w:ascii="Arial Narrow" w:hAnsi="Arial Narrow" w:cs="Arial Narrow"/>
                <w:b/>
                <w:color w:val="auto"/>
                <w:spacing w:val="1"/>
                <w:sz w:val="18"/>
                <w:szCs w:val="18"/>
                <w:lang w:eastAsia="en-US"/>
              </w:rPr>
              <w:t>sa</w:t>
            </w:r>
            <w:r w:rsidRPr="00C70209">
              <w:rPr>
                <w:rFonts w:ascii="Arial Narrow" w:hAnsi="Arial Narrow" w:cs="Arial Narrow"/>
                <w:b/>
                <w:color w:val="auto"/>
                <w:sz w:val="18"/>
                <w:szCs w:val="18"/>
                <w:lang w:eastAsia="en-US"/>
              </w:rPr>
              <w:t>bl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h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tar</w:t>
            </w:r>
            <w:r w:rsidRPr="00C70209">
              <w:rPr>
                <w:rFonts w:ascii="Arial Narrow" w:hAnsi="Arial Narrow" w:cs="Arial Narrow"/>
                <w:b/>
                <w:color w:val="auto"/>
                <w:spacing w:val="1"/>
                <w:sz w:val="18"/>
                <w:szCs w:val="18"/>
                <w:lang w:eastAsia="en-US"/>
              </w:rPr>
              <w:t>g</w:t>
            </w:r>
            <w:r w:rsidRPr="00C70209">
              <w:rPr>
                <w:rFonts w:ascii="Arial Narrow" w:hAnsi="Arial Narrow" w:cs="Arial Narrow"/>
                <w:b/>
                <w:color w:val="auto"/>
                <w:sz w:val="18"/>
                <w:szCs w:val="18"/>
                <w:lang w:eastAsia="en-US"/>
              </w:rPr>
              <w:t>et</w:t>
            </w:r>
            <w:r w:rsidRPr="00C70209">
              <w:rPr>
                <w:rFonts w:ascii="Arial Narrow" w:hAnsi="Arial Narrow" w:cs="Arial Narrow"/>
                <w:b/>
                <w:color w:val="auto"/>
                <w:spacing w:val="1"/>
                <w:sz w:val="18"/>
                <w:szCs w:val="18"/>
                <w:lang w:eastAsia="en-US"/>
              </w:rPr>
              <w:t xml:space="preserve"> p</w:t>
            </w:r>
            <w:r w:rsidRPr="00C70209">
              <w:rPr>
                <w:rFonts w:ascii="Arial Narrow" w:hAnsi="Arial Narrow" w:cs="Arial Narrow"/>
                <w:b/>
                <w:color w:val="auto"/>
                <w:sz w:val="18"/>
                <w:szCs w:val="18"/>
                <w:lang w:eastAsia="en-US"/>
              </w:rPr>
              <w:t>op</w:t>
            </w:r>
            <w:r w:rsidRPr="00C70209">
              <w:rPr>
                <w:rFonts w:ascii="Arial Narrow" w:hAnsi="Arial Narrow" w:cs="Arial Narrow"/>
                <w:b/>
                <w:color w:val="auto"/>
                <w:spacing w:val="1"/>
                <w:sz w:val="18"/>
                <w:szCs w:val="18"/>
                <w:lang w:eastAsia="en-US"/>
              </w:rPr>
              <w:t>u</w:t>
            </w:r>
            <w:r w:rsidRPr="00C70209">
              <w:rPr>
                <w:rFonts w:ascii="Arial Narrow" w:hAnsi="Arial Narrow" w:cs="Arial Narrow"/>
                <w:b/>
                <w:color w:val="auto"/>
                <w:sz w:val="18"/>
                <w:szCs w:val="18"/>
                <w:lang w:eastAsia="en-US"/>
              </w:rPr>
              <w:t>lat</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but</w:t>
            </w:r>
            <w:r w:rsidRPr="00C70209">
              <w:rPr>
                <w:rFonts w:ascii="Arial Narrow" w:hAnsi="Arial Narrow" w:cs="Arial Narrow"/>
                <w:b/>
                <w:color w:val="auto"/>
                <w:spacing w:val="1"/>
                <w:sz w:val="18"/>
                <w:szCs w:val="18"/>
                <w:lang w:eastAsia="en-US"/>
              </w:rPr>
              <w:t xml:space="preserve"> c</w:t>
            </w:r>
            <w:r w:rsidRPr="00C70209">
              <w:rPr>
                <w:rFonts w:ascii="Arial Narrow" w:hAnsi="Arial Narrow" w:cs="Arial Narrow"/>
                <w:b/>
                <w:color w:val="auto"/>
                <w:sz w:val="18"/>
                <w:szCs w:val="18"/>
                <w:lang w:eastAsia="en-US"/>
              </w:rPr>
              <w:t>ou</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d</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 xml:space="preserve">b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e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b</w:t>
            </w:r>
            <w:r w:rsidRPr="00C70209">
              <w:rPr>
                <w:rFonts w:ascii="Arial Narrow" w:hAnsi="Arial Narrow" w:cs="Arial Narrow"/>
                <w:b/>
                <w:color w:val="auto"/>
                <w:sz w:val="18"/>
                <w:szCs w:val="18"/>
                <w:lang w:eastAsia="en-US"/>
              </w:rPr>
              <w:t>ly ap</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l</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ed</w:t>
            </w:r>
          </w:p>
        </w:tc>
      </w:tr>
      <w:tr w:rsidR="00E9569B" w:rsidRPr="00C70209" w14:paraId="22148DC2"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22F6011"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4E855287"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D</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6BBBE386"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color w:val="auto"/>
                <w:sz w:val="18"/>
                <w:szCs w:val="18"/>
                <w:lang w:eastAsia="en-US"/>
              </w:rPr>
              <w:t>Evidence no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di</w:t>
            </w:r>
            <w:r w:rsidRPr="00C70209">
              <w:rPr>
                <w:rFonts w:ascii="Arial Narrow" w:hAnsi="Arial Narrow" w:cs="Arial Narrow"/>
                <w:b/>
                <w:color w:val="auto"/>
                <w:spacing w:val="1"/>
                <w:sz w:val="18"/>
                <w:szCs w:val="18"/>
                <w:lang w:eastAsia="en-US"/>
              </w:rPr>
              <w:t>r</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tly ge</w:t>
            </w:r>
            <w:r w:rsidRPr="00C70209">
              <w:rPr>
                <w:rFonts w:ascii="Arial Narrow" w:hAnsi="Arial Narrow" w:cs="Arial Narrow"/>
                <w:b/>
                <w:color w:val="auto"/>
                <w:spacing w:val="1"/>
                <w:sz w:val="18"/>
                <w:szCs w:val="18"/>
                <w:lang w:eastAsia="en-US"/>
              </w:rPr>
              <w:t>n</w:t>
            </w:r>
            <w:r w:rsidRPr="00C70209">
              <w:rPr>
                <w:rFonts w:ascii="Arial Narrow" w:hAnsi="Arial Narrow" w:cs="Arial Narrow"/>
                <w:b/>
                <w:color w:val="auto"/>
                <w:sz w:val="18"/>
                <w:szCs w:val="18"/>
                <w:lang w:eastAsia="en-US"/>
              </w:rPr>
              <w:t>era</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ab</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to t</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rge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po</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u</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ati</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an</w:t>
            </w:r>
            <w:r w:rsidRPr="00C70209">
              <w:rPr>
                <w:rFonts w:ascii="Arial Narrow" w:hAnsi="Arial Narrow" w:cs="Arial Narrow"/>
                <w:b/>
                <w:color w:val="auto"/>
                <w:sz w:val="18"/>
                <w:szCs w:val="18"/>
                <w:lang w:eastAsia="en-US"/>
              </w:rPr>
              <w:t>d</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ha</w:t>
            </w:r>
            <w:r w:rsidRPr="00C70209">
              <w:rPr>
                <w:rFonts w:ascii="Arial Narrow" w:hAnsi="Arial Narrow" w:cs="Arial Narrow"/>
                <w:b/>
                <w:color w:val="auto"/>
                <w:spacing w:val="1"/>
                <w:sz w:val="18"/>
                <w:szCs w:val="18"/>
                <w:lang w:eastAsia="en-US"/>
              </w:rPr>
              <w:t>r</w:t>
            </w:r>
            <w:r w:rsidRPr="00C70209">
              <w:rPr>
                <w:rFonts w:ascii="Arial Narrow" w:hAnsi="Arial Narrow" w:cs="Arial Narrow"/>
                <w:b/>
                <w:color w:val="auto"/>
                <w:sz w:val="18"/>
                <w:szCs w:val="18"/>
                <w:lang w:eastAsia="en-US"/>
              </w:rPr>
              <w:t>d</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j</w:t>
            </w:r>
            <w:r w:rsidRPr="00C70209">
              <w:rPr>
                <w:rFonts w:ascii="Arial Narrow" w:hAnsi="Arial Narrow" w:cs="Arial Narrow"/>
                <w:b/>
                <w:color w:val="auto"/>
                <w:sz w:val="18"/>
                <w:szCs w:val="18"/>
                <w:lang w:eastAsia="en-US"/>
              </w:rPr>
              <w:t>ud</w:t>
            </w:r>
            <w:r w:rsidRPr="00C70209">
              <w:rPr>
                <w:rFonts w:ascii="Arial Narrow" w:hAnsi="Arial Narrow" w:cs="Arial Narrow"/>
                <w:b/>
                <w:color w:val="auto"/>
                <w:spacing w:val="1"/>
                <w:sz w:val="18"/>
                <w:szCs w:val="18"/>
                <w:lang w:eastAsia="en-US"/>
              </w:rPr>
              <w:t>g</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w</w:t>
            </w:r>
            <w:r w:rsidRPr="00C70209">
              <w:rPr>
                <w:rFonts w:ascii="Arial Narrow" w:hAnsi="Arial Narrow" w:cs="Arial Narrow"/>
                <w:b/>
                <w:color w:val="auto"/>
                <w:spacing w:val="1"/>
                <w:sz w:val="18"/>
                <w:szCs w:val="18"/>
                <w:lang w:eastAsia="en-US"/>
              </w:rPr>
              <w:t>h</w:t>
            </w:r>
            <w:r w:rsidRPr="00C70209">
              <w:rPr>
                <w:rFonts w:ascii="Arial Narrow" w:hAnsi="Arial Narrow" w:cs="Arial Narrow"/>
                <w:b/>
                <w:color w:val="auto"/>
                <w:sz w:val="18"/>
                <w:szCs w:val="18"/>
                <w:lang w:eastAsia="en-US"/>
              </w:rPr>
              <w:t>ether</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i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 xml:space="preserve">is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en</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ib</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e 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ppl</w:t>
            </w:r>
            <w:r w:rsidRPr="00C70209">
              <w:rPr>
                <w:rFonts w:ascii="Arial Narrow" w:hAnsi="Arial Narrow" w:cs="Arial Narrow"/>
                <w:b/>
                <w:color w:val="auto"/>
                <w:spacing w:val="1"/>
                <w:sz w:val="18"/>
                <w:szCs w:val="18"/>
                <w:lang w:eastAsia="en-US"/>
              </w:rPr>
              <w:t>y</w:t>
            </w:r>
          </w:p>
        </w:tc>
      </w:tr>
      <w:tr w:rsidR="00E9569B" w:rsidRPr="00C70209" w14:paraId="4FBA9296" w14:textId="77777777" w:rsidTr="00E9569B">
        <w:trPr>
          <w:cantSplit/>
        </w:trPr>
        <w:tc>
          <w:tcPr>
            <w:tcW w:w="5000" w:type="pct"/>
            <w:gridSpan w:val="4"/>
            <w:tcBorders>
              <w:top w:val="single" w:sz="4" w:space="0" w:color="000000"/>
              <w:left w:val="single" w:sz="4" w:space="0" w:color="000000"/>
              <w:bottom w:val="single" w:sz="4" w:space="0" w:color="000000"/>
              <w:right w:val="single" w:sz="4" w:space="0" w:color="000000"/>
            </w:tcBorders>
            <w:hideMark/>
          </w:tcPr>
          <w:p w14:paraId="098F0B8B"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Cs w:val="18"/>
                <w:lang w:eastAsia="en-US"/>
              </w:rPr>
              <w:t>5.</w:t>
            </w:r>
            <w:r w:rsidRPr="00C70209">
              <w:rPr>
                <w:rFonts w:ascii="Arial Narrow" w:hAnsi="Arial Narrow" w:cs="Arial Narrow"/>
                <w:b/>
                <w:bCs/>
                <w:color w:val="auto"/>
                <w:spacing w:val="-1"/>
                <w:szCs w:val="18"/>
                <w:lang w:eastAsia="en-US"/>
              </w:rPr>
              <w:t xml:space="preserve"> </w:t>
            </w:r>
            <w:r w:rsidRPr="00C70209">
              <w:rPr>
                <w:rFonts w:ascii="Arial Narrow" w:hAnsi="Arial Narrow" w:cs="Arial Narrow"/>
                <w:b/>
                <w:bCs/>
                <w:color w:val="auto"/>
                <w:szCs w:val="18"/>
                <w:lang w:eastAsia="en-US"/>
              </w:rPr>
              <w:t>Appl</w:t>
            </w:r>
            <w:r w:rsidRPr="00C70209">
              <w:rPr>
                <w:rFonts w:ascii="Arial Narrow" w:hAnsi="Arial Narrow" w:cs="Arial Narrow"/>
                <w:b/>
                <w:bCs/>
                <w:color w:val="auto"/>
                <w:spacing w:val="1"/>
                <w:szCs w:val="18"/>
                <w:lang w:eastAsia="en-US"/>
              </w:rPr>
              <w:t>i</w:t>
            </w:r>
            <w:r w:rsidRPr="00C70209">
              <w:rPr>
                <w:rFonts w:ascii="Arial Narrow" w:hAnsi="Arial Narrow" w:cs="Arial Narrow"/>
                <w:b/>
                <w:bCs/>
                <w:color w:val="auto"/>
                <w:szCs w:val="18"/>
                <w:lang w:eastAsia="en-US"/>
              </w:rPr>
              <w:t>cab</w:t>
            </w:r>
            <w:r w:rsidRPr="00C70209">
              <w:rPr>
                <w:rFonts w:ascii="Arial Narrow" w:hAnsi="Arial Narrow" w:cs="Arial Narrow"/>
                <w:b/>
                <w:bCs/>
                <w:color w:val="auto"/>
                <w:spacing w:val="1"/>
                <w:szCs w:val="18"/>
                <w:lang w:eastAsia="en-US"/>
              </w:rPr>
              <w:t>i</w:t>
            </w:r>
            <w:r w:rsidRPr="00C70209">
              <w:rPr>
                <w:rFonts w:ascii="Arial Narrow" w:hAnsi="Arial Narrow" w:cs="Arial Narrow"/>
                <w:b/>
                <w:bCs/>
                <w:color w:val="auto"/>
                <w:szCs w:val="18"/>
                <w:lang w:eastAsia="en-US"/>
              </w:rPr>
              <w:t xml:space="preserve">lity </w:t>
            </w:r>
            <w:r w:rsidRPr="00C70209">
              <w:rPr>
                <w:rFonts w:ascii="Arial Narrow" w:hAnsi="Arial Narrow" w:cs="Arial"/>
                <w:i/>
                <w:color w:val="auto"/>
                <w:sz w:val="18"/>
                <w:szCs w:val="24"/>
                <w:lang w:eastAsia="en-US"/>
              </w:rPr>
              <w:t>(Is the body of evidence relevant to the Australian health-care context in terms of health services/delivery of care and cultural factors?)</w:t>
            </w:r>
          </w:p>
        </w:tc>
      </w:tr>
      <w:tr w:rsidR="00E9569B" w:rsidRPr="00C70209" w14:paraId="7AED1540" w14:textId="77777777" w:rsidTr="00E9569B">
        <w:trPr>
          <w:cantSplit/>
        </w:trPr>
        <w:tc>
          <w:tcPr>
            <w:tcW w:w="2082" w:type="pct"/>
            <w:vMerge w:val="restart"/>
            <w:tcBorders>
              <w:top w:val="single" w:sz="4" w:space="0" w:color="000000"/>
              <w:left w:val="single" w:sz="4" w:space="0" w:color="000000"/>
              <w:bottom w:val="single" w:sz="4" w:space="0" w:color="000000"/>
              <w:right w:val="single" w:sz="4" w:space="0" w:color="000000"/>
            </w:tcBorders>
          </w:tcPr>
          <w:p w14:paraId="43965C15" w14:textId="77777777" w:rsidR="00E9569B" w:rsidRPr="00C70209" w:rsidRDefault="00E9569B">
            <w:pPr>
              <w:widowControl w:val="0"/>
              <w:autoSpaceDE w:val="0"/>
              <w:autoSpaceDN w:val="0"/>
              <w:adjustRightInd w:val="0"/>
              <w:spacing w:before="20" w:after="20" w:line="276" w:lineRule="auto"/>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7A57786D"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A</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08B3F5E5"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 xml:space="preserve">Evidence </w:t>
            </w:r>
            <w:r w:rsidRPr="00C70209">
              <w:rPr>
                <w:rFonts w:ascii="Arial Narrow" w:hAnsi="Arial Narrow" w:cs="Arial Narrow"/>
                <w:b/>
                <w:color w:val="auto"/>
                <w:sz w:val="18"/>
                <w:szCs w:val="18"/>
                <w:lang w:eastAsia="en-US"/>
              </w:rPr>
              <w:t>dire</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tly</w:t>
            </w:r>
            <w:r w:rsidRPr="00C70209">
              <w:rPr>
                <w:rFonts w:ascii="Arial Narrow" w:hAnsi="Arial Narrow" w:cs="Arial Narrow"/>
                <w:b/>
                <w:color w:val="auto"/>
                <w:spacing w:val="2"/>
                <w:sz w:val="18"/>
                <w:szCs w:val="18"/>
                <w:lang w:eastAsia="en-US"/>
              </w:rPr>
              <w:t xml:space="preserve"> </w:t>
            </w:r>
            <w:r w:rsidRPr="00C70209">
              <w:rPr>
                <w:rFonts w:ascii="Arial Narrow" w:hAnsi="Arial Narrow" w:cs="Arial Narrow"/>
                <w:b/>
                <w:color w:val="auto"/>
                <w:sz w:val="18"/>
                <w:szCs w:val="18"/>
                <w:lang w:eastAsia="en-US"/>
              </w:rPr>
              <w:t>ap</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li</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b</w:t>
            </w: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u</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rali</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h</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lth</w:t>
            </w:r>
            <w:r w:rsidRPr="00C70209">
              <w:rPr>
                <w:rFonts w:ascii="Arial Narrow" w:hAnsi="Arial Narrow" w:cs="Arial Narrow"/>
                <w:b/>
                <w:color w:val="auto"/>
                <w:spacing w:val="1"/>
                <w:sz w:val="18"/>
                <w:szCs w:val="18"/>
                <w:lang w:eastAsia="en-US"/>
              </w:rPr>
              <w:t>-care</w:t>
            </w:r>
            <w:r w:rsidRPr="00C70209">
              <w:rPr>
                <w:rFonts w:ascii="Arial Narrow" w:hAnsi="Arial Narrow" w:cs="Arial Narrow"/>
                <w:b/>
                <w:color w:val="auto"/>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te</w:t>
            </w:r>
            <w:r w:rsidRPr="00C70209">
              <w:rPr>
                <w:rFonts w:ascii="Arial Narrow" w:hAnsi="Arial Narrow" w:cs="Arial Narrow"/>
                <w:b/>
                <w:color w:val="auto"/>
                <w:spacing w:val="1"/>
                <w:sz w:val="18"/>
                <w:szCs w:val="18"/>
                <w:lang w:eastAsia="en-US"/>
              </w:rPr>
              <w:t>x</w:t>
            </w:r>
            <w:r w:rsidRPr="00C70209">
              <w:rPr>
                <w:rFonts w:ascii="Arial Narrow" w:hAnsi="Arial Narrow" w:cs="Arial Narrow"/>
                <w:b/>
                <w:color w:val="auto"/>
                <w:sz w:val="18"/>
                <w:szCs w:val="18"/>
                <w:lang w:eastAsia="en-US"/>
              </w:rPr>
              <w:t>t</w:t>
            </w:r>
          </w:p>
        </w:tc>
      </w:tr>
      <w:tr w:rsidR="00E9569B" w:rsidRPr="00C70209" w14:paraId="4EAF98ED"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45527E4"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01E84866"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B</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472E1A31"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 xml:space="preserve">Evidence </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pli</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b</w:t>
            </w: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 xml:space="preserve"> t</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Au</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ra</w:t>
            </w:r>
            <w:r w:rsidRPr="00C70209">
              <w:rPr>
                <w:rFonts w:ascii="Arial Narrow" w:hAnsi="Arial Narrow" w:cs="Arial Narrow"/>
                <w:b/>
                <w:color w:val="auto"/>
                <w:spacing w:val="1"/>
                <w:sz w:val="18"/>
                <w:szCs w:val="18"/>
                <w:lang w:eastAsia="en-US"/>
              </w:rPr>
              <w:t>l</w:t>
            </w:r>
            <w:r w:rsidRPr="00C70209">
              <w:rPr>
                <w:rFonts w:ascii="Arial Narrow" w:hAnsi="Arial Narrow" w:cs="Arial Narrow"/>
                <w:b/>
                <w:color w:val="auto"/>
                <w:sz w:val="18"/>
                <w:szCs w:val="18"/>
                <w:lang w:eastAsia="en-US"/>
              </w:rPr>
              <w:t>i</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h</w:t>
            </w:r>
            <w:r w:rsidRPr="00C70209">
              <w:rPr>
                <w:rFonts w:ascii="Arial Narrow" w:hAnsi="Arial Narrow" w:cs="Arial Narrow"/>
                <w:b/>
                <w:color w:val="auto"/>
                <w:sz w:val="18"/>
                <w:szCs w:val="18"/>
                <w:lang w:eastAsia="en-US"/>
              </w:rPr>
              <w:t>eal</w:t>
            </w:r>
            <w:r w:rsidRPr="00C70209">
              <w:rPr>
                <w:rFonts w:ascii="Arial Narrow" w:hAnsi="Arial Narrow" w:cs="Arial Narrow"/>
                <w:b/>
                <w:color w:val="auto"/>
                <w:spacing w:val="1"/>
                <w:sz w:val="18"/>
                <w:szCs w:val="18"/>
                <w:lang w:eastAsia="en-US"/>
              </w:rPr>
              <w:t>th-car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te</w:t>
            </w:r>
            <w:r w:rsidRPr="00C70209">
              <w:rPr>
                <w:rFonts w:ascii="Arial Narrow" w:hAnsi="Arial Narrow" w:cs="Arial Narrow"/>
                <w:b/>
                <w:color w:val="auto"/>
                <w:spacing w:val="1"/>
                <w:sz w:val="18"/>
                <w:szCs w:val="18"/>
                <w:lang w:eastAsia="en-US"/>
              </w:rPr>
              <w:t>x</w:t>
            </w:r>
            <w:r w:rsidRPr="00C70209">
              <w:rPr>
                <w:rFonts w:ascii="Arial Narrow" w:hAnsi="Arial Narrow" w:cs="Arial Narrow"/>
                <w:b/>
                <w:color w:val="auto"/>
                <w:sz w:val="18"/>
                <w:szCs w:val="18"/>
                <w:lang w:eastAsia="en-US"/>
              </w:rPr>
              <w:t>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w</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th</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f</w:t>
            </w:r>
            <w:r w:rsidRPr="00C70209">
              <w:rPr>
                <w:rFonts w:ascii="Arial Narrow" w:hAnsi="Arial Narrow" w:cs="Arial Narrow"/>
                <w:b/>
                <w:color w:val="auto"/>
                <w:sz w:val="18"/>
                <w:szCs w:val="18"/>
                <w:lang w:eastAsia="en-US"/>
              </w:rPr>
              <w:t>ew</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v</w:t>
            </w:r>
            <w:r w:rsidRPr="00C70209">
              <w:rPr>
                <w:rFonts w:ascii="Arial Narrow" w:hAnsi="Arial Narrow" w:cs="Arial Narrow"/>
                <w:b/>
                <w:color w:val="auto"/>
                <w:sz w:val="18"/>
                <w:szCs w:val="18"/>
                <w:lang w:eastAsia="en-US"/>
              </w:rPr>
              <w:t>eat</w:t>
            </w:r>
            <w:r w:rsidRPr="00C70209">
              <w:rPr>
                <w:rFonts w:ascii="Arial Narrow" w:hAnsi="Arial Narrow" w:cs="Arial Narrow"/>
                <w:b/>
                <w:color w:val="auto"/>
                <w:spacing w:val="1"/>
                <w:sz w:val="18"/>
                <w:szCs w:val="18"/>
                <w:lang w:eastAsia="en-US"/>
              </w:rPr>
              <w:t>s</w:t>
            </w:r>
          </w:p>
        </w:tc>
      </w:tr>
      <w:tr w:rsidR="00E9569B" w:rsidRPr="00C70209" w14:paraId="6FBBC412"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18AA5BF"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7F056E91"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C</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0E6FBD3F"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 xml:space="preserve">Evidence </w:t>
            </w:r>
            <w:r w:rsidRPr="00C70209">
              <w:rPr>
                <w:rFonts w:ascii="Arial Narrow" w:hAnsi="Arial Narrow" w:cs="Arial Narrow"/>
                <w:b/>
                <w:color w:val="auto"/>
                <w:sz w:val="18"/>
                <w:szCs w:val="18"/>
                <w:lang w:eastAsia="en-US"/>
              </w:rPr>
              <w:t>pr</w:t>
            </w:r>
            <w:r w:rsidRPr="00C70209">
              <w:rPr>
                <w:rFonts w:ascii="Arial Narrow" w:hAnsi="Arial Narrow" w:cs="Arial Narrow"/>
                <w:b/>
                <w:color w:val="auto"/>
                <w:spacing w:val="1"/>
                <w:sz w:val="18"/>
                <w:szCs w:val="18"/>
                <w:lang w:eastAsia="en-US"/>
              </w:rPr>
              <w:t>o</w:t>
            </w:r>
            <w:r w:rsidRPr="00C70209">
              <w:rPr>
                <w:rFonts w:ascii="Arial Narrow" w:hAnsi="Arial Narrow" w:cs="Arial Narrow"/>
                <w:b/>
                <w:color w:val="auto"/>
                <w:sz w:val="18"/>
                <w:szCs w:val="18"/>
                <w:lang w:eastAsia="en-US"/>
              </w:rPr>
              <w:t>ba</w:t>
            </w:r>
            <w:r w:rsidRPr="00C70209">
              <w:rPr>
                <w:rFonts w:ascii="Arial Narrow" w:hAnsi="Arial Narrow" w:cs="Arial Narrow"/>
                <w:b/>
                <w:color w:val="auto"/>
                <w:spacing w:val="1"/>
                <w:sz w:val="18"/>
                <w:szCs w:val="18"/>
                <w:lang w:eastAsia="en-US"/>
              </w:rPr>
              <w:t>b</w:t>
            </w:r>
            <w:r w:rsidRPr="00C70209">
              <w:rPr>
                <w:rFonts w:ascii="Arial Narrow" w:hAnsi="Arial Narrow" w:cs="Arial Narrow"/>
                <w:b/>
                <w:color w:val="auto"/>
                <w:sz w:val="18"/>
                <w:szCs w:val="18"/>
                <w:lang w:eastAsia="en-US"/>
              </w:rPr>
              <w:t>ly ap</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li</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b</w:t>
            </w: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to Au</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ral</w:t>
            </w:r>
            <w:r w:rsidRPr="00C70209">
              <w:rPr>
                <w:rFonts w:ascii="Arial Narrow" w:hAnsi="Arial Narrow" w:cs="Arial Narrow"/>
                <w:b/>
                <w:color w:val="auto"/>
                <w:spacing w:val="1"/>
                <w:sz w:val="18"/>
                <w:szCs w:val="18"/>
                <w:lang w:eastAsia="en-US"/>
              </w:rPr>
              <w:t>i</w:t>
            </w:r>
            <w:r w:rsidRPr="00C70209">
              <w:rPr>
                <w:rFonts w:ascii="Arial Narrow" w:hAnsi="Arial Narrow" w:cs="Arial Narrow"/>
                <w:b/>
                <w:color w:val="auto"/>
                <w:sz w:val="18"/>
                <w:szCs w:val="18"/>
                <w:lang w:eastAsia="en-US"/>
              </w:rPr>
              <w:t>a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h</w:t>
            </w:r>
            <w:r w:rsidRPr="00C70209">
              <w:rPr>
                <w:rFonts w:ascii="Arial Narrow" w:hAnsi="Arial Narrow" w:cs="Arial Narrow"/>
                <w:b/>
                <w:color w:val="auto"/>
                <w:spacing w:val="1"/>
                <w:sz w:val="18"/>
                <w:szCs w:val="18"/>
                <w:lang w:eastAsia="en-US"/>
              </w:rPr>
              <w:t>e</w:t>
            </w:r>
            <w:r w:rsidRPr="00C70209">
              <w:rPr>
                <w:rFonts w:ascii="Arial Narrow" w:hAnsi="Arial Narrow" w:cs="Arial Narrow"/>
                <w:b/>
                <w:color w:val="auto"/>
                <w:sz w:val="18"/>
                <w:szCs w:val="18"/>
                <w:lang w:eastAsia="en-US"/>
              </w:rPr>
              <w:t>alth</w:t>
            </w:r>
            <w:r w:rsidRPr="00C70209">
              <w:rPr>
                <w:rFonts w:ascii="Arial Narrow" w:hAnsi="Arial Narrow" w:cs="Arial Narrow"/>
                <w:b/>
                <w:color w:val="auto"/>
                <w:spacing w:val="2"/>
                <w:sz w:val="18"/>
                <w:szCs w:val="18"/>
                <w:lang w:eastAsia="en-US"/>
              </w:rPr>
              <w:t>-car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x</w:t>
            </w:r>
            <w:r w:rsidRPr="00C70209">
              <w:rPr>
                <w:rFonts w:ascii="Arial Narrow" w:hAnsi="Arial Narrow" w:cs="Arial Narrow"/>
                <w:b/>
                <w:color w:val="auto"/>
                <w:sz w:val="18"/>
                <w:szCs w:val="18"/>
                <w:lang w:eastAsia="en-US"/>
              </w:rPr>
              <w:t>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wi</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h</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om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ve</w:t>
            </w:r>
            <w:r w:rsidRPr="00C70209">
              <w:rPr>
                <w:rFonts w:ascii="Arial Narrow" w:hAnsi="Arial Narrow" w:cs="Arial Narrow"/>
                <w:b/>
                <w:color w:val="auto"/>
                <w:sz w:val="18"/>
                <w:szCs w:val="18"/>
                <w:lang w:eastAsia="en-US"/>
              </w:rPr>
              <w:t>at</w:t>
            </w:r>
            <w:r w:rsidRPr="00C70209">
              <w:rPr>
                <w:rFonts w:ascii="Arial Narrow" w:hAnsi="Arial Narrow" w:cs="Arial Narrow"/>
                <w:b/>
                <w:color w:val="auto"/>
                <w:spacing w:val="1"/>
                <w:sz w:val="18"/>
                <w:szCs w:val="18"/>
                <w:lang w:eastAsia="en-US"/>
              </w:rPr>
              <w:t>s</w:t>
            </w:r>
          </w:p>
        </w:tc>
      </w:tr>
      <w:tr w:rsidR="00E9569B" w:rsidRPr="00C70209" w14:paraId="447F10DE" w14:textId="77777777" w:rsidTr="00E9569B">
        <w:trPr>
          <w:cantSplit/>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5DCA7F" w14:textId="77777777" w:rsidR="00E9569B" w:rsidRPr="00C70209" w:rsidRDefault="00E9569B">
            <w:pPr>
              <w:spacing w:after="0"/>
              <w:ind w:left="0"/>
              <w:rPr>
                <w:rFonts w:ascii="Arial Narrow" w:hAnsi="Arial Narrow" w:cs="Arial"/>
                <w:color w:val="auto"/>
                <w:sz w:val="18"/>
                <w:szCs w:val="24"/>
                <w:lang w:eastAsia="en-US"/>
              </w:rPr>
            </w:pPr>
          </w:p>
        </w:tc>
        <w:tc>
          <w:tcPr>
            <w:tcW w:w="152" w:type="pct"/>
            <w:tcBorders>
              <w:top w:val="single" w:sz="4" w:space="0" w:color="000000"/>
              <w:left w:val="single" w:sz="4" w:space="0" w:color="000000"/>
              <w:bottom w:val="single" w:sz="4" w:space="0" w:color="000000"/>
              <w:right w:val="single" w:sz="4" w:space="0" w:color="000000"/>
            </w:tcBorders>
            <w:hideMark/>
          </w:tcPr>
          <w:p w14:paraId="562E2973"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color w:val="auto"/>
                <w:szCs w:val="24"/>
                <w:lang w:eastAsia="en-US"/>
              </w:rPr>
            </w:pPr>
            <w:r w:rsidRPr="00C70209">
              <w:rPr>
                <w:rFonts w:ascii="Arial Narrow" w:hAnsi="Arial Narrow" w:cs="Arial Narrow"/>
                <w:color w:val="auto"/>
                <w:sz w:val="18"/>
                <w:szCs w:val="18"/>
                <w:lang w:eastAsia="en-US"/>
              </w:rPr>
              <w:t>D</w:t>
            </w:r>
          </w:p>
        </w:tc>
        <w:tc>
          <w:tcPr>
            <w:tcW w:w="2766" w:type="pct"/>
            <w:gridSpan w:val="2"/>
            <w:tcBorders>
              <w:top w:val="single" w:sz="4" w:space="0" w:color="000000"/>
              <w:left w:val="single" w:sz="4" w:space="0" w:color="000000"/>
              <w:bottom w:val="single" w:sz="4" w:space="0" w:color="000000"/>
              <w:right w:val="single" w:sz="4" w:space="0" w:color="000000"/>
            </w:tcBorders>
            <w:hideMark/>
          </w:tcPr>
          <w:p w14:paraId="43F90D46" w14:textId="77777777" w:rsidR="00E9569B" w:rsidRPr="00C70209" w:rsidRDefault="00E9569B">
            <w:pPr>
              <w:widowControl w:val="0"/>
              <w:autoSpaceDE w:val="0"/>
              <w:autoSpaceDN w:val="0"/>
              <w:adjustRightInd w:val="0"/>
              <w:spacing w:before="20" w:after="20" w:line="276" w:lineRule="auto"/>
              <w:ind w:left="103" w:right="-20"/>
              <w:rPr>
                <w:rFonts w:ascii="Times New Roman" w:hAnsi="Times New Roman" w:cs="Arial"/>
                <w:b/>
                <w:color w:val="auto"/>
                <w:szCs w:val="24"/>
                <w:lang w:eastAsia="en-US"/>
              </w:rPr>
            </w:pPr>
            <w:r w:rsidRPr="00C70209">
              <w:rPr>
                <w:rFonts w:ascii="Arial Narrow" w:hAnsi="Arial Narrow" w:cs="Arial Narrow"/>
                <w:b/>
                <w:bCs/>
                <w:color w:val="auto"/>
                <w:sz w:val="18"/>
                <w:szCs w:val="18"/>
                <w:lang w:eastAsia="en-US"/>
              </w:rPr>
              <w:t xml:space="preserve">Evidence </w:t>
            </w:r>
            <w:r w:rsidRPr="00C70209">
              <w:rPr>
                <w:rFonts w:ascii="Arial Narrow" w:hAnsi="Arial Narrow" w:cs="Arial Narrow"/>
                <w:b/>
                <w:color w:val="auto"/>
                <w:sz w:val="18"/>
                <w:szCs w:val="18"/>
                <w:lang w:eastAsia="en-US"/>
              </w:rPr>
              <w:t>not</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a</w:t>
            </w:r>
            <w:r w:rsidRPr="00C70209">
              <w:rPr>
                <w:rFonts w:ascii="Arial Narrow" w:hAnsi="Arial Narrow" w:cs="Arial Narrow"/>
                <w:b/>
                <w:color w:val="auto"/>
                <w:spacing w:val="1"/>
                <w:sz w:val="18"/>
                <w:szCs w:val="18"/>
                <w:lang w:eastAsia="en-US"/>
              </w:rPr>
              <w:t>p</w:t>
            </w:r>
            <w:r w:rsidRPr="00C70209">
              <w:rPr>
                <w:rFonts w:ascii="Arial Narrow" w:hAnsi="Arial Narrow" w:cs="Arial Narrow"/>
                <w:b/>
                <w:color w:val="auto"/>
                <w:sz w:val="18"/>
                <w:szCs w:val="18"/>
                <w:lang w:eastAsia="en-US"/>
              </w:rPr>
              <w:t>pli</w:t>
            </w:r>
            <w:r w:rsidRPr="00C70209">
              <w:rPr>
                <w:rFonts w:ascii="Arial Narrow" w:hAnsi="Arial Narrow" w:cs="Arial Narrow"/>
                <w:b/>
                <w:color w:val="auto"/>
                <w:spacing w:val="1"/>
                <w:sz w:val="18"/>
                <w:szCs w:val="18"/>
                <w:lang w:eastAsia="en-US"/>
              </w:rPr>
              <w:t>cab</w:t>
            </w:r>
            <w:r w:rsidRPr="00C70209">
              <w:rPr>
                <w:rFonts w:ascii="Arial Narrow" w:hAnsi="Arial Narrow" w:cs="Arial Narrow"/>
                <w:b/>
                <w:color w:val="auto"/>
                <w:sz w:val="18"/>
                <w:szCs w:val="18"/>
                <w:lang w:eastAsia="en-US"/>
              </w:rPr>
              <w:t>l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o</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z w:val="18"/>
                <w:szCs w:val="18"/>
                <w:lang w:eastAsia="en-US"/>
              </w:rPr>
              <w:t>Au</w:t>
            </w:r>
            <w:r w:rsidRPr="00C70209">
              <w:rPr>
                <w:rFonts w:ascii="Arial Narrow" w:hAnsi="Arial Narrow" w:cs="Arial Narrow"/>
                <w:b/>
                <w:color w:val="auto"/>
                <w:spacing w:val="1"/>
                <w:sz w:val="18"/>
                <w:szCs w:val="18"/>
                <w:lang w:eastAsia="en-US"/>
              </w:rPr>
              <w:t>s</w:t>
            </w:r>
            <w:r w:rsidRPr="00C70209">
              <w:rPr>
                <w:rFonts w:ascii="Arial Narrow" w:hAnsi="Arial Narrow" w:cs="Arial Narrow"/>
                <w:b/>
                <w:color w:val="auto"/>
                <w:sz w:val="18"/>
                <w:szCs w:val="18"/>
                <w:lang w:eastAsia="en-US"/>
              </w:rPr>
              <w:t>tr</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li</w:t>
            </w:r>
            <w:r w:rsidRPr="00C70209">
              <w:rPr>
                <w:rFonts w:ascii="Arial Narrow" w:hAnsi="Arial Narrow" w:cs="Arial Narrow"/>
                <w:b/>
                <w:color w:val="auto"/>
                <w:spacing w:val="1"/>
                <w:sz w:val="18"/>
                <w:szCs w:val="18"/>
                <w:lang w:eastAsia="en-US"/>
              </w:rPr>
              <w:t>a</w:t>
            </w:r>
            <w:r w:rsidRPr="00C70209">
              <w:rPr>
                <w:rFonts w:ascii="Arial Narrow" w:hAnsi="Arial Narrow" w:cs="Arial Narrow"/>
                <w:b/>
                <w:color w:val="auto"/>
                <w:sz w:val="18"/>
                <w:szCs w:val="18"/>
                <w:lang w:eastAsia="en-US"/>
              </w:rPr>
              <w:t>n</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he</w:t>
            </w:r>
            <w:r w:rsidRPr="00C70209">
              <w:rPr>
                <w:rFonts w:ascii="Arial Narrow" w:hAnsi="Arial Narrow" w:cs="Arial Narrow"/>
                <w:b/>
                <w:color w:val="auto"/>
                <w:sz w:val="18"/>
                <w:szCs w:val="18"/>
                <w:lang w:eastAsia="en-US"/>
              </w:rPr>
              <w:t>alth</w:t>
            </w:r>
            <w:r w:rsidRPr="00C70209">
              <w:rPr>
                <w:rFonts w:ascii="Arial Narrow" w:hAnsi="Arial Narrow" w:cs="Arial Narrow"/>
                <w:b/>
                <w:color w:val="auto"/>
                <w:spacing w:val="1"/>
                <w:sz w:val="18"/>
                <w:szCs w:val="18"/>
                <w:lang w:eastAsia="en-US"/>
              </w:rPr>
              <w:t>-care</w:t>
            </w:r>
            <w:r w:rsidRPr="00C70209">
              <w:rPr>
                <w:rFonts w:ascii="Arial Narrow" w:hAnsi="Arial Narrow" w:cs="Arial Narrow"/>
                <w:b/>
                <w:color w:val="auto"/>
                <w:spacing w:val="-1"/>
                <w:sz w:val="18"/>
                <w:szCs w:val="18"/>
                <w:lang w:eastAsia="en-US"/>
              </w:rPr>
              <w:t xml:space="preserve"> </w:t>
            </w:r>
            <w:r w:rsidRPr="00C70209">
              <w:rPr>
                <w:rFonts w:ascii="Arial Narrow" w:hAnsi="Arial Narrow" w:cs="Arial Narrow"/>
                <w:b/>
                <w:color w:val="auto"/>
                <w:spacing w:val="1"/>
                <w:sz w:val="18"/>
                <w:szCs w:val="18"/>
                <w:lang w:eastAsia="en-US"/>
              </w:rPr>
              <w:t>c</w:t>
            </w:r>
            <w:r w:rsidRPr="00C70209">
              <w:rPr>
                <w:rFonts w:ascii="Arial Narrow" w:hAnsi="Arial Narrow" w:cs="Arial Narrow"/>
                <w:b/>
                <w:color w:val="auto"/>
                <w:sz w:val="18"/>
                <w:szCs w:val="18"/>
                <w:lang w:eastAsia="en-US"/>
              </w:rPr>
              <w:t>on</w:t>
            </w:r>
            <w:r w:rsidRPr="00C70209">
              <w:rPr>
                <w:rFonts w:ascii="Arial Narrow" w:hAnsi="Arial Narrow" w:cs="Arial Narrow"/>
                <w:b/>
                <w:color w:val="auto"/>
                <w:spacing w:val="1"/>
                <w:sz w:val="18"/>
                <w:szCs w:val="18"/>
                <w:lang w:eastAsia="en-US"/>
              </w:rPr>
              <w:t>t</w:t>
            </w:r>
            <w:r w:rsidRPr="00C70209">
              <w:rPr>
                <w:rFonts w:ascii="Arial Narrow" w:hAnsi="Arial Narrow" w:cs="Arial Narrow"/>
                <w:b/>
                <w:color w:val="auto"/>
                <w:sz w:val="18"/>
                <w:szCs w:val="18"/>
                <w:lang w:eastAsia="en-US"/>
              </w:rPr>
              <w:t>e</w:t>
            </w:r>
            <w:r w:rsidRPr="00C70209">
              <w:rPr>
                <w:rFonts w:ascii="Arial Narrow" w:hAnsi="Arial Narrow" w:cs="Arial Narrow"/>
                <w:b/>
                <w:color w:val="auto"/>
                <w:spacing w:val="1"/>
                <w:sz w:val="18"/>
                <w:szCs w:val="18"/>
                <w:lang w:eastAsia="en-US"/>
              </w:rPr>
              <w:t>x</w:t>
            </w:r>
            <w:r w:rsidRPr="00C70209">
              <w:rPr>
                <w:rFonts w:ascii="Arial Narrow" w:hAnsi="Arial Narrow" w:cs="Arial Narrow"/>
                <w:b/>
                <w:color w:val="auto"/>
                <w:sz w:val="18"/>
                <w:szCs w:val="18"/>
                <w:lang w:eastAsia="en-US"/>
              </w:rPr>
              <w:t>t</w:t>
            </w:r>
          </w:p>
        </w:tc>
      </w:tr>
    </w:tbl>
    <w:p w14:paraId="59B6F7B4" w14:textId="77777777" w:rsidR="00E9569B" w:rsidRPr="00C70209" w:rsidRDefault="00E9569B" w:rsidP="00E9569B">
      <w:pPr>
        <w:spacing w:after="0" w:line="360" w:lineRule="auto"/>
        <w:ind w:left="0"/>
        <w:rPr>
          <w:rFonts w:ascii="Times New Roman" w:hAnsi="Times New Roman" w:cs="Arial"/>
          <w:color w:val="auto"/>
          <w:szCs w:val="24"/>
          <w:lang w:eastAsia="en-US"/>
        </w:rPr>
      </w:pPr>
    </w:p>
    <w:tbl>
      <w:tblPr>
        <w:tblW w:w="5000" w:type="pct"/>
        <w:tblCellMar>
          <w:left w:w="0" w:type="dxa"/>
          <w:right w:w="0" w:type="dxa"/>
        </w:tblCellMar>
        <w:tblLook w:val="04A0" w:firstRow="1" w:lastRow="0" w:firstColumn="1" w:lastColumn="0" w:noHBand="0" w:noVBand="1"/>
      </w:tblPr>
      <w:tblGrid>
        <w:gridCol w:w="2509"/>
        <w:gridCol w:w="1179"/>
        <w:gridCol w:w="10282"/>
      </w:tblGrid>
      <w:tr w:rsidR="00E9569B" w:rsidRPr="00C70209" w14:paraId="309FF692" w14:textId="77777777" w:rsidTr="00E9569B">
        <w:trPr>
          <w:trHeight w:val="542"/>
        </w:trPr>
        <w:tc>
          <w:tcPr>
            <w:tcW w:w="5000" w:type="pct"/>
            <w:gridSpan w:val="3"/>
            <w:tcBorders>
              <w:top w:val="single" w:sz="4" w:space="0" w:color="000000"/>
              <w:left w:val="single" w:sz="4" w:space="0" w:color="000000"/>
              <w:bottom w:val="single" w:sz="4" w:space="0" w:color="000000"/>
              <w:right w:val="single" w:sz="4" w:space="0" w:color="000000"/>
            </w:tcBorders>
            <w:hideMark/>
          </w:tcPr>
          <w:p w14:paraId="5B49932C" w14:textId="77777777" w:rsidR="00E9569B" w:rsidRPr="00C70209" w:rsidRDefault="00E9569B">
            <w:pPr>
              <w:widowControl w:val="0"/>
              <w:autoSpaceDE w:val="0"/>
              <w:autoSpaceDN w:val="0"/>
              <w:adjustRightInd w:val="0"/>
              <w:spacing w:before="30" w:after="30" w:line="276" w:lineRule="auto"/>
              <w:ind w:left="0" w:right="-23"/>
              <w:rPr>
                <w:rFonts w:ascii="Times New Roman" w:hAnsi="Times New Roman" w:cs="Arial"/>
                <w:color w:val="auto"/>
                <w:szCs w:val="24"/>
                <w:lang w:eastAsia="en-US"/>
              </w:rPr>
            </w:pPr>
            <w:r w:rsidRPr="00C70209">
              <w:rPr>
                <w:rFonts w:ascii="Arial Narrow" w:hAnsi="Arial Narrow" w:cs="Arial Narrow"/>
                <w:b/>
                <w:bCs/>
                <w:color w:val="auto"/>
                <w:szCs w:val="18"/>
                <w:lang w:eastAsia="en-US"/>
              </w:rPr>
              <w:t>Other f</w:t>
            </w:r>
            <w:r w:rsidRPr="00C70209">
              <w:rPr>
                <w:rFonts w:ascii="Arial Narrow" w:hAnsi="Arial Narrow" w:cs="Arial Narrow"/>
                <w:b/>
                <w:bCs/>
                <w:color w:val="auto"/>
                <w:spacing w:val="1"/>
                <w:szCs w:val="18"/>
                <w:lang w:eastAsia="en-US"/>
              </w:rPr>
              <w:t>a</w:t>
            </w:r>
            <w:r w:rsidRPr="00C70209">
              <w:rPr>
                <w:rFonts w:ascii="Arial Narrow" w:hAnsi="Arial Narrow" w:cs="Arial Narrow"/>
                <w:b/>
                <w:bCs/>
                <w:color w:val="auto"/>
                <w:szCs w:val="18"/>
                <w:lang w:eastAsia="en-US"/>
              </w:rPr>
              <w:t xml:space="preserve">ctors </w:t>
            </w:r>
            <w:r w:rsidRPr="00C70209">
              <w:rPr>
                <w:rFonts w:ascii="Arial Narrow" w:hAnsi="Arial Narrow" w:cs="Arial Narrow"/>
                <w:bCs/>
                <w:i/>
                <w:color w:val="auto"/>
                <w:sz w:val="18"/>
                <w:szCs w:val="18"/>
                <w:lang w:eastAsia="en-US"/>
              </w:rPr>
              <w:t>(</w:t>
            </w:r>
            <w:r w:rsidRPr="00C70209">
              <w:rPr>
                <w:rFonts w:ascii="Arial Narrow" w:hAnsi="Arial Narrow" w:cs="Arial Narrow"/>
                <w:i/>
                <w:iCs/>
                <w:color w:val="auto"/>
                <w:sz w:val="18"/>
                <w:szCs w:val="18"/>
                <w:lang w:eastAsia="en-US"/>
              </w:rPr>
              <w:t>Indi</w:t>
            </w:r>
            <w:r w:rsidRPr="00C70209">
              <w:rPr>
                <w:rFonts w:ascii="Arial Narrow" w:hAnsi="Arial Narrow" w:cs="Arial Narrow"/>
                <w:i/>
                <w:iCs/>
                <w:color w:val="auto"/>
                <w:spacing w:val="1"/>
                <w:sz w:val="18"/>
                <w:szCs w:val="18"/>
                <w:lang w:eastAsia="en-US"/>
              </w:rPr>
              <w:t>c</w:t>
            </w:r>
            <w:r w:rsidRPr="00C70209">
              <w:rPr>
                <w:rFonts w:ascii="Arial Narrow" w:hAnsi="Arial Narrow" w:cs="Arial Narrow"/>
                <w:i/>
                <w:iCs/>
                <w:color w:val="auto"/>
                <w:sz w:val="18"/>
                <w:szCs w:val="18"/>
                <w:lang w:eastAsia="en-US"/>
              </w:rPr>
              <w:t>a</w:t>
            </w:r>
            <w:r w:rsidRPr="00C70209">
              <w:rPr>
                <w:rFonts w:ascii="Arial Narrow" w:hAnsi="Arial Narrow" w:cs="Arial Narrow"/>
                <w:i/>
                <w:iCs/>
                <w:color w:val="auto"/>
                <w:spacing w:val="1"/>
                <w:sz w:val="18"/>
                <w:szCs w:val="18"/>
                <w:lang w:eastAsia="en-US"/>
              </w:rPr>
              <w:t>t</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pacing w:val="1"/>
                <w:sz w:val="18"/>
                <w:szCs w:val="18"/>
                <w:lang w:eastAsia="en-US"/>
              </w:rPr>
              <w:t>h</w:t>
            </w:r>
            <w:r w:rsidRPr="00C70209">
              <w:rPr>
                <w:rFonts w:ascii="Arial Narrow" w:hAnsi="Arial Narrow" w:cs="Arial Narrow"/>
                <w:i/>
                <w:iCs/>
                <w:color w:val="auto"/>
                <w:sz w:val="18"/>
                <w:szCs w:val="18"/>
                <w:lang w:eastAsia="en-US"/>
              </w:rPr>
              <w:t>er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any</w:t>
            </w:r>
            <w:r w:rsidRPr="00C70209">
              <w:rPr>
                <w:rFonts w:ascii="Arial Narrow" w:hAnsi="Arial Narrow" w:cs="Arial Narrow"/>
                <w:i/>
                <w:iCs/>
                <w:color w:val="auto"/>
                <w:spacing w:val="2"/>
                <w:sz w:val="18"/>
                <w:szCs w:val="18"/>
                <w:lang w:eastAsia="en-US"/>
              </w:rPr>
              <w:t xml:space="preserve"> </w:t>
            </w:r>
            <w:r w:rsidRPr="00C70209">
              <w:rPr>
                <w:rFonts w:ascii="Arial Narrow" w:hAnsi="Arial Narrow" w:cs="Arial Narrow"/>
                <w:i/>
                <w:iCs/>
                <w:color w:val="auto"/>
                <w:sz w:val="18"/>
                <w:szCs w:val="18"/>
                <w:lang w:eastAsia="en-US"/>
              </w:rPr>
              <w:t>other</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fa</w:t>
            </w:r>
            <w:r w:rsidRPr="00C70209">
              <w:rPr>
                <w:rFonts w:ascii="Arial Narrow" w:hAnsi="Arial Narrow" w:cs="Arial Narrow"/>
                <w:i/>
                <w:iCs/>
                <w:color w:val="auto"/>
                <w:spacing w:val="1"/>
                <w:sz w:val="18"/>
                <w:szCs w:val="18"/>
                <w:lang w:eastAsia="en-US"/>
              </w:rPr>
              <w:t>c</w:t>
            </w:r>
            <w:r w:rsidRPr="00C70209">
              <w:rPr>
                <w:rFonts w:ascii="Arial Narrow" w:hAnsi="Arial Narrow" w:cs="Arial Narrow"/>
                <w:i/>
                <w:iCs/>
                <w:color w:val="auto"/>
                <w:sz w:val="18"/>
                <w:szCs w:val="18"/>
                <w:lang w:eastAsia="en-US"/>
              </w:rPr>
              <w:t xml:space="preserve">tors </w:t>
            </w:r>
            <w:r w:rsidRPr="00C70209">
              <w:rPr>
                <w:rFonts w:ascii="Arial Narrow" w:hAnsi="Arial Narrow" w:cs="Arial Narrow"/>
                <w:i/>
                <w:iCs/>
                <w:color w:val="auto"/>
                <w:spacing w:val="1"/>
                <w:sz w:val="18"/>
                <w:szCs w:val="18"/>
                <w:lang w:eastAsia="en-US"/>
              </w:rPr>
              <w:t>t</w:t>
            </w:r>
            <w:r w:rsidRPr="00C70209">
              <w:rPr>
                <w:rFonts w:ascii="Arial Narrow" w:hAnsi="Arial Narrow" w:cs="Arial Narrow"/>
                <w:i/>
                <w:iCs/>
                <w:color w:val="auto"/>
                <w:sz w:val="18"/>
                <w:szCs w:val="18"/>
                <w:lang w:eastAsia="en-US"/>
              </w:rPr>
              <w:t>hat</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pacing w:val="2"/>
                <w:sz w:val="18"/>
                <w:szCs w:val="18"/>
                <w:lang w:eastAsia="en-US"/>
              </w:rPr>
              <w:t>y</w:t>
            </w:r>
            <w:r w:rsidRPr="00C70209">
              <w:rPr>
                <w:rFonts w:ascii="Arial Narrow" w:hAnsi="Arial Narrow" w:cs="Arial Narrow"/>
                <w:i/>
                <w:iCs/>
                <w:color w:val="auto"/>
                <w:sz w:val="18"/>
                <w:szCs w:val="18"/>
                <w:lang w:eastAsia="en-US"/>
              </w:rPr>
              <w:t>ou</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pacing w:val="1"/>
                <w:sz w:val="18"/>
                <w:szCs w:val="18"/>
                <w:lang w:eastAsia="en-US"/>
              </w:rPr>
              <w:t>t</w:t>
            </w:r>
            <w:r w:rsidRPr="00C70209">
              <w:rPr>
                <w:rFonts w:ascii="Arial Narrow" w:hAnsi="Arial Narrow" w:cs="Arial Narrow"/>
                <w:i/>
                <w:iCs/>
                <w:color w:val="auto"/>
                <w:sz w:val="18"/>
                <w:szCs w:val="18"/>
                <w:lang w:eastAsia="en-US"/>
              </w:rPr>
              <w:t>ook i</w:t>
            </w:r>
            <w:r w:rsidRPr="00C70209">
              <w:rPr>
                <w:rFonts w:ascii="Arial Narrow" w:hAnsi="Arial Narrow" w:cs="Arial Narrow"/>
                <w:i/>
                <w:iCs/>
                <w:color w:val="auto"/>
                <w:spacing w:val="1"/>
                <w:sz w:val="18"/>
                <w:szCs w:val="18"/>
                <w:lang w:eastAsia="en-US"/>
              </w:rPr>
              <w:t>n</w:t>
            </w:r>
            <w:r w:rsidRPr="00C70209">
              <w:rPr>
                <w:rFonts w:ascii="Arial Narrow" w:hAnsi="Arial Narrow" w:cs="Arial Narrow"/>
                <w:i/>
                <w:iCs/>
                <w:color w:val="auto"/>
                <w:sz w:val="18"/>
                <w:szCs w:val="18"/>
                <w:lang w:eastAsia="en-US"/>
              </w:rPr>
              <w:t>to</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a</w:t>
            </w:r>
            <w:r w:rsidRPr="00C70209">
              <w:rPr>
                <w:rFonts w:ascii="Arial Narrow" w:hAnsi="Arial Narrow" w:cs="Arial Narrow"/>
                <w:i/>
                <w:iCs/>
                <w:color w:val="auto"/>
                <w:spacing w:val="1"/>
                <w:sz w:val="18"/>
                <w:szCs w:val="18"/>
                <w:lang w:eastAsia="en-US"/>
              </w:rPr>
              <w:t>cc</w:t>
            </w:r>
            <w:r w:rsidRPr="00C70209">
              <w:rPr>
                <w:rFonts w:ascii="Arial Narrow" w:hAnsi="Arial Narrow" w:cs="Arial Narrow"/>
                <w:i/>
                <w:iCs/>
                <w:color w:val="auto"/>
                <w:sz w:val="18"/>
                <w:szCs w:val="18"/>
                <w:lang w:eastAsia="en-US"/>
              </w:rPr>
              <w:t>o</w:t>
            </w:r>
            <w:r w:rsidRPr="00C70209">
              <w:rPr>
                <w:rFonts w:ascii="Arial Narrow" w:hAnsi="Arial Narrow" w:cs="Arial Narrow"/>
                <w:i/>
                <w:iCs/>
                <w:color w:val="auto"/>
                <w:spacing w:val="1"/>
                <w:sz w:val="18"/>
                <w:szCs w:val="18"/>
                <w:lang w:eastAsia="en-US"/>
              </w:rPr>
              <w:t>u</w:t>
            </w:r>
            <w:r w:rsidRPr="00C70209">
              <w:rPr>
                <w:rFonts w:ascii="Arial Narrow" w:hAnsi="Arial Narrow" w:cs="Arial Narrow"/>
                <w:i/>
                <w:iCs/>
                <w:color w:val="auto"/>
                <w:sz w:val="18"/>
                <w:szCs w:val="18"/>
                <w:lang w:eastAsia="en-US"/>
              </w:rPr>
              <w:t>nt</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wh</w:t>
            </w:r>
            <w:r w:rsidRPr="00C70209">
              <w:rPr>
                <w:rFonts w:ascii="Arial Narrow" w:hAnsi="Arial Narrow" w:cs="Arial Narrow"/>
                <w:i/>
                <w:iCs/>
                <w:color w:val="auto"/>
                <w:spacing w:val="1"/>
                <w:sz w:val="18"/>
                <w:szCs w:val="18"/>
                <w:lang w:eastAsia="en-US"/>
              </w:rPr>
              <w:t>e</w:t>
            </w:r>
            <w:r w:rsidRPr="00C70209">
              <w:rPr>
                <w:rFonts w:ascii="Arial Narrow" w:hAnsi="Arial Narrow" w:cs="Arial Narrow"/>
                <w:i/>
                <w:iCs/>
                <w:color w:val="auto"/>
                <w:sz w:val="18"/>
                <w:szCs w:val="18"/>
                <w:lang w:eastAsia="en-US"/>
              </w:rPr>
              <w:t>n</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a</w:t>
            </w:r>
            <w:r w:rsidRPr="00C70209">
              <w:rPr>
                <w:rFonts w:ascii="Arial Narrow" w:hAnsi="Arial Narrow" w:cs="Arial Narrow"/>
                <w:i/>
                <w:iCs/>
                <w:color w:val="auto"/>
                <w:spacing w:val="1"/>
                <w:sz w:val="18"/>
                <w:szCs w:val="18"/>
                <w:lang w:eastAsia="en-US"/>
              </w:rPr>
              <w:t>ss</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ss</w:t>
            </w:r>
            <w:r w:rsidRPr="00C70209">
              <w:rPr>
                <w:rFonts w:ascii="Arial Narrow" w:hAnsi="Arial Narrow" w:cs="Arial Narrow"/>
                <w:i/>
                <w:iCs/>
                <w:color w:val="auto"/>
                <w:sz w:val="18"/>
                <w:szCs w:val="18"/>
                <w:lang w:eastAsia="en-US"/>
              </w:rPr>
              <w:t>ing th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v</w:t>
            </w:r>
            <w:r w:rsidRPr="00C70209">
              <w:rPr>
                <w:rFonts w:ascii="Arial Narrow" w:hAnsi="Arial Narrow" w:cs="Arial Narrow"/>
                <w:i/>
                <w:iCs/>
                <w:color w:val="auto"/>
                <w:sz w:val="18"/>
                <w:szCs w:val="18"/>
                <w:lang w:eastAsia="en-US"/>
              </w:rPr>
              <w:t>id</w:t>
            </w:r>
            <w:r w:rsidRPr="00C70209">
              <w:rPr>
                <w:rFonts w:ascii="Arial Narrow" w:hAnsi="Arial Narrow" w:cs="Arial Narrow"/>
                <w:i/>
                <w:iCs/>
                <w:color w:val="auto"/>
                <w:spacing w:val="1"/>
                <w:sz w:val="18"/>
                <w:szCs w:val="18"/>
                <w:lang w:eastAsia="en-US"/>
              </w:rPr>
              <w:t>e</w:t>
            </w:r>
            <w:r w:rsidRPr="00C70209">
              <w:rPr>
                <w:rFonts w:ascii="Arial Narrow" w:hAnsi="Arial Narrow" w:cs="Arial Narrow"/>
                <w:i/>
                <w:iCs/>
                <w:color w:val="auto"/>
                <w:sz w:val="18"/>
                <w:szCs w:val="18"/>
                <w:lang w:eastAsia="en-US"/>
              </w:rPr>
              <w:t>n</w:t>
            </w:r>
            <w:r w:rsidRPr="00C70209">
              <w:rPr>
                <w:rFonts w:ascii="Arial Narrow" w:hAnsi="Arial Narrow" w:cs="Arial Narrow"/>
                <w:i/>
                <w:iCs/>
                <w:color w:val="auto"/>
                <w:spacing w:val="1"/>
                <w:sz w:val="18"/>
                <w:szCs w:val="18"/>
                <w:lang w:eastAsia="en-US"/>
              </w:rPr>
              <w:t>c</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pacing w:val="1"/>
                <w:sz w:val="18"/>
                <w:szCs w:val="18"/>
                <w:lang w:eastAsia="en-US"/>
              </w:rPr>
              <w:t>b</w:t>
            </w:r>
            <w:r w:rsidRPr="00C70209">
              <w:rPr>
                <w:rFonts w:ascii="Arial Narrow" w:hAnsi="Arial Narrow" w:cs="Arial Narrow"/>
                <w:i/>
                <w:iCs/>
                <w:color w:val="auto"/>
                <w:sz w:val="18"/>
                <w:szCs w:val="18"/>
                <w:lang w:eastAsia="en-US"/>
              </w:rPr>
              <w:t>a</w:t>
            </w:r>
            <w:r w:rsidRPr="00C70209">
              <w:rPr>
                <w:rFonts w:ascii="Arial Narrow" w:hAnsi="Arial Narrow" w:cs="Arial Narrow"/>
                <w:i/>
                <w:iCs/>
                <w:color w:val="auto"/>
                <w:spacing w:val="1"/>
                <w:sz w:val="18"/>
                <w:szCs w:val="18"/>
                <w:lang w:eastAsia="en-US"/>
              </w:rPr>
              <w:t>s</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for</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x</w:t>
            </w:r>
            <w:r w:rsidRPr="00C70209">
              <w:rPr>
                <w:rFonts w:ascii="Arial Narrow" w:hAnsi="Arial Narrow" w:cs="Arial Narrow"/>
                <w:i/>
                <w:iCs/>
                <w:color w:val="auto"/>
                <w:sz w:val="18"/>
                <w:szCs w:val="18"/>
                <w:lang w:eastAsia="en-US"/>
              </w:rPr>
              <w:t>a</w:t>
            </w:r>
            <w:r w:rsidRPr="00C70209">
              <w:rPr>
                <w:rFonts w:ascii="Arial Narrow" w:hAnsi="Arial Narrow" w:cs="Arial Narrow"/>
                <w:i/>
                <w:iCs/>
                <w:color w:val="auto"/>
                <w:spacing w:val="1"/>
                <w:sz w:val="18"/>
                <w:szCs w:val="18"/>
                <w:lang w:eastAsia="en-US"/>
              </w:rPr>
              <w:t>m</w:t>
            </w:r>
            <w:r w:rsidRPr="00C70209">
              <w:rPr>
                <w:rFonts w:ascii="Arial Narrow" w:hAnsi="Arial Narrow" w:cs="Arial Narrow"/>
                <w:i/>
                <w:iCs/>
                <w:color w:val="auto"/>
                <w:sz w:val="18"/>
                <w:szCs w:val="18"/>
                <w:lang w:eastAsia="en-US"/>
              </w:rPr>
              <w:t>ple, i</w:t>
            </w:r>
            <w:r w:rsidRPr="00C70209">
              <w:rPr>
                <w:rFonts w:ascii="Arial Narrow" w:hAnsi="Arial Narrow" w:cs="Arial Narrow"/>
                <w:i/>
                <w:iCs/>
                <w:color w:val="auto"/>
                <w:spacing w:val="2"/>
                <w:sz w:val="18"/>
                <w:szCs w:val="18"/>
                <w:lang w:eastAsia="en-US"/>
              </w:rPr>
              <w:t>s</w:t>
            </w:r>
            <w:r w:rsidRPr="00C70209">
              <w:rPr>
                <w:rFonts w:ascii="Arial Narrow" w:hAnsi="Arial Narrow" w:cs="Arial Narrow"/>
                <w:i/>
                <w:iCs/>
                <w:color w:val="auto"/>
                <w:spacing w:val="1"/>
                <w:sz w:val="18"/>
                <w:szCs w:val="18"/>
                <w:lang w:eastAsia="en-US"/>
              </w:rPr>
              <w:t>s</w:t>
            </w:r>
            <w:r w:rsidRPr="00C70209">
              <w:rPr>
                <w:rFonts w:ascii="Arial Narrow" w:hAnsi="Arial Narrow" w:cs="Arial Narrow"/>
                <w:i/>
                <w:iCs/>
                <w:color w:val="auto"/>
                <w:sz w:val="18"/>
                <w:szCs w:val="18"/>
                <w:lang w:eastAsia="en-US"/>
              </w:rPr>
              <w:t>ues that</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m</w:t>
            </w:r>
            <w:r w:rsidRPr="00C70209">
              <w:rPr>
                <w:rFonts w:ascii="Arial Narrow" w:hAnsi="Arial Narrow" w:cs="Arial Narrow"/>
                <w:i/>
                <w:iCs/>
                <w:color w:val="auto"/>
                <w:spacing w:val="1"/>
                <w:sz w:val="18"/>
                <w:szCs w:val="18"/>
                <w:lang w:eastAsia="en-US"/>
              </w:rPr>
              <w:t>i</w:t>
            </w:r>
            <w:r w:rsidRPr="00C70209">
              <w:rPr>
                <w:rFonts w:ascii="Arial Narrow" w:hAnsi="Arial Narrow" w:cs="Arial Narrow"/>
                <w:i/>
                <w:iCs/>
                <w:color w:val="auto"/>
                <w:sz w:val="18"/>
                <w:szCs w:val="18"/>
                <w:lang w:eastAsia="en-US"/>
              </w:rPr>
              <w:t>ght</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pacing w:val="1"/>
                <w:sz w:val="18"/>
                <w:szCs w:val="18"/>
                <w:lang w:eastAsia="en-US"/>
              </w:rPr>
              <w:t>c</w:t>
            </w:r>
            <w:r w:rsidRPr="00C70209">
              <w:rPr>
                <w:rFonts w:ascii="Arial Narrow" w:hAnsi="Arial Narrow" w:cs="Arial Narrow"/>
                <w:i/>
                <w:iCs/>
                <w:color w:val="auto"/>
                <w:spacing w:val="2"/>
                <w:sz w:val="18"/>
                <w:szCs w:val="18"/>
                <w:lang w:eastAsia="en-US"/>
              </w:rPr>
              <w:t>a</w:t>
            </w:r>
            <w:r w:rsidRPr="00C70209">
              <w:rPr>
                <w:rFonts w:ascii="Arial Narrow" w:hAnsi="Arial Narrow" w:cs="Arial Narrow"/>
                <w:i/>
                <w:iCs/>
                <w:color w:val="auto"/>
                <w:sz w:val="18"/>
                <w:szCs w:val="18"/>
                <w:lang w:eastAsia="en-US"/>
              </w:rPr>
              <w:t>u</w:t>
            </w:r>
            <w:r w:rsidRPr="00C70209">
              <w:rPr>
                <w:rFonts w:ascii="Arial Narrow" w:hAnsi="Arial Narrow" w:cs="Arial Narrow"/>
                <w:i/>
                <w:iCs/>
                <w:color w:val="auto"/>
                <w:spacing w:val="1"/>
                <w:sz w:val="18"/>
                <w:szCs w:val="18"/>
                <w:lang w:eastAsia="en-US"/>
              </w:rPr>
              <w:t>s</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t</w:t>
            </w:r>
            <w:r w:rsidRPr="00C70209">
              <w:rPr>
                <w:rFonts w:ascii="Arial Narrow" w:hAnsi="Arial Narrow" w:cs="Arial Narrow"/>
                <w:i/>
                <w:iCs/>
                <w:color w:val="auto"/>
                <w:spacing w:val="1"/>
                <w:sz w:val="18"/>
                <w:szCs w:val="18"/>
                <w:lang w:eastAsia="en-US"/>
              </w:rPr>
              <w:t>h</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g</w:t>
            </w:r>
            <w:r w:rsidRPr="00C70209">
              <w:rPr>
                <w:rFonts w:ascii="Arial Narrow" w:hAnsi="Arial Narrow" w:cs="Arial Narrow"/>
                <w:i/>
                <w:iCs/>
                <w:color w:val="auto"/>
                <w:spacing w:val="1"/>
                <w:sz w:val="18"/>
                <w:szCs w:val="18"/>
                <w:lang w:eastAsia="en-US"/>
              </w:rPr>
              <w:t>r</w:t>
            </w:r>
            <w:r w:rsidRPr="00C70209">
              <w:rPr>
                <w:rFonts w:ascii="Arial Narrow" w:hAnsi="Arial Narrow" w:cs="Arial Narrow"/>
                <w:i/>
                <w:iCs/>
                <w:color w:val="auto"/>
                <w:sz w:val="18"/>
                <w:szCs w:val="18"/>
                <w:lang w:eastAsia="en-US"/>
              </w:rPr>
              <w:t>oup to</w:t>
            </w:r>
            <w:r w:rsidRPr="00C70209">
              <w:rPr>
                <w:rFonts w:ascii="Arial Narrow" w:hAnsi="Arial Narrow" w:cs="Arial Narrow"/>
                <w:i/>
                <w:iCs/>
                <w:color w:val="auto"/>
                <w:spacing w:val="1"/>
                <w:sz w:val="18"/>
                <w:szCs w:val="18"/>
                <w:lang w:eastAsia="en-US"/>
              </w:rPr>
              <w:t xml:space="preserve"> d</w:t>
            </w:r>
            <w:r w:rsidRPr="00C70209">
              <w:rPr>
                <w:rFonts w:ascii="Arial Narrow" w:hAnsi="Arial Narrow" w:cs="Arial Narrow"/>
                <w:i/>
                <w:iCs/>
                <w:color w:val="auto"/>
                <w:sz w:val="18"/>
                <w:szCs w:val="18"/>
                <w:lang w:eastAsia="en-US"/>
              </w:rPr>
              <w:t>owngr</w:t>
            </w:r>
            <w:r w:rsidRPr="00C70209">
              <w:rPr>
                <w:rFonts w:ascii="Arial Narrow" w:hAnsi="Arial Narrow" w:cs="Arial Narrow"/>
                <w:i/>
                <w:iCs/>
                <w:color w:val="auto"/>
                <w:spacing w:val="1"/>
                <w:sz w:val="18"/>
                <w:szCs w:val="18"/>
                <w:lang w:eastAsia="en-US"/>
              </w:rPr>
              <w:t>a</w:t>
            </w:r>
            <w:r w:rsidRPr="00C70209">
              <w:rPr>
                <w:rFonts w:ascii="Arial Narrow" w:hAnsi="Arial Narrow" w:cs="Arial Narrow"/>
                <w:i/>
                <w:iCs/>
                <w:color w:val="auto"/>
                <w:sz w:val="18"/>
                <w:szCs w:val="18"/>
                <w:lang w:eastAsia="en-US"/>
              </w:rPr>
              <w:t>d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or</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pacing w:val="1"/>
                <w:sz w:val="18"/>
                <w:szCs w:val="18"/>
                <w:lang w:eastAsia="en-US"/>
              </w:rPr>
              <w:t>u</w:t>
            </w:r>
            <w:r w:rsidRPr="00C70209">
              <w:rPr>
                <w:rFonts w:ascii="Arial Narrow" w:hAnsi="Arial Narrow" w:cs="Arial Narrow"/>
                <w:i/>
                <w:iCs/>
                <w:color w:val="auto"/>
                <w:sz w:val="18"/>
                <w:szCs w:val="18"/>
                <w:lang w:eastAsia="en-US"/>
              </w:rPr>
              <w:t>pg</w:t>
            </w:r>
            <w:r w:rsidRPr="00C70209">
              <w:rPr>
                <w:rFonts w:ascii="Arial Narrow" w:hAnsi="Arial Narrow" w:cs="Arial Narrow"/>
                <w:i/>
                <w:iCs/>
                <w:color w:val="auto"/>
                <w:spacing w:val="1"/>
                <w:sz w:val="18"/>
                <w:szCs w:val="18"/>
                <w:lang w:eastAsia="en-US"/>
              </w:rPr>
              <w:t>r</w:t>
            </w:r>
            <w:r w:rsidRPr="00C70209">
              <w:rPr>
                <w:rFonts w:ascii="Arial Narrow" w:hAnsi="Arial Narrow" w:cs="Arial Narrow"/>
                <w:i/>
                <w:iCs/>
                <w:color w:val="auto"/>
                <w:sz w:val="18"/>
                <w:szCs w:val="18"/>
                <w:lang w:eastAsia="en-US"/>
              </w:rPr>
              <w:t>ade t</w:t>
            </w:r>
            <w:r w:rsidRPr="00C70209">
              <w:rPr>
                <w:rFonts w:ascii="Arial Narrow" w:hAnsi="Arial Narrow" w:cs="Arial Narrow"/>
                <w:i/>
                <w:iCs/>
                <w:color w:val="auto"/>
                <w:spacing w:val="1"/>
                <w:sz w:val="18"/>
                <w:szCs w:val="18"/>
                <w:lang w:eastAsia="en-US"/>
              </w:rPr>
              <w:t>h</w:t>
            </w:r>
            <w:r w:rsidRPr="00C70209">
              <w:rPr>
                <w:rFonts w:ascii="Arial Narrow" w:hAnsi="Arial Narrow" w:cs="Arial Narrow"/>
                <w:i/>
                <w:iCs/>
                <w:color w:val="auto"/>
                <w:sz w:val="18"/>
                <w:szCs w:val="18"/>
                <w:lang w:eastAsia="en-US"/>
              </w:rPr>
              <w:t>e</w:t>
            </w:r>
            <w:r w:rsidRPr="00C70209">
              <w:rPr>
                <w:rFonts w:ascii="Arial Narrow" w:hAnsi="Arial Narrow" w:cs="Arial Narrow"/>
                <w:i/>
                <w:iCs/>
                <w:color w:val="auto"/>
                <w:spacing w:val="-1"/>
                <w:sz w:val="18"/>
                <w:szCs w:val="18"/>
                <w:lang w:eastAsia="en-US"/>
              </w:rPr>
              <w:t xml:space="preserve"> </w:t>
            </w:r>
            <w:r w:rsidRPr="00C70209">
              <w:rPr>
                <w:rFonts w:ascii="Arial Narrow" w:hAnsi="Arial Narrow" w:cs="Arial Narrow"/>
                <w:i/>
                <w:iCs/>
                <w:color w:val="auto"/>
                <w:sz w:val="18"/>
                <w:szCs w:val="18"/>
                <w:lang w:eastAsia="en-US"/>
              </w:rPr>
              <w:t>re</w:t>
            </w:r>
            <w:r w:rsidRPr="00C70209">
              <w:rPr>
                <w:rFonts w:ascii="Arial Narrow" w:hAnsi="Arial Narrow" w:cs="Arial Narrow"/>
                <w:i/>
                <w:iCs/>
                <w:color w:val="auto"/>
                <w:spacing w:val="1"/>
                <w:sz w:val="18"/>
                <w:szCs w:val="18"/>
                <w:lang w:eastAsia="en-US"/>
              </w:rPr>
              <w:t>co</w:t>
            </w:r>
            <w:r w:rsidRPr="00C70209">
              <w:rPr>
                <w:rFonts w:ascii="Arial Narrow" w:hAnsi="Arial Narrow" w:cs="Arial Narrow"/>
                <w:i/>
                <w:iCs/>
                <w:color w:val="auto"/>
                <w:sz w:val="18"/>
                <w:szCs w:val="18"/>
                <w:lang w:eastAsia="en-US"/>
              </w:rPr>
              <w:t>mm</w:t>
            </w:r>
            <w:r w:rsidRPr="00C70209">
              <w:rPr>
                <w:rFonts w:ascii="Arial Narrow" w:hAnsi="Arial Narrow" w:cs="Arial Narrow"/>
                <w:i/>
                <w:iCs/>
                <w:color w:val="auto"/>
                <w:spacing w:val="1"/>
                <w:sz w:val="18"/>
                <w:szCs w:val="18"/>
                <w:lang w:eastAsia="en-US"/>
              </w:rPr>
              <w:t>e</w:t>
            </w:r>
            <w:r w:rsidRPr="00C70209">
              <w:rPr>
                <w:rFonts w:ascii="Arial Narrow" w:hAnsi="Arial Narrow" w:cs="Arial Narrow"/>
                <w:i/>
                <w:iCs/>
                <w:color w:val="auto"/>
                <w:sz w:val="18"/>
                <w:szCs w:val="18"/>
                <w:lang w:eastAsia="en-US"/>
              </w:rPr>
              <w:t>nda</w:t>
            </w:r>
            <w:r w:rsidRPr="00C70209">
              <w:rPr>
                <w:rFonts w:ascii="Arial Narrow" w:hAnsi="Arial Narrow" w:cs="Arial Narrow"/>
                <w:i/>
                <w:iCs/>
                <w:color w:val="auto"/>
                <w:spacing w:val="1"/>
                <w:sz w:val="18"/>
                <w:szCs w:val="18"/>
                <w:lang w:eastAsia="en-US"/>
              </w:rPr>
              <w:t>t</w:t>
            </w:r>
            <w:r w:rsidRPr="00C70209">
              <w:rPr>
                <w:rFonts w:ascii="Arial Narrow" w:hAnsi="Arial Narrow" w:cs="Arial Narrow"/>
                <w:i/>
                <w:iCs/>
                <w:color w:val="auto"/>
                <w:sz w:val="18"/>
                <w:szCs w:val="18"/>
                <w:lang w:eastAsia="en-US"/>
              </w:rPr>
              <w:t>i</w:t>
            </w:r>
            <w:r w:rsidRPr="00C70209">
              <w:rPr>
                <w:rFonts w:ascii="Arial Narrow" w:hAnsi="Arial Narrow" w:cs="Arial Narrow"/>
                <w:i/>
                <w:iCs/>
                <w:color w:val="auto"/>
                <w:spacing w:val="1"/>
                <w:sz w:val="18"/>
                <w:szCs w:val="18"/>
                <w:lang w:eastAsia="en-US"/>
              </w:rPr>
              <w:t>o</w:t>
            </w:r>
            <w:r w:rsidRPr="00C70209">
              <w:rPr>
                <w:rFonts w:ascii="Arial Narrow" w:hAnsi="Arial Narrow" w:cs="Arial Narrow"/>
                <w:i/>
                <w:iCs/>
                <w:color w:val="auto"/>
                <w:sz w:val="18"/>
                <w:szCs w:val="18"/>
                <w:lang w:eastAsia="en-US"/>
              </w:rPr>
              <w:t>n)</w:t>
            </w:r>
          </w:p>
        </w:tc>
      </w:tr>
      <w:tr w:rsidR="00E9569B" w:rsidRPr="00C70209" w14:paraId="6E08C822" w14:textId="77777777" w:rsidTr="00E9569B">
        <w:trPr>
          <w:trHeight w:val="1450"/>
        </w:trPr>
        <w:tc>
          <w:tcPr>
            <w:tcW w:w="5000" w:type="pct"/>
            <w:gridSpan w:val="3"/>
            <w:tcBorders>
              <w:top w:val="single" w:sz="4" w:space="0" w:color="000000"/>
              <w:left w:val="single" w:sz="4" w:space="0" w:color="000000"/>
              <w:bottom w:val="single" w:sz="4" w:space="0" w:color="000000"/>
              <w:right w:val="single" w:sz="4" w:space="0" w:color="000000"/>
            </w:tcBorders>
          </w:tcPr>
          <w:p w14:paraId="03C314FC"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r>
      <w:tr w:rsidR="00E9569B" w:rsidRPr="00C70209" w14:paraId="7D954612" w14:textId="77777777" w:rsidTr="00E9569B">
        <w:trPr>
          <w:trHeight w:val="701"/>
        </w:trPr>
        <w:tc>
          <w:tcPr>
            <w:tcW w:w="5000" w:type="pct"/>
            <w:gridSpan w:val="3"/>
            <w:tcBorders>
              <w:top w:val="single" w:sz="4" w:space="0" w:color="000000"/>
              <w:left w:val="single" w:sz="4" w:space="0" w:color="000000"/>
              <w:bottom w:val="single" w:sz="4" w:space="0" w:color="000000"/>
              <w:right w:val="single" w:sz="4" w:space="0" w:color="000000"/>
            </w:tcBorders>
            <w:hideMark/>
          </w:tcPr>
          <w:p w14:paraId="61F2B038"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Narrow"/>
                <w:color w:val="auto"/>
                <w:szCs w:val="18"/>
                <w:lang w:eastAsia="en-US"/>
              </w:rPr>
            </w:pPr>
            <w:r w:rsidRPr="00C70209">
              <w:rPr>
                <w:rFonts w:ascii="Arial Narrow" w:hAnsi="Arial Narrow" w:cs="Arial Narrow"/>
                <w:b/>
                <w:bCs/>
                <w:color w:val="auto"/>
                <w:szCs w:val="18"/>
                <w:lang w:eastAsia="en-US"/>
              </w:rPr>
              <w:t>EVIDENCE STATEMENT MATRIX</w:t>
            </w:r>
          </w:p>
          <w:p w14:paraId="365F3587" w14:textId="77777777" w:rsidR="00E9569B" w:rsidRPr="00C70209" w:rsidRDefault="00E9569B">
            <w:pPr>
              <w:widowControl w:val="0"/>
              <w:autoSpaceDE w:val="0"/>
              <w:autoSpaceDN w:val="0"/>
              <w:adjustRightInd w:val="0"/>
              <w:spacing w:before="30" w:after="30" w:line="276" w:lineRule="auto"/>
              <w:ind w:left="103" w:right="-20"/>
              <w:rPr>
                <w:rFonts w:ascii="Times New Roman" w:hAnsi="Times New Roman" w:cs="Arial"/>
                <w:color w:val="auto"/>
                <w:sz w:val="20"/>
                <w:szCs w:val="24"/>
                <w:lang w:eastAsia="en-US"/>
              </w:rPr>
            </w:pPr>
            <w:r w:rsidRPr="00C70209">
              <w:rPr>
                <w:rFonts w:ascii="Arial Narrow" w:hAnsi="Arial Narrow" w:cs="Arial Narrow"/>
                <w:i/>
                <w:iCs/>
                <w:color w:val="auto"/>
                <w:sz w:val="20"/>
                <w:szCs w:val="24"/>
                <w:lang w:eastAsia="en-US"/>
              </w:rPr>
              <w:t>Plea</w:t>
            </w:r>
            <w:r w:rsidRPr="00C70209">
              <w:rPr>
                <w:rFonts w:ascii="Arial Narrow" w:hAnsi="Arial Narrow" w:cs="Arial Narrow"/>
                <w:i/>
                <w:iCs/>
                <w:color w:val="auto"/>
                <w:spacing w:val="1"/>
                <w:sz w:val="20"/>
                <w:szCs w:val="24"/>
                <w:lang w:eastAsia="en-US"/>
              </w:rPr>
              <w:t>s</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pacing w:val="1"/>
                <w:sz w:val="20"/>
                <w:szCs w:val="24"/>
                <w:lang w:eastAsia="en-US"/>
              </w:rPr>
              <w:t>su</w:t>
            </w:r>
            <w:r w:rsidRPr="00C70209">
              <w:rPr>
                <w:rFonts w:ascii="Arial Narrow" w:hAnsi="Arial Narrow" w:cs="Arial Narrow"/>
                <w:i/>
                <w:iCs/>
                <w:color w:val="auto"/>
                <w:sz w:val="20"/>
                <w:szCs w:val="24"/>
                <w:lang w:eastAsia="en-US"/>
              </w:rPr>
              <w:t>m</w:t>
            </w:r>
            <w:r w:rsidRPr="00C70209">
              <w:rPr>
                <w:rFonts w:ascii="Arial Narrow" w:hAnsi="Arial Narrow" w:cs="Arial Narrow"/>
                <w:i/>
                <w:iCs/>
                <w:color w:val="auto"/>
                <w:spacing w:val="1"/>
                <w:sz w:val="20"/>
                <w:szCs w:val="24"/>
                <w:lang w:eastAsia="en-US"/>
              </w:rPr>
              <w:t>m</w:t>
            </w:r>
            <w:r w:rsidRPr="00C70209">
              <w:rPr>
                <w:rFonts w:ascii="Arial Narrow" w:hAnsi="Arial Narrow" w:cs="Arial Narrow"/>
                <w:i/>
                <w:iCs/>
                <w:color w:val="auto"/>
                <w:sz w:val="20"/>
                <w:szCs w:val="24"/>
                <w:lang w:eastAsia="en-US"/>
              </w:rPr>
              <w:t>ari</w:t>
            </w:r>
            <w:r w:rsidRPr="00C70209">
              <w:rPr>
                <w:rFonts w:ascii="Arial Narrow" w:hAnsi="Arial Narrow" w:cs="Arial Narrow"/>
                <w:i/>
                <w:iCs/>
                <w:color w:val="auto"/>
                <w:spacing w:val="1"/>
                <w:sz w:val="20"/>
                <w:szCs w:val="24"/>
                <w:lang w:eastAsia="en-US"/>
              </w:rPr>
              <w:t>s</w:t>
            </w:r>
            <w:r w:rsidRPr="00C70209">
              <w:rPr>
                <w:rFonts w:ascii="Arial Narrow" w:hAnsi="Arial Narrow" w:cs="Arial Narrow"/>
                <w:i/>
                <w:iCs/>
                <w:color w:val="auto"/>
                <w:sz w:val="20"/>
                <w:szCs w:val="24"/>
                <w:lang w:eastAsia="en-US"/>
              </w:rPr>
              <w:t>e the</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de</w:t>
            </w:r>
            <w:r w:rsidRPr="00C70209">
              <w:rPr>
                <w:rFonts w:ascii="Arial Narrow" w:hAnsi="Arial Narrow" w:cs="Arial Narrow"/>
                <w:i/>
                <w:iCs/>
                <w:color w:val="auto"/>
                <w:spacing w:val="1"/>
                <w:sz w:val="20"/>
                <w:szCs w:val="24"/>
                <w:lang w:eastAsia="en-US"/>
              </w:rPr>
              <w:t>v</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l</w:t>
            </w:r>
            <w:r w:rsidRPr="00C70209">
              <w:rPr>
                <w:rFonts w:ascii="Arial Narrow" w:hAnsi="Arial Narrow" w:cs="Arial Narrow"/>
                <w:i/>
                <w:iCs/>
                <w:color w:val="auto"/>
                <w:sz w:val="20"/>
                <w:szCs w:val="24"/>
                <w:lang w:eastAsia="en-US"/>
              </w:rPr>
              <w:t>o</w:t>
            </w:r>
            <w:r w:rsidRPr="00C70209">
              <w:rPr>
                <w:rFonts w:ascii="Arial Narrow" w:hAnsi="Arial Narrow" w:cs="Arial Narrow"/>
                <w:i/>
                <w:iCs/>
                <w:color w:val="auto"/>
                <w:spacing w:val="1"/>
                <w:sz w:val="20"/>
                <w:szCs w:val="24"/>
                <w:lang w:eastAsia="en-US"/>
              </w:rPr>
              <w:t>p</w:t>
            </w:r>
            <w:r w:rsidRPr="00C70209">
              <w:rPr>
                <w:rFonts w:ascii="Arial Narrow" w:hAnsi="Arial Narrow" w:cs="Arial Narrow"/>
                <w:i/>
                <w:iCs/>
                <w:color w:val="auto"/>
                <w:sz w:val="20"/>
                <w:szCs w:val="24"/>
                <w:lang w:eastAsia="en-US"/>
              </w:rPr>
              <w:t>m</w:t>
            </w:r>
            <w:r w:rsidRPr="00C70209">
              <w:rPr>
                <w:rFonts w:ascii="Arial Narrow" w:hAnsi="Arial Narrow" w:cs="Arial Narrow"/>
                <w:i/>
                <w:iCs/>
                <w:color w:val="auto"/>
                <w:spacing w:val="1"/>
                <w:sz w:val="20"/>
                <w:szCs w:val="24"/>
                <w:lang w:eastAsia="en-US"/>
              </w:rPr>
              <w:t>e</w:t>
            </w:r>
            <w:r w:rsidRPr="00C70209">
              <w:rPr>
                <w:rFonts w:ascii="Arial Narrow" w:hAnsi="Arial Narrow" w:cs="Arial Narrow"/>
                <w:i/>
                <w:iCs/>
                <w:color w:val="auto"/>
                <w:sz w:val="20"/>
                <w:szCs w:val="24"/>
                <w:lang w:eastAsia="en-US"/>
              </w:rPr>
              <w:t>nt</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gro</w:t>
            </w:r>
            <w:r w:rsidRPr="00C70209">
              <w:rPr>
                <w:rFonts w:ascii="Arial Narrow" w:hAnsi="Arial Narrow" w:cs="Arial Narrow"/>
                <w:i/>
                <w:iCs/>
                <w:color w:val="auto"/>
                <w:spacing w:val="1"/>
                <w:sz w:val="20"/>
                <w:szCs w:val="24"/>
                <w:lang w:eastAsia="en-US"/>
              </w:rPr>
              <w:t>u</w:t>
            </w:r>
            <w:r w:rsidRPr="00C70209">
              <w:rPr>
                <w:rFonts w:ascii="Arial Narrow" w:hAnsi="Arial Narrow" w:cs="Arial Narrow"/>
                <w:i/>
                <w:iCs/>
                <w:color w:val="auto"/>
                <w:sz w:val="20"/>
                <w:szCs w:val="24"/>
                <w:lang w:eastAsia="en-US"/>
              </w:rPr>
              <w:t xml:space="preserve">p’s </w:t>
            </w:r>
            <w:r w:rsidRPr="00C70209">
              <w:rPr>
                <w:rFonts w:ascii="Arial Narrow" w:hAnsi="Arial Narrow" w:cs="Arial Narrow"/>
                <w:i/>
                <w:iCs/>
                <w:color w:val="auto"/>
                <w:spacing w:val="1"/>
                <w:sz w:val="20"/>
                <w:szCs w:val="24"/>
                <w:lang w:eastAsia="en-US"/>
              </w:rPr>
              <w:t>sy</w:t>
            </w:r>
            <w:r w:rsidRPr="00C70209">
              <w:rPr>
                <w:rFonts w:ascii="Arial Narrow" w:hAnsi="Arial Narrow" w:cs="Arial Narrow"/>
                <w:i/>
                <w:iCs/>
                <w:color w:val="auto"/>
                <w:sz w:val="20"/>
                <w:szCs w:val="24"/>
                <w:lang w:eastAsia="en-US"/>
              </w:rPr>
              <w:t>nthe</w:t>
            </w:r>
            <w:r w:rsidRPr="00C70209">
              <w:rPr>
                <w:rFonts w:ascii="Arial Narrow" w:hAnsi="Arial Narrow" w:cs="Arial Narrow"/>
                <w:i/>
                <w:iCs/>
                <w:color w:val="auto"/>
                <w:spacing w:val="1"/>
                <w:sz w:val="20"/>
                <w:szCs w:val="24"/>
                <w:lang w:eastAsia="en-US"/>
              </w:rPr>
              <w:t>s</w:t>
            </w:r>
            <w:r w:rsidRPr="00C70209">
              <w:rPr>
                <w:rFonts w:ascii="Arial Narrow" w:hAnsi="Arial Narrow" w:cs="Arial Narrow"/>
                <w:i/>
                <w:iCs/>
                <w:color w:val="auto"/>
                <w:sz w:val="20"/>
                <w:szCs w:val="24"/>
                <w:lang w:eastAsia="en-US"/>
              </w:rPr>
              <w:t>is</w:t>
            </w:r>
            <w:r w:rsidRPr="00C70209">
              <w:rPr>
                <w:rFonts w:ascii="Arial Narrow" w:hAnsi="Arial Narrow" w:cs="Arial Narrow"/>
                <w:i/>
                <w:iCs/>
                <w:color w:val="auto"/>
                <w:spacing w:val="2"/>
                <w:sz w:val="20"/>
                <w:szCs w:val="24"/>
                <w:lang w:eastAsia="en-US"/>
              </w:rPr>
              <w:t xml:space="preserve"> </w:t>
            </w:r>
            <w:r w:rsidRPr="00C70209">
              <w:rPr>
                <w:rFonts w:ascii="Arial Narrow" w:hAnsi="Arial Narrow" w:cs="Arial Narrow"/>
                <w:i/>
                <w:iCs/>
                <w:color w:val="auto"/>
                <w:sz w:val="20"/>
                <w:szCs w:val="24"/>
                <w:lang w:eastAsia="en-US"/>
              </w:rPr>
              <w:t>of</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t</w:t>
            </w:r>
            <w:r w:rsidRPr="00C70209">
              <w:rPr>
                <w:rFonts w:ascii="Arial Narrow" w:hAnsi="Arial Narrow" w:cs="Arial Narrow"/>
                <w:i/>
                <w:iCs/>
                <w:color w:val="auto"/>
                <w:spacing w:val="1"/>
                <w:sz w:val="20"/>
                <w:szCs w:val="24"/>
                <w:lang w:eastAsia="en-US"/>
              </w:rPr>
              <w:t>h</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vi</w:t>
            </w:r>
            <w:r w:rsidRPr="00C70209">
              <w:rPr>
                <w:rFonts w:ascii="Arial Narrow" w:hAnsi="Arial Narrow" w:cs="Arial Narrow"/>
                <w:i/>
                <w:iCs/>
                <w:color w:val="auto"/>
                <w:sz w:val="20"/>
                <w:szCs w:val="24"/>
                <w:lang w:eastAsia="en-US"/>
              </w:rPr>
              <w:t>den</w:t>
            </w:r>
            <w:r w:rsidRPr="00C70209">
              <w:rPr>
                <w:rFonts w:ascii="Arial Narrow" w:hAnsi="Arial Narrow" w:cs="Arial Narrow"/>
                <w:i/>
                <w:iCs/>
                <w:color w:val="auto"/>
                <w:spacing w:val="1"/>
                <w:sz w:val="20"/>
                <w:szCs w:val="24"/>
                <w:lang w:eastAsia="en-US"/>
              </w:rPr>
              <w:t>c</w:t>
            </w:r>
            <w:r w:rsidRPr="00C70209">
              <w:rPr>
                <w:rFonts w:ascii="Arial Narrow" w:hAnsi="Arial Narrow" w:cs="Arial Narrow"/>
                <w:i/>
                <w:iCs/>
                <w:color w:val="auto"/>
                <w:sz w:val="20"/>
                <w:szCs w:val="24"/>
                <w:lang w:eastAsia="en-US"/>
              </w:rPr>
              <w:t>e re</w:t>
            </w:r>
            <w:r w:rsidRPr="00C70209">
              <w:rPr>
                <w:rFonts w:ascii="Arial Narrow" w:hAnsi="Arial Narrow" w:cs="Arial Narrow"/>
                <w:i/>
                <w:iCs/>
                <w:color w:val="auto"/>
                <w:spacing w:val="1"/>
                <w:sz w:val="20"/>
                <w:szCs w:val="24"/>
                <w:lang w:eastAsia="en-US"/>
              </w:rPr>
              <w:t>l</w:t>
            </w:r>
            <w:r w:rsidRPr="00C70209">
              <w:rPr>
                <w:rFonts w:ascii="Arial Narrow" w:hAnsi="Arial Narrow" w:cs="Arial Narrow"/>
                <w:i/>
                <w:iCs/>
                <w:color w:val="auto"/>
                <w:sz w:val="20"/>
                <w:szCs w:val="24"/>
                <w:lang w:eastAsia="en-US"/>
              </w:rPr>
              <w:t>ati</w:t>
            </w:r>
            <w:r w:rsidRPr="00C70209">
              <w:rPr>
                <w:rFonts w:ascii="Arial Narrow" w:hAnsi="Arial Narrow" w:cs="Arial Narrow"/>
                <w:i/>
                <w:iCs/>
                <w:color w:val="auto"/>
                <w:spacing w:val="1"/>
                <w:sz w:val="20"/>
                <w:szCs w:val="24"/>
                <w:lang w:eastAsia="en-US"/>
              </w:rPr>
              <w:t>n</w:t>
            </w:r>
            <w:r w:rsidRPr="00C70209">
              <w:rPr>
                <w:rFonts w:ascii="Arial Narrow" w:hAnsi="Arial Narrow" w:cs="Arial Narrow"/>
                <w:i/>
                <w:iCs/>
                <w:color w:val="auto"/>
                <w:sz w:val="20"/>
                <w:szCs w:val="24"/>
                <w:lang w:eastAsia="en-US"/>
              </w:rPr>
              <w:t>g</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pacing w:val="1"/>
                <w:sz w:val="20"/>
                <w:szCs w:val="24"/>
                <w:lang w:eastAsia="en-US"/>
              </w:rPr>
              <w:t>t</w:t>
            </w:r>
            <w:r w:rsidRPr="00C70209">
              <w:rPr>
                <w:rFonts w:ascii="Arial Narrow" w:hAnsi="Arial Narrow" w:cs="Arial Narrow"/>
                <w:i/>
                <w:iCs/>
                <w:color w:val="auto"/>
                <w:sz w:val="20"/>
                <w:szCs w:val="24"/>
                <w:lang w:eastAsia="en-US"/>
              </w:rPr>
              <w:t>o</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t</w:t>
            </w:r>
            <w:r w:rsidRPr="00C70209">
              <w:rPr>
                <w:rFonts w:ascii="Arial Narrow" w:hAnsi="Arial Narrow" w:cs="Arial Narrow"/>
                <w:i/>
                <w:iCs/>
                <w:color w:val="auto"/>
                <w:spacing w:val="1"/>
                <w:sz w:val="20"/>
                <w:szCs w:val="24"/>
                <w:lang w:eastAsia="en-US"/>
              </w:rPr>
              <w:t>h</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pacing w:val="1"/>
                <w:sz w:val="20"/>
                <w:szCs w:val="24"/>
                <w:lang w:eastAsia="en-US"/>
              </w:rPr>
              <w:t>k</w:t>
            </w:r>
            <w:r w:rsidRPr="00C70209">
              <w:rPr>
                <w:rFonts w:ascii="Arial Narrow" w:hAnsi="Arial Narrow" w:cs="Arial Narrow"/>
                <w:i/>
                <w:iCs/>
                <w:color w:val="auto"/>
                <w:sz w:val="20"/>
                <w:szCs w:val="24"/>
                <w:lang w:eastAsia="en-US"/>
              </w:rPr>
              <w:t>ey q</w:t>
            </w:r>
            <w:r w:rsidRPr="00C70209">
              <w:rPr>
                <w:rFonts w:ascii="Arial Narrow" w:hAnsi="Arial Narrow" w:cs="Arial Narrow"/>
                <w:i/>
                <w:iCs/>
                <w:color w:val="auto"/>
                <w:spacing w:val="1"/>
                <w:sz w:val="20"/>
                <w:szCs w:val="24"/>
                <w:lang w:eastAsia="en-US"/>
              </w:rPr>
              <w:t>u</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s</w:t>
            </w:r>
            <w:r w:rsidRPr="00C70209">
              <w:rPr>
                <w:rFonts w:ascii="Arial Narrow" w:hAnsi="Arial Narrow" w:cs="Arial Narrow"/>
                <w:i/>
                <w:iCs/>
                <w:color w:val="auto"/>
                <w:sz w:val="20"/>
                <w:szCs w:val="24"/>
                <w:lang w:eastAsia="en-US"/>
              </w:rPr>
              <w:t>tion,</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ta</w:t>
            </w:r>
            <w:r w:rsidRPr="00C70209">
              <w:rPr>
                <w:rFonts w:ascii="Arial Narrow" w:hAnsi="Arial Narrow" w:cs="Arial Narrow"/>
                <w:i/>
                <w:iCs/>
                <w:color w:val="auto"/>
                <w:spacing w:val="1"/>
                <w:sz w:val="20"/>
                <w:szCs w:val="24"/>
                <w:lang w:eastAsia="en-US"/>
              </w:rPr>
              <w:t>ki</w:t>
            </w:r>
            <w:r w:rsidRPr="00C70209">
              <w:rPr>
                <w:rFonts w:ascii="Arial Narrow" w:hAnsi="Arial Narrow" w:cs="Arial Narrow"/>
                <w:i/>
                <w:iCs/>
                <w:color w:val="auto"/>
                <w:sz w:val="20"/>
                <w:szCs w:val="24"/>
                <w:lang w:eastAsia="en-US"/>
              </w:rPr>
              <w:t>ng</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all</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t</w:t>
            </w:r>
            <w:r w:rsidRPr="00C70209">
              <w:rPr>
                <w:rFonts w:ascii="Arial Narrow" w:hAnsi="Arial Narrow" w:cs="Arial Narrow"/>
                <w:i/>
                <w:iCs/>
                <w:color w:val="auto"/>
                <w:spacing w:val="1"/>
                <w:sz w:val="20"/>
                <w:szCs w:val="24"/>
                <w:lang w:eastAsia="en-US"/>
              </w:rPr>
              <w:t>h</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a</w:t>
            </w:r>
            <w:r w:rsidRPr="00C70209">
              <w:rPr>
                <w:rFonts w:ascii="Arial Narrow" w:hAnsi="Arial Narrow" w:cs="Arial Narrow"/>
                <w:i/>
                <w:iCs/>
                <w:color w:val="auto"/>
                <w:spacing w:val="1"/>
                <w:sz w:val="20"/>
                <w:szCs w:val="24"/>
                <w:lang w:eastAsia="en-US"/>
              </w:rPr>
              <w:t>b</w:t>
            </w:r>
            <w:r w:rsidRPr="00C70209">
              <w:rPr>
                <w:rFonts w:ascii="Arial Narrow" w:hAnsi="Arial Narrow" w:cs="Arial Narrow"/>
                <w:i/>
                <w:iCs/>
                <w:color w:val="auto"/>
                <w:sz w:val="20"/>
                <w:szCs w:val="24"/>
                <w:lang w:eastAsia="en-US"/>
              </w:rPr>
              <w:t>o</w:t>
            </w:r>
            <w:r w:rsidRPr="00C70209">
              <w:rPr>
                <w:rFonts w:ascii="Arial Narrow" w:hAnsi="Arial Narrow" w:cs="Arial Narrow"/>
                <w:i/>
                <w:iCs/>
                <w:color w:val="auto"/>
                <w:spacing w:val="1"/>
                <w:sz w:val="20"/>
                <w:szCs w:val="24"/>
                <w:lang w:eastAsia="en-US"/>
              </w:rPr>
              <w:t>v</w:t>
            </w:r>
            <w:r w:rsidRPr="00C70209">
              <w:rPr>
                <w:rFonts w:ascii="Arial Narrow" w:hAnsi="Arial Narrow" w:cs="Arial Narrow"/>
                <w:i/>
                <w:iCs/>
                <w:color w:val="auto"/>
                <w:sz w:val="20"/>
                <w:szCs w:val="24"/>
                <w:lang w:eastAsia="en-US"/>
              </w:rPr>
              <w:t>e</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pacing w:val="1"/>
                <w:sz w:val="20"/>
                <w:szCs w:val="24"/>
                <w:lang w:eastAsia="en-US"/>
              </w:rPr>
              <w:t>f</w:t>
            </w:r>
            <w:r w:rsidRPr="00C70209">
              <w:rPr>
                <w:rFonts w:ascii="Arial Narrow" w:hAnsi="Arial Narrow" w:cs="Arial Narrow"/>
                <w:i/>
                <w:iCs/>
                <w:color w:val="auto"/>
                <w:sz w:val="20"/>
                <w:szCs w:val="24"/>
                <w:lang w:eastAsia="en-US"/>
              </w:rPr>
              <w:t>a</w:t>
            </w:r>
            <w:r w:rsidRPr="00C70209">
              <w:rPr>
                <w:rFonts w:ascii="Arial Narrow" w:hAnsi="Arial Narrow" w:cs="Arial Narrow"/>
                <w:i/>
                <w:iCs/>
                <w:color w:val="auto"/>
                <w:spacing w:val="1"/>
                <w:sz w:val="20"/>
                <w:szCs w:val="24"/>
                <w:lang w:eastAsia="en-US"/>
              </w:rPr>
              <w:t>c</w:t>
            </w:r>
            <w:r w:rsidRPr="00C70209">
              <w:rPr>
                <w:rFonts w:ascii="Arial Narrow" w:hAnsi="Arial Narrow" w:cs="Arial Narrow"/>
                <w:i/>
                <w:iCs/>
                <w:color w:val="auto"/>
                <w:sz w:val="20"/>
                <w:szCs w:val="24"/>
                <w:lang w:eastAsia="en-US"/>
              </w:rPr>
              <w:t xml:space="preserve">tors </w:t>
            </w:r>
            <w:r w:rsidRPr="00C70209">
              <w:rPr>
                <w:rFonts w:ascii="Arial Narrow" w:hAnsi="Arial Narrow" w:cs="Arial Narrow"/>
                <w:i/>
                <w:iCs/>
                <w:color w:val="auto"/>
                <w:spacing w:val="3"/>
                <w:sz w:val="20"/>
                <w:szCs w:val="24"/>
                <w:lang w:eastAsia="en-US"/>
              </w:rPr>
              <w:t>i</w:t>
            </w:r>
            <w:r w:rsidRPr="00C70209">
              <w:rPr>
                <w:rFonts w:ascii="Arial Narrow" w:hAnsi="Arial Narrow" w:cs="Arial Narrow"/>
                <w:i/>
                <w:iCs/>
                <w:color w:val="auto"/>
                <w:sz w:val="20"/>
                <w:szCs w:val="24"/>
                <w:lang w:eastAsia="en-US"/>
              </w:rPr>
              <w:t>n</w:t>
            </w:r>
            <w:r w:rsidRPr="00C70209">
              <w:rPr>
                <w:rFonts w:ascii="Arial Narrow" w:hAnsi="Arial Narrow" w:cs="Arial Narrow"/>
                <w:i/>
                <w:iCs/>
                <w:color w:val="auto"/>
                <w:spacing w:val="1"/>
                <w:sz w:val="20"/>
                <w:szCs w:val="24"/>
                <w:lang w:eastAsia="en-US"/>
              </w:rPr>
              <w:t>t</w:t>
            </w:r>
            <w:r w:rsidRPr="00C70209">
              <w:rPr>
                <w:rFonts w:ascii="Arial Narrow" w:hAnsi="Arial Narrow" w:cs="Arial Narrow"/>
                <w:i/>
                <w:iCs/>
                <w:color w:val="auto"/>
                <w:sz w:val="20"/>
                <w:szCs w:val="24"/>
                <w:lang w:eastAsia="en-US"/>
              </w:rPr>
              <w:t>o</w:t>
            </w:r>
            <w:r w:rsidRPr="00C70209">
              <w:rPr>
                <w:rFonts w:ascii="Arial Narrow" w:hAnsi="Arial Narrow" w:cs="Arial Narrow"/>
                <w:i/>
                <w:iCs/>
                <w:color w:val="auto"/>
                <w:spacing w:val="-1"/>
                <w:sz w:val="20"/>
                <w:szCs w:val="24"/>
                <w:lang w:eastAsia="en-US"/>
              </w:rPr>
              <w:t xml:space="preserve"> </w:t>
            </w:r>
            <w:r w:rsidRPr="00C70209">
              <w:rPr>
                <w:rFonts w:ascii="Arial Narrow" w:hAnsi="Arial Narrow" w:cs="Arial Narrow"/>
                <w:i/>
                <w:iCs/>
                <w:color w:val="auto"/>
                <w:sz w:val="20"/>
                <w:szCs w:val="24"/>
                <w:lang w:eastAsia="en-US"/>
              </w:rPr>
              <w:t>a</w:t>
            </w:r>
            <w:r w:rsidRPr="00C70209">
              <w:rPr>
                <w:rFonts w:ascii="Arial Narrow" w:hAnsi="Arial Narrow" w:cs="Arial Narrow"/>
                <w:i/>
                <w:iCs/>
                <w:color w:val="auto"/>
                <w:spacing w:val="1"/>
                <w:sz w:val="20"/>
                <w:szCs w:val="24"/>
                <w:lang w:eastAsia="en-US"/>
              </w:rPr>
              <w:t>cc</w:t>
            </w:r>
            <w:r w:rsidRPr="00C70209">
              <w:rPr>
                <w:rFonts w:ascii="Arial Narrow" w:hAnsi="Arial Narrow" w:cs="Arial Narrow"/>
                <w:i/>
                <w:iCs/>
                <w:color w:val="auto"/>
                <w:sz w:val="20"/>
                <w:szCs w:val="24"/>
                <w:lang w:eastAsia="en-US"/>
              </w:rPr>
              <w:t>oun</w:t>
            </w:r>
            <w:r w:rsidRPr="00C70209">
              <w:rPr>
                <w:rFonts w:ascii="Arial Narrow" w:hAnsi="Arial Narrow" w:cs="Arial Narrow"/>
                <w:i/>
                <w:iCs/>
                <w:color w:val="auto"/>
                <w:spacing w:val="1"/>
                <w:sz w:val="20"/>
                <w:szCs w:val="24"/>
                <w:lang w:eastAsia="en-US"/>
              </w:rPr>
              <w:t>t</w:t>
            </w:r>
            <w:r w:rsidRPr="00C70209">
              <w:rPr>
                <w:rFonts w:ascii="Arial Narrow" w:hAnsi="Arial Narrow" w:cs="Arial Narrow"/>
                <w:i/>
                <w:iCs/>
                <w:color w:val="auto"/>
                <w:sz w:val="20"/>
                <w:szCs w:val="24"/>
                <w:lang w:eastAsia="en-US"/>
              </w:rPr>
              <w:t>.</w:t>
            </w:r>
            <w:r w:rsidRPr="00C70209">
              <w:rPr>
                <w:rFonts w:ascii="Arial Narrow" w:hAnsi="Arial Narrow" w:cs="Arial Narrow"/>
                <w:i/>
                <w:iCs/>
                <w:color w:val="auto"/>
                <w:spacing w:val="-1"/>
                <w:sz w:val="20"/>
                <w:szCs w:val="24"/>
                <w:lang w:eastAsia="en-US"/>
              </w:rPr>
              <w:t xml:space="preserve"> </w:t>
            </w:r>
          </w:p>
        </w:tc>
      </w:tr>
      <w:tr w:rsidR="00E9569B" w:rsidRPr="00C70209" w14:paraId="11C2413E" w14:textId="77777777" w:rsidTr="00E9569B">
        <w:trPr>
          <w:trHeight w:hRule="exact" w:val="296"/>
        </w:trPr>
        <w:tc>
          <w:tcPr>
            <w:tcW w:w="898" w:type="pct"/>
            <w:tcBorders>
              <w:top w:val="single" w:sz="4" w:space="0" w:color="000000"/>
              <w:left w:val="single" w:sz="4" w:space="0" w:color="000000"/>
              <w:bottom w:val="single" w:sz="4" w:space="0" w:color="auto"/>
              <w:right w:val="single" w:sz="4" w:space="0" w:color="000000"/>
            </w:tcBorders>
            <w:hideMark/>
          </w:tcPr>
          <w:p w14:paraId="62AE0C0F" w14:textId="77777777" w:rsidR="00E9569B" w:rsidRPr="00C70209" w:rsidRDefault="00E9569B">
            <w:pPr>
              <w:widowControl w:val="0"/>
              <w:autoSpaceDE w:val="0"/>
              <w:autoSpaceDN w:val="0"/>
              <w:adjustRightInd w:val="0"/>
              <w:spacing w:before="30" w:after="3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 w:val="18"/>
                <w:szCs w:val="18"/>
                <w:lang w:eastAsia="en-US"/>
              </w:rPr>
              <w:t>Component</w:t>
            </w:r>
          </w:p>
        </w:tc>
        <w:tc>
          <w:tcPr>
            <w:tcW w:w="422" w:type="pct"/>
            <w:tcBorders>
              <w:top w:val="single" w:sz="4" w:space="0" w:color="000000"/>
              <w:left w:val="single" w:sz="4" w:space="0" w:color="000000"/>
              <w:bottom w:val="single" w:sz="4" w:space="0" w:color="000000"/>
              <w:right w:val="single" w:sz="4" w:space="0" w:color="000000"/>
            </w:tcBorders>
            <w:hideMark/>
          </w:tcPr>
          <w:p w14:paraId="4A118E77" w14:textId="77777777" w:rsidR="00E9569B" w:rsidRPr="00C70209" w:rsidRDefault="00E9569B">
            <w:pPr>
              <w:widowControl w:val="0"/>
              <w:autoSpaceDE w:val="0"/>
              <w:autoSpaceDN w:val="0"/>
              <w:adjustRightInd w:val="0"/>
              <w:spacing w:before="30" w:after="3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 w:val="18"/>
                <w:szCs w:val="18"/>
                <w:lang w:eastAsia="en-US"/>
              </w:rPr>
              <w:t>Rating</w:t>
            </w:r>
          </w:p>
        </w:tc>
        <w:tc>
          <w:tcPr>
            <w:tcW w:w="3680" w:type="pct"/>
            <w:tcBorders>
              <w:top w:val="single" w:sz="4" w:space="0" w:color="000000"/>
              <w:left w:val="single" w:sz="4" w:space="0" w:color="000000"/>
              <w:bottom w:val="single" w:sz="4" w:space="0" w:color="000000"/>
              <w:right w:val="single" w:sz="4" w:space="0" w:color="000000"/>
            </w:tcBorders>
            <w:hideMark/>
          </w:tcPr>
          <w:p w14:paraId="1E933E1B" w14:textId="77777777" w:rsidR="00E9569B" w:rsidRPr="00C70209" w:rsidRDefault="00E9569B">
            <w:pPr>
              <w:widowControl w:val="0"/>
              <w:autoSpaceDE w:val="0"/>
              <w:autoSpaceDN w:val="0"/>
              <w:adjustRightInd w:val="0"/>
              <w:spacing w:before="30" w:after="30" w:line="276" w:lineRule="auto"/>
              <w:ind w:left="103" w:right="-20"/>
              <w:rPr>
                <w:rFonts w:ascii="Times New Roman" w:hAnsi="Times New Roman" w:cs="Arial"/>
                <w:color w:val="auto"/>
                <w:szCs w:val="24"/>
                <w:lang w:eastAsia="en-US"/>
              </w:rPr>
            </w:pPr>
            <w:r w:rsidRPr="00C70209">
              <w:rPr>
                <w:rFonts w:ascii="Arial Narrow" w:hAnsi="Arial Narrow" w:cs="Arial Narrow"/>
                <w:b/>
                <w:bCs/>
                <w:color w:val="auto"/>
                <w:sz w:val="18"/>
                <w:szCs w:val="18"/>
                <w:lang w:eastAsia="en-US"/>
              </w:rPr>
              <w:t>Description</w:t>
            </w:r>
          </w:p>
        </w:tc>
      </w:tr>
      <w:tr w:rsidR="00E9569B" w:rsidRPr="00C70209" w14:paraId="0981D060" w14:textId="77777777" w:rsidTr="00E9569B">
        <w:trPr>
          <w:trHeight w:hRule="exact" w:val="366"/>
        </w:trPr>
        <w:tc>
          <w:tcPr>
            <w:tcW w:w="898" w:type="pct"/>
            <w:tcBorders>
              <w:top w:val="single" w:sz="4" w:space="0" w:color="auto"/>
              <w:left w:val="single" w:sz="4" w:space="0" w:color="000000"/>
              <w:bottom w:val="single" w:sz="4" w:space="0" w:color="auto"/>
              <w:right w:val="single" w:sz="4" w:space="0" w:color="000000"/>
            </w:tcBorders>
            <w:hideMark/>
          </w:tcPr>
          <w:p w14:paraId="644D9A2C" w14:textId="77777777" w:rsidR="00E9569B" w:rsidRPr="00C70209" w:rsidRDefault="00E9569B" w:rsidP="00E9569B">
            <w:pPr>
              <w:widowControl w:val="0"/>
              <w:numPr>
                <w:ilvl w:val="0"/>
                <w:numId w:val="39"/>
              </w:numPr>
              <w:tabs>
                <w:tab w:val="num" w:pos="360"/>
              </w:tabs>
              <w:autoSpaceDE w:val="0"/>
              <w:autoSpaceDN w:val="0"/>
              <w:adjustRightInd w:val="0"/>
              <w:spacing w:before="30" w:after="30" w:line="360" w:lineRule="auto"/>
              <w:ind w:right="-20" w:hanging="540"/>
              <w:rPr>
                <w:rFonts w:ascii="Arial Narrow" w:hAnsi="Arial Narrow" w:cs="Arial"/>
                <w:color w:val="auto"/>
                <w:sz w:val="18"/>
                <w:szCs w:val="18"/>
                <w:lang w:eastAsia="en-US"/>
              </w:rPr>
            </w:pPr>
            <w:r w:rsidRPr="00C70209">
              <w:rPr>
                <w:rFonts w:ascii="Arial Narrow" w:hAnsi="Arial Narrow" w:cs="Arial Narrow"/>
                <w:color w:val="auto"/>
                <w:sz w:val="18"/>
                <w:szCs w:val="18"/>
                <w:lang w:eastAsia="en-US"/>
              </w:rPr>
              <w:t>Evidence base</w:t>
            </w:r>
          </w:p>
        </w:tc>
        <w:tc>
          <w:tcPr>
            <w:tcW w:w="422" w:type="pct"/>
            <w:tcBorders>
              <w:top w:val="single" w:sz="4" w:space="0" w:color="000000"/>
              <w:left w:val="single" w:sz="4" w:space="0" w:color="000000"/>
              <w:bottom w:val="single" w:sz="4" w:space="0" w:color="000000"/>
              <w:right w:val="single" w:sz="4" w:space="0" w:color="000000"/>
            </w:tcBorders>
          </w:tcPr>
          <w:p w14:paraId="10208219"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c>
          <w:tcPr>
            <w:tcW w:w="3680" w:type="pct"/>
            <w:tcBorders>
              <w:top w:val="single" w:sz="4" w:space="0" w:color="000000"/>
              <w:left w:val="single" w:sz="4" w:space="0" w:color="000000"/>
              <w:bottom w:val="single" w:sz="4" w:space="0" w:color="000000"/>
              <w:right w:val="single" w:sz="4" w:space="0" w:color="000000"/>
            </w:tcBorders>
          </w:tcPr>
          <w:p w14:paraId="4A2BB314"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r>
      <w:tr w:rsidR="00E9569B" w:rsidRPr="00C70209" w14:paraId="4D767640" w14:textId="77777777" w:rsidTr="00E9569B">
        <w:trPr>
          <w:trHeight w:hRule="exact" w:val="366"/>
        </w:trPr>
        <w:tc>
          <w:tcPr>
            <w:tcW w:w="898" w:type="pct"/>
            <w:tcBorders>
              <w:top w:val="single" w:sz="4" w:space="0" w:color="auto"/>
              <w:left w:val="single" w:sz="4" w:space="0" w:color="000000"/>
              <w:bottom w:val="single" w:sz="4" w:space="0" w:color="auto"/>
              <w:right w:val="single" w:sz="4" w:space="0" w:color="000000"/>
            </w:tcBorders>
            <w:hideMark/>
          </w:tcPr>
          <w:p w14:paraId="542398A3" w14:textId="77777777" w:rsidR="00E9569B" w:rsidRPr="00C70209" w:rsidRDefault="00E9569B" w:rsidP="00E9569B">
            <w:pPr>
              <w:widowControl w:val="0"/>
              <w:numPr>
                <w:ilvl w:val="0"/>
                <w:numId w:val="39"/>
              </w:numPr>
              <w:tabs>
                <w:tab w:val="num" w:pos="360"/>
              </w:tabs>
              <w:autoSpaceDE w:val="0"/>
              <w:autoSpaceDN w:val="0"/>
              <w:adjustRightInd w:val="0"/>
              <w:spacing w:before="30" w:after="30" w:line="360" w:lineRule="auto"/>
              <w:ind w:right="-20" w:hanging="540"/>
              <w:rPr>
                <w:rFonts w:ascii="Arial Narrow" w:hAnsi="Arial Narrow" w:cs="Arial"/>
                <w:color w:val="auto"/>
                <w:sz w:val="18"/>
                <w:szCs w:val="18"/>
                <w:lang w:eastAsia="en-US"/>
              </w:rPr>
            </w:pPr>
            <w:r w:rsidRPr="00C70209">
              <w:rPr>
                <w:rFonts w:ascii="Arial Narrow" w:hAnsi="Arial Narrow" w:cs="Arial"/>
                <w:color w:val="auto"/>
                <w:sz w:val="18"/>
                <w:szCs w:val="18"/>
                <w:lang w:eastAsia="en-US"/>
              </w:rPr>
              <w:t>Consistency</w:t>
            </w:r>
          </w:p>
        </w:tc>
        <w:tc>
          <w:tcPr>
            <w:tcW w:w="422" w:type="pct"/>
            <w:tcBorders>
              <w:top w:val="single" w:sz="4" w:space="0" w:color="000000"/>
              <w:left w:val="single" w:sz="4" w:space="0" w:color="000000"/>
              <w:bottom w:val="single" w:sz="4" w:space="0" w:color="000000"/>
              <w:right w:val="single" w:sz="4" w:space="0" w:color="000000"/>
            </w:tcBorders>
          </w:tcPr>
          <w:p w14:paraId="74A39408"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c>
          <w:tcPr>
            <w:tcW w:w="3680" w:type="pct"/>
            <w:tcBorders>
              <w:top w:val="single" w:sz="4" w:space="0" w:color="000000"/>
              <w:left w:val="single" w:sz="4" w:space="0" w:color="000000"/>
              <w:bottom w:val="single" w:sz="4" w:space="0" w:color="000000"/>
              <w:right w:val="single" w:sz="4" w:space="0" w:color="000000"/>
            </w:tcBorders>
          </w:tcPr>
          <w:p w14:paraId="4272E98C"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r>
      <w:tr w:rsidR="00E9569B" w:rsidRPr="00C70209" w14:paraId="2FFDFBDD" w14:textId="77777777" w:rsidTr="00E9569B">
        <w:trPr>
          <w:trHeight w:hRule="exact" w:val="366"/>
        </w:trPr>
        <w:tc>
          <w:tcPr>
            <w:tcW w:w="898" w:type="pct"/>
            <w:tcBorders>
              <w:top w:val="single" w:sz="4" w:space="0" w:color="auto"/>
              <w:left w:val="single" w:sz="4" w:space="0" w:color="000000"/>
              <w:bottom w:val="single" w:sz="4" w:space="0" w:color="auto"/>
              <w:right w:val="single" w:sz="4" w:space="0" w:color="000000"/>
            </w:tcBorders>
            <w:hideMark/>
          </w:tcPr>
          <w:p w14:paraId="54A35FA6" w14:textId="77777777" w:rsidR="00E9569B" w:rsidRPr="00C70209" w:rsidRDefault="00E9569B" w:rsidP="00E9569B">
            <w:pPr>
              <w:widowControl w:val="0"/>
              <w:numPr>
                <w:ilvl w:val="0"/>
                <w:numId w:val="39"/>
              </w:numPr>
              <w:tabs>
                <w:tab w:val="num" w:pos="360"/>
              </w:tabs>
              <w:autoSpaceDE w:val="0"/>
              <w:autoSpaceDN w:val="0"/>
              <w:adjustRightInd w:val="0"/>
              <w:spacing w:before="30" w:after="30" w:line="360" w:lineRule="auto"/>
              <w:ind w:right="-20" w:hanging="540"/>
              <w:rPr>
                <w:rFonts w:ascii="Arial Narrow" w:hAnsi="Arial Narrow" w:cs="Arial"/>
                <w:color w:val="auto"/>
                <w:sz w:val="18"/>
                <w:szCs w:val="18"/>
                <w:lang w:eastAsia="en-US"/>
              </w:rPr>
            </w:pPr>
            <w:r w:rsidRPr="00C70209">
              <w:rPr>
                <w:rFonts w:ascii="Arial Narrow" w:hAnsi="Arial Narrow" w:cs="Arial Narrow"/>
                <w:color w:val="auto"/>
                <w:sz w:val="18"/>
                <w:szCs w:val="18"/>
                <w:lang w:eastAsia="en-US"/>
              </w:rPr>
              <w:t>Clini</w:t>
            </w:r>
            <w:r w:rsidRPr="00C70209">
              <w:rPr>
                <w:rFonts w:ascii="Arial Narrow" w:hAnsi="Arial Narrow" w:cs="Arial Narrow"/>
                <w:color w:val="auto"/>
                <w:spacing w:val="1"/>
                <w:sz w:val="18"/>
                <w:szCs w:val="18"/>
                <w:lang w:eastAsia="en-US"/>
              </w:rPr>
              <w:t>c</w:t>
            </w:r>
            <w:r w:rsidRPr="00C70209">
              <w:rPr>
                <w:rFonts w:ascii="Arial Narrow" w:hAnsi="Arial Narrow" w:cs="Arial Narrow"/>
                <w:color w:val="auto"/>
                <w:sz w:val="18"/>
                <w:szCs w:val="18"/>
                <w:lang w:eastAsia="en-US"/>
              </w:rPr>
              <w:t>al</w:t>
            </w:r>
            <w:r w:rsidRPr="00C70209">
              <w:rPr>
                <w:rFonts w:ascii="Arial Narrow" w:hAnsi="Arial Narrow" w:cs="Arial Narrow"/>
                <w:color w:val="auto"/>
                <w:spacing w:val="1"/>
                <w:sz w:val="18"/>
                <w:szCs w:val="18"/>
                <w:lang w:eastAsia="en-US"/>
              </w:rPr>
              <w:t xml:space="preserve"> </w:t>
            </w:r>
            <w:r w:rsidRPr="00C70209">
              <w:rPr>
                <w:rFonts w:ascii="Arial Narrow" w:hAnsi="Arial Narrow" w:cs="Arial Narrow"/>
                <w:color w:val="auto"/>
                <w:sz w:val="18"/>
                <w:szCs w:val="18"/>
                <w:lang w:eastAsia="en-US"/>
              </w:rPr>
              <w:t>i</w:t>
            </w:r>
            <w:r w:rsidRPr="00C70209">
              <w:rPr>
                <w:rFonts w:ascii="Arial Narrow" w:hAnsi="Arial Narrow" w:cs="Arial Narrow"/>
                <w:color w:val="auto"/>
                <w:spacing w:val="1"/>
                <w:sz w:val="18"/>
                <w:szCs w:val="18"/>
                <w:lang w:eastAsia="en-US"/>
              </w:rPr>
              <w:t>m</w:t>
            </w:r>
            <w:r w:rsidRPr="00C70209">
              <w:rPr>
                <w:rFonts w:ascii="Arial Narrow" w:hAnsi="Arial Narrow" w:cs="Arial Narrow"/>
                <w:color w:val="auto"/>
                <w:sz w:val="18"/>
                <w:szCs w:val="18"/>
                <w:lang w:eastAsia="en-US"/>
              </w:rPr>
              <w:t>pa</w:t>
            </w:r>
            <w:r w:rsidRPr="00C70209">
              <w:rPr>
                <w:rFonts w:ascii="Arial Narrow" w:hAnsi="Arial Narrow" w:cs="Arial Narrow"/>
                <w:color w:val="auto"/>
                <w:spacing w:val="1"/>
                <w:sz w:val="18"/>
                <w:szCs w:val="18"/>
                <w:lang w:eastAsia="en-US"/>
              </w:rPr>
              <w:t>c</w:t>
            </w:r>
            <w:r w:rsidRPr="00C70209">
              <w:rPr>
                <w:rFonts w:ascii="Arial Narrow" w:hAnsi="Arial Narrow" w:cs="Arial Narrow"/>
                <w:color w:val="auto"/>
                <w:sz w:val="18"/>
                <w:szCs w:val="18"/>
                <w:lang w:eastAsia="en-US"/>
              </w:rPr>
              <w:t>t</w:t>
            </w:r>
          </w:p>
        </w:tc>
        <w:tc>
          <w:tcPr>
            <w:tcW w:w="422" w:type="pct"/>
            <w:tcBorders>
              <w:top w:val="single" w:sz="4" w:space="0" w:color="000000"/>
              <w:left w:val="single" w:sz="4" w:space="0" w:color="000000"/>
              <w:bottom w:val="single" w:sz="4" w:space="0" w:color="000000"/>
              <w:right w:val="single" w:sz="4" w:space="0" w:color="000000"/>
            </w:tcBorders>
          </w:tcPr>
          <w:p w14:paraId="1A993A73"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c>
          <w:tcPr>
            <w:tcW w:w="3680" w:type="pct"/>
            <w:tcBorders>
              <w:top w:val="single" w:sz="4" w:space="0" w:color="000000"/>
              <w:left w:val="single" w:sz="4" w:space="0" w:color="000000"/>
              <w:bottom w:val="single" w:sz="4" w:space="0" w:color="000000"/>
              <w:right w:val="single" w:sz="4" w:space="0" w:color="000000"/>
            </w:tcBorders>
          </w:tcPr>
          <w:p w14:paraId="03640AC6"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r>
      <w:tr w:rsidR="00E9569B" w:rsidRPr="00C70209" w14:paraId="37C60B4D" w14:textId="77777777" w:rsidTr="00E9569B">
        <w:trPr>
          <w:trHeight w:hRule="exact" w:val="367"/>
        </w:trPr>
        <w:tc>
          <w:tcPr>
            <w:tcW w:w="898" w:type="pct"/>
            <w:tcBorders>
              <w:top w:val="single" w:sz="4" w:space="0" w:color="auto"/>
              <w:left w:val="single" w:sz="4" w:space="0" w:color="000000"/>
              <w:bottom w:val="single" w:sz="4" w:space="0" w:color="auto"/>
              <w:right w:val="single" w:sz="4" w:space="0" w:color="000000"/>
            </w:tcBorders>
            <w:hideMark/>
          </w:tcPr>
          <w:p w14:paraId="3DB40E06" w14:textId="77777777" w:rsidR="00E9569B" w:rsidRPr="00C70209" w:rsidRDefault="00E9569B" w:rsidP="00E9569B">
            <w:pPr>
              <w:widowControl w:val="0"/>
              <w:numPr>
                <w:ilvl w:val="0"/>
                <w:numId w:val="39"/>
              </w:numPr>
              <w:tabs>
                <w:tab w:val="num" w:pos="360"/>
              </w:tabs>
              <w:autoSpaceDE w:val="0"/>
              <w:autoSpaceDN w:val="0"/>
              <w:adjustRightInd w:val="0"/>
              <w:spacing w:before="30" w:after="30" w:line="360" w:lineRule="auto"/>
              <w:ind w:right="-20" w:hanging="540"/>
              <w:rPr>
                <w:rFonts w:ascii="Arial Narrow" w:hAnsi="Arial Narrow" w:cs="Arial"/>
                <w:color w:val="auto"/>
                <w:sz w:val="18"/>
                <w:szCs w:val="18"/>
                <w:lang w:eastAsia="en-US"/>
              </w:rPr>
            </w:pPr>
            <w:r w:rsidRPr="00C70209">
              <w:rPr>
                <w:rFonts w:ascii="Arial Narrow" w:hAnsi="Arial Narrow" w:cs="Arial Narrow"/>
                <w:color w:val="auto"/>
                <w:sz w:val="18"/>
                <w:szCs w:val="18"/>
                <w:lang w:eastAsia="en-US"/>
              </w:rPr>
              <w:t>Gener</w:t>
            </w:r>
            <w:r w:rsidRPr="00C70209">
              <w:rPr>
                <w:rFonts w:ascii="Arial Narrow" w:hAnsi="Arial Narrow" w:cs="Arial Narrow"/>
                <w:color w:val="auto"/>
                <w:spacing w:val="1"/>
                <w:sz w:val="18"/>
                <w:szCs w:val="18"/>
                <w:lang w:eastAsia="en-US"/>
              </w:rPr>
              <w:t>a</w:t>
            </w:r>
            <w:r w:rsidRPr="00C70209">
              <w:rPr>
                <w:rFonts w:ascii="Arial Narrow" w:hAnsi="Arial Narrow" w:cs="Arial Narrow"/>
                <w:color w:val="auto"/>
                <w:sz w:val="18"/>
                <w:szCs w:val="18"/>
                <w:lang w:eastAsia="en-US"/>
              </w:rPr>
              <w:t>li</w:t>
            </w:r>
            <w:r w:rsidRPr="00C70209">
              <w:rPr>
                <w:rFonts w:ascii="Arial Narrow" w:hAnsi="Arial Narrow" w:cs="Arial Narrow"/>
                <w:color w:val="auto"/>
                <w:spacing w:val="1"/>
                <w:sz w:val="18"/>
                <w:szCs w:val="18"/>
                <w:lang w:eastAsia="en-US"/>
              </w:rPr>
              <w:t>s</w:t>
            </w:r>
            <w:r w:rsidRPr="00C70209">
              <w:rPr>
                <w:rFonts w:ascii="Arial Narrow" w:hAnsi="Arial Narrow" w:cs="Arial Narrow"/>
                <w:color w:val="auto"/>
                <w:sz w:val="18"/>
                <w:szCs w:val="18"/>
                <w:lang w:eastAsia="en-US"/>
              </w:rPr>
              <w:t>a</w:t>
            </w:r>
            <w:r w:rsidRPr="00C70209">
              <w:rPr>
                <w:rFonts w:ascii="Arial Narrow" w:hAnsi="Arial Narrow" w:cs="Arial Narrow"/>
                <w:color w:val="auto"/>
                <w:spacing w:val="1"/>
                <w:sz w:val="18"/>
                <w:szCs w:val="18"/>
                <w:lang w:eastAsia="en-US"/>
              </w:rPr>
              <w:t>b</w:t>
            </w:r>
            <w:r w:rsidRPr="00C70209">
              <w:rPr>
                <w:rFonts w:ascii="Arial Narrow" w:hAnsi="Arial Narrow" w:cs="Arial Narrow"/>
                <w:color w:val="auto"/>
                <w:sz w:val="18"/>
                <w:szCs w:val="18"/>
                <w:lang w:eastAsia="en-US"/>
              </w:rPr>
              <w:t>ility</w:t>
            </w:r>
          </w:p>
        </w:tc>
        <w:tc>
          <w:tcPr>
            <w:tcW w:w="422" w:type="pct"/>
            <w:tcBorders>
              <w:top w:val="single" w:sz="4" w:space="0" w:color="000000"/>
              <w:left w:val="single" w:sz="4" w:space="0" w:color="000000"/>
              <w:bottom w:val="single" w:sz="4" w:space="0" w:color="000000"/>
              <w:right w:val="single" w:sz="4" w:space="0" w:color="000000"/>
            </w:tcBorders>
          </w:tcPr>
          <w:p w14:paraId="3F8AD39F"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c>
          <w:tcPr>
            <w:tcW w:w="3680" w:type="pct"/>
            <w:tcBorders>
              <w:top w:val="single" w:sz="4" w:space="0" w:color="000000"/>
              <w:left w:val="single" w:sz="4" w:space="0" w:color="000000"/>
              <w:bottom w:val="single" w:sz="4" w:space="0" w:color="000000"/>
              <w:right w:val="single" w:sz="4" w:space="0" w:color="000000"/>
            </w:tcBorders>
          </w:tcPr>
          <w:p w14:paraId="4BE553A0"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r>
      <w:tr w:rsidR="00E9569B" w:rsidRPr="00C70209" w14:paraId="7846F9CA" w14:textId="77777777" w:rsidTr="00E9569B">
        <w:trPr>
          <w:trHeight w:hRule="exact" w:val="367"/>
        </w:trPr>
        <w:tc>
          <w:tcPr>
            <w:tcW w:w="898" w:type="pct"/>
            <w:tcBorders>
              <w:top w:val="single" w:sz="4" w:space="0" w:color="auto"/>
              <w:left w:val="single" w:sz="4" w:space="0" w:color="000000"/>
              <w:bottom w:val="single" w:sz="4" w:space="0" w:color="000000"/>
              <w:right w:val="single" w:sz="4" w:space="0" w:color="000000"/>
            </w:tcBorders>
            <w:hideMark/>
          </w:tcPr>
          <w:p w14:paraId="43AC4B36" w14:textId="77777777" w:rsidR="00E9569B" w:rsidRPr="00C70209" w:rsidRDefault="00E9569B" w:rsidP="00E9569B">
            <w:pPr>
              <w:widowControl w:val="0"/>
              <w:numPr>
                <w:ilvl w:val="0"/>
                <w:numId w:val="39"/>
              </w:numPr>
              <w:tabs>
                <w:tab w:val="num" w:pos="360"/>
              </w:tabs>
              <w:autoSpaceDE w:val="0"/>
              <w:autoSpaceDN w:val="0"/>
              <w:adjustRightInd w:val="0"/>
              <w:spacing w:before="30" w:after="30" w:line="360" w:lineRule="auto"/>
              <w:ind w:right="-20" w:hanging="540"/>
              <w:rPr>
                <w:rFonts w:ascii="Arial Narrow" w:hAnsi="Arial Narrow" w:cs="Arial Narrow"/>
                <w:color w:val="auto"/>
                <w:sz w:val="18"/>
                <w:szCs w:val="18"/>
                <w:lang w:eastAsia="en-US"/>
              </w:rPr>
            </w:pPr>
            <w:r w:rsidRPr="00C70209">
              <w:rPr>
                <w:rFonts w:ascii="Arial Narrow" w:hAnsi="Arial Narrow" w:cs="Arial Narrow"/>
                <w:color w:val="auto"/>
                <w:sz w:val="18"/>
                <w:szCs w:val="18"/>
                <w:lang w:eastAsia="en-US"/>
              </w:rPr>
              <w:t>Appli</w:t>
            </w:r>
            <w:r w:rsidRPr="00C70209">
              <w:rPr>
                <w:rFonts w:ascii="Arial Narrow" w:hAnsi="Arial Narrow" w:cs="Arial Narrow"/>
                <w:color w:val="auto"/>
                <w:spacing w:val="1"/>
                <w:sz w:val="18"/>
                <w:szCs w:val="18"/>
                <w:lang w:eastAsia="en-US"/>
              </w:rPr>
              <w:t>ca</w:t>
            </w:r>
            <w:r w:rsidRPr="00C70209">
              <w:rPr>
                <w:rFonts w:ascii="Arial Narrow" w:hAnsi="Arial Narrow" w:cs="Arial Narrow"/>
                <w:color w:val="auto"/>
                <w:sz w:val="18"/>
                <w:szCs w:val="18"/>
                <w:lang w:eastAsia="en-US"/>
              </w:rPr>
              <w:t>bi</w:t>
            </w:r>
            <w:r w:rsidRPr="00C70209">
              <w:rPr>
                <w:rFonts w:ascii="Arial Narrow" w:hAnsi="Arial Narrow" w:cs="Arial Narrow"/>
                <w:color w:val="auto"/>
                <w:spacing w:val="1"/>
                <w:sz w:val="18"/>
                <w:szCs w:val="18"/>
                <w:lang w:eastAsia="en-US"/>
              </w:rPr>
              <w:t>l</w:t>
            </w:r>
            <w:r w:rsidRPr="00C70209">
              <w:rPr>
                <w:rFonts w:ascii="Arial Narrow" w:hAnsi="Arial Narrow" w:cs="Arial Narrow"/>
                <w:color w:val="auto"/>
                <w:sz w:val="18"/>
                <w:szCs w:val="18"/>
                <w:lang w:eastAsia="en-US"/>
              </w:rPr>
              <w:t>ity</w:t>
            </w:r>
          </w:p>
        </w:tc>
        <w:tc>
          <w:tcPr>
            <w:tcW w:w="422" w:type="pct"/>
            <w:tcBorders>
              <w:top w:val="single" w:sz="4" w:space="0" w:color="000000"/>
              <w:left w:val="single" w:sz="4" w:space="0" w:color="000000"/>
              <w:bottom w:val="single" w:sz="4" w:space="0" w:color="000000"/>
              <w:right w:val="single" w:sz="4" w:space="0" w:color="000000"/>
            </w:tcBorders>
          </w:tcPr>
          <w:p w14:paraId="43CE1FF9"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c>
          <w:tcPr>
            <w:tcW w:w="3680" w:type="pct"/>
            <w:tcBorders>
              <w:top w:val="single" w:sz="4" w:space="0" w:color="000000"/>
              <w:left w:val="single" w:sz="4" w:space="0" w:color="000000"/>
              <w:bottom w:val="single" w:sz="4" w:space="0" w:color="000000"/>
              <w:right w:val="single" w:sz="4" w:space="0" w:color="000000"/>
            </w:tcBorders>
          </w:tcPr>
          <w:p w14:paraId="55AD66A0"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tc>
      </w:tr>
      <w:tr w:rsidR="00E9569B" w:rsidRPr="00C70209" w14:paraId="217F82E5" w14:textId="77777777" w:rsidTr="00E9569B">
        <w:trPr>
          <w:trHeight w:val="1505"/>
        </w:trPr>
        <w:tc>
          <w:tcPr>
            <w:tcW w:w="5000" w:type="pct"/>
            <w:gridSpan w:val="3"/>
            <w:tcBorders>
              <w:top w:val="single" w:sz="4" w:space="0" w:color="000000"/>
              <w:left w:val="single" w:sz="4" w:space="0" w:color="000000"/>
              <w:bottom w:val="single" w:sz="4" w:space="0" w:color="000000"/>
              <w:right w:val="single" w:sz="4" w:space="0" w:color="000000"/>
            </w:tcBorders>
          </w:tcPr>
          <w:p w14:paraId="55E9A947"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Narrow"/>
                <w:b/>
                <w:bCs/>
                <w:color w:val="auto"/>
                <w:szCs w:val="18"/>
                <w:lang w:eastAsia="en-US"/>
              </w:rPr>
            </w:pPr>
            <w:r w:rsidRPr="00C70209">
              <w:rPr>
                <w:rFonts w:ascii="Arial Narrow" w:hAnsi="Arial Narrow" w:cs="Arial Narrow"/>
                <w:b/>
                <w:bCs/>
                <w:color w:val="auto"/>
                <w:szCs w:val="18"/>
                <w:lang w:eastAsia="en-US"/>
              </w:rPr>
              <w:t>EVIDENCE STATEMENT</w:t>
            </w:r>
          </w:p>
          <w:p w14:paraId="000FDC0B"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24"/>
                <w:lang w:eastAsia="en-US"/>
              </w:rPr>
            </w:pPr>
          </w:p>
          <w:p w14:paraId="7B793DE7" w14:textId="77777777" w:rsidR="00E9569B" w:rsidRPr="00C70209" w:rsidRDefault="00E9569B">
            <w:pPr>
              <w:widowControl w:val="0"/>
              <w:autoSpaceDE w:val="0"/>
              <w:autoSpaceDN w:val="0"/>
              <w:adjustRightInd w:val="0"/>
              <w:spacing w:before="30" w:after="30" w:line="276" w:lineRule="auto"/>
              <w:ind w:left="101"/>
              <w:rPr>
                <w:rFonts w:ascii="Arial Narrow" w:hAnsi="Arial Narrow" w:cs="Arial"/>
                <w:i/>
                <w:color w:val="auto"/>
                <w:sz w:val="20"/>
                <w:szCs w:val="24"/>
                <w:lang w:eastAsia="en-US"/>
              </w:rPr>
            </w:pPr>
          </w:p>
          <w:p w14:paraId="7548B1B0" w14:textId="77777777" w:rsidR="00E9569B" w:rsidRPr="00C70209" w:rsidRDefault="00E9569B">
            <w:pPr>
              <w:widowControl w:val="0"/>
              <w:autoSpaceDE w:val="0"/>
              <w:autoSpaceDN w:val="0"/>
              <w:adjustRightInd w:val="0"/>
              <w:spacing w:before="30" w:after="30" w:line="276" w:lineRule="auto"/>
              <w:ind w:left="101"/>
              <w:rPr>
                <w:rFonts w:ascii="Arial Narrow" w:hAnsi="Arial Narrow" w:cs="Arial"/>
                <w:i/>
                <w:color w:val="auto"/>
                <w:sz w:val="20"/>
                <w:szCs w:val="24"/>
                <w:lang w:eastAsia="en-US"/>
              </w:rPr>
            </w:pPr>
            <w:r w:rsidRPr="00C70209">
              <w:rPr>
                <w:rFonts w:ascii="Arial Narrow" w:hAnsi="Arial Narrow" w:cs="Arial"/>
                <w:i/>
                <w:color w:val="auto"/>
                <w:sz w:val="20"/>
                <w:szCs w:val="24"/>
                <w:lang w:eastAsia="en-US"/>
              </w:rPr>
              <w:t>Indicate any dissenting opinions</w:t>
            </w:r>
          </w:p>
          <w:p w14:paraId="00D5B4A3" w14:textId="77777777" w:rsidR="00E9569B" w:rsidRPr="00C70209" w:rsidRDefault="00E9569B">
            <w:pPr>
              <w:widowControl w:val="0"/>
              <w:autoSpaceDE w:val="0"/>
              <w:autoSpaceDN w:val="0"/>
              <w:adjustRightInd w:val="0"/>
              <w:spacing w:before="30" w:after="30" w:line="276" w:lineRule="auto"/>
              <w:ind w:left="0"/>
              <w:rPr>
                <w:rFonts w:ascii="Times New Roman" w:hAnsi="Times New Roman" w:cs="Arial"/>
                <w:color w:val="auto"/>
                <w:szCs w:val="24"/>
                <w:lang w:eastAsia="en-US"/>
              </w:rPr>
            </w:pPr>
          </w:p>
        </w:tc>
      </w:tr>
    </w:tbl>
    <w:p w14:paraId="33CD4F14" w14:textId="77777777" w:rsidR="00E9569B" w:rsidRPr="00C70209" w:rsidRDefault="00E9569B" w:rsidP="00E9569B">
      <w:pPr>
        <w:spacing w:after="0" w:line="360" w:lineRule="auto"/>
        <w:ind w:left="0"/>
        <w:rPr>
          <w:rFonts w:ascii="Times New Roman" w:hAnsi="Times New Roman" w:cs="Arial"/>
          <w:color w:val="auto"/>
          <w:szCs w:val="24"/>
          <w:lang w:eastAsia="en-US"/>
        </w:rPr>
      </w:pPr>
    </w:p>
    <w:p w14:paraId="665F86F8" w14:textId="77777777" w:rsidR="00E9569B" w:rsidRPr="00C70209" w:rsidRDefault="00E9569B" w:rsidP="00E9569B">
      <w:pPr>
        <w:spacing w:after="0" w:line="360" w:lineRule="auto"/>
        <w:ind w:left="0"/>
        <w:rPr>
          <w:rFonts w:ascii="Times New Roman" w:hAnsi="Times New Roman" w:cs="Arial"/>
          <w:color w:val="auto"/>
          <w:szCs w:val="24"/>
          <w:lang w:eastAsia="en-US"/>
        </w:rPr>
      </w:pPr>
    </w:p>
    <w:p w14:paraId="79C9D256" w14:textId="77777777" w:rsidR="00E9569B" w:rsidRPr="00C70209" w:rsidRDefault="00E9569B" w:rsidP="00E9569B">
      <w:pPr>
        <w:spacing w:after="0" w:line="360" w:lineRule="auto"/>
        <w:ind w:left="0"/>
        <w:rPr>
          <w:rFonts w:ascii="Times New Roman" w:hAnsi="Times New Roman" w:cs="Arial"/>
          <w:color w:val="auto"/>
          <w:szCs w:val="24"/>
          <w:lang w:eastAsia="en-US"/>
        </w:rPr>
      </w:pPr>
    </w:p>
    <w:p w14:paraId="4E972799" w14:textId="77777777" w:rsidR="00E9569B" w:rsidRPr="00C70209" w:rsidRDefault="00E9569B" w:rsidP="00E9569B">
      <w:pPr>
        <w:spacing w:after="0" w:line="360" w:lineRule="auto"/>
        <w:ind w:left="0"/>
        <w:rPr>
          <w:rFonts w:ascii="Times New Roman" w:hAnsi="Times New Roman" w:cs="Arial"/>
          <w:color w:val="auto"/>
          <w:szCs w:val="24"/>
          <w:lang w:eastAsia="en-US"/>
        </w:rPr>
      </w:pPr>
    </w:p>
    <w:p w14:paraId="17D70A40" w14:textId="77777777" w:rsidR="00E9569B" w:rsidRPr="00C70209" w:rsidRDefault="00E9569B" w:rsidP="00E9569B">
      <w:pPr>
        <w:spacing w:after="0" w:line="360" w:lineRule="auto"/>
        <w:ind w:left="0"/>
        <w:rPr>
          <w:rFonts w:ascii="Times New Roman" w:hAnsi="Times New Roman" w:cs="Arial"/>
          <w:color w:val="auto"/>
          <w:szCs w:val="24"/>
          <w:lang w:eastAsia="en-US"/>
        </w:rPr>
        <w:sectPr w:rsidR="00E9569B" w:rsidRPr="00C70209" w:rsidSect="00130F03">
          <w:headerReference w:type="default" r:id="rId78"/>
          <w:pgSz w:w="16840" w:h="11907" w:orient="landscape"/>
          <w:pgMar w:top="1440" w:right="1440" w:bottom="1440" w:left="1440" w:header="709" w:footer="709" w:gutter="0"/>
          <w:cols w:space="720"/>
        </w:sectPr>
      </w:pPr>
    </w:p>
    <w:p w14:paraId="2FB101C8" w14:textId="77777777" w:rsidR="00E9569B" w:rsidRPr="00C70209" w:rsidRDefault="00E9569B" w:rsidP="00E9569B">
      <w:pPr>
        <w:pStyle w:val="Heading3"/>
        <w:numPr>
          <w:ilvl w:val="2"/>
          <w:numId w:val="35"/>
        </w:numPr>
        <w:rPr>
          <w:lang w:eastAsia="en-US"/>
        </w:rPr>
      </w:pPr>
      <w:bookmarkStart w:id="878" w:name="_Toc395872134"/>
      <w:bookmarkStart w:id="879" w:name="_Toc364177460"/>
      <w:bookmarkStart w:id="880" w:name="_Toc427746881"/>
      <w:r w:rsidRPr="00C70209">
        <w:rPr>
          <w:lang w:eastAsia="en-US"/>
        </w:rPr>
        <w:t>Recommendation form</w:t>
      </w:r>
      <w:bookmarkEnd w:id="878"/>
      <w:bookmarkEnd w:id="879"/>
      <w:bookmarkEnd w:id="880"/>
    </w:p>
    <w:tbl>
      <w:tblPr>
        <w:tblW w:w="5000" w:type="pct"/>
        <w:tblCellMar>
          <w:left w:w="0" w:type="dxa"/>
          <w:right w:w="0" w:type="dxa"/>
        </w:tblCellMar>
        <w:tblLook w:val="04A0" w:firstRow="1" w:lastRow="0" w:firstColumn="1" w:lastColumn="0" w:noHBand="0" w:noVBand="1"/>
      </w:tblPr>
      <w:tblGrid>
        <w:gridCol w:w="10142"/>
        <w:gridCol w:w="2090"/>
        <w:gridCol w:w="1738"/>
      </w:tblGrid>
      <w:tr w:rsidR="00E9569B" w:rsidRPr="00C70209" w14:paraId="68B5A3D9" w14:textId="77777777" w:rsidTr="00E9569B">
        <w:trPr>
          <w:trHeight w:hRule="exact" w:val="2932"/>
        </w:trPr>
        <w:tc>
          <w:tcPr>
            <w:tcW w:w="3630" w:type="pct"/>
            <w:tcBorders>
              <w:top w:val="single" w:sz="4" w:space="0" w:color="000000"/>
              <w:left w:val="single" w:sz="4" w:space="0" w:color="000000"/>
              <w:bottom w:val="single" w:sz="4" w:space="0" w:color="auto"/>
              <w:right w:val="single" w:sz="4" w:space="0" w:color="auto"/>
            </w:tcBorders>
          </w:tcPr>
          <w:p w14:paraId="349E28E7"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Narrow"/>
                <w:color w:val="auto"/>
                <w:szCs w:val="18"/>
                <w:lang w:eastAsia="en-US"/>
              </w:rPr>
            </w:pPr>
            <w:r w:rsidRPr="00C70209">
              <w:rPr>
                <w:rFonts w:ascii="Times New Roman" w:hAnsi="Times New Roman" w:cs="Arial"/>
                <w:color w:val="auto"/>
                <w:szCs w:val="24"/>
                <w:lang w:eastAsia="en-US"/>
              </w:rPr>
              <w:br w:type="page"/>
            </w:r>
            <w:r w:rsidRPr="00C70209">
              <w:rPr>
                <w:rFonts w:ascii="Arial Narrow" w:hAnsi="Arial Narrow" w:cs="Arial Narrow"/>
                <w:b/>
                <w:bCs/>
                <w:color w:val="auto"/>
                <w:szCs w:val="18"/>
                <w:lang w:eastAsia="en-US"/>
              </w:rPr>
              <w:t>RECOMMENDATION</w:t>
            </w:r>
          </w:p>
          <w:p w14:paraId="3293F831"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Narrow"/>
                <w:i/>
                <w:iCs/>
                <w:color w:val="auto"/>
                <w:sz w:val="20"/>
                <w:szCs w:val="18"/>
                <w:lang w:eastAsia="en-US"/>
              </w:rPr>
            </w:pPr>
            <w:r w:rsidRPr="00C70209">
              <w:rPr>
                <w:rFonts w:ascii="Arial Narrow" w:hAnsi="Arial Narrow" w:cs="Arial Narrow"/>
                <w:i/>
                <w:iCs/>
                <w:color w:val="auto"/>
                <w:sz w:val="20"/>
                <w:szCs w:val="18"/>
                <w:lang w:eastAsia="en-US"/>
              </w:rPr>
              <w:t>What</w:t>
            </w:r>
            <w:r w:rsidRPr="00C70209">
              <w:rPr>
                <w:rFonts w:ascii="Arial Narrow" w:hAnsi="Arial Narrow" w:cs="Arial Narrow"/>
                <w:i/>
                <w:iCs/>
                <w:color w:val="auto"/>
                <w:spacing w:val="-1"/>
                <w:sz w:val="20"/>
                <w:szCs w:val="18"/>
                <w:lang w:eastAsia="en-US"/>
              </w:rPr>
              <w:t xml:space="preserve"> </w:t>
            </w:r>
            <w:r w:rsidRPr="00C70209">
              <w:rPr>
                <w:rFonts w:ascii="Arial Narrow" w:hAnsi="Arial Narrow" w:cs="Arial Narrow"/>
                <w:i/>
                <w:iCs/>
                <w:color w:val="auto"/>
                <w:spacing w:val="1"/>
                <w:sz w:val="20"/>
                <w:szCs w:val="18"/>
                <w:lang w:eastAsia="en-US"/>
              </w:rPr>
              <w:t>r</w:t>
            </w:r>
            <w:r w:rsidRPr="00C70209">
              <w:rPr>
                <w:rFonts w:ascii="Arial Narrow" w:hAnsi="Arial Narrow" w:cs="Arial Narrow"/>
                <w:i/>
                <w:iCs/>
                <w:color w:val="auto"/>
                <w:sz w:val="20"/>
                <w:szCs w:val="18"/>
                <w:lang w:eastAsia="en-US"/>
              </w:rPr>
              <w:t>e</w:t>
            </w:r>
            <w:r w:rsidRPr="00C70209">
              <w:rPr>
                <w:rFonts w:ascii="Arial Narrow" w:hAnsi="Arial Narrow" w:cs="Arial Narrow"/>
                <w:i/>
                <w:iCs/>
                <w:color w:val="auto"/>
                <w:spacing w:val="1"/>
                <w:sz w:val="20"/>
                <w:szCs w:val="18"/>
                <w:lang w:eastAsia="en-US"/>
              </w:rPr>
              <w:t>c</w:t>
            </w:r>
            <w:r w:rsidRPr="00C70209">
              <w:rPr>
                <w:rFonts w:ascii="Arial Narrow" w:hAnsi="Arial Narrow" w:cs="Arial Narrow"/>
                <w:i/>
                <w:iCs/>
                <w:color w:val="auto"/>
                <w:sz w:val="20"/>
                <w:szCs w:val="18"/>
                <w:lang w:eastAsia="en-US"/>
              </w:rPr>
              <w:t>om</w:t>
            </w:r>
            <w:r w:rsidRPr="00C70209">
              <w:rPr>
                <w:rFonts w:ascii="Arial Narrow" w:hAnsi="Arial Narrow" w:cs="Arial Narrow"/>
                <w:i/>
                <w:iCs/>
                <w:color w:val="auto"/>
                <w:spacing w:val="1"/>
                <w:sz w:val="20"/>
                <w:szCs w:val="18"/>
                <w:lang w:eastAsia="en-US"/>
              </w:rPr>
              <w:t>m</w:t>
            </w:r>
            <w:r w:rsidRPr="00C70209">
              <w:rPr>
                <w:rFonts w:ascii="Arial Narrow" w:hAnsi="Arial Narrow" w:cs="Arial Narrow"/>
                <w:i/>
                <w:iCs/>
                <w:color w:val="auto"/>
                <w:sz w:val="20"/>
                <w:szCs w:val="18"/>
                <w:lang w:eastAsia="en-US"/>
              </w:rPr>
              <w:t>e</w:t>
            </w:r>
            <w:r w:rsidRPr="00C70209">
              <w:rPr>
                <w:rFonts w:ascii="Arial Narrow" w:hAnsi="Arial Narrow" w:cs="Arial Narrow"/>
                <w:i/>
                <w:iCs/>
                <w:color w:val="auto"/>
                <w:spacing w:val="1"/>
                <w:sz w:val="20"/>
                <w:szCs w:val="18"/>
                <w:lang w:eastAsia="en-US"/>
              </w:rPr>
              <w:t>nd</w:t>
            </w:r>
            <w:r w:rsidRPr="00C70209">
              <w:rPr>
                <w:rFonts w:ascii="Arial Narrow" w:hAnsi="Arial Narrow" w:cs="Arial Narrow"/>
                <w:i/>
                <w:iCs/>
                <w:color w:val="auto"/>
                <w:sz w:val="20"/>
                <w:szCs w:val="18"/>
                <w:lang w:eastAsia="en-US"/>
              </w:rPr>
              <w:t>ati</w:t>
            </w:r>
            <w:r w:rsidRPr="00C70209">
              <w:rPr>
                <w:rFonts w:ascii="Arial Narrow" w:hAnsi="Arial Narrow" w:cs="Arial Narrow"/>
                <w:i/>
                <w:iCs/>
                <w:color w:val="auto"/>
                <w:spacing w:val="1"/>
                <w:sz w:val="20"/>
                <w:szCs w:val="18"/>
                <w:lang w:eastAsia="en-US"/>
              </w:rPr>
              <w:t>o</w:t>
            </w:r>
            <w:r w:rsidRPr="00C70209">
              <w:rPr>
                <w:rFonts w:ascii="Arial Narrow" w:hAnsi="Arial Narrow" w:cs="Arial Narrow"/>
                <w:i/>
                <w:iCs/>
                <w:color w:val="auto"/>
                <w:sz w:val="20"/>
                <w:szCs w:val="18"/>
                <w:lang w:eastAsia="en-US"/>
              </w:rPr>
              <w:t>n(</w:t>
            </w:r>
            <w:r w:rsidRPr="00C70209">
              <w:rPr>
                <w:rFonts w:ascii="Arial Narrow" w:hAnsi="Arial Narrow" w:cs="Arial Narrow"/>
                <w:i/>
                <w:iCs/>
                <w:color w:val="auto"/>
                <w:spacing w:val="1"/>
                <w:sz w:val="20"/>
                <w:szCs w:val="18"/>
                <w:lang w:eastAsia="en-US"/>
              </w:rPr>
              <w:t>s</w:t>
            </w:r>
            <w:r w:rsidRPr="00C70209">
              <w:rPr>
                <w:rFonts w:ascii="Arial Narrow" w:hAnsi="Arial Narrow" w:cs="Arial Narrow"/>
                <w:i/>
                <w:iCs/>
                <w:color w:val="auto"/>
                <w:sz w:val="20"/>
                <w:szCs w:val="18"/>
                <w:lang w:eastAsia="en-US"/>
              </w:rPr>
              <w:t>)</w:t>
            </w:r>
            <w:r w:rsidRPr="00C70209">
              <w:rPr>
                <w:rFonts w:ascii="Arial Narrow" w:hAnsi="Arial Narrow" w:cs="Arial Narrow"/>
                <w:i/>
                <w:iCs/>
                <w:color w:val="auto"/>
                <w:spacing w:val="-1"/>
                <w:sz w:val="20"/>
                <w:szCs w:val="18"/>
                <w:lang w:eastAsia="en-US"/>
              </w:rPr>
              <w:t xml:space="preserve"> </w:t>
            </w:r>
            <w:r w:rsidRPr="00C70209">
              <w:rPr>
                <w:rFonts w:ascii="Arial Narrow" w:hAnsi="Arial Narrow" w:cs="Arial Narrow"/>
                <w:i/>
                <w:iCs/>
                <w:color w:val="auto"/>
                <w:sz w:val="20"/>
                <w:szCs w:val="18"/>
                <w:lang w:eastAsia="en-US"/>
              </w:rPr>
              <w:t>d</w:t>
            </w:r>
            <w:r w:rsidRPr="00C70209">
              <w:rPr>
                <w:rFonts w:ascii="Arial Narrow" w:hAnsi="Arial Narrow" w:cs="Arial Narrow"/>
                <w:i/>
                <w:iCs/>
                <w:color w:val="auto"/>
                <w:spacing w:val="1"/>
                <w:sz w:val="20"/>
                <w:szCs w:val="18"/>
                <w:lang w:eastAsia="en-US"/>
              </w:rPr>
              <w:t>o</w:t>
            </w:r>
            <w:r w:rsidRPr="00C70209">
              <w:rPr>
                <w:rFonts w:ascii="Arial Narrow" w:hAnsi="Arial Narrow" w:cs="Arial Narrow"/>
                <w:i/>
                <w:iCs/>
                <w:color w:val="auto"/>
                <w:sz w:val="20"/>
                <w:szCs w:val="18"/>
                <w:lang w:eastAsia="en-US"/>
              </w:rPr>
              <w:t>es the</w:t>
            </w:r>
            <w:r w:rsidRPr="00C70209">
              <w:rPr>
                <w:rFonts w:ascii="Arial Narrow" w:hAnsi="Arial Narrow" w:cs="Arial Narrow"/>
                <w:i/>
                <w:iCs/>
                <w:color w:val="auto"/>
                <w:spacing w:val="2"/>
                <w:sz w:val="20"/>
                <w:szCs w:val="18"/>
                <w:lang w:eastAsia="en-US"/>
              </w:rPr>
              <w:t xml:space="preserve"> </w:t>
            </w:r>
            <w:r w:rsidRPr="00C70209">
              <w:rPr>
                <w:rFonts w:ascii="Arial Narrow" w:hAnsi="Arial Narrow" w:cs="Arial Narrow"/>
                <w:i/>
                <w:iCs/>
                <w:color w:val="auto"/>
                <w:sz w:val="20"/>
                <w:szCs w:val="18"/>
                <w:lang w:eastAsia="en-US"/>
              </w:rPr>
              <w:t>gu</w:t>
            </w:r>
            <w:r w:rsidRPr="00C70209">
              <w:rPr>
                <w:rFonts w:ascii="Arial Narrow" w:hAnsi="Arial Narrow" w:cs="Arial Narrow"/>
                <w:i/>
                <w:iCs/>
                <w:color w:val="auto"/>
                <w:spacing w:val="1"/>
                <w:sz w:val="20"/>
                <w:szCs w:val="18"/>
                <w:lang w:eastAsia="en-US"/>
              </w:rPr>
              <w:t>i</w:t>
            </w:r>
            <w:r w:rsidRPr="00C70209">
              <w:rPr>
                <w:rFonts w:ascii="Arial Narrow" w:hAnsi="Arial Narrow" w:cs="Arial Narrow"/>
                <w:i/>
                <w:iCs/>
                <w:color w:val="auto"/>
                <w:sz w:val="20"/>
                <w:szCs w:val="18"/>
                <w:lang w:eastAsia="en-US"/>
              </w:rPr>
              <w:t>de</w:t>
            </w:r>
            <w:r w:rsidRPr="00C70209">
              <w:rPr>
                <w:rFonts w:ascii="Arial Narrow" w:hAnsi="Arial Narrow" w:cs="Arial Narrow"/>
                <w:i/>
                <w:iCs/>
                <w:color w:val="auto"/>
                <w:spacing w:val="1"/>
                <w:sz w:val="20"/>
                <w:szCs w:val="18"/>
                <w:lang w:eastAsia="en-US"/>
              </w:rPr>
              <w:t>l</w:t>
            </w:r>
            <w:r w:rsidRPr="00C70209">
              <w:rPr>
                <w:rFonts w:ascii="Arial Narrow" w:hAnsi="Arial Narrow" w:cs="Arial Narrow"/>
                <w:i/>
                <w:iCs/>
                <w:color w:val="auto"/>
                <w:sz w:val="20"/>
                <w:szCs w:val="18"/>
                <w:lang w:eastAsia="en-US"/>
              </w:rPr>
              <w:t>ine de</w:t>
            </w:r>
            <w:r w:rsidRPr="00C70209">
              <w:rPr>
                <w:rFonts w:ascii="Arial Narrow" w:hAnsi="Arial Narrow" w:cs="Arial Narrow"/>
                <w:i/>
                <w:iCs/>
                <w:color w:val="auto"/>
                <w:spacing w:val="1"/>
                <w:sz w:val="20"/>
                <w:szCs w:val="18"/>
                <w:lang w:eastAsia="en-US"/>
              </w:rPr>
              <w:t>ve</w:t>
            </w:r>
            <w:r w:rsidRPr="00C70209">
              <w:rPr>
                <w:rFonts w:ascii="Arial Narrow" w:hAnsi="Arial Narrow" w:cs="Arial Narrow"/>
                <w:i/>
                <w:iCs/>
                <w:color w:val="auto"/>
                <w:sz w:val="20"/>
                <w:szCs w:val="18"/>
                <w:lang w:eastAsia="en-US"/>
              </w:rPr>
              <w:t>lo</w:t>
            </w:r>
            <w:r w:rsidRPr="00C70209">
              <w:rPr>
                <w:rFonts w:ascii="Arial Narrow" w:hAnsi="Arial Narrow" w:cs="Arial Narrow"/>
                <w:i/>
                <w:iCs/>
                <w:color w:val="auto"/>
                <w:spacing w:val="1"/>
                <w:sz w:val="20"/>
                <w:szCs w:val="18"/>
                <w:lang w:eastAsia="en-US"/>
              </w:rPr>
              <w:t>p</w:t>
            </w:r>
            <w:r w:rsidRPr="00C70209">
              <w:rPr>
                <w:rFonts w:ascii="Arial Narrow" w:hAnsi="Arial Narrow" w:cs="Arial Narrow"/>
                <w:i/>
                <w:iCs/>
                <w:color w:val="auto"/>
                <w:sz w:val="20"/>
                <w:szCs w:val="18"/>
                <w:lang w:eastAsia="en-US"/>
              </w:rPr>
              <w:t>ment</w:t>
            </w:r>
            <w:r w:rsidRPr="00C70209">
              <w:rPr>
                <w:rFonts w:ascii="Arial Narrow" w:hAnsi="Arial Narrow" w:cs="Arial Narrow"/>
                <w:i/>
                <w:iCs/>
                <w:color w:val="auto"/>
                <w:spacing w:val="1"/>
                <w:sz w:val="20"/>
                <w:szCs w:val="18"/>
                <w:lang w:eastAsia="en-US"/>
              </w:rPr>
              <w:t xml:space="preserve"> </w:t>
            </w:r>
            <w:r w:rsidRPr="00C70209">
              <w:rPr>
                <w:rFonts w:ascii="Arial Narrow" w:hAnsi="Arial Narrow" w:cs="Arial Narrow"/>
                <w:i/>
                <w:iCs/>
                <w:color w:val="auto"/>
                <w:sz w:val="20"/>
                <w:szCs w:val="18"/>
                <w:lang w:eastAsia="en-US"/>
              </w:rPr>
              <w:t>gr</w:t>
            </w:r>
            <w:r w:rsidRPr="00C70209">
              <w:rPr>
                <w:rFonts w:ascii="Arial Narrow" w:hAnsi="Arial Narrow" w:cs="Arial Narrow"/>
                <w:i/>
                <w:iCs/>
                <w:color w:val="auto"/>
                <w:spacing w:val="1"/>
                <w:sz w:val="20"/>
                <w:szCs w:val="18"/>
                <w:lang w:eastAsia="en-US"/>
              </w:rPr>
              <w:t>o</w:t>
            </w:r>
            <w:r w:rsidRPr="00C70209">
              <w:rPr>
                <w:rFonts w:ascii="Arial Narrow" w:hAnsi="Arial Narrow" w:cs="Arial Narrow"/>
                <w:i/>
                <w:iCs/>
                <w:color w:val="auto"/>
                <w:sz w:val="20"/>
                <w:szCs w:val="18"/>
                <w:lang w:eastAsia="en-US"/>
              </w:rPr>
              <w:t>up</w:t>
            </w:r>
            <w:r w:rsidRPr="00C70209">
              <w:rPr>
                <w:rFonts w:ascii="Arial Narrow" w:hAnsi="Arial Narrow" w:cs="Arial Narrow"/>
                <w:i/>
                <w:iCs/>
                <w:color w:val="auto"/>
                <w:spacing w:val="1"/>
                <w:sz w:val="20"/>
                <w:szCs w:val="18"/>
                <w:lang w:eastAsia="en-US"/>
              </w:rPr>
              <w:t xml:space="preserve"> </w:t>
            </w:r>
            <w:r w:rsidRPr="00C70209">
              <w:rPr>
                <w:rFonts w:ascii="Arial Narrow" w:hAnsi="Arial Narrow" w:cs="Arial Narrow"/>
                <w:i/>
                <w:iCs/>
                <w:color w:val="auto"/>
                <w:sz w:val="20"/>
                <w:szCs w:val="18"/>
                <w:lang w:eastAsia="en-US"/>
              </w:rPr>
              <w:t>draw</w:t>
            </w:r>
            <w:r w:rsidRPr="00C70209">
              <w:rPr>
                <w:rFonts w:ascii="Arial Narrow" w:hAnsi="Arial Narrow" w:cs="Arial Narrow"/>
                <w:i/>
                <w:iCs/>
                <w:color w:val="auto"/>
                <w:spacing w:val="-1"/>
                <w:sz w:val="20"/>
                <w:szCs w:val="18"/>
                <w:lang w:eastAsia="en-US"/>
              </w:rPr>
              <w:t xml:space="preserve"> </w:t>
            </w:r>
            <w:r w:rsidRPr="00C70209">
              <w:rPr>
                <w:rFonts w:ascii="Arial Narrow" w:hAnsi="Arial Narrow" w:cs="Arial Narrow"/>
                <w:i/>
                <w:iCs/>
                <w:color w:val="auto"/>
                <w:spacing w:val="1"/>
                <w:sz w:val="20"/>
                <w:szCs w:val="18"/>
                <w:lang w:eastAsia="en-US"/>
              </w:rPr>
              <w:t>f</w:t>
            </w:r>
            <w:r w:rsidRPr="00C70209">
              <w:rPr>
                <w:rFonts w:ascii="Arial Narrow" w:hAnsi="Arial Narrow" w:cs="Arial Narrow"/>
                <w:i/>
                <w:iCs/>
                <w:color w:val="auto"/>
                <w:sz w:val="20"/>
                <w:szCs w:val="18"/>
                <w:lang w:eastAsia="en-US"/>
              </w:rPr>
              <w:t>rom</w:t>
            </w:r>
            <w:r w:rsidRPr="00C70209">
              <w:rPr>
                <w:rFonts w:ascii="Arial Narrow" w:hAnsi="Arial Narrow" w:cs="Arial Narrow"/>
                <w:i/>
                <w:iCs/>
                <w:color w:val="auto"/>
                <w:spacing w:val="-1"/>
                <w:sz w:val="20"/>
                <w:szCs w:val="18"/>
                <w:lang w:eastAsia="en-US"/>
              </w:rPr>
              <w:t xml:space="preserve"> </w:t>
            </w:r>
            <w:r w:rsidRPr="00C70209">
              <w:rPr>
                <w:rFonts w:ascii="Arial Narrow" w:hAnsi="Arial Narrow" w:cs="Arial Narrow"/>
                <w:i/>
                <w:iCs/>
                <w:color w:val="auto"/>
                <w:spacing w:val="1"/>
                <w:sz w:val="20"/>
                <w:szCs w:val="18"/>
                <w:lang w:eastAsia="en-US"/>
              </w:rPr>
              <w:t>t</w:t>
            </w:r>
            <w:r w:rsidRPr="00C70209">
              <w:rPr>
                <w:rFonts w:ascii="Arial Narrow" w:hAnsi="Arial Narrow" w:cs="Arial Narrow"/>
                <w:i/>
                <w:iCs/>
                <w:color w:val="auto"/>
                <w:sz w:val="20"/>
                <w:szCs w:val="18"/>
                <w:lang w:eastAsia="en-US"/>
              </w:rPr>
              <w:t>his e</w:t>
            </w:r>
            <w:r w:rsidRPr="00C70209">
              <w:rPr>
                <w:rFonts w:ascii="Arial Narrow" w:hAnsi="Arial Narrow" w:cs="Arial Narrow"/>
                <w:i/>
                <w:iCs/>
                <w:color w:val="auto"/>
                <w:spacing w:val="1"/>
                <w:sz w:val="20"/>
                <w:szCs w:val="18"/>
                <w:lang w:eastAsia="en-US"/>
              </w:rPr>
              <w:t>v</w:t>
            </w:r>
            <w:r w:rsidRPr="00C70209">
              <w:rPr>
                <w:rFonts w:ascii="Arial Narrow" w:hAnsi="Arial Narrow" w:cs="Arial Narrow"/>
                <w:i/>
                <w:iCs/>
                <w:color w:val="auto"/>
                <w:sz w:val="20"/>
                <w:szCs w:val="18"/>
                <w:lang w:eastAsia="en-US"/>
              </w:rPr>
              <w:t>i</w:t>
            </w:r>
            <w:r w:rsidRPr="00C70209">
              <w:rPr>
                <w:rFonts w:ascii="Arial Narrow" w:hAnsi="Arial Narrow" w:cs="Arial Narrow"/>
                <w:i/>
                <w:iCs/>
                <w:color w:val="auto"/>
                <w:spacing w:val="1"/>
                <w:sz w:val="20"/>
                <w:szCs w:val="18"/>
                <w:lang w:eastAsia="en-US"/>
              </w:rPr>
              <w:t>d</w:t>
            </w:r>
            <w:r w:rsidRPr="00C70209">
              <w:rPr>
                <w:rFonts w:ascii="Arial Narrow" w:hAnsi="Arial Narrow" w:cs="Arial Narrow"/>
                <w:i/>
                <w:iCs/>
                <w:color w:val="auto"/>
                <w:sz w:val="20"/>
                <w:szCs w:val="18"/>
                <w:lang w:eastAsia="en-US"/>
              </w:rPr>
              <w:t>en</w:t>
            </w:r>
            <w:r w:rsidRPr="00C70209">
              <w:rPr>
                <w:rFonts w:ascii="Arial Narrow" w:hAnsi="Arial Narrow" w:cs="Arial Narrow"/>
                <w:i/>
                <w:iCs/>
                <w:color w:val="auto"/>
                <w:spacing w:val="1"/>
                <w:sz w:val="20"/>
                <w:szCs w:val="18"/>
                <w:lang w:eastAsia="en-US"/>
              </w:rPr>
              <w:t>ce</w:t>
            </w:r>
            <w:r w:rsidRPr="00C70209">
              <w:rPr>
                <w:rFonts w:ascii="Arial Narrow" w:hAnsi="Arial Narrow" w:cs="Arial Narrow"/>
                <w:i/>
                <w:iCs/>
                <w:color w:val="auto"/>
                <w:sz w:val="20"/>
                <w:szCs w:val="18"/>
                <w:lang w:eastAsia="en-US"/>
              </w:rPr>
              <w:t>? Use action statements where possible.</w:t>
            </w:r>
          </w:p>
          <w:p w14:paraId="71A53435"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Narrow"/>
                <w:i/>
                <w:iCs/>
                <w:color w:val="auto"/>
                <w:sz w:val="20"/>
                <w:szCs w:val="18"/>
                <w:lang w:eastAsia="en-US"/>
              </w:rPr>
            </w:pPr>
          </w:p>
          <w:p w14:paraId="62DA31CF" w14:textId="77777777" w:rsidR="00E9569B" w:rsidRPr="00C70209" w:rsidRDefault="00E9569B">
            <w:pPr>
              <w:widowControl w:val="0"/>
              <w:autoSpaceDE w:val="0"/>
              <w:autoSpaceDN w:val="0"/>
              <w:adjustRightInd w:val="0"/>
              <w:spacing w:before="30" w:after="30" w:line="276" w:lineRule="auto"/>
              <w:ind w:left="335" w:right="791" w:firstLine="24"/>
              <w:jc w:val="right"/>
              <w:rPr>
                <w:rFonts w:ascii="Times New Roman" w:hAnsi="Times New Roman" w:cs="Arial"/>
                <w:color w:val="auto"/>
                <w:szCs w:val="24"/>
                <w:lang w:eastAsia="en-US"/>
              </w:rPr>
            </w:pPr>
          </w:p>
        </w:tc>
        <w:tc>
          <w:tcPr>
            <w:tcW w:w="748" w:type="pct"/>
            <w:tcBorders>
              <w:top w:val="single" w:sz="4" w:space="0" w:color="000000"/>
              <w:left w:val="single" w:sz="4" w:space="0" w:color="auto"/>
              <w:bottom w:val="single" w:sz="4" w:space="0" w:color="auto"/>
              <w:right w:val="single" w:sz="4" w:space="0" w:color="auto"/>
            </w:tcBorders>
          </w:tcPr>
          <w:p w14:paraId="67B5CE0E" w14:textId="77777777" w:rsidR="00E9569B" w:rsidRPr="00C70209" w:rsidRDefault="00E9569B">
            <w:pPr>
              <w:widowControl w:val="0"/>
              <w:autoSpaceDE w:val="0"/>
              <w:autoSpaceDN w:val="0"/>
              <w:adjustRightInd w:val="0"/>
              <w:spacing w:before="30" w:after="30" w:line="276" w:lineRule="auto"/>
              <w:ind w:left="103" w:right="-20"/>
              <w:rPr>
                <w:rFonts w:ascii="Times New Roman" w:hAnsi="Times New Roman" w:cs="Arial"/>
                <w:color w:val="auto"/>
                <w:sz w:val="20"/>
                <w:szCs w:val="24"/>
                <w:lang w:eastAsia="en-US"/>
              </w:rPr>
            </w:pPr>
            <w:r w:rsidRPr="00C70209">
              <w:rPr>
                <w:rFonts w:ascii="Arial Narrow" w:hAnsi="Arial Narrow" w:cs="Arial Narrow"/>
                <w:b/>
                <w:bCs/>
                <w:color w:val="auto"/>
                <w:szCs w:val="18"/>
                <w:lang w:eastAsia="en-US"/>
              </w:rPr>
              <w:t>GRADE</w:t>
            </w:r>
            <w:r w:rsidRPr="00C70209">
              <w:rPr>
                <w:rFonts w:ascii="Arial Narrow" w:hAnsi="Arial Narrow" w:cs="Arial"/>
                <w:b/>
                <w:color w:val="auto"/>
                <w:szCs w:val="24"/>
                <w:lang w:eastAsia="en-US"/>
              </w:rPr>
              <w:t xml:space="preserve"> OF RECOMMENDATION</w:t>
            </w:r>
          </w:p>
          <w:p w14:paraId="44AED297" w14:textId="77777777" w:rsidR="00E9569B" w:rsidRPr="00C70209" w:rsidRDefault="00E9569B">
            <w:pPr>
              <w:spacing w:before="30" w:after="30" w:line="276" w:lineRule="auto"/>
              <w:ind w:left="0"/>
              <w:rPr>
                <w:rFonts w:ascii="Arial Narrow" w:hAnsi="Arial Narrow" w:cs="Arial"/>
                <w:color w:val="auto"/>
                <w:sz w:val="18"/>
                <w:szCs w:val="24"/>
                <w:lang w:eastAsia="en-US"/>
              </w:rPr>
            </w:pPr>
          </w:p>
        </w:tc>
        <w:tc>
          <w:tcPr>
            <w:tcW w:w="622" w:type="pct"/>
            <w:tcBorders>
              <w:top w:val="single" w:sz="4" w:space="0" w:color="000000"/>
              <w:left w:val="single" w:sz="4" w:space="0" w:color="auto"/>
              <w:bottom w:val="single" w:sz="4" w:space="0" w:color="auto"/>
              <w:right w:val="single" w:sz="4" w:space="0" w:color="auto"/>
            </w:tcBorders>
            <w:hideMark/>
          </w:tcPr>
          <w:p w14:paraId="01D1CD17"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w:color w:val="auto"/>
                <w:sz w:val="18"/>
                <w:szCs w:val="24"/>
                <w:lang w:eastAsia="en-US"/>
              </w:rPr>
            </w:pPr>
            <w:r w:rsidRPr="00C70209">
              <w:rPr>
                <w:rFonts w:ascii="Arial Narrow" w:hAnsi="Arial Narrow" w:cs="Arial Narrow"/>
                <w:b/>
                <w:bCs/>
                <w:color w:val="auto"/>
                <w:szCs w:val="18"/>
                <w:lang w:eastAsia="en-US"/>
              </w:rPr>
              <w:t>RELEVANT ESF(S)</w:t>
            </w:r>
          </w:p>
        </w:tc>
      </w:tr>
      <w:tr w:rsidR="00E9569B" w:rsidRPr="00C70209" w14:paraId="290A50CB" w14:textId="77777777" w:rsidTr="00E9569B">
        <w:trPr>
          <w:trHeight w:val="694"/>
        </w:trPr>
        <w:tc>
          <w:tcPr>
            <w:tcW w:w="5000" w:type="pct"/>
            <w:gridSpan w:val="3"/>
            <w:tcBorders>
              <w:top w:val="single" w:sz="4" w:space="0" w:color="000000"/>
              <w:left w:val="single" w:sz="4" w:space="0" w:color="000000"/>
              <w:bottom w:val="single" w:sz="4" w:space="0" w:color="auto"/>
              <w:right w:val="single" w:sz="4" w:space="0" w:color="auto"/>
            </w:tcBorders>
            <w:hideMark/>
          </w:tcPr>
          <w:p w14:paraId="1B5BBA64" w14:textId="77777777" w:rsidR="00E9569B" w:rsidRPr="00C70209" w:rsidRDefault="00E9569B">
            <w:pPr>
              <w:widowControl w:val="0"/>
              <w:autoSpaceDE w:val="0"/>
              <w:autoSpaceDN w:val="0"/>
              <w:adjustRightInd w:val="0"/>
              <w:spacing w:before="30" w:after="30" w:line="276" w:lineRule="auto"/>
              <w:ind w:left="103" w:right="-20"/>
              <w:rPr>
                <w:rFonts w:ascii="Arial Narrow" w:hAnsi="Arial Narrow" w:cs="Arial Narrow"/>
                <w:bCs/>
                <w:i/>
                <w:color w:val="auto"/>
                <w:sz w:val="20"/>
                <w:szCs w:val="18"/>
                <w:lang w:eastAsia="en-US"/>
              </w:rPr>
            </w:pPr>
            <w:r w:rsidRPr="00C70209">
              <w:rPr>
                <w:rFonts w:ascii="Arial Narrow" w:hAnsi="Arial Narrow" w:cs="Arial Narrow"/>
                <w:bCs/>
                <w:i/>
                <w:color w:val="auto"/>
                <w:sz w:val="20"/>
                <w:szCs w:val="18"/>
                <w:lang w:eastAsia="en-US"/>
              </w:rPr>
              <w:t>Indicate any dissenting opinions</w:t>
            </w:r>
          </w:p>
        </w:tc>
      </w:tr>
      <w:tr w:rsidR="00E9569B" w:rsidRPr="00C70209" w14:paraId="1F321D2E" w14:textId="77777777" w:rsidTr="00E9569B">
        <w:trPr>
          <w:trHeight w:val="514"/>
        </w:trPr>
        <w:tc>
          <w:tcPr>
            <w:tcW w:w="5000" w:type="pct"/>
            <w:gridSpan w:val="3"/>
            <w:tcBorders>
              <w:top w:val="single" w:sz="4" w:space="0" w:color="000000"/>
              <w:left w:val="single" w:sz="4" w:space="0" w:color="000000"/>
              <w:bottom w:val="single" w:sz="4" w:space="0" w:color="auto"/>
              <w:right w:val="single" w:sz="4" w:space="0" w:color="auto"/>
            </w:tcBorders>
            <w:hideMark/>
          </w:tcPr>
          <w:p w14:paraId="0BCA33A5" w14:textId="77777777" w:rsidR="00E9569B" w:rsidRPr="00C70209" w:rsidRDefault="00E9569B">
            <w:pPr>
              <w:autoSpaceDE w:val="0"/>
              <w:autoSpaceDN w:val="0"/>
              <w:adjustRightInd w:val="0"/>
              <w:spacing w:after="0" w:line="276" w:lineRule="auto"/>
              <w:ind w:left="101"/>
              <w:rPr>
                <w:rFonts w:ascii="Arial Narrow" w:hAnsi="Arial Narrow" w:cs="Arial"/>
                <w:b/>
                <w:bCs/>
                <w:color w:val="auto"/>
                <w:szCs w:val="24"/>
                <w:lang w:eastAsia="zh-TW"/>
              </w:rPr>
            </w:pPr>
            <w:r w:rsidRPr="00C70209">
              <w:rPr>
                <w:rFonts w:ascii="Arial Narrow" w:hAnsi="Arial Narrow" w:cs="Arial"/>
                <w:b/>
                <w:bCs/>
                <w:color w:val="auto"/>
                <w:szCs w:val="24"/>
                <w:lang w:eastAsia="zh-TW"/>
              </w:rPr>
              <w:t>UNRESOLVED ISSUES</w:t>
            </w:r>
          </w:p>
          <w:p w14:paraId="672C07BF" w14:textId="77777777" w:rsidR="00E9569B" w:rsidRPr="00C70209" w:rsidRDefault="00E9569B">
            <w:pPr>
              <w:widowControl w:val="0"/>
              <w:autoSpaceDE w:val="0"/>
              <w:autoSpaceDN w:val="0"/>
              <w:adjustRightInd w:val="0"/>
              <w:spacing w:before="30" w:after="30" w:line="276" w:lineRule="auto"/>
              <w:ind w:left="101" w:right="-23"/>
              <w:rPr>
                <w:rFonts w:ascii="Times New Roman" w:hAnsi="Times New Roman" w:cs="Arial"/>
                <w:color w:val="auto"/>
                <w:szCs w:val="24"/>
                <w:lang w:eastAsia="en-US"/>
              </w:rPr>
            </w:pPr>
            <w:r w:rsidRPr="00C70209">
              <w:rPr>
                <w:rFonts w:ascii="Arial Narrow" w:hAnsi="Arial Narrow" w:cs="Arial Narrow"/>
                <w:i/>
                <w:iCs/>
                <w:color w:val="auto"/>
                <w:sz w:val="18"/>
                <w:szCs w:val="18"/>
                <w:lang w:eastAsia="en-US"/>
              </w:rPr>
              <w:t>If needed, keep note of specific issues that arise when each recommendation is formulated and that require follow-up.</w:t>
            </w:r>
          </w:p>
        </w:tc>
      </w:tr>
      <w:tr w:rsidR="00E9569B" w:rsidRPr="00C70209" w14:paraId="7C166E00" w14:textId="77777777" w:rsidTr="00E9569B">
        <w:trPr>
          <w:trHeight w:val="541"/>
        </w:trPr>
        <w:tc>
          <w:tcPr>
            <w:tcW w:w="5000" w:type="pct"/>
            <w:gridSpan w:val="3"/>
            <w:tcBorders>
              <w:top w:val="single" w:sz="4" w:space="0" w:color="000000"/>
              <w:left w:val="single" w:sz="4" w:space="0" w:color="000000"/>
              <w:bottom w:val="single" w:sz="4" w:space="0" w:color="auto"/>
              <w:right w:val="single" w:sz="4" w:space="0" w:color="auto"/>
            </w:tcBorders>
          </w:tcPr>
          <w:p w14:paraId="60962BAD" w14:textId="77777777" w:rsidR="00E9569B" w:rsidRPr="00C70209" w:rsidRDefault="00E9569B">
            <w:pPr>
              <w:autoSpaceDE w:val="0"/>
              <w:autoSpaceDN w:val="0"/>
              <w:adjustRightInd w:val="0"/>
              <w:spacing w:after="0" w:line="276" w:lineRule="auto"/>
              <w:ind w:left="101"/>
              <w:rPr>
                <w:rFonts w:ascii="Arial Narrow" w:hAnsi="Arial Narrow" w:cs="Arial"/>
                <w:b/>
                <w:bCs/>
                <w:color w:val="auto"/>
                <w:szCs w:val="24"/>
                <w:lang w:eastAsia="zh-TW"/>
              </w:rPr>
            </w:pPr>
          </w:p>
        </w:tc>
      </w:tr>
      <w:tr w:rsidR="00E9569B" w:rsidRPr="00C70209" w14:paraId="40385E6A" w14:textId="77777777" w:rsidTr="00E9569B">
        <w:trPr>
          <w:trHeight w:val="698"/>
        </w:trPr>
        <w:tc>
          <w:tcPr>
            <w:tcW w:w="5000" w:type="pct"/>
            <w:gridSpan w:val="3"/>
            <w:tcBorders>
              <w:top w:val="single" w:sz="4" w:space="0" w:color="auto"/>
              <w:left w:val="single" w:sz="4" w:space="0" w:color="000000"/>
              <w:bottom w:val="single" w:sz="4" w:space="0" w:color="auto"/>
              <w:right w:val="single" w:sz="4" w:space="0" w:color="000000"/>
            </w:tcBorders>
            <w:hideMark/>
          </w:tcPr>
          <w:p w14:paraId="0386F442" w14:textId="77777777" w:rsidR="00E9569B" w:rsidRPr="00C70209" w:rsidRDefault="00E9569B">
            <w:pPr>
              <w:widowControl w:val="0"/>
              <w:autoSpaceDE w:val="0"/>
              <w:autoSpaceDN w:val="0"/>
              <w:adjustRightInd w:val="0"/>
              <w:spacing w:before="30" w:after="30" w:line="276" w:lineRule="auto"/>
              <w:ind w:left="0" w:right="-20"/>
              <w:rPr>
                <w:rFonts w:ascii="Arial Narrow" w:hAnsi="Arial Narrow" w:cs="Arial Narrow"/>
                <w:b/>
                <w:bCs/>
                <w:color w:val="auto"/>
                <w:szCs w:val="18"/>
                <w:lang w:eastAsia="en-US"/>
              </w:rPr>
            </w:pPr>
            <w:r w:rsidRPr="00C70209">
              <w:rPr>
                <w:rFonts w:ascii="Arial Narrow" w:hAnsi="Arial Narrow" w:cs="Arial"/>
                <w:color w:val="auto"/>
                <w:sz w:val="18"/>
                <w:szCs w:val="10"/>
                <w:lang w:eastAsia="en-US"/>
              </w:rPr>
              <w:t xml:space="preserve"> </w:t>
            </w:r>
            <w:r w:rsidRPr="00C70209">
              <w:rPr>
                <w:rFonts w:ascii="Arial Narrow" w:hAnsi="Arial Narrow" w:cs="Arial Narrow"/>
                <w:b/>
                <w:bCs/>
                <w:color w:val="auto"/>
                <w:szCs w:val="18"/>
                <w:lang w:eastAsia="en-US"/>
              </w:rPr>
              <w:t>IMPLEMENTATION OF RECOMMENDATION</w:t>
            </w:r>
          </w:p>
          <w:p w14:paraId="6B553DFF" w14:textId="77777777" w:rsidR="00E9569B" w:rsidRPr="00C70209" w:rsidRDefault="00E9569B">
            <w:pPr>
              <w:widowControl w:val="0"/>
              <w:autoSpaceDE w:val="0"/>
              <w:autoSpaceDN w:val="0"/>
              <w:adjustRightInd w:val="0"/>
              <w:spacing w:before="30" w:after="30" w:line="276" w:lineRule="auto"/>
              <w:ind w:left="0" w:right="-20"/>
              <w:rPr>
                <w:rFonts w:ascii="Arial Narrow" w:hAnsi="Arial Narrow" w:cs="Arial"/>
                <w:color w:val="auto"/>
                <w:sz w:val="18"/>
                <w:szCs w:val="10"/>
                <w:lang w:eastAsia="en-US"/>
              </w:rPr>
            </w:pPr>
            <w:r w:rsidRPr="00C70209">
              <w:rPr>
                <w:rFonts w:ascii="Arial Narrow" w:hAnsi="Arial Narrow" w:cs="Arial"/>
                <w:i/>
                <w:color w:val="auto"/>
                <w:sz w:val="18"/>
                <w:szCs w:val="10"/>
                <w:lang w:eastAsia="en-US"/>
              </w:rPr>
              <w:t xml:space="preserve"> Please indicate yes or no to the following questions. Where the answer is yes please provide explanatory information about this. This information will be used to develop the implementation plan for the guidelines.</w:t>
            </w:r>
          </w:p>
        </w:tc>
      </w:tr>
      <w:tr w:rsidR="00E9569B" w:rsidRPr="00C70209" w14:paraId="4D5A1237" w14:textId="77777777" w:rsidTr="00E9569B">
        <w:trPr>
          <w:trHeight w:val="128"/>
        </w:trPr>
        <w:tc>
          <w:tcPr>
            <w:tcW w:w="4378" w:type="pct"/>
            <w:gridSpan w:val="2"/>
            <w:vMerge w:val="restart"/>
            <w:tcBorders>
              <w:top w:val="single" w:sz="4" w:space="0" w:color="auto"/>
              <w:left w:val="single" w:sz="4" w:space="0" w:color="000000"/>
              <w:bottom w:val="single" w:sz="4" w:space="0" w:color="auto"/>
              <w:right w:val="single" w:sz="4" w:space="0" w:color="auto"/>
            </w:tcBorders>
          </w:tcPr>
          <w:p w14:paraId="4D8AEF3C"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color w:val="auto"/>
                <w:sz w:val="18"/>
                <w:szCs w:val="18"/>
                <w:lang w:eastAsia="en-US"/>
              </w:rPr>
            </w:pPr>
            <w:r w:rsidRPr="00C70209">
              <w:rPr>
                <w:rFonts w:ascii="Arial Narrow" w:hAnsi="Arial Narrow" w:cs="Arial"/>
                <w:color w:val="auto"/>
                <w:sz w:val="18"/>
                <w:szCs w:val="18"/>
                <w:lang w:eastAsia="en-US"/>
              </w:rPr>
              <w:t>Will this recommendation result in changes in usual care?</w:t>
            </w:r>
          </w:p>
          <w:p w14:paraId="6608ABC2"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b/>
                <w:color w:val="auto"/>
                <w:sz w:val="18"/>
                <w:szCs w:val="18"/>
                <w:lang w:eastAsia="en-US"/>
              </w:rPr>
            </w:pPr>
          </w:p>
        </w:tc>
        <w:tc>
          <w:tcPr>
            <w:tcW w:w="622" w:type="pct"/>
            <w:tcBorders>
              <w:top w:val="single" w:sz="4" w:space="0" w:color="auto"/>
              <w:left w:val="single" w:sz="4" w:space="0" w:color="auto"/>
              <w:bottom w:val="single" w:sz="4" w:space="0" w:color="auto"/>
              <w:right w:val="single" w:sz="4" w:space="0" w:color="000000"/>
            </w:tcBorders>
            <w:vAlign w:val="center"/>
            <w:hideMark/>
          </w:tcPr>
          <w:p w14:paraId="75B21EF2"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YES</w:t>
            </w:r>
          </w:p>
        </w:tc>
      </w:tr>
      <w:tr w:rsidR="00E9569B" w:rsidRPr="00C70209" w14:paraId="4C798D81" w14:textId="77777777" w:rsidTr="00E9569B">
        <w:trPr>
          <w:trHeight w:val="133"/>
        </w:trPr>
        <w:tc>
          <w:tcPr>
            <w:tcW w:w="0" w:type="auto"/>
            <w:gridSpan w:val="2"/>
            <w:vMerge/>
            <w:tcBorders>
              <w:top w:val="single" w:sz="4" w:space="0" w:color="auto"/>
              <w:left w:val="single" w:sz="4" w:space="0" w:color="000000"/>
              <w:bottom w:val="single" w:sz="4" w:space="0" w:color="auto"/>
              <w:right w:val="single" w:sz="4" w:space="0" w:color="auto"/>
            </w:tcBorders>
            <w:vAlign w:val="center"/>
            <w:hideMark/>
          </w:tcPr>
          <w:p w14:paraId="13799BD4" w14:textId="77777777" w:rsidR="00E9569B" w:rsidRPr="00C70209" w:rsidRDefault="00E9569B">
            <w:pPr>
              <w:spacing w:after="0"/>
              <w:ind w:left="0"/>
              <w:rPr>
                <w:rFonts w:ascii="Arial Narrow" w:hAnsi="Arial Narrow" w:cs="Arial"/>
                <w:b/>
                <w:color w:val="auto"/>
                <w:sz w:val="18"/>
                <w:szCs w:val="18"/>
                <w:lang w:eastAsia="en-US"/>
              </w:rPr>
            </w:pPr>
          </w:p>
        </w:tc>
        <w:tc>
          <w:tcPr>
            <w:tcW w:w="622" w:type="pct"/>
            <w:tcBorders>
              <w:top w:val="single" w:sz="4" w:space="0" w:color="auto"/>
              <w:left w:val="single" w:sz="4" w:space="0" w:color="auto"/>
              <w:bottom w:val="single" w:sz="4" w:space="0" w:color="auto"/>
              <w:right w:val="single" w:sz="4" w:space="0" w:color="000000"/>
            </w:tcBorders>
            <w:vAlign w:val="center"/>
            <w:hideMark/>
          </w:tcPr>
          <w:p w14:paraId="3B5BD14F"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NO</w:t>
            </w:r>
          </w:p>
        </w:tc>
      </w:tr>
      <w:tr w:rsidR="00E9569B" w:rsidRPr="00C70209" w14:paraId="59CF4944" w14:textId="77777777" w:rsidTr="00E9569B">
        <w:trPr>
          <w:trHeight w:val="291"/>
        </w:trPr>
        <w:tc>
          <w:tcPr>
            <w:tcW w:w="4378" w:type="pct"/>
            <w:gridSpan w:val="2"/>
            <w:vMerge w:val="restart"/>
            <w:tcBorders>
              <w:top w:val="single" w:sz="4" w:space="0" w:color="auto"/>
              <w:left w:val="single" w:sz="4" w:space="0" w:color="000000"/>
              <w:bottom w:val="single" w:sz="4" w:space="0" w:color="auto"/>
              <w:right w:val="single" w:sz="4" w:space="0" w:color="auto"/>
            </w:tcBorders>
          </w:tcPr>
          <w:p w14:paraId="6E36647A"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color w:val="auto"/>
                <w:sz w:val="18"/>
                <w:szCs w:val="18"/>
                <w:lang w:eastAsia="en-US"/>
              </w:rPr>
            </w:pPr>
            <w:r w:rsidRPr="00C70209">
              <w:rPr>
                <w:rFonts w:ascii="Arial Narrow" w:hAnsi="Arial Narrow" w:cs="Arial"/>
                <w:color w:val="auto"/>
                <w:sz w:val="18"/>
                <w:szCs w:val="18"/>
                <w:lang w:eastAsia="en-US"/>
              </w:rPr>
              <w:t>Are there any resource implications associated with implementing this recommendation?</w:t>
            </w:r>
          </w:p>
          <w:p w14:paraId="37B99BA0"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color w:val="auto"/>
                <w:sz w:val="18"/>
                <w:szCs w:val="18"/>
                <w:lang w:eastAsia="en-US"/>
              </w:rPr>
            </w:pPr>
          </w:p>
        </w:tc>
        <w:tc>
          <w:tcPr>
            <w:tcW w:w="622" w:type="pct"/>
            <w:tcBorders>
              <w:top w:val="single" w:sz="4" w:space="0" w:color="auto"/>
              <w:left w:val="single" w:sz="4" w:space="0" w:color="auto"/>
              <w:bottom w:val="single" w:sz="4" w:space="0" w:color="auto"/>
              <w:right w:val="single" w:sz="4" w:space="0" w:color="000000"/>
            </w:tcBorders>
            <w:vAlign w:val="center"/>
            <w:hideMark/>
          </w:tcPr>
          <w:p w14:paraId="669413FA"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YES</w:t>
            </w:r>
          </w:p>
        </w:tc>
      </w:tr>
      <w:tr w:rsidR="00E9569B" w:rsidRPr="00C70209" w14:paraId="4E0DF98D" w14:textId="77777777" w:rsidTr="00E9569B">
        <w:trPr>
          <w:trHeight w:val="139"/>
        </w:trPr>
        <w:tc>
          <w:tcPr>
            <w:tcW w:w="0" w:type="auto"/>
            <w:gridSpan w:val="2"/>
            <w:vMerge/>
            <w:tcBorders>
              <w:top w:val="single" w:sz="4" w:space="0" w:color="auto"/>
              <w:left w:val="single" w:sz="4" w:space="0" w:color="000000"/>
              <w:bottom w:val="single" w:sz="4" w:space="0" w:color="auto"/>
              <w:right w:val="single" w:sz="4" w:space="0" w:color="auto"/>
            </w:tcBorders>
            <w:vAlign w:val="center"/>
            <w:hideMark/>
          </w:tcPr>
          <w:p w14:paraId="003AA1AE" w14:textId="77777777" w:rsidR="00E9569B" w:rsidRPr="00C70209" w:rsidRDefault="00E9569B">
            <w:pPr>
              <w:spacing w:after="0"/>
              <w:ind w:left="0"/>
              <w:rPr>
                <w:rFonts w:ascii="Arial Narrow" w:hAnsi="Arial Narrow" w:cs="Arial"/>
                <w:color w:val="auto"/>
                <w:sz w:val="18"/>
                <w:szCs w:val="18"/>
                <w:lang w:eastAsia="en-US"/>
              </w:rPr>
            </w:pPr>
          </w:p>
        </w:tc>
        <w:tc>
          <w:tcPr>
            <w:tcW w:w="622" w:type="pct"/>
            <w:tcBorders>
              <w:top w:val="single" w:sz="4" w:space="0" w:color="auto"/>
              <w:left w:val="single" w:sz="4" w:space="0" w:color="auto"/>
              <w:bottom w:val="single" w:sz="4" w:space="0" w:color="auto"/>
              <w:right w:val="single" w:sz="4" w:space="0" w:color="000000"/>
            </w:tcBorders>
            <w:vAlign w:val="center"/>
            <w:hideMark/>
          </w:tcPr>
          <w:p w14:paraId="645939DF"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NO</w:t>
            </w:r>
          </w:p>
        </w:tc>
      </w:tr>
      <w:tr w:rsidR="00E9569B" w:rsidRPr="00C70209" w14:paraId="703CC920" w14:textId="77777777" w:rsidTr="00E9569B">
        <w:trPr>
          <w:trHeight w:val="70"/>
        </w:trPr>
        <w:tc>
          <w:tcPr>
            <w:tcW w:w="4378" w:type="pct"/>
            <w:gridSpan w:val="2"/>
            <w:vMerge w:val="restart"/>
            <w:tcBorders>
              <w:top w:val="single" w:sz="4" w:space="0" w:color="auto"/>
              <w:left w:val="single" w:sz="4" w:space="0" w:color="000000"/>
              <w:bottom w:val="single" w:sz="4" w:space="0" w:color="auto"/>
              <w:right w:val="single" w:sz="4" w:space="0" w:color="auto"/>
            </w:tcBorders>
          </w:tcPr>
          <w:p w14:paraId="092B80C6"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color w:val="auto"/>
                <w:sz w:val="18"/>
                <w:szCs w:val="18"/>
                <w:lang w:eastAsia="en-US"/>
              </w:rPr>
            </w:pPr>
            <w:r w:rsidRPr="00C70209">
              <w:rPr>
                <w:rFonts w:ascii="Arial Narrow" w:hAnsi="Arial Narrow" w:cs="Arial"/>
                <w:color w:val="auto"/>
                <w:sz w:val="18"/>
                <w:szCs w:val="18"/>
                <w:lang w:eastAsia="en-US"/>
              </w:rPr>
              <w:t>Will the implementation of this recommendation require changes in the way care is currently organised?</w:t>
            </w:r>
          </w:p>
          <w:p w14:paraId="64F7EAA5"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color w:val="auto"/>
                <w:sz w:val="18"/>
                <w:szCs w:val="18"/>
                <w:lang w:eastAsia="en-US"/>
              </w:rPr>
            </w:pPr>
          </w:p>
        </w:tc>
        <w:tc>
          <w:tcPr>
            <w:tcW w:w="622" w:type="pct"/>
            <w:tcBorders>
              <w:top w:val="single" w:sz="4" w:space="0" w:color="auto"/>
              <w:left w:val="single" w:sz="4" w:space="0" w:color="auto"/>
              <w:bottom w:val="single" w:sz="4" w:space="0" w:color="auto"/>
              <w:right w:val="single" w:sz="4" w:space="0" w:color="000000"/>
            </w:tcBorders>
            <w:vAlign w:val="center"/>
            <w:hideMark/>
          </w:tcPr>
          <w:p w14:paraId="15F1970F"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YES</w:t>
            </w:r>
          </w:p>
        </w:tc>
      </w:tr>
      <w:tr w:rsidR="00E9569B" w:rsidRPr="00C70209" w14:paraId="0B815C41" w14:textId="77777777" w:rsidTr="00E9569B">
        <w:trPr>
          <w:trHeight w:val="147"/>
        </w:trPr>
        <w:tc>
          <w:tcPr>
            <w:tcW w:w="0" w:type="auto"/>
            <w:gridSpan w:val="2"/>
            <w:vMerge/>
            <w:tcBorders>
              <w:top w:val="single" w:sz="4" w:space="0" w:color="auto"/>
              <w:left w:val="single" w:sz="4" w:space="0" w:color="000000"/>
              <w:bottom w:val="single" w:sz="4" w:space="0" w:color="auto"/>
              <w:right w:val="single" w:sz="4" w:space="0" w:color="auto"/>
            </w:tcBorders>
            <w:vAlign w:val="center"/>
            <w:hideMark/>
          </w:tcPr>
          <w:p w14:paraId="66FCD70B" w14:textId="77777777" w:rsidR="00E9569B" w:rsidRPr="00C70209" w:rsidRDefault="00E9569B">
            <w:pPr>
              <w:spacing w:after="0"/>
              <w:ind w:left="0"/>
              <w:rPr>
                <w:rFonts w:ascii="Arial Narrow" w:hAnsi="Arial Narrow" w:cs="Arial"/>
                <w:color w:val="auto"/>
                <w:sz w:val="18"/>
                <w:szCs w:val="18"/>
                <w:lang w:eastAsia="en-US"/>
              </w:rPr>
            </w:pPr>
          </w:p>
        </w:tc>
        <w:tc>
          <w:tcPr>
            <w:tcW w:w="622" w:type="pct"/>
            <w:tcBorders>
              <w:top w:val="single" w:sz="4" w:space="0" w:color="auto"/>
              <w:left w:val="single" w:sz="4" w:space="0" w:color="auto"/>
              <w:bottom w:val="single" w:sz="4" w:space="0" w:color="auto"/>
              <w:right w:val="single" w:sz="4" w:space="0" w:color="000000"/>
            </w:tcBorders>
            <w:vAlign w:val="center"/>
            <w:hideMark/>
          </w:tcPr>
          <w:p w14:paraId="0CD2BBF5"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NO</w:t>
            </w:r>
          </w:p>
        </w:tc>
      </w:tr>
      <w:tr w:rsidR="00E9569B" w:rsidRPr="00C70209" w14:paraId="7A0DF9D7" w14:textId="77777777" w:rsidTr="00E9569B">
        <w:trPr>
          <w:trHeight w:val="70"/>
        </w:trPr>
        <w:tc>
          <w:tcPr>
            <w:tcW w:w="4378" w:type="pct"/>
            <w:gridSpan w:val="2"/>
            <w:vMerge w:val="restart"/>
            <w:tcBorders>
              <w:top w:val="single" w:sz="4" w:space="0" w:color="auto"/>
              <w:left w:val="single" w:sz="4" w:space="0" w:color="000000"/>
              <w:bottom w:val="single" w:sz="4" w:space="0" w:color="000000"/>
              <w:right w:val="single" w:sz="4" w:space="0" w:color="auto"/>
            </w:tcBorders>
          </w:tcPr>
          <w:p w14:paraId="7CBCF091" w14:textId="77777777" w:rsidR="00E9569B" w:rsidRPr="00C70209" w:rsidRDefault="00E9569B">
            <w:pPr>
              <w:widowControl w:val="0"/>
              <w:autoSpaceDE w:val="0"/>
              <w:autoSpaceDN w:val="0"/>
              <w:adjustRightInd w:val="0"/>
              <w:spacing w:before="30" w:after="30" w:line="276" w:lineRule="auto"/>
              <w:ind w:left="72"/>
              <w:rPr>
                <w:rFonts w:ascii="Arial Narrow" w:hAnsi="Arial Narrow" w:cs="Arial"/>
                <w:color w:val="auto"/>
                <w:sz w:val="18"/>
                <w:szCs w:val="18"/>
                <w:lang w:eastAsia="en-US"/>
              </w:rPr>
            </w:pPr>
            <w:r w:rsidRPr="00C70209">
              <w:rPr>
                <w:rFonts w:ascii="Arial Narrow" w:hAnsi="Arial Narrow" w:cs="Arial"/>
                <w:color w:val="auto"/>
                <w:sz w:val="18"/>
                <w:szCs w:val="18"/>
                <w:lang w:eastAsia="en-US"/>
              </w:rPr>
              <w:t>Are the guideline development group aware of any barriers to the implementation of this recommendation?</w:t>
            </w:r>
          </w:p>
          <w:p w14:paraId="7765EB66" w14:textId="77777777" w:rsidR="00E9569B" w:rsidRPr="00C70209" w:rsidRDefault="00E9569B">
            <w:pPr>
              <w:widowControl w:val="0"/>
              <w:autoSpaceDE w:val="0"/>
              <w:autoSpaceDN w:val="0"/>
              <w:adjustRightInd w:val="0"/>
              <w:spacing w:before="30" w:after="30" w:line="276" w:lineRule="auto"/>
              <w:ind w:left="0"/>
              <w:rPr>
                <w:rFonts w:ascii="Arial Narrow" w:hAnsi="Arial Narrow" w:cs="Arial"/>
                <w:color w:val="auto"/>
                <w:sz w:val="18"/>
                <w:szCs w:val="18"/>
                <w:lang w:eastAsia="en-US"/>
              </w:rPr>
            </w:pPr>
          </w:p>
        </w:tc>
        <w:tc>
          <w:tcPr>
            <w:tcW w:w="622" w:type="pct"/>
            <w:tcBorders>
              <w:top w:val="single" w:sz="4" w:space="0" w:color="auto"/>
              <w:left w:val="single" w:sz="4" w:space="0" w:color="auto"/>
              <w:bottom w:val="single" w:sz="4" w:space="0" w:color="000000"/>
              <w:right w:val="single" w:sz="4" w:space="0" w:color="000000"/>
            </w:tcBorders>
            <w:vAlign w:val="center"/>
            <w:hideMark/>
          </w:tcPr>
          <w:p w14:paraId="1C04AA82"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YES</w:t>
            </w:r>
          </w:p>
        </w:tc>
      </w:tr>
      <w:tr w:rsidR="00E9569B" w:rsidRPr="00C70209" w14:paraId="0339C7DB" w14:textId="77777777" w:rsidTr="00E9569B">
        <w:trPr>
          <w:trHeight w:val="70"/>
        </w:trPr>
        <w:tc>
          <w:tcPr>
            <w:tcW w:w="0" w:type="auto"/>
            <w:gridSpan w:val="2"/>
            <w:vMerge/>
            <w:tcBorders>
              <w:top w:val="single" w:sz="4" w:space="0" w:color="auto"/>
              <w:left w:val="single" w:sz="4" w:space="0" w:color="000000"/>
              <w:bottom w:val="single" w:sz="4" w:space="0" w:color="000000"/>
              <w:right w:val="single" w:sz="4" w:space="0" w:color="auto"/>
            </w:tcBorders>
            <w:vAlign w:val="center"/>
            <w:hideMark/>
          </w:tcPr>
          <w:p w14:paraId="0536AB4A" w14:textId="77777777" w:rsidR="00E9569B" w:rsidRPr="00C70209" w:rsidRDefault="00E9569B">
            <w:pPr>
              <w:spacing w:after="0"/>
              <w:ind w:left="0"/>
              <w:rPr>
                <w:rFonts w:ascii="Arial Narrow" w:hAnsi="Arial Narrow" w:cs="Arial"/>
                <w:color w:val="auto"/>
                <w:sz w:val="18"/>
                <w:szCs w:val="18"/>
                <w:lang w:eastAsia="en-US"/>
              </w:rPr>
            </w:pPr>
          </w:p>
        </w:tc>
        <w:tc>
          <w:tcPr>
            <w:tcW w:w="622" w:type="pct"/>
            <w:tcBorders>
              <w:top w:val="single" w:sz="4" w:space="0" w:color="auto"/>
              <w:left w:val="single" w:sz="4" w:space="0" w:color="auto"/>
              <w:bottom w:val="single" w:sz="4" w:space="0" w:color="000000"/>
              <w:right w:val="single" w:sz="4" w:space="0" w:color="000000"/>
            </w:tcBorders>
            <w:vAlign w:val="center"/>
            <w:hideMark/>
          </w:tcPr>
          <w:p w14:paraId="1D55E4DE" w14:textId="77777777" w:rsidR="00E9569B" w:rsidRPr="00C70209" w:rsidRDefault="00E9569B">
            <w:pPr>
              <w:widowControl w:val="0"/>
              <w:autoSpaceDE w:val="0"/>
              <w:autoSpaceDN w:val="0"/>
              <w:adjustRightInd w:val="0"/>
              <w:spacing w:before="30" w:after="30" w:line="276" w:lineRule="auto"/>
              <w:ind w:left="0"/>
              <w:jc w:val="center"/>
              <w:rPr>
                <w:rFonts w:ascii="Arial Narrow" w:hAnsi="Arial Narrow" w:cs="Arial"/>
                <w:color w:val="auto"/>
                <w:sz w:val="18"/>
                <w:szCs w:val="18"/>
                <w:lang w:eastAsia="en-US"/>
              </w:rPr>
            </w:pPr>
            <w:r w:rsidRPr="00C70209">
              <w:rPr>
                <w:rFonts w:ascii="Arial Narrow" w:hAnsi="Arial Narrow" w:cs="Arial"/>
                <w:color w:val="auto"/>
                <w:sz w:val="18"/>
                <w:szCs w:val="18"/>
                <w:lang w:eastAsia="en-US"/>
              </w:rPr>
              <w:t>NO</w:t>
            </w:r>
          </w:p>
        </w:tc>
      </w:tr>
    </w:tbl>
    <w:p w14:paraId="5AB4E0AB" w14:textId="77777777" w:rsidR="00E9569B" w:rsidRPr="00C70209" w:rsidRDefault="00E9569B" w:rsidP="00E9569B">
      <w:pPr>
        <w:spacing w:after="0" w:line="360" w:lineRule="auto"/>
        <w:ind w:left="0"/>
        <w:rPr>
          <w:rFonts w:ascii="Times New Roman" w:hAnsi="Times New Roman" w:cs="Arial"/>
          <w:color w:val="auto"/>
          <w:szCs w:val="24"/>
          <w:lang w:eastAsia="en-US"/>
        </w:rPr>
        <w:sectPr w:rsidR="00E9569B" w:rsidRPr="00C70209" w:rsidSect="00130F03">
          <w:pgSz w:w="16840" w:h="11907" w:orient="landscape"/>
          <w:pgMar w:top="1440" w:right="1440" w:bottom="1440" w:left="1440" w:header="709" w:footer="709" w:gutter="0"/>
          <w:cols w:space="720"/>
        </w:sectPr>
      </w:pPr>
    </w:p>
    <w:p w14:paraId="681BDE3B" w14:textId="60E00613" w:rsidR="00E9569B" w:rsidRPr="00C70209" w:rsidRDefault="00E9569B" w:rsidP="00130F03">
      <w:pPr>
        <w:pStyle w:val="Heading2"/>
        <w:numPr>
          <w:ilvl w:val="1"/>
          <w:numId w:val="35"/>
        </w:numPr>
        <w:rPr>
          <w:lang w:val="en-AU" w:eastAsia="en-US"/>
        </w:rPr>
      </w:pPr>
      <w:bookmarkStart w:id="881" w:name="_Toc395872135"/>
      <w:bookmarkStart w:id="882" w:name="_Toc364177461"/>
      <w:bookmarkStart w:id="883" w:name="_Ref426551807"/>
      <w:bookmarkStart w:id="884" w:name="_Toc427746882"/>
      <w:r w:rsidRPr="00C70209">
        <w:rPr>
          <w:lang w:val="en-AU" w:eastAsia="en-US"/>
        </w:rPr>
        <w:t>Appen</w:t>
      </w:r>
      <w:r w:rsidR="00130F03" w:rsidRPr="00C70209">
        <w:rPr>
          <w:lang w:val="en-AU" w:eastAsia="en-US"/>
        </w:rPr>
        <w:t>dix 4</w:t>
      </w:r>
      <w:r w:rsidR="00130F03" w:rsidRPr="00C70209">
        <w:rPr>
          <w:lang w:val="en-AU" w:eastAsia="en-US"/>
        </w:rPr>
        <w:tab/>
      </w:r>
      <w:r w:rsidRPr="00C70209">
        <w:rPr>
          <w:lang w:val="en-AU"/>
        </w:rPr>
        <w:t>Consensus</w:t>
      </w:r>
      <w:r w:rsidRPr="00C70209">
        <w:rPr>
          <w:lang w:val="en-AU" w:eastAsia="en-US"/>
        </w:rPr>
        <w:t xml:space="preserve"> process for development of practice points</w:t>
      </w:r>
      <w:bookmarkEnd w:id="881"/>
      <w:bookmarkEnd w:id="882"/>
      <w:bookmarkEnd w:id="883"/>
      <w:bookmarkEnd w:id="884"/>
    </w:p>
    <w:p w14:paraId="102973AC" w14:textId="77777777" w:rsidR="00E9569B" w:rsidRPr="00C70209" w:rsidRDefault="00E9569B" w:rsidP="00130F03">
      <w:pPr>
        <w:pStyle w:val="Heading3"/>
        <w:numPr>
          <w:ilvl w:val="2"/>
          <w:numId w:val="35"/>
        </w:numPr>
        <w:rPr>
          <w:lang w:eastAsia="en-US"/>
        </w:rPr>
      </w:pPr>
      <w:bookmarkStart w:id="885" w:name="_Toc395872136"/>
      <w:bookmarkStart w:id="886" w:name="_Toc364177462"/>
      <w:bookmarkStart w:id="887" w:name="_Toc356473662"/>
      <w:bookmarkStart w:id="888" w:name="_Toc266868547"/>
      <w:bookmarkStart w:id="889" w:name="_Toc266866072"/>
      <w:bookmarkStart w:id="890" w:name="_Toc266742270"/>
      <w:bookmarkStart w:id="891" w:name="_Toc266734829"/>
      <w:bookmarkStart w:id="892" w:name="_Toc427746883"/>
      <w:r w:rsidRPr="00C70209">
        <w:t>Background</w:t>
      </w:r>
      <w:bookmarkEnd w:id="885"/>
      <w:bookmarkEnd w:id="886"/>
      <w:bookmarkEnd w:id="887"/>
      <w:bookmarkEnd w:id="888"/>
      <w:bookmarkEnd w:id="889"/>
      <w:bookmarkEnd w:id="890"/>
      <w:bookmarkEnd w:id="891"/>
      <w:bookmarkEnd w:id="892"/>
    </w:p>
    <w:p w14:paraId="21475917" w14:textId="77777777" w:rsidR="00E9569B" w:rsidRPr="00C70209" w:rsidRDefault="00E9569B" w:rsidP="00130F03">
      <w:pPr>
        <w:pStyle w:val="BodyText"/>
        <w:rPr>
          <w:lang w:eastAsia="en-US"/>
        </w:rPr>
      </w:pPr>
      <w:r w:rsidRPr="00C70209">
        <w:rPr>
          <w:lang w:eastAsia="en-US"/>
        </w:rPr>
        <w:t>Often, there are insufficient high-quality data in the contemporary clinical literature to produce clinical guidelines with an evidence-based recommendation. Thus, there remains a role for expert opinion and consensus in guidelines development. The use of expert opinion as a form of ‘evidence’ requires a formal consensus development process among the guidelines developers, with rigorous rules that will lead to the same attributes of validity, reliability and applicability demanded for more rigorous evidence-based practice methodology.</w:t>
      </w:r>
    </w:p>
    <w:p w14:paraId="49318565" w14:textId="224877BB" w:rsidR="00E9569B" w:rsidRPr="00C70209" w:rsidRDefault="00E9569B" w:rsidP="00130F03">
      <w:pPr>
        <w:pStyle w:val="Heading3"/>
        <w:rPr>
          <w:lang w:eastAsia="en-US"/>
        </w:rPr>
      </w:pPr>
      <w:bookmarkStart w:id="893" w:name="_Toc395872137"/>
      <w:bookmarkStart w:id="894" w:name="_Toc364177463"/>
      <w:bookmarkStart w:id="895" w:name="_Toc427746884"/>
      <w:r w:rsidRPr="00C70209">
        <w:rPr>
          <w:lang w:eastAsia="en-US"/>
        </w:rPr>
        <w:t xml:space="preserve">Role of the </w:t>
      </w:r>
      <w:r w:rsidR="00B05479" w:rsidRPr="00C70209">
        <w:rPr>
          <w:lang w:eastAsia="en-US"/>
        </w:rPr>
        <w:t>Clinical/Consumer Reference Group</w:t>
      </w:r>
      <w:bookmarkEnd w:id="893"/>
      <w:bookmarkEnd w:id="894"/>
      <w:bookmarkEnd w:id="895"/>
    </w:p>
    <w:p w14:paraId="0BD75CD2" w14:textId="77777777" w:rsidR="00E9569B" w:rsidRPr="00C70209" w:rsidRDefault="00E9569B" w:rsidP="00130F03">
      <w:pPr>
        <w:pStyle w:val="BodyText"/>
        <w:rPr>
          <w:lang w:eastAsia="en-US"/>
        </w:rPr>
      </w:pPr>
      <w:r w:rsidRPr="00C70209">
        <w:rPr>
          <w:lang w:eastAsia="en-US"/>
        </w:rPr>
        <w:t>The CRG provided expert opinion for the development of practice points relevant to the recommendation being considered under the consensus process.</w:t>
      </w:r>
    </w:p>
    <w:p w14:paraId="601091B2" w14:textId="77777777" w:rsidR="00E9569B" w:rsidRPr="00C70209" w:rsidRDefault="00E9569B" w:rsidP="00130F03">
      <w:pPr>
        <w:pStyle w:val="Bulletintro"/>
        <w:rPr>
          <w:lang w:val="en-AU" w:eastAsia="en-US"/>
        </w:rPr>
      </w:pPr>
      <w:r w:rsidRPr="00C70209">
        <w:rPr>
          <w:lang w:val="en-AU" w:eastAsia="en-US"/>
        </w:rPr>
        <w:t>The consensus process was followed only for recommendations where:</w:t>
      </w:r>
    </w:p>
    <w:p w14:paraId="76B23659" w14:textId="77777777" w:rsidR="00E9569B" w:rsidRPr="00C70209" w:rsidRDefault="00E9569B" w:rsidP="00130F03">
      <w:pPr>
        <w:pStyle w:val="Bullet6"/>
      </w:pPr>
      <w:r w:rsidRPr="00C70209">
        <w:t>the systematic review has found no Level I to III-2 evidence to address the relevant clinical question, or where recommendations developed by the systematic review process were ranked with a Grade D (poor) quality evidence base</w:t>
      </w:r>
    </w:p>
    <w:p w14:paraId="2DDBE89F" w14:textId="77777777" w:rsidR="00E9569B" w:rsidRPr="00C70209" w:rsidRDefault="00E9569B" w:rsidP="00130F03">
      <w:pPr>
        <w:pStyle w:val="Bullet6"/>
      </w:pPr>
      <w:r w:rsidRPr="00C70209">
        <w:t>the CRG determines that additional clinical practice guidance is required for recommendations developed by the systematic review process that are graded above D</w:t>
      </w:r>
    </w:p>
    <w:p w14:paraId="6877F201" w14:textId="77777777" w:rsidR="00E9569B" w:rsidRPr="00C70209" w:rsidRDefault="00E9569B" w:rsidP="00130F03">
      <w:pPr>
        <w:pStyle w:val="Bullet6"/>
      </w:pPr>
      <w:r w:rsidRPr="00C70209">
        <w:t>the development of ‘expert opinion’ is required (e.g. for the background research questions)</w:t>
      </w:r>
    </w:p>
    <w:p w14:paraId="5C8BECD3" w14:textId="77777777" w:rsidR="00E9569B" w:rsidRPr="00C70209" w:rsidRDefault="00E9569B" w:rsidP="00130F03">
      <w:pPr>
        <w:pStyle w:val="Bulletintro"/>
        <w:rPr>
          <w:lang w:val="en-AU" w:eastAsia="en-US"/>
        </w:rPr>
      </w:pPr>
      <w:r w:rsidRPr="00C70209">
        <w:rPr>
          <w:lang w:val="en-AU" w:eastAsia="en-US"/>
        </w:rPr>
        <w:t>Applying the consensus process to recommendations with Grade D (poor) evidence could result in:</w:t>
      </w:r>
    </w:p>
    <w:p w14:paraId="7F093A08" w14:textId="77777777" w:rsidR="00E9569B" w:rsidRPr="00C70209" w:rsidRDefault="00E9569B" w:rsidP="00130F03">
      <w:pPr>
        <w:pStyle w:val="Bullet6"/>
      </w:pPr>
      <w:r w:rsidRPr="00C70209">
        <w:t>the rejection of the recommendation</w:t>
      </w:r>
    </w:p>
    <w:p w14:paraId="20044DE1" w14:textId="77777777" w:rsidR="00E9569B" w:rsidRPr="00C70209" w:rsidRDefault="00E9569B" w:rsidP="00130F03">
      <w:pPr>
        <w:pStyle w:val="Bullet6"/>
      </w:pPr>
      <w:r w:rsidRPr="00C70209">
        <w:t>the confirmation of the recommendation</w:t>
      </w:r>
    </w:p>
    <w:p w14:paraId="602C65B6" w14:textId="77777777" w:rsidR="00E9569B" w:rsidRPr="00C70209" w:rsidRDefault="00E9569B" w:rsidP="00130F03">
      <w:pPr>
        <w:pStyle w:val="Bullet6"/>
      </w:pPr>
      <w:r w:rsidRPr="00C70209">
        <w:t>the development of a ‘practice point’ to supplement the recommendation, or</w:t>
      </w:r>
    </w:p>
    <w:p w14:paraId="2246E111" w14:textId="77777777" w:rsidR="00E9569B" w:rsidRPr="00C70209" w:rsidRDefault="00E9569B" w:rsidP="00130F03">
      <w:pPr>
        <w:pStyle w:val="Bullet6"/>
      </w:pPr>
      <w:r w:rsidRPr="00C70209">
        <w:t>rejection of the recommendation and the development of a practice point on its own.</w:t>
      </w:r>
    </w:p>
    <w:p w14:paraId="14351CE0" w14:textId="77777777" w:rsidR="00E9569B" w:rsidRPr="00C70209" w:rsidRDefault="00E9569B" w:rsidP="00E9569B">
      <w:pPr>
        <w:pStyle w:val="Heading3"/>
        <w:numPr>
          <w:ilvl w:val="2"/>
          <w:numId w:val="35"/>
        </w:numPr>
        <w:rPr>
          <w:lang w:eastAsia="en-US"/>
        </w:rPr>
      </w:pPr>
      <w:bookmarkStart w:id="896" w:name="_Toc395872138"/>
      <w:bookmarkStart w:id="897" w:name="_Toc364177464"/>
      <w:bookmarkStart w:id="898" w:name="_Toc356473664"/>
      <w:bookmarkStart w:id="899" w:name="_Toc266868549"/>
      <w:bookmarkStart w:id="900" w:name="_Toc266866074"/>
      <w:bookmarkStart w:id="901" w:name="_Toc266742272"/>
      <w:bookmarkStart w:id="902" w:name="_Toc266734831"/>
      <w:bookmarkStart w:id="903" w:name="_Toc427746885"/>
      <w:r w:rsidRPr="00C70209">
        <w:rPr>
          <w:lang w:eastAsia="en-US"/>
        </w:rPr>
        <w:t>Chair of CRG meetings</w:t>
      </w:r>
      <w:bookmarkEnd w:id="896"/>
      <w:bookmarkEnd w:id="897"/>
      <w:bookmarkEnd w:id="898"/>
      <w:bookmarkEnd w:id="899"/>
      <w:bookmarkEnd w:id="900"/>
      <w:bookmarkEnd w:id="901"/>
      <w:bookmarkEnd w:id="902"/>
      <w:bookmarkEnd w:id="903"/>
    </w:p>
    <w:p w14:paraId="54A16CBB" w14:textId="77777777" w:rsidR="00E9569B" w:rsidRPr="00C70209" w:rsidRDefault="00E9569B" w:rsidP="00130F03">
      <w:pPr>
        <w:pStyle w:val="Bulletintro"/>
        <w:rPr>
          <w:lang w:val="en-AU" w:eastAsia="en-US"/>
        </w:rPr>
      </w:pPr>
      <w:r w:rsidRPr="00C70209">
        <w:rPr>
          <w:lang w:val="en-AU" w:eastAsia="en-US"/>
        </w:rPr>
        <w:t>The Chair of CRG meetings facilitated and guided the process of reaching a consensus decision on practice points. Specifically, the Chair’s role was to:</w:t>
      </w:r>
    </w:p>
    <w:p w14:paraId="4FD513FB" w14:textId="77777777" w:rsidR="00E9569B" w:rsidRPr="00C70209" w:rsidRDefault="00E9569B" w:rsidP="00130F03">
      <w:pPr>
        <w:pStyle w:val="Bullet6"/>
      </w:pPr>
      <w:r w:rsidRPr="00C70209">
        <w:t>assist the CRG to define decisions that need to be made</w:t>
      </w:r>
    </w:p>
    <w:p w14:paraId="3C6C5A0D" w14:textId="77777777" w:rsidR="00E9569B" w:rsidRPr="00C70209" w:rsidRDefault="00E9569B" w:rsidP="00130F03">
      <w:pPr>
        <w:pStyle w:val="Bullet6"/>
      </w:pPr>
      <w:r w:rsidRPr="00C70209">
        <w:t>help the CRG through the stages of reaching an agreement</w:t>
      </w:r>
    </w:p>
    <w:p w14:paraId="23C784B5" w14:textId="77777777" w:rsidR="00E9569B" w:rsidRPr="00C70209" w:rsidRDefault="00E9569B" w:rsidP="00130F03">
      <w:pPr>
        <w:pStyle w:val="Bullet6"/>
      </w:pPr>
      <w:r w:rsidRPr="00C70209">
        <w:t>keep the meeting moving</w:t>
      </w:r>
    </w:p>
    <w:p w14:paraId="383AE161" w14:textId="77777777" w:rsidR="00E9569B" w:rsidRPr="00C70209" w:rsidRDefault="00E9569B" w:rsidP="00130F03">
      <w:pPr>
        <w:pStyle w:val="Bullet6"/>
      </w:pPr>
      <w:r w:rsidRPr="00C70209">
        <w:t>focus discussion to the point at hand</w:t>
      </w:r>
    </w:p>
    <w:p w14:paraId="45E526F8" w14:textId="77777777" w:rsidR="00E9569B" w:rsidRPr="00C70209" w:rsidRDefault="00E9569B" w:rsidP="00130F03">
      <w:pPr>
        <w:pStyle w:val="Bullet6"/>
      </w:pPr>
      <w:r w:rsidRPr="00C70209">
        <w:t>ensure that everyone has the opportunity to participate</w:t>
      </w:r>
    </w:p>
    <w:p w14:paraId="0314E50B" w14:textId="77777777" w:rsidR="00E9569B" w:rsidRPr="00C70209" w:rsidRDefault="00E9569B" w:rsidP="00130F03">
      <w:pPr>
        <w:pStyle w:val="Bullet6"/>
      </w:pPr>
      <w:r w:rsidRPr="00C70209">
        <w:t>test whet</w:t>
      </w:r>
      <w:r w:rsidRPr="00C70209">
        <w:rPr>
          <w:rStyle w:val="Bullet6Char"/>
        </w:rPr>
        <w:t>h</w:t>
      </w:r>
      <w:r w:rsidRPr="00C70209">
        <w:t>er consensus has been reached</w:t>
      </w:r>
    </w:p>
    <w:p w14:paraId="53A38E84" w14:textId="77777777" w:rsidR="00E9569B" w:rsidRPr="00C70209" w:rsidRDefault="00E9569B" w:rsidP="00130F03">
      <w:pPr>
        <w:pStyle w:val="BodyText"/>
      </w:pPr>
      <w:r w:rsidRPr="00C70209">
        <w:t>The Chair helped to direct the consensus process, not its content, and did not make decisions for the CRG.</w:t>
      </w:r>
    </w:p>
    <w:p w14:paraId="3A7EEA0E" w14:textId="77777777" w:rsidR="00130F03" w:rsidRPr="00C70209" w:rsidRDefault="00130F03" w:rsidP="00130F03">
      <w:pPr>
        <w:pStyle w:val="BodyText"/>
      </w:pPr>
    </w:p>
    <w:p w14:paraId="449F4EA6" w14:textId="77777777" w:rsidR="00E9569B" w:rsidRPr="00C70209" w:rsidRDefault="00E9569B" w:rsidP="00130F03">
      <w:pPr>
        <w:pStyle w:val="Heading3"/>
        <w:rPr>
          <w:lang w:eastAsia="en-US"/>
        </w:rPr>
      </w:pPr>
      <w:bookmarkStart w:id="904" w:name="_Toc395872139"/>
      <w:bookmarkStart w:id="905" w:name="_Toc364177465"/>
      <w:bookmarkStart w:id="906" w:name="_Toc356473665"/>
      <w:bookmarkStart w:id="907" w:name="_Toc266868550"/>
      <w:bookmarkStart w:id="908" w:name="_Toc266866075"/>
      <w:bookmarkStart w:id="909" w:name="_Toc266742273"/>
      <w:bookmarkStart w:id="910" w:name="_Toc266734832"/>
      <w:bookmarkStart w:id="911" w:name="_Toc427746886"/>
      <w:r w:rsidRPr="00C70209">
        <w:rPr>
          <w:lang w:eastAsia="en-US"/>
        </w:rPr>
        <w:t>Development of practice points: overview of consensus decision-making process</w:t>
      </w:r>
      <w:bookmarkEnd w:id="904"/>
      <w:bookmarkEnd w:id="905"/>
      <w:bookmarkEnd w:id="906"/>
      <w:bookmarkEnd w:id="907"/>
      <w:bookmarkEnd w:id="908"/>
      <w:bookmarkEnd w:id="909"/>
      <w:bookmarkEnd w:id="910"/>
      <w:bookmarkEnd w:id="911"/>
    </w:p>
    <w:p w14:paraId="2E9907FA" w14:textId="77777777" w:rsidR="00E9569B" w:rsidRPr="00C70209" w:rsidRDefault="00E9569B" w:rsidP="00130F03">
      <w:pPr>
        <w:pStyle w:val="BodyText"/>
        <w:rPr>
          <w:lang w:eastAsia="en-US"/>
        </w:rPr>
      </w:pPr>
      <w:bookmarkStart w:id="912" w:name="_Toc356473666"/>
      <w:bookmarkStart w:id="913" w:name="_Toc266868551"/>
      <w:bookmarkStart w:id="914" w:name="_Toc266866076"/>
      <w:bookmarkStart w:id="915" w:name="_Toc266742274"/>
      <w:bookmarkStart w:id="916" w:name="_Toc266734833"/>
      <w:r w:rsidRPr="00C70209">
        <w:rPr>
          <w:lang w:eastAsia="en-US"/>
        </w:rPr>
        <w:t>The following process was used to develop practice points through consensus.</w:t>
      </w:r>
    </w:p>
    <w:p w14:paraId="3FD3DB36" w14:textId="77777777" w:rsidR="00E9569B" w:rsidRPr="00C70209" w:rsidRDefault="00E9569B" w:rsidP="00130F03">
      <w:pPr>
        <w:pStyle w:val="Heading5"/>
        <w:rPr>
          <w:lang w:val="en-AU"/>
        </w:rPr>
      </w:pPr>
      <w:bookmarkStart w:id="917" w:name="_Toc364177466"/>
      <w:r w:rsidRPr="00C70209">
        <w:rPr>
          <w:lang w:val="en-AU"/>
        </w:rPr>
        <w:t>Stage 1 – Introduction</w:t>
      </w:r>
      <w:bookmarkEnd w:id="912"/>
      <w:bookmarkEnd w:id="913"/>
      <w:bookmarkEnd w:id="914"/>
      <w:bookmarkEnd w:id="915"/>
      <w:bookmarkEnd w:id="916"/>
      <w:bookmarkEnd w:id="917"/>
    </w:p>
    <w:p w14:paraId="3D8D74D8" w14:textId="77777777" w:rsidR="00E9569B" w:rsidRPr="00C70209" w:rsidRDefault="00E9569B" w:rsidP="00130F03">
      <w:pPr>
        <w:pStyle w:val="Bullet6"/>
      </w:pPr>
      <w:r w:rsidRPr="00C70209">
        <w:rPr>
          <w:b/>
        </w:rPr>
        <w:t>Describe the process.</w:t>
      </w:r>
      <w:r w:rsidRPr="00C70209">
        <w:t xml:space="preserve"> The Chair described the consensus process, participants’ roles and responsibilities, ground rules and guiding principles.</w:t>
      </w:r>
    </w:p>
    <w:p w14:paraId="76C84E38" w14:textId="77777777" w:rsidR="00E9569B" w:rsidRPr="00C70209" w:rsidRDefault="00E9569B" w:rsidP="00130F03">
      <w:pPr>
        <w:pStyle w:val="Bullet6"/>
      </w:pPr>
      <w:r w:rsidRPr="00C70209">
        <w:rPr>
          <w:b/>
        </w:rPr>
        <w:t>State where there is a need for practice point development.</w:t>
      </w:r>
      <w:r w:rsidRPr="00C70209">
        <w:t xml:space="preserve"> The Chair described where evidence was not found or was considered inadequate to develop recommendations above Grade D, or where a practice point may be required to supplement recommendations.</w:t>
      </w:r>
    </w:p>
    <w:p w14:paraId="7D6DACAE" w14:textId="77777777" w:rsidR="00E9569B" w:rsidRPr="00C70209" w:rsidRDefault="00E9569B" w:rsidP="00130F03">
      <w:pPr>
        <w:pStyle w:val="Heading5"/>
        <w:rPr>
          <w:lang w:val="en-AU"/>
        </w:rPr>
      </w:pPr>
      <w:bookmarkStart w:id="918" w:name="_Toc364177467"/>
      <w:bookmarkStart w:id="919" w:name="_Toc356473667"/>
      <w:bookmarkStart w:id="920" w:name="_Toc266868552"/>
      <w:bookmarkStart w:id="921" w:name="_Toc266866077"/>
      <w:bookmarkStart w:id="922" w:name="_Toc266742275"/>
      <w:bookmarkStart w:id="923" w:name="_Toc266734834"/>
      <w:r w:rsidRPr="00C70209">
        <w:rPr>
          <w:lang w:val="en-AU"/>
        </w:rPr>
        <w:t>Stage 2 – Open discussion</w:t>
      </w:r>
      <w:bookmarkEnd w:id="918"/>
      <w:bookmarkEnd w:id="919"/>
      <w:bookmarkEnd w:id="920"/>
      <w:bookmarkEnd w:id="921"/>
      <w:bookmarkEnd w:id="922"/>
      <w:bookmarkEnd w:id="923"/>
    </w:p>
    <w:p w14:paraId="73869674" w14:textId="77777777" w:rsidR="00E9569B" w:rsidRPr="00C70209" w:rsidRDefault="00E9569B" w:rsidP="00130F03">
      <w:pPr>
        <w:pStyle w:val="Bullet6"/>
      </w:pPr>
      <w:r w:rsidRPr="00C70209">
        <w:rPr>
          <w:b/>
        </w:rPr>
        <w:t>Clarify the practice point.</w:t>
      </w:r>
      <w:r w:rsidRPr="00C70209">
        <w:t xml:space="preserve"> The Chair opened the floor to a general discussion and suggestions for practice point content. This time will not be used for raising objections or concerns, but to suggest content for the practice point. Suggestions were recorded in the relevant section of the draft results report.</w:t>
      </w:r>
    </w:p>
    <w:p w14:paraId="0D46DB1A" w14:textId="77777777" w:rsidR="00E9569B" w:rsidRPr="00C70209" w:rsidRDefault="00E9569B" w:rsidP="00130F03">
      <w:pPr>
        <w:pStyle w:val="Bullet6"/>
      </w:pPr>
      <w:r w:rsidRPr="00C70209">
        <w:rPr>
          <w:b/>
        </w:rPr>
        <w:t>State concerns.</w:t>
      </w:r>
      <w:r w:rsidRPr="00C70209">
        <w:t xml:space="preserve"> When the CRG was satisfied that the practice point is complete, the Chair provided an opportunity for concerns or issues to be raised.</w:t>
      </w:r>
    </w:p>
    <w:p w14:paraId="72502AC4" w14:textId="77777777" w:rsidR="00E9569B" w:rsidRPr="00C70209" w:rsidRDefault="00E9569B" w:rsidP="00130F03">
      <w:pPr>
        <w:pStyle w:val="Heading5"/>
        <w:rPr>
          <w:lang w:val="en-AU"/>
        </w:rPr>
      </w:pPr>
      <w:bookmarkStart w:id="924" w:name="_Toc364177468"/>
      <w:bookmarkStart w:id="925" w:name="_Toc356473668"/>
      <w:bookmarkStart w:id="926" w:name="_Toc266868553"/>
      <w:bookmarkStart w:id="927" w:name="_Toc266866078"/>
      <w:bookmarkStart w:id="928" w:name="_Toc266742276"/>
      <w:bookmarkStart w:id="929" w:name="_Toc266734835"/>
      <w:r w:rsidRPr="00C70209">
        <w:rPr>
          <w:lang w:val="en-AU"/>
        </w:rPr>
        <w:t>Stage 3 – Resolve concerns</w:t>
      </w:r>
      <w:bookmarkEnd w:id="924"/>
      <w:bookmarkEnd w:id="925"/>
      <w:bookmarkEnd w:id="926"/>
      <w:bookmarkEnd w:id="927"/>
      <w:bookmarkEnd w:id="928"/>
      <w:bookmarkEnd w:id="929"/>
    </w:p>
    <w:p w14:paraId="0885957F" w14:textId="77777777" w:rsidR="00E9569B" w:rsidRPr="00C70209" w:rsidRDefault="00E9569B" w:rsidP="00130F03">
      <w:pPr>
        <w:pStyle w:val="Bullet6"/>
      </w:pPr>
      <w:r w:rsidRPr="00C70209">
        <w:rPr>
          <w:b/>
        </w:rPr>
        <w:t>Review concerns.</w:t>
      </w:r>
      <w:r w:rsidRPr="00C70209">
        <w:t xml:space="preserve"> The group reviewed any concerns raised. If the concerns were many and the time was short, the discussion on practice point development was carried over to a later meeting.</w:t>
      </w:r>
    </w:p>
    <w:p w14:paraId="07C4D905" w14:textId="77777777" w:rsidR="00E9569B" w:rsidRPr="00C70209" w:rsidRDefault="00E9569B" w:rsidP="00130F03">
      <w:pPr>
        <w:pStyle w:val="Bullet6"/>
      </w:pPr>
      <w:r w:rsidRPr="00C70209">
        <w:rPr>
          <w:b/>
        </w:rPr>
        <w:t>Resolve concerns.</w:t>
      </w:r>
      <w:r w:rsidRPr="00C70209">
        <w:t xml:space="preserve"> The Chair had the first option to resolve the listed concerns by:</w:t>
      </w:r>
    </w:p>
    <w:p w14:paraId="25C64AEB" w14:textId="77777777" w:rsidR="00E9569B" w:rsidRPr="00C70209" w:rsidRDefault="00E9569B" w:rsidP="00130F03">
      <w:pPr>
        <w:pStyle w:val="Dash6"/>
      </w:pPr>
      <w:r w:rsidRPr="00C70209">
        <w:t>clarifying the wording of the practice point</w:t>
      </w:r>
    </w:p>
    <w:p w14:paraId="4334D264" w14:textId="77777777" w:rsidR="00E9569B" w:rsidRPr="00C70209" w:rsidRDefault="00E9569B" w:rsidP="00130F03">
      <w:pPr>
        <w:pStyle w:val="Dash6"/>
      </w:pPr>
      <w:r w:rsidRPr="00C70209">
        <w:t>changing the wording of the practice point or adding a practice point to supplement the recommendation</w:t>
      </w:r>
    </w:p>
    <w:p w14:paraId="5C7828EF" w14:textId="77777777" w:rsidR="00E9569B" w:rsidRPr="00C70209" w:rsidRDefault="00E9569B" w:rsidP="00130F03">
      <w:pPr>
        <w:pStyle w:val="Dash6"/>
      </w:pPr>
      <w:r w:rsidRPr="00C70209">
        <w:t>explaining why the recommendation as stated is not in conflict with the CRG’s values</w:t>
      </w:r>
    </w:p>
    <w:p w14:paraId="08C7342A" w14:textId="77777777" w:rsidR="00E9569B" w:rsidRPr="00C70209" w:rsidRDefault="00E9569B" w:rsidP="00130F03">
      <w:pPr>
        <w:pStyle w:val="Dash6"/>
      </w:pPr>
      <w:r w:rsidRPr="00C70209">
        <w:t>seeing whether those with concerns will stand aside (i.e. “had concerns, but could live with them”).</w:t>
      </w:r>
    </w:p>
    <w:p w14:paraId="5D28F2D7" w14:textId="77777777" w:rsidR="00E9569B" w:rsidRPr="00C70209" w:rsidRDefault="00E9569B" w:rsidP="00130F03">
      <w:pPr>
        <w:pStyle w:val="Heading5"/>
        <w:rPr>
          <w:lang w:val="en-AU"/>
        </w:rPr>
      </w:pPr>
      <w:bookmarkStart w:id="930" w:name="_Toc364177469"/>
      <w:bookmarkStart w:id="931" w:name="_Toc356473669"/>
      <w:bookmarkStart w:id="932" w:name="_Toc266868554"/>
      <w:bookmarkStart w:id="933" w:name="_Toc266866079"/>
      <w:bookmarkStart w:id="934" w:name="_Toc266742277"/>
      <w:bookmarkStart w:id="935" w:name="_Toc266734836"/>
      <w:r w:rsidRPr="00C70209">
        <w:rPr>
          <w:lang w:val="en-AU"/>
        </w:rPr>
        <w:t>Stage 4 – First call for consensus</w:t>
      </w:r>
      <w:bookmarkEnd w:id="930"/>
      <w:bookmarkEnd w:id="931"/>
      <w:bookmarkEnd w:id="932"/>
      <w:bookmarkEnd w:id="933"/>
      <w:bookmarkEnd w:id="934"/>
      <w:bookmarkEnd w:id="935"/>
    </w:p>
    <w:p w14:paraId="06F91C2B" w14:textId="77777777" w:rsidR="00E9569B" w:rsidRPr="00C70209" w:rsidRDefault="00E9569B" w:rsidP="00130F03">
      <w:pPr>
        <w:pStyle w:val="Bullet6"/>
      </w:pPr>
      <w:r w:rsidRPr="00C70209">
        <w:t>When all concerns had been resolved, the Chair called for consensus.</w:t>
      </w:r>
    </w:p>
    <w:p w14:paraId="1DBA4CFA" w14:textId="77777777" w:rsidR="00E9569B" w:rsidRPr="00C70209" w:rsidRDefault="00E9569B" w:rsidP="00130F03">
      <w:pPr>
        <w:pStyle w:val="Heading5"/>
        <w:rPr>
          <w:lang w:val="en-AU"/>
        </w:rPr>
      </w:pPr>
      <w:bookmarkStart w:id="936" w:name="_Toc364177470"/>
      <w:bookmarkStart w:id="937" w:name="_Toc356473670"/>
      <w:bookmarkStart w:id="938" w:name="_Toc266868555"/>
      <w:bookmarkStart w:id="939" w:name="_Toc266866080"/>
      <w:bookmarkStart w:id="940" w:name="_Toc266742278"/>
      <w:bookmarkStart w:id="941" w:name="_Toc266734837"/>
      <w:r w:rsidRPr="00C70209">
        <w:rPr>
          <w:lang w:val="en-AU"/>
        </w:rPr>
        <w:t>Stage 5 – Consideration of CRG principles and values and second call for consensus</w:t>
      </w:r>
      <w:bookmarkEnd w:id="936"/>
      <w:bookmarkEnd w:id="937"/>
      <w:bookmarkEnd w:id="938"/>
      <w:bookmarkEnd w:id="939"/>
      <w:bookmarkEnd w:id="940"/>
      <w:bookmarkEnd w:id="941"/>
    </w:p>
    <w:p w14:paraId="0F27E4DF" w14:textId="77777777" w:rsidR="00E9569B" w:rsidRPr="00C70209" w:rsidRDefault="00E9569B" w:rsidP="00130F03">
      <w:pPr>
        <w:pStyle w:val="Bullet6"/>
      </w:pPr>
      <w:r w:rsidRPr="00C70209">
        <w:t>When concerns had been adequately discussed but remained unresolved, the CRG assessed how the unresolved concerns related to CRG principles and values.</w:t>
      </w:r>
    </w:p>
    <w:p w14:paraId="0883EE85" w14:textId="77777777" w:rsidR="00E9569B" w:rsidRPr="00C70209" w:rsidRDefault="00E9569B" w:rsidP="00130F03">
      <w:pPr>
        <w:pStyle w:val="Bullet6"/>
      </w:pPr>
      <w:r w:rsidRPr="00C70209">
        <w:t>After considering these principles, the Chair made one of the following conclusions:</w:t>
      </w:r>
    </w:p>
    <w:p w14:paraId="48621DF0" w14:textId="77777777" w:rsidR="00E9569B" w:rsidRPr="00C70209" w:rsidRDefault="00E9569B" w:rsidP="00130F03">
      <w:pPr>
        <w:pStyle w:val="Dash6"/>
      </w:pPr>
      <w:r w:rsidRPr="00C70209">
        <w:t>the member withdrew the concern, consensus was reached and a practice point could be made (or a Grade D evidence-based recommendation confirmed)</w:t>
      </w:r>
    </w:p>
    <w:p w14:paraId="77234DCF" w14:textId="77777777" w:rsidR="00E9569B" w:rsidRPr="00C70209" w:rsidRDefault="00E9569B" w:rsidP="00130F03">
      <w:pPr>
        <w:pStyle w:val="Dash6"/>
      </w:pPr>
      <w:r w:rsidRPr="00C70209">
        <w:t>the member stood aside so that a practice point could be made (or Grade D evidence-based recommendation confirmed), and the differing schools of thought were documented</w:t>
      </w:r>
    </w:p>
    <w:p w14:paraId="206D054C" w14:textId="77777777" w:rsidR="00E9569B" w:rsidRPr="00C70209" w:rsidRDefault="00E9569B" w:rsidP="00130F03">
      <w:pPr>
        <w:pStyle w:val="Dash6"/>
      </w:pPr>
      <w:r w:rsidRPr="00C70209">
        <w:t>the member was not willing to withdraw the concern or stand aside and the CRG declared itself blocked – the recommendation or practice point was not accepted.</w:t>
      </w:r>
    </w:p>
    <w:p w14:paraId="1170FB45" w14:textId="77777777" w:rsidR="00E9569B" w:rsidRPr="00C70209" w:rsidRDefault="00E9569B" w:rsidP="00130F03">
      <w:pPr>
        <w:pStyle w:val="Heading3"/>
        <w:numPr>
          <w:ilvl w:val="2"/>
          <w:numId w:val="35"/>
        </w:numPr>
        <w:rPr>
          <w:lang w:eastAsia="en-US"/>
        </w:rPr>
      </w:pPr>
      <w:bookmarkStart w:id="942" w:name="_Toc395872140"/>
      <w:bookmarkStart w:id="943" w:name="_Toc364177471"/>
      <w:bookmarkStart w:id="944" w:name="_Toc356473671"/>
      <w:bookmarkStart w:id="945" w:name="_Toc266868556"/>
      <w:bookmarkStart w:id="946" w:name="_Toc266866081"/>
      <w:bookmarkStart w:id="947" w:name="_Toc266742279"/>
      <w:bookmarkStart w:id="948" w:name="_Toc266734838"/>
      <w:bookmarkStart w:id="949" w:name="_Toc427746887"/>
      <w:r w:rsidRPr="00C70209">
        <w:rPr>
          <w:lang w:eastAsia="en-US"/>
        </w:rPr>
        <w:t xml:space="preserve">Guiding </w:t>
      </w:r>
      <w:r w:rsidRPr="00C70209">
        <w:t>principles</w:t>
      </w:r>
      <w:r w:rsidRPr="00C70209">
        <w:rPr>
          <w:lang w:eastAsia="en-US"/>
        </w:rPr>
        <w:t xml:space="preserve"> and values</w:t>
      </w:r>
      <w:bookmarkEnd w:id="942"/>
      <w:bookmarkEnd w:id="943"/>
      <w:bookmarkEnd w:id="944"/>
      <w:bookmarkEnd w:id="945"/>
      <w:bookmarkEnd w:id="946"/>
      <w:bookmarkEnd w:id="947"/>
      <w:bookmarkEnd w:id="948"/>
      <w:bookmarkEnd w:id="949"/>
    </w:p>
    <w:p w14:paraId="3664448F" w14:textId="77777777" w:rsidR="00E9569B" w:rsidRPr="00C70209" w:rsidRDefault="00E9569B" w:rsidP="00130F03">
      <w:pPr>
        <w:pStyle w:val="Bulletintro"/>
        <w:rPr>
          <w:lang w:val="en-AU" w:eastAsia="en-US"/>
        </w:rPr>
      </w:pPr>
      <w:r w:rsidRPr="00C70209">
        <w:rPr>
          <w:lang w:val="en-AU" w:eastAsia="en-US"/>
        </w:rPr>
        <w:t>These principles and values were used throughout the development of consensus-based practice points:</w:t>
      </w:r>
    </w:p>
    <w:p w14:paraId="3FA6E828" w14:textId="77777777" w:rsidR="00E9569B" w:rsidRPr="00C70209" w:rsidRDefault="00E9569B" w:rsidP="00130F03">
      <w:pPr>
        <w:pStyle w:val="Bullet6"/>
      </w:pPr>
      <w:r w:rsidRPr="00C70209">
        <w:t>Consensus is reached where all members of the CRG strongly agree, or agree with the practice point. Consensus is not achieved on the basis of a ‘majority’.</w:t>
      </w:r>
    </w:p>
    <w:p w14:paraId="012527F1" w14:textId="77777777" w:rsidR="00E9569B" w:rsidRPr="00C70209" w:rsidRDefault="00E9569B" w:rsidP="00130F03">
      <w:pPr>
        <w:pStyle w:val="Bullet6"/>
      </w:pPr>
      <w:r w:rsidRPr="00C70209">
        <w:t>The opinions of all members of the CRG are equally valid/important, notwithstanding that some members may have discipline-specific expert opinion.</w:t>
      </w:r>
    </w:p>
    <w:p w14:paraId="097A0120" w14:textId="77777777" w:rsidR="00E9569B" w:rsidRPr="00C70209" w:rsidRDefault="00E9569B" w:rsidP="00130F03">
      <w:pPr>
        <w:pStyle w:val="Bullet6"/>
      </w:pPr>
      <w:r w:rsidRPr="00C70209">
        <w:t>Where consensus is not reached (one or more members disagree or strongly disagree with the practice point), the dissenting members are allowed to present their case. This may be done immediately in the current meeting, or be carried over to the subsequent meeting to allow the members to succinctly formulate their concerns or provide other documentation/research.</w:t>
      </w:r>
    </w:p>
    <w:p w14:paraId="2889E16C" w14:textId="77777777" w:rsidR="00E9569B" w:rsidRPr="00C70209" w:rsidRDefault="00E9569B" w:rsidP="00130F03">
      <w:pPr>
        <w:pStyle w:val="Bullet6"/>
      </w:pPr>
      <w:r w:rsidRPr="00C70209">
        <w:t>Issues of semantics, language or content, while recognised as important, should preferably not absorb discussion time within the CRG meetings.</w:t>
      </w:r>
    </w:p>
    <w:p w14:paraId="4C99C570" w14:textId="77777777" w:rsidR="00E9569B" w:rsidRPr="00C70209" w:rsidRDefault="00E9569B" w:rsidP="00130F03">
      <w:pPr>
        <w:pStyle w:val="Bullet6"/>
      </w:pPr>
      <w:r w:rsidRPr="00C70209">
        <w:t>CRG members are respectfully asked to reflect upon their own values and conflicts of interests, and be mindful of the extent to which these may influence their opinions.</w:t>
      </w:r>
    </w:p>
    <w:p w14:paraId="423829AC" w14:textId="77777777" w:rsidR="00E9569B" w:rsidRPr="00C70209" w:rsidRDefault="00E9569B" w:rsidP="00E9569B">
      <w:pPr>
        <w:pStyle w:val="Heading3"/>
        <w:numPr>
          <w:ilvl w:val="2"/>
          <w:numId w:val="35"/>
        </w:numPr>
        <w:rPr>
          <w:lang w:eastAsia="en-US"/>
        </w:rPr>
      </w:pPr>
      <w:bookmarkStart w:id="950" w:name="_Toc395872141"/>
      <w:bookmarkStart w:id="951" w:name="_Toc364177472"/>
      <w:bookmarkStart w:id="952" w:name="_Toc356473672"/>
      <w:bookmarkStart w:id="953" w:name="_Toc266868557"/>
      <w:bookmarkStart w:id="954" w:name="_Toc266866082"/>
      <w:bookmarkStart w:id="955" w:name="_Toc266742280"/>
      <w:bookmarkStart w:id="956" w:name="_Toc266734839"/>
      <w:bookmarkStart w:id="957" w:name="_Toc427746888"/>
      <w:r w:rsidRPr="00C70209">
        <w:rPr>
          <w:lang w:eastAsia="en-US"/>
        </w:rPr>
        <w:t>Ground rules</w:t>
      </w:r>
      <w:bookmarkEnd w:id="950"/>
      <w:bookmarkEnd w:id="951"/>
      <w:bookmarkEnd w:id="952"/>
      <w:bookmarkEnd w:id="953"/>
      <w:bookmarkEnd w:id="954"/>
      <w:bookmarkEnd w:id="955"/>
      <w:bookmarkEnd w:id="956"/>
      <w:bookmarkEnd w:id="957"/>
    </w:p>
    <w:p w14:paraId="7FA394C1" w14:textId="77777777" w:rsidR="00E9569B" w:rsidRPr="00C70209" w:rsidRDefault="00E9569B" w:rsidP="00130F03">
      <w:pPr>
        <w:pStyle w:val="Bullet6"/>
      </w:pPr>
      <w:r w:rsidRPr="00C70209">
        <w:t>Members agree to take turns speaking and not interrupt each other.</w:t>
      </w:r>
    </w:p>
    <w:p w14:paraId="418EB82F" w14:textId="77777777" w:rsidR="00E9569B" w:rsidRPr="00C70209" w:rsidRDefault="00E9569B" w:rsidP="00130F03">
      <w:pPr>
        <w:pStyle w:val="Bullet6"/>
      </w:pPr>
      <w:r w:rsidRPr="00C70209">
        <w:t>Members agree to call each other by their first names, not ‘he’ or ‘she’.</w:t>
      </w:r>
    </w:p>
    <w:p w14:paraId="1B3CB785" w14:textId="77777777" w:rsidR="00E9569B" w:rsidRPr="00C70209" w:rsidRDefault="00E9569B" w:rsidP="00130F03">
      <w:pPr>
        <w:pStyle w:val="Bullet6"/>
      </w:pPr>
      <w:r w:rsidRPr="00C70209">
        <w:t>Members agree to not blame, attack, or engage in put-downs and will ask questions of each other for the purposes of gaining clarity and understanding.</w:t>
      </w:r>
    </w:p>
    <w:p w14:paraId="035937FF" w14:textId="77777777" w:rsidR="00E9569B" w:rsidRPr="00C70209" w:rsidRDefault="00E9569B" w:rsidP="00130F03">
      <w:pPr>
        <w:pStyle w:val="Bullet6"/>
      </w:pPr>
      <w:r w:rsidRPr="00C70209">
        <w:t>Members agree to stay away from establishing hard positions and express themselves in terms of personal needs and interests and the outcomes that they wish to realise.</w:t>
      </w:r>
    </w:p>
    <w:p w14:paraId="10C5DA7A" w14:textId="77777777" w:rsidR="00E9569B" w:rsidRPr="00C70209" w:rsidRDefault="00E9569B" w:rsidP="00130F03">
      <w:pPr>
        <w:pStyle w:val="Bullet6"/>
      </w:pPr>
      <w:r w:rsidRPr="00C70209">
        <w:t>Members agree to listen respectfully and sincerely try to understand the other person’s needs and interests.</w:t>
      </w:r>
    </w:p>
    <w:p w14:paraId="115B2D93" w14:textId="77777777" w:rsidR="00E9569B" w:rsidRPr="00C70209" w:rsidRDefault="00E9569B" w:rsidP="00130F03">
      <w:pPr>
        <w:pStyle w:val="Bullet6"/>
      </w:pPr>
      <w:r w:rsidRPr="00C70209">
        <w:t>Members recognise that, even when they do not agree, each of them is entitled to their own perspective.</w:t>
      </w:r>
    </w:p>
    <w:p w14:paraId="71F01D2B" w14:textId="77777777" w:rsidR="00E9569B" w:rsidRPr="00C70209" w:rsidRDefault="00E9569B" w:rsidP="00130F03">
      <w:pPr>
        <w:pStyle w:val="Bullet6"/>
      </w:pPr>
      <w:r w:rsidRPr="00C70209">
        <w:t>Members will not dwell on things that did not work in the past, but instead will focus on the future they would like to create.</w:t>
      </w:r>
    </w:p>
    <w:p w14:paraId="239BE060" w14:textId="77777777" w:rsidR="00E9569B" w:rsidRPr="00C70209" w:rsidRDefault="00E9569B" w:rsidP="00130F03">
      <w:pPr>
        <w:pStyle w:val="Bullet6"/>
      </w:pPr>
      <w:r w:rsidRPr="00C70209">
        <w:t>Members agree to make a conscious, sincere effort to refrain from unproductive arguing, venting, or narration, and agree to use their time during the meeting to work towards what they perceive to be their fairest and most constructive agreement possible.</w:t>
      </w:r>
    </w:p>
    <w:p w14:paraId="2DFB8FFA" w14:textId="77777777" w:rsidR="00E9569B" w:rsidRPr="00C70209" w:rsidRDefault="00E9569B" w:rsidP="00130F03">
      <w:pPr>
        <w:pStyle w:val="Bullet6"/>
      </w:pPr>
      <w:r w:rsidRPr="00C70209">
        <w:t>Members will speak up when something is not working for them during the consensus process.</w:t>
      </w:r>
    </w:p>
    <w:p w14:paraId="26CF4024" w14:textId="77777777" w:rsidR="00E9569B" w:rsidRPr="00C70209" w:rsidRDefault="00E9569B" w:rsidP="00130F03">
      <w:pPr>
        <w:pStyle w:val="Bullet6"/>
      </w:pPr>
      <w:r w:rsidRPr="00C70209">
        <w:t>Members will request a break when they need to.</w:t>
      </w:r>
    </w:p>
    <w:p w14:paraId="77DC6224" w14:textId="77777777" w:rsidR="00E9569B" w:rsidRPr="00C70209" w:rsidRDefault="00E9569B" w:rsidP="00130F03">
      <w:pPr>
        <w:pStyle w:val="Bullet6"/>
      </w:pPr>
      <w:r w:rsidRPr="00C70209">
        <w:t>Members will point out when they feel the Chair is not being impartial as to person and neutral as to result.</w:t>
      </w:r>
    </w:p>
    <w:p w14:paraId="062731B1" w14:textId="5CAE00B4" w:rsidR="00E9569B" w:rsidRPr="00C70209" w:rsidRDefault="00E9569B" w:rsidP="00130F03">
      <w:pPr>
        <w:pStyle w:val="Bullet6"/>
        <w:rPr>
          <w:rFonts w:asciiTheme="minorHAnsi" w:hAnsiTheme="minorHAnsi" w:cstheme="minorHAnsi"/>
        </w:rPr>
      </w:pPr>
      <w:r w:rsidRPr="00C70209">
        <w:t>CRG members not present at the meeting have the opportunity to provide feedback via an agreed electronic format (e.g. GovDex or email) when developed practice points are circulated to the entire CRG after the meeting.</w:t>
      </w:r>
    </w:p>
    <w:p w14:paraId="0658E68F" w14:textId="77777777" w:rsidR="00B20C53" w:rsidRPr="00C70209" w:rsidRDefault="00B20C53" w:rsidP="00B20C53">
      <w:pPr>
        <w:pStyle w:val="BodyText"/>
      </w:pPr>
    </w:p>
    <w:p w14:paraId="1F9B58DE" w14:textId="77777777" w:rsidR="006F1493" w:rsidRPr="00C70209" w:rsidRDefault="006F1493" w:rsidP="00B20C53">
      <w:pPr>
        <w:pStyle w:val="BodyText"/>
        <w:sectPr w:rsidR="006F1493" w:rsidRPr="00C70209" w:rsidSect="00130F03">
          <w:headerReference w:type="default" r:id="rId79"/>
          <w:footnotePr>
            <w:numFmt w:val="lowerLetter"/>
          </w:footnotePr>
          <w:pgSz w:w="11906" w:h="16838" w:code="9"/>
          <w:pgMar w:top="1440" w:right="1134" w:bottom="1440" w:left="1440" w:header="709" w:footer="709" w:gutter="0"/>
          <w:cols w:space="708"/>
          <w:docGrid w:linePitch="326"/>
        </w:sectPr>
      </w:pPr>
    </w:p>
    <w:p w14:paraId="680A8102" w14:textId="67215DA9" w:rsidR="00DF2BB6" w:rsidRPr="00C70209" w:rsidRDefault="00DF2BB6" w:rsidP="003131E2">
      <w:pPr>
        <w:pStyle w:val="Heading1"/>
      </w:pPr>
      <w:bookmarkStart w:id="958" w:name="_Toc427746889"/>
      <w:r w:rsidRPr="00C70209">
        <w:t>References</w:t>
      </w:r>
      <w:bookmarkEnd w:id="657"/>
      <w:bookmarkEnd w:id="958"/>
    </w:p>
    <w:p w14:paraId="5DD0CC30" w14:textId="4B632FF7" w:rsidR="000E261C" w:rsidRPr="000E261C" w:rsidRDefault="003131E2" w:rsidP="000E261C">
      <w:pPr>
        <w:pStyle w:val="EndNoteBibliography"/>
        <w:spacing w:after="0"/>
        <w:ind w:hanging="720"/>
      </w:pPr>
      <w:r w:rsidRPr="00C70209">
        <w:rPr>
          <w:noProof w:val="0"/>
        </w:rPr>
        <w:fldChar w:fldCharType="begin"/>
      </w:r>
      <w:r w:rsidRPr="00C70209">
        <w:rPr>
          <w:noProof w:val="0"/>
        </w:rPr>
        <w:instrText xml:space="preserve"> ADDIN EN.REFLIST </w:instrText>
      </w:r>
      <w:r w:rsidRPr="00C70209">
        <w:rPr>
          <w:noProof w:val="0"/>
        </w:rPr>
        <w:fldChar w:fldCharType="separate"/>
      </w:r>
      <w:r w:rsidR="000E261C" w:rsidRPr="000E261C">
        <w:t>1</w:t>
      </w:r>
      <w:r w:rsidR="000E261C" w:rsidRPr="000E261C">
        <w:tab/>
        <w:t xml:space="preserve">National Health and Medical Research Council (NHMRC) and Australasian Society of Blood Transfusion (ASBT) (2001). </w:t>
      </w:r>
      <w:r w:rsidR="000E261C" w:rsidRPr="000E261C">
        <w:rPr>
          <w:i/>
        </w:rPr>
        <w:t>Clinical practice guidelines on the use of blood components</w:t>
      </w:r>
      <w:r w:rsidR="000E261C" w:rsidRPr="000E261C">
        <w:t xml:space="preserve">, NHMRC, Canberra, Australia. </w:t>
      </w:r>
      <w:hyperlink r:id="rId80" w:history="1">
        <w:r w:rsidR="000E261C" w:rsidRPr="000E261C">
          <w:rPr>
            <w:rStyle w:val="Hyperlink"/>
          </w:rPr>
          <w:t>http://www.nhmrc.gov.au/_files_nhmrc/file/publications/synopses/cp78.pdf</w:t>
        </w:r>
      </w:hyperlink>
    </w:p>
    <w:p w14:paraId="7E2A5842" w14:textId="3936D55C" w:rsidR="000E261C" w:rsidRPr="000E261C" w:rsidRDefault="000E261C" w:rsidP="000E261C">
      <w:pPr>
        <w:pStyle w:val="EndNoteBibliography"/>
        <w:spacing w:after="0"/>
        <w:ind w:hanging="720"/>
      </w:pPr>
      <w:r w:rsidRPr="000E261C">
        <w:t>2</w:t>
      </w:r>
      <w:r w:rsidRPr="000E261C">
        <w:tab/>
        <w:t xml:space="preserve">Aquino D, Marley JV, Senior K, Leonard D, Helmer J, Joshua A, et al. (2013). </w:t>
      </w:r>
      <w:r w:rsidRPr="000E261C">
        <w:rPr>
          <w:i/>
        </w:rPr>
        <w:t>Early Childhood Nutrition and Anaemia Prevention Project: Executive summary</w:t>
      </w:r>
      <w:r w:rsidRPr="000E261C">
        <w:t xml:space="preserve">, The Fred Hollows Foundation, Indigenous Australia Program, Darwin. </w:t>
      </w:r>
      <w:hyperlink r:id="rId81" w:history="1">
        <w:r w:rsidRPr="000E261C">
          <w:rPr>
            <w:rStyle w:val="Hyperlink"/>
          </w:rPr>
          <w:t>http://www.kamsc.org.au/research/downloads/ECNAPP_Exec_Summary_for_web.pdf</w:t>
        </w:r>
      </w:hyperlink>
    </w:p>
    <w:p w14:paraId="5E865325" w14:textId="2B2B53A7" w:rsidR="000E261C" w:rsidRPr="000E261C" w:rsidRDefault="000E261C" w:rsidP="000E261C">
      <w:pPr>
        <w:pStyle w:val="EndNoteBibliography"/>
        <w:spacing w:after="0"/>
        <w:ind w:hanging="720"/>
      </w:pPr>
      <w:r w:rsidRPr="000E261C">
        <w:t>3</w:t>
      </w:r>
      <w:r w:rsidRPr="000E261C">
        <w:tab/>
        <w:t xml:space="preserve">Bar-Zeeve SJ, Kruske SG, Barclay LM, Bar-Zeev N and Kildea SV (2013). Adherence to management guidelines for growth faltering and anaemia in remote dwelling Australian Aboriginal infants and barriers to health service delivery, </w:t>
      </w:r>
      <w:r w:rsidRPr="000E261C">
        <w:rPr>
          <w:i/>
        </w:rPr>
        <w:t>BMC Health Services Research</w:t>
      </w:r>
      <w:r w:rsidRPr="000E261C">
        <w:t xml:space="preserve"> 13(250):1–12. </w:t>
      </w:r>
      <w:hyperlink r:id="rId82" w:history="1">
        <w:r w:rsidRPr="000E261C">
          <w:rPr>
            <w:rStyle w:val="Hyperlink"/>
          </w:rPr>
          <w:t>http://www.biomedcentral.com/content/pdf/1472-6963-13-250.pdf</w:t>
        </w:r>
      </w:hyperlink>
    </w:p>
    <w:p w14:paraId="1C3B4DC8" w14:textId="4C13976E" w:rsidR="000E261C" w:rsidRPr="000E261C" w:rsidRDefault="000E261C" w:rsidP="000E261C">
      <w:pPr>
        <w:pStyle w:val="EndNoteBibliography"/>
        <w:spacing w:after="0"/>
        <w:ind w:hanging="720"/>
      </w:pPr>
      <w:r w:rsidRPr="000E261C">
        <w:t>4</w:t>
      </w:r>
      <w:r w:rsidRPr="000E261C">
        <w:tab/>
        <w:t xml:space="preserve">Brewster DR (2004). Iron deficiency in minority groups in Australia, </w:t>
      </w:r>
      <w:r w:rsidRPr="000E261C">
        <w:rPr>
          <w:i/>
        </w:rPr>
        <w:t>J Paediatr Child Health</w:t>
      </w:r>
      <w:r w:rsidRPr="000E261C">
        <w:t xml:space="preserve"> 40(8):422–423. </w:t>
      </w:r>
      <w:hyperlink r:id="rId83" w:history="1">
        <w:r w:rsidRPr="000E261C">
          <w:rPr>
            <w:rStyle w:val="Hyperlink"/>
          </w:rPr>
          <w:t>http://www.ncbi.nlm.nih.gov/pubmed/15265180</w:t>
        </w:r>
      </w:hyperlink>
    </w:p>
    <w:p w14:paraId="2A8EA94C" w14:textId="7DBB5F5A" w:rsidR="000E261C" w:rsidRPr="000E261C" w:rsidRDefault="000E261C" w:rsidP="000E261C">
      <w:pPr>
        <w:pStyle w:val="EndNoteBibliography"/>
        <w:spacing w:after="0"/>
        <w:ind w:hanging="720"/>
      </w:pPr>
      <w:r w:rsidRPr="000E261C">
        <w:t>5</w:t>
      </w:r>
      <w:r w:rsidRPr="000E261C">
        <w:tab/>
        <w:t xml:space="preserve">Ciacci C, Sabbatini F, Cavallaro R, Castiglione F, Di Bella S, Iovino P, et al. (2004). Helicobacter pylori impairs iron absorption in infected individuals, </w:t>
      </w:r>
      <w:r w:rsidRPr="000E261C">
        <w:rPr>
          <w:i/>
        </w:rPr>
        <w:t>Digestive and Liver Disease</w:t>
      </w:r>
      <w:r w:rsidRPr="000E261C">
        <w:t xml:space="preserve"> 36(7):455–460. </w:t>
      </w:r>
      <w:hyperlink r:id="rId84" w:history="1">
        <w:r w:rsidRPr="000E261C">
          <w:rPr>
            <w:rStyle w:val="Hyperlink"/>
          </w:rPr>
          <w:t>http://www.dldjournalonline.com/article/S1590-8658(04)00126-4/abstract</w:t>
        </w:r>
      </w:hyperlink>
    </w:p>
    <w:p w14:paraId="1BDA18B4" w14:textId="77777777" w:rsidR="000E261C" w:rsidRPr="000E261C" w:rsidRDefault="000E261C" w:rsidP="000E261C">
      <w:pPr>
        <w:pStyle w:val="EndNoteBibliography"/>
        <w:spacing w:after="0"/>
        <w:ind w:hanging="720"/>
      </w:pPr>
      <w:r w:rsidRPr="000E261C">
        <w:t>6</w:t>
      </w:r>
      <w:r w:rsidRPr="000E261C">
        <w:tab/>
        <w:t>Hopkins RM, Gracey MS, Hobbs RP, Spargo RM, Yates M and Thompson RCA (1997). The prevalence of hookworm infection, iron deficiency and anaemia in an aboriginal community in north-west Australia, 166(5):241–244.</w:t>
      </w:r>
    </w:p>
    <w:p w14:paraId="11F222DE" w14:textId="46DB8C88" w:rsidR="000E261C" w:rsidRPr="000E261C" w:rsidRDefault="000E261C" w:rsidP="000E261C">
      <w:pPr>
        <w:pStyle w:val="EndNoteBibliography"/>
        <w:spacing w:after="0"/>
        <w:ind w:hanging="720"/>
      </w:pPr>
      <w:r w:rsidRPr="000E261C">
        <w:t>7</w:t>
      </w:r>
      <w:r w:rsidRPr="000E261C">
        <w:tab/>
        <w:t xml:space="preserve">National Health and Medical Research Council (NHMRC) (1999). </w:t>
      </w:r>
      <w:r w:rsidRPr="000E261C">
        <w:rPr>
          <w:i/>
        </w:rPr>
        <w:t>A guide to the development, implementation and evaluation of clinical practice guidelines</w:t>
      </w:r>
      <w:r w:rsidRPr="000E261C">
        <w:t xml:space="preserve">, NHMRC, Canberra, Australia. </w:t>
      </w:r>
      <w:hyperlink r:id="rId85" w:history="1">
        <w:r w:rsidRPr="000E261C">
          <w:rPr>
            <w:rStyle w:val="Hyperlink"/>
          </w:rPr>
          <w:t>http://www.nhmrc.gov.au/publications/synopses/cp30syn.htm</w:t>
        </w:r>
      </w:hyperlink>
    </w:p>
    <w:p w14:paraId="2FF4C765" w14:textId="121D12CF" w:rsidR="000E261C" w:rsidRPr="000E261C" w:rsidRDefault="000E261C" w:rsidP="000E261C">
      <w:pPr>
        <w:pStyle w:val="EndNoteBibliography"/>
        <w:spacing w:after="0"/>
        <w:ind w:hanging="720"/>
      </w:pPr>
      <w:r w:rsidRPr="000E261C">
        <w:t>8</w:t>
      </w:r>
      <w:r w:rsidRPr="000E261C">
        <w:tab/>
        <w:t xml:space="preserve">National Health and Medical Research Council (NHMRC) (2009). </w:t>
      </w:r>
      <w:r w:rsidRPr="000E261C">
        <w:rPr>
          <w:i/>
        </w:rPr>
        <w:t>NHMRC additional levels of evidence and grades for recommendations for developers of guidelines</w:t>
      </w:r>
      <w:r w:rsidRPr="000E261C">
        <w:t xml:space="preserve">, NHMRC, Canberra, Australia. </w:t>
      </w:r>
      <w:hyperlink r:id="rId86" w:history="1">
        <w:r w:rsidRPr="000E261C">
          <w:rPr>
            <w:rStyle w:val="Hyperlink"/>
          </w:rPr>
          <w:t>http://www.nhmrc.gov.au/guidelines/consult/consultations/add_levels_grades_dev_guidelines2.htm</w:t>
        </w:r>
      </w:hyperlink>
    </w:p>
    <w:p w14:paraId="23E6D68E" w14:textId="7776ED26" w:rsidR="000E261C" w:rsidRPr="000E261C" w:rsidRDefault="000E261C" w:rsidP="000E261C">
      <w:pPr>
        <w:pStyle w:val="EndNoteBibliography"/>
        <w:spacing w:after="0"/>
        <w:ind w:hanging="720"/>
      </w:pPr>
      <w:r w:rsidRPr="000E261C">
        <w:t>9</w:t>
      </w:r>
      <w:r w:rsidRPr="000E261C">
        <w:tab/>
        <w:t xml:space="preserve">National Health and Medical Research Council (NHMRC) (2000). </w:t>
      </w:r>
      <w:r w:rsidRPr="000E261C">
        <w:rPr>
          <w:i/>
        </w:rPr>
        <w:t>How to use the evidence: assessment and application of scientific evidence</w:t>
      </w:r>
      <w:r w:rsidRPr="000E261C">
        <w:t xml:space="preserve">, NHMRC handbook series, NHMRC, Canberra, Australia. </w:t>
      </w:r>
      <w:hyperlink r:id="rId87" w:history="1">
        <w:r w:rsidRPr="000E261C">
          <w:rPr>
            <w:rStyle w:val="Hyperlink"/>
          </w:rPr>
          <w:t>http://www.nhmrc.gov.au/publications/synopses/cp69syn.htm</w:t>
        </w:r>
      </w:hyperlink>
    </w:p>
    <w:p w14:paraId="4D322F71" w14:textId="05CEA25F" w:rsidR="000E261C" w:rsidRPr="000E261C" w:rsidRDefault="000E261C" w:rsidP="000E261C">
      <w:pPr>
        <w:pStyle w:val="EndNoteBibliography"/>
        <w:spacing w:after="0"/>
        <w:ind w:hanging="720"/>
      </w:pPr>
      <w:r w:rsidRPr="000E261C">
        <w:t>10</w:t>
      </w:r>
      <w:r w:rsidRPr="000E261C">
        <w:tab/>
        <w:t xml:space="preserve">National Health and Medical Research Council (NHMRC) (2007). </w:t>
      </w:r>
      <w:r w:rsidRPr="000E261C">
        <w:rPr>
          <w:i/>
        </w:rPr>
        <w:t>NHMRC standards and procedures for externally developed guidelines</w:t>
      </w:r>
      <w:r w:rsidRPr="000E261C">
        <w:t xml:space="preserve">, NHMRC, Canberra, Australia. </w:t>
      </w:r>
      <w:hyperlink r:id="rId88" w:history="1">
        <w:r w:rsidRPr="000E261C">
          <w:rPr>
            <w:rStyle w:val="Hyperlink"/>
          </w:rPr>
          <w:t>http://www.nhmrc.gov.au/publications/synopses/nh56syn.htm</w:t>
        </w:r>
      </w:hyperlink>
    </w:p>
    <w:p w14:paraId="4B7EEAED" w14:textId="356BCEEF" w:rsidR="000E261C" w:rsidRPr="000E261C" w:rsidRDefault="000E261C" w:rsidP="000E261C">
      <w:pPr>
        <w:pStyle w:val="EndNoteBibliography"/>
        <w:spacing w:after="0"/>
        <w:ind w:hanging="720"/>
      </w:pPr>
      <w:r w:rsidRPr="000E261C">
        <w:t>11</w:t>
      </w:r>
      <w:r w:rsidRPr="000E261C">
        <w:tab/>
        <w:t xml:space="preserve">National Health and Medical Research Council (NHMRC) (2011). </w:t>
      </w:r>
      <w:r w:rsidRPr="000E261C">
        <w:rPr>
          <w:i/>
        </w:rPr>
        <w:t>Procedures and requirements for meeting the 2011 NHMRC standard for clinical practice guidelines</w:t>
      </w:r>
      <w:r w:rsidRPr="000E261C">
        <w:t xml:space="preserve">, NHMRC, Canberra, Australia. </w:t>
      </w:r>
      <w:hyperlink r:id="rId89" w:history="1">
        <w:r w:rsidRPr="000E261C">
          <w:rPr>
            <w:rStyle w:val="Hyperlink"/>
          </w:rPr>
          <w:t>http://www.nhmrc.gov.au/guidelines/publications/cp133-and-cp133a</w:t>
        </w:r>
      </w:hyperlink>
    </w:p>
    <w:p w14:paraId="16DD5811" w14:textId="788BF683" w:rsidR="000E261C" w:rsidRPr="000E261C" w:rsidRDefault="000E261C" w:rsidP="000E261C">
      <w:pPr>
        <w:pStyle w:val="EndNoteBibliography"/>
        <w:spacing w:after="0"/>
        <w:ind w:hanging="720"/>
      </w:pPr>
      <w:r w:rsidRPr="000E261C">
        <w:t>12</w:t>
      </w:r>
      <w:r w:rsidRPr="000E261C">
        <w:tab/>
        <w:t xml:space="preserve">Adams RJ, McKie VC, Hsu L, Beatrice F, Vichinsky E, Pegelow C, et al. (1998). Prevention of a first stroke by transfusions in children with sickle cell anemia and abnormal results on transcranial Doppler ultrasonography, </w:t>
      </w:r>
      <w:r w:rsidRPr="000E261C">
        <w:rPr>
          <w:i/>
        </w:rPr>
        <w:t>New England Journal of Medicine</w:t>
      </w:r>
      <w:r w:rsidRPr="000E261C">
        <w:t xml:space="preserve"> 339(1):5–11. </w:t>
      </w:r>
      <w:hyperlink r:id="rId90" w:history="1">
        <w:r w:rsidRPr="000E261C">
          <w:rPr>
            <w:rStyle w:val="Hyperlink"/>
          </w:rPr>
          <w:t>http://www.nejm.org/doi/pdf/10.1056/NEJM199807023390102</w:t>
        </w:r>
      </w:hyperlink>
    </w:p>
    <w:p w14:paraId="5349B06A" w14:textId="0467A9EF" w:rsidR="000E261C" w:rsidRPr="000E261C" w:rsidRDefault="000E261C" w:rsidP="000E261C">
      <w:pPr>
        <w:pStyle w:val="EndNoteBibliography"/>
        <w:spacing w:after="0"/>
        <w:ind w:hanging="720"/>
      </w:pPr>
      <w:r w:rsidRPr="000E261C">
        <w:t>13</w:t>
      </w:r>
      <w:r w:rsidRPr="000E261C">
        <w:tab/>
        <w:t xml:space="preserve">Debaun MR, Gordon M, McKinstry RC, Noetzel MJ, White DA, Sarnaik SA, et al. (2014). Controlled trial of transfusions for silent cerebral infarcts in sickle cell anemia, </w:t>
      </w:r>
      <w:r w:rsidRPr="000E261C">
        <w:rPr>
          <w:i/>
        </w:rPr>
        <w:t>New England Journal of Medicine</w:t>
      </w:r>
      <w:r w:rsidRPr="000E261C">
        <w:t xml:space="preserve"> 371(8):699–710. </w:t>
      </w:r>
      <w:hyperlink r:id="rId91" w:history="1">
        <w:r w:rsidRPr="000E261C">
          <w:rPr>
            <w:rStyle w:val="Hyperlink"/>
          </w:rPr>
          <w:t>http://www.nejm.org/doi/pdf/10.1056/NEJMoa1401731</w:t>
        </w:r>
      </w:hyperlink>
    </w:p>
    <w:p w14:paraId="53ED27A0" w14:textId="08BB29DB" w:rsidR="000E261C" w:rsidRPr="000E261C" w:rsidRDefault="000E261C" w:rsidP="000E261C">
      <w:pPr>
        <w:pStyle w:val="EndNoteBibliography"/>
        <w:spacing w:after="0"/>
        <w:ind w:hanging="720"/>
      </w:pPr>
      <w:r w:rsidRPr="000E261C">
        <w:t>14</w:t>
      </w:r>
      <w:r w:rsidRPr="000E261C">
        <w:tab/>
        <w:t xml:space="preserve">National Blood Authority (NBA) (2012). </w:t>
      </w:r>
      <w:r w:rsidRPr="000E261C">
        <w:rPr>
          <w:i/>
        </w:rPr>
        <w:t>Patient Blood Management Guidelines: Module 3 – Medical</w:t>
      </w:r>
      <w:r w:rsidRPr="000E261C">
        <w:t xml:space="preserve">, NBA, Canberra, Australia. </w:t>
      </w:r>
      <w:hyperlink r:id="rId92" w:history="1">
        <w:r w:rsidRPr="000E261C">
          <w:rPr>
            <w:rStyle w:val="Hyperlink"/>
          </w:rPr>
          <w:t>http://www.blood.gov.au/pbm-module-3</w:t>
        </w:r>
      </w:hyperlink>
    </w:p>
    <w:p w14:paraId="01124408" w14:textId="6572E877" w:rsidR="000E261C" w:rsidRPr="000E261C" w:rsidRDefault="000E261C" w:rsidP="000E261C">
      <w:pPr>
        <w:pStyle w:val="EndNoteBibliography"/>
        <w:spacing w:after="0"/>
        <w:ind w:hanging="720"/>
      </w:pPr>
      <w:r w:rsidRPr="000E261C">
        <w:t>15</w:t>
      </w:r>
      <w:r w:rsidRPr="000E261C">
        <w:tab/>
        <w:t xml:space="preserve">National Blood Authority (NBA) (2012). </w:t>
      </w:r>
      <w:r w:rsidRPr="000E261C">
        <w:rPr>
          <w:i/>
        </w:rPr>
        <w:t>Patient Blood Management Guidelines: Module 2 – Perioperative</w:t>
      </w:r>
      <w:r w:rsidRPr="000E261C">
        <w:t xml:space="preserve">, NBA, Canberra, Australia. </w:t>
      </w:r>
      <w:hyperlink r:id="rId93" w:history="1">
        <w:r w:rsidRPr="000E261C">
          <w:rPr>
            <w:rStyle w:val="Hyperlink"/>
          </w:rPr>
          <w:t>http://www.blood.gov.au/pbm-module-2</w:t>
        </w:r>
      </w:hyperlink>
    </w:p>
    <w:p w14:paraId="6A7E1CA6" w14:textId="1A7BF305" w:rsidR="000E261C" w:rsidRPr="000E261C" w:rsidRDefault="000E261C" w:rsidP="000E261C">
      <w:pPr>
        <w:pStyle w:val="EndNoteBibliography"/>
        <w:spacing w:after="0"/>
        <w:ind w:hanging="720"/>
      </w:pPr>
      <w:r w:rsidRPr="000E261C">
        <w:t>16</w:t>
      </w:r>
      <w:r w:rsidRPr="000E261C">
        <w:tab/>
        <w:t xml:space="preserve">Mohamed A and Shah PS (2012). Transfusion associated necrotizing enterocolitis: A meta-analysis of observational data, </w:t>
      </w:r>
      <w:r w:rsidRPr="000E261C">
        <w:rPr>
          <w:i/>
        </w:rPr>
        <w:t>Pediatrics</w:t>
      </w:r>
      <w:r w:rsidRPr="000E261C">
        <w:t xml:space="preserve"> 129(3):529–540. </w:t>
      </w:r>
      <w:hyperlink r:id="rId94" w:history="1">
        <w:r w:rsidRPr="000E261C">
          <w:rPr>
            <w:rStyle w:val="Hyperlink"/>
          </w:rPr>
          <w:t>http://pediatrics.aappublications.org/content/129/3/529.full.pdf</w:t>
        </w:r>
      </w:hyperlink>
    </w:p>
    <w:p w14:paraId="02BEFCC5" w14:textId="2961B72D" w:rsidR="000E261C" w:rsidRPr="000E261C" w:rsidRDefault="000E261C" w:rsidP="000E261C">
      <w:pPr>
        <w:pStyle w:val="EndNoteBibliography"/>
        <w:spacing w:after="0"/>
        <w:ind w:hanging="720"/>
      </w:pPr>
      <w:r w:rsidRPr="000E261C">
        <w:t>17</w:t>
      </w:r>
      <w:r w:rsidRPr="000E261C">
        <w:tab/>
        <w:t xml:space="preserve">Kirpalani H and Zupancic JAF (2012). Do transfusions cause necrotizing enterocolitis? The complementary role of randomized trials and observational studies, </w:t>
      </w:r>
      <w:r w:rsidRPr="000E261C">
        <w:rPr>
          <w:i/>
        </w:rPr>
        <w:t>Seminars in Perinatology</w:t>
      </w:r>
      <w:r w:rsidRPr="000E261C">
        <w:t xml:space="preserve"> 36(4):269–276. </w:t>
      </w:r>
      <w:hyperlink r:id="rId95" w:history="1">
        <w:r w:rsidRPr="000E261C">
          <w:rPr>
            <w:rStyle w:val="Hyperlink"/>
          </w:rPr>
          <w:t>http://www.seminperinat.com/article/S0146-0005(12)00029-8/abstract</w:t>
        </w:r>
      </w:hyperlink>
    </w:p>
    <w:p w14:paraId="7D803774" w14:textId="21E17DD6" w:rsidR="000E261C" w:rsidRPr="000E261C" w:rsidRDefault="000E261C" w:rsidP="000E261C">
      <w:pPr>
        <w:pStyle w:val="EndNoteBibliography"/>
        <w:spacing w:after="0"/>
        <w:ind w:hanging="720"/>
      </w:pPr>
      <w:r w:rsidRPr="000E261C">
        <w:t>18</w:t>
      </w:r>
      <w:r w:rsidRPr="000E261C">
        <w:tab/>
        <w:t xml:space="preserve">AlFaleh K, Al-Jebreen A, Baqays A, Al-Hallali A, Bedaiwi K, Al-Balahi N, et al. (2014). Association of packed red blood cell transfusion and necrotizing enterocolitis in very low birth weight infants, </w:t>
      </w:r>
      <w:r w:rsidRPr="000E261C">
        <w:rPr>
          <w:i/>
        </w:rPr>
        <w:t>J Neonatal Perinatal Med</w:t>
      </w:r>
      <w:r w:rsidRPr="000E261C">
        <w:t xml:space="preserve"> 7(3):193–198. </w:t>
      </w:r>
      <w:hyperlink r:id="rId96" w:history="1">
        <w:r w:rsidRPr="000E261C">
          <w:rPr>
            <w:rStyle w:val="Hyperlink"/>
          </w:rPr>
          <w:t>http://www.ncbi.nlm.nih.gov/pubmed/25318632</w:t>
        </w:r>
      </w:hyperlink>
    </w:p>
    <w:p w14:paraId="74B4675D" w14:textId="2D26D541" w:rsidR="000E261C" w:rsidRPr="000E261C" w:rsidRDefault="000E261C" w:rsidP="000E261C">
      <w:pPr>
        <w:pStyle w:val="EndNoteBibliography"/>
        <w:spacing w:after="0"/>
        <w:ind w:hanging="720"/>
      </w:pPr>
      <w:r w:rsidRPr="000E261C">
        <w:t>19</w:t>
      </w:r>
      <w:r w:rsidRPr="000E261C">
        <w:tab/>
        <w:t xml:space="preserve">Baer VL, Lambert DK, Henry E, Snow GL, Butler A and Christensen RD (2011). Among very-low-birth-weight neonates is red blood cell transfusion an independent risk factor for subsequently developing a severe intraventricular hemorrhage?, </w:t>
      </w:r>
      <w:r w:rsidRPr="000E261C">
        <w:rPr>
          <w:i/>
        </w:rPr>
        <w:t>Transfusion</w:t>
      </w:r>
      <w:r w:rsidRPr="000E261C">
        <w:t xml:space="preserve"> 51(6):1170–1178. </w:t>
      </w:r>
      <w:hyperlink r:id="rId97" w:history="1">
        <w:r w:rsidRPr="000E261C">
          <w:rPr>
            <w:rStyle w:val="Hyperlink"/>
          </w:rPr>
          <w:t>http://onlinelibrary.wiley.com/doi/10.1111/j.1537-2995.2010.02980.x/abstract</w:t>
        </w:r>
      </w:hyperlink>
    </w:p>
    <w:p w14:paraId="6C3AE898" w14:textId="52695496" w:rsidR="000E261C" w:rsidRPr="000E261C" w:rsidRDefault="000E261C" w:rsidP="000E261C">
      <w:pPr>
        <w:pStyle w:val="EndNoteBibliography"/>
        <w:spacing w:after="0"/>
        <w:ind w:hanging="720"/>
      </w:pPr>
      <w:r w:rsidRPr="000E261C">
        <w:t>20</w:t>
      </w:r>
      <w:r w:rsidRPr="000E261C">
        <w:tab/>
        <w:t xml:space="preserve">Demirel G, Celik IH, Aksoy HT, Erdeve O, Oguz SS, Uras N, et al. (2012). Transfusion-associated necrotising enterocolitis in very low birth weight premature infants, </w:t>
      </w:r>
      <w:r w:rsidRPr="000E261C">
        <w:rPr>
          <w:i/>
        </w:rPr>
        <w:t>Transfusion Medicine</w:t>
      </w:r>
      <w:r w:rsidRPr="000E261C">
        <w:t xml:space="preserve"> 22(5):332–337. </w:t>
      </w:r>
      <w:hyperlink r:id="rId98" w:history="1">
        <w:r w:rsidRPr="000E261C">
          <w:rPr>
            <w:rStyle w:val="Hyperlink"/>
          </w:rPr>
          <w:t>http://onlinelibrary.wiley.com/doi/10.1111/j.1365-3148.2012.01170.x/abstract</w:t>
        </w:r>
      </w:hyperlink>
    </w:p>
    <w:p w14:paraId="39035C43" w14:textId="484C0D17" w:rsidR="000E261C" w:rsidRPr="000E261C" w:rsidRDefault="000E261C" w:rsidP="000E261C">
      <w:pPr>
        <w:pStyle w:val="EndNoteBibliography"/>
        <w:spacing w:after="0"/>
        <w:ind w:hanging="720"/>
      </w:pPr>
      <w:r w:rsidRPr="000E261C">
        <w:t>21</w:t>
      </w:r>
      <w:r w:rsidRPr="000E261C">
        <w:tab/>
        <w:t xml:space="preserve">Dos Santos AMN, Guinsburg R, De Almeida MFB, Procianoy RS, Leone CR, Marba STM, et al. (2011). Red blood cell transfusions are independently associated with intra-hospital mortality in very low birth weight preterm infants, </w:t>
      </w:r>
      <w:r w:rsidRPr="000E261C">
        <w:rPr>
          <w:i/>
        </w:rPr>
        <w:t>Journal of Pediatrics</w:t>
      </w:r>
      <w:r w:rsidRPr="000E261C">
        <w:t xml:space="preserve"> 159(3):371–376. </w:t>
      </w:r>
      <w:hyperlink r:id="rId99" w:history="1">
        <w:r w:rsidRPr="000E261C">
          <w:rPr>
            <w:rStyle w:val="Hyperlink"/>
          </w:rPr>
          <w:t>http://www.sciencedirect.com/science/article/pii/S0022347611002459</w:t>
        </w:r>
      </w:hyperlink>
    </w:p>
    <w:p w14:paraId="7DE943DA" w14:textId="228155B4" w:rsidR="000E261C" w:rsidRPr="000E261C" w:rsidRDefault="000E261C" w:rsidP="000E261C">
      <w:pPr>
        <w:pStyle w:val="EndNoteBibliography"/>
        <w:spacing w:after="0"/>
        <w:ind w:hanging="720"/>
      </w:pPr>
      <w:r w:rsidRPr="000E261C">
        <w:t>22</w:t>
      </w:r>
      <w:r w:rsidRPr="000E261C">
        <w:tab/>
        <w:t xml:space="preserve">Elabiad MT, Harsono M, Talati AJ and Dhanireddy R (2013). Effect of birth weight on the association between necrotising enterocolitis and red blood cell transfusions in (less-than or equal to)1500 g infants, </w:t>
      </w:r>
      <w:r w:rsidRPr="000E261C">
        <w:rPr>
          <w:i/>
        </w:rPr>
        <w:t>BMJ Open</w:t>
      </w:r>
      <w:r w:rsidRPr="000E261C">
        <w:t xml:space="preserve"> 3(11). </w:t>
      </w:r>
      <w:hyperlink r:id="rId100" w:history="1">
        <w:r w:rsidRPr="000E261C">
          <w:rPr>
            <w:rStyle w:val="Hyperlink"/>
          </w:rPr>
          <w:t>http://dx.doi.org/10.1136/bmjopen-2013-003823</w:t>
        </w:r>
      </w:hyperlink>
    </w:p>
    <w:p w14:paraId="7501F85D" w14:textId="6DAB4BFB" w:rsidR="000E261C" w:rsidRPr="000E261C" w:rsidRDefault="000E261C" w:rsidP="000E261C">
      <w:pPr>
        <w:pStyle w:val="EndNoteBibliography"/>
        <w:spacing w:after="0"/>
        <w:ind w:hanging="720"/>
      </w:pPr>
      <w:r w:rsidRPr="000E261C">
        <w:t>23</w:t>
      </w:r>
      <w:r w:rsidRPr="000E261C">
        <w:tab/>
        <w:t xml:space="preserve">Feghhi M, Altayeb SMH, Haghi F, Kasiri A, Farahi F, Dehdashtyan M, et al. (2012). Incidence of retinopathy of prematurity and risk factors in the South-Western Region of Iran, </w:t>
      </w:r>
      <w:r w:rsidRPr="000E261C">
        <w:rPr>
          <w:i/>
        </w:rPr>
        <w:t>Middle East African Journal of Ophthalmology</w:t>
      </w:r>
      <w:r w:rsidRPr="000E261C">
        <w:t xml:space="preserve"> 19(1):101–106. </w:t>
      </w:r>
      <w:hyperlink r:id="rId101" w:history="1">
        <w:r w:rsidRPr="000E261C">
          <w:rPr>
            <w:rStyle w:val="Hyperlink"/>
          </w:rPr>
          <w:t>http://www.meajo.org/article.asp?issn=0974-9233;year=2012;volume=19;issue=1;spage=101;epage=106;aulast=Feghhi</w:t>
        </w:r>
      </w:hyperlink>
    </w:p>
    <w:p w14:paraId="5ABE16AC" w14:textId="17CE6DCC" w:rsidR="000E261C" w:rsidRPr="000E261C" w:rsidRDefault="000E261C" w:rsidP="000E261C">
      <w:pPr>
        <w:pStyle w:val="EndNoteBibliography"/>
        <w:spacing w:after="0"/>
        <w:ind w:hanging="720"/>
      </w:pPr>
      <w:r w:rsidRPr="000E261C">
        <w:t>24</w:t>
      </w:r>
      <w:r w:rsidRPr="000E261C">
        <w:tab/>
        <w:t xml:space="preserve">Fortes Filho JB, Borges Fortes BG, Tartarella MB and Procianoy RS (2013). Incidence and main risk factors for severe retinopathy of prematurity in infants weighing less than 1000 grams in Brazil, </w:t>
      </w:r>
      <w:r w:rsidRPr="000E261C">
        <w:rPr>
          <w:i/>
        </w:rPr>
        <w:t>Journal of Tropical Pediatrics</w:t>
      </w:r>
      <w:r w:rsidRPr="000E261C">
        <w:t xml:space="preserve"> 59(6):502–506. </w:t>
      </w:r>
      <w:hyperlink r:id="rId102" w:history="1">
        <w:r w:rsidRPr="000E261C">
          <w:rPr>
            <w:rStyle w:val="Hyperlink"/>
          </w:rPr>
          <w:t>http://dx.doi.org/10.1093/tropej/fmt036</w:t>
        </w:r>
      </w:hyperlink>
    </w:p>
    <w:p w14:paraId="70FE8721" w14:textId="11D1DADC" w:rsidR="000E261C" w:rsidRPr="000E261C" w:rsidRDefault="000E261C" w:rsidP="000E261C">
      <w:pPr>
        <w:pStyle w:val="EndNoteBibliography"/>
        <w:spacing w:after="0"/>
        <w:ind w:hanging="720"/>
      </w:pPr>
      <w:r w:rsidRPr="000E261C">
        <w:t>25</w:t>
      </w:r>
      <w:r w:rsidRPr="000E261C">
        <w:tab/>
        <w:t xml:space="preserve">Hakeem A, Mohamed GB and Othman MF (2012). Retinopathy of prematurity: A study of incidence and risk factors in nicu of al-minya university hospital in egypt, </w:t>
      </w:r>
      <w:r w:rsidRPr="000E261C">
        <w:rPr>
          <w:i/>
        </w:rPr>
        <w:t>Journal of Clinical Neonatology</w:t>
      </w:r>
      <w:r w:rsidRPr="000E261C">
        <w:t xml:space="preserve"> 1(2):76–81. </w:t>
      </w:r>
      <w:hyperlink r:id="rId103" w:history="1">
        <w:r w:rsidRPr="000E261C">
          <w:rPr>
            <w:rStyle w:val="Hyperlink"/>
          </w:rPr>
          <w:t>http://dx.doi.org/10.4103/2249-4847.96755</w:t>
        </w:r>
      </w:hyperlink>
    </w:p>
    <w:p w14:paraId="382BE496" w14:textId="7A616F1C" w:rsidR="000E261C" w:rsidRPr="000E261C" w:rsidRDefault="000E261C" w:rsidP="000E261C">
      <w:pPr>
        <w:pStyle w:val="EndNoteBibliography"/>
        <w:spacing w:after="0"/>
        <w:ind w:hanging="720"/>
      </w:pPr>
      <w:r w:rsidRPr="000E261C">
        <w:t>26</w:t>
      </w:r>
      <w:r w:rsidRPr="000E261C">
        <w:tab/>
        <w:t xml:space="preserve">Kabatas EU, Beken S, Aydin B, Dilli D, Zenciroglu A and Okumus N (2013). The risk factors for retinopathy of prematurity and need of laser photocoagulation: A single center experience, </w:t>
      </w:r>
      <w:r w:rsidRPr="000E261C">
        <w:rPr>
          <w:i/>
        </w:rPr>
        <w:t>Gazi Medical Journal</w:t>
      </w:r>
      <w:r w:rsidRPr="000E261C">
        <w:t xml:space="preserve"> 24(4). </w:t>
      </w:r>
      <w:hyperlink r:id="rId104" w:history="1">
        <w:r w:rsidRPr="000E261C">
          <w:rPr>
            <w:rStyle w:val="Hyperlink"/>
          </w:rPr>
          <w:t>http://dx.doi.org/10.12996/gmj.2013.31</w:t>
        </w:r>
      </w:hyperlink>
    </w:p>
    <w:p w14:paraId="74515A6A" w14:textId="5943A425" w:rsidR="000E261C" w:rsidRPr="000E261C" w:rsidRDefault="000E261C" w:rsidP="000E261C">
      <w:pPr>
        <w:pStyle w:val="EndNoteBibliography"/>
        <w:spacing w:after="0"/>
        <w:ind w:hanging="720"/>
      </w:pPr>
      <w:r w:rsidRPr="000E261C">
        <w:t>27</w:t>
      </w:r>
      <w:r w:rsidRPr="000E261C">
        <w:tab/>
        <w:t xml:space="preserve">Li ML, Hsu SM, Chang YS, Shih MH, Lin YC, Lin CH, et al. (2013). Retinopathy of prematurity in southern Taiwan: A 10-year tertiary medical center study, </w:t>
      </w:r>
      <w:r w:rsidRPr="000E261C">
        <w:rPr>
          <w:i/>
        </w:rPr>
        <w:t>Journal of the Formosan Medical Association</w:t>
      </w:r>
      <w:r w:rsidRPr="000E261C">
        <w:t xml:space="preserve"> 112(8):445–453. </w:t>
      </w:r>
      <w:hyperlink r:id="rId105" w:history="1">
        <w:r w:rsidRPr="000E261C">
          <w:rPr>
            <w:rStyle w:val="Hyperlink"/>
          </w:rPr>
          <w:t>http://www.jfma-online.com/article/S0929-6646(12)00236-7/pdf</w:t>
        </w:r>
      </w:hyperlink>
    </w:p>
    <w:p w14:paraId="42CBC3F7" w14:textId="016E3A8D" w:rsidR="000E261C" w:rsidRPr="000E261C" w:rsidRDefault="000E261C" w:rsidP="000E261C">
      <w:pPr>
        <w:pStyle w:val="EndNoteBibliography"/>
        <w:spacing w:after="0"/>
        <w:ind w:hanging="720"/>
      </w:pPr>
      <w:r w:rsidRPr="000E261C">
        <w:t>28</w:t>
      </w:r>
      <w:r w:rsidRPr="000E261C">
        <w:tab/>
        <w:t xml:space="preserve">Navaei F, Aliabady B, Moghtaderi J, Moghtaderi M and Kelishadi R (2010). Early outcome of preterm infants with birth weight of 1500 g or less and gestational age of 30 weeks or less in Isfahan city, Iran, </w:t>
      </w:r>
      <w:r w:rsidRPr="000E261C">
        <w:rPr>
          <w:i/>
        </w:rPr>
        <w:t>World J Pediatr</w:t>
      </w:r>
      <w:r w:rsidRPr="000E261C">
        <w:t xml:space="preserve"> 6(3):228-232. </w:t>
      </w:r>
      <w:hyperlink r:id="rId106" w:history="1">
        <w:r w:rsidRPr="000E261C">
          <w:rPr>
            <w:rStyle w:val="Hyperlink"/>
          </w:rPr>
          <w:t>http://www.ncbi.nlm.nih.gov/pubmed/20549417</w:t>
        </w:r>
      </w:hyperlink>
    </w:p>
    <w:p w14:paraId="4044D55A" w14:textId="7FD00690" w:rsidR="000E261C" w:rsidRPr="000E261C" w:rsidRDefault="000E261C" w:rsidP="000E261C">
      <w:pPr>
        <w:pStyle w:val="EndNoteBibliography"/>
        <w:spacing w:after="0"/>
        <w:ind w:hanging="720"/>
      </w:pPr>
      <w:r w:rsidRPr="000E261C">
        <w:t>29</w:t>
      </w:r>
      <w:r w:rsidRPr="000E261C">
        <w:tab/>
        <w:t xml:space="preserve">Stritzke AI, Smyth J, Synnes A, Lee SK and Shah PS (2013). Transfusion-associated necrotising enterocolitis in neonates, </w:t>
      </w:r>
      <w:r w:rsidRPr="000E261C">
        <w:rPr>
          <w:i/>
        </w:rPr>
        <w:t>Archives of Disease in Childhood: Fetal and Neonatal Edition</w:t>
      </w:r>
      <w:r w:rsidRPr="000E261C">
        <w:t xml:space="preserve"> 98(1):F10–F14. </w:t>
      </w:r>
      <w:hyperlink r:id="rId107" w:history="1">
        <w:r w:rsidRPr="000E261C">
          <w:rPr>
            <w:rStyle w:val="Hyperlink"/>
          </w:rPr>
          <w:t>http://fn.bmj.com/content/98/1/F10.long</w:t>
        </w:r>
      </w:hyperlink>
    </w:p>
    <w:p w14:paraId="76FD469C" w14:textId="482D6100" w:rsidR="000E261C" w:rsidRPr="000E261C" w:rsidRDefault="000E261C" w:rsidP="000E261C">
      <w:pPr>
        <w:pStyle w:val="EndNoteBibliography"/>
        <w:spacing w:after="0"/>
        <w:ind w:hanging="720"/>
      </w:pPr>
      <w:r w:rsidRPr="000E261C">
        <w:t>30</w:t>
      </w:r>
      <w:r w:rsidRPr="000E261C">
        <w:tab/>
        <w:t xml:space="preserve">Wan-Huen P, Bateman D, Shapiro DM and Parravicini E (2013). Packed red blood cell transfusion is an independent risk factor for necrotizing enterocolitis in premature infants, </w:t>
      </w:r>
      <w:r w:rsidRPr="000E261C">
        <w:rPr>
          <w:i/>
        </w:rPr>
        <w:t>Journal of Perinatology</w:t>
      </w:r>
      <w:r w:rsidRPr="000E261C">
        <w:t xml:space="preserve"> 33(10):786–790. </w:t>
      </w:r>
      <w:hyperlink r:id="rId108" w:history="1">
        <w:r w:rsidRPr="000E261C">
          <w:rPr>
            <w:rStyle w:val="Hyperlink"/>
          </w:rPr>
          <w:t>http://dx.doi.org/10.1038/jp.2013.60</w:t>
        </w:r>
      </w:hyperlink>
    </w:p>
    <w:p w14:paraId="292F8082" w14:textId="4B4C5A38" w:rsidR="000E261C" w:rsidRPr="000E261C" w:rsidRDefault="000E261C" w:rsidP="000E261C">
      <w:pPr>
        <w:pStyle w:val="EndNoteBibliography"/>
        <w:spacing w:after="0"/>
        <w:ind w:hanging="720"/>
      </w:pPr>
      <w:r w:rsidRPr="000E261C">
        <w:t>31</w:t>
      </w:r>
      <w:r w:rsidRPr="000E261C">
        <w:tab/>
        <w:t xml:space="preserve">Weintraub Z, Carmi N, Elouti H and Rumelt S (2011). The association between stage 3 or higher retinopathy of prematurity and other disorders of prematurity, </w:t>
      </w:r>
      <w:r w:rsidRPr="000E261C">
        <w:rPr>
          <w:i/>
        </w:rPr>
        <w:t>Canadian Journal of Ophthalmology</w:t>
      </w:r>
      <w:r w:rsidRPr="000E261C">
        <w:t xml:space="preserve"> 46(5):419–424. </w:t>
      </w:r>
      <w:hyperlink r:id="rId109" w:history="1">
        <w:r w:rsidRPr="000E261C">
          <w:rPr>
            <w:rStyle w:val="Hyperlink"/>
          </w:rPr>
          <w:t>http://www.canadianjournalofophthalmology.ca/article/S0008-4182(11)00166-9/abstract</w:t>
        </w:r>
      </w:hyperlink>
    </w:p>
    <w:p w14:paraId="66AD983A" w14:textId="6BF4BE22" w:rsidR="000E261C" w:rsidRPr="000E261C" w:rsidRDefault="000E261C" w:rsidP="000E261C">
      <w:pPr>
        <w:pStyle w:val="EndNoteBibliography"/>
        <w:spacing w:after="0"/>
        <w:ind w:hanging="720"/>
      </w:pPr>
      <w:r w:rsidRPr="000E261C">
        <w:t>32</w:t>
      </w:r>
      <w:r w:rsidRPr="000E261C">
        <w:tab/>
        <w:t xml:space="preserve">Blau J, Calo JM, Dozor D, Sutton M, Alpan G and La Gamma EF (2011). Transfusion-related acute gut injury: necrotizing enterocolitis in very low birth weight neonates after packed red blood cell transfusion, </w:t>
      </w:r>
      <w:r w:rsidRPr="000E261C">
        <w:rPr>
          <w:i/>
        </w:rPr>
        <w:t>J Pediatr</w:t>
      </w:r>
      <w:r w:rsidRPr="000E261C">
        <w:t xml:space="preserve"> 158(3):403–409. </w:t>
      </w:r>
      <w:hyperlink r:id="rId110" w:history="1">
        <w:r w:rsidRPr="000E261C">
          <w:rPr>
            <w:rStyle w:val="Hyperlink"/>
          </w:rPr>
          <w:t>http://www.jpeds.com/article/S0022-3476(10)00775-4/abstract</w:t>
        </w:r>
      </w:hyperlink>
    </w:p>
    <w:p w14:paraId="239CD369" w14:textId="2C68F905" w:rsidR="000E261C" w:rsidRPr="000E261C" w:rsidRDefault="000E261C" w:rsidP="000E261C">
      <w:pPr>
        <w:pStyle w:val="EndNoteBibliography"/>
        <w:spacing w:after="0"/>
        <w:ind w:hanging="720"/>
      </w:pPr>
      <w:r w:rsidRPr="000E261C">
        <w:t>33</w:t>
      </w:r>
      <w:r w:rsidRPr="000E261C">
        <w:tab/>
        <w:t xml:space="preserve">Christensen RD, Lambert DK, Henry E, Wiedmeier SE, Snow GL, Baer VL, et al. (2010). Is "transfusion-associated necrotizing enterocolitis" an authentic pathogenic entity?, </w:t>
      </w:r>
      <w:r w:rsidRPr="000E261C">
        <w:rPr>
          <w:i/>
        </w:rPr>
        <w:t>Transfusion</w:t>
      </w:r>
      <w:r w:rsidRPr="000E261C">
        <w:t xml:space="preserve"> 50(5):1106–1112. </w:t>
      </w:r>
      <w:hyperlink r:id="rId111" w:history="1">
        <w:r w:rsidRPr="000E261C">
          <w:rPr>
            <w:rStyle w:val="Hyperlink"/>
          </w:rPr>
          <w:t>http://onlinelibrary.wiley.com/doi/10.1111/j.1537-2995.2009.02542.x/abstract</w:t>
        </w:r>
      </w:hyperlink>
    </w:p>
    <w:p w14:paraId="5E4C74EF" w14:textId="77777777" w:rsidR="000E261C" w:rsidRPr="000E261C" w:rsidRDefault="000E261C" w:rsidP="000E261C">
      <w:pPr>
        <w:pStyle w:val="EndNoteBibliography"/>
        <w:spacing w:after="0"/>
        <w:ind w:hanging="720"/>
      </w:pPr>
      <w:r w:rsidRPr="000E261C">
        <w:t>34</w:t>
      </w:r>
      <w:r w:rsidRPr="000E261C">
        <w:tab/>
        <w:t xml:space="preserve">El-Dib M, Narang S, Lee E, Massaro AN and Aly H (2011). Red blood cell transfusion, feeding and necrotizing enterocolitis in preterm infants, </w:t>
      </w:r>
      <w:r w:rsidRPr="000E261C">
        <w:rPr>
          <w:i/>
        </w:rPr>
        <w:t>Journal of Perinatology</w:t>
      </w:r>
      <w:r w:rsidRPr="000E261C">
        <w:t xml:space="preserve"> 31(3):183–187.</w:t>
      </w:r>
    </w:p>
    <w:p w14:paraId="3C8763C2" w14:textId="77777777" w:rsidR="000E261C" w:rsidRPr="000E261C" w:rsidRDefault="000E261C" w:rsidP="000E261C">
      <w:pPr>
        <w:pStyle w:val="EndNoteBibliography"/>
        <w:spacing w:after="0"/>
        <w:ind w:hanging="720"/>
      </w:pPr>
      <w:r w:rsidRPr="000E261C">
        <w:t>35</w:t>
      </w:r>
      <w:r w:rsidRPr="000E261C">
        <w:tab/>
        <w:t xml:space="preserve">Harsono M, Talati A, Dhanireddy R and Elabiad MT (2011). </w:t>
      </w:r>
      <w:r w:rsidRPr="000E261C">
        <w:rPr>
          <w:i/>
        </w:rPr>
        <w:t>Are packed red blood cell transfusions protective against late onset necrotizing enterocolitis in very low birth weight infants?</w:t>
      </w:r>
      <w:r w:rsidRPr="000E261C">
        <w:t>, E-PAS.</w:t>
      </w:r>
    </w:p>
    <w:p w14:paraId="70D16C12" w14:textId="77777777" w:rsidR="000E261C" w:rsidRPr="000E261C" w:rsidRDefault="000E261C" w:rsidP="000E261C">
      <w:pPr>
        <w:pStyle w:val="EndNoteBibliography"/>
        <w:spacing w:after="0"/>
        <w:ind w:hanging="720"/>
      </w:pPr>
      <w:r w:rsidRPr="000E261C">
        <w:t>36</w:t>
      </w:r>
      <w:r w:rsidRPr="000E261C">
        <w:tab/>
        <w:t xml:space="preserve">Holder GL, Dohert DA and Patole SK (2009). Elective red cell transfusion for anemia of prematurity and development of necrotizing enterocolitis in previously well preterm neonates: incidence and difficulties in proving a cause-effect association, </w:t>
      </w:r>
      <w:r w:rsidRPr="000E261C">
        <w:rPr>
          <w:i/>
        </w:rPr>
        <w:t>Journal of Neonatal-Perinatal Medicine</w:t>
      </w:r>
      <w:r w:rsidRPr="000E261C">
        <w:t xml:space="preserve"> 2:181–186.</w:t>
      </w:r>
    </w:p>
    <w:p w14:paraId="386EE4D9" w14:textId="6953702A" w:rsidR="000E261C" w:rsidRPr="000E261C" w:rsidRDefault="000E261C" w:rsidP="000E261C">
      <w:pPr>
        <w:pStyle w:val="EndNoteBibliography"/>
        <w:spacing w:after="0"/>
        <w:ind w:hanging="720"/>
      </w:pPr>
      <w:r w:rsidRPr="000E261C">
        <w:t>37</w:t>
      </w:r>
      <w:r w:rsidRPr="000E261C">
        <w:tab/>
        <w:t xml:space="preserve">Josephson CD, Wesolowski A, Bao G, Sola-Visner MC, Dudell G, Castillejo MI, et al. (2010). Do red cell transfusions increase the risk of necrotizing enterocolitis in premature infants?, </w:t>
      </w:r>
      <w:r w:rsidRPr="000E261C">
        <w:rPr>
          <w:i/>
        </w:rPr>
        <w:t>J Pediatr</w:t>
      </w:r>
      <w:r w:rsidRPr="000E261C">
        <w:t xml:space="preserve"> 157(6):972–978 e971–973. </w:t>
      </w:r>
      <w:hyperlink r:id="rId112" w:history="1">
        <w:r w:rsidRPr="000E261C">
          <w:rPr>
            <w:rStyle w:val="Hyperlink"/>
          </w:rPr>
          <w:t>http://www.ncbi.nlm.nih.gov/pubmed/20650470</w:t>
        </w:r>
      </w:hyperlink>
    </w:p>
    <w:p w14:paraId="4DEB4F94" w14:textId="16FC72A8" w:rsidR="000E261C" w:rsidRPr="000E261C" w:rsidRDefault="000E261C" w:rsidP="000E261C">
      <w:pPr>
        <w:pStyle w:val="EndNoteBibliography"/>
        <w:spacing w:after="0"/>
        <w:ind w:hanging="720"/>
      </w:pPr>
      <w:r w:rsidRPr="000E261C">
        <w:t>38</w:t>
      </w:r>
      <w:r w:rsidRPr="000E261C">
        <w:tab/>
        <w:t xml:space="preserve">Mally P, Golombek SG, Mishra R, Nigam S, Mohandas K, Depalhma H, et al. (2006). Association of necrotizing enterocolitis with elective packed red blood cell transfusions in stable, growing, premature neonates, </w:t>
      </w:r>
      <w:r w:rsidRPr="000E261C">
        <w:rPr>
          <w:i/>
        </w:rPr>
        <w:t>American Journal of Perinatology</w:t>
      </w:r>
      <w:r w:rsidRPr="000E261C">
        <w:t xml:space="preserve"> 23(8):451–458. </w:t>
      </w:r>
      <w:hyperlink r:id="rId113" w:history="1">
        <w:r w:rsidRPr="000E261C">
          <w:rPr>
            <w:rStyle w:val="Hyperlink"/>
          </w:rPr>
          <w:t>https://www.thieme-connect.com/DOI/DOI?10.1055/s-2006-951300</w:t>
        </w:r>
      </w:hyperlink>
    </w:p>
    <w:p w14:paraId="55C22306" w14:textId="77777777" w:rsidR="000E261C" w:rsidRPr="000E261C" w:rsidRDefault="000E261C" w:rsidP="000E261C">
      <w:pPr>
        <w:pStyle w:val="EndNoteBibliography"/>
        <w:spacing w:after="0"/>
        <w:ind w:hanging="720"/>
      </w:pPr>
      <w:r w:rsidRPr="000E261C">
        <w:t>39</w:t>
      </w:r>
      <w:r w:rsidRPr="000E261C">
        <w:tab/>
        <w:t xml:space="preserve">McGrady GA, Rettig PJ, Istre GR, Jason JM, Holman RC and Evatt BL (1987). An outbreak of necrotizing enterocolitis. Association with transfusions of packed red blood cells, </w:t>
      </w:r>
      <w:r w:rsidRPr="000E261C">
        <w:rPr>
          <w:i/>
        </w:rPr>
        <w:t>American Journal of Epidemiology</w:t>
      </w:r>
      <w:r w:rsidRPr="000E261C">
        <w:t xml:space="preserve"> 126(6):1165–1172.</w:t>
      </w:r>
    </w:p>
    <w:p w14:paraId="37F28A54" w14:textId="7AFA932C" w:rsidR="000E261C" w:rsidRPr="000E261C" w:rsidRDefault="000E261C" w:rsidP="000E261C">
      <w:pPr>
        <w:pStyle w:val="EndNoteBibliography"/>
        <w:spacing w:after="0"/>
        <w:ind w:hanging="720"/>
      </w:pPr>
      <w:r w:rsidRPr="000E261C">
        <w:t>40</w:t>
      </w:r>
      <w:r w:rsidRPr="000E261C">
        <w:tab/>
        <w:t xml:space="preserve">Paul DA, Mackley A, Novitsky A, Zhao Y, Brooks A and Locke RG (2011). Increased odds of necrotizing enterocolitis after transfusion of red blood cells in premature infants, </w:t>
      </w:r>
      <w:r w:rsidRPr="000E261C">
        <w:rPr>
          <w:i/>
        </w:rPr>
        <w:t>Pediatrics</w:t>
      </w:r>
      <w:r w:rsidRPr="000E261C">
        <w:t xml:space="preserve"> 127(4):635–641. </w:t>
      </w:r>
      <w:hyperlink r:id="rId114" w:history="1">
        <w:r w:rsidRPr="000E261C">
          <w:rPr>
            <w:rStyle w:val="Hyperlink"/>
          </w:rPr>
          <w:t>http://pediatrics.aappublications.org/content/127/4/635.full.pdf</w:t>
        </w:r>
      </w:hyperlink>
    </w:p>
    <w:p w14:paraId="2AF85960" w14:textId="77777777" w:rsidR="000E261C" w:rsidRPr="000E261C" w:rsidRDefault="000E261C" w:rsidP="000E261C">
      <w:pPr>
        <w:pStyle w:val="EndNoteBibliography"/>
        <w:spacing w:after="0"/>
        <w:ind w:hanging="720"/>
      </w:pPr>
      <w:r w:rsidRPr="000E261C">
        <w:t>41</w:t>
      </w:r>
      <w:r w:rsidRPr="000E261C">
        <w:tab/>
        <w:t xml:space="preserve">Perciaccante JV and Young TE (2008). Necrotizing enterocolitis associated with packed red blood cell transfusions in premature neonates, </w:t>
      </w:r>
      <w:r w:rsidRPr="000E261C">
        <w:rPr>
          <w:i/>
        </w:rPr>
        <w:t>E-PAS</w:t>
      </w:r>
      <w:r w:rsidRPr="000E261C">
        <w:t>:5839.5838.</w:t>
      </w:r>
    </w:p>
    <w:p w14:paraId="11CB709A" w14:textId="7647E07C" w:rsidR="000E261C" w:rsidRPr="000E261C" w:rsidRDefault="000E261C" w:rsidP="000E261C">
      <w:pPr>
        <w:pStyle w:val="EndNoteBibliography"/>
        <w:spacing w:after="0"/>
        <w:ind w:hanging="720"/>
      </w:pPr>
      <w:r w:rsidRPr="000E261C">
        <w:t>42</w:t>
      </w:r>
      <w:r w:rsidRPr="000E261C">
        <w:tab/>
        <w:t xml:space="preserve">Singh R, Visintainer PF, Frantz Iii ID, Shah BL, Meyer KM, Favila SA, et al. (2011). Association of necrotizing enterocolitis with anemia and packed red blood cell transfusions in preterm infants, </w:t>
      </w:r>
      <w:r w:rsidRPr="000E261C">
        <w:rPr>
          <w:i/>
        </w:rPr>
        <w:t>Journal of Perinatology</w:t>
      </w:r>
      <w:r w:rsidRPr="000E261C">
        <w:t xml:space="preserve"> 31(3):176–182. </w:t>
      </w:r>
      <w:hyperlink r:id="rId115" w:history="1">
        <w:r w:rsidRPr="000E261C">
          <w:rPr>
            <w:rStyle w:val="Hyperlink"/>
          </w:rPr>
          <w:t>http://www.ncbi.nlm.nih.gov/pmc/articles/PMC3234132/pdf/nihms338765.pdf</w:t>
        </w:r>
      </w:hyperlink>
    </w:p>
    <w:p w14:paraId="2E62FD82" w14:textId="2EE3D3B1" w:rsidR="000E261C" w:rsidRPr="000E261C" w:rsidRDefault="000E261C" w:rsidP="000E261C">
      <w:pPr>
        <w:pStyle w:val="EndNoteBibliography"/>
        <w:spacing w:after="0"/>
        <w:ind w:hanging="720"/>
      </w:pPr>
      <w:r w:rsidRPr="000E261C">
        <w:t>43</w:t>
      </w:r>
      <w:r w:rsidRPr="000E261C">
        <w:tab/>
        <w:t xml:space="preserve">Stritzke AI, Smyth J, Synnes A, Shah PS, Lee SK and Canadian Neonatal Network (2011). Transfusion-associated necrotising enterocolitis (TANEC) in neonates, </w:t>
      </w:r>
      <w:r w:rsidRPr="000E261C">
        <w:rPr>
          <w:i/>
        </w:rPr>
        <w:t>E-PAS</w:t>
      </w:r>
      <w:r w:rsidRPr="000E261C">
        <w:t xml:space="preserve"> 98:1421.1234. </w:t>
      </w:r>
      <w:hyperlink r:id="rId116" w:history="1">
        <w:r w:rsidRPr="000E261C">
          <w:rPr>
            <w:rStyle w:val="Hyperlink"/>
          </w:rPr>
          <w:t>http://www.ncbi.nlm.nih.gov/pubmed/22447991</w:t>
        </w:r>
      </w:hyperlink>
    </w:p>
    <w:p w14:paraId="01816DCF" w14:textId="18E4468F" w:rsidR="000E261C" w:rsidRPr="000E261C" w:rsidRDefault="000E261C" w:rsidP="000E261C">
      <w:pPr>
        <w:pStyle w:val="EndNoteBibliography"/>
        <w:spacing w:after="0"/>
        <w:ind w:hanging="720"/>
      </w:pPr>
      <w:r w:rsidRPr="000E261C">
        <w:t>44</w:t>
      </w:r>
      <w:r w:rsidRPr="000E261C">
        <w:tab/>
        <w:t xml:space="preserve">Wan-Huen P, Shapiro DM, Bateman D and Parravicini E (2011). Packed red blood cell transfusion is an independent risk factor for necrotizing enterocolitis in premature infants, </w:t>
      </w:r>
      <w:r w:rsidRPr="000E261C">
        <w:rPr>
          <w:i/>
        </w:rPr>
        <w:t>E-PAS</w:t>
      </w:r>
      <w:r w:rsidRPr="000E261C">
        <w:t xml:space="preserve"> 1421.238. </w:t>
      </w:r>
      <w:hyperlink r:id="rId117" w:history="1">
        <w:r w:rsidRPr="000E261C">
          <w:rPr>
            <w:rStyle w:val="Hyperlink"/>
          </w:rPr>
          <w:t>http://dx.doi.org/10.1038/jp.2013.60</w:t>
        </w:r>
      </w:hyperlink>
    </w:p>
    <w:p w14:paraId="64FC93E7" w14:textId="367743A1" w:rsidR="000E261C" w:rsidRPr="000E261C" w:rsidRDefault="000E261C" w:rsidP="000E261C">
      <w:pPr>
        <w:pStyle w:val="EndNoteBibliography"/>
        <w:spacing w:after="0"/>
        <w:ind w:hanging="720"/>
      </w:pPr>
      <w:r w:rsidRPr="000E261C">
        <w:t>45</w:t>
      </w:r>
      <w:r w:rsidRPr="000E261C">
        <w:tab/>
        <w:t xml:space="preserve">Valieva OA, Strandjord TP, Mayock DE and Juul SE (2009). Effects of transfusions in extremely low birth weight infants: a retrospective study, </w:t>
      </w:r>
      <w:r w:rsidRPr="000E261C">
        <w:rPr>
          <w:i/>
        </w:rPr>
        <w:t>J Pediatr</w:t>
      </w:r>
      <w:r w:rsidRPr="000E261C">
        <w:t xml:space="preserve"> 155(3):331–337 e331. </w:t>
      </w:r>
      <w:hyperlink r:id="rId118" w:history="1">
        <w:r w:rsidRPr="000E261C">
          <w:rPr>
            <w:rStyle w:val="Hyperlink"/>
          </w:rPr>
          <w:t>http://www.ncbi.nlm.nih.gov/pubmed/19732577</w:t>
        </w:r>
      </w:hyperlink>
    </w:p>
    <w:p w14:paraId="026EBE8B" w14:textId="0FC43848" w:rsidR="000E261C" w:rsidRPr="000E261C" w:rsidRDefault="000E261C" w:rsidP="000E261C">
      <w:pPr>
        <w:pStyle w:val="EndNoteBibliography"/>
        <w:spacing w:after="0"/>
        <w:ind w:hanging="720"/>
      </w:pPr>
      <w:r w:rsidRPr="000E261C">
        <w:t>46</w:t>
      </w:r>
      <w:r w:rsidRPr="000E261C">
        <w:tab/>
        <w:t xml:space="preserve">Ibrahim M, Ho SKY and Yeo CL (2014). Restrictive versus liberal red blood cell transfusion thresholds in very low birth weight infants: A systematic review and meta-analysis, </w:t>
      </w:r>
      <w:r w:rsidRPr="000E261C">
        <w:rPr>
          <w:i/>
        </w:rPr>
        <w:t>Journal of Paediatrics and Child Health</w:t>
      </w:r>
      <w:r w:rsidRPr="000E261C">
        <w:t xml:space="preserve"> 50(2):122–130. </w:t>
      </w:r>
      <w:hyperlink r:id="rId119" w:history="1">
        <w:r w:rsidRPr="000E261C">
          <w:rPr>
            <w:rStyle w:val="Hyperlink"/>
          </w:rPr>
          <w:t>http://dx.doi.org/10.1111/jpc.12409</w:t>
        </w:r>
      </w:hyperlink>
    </w:p>
    <w:p w14:paraId="6BC2667F" w14:textId="1130DA21" w:rsidR="000E261C" w:rsidRPr="000E261C" w:rsidRDefault="000E261C" w:rsidP="000E261C">
      <w:pPr>
        <w:pStyle w:val="EndNoteBibliography"/>
        <w:spacing w:after="0"/>
        <w:ind w:hanging="720"/>
      </w:pPr>
      <w:r w:rsidRPr="000E261C">
        <w:t>47</w:t>
      </w:r>
      <w:r w:rsidRPr="000E261C">
        <w:tab/>
        <w:t xml:space="preserve">Venkatesh V, Khan R, Curley A, Hopewell S, Doree C and Stanworth S (2012). The safety and efficacy of red cell transfusions in neonates: A systematic review of randomized controlled trials, </w:t>
      </w:r>
      <w:r w:rsidRPr="000E261C">
        <w:rPr>
          <w:i/>
        </w:rPr>
        <w:t>Br J Haematol</w:t>
      </w:r>
      <w:r w:rsidRPr="000E261C">
        <w:t xml:space="preserve"> 158(3):370–385. </w:t>
      </w:r>
      <w:hyperlink r:id="rId120" w:history="1">
        <w:r w:rsidRPr="000E261C">
          <w:rPr>
            <w:rStyle w:val="Hyperlink"/>
          </w:rPr>
          <w:t>http://onlinelibrary.wiley.com/store/10.1111/j.1365-2141.2012.09180.x/asset/bjh9180.pdf?v=1&amp;t=i7cjieyn&amp;s=7bd53943fb622f00991723d31ed63825d6438702</w:t>
        </w:r>
      </w:hyperlink>
    </w:p>
    <w:p w14:paraId="042036CB" w14:textId="624110BE" w:rsidR="000E261C" w:rsidRPr="000E261C" w:rsidRDefault="000E261C" w:rsidP="000E261C">
      <w:pPr>
        <w:pStyle w:val="EndNoteBibliography"/>
        <w:spacing w:after="0"/>
        <w:ind w:hanging="720"/>
      </w:pPr>
      <w:r w:rsidRPr="000E261C">
        <w:t>48</w:t>
      </w:r>
      <w:r w:rsidRPr="000E261C">
        <w:tab/>
        <w:t xml:space="preserve">Whyte R and Kirpalani H (2011). Low versus high haemoglobin concentration threshold for blood transfusion for preventing morbidity and mortality in very low birth weight infants, </w:t>
      </w:r>
      <w:r w:rsidRPr="000E261C">
        <w:rPr>
          <w:i/>
        </w:rPr>
        <w:t>Cochrane database of systematic reviews (Online)</w:t>
      </w:r>
      <w:r w:rsidRPr="000E261C">
        <w:t xml:space="preserve"> (11):CD000512. </w:t>
      </w:r>
      <w:hyperlink r:id="rId121" w:history="1">
        <w:r w:rsidRPr="000E261C">
          <w:rPr>
            <w:rStyle w:val="Hyperlink"/>
          </w:rPr>
          <w:t>http://www.embase.com/search/results?subaction=viewrecord&amp;from=export&amp;id=L560067527</w:t>
        </w:r>
      </w:hyperlink>
    </w:p>
    <w:p w14:paraId="16176223" w14:textId="18686091" w:rsidR="000E261C" w:rsidRPr="000E261C" w:rsidRDefault="000E261C" w:rsidP="000E261C">
      <w:pPr>
        <w:pStyle w:val="EndNoteBibliography"/>
        <w:spacing w:after="0"/>
        <w:ind w:hanging="720"/>
      </w:pPr>
      <w:r w:rsidRPr="000E261C">
        <w:t>49</w:t>
      </w:r>
      <w:r w:rsidRPr="000E261C">
        <w:tab/>
        <w:t xml:space="preserve">Bassler D, Weitz M, Bialkowski A and Poets CF (2008). Restrictive versus liberal red blood cell transfusion strategies for preterm infants: A systematic review of randomized controlled trials, </w:t>
      </w:r>
      <w:r w:rsidRPr="000E261C">
        <w:rPr>
          <w:i/>
        </w:rPr>
        <w:t>Current Pediatric Reviews</w:t>
      </w:r>
      <w:r w:rsidRPr="000E261C">
        <w:t xml:space="preserve"> 4(3):143–150. </w:t>
      </w:r>
      <w:hyperlink r:id="rId122" w:history="1">
        <w:r w:rsidRPr="000E261C">
          <w:rPr>
            <w:rStyle w:val="Hyperlink"/>
          </w:rPr>
          <w:t>http://dx.doi.org/10.2174/157339608785855983</w:t>
        </w:r>
      </w:hyperlink>
    </w:p>
    <w:p w14:paraId="41E2CFCE" w14:textId="55C959E0" w:rsidR="000E261C" w:rsidRPr="000E261C" w:rsidRDefault="000E261C" w:rsidP="000E261C">
      <w:pPr>
        <w:pStyle w:val="EndNoteBibliography"/>
        <w:spacing w:after="0"/>
        <w:ind w:hanging="720"/>
      </w:pPr>
      <w:r w:rsidRPr="000E261C">
        <w:t>50</w:t>
      </w:r>
      <w:r w:rsidRPr="000E261C">
        <w:tab/>
        <w:t xml:space="preserve">Bell EF, Strauss RG, Widness JA, Mahoney LT, Mock DM, Seward VJ, et al. (2005). Randomized trial of liberal versus restrictive guidelines for red blood cell transfusion in preterm infants, </w:t>
      </w:r>
      <w:r w:rsidRPr="000E261C">
        <w:rPr>
          <w:i/>
        </w:rPr>
        <w:t>Pediatrics</w:t>
      </w:r>
      <w:r w:rsidRPr="000E261C">
        <w:t xml:space="preserve"> 115(6):1685–1691. </w:t>
      </w:r>
      <w:hyperlink r:id="rId123" w:history="1">
        <w:r w:rsidRPr="000E261C">
          <w:rPr>
            <w:rStyle w:val="Hyperlink"/>
          </w:rPr>
          <w:t>http://www.ncbi.nlm.nih.gov/pmc/articles/PMC2866196/pdf/nihms-199759.pdf</w:t>
        </w:r>
      </w:hyperlink>
    </w:p>
    <w:p w14:paraId="3DC15D93" w14:textId="0D288B36" w:rsidR="000E261C" w:rsidRPr="000E261C" w:rsidRDefault="000E261C" w:rsidP="000E261C">
      <w:pPr>
        <w:pStyle w:val="EndNoteBibliography"/>
        <w:spacing w:after="0"/>
        <w:ind w:hanging="720"/>
      </w:pPr>
      <w:r w:rsidRPr="000E261C">
        <w:t>51</w:t>
      </w:r>
      <w:r w:rsidRPr="000E261C">
        <w:tab/>
        <w:t xml:space="preserve">Chen HL, Tseng HI, Lu CC, Yang SN, Fan HC and Yang RC (2009). Effect of Blood Transfusions on the Outcome of Very Low Body Weight Preterm Infants under Two Different Transfusion Criteria, </w:t>
      </w:r>
      <w:r w:rsidRPr="000E261C">
        <w:rPr>
          <w:i/>
        </w:rPr>
        <w:t>Pediatrics and Neonatology</w:t>
      </w:r>
      <w:r w:rsidRPr="000E261C">
        <w:t xml:space="preserve"> 50(3):110–116. </w:t>
      </w:r>
      <w:hyperlink r:id="rId124" w:history="1">
        <w:r w:rsidRPr="000E261C">
          <w:rPr>
            <w:rStyle w:val="Hyperlink"/>
          </w:rPr>
          <w:t>http://www.pediatr-neonatol.com/article/S1875-9572(09)60045-0/pdf</w:t>
        </w:r>
      </w:hyperlink>
    </w:p>
    <w:p w14:paraId="16581BD6" w14:textId="0D88A666" w:rsidR="000E261C" w:rsidRPr="000E261C" w:rsidRDefault="000E261C" w:rsidP="000E261C">
      <w:pPr>
        <w:pStyle w:val="EndNoteBibliography"/>
        <w:spacing w:after="0"/>
        <w:ind w:hanging="720"/>
      </w:pPr>
      <w:r w:rsidRPr="000E261C">
        <w:t>52</w:t>
      </w:r>
      <w:r w:rsidRPr="000E261C">
        <w:tab/>
        <w:t xml:space="preserve">Kirpalani H, Whyte RK, Andersen C, Asztalos EV, Heddle N, Blajchman MA, et al. (2006). The premature infants in need of transfusion (pint) study: A randomized, controlled trial of a restrictive (LOW) versus liberal (HIGH) transfusion threshold for extremely low birth weight infants, </w:t>
      </w:r>
      <w:r w:rsidRPr="000E261C">
        <w:rPr>
          <w:i/>
        </w:rPr>
        <w:t>Journal of Pediatrics</w:t>
      </w:r>
      <w:r w:rsidRPr="000E261C">
        <w:t xml:space="preserve"> 149(3):301–307. </w:t>
      </w:r>
      <w:hyperlink r:id="rId125" w:history="1">
        <w:r w:rsidRPr="000E261C">
          <w:rPr>
            <w:rStyle w:val="Hyperlink"/>
          </w:rPr>
          <w:t>http://www.jpeds.com/article/S0022-3476(06)00444-6/abstract</w:t>
        </w:r>
      </w:hyperlink>
    </w:p>
    <w:p w14:paraId="4F198732" w14:textId="6D6B4FEB" w:rsidR="000E261C" w:rsidRPr="000E261C" w:rsidRDefault="000E261C" w:rsidP="000E261C">
      <w:pPr>
        <w:pStyle w:val="EndNoteBibliography"/>
        <w:spacing w:after="0"/>
        <w:ind w:hanging="720"/>
      </w:pPr>
      <w:r w:rsidRPr="000E261C">
        <w:t>53</w:t>
      </w:r>
      <w:r w:rsidRPr="000E261C">
        <w:tab/>
        <w:t xml:space="preserve">Brooks SE, Marcus DM, Gillis D, Pirie E, Johnson MH and Bhatia J (1999). The effect of blood transfusion protocol on retinopathy of prematurity: A prospective, randomized study, </w:t>
      </w:r>
      <w:r w:rsidRPr="000E261C">
        <w:rPr>
          <w:i/>
        </w:rPr>
        <w:t>Pediatrics</w:t>
      </w:r>
      <w:r w:rsidRPr="000E261C">
        <w:t xml:space="preserve"> 104(3 I):514–518. </w:t>
      </w:r>
      <w:hyperlink r:id="rId126" w:history="1">
        <w:r w:rsidRPr="000E261C">
          <w:rPr>
            <w:rStyle w:val="Hyperlink"/>
          </w:rPr>
          <w:t>http://dx.doi.org/10.1542/peds.104.3.514</w:t>
        </w:r>
      </w:hyperlink>
    </w:p>
    <w:p w14:paraId="011AC46D" w14:textId="77777777" w:rsidR="000E261C" w:rsidRPr="000E261C" w:rsidRDefault="000E261C" w:rsidP="000E261C">
      <w:pPr>
        <w:pStyle w:val="EndNoteBibliography"/>
        <w:spacing w:after="0"/>
        <w:ind w:hanging="720"/>
      </w:pPr>
      <w:r w:rsidRPr="000E261C">
        <w:t>54</w:t>
      </w:r>
      <w:r w:rsidRPr="000E261C">
        <w:tab/>
        <w:t xml:space="preserve">Mukhopadhyay K, Ghosh PS, Narang A and Dogra MR (2004). Cut off level for RBC transfusion in sick preterm neonats, </w:t>
      </w:r>
      <w:r w:rsidRPr="000E261C">
        <w:rPr>
          <w:i/>
        </w:rPr>
        <w:t>Pediatr Res</w:t>
      </w:r>
      <w:r w:rsidRPr="000E261C">
        <w:t xml:space="preserve"> 55:288A.</w:t>
      </w:r>
    </w:p>
    <w:p w14:paraId="1EBE49B1" w14:textId="77777777" w:rsidR="000E261C" w:rsidRPr="000E261C" w:rsidRDefault="000E261C" w:rsidP="000E261C">
      <w:pPr>
        <w:pStyle w:val="EndNoteBibliography"/>
        <w:spacing w:after="0"/>
        <w:ind w:hanging="720"/>
      </w:pPr>
      <w:r w:rsidRPr="000E261C">
        <w:t>55</w:t>
      </w:r>
      <w:r w:rsidRPr="000E261C">
        <w:tab/>
        <w:t xml:space="preserve">Blank JP, Sheagren TG, Vajaria J, Mangurten HH, Benawra RS and Puppala BL (1984). The role of RBC transfusion in the premature infant, </w:t>
      </w:r>
      <w:r w:rsidRPr="000E261C">
        <w:rPr>
          <w:i/>
        </w:rPr>
        <w:t>American Journal of Diseases of Children</w:t>
      </w:r>
      <w:r w:rsidRPr="000E261C">
        <w:t xml:space="preserve"> 138(9):831–833.</w:t>
      </w:r>
    </w:p>
    <w:p w14:paraId="2279112B" w14:textId="77777777" w:rsidR="000E261C" w:rsidRPr="000E261C" w:rsidRDefault="000E261C" w:rsidP="000E261C">
      <w:pPr>
        <w:pStyle w:val="EndNoteBibliography"/>
        <w:spacing w:after="0"/>
        <w:ind w:hanging="720"/>
      </w:pPr>
      <w:r w:rsidRPr="000E261C">
        <w:t>56</w:t>
      </w:r>
      <w:r w:rsidRPr="000E261C">
        <w:tab/>
        <w:t xml:space="preserve">Connelly RJ, Stone SH and Whyte RK (1998). Early vs. late red cell transfusion in low birth weight infants, </w:t>
      </w:r>
      <w:r w:rsidRPr="000E261C">
        <w:rPr>
          <w:i/>
        </w:rPr>
        <w:t>Pediatr Res</w:t>
      </w:r>
      <w:r w:rsidRPr="000E261C">
        <w:t xml:space="preserve"> 43(4):170A.</w:t>
      </w:r>
    </w:p>
    <w:p w14:paraId="3B460D9D" w14:textId="0C14EB6C" w:rsidR="000E261C" w:rsidRPr="000E261C" w:rsidRDefault="000E261C" w:rsidP="000E261C">
      <w:pPr>
        <w:pStyle w:val="EndNoteBibliography"/>
        <w:spacing w:after="0"/>
        <w:ind w:hanging="720"/>
      </w:pPr>
      <w:r w:rsidRPr="000E261C">
        <w:t>57</w:t>
      </w:r>
      <w:r w:rsidRPr="000E261C">
        <w:tab/>
        <w:t xml:space="preserve">McCoy TE, Conrad AL, Richman LC, Lindgren SD, Nopoulos PC and Bell EF (2011). Neurocognitive profiles of preterm infants randomly assigned to lower or higher hematocrit thresholds for transfusion, </w:t>
      </w:r>
      <w:r w:rsidRPr="000E261C">
        <w:rPr>
          <w:i/>
        </w:rPr>
        <w:t>Child Neuropsychology</w:t>
      </w:r>
      <w:r w:rsidRPr="000E261C">
        <w:t xml:space="preserve"> 17(4):347–367. </w:t>
      </w:r>
      <w:hyperlink r:id="rId127" w:history="1">
        <w:r w:rsidRPr="000E261C">
          <w:rPr>
            <w:rStyle w:val="Hyperlink"/>
          </w:rPr>
          <w:t>http://www.ncbi.nlm.nih.gov/pmc/articles/PMC3115491/pdf/nihms272830.pdf</w:t>
        </w:r>
      </w:hyperlink>
    </w:p>
    <w:p w14:paraId="558E0F3E" w14:textId="308E991E" w:rsidR="000E261C" w:rsidRPr="000E261C" w:rsidRDefault="000E261C" w:rsidP="000E261C">
      <w:pPr>
        <w:pStyle w:val="EndNoteBibliography"/>
        <w:spacing w:after="0"/>
        <w:ind w:hanging="720"/>
      </w:pPr>
      <w:r w:rsidRPr="000E261C">
        <w:t>58</w:t>
      </w:r>
      <w:r w:rsidRPr="000E261C">
        <w:tab/>
        <w:t xml:space="preserve">Whyte RK, Kirpalani H, Asztalos EV, Andersen C, Blajchman M, Heddle N, et al. (2009). Neurodevelopmental outcome of extremely low birth weight infants randomly assigned to restrictive or liberal hemoglobin thresholds for blood transfusion, </w:t>
      </w:r>
      <w:r w:rsidRPr="000E261C">
        <w:rPr>
          <w:i/>
        </w:rPr>
        <w:t>Pediatrics</w:t>
      </w:r>
      <w:r w:rsidRPr="000E261C">
        <w:t xml:space="preserve"> 123(1):207–213. </w:t>
      </w:r>
      <w:hyperlink r:id="rId128" w:history="1">
        <w:r w:rsidRPr="000E261C">
          <w:rPr>
            <w:rStyle w:val="Hyperlink"/>
          </w:rPr>
          <w:t>http://pediatrics.aappublications.org/content/123/1/207.long</w:t>
        </w:r>
      </w:hyperlink>
    </w:p>
    <w:p w14:paraId="4340768F" w14:textId="1530D3B2" w:rsidR="000E261C" w:rsidRPr="000E261C" w:rsidRDefault="000E261C" w:rsidP="000E261C">
      <w:pPr>
        <w:pStyle w:val="EndNoteBibliography"/>
        <w:spacing w:after="0"/>
        <w:ind w:hanging="720"/>
      </w:pPr>
      <w:r w:rsidRPr="000E261C">
        <w:t>59</w:t>
      </w:r>
      <w:r w:rsidRPr="000E261C">
        <w:tab/>
        <w:t xml:space="preserve">Cherry MG, Greenhalgh J, Osipenko L, Venkatachalam M, Boland A, Dundar Y, et al. (2012). The clinical effectiveness and cost-effectiveness of primary stroke prevention in children with sickle cell disease: A Systematic Review and Economic Evaluation, </w:t>
      </w:r>
      <w:r w:rsidRPr="000E261C">
        <w:rPr>
          <w:i/>
        </w:rPr>
        <w:t>Health Technology Assessment</w:t>
      </w:r>
      <w:r w:rsidRPr="000E261C">
        <w:t xml:space="preserve"> 16(43):1–129. </w:t>
      </w:r>
      <w:hyperlink r:id="rId129" w:history="1">
        <w:r w:rsidRPr="000E261C">
          <w:rPr>
            <w:rStyle w:val="Hyperlink"/>
          </w:rPr>
          <w:t>http://dx.doi.org/10.3310/hta16430</w:t>
        </w:r>
      </w:hyperlink>
    </w:p>
    <w:p w14:paraId="79F23E6D" w14:textId="77777777" w:rsidR="000E261C" w:rsidRPr="000E261C" w:rsidRDefault="000E261C" w:rsidP="000E261C">
      <w:pPr>
        <w:pStyle w:val="EndNoteBibliography"/>
        <w:spacing w:after="0"/>
        <w:ind w:hanging="720"/>
      </w:pPr>
      <w:r w:rsidRPr="000E261C">
        <w:t>60</w:t>
      </w:r>
      <w:r w:rsidRPr="000E261C">
        <w:tab/>
        <w:t xml:space="preserve">Wang WC and Dwan K (2013). Blood transfusion for preventing primary and secondary stroke in people with sickle cell disease, </w:t>
      </w:r>
      <w:r w:rsidRPr="000E261C">
        <w:rPr>
          <w:i/>
        </w:rPr>
        <w:t>Cochrane Database of Systematic Reviews</w:t>
      </w:r>
      <w:r w:rsidRPr="000E261C">
        <w:t>.</w:t>
      </w:r>
    </w:p>
    <w:p w14:paraId="3316E3C7" w14:textId="7F9989A8" w:rsidR="000E261C" w:rsidRPr="000E261C" w:rsidRDefault="000E261C" w:rsidP="000E261C">
      <w:pPr>
        <w:pStyle w:val="EndNoteBibliography"/>
        <w:spacing w:after="0"/>
        <w:ind w:hanging="720"/>
      </w:pPr>
      <w:r w:rsidRPr="000E261C">
        <w:t>61</w:t>
      </w:r>
      <w:r w:rsidRPr="000E261C">
        <w:tab/>
        <w:t xml:space="preserve">Adams RJ and Brambilla D (2005). Discontinuing prophylactic transfusions used to prevent stroke in sickle cell disease, </w:t>
      </w:r>
      <w:r w:rsidRPr="000E261C">
        <w:rPr>
          <w:i/>
        </w:rPr>
        <w:t>New England Journal of Medicine</w:t>
      </w:r>
      <w:r w:rsidRPr="000E261C">
        <w:t xml:space="preserve"> 353(26):2769–2778. </w:t>
      </w:r>
      <w:hyperlink r:id="rId130" w:history="1">
        <w:r w:rsidRPr="000E261C">
          <w:rPr>
            <w:rStyle w:val="Hyperlink"/>
          </w:rPr>
          <w:t>http://www.nejm.org/doi/pdf/10.1056/NEJMoa050460</w:t>
        </w:r>
      </w:hyperlink>
    </w:p>
    <w:p w14:paraId="6269C147" w14:textId="7C6B059E" w:rsidR="000E261C" w:rsidRPr="000E261C" w:rsidRDefault="000E261C" w:rsidP="000E261C">
      <w:pPr>
        <w:pStyle w:val="EndNoteBibliography"/>
        <w:spacing w:after="0"/>
        <w:ind w:hanging="720"/>
      </w:pPr>
      <w:r w:rsidRPr="000E261C">
        <w:t>62</w:t>
      </w:r>
      <w:r w:rsidRPr="000E261C">
        <w:tab/>
        <w:t xml:space="preserve">Pegelow CH, Wang W, Granger S, Hsu LL, Vichinsky E, Moser FG, et al. (2001). Silent infarcts in children with sickle cell anemia and abnormal cerebral artery velocity, </w:t>
      </w:r>
      <w:r w:rsidRPr="000E261C">
        <w:rPr>
          <w:i/>
        </w:rPr>
        <w:t>Archives of Neurology</w:t>
      </w:r>
      <w:r w:rsidRPr="000E261C">
        <w:t xml:space="preserve"> 58(12):2017–2021. </w:t>
      </w:r>
      <w:hyperlink r:id="rId131" w:history="1">
        <w:r w:rsidRPr="000E261C">
          <w:rPr>
            <w:rStyle w:val="Hyperlink"/>
          </w:rPr>
          <w:t>http://archneur.jamanetwork.com/data/Journals/NEUR/6833/NOC10072.pdf</w:t>
        </w:r>
      </w:hyperlink>
    </w:p>
    <w:p w14:paraId="15C762A1" w14:textId="471B4252" w:rsidR="000E261C" w:rsidRPr="000E261C" w:rsidRDefault="000E261C" w:rsidP="000E261C">
      <w:pPr>
        <w:pStyle w:val="EndNoteBibliography"/>
        <w:spacing w:after="0"/>
        <w:ind w:hanging="720"/>
      </w:pPr>
      <w:r w:rsidRPr="000E261C">
        <w:t>63</w:t>
      </w:r>
      <w:r w:rsidRPr="000E261C">
        <w:tab/>
        <w:t xml:space="preserve">Jaime-Perez JC, Colunga-Pedraza PR and Gomez-Almaguer D (2011). Is the number of blood products transfused associated with lower survival in children with acute lymphoblastic leukemia?, </w:t>
      </w:r>
      <w:r w:rsidRPr="000E261C">
        <w:rPr>
          <w:i/>
        </w:rPr>
        <w:t>Pediatric Blood and Cancer</w:t>
      </w:r>
      <w:r w:rsidRPr="000E261C">
        <w:t xml:space="preserve"> 57(2):217–223. </w:t>
      </w:r>
      <w:hyperlink r:id="rId132" w:history="1">
        <w:r w:rsidRPr="000E261C">
          <w:rPr>
            <w:rStyle w:val="Hyperlink"/>
          </w:rPr>
          <w:t>http://dx.doi.org/10.1002/pbc.22957</w:t>
        </w:r>
      </w:hyperlink>
    </w:p>
    <w:p w14:paraId="02E1AE80" w14:textId="21CFACD4" w:rsidR="000E261C" w:rsidRPr="000E261C" w:rsidRDefault="000E261C" w:rsidP="000E261C">
      <w:pPr>
        <w:pStyle w:val="EndNoteBibliography"/>
        <w:spacing w:after="0"/>
        <w:ind w:hanging="720"/>
      </w:pPr>
      <w:r w:rsidRPr="000E261C">
        <w:t>64</w:t>
      </w:r>
      <w:r w:rsidRPr="000E261C">
        <w:tab/>
        <w:t xml:space="preserve">Meremikwu M and Smith HJ (2000). Blood transfusion for treating malarial anaemia, </w:t>
      </w:r>
      <w:r w:rsidRPr="000E261C">
        <w:rPr>
          <w:i/>
        </w:rPr>
        <w:t>Cochrane database of systematic reviews (Online)</w:t>
      </w:r>
      <w:r w:rsidRPr="000E261C">
        <w:t xml:space="preserve"> (2):CD001475. </w:t>
      </w:r>
      <w:hyperlink r:id="rId133" w:history="1">
        <w:r w:rsidRPr="000E261C">
          <w:rPr>
            <w:rStyle w:val="Hyperlink"/>
          </w:rPr>
          <w:t>http://www.embase.com/search/results?subaction=viewrecord&amp;from=export&amp;id=L31317756</w:t>
        </w:r>
      </w:hyperlink>
    </w:p>
    <w:p w14:paraId="5B741A90" w14:textId="1304969C" w:rsidR="000E261C" w:rsidRPr="000E261C" w:rsidRDefault="000E261C" w:rsidP="000E261C">
      <w:pPr>
        <w:pStyle w:val="EndNoteBibliography"/>
        <w:spacing w:after="0"/>
        <w:ind w:hanging="720"/>
      </w:pPr>
      <w:r w:rsidRPr="000E261C">
        <w:t>65</w:t>
      </w:r>
      <w:r w:rsidRPr="000E261C">
        <w:tab/>
        <w:t xml:space="preserve">Bojang KA, Palmer A, Boele van Hensbroek M, Banya WA and Greenwood BM (1997). Management of severe malarial anaemia in Gambian children, </w:t>
      </w:r>
      <w:r w:rsidRPr="000E261C">
        <w:rPr>
          <w:i/>
        </w:rPr>
        <w:t>Trans R Soc Trop Med Hyg</w:t>
      </w:r>
      <w:r w:rsidRPr="000E261C">
        <w:t xml:space="preserve"> 91(5):557–561. </w:t>
      </w:r>
      <w:hyperlink r:id="rId134" w:history="1">
        <w:r w:rsidRPr="000E261C">
          <w:rPr>
            <w:rStyle w:val="Hyperlink"/>
          </w:rPr>
          <w:t>http://trstmh.oxfordjournals.org/content/91/5/557</w:t>
        </w:r>
      </w:hyperlink>
    </w:p>
    <w:p w14:paraId="178EBBA7" w14:textId="7004355E" w:rsidR="000E261C" w:rsidRPr="000E261C" w:rsidRDefault="000E261C" w:rsidP="000E261C">
      <w:pPr>
        <w:pStyle w:val="EndNoteBibliography"/>
        <w:spacing w:after="0"/>
        <w:ind w:hanging="720"/>
      </w:pPr>
      <w:r w:rsidRPr="000E261C">
        <w:t>66</w:t>
      </w:r>
      <w:r w:rsidRPr="000E261C">
        <w:tab/>
        <w:t xml:space="preserve">Holzer BR, Egger M, Teuscher T, Koch S, Mboya DM and Smith GD (1993). Childhood anemia in Africa: to transfuse or not transfuse?, </w:t>
      </w:r>
      <w:r w:rsidRPr="000E261C">
        <w:rPr>
          <w:i/>
        </w:rPr>
        <w:t>Acta Tropica</w:t>
      </w:r>
      <w:r w:rsidRPr="000E261C">
        <w:t xml:space="preserve"> 55(1-2):47–51. </w:t>
      </w:r>
      <w:hyperlink r:id="rId135" w:history="1">
        <w:r w:rsidRPr="000E261C">
          <w:rPr>
            <w:rStyle w:val="Hyperlink"/>
          </w:rPr>
          <w:t>http://www.sciencedirect.com/science/article/pii/0001706X9390047F</w:t>
        </w:r>
      </w:hyperlink>
    </w:p>
    <w:p w14:paraId="2229A8E1" w14:textId="1B253D08" w:rsidR="000E261C" w:rsidRPr="000E261C" w:rsidRDefault="000E261C" w:rsidP="000E261C">
      <w:pPr>
        <w:pStyle w:val="EndNoteBibliography"/>
        <w:spacing w:after="0"/>
        <w:ind w:hanging="720"/>
      </w:pPr>
      <w:r w:rsidRPr="000E261C">
        <w:t>67</w:t>
      </w:r>
      <w:r w:rsidRPr="000E261C">
        <w:tab/>
        <w:t xml:space="preserve">Olupot-Olupot P, Engoru C, Thompson J, Nteziyaremye J, Chebet M, Ssenyondo T, et al. (2014). Phase II trial of standard versus increased transfusion volume in Ugandan children with acute severe anemia, </w:t>
      </w:r>
      <w:r w:rsidRPr="000E261C">
        <w:rPr>
          <w:i/>
        </w:rPr>
        <w:t>BMC Medicine</w:t>
      </w:r>
      <w:r w:rsidRPr="000E261C">
        <w:t xml:space="preserve"> 12(1). </w:t>
      </w:r>
      <w:hyperlink r:id="rId136" w:history="1">
        <w:r w:rsidRPr="000E261C">
          <w:rPr>
            <w:rStyle w:val="Hyperlink"/>
          </w:rPr>
          <w:t>http://dx.doi.org/10.1186/1741-7015-12-67</w:t>
        </w:r>
      </w:hyperlink>
    </w:p>
    <w:p w14:paraId="270C40E2" w14:textId="14043DCF" w:rsidR="000E261C" w:rsidRPr="000E261C" w:rsidRDefault="000E261C" w:rsidP="000E261C">
      <w:pPr>
        <w:pStyle w:val="EndNoteBibliography"/>
        <w:spacing w:after="0"/>
        <w:ind w:hanging="720"/>
      </w:pPr>
      <w:r w:rsidRPr="000E261C">
        <w:t>68</w:t>
      </w:r>
      <w:r w:rsidRPr="000E261C">
        <w:tab/>
        <w:t xml:space="preserve">Kneyber MC, Hersi MI, Twisk JW, Markhorst DG and Plotz FB (2007). Red blood cell transfusion in critically ill children is independently associated with increased mortality, </w:t>
      </w:r>
      <w:r w:rsidRPr="000E261C">
        <w:rPr>
          <w:i/>
        </w:rPr>
        <w:t>Intensive Care Med</w:t>
      </w:r>
      <w:r w:rsidRPr="000E261C">
        <w:t xml:space="preserve"> 33(8):1414-1422. </w:t>
      </w:r>
      <w:hyperlink r:id="rId137" w:history="1">
        <w:r w:rsidRPr="000E261C">
          <w:rPr>
            <w:rStyle w:val="Hyperlink"/>
          </w:rPr>
          <w:t>http://www.ncbi.nlm.nih.gov/pubmed/17572875</w:t>
        </w:r>
      </w:hyperlink>
    </w:p>
    <w:p w14:paraId="12D5DF1E" w14:textId="009928F4" w:rsidR="000E261C" w:rsidRPr="000E261C" w:rsidRDefault="000E261C" w:rsidP="000E261C">
      <w:pPr>
        <w:pStyle w:val="EndNoteBibliography"/>
        <w:spacing w:after="0"/>
        <w:ind w:hanging="720"/>
      </w:pPr>
      <w:r w:rsidRPr="000E261C">
        <w:t>69</w:t>
      </w:r>
      <w:r w:rsidRPr="000E261C">
        <w:tab/>
        <w:t xml:space="preserve">Nacoti M, Cazzaniga S, Lorusso F, Naldi L, Brambillasca P, Benigni A, et al. (2012). The impact of perioperative transfusion of blood products on survival after pediatric liver transplantation, </w:t>
      </w:r>
      <w:r w:rsidRPr="000E261C">
        <w:rPr>
          <w:i/>
        </w:rPr>
        <w:t>Pediatric Transplantation</w:t>
      </w:r>
      <w:r w:rsidRPr="000E261C">
        <w:t xml:space="preserve"> 16(4):357–366. </w:t>
      </w:r>
      <w:hyperlink r:id="rId138" w:history="1">
        <w:r w:rsidRPr="000E261C">
          <w:rPr>
            <w:rStyle w:val="Hyperlink"/>
          </w:rPr>
          <w:t>http://www.ncbi.nlm.nih.gov/pubmed/22429563</w:t>
        </w:r>
      </w:hyperlink>
    </w:p>
    <w:p w14:paraId="3487D02C" w14:textId="6083A2B8" w:rsidR="000E261C" w:rsidRPr="000E261C" w:rsidRDefault="000E261C" w:rsidP="000E261C">
      <w:pPr>
        <w:pStyle w:val="EndNoteBibliography"/>
        <w:spacing w:after="0"/>
        <w:ind w:hanging="720"/>
      </w:pPr>
      <w:r w:rsidRPr="000E261C">
        <w:t>70</w:t>
      </w:r>
      <w:r w:rsidRPr="000E261C">
        <w:tab/>
        <w:t xml:space="preserve">Redlin M, Kukucka M, Boettcher W, Schoenfeld H, Huebler M, Kuppe H, et al. (2013). Blood transfusion determines postoperative morbidity in pediatric cardiac surgery applying a comprehensive blood-sparing approach, </w:t>
      </w:r>
      <w:r w:rsidRPr="000E261C">
        <w:rPr>
          <w:i/>
        </w:rPr>
        <w:t>Journal of Thoracic and Cardiovascular Surgery</w:t>
      </w:r>
      <w:r w:rsidRPr="000E261C">
        <w:t xml:space="preserve"> 146(3):537–542. </w:t>
      </w:r>
      <w:hyperlink r:id="rId139" w:history="1">
        <w:r w:rsidRPr="000E261C">
          <w:rPr>
            <w:rStyle w:val="Hyperlink"/>
          </w:rPr>
          <w:t>http://www.jtcvsonline.org/article/S0022-5223(12)01432-8/abstract</w:t>
        </w:r>
      </w:hyperlink>
    </w:p>
    <w:p w14:paraId="1DC0ADA2" w14:textId="7019D91A" w:rsidR="000E261C" w:rsidRPr="000E261C" w:rsidRDefault="000E261C" w:rsidP="000E261C">
      <w:pPr>
        <w:pStyle w:val="EndNoteBibliography"/>
        <w:spacing w:after="0"/>
        <w:ind w:hanging="720"/>
      </w:pPr>
      <w:r w:rsidRPr="000E261C">
        <w:t>71</w:t>
      </w:r>
      <w:r w:rsidRPr="000E261C">
        <w:tab/>
        <w:t xml:space="preserve">Kneyber MCJ, Grotenhuis F, Berger RFM, Ebels TW, Burgerhof JGM and Albers MJIJ (2013). Transfusion of leukocyte-depleted RBCs is independently associated with increased morbidity after pediatric cardiac surgery, </w:t>
      </w:r>
      <w:r w:rsidRPr="000E261C">
        <w:rPr>
          <w:i/>
        </w:rPr>
        <w:t>Pediatric Critical Care Medicine</w:t>
      </w:r>
      <w:r w:rsidRPr="000E261C">
        <w:t xml:space="preserve"> 14(3):298–305. </w:t>
      </w:r>
      <w:hyperlink r:id="rId140" w:history="1">
        <w:r w:rsidRPr="000E261C">
          <w:rPr>
            <w:rStyle w:val="Hyperlink"/>
          </w:rPr>
          <w:t>http://dx.doi.org/10.1097/PCC.0b013e3182745472</w:t>
        </w:r>
      </w:hyperlink>
    </w:p>
    <w:p w14:paraId="29808842" w14:textId="77777777" w:rsidR="000E261C" w:rsidRPr="000E261C" w:rsidRDefault="000E261C" w:rsidP="000E261C">
      <w:pPr>
        <w:pStyle w:val="EndNoteBibliography"/>
        <w:spacing w:after="0"/>
        <w:ind w:hanging="720"/>
      </w:pPr>
      <w:r w:rsidRPr="000E261C">
        <w:t>72</w:t>
      </w:r>
      <w:r w:rsidRPr="000E261C">
        <w:tab/>
        <w:t xml:space="preserve">Wilkinson KL, Brunskill SJ, Doree C, Trivella M, Gill R and Murphy MF (2014). Red cell transfusion management for patients undergoing cardiac surgery for congenital heart disease, </w:t>
      </w:r>
      <w:r w:rsidRPr="000E261C">
        <w:rPr>
          <w:i/>
        </w:rPr>
        <w:t>Cochrane Database of Systematic Reviews</w:t>
      </w:r>
      <w:r w:rsidRPr="000E261C">
        <w:t>.</w:t>
      </w:r>
    </w:p>
    <w:p w14:paraId="14671207" w14:textId="41A24981" w:rsidR="000E261C" w:rsidRPr="000E261C" w:rsidRDefault="000E261C" w:rsidP="000E261C">
      <w:pPr>
        <w:pStyle w:val="EndNoteBibliography"/>
        <w:spacing w:after="0"/>
        <w:ind w:hanging="720"/>
      </w:pPr>
      <w:r w:rsidRPr="000E261C">
        <w:t>73</w:t>
      </w:r>
      <w:r w:rsidRPr="000E261C">
        <w:tab/>
        <w:t xml:space="preserve">Cholette JM, Rubenstein JS, Alfieris GM, Powers KS, Eaton M and Lerner NB (2011). Children with single-ventricle physiology do not benefit from higher hemoglobin levels post cavopulmonary connection: Results of a prospective, randomized, controlled trial of a restrictive versus liberal red-cell transfusion strategy, </w:t>
      </w:r>
      <w:r w:rsidRPr="000E261C">
        <w:rPr>
          <w:i/>
        </w:rPr>
        <w:t>Pediatric Critical Care Medicine</w:t>
      </w:r>
      <w:r w:rsidRPr="000E261C">
        <w:t xml:space="preserve"> 12(1):39–45. </w:t>
      </w:r>
      <w:hyperlink r:id="rId141" w:history="1">
        <w:r w:rsidRPr="000E261C">
          <w:rPr>
            <w:rStyle w:val="Hyperlink"/>
          </w:rPr>
          <w:t>http://dx.doi.org/10.1097/PCC.0b013e3181e329db</w:t>
        </w:r>
      </w:hyperlink>
    </w:p>
    <w:p w14:paraId="0C783A11" w14:textId="0D84AD49" w:rsidR="000E261C" w:rsidRPr="000E261C" w:rsidRDefault="000E261C" w:rsidP="000E261C">
      <w:pPr>
        <w:pStyle w:val="EndNoteBibliography"/>
        <w:spacing w:after="0"/>
        <w:ind w:hanging="720"/>
      </w:pPr>
      <w:r w:rsidRPr="000E261C">
        <w:t>74</w:t>
      </w:r>
      <w:r w:rsidRPr="000E261C">
        <w:tab/>
        <w:t xml:space="preserve">Rouette J, Trottier H, Ducruet T, Beaunoyer M, Lacroix J and Tucci M (2010). Red blood cell transfusion threshold in postsurgical pediatric intensive care patients: A randomized clinical trial, </w:t>
      </w:r>
      <w:r w:rsidRPr="000E261C">
        <w:rPr>
          <w:i/>
        </w:rPr>
        <w:t>Annals of Surgery</w:t>
      </w:r>
      <w:r w:rsidRPr="000E261C">
        <w:t xml:space="preserve"> 251(3):421–427. </w:t>
      </w:r>
      <w:hyperlink r:id="rId142" w:history="1">
        <w:r w:rsidRPr="000E261C">
          <w:rPr>
            <w:rStyle w:val="Hyperlink"/>
          </w:rPr>
          <w:t>http://dx.doi.org/10.1097/SLA.0b013e3181c5dc2e</w:t>
        </w:r>
      </w:hyperlink>
    </w:p>
    <w:p w14:paraId="599CF648" w14:textId="6D2049CC" w:rsidR="000E261C" w:rsidRPr="000E261C" w:rsidRDefault="000E261C" w:rsidP="000E261C">
      <w:pPr>
        <w:pStyle w:val="EndNoteBibliography"/>
        <w:spacing w:after="0"/>
        <w:ind w:hanging="720"/>
      </w:pPr>
      <w:r w:rsidRPr="000E261C">
        <w:t>75</w:t>
      </w:r>
      <w:r w:rsidRPr="000E261C">
        <w:tab/>
        <w:t xml:space="preserve">Willems A, Harrington K, Lacroix J, Biarent D, Joffe AR, Wensley D, et al. (2010). Comparison of two red-cell transfusion strategies after pediatric cardiac surgery: A subgroup analysis, </w:t>
      </w:r>
      <w:r w:rsidRPr="000E261C">
        <w:rPr>
          <w:i/>
        </w:rPr>
        <w:t>Critical Care Medicine</w:t>
      </w:r>
      <w:r w:rsidRPr="000E261C">
        <w:t xml:space="preserve"> 38(2):649–656. </w:t>
      </w:r>
      <w:hyperlink r:id="rId143" w:history="1">
        <w:r w:rsidRPr="000E261C">
          <w:rPr>
            <w:rStyle w:val="Hyperlink"/>
          </w:rPr>
          <w:t>http://dx.doi.org/10.1097/CCM.0b013e3181bc816c</w:t>
        </w:r>
      </w:hyperlink>
    </w:p>
    <w:p w14:paraId="214E8788" w14:textId="056CD024" w:rsidR="000E261C" w:rsidRPr="000E261C" w:rsidRDefault="000E261C" w:rsidP="000E261C">
      <w:pPr>
        <w:pStyle w:val="EndNoteBibliography"/>
        <w:spacing w:after="0"/>
        <w:ind w:hanging="720"/>
      </w:pPr>
      <w:r w:rsidRPr="000E261C">
        <w:t>76</w:t>
      </w:r>
      <w:r w:rsidRPr="000E261C">
        <w:tab/>
        <w:t xml:space="preserve">Acker SN, Partrick DA, Ross JT, Nadlonek NA, Bronsert M and Bensard DD (2014). Blood component transfusion increases the risk of death in children with traumatic brain injury, </w:t>
      </w:r>
      <w:r w:rsidRPr="000E261C">
        <w:rPr>
          <w:i/>
        </w:rPr>
        <w:t>Journal of Trauma and Acute Care Surgery</w:t>
      </w:r>
      <w:r w:rsidRPr="000E261C">
        <w:t xml:space="preserve"> 76(4):1082–1088. </w:t>
      </w:r>
      <w:hyperlink r:id="rId144" w:history="1">
        <w:r w:rsidRPr="000E261C">
          <w:rPr>
            <w:rStyle w:val="Hyperlink"/>
          </w:rPr>
          <w:t>http://dx.doi.org/10.1097/TA.0000000000000095</w:t>
        </w:r>
      </w:hyperlink>
    </w:p>
    <w:p w14:paraId="0F9FC1E8" w14:textId="6B084E5B" w:rsidR="000E261C" w:rsidRPr="000E261C" w:rsidRDefault="000E261C" w:rsidP="000E261C">
      <w:pPr>
        <w:pStyle w:val="EndNoteBibliography"/>
        <w:spacing w:after="0"/>
        <w:ind w:hanging="720"/>
      </w:pPr>
      <w:r w:rsidRPr="000E261C">
        <w:t>77</w:t>
      </w:r>
      <w:r w:rsidRPr="000E261C">
        <w:tab/>
        <w:t xml:space="preserve">Fremgen HE, Bratton SL, Metzger RR and Barnhart DC (2014). Pediatric liver lacerations and intensive care: Evaluation of ICU triage strategies, </w:t>
      </w:r>
      <w:r w:rsidRPr="000E261C">
        <w:rPr>
          <w:i/>
        </w:rPr>
        <w:t>Pediatric Critical Care Medicine</w:t>
      </w:r>
      <w:r w:rsidRPr="000E261C">
        <w:t xml:space="preserve"> 15(4):e183–e191. </w:t>
      </w:r>
      <w:hyperlink r:id="rId145" w:history="1">
        <w:r w:rsidRPr="000E261C">
          <w:rPr>
            <w:rStyle w:val="Hyperlink"/>
          </w:rPr>
          <w:t>http://dx.doi.org/10.1097/PCC.0000000000000102</w:t>
        </w:r>
      </w:hyperlink>
    </w:p>
    <w:p w14:paraId="6B9C4B09" w14:textId="22BFCBA6" w:rsidR="000E261C" w:rsidRPr="000E261C" w:rsidRDefault="000E261C" w:rsidP="000E261C">
      <w:pPr>
        <w:pStyle w:val="EndNoteBibliography"/>
        <w:spacing w:after="0"/>
        <w:ind w:hanging="720"/>
      </w:pPr>
      <w:r w:rsidRPr="000E261C">
        <w:t>78</w:t>
      </w:r>
      <w:r w:rsidRPr="000E261C">
        <w:tab/>
        <w:t xml:space="preserve">Hassan NE, DeCou JM, Reischman D, Nickoles TA, Gleason E, Ropele DL, et al. (2014). RBC transfusions in children requiring intensive care admission after traumatic injury, </w:t>
      </w:r>
      <w:r w:rsidRPr="000E261C">
        <w:rPr>
          <w:i/>
        </w:rPr>
        <w:t>Pediatric Critical Care Medicine</w:t>
      </w:r>
      <w:r w:rsidRPr="000E261C">
        <w:t xml:space="preserve">. </w:t>
      </w:r>
      <w:hyperlink r:id="rId146" w:history="1">
        <w:r w:rsidRPr="000E261C">
          <w:rPr>
            <w:rStyle w:val="Hyperlink"/>
          </w:rPr>
          <w:t>http://dx.doi.org/10.1097/PCC.0000000000000192</w:t>
        </w:r>
      </w:hyperlink>
    </w:p>
    <w:p w14:paraId="63B9D2CA" w14:textId="1EA2212D" w:rsidR="000E261C" w:rsidRPr="000E261C" w:rsidRDefault="000E261C" w:rsidP="000E261C">
      <w:pPr>
        <w:pStyle w:val="EndNoteBibliography"/>
        <w:spacing w:after="0"/>
        <w:ind w:hanging="720"/>
      </w:pPr>
      <w:r w:rsidRPr="000E261C">
        <w:t>79</w:t>
      </w:r>
      <w:r w:rsidRPr="000E261C">
        <w:tab/>
        <w:t xml:space="preserve">Carson JL, Carless PA and Hebert PC (2012). Transfusion thresholds and other strategies for guiding allogeneic red blood cell transfusion, </w:t>
      </w:r>
      <w:r w:rsidRPr="000E261C">
        <w:rPr>
          <w:i/>
        </w:rPr>
        <w:t>Cochrane Database of Systematic Reviews</w:t>
      </w:r>
      <w:r w:rsidRPr="000E261C">
        <w:t xml:space="preserve"> (4). </w:t>
      </w:r>
      <w:hyperlink r:id="rId147" w:history="1">
        <w:r w:rsidRPr="000E261C">
          <w:rPr>
            <w:rStyle w:val="Hyperlink"/>
          </w:rPr>
          <w:t>http://onlinelibrary.wiley.com/doi/10.1002/14651858.CD002042.pub3/pdf</w:t>
        </w:r>
      </w:hyperlink>
    </w:p>
    <w:p w14:paraId="6607CD7C" w14:textId="6C00C751" w:rsidR="000E261C" w:rsidRPr="000E261C" w:rsidRDefault="000E261C" w:rsidP="000E261C">
      <w:pPr>
        <w:pStyle w:val="EndNoteBibliography"/>
        <w:spacing w:after="0"/>
        <w:ind w:hanging="720"/>
      </w:pPr>
      <w:r w:rsidRPr="000E261C">
        <w:t>80</w:t>
      </w:r>
      <w:r w:rsidRPr="000E261C">
        <w:tab/>
        <w:t xml:space="preserve">Desjardins P, Turgeon AF, Tremblay MH, Lauzier F, Zarychanski R, Boutin A, et al. (2012). Hemoglobin levels and transfusions in neurocritically ill patients: A systematic review of comparative studies, </w:t>
      </w:r>
      <w:r w:rsidRPr="000E261C">
        <w:rPr>
          <w:i/>
        </w:rPr>
        <w:t>Crit Care</w:t>
      </w:r>
      <w:r w:rsidRPr="000E261C">
        <w:t xml:space="preserve"> 16(2). </w:t>
      </w:r>
      <w:hyperlink r:id="rId148" w:history="1">
        <w:r w:rsidRPr="000E261C">
          <w:rPr>
            <w:rStyle w:val="Hyperlink"/>
          </w:rPr>
          <w:t>http://dx.doi.org/10.1186/cc11293</w:t>
        </w:r>
      </w:hyperlink>
    </w:p>
    <w:p w14:paraId="0B4B854C" w14:textId="4E8C3322" w:rsidR="000E261C" w:rsidRPr="000E261C" w:rsidRDefault="000E261C" w:rsidP="000E261C">
      <w:pPr>
        <w:pStyle w:val="EndNoteBibliography"/>
        <w:spacing w:after="0"/>
        <w:ind w:hanging="720"/>
      </w:pPr>
      <w:r w:rsidRPr="000E261C">
        <w:t>81</w:t>
      </w:r>
      <w:r w:rsidRPr="000E261C">
        <w:tab/>
        <w:t xml:space="preserve">Lacroix J, Hebert PC, Hutchison JS, Hume HA, Tucci M, Ducruet T, et al. (2007). Transfusion strategies for patients in pediatric intensive care units, </w:t>
      </w:r>
      <w:r w:rsidRPr="000E261C">
        <w:rPr>
          <w:i/>
        </w:rPr>
        <w:t>New England Journal of Medicine</w:t>
      </w:r>
      <w:r w:rsidRPr="000E261C">
        <w:t xml:space="preserve"> 356(16):1609–1619. </w:t>
      </w:r>
      <w:hyperlink r:id="rId149" w:history="1">
        <w:r w:rsidRPr="000E261C">
          <w:rPr>
            <w:rStyle w:val="Hyperlink"/>
          </w:rPr>
          <w:t>http://www.nejm.org/doi/pdf/10.1056/NEJMoa066240</w:t>
        </w:r>
      </w:hyperlink>
    </w:p>
    <w:p w14:paraId="5F8073A1" w14:textId="3E7D1BCE" w:rsidR="000E261C" w:rsidRPr="000E261C" w:rsidRDefault="000E261C" w:rsidP="000E261C">
      <w:pPr>
        <w:pStyle w:val="EndNoteBibliography"/>
        <w:spacing w:after="0"/>
        <w:ind w:hanging="720"/>
      </w:pPr>
      <w:r w:rsidRPr="000E261C">
        <w:t>82</w:t>
      </w:r>
      <w:r w:rsidRPr="000E261C">
        <w:tab/>
        <w:t xml:space="preserve">Kidney Disease: Improving Global Outcomes (KDIGO) Anemia Work Group (2012). KDIGO Clinical practice guideline for anemia in chronic kidney disease, </w:t>
      </w:r>
      <w:r w:rsidRPr="000E261C">
        <w:rPr>
          <w:i/>
        </w:rPr>
        <w:t>Kidney Int</w:t>
      </w:r>
      <w:r w:rsidRPr="000E261C">
        <w:t xml:space="preserve"> 2(4):279–335. </w:t>
      </w:r>
      <w:hyperlink r:id="rId150" w:history="1">
        <w:r w:rsidRPr="000E261C">
          <w:rPr>
            <w:rStyle w:val="Hyperlink"/>
          </w:rPr>
          <w:t>http://kdigo.org/home/guidelines/anemia-in-ckd/</w:t>
        </w:r>
      </w:hyperlink>
    </w:p>
    <w:p w14:paraId="4F511A97" w14:textId="2C8219D7" w:rsidR="000E261C" w:rsidRPr="000E261C" w:rsidRDefault="000E261C" w:rsidP="000E261C">
      <w:pPr>
        <w:pStyle w:val="EndNoteBibliography"/>
        <w:spacing w:after="0"/>
        <w:ind w:hanging="720"/>
      </w:pPr>
      <w:r w:rsidRPr="000E261C">
        <w:t>83</w:t>
      </w:r>
      <w:r w:rsidRPr="000E261C">
        <w:tab/>
        <w:t xml:space="preserve">(2011). </w:t>
      </w:r>
      <w:r w:rsidRPr="000E261C">
        <w:rPr>
          <w:i/>
        </w:rPr>
        <w:t>Anaemia management in people with chronic kidney disease</w:t>
      </w:r>
      <w:r w:rsidRPr="000E261C">
        <w:t xml:space="preserve">, National Institute for Health and Care Excellence (NICE), UK. </w:t>
      </w:r>
      <w:hyperlink r:id="rId151" w:history="1">
        <w:r w:rsidRPr="000E261C">
          <w:rPr>
            <w:rStyle w:val="Hyperlink"/>
          </w:rPr>
          <w:t>http://www.nice.org.uk/guidance/cg114</w:t>
        </w:r>
      </w:hyperlink>
    </w:p>
    <w:p w14:paraId="08F01368" w14:textId="4123670D" w:rsidR="000E261C" w:rsidRPr="000E261C" w:rsidRDefault="000E261C" w:rsidP="000E261C">
      <w:pPr>
        <w:pStyle w:val="EndNoteBibliography"/>
        <w:spacing w:after="0"/>
        <w:ind w:hanging="720"/>
      </w:pPr>
      <w:r w:rsidRPr="000E261C">
        <w:t>84</w:t>
      </w:r>
      <w:r w:rsidRPr="000E261C">
        <w:tab/>
        <w:t xml:space="preserve">National Blood Authority (NBA) (2013). </w:t>
      </w:r>
      <w:r w:rsidRPr="000E261C">
        <w:rPr>
          <w:i/>
        </w:rPr>
        <w:t>Patient Blood Management Guidelines: Module 4 – Critical Care</w:t>
      </w:r>
      <w:r w:rsidRPr="000E261C">
        <w:t xml:space="preserve">, NBA, Canberra, Australia. </w:t>
      </w:r>
      <w:hyperlink r:id="rId152" w:history="1">
        <w:r w:rsidRPr="000E261C">
          <w:rPr>
            <w:rStyle w:val="Hyperlink"/>
          </w:rPr>
          <w:t>http://www.blood.gov.au/pbm-module-4</w:t>
        </w:r>
      </w:hyperlink>
    </w:p>
    <w:p w14:paraId="6F546D11" w14:textId="5017992D" w:rsidR="000E261C" w:rsidRPr="000E261C" w:rsidRDefault="000E261C" w:rsidP="000E261C">
      <w:pPr>
        <w:pStyle w:val="EndNoteBibliography"/>
        <w:spacing w:after="0"/>
        <w:ind w:hanging="720"/>
      </w:pPr>
      <w:r w:rsidRPr="000E261C">
        <w:t>85</w:t>
      </w:r>
      <w:r w:rsidRPr="000E261C">
        <w:tab/>
        <w:t xml:space="preserve">Domellof M, Braegger C, Campoy C, Colomb V, Decsi T, Fewtrell M, et al. (2014). Iron requirements of infants and toddlers, </w:t>
      </w:r>
      <w:r w:rsidRPr="000E261C">
        <w:rPr>
          <w:i/>
        </w:rPr>
        <w:t>J Pediatr Gastroenterol Nutr</w:t>
      </w:r>
      <w:r w:rsidRPr="000E261C">
        <w:t xml:space="preserve"> 58(1):119–129. </w:t>
      </w:r>
      <w:hyperlink r:id="rId153" w:history="1">
        <w:r w:rsidRPr="000E261C">
          <w:rPr>
            <w:rStyle w:val="Hyperlink"/>
          </w:rPr>
          <w:t>http://www.ncbi.nlm.nih.gov/pubmed/24135983</w:t>
        </w:r>
      </w:hyperlink>
    </w:p>
    <w:p w14:paraId="4EDBB0F4" w14:textId="22136005" w:rsidR="000E261C" w:rsidRPr="000E261C" w:rsidRDefault="000E261C" w:rsidP="000E261C">
      <w:pPr>
        <w:pStyle w:val="EndNoteBibliography"/>
        <w:spacing w:after="0"/>
        <w:ind w:hanging="720"/>
      </w:pPr>
      <w:r w:rsidRPr="000E261C">
        <w:t>86</w:t>
      </w:r>
      <w:r w:rsidRPr="000E261C">
        <w:tab/>
        <w:t xml:space="preserve">Pottie K, Greenaway C, Feightner J, Welch V, Swinkels H, Rashid M, et al. (2011). Evidence-based clinical guidelines for immigrants and refugees, </w:t>
      </w:r>
      <w:r w:rsidRPr="000E261C">
        <w:rPr>
          <w:i/>
        </w:rPr>
        <w:t>CMAJ</w:t>
      </w:r>
      <w:r w:rsidRPr="000E261C">
        <w:t xml:space="preserve"> 183(12):E824–925. </w:t>
      </w:r>
      <w:hyperlink r:id="rId154" w:history="1">
        <w:r w:rsidRPr="000E261C">
          <w:rPr>
            <w:rStyle w:val="Hyperlink"/>
          </w:rPr>
          <w:t>http://www.ncbi.nlm.nih.gov/pubmed/20530168</w:t>
        </w:r>
      </w:hyperlink>
    </w:p>
    <w:p w14:paraId="72D50A7F" w14:textId="2949E2C2" w:rsidR="000E261C" w:rsidRPr="000E261C" w:rsidRDefault="000E261C" w:rsidP="000E261C">
      <w:pPr>
        <w:pStyle w:val="EndNoteBibliography"/>
        <w:spacing w:after="0"/>
        <w:ind w:hanging="720"/>
      </w:pPr>
      <w:r w:rsidRPr="000E261C">
        <w:t>87</w:t>
      </w:r>
      <w:r w:rsidRPr="000E261C">
        <w:tab/>
        <w:t xml:space="preserve">Aher SM and Ohlsson A (2014). Late erythropoietin for preventing red blood cell transfusion in preterm and/or low birth weight infants, </w:t>
      </w:r>
      <w:r w:rsidRPr="000E261C">
        <w:rPr>
          <w:i/>
        </w:rPr>
        <w:t>Cochrane Database Syst Rev</w:t>
      </w:r>
      <w:r w:rsidRPr="000E261C">
        <w:t xml:space="preserve"> 4:CD004868. </w:t>
      </w:r>
      <w:hyperlink r:id="rId155" w:history="1">
        <w:r w:rsidRPr="000E261C">
          <w:rPr>
            <w:rStyle w:val="Hyperlink"/>
          </w:rPr>
          <w:t>http://www.ncbi.nlm.nih.gov/pubmed/24760628</w:t>
        </w:r>
      </w:hyperlink>
    </w:p>
    <w:p w14:paraId="4DB8B54F" w14:textId="7784D164" w:rsidR="000E261C" w:rsidRPr="000E261C" w:rsidRDefault="000E261C" w:rsidP="000E261C">
      <w:pPr>
        <w:pStyle w:val="EndNoteBibliography"/>
        <w:spacing w:after="0"/>
        <w:ind w:hanging="720"/>
      </w:pPr>
      <w:r w:rsidRPr="000E261C">
        <w:t>88</w:t>
      </w:r>
      <w:r w:rsidRPr="000E261C">
        <w:tab/>
        <w:t xml:space="preserve">Garcia MG, Hutson AD and Christensen RD (2002). Effect of recombinant erythropoietin on "late" transfusions in the neonatal intensive care unit: A meta-analysis, </w:t>
      </w:r>
      <w:r w:rsidRPr="000E261C">
        <w:rPr>
          <w:i/>
        </w:rPr>
        <w:t>Journal of Perinatology</w:t>
      </w:r>
      <w:r w:rsidRPr="000E261C">
        <w:t xml:space="preserve"> 22(2):108–111. </w:t>
      </w:r>
      <w:hyperlink r:id="rId156" w:history="1">
        <w:r w:rsidRPr="000E261C">
          <w:rPr>
            <w:rStyle w:val="Hyperlink"/>
          </w:rPr>
          <w:t>http://www.nature.com/jp/journal/v22/n2/pdf/7210677a.pdf</w:t>
        </w:r>
      </w:hyperlink>
    </w:p>
    <w:p w14:paraId="0D555447" w14:textId="0850C4A0" w:rsidR="000E261C" w:rsidRPr="000E261C" w:rsidRDefault="000E261C" w:rsidP="000E261C">
      <w:pPr>
        <w:pStyle w:val="EndNoteBibliography"/>
        <w:spacing w:after="0"/>
        <w:ind w:hanging="720"/>
      </w:pPr>
      <w:r w:rsidRPr="000E261C">
        <w:t>89</w:t>
      </w:r>
      <w:r w:rsidRPr="000E261C">
        <w:tab/>
        <w:t xml:space="preserve">Kotto-Kome AC, Garcia MG, Calhoun DA and Christensen RD (2004). Effect of beginning recombinant erythropoietin treatment within the first week of life, among very-low-birth-weight neonates, on "early" and "late" erythrocyte transfusions: A meta-analysis, </w:t>
      </w:r>
      <w:r w:rsidRPr="000E261C">
        <w:rPr>
          <w:i/>
        </w:rPr>
        <w:t>Journal of Perinatology</w:t>
      </w:r>
      <w:r w:rsidRPr="000E261C">
        <w:t xml:space="preserve"> 24(1):24–29. </w:t>
      </w:r>
      <w:hyperlink r:id="rId157" w:history="1">
        <w:r w:rsidRPr="000E261C">
          <w:rPr>
            <w:rStyle w:val="Hyperlink"/>
          </w:rPr>
          <w:t>http://www.nature.com/jp/journal/v24/n1/pdf/7211018a.pdf</w:t>
        </w:r>
      </w:hyperlink>
    </w:p>
    <w:p w14:paraId="60F96717" w14:textId="06D04D54" w:rsidR="000E261C" w:rsidRPr="000E261C" w:rsidRDefault="000E261C" w:rsidP="000E261C">
      <w:pPr>
        <w:pStyle w:val="EndNoteBibliography"/>
        <w:spacing w:after="0"/>
        <w:ind w:hanging="720"/>
      </w:pPr>
      <w:r w:rsidRPr="000E261C">
        <w:t>90</w:t>
      </w:r>
      <w:r w:rsidRPr="000E261C">
        <w:tab/>
        <w:t xml:space="preserve">Ohlsson A and Aher SM (2014). Early erythropoietin for preventing red blood cell transfusion in preterm and/or low birth weight infants, </w:t>
      </w:r>
      <w:r w:rsidRPr="000E261C">
        <w:rPr>
          <w:i/>
        </w:rPr>
        <w:t>Cochrane Database Syst Rev</w:t>
      </w:r>
      <w:r w:rsidRPr="000E261C">
        <w:t xml:space="preserve"> 4:CD004863. </w:t>
      </w:r>
      <w:hyperlink r:id="rId158" w:history="1">
        <w:r w:rsidRPr="000E261C">
          <w:rPr>
            <w:rStyle w:val="Hyperlink"/>
          </w:rPr>
          <w:t>http://www.ncbi.nlm.nih.gov/pubmed/24771408</w:t>
        </w:r>
      </w:hyperlink>
    </w:p>
    <w:p w14:paraId="07A08053" w14:textId="36C97850" w:rsidR="000E261C" w:rsidRPr="000E261C" w:rsidRDefault="000E261C" w:rsidP="000E261C">
      <w:pPr>
        <w:pStyle w:val="EndNoteBibliography"/>
        <w:spacing w:after="0"/>
        <w:ind w:hanging="720"/>
      </w:pPr>
      <w:r w:rsidRPr="000E261C">
        <w:t>91</w:t>
      </w:r>
      <w:r w:rsidRPr="000E261C">
        <w:tab/>
        <w:t xml:space="preserve">Vamvakas EC and Strauss RG (2001). Meta-analysis of controlled clinical trials studying the efficacy of rHuEPO in reducing blood transfusions in the anemia of prematurity, </w:t>
      </w:r>
      <w:r w:rsidRPr="000E261C">
        <w:rPr>
          <w:i/>
        </w:rPr>
        <w:t>Transfusion</w:t>
      </w:r>
      <w:r w:rsidRPr="000E261C">
        <w:t xml:space="preserve"> 41(3):406–415. </w:t>
      </w:r>
      <w:hyperlink r:id="rId159" w:history="1">
        <w:r w:rsidRPr="000E261C">
          <w:rPr>
            <w:rStyle w:val="Hyperlink"/>
          </w:rPr>
          <w:t>http://onlinelibrary.wiley.com/doi/10.1046/j.1537-2995.2001.41030406.x/abstract</w:t>
        </w:r>
      </w:hyperlink>
    </w:p>
    <w:p w14:paraId="2ABAE0A0" w14:textId="542A950B" w:rsidR="000E261C" w:rsidRPr="000E261C" w:rsidRDefault="000E261C" w:rsidP="000E261C">
      <w:pPr>
        <w:pStyle w:val="EndNoteBibliography"/>
        <w:spacing w:after="0"/>
        <w:ind w:hanging="720"/>
      </w:pPr>
      <w:r w:rsidRPr="000E261C">
        <w:t>92</w:t>
      </w:r>
      <w:r w:rsidRPr="000E261C">
        <w:tab/>
        <w:t xml:space="preserve">Xu XJ, Huang HY and Chen HL (2014). Erythropoietin and retinopathy of prematurity: a meta-analysis, </w:t>
      </w:r>
      <w:r w:rsidRPr="000E261C">
        <w:rPr>
          <w:i/>
        </w:rPr>
        <w:t>European Journal of Pediatrics</w:t>
      </w:r>
      <w:r w:rsidRPr="000E261C">
        <w:t xml:space="preserve">. </w:t>
      </w:r>
      <w:hyperlink r:id="rId160" w:history="1">
        <w:r w:rsidRPr="000E261C">
          <w:rPr>
            <w:rStyle w:val="Hyperlink"/>
          </w:rPr>
          <w:t>http://dx.doi.org/10.1007/s00431-014-2332-4</w:t>
        </w:r>
      </w:hyperlink>
    </w:p>
    <w:p w14:paraId="5CDE327E" w14:textId="1963B809" w:rsidR="000E261C" w:rsidRPr="000E261C" w:rsidRDefault="000E261C" w:rsidP="000E261C">
      <w:pPr>
        <w:pStyle w:val="EndNoteBibliography"/>
        <w:spacing w:after="0"/>
        <w:ind w:hanging="720"/>
      </w:pPr>
      <w:r w:rsidRPr="000E261C">
        <w:t>93</w:t>
      </w:r>
      <w:r w:rsidRPr="000E261C">
        <w:tab/>
        <w:t xml:space="preserve">Aher SM and Ohlsson A (2012). Early versus late erythropoietin for preventing red blood cell transfusion in preterm and/or low birth weight infants, </w:t>
      </w:r>
      <w:r w:rsidRPr="000E261C">
        <w:rPr>
          <w:i/>
        </w:rPr>
        <w:t>Cochrane Database Syst Rev</w:t>
      </w:r>
      <w:r w:rsidRPr="000E261C">
        <w:t xml:space="preserve"> 10:CD004865. </w:t>
      </w:r>
      <w:hyperlink r:id="rId161" w:history="1">
        <w:r w:rsidRPr="000E261C">
          <w:rPr>
            <w:rStyle w:val="Hyperlink"/>
          </w:rPr>
          <w:t>http://www.ncbi.nlm.nih.gov/pubmed/23076909</w:t>
        </w:r>
      </w:hyperlink>
    </w:p>
    <w:p w14:paraId="0079DD8B" w14:textId="560933A8" w:rsidR="000E261C" w:rsidRPr="000E261C" w:rsidRDefault="000E261C" w:rsidP="000E261C">
      <w:pPr>
        <w:pStyle w:val="EndNoteBibliography"/>
        <w:spacing w:after="0"/>
        <w:ind w:hanging="720"/>
      </w:pPr>
      <w:r w:rsidRPr="000E261C">
        <w:t>94</w:t>
      </w:r>
      <w:r w:rsidRPr="000E261C">
        <w:tab/>
        <w:t xml:space="preserve">Bierer R, Roohi M, Peceny C and Ohls RK (2009). Erythropoietin increases reticulocyte counts and maintains hematocrit in neonates requiring surgery, </w:t>
      </w:r>
      <w:r w:rsidRPr="000E261C">
        <w:rPr>
          <w:i/>
        </w:rPr>
        <w:t>Journal of Pediatric Surgery</w:t>
      </w:r>
      <w:r w:rsidRPr="000E261C">
        <w:t xml:space="preserve"> 44(8):1540–1545. </w:t>
      </w:r>
      <w:hyperlink r:id="rId162" w:history="1">
        <w:r w:rsidRPr="000E261C">
          <w:rPr>
            <w:rStyle w:val="Hyperlink"/>
          </w:rPr>
          <w:t>http://www.ncbi.nlm.nih.gov/pmc/articles/PMC3086684/pdf/nihms281836.pdf</w:t>
        </w:r>
      </w:hyperlink>
    </w:p>
    <w:p w14:paraId="08D90C87" w14:textId="4253844B" w:rsidR="000E261C" w:rsidRPr="000E261C" w:rsidRDefault="000E261C" w:rsidP="000E261C">
      <w:pPr>
        <w:pStyle w:val="EndNoteBibliography"/>
        <w:spacing w:after="0"/>
        <w:ind w:hanging="720"/>
      </w:pPr>
      <w:r w:rsidRPr="000E261C">
        <w:t>95</w:t>
      </w:r>
      <w:r w:rsidRPr="000E261C">
        <w:tab/>
        <w:t xml:space="preserve">Arif B and Ferhan K (2005). Recombinant human erythropoietin therapy in low-birthweight preterm infants: a prospective controlled study, </w:t>
      </w:r>
      <w:r w:rsidRPr="000E261C">
        <w:rPr>
          <w:i/>
        </w:rPr>
        <w:t>International Journal of Pediatrics</w:t>
      </w:r>
      <w:r w:rsidRPr="000E261C">
        <w:t xml:space="preserve"> 47(1):67–71. </w:t>
      </w:r>
      <w:hyperlink r:id="rId163" w:history="1">
        <w:r w:rsidRPr="000E261C">
          <w:rPr>
            <w:rStyle w:val="Hyperlink"/>
          </w:rPr>
          <w:t>http://www.ncbi.nlm.nih.gov/pubmed/15693870</w:t>
        </w:r>
      </w:hyperlink>
    </w:p>
    <w:p w14:paraId="31AC5C4B" w14:textId="3F71007B" w:rsidR="000E261C" w:rsidRPr="000E261C" w:rsidRDefault="000E261C" w:rsidP="000E261C">
      <w:pPr>
        <w:pStyle w:val="EndNoteBibliography"/>
        <w:spacing w:after="0"/>
        <w:ind w:hanging="720"/>
      </w:pPr>
      <w:r w:rsidRPr="000E261C">
        <w:t>96</w:t>
      </w:r>
      <w:r w:rsidRPr="000E261C">
        <w:tab/>
        <w:t xml:space="preserve">Avent M, Cory BJ, Galpin J, Ballot DE, Cooper PA, Sherman G, et al. (2002). A comparison of high versus low dose recombinant human erythropoietin versus blood transfusion in the management of anaemia of prematurity in a developing country, </w:t>
      </w:r>
      <w:r w:rsidRPr="000E261C">
        <w:rPr>
          <w:i/>
        </w:rPr>
        <w:t>Journal of Tropical Pediatrics</w:t>
      </w:r>
      <w:r w:rsidRPr="000E261C">
        <w:t xml:space="preserve"> 48(4):227–233. </w:t>
      </w:r>
      <w:hyperlink r:id="rId164" w:history="1">
        <w:r w:rsidRPr="000E261C">
          <w:rPr>
            <w:rStyle w:val="Hyperlink"/>
          </w:rPr>
          <w:t>http://www.ncbi.nlm.nih.gov/pubmed/12200985</w:t>
        </w:r>
      </w:hyperlink>
    </w:p>
    <w:p w14:paraId="598E1A1F" w14:textId="3C1185AC" w:rsidR="000E261C" w:rsidRPr="000E261C" w:rsidRDefault="000E261C" w:rsidP="000E261C">
      <w:pPr>
        <w:pStyle w:val="EndNoteBibliography"/>
        <w:spacing w:after="0"/>
        <w:ind w:hanging="720"/>
      </w:pPr>
      <w:r w:rsidRPr="000E261C">
        <w:t>97</w:t>
      </w:r>
      <w:r w:rsidRPr="000E261C">
        <w:tab/>
        <w:t xml:space="preserve">Carnielli V, Montini G, Da Riol R, Dall'Amico R and Cantarutti F (1992). Effect of high doses of human recombinant erythropoietin on the need for blood transfusions in preterm infants, </w:t>
      </w:r>
      <w:r w:rsidRPr="000E261C">
        <w:rPr>
          <w:i/>
        </w:rPr>
        <w:t>J Pediatr</w:t>
      </w:r>
      <w:r w:rsidRPr="000E261C">
        <w:t xml:space="preserve"> 121(1):98–102. </w:t>
      </w:r>
      <w:hyperlink r:id="rId165" w:history="1">
        <w:r w:rsidRPr="000E261C">
          <w:rPr>
            <w:rStyle w:val="Hyperlink"/>
          </w:rPr>
          <w:t>http://www.ncbi.nlm.nih.gov/pubmed/1625101</w:t>
        </w:r>
      </w:hyperlink>
    </w:p>
    <w:p w14:paraId="294B362B" w14:textId="399F4F60" w:rsidR="000E261C" w:rsidRPr="000E261C" w:rsidRDefault="000E261C" w:rsidP="000E261C">
      <w:pPr>
        <w:pStyle w:val="EndNoteBibliography"/>
        <w:spacing w:after="0"/>
        <w:ind w:hanging="720"/>
      </w:pPr>
      <w:r w:rsidRPr="000E261C">
        <w:t>98</w:t>
      </w:r>
      <w:r w:rsidRPr="000E261C">
        <w:tab/>
        <w:t xml:space="preserve">Carnielli VP, Da Riol R and Montini G (1998). Iron supplementation enhances response to high doses of recombinant human erythropoietin in preterm infants, </w:t>
      </w:r>
      <w:r w:rsidRPr="000E261C">
        <w:rPr>
          <w:i/>
        </w:rPr>
        <w:t>Arch Dis Child Fetal Neonatal Ed</w:t>
      </w:r>
      <w:r w:rsidRPr="000E261C">
        <w:t xml:space="preserve"> 79(1):F44–48. </w:t>
      </w:r>
      <w:hyperlink r:id="rId166" w:history="1">
        <w:r w:rsidRPr="000E261C">
          <w:rPr>
            <w:rStyle w:val="Hyperlink"/>
          </w:rPr>
          <w:t>http://www.ncbi.nlm.nih.gov/pubmed/9797624</w:t>
        </w:r>
      </w:hyperlink>
    </w:p>
    <w:p w14:paraId="4FF0E4D6" w14:textId="17B71E08" w:rsidR="000E261C" w:rsidRPr="000E261C" w:rsidRDefault="000E261C" w:rsidP="000E261C">
      <w:pPr>
        <w:pStyle w:val="EndNoteBibliography"/>
        <w:spacing w:after="0"/>
        <w:ind w:hanging="720"/>
      </w:pPr>
      <w:r w:rsidRPr="000E261C">
        <w:t>99</w:t>
      </w:r>
      <w:r w:rsidRPr="000E261C">
        <w:tab/>
        <w:t xml:space="preserve">Chang L, Liu W, Liao C and Zhao X (1998). Preventive effects of different dosages of recombinant human erythropoietin on anemia of premature infants, </w:t>
      </w:r>
      <w:r w:rsidRPr="000E261C">
        <w:rPr>
          <w:i/>
        </w:rPr>
        <w:t>Journal of Tongji Medical University</w:t>
      </w:r>
      <w:r w:rsidRPr="000E261C">
        <w:t xml:space="preserve"> 18(4):239–242. </w:t>
      </w:r>
      <w:hyperlink r:id="rId167" w:history="1">
        <w:r w:rsidRPr="000E261C">
          <w:rPr>
            <w:rStyle w:val="Hyperlink"/>
          </w:rPr>
          <w:t>http://www.ncbi.nlm.nih.gov/pubmed/10806855</w:t>
        </w:r>
      </w:hyperlink>
    </w:p>
    <w:p w14:paraId="19789A75" w14:textId="5F89CAF3" w:rsidR="000E261C" w:rsidRPr="000E261C" w:rsidRDefault="000E261C" w:rsidP="000E261C">
      <w:pPr>
        <w:pStyle w:val="EndNoteBibliography"/>
        <w:spacing w:after="0"/>
        <w:ind w:hanging="720"/>
      </w:pPr>
      <w:r w:rsidRPr="000E261C">
        <w:t>100</w:t>
      </w:r>
      <w:r w:rsidRPr="000E261C">
        <w:tab/>
        <w:t xml:space="preserve">Fauchere JC, Dame C, Vonthein R, Koller B, Arri S, Wolf M, et al. (2008). An approach to using recombinant erythropoietin for neuroprotection in very preterm infants, </w:t>
      </w:r>
      <w:r w:rsidRPr="000E261C">
        <w:rPr>
          <w:i/>
        </w:rPr>
        <w:t>Pediatrics</w:t>
      </w:r>
      <w:r w:rsidRPr="000E261C">
        <w:t xml:space="preserve"> 122(2):375–382. </w:t>
      </w:r>
      <w:hyperlink r:id="rId168" w:history="1">
        <w:r w:rsidRPr="000E261C">
          <w:rPr>
            <w:rStyle w:val="Hyperlink"/>
          </w:rPr>
          <w:t>http://www.ncbi.nlm.nih.gov/pubmed/18676556</w:t>
        </w:r>
      </w:hyperlink>
    </w:p>
    <w:p w14:paraId="1238C3E1" w14:textId="38D9F38E" w:rsidR="000E261C" w:rsidRPr="000E261C" w:rsidRDefault="000E261C" w:rsidP="000E261C">
      <w:pPr>
        <w:pStyle w:val="EndNoteBibliography"/>
        <w:spacing w:after="0"/>
        <w:ind w:hanging="720"/>
      </w:pPr>
      <w:r w:rsidRPr="000E261C">
        <w:t>101</w:t>
      </w:r>
      <w:r w:rsidRPr="000E261C">
        <w:tab/>
        <w:t xml:space="preserve">Haiden N, Cardona F, Schwindt J, Berger A, Kuhle S, Homoncik M, et al. (2005). Changes in thrombopoiesis and platelet reactivity in extremely low birth weight infants undergoing erythropoietin therapy for treatment of anaemia of prematurity, </w:t>
      </w:r>
      <w:r w:rsidRPr="000E261C">
        <w:rPr>
          <w:i/>
        </w:rPr>
        <w:t>Thrombosis and Haemostasis</w:t>
      </w:r>
      <w:r w:rsidRPr="000E261C">
        <w:t xml:space="preserve"> 93(1):118–123. </w:t>
      </w:r>
      <w:hyperlink r:id="rId169" w:history="1">
        <w:r w:rsidRPr="000E261C">
          <w:rPr>
            <w:rStyle w:val="Hyperlink"/>
          </w:rPr>
          <w:t>http://www.ncbi.nlm.nih.gov/pubmed/15630501</w:t>
        </w:r>
      </w:hyperlink>
    </w:p>
    <w:p w14:paraId="3A9F45A0" w14:textId="50DCDE0B" w:rsidR="000E261C" w:rsidRPr="000E261C" w:rsidRDefault="000E261C" w:rsidP="000E261C">
      <w:pPr>
        <w:pStyle w:val="EndNoteBibliography"/>
        <w:spacing w:after="0"/>
        <w:ind w:hanging="720"/>
      </w:pPr>
      <w:r w:rsidRPr="000E261C">
        <w:t>102</w:t>
      </w:r>
      <w:r w:rsidRPr="000E261C">
        <w:tab/>
        <w:t xml:space="preserve">He JS, Huang ZL, Yang H, Weng KZ and Zhu SB (2008). Early use of recombinant human erythropoietin promotes neurobehavioral development in preterm infants, </w:t>
      </w:r>
      <w:r w:rsidRPr="000E261C">
        <w:rPr>
          <w:i/>
        </w:rPr>
        <w:t>Chinese journal of contemporary pediatrics</w:t>
      </w:r>
      <w:r w:rsidRPr="000E261C">
        <w:t xml:space="preserve"> 10(5):586–588. </w:t>
      </w:r>
      <w:hyperlink r:id="rId170" w:history="1">
        <w:r w:rsidRPr="000E261C">
          <w:rPr>
            <w:rStyle w:val="Hyperlink"/>
          </w:rPr>
          <w:t>http://www.ncbi.nlm.nih.gov/pubmed/18947475</w:t>
        </w:r>
      </w:hyperlink>
    </w:p>
    <w:p w14:paraId="64986B8F" w14:textId="59B955F9" w:rsidR="000E261C" w:rsidRPr="000E261C" w:rsidRDefault="000E261C" w:rsidP="000E261C">
      <w:pPr>
        <w:pStyle w:val="EndNoteBibliography"/>
        <w:spacing w:after="0"/>
        <w:ind w:hanging="720"/>
      </w:pPr>
      <w:r w:rsidRPr="000E261C">
        <w:t>103</w:t>
      </w:r>
      <w:r w:rsidRPr="000E261C">
        <w:tab/>
        <w:t xml:space="preserve">Lauterbach R, Kachlik P, Pawlik D and Bajorek I (1995). Evaluation of treatment results for anemia of prematurity treated with various doses of human recombinant erythropoietin, </w:t>
      </w:r>
      <w:r w:rsidRPr="000E261C">
        <w:rPr>
          <w:i/>
        </w:rPr>
        <w:t>Pediatr Polska</w:t>
      </w:r>
      <w:r w:rsidRPr="000E261C">
        <w:t xml:space="preserve"> 70(9):739–744. </w:t>
      </w:r>
      <w:hyperlink r:id="rId171" w:history="1">
        <w:r w:rsidRPr="000E261C">
          <w:rPr>
            <w:rStyle w:val="Hyperlink"/>
          </w:rPr>
          <w:t>http://www.ncbi.nlm.nih.gov/pubmed/8657506</w:t>
        </w:r>
      </w:hyperlink>
    </w:p>
    <w:p w14:paraId="56705390" w14:textId="2D8B76C0" w:rsidR="000E261C" w:rsidRPr="000E261C" w:rsidRDefault="000E261C" w:rsidP="000E261C">
      <w:pPr>
        <w:pStyle w:val="EndNoteBibliography"/>
        <w:spacing w:after="0"/>
        <w:ind w:hanging="720"/>
      </w:pPr>
      <w:r w:rsidRPr="000E261C">
        <w:t>104</w:t>
      </w:r>
      <w:r w:rsidRPr="000E261C">
        <w:tab/>
        <w:t xml:space="preserve">Lima-Roogel V, Torres-Montes A, Espinosa GS, Villegas AC, Hernandez-Sierra F, Bissett MP, et al. (1998). Efficacy of early erythropoietin use in critically ill verylow-birth-weight premature newborn infants: controlled clinical trial, </w:t>
      </w:r>
      <w:r w:rsidRPr="000E261C">
        <w:rPr>
          <w:i/>
        </w:rPr>
        <w:t>Sangre (Barc)</w:t>
      </w:r>
      <w:r w:rsidRPr="000E261C">
        <w:t xml:space="preserve"> 43(3):191–195. </w:t>
      </w:r>
      <w:hyperlink r:id="rId172" w:history="1">
        <w:r w:rsidRPr="000E261C">
          <w:rPr>
            <w:rStyle w:val="Hyperlink"/>
          </w:rPr>
          <w:t>http://www.ncbi.nlm.nih.gov/pubmed/9741224</w:t>
        </w:r>
      </w:hyperlink>
    </w:p>
    <w:p w14:paraId="1783D61A" w14:textId="1761FC34" w:rsidR="000E261C" w:rsidRPr="000E261C" w:rsidRDefault="000E261C" w:rsidP="000E261C">
      <w:pPr>
        <w:pStyle w:val="EndNoteBibliography"/>
        <w:spacing w:after="0"/>
        <w:ind w:hanging="720"/>
      </w:pPr>
      <w:r w:rsidRPr="000E261C">
        <w:t>105</w:t>
      </w:r>
      <w:r w:rsidRPr="000E261C">
        <w:tab/>
        <w:t xml:space="preserve">Maier R, Obladen M, Scigalla P, Linderkamp O, Duc G, Hieronimi G, et al. (1994). The effect of epoetin beta (recombinant human erythropoietin) on the need for transfusion in very-low-birth-weight infants. European Multicentre Erythropoietin Study Group, </w:t>
      </w:r>
      <w:r w:rsidRPr="000E261C">
        <w:rPr>
          <w:i/>
        </w:rPr>
        <w:t>New England Journal of Medicine</w:t>
      </w:r>
      <w:r w:rsidRPr="000E261C">
        <w:t xml:space="preserve"> 330(17):1173–1178. </w:t>
      </w:r>
      <w:hyperlink r:id="rId173" w:history="1">
        <w:r w:rsidRPr="000E261C">
          <w:rPr>
            <w:rStyle w:val="Hyperlink"/>
          </w:rPr>
          <w:t>http://www.nejm.org/doi/abs/10.1056/NEJM199404283301701?url_ver=Z39.88-2003&amp;rfr_id=ori:rid:crossref.org&amp;rfr_dat=cr_pub%3dwww.ncbi.nlm.nih.gov</w:t>
        </w:r>
      </w:hyperlink>
    </w:p>
    <w:p w14:paraId="02A9DBE7" w14:textId="07A58CCB" w:rsidR="000E261C" w:rsidRPr="000E261C" w:rsidRDefault="000E261C" w:rsidP="000E261C">
      <w:pPr>
        <w:pStyle w:val="EndNoteBibliography"/>
        <w:spacing w:after="0"/>
        <w:ind w:hanging="720"/>
      </w:pPr>
      <w:r w:rsidRPr="000E261C">
        <w:t>106</w:t>
      </w:r>
      <w:r w:rsidRPr="000E261C">
        <w:tab/>
        <w:t xml:space="preserve">Maier R, Obladen M, Muller-Hansen I, Kattner E, Merz U, Arlettaz R, et al. (2002). Early treatment with erythropoietin beta ameiliorates anemia and reduces transfusion requirements in infants with birth weights below 1000 g, </w:t>
      </w:r>
      <w:r w:rsidRPr="000E261C">
        <w:rPr>
          <w:i/>
        </w:rPr>
        <w:t>Journal of Pediatrics</w:t>
      </w:r>
      <w:r w:rsidRPr="000E261C">
        <w:t xml:space="preserve"> 141(1):8–15. </w:t>
      </w:r>
      <w:hyperlink r:id="rId174" w:history="1">
        <w:r w:rsidRPr="000E261C">
          <w:rPr>
            <w:rStyle w:val="Hyperlink"/>
          </w:rPr>
          <w:t>http://www.ncbi.nlm.nih.gov/pubmed/12091844</w:t>
        </w:r>
      </w:hyperlink>
    </w:p>
    <w:p w14:paraId="58DCD9B8" w14:textId="7DD941F6" w:rsidR="000E261C" w:rsidRPr="000E261C" w:rsidRDefault="000E261C" w:rsidP="000E261C">
      <w:pPr>
        <w:pStyle w:val="EndNoteBibliography"/>
        <w:spacing w:after="0"/>
        <w:ind w:hanging="720"/>
      </w:pPr>
      <w:r w:rsidRPr="000E261C">
        <w:t>107</w:t>
      </w:r>
      <w:r w:rsidRPr="000E261C">
        <w:tab/>
        <w:t xml:space="preserve">Meister B, Maurer H, Simma B, Kern H, Ulmer H, Hittmair A, et al. (1997). The effect of recombinant human erythropoietin on circulating hematopoietic progenitor cells in anemic premature infants, </w:t>
      </w:r>
      <w:r w:rsidRPr="000E261C">
        <w:rPr>
          <w:i/>
        </w:rPr>
        <w:t>Stem Cells</w:t>
      </w:r>
      <w:r w:rsidRPr="000E261C">
        <w:t xml:space="preserve"> 15(5):359–363. </w:t>
      </w:r>
      <w:hyperlink r:id="rId175" w:history="1">
        <w:r w:rsidRPr="000E261C">
          <w:rPr>
            <w:rStyle w:val="Hyperlink"/>
          </w:rPr>
          <w:t>http://onlinelibrary.wiley.com/doi/10.1002/stem.150359/epdf</w:t>
        </w:r>
      </w:hyperlink>
    </w:p>
    <w:p w14:paraId="3C110437" w14:textId="68B0D7AB" w:rsidR="000E261C" w:rsidRPr="000E261C" w:rsidRDefault="000E261C" w:rsidP="000E261C">
      <w:pPr>
        <w:pStyle w:val="EndNoteBibliography"/>
        <w:spacing w:after="0"/>
        <w:ind w:hanging="720"/>
      </w:pPr>
      <w:r w:rsidRPr="000E261C">
        <w:t>108</w:t>
      </w:r>
      <w:r w:rsidRPr="000E261C">
        <w:tab/>
        <w:t xml:space="preserve">Meyer MP, Sharma E and Carsons M (2003). Recombinant erythropoietin and blood transfusion in selected infants, </w:t>
      </w:r>
      <w:r w:rsidRPr="000E261C">
        <w:rPr>
          <w:i/>
        </w:rPr>
        <w:t>Archives of Disease in Childhood - Fetal and Neonatal Edition</w:t>
      </w:r>
      <w:r w:rsidRPr="000E261C">
        <w:t xml:space="preserve"> 88(1):F41–45. </w:t>
      </w:r>
      <w:hyperlink r:id="rId176" w:history="1">
        <w:r w:rsidRPr="000E261C">
          <w:rPr>
            <w:rStyle w:val="Hyperlink"/>
          </w:rPr>
          <w:t>http://www.ncbi.nlm.nih.gov/pmc/articles/PMC1756013/pdf/v088p00F41.pdf</w:t>
        </w:r>
      </w:hyperlink>
    </w:p>
    <w:p w14:paraId="53679B76" w14:textId="4C67B349" w:rsidR="000E261C" w:rsidRPr="000E261C" w:rsidRDefault="000E261C" w:rsidP="000E261C">
      <w:pPr>
        <w:pStyle w:val="EndNoteBibliography"/>
        <w:spacing w:after="0"/>
        <w:ind w:hanging="720"/>
      </w:pPr>
      <w:r w:rsidRPr="000E261C">
        <w:t>109</w:t>
      </w:r>
      <w:r w:rsidRPr="000E261C">
        <w:tab/>
        <w:t xml:space="preserve">Obladen M, Maier R, Segerer H, Grauel EL, Holland BM, Stewart G, et al. (1991). Efficacy and safety of recombinant human erythropoietin to prevent the anaemias of prematurity, </w:t>
      </w:r>
      <w:r w:rsidRPr="000E261C">
        <w:rPr>
          <w:i/>
        </w:rPr>
        <w:t>Contributions to Nephrology</w:t>
      </w:r>
      <w:r w:rsidRPr="000E261C">
        <w:t xml:space="preserve"> 88 314–326. </w:t>
      </w:r>
      <w:hyperlink r:id="rId177" w:history="1">
        <w:r w:rsidRPr="000E261C">
          <w:rPr>
            <w:rStyle w:val="Hyperlink"/>
          </w:rPr>
          <w:t>http://epub.uni-regensburg.de/20806/1/ubr09372.pdf</w:t>
        </w:r>
      </w:hyperlink>
    </w:p>
    <w:p w14:paraId="10861C6B" w14:textId="7FD42956" w:rsidR="000E261C" w:rsidRPr="000E261C" w:rsidRDefault="000E261C" w:rsidP="000E261C">
      <w:pPr>
        <w:pStyle w:val="EndNoteBibliography"/>
        <w:spacing w:after="0"/>
        <w:ind w:hanging="720"/>
      </w:pPr>
      <w:r w:rsidRPr="000E261C">
        <w:t>110</w:t>
      </w:r>
      <w:r w:rsidRPr="000E261C">
        <w:tab/>
        <w:t xml:space="preserve">Ohls RK, Osborne KA and Christensen RD (1995). Efficacy and cost analysis of treating very low birth weight infants with erythropoietin during their first two weeks of life: a randomized, placebo-controlled trial, </w:t>
      </w:r>
      <w:r w:rsidRPr="000E261C">
        <w:rPr>
          <w:i/>
        </w:rPr>
        <w:t>Journal of Pediatrics</w:t>
      </w:r>
      <w:r w:rsidRPr="000E261C">
        <w:t xml:space="preserve"> 126(3):421–426. </w:t>
      </w:r>
      <w:hyperlink r:id="rId178" w:history="1">
        <w:r w:rsidRPr="000E261C">
          <w:rPr>
            <w:rStyle w:val="Hyperlink"/>
          </w:rPr>
          <w:t>http://www.ncbi.nlm.nih.gov/pubmed/7869205</w:t>
        </w:r>
      </w:hyperlink>
    </w:p>
    <w:p w14:paraId="7D917AAE" w14:textId="5E7BF417" w:rsidR="000E261C" w:rsidRPr="000E261C" w:rsidRDefault="000E261C" w:rsidP="000E261C">
      <w:pPr>
        <w:pStyle w:val="EndNoteBibliography"/>
        <w:spacing w:after="0"/>
        <w:ind w:hanging="720"/>
      </w:pPr>
      <w:r w:rsidRPr="000E261C">
        <w:t>111</w:t>
      </w:r>
      <w:r w:rsidRPr="000E261C">
        <w:tab/>
        <w:t xml:space="preserve">Ohls RK, Harcum J, Schibler KR and Christensen RD (1997). The effect of erythropoietin on the transfusion requirements of preterm infants weighing 750 grams or less: a randomized, double blind, placebo-controlled study, </w:t>
      </w:r>
      <w:r w:rsidRPr="000E261C">
        <w:rPr>
          <w:i/>
        </w:rPr>
        <w:t>Journal of Pediatrics</w:t>
      </w:r>
      <w:r w:rsidRPr="000E261C">
        <w:t xml:space="preserve"> 131(5):661–665. </w:t>
      </w:r>
      <w:hyperlink r:id="rId179" w:history="1">
        <w:r w:rsidRPr="000E261C">
          <w:rPr>
            <w:rStyle w:val="Hyperlink"/>
          </w:rPr>
          <w:t>http://www.ncbi.nlm.nih.gov/pubmed/9403642</w:t>
        </w:r>
      </w:hyperlink>
    </w:p>
    <w:p w14:paraId="7318DA98" w14:textId="7D322D30" w:rsidR="000E261C" w:rsidRPr="000E261C" w:rsidRDefault="000E261C" w:rsidP="000E261C">
      <w:pPr>
        <w:pStyle w:val="EndNoteBibliography"/>
        <w:spacing w:after="0"/>
        <w:ind w:hanging="720"/>
      </w:pPr>
      <w:r w:rsidRPr="000E261C">
        <w:t>112</w:t>
      </w:r>
      <w:r w:rsidRPr="000E261C">
        <w:tab/>
        <w:t xml:space="preserve">Ohls RK, Ehrenkranz RA, Wright LL, Lemons JA, Korones SB, Stoll BJ, et al. (2001). Effects of early erythropoietin therapy on the transfusion requirements of preterm infants below 1250 grams birth weight: a multicenter, randomized, controlled trial, </w:t>
      </w:r>
      <w:r w:rsidRPr="000E261C">
        <w:rPr>
          <w:i/>
        </w:rPr>
        <w:t>Pediatrics</w:t>
      </w:r>
      <w:r w:rsidRPr="000E261C">
        <w:t xml:space="preserve"> 108(4):934–942. </w:t>
      </w:r>
      <w:hyperlink r:id="rId180" w:history="1">
        <w:r w:rsidRPr="000E261C">
          <w:rPr>
            <w:rStyle w:val="Hyperlink"/>
          </w:rPr>
          <w:t>http://www.ncbi.nlm.nih.gov/pubmed/11581447</w:t>
        </w:r>
      </w:hyperlink>
    </w:p>
    <w:p w14:paraId="7DC9DBA2" w14:textId="78159F5C" w:rsidR="000E261C" w:rsidRPr="000E261C" w:rsidRDefault="000E261C" w:rsidP="000E261C">
      <w:pPr>
        <w:pStyle w:val="EndNoteBibliography"/>
        <w:spacing w:after="0"/>
        <w:ind w:hanging="720"/>
      </w:pPr>
      <w:r w:rsidRPr="000E261C">
        <w:t>113</w:t>
      </w:r>
      <w:r w:rsidRPr="000E261C">
        <w:tab/>
        <w:t xml:space="preserve">Ohls RK, Ehrenkranz RA, Das A, Dusick AM, Yolton K, Romano E, et al. (2004). Neurodevelopmental outcome and growth at 18 to 22 months' corrected age in extremely low birth weight infants treated with early erythropoietin and iron, </w:t>
      </w:r>
      <w:r w:rsidRPr="000E261C">
        <w:rPr>
          <w:i/>
        </w:rPr>
        <w:t>Pediatrics</w:t>
      </w:r>
      <w:r w:rsidRPr="000E261C">
        <w:t xml:space="preserve"> 114(5):1287–1291. </w:t>
      </w:r>
      <w:hyperlink r:id="rId181" w:history="1">
        <w:r w:rsidRPr="000E261C">
          <w:rPr>
            <w:rStyle w:val="Hyperlink"/>
          </w:rPr>
          <w:t>http://pediatrics.aappublications.org/content/114/5/1287.long</w:t>
        </w:r>
      </w:hyperlink>
    </w:p>
    <w:p w14:paraId="1E89482B" w14:textId="6E609FBE" w:rsidR="000E261C" w:rsidRPr="000E261C" w:rsidRDefault="000E261C" w:rsidP="000E261C">
      <w:pPr>
        <w:pStyle w:val="EndNoteBibliography"/>
        <w:spacing w:after="0"/>
        <w:ind w:hanging="720"/>
      </w:pPr>
      <w:r w:rsidRPr="000E261C">
        <w:t>114</w:t>
      </w:r>
      <w:r w:rsidRPr="000E261C">
        <w:tab/>
        <w:t xml:space="preserve">Ohls RK, Christensen RD, Kamath-Rayne BD, Rosenberg A, Wiedmeier SE, Roohi M, et al. (2013). A randomized, masked, placebo-controlled study of darbepoetin alfa in preterm infants, </w:t>
      </w:r>
      <w:r w:rsidRPr="000E261C">
        <w:rPr>
          <w:i/>
        </w:rPr>
        <w:t>Pediatrics</w:t>
      </w:r>
      <w:r w:rsidRPr="000E261C">
        <w:t xml:space="preserve"> 132(1):e119–127. </w:t>
      </w:r>
      <w:hyperlink r:id="rId182" w:history="1">
        <w:r w:rsidRPr="000E261C">
          <w:rPr>
            <w:rStyle w:val="Hyperlink"/>
          </w:rPr>
          <w:t>http://pediatrics.aappublications.org/content/132/1/e119.full.pdf+html</w:t>
        </w:r>
      </w:hyperlink>
    </w:p>
    <w:p w14:paraId="48FC4BA9" w14:textId="6A12798A" w:rsidR="000E261C" w:rsidRPr="000E261C" w:rsidRDefault="000E261C" w:rsidP="000E261C">
      <w:pPr>
        <w:pStyle w:val="EndNoteBibliography"/>
        <w:spacing w:after="0"/>
        <w:ind w:hanging="720"/>
      </w:pPr>
      <w:r w:rsidRPr="000E261C">
        <w:t>115</w:t>
      </w:r>
      <w:r w:rsidRPr="000E261C">
        <w:tab/>
        <w:t xml:space="preserve">Salvado A, Ramolfo P, Escobar M, Nunez A, Aguayo I, Standen J, et al. (2000). Early erythropoietin use for the prevention of anemia in infant premature, </w:t>
      </w:r>
      <w:r w:rsidRPr="000E261C">
        <w:rPr>
          <w:i/>
        </w:rPr>
        <w:t>Revista médica de Chile</w:t>
      </w:r>
      <w:r w:rsidRPr="000E261C">
        <w:t xml:space="preserve"> 128(12):1313–1317. </w:t>
      </w:r>
      <w:hyperlink r:id="rId183" w:history="1">
        <w:r w:rsidRPr="000E261C">
          <w:rPr>
            <w:rStyle w:val="Hyperlink"/>
          </w:rPr>
          <w:t>http://www.ncbi.nlm.nih.gov/pubmed/11227239</w:t>
        </w:r>
      </w:hyperlink>
    </w:p>
    <w:p w14:paraId="559C7CB7" w14:textId="0C1B1239" w:rsidR="000E261C" w:rsidRPr="000E261C" w:rsidRDefault="000E261C" w:rsidP="000E261C">
      <w:pPr>
        <w:pStyle w:val="EndNoteBibliography"/>
        <w:spacing w:after="0"/>
        <w:ind w:hanging="720"/>
      </w:pPr>
      <w:r w:rsidRPr="000E261C">
        <w:t>116</w:t>
      </w:r>
      <w:r w:rsidRPr="000E261C">
        <w:tab/>
        <w:t xml:space="preserve">Soubasi V, Kremenopoulos G, Diamandi E, Tsantali C and Tsakiris D (1993). In which neonates does early recombinant human erythropoietin treatment prevent anemia of prematurity? Results of a randomized, controlled study, </w:t>
      </w:r>
      <w:r w:rsidRPr="000E261C">
        <w:rPr>
          <w:i/>
        </w:rPr>
        <w:t>Pediatr Res</w:t>
      </w:r>
      <w:r w:rsidRPr="000E261C">
        <w:t xml:space="preserve"> 34(5):675–679. </w:t>
      </w:r>
      <w:hyperlink r:id="rId184" w:history="1">
        <w:r w:rsidRPr="000E261C">
          <w:rPr>
            <w:rStyle w:val="Hyperlink"/>
          </w:rPr>
          <w:t>http://www.ncbi.nlm.nih.gov/pubmed/8284109</w:t>
        </w:r>
      </w:hyperlink>
    </w:p>
    <w:p w14:paraId="064AB00B" w14:textId="539A61EA" w:rsidR="000E261C" w:rsidRPr="000E261C" w:rsidRDefault="000E261C" w:rsidP="000E261C">
      <w:pPr>
        <w:pStyle w:val="EndNoteBibliography"/>
        <w:spacing w:after="0"/>
        <w:ind w:hanging="720"/>
      </w:pPr>
      <w:r w:rsidRPr="000E261C">
        <w:t>117</w:t>
      </w:r>
      <w:r w:rsidRPr="000E261C">
        <w:tab/>
        <w:t xml:space="preserve">Soubasi V, Kremenopoulos G, Diamanti E, Tsantali C, Sarafidis K and Tsakiris D (1995). Follow-up of very low birth weight infants after erythropoietin treatment to prevent anemia of prematurity, </w:t>
      </w:r>
      <w:r w:rsidRPr="000E261C">
        <w:rPr>
          <w:i/>
        </w:rPr>
        <w:t>Journal of Pediatrics</w:t>
      </w:r>
      <w:r w:rsidRPr="000E261C">
        <w:t xml:space="preserve"> 127(2):291–297. </w:t>
      </w:r>
      <w:hyperlink r:id="rId185" w:history="1">
        <w:r w:rsidRPr="000E261C">
          <w:rPr>
            <w:rStyle w:val="Hyperlink"/>
          </w:rPr>
          <w:t>http://www.ncbi.nlm.nih.gov/pubmed/7636658</w:t>
        </w:r>
      </w:hyperlink>
    </w:p>
    <w:p w14:paraId="4352A5B2" w14:textId="5D07FF10" w:rsidR="000E261C" w:rsidRPr="000E261C" w:rsidRDefault="000E261C" w:rsidP="000E261C">
      <w:pPr>
        <w:pStyle w:val="EndNoteBibliography"/>
        <w:spacing w:after="0"/>
        <w:ind w:hanging="720"/>
      </w:pPr>
      <w:r w:rsidRPr="000E261C">
        <w:t>118</w:t>
      </w:r>
      <w:r w:rsidRPr="000E261C">
        <w:tab/>
        <w:t xml:space="preserve">Soubasi V, Kremenopoulos G, Tsantali C, Savopoulou P, Mussafiris C and Dimitrou M (2000). Use of erythropoietin and its effects on blood lactate and 2,3-diphosphoglycerate in premature neonates, </w:t>
      </w:r>
      <w:r w:rsidRPr="000E261C">
        <w:rPr>
          <w:i/>
        </w:rPr>
        <w:t>Biol Neonate</w:t>
      </w:r>
      <w:r w:rsidRPr="000E261C">
        <w:t xml:space="preserve"> 78(4):281–287. </w:t>
      </w:r>
      <w:hyperlink r:id="rId186" w:history="1">
        <w:r w:rsidRPr="000E261C">
          <w:rPr>
            <w:rStyle w:val="Hyperlink"/>
          </w:rPr>
          <w:t>http://www.karger.com/Article/Abstract/14280</w:t>
        </w:r>
      </w:hyperlink>
    </w:p>
    <w:p w14:paraId="652B357E" w14:textId="5F953F0F" w:rsidR="000E261C" w:rsidRPr="000E261C" w:rsidRDefault="000E261C" w:rsidP="000E261C">
      <w:pPr>
        <w:pStyle w:val="EndNoteBibliography"/>
        <w:spacing w:after="0"/>
        <w:ind w:hanging="720"/>
      </w:pPr>
      <w:r w:rsidRPr="000E261C">
        <w:t>119</w:t>
      </w:r>
      <w:r w:rsidRPr="000E261C">
        <w:tab/>
        <w:t xml:space="preserve">Yasmeen BH, Chowdhury MA, Hoque MM, Hossain MM, Jahan R and Aktar S (2012). Effect of short term recombinant human erythropoietin therapy in the prevention of anemia of prematurity in very low birth weight infants, </w:t>
      </w:r>
      <w:r w:rsidRPr="000E261C">
        <w:rPr>
          <w:i/>
        </w:rPr>
        <w:t>Bangladesh Medical Research Council Bulletin</w:t>
      </w:r>
      <w:r w:rsidRPr="000E261C">
        <w:t xml:space="preserve"> 37(4):119–123. </w:t>
      </w:r>
      <w:hyperlink r:id="rId187" w:history="1">
        <w:r w:rsidRPr="000E261C">
          <w:rPr>
            <w:rStyle w:val="Hyperlink"/>
          </w:rPr>
          <w:t>http://www.ncbi.nlm.nih.gov/pubmed/23540189</w:t>
        </w:r>
      </w:hyperlink>
    </w:p>
    <w:p w14:paraId="72ACFCD1" w14:textId="27224CC2" w:rsidR="000E261C" w:rsidRPr="000E261C" w:rsidRDefault="000E261C" w:rsidP="000E261C">
      <w:pPr>
        <w:pStyle w:val="EndNoteBibliography"/>
        <w:spacing w:after="0"/>
        <w:ind w:hanging="720"/>
      </w:pPr>
      <w:r w:rsidRPr="000E261C">
        <w:t>120</w:t>
      </w:r>
      <w:r w:rsidRPr="000E261C">
        <w:tab/>
        <w:t xml:space="preserve">Yeo CL, Choo S and Ho LY (2001). Effect of recombinant human erythropoietin on transfusion needs in preterm infants, </w:t>
      </w:r>
      <w:r w:rsidRPr="000E261C">
        <w:rPr>
          <w:i/>
        </w:rPr>
        <w:t>Journal of Paediatrics and Child Health</w:t>
      </w:r>
      <w:r w:rsidRPr="000E261C">
        <w:t xml:space="preserve"> 37(4):352–358. </w:t>
      </w:r>
      <w:hyperlink r:id="rId188" w:history="1">
        <w:r w:rsidRPr="000E261C">
          <w:rPr>
            <w:rStyle w:val="Hyperlink"/>
          </w:rPr>
          <w:t>http://onlinelibrary.wiley.com/doi/10.1046/j.1440-1754.2001.00667.x/epdf</w:t>
        </w:r>
      </w:hyperlink>
    </w:p>
    <w:p w14:paraId="3AD93B0B" w14:textId="283A6DB6" w:rsidR="000E261C" w:rsidRPr="000E261C" w:rsidRDefault="000E261C" w:rsidP="000E261C">
      <w:pPr>
        <w:pStyle w:val="EndNoteBibliography"/>
        <w:spacing w:after="0"/>
        <w:ind w:hanging="720"/>
      </w:pPr>
      <w:r w:rsidRPr="000E261C">
        <w:t>121</w:t>
      </w:r>
      <w:r w:rsidRPr="000E261C">
        <w:tab/>
        <w:t xml:space="preserve">Khatami SF, Mamouri G and Torkaman M (2008). Effects of early human recombinant erythropoietin therapy on the transfusion in healthy preterm infants, </w:t>
      </w:r>
      <w:r w:rsidRPr="000E261C">
        <w:rPr>
          <w:i/>
        </w:rPr>
        <w:t>Indian Journal of Pediatrics</w:t>
      </w:r>
      <w:r w:rsidRPr="000E261C">
        <w:t xml:space="preserve"> 75(12):1227–1230. </w:t>
      </w:r>
      <w:hyperlink r:id="rId189" w:history="1">
        <w:r w:rsidRPr="000E261C">
          <w:rPr>
            <w:rStyle w:val="Hyperlink"/>
          </w:rPr>
          <w:t>http://link.springer.com/article/10.1007%2Fs12098-008-0225-0</w:t>
        </w:r>
      </w:hyperlink>
    </w:p>
    <w:p w14:paraId="15E8DA41" w14:textId="40C51D66" w:rsidR="000E261C" w:rsidRPr="000E261C" w:rsidRDefault="000E261C" w:rsidP="000E261C">
      <w:pPr>
        <w:pStyle w:val="EndNoteBibliography"/>
        <w:spacing w:after="0"/>
        <w:ind w:hanging="720"/>
      </w:pPr>
      <w:r w:rsidRPr="000E261C">
        <w:t>122</w:t>
      </w:r>
      <w:r w:rsidRPr="000E261C">
        <w:tab/>
        <w:t xml:space="preserve">Akisu M, Tuzun S, Arslanoglu S, Yalaz M and Kultursay N (2001). Effect of recombinant human erythropoietin administration on lipid peroxidation and antioxidant enzyme(s) activities in preterm infants, </w:t>
      </w:r>
      <w:r w:rsidRPr="000E261C">
        <w:rPr>
          <w:i/>
        </w:rPr>
        <w:t>Acta Medica Okayama</w:t>
      </w:r>
      <w:r w:rsidRPr="000E261C">
        <w:t xml:space="preserve"> 55 (6):357–362. </w:t>
      </w:r>
      <w:hyperlink r:id="rId190" w:history="1">
        <w:r w:rsidRPr="000E261C">
          <w:rPr>
            <w:rStyle w:val="Hyperlink"/>
          </w:rPr>
          <w:t>http://www.ncbi.nlm.nih.gov/pubmed/11779098</w:t>
        </w:r>
      </w:hyperlink>
    </w:p>
    <w:p w14:paraId="208FF6AF" w14:textId="165DE060" w:rsidR="000E261C" w:rsidRPr="000E261C" w:rsidRDefault="000E261C" w:rsidP="000E261C">
      <w:pPr>
        <w:pStyle w:val="EndNoteBibliography"/>
        <w:spacing w:after="0"/>
        <w:ind w:hanging="720"/>
      </w:pPr>
      <w:r w:rsidRPr="000E261C">
        <w:t>123</w:t>
      </w:r>
      <w:r w:rsidRPr="000E261C">
        <w:tab/>
        <w:t xml:space="preserve">Al-Kharfy T, Smyth JA, Wadsworth L, Krystal G, Fitzgerald C, Davis J, et al. (1996). Erythropoietin therapy in neonates at risk of having bronchopulmonary dysplasia and requiring multiple transfusions, </w:t>
      </w:r>
      <w:r w:rsidRPr="000E261C">
        <w:rPr>
          <w:i/>
        </w:rPr>
        <w:t>Journal of Pediatrics</w:t>
      </w:r>
      <w:r w:rsidRPr="000E261C">
        <w:t xml:space="preserve"> 129(1):89–96. </w:t>
      </w:r>
      <w:hyperlink r:id="rId191" w:history="1">
        <w:r w:rsidRPr="000E261C">
          <w:rPr>
            <w:rStyle w:val="Hyperlink"/>
          </w:rPr>
          <w:t>http://www.ncbi.nlm.nih.gov/pubmed/8757567</w:t>
        </w:r>
      </w:hyperlink>
    </w:p>
    <w:p w14:paraId="314AA6CC" w14:textId="3DF0419B" w:rsidR="000E261C" w:rsidRPr="000E261C" w:rsidRDefault="000E261C" w:rsidP="000E261C">
      <w:pPr>
        <w:pStyle w:val="EndNoteBibliography"/>
        <w:spacing w:after="0"/>
        <w:ind w:hanging="720"/>
      </w:pPr>
      <w:r w:rsidRPr="000E261C">
        <w:t>124</w:t>
      </w:r>
      <w:r w:rsidRPr="000E261C">
        <w:tab/>
        <w:t xml:space="preserve">Atasay B, Gunlemez A, Akar N and Arsan S (2002). Does early erythropoietin therapy decrease transfusions in anemia of prematurity?, </w:t>
      </w:r>
      <w:r w:rsidRPr="000E261C">
        <w:rPr>
          <w:i/>
        </w:rPr>
        <w:t>Indian Journal of Pediatrics</w:t>
      </w:r>
      <w:r w:rsidRPr="000E261C">
        <w:t xml:space="preserve"> 69(5):389–391. </w:t>
      </w:r>
      <w:hyperlink r:id="rId192" w:history="1">
        <w:r w:rsidRPr="000E261C">
          <w:rPr>
            <w:rStyle w:val="Hyperlink"/>
          </w:rPr>
          <w:t>http://www.ncbi.nlm.nih.gov/pubmed/12061670</w:t>
        </w:r>
      </w:hyperlink>
    </w:p>
    <w:p w14:paraId="4CE66120" w14:textId="6ACA529C" w:rsidR="000E261C" w:rsidRPr="000E261C" w:rsidRDefault="000E261C" w:rsidP="000E261C">
      <w:pPr>
        <w:pStyle w:val="EndNoteBibliography"/>
        <w:spacing w:after="0"/>
        <w:ind w:hanging="720"/>
      </w:pPr>
      <w:r w:rsidRPr="000E261C">
        <w:t>125</w:t>
      </w:r>
      <w:r w:rsidRPr="000E261C">
        <w:tab/>
        <w:t xml:space="preserve">Bader D, Blondheim OJ, R, Admoni O, Abend-Winge M, Reich D, Lanir A, et al. (1996). Decreased ferritin levels, despite iron supplementation, during erythropoietin therapy in anaemia of prematurity, </w:t>
      </w:r>
      <w:r w:rsidRPr="000E261C">
        <w:rPr>
          <w:i/>
        </w:rPr>
        <w:t>Acta Paediatr</w:t>
      </w:r>
      <w:r w:rsidRPr="000E261C">
        <w:t xml:space="preserve"> 85(4):496–501. </w:t>
      </w:r>
      <w:hyperlink r:id="rId193" w:history="1">
        <w:r w:rsidRPr="000E261C">
          <w:rPr>
            <w:rStyle w:val="Hyperlink"/>
          </w:rPr>
          <w:t>http://www.ncbi.nlm.nih.gov/pubmed/8740313</w:t>
        </w:r>
      </w:hyperlink>
    </w:p>
    <w:p w14:paraId="24ED959A" w14:textId="060CBAA4" w:rsidR="000E261C" w:rsidRPr="000E261C" w:rsidRDefault="000E261C" w:rsidP="000E261C">
      <w:pPr>
        <w:pStyle w:val="EndNoteBibliography"/>
        <w:spacing w:after="0"/>
        <w:ind w:hanging="720"/>
      </w:pPr>
      <w:r w:rsidRPr="000E261C">
        <w:t>126</w:t>
      </w:r>
      <w:r w:rsidRPr="000E261C">
        <w:tab/>
        <w:t xml:space="preserve">Bechensteen AG, Haga P, Halvorsen S, Whitelaw A, Liestol K, Lindemann R, et al. (1993). Erythropoietin, protein, and iron supplementation and the prevention of anaemia of prematurity, </w:t>
      </w:r>
      <w:r w:rsidRPr="000E261C">
        <w:rPr>
          <w:i/>
        </w:rPr>
        <w:t>Archives of Disease in Childhood</w:t>
      </w:r>
      <w:r w:rsidRPr="000E261C">
        <w:t xml:space="preserve"> 69(1 Spec No):19–23. </w:t>
      </w:r>
      <w:hyperlink r:id="rId194" w:history="1">
        <w:r w:rsidRPr="000E261C">
          <w:rPr>
            <w:rStyle w:val="Hyperlink"/>
          </w:rPr>
          <w:t>http://www.ncbi.nlm.nih.gov/pmc/articles/PMC1029391/</w:t>
        </w:r>
      </w:hyperlink>
    </w:p>
    <w:p w14:paraId="02E2101E" w14:textId="47D3F151" w:rsidR="000E261C" w:rsidRPr="000E261C" w:rsidRDefault="000E261C" w:rsidP="000E261C">
      <w:pPr>
        <w:pStyle w:val="EndNoteBibliography"/>
        <w:spacing w:after="0"/>
        <w:ind w:hanging="720"/>
      </w:pPr>
      <w:r w:rsidRPr="000E261C">
        <w:t>127</w:t>
      </w:r>
      <w:r w:rsidRPr="000E261C">
        <w:tab/>
        <w:t xml:space="preserve">Chen J, Wu TS and Chanlai SP (1995). Recombinant human erythropoietin in the treatment of anemia of prematurity, </w:t>
      </w:r>
      <w:r w:rsidRPr="000E261C">
        <w:rPr>
          <w:i/>
        </w:rPr>
        <w:t>American Journal of Perinatology</w:t>
      </w:r>
      <w:r w:rsidRPr="000E261C">
        <w:t xml:space="preserve"> 12(5):314–318. </w:t>
      </w:r>
      <w:hyperlink r:id="rId195" w:history="1">
        <w:r w:rsidRPr="000E261C">
          <w:rPr>
            <w:rStyle w:val="Hyperlink"/>
          </w:rPr>
          <w:t>http://europepmc.org/abstract/med/8540930</w:t>
        </w:r>
      </w:hyperlink>
    </w:p>
    <w:p w14:paraId="5A22F064" w14:textId="77777777" w:rsidR="000E261C" w:rsidRPr="000E261C" w:rsidRDefault="000E261C" w:rsidP="000E261C">
      <w:pPr>
        <w:pStyle w:val="EndNoteBibliography"/>
        <w:spacing w:after="0"/>
        <w:ind w:hanging="720"/>
      </w:pPr>
      <w:r w:rsidRPr="000E261C">
        <w:t>128</w:t>
      </w:r>
      <w:r w:rsidRPr="000E261C">
        <w:tab/>
        <w:t xml:space="preserve">Corona G, Fulia F, Liotta C and Barberi I (1998). </w:t>
      </w:r>
      <w:r w:rsidRPr="000E261C">
        <w:rPr>
          <w:i/>
        </w:rPr>
        <w:t>Clinical use of recombinant human erythropoietin (rHuEPO) in the treatment of preterm anaemia</w:t>
      </w:r>
      <w:r w:rsidRPr="000E261C">
        <w:t>.</w:t>
      </w:r>
    </w:p>
    <w:p w14:paraId="19578D87" w14:textId="77777777" w:rsidR="000E261C" w:rsidRPr="000E261C" w:rsidRDefault="000E261C" w:rsidP="000E261C">
      <w:pPr>
        <w:pStyle w:val="EndNoteBibliography"/>
        <w:spacing w:after="0"/>
        <w:ind w:hanging="720"/>
      </w:pPr>
      <w:r w:rsidRPr="000E261C">
        <w:t>129</w:t>
      </w:r>
      <w:r w:rsidRPr="000E261C">
        <w:tab/>
        <w:t>Donato H, Rendo P, Vivas R, Schvartzman G, Digregorio J and Vain N (1996). Recombinant human erythropoietin in the treatment of anemia of prematurity: a randomized, doubleblind, placebo-controlled trial comparing three different doses, 3:279–285.</w:t>
      </w:r>
    </w:p>
    <w:p w14:paraId="0C7281B9" w14:textId="5759C7A6" w:rsidR="000E261C" w:rsidRPr="000E261C" w:rsidRDefault="000E261C" w:rsidP="000E261C">
      <w:pPr>
        <w:pStyle w:val="EndNoteBibliography"/>
        <w:spacing w:after="0"/>
        <w:ind w:hanging="720"/>
      </w:pPr>
      <w:r w:rsidRPr="000E261C">
        <w:t>130</w:t>
      </w:r>
      <w:r w:rsidRPr="000E261C">
        <w:tab/>
        <w:t xml:space="preserve">Emmerson AJ, Coles HJ, Stern CM and Pearson TC (1993). Double blind trial of recombinant human erythropoietin in preterm infants, </w:t>
      </w:r>
      <w:r w:rsidRPr="000E261C">
        <w:rPr>
          <w:i/>
        </w:rPr>
        <w:t>Archives Disease Child</w:t>
      </w:r>
      <w:r w:rsidRPr="000E261C">
        <w:t xml:space="preserve"> 68(3 Spec No):291–296. </w:t>
      </w:r>
      <w:hyperlink r:id="rId196" w:history="1">
        <w:r w:rsidRPr="000E261C">
          <w:rPr>
            <w:rStyle w:val="Hyperlink"/>
          </w:rPr>
          <w:t>http://www.ncbi.nlm.nih.gov/pmc/articles/PMC1590386/pdf/archdisch00886-0045.pdf</w:t>
        </w:r>
      </w:hyperlink>
    </w:p>
    <w:p w14:paraId="4B1FD344" w14:textId="5283E93E" w:rsidR="000E261C" w:rsidRPr="000E261C" w:rsidRDefault="000E261C" w:rsidP="000E261C">
      <w:pPr>
        <w:pStyle w:val="EndNoteBibliography"/>
        <w:spacing w:after="0"/>
        <w:ind w:hanging="720"/>
      </w:pPr>
      <w:r w:rsidRPr="000E261C">
        <w:t>131</w:t>
      </w:r>
      <w:r w:rsidRPr="000E261C">
        <w:tab/>
        <w:t xml:space="preserve">Giannakopoulou C, Bolonaki I, Stiakaki E, Dimitriou H, Galanaki H, Hatzidaki E, et al. (1998). Erythropoietin (rHuEPO) administration to premature infants for the treatment of their anemia, </w:t>
      </w:r>
      <w:r w:rsidRPr="000E261C">
        <w:rPr>
          <w:i/>
        </w:rPr>
        <w:t>Pediatr Hematol Oncol</w:t>
      </w:r>
      <w:r w:rsidRPr="000E261C">
        <w:t xml:space="preserve"> 15(1):37–43. </w:t>
      </w:r>
      <w:hyperlink r:id="rId197" w:history="1">
        <w:r w:rsidRPr="000E261C">
          <w:rPr>
            <w:rStyle w:val="Hyperlink"/>
          </w:rPr>
          <w:t>http://www.ncbi.nlm.nih.gov/pubmed/9509504</w:t>
        </w:r>
      </w:hyperlink>
    </w:p>
    <w:p w14:paraId="6C12C9E1" w14:textId="7EAE00B3" w:rsidR="000E261C" w:rsidRPr="000E261C" w:rsidRDefault="000E261C" w:rsidP="000E261C">
      <w:pPr>
        <w:pStyle w:val="EndNoteBibliography"/>
        <w:spacing w:after="0"/>
        <w:ind w:hanging="720"/>
      </w:pPr>
      <w:r w:rsidRPr="000E261C">
        <w:t>132</w:t>
      </w:r>
      <w:r w:rsidRPr="000E261C">
        <w:tab/>
        <w:t xml:space="preserve">Griffiths G, Lall R, Chatfield S, Short A, MacKay P, Williamson P, et al. (1997). Randomised controlled double blind study of the role of recombinant erythropoietin in the prevention of chronic lung disease, </w:t>
      </w:r>
      <w:r w:rsidRPr="000E261C">
        <w:rPr>
          <w:i/>
        </w:rPr>
        <w:t>Arch Dis Child Fetal Neonatal Ed</w:t>
      </w:r>
      <w:r w:rsidRPr="000E261C">
        <w:t xml:space="preserve"> 76(3):F190–192. </w:t>
      </w:r>
      <w:hyperlink r:id="rId198" w:history="1">
        <w:r w:rsidRPr="000E261C">
          <w:rPr>
            <w:rStyle w:val="Hyperlink"/>
          </w:rPr>
          <w:t>http://www.ncbi.nlm.nih.gov/pmc/articles/PMC1720643/</w:t>
        </w:r>
      </w:hyperlink>
    </w:p>
    <w:p w14:paraId="46B1956D" w14:textId="130D113C" w:rsidR="000E261C" w:rsidRPr="000E261C" w:rsidRDefault="000E261C" w:rsidP="000E261C">
      <w:pPr>
        <w:pStyle w:val="EndNoteBibliography"/>
        <w:spacing w:after="0"/>
        <w:ind w:hanging="720"/>
      </w:pPr>
      <w:r w:rsidRPr="000E261C">
        <w:t>133</w:t>
      </w:r>
      <w:r w:rsidRPr="000E261C">
        <w:tab/>
        <w:t xml:space="preserve">Javier MG, Natal PA, Coroleu LW, Zuasnabar CA, Badia BJ, Junca PJ, et al. (1997). Randomized multi-centre trial of the administration of erythropoietin in anemia of prematurity, </w:t>
      </w:r>
      <w:r w:rsidRPr="000E261C">
        <w:rPr>
          <w:i/>
        </w:rPr>
        <w:t>Anales Españoles de Pediatría</w:t>
      </w:r>
      <w:r w:rsidRPr="000E261C">
        <w:t xml:space="preserve"> 46(6):587–592. </w:t>
      </w:r>
      <w:hyperlink r:id="rId199" w:history="1">
        <w:r w:rsidRPr="000E261C">
          <w:rPr>
            <w:rStyle w:val="Hyperlink"/>
          </w:rPr>
          <w:t>http://europepmc.org/abstract/med/9297428</w:t>
        </w:r>
      </w:hyperlink>
    </w:p>
    <w:p w14:paraId="72721365" w14:textId="2C6EE432" w:rsidR="000E261C" w:rsidRPr="000E261C" w:rsidRDefault="000E261C" w:rsidP="000E261C">
      <w:pPr>
        <w:pStyle w:val="EndNoteBibliography"/>
        <w:spacing w:after="0"/>
        <w:ind w:hanging="720"/>
      </w:pPr>
      <w:r w:rsidRPr="000E261C">
        <w:t>134</w:t>
      </w:r>
      <w:r w:rsidRPr="000E261C">
        <w:tab/>
        <w:t xml:space="preserve">Kivivuori SM, Virtanen M, Raivio KO, Viinikka L and Siimes MA (1999). Oral iron is sufficient for erythropoietin treatment of very low birth-weight infants, </w:t>
      </w:r>
      <w:r w:rsidRPr="000E261C">
        <w:rPr>
          <w:i/>
        </w:rPr>
        <w:t>European Journal of Pediatrics</w:t>
      </w:r>
      <w:r w:rsidRPr="000E261C">
        <w:t xml:space="preserve"> 158(2):147–151. </w:t>
      </w:r>
      <w:hyperlink r:id="rId200" w:history="1">
        <w:r w:rsidRPr="000E261C">
          <w:rPr>
            <w:rStyle w:val="Hyperlink"/>
          </w:rPr>
          <w:t>http://www.ncbi.nlm.nih.gov/pubmed/10048613</w:t>
        </w:r>
      </w:hyperlink>
    </w:p>
    <w:p w14:paraId="19DBFE57" w14:textId="4420A409" w:rsidR="000E261C" w:rsidRPr="000E261C" w:rsidRDefault="000E261C" w:rsidP="000E261C">
      <w:pPr>
        <w:pStyle w:val="EndNoteBibliography"/>
        <w:spacing w:after="0"/>
        <w:ind w:hanging="720"/>
      </w:pPr>
      <w:r w:rsidRPr="000E261C">
        <w:t>135</w:t>
      </w:r>
      <w:r w:rsidRPr="000E261C">
        <w:tab/>
        <w:t xml:space="preserve">Kumar P, Shankaran S and Krishnan RG (1998). Recombinant human erythropoietin therapy for treatment of anemia of prematurity in very low birth weight infants: a randomized, double-blind, placebo-controlled trial, </w:t>
      </w:r>
      <w:r w:rsidRPr="000E261C">
        <w:rPr>
          <w:i/>
        </w:rPr>
        <w:t>Journal of Perinatology</w:t>
      </w:r>
      <w:r w:rsidRPr="000E261C">
        <w:t xml:space="preserve"> 18(3):173–177. </w:t>
      </w:r>
      <w:hyperlink r:id="rId201" w:history="1">
        <w:r w:rsidRPr="000E261C">
          <w:rPr>
            <w:rStyle w:val="Hyperlink"/>
          </w:rPr>
          <w:t>http://www.ncbi.nlm.nih.gov/pubmed/9659643</w:t>
        </w:r>
      </w:hyperlink>
    </w:p>
    <w:p w14:paraId="251AEFF9" w14:textId="0D62FA41" w:rsidR="000E261C" w:rsidRPr="000E261C" w:rsidRDefault="000E261C" w:rsidP="000E261C">
      <w:pPr>
        <w:pStyle w:val="EndNoteBibliography"/>
        <w:spacing w:after="0"/>
        <w:ind w:hanging="720"/>
      </w:pPr>
      <w:r w:rsidRPr="000E261C">
        <w:t>136</w:t>
      </w:r>
      <w:r w:rsidRPr="000E261C">
        <w:tab/>
        <w:t xml:space="preserve">Meyer MP, Meyer JH, Commerford A, Hann FM, Sive AA, Moller G, et al. (1994). Recombinant human erythropoietin in the treatment of the anemia of prematurity: results of a double-blind, placebo-controlled study, </w:t>
      </w:r>
      <w:r w:rsidRPr="000E261C">
        <w:rPr>
          <w:i/>
        </w:rPr>
        <w:t>Pediatrics</w:t>
      </w:r>
      <w:r w:rsidRPr="000E261C">
        <w:t xml:space="preserve"> 93(6 Pt 1):918–923. </w:t>
      </w:r>
      <w:hyperlink r:id="rId202" w:history="1">
        <w:r w:rsidRPr="000E261C">
          <w:rPr>
            <w:rStyle w:val="Hyperlink"/>
          </w:rPr>
          <w:t>http://www.ncbi.nlm.nih.gov/pubmed/8190577</w:t>
        </w:r>
      </w:hyperlink>
    </w:p>
    <w:p w14:paraId="27CA9D73" w14:textId="24916671" w:rsidR="000E261C" w:rsidRPr="000E261C" w:rsidRDefault="000E261C" w:rsidP="000E261C">
      <w:pPr>
        <w:pStyle w:val="EndNoteBibliography"/>
        <w:spacing w:after="0"/>
        <w:ind w:hanging="720"/>
      </w:pPr>
      <w:r w:rsidRPr="000E261C">
        <w:t>137</w:t>
      </w:r>
      <w:r w:rsidRPr="000E261C">
        <w:tab/>
        <w:t xml:space="preserve">Pollak A, Hayde M, Hayn M, Herkner K, Lombard KA, Lubec G, et al. (2001). Effect of intravenous iron supplementation on erythropoiesis in erythropoietin-treated premature infants, </w:t>
      </w:r>
      <w:r w:rsidRPr="000E261C">
        <w:rPr>
          <w:i/>
        </w:rPr>
        <w:t>Pediatrics</w:t>
      </w:r>
      <w:r w:rsidRPr="000E261C">
        <w:t xml:space="preserve"> 107(1):78–85. </w:t>
      </w:r>
      <w:hyperlink r:id="rId203" w:history="1">
        <w:r w:rsidRPr="000E261C">
          <w:rPr>
            <w:rStyle w:val="Hyperlink"/>
          </w:rPr>
          <w:t>http://www.ncbi.nlm.nih.gov/pubmed/11134438</w:t>
        </w:r>
      </w:hyperlink>
    </w:p>
    <w:p w14:paraId="2D676B7D" w14:textId="4A5AC1BB" w:rsidR="000E261C" w:rsidRPr="000E261C" w:rsidRDefault="000E261C" w:rsidP="000E261C">
      <w:pPr>
        <w:pStyle w:val="EndNoteBibliography"/>
        <w:spacing w:after="0"/>
        <w:ind w:hanging="720"/>
      </w:pPr>
      <w:r w:rsidRPr="000E261C">
        <w:t>138</w:t>
      </w:r>
      <w:r w:rsidRPr="000E261C">
        <w:tab/>
        <w:t xml:space="preserve">Reiter PD, Rosenberg AA, Valuck R and Novak K (2005). Effect of short-term erythropoietin therapy in anemic premature infants, </w:t>
      </w:r>
      <w:r w:rsidRPr="000E261C">
        <w:rPr>
          <w:i/>
        </w:rPr>
        <w:t>Journal of Perinatology</w:t>
      </w:r>
      <w:r w:rsidRPr="000E261C">
        <w:t xml:space="preserve"> 25(2):125–129. </w:t>
      </w:r>
      <w:hyperlink r:id="rId204" w:history="1">
        <w:r w:rsidRPr="000E261C">
          <w:rPr>
            <w:rStyle w:val="Hyperlink"/>
          </w:rPr>
          <w:t>http://www.nature.com/jp/journal/v25/n2/full/7211220a.html</w:t>
        </w:r>
      </w:hyperlink>
    </w:p>
    <w:p w14:paraId="7ADBA6F7" w14:textId="779BE162" w:rsidR="000E261C" w:rsidRPr="000E261C" w:rsidRDefault="000E261C" w:rsidP="000E261C">
      <w:pPr>
        <w:pStyle w:val="EndNoteBibliography"/>
        <w:spacing w:after="0"/>
        <w:ind w:hanging="720"/>
      </w:pPr>
      <w:r w:rsidRPr="000E261C">
        <w:t>139</w:t>
      </w:r>
      <w:r w:rsidRPr="000E261C">
        <w:tab/>
        <w:t xml:space="preserve">Romagnoli C, Zecca E, Gallini F, Girlando P and Zuppa AA (2000). Do recombinant human erythropoitetin and iron supplementation increase the risk of retinopathy of prematurity?, </w:t>
      </w:r>
      <w:r w:rsidRPr="000E261C">
        <w:rPr>
          <w:i/>
        </w:rPr>
        <w:t>European Journal of Pediatrics</w:t>
      </w:r>
      <w:r w:rsidRPr="000E261C">
        <w:t xml:space="preserve"> 159(8):627–628. </w:t>
      </w:r>
      <w:hyperlink r:id="rId205" w:history="1">
        <w:r w:rsidRPr="000E261C">
          <w:rPr>
            <w:rStyle w:val="Hyperlink"/>
          </w:rPr>
          <w:t>http://www.ncbi.nlm.nih.gov/pubmed/10968244</w:t>
        </w:r>
      </w:hyperlink>
    </w:p>
    <w:p w14:paraId="7A1813E2" w14:textId="3C5CD58A" w:rsidR="000E261C" w:rsidRPr="000E261C" w:rsidRDefault="000E261C" w:rsidP="000E261C">
      <w:pPr>
        <w:pStyle w:val="EndNoteBibliography"/>
        <w:spacing w:after="0"/>
        <w:ind w:hanging="720"/>
      </w:pPr>
      <w:r w:rsidRPr="000E261C">
        <w:t>140</w:t>
      </w:r>
      <w:r w:rsidRPr="000E261C">
        <w:tab/>
        <w:t xml:space="preserve">Samanci N, Ovali F and Dagoglu (1996). Effects of recombinant human erythropoietin in infants with very low birth weights, </w:t>
      </w:r>
      <w:r w:rsidRPr="000E261C">
        <w:rPr>
          <w:i/>
        </w:rPr>
        <w:t>Journal of International Medical Research</w:t>
      </w:r>
      <w:r w:rsidRPr="000E261C">
        <w:t xml:space="preserve"> 24(2):190–198. </w:t>
      </w:r>
      <w:hyperlink r:id="rId206" w:history="1">
        <w:r w:rsidRPr="000E261C">
          <w:rPr>
            <w:rStyle w:val="Hyperlink"/>
          </w:rPr>
          <w:t>http://www.ncbi.nlm.nih.gov/pubmed/8737229</w:t>
        </w:r>
      </w:hyperlink>
    </w:p>
    <w:p w14:paraId="68EAC573" w14:textId="0794E4CE" w:rsidR="000E261C" w:rsidRPr="000E261C" w:rsidRDefault="000E261C" w:rsidP="000E261C">
      <w:pPr>
        <w:pStyle w:val="EndNoteBibliography"/>
        <w:spacing w:after="0"/>
        <w:ind w:hanging="720"/>
      </w:pPr>
      <w:r w:rsidRPr="000E261C">
        <w:t>141</w:t>
      </w:r>
      <w:r w:rsidRPr="000E261C">
        <w:tab/>
        <w:t xml:space="preserve">Shannon KM, Mentzer WC, Abels RI, Freeman P, Newton N, Thompson D, et al. (1991). Recombinant human erythropoietin in the anemia of prematurity: results of a placebo-controlled pilot study, </w:t>
      </w:r>
      <w:r w:rsidRPr="000E261C">
        <w:rPr>
          <w:i/>
        </w:rPr>
        <w:t>Journal of Pediatrics</w:t>
      </w:r>
      <w:r w:rsidRPr="000E261C">
        <w:t xml:space="preserve"> 118(8):949–955. </w:t>
      </w:r>
      <w:hyperlink r:id="rId207" w:history="1">
        <w:r w:rsidRPr="000E261C">
          <w:rPr>
            <w:rStyle w:val="Hyperlink"/>
          </w:rPr>
          <w:t>http://www.ncbi.nlm.nih.gov/pubmed/2040933</w:t>
        </w:r>
      </w:hyperlink>
    </w:p>
    <w:p w14:paraId="7DE5F23F" w14:textId="6139978C" w:rsidR="000E261C" w:rsidRPr="000E261C" w:rsidRDefault="000E261C" w:rsidP="000E261C">
      <w:pPr>
        <w:pStyle w:val="EndNoteBibliography"/>
        <w:spacing w:after="0"/>
        <w:ind w:hanging="720"/>
      </w:pPr>
      <w:r w:rsidRPr="000E261C">
        <w:t>142</w:t>
      </w:r>
      <w:r w:rsidRPr="000E261C">
        <w:tab/>
        <w:t xml:space="preserve">Shannon KM, Mentzer WC, Abels RI, Wertz M, Thayer-Moriyama J, Li WY, et al. (1992). Enhancement of erythropoiesis by recombinant human erythropoietin in low birth weight infants: a pilot study, </w:t>
      </w:r>
      <w:r w:rsidRPr="000E261C">
        <w:rPr>
          <w:i/>
        </w:rPr>
        <w:t>Journal of Pediatrics</w:t>
      </w:r>
      <w:r w:rsidRPr="000E261C">
        <w:t xml:space="preserve"> 120(4 Pt 1):586–592. </w:t>
      </w:r>
      <w:hyperlink r:id="rId208" w:history="1">
        <w:r w:rsidRPr="000E261C">
          <w:rPr>
            <w:rStyle w:val="Hyperlink"/>
          </w:rPr>
          <w:t>http://www.ncbi.nlm.nih.gov/pubmed/1372652</w:t>
        </w:r>
      </w:hyperlink>
    </w:p>
    <w:p w14:paraId="38EF0286" w14:textId="0F1A6E27" w:rsidR="000E261C" w:rsidRPr="000E261C" w:rsidRDefault="000E261C" w:rsidP="000E261C">
      <w:pPr>
        <w:pStyle w:val="EndNoteBibliography"/>
        <w:spacing w:after="0"/>
        <w:ind w:hanging="720"/>
      </w:pPr>
      <w:r w:rsidRPr="000E261C">
        <w:t>143</w:t>
      </w:r>
      <w:r w:rsidRPr="000E261C">
        <w:tab/>
        <w:t xml:space="preserve">Shannon KM, Keith JFr, Mentzer WC, Ehrenkranz RA, Brown MS, Widness JA, et al. (1995). Recombinant human erythropoietin stimulates erythropoiesis and reduces erythrocyte transfusions in very low birth weight preterm infants, </w:t>
      </w:r>
      <w:r w:rsidRPr="000E261C">
        <w:rPr>
          <w:i/>
        </w:rPr>
        <w:t>Pediatrics</w:t>
      </w:r>
      <w:r w:rsidRPr="000E261C">
        <w:t xml:space="preserve"> 95(1):1–8. </w:t>
      </w:r>
      <w:hyperlink r:id="rId209" w:history="1">
        <w:r w:rsidRPr="000E261C">
          <w:rPr>
            <w:rStyle w:val="Hyperlink"/>
          </w:rPr>
          <w:t>http://www.ncbi.nlm.nih.gov/pubmed/7770284</w:t>
        </w:r>
      </w:hyperlink>
    </w:p>
    <w:p w14:paraId="04D99E8F" w14:textId="013AC3D6" w:rsidR="000E261C" w:rsidRPr="000E261C" w:rsidRDefault="000E261C" w:rsidP="000E261C">
      <w:pPr>
        <w:pStyle w:val="EndNoteBibliography"/>
        <w:spacing w:after="0"/>
        <w:ind w:hanging="720"/>
      </w:pPr>
      <w:r w:rsidRPr="000E261C">
        <w:t>144</w:t>
      </w:r>
      <w:r w:rsidRPr="000E261C">
        <w:tab/>
        <w:t xml:space="preserve">Whitehall JS, Patole SK and Campbell P (1999). Recombinant human erythropoietin in anemia of prematurity, </w:t>
      </w:r>
      <w:r w:rsidRPr="000E261C">
        <w:rPr>
          <w:i/>
        </w:rPr>
        <w:t>Indian Pediatrics</w:t>
      </w:r>
      <w:r w:rsidRPr="000E261C">
        <w:t xml:space="preserve"> 36(1):17–27. </w:t>
      </w:r>
      <w:hyperlink r:id="rId210" w:history="1">
        <w:r w:rsidRPr="000E261C">
          <w:rPr>
            <w:rStyle w:val="Hyperlink"/>
          </w:rPr>
          <w:t>http://www.ncbi.nlm.nih.gov/pubmed/10709119</w:t>
        </w:r>
      </w:hyperlink>
    </w:p>
    <w:p w14:paraId="139E54CE" w14:textId="77777777" w:rsidR="000E261C" w:rsidRPr="000E261C" w:rsidRDefault="000E261C" w:rsidP="000E261C">
      <w:pPr>
        <w:pStyle w:val="EndNoteBibliography"/>
        <w:spacing w:after="0"/>
        <w:ind w:hanging="720"/>
      </w:pPr>
      <w:r w:rsidRPr="000E261C">
        <w:t>145</w:t>
      </w:r>
      <w:r w:rsidRPr="000E261C">
        <w:tab/>
        <w:t xml:space="preserve">Yamada M, Takahashi R, Chiba Y, Ito T and Nakae N (1999a). </w:t>
      </w:r>
      <w:r w:rsidRPr="000E261C">
        <w:rPr>
          <w:i/>
        </w:rPr>
        <w:t>Effects of recombinant human erythropoietin in infants with anemia of prematurity. I. Results in infants with birth weights between 1,000 and 1,499 gm</w:t>
      </w:r>
      <w:r w:rsidRPr="000E261C">
        <w:t>, 35 (4):755–761.</w:t>
      </w:r>
    </w:p>
    <w:p w14:paraId="27A8CCA8" w14:textId="77777777" w:rsidR="000E261C" w:rsidRPr="000E261C" w:rsidRDefault="000E261C" w:rsidP="000E261C">
      <w:pPr>
        <w:pStyle w:val="EndNoteBibliography"/>
        <w:spacing w:after="0"/>
        <w:ind w:hanging="720"/>
      </w:pPr>
      <w:r w:rsidRPr="000E261C">
        <w:t>146</w:t>
      </w:r>
      <w:r w:rsidRPr="000E261C">
        <w:tab/>
        <w:t xml:space="preserve">Yamada M, Takahashi R, Chiba Y, Ito T and Nakae N (1999b). </w:t>
      </w:r>
      <w:r w:rsidRPr="000E261C">
        <w:rPr>
          <w:i/>
        </w:rPr>
        <w:t>Effects of recombinant human erythropoietin in infants with anemia of prematurity. II. Results in infants with birth weights between 500 and 999 gm</w:t>
      </w:r>
      <w:r w:rsidRPr="000E261C">
        <w:t>, 35 (4):762–767.</w:t>
      </w:r>
    </w:p>
    <w:p w14:paraId="4C637E73" w14:textId="496394BC" w:rsidR="000E261C" w:rsidRPr="000E261C" w:rsidRDefault="000E261C" w:rsidP="000E261C">
      <w:pPr>
        <w:pStyle w:val="EndNoteBibliography"/>
        <w:spacing w:after="0"/>
        <w:ind w:hanging="720"/>
      </w:pPr>
      <w:r w:rsidRPr="000E261C">
        <w:t>147</w:t>
      </w:r>
      <w:r w:rsidRPr="000E261C">
        <w:tab/>
        <w:t xml:space="preserve">Rocha VLL, Benjamin ACW and Procianoy RS (2001). The effect of recombinant human erythropoietin on the treatment of anemia of prematurity, </w:t>
      </w:r>
      <w:r w:rsidRPr="000E261C">
        <w:rPr>
          <w:i/>
        </w:rPr>
        <w:t>Jornal de pediatria</w:t>
      </w:r>
      <w:r w:rsidRPr="000E261C">
        <w:t xml:space="preserve"> 77(2):75–83. </w:t>
      </w:r>
      <w:hyperlink r:id="rId211" w:history="1">
        <w:r w:rsidRPr="000E261C">
          <w:rPr>
            <w:rStyle w:val="Hyperlink"/>
          </w:rPr>
          <w:t>http://www.scielo.br/scielo.php?pid=S0021-75572001000200005&amp;script=sci_arttext</w:t>
        </w:r>
      </w:hyperlink>
    </w:p>
    <w:p w14:paraId="123D4861" w14:textId="33E65D3D" w:rsidR="000E261C" w:rsidRPr="000E261C" w:rsidRDefault="000E261C" w:rsidP="000E261C">
      <w:pPr>
        <w:pStyle w:val="EndNoteBibliography"/>
        <w:spacing w:after="0"/>
        <w:ind w:hanging="720"/>
      </w:pPr>
      <w:r w:rsidRPr="000E261C">
        <w:t>148</w:t>
      </w:r>
      <w:r w:rsidRPr="000E261C">
        <w:tab/>
        <w:t xml:space="preserve">Ronnestad A, Moe PJ and Breivik N (1995). Enhancement of erythropoiesis by erythropoietin, bovine protein and energy fortified mother's milk during anaemia of prematurity, </w:t>
      </w:r>
      <w:r w:rsidRPr="000E261C">
        <w:rPr>
          <w:i/>
        </w:rPr>
        <w:t>Acta Paediatr</w:t>
      </w:r>
      <w:r w:rsidRPr="000E261C">
        <w:t xml:space="preserve"> 84(7):809-811. </w:t>
      </w:r>
      <w:hyperlink r:id="rId212" w:history="1">
        <w:r w:rsidRPr="000E261C">
          <w:rPr>
            <w:rStyle w:val="Hyperlink"/>
          </w:rPr>
          <w:t>http://www.ncbi.nlm.nih.gov/pubmed/7549303</w:t>
        </w:r>
      </w:hyperlink>
    </w:p>
    <w:p w14:paraId="3EDE6EC6" w14:textId="64D563AE" w:rsidR="000E261C" w:rsidRPr="000E261C" w:rsidRDefault="000E261C" w:rsidP="000E261C">
      <w:pPr>
        <w:pStyle w:val="EndNoteBibliography"/>
        <w:spacing w:after="0"/>
        <w:ind w:hanging="720"/>
      </w:pPr>
      <w:r w:rsidRPr="000E261C">
        <w:t>149</w:t>
      </w:r>
      <w:r w:rsidRPr="000E261C">
        <w:tab/>
        <w:t xml:space="preserve">Juul SE (2003). Enterally dosed recombinant human erythropoietin does not stimulate erythropoiesis in neonates, </w:t>
      </w:r>
      <w:r w:rsidRPr="000E261C">
        <w:rPr>
          <w:i/>
        </w:rPr>
        <w:t>Journal of Paediatrics</w:t>
      </w:r>
      <w:r w:rsidRPr="000E261C">
        <w:t xml:space="preserve"> 143(3):321–326. </w:t>
      </w:r>
      <w:hyperlink r:id="rId213" w:history="1">
        <w:r w:rsidRPr="000E261C">
          <w:rPr>
            <w:rStyle w:val="Hyperlink"/>
          </w:rPr>
          <w:t>http://www.ncbi.nlm.nih.gov/pubmed/14517513</w:t>
        </w:r>
      </w:hyperlink>
    </w:p>
    <w:p w14:paraId="01AA56AD" w14:textId="5B05BF50" w:rsidR="000E261C" w:rsidRPr="000E261C" w:rsidRDefault="000E261C" w:rsidP="000E261C">
      <w:pPr>
        <w:pStyle w:val="EndNoteBibliography"/>
        <w:spacing w:after="0"/>
        <w:ind w:hanging="720"/>
      </w:pPr>
      <w:r w:rsidRPr="000E261C">
        <w:t>150</w:t>
      </w:r>
      <w:r w:rsidRPr="000E261C">
        <w:tab/>
        <w:t xml:space="preserve">El-Ganzoury MM, Awad HA, El-Farrash RA, El-Gammasy TM, Ismail EA, Mohamed HE, et al. (2014). Enteral Granulocyte-Colony Stimulating Factor and Erythropoietin Early in Life Improves Feeding Tolerance in Preterm Infants: A Randomized Controlled Trial, </w:t>
      </w:r>
      <w:r w:rsidRPr="000E261C">
        <w:rPr>
          <w:i/>
        </w:rPr>
        <w:t>Journal of Pediatrics</w:t>
      </w:r>
      <w:r w:rsidRPr="000E261C">
        <w:t xml:space="preserve">. </w:t>
      </w:r>
      <w:hyperlink r:id="rId214" w:history="1">
        <w:r w:rsidRPr="000E261C">
          <w:rPr>
            <w:rStyle w:val="Hyperlink"/>
          </w:rPr>
          <w:t>http://dx.doi.org/10.1016/j.jpeds.2014.07.034</w:t>
        </w:r>
      </w:hyperlink>
    </w:p>
    <w:p w14:paraId="46510A7D" w14:textId="4208C1A1" w:rsidR="000E261C" w:rsidRPr="000E261C" w:rsidRDefault="000E261C" w:rsidP="000E261C">
      <w:pPr>
        <w:pStyle w:val="EndNoteBibliography"/>
        <w:spacing w:after="0"/>
        <w:ind w:hanging="720"/>
      </w:pPr>
      <w:r w:rsidRPr="000E261C">
        <w:t>151</w:t>
      </w:r>
      <w:r w:rsidRPr="000E261C">
        <w:tab/>
        <w:t xml:space="preserve">Jim WT, Chen LT, Huang FY and Shu CH (2000). The early use of recombinant human erythropoietin in anemia of prematurity, </w:t>
      </w:r>
      <w:r w:rsidRPr="000E261C">
        <w:rPr>
          <w:i/>
        </w:rPr>
        <w:t>Clinical Neonatology</w:t>
      </w:r>
      <w:r w:rsidRPr="000E261C">
        <w:t xml:space="preserve"> 7(2):12–16. </w:t>
      </w:r>
      <w:hyperlink r:id="rId215" w:history="1">
        <w:r w:rsidRPr="000E261C">
          <w:rPr>
            <w:rStyle w:val="Hyperlink"/>
          </w:rPr>
          <w:t>http://www.embase.com/search/results?subaction=viewrecord&amp;from=export&amp;id=L47248848</w:t>
        </w:r>
      </w:hyperlink>
    </w:p>
    <w:p w14:paraId="7E85BC09" w14:textId="1802AAA3" w:rsidR="000E261C" w:rsidRPr="000E261C" w:rsidRDefault="000E261C" w:rsidP="000E261C">
      <w:pPr>
        <w:pStyle w:val="EndNoteBibliography"/>
        <w:spacing w:after="0"/>
        <w:ind w:hanging="720"/>
      </w:pPr>
      <w:r w:rsidRPr="000E261C">
        <w:t>152</w:t>
      </w:r>
      <w:r w:rsidRPr="000E261C">
        <w:tab/>
        <w:t xml:space="preserve">Kremenopoulos G, Soubasi V, Tsantali C, Diamanti E and Tsakiris D (1997). The best timing of recombinant human erythropoietin administration in anemia of prematurity: A randomized controlled study, </w:t>
      </w:r>
      <w:r w:rsidRPr="000E261C">
        <w:rPr>
          <w:i/>
        </w:rPr>
        <w:t>International Journal of Pediatric Hematology/Oncology</w:t>
      </w:r>
      <w:r w:rsidRPr="000E261C">
        <w:t xml:space="preserve"> 4(4):373–383. </w:t>
      </w:r>
      <w:hyperlink r:id="rId216" w:history="1">
        <w:r w:rsidRPr="000E261C">
          <w:rPr>
            <w:rStyle w:val="Hyperlink"/>
          </w:rPr>
          <w:t>http://www.embase.com/search/results?subaction=viewrecord&amp;from=export&amp;id=L27501001</w:t>
        </w:r>
      </w:hyperlink>
    </w:p>
    <w:p w14:paraId="6574A62C" w14:textId="77777777" w:rsidR="000E261C" w:rsidRPr="000E261C" w:rsidRDefault="000E261C" w:rsidP="000E261C">
      <w:pPr>
        <w:pStyle w:val="EndNoteBibliography"/>
        <w:spacing w:after="0"/>
        <w:ind w:hanging="720"/>
      </w:pPr>
      <w:r w:rsidRPr="000E261C">
        <w:t>153</w:t>
      </w:r>
      <w:r w:rsidRPr="000E261C">
        <w:tab/>
        <w:t xml:space="preserve">Ovali F, Samanci N and Dagoglu T (1996). Management of late anemia in rhesus hemolytic disease: Use of recombinant human erythropoietin (a pilot study), </w:t>
      </w:r>
      <w:r w:rsidRPr="000E261C">
        <w:rPr>
          <w:i/>
        </w:rPr>
        <w:t>Pediatr Res</w:t>
      </w:r>
      <w:r w:rsidRPr="000E261C">
        <w:t xml:space="preserve"> 39(5):831–834.</w:t>
      </w:r>
    </w:p>
    <w:p w14:paraId="7172D5C6" w14:textId="05F8C1DE" w:rsidR="000E261C" w:rsidRPr="000E261C" w:rsidRDefault="000E261C" w:rsidP="000E261C">
      <w:pPr>
        <w:pStyle w:val="EndNoteBibliography"/>
        <w:spacing w:after="0"/>
        <w:ind w:hanging="720"/>
      </w:pPr>
      <w:r w:rsidRPr="000E261C">
        <w:t>154</w:t>
      </w:r>
      <w:r w:rsidRPr="000E261C">
        <w:tab/>
        <w:t xml:space="preserve">Ohls RK, Hunter DD and Christensen RD (1993). A randomized, double-blind, placebo-controlled trial of recombinant erythropoietin in treatment of the anemia of bronchopulmonary dysplasia, </w:t>
      </w:r>
      <w:r w:rsidRPr="000E261C">
        <w:rPr>
          <w:i/>
        </w:rPr>
        <w:t>J Pediatr</w:t>
      </w:r>
      <w:r w:rsidRPr="000E261C">
        <w:t xml:space="preserve"> 123(6):996-1000. </w:t>
      </w:r>
      <w:hyperlink r:id="rId217" w:history="1">
        <w:r w:rsidRPr="000E261C">
          <w:rPr>
            <w:rStyle w:val="Hyperlink"/>
          </w:rPr>
          <w:t>http://www.ncbi.nlm.nih.gov/pubmed/8229537</w:t>
        </w:r>
      </w:hyperlink>
    </w:p>
    <w:p w14:paraId="0E703390" w14:textId="6A499BC4" w:rsidR="000E261C" w:rsidRPr="000E261C" w:rsidRDefault="000E261C" w:rsidP="000E261C">
      <w:pPr>
        <w:pStyle w:val="EndNoteBibliography"/>
        <w:spacing w:after="0"/>
        <w:ind w:hanging="720"/>
      </w:pPr>
      <w:r w:rsidRPr="000E261C">
        <w:t>155</w:t>
      </w:r>
      <w:r w:rsidRPr="000E261C">
        <w:tab/>
        <w:t xml:space="preserve">Dani C, Reali MF, Bertini G, Martelli E, Pezzati M and Rubaltelli FF (2001). The role of blood transfusions and iron intake on retinopathy of prematurity, </w:t>
      </w:r>
      <w:r w:rsidRPr="000E261C">
        <w:rPr>
          <w:i/>
        </w:rPr>
        <w:t>Early Human Development</w:t>
      </w:r>
      <w:r w:rsidRPr="000E261C">
        <w:t xml:space="preserve"> 62(1):57-63. </w:t>
      </w:r>
      <w:hyperlink r:id="rId218" w:history="1">
        <w:r w:rsidRPr="000E261C">
          <w:rPr>
            <w:rStyle w:val="Hyperlink"/>
          </w:rPr>
          <w:t>http://www.earlyhumandevelopment.com/article/S0378-3782(01)00115-3/abstract</w:t>
        </w:r>
      </w:hyperlink>
    </w:p>
    <w:p w14:paraId="1C5A9015" w14:textId="7392BDB6" w:rsidR="000E261C" w:rsidRPr="000E261C" w:rsidRDefault="000E261C" w:rsidP="000E261C">
      <w:pPr>
        <w:pStyle w:val="EndNoteBibliography"/>
        <w:spacing w:after="0"/>
        <w:ind w:hanging="720"/>
      </w:pPr>
      <w:r w:rsidRPr="000E261C">
        <w:t>156</w:t>
      </w:r>
      <w:r w:rsidRPr="000E261C">
        <w:tab/>
        <w:t xml:space="preserve">Figueras-Aloy J, Alvarez-Dominguez E, Morales-Ballus M, Salvia-Roiges MD and Moretones-Sunol G (2010). [Early administration of erythropoietin in the extreme premature, a risk factor for retinopathy of prematurity?], </w:t>
      </w:r>
      <w:r w:rsidRPr="000E261C">
        <w:rPr>
          <w:i/>
        </w:rPr>
        <w:t>An Pediatr (Barc)</w:t>
      </w:r>
      <w:r w:rsidRPr="000E261C">
        <w:t xml:space="preserve"> 73(6):327-333. </w:t>
      </w:r>
      <w:hyperlink r:id="rId219" w:history="1">
        <w:r w:rsidRPr="000E261C">
          <w:rPr>
            <w:rStyle w:val="Hyperlink"/>
          </w:rPr>
          <w:t>http://www.ncbi.nlm.nih.gov/pubmed/20951656</w:t>
        </w:r>
      </w:hyperlink>
    </w:p>
    <w:p w14:paraId="1B57EA0D" w14:textId="5190847A" w:rsidR="000E261C" w:rsidRPr="000E261C" w:rsidRDefault="000E261C" w:rsidP="000E261C">
      <w:pPr>
        <w:pStyle w:val="EndNoteBibliography"/>
        <w:spacing w:after="0"/>
        <w:ind w:hanging="720"/>
      </w:pPr>
      <w:r w:rsidRPr="000E261C">
        <w:t>157</w:t>
      </w:r>
      <w:r w:rsidRPr="000E261C">
        <w:tab/>
        <w:t xml:space="preserve">Mehmet S, Fusun A, Sebnem C, Ozgur O, Gulten E, Taylan OA, et al. (2011). One-year experience in the retinopathy of prematurity: frequency and risk factors, short-term results and follow-up, </w:t>
      </w:r>
      <w:r w:rsidRPr="000E261C">
        <w:rPr>
          <w:i/>
        </w:rPr>
        <w:t>International Journal of Ophthalmology</w:t>
      </w:r>
      <w:r w:rsidRPr="000E261C">
        <w:t xml:space="preserve"> 4(6):634-640. </w:t>
      </w:r>
      <w:hyperlink r:id="rId220" w:history="1">
        <w:r w:rsidRPr="000E261C">
          <w:rPr>
            <w:rStyle w:val="Hyperlink"/>
          </w:rPr>
          <w:t>http://www.ncbi.nlm.nih.gov/pmc/articles/PMC3340803/pdf/ijo-04-06-634.pdf</w:t>
        </w:r>
      </w:hyperlink>
    </w:p>
    <w:p w14:paraId="6D3B02AD" w14:textId="7F6CD8F3" w:rsidR="000E261C" w:rsidRPr="000E261C" w:rsidRDefault="000E261C" w:rsidP="000E261C">
      <w:pPr>
        <w:pStyle w:val="EndNoteBibliography"/>
        <w:spacing w:after="0"/>
        <w:ind w:hanging="720"/>
      </w:pPr>
      <w:r w:rsidRPr="000E261C">
        <w:t>158</w:t>
      </w:r>
      <w:r w:rsidRPr="000E261C">
        <w:tab/>
        <w:t xml:space="preserve">Shah N, Jadav P, Jean-Baptiste D, Weedon J, Cohen LM and Kim MR (2010). The effect of recombinant human erythropoietin on the development of retinopathy of prematurity, </w:t>
      </w:r>
      <w:r w:rsidRPr="000E261C">
        <w:rPr>
          <w:i/>
        </w:rPr>
        <w:t>American Journal of Perinatology</w:t>
      </w:r>
      <w:r w:rsidRPr="000E261C">
        <w:t xml:space="preserve"> 27(1):67-71. </w:t>
      </w:r>
      <w:hyperlink r:id="rId221" w:history="1">
        <w:r w:rsidRPr="000E261C">
          <w:rPr>
            <w:rStyle w:val="Hyperlink"/>
          </w:rPr>
          <w:t>https://www.thieme-connect.com/DOI/DOI?10.1055/s-0029-1224872</w:t>
        </w:r>
      </w:hyperlink>
    </w:p>
    <w:p w14:paraId="3AC893C7" w14:textId="17F5A618" w:rsidR="000E261C" w:rsidRPr="000E261C" w:rsidRDefault="000E261C" w:rsidP="000E261C">
      <w:pPr>
        <w:pStyle w:val="EndNoteBibliography"/>
        <w:spacing w:after="0"/>
        <w:ind w:hanging="720"/>
      </w:pPr>
      <w:r w:rsidRPr="000E261C">
        <w:t>159</w:t>
      </w:r>
      <w:r w:rsidRPr="000E261C">
        <w:tab/>
        <w:t xml:space="preserve">Suk KK, Dunbar JA, Liu A, Daher NS, Leng CK, Leng JK, et al. (2008). Human recombinant erythropoietin and the incidence of retinopathy of prematurity: a multiple regression model, </w:t>
      </w:r>
      <w:r w:rsidRPr="000E261C">
        <w:rPr>
          <w:i/>
        </w:rPr>
        <w:t>Journal of AAPOS</w:t>
      </w:r>
      <w:r w:rsidRPr="000E261C">
        <w:t xml:space="preserve"> 12(3):233-238. </w:t>
      </w:r>
      <w:hyperlink r:id="rId222" w:history="1">
        <w:r w:rsidRPr="000E261C">
          <w:rPr>
            <w:rStyle w:val="Hyperlink"/>
          </w:rPr>
          <w:t>http://www.jaapos.org/article/S1091-8531(07)00449-1/abstract</w:t>
        </w:r>
      </w:hyperlink>
    </w:p>
    <w:p w14:paraId="4C65770A" w14:textId="73F15DBD" w:rsidR="000E261C" w:rsidRPr="000E261C" w:rsidRDefault="000E261C" w:rsidP="000E261C">
      <w:pPr>
        <w:pStyle w:val="EndNoteBibliography"/>
        <w:spacing w:after="0"/>
        <w:ind w:hanging="720"/>
      </w:pPr>
      <w:r w:rsidRPr="000E261C">
        <w:t>160</w:t>
      </w:r>
      <w:r w:rsidRPr="000E261C">
        <w:tab/>
        <w:t xml:space="preserve">Zayed MA, Uppal A and Hartnett ME (2010). New-onset maternal gestational hypertension and risk of retinopathy of prematurity, </w:t>
      </w:r>
      <w:r w:rsidRPr="000E261C">
        <w:rPr>
          <w:i/>
        </w:rPr>
        <w:t>Invest Ophthalmol Vis Sci</w:t>
      </w:r>
      <w:r w:rsidRPr="000E261C">
        <w:t xml:space="preserve"> 51(10):4983-4988. </w:t>
      </w:r>
      <w:hyperlink r:id="rId223" w:history="1">
        <w:r w:rsidRPr="000E261C">
          <w:rPr>
            <w:rStyle w:val="Hyperlink"/>
          </w:rPr>
          <w:t>http://www.ncbi.nlm.nih.gov/pubmed/20463319</w:t>
        </w:r>
      </w:hyperlink>
    </w:p>
    <w:p w14:paraId="3D1C629F" w14:textId="7C151FC0" w:rsidR="000E261C" w:rsidRPr="000E261C" w:rsidRDefault="000E261C" w:rsidP="000E261C">
      <w:pPr>
        <w:pStyle w:val="EndNoteBibliography"/>
        <w:spacing w:after="0"/>
        <w:ind w:hanging="720"/>
      </w:pPr>
      <w:r w:rsidRPr="000E261C">
        <w:t>161</w:t>
      </w:r>
      <w:r w:rsidRPr="000E261C">
        <w:tab/>
        <w:t xml:space="preserve">Manzoni P, Maestri A, Gomirato G, Takagi H, Watanabe D and Matsui S (2005). Erythropoietin as a retinal angiogenic factor, </w:t>
      </w:r>
      <w:r w:rsidRPr="000E261C">
        <w:rPr>
          <w:i/>
        </w:rPr>
        <w:t>N Engl J Med</w:t>
      </w:r>
      <w:r w:rsidRPr="000E261C">
        <w:t xml:space="preserve"> 353(20):2190-2191; author reply 2190-2191. </w:t>
      </w:r>
      <w:hyperlink r:id="rId224" w:history="1">
        <w:r w:rsidRPr="000E261C">
          <w:rPr>
            <w:rStyle w:val="Hyperlink"/>
          </w:rPr>
          <w:t>http://www.ncbi.nlm.nih.gov/pubmed/16291990</w:t>
        </w:r>
      </w:hyperlink>
    </w:p>
    <w:p w14:paraId="1ADD1C03" w14:textId="372DE168" w:rsidR="000E261C" w:rsidRPr="000E261C" w:rsidRDefault="000E261C" w:rsidP="000E261C">
      <w:pPr>
        <w:pStyle w:val="EndNoteBibliography"/>
        <w:spacing w:after="0"/>
        <w:ind w:hanging="720"/>
      </w:pPr>
      <w:r w:rsidRPr="000E261C">
        <w:t>162</w:t>
      </w:r>
      <w:r w:rsidRPr="000E261C">
        <w:tab/>
        <w:t xml:space="preserve">Schneider JK, Gardner DK and Cordero L (2008). Use of recombinant human erythropoietin and risk of severe retinopathy in extremely low-birth-weight infants, </w:t>
      </w:r>
      <w:r w:rsidRPr="000E261C">
        <w:rPr>
          <w:i/>
        </w:rPr>
        <w:t>Pharmacotherapy</w:t>
      </w:r>
      <w:r w:rsidRPr="000E261C">
        <w:t xml:space="preserve"> 28(11):1335-1340. </w:t>
      </w:r>
      <w:hyperlink r:id="rId225" w:history="1">
        <w:r w:rsidRPr="000E261C">
          <w:rPr>
            <w:rStyle w:val="Hyperlink"/>
          </w:rPr>
          <w:t>http://www.ncbi.nlm.nih.gov/pubmed/18956993</w:t>
        </w:r>
      </w:hyperlink>
    </w:p>
    <w:p w14:paraId="205C0011" w14:textId="1419F057" w:rsidR="000E261C" w:rsidRPr="000E261C" w:rsidRDefault="000E261C" w:rsidP="000E261C">
      <w:pPr>
        <w:pStyle w:val="EndNoteBibliography"/>
        <w:spacing w:after="0"/>
        <w:ind w:hanging="720"/>
      </w:pPr>
      <w:r w:rsidRPr="000E261C">
        <w:t>163</w:t>
      </w:r>
      <w:r w:rsidRPr="000E261C">
        <w:tab/>
        <w:t xml:space="preserve">Newton NR, Leonard CH, Piecuch RE and Phibbs RH (1999). Neurodevelopmental outcome of prematurely born children treated with recombinant human erythropoietin in infancy, </w:t>
      </w:r>
      <w:r w:rsidRPr="000E261C">
        <w:rPr>
          <w:i/>
        </w:rPr>
        <w:t>Journal of perinatology : official journal of the California Perinatal Association</w:t>
      </w:r>
      <w:r w:rsidRPr="000E261C">
        <w:t xml:space="preserve"> 19(6 Pt 1):403–406. </w:t>
      </w:r>
      <w:hyperlink r:id="rId226" w:history="1">
        <w:r w:rsidRPr="000E261C">
          <w:rPr>
            <w:rStyle w:val="Hyperlink"/>
          </w:rPr>
          <w:t>http://www.embase.com/search/results?subaction=viewrecord&amp;from=export&amp;id=L31289697</w:t>
        </w:r>
      </w:hyperlink>
    </w:p>
    <w:p w14:paraId="05330081" w14:textId="02475E31" w:rsidR="000E261C" w:rsidRPr="000E261C" w:rsidRDefault="000E261C" w:rsidP="000E261C">
      <w:pPr>
        <w:pStyle w:val="EndNoteBibliography"/>
        <w:spacing w:after="0"/>
        <w:ind w:hanging="720"/>
      </w:pPr>
      <w:r w:rsidRPr="000E261C">
        <w:t>164</w:t>
      </w:r>
      <w:r w:rsidRPr="000E261C">
        <w:tab/>
        <w:t xml:space="preserve">Long H, Yi JM, Hu PL, Li ZB, Qiu WY, Wang F, et al. (2012). Benefits of iron supplementation for low birth weight infants: a systematic review, </w:t>
      </w:r>
      <w:r w:rsidRPr="000E261C">
        <w:rPr>
          <w:i/>
        </w:rPr>
        <w:t>BMC Pediatr</w:t>
      </w:r>
      <w:r w:rsidRPr="000E261C">
        <w:t xml:space="preserve"> 12:99. </w:t>
      </w:r>
      <w:hyperlink r:id="rId227" w:history="1">
        <w:r w:rsidRPr="000E261C">
          <w:rPr>
            <w:rStyle w:val="Hyperlink"/>
          </w:rPr>
          <w:t>http://www.ncbi.nlm.nih.gov/pubmed/22794149</w:t>
        </w:r>
      </w:hyperlink>
    </w:p>
    <w:p w14:paraId="74761213" w14:textId="384CE5F9" w:rsidR="000E261C" w:rsidRPr="000E261C" w:rsidRDefault="000E261C" w:rsidP="000E261C">
      <w:pPr>
        <w:pStyle w:val="EndNoteBibliography"/>
        <w:spacing w:after="0"/>
        <w:ind w:hanging="720"/>
      </w:pPr>
      <w:r w:rsidRPr="000E261C">
        <w:t>165</w:t>
      </w:r>
      <w:r w:rsidRPr="000E261C">
        <w:tab/>
        <w:t xml:space="preserve">Mills RJ and Davies MW (2012). Enteral iron supplementation in preterm and low birth weight infants, </w:t>
      </w:r>
      <w:r w:rsidRPr="000E261C">
        <w:rPr>
          <w:i/>
        </w:rPr>
        <w:t>Cochrane Database Syst Rev</w:t>
      </w:r>
      <w:r w:rsidRPr="000E261C">
        <w:t xml:space="preserve"> 3:CD005095. </w:t>
      </w:r>
      <w:hyperlink r:id="rId228" w:history="1">
        <w:r w:rsidRPr="000E261C">
          <w:rPr>
            <w:rStyle w:val="Hyperlink"/>
          </w:rPr>
          <w:t>http://www.ncbi.nlm.nih.gov/pubmed/22419305</w:t>
        </w:r>
      </w:hyperlink>
    </w:p>
    <w:p w14:paraId="2DF107C2" w14:textId="359BD489" w:rsidR="000E261C" w:rsidRPr="000E261C" w:rsidRDefault="000E261C" w:rsidP="000E261C">
      <w:pPr>
        <w:pStyle w:val="EndNoteBibliography"/>
        <w:spacing w:after="0"/>
        <w:ind w:hanging="720"/>
      </w:pPr>
      <w:r w:rsidRPr="000E261C">
        <w:t>166</w:t>
      </w:r>
      <w:r w:rsidRPr="000E261C">
        <w:tab/>
        <w:t xml:space="preserve">Agostoni C, Buonocore G, Carnielli VP, De Curtis M, Darmaun D, Decsi T, et al. (2010). Enteral nutrient supply for preterm infants: commentary from the European Society of Paediatric Gastroenterology, Hepatology and Nutrition Committee on Nutrition, </w:t>
      </w:r>
      <w:r w:rsidRPr="000E261C">
        <w:rPr>
          <w:i/>
        </w:rPr>
        <w:t>J Pediatr Gastroenterol Nutr</w:t>
      </w:r>
      <w:r w:rsidRPr="000E261C">
        <w:t xml:space="preserve"> 50(1):85–91. </w:t>
      </w:r>
      <w:hyperlink r:id="rId229" w:history="1">
        <w:r w:rsidRPr="000E261C">
          <w:rPr>
            <w:rStyle w:val="Hyperlink"/>
          </w:rPr>
          <w:t>http://www.ncbi.nlm.nih.gov/pubmed/19881390</w:t>
        </w:r>
      </w:hyperlink>
    </w:p>
    <w:p w14:paraId="05102B70" w14:textId="043E5947" w:rsidR="000E261C" w:rsidRPr="000E261C" w:rsidRDefault="000E261C" w:rsidP="000E261C">
      <w:pPr>
        <w:pStyle w:val="EndNoteBibliography"/>
        <w:spacing w:after="0"/>
        <w:ind w:hanging="720"/>
      </w:pPr>
      <w:r w:rsidRPr="000E261C">
        <w:t>167</w:t>
      </w:r>
      <w:r w:rsidRPr="000E261C">
        <w:tab/>
        <w:t xml:space="preserve">Taylor TA and Kennedy KA (2013). Randomized trial of iron supplementation versus routine iron intake in VLBW infants, </w:t>
      </w:r>
      <w:r w:rsidRPr="000E261C">
        <w:rPr>
          <w:i/>
        </w:rPr>
        <w:t>Pediatrics</w:t>
      </w:r>
      <w:r w:rsidRPr="000E261C">
        <w:t xml:space="preserve"> 131(2):e433–e438. </w:t>
      </w:r>
      <w:hyperlink r:id="rId230" w:history="1">
        <w:r w:rsidRPr="000E261C">
          <w:rPr>
            <w:rStyle w:val="Hyperlink"/>
          </w:rPr>
          <w:t>http://pediatrics.aappublications.org/content/131/2/e433.full.pdf</w:t>
        </w:r>
      </w:hyperlink>
    </w:p>
    <w:p w14:paraId="7C626E87" w14:textId="052AAC61" w:rsidR="000E261C" w:rsidRPr="000E261C" w:rsidRDefault="000E261C" w:rsidP="000E261C">
      <w:pPr>
        <w:pStyle w:val="EndNoteBibliography"/>
        <w:spacing w:after="0"/>
        <w:ind w:hanging="720"/>
      </w:pPr>
      <w:r w:rsidRPr="000E261C">
        <w:t>168</w:t>
      </w:r>
      <w:r w:rsidRPr="000E261C">
        <w:tab/>
        <w:t xml:space="preserve">Sankar MJ, Saxena R, Mani K, Agarwal R, Deorari AK and Paul VK (2009). Early iron supplementation in very low birth weight infants - A randomized controlled trial, </w:t>
      </w:r>
      <w:r w:rsidRPr="000E261C">
        <w:rPr>
          <w:i/>
        </w:rPr>
        <w:t>Acta Paediatrica, International Journal of Paediatrics</w:t>
      </w:r>
      <w:r w:rsidRPr="000E261C">
        <w:t xml:space="preserve"> 98(6):953–958. </w:t>
      </w:r>
      <w:hyperlink r:id="rId231" w:history="1">
        <w:r w:rsidRPr="000E261C">
          <w:rPr>
            <w:rStyle w:val="Hyperlink"/>
          </w:rPr>
          <w:t>http://www.embase.com/search/results?subaction=viewrecord&amp;from=export&amp;id=L354556418</w:t>
        </w:r>
      </w:hyperlink>
    </w:p>
    <w:p w14:paraId="3DFFE7BB" w14:textId="10482CCE" w:rsidR="000E261C" w:rsidRPr="000E261C" w:rsidRDefault="000E261C" w:rsidP="000E261C">
      <w:pPr>
        <w:pStyle w:val="EndNoteBibliography"/>
        <w:spacing w:after="0"/>
        <w:ind w:hanging="720"/>
      </w:pPr>
      <w:r w:rsidRPr="000E261C">
        <w:t>169</w:t>
      </w:r>
      <w:r w:rsidRPr="000E261C">
        <w:tab/>
        <w:t xml:space="preserve">Berseth CL, Van Aerde JE, Gross S, Stolz SI, Harris CL and Hansen JW (2004). Growth, efficacy, and safety of feeding an iron-fortified human milk fortifier, </w:t>
      </w:r>
      <w:r w:rsidRPr="000E261C">
        <w:rPr>
          <w:i/>
        </w:rPr>
        <w:t>Pediatrics</w:t>
      </w:r>
      <w:r w:rsidRPr="000E261C">
        <w:t xml:space="preserve"> 114(6):e699–706. </w:t>
      </w:r>
      <w:hyperlink r:id="rId232" w:history="1">
        <w:r w:rsidRPr="000E261C">
          <w:rPr>
            <w:rStyle w:val="Hyperlink"/>
          </w:rPr>
          <w:t>http://www.ncbi.nlm.nih.gov/pubmed/15545616</w:t>
        </w:r>
      </w:hyperlink>
    </w:p>
    <w:p w14:paraId="270EB63B" w14:textId="1E5E3E0B" w:rsidR="000E261C" w:rsidRPr="000E261C" w:rsidRDefault="000E261C" w:rsidP="000E261C">
      <w:pPr>
        <w:pStyle w:val="EndNoteBibliography"/>
        <w:spacing w:after="0"/>
        <w:ind w:hanging="720"/>
      </w:pPr>
      <w:r w:rsidRPr="000E261C">
        <w:t>170</w:t>
      </w:r>
      <w:r w:rsidRPr="000E261C">
        <w:tab/>
        <w:t xml:space="preserve">Franz AR, Mihatsch WA, Sander S, Kron M and Pohlandt F (2000). Prospective randomized trial of early versus late enteral iron supplementation in infants with a birth weight of less than 1301 grams, </w:t>
      </w:r>
      <w:r w:rsidRPr="000E261C">
        <w:rPr>
          <w:i/>
        </w:rPr>
        <w:t>Pediatrics</w:t>
      </w:r>
      <w:r w:rsidRPr="000E261C">
        <w:t xml:space="preserve"> 106(4):700–706. </w:t>
      </w:r>
      <w:hyperlink r:id="rId233" w:history="1">
        <w:r w:rsidRPr="000E261C">
          <w:rPr>
            <w:rStyle w:val="Hyperlink"/>
          </w:rPr>
          <w:t>http://www.ncbi.nlm.nih.gov/pubmed/11015511</w:t>
        </w:r>
      </w:hyperlink>
    </w:p>
    <w:p w14:paraId="243B7B5B" w14:textId="6195E7EB" w:rsidR="000E261C" w:rsidRPr="000E261C" w:rsidRDefault="000E261C" w:rsidP="000E261C">
      <w:pPr>
        <w:pStyle w:val="EndNoteBibliography"/>
        <w:spacing w:after="0"/>
        <w:ind w:hanging="720"/>
      </w:pPr>
      <w:r w:rsidRPr="000E261C">
        <w:t>171</w:t>
      </w:r>
      <w:r w:rsidRPr="000E261C">
        <w:tab/>
        <w:t xml:space="preserve">Pasricha SR, Hayes E, Kalumba K and Biggs BA (2013). Effect of daily iron supplementation on health in children aged 4-23 months: A systematic review and meta-analysis of randomised controlled trials, </w:t>
      </w:r>
      <w:r w:rsidRPr="000E261C">
        <w:rPr>
          <w:i/>
        </w:rPr>
        <w:t>The Lancet Global Health</w:t>
      </w:r>
      <w:r w:rsidRPr="000E261C">
        <w:t xml:space="preserve"> 1(2):e77–e86. </w:t>
      </w:r>
      <w:hyperlink r:id="rId234" w:history="1">
        <w:r w:rsidRPr="000E261C">
          <w:rPr>
            <w:rStyle w:val="Hyperlink"/>
          </w:rPr>
          <w:t>http://www.thelancet.com/pdfs/journals/langlo/PIIS2214-109X(13)70046-9.pdf</w:t>
        </w:r>
      </w:hyperlink>
    </w:p>
    <w:p w14:paraId="664762D2" w14:textId="6807CB37" w:rsidR="000E261C" w:rsidRPr="000E261C" w:rsidRDefault="000E261C" w:rsidP="000E261C">
      <w:pPr>
        <w:pStyle w:val="EndNoteBibliography"/>
        <w:spacing w:after="0"/>
        <w:ind w:hanging="720"/>
      </w:pPr>
      <w:r w:rsidRPr="000E261C">
        <w:t>172</w:t>
      </w:r>
      <w:r w:rsidRPr="000E261C">
        <w:tab/>
        <w:t xml:space="preserve">Okebe JU, Yahav D, Shbita R and Paul M (2011). Oral iron supplements for children in malaria-endemic areas, </w:t>
      </w:r>
      <w:r w:rsidRPr="000E261C">
        <w:rPr>
          <w:i/>
        </w:rPr>
        <w:t>Cochrane database of systematic reviews (Online)</w:t>
      </w:r>
      <w:r w:rsidRPr="000E261C">
        <w:t xml:space="preserve"> (10):CD006589. </w:t>
      </w:r>
      <w:hyperlink r:id="rId235" w:history="1">
        <w:r w:rsidRPr="000E261C">
          <w:rPr>
            <w:rStyle w:val="Hyperlink"/>
          </w:rPr>
          <w:t>http://www.embase.com/search/results?subaction=viewrecord&amp;from=export&amp;id=L362839424</w:t>
        </w:r>
      </w:hyperlink>
    </w:p>
    <w:p w14:paraId="43980BCC" w14:textId="21A43336" w:rsidR="000E261C" w:rsidRPr="000E261C" w:rsidRDefault="000E261C" w:rsidP="000E261C">
      <w:pPr>
        <w:pStyle w:val="EndNoteBibliography"/>
        <w:spacing w:after="0"/>
        <w:ind w:hanging="720"/>
      </w:pPr>
      <w:r w:rsidRPr="000E261C">
        <w:t>173</w:t>
      </w:r>
      <w:r w:rsidRPr="000E261C">
        <w:tab/>
        <w:t xml:space="preserve">Akman M, Cebeci D, Okur V, Angin H, Abali O and Akman AC (2004). The effects of iron deficiency on infants developmental test performance, </w:t>
      </w:r>
      <w:r w:rsidRPr="000E261C">
        <w:rPr>
          <w:i/>
        </w:rPr>
        <w:t>Acta Paediatr</w:t>
      </w:r>
      <w:r w:rsidRPr="000E261C">
        <w:t xml:space="preserve"> 93(10):1391–1396. </w:t>
      </w:r>
      <w:hyperlink r:id="rId236" w:history="1">
        <w:r w:rsidRPr="000E261C">
          <w:rPr>
            <w:rStyle w:val="Hyperlink"/>
          </w:rPr>
          <w:t>http://www.ncbi.nlm.nih.gov/pubmed/15499963</w:t>
        </w:r>
      </w:hyperlink>
    </w:p>
    <w:p w14:paraId="715642C3" w14:textId="0E3CCEB3" w:rsidR="000E261C" w:rsidRPr="000E261C" w:rsidRDefault="000E261C" w:rsidP="000E261C">
      <w:pPr>
        <w:pStyle w:val="EndNoteBibliography"/>
        <w:spacing w:after="0"/>
        <w:ind w:hanging="720"/>
      </w:pPr>
      <w:r w:rsidRPr="000E261C">
        <w:t>174</w:t>
      </w:r>
      <w:r w:rsidRPr="000E261C">
        <w:tab/>
        <w:t xml:space="preserve">Aukett MA, Parks YA, Scott PH and Wharton BA (1986). Treatment with iron increases weight gain and psychomotor development, </w:t>
      </w:r>
      <w:r w:rsidRPr="000E261C">
        <w:rPr>
          <w:i/>
        </w:rPr>
        <w:t>Archives of Disease in Childhood</w:t>
      </w:r>
      <w:r w:rsidRPr="000E261C">
        <w:t xml:space="preserve"> 61(9):849–857. </w:t>
      </w:r>
      <w:hyperlink r:id="rId237" w:history="1">
        <w:r w:rsidRPr="000E261C">
          <w:rPr>
            <w:rStyle w:val="Hyperlink"/>
          </w:rPr>
          <w:t>http://www.ncbi.nlm.nih.gov/pmc/articles/PMC1778027/pdf/archdisch00706-0033.pdf</w:t>
        </w:r>
      </w:hyperlink>
    </w:p>
    <w:p w14:paraId="07A3D2AF" w14:textId="73CFC1BD" w:rsidR="000E261C" w:rsidRPr="000E261C" w:rsidRDefault="000E261C" w:rsidP="000E261C">
      <w:pPr>
        <w:pStyle w:val="EndNoteBibliography"/>
        <w:spacing w:after="0"/>
        <w:ind w:hanging="720"/>
      </w:pPr>
      <w:r w:rsidRPr="000E261C">
        <w:t>175</w:t>
      </w:r>
      <w:r w:rsidRPr="000E261C">
        <w:tab/>
        <w:t xml:space="preserve">Berger J, Dyck JL, Galan P, Aplogan A, Schneider D, Traissac P, et al. (2000). Effect of daily iron supplementation on iron status, cell-mediated immunity, and incidence of infections in 6.36 month old Togolese children, </w:t>
      </w:r>
      <w:r w:rsidRPr="000E261C">
        <w:rPr>
          <w:i/>
        </w:rPr>
        <w:t>Eur J Clin Nutr</w:t>
      </w:r>
      <w:r w:rsidRPr="000E261C">
        <w:t xml:space="preserve"> 54(1):29–35. </w:t>
      </w:r>
      <w:hyperlink r:id="rId238" w:history="1">
        <w:r w:rsidRPr="000E261C">
          <w:rPr>
            <w:rStyle w:val="Hyperlink"/>
          </w:rPr>
          <w:t>http://www.ncbi.nlm.nih.gov/pubmed/10694769</w:t>
        </w:r>
      </w:hyperlink>
    </w:p>
    <w:p w14:paraId="0F4EA29C" w14:textId="6C54B958" w:rsidR="000E261C" w:rsidRPr="000E261C" w:rsidRDefault="000E261C" w:rsidP="000E261C">
      <w:pPr>
        <w:pStyle w:val="EndNoteBibliography"/>
        <w:spacing w:after="0"/>
        <w:ind w:hanging="720"/>
      </w:pPr>
      <w:r w:rsidRPr="000E261C">
        <w:t>176</w:t>
      </w:r>
      <w:r w:rsidRPr="000E261C">
        <w:tab/>
        <w:t xml:space="preserve">Berger J, Ninh NX, Khan NC and et al. (2006). Efficacy of combined iron and zinc supplementation on micronutrient status and growth in Vietnamese infants, </w:t>
      </w:r>
      <w:r w:rsidRPr="000E261C">
        <w:rPr>
          <w:i/>
        </w:rPr>
        <w:t>Eur J Clin Nutr</w:t>
      </w:r>
      <w:r w:rsidRPr="000E261C">
        <w:t xml:space="preserve"> 60(4):443–454. </w:t>
      </w:r>
      <w:hyperlink r:id="rId239" w:history="1">
        <w:r w:rsidRPr="000E261C">
          <w:rPr>
            <w:rStyle w:val="Hyperlink"/>
          </w:rPr>
          <w:t>http://www.ncbi.nlm.nih.gov/pubmed/16306925</w:t>
        </w:r>
      </w:hyperlink>
    </w:p>
    <w:p w14:paraId="4D375B53" w14:textId="07CD07A3" w:rsidR="000E261C" w:rsidRPr="000E261C" w:rsidRDefault="000E261C" w:rsidP="000E261C">
      <w:pPr>
        <w:pStyle w:val="EndNoteBibliography"/>
        <w:spacing w:after="0"/>
        <w:ind w:hanging="720"/>
      </w:pPr>
      <w:r w:rsidRPr="000E261C">
        <w:t>177</w:t>
      </w:r>
      <w:r w:rsidRPr="000E261C">
        <w:tab/>
        <w:t xml:space="preserve">Desai MR, Mei JV, Kariuki SK, Wannemuehler KA, Phillips-Howard PA, Nahlen BL, et al. (2003). Randomized, controlled trial of daily iron supplementation and intermittent sulfadoxinepyrimethamine for the treatment of mild childhood anemia in western Kenya, </w:t>
      </w:r>
      <w:r w:rsidRPr="000E261C">
        <w:rPr>
          <w:i/>
        </w:rPr>
        <w:t>Journal of Infectious Diseases</w:t>
      </w:r>
      <w:r w:rsidRPr="000E261C">
        <w:t xml:space="preserve"> 187(4):658–666. </w:t>
      </w:r>
      <w:hyperlink r:id="rId240" w:history="1">
        <w:r w:rsidRPr="000E261C">
          <w:rPr>
            <w:rStyle w:val="Hyperlink"/>
          </w:rPr>
          <w:t>http://jid.oxfordjournals.org/content/187/4/658.full</w:t>
        </w:r>
      </w:hyperlink>
    </w:p>
    <w:p w14:paraId="5833E44F" w14:textId="3BCD59E1" w:rsidR="000E261C" w:rsidRPr="000E261C" w:rsidRDefault="000E261C" w:rsidP="000E261C">
      <w:pPr>
        <w:pStyle w:val="EndNoteBibliography"/>
        <w:spacing w:after="0"/>
        <w:ind w:hanging="720"/>
      </w:pPr>
      <w:r w:rsidRPr="000E261C">
        <w:t>178</w:t>
      </w:r>
      <w:r w:rsidRPr="000E261C">
        <w:tab/>
        <w:t xml:space="preserve">Dijkhuizen MA, Wieringa FT, West CE and Martuti SM (2001). Effects of iron and zinc supplementation in Indonesian infants on micronutrient status and growth, </w:t>
      </w:r>
      <w:r w:rsidRPr="000E261C">
        <w:rPr>
          <w:i/>
        </w:rPr>
        <w:t>Journal of Nutrition</w:t>
      </w:r>
      <w:r w:rsidRPr="000E261C">
        <w:t xml:space="preserve"> 131(11):2860–2865. </w:t>
      </w:r>
      <w:hyperlink r:id="rId241" w:history="1">
        <w:r w:rsidRPr="000E261C">
          <w:rPr>
            <w:rStyle w:val="Hyperlink"/>
          </w:rPr>
          <w:t>http://www.ncbi.nlm.nih.gov/pubmed/11694609</w:t>
        </w:r>
      </w:hyperlink>
    </w:p>
    <w:p w14:paraId="2B5F2CD3" w14:textId="6AAC62A9" w:rsidR="000E261C" w:rsidRPr="000E261C" w:rsidRDefault="000E261C" w:rsidP="000E261C">
      <w:pPr>
        <w:pStyle w:val="EndNoteBibliography"/>
        <w:spacing w:after="0"/>
        <w:ind w:hanging="720"/>
      </w:pPr>
      <w:r w:rsidRPr="000E261C">
        <w:t>179</w:t>
      </w:r>
      <w:r w:rsidRPr="000E261C">
        <w:tab/>
        <w:t xml:space="preserve">Domellof M (2001). </w:t>
      </w:r>
      <w:r w:rsidRPr="000E261C">
        <w:rPr>
          <w:i/>
        </w:rPr>
        <w:t>Iron requirements of term, breast-fed infants: a study in Sweden and Honduras</w:t>
      </w:r>
      <w:r w:rsidRPr="000E261C">
        <w:t xml:space="preserve">, Umeå University medical dissertations, Umeå University, Umeå, Sweden. </w:t>
      </w:r>
      <w:hyperlink r:id="rId242" w:history="1">
        <w:r w:rsidRPr="000E261C">
          <w:rPr>
            <w:rStyle w:val="Hyperlink"/>
          </w:rPr>
          <w:t>https://www.google.com.au/url?sa=t&amp;rct=j&amp;q=&amp;esrc=s&amp;source=web&amp;cd=1&amp;cad=rja&amp;uact=8&amp;ved=0CB4QFjAA&amp;url=https%3A%2F%2Fwww.diva-portal.org%2Fsmash%2Fget%2Fdiva2%3A769097%2FFULLTEXT01.pdf&amp;ei=JS0rVYLcIOfKmAWerYHIDw&amp;usg=AFQjCNHYrw6FBMXgze9kgPqlZ7CDr9hzEg&amp;sig2=A2bpruNRQUdI5bZYPerFCw&amp;bvm=bv.90491159,d.dGY</w:t>
        </w:r>
      </w:hyperlink>
    </w:p>
    <w:p w14:paraId="54CBD5A0" w14:textId="02611219" w:rsidR="000E261C" w:rsidRPr="000E261C" w:rsidRDefault="000E261C" w:rsidP="000E261C">
      <w:pPr>
        <w:pStyle w:val="EndNoteBibliography"/>
        <w:spacing w:after="0"/>
        <w:ind w:hanging="720"/>
      </w:pPr>
      <w:r w:rsidRPr="000E261C">
        <w:t>180</w:t>
      </w:r>
      <w:r w:rsidRPr="000E261C">
        <w:tab/>
        <w:t xml:space="preserve">Dossa RA, Ategbo EA, Van Raaij JM, De Graaf C and Hautvast JG (2001). Multivitamin-multimineral and iron supplementation did not improve appetite of young stunted and anemic Beninese children, </w:t>
      </w:r>
      <w:r w:rsidRPr="000E261C">
        <w:rPr>
          <w:i/>
        </w:rPr>
        <w:t>Journal of Nutrition</w:t>
      </w:r>
      <w:r w:rsidRPr="000E261C">
        <w:t xml:space="preserve"> 131(11):2874–2879. </w:t>
      </w:r>
      <w:hyperlink r:id="rId243" w:history="1">
        <w:r w:rsidRPr="000E261C">
          <w:rPr>
            <w:rStyle w:val="Hyperlink"/>
          </w:rPr>
          <w:t>http://www.ncbi.nlm.nih.gov/pubmed/11694611</w:t>
        </w:r>
      </w:hyperlink>
    </w:p>
    <w:p w14:paraId="533EBB6D" w14:textId="29F927BB" w:rsidR="000E261C" w:rsidRPr="000E261C" w:rsidRDefault="000E261C" w:rsidP="000E261C">
      <w:pPr>
        <w:pStyle w:val="EndNoteBibliography"/>
        <w:spacing w:after="0"/>
        <w:ind w:hanging="720"/>
      </w:pPr>
      <w:r w:rsidRPr="000E261C">
        <w:t>181</w:t>
      </w:r>
      <w:r w:rsidRPr="000E261C">
        <w:tab/>
        <w:t xml:space="preserve">Ermis B, Demirel F, Demircan N and Gurel A (2002). Effects of three different iron supplementations in term healthy infants after 5 months of life, </w:t>
      </w:r>
      <w:r w:rsidRPr="000E261C">
        <w:rPr>
          <w:i/>
        </w:rPr>
        <w:t>Journal of Tropical Pediatrics</w:t>
      </w:r>
      <w:r w:rsidRPr="000E261C">
        <w:t xml:space="preserve"> 48(5):280–284. </w:t>
      </w:r>
      <w:hyperlink r:id="rId244" w:history="1">
        <w:r w:rsidRPr="000E261C">
          <w:rPr>
            <w:rStyle w:val="Hyperlink"/>
          </w:rPr>
          <w:t>http://www.ncbi.nlm.nih.gov/pubmed/12405170</w:t>
        </w:r>
      </w:hyperlink>
    </w:p>
    <w:p w14:paraId="720BA9CE" w14:textId="0E6E785D" w:rsidR="000E261C" w:rsidRPr="000E261C" w:rsidRDefault="000E261C" w:rsidP="000E261C">
      <w:pPr>
        <w:pStyle w:val="EndNoteBibliography"/>
        <w:spacing w:after="0"/>
        <w:ind w:hanging="720"/>
      </w:pPr>
      <w:r w:rsidRPr="000E261C">
        <w:t>182</w:t>
      </w:r>
      <w:r w:rsidRPr="000E261C">
        <w:tab/>
        <w:t xml:space="preserve">Fahmida U, Rumawas JS, Utomo B, Patmonodewo S and Schultink W (2007). Zinc-iron, but not zinc-alone supplementation, increased linear growth of stunted infants with low haemoglobin, </w:t>
      </w:r>
      <w:r w:rsidRPr="000E261C">
        <w:rPr>
          <w:i/>
        </w:rPr>
        <w:t>Asia Pacific Journal of Clinical Nutrition</w:t>
      </w:r>
      <w:r w:rsidRPr="000E261C">
        <w:t xml:space="preserve"> 16(2):301–309. </w:t>
      </w:r>
      <w:hyperlink r:id="rId245" w:history="1">
        <w:r w:rsidRPr="000E261C">
          <w:rPr>
            <w:rStyle w:val="Hyperlink"/>
          </w:rPr>
          <w:t>http://www.ncbi.nlm.nih.gov/pubmed/17468087</w:t>
        </w:r>
      </w:hyperlink>
    </w:p>
    <w:p w14:paraId="291FF271" w14:textId="0BDCB136" w:rsidR="000E261C" w:rsidRPr="000E261C" w:rsidRDefault="000E261C" w:rsidP="000E261C">
      <w:pPr>
        <w:pStyle w:val="EndNoteBibliography"/>
        <w:spacing w:after="0"/>
        <w:ind w:hanging="720"/>
      </w:pPr>
      <w:r w:rsidRPr="000E261C">
        <w:t>183</w:t>
      </w:r>
      <w:r w:rsidRPr="000E261C">
        <w:tab/>
        <w:t xml:space="preserve">Fuerth JH (1972). Iron supplementation of the diet in full-term infants: a controlled study, </w:t>
      </w:r>
      <w:r w:rsidRPr="000E261C">
        <w:rPr>
          <w:i/>
        </w:rPr>
        <w:t>Journal of Pediatrics</w:t>
      </w:r>
      <w:r w:rsidRPr="000E261C">
        <w:t xml:space="preserve"> 80(6):974–979. </w:t>
      </w:r>
      <w:hyperlink r:id="rId246" w:history="1">
        <w:r w:rsidRPr="000E261C">
          <w:rPr>
            <w:rStyle w:val="Hyperlink"/>
          </w:rPr>
          <w:t>http://www.ncbi.nlm.nih.gov/pubmed/5026038</w:t>
        </w:r>
      </w:hyperlink>
    </w:p>
    <w:p w14:paraId="0ED31014" w14:textId="6320BEC0" w:rsidR="000E261C" w:rsidRPr="000E261C" w:rsidRDefault="000E261C" w:rsidP="000E261C">
      <w:pPr>
        <w:pStyle w:val="EndNoteBibliography"/>
        <w:spacing w:after="0"/>
        <w:ind w:hanging="720"/>
      </w:pPr>
      <w:r w:rsidRPr="000E261C">
        <w:t>184</w:t>
      </w:r>
      <w:r w:rsidRPr="000E261C">
        <w:tab/>
        <w:t xml:space="preserve">Geltman PL, Meyers AF and Bauchner H (2001). Daily multivitamins with iron to prevent anemia in infancy: a randomized clinical trial, </w:t>
      </w:r>
      <w:r w:rsidRPr="000E261C">
        <w:rPr>
          <w:i/>
        </w:rPr>
        <w:t>Clinical Pediatrics (Philadelphia)</w:t>
      </w:r>
      <w:r w:rsidRPr="000E261C">
        <w:t xml:space="preserve"> 40(10):549–554. </w:t>
      </w:r>
      <w:hyperlink r:id="rId247" w:history="1">
        <w:r w:rsidRPr="000E261C">
          <w:rPr>
            <w:rStyle w:val="Hyperlink"/>
          </w:rPr>
          <w:t>http://www.ncbi.nlm.nih.gov/pubmed/11681821</w:t>
        </w:r>
      </w:hyperlink>
    </w:p>
    <w:p w14:paraId="512FC7F4" w14:textId="12FFDFD8" w:rsidR="000E261C" w:rsidRPr="000E261C" w:rsidRDefault="000E261C" w:rsidP="000E261C">
      <w:pPr>
        <w:pStyle w:val="EndNoteBibliography"/>
        <w:spacing w:after="0"/>
        <w:ind w:hanging="720"/>
      </w:pPr>
      <w:r w:rsidRPr="000E261C">
        <w:t>185</w:t>
      </w:r>
      <w:r w:rsidRPr="000E261C">
        <w:tab/>
        <w:t xml:space="preserve">Geltman PL, Meyers AF, Mehta SD, Brugnara C, Villon I, Wu YA, et al. (2004). Daily multivitamins with iron to prevent anemia in high-risk infants: A randomized clinical trial, </w:t>
      </w:r>
      <w:r w:rsidRPr="000E261C">
        <w:rPr>
          <w:i/>
        </w:rPr>
        <w:t>Pediatrics</w:t>
      </w:r>
      <w:r w:rsidRPr="000E261C">
        <w:t xml:space="preserve"> 114(1):86–93. </w:t>
      </w:r>
      <w:hyperlink r:id="rId248" w:history="1">
        <w:r w:rsidRPr="000E261C">
          <w:rPr>
            <w:rStyle w:val="Hyperlink"/>
          </w:rPr>
          <w:t>http://www.ncbi.nlm.nih.gov/pubmed/15231912</w:t>
        </w:r>
      </w:hyperlink>
    </w:p>
    <w:p w14:paraId="1B91B1DC" w14:textId="3860F1BA" w:rsidR="000E261C" w:rsidRPr="000E261C" w:rsidRDefault="000E261C" w:rsidP="000E261C">
      <w:pPr>
        <w:pStyle w:val="EndNoteBibliography"/>
        <w:spacing w:after="0"/>
        <w:ind w:hanging="720"/>
      </w:pPr>
      <w:r w:rsidRPr="000E261C">
        <w:t>186</w:t>
      </w:r>
      <w:r w:rsidRPr="000E261C">
        <w:tab/>
        <w:t xml:space="preserve">Idjradinata P and Pollitt E (1993). Reversal of developmental delays in iron-deficient anaemic infants treated with iron, </w:t>
      </w:r>
      <w:r w:rsidRPr="000E261C">
        <w:rPr>
          <w:i/>
        </w:rPr>
        <w:t>Lancet</w:t>
      </w:r>
      <w:r w:rsidRPr="000E261C">
        <w:t xml:space="preserve"> 341(8836):1–4. </w:t>
      </w:r>
      <w:hyperlink r:id="rId249" w:history="1">
        <w:r w:rsidRPr="000E261C">
          <w:rPr>
            <w:rStyle w:val="Hyperlink"/>
          </w:rPr>
          <w:t>http://www.ncbi.nlm.nih.gov/pubmed/7678046</w:t>
        </w:r>
      </w:hyperlink>
    </w:p>
    <w:p w14:paraId="0B99FFF6" w14:textId="6B4FB437" w:rsidR="000E261C" w:rsidRPr="000E261C" w:rsidRDefault="000E261C" w:rsidP="000E261C">
      <w:pPr>
        <w:pStyle w:val="EndNoteBibliography"/>
        <w:spacing w:after="0"/>
        <w:ind w:hanging="720"/>
      </w:pPr>
      <w:r w:rsidRPr="000E261C">
        <w:t>187</w:t>
      </w:r>
      <w:r w:rsidRPr="000E261C">
        <w:tab/>
        <w:t xml:space="preserve">Irigoyen M, Davidson LL, Carriero D and Seaman C (1991). Randomized, placebo-controlled trial of iron supplementation in infants with low hemoglobin levels fed iron-fortified formula, </w:t>
      </w:r>
      <w:r w:rsidRPr="000E261C">
        <w:rPr>
          <w:i/>
        </w:rPr>
        <w:t>Pediatrics</w:t>
      </w:r>
      <w:r w:rsidRPr="000E261C">
        <w:t xml:space="preserve"> 88(2):320–326. </w:t>
      </w:r>
      <w:hyperlink r:id="rId250" w:history="1">
        <w:r w:rsidRPr="000E261C">
          <w:rPr>
            <w:rStyle w:val="Hyperlink"/>
          </w:rPr>
          <w:t>http://www.ncbi.nlm.nih.gov/pubmed/1861932</w:t>
        </w:r>
      </w:hyperlink>
    </w:p>
    <w:p w14:paraId="09ACD55A" w14:textId="7A5C71F9" w:rsidR="000E261C" w:rsidRPr="000E261C" w:rsidRDefault="000E261C" w:rsidP="000E261C">
      <w:pPr>
        <w:pStyle w:val="EndNoteBibliography"/>
        <w:spacing w:after="0"/>
        <w:ind w:hanging="720"/>
      </w:pPr>
      <w:r w:rsidRPr="000E261C">
        <w:t>188</w:t>
      </w:r>
      <w:r w:rsidRPr="000E261C">
        <w:tab/>
        <w:t xml:space="preserve">Lind T, Lonnerdal B, Stenlund H, Ismail D, Seswandhana R, Ekstrom EC, et al. (2003). A community-based randomized controlled trial of iron and zinc supplementation in Indonesian infants: interactions between iron and zinc, </w:t>
      </w:r>
      <w:r w:rsidRPr="000E261C">
        <w:rPr>
          <w:i/>
        </w:rPr>
        <w:t>American Journal of Clinical Nutrition</w:t>
      </w:r>
      <w:r w:rsidRPr="000E261C">
        <w:t xml:space="preserve"> 77(4):883–890. </w:t>
      </w:r>
      <w:hyperlink r:id="rId251" w:history="1">
        <w:r w:rsidRPr="000E261C">
          <w:rPr>
            <w:rStyle w:val="Hyperlink"/>
          </w:rPr>
          <w:t>http://ajcn.nutrition.org/content/77/4/883.abstract</w:t>
        </w:r>
      </w:hyperlink>
    </w:p>
    <w:p w14:paraId="0127AAC3" w14:textId="41D25F82" w:rsidR="000E261C" w:rsidRPr="000E261C" w:rsidRDefault="000E261C" w:rsidP="000E261C">
      <w:pPr>
        <w:pStyle w:val="EndNoteBibliography"/>
        <w:spacing w:after="0"/>
        <w:ind w:hanging="720"/>
      </w:pPr>
      <w:r w:rsidRPr="000E261C">
        <w:t>189</w:t>
      </w:r>
      <w:r w:rsidRPr="000E261C">
        <w:tab/>
        <w:t xml:space="preserve">Lozoff B, Brittenham GM, Viteri FE, Wolf AW and Urrutia JJ (1982). The effects of short-term oral iron therapy on developmental deficits in iron-deficient anemic infants, </w:t>
      </w:r>
      <w:r w:rsidRPr="000E261C">
        <w:rPr>
          <w:i/>
        </w:rPr>
        <w:t>Journal of Pediatrics</w:t>
      </w:r>
      <w:r w:rsidRPr="000E261C">
        <w:t xml:space="preserve"> 100(3):351–357. </w:t>
      </w:r>
      <w:hyperlink r:id="rId252" w:history="1">
        <w:r w:rsidRPr="000E261C">
          <w:rPr>
            <w:rStyle w:val="Hyperlink"/>
          </w:rPr>
          <w:t>http://www.ncbi.nlm.nih.gov/pubmed/6174719</w:t>
        </w:r>
      </w:hyperlink>
    </w:p>
    <w:p w14:paraId="0B70A951" w14:textId="2F99B55C" w:rsidR="000E261C" w:rsidRPr="000E261C" w:rsidRDefault="000E261C" w:rsidP="000E261C">
      <w:pPr>
        <w:pStyle w:val="EndNoteBibliography"/>
        <w:spacing w:after="0"/>
        <w:ind w:hanging="720"/>
      </w:pPr>
      <w:r w:rsidRPr="000E261C">
        <w:t>190</w:t>
      </w:r>
      <w:r w:rsidRPr="000E261C">
        <w:tab/>
        <w:t xml:space="preserve">Lozoff B, Wolf AW and Jimenez E (1996). Iron-deficiency anemia and infant development: effects of extended oral iron therapy, </w:t>
      </w:r>
      <w:r w:rsidRPr="000E261C">
        <w:rPr>
          <w:i/>
        </w:rPr>
        <w:t>Journal of Pediatrics</w:t>
      </w:r>
      <w:r w:rsidRPr="000E261C">
        <w:t xml:space="preserve"> 129(3):382–389. </w:t>
      </w:r>
      <w:hyperlink r:id="rId253" w:history="1">
        <w:r w:rsidRPr="000E261C">
          <w:rPr>
            <w:rStyle w:val="Hyperlink"/>
          </w:rPr>
          <w:t>http://www.ncbi.nlm.nih.gov/pubmed/8804327</w:t>
        </w:r>
      </w:hyperlink>
    </w:p>
    <w:p w14:paraId="0187C0C9" w14:textId="4F7363F3" w:rsidR="000E261C" w:rsidRPr="000E261C" w:rsidRDefault="000E261C" w:rsidP="000E261C">
      <w:pPr>
        <w:pStyle w:val="EndNoteBibliography"/>
        <w:spacing w:after="0"/>
        <w:ind w:hanging="720"/>
      </w:pPr>
      <w:r w:rsidRPr="000E261C">
        <w:t>191</w:t>
      </w:r>
      <w:r w:rsidRPr="000E261C">
        <w:tab/>
        <w:t xml:space="preserve">Majumdar I, Paul P, Talib VH and Ranga S (2003). The effect of iron therapy on the growth of iron-replete and iron-deplete children, </w:t>
      </w:r>
      <w:r w:rsidRPr="000E261C">
        <w:rPr>
          <w:i/>
        </w:rPr>
        <w:t>Journal of Tropical Pediatrics</w:t>
      </w:r>
      <w:r w:rsidRPr="000E261C">
        <w:t xml:space="preserve"> 49(2):84–88. </w:t>
      </w:r>
      <w:hyperlink r:id="rId254" w:history="1">
        <w:r w:rsidRPr="000E261C">
          <w:rPr>
            <w:rStyle w:val="Hyperlink"/>
          </w:rPr>
          <w:t>http://www.ncbi.nlm.nih.gov/pubmed/12729289</w:t>
        </w:r>
      </w:hyperlink>
    </w:p>
    <w:p w14:paraId="34999EAC" w14:textId="46CC365B" w:rsidR="000E261C" w:rsidRPr="000E261C" w:rsidRDefault="000E261C" w:rsidP="000E261C">
      <w:pPr>
        <w:pStyle w:val="EndNoteBibliography"/>
        <w:spacing w:after="0"/>
        <w:ind w:hanging="720"/>
      </w:pPr>
      <w:r w:rsidRPr="000E261C">
        <w:t>192</w:t>
      </w:r>
      <w:r w:rsidRPr="000E261C">
        <w:tab/>
        <w:t xml:space="preserve">Massaga JJ, Kitua AY, Lemnge MM, Akida JA, Malle LN, Ronn AM, et al. (2003). Effect of intermittent treatment with amodiaquine on anaemia and malarial fevers in infants in Tanzania: A randomised placebo-controlled trial, </w:t>
      </w:r>
      <w:r w:rsidRPr="000E261C">
        <w:rPr>
          <w:i/>
        </w:rPr>
        <w:t>Lancet</w:t>
      </w:r>
      <w:r w:rsidRPr="000E261C">
        <w:t xml:space="preserve"> 361(9372):1853–1860. </w:t>
      </w:r>
      <w:hyperlink r:id="rId255" w:history="1">
        <w:r w:rsidRPr="000E261C">
          <w:rPr>
            <w:rStyle w:val="Hyperlink"/>
          </w:rPr>
          <w:t>http://www.ncbi.nlm.nih.gov/pubmed/12788572</w:t>
        </w:r>
      </w:hyperlink>
    </w:p>
    <w:p w14:paraId="03DA0FBE" w14:textId="51A1E50C" w:rsidR="000E261C" w:rsidRPr="000E261C" w:rsidRDefault="000E261C" w:rsidP="000E261C">
      <w:pPr>
        <w:pStyle w:val="EndNoteBibliography"/>
        <w:spacing w:after="0"/>
        <w:ind w:hanging="720"/>
      </w:pPr>
      <w:r w:rsidRPr="000E261C">
        <w:t>193</w:t>
      </w:r>
      <w:r w:rsidRPr="000E261C">
        <w:tab/>
        <w:t xml:space="preserve">Nagpal J, Sachdev HP, Singh T and Mallika V (2004). A randomized placebo-controlled trial of iron supplementation in breastfed young infants initiated on complementary feeding: effect on haematological status, </w:t>
      </w:r>
      <w:r w:rsidRPr="000E261C">
        <w:rPr>
          <w:i/>
        </w:rPr>
        <w:t>Journal of Health, Population and Nutrition</w:t>
      </w:r>
      <w:r w:rsidRPr="000E261C">
        <w:t xml:space="preserve"> 22(2):203–211. </w:t>
      </w:r>
      <w:hyperlink r:id="rId256" w:history="1">
        <w:r w:rsidRPr="000E261C">
          <w:rPr>
            <w:rStyle w:val="Hyperlink"/>
          </w:rPr>
          <w:t>http://www.ncbi.nlm.nih.gov/pubmed/15473523</w:t>
        </w:r>
      </w:hyperlink>
    </w:p>
    <w:p w14:paraId="257ABBF1" w14:textId="4F09A9FA" w:rsidR="000E261C" w:rsidRPr="000E261C" w:rsidRDefault="000E261C" w:rsidP="000E261C">
      <w:pPr>
        <w:pStyle w:val="EndNoteBibliography"/>
        <w:spacing w:after="0"/>
        <w:ind w:hanging="720"/>
      </w:pPr>
      <w:r w:rsidRPr="000E261C">
        <w:t>194</w:t>
      </w:r>
      <w:r w:rsidRPr="000E261C">
        <w:tab/>
        <w:t xml:space="preserve">Ninh NX, Berger J, Quyen DT, Khan NC, Traissac P and Khoi HH (2002). Efficacy of daily and weekly iron supplementation for the control of iron deficiency anaemia in infants in rural Vietnam, </w:t>
      </w:r>
      <w:r w:rsidRPr="000E261C">
        <w:rPr>
          <w:i/>
        </w:rPr>
        <w:t>Sante</w:t>
      </w:r>
      <w:r w:rsidRPr="000E261C">
        <w:t xml:space="preserve"> 12(1):31–37. </w:t>
      </w:r>
      <w:hyperlink r:id="rId257" w:history="1">
        <w:r w:rsidRPr="000E261C">
          <w:rPr>
            <w:rStyle w:val="Hyperlink"/>
          </w:rPr>
          <w:t>http://www.jle.com/fr/revues/san/e-docs/efficacite_de_la_supplementation_en_fer_quotidienne_et_hebdomadaire_pour_le_controle_de_l_anemie_chez_le_nourrisson_en_milieu_rural_au_vietnam_220030/article.phtml?tab=texte</w:t>
        </w:r>
      </w:hyperlink>
    </w:p>
    <w:p w14:paraId="3C271DE9" w14:textId="648B9333" w:rsidR="000E261C" w:rsidRPr="000E261C" w:rsidRDefault="000E261C" w:rsidP="000E261C">
      <w:pPr>
        <w:pStyle w:val="EndNoteBibliography"/>
        <w:spacing w:after="0"/>
        <w:ind w:hanging="720"/>
      </w:pPr>
      <w:r w:rsidRPr="000E261C">
        <w:t>195</w:t>
      </w:r>
      <w:r w:rsidRPr="000E261C">
        <w:tab/>
        <w:t>Northro</w:t>
      </w:r>
      <w:r w:rsidR="001A475D" w:rsidRPr="001A475D">
        <w:t>p</w:t>
      </w:r>
      <w:r w:rsidR="001A475D" w:rsidRPr="001A475D">
        <w:rPr>
          <w:i/>
        </w:rPr>
        <w:t>-</w:t>
      </w:r>
      <w:r w:rsidRPr="000E261C">
        <w:t xml:space="preserve">Clewes CA, Paracha PI, McLoone UJ and Thurnham DI (1996). Effect of improved vitamin A status on response to iron supplementation in Pakistani infants, </w:t>
      </w:r>
      <w:r w:rsidRPr="000E261C">
        <w:rPr>
          <w:i/>
        </w:rPr>
        <w:t>Am J Clin Nutr</w:t>
      </w:r>
      <w:r w:rsidRPr="000E261C">
        <w:t xml:space="preserve"> 64(5):694–699. </w:t>
      </w:r>
      <w:hyperlink r:id="rId258" w:history="1">
        <w:r w:rsidRPr="000E261C">
          <w:rPr>
            <w:rStyle w:val="Hyperlink"/>
          </w:rPr>
          <w:t>http://ajcn.nutrition.org/content/64/5/694.long</w:t>
        </w:r>
      </w:hyperlink>
    </w:p>
    <w:p w14:paraId="1BD764D6" w14:textId="4C85D281" w:rsidR="000E261C" w:rsidRPr="000E261C" w:rsidRDefault="000E261C" w:rsidP="000E261C">
      <w:pPr>
        <w:pStyle w:val="EndNoteBibliography"/>
        <w:spacing w:after="0"/>
        <w:ind w:hanging="720"/>
      </w:pPr>
      <w:r w:rsidRPr="000E261C">
        <w:t>196</w:t>
      </w:r>
      <w:r w:rsidRPr="000E261C">
        <w:tab/>
        <w:t xml:space="preserve">Reeves JD and Yip R (1985). Lack of adverse side effects of oral ferrous sulfate therapy in 1-year-old infants, </w:t>
      </w:r>
      <w:r w:rsidRPr="000E261C">
        <w:rPr>
          <w:i/>
        </w:rPr>
        <w:t>Pediatrics</w:t>
      </w:r>
      <w:r w:rsidRPr="000E261C">
        <w:t xml:space="preserve"> 75(2):352–355. </w:t>
      </w:r>
      <w:hyperlink r:id="rId259" w:history="1">
        <w:r w:rsidRPr="000E261C">
          <w:rPr>
            <w:rStyle w:val="Hyperlink"/>
          </w:rPr>
          <w:t>http://www.ncbi.nlm.nih.gov/pubmed/3969339</w:t>
        </w:r>
      </w:hyperlink>
    </w:p>
    <w:p w14:paraId="221838D8" w14:textId="34440E1E" w:rsidR="000E261C" w:rsidRPr="000E261C" w:rsidRDefault="000E261C" w:rsidP="000E261C">
      <w:pPr>
        <w:pStyle w:val="EndNoteBibliography"/>
        <w:spacing w:after="0"/>
        <w:ind w:hanging="720"/>
      </w:pPr>
      <w:r w:rsidRPr="000E261C">
        <w:t>197</w:t>
      </w:r>
      <w:r w:rsidRPr="000E261C">
        <w:tab/>
        <w:t xml:space="preserve">Sazawal S, Black RE, Ramsan M, Chwaya HM, Stoltzfus RJ, Dutta A, et al. (2006). Effects of routine prophylactic supplementation with iron and folic acid on admission to hospital and mortality in preschool children in a high malaria transmission setting: Community-based, randomised, placebo-controlled trial, </w:t>
      </w:r>
      <w:r w:rsidRPr="000E261C">
        <w:rPr>
          <w:i/>
        </w:rPr>
        <w:t>Lancet</w:t>
      </w:r>
      <w:r w:rsidRPr="000E261C">
        <w:t xml:space="preserve"> 367(9505):133–143. </w:t>
      </w:r>
      <w:hyperlink r:id="rId260" w:history="1">
        <w:r w:rsidRPr="000E261C">
          <w:rPr>
            <w:rStyle w:val="Hyperlink"/>
          </w:rPr>
          <w:t>http://www.thelancet.com/journals/lancet/article/PIIS0140-6736(06)67962-2/abstract</w:t>
        </w:r>
      </w:hyperlink>
    </w:p>
    <w:p w14:paraId="3E6BB3D6" w14:textId="77777777" w:rsidR="000E261C" w:rsidRPr="000E261C" w:rsidRDefault="000E261C" w:rsidP="000E261C">
      <w:pPr>
        <w:pStyle w:val="EndNoteBibliography"/>
        <w:spacing w:after="0"/>
        <w:ind w:hanging="720"/>
      </w:pPr>
      <w:r w:rsidRPr="000E261C">
        <w:t>198</w:t>
      </w:r>
      <w:r w:rsidRPr="000E261C">
        <w:tab/>
        <w:t xml:space="preserve">Siegel EH (2005). </w:t>
      </w:r>
      <w:r w:rsidRPr="000E261C">
        <w:rPr>
          <w:i/>
        </w:rPr>
        <w:t>Anemia, motor development, and cognition: A randomized trial of iron-folic acid and/or zinc supplementation in young Nepali children</w:t>
      </w:r>
      <w:r w:rsidRPr="000E261C">
        <w:t>.</w:t>
      </w:r>
    </w:p>
    <w:p w14:paraId="54646D95" w14:textId="1E9B1EF9" w:rsidR="000E261C" w:rsidRPr="000E261C" w:rsidRDefault="000E261C" w:rsidP="000E261C">
      <w:pPr>
        <w:pStyle w:val="EndNoteBibliography"/>
        <w:spacing w:after="0"/>
        <w:ind w:hanging="720"/>
      </w:pPr>
      <w:r w:rsidRPr="000E261C">
        <w:t>199</w:t>
      </w:r>
      <w:r w:rsidRPr="000E261C">
        <w:tab/>
        <w:t xml:space="preserve">Thibault H, Galan P, Selz F, Preziosi P, Olivier C, Badoual J, et al. (1993). The immune response in iron-deficient young children: effect of iron supplementation on cell-mediated immunity, </w:t>
      </w:r>
      <w:r w:rsidRPr="000E261C">
        <w:rPr>
          <w:i/>
        </w:rPr>
        <w:t>European Journal of Pediatrics</w:t>
      </w:r>
      <w:r w:rsidRPr="000E261C">
        <w:t xml:space="preserve"> 152(2):120–124. </w:t>
      </w:r>
      <w:hyperlink r:id="rId261" w:history="1">
        <w:r w:rsidRPr="000E261C">
          <w:rPr>
            <w:rStyle w:val="Hyperlink"/>
          </w:rPr>
          <w:t>http://link.springer.com/article/10.1007/BF02072487</w:t>
        </w:r>
      </w:hyperlink>
    </w:p>
    <w:p w14:paraId="0C29CC25" w14:textId="3150CE10" w:rsidR="000E261C" w:rsidRPr="000E261C" w:rsidRDefault="000E261C" w:rsidP="000E261C">
      <w:pPr>
        <w:pStyle w:val="EndNoteBibliography"/>
        <w:spacing w:after="0"/>
        <w:ind w:hanging="720"/>
      </w:pPr>
      <w:r w:rsidRPr="000E261C">
        <w:t>200</w:t>
      </w:r>
      <w:r w:rsidRPr="000E261C">
        <w:tab/>
        <w:t xml:space="preserve">Tielsch JM, Khatry SK, Stoltzfus RJ, Katz J, Leclerq SC, Adhikari R, et al. (2006). Effect of routine prophylactic supplementation with iron and folic acid on preschool child mortality in southern Nepal: Community-based, cluster-randomised, placebo-controlled trial, </w:t>
      </w:r>
      <w:r w:rsidRPr="000E261C">
        <w:rPr>
          <w:i/>
        </w:rPr>
        <w:t>Lancet</w:t>
      </w:r>
      <w:r w:rsidRPr="000E261C">
        <w:t xml:space="preserve"> 367(9505):144–152. </w:t>
      </w:r>
      <w:hyperlink r:id="rId262" w:history="1">
        <w:r w:rsidRPr="000E261C">
          <w:rPr>
            <w:rStyle w:val="Hyperlink"/>
          </w:rPr>
          <w:t>http://www.ncbi.nlm.nih.gov/pmc/articles/PMC2367123/pdf/nihms-44681.pdf</w:t>
        </w:r>
      </w:hyperlink>
    </w:p>
    <w:p w14:paraId="169EFA12" w14:textId="5830D526" w:rsidR="000E261C" w:rsidRPr="000E261C" w:rsidRDefault="000E261C" w:rsidP="000E261C">
      <w:pPr>
        <w:pStyle w:val="EndNoteBibliography"/>
        <w:spacing w:after="0"/>
        <w:ind w:hanging="720"/>
      </w:pPr>
      <w:r w:rsidRPr="000E261C">
        <w:t>201</w:t>
      </w:r>
      <w:r w:rsidRPr="000E261C">
        <w:tab/>
        <w:t xml:space="preserve">Walter T, Oski F and Pollitt E (1989). Infancy: Mental and motor development, </w:t>
      </w:r>
      <w:r w:rsidRPr="000E261C">
        <w:rPr>
          <w:i/>
        </w:rPr>
        <w:t>Am J Clin Nutr</w:t>
      </w:r>
      <w:r w:rsidRPr="000E261C">
        <w:t xml:space="preserve"> 50(3 SUPPL):655–666. </w:t>
      </w:r>
      <w:hyperlink r:id="rId263" w:history="1">
        <w:r w:rsidRPr="000E261C">
          <w:rPr>
            <w:rStyle w:val="Hyperlink"/>
          </w:rPr>
          <w:t>http://www.ncbi.nlm.nih.gov/pubmed/2773843</w:t>
        </w:r>
      </w:hyperlink>
    </w:p>
    <w:p w14:paraId="729E9D43" w14:textId="1FA36916" w:rsidR="000E261C" w:rsidRPr="000E261C" w:rsidRDefault="000E261C" w:rsidP="000E261C">
      <w:pPr>
        <w:pStyle w:val="EndNoteBibliography"/>
        <w:spacing w:after="0"/>
        <w:ind w:hanging="720"/>
      </w:pPr>
      <w:r w:rsidRPr="000E261C">
        <w:t>202</w:t>
      </w:r>
      <w:r w:rsidRPr="000E261C">
        <w:tab/>
        <w:t xml:space="preserve">Wasantwisut E, Winichagoon P, Chitchumroonchokchai C, Yamborisut U, Boonpraderm A, Pongcharoen T, et al. (2006). Iron and zinc supplementation improved iron and zinc status, but not physical growth, of apparently healthy, breast-fed infants in rural communities of northeast Thailand, </w:t>
      </w:r>
      <w:r w:rsidRPr="000E261C">
        <w:rPr>
          <w:i/>
        </w:rPr>
        <w:t>Journal of Nutrition</w:t>
      </w:r>
      <w:r w:rsidRPr="000E261C">
        <w:t xml:space="preserve"> 136(9):2405–2411. </w:t>
      </w:r>
      <w:hyperlink r:id="rId264" w:history="1">
        <w:r w:rsidRPr="000E261C">
          <w:rPr>
            <w:rStyle w:val="Hyperlink"/>
          </w:rPr>
          <w:t>http://jn.nutrition.org/content/136/9/2405.long</w:t>
        </w:r>
      </w:hyperlink>
    </w:p>
    <w:p w14:paraId="692906DE" w14:textId="12583501" w:rsidR="000E261C" w:rsidRPr="000E261C" w:rsidRDefault="000E261C" w:rsidP="000E261C">
      <w:pPr>
        <w:pStyle w:val="EndNoteBibliography"/>
        <w:spacing w:after="0"/>
        <w:ind w:hanging="720"/>
      </w:pPr>
      <w:r w:rsidRPr="000E261C">
        <w:t>203</w:t>
      </w:r>
      <w:r w:rsidRPr="000E261C">
        <w:tab/>
        <w:t xml:space="preserve">Wieringa FT, Dijkhuizen MA, West CE, Thurnham DI, Muhilal and Van der Meer JW (2003). Redistribution of vitamin A after iron supplementation in Indonesian infants, </w:t>
      </w:r>
      <w:r w:rsidRPr="000E261C">
        <w:rPr>
          <w:i/>
        </w:rPr>
        <w:t>American Journal of Clinical Nutrition</w:t>
      </w:r>
      <w:r w:rsidRPr="000E261C">
        <w:t xml:space="preserve"> 77(3):651–657. </w:t>
      </w:r>
      <w:hyperlink r:id="rId265" w:history="1">
        <w:r w:rsidRPr="000E261C">
          <w:rPr>
            <w:rStyle w:val="Hyperlink"/>
          </w:rPr>
          <w:t>http://ajcn.nutrition.org/content/77/3/651.long</w:t>
        </w:r>
      </w:hyperlink>
    </w:p>
    <w:p w14:paraId="7BC355FE" w14:textId="4EFC4ECB" w:rsidR="000E261C" w:rsidRPr="000E261C" w:rsidRDefault="000E261C" w:rsidP="000E261C">
      <w:pPr>
        <w:pStyle w:val="EndNoteBibliography"/>
        <w:spacing w:after="0"/>
        <w:ind w:hanging="720"/>
      </w:pPr>
      <w:r w:rsidRPr="000E261C">
        <w:t>204</w:t>
      </w:r>
      <w:r w:rsidRPr="000E261C">
        <w:tab/>
        <w:t xml:space="preserve">Yalcin SS, Yurdakok K, Acikgoz D and Ozmert E (2000). Short-term developmental outcome of iron prophylaxis in infants, </w:t>
      </w:r>
      <w:r w:rsidRPr="000E261C">
        <w:rPr>
          <w:i/>
        </w:rPr>
        <w:t>International Journal of Pediatrics</w:t>
      </w:r>
      <w:r w:rsidRPr="000E261C">
        <w:t xml:space="preserve"> 42(6):625–630. </w:t>
      </w:r>
      <w:hyperlink r:id="rId266" w:history="1">
        <w:r w:rsidRPr="000E261C">
          <w:rPr>
            <w:rStyle w:val="Hyperlink"/>
          </w:rPr>
          <w:t>http://onlinelibrary.wiley.com/doi/10.1046/j.1442-200x.2000.01299.x/epdf</w:t>
        </w:r>
      </w:hyperlink>
    </w:p>
    <w:p w14:paraId="62618433" w14:textId="7CCBEA1C" w:rsidR="000E261C" w:rsidRPr="000E261C" w:rsidRDefault="000E261C" w:rsidP="000E261C">
      <w:pPr>
        <w:pStyle w:val="EndNoteBibliography"/>
        <w:spacing w:after="0"/>
        <w:ind w:hanging="720"/>
      </w:pPr>
      <w:r w:rsidRPr="000E261C">
        <w:t>205</w:t>
      </w:r>
      <w:r w:rsidRPr="000E261C">
        <w:tab/>
        <w:t xml:space="preserve">Yurdakok K, Temiz F, Yalcin SS and F. G (2004). Efficacy of daily and weekly iron supplementation on iron status in exclusively breast-fed infants, </w:t>
      </w:r>
      <w:r w:rsidRPr="000E261C">
        <w:rPr>
          <w:i/>
        </w:rPr>
        <w:t>Journal of Pediatric Hematology-Oncology</w:t>
      </w:r>
      <w:r w:rsidRPr="000E261C">
        <w:t xml:space="preserve"> 26(5):284–288. </w:t>
      </w:r>
      <w:hyperlink r:id="rId267" w:history="1">
        <w:r w:rsidRPr="000E261C">
          <w:rPr>
            <w:rStyle w:val="Hyperlink"/>
          </w:rPr>
          <w:t>http://www.ncbi.nlm.nih.gov/pubmed/15111779</w:t>
        </w:r>
      </w:hyperlink>
    </w:p>
    <w:p w14:paraId="5671A9A8" w14:textId="2BDDCE45" w:rsidR="000E261C" w:rsidRPr="000E261C" w:rsidRDefault="000E261C" w:rsidP="000E261C">
      <w:pPr>
        <w:pStyle w:val="EndNoteBibliography"/>
        <w:spacing w:after="0"/>
        <w:ind w:hanging="720"/>
      </w:pPr>
      <w:r w:rsidRPr="000E261C">
        <w:t>206</w:t>
      </w:r>
      <w:r w:rsidRPr="000E261C">
        <w:tab/>
        <w:t xml:space="preserve">Ziegler EE, Nelson SE and Jeter JM (2009). Iron status of breastfed infants is improved equally by medicinal iron and iron-fortified cereal, </w:t>
      </w:r>
      <w:r w:rsidRPr="000E261C">
        <w:rPr>
          <w:i/>
        </w:rPr>
        <w:t>American Journal of Clinical Nutrition</w:t>
      </w:r>
      <w:r w:rsidRPr="000E261C">
        <w:t xml:space="preserve"> 90:76–87. </w:t>
      </w:r>
      <w:hyperlink r:id="rId268" w:history="1">
        <w:r w:rsidRPr="000E261C">
          <w:rPr>
            <w:rStyle w:val="Hyperlink"/>
          </w:rPr>
          <w:t>http://ajcn.nutrition.org/content/90/1/76.full.pdf+html</w:t>
        </w:r>
      </w:hyperlink>
    </w:p>
    <w:p w14:paraId="116ECBC7" w14:textId="27C8DEB3" w:rsidR="000E261C" w:rsidRPr="000E261C" w:rsidRDefault="000E261C" w:rsidP="000E261C">
      <w:pPr>
        <w:pStyle w:val="EndNoteBibliography"/>
        <w:spacing w:after="0"/>
        <w:ind w:hanging="720"/>
      </w:pPr>
      <w:r w:rsidRPr="000E261C">
        <w:t>207</w:t>
      </w:r>
      <w:r w:rsidRPr="000E261C">
        <w:tab/>
        <w:t xml:space="preserve">Zlotkin S, Antwi KY, Schauer C and Yeung G (2003). Use of microencapsulated iron(II) fumarate sprinkles to prevent recurrence of anaemia in infants and young children at high risk, </w:t>
      </w:r>
      <w:r w:rsidRPr="000E261C">
        <w:rPr>
          <w:i/>
        </w:rPr>
        <w:t>Bulletin World Health Organization</w:t>
      </w:r>
      <w:r w:rsidRPr="000E261C">
        <w:t xml:space="preserve"> 81(2):108–115. </w:t>
      </w:r>
      <w:hyperlink r:id="rId269" w:history="1">
        <w:r w:rsidRPr="000E261C">
          <w:rPr>
            <w:rStyle w:val="Hyperlink"/>
          </w:rPr>
          <w:t>http://www.scielosp.org/scielo.php?script=sci_arttext&amp;pid=S0042-96862003000200007&amp;lng=en&amp;nrm=iso&amp;tlng=en</w:t>
        </w:r>
      </w:hyperlink>
    </w:p>
    <w:p w14:paraId="6C895498" w14:textId="31AB9661" w:rsidR="000E261C" w:rsidRPr="000E261C" w:rsidRDefault="000E261C" w:rsidP="000E261C">
      <w:pPr>
        <w:pStyle w:val="EndNoteBibliography"/>
        <w:spacing w:after="0"/>
        <w:ind w:hanging="720"/>
      </w:pPr>
      <w:r w:rsidRPr="000E261C">
        <w:t>208</w:t>
      </w:r>
      <w:r w:rsidRPr="000E261C">
        <w:tab/>
        <w:t xml:space="preserve">Aggarwal D, Sachdev HP, Nagpal J, Singh T and Mallika V (2005). Haematological effect of iron supplementation in breast fed term low birth weight infants, </w:t>
      </w:r>
      <w:r w:rsidRPr="000E261C">
        <w:rPr>
          <w:i/>
        </w:rPr>
        <w:t>Arch Dis Child</w:t>
      </w:r>
      <w:r w:rsidRPr="000E261C">
        <w:t xml:space="preserve"> 90(1):26-29. </w:t>
      </w:r>
      <w:hyperlink r:id="rId270" w:history="1">
        <w:r w:rsidRPr="000E261C">
          <w:rPr>
            <w:rStyle w:val="Hyperlink"/>
          </w:rPr>
          <w:t>http://www.ncbi.nlm.nih.gov/pubmed/15613506</w:t>
        </w:r>
      </w:hyperlink>
    </w:p>
    <w:p w14:paraId="680ABDBC" w14:textId="1DDF0E11" w:rsidR="000E261C" w:rsidRPr="000E261C" w:rsidRDefault="000E261C" w:rsidP="000E261C">
      <w:pPr>
        <w:pStyle w:val="EndNoteBibliography"/>
        <w:spacing w:after="0"/>
        <w:ind w:hanging="720"/>
      </w:pPr>
      <w:r w:rsidRPr="000E261C">
        <w:t>209</w:t>
      </w:r>
      <w:r w:rsidRPr="000E261C">
        <w:tab/>
        <w:t xml:space="preserve">Ayoya MA, Spiekermann-Brouwer GM, Traore AK, Stoltzfus RJ, Habicht JP and Garza C (2009). Multiple micronutrients including iron are not more effective than iron alone for improving hemoglobin and iron status of Malian school children, </w:t>
      </w:r>
      <w:r w:rsidRPr="000E261C">
        <w:rPr>
          <w:i/>
        </w:rPr>
        <w:t>The Journal of Nutrition</w:t>
      </w:r>
      <w:r w:rsidRPr="000E261C">
        <w:t xml:space="preserve"> 139(10):1972-1979. </w:t>
      </w:r>
      <w:hyperlink r:id="rId271" w:history="1">
        <w:r w:rsidRPr="000E261C">
          <w:rPr>
            <w:rStyle w:val="Hyperlink"/>
          </w:rPr>
          <w:t>http://jn.nutrition.org/content/139/10/1972.full.pdf</w:t>
        </w:r>
      </w:hyperlink>
    </w:p>
    <w:p w14:paraId="26FDE2DD" w14:textId="3C9E1105" w:rsidR="000E261C" w:rsidRPr="000E261C" w:rsidRDefault="000E261C" w:rsidP="000E261C">
      <w:pPr>
        <w:pStyle w:val="EndNoteBibliography"/>
        <w:spacing w:after="0"/>
        <w:ind w:hanging="720"/>
      </w:pPr>
      <w:r w:rsidRPr="000E261C">
        <w:t>210</w:t>
      </w:r>
      <w:r w:rsidRPr="000E261C">
        <w:tab/>
        <w:t xml:space="preserve">Baqui AH, Zaman K, Persson LA, El Arifeen S, Yunus M, Begum N, et al. (2003). Simultaneous weekly supplementation of iron and zinc is associated with lower morbidity due to diarrhea and acute lower respiratory infection in Bangladeshi infants, </w:t>
      </w:r>
      <w:r w:rsidRPr="000E261C">
        <w:rPr>
          <w:i/>
        </w:rPr>
        <w:t>The Journal of Nutrition</w:t>
      </w:r>
      <w:r w:rsidRPr="000E261C">
        <w:t xml:space="preserve"> 133(12):4150-4157. </w:t>
      </w:r>
      <w:hyperlink r:id="rId272" w:history="1">
        <w:r w:rsidRPr="000E261C">
          <w:rPr>
            <w:rStyle w:val="Hyperlink"/>
          </w:rPr>
          <w:t>http://jn.nutrition.org/content/133/12/4150.full.pdf</w:t>
        </w:r>
      </w:hyperlink>
    </w:p>
    <w:p w14:paraId="1B2D58F7" w14:textId="77777777" w:rsidR="000E261C" w:rsidRPr="000E261C" w:rsidRDefault="000E261C" w:rsidP="000E261C">
      <w:pPr>
        <w:pStyle w:val="EndNoteBibliography"/>
        <w:spacing w:after="0"/>
        <w:ind w:hanging="720"/>
      </w:pPr>
      <w:r w:rsidRPr="000E261C">
        <w:t>211</w:t>
      </w:r>
      <w:r w:rsidRPr="000E261C">
        <w:tab/>
        <w:t>Gebreselassie Hl (1996). 'Iron supplementation and malaria infection: results of a randomized controlled field tria', McGill University, Montreal, Quebec, Canada.</w:t>
      </w:r>
    </w:p>
    <w:p w14:paraId="2FB57F9E" w14:textId="77777777" w:rsidR="000E261C" w:rsidRPr="000E261C" w:rsidRDefault="000E261C" w:rsidP="000E261C">
      <w:pPr>
        <w:pStyle w:val="EndNoteBibliography"/>
        <w:spacing w:after="0"/>
        <w:ind w:hanging="720"/>
      </w:pPr>
      <w:r w:rsidRPr="000E261C">
        <w:t>212</w:t>
      </w:r>
      <w:r w:rsidRPr="000E261C">
        <w:tab/>
        <w:t xml:space="preserve">Latham MC, Stephenson LS, Kinoti SN, Zaman MS and Kurz KM (1990). Improvements in growth following iron supplementation in young Kenyan school children, </w:t>
      </w:r>
      <w:r w:rsidRPr="000E261C">
        <w:rPr>
          <w:i/>
        </w:rPr>
        <w:t>Nutrition (Burbank, Los Angeles County, Calif.)</w:t>
      </w:r>
      <w:r w:rsidRPr="000E261C">
        <w:t xml:space="preserve"> 6(2):159-165.</w:t>
      </w:r>
    </w:p>
    <w:p w14:paraId="3534A059" w14:textId="551CCAE7" w:rsidR="000E261C" w:rsidRPr="000E261C" w:rsidRDefault="000E261C" w:rsidP="000E261C">
      <w:pPr>
        <w:pStyle w:val="EndNoteBibliography"/>
        <w:spacing w:after="0"/>
        <w:ind w:hanging="720"/>
      </w:pPr>
      <w:r w:rsidRPr="000E261C">
        <w:t>213</w:t>
      </w:r>
      <w:r w:rsidRPr="000E261C">
        <w:tab/>
        <w:t xml:space="preserve">Lind T, Lonnerdal B, Stenlund H, Gamayanti IL, Ismail D, Seswandhana R, et al. (2004). A community-based randomized controlled trial of iron and zinc supplementation in Indonesian infants: effects on growth and development, </w:t>
      </w:r>
      <w:r w:rsidRPr="000E261C">
        <w:rPr>
          <w:i/>
        </w:rPr>
        <w:t>Am J Clin Nutr</w:t>
      </w:r>
      <w:r w:rsidRPr="000E261C">
        <w:t xml:space="preserve"> 80(3):729-736. </w:t>
      </w:r>
      <w:hyperlink r:id="rId273" w:history="1">
        <w:r w:rsidRPr="000E261C">
          <w:rPr>
            <w:rStyle w:val="Hyperlink"/>
          </w:rPr>
          <w:t>http://www.ncbi.nlm.nih.gov/pubmed/15321815</w:t>
        </w:r>
      </w:hyperlink>
    </w:p>
    <w:p w14:paraId="020EC144" w14:textId="60F3E9B8" w:rsidR="000E261C" w:rsidRPr="000E261C" w:rsidRDefault="000E261C" w:rsidP="000E261C">
      <w:pPr>
        <w:pStyle w:val="EndNoteBibliography"/>
        <w:spacing w:after="0"/>
        <w:ind w:hanging="720"/>
      </w:pPr>
      <w:r w:rsidRPr="000E261C">
        <w:t>214</w:t>
      </w:r>
      <w:r w:rsidRPr="000E261C">
        <w:tab/>
        <w:t xml:space="preserve">Mebrahtu T, Stoltzfus RJ, Chwaya HM, Jape JK, Savioli L, Montresor A, et al. (2004). Low-dose daily iron supplementation for 12 months does not increase the prevalence of malarial infection or density of parasites in young Zanzibari children, </w:t>
      </w:r>
      <w:r w:rsidRPr="000E261C">
        <w:rPr>
          <w:i/>
        </w:rPr>
        <w:t>The Journal of Nutrition</w:t>
      </w:r>
      <w:r w:rsidRPr="000E261C">
        <w:t xml:space="preserve"> 134(11):3037-3041. </w:t>
      </w:r>
      <w:hyperlink r:id="rId274" w:history="1">
        <w:r w:rsidRPr="000E261C">
          <w:rPr>
            <w:rStyle w:val="Hyperlink"/>
          </w:rPr>
          <w:t>http://jn.nutrition.org/content/134/11/3037.full.pdf</w:t>
        </w:r>
      </w:hyperlink>
    </w:p>
    <w:p w14:paraId="08392AEE" w14:textId="4A6AC28E" w:rsidR="000E261C" w:rsidRPr="000E261C" w:rsidRDefault="000E261C" w:rsidP="000E261C">
      <w:pPr>
        <w:pStyle w:val="EndNoteBibliography"/>
        <w:spacing w:after="0"/>
        <w:ind w:hanging="720"/>
      </w:pPr>
      <w:r w:rsidRPr="000E261C">
        <w:t>215</w:t>
      </w:r>
      <w:r w:rsidRPr="000E261C">
        <w:tab/>
        <w:t xml:space="preserve">Menendez C, Kahigwa E, Hirt R, Vounatsou P, Aponte JJ, Font F, et al. (1997). Randomised placebo-controlled trial of iron supplementation and malaria chemoprophylaxis for prevention of severe anaemia and malaria in Tanzanian infants, </w:t>
      </w:r>
      <w:r w:rsidRPr="000E261C">
        <w:rPr>
          <w:i/>
        </w:rPr>
        <w:t>Lancet</w:t>
      </w:r>
      <w:r w:rsidRPr="000E261C">
        <w:t xml:space="preserve"> 350(9081):844-850. </w:t>
      </w:r>
      <w:hyperlink r:id="rId275" w:history="1">
        <w:r w:rsidRPr="000E261C">
          <w:rPr>
            <w:rStyle w:val="Hyperlink"/>
          </w:rPr>
          <w:t>http://www.thelancet.com/journals/lancet/article/PIIS0140-6736(97)04229-3/abstract</w:t>
        </w:r>
      </w:hyperlink>
    </w:p>
    <w:p w14:paraId="416744A8" w14:textId="77777777" w:rsidR="000E261C" w:rsidRPr="000E261C" w:rsidRDefault="000E261C" w:rsidP="000E261C">
      <w:pPr>
        <w:pStyle w:val="EndNoteBibliography"/>
        <w:spacing w:after="0"/>
        <w:ind w:hanging="720"/>
      </w:pPr>
      <w:r w:rsidRPr="000E261C">
        <w:t>216</w:t>
      </w:r>
      <w:r w:rsidRPr="000E261C">
        <w:tab/>
        <w:t xml:space="preserve">Olsen A, Nawiri J, Magnussen P, Krarup H and Friis H (2006). Failure of twice-weekly iron supplementation to increase blood haemoglobin and serum ferritin concentrations: results of a randomized controlled trial, </w:t>
      </w:r>
      <w:r w:rsidRPr="000E261C">
        <w:rPr>
          <w:i/>
        </w:rPr>
        <w:t>Ann Trop Med Parasitol</w:t>
      </w:r>
      <w:r w:rsidRPr="000E261C">
        <w:t xml:space="preserve"> 100(3):251-263.</w:t>
      </w:r>
    </w:p>
    <w:p w14:paraId="34EA91A5" w14:textId="77777777" w:rsidR="000E261C" w:rsidRPr="000E261C" w:rsidRDefault="000E261C" w:rsidP="000E261C">
      <w:pPr>
        <w:pStyle w:val="EndNoteBibliography"/>
        <w:spacing w:after="0"/>
        <w:ind w:hanging="720"/>
      </w:pPr>
      <w:r w:rsidRPr="000E261C">
        <w:t>217</w:t>
      </w:r>
      <w:r w:rsidRPr="000E261C">
        <w:tab/>
        <w:t xml:space="preserve">Powers HJ, Bates CJ, Prentice AM, Lamb WH, Jepson M and Bowman H (1983). The relative effectiveness of iron and iron with riboflavin in correcting a microcytic anaemia in men and children in rural Gambia, </w:t>
      </w:r>
      <w:r w:rsidRPr="000E261C">
        <w:rPr>
          <w:i/>
        </w:rPr>
        <w:t>Human Nutrition. Clinical Nutrition</w:t>
      </w:r>
      <w:r w:rsidRPr="000E261C">
        <w:t xml:space="preserve"> 37(6):413-425.</w:t>
      </w:r>
    </w:p>
    <w:p w14:paraId="7B68B035" w14:textId="448471D4" w:rsidR="000E261C" w:rsidRPr="000E261C" w:rsidRDefault="000E261C" w:rsidP="000E261C">
      <w:pPr>
        <w:pStyle w:val="EndNoteBibliography"/>
        <w:spacing w:after="0"/>
        <w:ind w:hanging="720"/>
      </w:pPr>
      <w:r w:rsidRPr="000E261C">
        <w:t>218</w:t>
      </w:r>
      <w:r w:rsidRPr="000E261C">
        <w:tab/>
        <w:t xml:space="preserve">Richard SA, Zavaleta N, Caulfield LE, Black RE, Witzig RS and Shankar AH (2006). Zinc and iron supplementation and malaria, diarrhea, and respiratory infections in children in the Peruvian Amazon, </w:t>
      </w:r>
      <w:r w:rsidRPr="000E261C">
        <w:rPr>
          <w:i/>
        </w:rPr>
        <w:t>Am J Trop Med Hyg</w:t>
      </w:r>
      <w:r w:rsidRPr="000E261C">
        <w:t xml:space="preserve"> 75(1):126-132. </w:t>
      </w:r>
      <w:hyperlink r:id="rId276" w:history="1">
        <w:r w:rsidRPr="000E261C">
          <w:rPr>
            <w:rStyle w:val="Hyperlink"/>
          </w:rPr>
          <w:t>http://www.ajtmh.org/content/75/1/126.full.pdf</w:t>
        </w:r>
      </w:hyperlink>
    </w:p>
    <w:p w14:paraId="1882563C" w14:textId="344F0028" w:rsidR="000E261C" w:rsidRPr="000E261C" w:rsidRDefault="000E261C" w:rsidP="000E261C">
      <w:pPr>
        <w:pStyle w:val="EndNoteBibliography"/>
        <w:spacing w:after="0"/>
        <w:ind w:hanging="720"/>
      </w:pPr>
      <w:r w:rsidRPr="000E261C">
        <w:t>219</w:t>
      </w:r>
      <w:r w:rsidRPr="000E261C">
        <w:tab/>
        <w:t xml:space="preserve">Roschnik N, Parawan A, Baylon MA, Chua T and Hall A (2004). Weekly iron supplements given by teachers sustain the haemoglobin concentration of schoolchildren in the Philippines, </w:t>
      </w:r>
      <w:r w:rsidRPr="000E261C">
        <w:rPr>
          <w:i/>
        </w:rPr>
        <w:t>Tropical Medicine &amp; International Health</w:t>
      </w:r>
      <w:r w:rsidRPr="000E261C">
        <w:t xml:space="preserve"> 9(8):904-909. </w:t>
      </w:r>
      <w:hyperlink r:id="rId277" w:history="1">
        <w:r w:rsidRPr="000E261C">
          <w:rPr>
            <w:rStyle w:val="Hyperlink"/>
          </w:rPr>
          <w:t>http://onlinelibrary.wiley.com/store/10.1111/j.1365-3156.2004.01279.x/asset/j.1365-3156.2004.01279.x.pdf?v=1&amp;t=idgm27nt&amp;s=ac8d22d26fa52f6c7b51fe14c8edb28c86014b02</w:t>
        </w:r>
      </w:hyperlink>
    </w:p>
    <w:p w14:paraId="219B9FC8" w14:textId="77777777" w:rsidR="000E261C" w:rsidRPr="000E261C" w:rsidRDefault="000E261C" w:rsidP="000E261C">
      <w:pPr>
        <w:pStyle w:val="EndNoteBibliography"/>
        <w:spacing w:after="0"/>
        <w:ind w:hanging="720"/>
      </w:pPr>
      <w:r w:rsidRPr="000E261C">
        <w:t>220</w:t>
      </w:r>
      <w:r w:rsidRPr="000E261C">
        <w:tab/>
        <w:t xml:space="preserve">Smith AW, Hendrickse RG, Harrison C, Hayes RJ and Greenwood BM (1989). Iron-deficiency anaemia and its response to oral iron: report of a study in rural Gambian children treated at home by their mothers, </w:t>
      </w:r>
      <w:r w:rsidRPr="000E261C">
        <w:rPr>
          <w:i/>
        </w:rPr>
        <w:t>Annals of Tropical Paediatrics</w:t>
      </w:r>
      <w:r w:rsidRPr="000E261C">
        <w:t xml:space="preserve"> 9(1):6-16.</w:t>
      </w:r>
    </w:p>
    <w:p w14:paraId="391FA637" w14:textId="44747919" w:rsidR="000E261C" w:rsidRPr="000E261C" w:rsidRDefault="000E261C" w:rsidP="000E261C">
      <w:pPr>
        <w:pStyle w:val="EndNoteBibliography"/>
        <w:spacing w:after="0"/>
        <w:ind w:hanging="720"/>
      </w:pPr>
      <w:r w:rsidRPr="000E261C">
        <w:t>221</w:t>
      </w:r>
      <w:r w:rsidRPr="000E261C">
        <w:tab/>
        <w:t xml:space="preserve">Verhoef H, West CE, Nzyuko SM, de Vogel S, van der Valk R, Wanga MA, et al. (2002). Intermittent administration of iron and sulfadoxine-pyrimethamine to control anaemia in Kenyan children: a randomised controlled trial, </w:t>
      </w:r>
      <w:r w:rsidRPr="000E261C">
        <w:rPr>
          <w:i/>
        </w:rPr>
        <w:t>Lancet</w:t>
      </w:r>
      <w:r w:rsidRPr="000E261C">
        <w:t xml:space="preserve"> 360(9337):908-914. </w:t>
      </w:r>
      <w:hyperlink r:id="rId278" w:history="1">
        <w:r w:rsidRPr="000E261C">
          <w:rPr>
            <w:rStyle w:val="Hyperlink"/>
          </w:rPr>
          <w:t>http://www.thelancet.com/journals/lancet/article/PIIS0140-6736(02)11027-0/abstract</w:t>
        </w:r>
      </w:hyperlink>
    </w:p>
    <w:p w14:paraId="44E857E9" w14:textId="2036AF85" w:rsidR="000E261C" w:rsidRPr="000E261C" w:rsidRDefault="000E261C" w:rsidP="000E261C">
      <w:pPr>
        <w:pStyle w:val="EndNoteBibliography"/>
        <w:spacing w:after="0"/>
        <w:ind w:hanging="720"/>
      </w:pPr>
      <w:r w:rsidRPr="000E261C">
        <w:t>222</w:t>
      </w:r>
      <w:r w:rsidRPr="000E261C">
        <w:tab/>
        <w:t xml:space="preserve">Greisen G (1986). Mild anaemia in African school children: effect on running performance and an intervention trial, </w:t>
      </w:r>
      <w:r w:rsidRPr="000E261C">
        <w:rPr>
          <w:i/>
        </w:rPr>
        <w:t>Acta Paediatr Scand</w:t>
      </w:r>
      <w:r w:rsidRPr="000E261C">
        <w:t xml:space="preserve"> 75(4):662-667. </w:t>
      </w:r>
      <w:hyperlink r:id="rId279" w:history="1">
        <w:r w:rsidRPr="000E261C">
          <w:rPr>
            <w:rStyle w:val="Hyperlink"/>
          </w:rPr>
          <w:t>http://www.ncbi.nlm.nih.gov/pubmed/3751561</w:t>
        </w:r>
      </w:hyperlink>
    </w:p>
    <w:p w14:paraId="2055C7F7" w14:textId="2FD9F7D9" w:rsidR="000E261C" w:rsidRPr="000E261C" w:rsidRDefault="000E261C" w:rsidP="000E261C">
      <w:pPr>
        <w:pStyle w:val="EndNoteBibliography"/>
        <w:spacing w:after="0"/>
        <w:ind w:hanging="720"/>
      </w:pPr>
      <w:r w:rsidRPr="000E261C">
        <w:t>223</w:t>
      </w:r>
      <w:r w:rsidRPr="000E261C">
        <w:tab/>
        <w:t xml:space="preserve">Hall A, Roschnik N, Ouattara F, Toure I, Maiga F, Sacko M, et al. (2002). A randomised trial in Mali of the effectiveness of weekly iron supplements given by teachers on the haemoglobin concentrations of schoolchildren, </w:t>
      </w:r>
      <w:r w:rsidRPr="000E261C">
        <w:rPr>
          <w:i/>
        </w:rPr>
        <w:t>Public Health Nutr</w:t>
      </w:r>
      <w:r w:rsidRPr="000E261C">
        <w:t xml:space="preserve"> 5(3):413-418. </w:t>
      </w:r>
      <w:hyperlink r:id="rId280" w:history="1">
        <w:r w:rsidRPr="000E261C">
          <w:rPr>
            <w:rStyle w:val="Hyperlink"/>
          </w:rPr>
          <w:t>http://www.ncbi.nlm.nih.gov/pubmed/12003652</w:t>
        </w:r>
      </w:hyperlink>
    </w:p>
    <w:p w14:paraId="0EBD6F7B" w14:textId="77777777" w:rsidR="000E261C" w:rsidRPr="000E261C" w:rsidRDefault="000E261C" w:rsidP="000E261C">
      <w:pPr>
        <w:pStyle w:val="EndNoteBibliography"/>
        <w:spacing w:after="0"/>
        <w:ind w:hanging="720"/>
      </w:pPr>
      <w:r w:rsidRPr="000E261C">
        <w:t>224</w:t>
      </w:r>
      <w:r w:rsidRPr="000E261C">
        <w:tab/>
        <w:t xml:space="preserve">Shah BK and Gupta P (2002). Weekly vs daily iron and folic acid supplementation in adolescent Nepalese girls, </w:t>
      </w:r>
      <w:r w:rsidRPr="000E261C">
        <w:rPr>
          <w:i/>
        </w:rPr>
        <w:t>Archives of Pediatrics &amp; Adolescent Medicine</w:t>
      </w:r>
      <w:r w:rsidRPr="000E261C">
        <w:t xml:space="preserve"> 156(2):131-135.</w:t>
      </w:r>
    </w:p>
    <w:p w14:paraId="2EA5ED58" w14:textId="77777777" w:rsidR="000E261C" w:rsidRPr="000E261C" w:rsidRDefault="000E261C" w:rsidP="000E261C">
      <w:pPr>
        <w:pStyle w:val="EndNoteBibliography"/>
        <w:spacing w:after="0"/>
        <w:ind w:hanging="720"/>
      </w:pPr>
      <w:r w:rsidRPr="000E261C">
        <w:t>225</w:t>
      </w:r>
      <w:r w:rsidRPr="000E261C">
        <w:tab/>
        <w:t>Adam CI (1997). 'Iron supplementation and malaria. A randomized placebo-controlled field trial in rural Ethiopia', London School of Tropical Medicine and Hygiene, London, UK.</w:t>
      </w:r>
    </w:p>
    <w:p w14:paraId="6745F6C1" w14:textId="55A38454" w:rsidR="000E261C" w:rsidRPr="000E261C" w:rsidRDefault="000E261C" w:rsidP="000E261C">
      <w:pPr>
        <w:pStyle w:val="EndNoteBibliography"/>
        <w:spacing w:after="0"/>
        <w:ind w:hanging="720"/>
      </w:pPr>
      <w:r w:rsidRPr="000E261C">
        <w:t>226</w:t>
      </w:r>
      <w:r w:rsidRPr="000E261C">
        <w:tab/>
        <w:t xml:space="preserve">Aguayo VM (2000). School-administered weekly iron supplementation--effect on the growth and hemoglobin status of non-anemic Bolivian school-age children. A randomized placebo-controlled trial, </w:t>
      </w:r>
      <w:r w:rsidRPr="000E261C">
        <w:rPr>
          <w:i/>
        </w:rPr>
        <w:t>Eur J Nutr</w:t>
      </w:r>
      <w:r w:rsidRPr="000E261C">
        <w:t xml:space="preserve"> 39(6):263-269. </w:t>
      </w:r>
      <w:hyperlink r:id="rId281" w:history="1">
        <w:r w:rsidRPr="000E261C">
          <w:rPr>
            <w:rStyle w:val="Hyperlink"/>
          </w:rPr>
          <w:t>http://www.ncbi.nlm.nih.gov/pubmed/11395986</w:t>
        </w:r>
      </w:hyperlink>
    </w:p>
    <w:p w14:paraId="57FDAA37" w14:textId="72CB6783" w:rsidR="000E261C" w:rsidRPr="000E261C" w:rsidRDefault="000E261C" w:rsidP="000E261C">
      <w:pPr>
        <w:pStyle w:val="EndNoteBibliography"/>
        <w:spacing w:after="0"/>
        <w:ind w:hanging="720"/>
      </w:pPr>
      <w:r w:rsidRPr="000E261C">
        <w:t>227</w:t>
      </w:r>
      <w:r w:rsidRPr="000E261C">
        <w:tab/>
        <w:t xml:space="preserve">Angeles IT, Schultink WJ, Matulessi P, Gross R and Sastroamidjojo S (1993). Decreased rate of stunting among anemic Indonesian preschool children through iron supplementation, </w:t>
      </w:r>
      <w:r w:rsidRPr="000E261C">
        <w:rPr>
          <w:i/>
        </w:rPr>
        <w:t>Am J Clin Nutr</w:t>
      </w:r>
      <w:r w:rsidRPr="000E261C">
        <w:t xml:space="preserve"> 58(3):339-342. </w:t>
      </w:r>
      <w:hyperlink r:id="rId282" w:history="1">
        <w:r w:rsidRPr="000E261C">
          <w:rPr>
            <w:rStyle w:val="Hyperlink"/>
          </w:rPr>
          <w:t>http://ajcn.nutrition.org/content/58/3/339.full.pdf</w:t>
        </w:r>
      </w:hyperlink>
    </w:p>
    <w:p w14:paraId="23D4DDE4" w14:textId="2C3467A1" w:rsidR="000E261C" w:rsidRPr="000E261C" w:rsidRDefault="000E261C" w:rsidP="000E261C">
      <w:pPr>
        <w:pStyle w:val="EndNoteBibliography"/>
        <w:spacing w:after="0"/>
        <w:ind w:hanging="720"/>
      </w:pPr>
      <w:r w:rsidRPr="000E261C">
        <w:t>228</w:t>
      </w:r>
      <w:r w:rsidRPr="000E261C">
        <w:tab/>
        <w:t xml:space="preserve">Berger J, Aguayo VM, Tellez W, Lujan C, Traissac P and San Miguel JL (1997). Weekly iron supplementation is as effective as 5 day per week iron supplementation in Bolivian school children living at high altitude, </w:t>
      </w:r>
      <w:r w:rsidRPr="000E261C">
        <w:rPr>
          <w:i/>
        </w:rPr>
        <w:t>Eur J Clin Nutr</w:t>
      </w:r>
      <w:r w:rsidRPr="000E261C">
        <w:t xml:space="preserve"> 51(6):381-386. </w:t>
      </w:r>
      <w:hyperlink r:id="rId283" w:history="1">
        <w:r w:rsidRPr="000E261C">
          <w:rPr>
            <w:rStyle w:val="Hyperlink"/>
          </w:rPr>
          <w:t>http://www.ncbi.nlm.nih.gov/pubmed/9192196</w:t>
        </w:r>
      </w:hyperlink>
    </w:p>
    <w:p w14:paraId="6A565FB1" w14:textId="77777777" w:rsidR="000E261C" w:rsidRPr="000E261C" w:rsidRDefault="000E261C" w:rsidP="000E261C">
      <w:pPr>
        <w:pStyle w:val="EndNoteBibliography"/>
        <w:spacing w:after="0"/>
        <w:ind w:hanging="720"/>
      </w:pPr>
      <w:r w:rsidRPr="000E261C">
        <w:t>229</w:t>
      </w:r>
      <w:r w:rsidRPr="000E261C">
        <w:tab/>
        <w:t xml:space="preserve">Bhatia D and Seshadri S (1993). Growth performance in anemia and following iron supplementation, </w:t>
      </w:r>
      <w:r w:rsidRPr="000E261C">
        <w:rPr>
          <w:i/>
        </w:rPr>
        <w:t>Indian Pediatrics</w:t>
      </w:r>
      <w:r w:rsidRPr="000E261C">
        <w:t xml:space="preserve"> 30(2):195-200.</w:t>
      </w:r>
    </w:p>
    <w:p w14:paraId="4B900600" w14:textId="6D0D1AA6" w:rsidR="000E261C" w:rsidRPr="000E261C" w:rsidRDefault="000E261C" w:rsidP="000E261C">
      <w:pPr>
        <w:pStyle w:val="EndNoteBibliography"/>
        <w:spacing w:after="0"/>
        <w:ind w:hanging="720"/>
      </w:pPr>
      <w:r w:rsidRPr="000E261C">
        <w:t>230</w:t>
      </w:r>
      <w:r w:rsidRPr="000E261C">
        <w:tab/>
        <w:t xml:space="preserve">Chwang LC, Soemantri AG and Pollitt E (1988). Iron supplementation and physical growth of rural Indonesian children, </w:t>
      </w:r>
      <w:r w:rsidRPr="000E261C">
        <w:rPr>
          <w:i/>
        </w:rPr>
        <w:t>Am J Clin Nutr</w:t>
      </w:r>
      <w:r w:rsidRPr="000E261C">
        <w:t xml:space="preserve"> 47(3):496-501. </w:t>
      </w:r>
      <w:hyperlink r:id="rId284" w:history="1">
        <w:r w:rsidRPr="000E261C">
          <w:rPr>
            <w:rStyle w:val="Hyperlink"/>
          </w:rPr>
          <w:t>http://ajcn.nutrition.org/content/47/3/496.full.pdf</w:t>
        </w:r>
      </w:hyperlink>
    </w:p>
    <w:p w14:paraId="195A61E5" w14:textId="7D175970" w:rsidR="000E261C" w:rsidRPr="000E261C" w:rsidRDefault="000E261C" w:rsidP="000E261C">
      <w:pPr>
        <w:pStyle w:val="EndNoteBibliography"/>
        <w:spacing w:after="0"/>
        <w:ind w:hanging="720"/>
      </w:pPr>
      <w:r w:rsidRPr="000E261C">
        <w:t>231</w:t>
      </w:r>
      <w:r w:rsidRPr="000E261C">
        <w:tab/>
        <w:t xml:space="preserve">Devaki PB, Chandra RK and Geisser P (2007). Effect of oral supplementation with iron(III)-hydroxide polymaltose complex on the immunological profile of adolescents with varying iron status, </w:t>
      </w:r>
      <w:r w:rsidRPr="000E261C">
        <w:rPr>
          <w:i/>
        </w:rPr>
        <w:t>Arzneimittel-Forschung</w:t>
      </w:r>
      <w:r w:rsidRPr="000E261C">
        <w:t xml:space="preserve"> 57(6A):417-425. </w:t>
      </w:r>
      <w:hyperlink r:id="rId285" w:history="1">
        <w:r w:rsidRPr="000E261C">
          <w:rPr>
            <w:rStyle w:val="Hyperlink"/>
          </w:rPr>
          <w:t>https://www.thieme-connect.com/DOI/DOI?10.1055/s-0031-1296690</w:t>
        </w:r>
      </w:hyperlink>
    </w:p>
    <w:p w14:paraId="736D19F3" w14:textId="7992D109" w:rsidR="000E261C" w:rsidRPr="000E261C" w:rsidRDefault="000E261C" w:rsidP="000E261C">
      <w:pPr>
        <w:pStyle w:val="EndNoteBibliography"/>
        <w:spacing w:after="0"/>
        <w:ind w:hanging="720"/>
      </w:pPr>
      <w:r w:rsidRPr="000E261C">
        <w:t>232</w:t>
      </w:r>
      <w:r w:rsidRPr="000E261C">
        <w:tab/>
        <w:t xml:space="preserve">Dossa RA, Ategbo EA, de Koning FL, van Raaij JM and Hautvast JG (2001). Impact of iron supplementation and deworming on growth performance in preschool Beninese children, </w:t>
      </w:r>
      <w:r w:rsidRPr="000E261C">
        <w:rPr>
          <w:i/>
        </w:rPr>
        <w:t>Eur J Clin Nutr</w:t>
      </w:r>
      <w:r w:rsidRPr="000E261C">
        <w:t xml:space="preserve"> 55(4):223-228. </w:t>
      </w:r>
      <w:hyperlink r:id="rId286" w:history="1">
        <w:r w:rsidRPr="000E261C">
          <w:rPr>
            <w:rStyle w:val="Hyperlink"/>
          </w:rPr>
          <w:t>http://www.ncbi.nlm.nih.gov/pubmed/11360125</w:t>
        </w:r>
      </w:hyperlink>
    </w:p>
    <w:p w14:paraId="24059238" w14:textId="77777777" w:rsidR="000E261C" w:rsidRPr="000E261C" w:rsidRDefault="000E261C" w:rsidP="000E261C">
      <w:pPr>
        <w:pStyle w:val="EndNoteBibliography"/>
        <w:spacing w:after="0"/>
        <w:ind w:hanging="720"/>
      </w:pPr>
      <w:r w:rsidRPr="000E261C">
        <w:t>233</w:t>
      </w:r>
      <w:r w:rsidRPr="000E261C">
        <w:tab/>
        <w:t xml:space="preserve">Harvey PW, Heywood PF, Nesheim MC, Galme K, Zegans M, Habicht JP, et al. (1989). The effect of iron therapy on malarial infection in Papua New Guinean schoolchildren, </w:t>
      </w:r>
      <w:r w:rsidRPr="000E261C">
        <w:rPr>
          <w:i/>
        </w:rPr>
        <w:t>Am J Trop Med Hyg</w:t>
      </w:r>
      <w:r w:rsidRPr="000E261C">
        <w:t xml:space="preserve"> 40(1):12-18.</w:t>
      </w:r>
    </w:p>
    <w:p w14:paraId="677D3A8B" w14:textId="77777777" w:rsidR="000E261C" w:rsidRPr="000E261C" w:rsidRDefault="000E261C" w:rsidP="000E261C">
      <w:pPr>
        <w:pStyle w:val="EndNoteBibliography"/>
        <w:spacing w:after="0"/>
        <w:ind w:hanging="720"/>
      </w:pPr>
      <w:r w:rsidRPr="000E261C">
        <w:t>234</w:t>
      </w:r>
      <w:r w:rsidRPr="000E261C">
        <w:tab/>
        <w:t xml:space="preserve">Kapur D, Sharma S and Agarwal KN (2003). Effectiveness of nutrition education, iron supplementation or both on iron status in children, </w:t>
      </w:r>
      <w:r w:rsidRPr="000E261C">
        <w:rPr>
          <w:i/>
        </w:rPr>
        <w:t>Indian Pediatrics</w:t>
      </w:r>
      <w:r w:rsidRPr="000E261C">
        <w:t xml:space="preserve"> 40(12):1131-1144.</w:t>
      </w:r>
    </w:p>
    <w:p w14:paraId="75132C90" w14:textId="18137BCF" w:rsidR="000E261C" w:rsidRPr="000E261C" w:rsidRDefault="000E261C" w:rsidP="000E261C">
      <w:pPr>
        <w:pStyle w:val="EndNoteBibliography"/>
        <w:spacing w:after="0"/>
        <w:ind w:hanging="720"/>
      </w:pPr>
      <w:r w:rsidRPr="000E261C">
        <w:t>235</w:t>
      </w:r>
      <w:r w:rsidRPr="000E261C">
        <w:tab/>
        <w:t xml:space="preserve">Kashyap P and Gopaldas T (1987). Hematinic supplementation and hematological status of underprivileged school girls (8-15 years of age), </w:t>
      </w:r>
      <w:r w:rsidRPr="000E261C">
        <w:rPr>
          <w:i/>
        </w:rPr>
        <w:t>Nutrition Research (New York, N.Y.)</w:t>
      </w:r>
      <w:r w:rsidRPr="000E261C">
        <w:t xml:space="preserve"> 7(11):1127-1138. </w:t>
      </w:r>
      <w:hyperlink r:id="rId287" w:history="1">
        <w:r w:rsidRPr="000E261C">
          <w:rPr>
            <w:rStyle w:val="Hyperlink"/>
          </w:rPr>
          <w:t>http://www.nrjournal.com/article/S0271-5317(87)80038-6/abstract</w:t>
        </w:r>
      </w:hyperlink>
    </w:p>
    <w:p w14:paraId="50DFE416" w14:textId="1B59F4B1" w:rsidR="000E261C" w:rsidRPr="000E261C" w:rsidRDefault="000E261C" w:rsidP="000E261C">
      <w:pPr>
        <w:pStyle w:val="EndNoteBibliography"/>
        <w:spacing w:after="0"/>
        <w:ind w:hanging="720"/>
      </w:pPr>
      <w:r w:rsidRPr="000E261C">
        <w:t>236</w:t>
      </w:r>
      <w:r w:rsidRPr="000E261C">
        <w:tab/>
        <w:t xml:space="preserve">Lawless JW, Latham MC, Stephenson LS, Kinoti SN and Pertet AM (1994). Iron supplementation improves appetite and growth in anemic Kenyan primary school children, </w:t>
      </w:r>
      <w:r w:rsidRPr="000E261C">
        <w:rPr>
          <w:i/>
        </w:rPr>
        <w:t>The Journal of Nutrition</w:t>
      </w:r>
      <w:r w:rsidRPr="000E261C">
        <w:t xml:space="preserve"> 124(5):645-654. </w:t>
      </w:r>
      <w:hyperlink r:id="rId288" w:history="1">
        <w:r w:rsidRPr="000E261C">
          <w:rPr>
            <w:rStyle w:val="Hyperlink"/>
          </w:rPr>
          <w:t>http://jn.nutrition.org/content/124/5/645.full.pdf</w:t>
        </w:r>
      </w:hyperlink>
    </w:p>
    <w:p w14:paraId="11671741" w14:textId="63261BE4" w:rsidR="000E261C" w:rsidRPr="000E261C" w:rsidRDefault="000E261C" w:rsidP="000E261C">
      <w:pPr>
        <w:pStyle w:val="EndNoteBibliography"/>
        <w:spacing w:after="0"/>
        <w:ind w:hanging="720"/>
      </w:pPr>
      <w:r w:rsidRPr="000E261C">
        <w:t>237</w:t>
      </w:r>
      <w:r w:rsidRPr="000E261C">
        <w:tab/>
        <w:t xml:space="preserve">Mejia LA and Chew F (1988). Hematological effect of supplementing anemic children with vitamin A alone and in combination with iron, </w:t>
      </w:r>
      <w:r w:rsidRPr="000E261C">
        <w:rPr>
          <w:i/>
        </w:rPr>
        <w:t>Am J Clin Nutr</w:t>
      </w:r>
      <w:r w:rsidRPr="000E261C">
        <w:t xml:space="preserve"> 48(3):595-600. </w:t>
      </w:r>
      <w:hyperlink r:id="rId289" w:history="1">
        <w:r w:rsidRPr="000E261C">
          <w:rPr>
            <w:rStyle w:val="Hyperlink"/>
          </w:rPr>
          <w:t>http://ajcn.nutrition.org/content/48/3/595.full.pdf</w:t>
        </w:r>
      </w:hyperlink>
    </w:p>
    <w:p w14:paraId="454313E3" w14:textId="16C8FED6" w:rsidR="000E261C" w:rsidRPr="000E261C" w:rsidRDefault="000E261C" w:rsidP="000E261C">
      <w:pPr>
        <w:pStyle w:val="EndNoteBibliography"/>
        <w:spacing w:after="0"/>
        <w:ind w:hanging="720"/>
      </w:pPr>
      <w:r w:rsidRPr="000E261C">
        <w:t>238</w:t>
      </w:r>
      <w:r w:rsidRPr="000E261C">
        <w:tab/>
        <w:t xml:space="preserve">Palupi L, Schultink W, Achadi E and Gross R (1997). Effective community intervention to improve hemoglobin status in preschoolers receiving once-weekly iron supplementation, </w:t>
      </w:r>
      <w:r w:rsidRPr="000E261C">
        <w:rPr>
          <w:i/>
        </w:rPr>
        <w:t>Am J Clin Nutr</w:t>
      </w:r>
      <w:r w:rsidRPr="000E261C">
        <w:t xml:space="preserve"> 65(4):1057-1061. </w:t>
      </w:r>
      <w:hyperlink r:id="rId290" w:history="1">
        <w:r w:rsidRPr="000E261C">
          <w:rPr>
            <w:rStyle w:val="Hyperlink"/>
          </w:rPr>
          <w:t>http://ajcn.nutrition.org/content/65/4/1057.full.pdf</w:t>
        </w:r>
      </w:hyperlink>
    </w:p>
    <w:p w14:paraId="005A75D7" w14:textId="63B4F9BF" w:rsidR="000E261C" w:rsidRPr="000E261C" w:rsidRDefault="000E261C" w:rsidP="000E261C">
      <w:pPr>
        <w:pStyle w:val="EndNoteBibliography"/>
        <w:spacing w:after="0"/>
        <w:ind w:hanging="720"/>
      </w:pPr>
      <w:r w:rsidRPr="000E261C">
        <w:t>239</w:t>
      </w:r>
      <w:r w:rsidRPr="000E261C">
        <w:tab/>
        <w:t xml:space="preserve">Rosado JL, Lopez P, Munoz E, Martinez H and Allen LH (1997). Zinc supplementation reduced morbidity, but neither zinc nor iron supplementation affected growth or body composition of Mexican preschoolers, </w:t>
      </w:r>
      <w:r w:rsidRPr="000E261C">
        <w:rPr>
          <w:i/>
        </w:rPr>
        <w:t>Am J Clin Nutr</w:t>
      </w:r>
      <w:r w:rsidRPr="000E261C">
        <w:t xml:space="preserve"> 65(1):13-19. </w:t>
      </w:r>
      <w:hyperlink r:id="rId291" w:history="1">
        <w:r w:rsidRPr="000E261C">
          <w:rPr>
            <w:rStyle w:val="Hyperlink"/>
          </w:rPr>
          <w:t>http://ajcn.nutrition.org/content/65/1/13.full.pdf</w:t>
        </w:r>
      </w:hyperlink>
    </w:p>
    <w:p w14:paraId="5E8018AA" w14:textId="099E41B1" w:rsidR="000E261C" w:rsidRPr="000E261C" w:rsidRDefault="000E261C" w:rsidP="000E261C">
      <w:pPr>
        <w:pStyle w:val="EndNoteBibliography"/>
        <w:spacing w:after="0"/>
        <w:ind w:hanging="720"/>
      </w:pPr>
      <w:r w:rsidRPr="000E261C">
        <w:t>240</w:t>
      </w:r>
      <w:r w:rsidRPr="000E261C">
        <w:tab/>
        <w:t xml:space="preserve">Smuts CM, Lombard CJ, Benade AJ, Dhansay MA, Berger J, Hop T, et al. (2005). Efficacy of a foodlet-based multiple micronutrient supplement for preventing growth faltering, anemia, and micronutrient deficiency of infants: the four country IRIS trial pooled data analysis, 135(3):631S-638S. </w:t>
      </w:r>
      <w:hyperlink r:id="rId292" w:history="1">
        <w:r w:rsidRPr="000E261C">
          <w:rPr>
            <w:rStyle w:val="Hyperlink"/>
          </w:rPr>
          <w:t>http://jn.nutrition.org/content/135/3/631S.full.pdf</w:t>
        </w:r>
      </w:hyperlink>
    </w:p>
    <w:p w14:paraId="640EE2E9" w14:textId="7E063D1B" w:rsidR="000E261C" w:rsidRPr="000E261C" w:rsidRDefault="000E261C" w:rsidP="000E261C">
      <w:pPr>
        <w:pStyle w:val="EndNoteBibliography"/>
        <w:spacing w:after="0"/>
        <w:ind w:hanging="720"/>
      </w:pPr>
      <w:r w:rsidRPr="000E261C">
        <w:t>241</w:t>
      </w:r>
      <w:r w:rsidRPr="000E261C">
        <w:tab/>
        <w:t xml:space="preserve">Soemantri AG (1989). Preliminary findings on iron supplementation and learning achievement of rural Indonesian children, </w:t>
      </w:r>
      <w:r w:rsidRPr="000E261C">
        <w:rPr>
          <w:i/>
        </w:rPr>
        <w:t>Am J Clin Nutr</w:t>
      </w:r>
      <w:r w:rsidRPr="000E261C">
        <w:t xml:space="preserve"> 50(3 Suppl):698-701; discussion 701-692. </w:t>
      </w:r>
      <w:hyperlink r:id="rId293" w:history="1">
        <w:r w:rsidRPr="000E261C">
          <w:rPr>
            <w:rStyle w:val="Hyperlink"/>
          </w:rPr>
          <w:t>http://www.ncbi.nlm.nih.gov/pubmed/2773847</w:t>
        </w:r>
      </w:hyperlink>
    </w:p>
    <w:p w14:paraId="3F6E11F3" w14:textId="77777777" w:rsidR="000E261C" w:rsidRPr="000E261C" w:rsidRDefault="000E261C" w:rsidP="000E261C">
      <w:pPr>
        <w:pStyle w:val="EndNoteBibliography"/>
        <w:spacing w:after="0"/>
        <w:ind w:hanging="720"/>
      </w:pPr>
      <w:r w:rsidRPr="000E261C">
        <w:t>242</w:t>
      </w:r>
      <w:r w:rsidRPr="000E261C">
        <w:tab/>
        <w:t xml:space="preserve">Soewondo S, Husaini M and Pollitt E (1989). Effects of iron deficiency on attention and learning processes in preschool children: Bandung, Indonesia, </w:t>
      </w:r>
      <w:r w:rsidRPr="000E261C">
        <w:rPr>
          <w:i/>
        </w:rPr>
        <w:t>Am J Clin Nutr</w:t>
      </w:r>
      <w:r w:rsidRPr="000E261C">
        <w:t xml:space="preserve"> 50(3):667-673, discussion 673-674.</w:t>
      </w:r>
    </w:p>
    <w:p w14:paraId="7FAEFB63" w14:textId="12EEACEE" w:rsidR="000E261C" w:rsidRPr="000E261C" w:rsidRDefault="000E261C" w:rsidP="000E261C">
      <w:pPr>
        <w:pStyle w:val="EndNoteBibliography"/>
        <w:spacing w:after="0"/>
        <w:ind w:hanging="720"/>
      </w:pPr>
      <w:r w:rsidRPr="000E261C">
        <w:t>243</w:t>
      </w:r>
      <w:r w:rsidRPr="000E261C">
        <w:tab/>
        <w:t xml:space="preserve">Charoenlarp P (1973). Effect of iron and folate supplementation on haematocrit levels of school children in a rural area of Central Thailand, </w:t>
      </w:r>
      <w:r w:rsidRPr="000E261C">
        <w:rPr>
          <w:i/>
        </w:rPr>
        <w:t>Southeast Asian J Trop Med Public Health</w:t>
      </w:r>
      <w:r w:rsidRPr="000E261C">
        <w:t xml:space="preserve"> 4(4):588-592. </w:t>
      </w:r>
      <w:hyperlink r:id="rId294" w:history="1">
        <w:r w:rsidRPr="000E261C">
          <w:rPr>
            <w:rStyle w:val="Hyperlink"/>
          </w:rPr>
          <w:t>http://www.ncbi.nlm.nih.gov/pubmed/4595583</w:t>
        </w:r>
      </w:hyperlink>
    </w:p>
    <w:p w14:paraId="25BCAB95" w14:textId="09FF5F84" w:rsidR="000E261C" w:rsidRPr="000E261C" w:rsidRDefault="000E261C" w:rsidP="000E261C">
      <w:pPr>
        <w:pStyle w:val="EndNoteBibliography"/>
        <w:spacing w:after="0"/>
        <w:ind w:hanging="720"/>
      </w:pPr>
      <w:r w:rsidRPr="000E261C">
        <w:t>244</w:t>
      </w:r>
      <w:r w:rsidRPr="000E261C">
        <w:tab/>
        <w:t xml:space="preserve">de Silva A, Atukorala S, Weerasinghe I and Ahluwalia N (2003). Iron supplementation improves iron status and reduces morbidity in children with or without upper respiratory tract infections: a randomized controlled study in Colombo, Sri Lanka, </w:t>
      </w:r>
      <w:r w:rsidRPr="000E261C">
        <w:rPr>
          <w:i/>
        </w:rPr>
        <w:t>Am J Clin Nutr</w:t>
      </w:r>
      <w:r w:rsidRPr="000E261C">
        <w:t xml:space="preserve"> 77(1):234-241. </w:t>
      </w:r>
      <w:hyperlink r:id="rId295" w:history="1">
        <w:r w:rsidRPr="000E261C">
          <w:rPr>
            <w:rStyle w:val="Hyperlink"/>
          </w:rPr>
          <w:t>http://www.ncbi.nlm.nih.gov/pubmed/12499347</w:t>
        </w:r>
      </w:hyperlink>
    </w:p>
    <w:p w14:paraId="2D50F710" w14:textId="079F5AF9" w:rsidR="000E261C" w:rsidRPr="000E261C" w:rsidRDefault="000E261C" w:rsidP="000E261C">
      <w:pPr>
        <w:pStyle w:val="EndNoteBibliography"/>
        <w:spacing w:after="0"/>
        <w:ind w:hanging="720"/>
      </w:pPr>
      <w:r w:rsidRPr="000E261C">
        <w:t>245</w:t>
      </w:r>
      <w:r w:rsidRPr="000E261C">
        <w:tab/>
        <w:t xml:space="preserve">Kianfar H, Kimiagar M and Ghaffarpour M (2000). Effect of daily and intermittent iron supplementation on iron status of high school girls, </w:t>
      </w:r>
      <w:r w:rsidRPr="000E261C">
        <w:rPr>
          <w:i/>
        </w:rPr>
        <w:t>Int J Vitam Nutr Res</w:t>
      </w:r>
      <w:r w:rsidRPr="000E261C">
        <w:t xml:space="preserve"> 70(4):172-177. </w:t>
      </w:r>
      <w:hyperlink r:id="rId296" w:history="1">
        <w:r w:rsidRPr="000E261C">
          <w:rPr>
            <w:rStyle w:val="Hyperlink"/>
          </w:rPr>
          <w:t>http://www.ncbi.nlm.nih.gov/pubmed/10989766</w:t>
        </w:r>
      </w:hyperlink>
    </w:p>
    <w:p w14:paraId="5DBE55DE" w14:textId="520507EA" w:rsidR="000E261C" w:rsidRPr="000E261C" w:rsidRDefault="000E261C" w:rsidP="000E261C">
      <w:pPr>
        <w:pStyle w:val="EndNoteBibliography"/>
        <w:spacing w:after="0"/>
        <w:ind w:hanging="720"/>
      </w:pPr>
      <w:r w:rsidRPr="000E261C">
        <w:t>246</w:t>
      </w:r>
      <w:r w:rsidRPr="000E261C">
        <w:tab/>
        <w:t xml:space="preserve">Mwanri L, Worsley A, Ryan P and Masika J (2000). Supplemental vitamin A improves anemia and growth in anemic school children in Tanzania, </w:t>
      </w:r>
      <w:r w:rsidRPr="000E261C">
        <w:rPr>
          <w:i/>
        </w:rPr>
        <w:t>J Nutr</w:t>
      </w:r>
      <w:r w:rsidRPr="000E261C">
        <w:t xml:space="preserve"> 130(11):2691-2696. </w:t>
      </w:r>
      <w:hyperlink r:id="rId297" w:history="1">
        <w:r w:rsidRPr="000E261C">
          <w:rPr>
            <w:rStyle w:val="Hyperlink"/>
          </w:rPr>
          <w:t>http://www.ncbi.nlm.nih.gov/pubmed/11053508</w:t>
        </w:r>
      </w:hyperlink>
    </w:p>
    <w:p w14:paraId="0D208E5D" w14:textId="77777777" w:rsidR="000E261C" w:rsidRPr="000E261C" w:rsidRDefault="000E261C" w:rsidP="000E261C">
      <w:pPr>
        <w:pStyle w:val="EndNoteBibliography"/>
        <w:spacing w:after="0"/>
        <w:ind w:hanging="720"/>
      </w:pPr>
      <w:r w:rsidRPr="000E261C">
        <w:t>247</w:t>
      </w:r>
      <w:r w:rsidRPr="000E261C">
        <w:tab/>
        <w:t xml:space="preserve">Gopaldas T, Raghavan R and Kanani S (1983). Nutritional impact of anti-parasitic drugs, prophylactic vitamin A and ironfolic acid on underprivileged school girls in India, </w:t>
      </w:r>
      <w:r w:rsidRPr="000E261C">
        <w:rPr>
          <w:i/>
        </w:rPr>
        <w:t>Nutrition Research</w:t>
      </w:r>
      <w:r w:rsidRPr="000E261C">
        <w:t xml:space="preserve"> 3:831–844.</w:t>
      </w:r>
    </w:p>
    <w:p w14:paraId="77AF2111" w14:textId="3ED92CCA" w:rsidR="000E261C" w:rsidRPr="000E261C" w:rsidRDefault="000E261C" w:rsidP="000E261C">
      <w:pPr>
        <w:pStyle w:val="EndNoteBibliography"/>
        <w:spacing w:after="0"/>
        <w:ind w:hanging="720"/>
      </w:pPr>
      <w:r w:rsidRPr="000E261C">
        <w:t>248</w:t>
      </w:r>
      <w:r w:rsidRPr="000E261C">
        <w:tab/>
        <w:t xml:space="preserve">Hettiarachchi M, Liyanage C, Wickremasinghe R, Hilmers DC and Abrams SA (2008). The efficacy of micronutrient supplementation in reducing the prevalence of anaemia and deficiencies of zinc and iron among adolescents in Sri Lanka, </w:t>
      </w:r>
      <w:r w:rsidRPr="000E261C">
        <w:rPr>
          <w:i/>
        </w:rPr>
        <w:t>Eur J Clin Nutr</w:t>
      </w:r>
      <w:r w:rsidRPr="000E261C">
        <w:t xml:space="preserve"> 62(7):856-865. </w:t>
      </w:r>
      <w:hyperlink r:id="rId298" w:history="1">
        <w:r w:rsidRPr="000E261C">
          <w:rPr>
            <w:rStyle w:val="Hyperlink"/>
          </w:rPr>
          <w:t>http://www.ncbi.nlm.nih.gov/pubmed/17522609</w:t>
        </w:r>
      </w:hyperlink>
    </w:p>
    <w:p w14:paraId="06B037B2" w14:textId="2266B4D2" w:rsidR="000E261C" w:rsidRPr="000E261C" w:rsidRDefault="000E261C" w:rsidP="000E261C">
      <w:pPr>
        <w:pStyle w:val="EndNoteBibliography"/>
        <w:spacing w:after="0"/>
        <w:ind w:hanging="720"/>
      </w:pPr>
      <w:r w:rsidRPr="000E261C">
        <w:t>249</w:t>
      </w:r>
      <w:r w:rsidRPr="000E261C">
        <w:tab/>
        <w:t xml:space="preserve">Sarma KV, Damodaran M and Naidu AN (1977). The Balwadi as an outlet for anaemia prophylaxis programme, </w:t>
      </w:r>
      <w:r w:rsidRPr="000E261C">
        <w:rPr>
          <w:i/>
        </w:rPr>
        <w:t>Indian J Med Res</w:t>
      </w:r>
      <w:r w:rsidRPr="000E261C">
        <w:t xml:space="preserve"> 65(6):839-844. </w:t>
      </w:r>
      <w:hyperlink r:id="rId299" w:history="1">
        <w:r w:rsidRPr="000E261C">
          <w:rPr>
            <w:rStyle w:val="Hyperlink"/>
          </w:rPr>
          <w:t>http://www.ncbi.nlm.nih.gov/pubmed/604260</w:t>
        </w:r>
      </w:hyperlink>
    </w:p>
    <w:p w14:paraId="20D6D7BB" w14:textId="70821700" w:rsidR="000E261C" w:rsidRPr="000E261C" w:rsidRDefault="000E261C" w:rsidP="000E261C">
      <w:pPr>
        <w:pStyle w:val="EndNoteBibliography"/>
        <w:spacing w:after="0"/>
        <w:ind w:hanging="720"/>
      </w:pPr>
      <w:r w:rsidRPr="000E261C">
        <w:t>250</w:t>
      </w:r>
      <w:r w:rsidRPr="000E261C">
        <w:tab/>
        <w:t xml:space="preserve">Seshadri S, Hirode K, Naik P and Malhotra S (1982). Behavioural responses of young anaemic Indian children to iron-folic acid supplements, </w:t>
      </w:r>
      <w:r w:rsidRPr="000E261C">
        <w:rPr>
          <w:i/>
        </w:rPr>
        <w:t>Br J Nutr</w:t>
      </w:r>
      <w:r w:rsidRPr="000E261C">
        <w:t xml:space="preserve"> 48(2):233-240. </w:t>
      </w:r>
      <w:hyperlink r:id="rId300" w:history="1">
        <w:r w:rsidRPr="000E261C">
          <w:rPr>
            <w:rStyle w:val="Hyperlink"/>
          </w:rPr>
          <w:t>http://www.ncbi.nlm.nih.gov/pubmed/7115656</w:t>
        </w:r>
      </w:hyperlink>
    </w:p>
    <w:p w14:paraId="54701153" w14:textId="6C32F87B" w:rsidR="000E261C" w:rsidRPr="000E261C" w:rsidRDefault="000E261C" w:rsidP="000E261C">
      <w:pPr>
        <w:pStyle w:val="EndNoteBibliography"/>
        <w:spacing w:after="0"/>
        <w:ind w:hanging="720"/>
      </w:pPr>
      <w:r w:rsidRPr="000E261C">
        <w:t>251</w:t>
      </w:r>
      <w:r w:rsidRPr="000E261C">
        <w:tab/>
        <w:t xml:space="preserve">Seshadri S, Hirode K, Naik P, Shah A and Gupta N (1984). An effective intervention to reduce the prevalence of anaemia in children, </w:t>
      </w:r>
      <w:r w:rsidRPr="000E261C">
        <w:rPr>
          <w:i/>
        </w:rPr>
        <w:t>Indian J Med Res</w:t>
      </w:r>
      <w:r w:rsidRPr="000E261C">
        <w:t xml:space="preserve"> 80:164-173. </w:t>
      </w:r>
      <w:hyperlink r:id="rId301" w:history="1">
        <w:r w:rsidRPr="000E261C">
          <w:rPr>
            <w:rStyle w:val="Hyperlink"/>
          </w:rPr>
          <w:t>http://www.ncbi.nlm.nih.gov/pubmed/6511008</w:t>
        </w:r>
      </w:hyperlink>
    </w:p>
    <w:p w14:paraId="6CD99366" w14:textId="795B5B7B" w:rsidR="000E261C" w:rsidRPr="000E261C" w:rsidRDefault="000E261C" w:rsidP="000E261C">
      <w:pPr>
        <w:pStyle w:val="EndNoteBibliography"/>
        <w:spacing w:after="0"/>
        <w:ind w:hanging="720"/>
      </w:pPr>
      <w:r w:rsidRPr="000E261C">
        <w:t>252</w:t>
      </w:r>
      <w:r w:rsidRPr="000E261C">
        <w:tab/>
        <w:t xml:space="preserve">Seshadri S and Malhotra S (1984). The effect of hematinics on the physical work capacity in anemics, </w:t>
      </w:r>
      <w:r w:rsidRPr="000E261C">
        <w:rPr>
          <w:i/>
        </w:rPr>
        <w:t>Indian Pediatr</w:t>
      </w:r>
      <w:r w:rsidRPr="000E261C">
        <w:t xml:space="preserve"> 21(7):529-533. </w:t>
      </w:r>
      <w:hyperlink r:id="rId302" w:history="1">
        <w:r w:rsidRPr="000E261C">
          <w:rPr>
            <w:rStyle w:val="Hyperlink"/>
          </w:rPr>
          <w:t>http://www.ncbi.nlm.nih.gov/pubmed/6519780</w:t>
        </w:r>
      </w:hyperlink>
    </w:p>
    <w:p w14:paraId="3BD0B3BB" w14:textId="77777777" w:rsidR="000E261C" w:rsidRPr="000E261C" w:rsidRDefault="000E261C" w:rsidP="000E261C">
      <w:pPr>
        <w:pStyle w:val="EndNoteBibliography"/>
        <w:spacing w:after="0"/>
        <w:ind w:hanging="720"/>
      </w:pPr>
      <w:r w:rsidRPr="000E261C">
        <w:t>253</w:t>
      </w:r>
      <w:r w:rsidRPr="000E261C">
        <w:tab/>
        <w:t xml:space="preserve">Grant MD, Piper M, Bohlius J, Tonia T, Robert N, Vats V, et al. (2013). </w:t>
      </w:r>
      <w:r w:rsidRPr="000E261C">
        <w:rPr>
          <w:i/>
        </w:rPr>
        <w:t>Epoetin and darbepoetin formanaging anemia in patients undergoing cancer treatment: comparative effectiveness update</w:t>
      </w:r>
      <w:r w:rsidRPr="000E261C">
        <w:t>, Comparative Effectiveness Review No. 113, Agency for Healthcare Research and Quality, Rockville, MD.</w:t>
      </w:r>
    </w:p>
    <w:p w14:paraId="5D1F59BC" w14:textId="0FD372E4" w:rsidR="000E261C" w:rsidRPr="000E261C" w:rsidRDefault="000E261C" w:rsidP="000E261C">
      <w:pPr>
        <w:pStyle w:val="EndNoteBibliography"/>
        <w:spacing w:after="0"/>
        <w:ind w:hanging="720"/>
      </w:pPr>
      <w:r w:rsidRPr="000E261C">
        <w:t>254</w:t>
      </w:r>
      <w:r w:rsidRPr="000E261C">
        <w:tab/>
        <w:t xml:space="preserve">Tonia T, Mettler A, Robert N, Schwarzer G, Seidenfeld J, Weingart O, et al. (2012). Erythropoietin or darbepoetin for patients with cancer, </w:t>
      </w:r>
      <w:r w:rsidRPr="000E261C">
        <w:rPr>
          <w:i/>
        </w:rPr>
        <w:t>Cochrane Database of Systematic Reviews</w:t>
      </w:r>
      <w:r w:rsidRPr="000E261C">
        <w:t xml:space="preserve"> (12). </w:t>
      </w:r>
      <w:hyperlink r:id="rId303" w:history="1">
        <w:r w:rsidRPr="000E261C">
          <w:rPr>
            <w:rStyle w:val="Hyperlink"/>
          </w:rPr>
          <w:t>http://onlinelibrary.wiley.com/doi/10.1002/14651858.CD003407.pub5/pdf</w:t>
        </w:r>
      </w:hyperlink>
    </w:p>
    <w:p w14:paraId="7A93885A" w14:textId="5FF2D5A5" w:rsidR="000E261C" w:rsidRPr="000E261C" w:rsidRDefault="000E261C" w:rsidP="000E261C">
      <w:pPr>
        <w:pStyle w:val="EndNoteBibliography"/>
        <w:spacing w:after="0"/>
        <w:ind w:hanging="720"/>
      </w:pPr>
      <w:r w:rsidRPr="000E261C">
        <w:t>255</w:t>
      </w:r>
      <w:r w:rsidRPr="000E261C">
        <w:tab/>
        <w:t xml:space="preserve">Mystakidou K, Potamianou A and Tsilika E (2007). Erythropoietic growth factors for children with cancer: A systematic review of the literature, </w:t>
      </w:r>
      <w:r w:rsidRPr="000E261C">
        <w:rPr>
          <w:i/>
        </w:rPr>
        <w:t>Current Medical Research and Opinion</w:t>
      </w:r>
      <w:r w:rsidRPr="000E261C">
        <w:t xml:space="preserve"> 23(11):2841–2847. </w:t>
      </w:r>
      <w:hyperlink r:id="rId304" w:history="1">
        <w:r w:rsidRPr="000E261C">
          <w:rPr>
            <w:rStyle w:val="Hyperlink"/>
          </w:rPr>
          <w:t>http://informahealthcare.com/doi/abs/10.1185/030079907X242601%20</w:t>
        </w:r>
      </w:hyperlink>
    </w:p>
    <w:p w14:paraId="2661A435" w14:textId="31B73AC2" w:rsidR="000E261C" w:rsidRPr="000E261C" w:rsidRDefault="000E261C" w:rsidP="000E261C">
      <w:pPr>
        <w:pStyle w:val="EndNoteBibliography"/>
        <w:spacing w:after="0"/>
        <w:ind w:hanging="720"/>
      </w:pPr>
      <w:r w:rsidRPr="000E261C">
        <w:t>256</w:t>
      </w:r>
      <w:r w:rsidRPr="000E261C">
        <w:tab/>
        <w:t xml:space="preserve">Ross SD, Allen IE, Henry DH, Seaman C, Sercus B and Goodnough LT (2006). Clinical benefits and risks associated with epoetin and darbepoetin in patients with chemotherapy-induced anemia: a systematic review of the literature (Structured abstract), </w:t>
      </w:r>
      <w:r w:rsidRPr="000E261C">
        <w:rPr>
          <w:i/>
        </w:rPr>
        <w:t>Clinical Therapeutics</w:t>
      </w:r>
      <w:r w:rsidRPr="000E261C">
        <w:t xml:space="preserve"> 28:801–831. </w:t>
      </w:r>
      <w:hyperlink r:id="rId305" w:history="1">
        <w:r w:rsidRPr="000E261C">
          <w:rPr>
            <w:rStyle w:val="Hyperlink"/>
          </w:rPr>
          <w:t>http://www.clinicaltherapeutics.com/article/S0149-2918(06)00139-1/abstract</w:t>
        </w:r>
      </w:hyperlink>
    </w:p>
    <w:p w14:paraId="7545860D" w14:textId="176777CA" w:rsidR="000E261C" w:rsidRPr="000E261C" w:rsidRDefault="000E261C" w:rsidP="000E261C">
      <w:pPr>
        <w:pStyle w:val="EndNoteBibliography"/>
        <w:spacing w:after="0"/>
        <w:ind w:hanging="720"/>
      </w:pPr>
      <w:r w:rsidRPr="000E261C">
        <w:t>257</w:t>
      </w:r>
      <w:r w:rsidRPr="000E261C">
        <w:tab/>
        <w:t xml:space="preserve">Feusner J and Hastings C (2002). Recombinant human erythropoietin in pediatric oncology: a review (Structured abstract), </w:t>
      </w:r>
      <w:r w:rsidRPr="000E261C">
        <w:rPr>
          <w:i/>
        </w:rPr>
        <w:t>Medical and Pediatric Oncology</w:t>
      </w:r>
      <w:r w:rsidRPr="000E261C">
        <w:t xml:space="preserve"> 39:463–468. </w:t>
      </w:r>
      <w:hyperlink r:id="rId306" w:history="1">
        <w:r w:rsidRPr="000E261C">
          <w:rPr>
            <w:rStyle w:val="Hyperlink"/>
          </w:rPr>
          <w:t>http://onlinelibrary.wiley.com/doi/10.1002/mpo.10187/abstract</w:t>
        </w:r>
      </w:hyperlink>
    </w:p>
    <w:p w14:paraId="6C03075A" w14:textId="0BF1919F" w:rsidR="000E261C" w:rsidRPr="000E261C" w:rsidRDefault="000E261C" w:rsidP="000E261C">
      <w:pPr>
        <w:pStyle w:val="EndNoteBibliography"/>
        <w:spacing w:after="0"/>
        <w:ind w:hanging="720"/>
      </w:pPr>
      <w:r w:rsidRPr="000E261C">
        <w:t>258</w:t>
      </w:r>
      <w:r w:rsidRPr="000E261C">
        <w:tab/>
        <w:t xml:space="preserve">Razzouk BI, Hord JD, Hockenberry M, Hinds PS, Feusner J, Williams D, et al. (2006). Double-blind, placebo-controlled study of quality of life, hematologic end points, and safety of weekly epoetin alfa in children with cancer receiving myelosuppressive chemotherapy, </w:t>
      </w:r>
      <w:r w:rsidRPr="000E261C">
        <w:rPr>
          <w:i/>
        </w:rPr>
        <w:t>J Clin Oncol</w:t>
      </w:r>
      <w:r w:rsidRPr="000E261C">
        <w:t xml:space="preserve"> 24(22):3583–3589. </w:t>
      </w:r>
      <w:hyperlink r:id="rId307" w:history="1">
        <w:r w:rsidRPr="000E261C">
          <w:rPr>
            <w:rStyle w:val="Hyperlink"/>
          </w:rPr>
          <w:t>http://www.ncbi.nlm.nih.gov/pubmed/16877725</w:t>
        </w:r>
      </w:hyperlink>
    </w:p>
    <w:p w14:paraId="6B09443E" w14:textId="09622630" w:rsidR="000E261C" w:rsidRPr="000E261C" w:rsidRDefault="000E261C" w:rsidP="000E261C">
      <w:pPr>
        <w:pStyle w:val="EndNoteBibliography"/>
        <w:spacing w:after="0"/>
        <w:ind w:hanging="720"/>
      </w:pPr>
      <w:r w:rsidRPr="000E261C">
        <w:t>259</w:t>
      </w:r>
      <w:r w:rsidRPr="000E261C">
        <w:tab/>
        <w:t xml:space="preserve">Wagner LM, Billups CA, Furman WL, Rao BN and Santana VM (2004). Combined use of erythropoietin and granulocyte colony-stimulating factor does not decrease blood transfusion requirements during induction therapy for high-risk neuroblastoma: a randomized controlled trial, </w:t>
      </w:r>
      <w:r w:rsidRPr="000E261C">
        <w:rPr>
          <w:i/>
        </w:rPr>
        <w:t>Journal of clinical oncology</w:t>
      </w:r>
      <w:r w:rsidRPr="000E261C">
        <w:t xml:space="preserve"> 22(10):1886–1893. </w:t>
      </w:r>
      <w:hyperlink r:id="rId308" w:history="1">
        <w:r w:rsidRPr="000E261C">
          <w:rPr>
            <w:rStyle w:val="Hyperlink"/>
          </w:rPr>
          <w:t>http://jco.ascopubs.org/content/22/10/1886.short</w:t>
        </w:r>
      </w:hyperlink>
    </w:p>
    <w:p w14:paraId="6E531D82" w14:textId="350C4718" w:rsidR="000E261C" w:rsidRPr="000E261C" w:rsidRDefault="000E261C" w:rsidP="000E261C">
      <w:pPr>
        <w:pStyle w:val="EndNoteBibliography"/>
        <w:spacing w:after="0"/>
        <w:ind w:hanging="720"/>
      </w:pPr>
      <w:r w:rsidRPr="000E261C">
        <w:t>260</w:t>
      </w:r>
      <w:r w:rsidRPr="000E261C">
        <w:tab/>
        <w:t xml:space="preserve">Varan A, Büyükpamukçu M, Kutluk T and Akyüz C (1999). Recombinant human erythropoietin treatment for chemotherapy-related anemia in children, </w:t>
      </w:r>
      <w:r w:rsidRPr="000E261C">
        <w:rPr>
          <w:i/>
        </w:rPr>
        <w:t>Pediatrics</w:t>
      </w:r>
      <w:r w:rsidRPr="000E261C">
        <w:t xml:space="preserve"> 103(2):e16–e16. </w:t>
      </w:r>
      <w:hyperlink r:id="rId309" w:history="1">
        <w:r w:rsidRPr="000E261C">
          <w:rPr>
            <w:rStyle w:val="Hyperlink"/>
          </w:rPr>
          <w:t>http://pediatrics.aappublications.org/content/103/2/e16.short</w:t>
        </w:r>
      </w:hyperlink>
    </w:p>
    <w:p w14:paraId="485CC263" w14:textId="44B17759" w:rsidR="000E261C" w:rsidRPr="000E261C" w:rsidRDefault="000E261C" w:rsidP="000E261C">
      <w:pPr>
        <w:pStyle w:val="EndNoteBibliography"/>
        <w:spacing w:after="0"/>
        <w:ind w:hanging="720"/>
      </w:pPr>
      <w:r w:rsidRPr="000E261C">
        <w:t>261</w:t>
      </w:r>
      <w:r w:rsidRPr="000E261C">
        <w:tab/>
        <w:t xml:space="preserve">Csaki C, Ferencz T, Schuler D and Borsi J (1998). Recombinant human erythropoietin in the prevention of chemotherapy-induced anaemia in children with malignant solid tumours, </w:t>
      </w:r>
      <w:r w:rsidRPr="000E261C">
        <w:rPr>
          <w:i/>
        </w:rPr>
        <w:t>European Journal of Cancer</w:t>
      </w:r>
      <w:r w:rsidRPr="000E261C">
        <w:t xml:space="preserve"> 34(3):364–367. </w:t>
      </w:r>
      <w:hyperlink r:id="rId310" w:history="1">
        <w:r w:rsidRPr="000E261C">
          <w:rPr>
            <w:rStyle w:val="Hyperlink"/>
          </w:rPr>
          <w:t>http://www.sciencedirect.com/science/article/pii/S095980499710065X</w:t>
        </w:r>
      </w:hyperlink>
    </w:p>
    <w:p w14:paraId="1A879268" w14:textId="77777777" w:rsidR="000E261C" w:rsidRPr="000E261C" w:rsidRDefault="000E261C" w:rsidP="000E261C">
      <w:pPr>
        <w:pStyle w:val="EndNoteBibliography"/>
        <w:spacing w:after="0"/>
        <w:ind w:hanging="720"/>
      </w:pPr>
      <w:r w:rsidRPr="000E261C">
        <w:t>262</w:t>
      </w:r>
      <w:r w:rsidRPr="000E261C">
        <w:tab/>
        <w:t xml:space="preserve">Ragni G, Clerico A, Sordi A and al. e (1998). Recombinant human erythropoietin (rHuEPO) in children with cancer: A randomized study [abstract], </w:t>
      </w:r>
      <w:r w:rsidRPr="000E261C">
        <w:rPr>
          <w:i/>
        </w:rPr>
        <w:t>Med Pediatr Oncol</w:t>
      </w:r>
      <w:r w:rsidRPr="000E261C">
        <w:t xml:space="preserve"> 31:274.</w:t>
      </w:r>
    </w:p>
    <w:p w14:paraId="1962367A" w14:textId="479A5A1C" w:rsidR="000E261C" w:rsidRPr="000E261C" w:rsidRDefault="000E261C" w:rsidP="000E261C">
      <w:pPr>
        <w:pStyle w:val="EndNoteBibliography"/>
        <w:spacing w:after="0"/>
        <w:ind w:hanging="720"/>
      </w:pPr>
      <w:r w:rsidRPr="000E261C">
        <w:t>263</w:t>
      </w:r>
      <w:r w:rsidRPr="000E261C">
        <w:tab/>
        <w:t xml:space="preserve">Porter JC, Leahey A, Polise K, Bunin G and Manno CS (1996). Recombinant human erythropoietin reduces the need for erythrocyte and platelet transfusions in pediatric patients with sarcoma: a randomized, double-blind, placebo-controlled trial, </w:t>
      </w:r>
      <w:r w:rsidRPr="000E261C">
        <w:rPr>
          <w:i/>
        </w:rPr>
        <w:t>J Pediatr</w:t>
      </w:r>
      <w:r w:rsidRPr="000E261C">
        <w:t xml:space="preserve"> 129(5):656–660. </w:t>
      </w:r>
      <w:hyperlink r:id="rId311" w:history="1">
        <w:r w:rsidRPr="000E261C">
          <w:rPr>
            <w:rStyle w:val="Hyperlink"/>
          </w:rPr>
          <w:t>http://www.ncbi.nlm.nih.gov/pubmed/8917229</w:t>
        </w:r>
      </w:hyperlink>
    </w:p>
    <w:p w14:paraId="2D096690" w14:textId="77777777" w:rsidR="000E261C" w:rsidRPr="000E261C" w:rsidRDefault="000E261C" w:rsidP="000E261C">
      <w:pPr>
        <w:pStyle w:val="EndNoteBibliography"/>
        <w:spacing w:after="0"/>
        <w:ind w:hanging="720"/>
      </w:pPr>
      <w:r w:rsidRPr="000E261C">
        <w:t>264</w:t>
      </w:r>
      <w:r w:rsidRPr="000E261C">
        <w:tab/>
        <w:t xml:space="preserve">Bennetts G, Bertolone S, Bray G and al. e (1995). Erythropoietin reduces volume of red cell transfusions required in some subsets of children with acute lymphocytic leukemia [abstract], </w:t>
      </w:r>
      <w:r w:rsidRPr="000E261C">
        <w:rPr>
          <w:i/>
        </w:rPr>
        <w:t>Blood</w:t>
      </w:r>
      <w:r w:rsidRPr="000E261C">
        <w:t xml:space="preserve"> 10:853.</w:t>
      </w:r>
    </w:p>
    <w:p w14:paraId="7DE42403" w14:textId="1BD95FED" w:rsidR="000E261C" w:rsidRPr="000E261C" w:rsidRDefault="000E261C" w:rsidP="000E261C">
      <w:pPr>
        <w:pStyle w:val="EndNoteBibliography"/>
        <w:spacing w:after="0"/>
        <w:ind w:hanging="720"/>
      </w:pPr>
      <w:r w:rsidRPr="000E261C">
        <w:t>265</w:t>
      </w:r>
      <w:r w:rsidRPr="000E261C">
        <w:tab/>
        <w:t xml:space="preserve">Pape L, Ahlenstiel T, Kreuzer M, Drube J, Froede K, Franke D, et al. (2009). Early erythropoietin reduced the need for red blood cell transfusion in childhood hemolytic uremic syndrome - A randomized prospective pilot trial, </w:t>
      </w:r>
      <w:r w:rsidRPr="000E261C">
        <w:rPr>
          <w:i/>
        </w:rPr>
        <w:t>Pediatric Nephrology</w:t>
      </w:r>
      <w:r w:rsidRPr="000E261C">
        <w:t xml:space="preserve"> 24(5):1061–1064. </w:t>
      </w:r>
      <w:hyperlink r:id="rId312" w:history="1">
        <w:r w:rsidRPr="000E261C">
          <w:rPr>
            <w:rStyle w:val="Hyperlink"/>
          </w:rPr>
          <w:t>http://link.springer.com/article/10.1007%2Fs00467-008-1087-4</w:t>
        </w:r>
      </w:hyperlink>
    </w:p>
    <w:p w14:paraId="23DC4222" w14:textId="1FC278E4" w:rsidR="000E261C" w:rsidRPr="000E261C" w:rsidRDefault="000E261C" w:rsidP="000E261C">
      <w:pPr>
        <w:pStyle w:val="EndNoteBibliography"/>
        <w:spacing w:after="0"/>
        <w:ind w:hanging="720"/>
      </w:pPr>
      <w:r w:rsidRPr="000E261C">
        <w:t>266</w:t>
      </w:r>
      <w:r w:rsidRPr="000E261C">
        <w:tab/>
        <w:t xml:space="preserve">Warady BA, Kausz A, Lerner G, Brewer ED, Chadha V, Brugnara C, et al. (2004). Iron therapy in the pediatric hemodialysis population, </w:t>
      </w:r>
      <w:r w:rsidRPr="000E261C">
        <w:rPr>
          <w:i/>
        </w:rPr>
        <w:t>Pediatric Nephrology</w:t>
      </w:r>
      <w:r w:rsidRPr="000E261C">
        <w:t xml:space="preserve"> 19(6):655–661. </w:t>
      </w:r>
      <w:hyperlink r:id="rId313" w:history="1">
        <w:r w:rsidRPr="000E261C">
          <w:rPr>
            <w:rStyle w:val="Hyperlink"/>
          </w:rPr>
          <w:t>http://link.springer.com/article/10.1007%2Fs00467-004-1457-5</w:t>
        </w:r>
      </w:hyperlink>
    </w:p>
    <w:p w14:paraId="21657DD1" w14:textId="5179D30D" w:rsidR="000E261C" w:rsidRPr="000E261C" w:rsidRDefault="000E261C" w:rsidP="000E261C">
      <w:pPr>
        <w:pStyle w:val="EndNoteBibliography"/>
        <w:spacing w:after="0"/>
        <w:ind w:hanging="720"/>
      </w:pPr>
      <w:r w:rsidRPr="000E261C">
        <w:t>267</w:t>
      </w:r>
      <w:r w:rsidRPr="000E261C">
        <w:tab/>
        <w:t xml:space="preserve">Gara SN, Madaki AJ and Thacher TD (2010). A comparison of iron and folate with folate alone in hematologic recovery of children treated for acute malaria, </w:t>
      </w:r>
      <w:r w:rsidRPr="000E261C">
        <w:rPr>
          <w:i/>
        </w:rPr>
        <w:t>Am J Trop Med Hyg</w:t>
      </w:r>
      <w:r w:rsidRPr="000E261C">
        <w:t xml:space="preserve"> 83(4):843–847. </w:t>
      </w:r>
      <w:hyperlink r:id="rId314" w:history="1">
        <w:r w:rsidRPr="000E261C">
          <w:rPr>
            <w:rStyle w:val="Hyperlink"/>
          </w:rPr>
          <w:t>http://www.ncbi.nlm.nih.gov/pubmed/20889877</w:t>
        </w:r>
      </w:hyperlink>
    </w:p>
    <w:p w14:paraId="454C890C" w14:textId="3211B548" w:rsidR="000E261C" w:rsidRPr="000E261C" w:rsidRDefault="000E261C" w:rsidP="000E261C">
      <w:pPr>
        <w:pStyle w:val="EndNoteBibliography"/>
        <w:spacing w:after="0"/>
        <w:ind w:hanging="720"/>
      </w:pPr>
      <w:r w:rsidRPr="000E261C">
        <w:t>268</w:t>
      </w:r>
      <w:r w:rsidRPr="000E261C">
        <w:tab/>
        <w:t xml:space="preserve">Nwanyanwu OC, Ziba C, Kazembe PN, Gamadzi G, Gandwe J and Redd SC (1996). The effect of oral iron therapy during treatment for Plasmodium falciparum malaria with sulphadoxine-pyrimethamine on Malawian children under 5 years of age, </w:t>
      </w:r>
      <w:r w:rsidRPr="000E261C">
        <w:rPr>
          <w:i/>
        </w:rPr>
        <w:t>Ann Trop Med Parasitol</w:t>
      </w:r>
      <w:r w:rsidRPr="000E261C">
        <w:t xml:space="preserve"> 90(6):589–595. </w:t>
      </w:r>
      <w:hyperlink r:id="rId315" w:history="1">
        <w:r w:rsidRPr="000E261C">
          <w:rPr>
            <w:rStyle w:val="Hyperlink"/>
          </w:rPr>
          <w:t>http://www.ncbi.nlm.nih.gov/pubmed/9039270</w:t>
        </w:r>
      </w:hyperlink>
    </w:p>
    <w:p w14:paraId="184DC55A" w14:textId="4EFA96B1" w:rsidR="000E261C" w:rsidRPr="000E261C" w:rsidRDefault="000E261C" w:rsidP="000E261C">
      <w:pPr>
        <w:pStyle w:val="EndNoteBibliography"/>
        <w:spacing w:after="0"/>
        <w:ind w:hanging="720"/>
      </w:pPr>
      <w:r w:rsidRPr="000E261C">
        <w:t>269</w:t>
      </w:r>
      <w:r w:rsidRPr="000E261C">
        <w:tab/>
        <w:t xml:space="preserve">Van Den Hombergh J, Dalderop E and Smit Y (1996). Does iron therapy benefit children with severe malaria-associated anaemia? A clinical trial with 12 weeks supplementation of oral iron in young children from the Turiani division, Tanzania, </w:t>
      </w:r>
      <w:r w:rsidRPr="000E261C">
        <w:rPr>
          <w:i/>
        </w:rPr>
        <w:t>Journal of Tropical Pediatrics</w:t>
      </w:r>
      <w:r w:rsidRPr="000E261C">
        <w:t xml:space="preserve"> 42(4):220–227. </w:t>
      </w:r>
      <w:hyperlink r:id="rId316" w:history="1">
        <w:r w:rsidRPr="000E261C">
          <w:rPr>
            <w:rStyle w:val="Hyperlink"/>
          </w:rPr>
          <w:t>http://www.embase.com/search/results?subaction=viewrecord&amp;from=export&amp;id=L26335127</w:t>
        </w:r>
      </w:hyperlink>
    </w:p>
    <w:p w14:paraId="0AA7BBB6" w14:textId="1D3A269A" w:rsidR="000E261C" w:rsidRPr="000E261C" w:rsidRDefault="000E261C" w:rsidP="000E261C">
      <w:pPr>
        <w:pStyle w:val="EndNoteBibliography"/>
        <w:spacing w:after="0"/>
        <w:ind w:hanging="720"/>
      </w:pPr>
      <w:r w:rsidRPr="000E261C">
        <w:t>270</w:t>
      </w:r>
      <w:r w:rsidRPr="000E261C">
        <w:tab/>
        <w:t xml:space="preserve">van Hensbroek MB, Morris-Jones S, Meisner S, Jaffar S, Bayo L, Dackour R, et al. (1995). Iron, but not folic acid, combined with effective antimalarial therapy promotes haematological recovery in African children after acute falciparum malaria, </w:t>
      </w:r>
      <w:r w:rsidRPr="000E261C">
        <w:rPr>
          <w:i/>
        </w:rPr>
        <w:t>Trans R Soc Trop Med Hyg</w:t>
      </w:r>
      <w:r w:rsidRPr="000E261C">
        <w:t xml:space="preserve"> 89(6):672–676. </w:t>
      </w:r>
      <w:hyperlink r:id="rId317" w:history="1">
        <w:r w:rsidRPr="000E261C">
          <w:rPr>
            <w:rStyle w:val="Hyperlink"/>
          </w:rPr>
          <w:t>http://www.ncbi.nlm.nih.gov/pubmed/8594693</w:t>
        </w:r>
      </w:hyperlink>
    </w:p>
    <w:p w14:paraId="301F5D32" w14:textId="36D7097F" w:rsidR="000E261C" w:rsidRPr="000E261C" w:rsidRDefault="000E261C" w:rsidP="000E261C">
      <w:pPr>
        <w:pStyle w:val="EndNoteBibliography"/>
        <w:spacing w:after="0"/>
        <w:ind w:hanging="720"/>
      </w:pPr>
      <w:r w:rsidRPr="000E261C">
        <w:t>271</w:t>
      </w:r>
      <w:r w:rsidRPr="000E261C">
        <w:tab/>
        <w:t xml:space="preserve">Marti-Carvajal AJ, Sola I, Pena-Marti GE and Comunian-Carrasco G (2011). Treatment for anemia in people with AIDS, </w:t>
      </w:r>
      <w:r w:rsidRPr="000E261C">
        <w:rPr>
          <w:i/>
        </w:rPr>
        <w:t>Cochrane database of systematic reviews (Online)</w:t>
      </w:r>
      <w:r w:rsidRPr="000E261C">
        <w:t xml:space="preserve"> (10):CD004776. </w:t>
      </w:r>
      <w:hyperlink r:id="rId318" w:history="1">
        <w:r w:rsidRPr="000E261C">
          <w:rPr>
            <w:rStyle w:val="Hyperlink"/>
          </w:rPr>
          <w:t>http://www.embase.com/search/results?subaction=viewrecord&amp;from=export&amp;id=L362839417</w:t>
        </w:r>
      </w:hyperlink>
    </w:p>
    <w:p w14:paraId="48CC6372" w14:textId="77777777" w:rsidR="000E261C" w:rsidRPr="000E261C" w:rsidRDefault="000E261C" w:rsidP="000E261C">
      <w:pPr>
        <w:pStyle w:val="EndNoteBibliography"/>
        <w:spacing w:after="0"/>
        <w:ind w:hanging="720"/>
      </w:pPr>
      <w:r w:rsidRPr="000E261C">
        <w:t>272</w:t>
      </w:r>
      <w:r w:rsidRPr="000E261C">
        <w:tab/>
        <w:t xml:space="preserve">Rendo P, Freigeiro D, Barboni G, Donato H, Drelichman G and Gonzalez F (2001). A multicenter, randomized, double-blind trial with recombinant human erythropoietin (rHuEPO) in anemic HIV-infected children treated with antiretrovirals, </w:t>
      </w:r>
      <w:r w:rsidRPr="000E261C">
        <w:rPr>
          <w:i/>
        </w:rPr>
        <w:t>INTERNATIONAL JOURNAL OF PEDIATRIC HEMATOLOGY ONCOLOGY</w:t>
      </w:r>
      <w:r w:rsidRPr="000E261C">
        <w:t xml:space="preserve"> 7(3):235–240.</w:t>
      </w:r>
    </w:p>
    <w:p w14:paraId="0DB17CD8" w14:textId="5E81A074" w:rsidR="000E261C" w:rsidRPr="000E261C" w:rsidRDefault="000E261C" w:rsidP="000E261C">
      <w:pPr>
        <w:pStyle w:val="EndNoteBibliography"/>
        <w:spacing w:after="0"/>
        <w:ind w:hanging="720"/>
      </w:pPr>
      <w:r w:rsidRPr="000E261C">
        <w:t>273</w:t>
      </w:r>
      <w:r w:rsidRPr="000E261C">
        <w:tab/>
        <w:t xml:space="preserve">Mulaku M, Opiyo N, Karumbi J, Kitonyi G, Thoithi G and English M (2013). Evidence review of hydroxyurea for the prevention of sickle cell complications in low-income countries, </w:t>
      </w:r>
      <w:r w:rsidRPr="000E261C">
        <w:rPr>
          <w:i/>
        </w:rPr>
        <w:t>Archives of Disease in Childhood</w:t>
      </w:r>
      <w:r w:rsidRPr="000E261C">
        <w:t xml:space="preserve"> 98(11):908–914. </w:t>
      </w:r>
      <w:hyperlink r:id="rId319" w:history="1">
        <w:r w:rsidRPr="000E261C">
          <w:rPr>
            <w:rStyle w:val="Hyperlink"/>
          </w:rPr>
          <w:t>http://adc.bmj.com/content/98/11/908.full.pdf</w:t>
        </w:r>
      </w:hyperlink>
    </w:p>
    <w:p w14:paraId="4CD6FE99" w14:textId="259E594B" w:rsidR="000E261C" w:rsidRPr="000E261C" w:rsidRDefault="000E261C" w:rsidP="000E261C">
      <w:pPr>
        <w:pStyle w:val="EndNoteBibliography"/>
        <w:spacing w:after="0"/>
        <w:ind w:hanging="720"/>
      </w:pPr>
      <w:r w:rsidRPr="000E261C">
        <w:t>274</w:t>
      </w:r>
      <w:r w:rsidRPr="000E261C">
        <w:tab/>
        <w:t xml:space="preserve">Jones AP, Davies S and Olujohungbe A (2001). Hydroxyurea for sickle cell disease, </w:t>
      </w:r>
      <w:r w:rsidRPr="000E261C">
        <w:rPr>
          <w:i/>
        </w:rPr>
        <w:t>Cochrane Database Syst Rev</w:t>
      </w:r>
      <w:r w:rsidRPr="000E261C">
        <w:t xml:space="preserve"> (2):CD002202. </w:t>
      </w:r>
      <w:hyperlink r:id="rId320" w:history="1">
        <w:r w:rsidRPr="000E261C">
          <w:rPr>
            <w:rStyle w:val="Hyperlink"/>
          </w:rPr>
          <w:t>http://onlinelibrary.wiley.com/doi/10.1002/14651858.CD002202/epdf</w:t>
        </w:r>
      </w:hyperlink>
    </w:p>
    <w:p w14:paraId="07F9EEB5" w14:textId="79EF4142" w:rsidR="000E261C" w:rsidRPr="000E261C" w:rsidRDefault="000E261C" w:rsidP="000E261C">
      <w:pPr>
        <w:pStyle w:val="EndNoteBibliography"/>
        <w:spacing w:after="0"/>
        <w:ind w:hanging="720"/>
      </w:pPr>
      <w:r w:rsidRPr="000E261C">
        <w:t>275</w:t>
      </w:r>
      <w:r w:rsidRPr="000E261C">
        <w:tab/>
        <w:t xml:space="preserve">Segal JB, Strouse JJ, Beach MC, Haywood C, Witkop C, Park H, et al. (2008). Hydroxyurea for the treatment of sickle cell disease, </w:t>
      </w:r>
      <w:r w:rsidRPr="000E261C">
        <w:rPr>
          <w:i/>
        </w:rPr>
        <w:t>Evid Rep Technol Assess (Full Rep)</w:t>
      </w:r>
      <w:r w:rsidRPr="000E261C">
        <w:t xml:space="preserve"> (165):1-95. </w:t>
      </w:r>
      <w:hyperlink r:id="rId321" w:history="1">
        <w:r w:rsidRPr="000E261C">
          <w:rPr>
            <w:rStyle w:val="Hyperlink"/>
          </w:rPr>
          <w:t>http://www.ncbi.nlm.nih.gov/pubmed/18457478</w:t>
        </w:r>
      </w:hyperlink>
    </w:p>
    <w:p w14:paraId="70CE692D" w14:textId="64BEB21F" w:rsidR="000E261C" w:rsidRPr="000E261C" w:rsidRDefault="000E261C" w:rsidP="000E261C">
      <w:pPr>
        <w:pStyle w:val="EndNoteBibliography"/>
        <w:spacing w:after="0"/>
        <w:ind w:hanging="720"/>
      </w:pPr>
      <w:r w:rsidRPr="000E261C">
        <w:t>276</w:t>
      </w:r>
      <w:r w:rsidRPr="000E261C">
        <w:tab/>
        <w:t xml:space="preserve">Thornburg CD, Files BA, Luo Z, Miller ST, Kalpatthi R, Iyer R, et al. (2012). Impact of hydroxyurea on clinical events in the BABY HUG trial, </w:t>
      </w:r>
      <w:r w:rsidRPr="000E261C">
        <w:rPr>
          <w:i/>
        </w:rPr>
        <w:t>Blood</w:t>
      </w:r>
      <w:r w:rsidRPr="000E261C">
        <w:t xml:space="preserve"> 120(22):4304–4310. </w:t>
      </w:r>
      <w:hyperlink r:id="rId322" w:history="1">
        <w:r w:rsidRPr="000E261C">
          <w:rPr>
            <w:rStyle w:val="Hyperlink"/>
          </w:rPr>
          <w:t>http://www.bloodjournal.org/content/bloodjournal/120/22/4304.full.pdf</w:t>
        </w:r>
      </w:hyperlink>
    </w:p>
    <w:p w14:paraId="2715E054" w14:textId="59B8E628" w:rsidR="000E261C" w:rsidRPr="000E261C" w:rsidRDefault="000E261C" w:rsidP="000E261C">
      <w:pPr>
        <w:pStyle w:val="EndNoteBibliography"/>
        <w:spacing w:after="0"/>
        <w:ind w:hanging="720"/>
      </w:pPr>
      <w:r w:rsidRPr="000E261C">
        <w:t>277</w:t>
      </w:r>
      <w:r w:rsidRPr="000E261C">
        <w:tab/>
        <w:t xml:space="preserve">Jain DL, Sarathi V, Desai S, Bhatnagar M and Lodha A (2012). Low fixed-dose hydroxyurea in severely affected Indian children with sickle cell disease, </w:t>
      </w:r>
      <w:r w:rsidRPr="000E261C">
        <w:rPr>
          <w:i/>
        </w:rPr>
        <w:t>Hemoglobin</w:t>
      </w:r>
      <w:r w:rsidRPr="000E261C">
        <w:t xml:space="preserve"> 36(4):323–332. </w:t>
      </w:r>
      <w:hyperlink r:id="rId323" w:history="1">
        <w:r w:rsidRPr="000E261C">
          <w:rPr>
            <w:rStyle w:val="Hyperlink"/>
          </w:rPr>
          <w:t>http://informahealthcare.com/doi/abs/10.3109/03630269.2012.697948</w:t>
        </w:r>
      </w:hyperlink>
    </w:p>
    <w:p w14:paraId="494FEAA8" w14:textId="7EC0E659" w:rsidR="000E261C" w:rsidRPr="000E261C" w:rsidRDefault="000E261C" w:rsidP="000E261C">
      <w:pPr>
        <w:pStyle w:val="EndNoteBibliography"/>
        <w:spacing w:after="0"/>
        <w:ind w:hanging="720"/>
      </w:pPr>
      <w:r w:rsidRPr="000E261C">
        <w:t>278</w:t>
      </w:r>
      <w:r w:rsidRPr="000E261C">
        <w:tab/>
        <w:t xml:space="preserve">Wang WC, Ware RE, Miller ST, Iyer RV, Casella JF, Minniti CP, et al. (2011). Hydroxycarbamide in very young children with sickle-cell anaemia: A multicentre, randomised, controlled trial (BABY HUG), </w:t>
      </w:r>
      <w:r w:rsidRPr="000E261C">
        <w:rPr>
          <w:i/>
        </w:rPr>
        <w:t>The Lancet</w:t>
      </w:r>
      <w:r w:rsidRPr="000E261C">
        <w:t xml:space="preserve"> 377(9778):1663–1672. </w:t>
      </w:r>
      <w:hyperlink r:id="rId324" w:history="1">
        <w:r w:rsidRPr="000E261C">
          <w:rPr>
            <w:rStyle w:val="Hyperlink"/>
          </w:rPr>
          <w:t>http://www.ncbi.nlm.nih.gov/pmc/articles/PMC3133619/pdf/nihms298546.pdf</w:t>
        </w:r>
      </w:hyperlink>
    </w:p>
    <w:p w14:paraId="5E8B56A4" w14:textId="47B96FE7" w:rsidR="000E261C" w:rsidRPr="000E261C" w:rsidRDefault="000E261C" w:rsidP="000E261C">
      <w:pPr>
        <w:pStyle w:val="EndNoteBibliography"/>
        <w:spacing w:after="0"/>
        <w:ind w:hanging="720"/>
      </w:pPr>
      <w:r w:rsidRPr="000E261C">
        <w:t>279</w:t>
      </w:r>
      <w:r w:rsidRPr="000E261C">
        <w:tab/>
        <w:t xml:space="preserve">Andropoulos DB, Brady K, Easley RB, Dickerson HA, Voigt RG, Shekerdemian LS, et al. (2013). Erythropoietin neuroprotection in neonatal cardiac surgery: A phase I/II safety and efficacy trial, </w:t>
      </w:r>
      <w:r w:rsidRPr="000E261C">
        <w:rPr>
          <w:i/>
        </w:rPr>
        <w:t>Journal of Thoracic and Cardiovascular Surgery</w:t>
      </w:r>
      <w:r w:rsidRPr="000E261C">
        <w:t xml:space="preserve"> 146(1):124–131. </w:t>
      </w:r>
      <w:hyperlink r:id="rId325" w:history="1">
        <w:r w:rsidRPr="000E261C">
          <w:rPr>
            <w:rStyle w:val="Hyperlink"/>
          </w:rPr>
          <w:t>http://www.ncbi.nlm.nih.gov/pmc/articles/PMC3579008/pdf/nihms417782.pdf</w:t>
        </w:r>
      </w:hyperlink>
    </w:p>
    <w:p w14:paraId="6C702C32" w14:textId="4938A811" w:rsidR="000E261C" w:rsidRPr="000E261C" w:rsidRDefault="000E261C" w:rsidP="000E261C">
      <w:pPr>
        <w:pStyle w:val="EndNoteBibliography"/>
        <w:spacing w:after="0"/>
        <w:ind w:hanging="720"/>
      </w:pPr>
      <w:r w:rsidRPr="000E261C">
        <w:t>280</w:t>
      </w:r>
      <w:r w:rsidRPr="000E261C">
        <w:tab/>
        <w:t xml:space="preserve">Fearon JA and Weinthal J (2002). The use of recombinant erythropoietin in the reduction of blood transfusion rates in craniosynostosis repair in infants and children, </w:t>
      </w:r>
      <w:r w:rsidRPr="000E261C">
        <w:rPr>
          <w:i/>
        </w:rPr>
        <w:t>Plastic and Reconstructive Surgery</w:t>
      </w:r>
      <w:r w:rsidRPr="000E261C">
        <w:t xml:space="preserve"> 109(7):2190–2196. </w:t>
      </w:r>
      <w:hyperlink r:id="rId326" w:history="1">
        <w:r w:rsidRPr="000E261C">
          <w:rPr>
            <w:rStyle w:val="Hyperlink"/>
          </w:rPr>
          <w:t>http://www.embase.com/search/results?subaction=viewrecord&amp;from=export&amp;id=L34556189</w:t>
        </w:r>
      </w:hyperlink>
    </w:p>
    <w:p w14:paraId="53F7B3D7" w14:textId="69286B8D" w:rsidR="000E261C" w:rsidRPr="000E261C" w:rsidRDefault="000E261C" w:rsidP="000E261C">
      <w:pPr>
        <w:pStyle w:val="EndNoteBibliography"/>
        <w:spacing w:after="0"/>
        <w:ind w:hanging="720"/>
      </w:pPr>
      <w:r w:rsidRPr="000E261C">
        <w:t>281</w:t>
      </w:r>
      <w:r w:rsidRPr="000E261C">
        <w:tab/>
        <w:t xml:space="preserve">Chicella MF and Krueger KP (2006). Prospective randomized double-blind placebo controlled trial of recombinant human erythropoietin administration to reduce blood transfusions in anemic pediatric intensive care patients, </w:t>
      </w:r>
      <w:r w:rsidRPr="000E261C">
        <w:rPr>
          <w:i/>
        </w:rPr>
        <w:t>The Journal of Pediatric Pharmacology and Therapeutics</w:t>
      </w:r>
      <w:r w:rsidRPr="000E261C">
        <w:t xml:space="preserve"> 11(2):101–106. </w:t>
      </w:r>
      <w:hyperlink r:id="rId327" w:history="1">
        <w:r w:rsidRPr="000E261C">
          <w:rPr>
            <w:rStyle w:val="Hyperlink"/>
          </w:rPr>
          <w:t>http://www.jppt.org/doi/abs/10.5863/1551-6776-11.2.101</w:t>
        </w:r>
      </w:hyperlink>
    </w:p>
    <w:p w14:paraId="2AAFFA38" w14:textId="199660C9" w:rsidR="000E261C" w:rsidRPr="000E261C" w:rsidRDefault="000E261C" w:rsidP="000E261C">
      <w:pPr>
        <w:pStyle w:val="EndNoteBibliography"/>
        <w:spacing w:after="0"/>
        <w:ind w:hanging="720"/>
      </w:pPr>
      <w:r w:rsidRPr="000E261C">
        <w:t>282</w:t>
      </w:r>
      <w:r w:rsidRPr="000E261C">
        <w:tab/>
        <w:t xml:space="preserve">Jacobs BR, Lyons K and Brilli RJ (2003). Erythropoietin therapy in children with bronchiolitis and anemia, </w:t>
      </w:r>
      <w:r w:rsidRPr="000E261C">
        <w:rPr>
          <w:i/>
        </w:rPr>
        <w:t>Pediatric critical care medicine : a journal of the Society of Critical Care Medicine and the World Federation of Pediatric Intensive and Critical Care Societies</w:t>
      </w:r>
      <w:r w:rsidRPr="000E261C">
        <w:t xml:space="preserve"> 4(1):44–48. </w:t>
      </w:r>
      <w:hyperlink r:id="rId328" w:history="1">
        <w:r w:rsidRPr="000E261C">
          <w:rPr>
            <w:rStyle w:val="Hyperlink"/>
          </w:rPr>
          <w:t>http://www.embase.com/search/results?subaction=viewrecord&amp;from=export&amp;id=L36652247</w:t>
        </w:r>
      </w:hyperlink>
    </w:p>
    <w:p w14:paraId="2ADF2A5D" w14:textId="2AB37EF9" w:rsidR="000E261C" w:rsidRPr="000E261C" w:rsidRDefault="000E261C" w:rsidP="000E261C">
      <w:pPr>
        <w:pStyle w:val="EndNoteBibliography"/>
        <w:spacing w:after="0"/>
        <w:ind w:hanging="720"/>
      </w:pPr>
      <w:r w:rsidRPr="000E261C">
        <w:t>283</w:t>
      </w:r>
      <w:r w:rsidRPr="000E261C">
        <w:tab/>
        <w:t xml:space="preserve">National Blood Authority (NBA) (2011). </w:t>
      </w:r>
      <w:r w:rsidRPr="000E261C">
        <w:rPr>
          <w:i/>
        </w:rPr>
        <w:t>Patient Blood Management Guidelines: Module 1 – Critical Bleeding/Massive Transfusion</w:t>
      </w:r>
      <w:r w:rsidRPr="000E261C">
        <w:t xml:space="preserve">, NBA, Canberra, Australia. </w:t>
      </w:r>
      <w:hyperlink r:id="rId329" w:history="1">
        <w:r w:rsidRPr="000E261C">
          <w:rPr>
            <w:rStyle w:val="Hyperlink"/>
          </w:rPr>
          <w:t>http://www.blood.gov.au/pbm-module-1</w:t>
        </w:r>
      </w:hyperlink>
    </w:p>
    <w:p w14:paraId="17794C69" w14:textId="30737E47" w:rsidR="000E261C" w:rsidRPr="000E261C" w:rsidRDefault="000E261C" w:rsidP="000E261C">
      <w:pPr>
        <w:pStyle w:val="EndNoteBibliography"/>
        <w:spacing w:after="0"/>
        <w:ind w:hanging="720"/>
      </w:pPr>
      <w:r w:rsidRPr="000E261C">
        <w:t>284</w:t>
      </w:r>
      <w:r w:rsidRPr="000E261C">
        <w:tab/>
        <w:t xml:space="preserve">Baker RI, Coughlin PB, Gallus AS, Harper PL, Salem HH, Wood EM, et al. (2004). Warfarin reversal: consensus guidelines, on behalf of the Australasian Society of Thrombosis and Haemostasis, </w:t>
      </w:r>
      <w:r w:rsidRPr="000E261C">
        <w:rPr>
          <w:i/>
        </w:rPr>
        <w:t>The Medical Journal of Australia</w:t>
      </w:r>
      <w:r w:rsidRPr="000E261C">
        <w:t xml:space="preserve"> 181(9):492–497. </w:t>
      </w:r>
      <w:hyperlink r:id="rId330" w:history="1">
        <w:r w:rsidRPr="000E261C">
          <w:rPr>
            <w:rStyle w:val="Hyperlink"/>
          </w:rPr>
          <w:t>https://www.mja.com.au/system/files/issues/181_09_011104/bak10441_fm.pdf</w:t>
        </w:r>
      </w:hyperlink>
    </w:p>
    <w:p w14:paraId="7FA88D4A" w14:textId="75644272" w:rsidR="000E261C" w:rsidRPr="000E261C" w:rsidRDefault="000E261C" w:rsidP="000E261C">
      <w:pPr>
        <w:pStyle w:val="EndNoteBibliography"/>
        <w:spacing w:after="0"/>
        <w:ind w:hanging="720"/>
      </w:pPr>
      <w:r w:rsidRPr="000E261C">
        <w:t>285</w:t>
      </w:r>
      <w:r w:rsidRPr="000E261C">
        <w:tab/>
        <w:t xml:space="preserve">O'Shaughnessy DF, Atterbury C, Bolton Maggs P, Murphy M, Thomas D, Yates S, et al. (2004). Guidelines for the use of fresh-frozen plasma, cryoprecipitate and cryosupernatant, </w:t>
      </w:r>
      <w:r w:rsidRPr="000E261C">
        <w:rPr>
          <w:i/>
        </w:rPr>
        <w:t>Br J Haematol</w:t>
      </w:r>
      <w:r w:rsidRPr="000E261C">
        <w:t xml:space="preserve"> 126(1):11-28. </w:t>
      </w:r>
      <w:hyperlink r:id="rId331" w:history="1">
        <w:r w:rsidRPr="000E261C">
          <w:rPr>
            <w:rStyle w:val="Hyperlink"/>
          </w:rPr>
          <w:t>http://www.ncbi.nlm.nih.gov/pubmed/15198728</w:t>
        </w:r>
      </w:hyperlink>
    </w:p>
    <w:p w14:paraId="254FE2E8" w14:textId="727096BB" w:rsidR="000E261C" w:rsidRPr="000E261C" w:rsidRDefault="000E261C" w:rsidP="000E261C">
      <w:pPr>
        <w:pStyle w:val="EndNoteBibliography"/>
        <w:spacing w:after="0"/>
        <w:ind w:hanging="720"/>
      </w:pPr>
      <w:r w:rsidRPr="000E261C">
        <w:t>286</w:t>
      </w:r>
      <w:r w:rsidRPr="000E261C">
        <w:tab/>
        <w:t xml:space="preserve">Osborn DA and Evans N (2004). Early volume expansion for prevention of morbidity and mortality in very preterm infants, </w:t>
      </w:r>
      <w:r w:rsidRPr="000E261C">
        <w:rPr>
          <w:i/>
        </w:rPr>
        <w:t>Cochrane database of systematic reviews (Online)</w:t>
      </w:r>
      <w:r w:rsidRPr="000E261C">
        <w:t xml:space="preserve"> (2):CD002055. </w:t>
      </w:r>
      <w:hyperlink r:id="rId332" w:history="1">
        <w:r w:rsidRPr="000E261C">
          <w:rPr>
            <w:rStyle w:val="Hyperlink"/>
          </w:rPr>
          <w:t>http://www.embase.com/search/results?subaction=viewrecord&amp;from=export&amp;id=L39041654</w:t>
        </w:r>
      </w:hyperlink>
    </w:p>
    <w:p w14:paraId="6957EFFC" w14:textId="1C1622E2" w:rsidR="000E261C" w:rsidRPr="000E261C" w:rsidRDefault="000E261C" w:rsidP="000E261C">
      <w:pPr>
        <w:pStyle w:val="EndNoteBibliography"/>
        <w:spacing w:after="0"/>
        <w:ind w:hanging="720"/>
      </w:pPr>
      <w:r w:rsidRPr="000E261C">
        <w:t>287</w:t>
      </w:r>
      <w:r w:rsidRPr="000E261C">
        <w:tab/>
        <w:t xml:space="preserve">Beverley DW, Pitts-Tucker TJ, Congdon PJ, Arthur RJ and Tate G (1985). Prevention of intraventricular haemorrhage by fresh frozen plasma, </w:t>
      </w:r>
      <w:r w:rsidRPr="000E261C">
        <w:rPr>
          <w:i/>
        </w:rPr>
        <w:t>Archives of Disease in Childhood</w:t>
      </w:r>
      <w:r w:rsidRPr="000E261C">
        <w:t xml:space="preserve"> 60(8):710–713. </w:t>
      </w:r>
      <w:hyperlink r:id="rId333" w:history="1">
        <w:r w:rsidRPr="000E261C">
          <w:rPr>
            <w:rStyle w:val="Hyperlink"/>
          </w:rPr>
          <w:t>http://www.ncbi.nlm.nih.gov/pmc/articles/PMC1777434/pdf/archdisch00719-0022.pdf</w:t>
        </w:r>
      </w:hyperlink>
    </w:p>
    <w:p w14:paraId="67DF3582" w14:textId="71874914" w:rsidR="000E261C" w:rsidRPr="000E261C" w:rsidRDefault="000E261C" w:rsidP="000E261C">
      <w:pPr>
        <w:pStyle w:val="EndNoteBibliography"/>
        <w:spacing w:after="0"/>
        <w:ind w:hanging="720"/>
      </w:pPr>
      <w:r w:rsidRPr="000E261C">
        <w:t>288</w:t>
      </w:r>
      <w:r w:rsidRPr="000E261C">
        <w:tab/>
        <w:t xml:space="preserve">Ekblad H, Kero P and Korvenranta H (1992). Renal function in preterm infants during the first five days of life: influence of maturation and early colloid treatment, </w:t>
      </w:r>
      <w:r w:rsidRPr="000E261C">
        <w:rPr>
          <w:i/>
        </w:rPr>
        <w:t>Biol Neonate</w:t>
      </w:r>
      <w:r w:rsidRPr="000E261C">
        <w:t xml:space="preserve"> 61(5):308–317. </w:t>
      </w:r>
      <w:hyperlink r:id="rId334" w:history="1">
        <w:r w:rsidRPr="000E261C">
          <w:rPr>
            <w:rStyle w:val="Hyperlink"/>
          </w:rPr>
          <w:t>http://www.karger.com/Article/Abstract/243759</w:t>
        </w:r>
      </w:hyperlink>
    </w:p>
    <w:p w14:paraId="5B79049F" w14:textId="55085672" w:rsidR="000E261C" w:rsidRPr="000E261C" w:rsidRDefault="000E261C" w:rsidP="000E261C">
      <w:pPr>
        <w:pStyle w:val="EndNoteBibliography"/>
        <w:spacing w:after="0"/>
        <w:ind w:hanging="720"/>
      </w:pPr>
      <w:r w:rsidRPr="000E261C">
        <w:t>289</w:t>
      </w:r>
      <w:r w:rsidRPr="000E261C">
        <w:tab/>
        <w:t xml:space="preserve">Gottuso MAFAU, Williams MLFAU and Oski FA (1976). The role of exchange transfusions in the management of low-birth-weight infants with and without severe respiratory distress syndrome. II. Further observations and studies of mechanisms of action, </w:t>
      </w:r>
      <w:r w:rsidRPr="000E261C">
        <w:rPr>
          <w:i/>
        </w:rPr>
        <w:t>J Pediatr</w:t>
      </w:r>
      <w:r w:rsidRPr="000E261C">
        <w:t xml:space="preserve"> 89(2):279–285. </w:t>
      </w:r>
      <w:hyperlink r:id="rId335" w:history="1">
        <w:r w:rsidRPr="000E261C">
          <w:rPr>
            <w:rStyle w:val="Hyperlink"/>
          </w:rPr>
          <w:t>http://www.jpeds.com/article/S0022-3476(76)80468-4/abstract</w:t>
        </w:r>
      </w:hyperlink>
    </w:p>
    <w:p w14:paraId="0ABAE7AB" w14:textId="77777777" w:rsidR="000E261C" w:rsidRPr="000E261C" w:rsidRDefault="000E261C" w:rsidP="000E261C">
      <w:pPr>
        <w:pStyle w:val="EndNoteBibliography"/>
        <w:spacing w:after="0"/>
        <w:ind w:hanging="720"/>
      </w:pPr>
      <w:r w:rsidRPr="000E261C">
        <w:t>290</w:t>
      </w:r>
      <w:r w:rsidRPr="000E261C">
        <w:tab/>
        <w:t xml:space="preserve">The Northern Neonatal Nursing Initiative Trial G (1996a). A randomized trial comparing the effect of prophylactic intravenous fresh frozen plasma, gelatin or gluocse on early mortality and morbidity in preterm babies, </w:t>
      </w:r>
      <w:r w:rsidRPr="000E261C">
        <w:rPr>
          <w:i/>
        </w:rPr>
        <w:t>Eur J Pediatr</w:t>
      </w:r>
      <w:r w:rsidRPr="000E261C">
        <w:t xml:space="preserve"> 155:580–588.</w:t>
      </w:r>
    </w:p>
    <w:p w14:paraId="40B5CD40" w14:textId="77777777" w:rsidR="000E261C" w:rsidRPr="000E261C" w:rsidRDefault="000E261C" w:rsidP="000E261C">
      <w:pPr>
        <w:pStyle w:val="EndNoteBibliography"/>
        <w:spacing w:after="0"/>
        <w:ind w:hanging="720"/>
      </w:pPr>
      <w:r w:rsidRPr="000E261C">
        <w:t>291</w:t>
      </w:r>
      <w:r w:rsidRPr="000E261C">
        <w:tab/>
        <w:t xml:space="preserve">The Northern Neonatal Nursing Initiative Trial Group (1996b). Randomised trial of prophylactic early fresh-frozen plasma or gelatin or glucose in preterm babies: outcome at 2 years, </w:t>
      </w:r>
      <w:r w:rsidRPr="000E261C">
        <w:rPr>
          <w:i/>
        </w:rPr>
        <w:t>The Lancet</w:t>
      </w:r>
      <w:r w:rsidRPr="000E261C">
        <w:t xml:space="preserve"> 348:229–232.</w:t>
      </w:r>
    </w:p>
    <w:p w14:paraId="27FDB924" w14:textId="4F3E1D32" w:rsidR="000E261C" w:rsidRPr="000E261C" w:rsidRDefault="000E261C" w:rsidP="000E261C">
      <w:pPr>
        <w:pStyle w:val="EndNoteBibliography"/>
        <w:spacing w:after="0"/>
        <w:ind w:hanging="720"/>
      </w:pPr>
      <w:r w:rsidRPr="000E261C">
        <w:t>292</w:t>
      </w:r>
      <w:r w:rsidRPr="000E261C">
        <w:tab/>
        <w:t xml:space="preserve">Baer VL, Lambert DK, Henry E, Snow GL, Sola-Visner MC and Christensen RD (2007). Do platelet transfusions in the NICU adversely affect survival? Analysis of 1600 thrombocytopenic neonates in a multihospital healthcare system, </w:t>
      </w:r>
      <w:r w:rsidRPr="000E261C">
        <w:rPr>
          <w:i/>
        </w:rPr>
        <w:t>Journal of Perinatology</w:t>
      </w:r>
      <w:r w:rsidRPr="000E261C">
        <w:t xml:space="preserve"> 27(12):790–796. </w:t>
      </w:r>
      <w:hyperlink r:id="rId336" w:history="1">
        <w:r w:rsidRPr="000E261C">
          <w:rPr>
            <w:rStyle w:val="Hyperlink"/>
          </w:rPr>
          <w:t>http://www.ncbi.nlm.nih.gov/pubmed/17855804</w:t>
        </w:r>
      </w:hyperlink>
    </w:p>
    <w:p w14:paraId="40DF245A" w14:textId="157C5562" w:rsidR="000E261C" w:rsidRPr="000E261C" w:rsidRDefault="000E261C" w:rsidP="000E261C">
      <w:pPr>
        <w:pStyle w:val="EndNoteBibliography"/>
        <w:spacing w:after="0"/>
        <w:ind w:hanging="720"/>
      </w:pPr>
      <w:r w:rsidRPr="000E261C">
        <w:t>293</w:t>
      </w:r>
      <w:r w:rsidRPr="000E261C">
        <w:tab/>
        <w:t xml:space="preserve">Bonifacio L, Petrova A, Nanjundaswamy S and Mehta R (2007). Thrombocytopenia related neonatal outcome in preterms, </w:t>
      </w:r>
      <w:r w:rsidRPr="000E261C">
        <w:rPr>
          <w:i/>
        </w:rPr>
        <w:t>Indian Journal of Pediatrics</w:t>
      </w:r>
      <w:r w:rsidRPr="000E261C">
        <w:t xml:space="preserve"> 74(3):267–274. </w:t>
      </w:r>
      <w:hyperlink r:id="rId337" w:history="1">
        <w:r w:rsidRPr="000E261C">
          <w:rPr>
            <w:rStyle w:val="Hyperlink"/>
          </w:rPr>
          <w:t>http://www.ncbi.nlm.nih.gov/pubmed/17401266</w:t>
        </w:r>
      </w:hyperlink>
    </w:p>
    <w:p w14:paraId="3C846B3C" w14:textId="1CD1EE33" w:rsidR="000E261C" w:rsidRPr="000E261C" w:rsidRDefault="000E261C" w:rsidP="000E261C">
      <w:pPr>
        <w:pStyle w:val="EndNoteBibliography"/>
        <w:spacing w:after="0"/>
        <w:ind w:hanging="720"/>
      </w:pPr>
      <w:r w:rsidRPr="000E261C">
        <w:t>294</w:t>
      </w:r>
      <w:r w:rsidRPr="000E261C">
        <w:tab/>
        <w:t xml:space="preserve">Christensen RD, Henry E, Wiedmeier SE, Stoddard RA, Sola-Visner MC, Lambert DK, et al. (2006). Thrombocytopenia among extremely low birth weight neonates: Data from a multihospital healthcare system, </w:t>
      </w:r>
      <w:r w:rsidRPr="000E261C">
        <w:rPr>
          <w:i/>
        </w:rPr>
        <w:t>Journal of Perinatology</w:t>
      </w:r>
      <w:r w:rsidRPr="000E261C">
        <w:t xml:space="preserve"> 26(6):348–353. </w:t>
      </w:r>
      <w:hyperlink r:id="rId338" w:history="1">
        <w:r w:rsidRPr="000E261C">
          <w:rPr>
            <w:rStyle w:val="Hyperlink"/>
          </w:rPr>
          <w:t>http://www.ncbi.nlm.nih.gov/pubmed/16642027</w:t>
        </w:r>
      </w:hyperlink>
    </w:p>
    <w:p w14:paraId="404757CC" w14:textId="77856459" w:rsidR="000E261C" w:rsidRPr="000E261C" w:rsidRDefault="000E261C" w:rsidP="000E261C">
      <w:pPr>
        <w:pStyle w:val="EndNoteBibliography"/>
        <w:spacing w:after="0"/>
        <w:ind w:hanging="720"/>
      </w:pPr>
      <w:r w:rsidRPr="000E261C">
        <w:t>295</w:t>
      </w:r>
      <w:r w:rsidRPr="000E261C">
        <w:tab/>
        <w:t xml:space="preserve">Von Lindern JS, Hulzebos CV, Bos AF, Brand A, Walther FJ and Lopriore E (2012). Thrombocytopaenia and intraventricular haemorrhage in very premature infants: A tale of two cities, </w:t>
      </w:r>
      <w:r w:rsidRPr="000E261C">
        <w:rPr>
          <w:i/>
        </w:rPr>
        <w:t>Arch Dis Child Fetal Neonatal Ed</w:t>
      </w:r>
      <w:r w:rsidRPr="000E261C">
        <w:t xml:space="preserve"> 97(5):F348–352. </w:t>
      </w:r>
      <w:hyperlink r:id="rId339" w:history="1">
        <w:r w:rsidRPr="000E261C">
          <w:rPr>
            <w:rStyle w:val="Hyperlink"/>
          </w:rPr>
          <w:t>http://fn.bmj.com/content/97/5/F348.long</w:t>
        </w:r>
      </w:hyperlink>
    </w:p>
    <w:p w14:paraId="0B2F5C87" w14:textId="224E048C" w:rsidR="000E261C" w:rsidRPr="000E261C" w:rsidRDefault="000E261C" w:rsidP="000E261C">
      <w:pPr>
        <w:pStyle w:val="EndNoteBibliography"/>
        <w:spacing w:after="0"/>
        <w:ind w:hanging="720"/>
      </w:pPr>
      <w:r w:rsidRPr="000E261C">
        <w:t>296</w:t>
      </w:r>
      <w:r w:rsidRPr="000E261C">
        <w:tab/>
        <w:t xml:space="preserve">Estcourt L, Stanworth S, Doree C, Hopewell S, Murphy MF, Tinmouth A, et al. (2012). Prophylactic platelet transfusion for prevention of bleeding in patients with haematological disorders after chemotherapy and stem cell transplantation, </w:t>
      </w:r>
      <w:r w:rsidRPr="000E261C">
        <w:rPr>
          <w:i/>
        </w:rPr>
        <w:t>Cochrane Database of Systematic Reviews</w:t>
      </w:r>
      <w:r w:rsidRPr="000E261C">
        <w:t xml:space="preserve"> 16(5). </w:t>
      </w:r>
      <w:hyperlink r:id="rId340" w:history="1">
        <w:r w:rsidRPr="000E261C">
          <w:rPr>
            <w:rStyle w:val="Hyperlink"/>
          </w:rPr>
          <w:t>http://www.ncbi.nlm.nih.gov/pubmed/22592695</w:t>
        </w:r>
      </w:hyperlink>
    </w:p>
    <w:p w14:paraId="1E896669" w14:textId="1F8896A5" w:rsidR="000E261C" w:rsidRPr="000E261C" w:rsidRDefault="000E261C" w:rsidP="000E261C">
      <w:pPr>
        <w:pStyle w:val="EndNoteBibliography"/>
        <w:spacing w:after="0"/>
        <w:ind w:hanging="720"/>
      </w:pPr>
      <w:r w:rsidRPr="000E261C">
        <w:t>297</w:t>
      </w:r>
      <w:r w:rsidRPr="000E261C">
        <w:tab/>
        <w:t xml:space="preserve">Murphy S, Litwin S, Herring LM, Koch P, Remischovsky J, Donaldson MH, et al. (1982). Indications for platelet transfusion in children with acute leukemia, </w:t>
      </w:r>
      <w:r w:rsidRPr="000E261C">
        <w:rPr>
          <w:i/>
        </w:rPr>
        <w:t>Am J Hematol</w:t>
      </w:r>
      <w:r w:rsidRPr="000E261C">
        <w:t xml:space="preserve"> 12(4):347-356. </w:t>
      </w:r>
      <w:hyperlink r:id="rId341" w:history="1">
        <w:r w:rsidRPr="000E261C">
          <w:rPr>
            <w:rStyle w:val="Hyperlink"/>
          </w:rPr>
          <w:t>http://www.ncbi.nlm.nih.gov/pubmed/6981349</w:t>
        </w:r>
      </w:hyperlink>
    </w:p>
    <w:p w14:paraId="23622B3B" w14:textId="1476F5B3" w:rsidR="000E261C" w:rsidRPr="000E261C" w:rsidRDefault="000E261C" w:rsidP="000E261C">
      <w:pPr>
        <w:pStyle w:val="EndNoteBibliography"/>
        <w:spacing w:after="0"/>
        <w:ind w:hanging="720"/>
      </w:pPr>
      <w:r w:rsidRPr="000E261C">
        <w:t>298</w:t>
      </w:r>
      <w:r w:rsidRPr="000E261C">
        <w:tab/>
        <w:t xml:space="preserve">Lee JW, Yoo YC, Park HK, Bang SO, Lee KY and Bai SJ (2013). Fresh frozen plasma in pump priming for congenital heart surgery: Evaluation of effects on postoperative coagulation profiles using a fibrinogen assay and rotational thromboelastometry, </w:t>
      </w:r>
      <w:r w:rsidRPr="000E261C">
        <w:rPr>
          <w:i/>
        </w:rPr>
        <w:t>Yonsei Medical Journal</w:t>
      </w:r>
      <w:r w:rsidRPr="000E261C">
        <w:t xml:space="preserve"> 54(3):752–762. </w:t>
      </w:r>
      <w:hyperlink r:id="rId342" w:history="1">
        <w:r w:rsidRPr="000E261C">
          <w:rPr>
            <w:rStyle w:val="Hyperlink"/>
          </w:rPr>
          <w:t>http://www.ncbi.nlm.nih.gov/pmc/articles/PMC3635629/pdf/ymj-54-752.pdf</w:t>
        </w:r>
      </w:hyperlink>
    </w:p>
    <w:p w14:paraId="3EA10445" w14:textId="7E0D1BF5" w:rsidR="000E261C" w:rsidRPr="000E261C" w:rsidRDefault="000E261C" w:rsidP="000E261C">
      <w:pPr>
        <w:pStyle w:val="EndNoteBibliography"/>
        <w:spacing w:after="0"/>
        <w:ind w:hanging="720"/>
      </w:pPr>
      <w:r w:rsidRPr="000E261C">
        <w:t>299</w:t>
      </w:r>
      <w:r w:rsidRPr="000E261C">
        <w:tab/>
        <w:t xml:space="preserve">McCall MM, Blackwell MM, Smyre JT, Sistino JJ, Acsell JR, Dorman BH, et al. (2004). Fresh frozen plasma in the pediatric pump prime: A prospective, randomized trial, </w:t>
      </w:r>
      <w:r w:rsidRPr="000E261C">
        <w:rPr>
          <w:i/>
        </w:rPr>
        <w:t>Annals of Thoracic Surgery</w:t>
      </w:r>
      <w:r w:rsidRPr="000E261C">
        <w:t xml:space="preserve"> 77(3):983–987. </w:t>
      </w:r>
      <w:hyperlink r:id="rId343" w:history="1">
        <w:r w:rsidRPr="000E261C">
          <w:rPr>
            <w:rStyle w:val="Hyperlink"/>
          </w:rPr>
          <w:t>http://www.annalsthoracicsurgery.org/article/S0003-4975(03)01873-3/pdf</w:t>
        </w:r>
      </w:hyperlink>
    </w:p>
    <w:p w14:paraId="4451BA0A" w14:textId="4DC4F250" w:rsidR="000E261C" w:rsidRPr="000E261C" w:rsidRDefault="000E261C" w:rsidP="000E261C">
      <w:pPr>
        <w:pStyle w:val="EndNoteBibliography"/>
        <w:spacing w:after="0"/>
        <w:ind w:hanging="720"/>
      </w:pPr>
      <w:r w:rsidRPr="000E261C">
        <w:t>300</w:t>
      </w:r>
      <w:r w:rsidRPr="000E261C">
        <w:tab/>
        <w:t xml:space="preserve">Oliver, Jr., Beynen FM, Nuttall GA, Schroeder DR, Ereth MH, Dearani JA, et al. (2003). Blood loss in infants and children for open heart operations: Albumin 5% versus fresh-frozen plasma in the prime, </w:t>
      </w:r>
      <w:r w:rsidRPr="000E261C">
        <w:rPr>
          <w:i/>
        </w:rPr>
        <w:t>Annals of Thoracic Surgery</w:t>
      </w:r>
      <w:r w:rsidRPr="000E261C">
        <w:t xml:space="preserve"> 75(5):1506–1512. </w:t>
      </w:r>
      <w:hyperlink r:id="rId344" w:history="1">
        <w:r w:rsidRPr="000E261C">
          <w:rPr>
            <w:rStyle w:val="Hyperlink"/>
          </w:rPr>
          <w:t>http://www.annalsthoracicsurgery.org/article/S0003-4975(02)04991-3/pdf</w:t>
        </w:r>
      </w:hyperlink>
    </w:p>
    <w:p w14:paraId="17A910C3" w14:textId="6B388272" w:rsidR="000E261C" w:rsidRPr="000E261C" w:rsidRDefault="000E261C" w:rsidP="000E261C">
      <w:pPr>
        <w:pStyle w:val="EndNoteBibliography"/>
        <w:spacing w:after="0"/>
        <w:ind w:hanging="720"/>
      </w:pPr>
      <w:r w:rsidRPr="000E261C">
        <w:t>301</w:t>
      </w:r>
      <w:r w:rsidRPr="000E261C">
        <w:tab/>
        <w:t xml:space="preserve">Galas FRBG, de Almeida JP, Fukushima JT, Vincent JL, Osawa EA, Zeferino S, et al. (2014). Hemostatic effects of fibrinogen concentrate compared with cryoprecipitate in children after cardiac surgery: A randomized pilot trial, </w:t>
      </w:r>
      <w:r w:rsidRPr="000E261C">
        <w:rPr>
          <w:i/>
        </w:rPr>
        <w:t>Journal of Thoracic and Cardiovascular Surgery</w:t>
      </w:r>
      <w:r w:rsidRPr="000E261C">
        <w:t xml:space="preserve">. </w:t>
      </w:r>
      <w:hyperlink r:id="rId345" w:history="1">
        <w:r w:rsidRPr="000E261C">
          <w:rPr>
            <w:rStyle w:val="Hyperlink"/>
          </w:rPr>
          <w:t>http://dx.doi.org/10.1016/j.jtcvs.2014.04.029</w:t>
        </w:r>
      </w:hyperlink>
    </w:p>
    <w:p w14:paraId="6437B563" w14:textId="4A5DA4D6" w:rsidR="000E261C" w:rsidRPr="000E261C" w:rsidRDefault="000E261C" w:rsidP="000E261C">
      <w:pPr>
        <w:pStyle w:val="EndNoteBibliography"/>
        <w:spacing w:after="0"/>
        <w:ind w:hanging="720"/>
      </w:pPr>
      <w:r w:rsidRPr="000E261C">
        <w:t>302</w:t>
      </w:r>
      <w:r w:rsidRPr="000E261C">
        <w:tab/>
        <w:t xml:space="preserve">Church GD, Matthay MA, Liu K, Milet M and Flori HR (2009). Blood product transfusions and clinical outcomes in pediatric patients with acute lung injury, </w:t>
      </w:r>
      <w:r w:rsidRPr="000E261C">
        <w:rPr>
          <w:i/>
        </w:rPr>
        <w:t>Pediatric Critical Care Medicine</w:t>
      </w:r>
      <w:r w:rsidRPr="000E261C">
        <w:t xml:space="preserve"> 10(3):297–302. </w:t>
      </w:r>
      <w:hyperlink r:id="rId346" w:history="1">
        <w:r w:rsidRPr="000E261C">
          <w:rPr>
            <w:rStyle w:val="Hyperlink"/>
          </w:rPr>
          <w:t>http://www.ncbi.nlm.nih.gov/pubmed/19307809</w:t>
        </w:r>
      </w:hyperlink>
    </w:p>
    <w:p w14:paraId="4D1A071E" w14:textId="28B1AAD1" w:rsidR="000E261C" w:rsidRPr="000E261C" w:rsidRDefault="000E261C" w:rsidP="000E261C">
      <w:pPr>
        <w:pStyle w:val="EndNoteBibliography"/>
        <w:spacing w:after="0"/>
        <w:ind w:hanging="720"/>
      </w:pPr>
      <w:r w:rsidRPr="000E261C">
        <w:t>303</w:t>
      </w:r>
      <w:r w:rsidRPr="000E261C">
        <w:tab/>
        <w:t xml:space="preserve">Karam O, Lacroix J, Robitaille N, Rimensberger PC and Tucci M (2013). Association between plasma transfusions and clinical outcome in critically ill children: a prospective observational study, </w:t>
      </w:r>
      <w:r w:rsidRPr="000E261C">
        <w:rPr>
          <w:i/>
        </w:rPr>
        <w:t>Vox Sang</w:t>
      </w:r>
      <w:r w:rsidRPr="000E261C">
        <w:t xml:space="preserve"> 104(4):342–349. </w:t>
      </w:r>
      <w:hyperlink r:id="rId347" w:history="1">
        <w:r w:rsidRPr="000E261C">
          <w:rPr>
            <w:rStyle w:val="Hyperlink"/>
          </w:rPr>
          <w:t>http://www.ncbi.nlm.nih.gov/pubmed/23294337</w:t>
        </w:r>
      </w:hyperlink>
    </w:p>
    <w:p w14:paraId="60C2C4CC" w14:textId="5089449E" w:rsidR="000E261C" w:rsidRPr="000E261C" w:rsidRDefault="000E261C" w:rsidP="000E261C">
      <w:pPr>
        <w:pStyle w:val="EndNoteBibliography"/>
        <w:spacing w:after="0"/>
        <w:ind w:hanging="720"/>
      </w:pPr>
      <w:r w:rsidRPr="000E261C">
        <w:t>304</w:t>
      </w:r>
      <w:r w:rsidRPr="000E261C">
        <w:tab/>
        <w:t xml:space="preserve">McDonald SJ, Middleton P, Dowswell T and Morris PS (2013). Effect of timing of umbilical cord clamping of term infants on maternal and neonatal outcomes, </w:t>
      </w:r>
      <w:r w:rsidRPr="000E261C">
        <w:rPr>
          <w:i/>
        </w:rPr>
        <w:t>Cochrane Database Syst Rev</w:t>
      </w:r>
      <w:r w:rsidRPr="000E261C">
        <w:t xml:space="preserve"> 7:CD004074. </w:t>
      </w:r>
      <w:hyperlink r:id="rId348" w:history="1">
        <w:r w:rsidRPr="000E261C">
          <w:rPr>
            <w:rStyle w:val="Hyperlink"/>
          </w:rPr>
          <w:t>http://www.ncbi.nlm.nih.gov/pubmed/23843134</w:t>
        </w:r>
      </w:hyperlink>
    </w:p>
    <w:p w14:paraId="38DD5B0E" w14:textId="41FECDBE" w:rsidR="000E261C" w:rsidRPr="000E261C" w:rsidRDefault="000E261C" w:rsidP="000E261C">
      <w:pPr>
        <w:pStyle w:val="EndNoteBibliography"/>
        <w:spacing w:after="0"/>
        <w:ind w:hanging="720"/>
      </w:pPr>
      <w:r w:rsidRPr="000E261C">
        <w:t>305</w:t>
      </w:r>
      <w:r w:rsidRPr="000E261C">
        <w:tab/>
        <w:t xml:space="preserve">Backes CH, Rivera BK, Haque U, Bridge JA, Smith CV, Hutchon DJR, et al. (2014). Placental transfusion strategies in very preterm neonates: A systematic review and meta-analysis, </w:t>
      </w:r>
      <w:r w:rsidRPr="000E261C">
        <w:rPr>
          <w:i/>
        </w:rPr>
        <w:t>Obstetrics and Gynecology</w:t>
      </w:r>
      <w:r w:rsidRPr="000E261C">
        <w:t xml:space="preserve"> 124(1):47–56. </w:t>
      </w:r>
      <w:hyperlink r:id="rId349" w:history="1">
        <w:r w:rsidRPr="000E261C">
          <w:rPr>
            <w:rStyle w:val="Hyperlink"/>
          </w:rPr>
          <w:t>http://dx.doi.org/10.1097/AOG.0000000000000324</w:t>
        </w:r>
      </w:hyperlink>
    </w:p>
    <w:p w14:paraId="1E6414AA" w14:textId="0CB7129F" w:rsidR="000E261C" w:rsidRPr="000E261C" w:rsidRDefault="000E261C" w:rsidP="000E261C">
      <w:pPr>
        <w:pStyle w:val="EndNoteBibliography"/>
        <w:spacing w:after="0"/>
        <w:ind w:hanging="720"/>
      </w:pPr>
      <w:r w:rsidRPr="000E261C">
        <w:t>306</w:t>
      </w:r>
      <w:r w:rsidRPr="000E261C">
        <w:tab/>
        <w:t xml:space="preserve">Ghavam S, Batra D, Mercer J, Kugelman A, Hosono S, Oh W, et al. (2013). Effects of placental transfusion in extremely low birthweight infants: Meta-analysis of long- and short-term outcomes, </w:t>
      </w:r>
      <w:r w:rsidRPr="000E261C">
        <w:rPr>
          <w:i/>
        </w:rPr>
        <w:t>Transfusion</w:t>
      </w:r>
      <w:r w:rsidRPr="000E261C">
        <w:t xml:space="preserve"> 54(4):1192–1198. </w:t>
      </w:r>
      <w:hyperlink r:id="rId350" w:history="1">
        <w:r w:rsidRPr="000E261C">
          <w:rPr>
            <w:rStyle w:val="Hyperlink"/>
          </w:rPr>
          <w:t>http://onlinelibrary.wiley.com/doi/10.1111/trf.12469/abstract</w:t>
        </w:r>
      </w:hyperlink>
    </w:p>
    <w:p w14:paraId="5964FE8C" w14:textId="01CC5E45" w:rsidR="000E261C" w:rsidRPr="000E261C" w:rsidRDefault="000E261C" w:rsidP="000E261C">
      <w:pPr>
        <w:pStyle w:val="EndNoteBibliography"/>
        <w:spacing w:after="0"/>
        <w:ind w:hanging="720"/>
      </w:pPr>
      <w:r w:rsidRPr="000E261C">
        <w:t>307</w:t>
      </w:r>
      <w:r w:rsidRPr="000E261C">
        <w:tab/>
        <w:t xml:space="preserve">Mathew JL (2011). Timing of umbilical cord clamping in term and preterm deliveries and infant and maternal outcomes: A systematic review of randomized controlled trials, </w:t>
      </w:r>
      <w:r w:rsidRPr="000E261C">
        <w:rPr>
          <w:i/>
        </w:rPr>
        <w:t>Indian Pediatrics</w:t>
      </w:r>
      <w:r w:rsidRPr="000E261C">
        <w:t xml:space="preserve"> 48(2):123–129. </w:t>
      </w:r>
      <w:hyperlink r:id="rId351" w:history="1">
        <w:r w:rsidRPr="000E261C">
          <w:rPr>
            <w:rStyle w:val="Hyperlink"/>
          </w:rPr>
          <w:t>http://www.embase.com/search/results?subaction=viewrecord&amp;from=export&amp;id=L361595745</w:t>
        </w:r>
      </w:hyperlink>
    </w:p>
    <w:p w14:paraId="7D604A8D" w14:textId="199D96FB" w:rsidR="000E261C" w:rsidRPr="000E261C" w:rsidRDefault="000E261C" w:rsidP="000E261C">
      <w:pPr>
        <w:pStyle w:val="EndNoteBibliography"/>
        <w:spacing w:after="0"/>
        <w:ind w:hanging="720"/>
      </w:pPr>
      <w:r w:rsidRPr="000E261C">
        <w:t>308</w:t>
      </w:r>
      <w:r w:rsidRPr="000E261C">
        <w:tab/>
        <w:t xml:space="preserve">Rabe H, Diaz-Rossello JL, Duley L and Dowswell T (2012). Effect of timing of umbilical cord clamping and other strategies to influence placental transfusion at preterm birth on maternal and infant outcomes, </w:t>
      </w:r>
      <w:r w:rsidRPr="000E261C">
        <w:rPr>
          <w:i/>
        </w:rPr>
        <w:t>Cochrane database of systematic reviews (Online)</w:t>
      </w:r>
      <w:r w:rsidRPr="000E261C">
        <w:t xml:space="preserve"> 8:CD003248. </w:t>
      </w:r>
      <w:hyperlink r:id="rId352" w:history="1">
        <w:r w:rsidRPr="000E261C">
          <w:rPr>
            <w:rStyle w:val="Hyperlink"/>
          </w:rPr>
          <w:t>http://onlinelibrary.wiley.com/store/10.1002/14651858.CD003248.pub3/asset/CD003248.pdf?v=1&amp;t=ib8vzpvn&amp;s=c8dc1f9b1a3381b5fec4e1ebd1ae74974f8cdf2f</w:t>
        </w:r>
      </w:hyperlink>
    </w:p>
    <w:p w14:paraId="47FBED49" w14:textId="7AAB0F16" w:rsidR="000E261C" w:rsidRPr="000E261C" w:rsidRDefault="000E261C" w:rsidP="000E261C">
      <w:pPr>
        <w:pStyle w:val="EndNoteBibliography"/>
        <w:spacing w:after="0"/>
        <w:ind w:hanging="720"/>
      </w:pPr>
      <w:r w:rsidRPr="000E261C">
        <w:t>309</w:t>
      </w:r>
      <w:r w:rsidRPr="000E261C">
        <w:tab/>
        <w:t xml:space="preserve">Alan S, Arsan S, Okulu E, Akin IM, Kilic A, Taskin S, et al. (2014). Effects of umbilical cord milking on the need for packed red blood cell transfusions and early neonatal hemodynamic adaptation in preterm infants born (less-than or equal to)1500 g: A prospective, randomized, controlled trial, </w:t>
      </w:r>
      <w:r w:rsidRPr="000E261C">
        <w:rPr>
          <w:i/>
        </w:rPr>
        <w:t>J Pediatr Hematol Oncol</w:t>
      </w:r>
      <w:r w:rsidRPr="000E261C">
        <w:t xml:space="preserve">. </w:t>
      </w:r>
      <w:hyperlink r:id="rId353" w:history="1">
        <w:r w:rsidRPr="000E261C">
          <w:rPr>
            <w:rStyle w:val="Hyperlink"/>
          </w:rPr>
          <w:t>http://dx.doi.org/10.1097/MPH.0000000000000143</w:t>
        </w:r>
      </w:hyperlink>
    </w:p>
    <w:p w14:paraId="005BC0BA" w14:textId="599A9D36" w:rsidR="000E261C" w:rsidRPr="000E261C" w:rsidRDefault="000E261C" w:rsidP="000E261C">
      <w:pPr>
        <w:pStyle w:val="EndNoteBibliography"/>
        <w:spacing w:after="0"/>
        <w:ind w:hanging="720"/>
      </w:pPr>
      <w:r w:rsidRPr="000E261C">
        <w:t>310</w:t>
      </w:r>
      <w:r w:rsidRPr="000E261C">
        <w:tab/>
        <w:t xml:space="preserve">Katheria AC, Leone TA, Woelkers D, Garey DM, Rich W and Finer NN (2014). The effects of umbilical cord milking on hemodynamics and neonatal outcomes in premature neonates, </w:t>
      </w:r>
      <w:r w:rsidRPr="000E261C">
        <w:rPr>
          <w:i/>
        </w:rPr>
        <w:t>J Pediatr</w:t>
      </w:r>
      <w:r w:rsidRPr="000E261C">
        <w:t xml:space="preserve"> 164(5):1045–1050.e1041. </w:t>
      </w:r>
      <w:hyperlink r:id="rId354" w:history="1">
        <w:r w:rsidRPr="000E261C">
          <w:rPr>
            <w:rStyle w:val="Hyperlink"/>
          </w:rPr>
          <w:t>http://www.jpeds.com/article/S0022-3476(14)00030-4/abstract</w:t>
        </w:r>
      </w:hyperlink>
    </w:p>
    <w:p w14:paraId="22339DB0" w14:textId="77777777" w:rsidR="000E261C" w:rsidRPr="000E261C" w:rsidRDefault="000E261C" w:rsidP="000E261C">
      <w:pPr>
        <w:pStyle w:val="EndNoteBibliography"/>
        <w:spacing w:after="0"/>
        <w:ind w:hanging="720"/>
      </w:pPr>
      <w:r w:rsidRPr="000E261C">
        <w:t>311</w:t>
      </w:r>
      <w:r w:rsidRPr="000E261C">
        <w:tab/>
        <w:t xml:space="preserve">Baenzinger O, Stolkin F, Keel M, von Siebenthal K, Fauchere JC, Kundu SD, et al. (2007). </w:t>
      </w:r>
      <w:r w:rsidRPr="000E261C">
        <w:rPr>
          <w:i/>
        </w:rPr>
        <w:t>The influence of the timing of cord clamping on postnatal cerebral oxygenation in preterm neonates: a randomized, controlled trial</w:t>
      </w:r>
      <w:r w:rsidRPr="000E261C">
        <w:t>, 119:445–459.</w:t>
      </w:r>
    </w:p>
    <w:p w14:paraId="4D644212" w14:textId="1DFDB98A" w:rsidR="000E261C" w:rsidRPr="000E261C" w:rsidRDefault="000E261C" w:rsidP="000E261C">
      <w:pPr>
        <w:pStyle w:val="EndNoteBibliography"/>
        <w:spacing w:after="0"/>
        <w:ind w:hanging="720"/>
      </w:pPr>
      <w:r w:rsidRPr="000E261C">
        <w:t>312</w:t>
      </w:r>
      <w:r w:rsidRPr="000E261C">
        <w:tab/>
        <w:t xml:space="preserve">Ceriani-Cernadas JM, Carroli G, Pellegrini L, Ota¤o L, Ferreira M, Ricci C, et al. (2006). The effect of timing of cord clamping on neonatal venous hematocrit values and clinical outcome at term: a randomized, controlled trial, </w:t>
      </w:r>
      <w:r w:rsidRPr="000E261C">
        <w:rPr>
          <w:i/>
        </w:rPr>
        <w:t>Pediatrics</w:t>
      </w:r>
      <w:r w:rsidRPr="000E261C">
        <w:t xml:space="preserve"> 117:e779–e786. </w:t>
      </w:r>
      <w:hyperlink r:id="rId355" w:history="1">
        <w:r w:rsidRPr="000E261C">
          <w:rPr>
            <w:rStyle w:val="Hyperlink"/>
          </w:rPr>
          <w:t>http://pediatrics.aappublications.org/content/117/4/e779.long</w:t>
        </w:r>
      </w:hyperlink>
    </w:p>
    <w:p w14:paraId="369D22C0" w14:textId="77777777" w:rsidR="000E261C" w:rsidRPr="000E261C" w:rsidRDefault="000E261C" w:rsidP="000E261C">
      <w:pPr>
        <w:pStyle w:val="EndNoteBibliography"/>
        <w:spacing w:after="0"/>
        <w:ind w:hanging="720"/>
      </w:pPr>
      <w:r w:rsidRPr="000E261C">
        <w:t>313</w:t>
      </w:r>
      <w:r w:rsidRPr="000E261C">
        <w:tab/>
        <w:t xml:space="preserve">Gokmen Z, Ozkiraz S, Tarcan A, Kozanoglu I, Ozcimen EE and Ozbek N (2011). </w:t>
      </w:r>
      <w:r w:rsidRPr="000E261C">
        <w:rPr>
          <w:i/>
        </w:rPr>
        <w:t>Effects of delayed umbilical cord clamping on peripheral blood hematopoietic stem cells in premature neonates</w:t>
      </w:r>
      <w:r w:rsidRPr="000E261C">
        <w:t>, 39:323–329.</w:t>
      </w:r>
    </w:p>
    <w:p w14:paraId="780AFBF9" w14:textId="77777777" w:rsidR="000E261C" w:rsidRPr="000E261C" w:rsidRDefault="000E261C" w:rsidP="000E261C">
      <w:pPr>
        <w:pStyle w:val="EndNoteBibliography"/>
        <w:spacing w:after="0"/>
        <w:ind w:hanging="720"/>
      </w:pPr>
      <w:r w:rsidRPr="000E261C">
        <w:t>314</w:t>
      </w:r>
      <w:r w:rsidRPr="000E261C">
        <w:tab/>
        <w:t xml:space="preserve">Hofmeyr GJ, Bolton KD, Bowen DC and Govan JJ (1988). </w:t>
      </w:r>
      <w:r w:rsidRPr="000E261C">
        <w:rPr>
          <w:i/>
        </w:rPr>
        <w:t>Periventricular/intraventricular hemorrhage and umbilical cord clamping</w:t>
      </w:r>
      <w:r w:rsidRPr="000E261C">
        <w:t>, 73:104–106.</w:t>
      </w:r>
    </w:p>
    <w:p w14:paraId="7194071C" w14:textId="77777777" w:rsidR="000E261C" w:rsidRPr="000E261C" w:rsidRDefault="000E261C" w:rsidP="000E261C">
      <w:pPr>
        <w:pStyle w:val="EndNoteBibliography"/>
        <w:spacing w:after="0"/>
        <w:ind w:hanging="720"/>
      </w:pPr>
      <w:r w:rsidRPr="000E261C">
        <w:t>315</w:t>
      </w:r>
      <w:r w:rsidRPr="000E261C">
        <w:tab/>
        <w:t xml:space="preserve">Hofmeyr GJ, Gobetz L, Bex PJM, van der Griendt M, Nikodem CV, Skapinker R, et al. (1993). </w:t>
      </w:r>
      <w:r w:rsidRPr="000E261C">
        <w:rPr>
          <w:i/>
        </w:rPr>
        <w:t>Periventricular/intraventricular hemorrhage following early and delayed umbilical cord clamping: a randomized trial</w:t>
      </w:r>
      <w:r w:rsidRPr="000E261C">
        <w:t>, Doc No 110.</w:t>
      </w:r>
    </w:p>
    <w:p w14:paraId="31A87885" w14:textId="357F65DF" w:rsidR="000E261C" w:rsidRPr="000E261C" w:rsidRDefault="000E261C" w:rsidP="000E261C">
      <w:pPr>
        <w:pStyle w:val="EndNoteBibliography"/>
        <w:spacing w:after="0"/>
        <w:ind w:hanging="720"/>
      </w:pPr>
      <w:r w:rsidRPr="000E261C">
        <w:t>316</w:t>
      </w:r>
      <w:r w:rsidRPr="000E261C">
        <w:tab/>
        <w:t xml:space="preserve">Hosono S, Mugishima H, Fujita H, Hosono A, Minato M, Okada T, et al. (2008). Umbilical cord milking reduces the need for red cell transfusions and improves neonatal adaptation in infants born at less than 29 weeks' gestation: A randomised controlled trial, </w:t>
      </w:r>
      <w:r w:rsidRPr="000E261C">
        <w:rPr>
          <w:i/>
        </w:rPr>
        <w:t>Archives of Disease in Childhood: Fetal and Neonatal Edition</w:t>
      </w:r>
      <w:r w:rsidRPr="000E261C">
        <w:t xml:space="preserve"> 93(1):F14–F19. </w:t>
      </w:r>
      <w:hyperlink r:id="rId356" w:history="1">
        <w:r w:rsidRPr="000E261C">
          <w:rPr>
            <w:rStyle w:val="Hyperlink"/>
          </w:rPr>
          <w:t>http://fn.bmj.com/content/93/1/F14.long</w:t>
        </w:r>
      </w:hyperlink>
    </w:p>
    <w:p w14:paraId="2BCFB046" w14:textId="0A4A9DF7" w:rsidR="000E261C" w:rsidRPr="000E261C" w:rsidRDefault="000E261C" w:rsidP="000E261C">
      <w:pPr>
        <w:pStyle w:val="EndNoteBibliography"/>
        <w:spacing w:after="0"/>
        <w:ind w:hanging="720"/>
      </w:pPr>
      <w:r w:rsidRPr="000E261C">
        <w:t>317</w:t>
      </w:r>
      <w:r w:rsidRPr="000E261C">
        <w:tab/>
        <w:t xml:space="preserve">Ibrahim HM, Krouskop RW, Lewis DF and Dhanireddy R (2000). Placental transfusion: umbilical cord clamping and preterm infants, </w:t>
      </w:r>
      <w:r w:rsidRPr="000E261C">
        <w:rPr>
          <w:i/>
        </w:rPr>
        <w:t>Journal of perinatology : official journal of the California Perinatal Association</w:t>
      </w:r>
      <w:r w:rsidRPr="000E261C">
        <w:t xml:space="preserve"> 20(6):351–354. </w:t>
      </w:r>
      <w:hyperlink r:id="rId357" w:history="1">
        <w:r w:rsidRPr="000E261C">
          <w:rPr>
            <w:rStyle w:val="Hyperlink"/>
          </w:rPr>
          <w:t>http://www.embase.com/search/results?subaction=viewrecord&amp;from=export&amp;id=L33410209</w:t>
        </w:r>
      </w:hyperlink>
    </w:p>
    <w:p w14:paraId="6D9371FC" w14:textId="77777777" w:rsidR="000E261C" w:rsidRPr="000E261C" w:rsidRDefault="000E261C" w:rsidP="000E261C">
      <w:pPr>
        <w:pStyle w:val="EndNoteBibliography"/>
        <w:spacing w:after="0"/>
        <w:ind w:hanging="720"/>
      </w:pPr>
      <w:r w:rsidRPr="000E261C">
        <w:t>318</w:t>
      </w:r>
      <w:r w:rsidRPr="000E261C">
        <w:tab/>
        <w:t xml:space="preserve">Kinmond S, Aitchison TC, Holland BM, Jones JG, Turner TL and Wardrop CAJ (1993). </w:t>
      </w:r>
      <w:r w:rsidRPr="000E261C">
        <w:rPr>
          <w:i/>
        </w:rPr>
        <w:t>Umbilical cord clamping and preterm infants: a randomised trial</w:t>
      </w:r>
      <w:r w:rsidRPr="000E261C">
        <w:t>, 306:172–175.</w:t>
      </w:r>
    </w:p>
    <w:p w14:paraId="029EE4FE" w14:textId="77777777" w:rsidR="000E261C" w:rsidRPr="000E261C" w:rsidRDefault="000E261C" w:rsidP="000E261C">
      <w:pPr>
        <w:pStyle w:val="EndNoteBibliography"/>
        <w:spacing w:after="0"/>
        <w:ind w:hanging="720"/>
      </w:pPr>
      <w:r w:rsidRPr="000E261C">
        <w:t>319</w:t>
      </w:r>
      <w:r w:rsidRPr="000E261C">
        <w:tab/>
        <w:t xml:space="preserve">Kugelman A, Borenstein-Levin L, Riskin A, Christyakov I, Ohel G, Gonen R, et al. (2007). </w:t>
      </w:r>
      <w:r w:rsidRPr="000E261C">
        <w:rPr>
          <w:i/>
        </w:rPr>
        <w:t>Immediate versus delayed umbilical cord clamping in premature neonates born &lt; 35 weeks: a prospective, randomized, controlled study</w:t>
      </w:r>
      <w:r w:rsidRPr="000E261C">
        <w:t>, 24:307–315.</w:t>
      </w:r>
    </w:p>
    <w:p w14:paraId="1A895419" w14:textId="2AD1D799" w:rsidR="000E261C" w:rsidRPr="000E261C" w:rsidRDefault="000E261C" w:rsidP="000E261C">
      <w:pPr>
        <w:pStyle w:val="EndNoteBibliography"/>
        <w:spacing w:after="0"/>
        <w:ind w:hanging="720"/>
      </w:pPr>
      <w:r w:rsidRPr="000E261C">
        <w:t>320</w:t>
      </w:r>
      <w:r w:rsidRPr="000E261C">
        <w:tab/>
        <w:t xml:space="preserve">March MI, Hacker MR, Parson AW, Modest AM and De Veciana M (2013). The effects of umbilical cord milking in extremely preterm infants: A randomized controlled trial, </w:t>
      </w:r>
      <w:r w:rsidRPr="000E261C">
        <w:rPr>
          <w:i/>
        </w:rPr>
        <w:t>Journal of Perinatology</w:t>
      </w:r>
      <w:r w:rsidRPr="000E261C">
        <w:t xml:space="preserve"> 33(10):763–767. </w:t>
      </w:r>
      <w:hyperlink r:id="rId358" w:history="1">
        <w:r w:rsidRPr="000E261C">
          <w:rPr>
            <w:rStyle w:val="Hyperlink"/>
          </w:rPr>
          <w:t>http://www.nature.com/jp/journal/v33/n10/pdf/jp201370a.pdf</w:t>
        </w:r>
      </w:hyperlink>
    </w:p>
    <w:p w14:paraId="35091C7A" w14:textId="491B3CF1" w:rsidR="000E261C" w:rsidRPr="000E261C" w:rsidRDefault="000E261C" w:rsidP="000E261C">
      <w:pPr>
        <w:pStyle w:val="EndNoteBibliography"/>
        <w:spacing w:after="0"/>
        <w:ind w:hanging="720"/>
      </w:pPr>
      <w:r w:rsidRPr="000E261C">
        <w:t>321</w:t>
      </w:r>
      <w:r w:rsidRPr="000E261C">
        <w:tab/>
        <w:t xml:space="preserve">McDonnell M and Henderson-Smart DJ (1997). Delayed umbilical cord clamping in preterm infants: A feasibility study, </w:t>
      </w:r>
      <w:r w:rsidRPr="000E261C">
        <w:rPr>
          <w:i/>
        </w:rPr>
        <w:t>Journal of Paediatrics and Child Health</w:t>
      </w:r>
      <w:r w:rsidRPr="000E261C">
        <w:t xml:space="preserve"> 33(4):308–310. </w:t>
      </w:r>
      <w:hyperlink r:id="rId359" w:history="1">
        <w:r w:rsidRPr="000E261C">
          <w:rPr>
            <w:rStyle w:val="Hyperlink"/>
          </w:rPr>
          <w:t>http://www.embase.com/search/results?subaction=viewrecord&amp;from=export&amp;id=L27396184</w:t>
        </w:r>
      </w:hyperlink>
    </w:p>
    <w:p w14:paraId="169ABA94" w14:textId="7AE7B318" w:rsidR="000E261C" w:rsidRPr="000E261C" w:rsidRDefault="000E261C" w:rsidP="000E261C">
      <w:pPr>
        <w:pStyle w:val="EndNoteBibliography"/>
        <w:spacing w:after="0"/>
        <w:ind w:hanging="720"/>
      </w:pPr>
      <w:r w:rsidRPr="000E261C">
        <w:t>322</w:t>
      </w:r>
      <w:r w:rsidRPr="000E261C">
        <w:tab/>
        <w:t xml:space="preserve">Mercer JS, McGrath MM, Hensman A, Silver H and Oh W (2003). Immediate and delayed cord clamping in infants born between 24 and 32 weeks: a pilot randomized controlled trial, </w:t>
      </w:r>
      <w:r w:rsidRPr="000E261C">
        <w:rPr>
          <w:i/>
        </w:rPr>
        <w:t>Journal of Perinatology</w:t>
      </w:r>
      <w:r w:rsidRPr="000E261C">
        <w:t xml:space="preserve"> 23(6):466–472. </w:t>
      </w:r>
      <w:hyperlink r:id="rId360" w:history="1">
        <w:r w:rsidRPr="000E261C">
          <w:rPr>
            <w:rStyle w:val="Hyperlink"/>
          </w:rPr>
          <w:t>http://www.nature.com/jp/journal/v23/n6/pdf/7210970a.pdf</w:t>
        </w:r>
      </w:hyperlink>
    </w:p>
    <w:p w14:paraId="6374F616" w14:textId="60A02501" w:rsidR="000E261C" w:rsidRPr="000E261C" w:rsidRDefault="000E261C" w:rsidP="000E261C">
      <w:pPr>
        <w:pStyle w:val="EndNoteBibliography"/>
        <w:spacing w:after="0"/>
        <w:ind w:hanging="720"/>
      </w:pPr>
      <w:r w:rsidRPr="000E261C">
        <w:t>323</w:t>
      </w:r>
      <w:r w:rsidRPr="000E261C">
        <w:tab/>
        <w:t xml:space="preserve">Mercer JS, Vohr BR, McGrath MM, Padbury JF, Wallach M and Oh W (2006). Delayed cord clamping in very preterm infants reduces the incidence of intraventricular hemorrhage and late-onset sepsis: A randomized, controlled trial, </w:t>
      </w:r>
      <w:r w:rsidRPr="000E261C">
        <w:rPr>
          <w:i/>
        </w:rPr>
        <w:t>Pediatrics</w:t>
      </w:r>
      <w:r w:rsidRPr="000E261C">
        <w:t xml:space="preserve"> 117(4):1235–1242. </w:t>
      </w:r>
      <w:hyperlink r:id="rId361" w:history="1">
        <w:r w:rsidRPr="000E261C">
          <w:rPr>
            <w:rStyle w:val="Hyperlink"/>
          </w:rPr>
          <w:t>http://www.ncbi.nlm.nih.gov/pmc/articles/PMC1564438/pdf/nihms-9754.pdf</w:t>
        </w:r>
      </w:hyperlink>
    </w:p>
    <w:p w14:paraId="3BF9F8BD" w14:textId="77777777" w:rsidR="000E261C" w:rsidRPr="000E261C" w:rsidRDefault="000E261C" w:rsidP="000E261C">
      <w:pPr>
        <w:pStyle w:val="EndNoteBibliography"/>
        <w:spacing w:after="0"/>
        <w:ind w:hanging="720"/>
      </w:pPr>
      <w:r w:rsidRPr="000E261C">
        <w:t>324</w:t>
      </w:r>
      <w:r w:rsidRPr="000E261C">
        <w:tab/>
        <w:t xml:space="preserve">Oh W, Carlo WA, Fanaroff A, McDonald S, Donovan EF and Poole K (2002). Delayed cord clamping in extremely low birth weight infants - a pilot randomised controlled trial, </w:t>
      </w:r>
      <w:r w:rsidRPr="000E261C">
        <w:rPr>
          <w:i/>
        </w:rPr>
        <w:t>Pediatr Res</w:t>
      </w:r>
      <w:r w:rsidRPr="000E261C">
        <w:t xml:space="preserve"> 51(4):365–366.</w:t>
      </w:r>
    </w:p>
    <w:p w14:paraId="7CEFE384" w14:textId="1F95A34B" w:rsidR="000E261C" w:rsidRPr="000E261C" w:rsidRDefault="000E261C" w:rsidP="000E261C">
      <w:pPr>
        <w:pStyle w:val="EndNoteBibliography"/>
        <w:spacing w:after="0"/>
        <w:ind w:hanging="720"/>
      </w:pPr>
      <w:r w:rsidRPr="000E261C">
        <w:t>325</w:t>
      </w:r>
      <w:r w:rsidRPr="000E261C">
        <w:tab/>
        <w:t xml:space="preserve">Oh W, Fanaroff AA, Carlo WA, Donovan EF, McDonald SA and Poole WK (2011). Effects of delayed cord clamping in very-low-birth-weight infants, </w:t>
      </w:r>
      <w:r w:rsidRPr="000E261C">
        <w:rPr>
          <w:i/>
        </w:rPr>
        <w:t>Journal of Perinatology</w:t>
      </w:r>
      <w:r w:rsidRPr="000E261C">
        <w:t xml:space="preserve"> 31(SUPPL. 1):S68–S71. </w:t>
      </w:r>
      <w:hyperlink r:id="rId362" w:history="1">
        <w:r w:rsidRPr="000E261C">
          <w:rPr>
            <w:rStyle w:val="Hyperlink"/>
          </w:rPr>
          <w:t>http://www.ncbi.nlm.nih.gov/pmc/articles/PMC3327157/pdf/nihms-367571.pdf</w:t>
        </w:r>
      </w:hyperlink>
    </w:p>
    <w:p w14:paraId="1E8E4BA1" w14:textId="76C9FDCA" w:rsidR="000E261C" w:rsidRPr="000E261C" w:rsidRDefault="000E261C" w:rsidP="000E261C">
      <w:pPr>
        <w:pStyle w:val="EndNoteBibliography"/>
        <w:spacing w:after="0"/>
        <w:ind w:hanging="720"/>
      </w:pPr>
      <w:r w:rsidRPr="000E261C">
        <w:t>326</w:t>
      </w:r>
      <w:r w:rsidRPr="000E261C">
        <w:tab/>
        <w:t xml:space="preserve">Rabe H, Wacker A, Hulskamp G, Hornig-Franz I, Schulze-Everding A, Harms E, et al. (2000). A randomised controlled trial of delayed cord clamping in very low birth weight preterm infants, </w:t>
      </w:r>
      <w:r w:rsidRPr="000E261C">
        <w:rPr>
          <w:i/>
        </w:rPr>
        <w:t>European Journal of Pediatrics</w:t>
      </w:r>
      <w:r w:rsidRPr="000E261C">
        <w:t xml:space="preserve"> 159(10):775–777. </w:t>
      </w:r>
      <w:hyperlink r:id="rId363" w:history="1">
        <w:r w:rsidRPr="000E261C">
          <w:rPr>
            <w:rStyle w:val="Hyperlink"/>
          </w:rPr>
          <w:t>http://www.embase.com/search/results?subaction=viewrecord&amp;from=export&amp;id=L30701438</w:t>
        </w:r>
      </w:hyperlink>
    </w:p>
    <w:p w14:paraId="06196A10" w14:textId="71EB1446" w:rsidR="000E261C" w:rsidRPr="000E261C" w:rsidRDefault="000E261C" w:rsidP="000E261C">
      <w:pPr>
        <w:pStyle w:val="EndNoteBibliography"/>
        <w:spacing w:after="0"/>
        <w:ind w:hanging="720"/>
      </w:pPr>
      <w:r w:rsidRPr="000E261C">
        <w:t>327</w:t>
      </w:r>
      <w:r w:rsidRPr="000E261C">
        <w:tab/>
        <w:t xml:space="preserve">Strauss RG, Mock DM, Johnson KJ, Cress GA, Burmeister LF, Zimmerman MB, et al. (2008). A randomized clinical trial comparing immediate versus delayed clamping of the umbilical cord in preterm infants: Short-term clinical and laboratory endpoints, </w:t>
      </w:r>
      <w:r w:rsidRPr="000E261C">
        <w:rPr>
          <w:i/>
        </w:rPr>
        <w:t>Transfusion</w:t>
      </w:r>
      <w:r w:rsidRPr="000E261C">
        <w:t xml:space="preserve"> 48(4):658–665. </w:t>
      </w:r>
      <w:hyperlink r:id="rId364" w:history="1">
        <w:r w:rsidRPr="000E261C">
          <w:rPr>
            <w:rStyle w:val="Hyperlink"/>
          </w:rPr>
          <w:t>http://www.ncbi.nlm.nih.gov/pmc/articles/PMC2883857/pdf/nihms201314.pdf</w:t>
        </w:r>
      </w:hyperlink>
    </w:p>
    <w:p w14:paraId="5C4A8CE4" w14:textId="167DAA95" w:rsidR="000E261C" w:rsidRPr="000E261C" w:rsidRDefault="000E261C" w:rsidP="000E261C">
      <w:pPr>
        <w:pStyle w:val="EndNoteBibliography"/>
        <w:spacing w:after="0"/>
        <w:ind w:hanging="720"/>
      </w:pPr>
      <w:r w:rsidRPr="000E261C">
        <w:t>328</w:t>
      </w:r>
      <w:r w:rsidRPr="000E261C">
        <w:tab/>
        <w:t xml:space="preserve">Ultee CA, Deure J, Swart J, Lasham C and Baar AL (2008). Delayed cord clamping in preterm infants delivered at 34 36 weeks' gestation: a randomised controlled trial, </w:t>
      </w:r>
      <w:r w:rsidRPr="000E261C">
        <w:rPr>
          <w:i/>
        </w:rPr>
        <w:t>Archives of Disease in Childhood.Fetal and Neonatal Edition</w:t>
      </w:r>
      <w:r w:rsidRPr="000E261C">
        <w:t xml:space="preserve"> 93:F20–F23. </w:t>
      </w:r>
      <w:hyperlink r:id="rId365" w:history="1">
        <w:r w:rsidRPr="000E261C">
          <w:rPr>
            <w:rStyle w:val="Hyperlink"/>
          </w:rPr>
          <w:t>http://fn.bmj.com/content/93/1/F20.long</w:t>
        </w:r>
      </w:hyperlink>
    </w:p>
    <w:p w14:paraId="5EB4D9B2" w14:textId="350E60E3" w:rsidR="000E261C" w:rsidRPr="000E261C" w:rsidRDefault="000E261C" w:rsidP="000E261C">
      <w:pPr>
        <w:pStyle w:val="EndNoteBibliography"/>
        <w:spacing w:after="0"/>
        <w:ind w:hanging="720"/>
      </w:pPr>
      <w:r w:rsidRPr="000E261C">
        <w:t>329</w:t>
      </w:r>
      <w:r w:rsidRPr="000E261C">
        <w:tab/>
        <w:t xml:space="preserve">Van Rheenen P, De Moor L, Eschbach S, De Grooth H and Brabin B (2007). Delayed cord clamping and haemoglobin levels in infancy: A randomised controlled trial in term babies, </w:t>
      </w:r>
      <w:r w:rsidRPr="000E261C">
        <w:rPr>
          <w:i/>
        </w:rPr>
        <w:t>Tropical Medicine and International Health</w:t>
      </w:r>
      <w:r w:rsidRPr="000E261C">
        <w:t xml:space="preserve"> 12(5):603–616. </w:t>
      </w:r>
      <w:hyperlink r:id="rId366" w:history="1">
        <w:r w:rsidRPr="000E261C">
          <w:rPr>
            <w:rStyle w:val="Hyperlink"/>
          </w:rPr>
          <w:t>http://dx.doi.org/10.1111/j.1365-3156.2007.01835.x</w:t>
        </w:r>
      </w:hyperlink>
    </w:p>
    <w:p w14:paraId="192B92F1" w14:textId="57C18155" w:rsidR="000E261C" w:rsidRPr="000E261C" w:rsidRDefault="000E261C" w:rsidP="000E261C">
      <w:pPr>
        <w:pStyle w:val="EndNoteBibliography"/>
        <w:spacing w:after="0"/>
        <w:ind w:hanging="720"/>
      </w:pPr>
      <w:r w:rsidRPr="000E261C">
        <w:t>330</w:t>
      </w:r>
      <w:r w:rsidRPr="000E261C">
        <w:tab/>
        <w:t xml:space="preserve">Windrim R, Murphy K and Chu K (2011). The DUC trial: a pilot randomized controlled trial of immediate vs. delayed umbilical cord clamping in preterm infants born between 24 and 32 weeks gestation, </w:t>
      </w:r>
      <w:r w:rsidRPr="000E261C">
        <w:rPr>
          <w:i/>
        </w:rPr>
        <w:t>Am J Obstet Gynecol</w:t>
      </w:r>
      <w:r w:rsidRPr="000E261C">
        <w:t xml:space="preserve"> 204(1):S201. </w:t>
      </w:r>
      <w:hyperlink r:id="rId367" w:history="1">
        <w:r w:rsidRPr="000E261C">
          <w:rPr>
            <w:rStyle w:val="Hyperlink"/>
          </w:rPr>
          <w:t>http://www.ajog.org/article/S0002-9378(10)01779-5/pdf</w:t>
        </w:r>
      </w:hyperlink>
    </w:p>
    <w:p w14:paraId="3FF9EF29" w14:textId="7E16E0F3" w:rsidR="000E261C" w:rsidRPr="000E261C" w:rsidRDefault="000E261C" w:rsidP="000E261C">
      <w:pPr>
        <w:pStyle w:val="EndNoteBibliography"/>
        <w:spacing w:after="0"/>
        <w:ind w:hanging="720"/>
      </w:pPr>
      <w:r w:rsidRPr="000E261C">
        <w:t>331</w:t>
      </w:r>
      <w:r w:rsidRPr="000E261C">
        <w:tab/>
        <w:t xml:space="preserve">March M, de Venciana M and Parson A (2011). The efficacy of umbilical cord milking on the reduction of red blood cell transfusion rates in infants born between 24 and 28 6/7 weeks gestation--a randomized controlled trial, </w:t>
      </w:r>
      <w:r w:rsidRPr="000E261C">
        <w:rPr>
          <w:i/>
        </w:rPr>
        <w:t>Am J Obstet Gynecol</w:t>
      </w:r>
      <w:r w:rsidRPr="000E261C">
        <w:t xml:space="preserve"> 204(1):S204. </w:t>
      </w:r>
      <w:hyperlink r:id="rId368" w:history="1">
        <w:r w:rsidRPr="000E261C">
          <w:rPr>
            <w:rStyle w:val="Hyperlink"/>
          </w:rPr>
          <w:t>http://www.ajog.org/article/S0002-9378(10)01791-6/pdf</w:t>
        </w:r>
      </w:hyperlink>
    </w:p>
    <w:p w14:paraId="50309269" w14:textId="77777777" w:rsidR="000E261C" w:rsidRPr="000E261C" w:rsidRDefault="000E261C" w:rsidP="000E261C">
      <w:pPr>
        <w:pStyle w:val="EndNoteBibliography"/>
        <w:spacing w:after="0"/>
        <w:ind w:hanging="720"/>
      </w:pPr>
      <w:r w:rsidRPr="000E261C">
        <w:t>332</w:t>
      </w:r>
      <w:r w:rsidRPr="000E261C">
        <w:tab/>
        <w:t xml:space="preserve">Strauss RG and Mock DM (2007). A randomized clinical trial comparing immediate vs delayed clamping of the umbilical cord in preterm infants, </w:t>
      </w:r>
      <w:r w:rsidRPr="000E261C">
        <w:rPr>
          <w:i/>
        </w:rPr>
        <w:t>Transfusion</w:t>
      </w:r>
      <w:r w:rsidRPr="000E261C">
        <w:t xml:space="preserve"> 47S:21A.</w:t>
      </w:r>
    </w:p>
    <w:p w14:paraId="2533E0E3" w14:textId="60AA51E6" w:rsidR="000E261C" w:rsidRPr="000E261C" w:rsidRDefault="000E261C" w:rsidP="000E261C">
      <w:pPr>
        <w:pStyle w:val="EndNoteBibliography"/>
        <w:spacing w:after="0"/>
        <w:ind w:hanging="720"/>
      </w:pPr>
      <w:r w:rsidRPr="000E261C">
        <w:t>333</w:t>
      </w:r>
      <w:r w:rsidRPr="000E261C">
        <w:tab/>
        <w:t xml:space="preserve">Louis D, More K, Oberoi S and Shah PS (2014). Intravenous immunoglobulin in isoimmune haemolytic disease of newborn: An updated systematic review and meta-analysis, </w:t>
      </w:r>
      <w:r w:rsidRPr="000E261C">
        <w:rPr>
          <w:i/>
        </w:rPr>
        <w:t>Archives of Disease in Childhood: Fetal and Neonatal Edition</w:t>
      </w:r>
      <w:r w:rsidRPr="000E261C">
        <w:t xml:space="preserve">. </w:t>
      </w:r>
      <w:hyperlink r:id="rId369" w:history="1">
        <w:r w:rsidRPr="000E261C">
          <w:rPr>
            <w:rStyle w:val="Hyperlink"/>
          </w:rPr>
          <w:t>http://www.embase.com/search/results?subaction=viewrecord&amp;from=export&amp;id=L53004290</w:t>
        </w:r>
      </w:hyperlink>
    </w:p>
    <w:p w14:paraId="00092A2A" w14:textId="020DAEB6" w:rsidR="000E261C" w:rsidRPr="000E261C" w:rsidRDefault="000E261C" w:rsidP="000E261C">
      <w:pPr>
        <w:pStyle w:val="EndNoteBibliography"/>
        <w:spacing w:after="0"/>
        <w:ind w:hanging="720"/>
      </w:pPr>
      <w:r w:rsidRPr="000E261C">
        <w:t>334</w:t>
      </w:r>
      <w:r w:rsidRPr="000E261C">
        <w:tab/>
        <w:t xml:space="preserve">Alpay F, Sarici SU, Okutan V, Erdem G, Ozcan O and Gokcay E (1999). High-dose intravenous immunoglobulin therapy in neonatal immune haemolytic jaundice, </w:t>
      </w:r>
      <w:r w:rsidRPr="000E261C">
        <w:rPr>
          <w:i/>
        </w:rPr>
        <w:t>Acta Paediatrica, International Journal of Paediatrics</w:t>
      </w:r>
      <w:r w:rsidRPr="000E261C">
        <w:t xml:space="preserve"> 88(2):216–219. </w:t>
      </w:r>
      <w:hyperlink r:id="rId370" w:history="1">
        <w:r w:rsidRPr="000E261C">
          <w:rPr>
            <w:rStyle w:val="Hyperlink"/>
          </w:rPr>
          <w:t>http://onlinelibrary.wiley.com/doi/10.1111/j.1651-2227.1999.tb01085.x/abstract</w:t>
        </w:r>
      </w:hyperlink>
    </w:p>
    <w:p w14:paraId="63F19176" w14:textId="4B72D6D8" w:rsidR="000E261C" w:rsidRPr="000E261C" w:rsidRDefault="000E261C" w:rsidP="000E261C">
      <w:pPr>
        <w:pStyle w:val="EndNoteBibliography"/>
        <w:spacing w:after="0"/>
        <w:ind w:hanging="720"/>
      </w:pPr>
      <w:r w:rsidRPr="000E261C">
        <w:t>335</w:t>
      </w:r>
      <w:r w:rsidRPr="000E261C">
        <w:tab/>
        <w:t xml:space="preserve">Dagoglu T, Ovali F, Samanci N and Bengisu E (1995). High-dose intravenous immunoglobulin therapy for rhesus haemolytic disease, </w:t>
      </w:r>
      <w:r w:rsidRPr="000E261C">
        <w:rPr>
          <w:i/>
        </w:rPr>
        <w:t>Journal of International Medical Research</w:t>
      </w:r>
      <w:r w:rsidRPr="000E261C">
        <w:t xml:space="preserve"> 23(4):264–271. </w:t>
      </w:r>
      <w:hyperlink r:id="rId371" w:history="1">
        <w:r w:rsidRPr="000E261C">
          <w:rPr>
            <w:rStyle w:val="Hyperlink"/>
          </w:rPr>
          <w:t>http://www.embase.com/search/results?subaction=viewrecord&amp;from=export&amp;id=L25236792</w:t>
        </w:r>
      </w:hyperlink>
    </w:p>
    <w:p w14:paraId="7E09D324" w14:textId="227CE841" w:rsidR="000E261C" w:rsidRPr="000E261C" w:rsidRDefault="000E261C" w:rsidP="000E261C">
      <w:pPr>
        <w:pStyle w:val="EndNoteBibliography"/>
        <w:spacing w:after="0"/>
        <w:ind w:hanging="720"/>
      </w:pPr>
      <w:r w:rsidRPr="000E261C">
        <w:t>336</w:t>
      </w:r>
      <w:r w:rsidRPr="000E261C">
        <w:tab/>
        <w:t xml:space="preserve">Elalfy MS, Elbarbary NS and Abaza HW (2011). Early intravenous immunoglobin (two-dose regimen) in the management of severe Rh hemolytic disease of newborn-a prospective randomized controlled trial, </w:t>
      </w:r>
      <w:r w:rsidRPr="000E261C">
        <w:rPr>
          <w:i/>
        </w:rPr>
        <w:t>European Journal of Pediatrics</w:t>
      </w:r>
      <w:r w:rsidRPr="000E261C">
        <w:t xml:space="preserve"> 170(4):461–467. </w:t>
      </w:r>
      <w:hyperlink r:id="rId372" w:history="1">
        <w:r w:rsidRPr="000E261C">
          <w:rPr>
            <w:rStyle w:val="Hyperlink"/>
          </w:rPr>
          <w:t>http://link.springer.com/article/10.1007%2Fs00431-010-1310-8</w:t>
        </w:r>
      </w:hyperlink>
    </w:p>
    <w:p w14:paraId="4CE60F74" w14:textId="77777777" w:rsidR="000E261C" w:rsidRPr="000E261C" w:rsidRDefault="000E261C" w:rsidP="000E261C">
      <w:pPr>
        <w:pStyle w:val="EndNoteBibliography"/>
        <w:spacing w:after="0"/>
        <w:ind w:hanging="720"/>
      </w:pPr>
      <w:r w:rsidRPr="000E261C">
        <w:t>337</w:t>
      </w:r>
      <w:r w:rsidRPr="000E261C">
        <w:tab/>
        <w:t xml:space="preserve">Garcia MG, Cordero G, Mucino P, Salinas V, Fernandez LA and Christensen RD (2004). Intravenous immunoglobulin (IVIG) administration as a treatment for Rh hemolytic jaundice in Mexico City, </w:t>
      </w:r>
      <w:r w:rsidRPr="000E261C">
        <w:rPr>
          <w:i/>
        </w:rPr>
        <w:t>Pediatr Res</w:t>
      </w:r>
      <w:r w:rsidRPr="000E261C">
        <w:t xml:space="preserve"> 55:65.</w:t>
      </w:r>
    </w:p>
    <w:p w14:paraId="5C096BD6" w14:textId="77777777" w:rsidR="000E261C" w:rsidRPr="000E261C" w:rsidRDefault="000E261C" w:rsidP="000E261C">
      <w:pPr>
        <w:pStyle w:val="EndNoteBibliography"/>
        <w:spacing w:after="0"/>
        <w:ind w:hanging="720"/>
      </w:pPr>
      <w:r w:rsidRPr="000E261C">
        <w:t>338</w:t>
      </w:r>
      <w:r w:rsidRPr="000E261C">
        <w:tab/>
        <w:t xml:space="preserve">Huang WM, Chen HW, Li N and et al. (2006). </w:t>
      </w:r>
      <w:r w:rsidRPr="000E261C">
        <w:rPr>
          <w:i/>
        </w:rPr>
        <w:t>[Clinical study of early interventions for ABO hemolytic disease of the newborn]</w:t>
      </w:r>
      <w:r w:rsidRPr="000E261C">
        <w:t>, 26:1350–1351.</w:t>
      </w:r>
    </w:p>
    <w:p w14:paraId="6317B8D7" w14:textId="555008DE" w:rsidR="000E261C" w:rsidRPr="000E261C" w:rsidRDefault="000E261C" w:rsidP="000E261C">
      <w:pPr>
        <w:pStyle w:val="EndNoteBibliography"/>
        <w:spacing w:after="0"/>
        <w:ind w:hanging="720"/>
      </w:pPr>
      <w:r w:rsidRPr="000E261C">
        <w:t>339</w:t>
      </w:r>
      <w:r w:rsidRPr="000E261C">
        <w:tab/>
        <w:t xml:space="preserve">Miqdad AM, Abdelbasit OB, Shaheed MM, Seidahmed MZ, Abomelha AM and Arcala OP (2004). Intravenous immunoglobulin G (IVIG) therapy for significant hyperbilirubinemia in ABO hemolytic disease of the newborn, </w:t>
      </w:r>
      <w:r w:rsidRPr="000E261C">
        <w:rPr>
          <w:i/>
        </w:rPr>
        <w:t>Journal of Maternal-Fetal and Neonatal Medicine</w:t>
      </w:r>
      <w:r w:rsidRPr="000E261C">
        <w:t xml:space="preserve"> 16(3):163–166. </w:t>
      </w:r>
      <w:hyperlink r:id="rId373" w:history="1">
        <w:r w:rsidRPr="000E261C">
          <w:rPr>
            <w:rStyle w:val="Hyperlink"/>
          </w:rPr>
          <w:t>http://www.embase.com/search/results?subaction=viewrecord&amp;from=export&amp;id=L40006903</w:t>
        </w:r>
      </w:hyperlink>
    </w:p>
    <w:p w14:paraId="7A0F238D" w14:textId="5FA8468B" w:rsidR="000E261C" w:rsidRPr="000E261C" w:rsidRDefault="000E261C" w:rsidP="000E261C">
      <w:pPr>
        <w:pStyle w:val="EndNoteBibliography"/>
        <w:spacing w:after="0"/>
        <w:ind w:hanging="720"/>
      </w:pPr>
      <w:r w:rsidRPr="000E261C">
        <w:t>340</w:t>
      </w:r>
      <w:r w:rsidRPr="000E261C">
        <w:tab/>
        <w:t xml:space="preserve">Nasseri F, Mamouri GA and Babaei H (2006). Intravenous immunoglobulin in ABO and Rh hemolytic diseases of newborn, </w:t>
      </w:r>
      <w:r w:rsidRPr="000E261C">
        <w:rPr>
          <w:i/>
        </w:rPr>
        <w:t>Saudi Medical Journal</w:t>
      </w:r>
      <w:r w:rsidRPr="000E261C">
        <w:t xml:space="preserve"> 27(12):1827–1830. </w:t>
      </w:r>
      <w:hyperlink r:id="rId374" w:history="1">
        <w:r w:rsidRPr="000E261C">
          <w:rPr>
            <w:rStyle w:val="Hyperlink"/>
          </w:rPr>
          <w:t>http://www.embase.com/search/results?subaction=viewrecord&amp;from=export&amp;id=L351863312</w:t>
        </w:r>
      </w:hyperlink>
    </w:p>
    <w:p w14:paraId="27C5EAA3" w14:textId="77777777" w:rsidR="000E261C" w:rsidRPr="000E261C" w:rsidRDefault="000E261C" w:rsidP="000E261C">
      <w:pPr>
        <w:pStyle w:val="EndNoteBibliography"/>
        <w:spacing w:after="0"/>
        <w:ind w:hanging="720"/>
      </w:pPr>
      <w:r w:rsidRPr="000E261C">
        <w:t>341</w:t>
      </w:r>
      <w:r w:rsidRPr="000E261C">
        <w:tab/>
        <w:t xml:space="preserve">Pishva N, Madani A and Homayoon K (2000). </w:t>
      </w:r>
      <w:r w:rsidRPr="000E261C">
        <w:rPr>
          <w:i/>
        </w:rPr>
        <w:t>Prophylactic intravenous immunoglobulin in neonatal immune hemolytic jaundice</w:t>
      </w:r>
      <w:r w:rsidRPr="000E261C">
        <w:t>, 25:129–133.</w:t>
      </w:r>
    </w:p>
    <w:p w14:paraId="47359E62" w14:textId="77777777" w:rsidR="000E261C" w:rsidRPr="000E261C" w:rsidRDefault="000E261C" w:rsidP="000E261C">
      <w:pPr>
        <w:pStyle w:val="EndNoteBibliography"/>
        <w:spacing w:after="0"/>
        <w:ind w:hanging="720"/>
      </w:pPr>
      <w:r w:rsidRPr="000E261C">
        <w:t>342</w:t>
      </w:r>
      <w:r w:rsidRPr="000E261C">
        <w:tab/>
        <w:t xml:space="preserve">Rubo J, Albrecht K, Lasch P and et al. (1992). </w:t>
      </w:r>
      <w:r w:rsidRPr="000E261C">
        <w:rPr>
          <w:i/>
        </w:rPr>
        <w:t>High-dose intravenous immune globulin therapy for hyperbilirubinemia caused by Rh hemolytic disease</w:t>
      </w:r>
      <w:r w:rsidRPr="000E261C">
        <w:t>, 121:93–97.</w:t>
      </w:r>
    </w:p>
    <w:p w14:paraId="6A1CC044" w14:textId="77777777" w:rsidR="000E261C" w:rsidRPr="000E261C" w:rsidRDefault="000E261C" w:rsidP="000E261C">
      <w:pPr>
        <w:pStyle w:val="EndNoteBibliography"/>
        <w:spacing w:after="0"/>
        <w:ind w:hanging="720"/>
      </w:pPr>
      <w:r w:rsidRPr="000E261C">
        <w:t>343</w:t>
      </w:r>
      <w:r w:rsidRPr="000E261C">
        <w:tab/>
        <w:t xml:space="preserve">Santos MC, Sa C, Gomes SC, Jr. and et al. (2013). </w:t>
      </w:r>
      <w:r w:rsidRPr="000E261C">
        <w:rPr>
          <w:i/>
        </w:rPr>
        <w:t>The efficacy of the use of intravenous human immunoglobulin in Brazilian newborns with rhesus hemolytic disease: a randomized double-blind trial</w:t>
      </w:r>
      <w:r w:rsidRPr="000E261C">
        <w:t>, 53:777–782.</w:t>
      </w:r>
    </w:p>
    <w:p w14:paraId="79C092E5" w14:textId="116240BA" w:rsidR="000E261C" w:rsidRPr="000E261C" w:rsidRDefault="000E261C" w:rsidP="000E261C">
      <w:pPr>
        <w:pStyle w:val="EndNoteBibliography"/>
        <w:spacing w:after="0"/>
        <w:ind w:hanging="720"/>
      </w:pPr>
      <w:r w:rsidRPr="000E261C">
        <w:t>344</w:t>
      </w:r>
      <w:r w:rsidRPr="000E261C">
        <w:tab/>
        <w:t xml:space="preserve">Smits-Wintjens VEHJ, Walther FJ, Rath MEA, Lindenburg ITM, Te Pas AB, Kramer CM, et al. (2011). Intravenous immunoglobulin in neonates with rhesus hemolytic disease: A randomized controlled trial, </w:t>
      </w:r>
      <w:r w:rsidRPr="000E261C">
        <w:rPr>
          <w:i/>
        </w:rPr>
        <w:t>Pediatrics</w:t>
      </w:r>
      <w:r w:rsidRPr="000E261C">
        <w:t xml:space="preserve"> 127(4):680–686. </w:t>
      </w:r>
      <w:hyperlink r:id="rId375" w:history="1">
        <w:r w:rsidRPr="000E261C">
          <w:rPr>
            <w:rStyle w:val="Hyperlink"/>
          </w:rPr>
          <w:t>http://pediatrics.aappublications.org/content/127/4/680.full.pdf</w:t>
        </w:r>
      </w:hyperlink>
    </w:p>
    <w:p w14:paraId="2F0C13FC" w14:textId="133CF303" w:rsidR="000E261C" w:rsidRPr="000E261C" w:rsidRDefault="000E261C" w:rsidP="000E261C">
      <w:pPr>
        <w:pStyle w:val="EndNoteBibliography"/>
        <w:spacing w:after="0"/>
        <w:ind w:hanging="720"/>
      </w:pPr>
      <w:r w:rsidRPr="000E261C">
        <w:t>345</w:t>
      </w:r>
      <w:r w:rsidRPr="000E261C">
        <w:tab/>
        <w:t xml:space="preserve">Voto LS, Sexer H, Ferreiro G, Tavosnanska J, Orti J, Mathet ER, et al. (1995). Neonatal administration of high-dose intravenous immunoglobulin in rhesus hemolytic disease, </w:t>
      </w:r>
      <w:r w:rsidRPr="000E261C">
        <w:rPr>
          <w:i/>
        </w:rPr>
        <w:t>Journal of Perinatal Medicine</w:t>
      </w:r>
      <w:r w:rsidRPr="000E261C">
        <w:t xml:space="preserve"> 23(6):443–451. </w:t>
      </w:r>
      <w:hyperlink r:id="rId376" w:history="1">
        <w:r w:rsidRPr="000E261C">
          <w:rPr>
            <w:rStyle w:val="Hyperlink"/>
          </w:rPr>
          <w:t>http://www.embase.com/search/results?subaction=viewrecord&amp;from=export&amp;id=L26052734</w:t>
        </w:r>
      </w:hyperlink>
    </w:p>
    <w:p w14:paraId="3AEC2BD8" w14:textId="6022F052" w:rsidR="000E261C" w:rsidRPr="000E261C" w:rsidRDefault="000E261C" w:rsidP="000E261C">
      <w:pPr>
        <w:pStyle w:val="EndNoteBibliography"/>
        <w:spacing w:after="0"/>
        <w:ind w:hanging="720"/>
      </w:pPr>
      <w:r w:rsidRPr="000E261C">
        <w:t>346</w:t>
      </w:r>
      <w:r w:rsidRPr="000E261C">
        <w:tab/>
        <w:t xml:space="preserve">Caputo M, Patel N, Angelini GD, Siena P, Stoica S, Parry AJ, et al. (2011). Effect of normothermic cardiopulmonary bypass on renal injury in pediatric cardiac surgery: a randomized controlled trial, </w:t>
      </w:r>
      <w:r w:rsidRPr="000E261C">
        <w:rPr>
          <w:i/>
        </w:rPr>
        <w:t>J Thorac Cardiovasc Surg</w:t>
      </w:r>
      <w:r w:rsidRPr="000E261C">
        <w:t xml:space="preserve"> 142:1114–1121, 1121. </w:t>
      </w:r>
      <w:hyperlink r:id="rId377" w:history="1">
        <w:r w:rsidRPr="000E261C">
          <w:rPr>
            <w:rStyle w:val="Hyperlink"/>
          </w:rPr>
          <w:t>http://www.jtcvsonline.org/article/S0022-5223(11)00848-8/pdf</w:t>
        </w:r>
      </w:hyperlink>
    </w:p>
    <w:p w14:paraId="1CB8C68A" w14:textId="1A9C0FF2" w:rsidR="000E261C" w:rsidRPr="000E261C" w:rsidRDefault="000E261C" w:rsidP="000E261C">
      <w:pPr>
        <w:pStyle w:val="EndNoteBibliography"/>
        <w:spacing w:after="0"/>
        <w:ind w:hanging="720"/>
      </w:pPr>
      <w:r w:rsidRPr="000E261C">
        <w:t>347</w:t>
      </w:r>
      <w:r w:rsidRPr="000E261C">
        <w:tab/>
        <w:t xml:space="preserve">Precious DS, Splinter W and Bosco D (1996). Induced hypotensive anesthesia for adolescent orthognathic surgery patients, </w:t>
      </w:r>
      <w:r w:rsidRPr="000E261C">
        <w:rPr>
          <w:i/>
        </w:rPr>
        <w:t>Journal of Oral and Maxillofacial Surgery</w:t>
      </w:r>
      <w:r w:rsidRPr="000E261C">
        <w:t xml:space="preserve"> 54(6):680–683, discussion 683–684. </w:t>
      </w:r>
      <w:hyperlink r:id="rId378" w:history="1">
        <w:r w:rsidRPr="000E261C">
          <w:rPr>
            <w:rStyle w:val="Hyperlink"/>
          </w:rPr>
          <w:t>http://www.joms.org/article/S0278-2391(96)90679-5/abstract</w:t>
        </w:r>
      </w:hyperlink>
    </w:p>
    <w:p w14:paraId="1A25ED86" w14:textId="77777777" w:rsidR="000E261C" w:rsidRPr="000E261C" w:rsidRDefault="000E261C" w:rsidP="000E261C">
      <w:pPr>
        <w:pStyle w:val="EndNoteBibliography"/>
        <w:spacing w:after="0"/>
        <w:ind w:hanging="720"/>
      </w:pPr>
      <w:r w:rsidRPr="000E261C">
        <w:t>348</w:t>
      </w:r>
      <w:r w:rsidRPr="000E261C">
        <w:tab/>
        <w:t xml:space="preserve">Friesen RH, Perryman KM, Weigers KR, Mitchell MB and et al. (2006). </w:t>
      </w:r>
      <w:r w:rsidRPr="000E261C">
        <w:rPr>
          <w:i/>
        </w:rPr>
        <w:t>A trial of fresh autologous whole blood to treat dilutional coagulopathy following cardiopulmonary bypass in infants</w:t>
      </w:r>
      <w:r w:rsidRPr="000E261C">
        <w:t>, 16:429–435.</w:t>
      </w:r>
    </w:p>
    <w:p w14:paraId="4D697805" w14:textId="77777777" w:rsidR="000E261C" w:rsidRPr="000E261C" w:rsidRDefault="000E261C" w:rsidP="000E261C">
      <w:pPr>
        <w:pStyle w:val="EndNoteBibliography"/>
        <w:spacing w:after="0"/>
        <w:ind w:hanging="720"/>
      </w:pPr>
      <w:r w:rsidRPr="000E261C">
        <w:t>349</w:t>
      </w:r>
      <w:r w:rsidRPr="000E261C">
        <w:tab/>
        <w:t xml:space="preserve">Hans P, Collin V, Bonhomme V, Damas F, Born JD and Lamy M (2000). Evaluation of acute normovolemic hemodilution for surgical repair of craniosynostosis, </w:t>
      </w:r>
      <w:r w:rsidRPr="000E261C">
        <w:rPr>
          <w:i/>
        </w:rPr>
        <w:t>Journal of Neurosurgical Anesthesiology</w:t>
      </w:r>
      <w:r w:rsidRPr="000E261C">
        <w:t xml:space="preserve"> 12(1):33–36.</w:t>
      </w:r>
    </w:p>
    <w:p w14:paraId="1F7EDF5D" w14:textId="77777777" w:rsidR="000E261C" w:rsidRPr="000E261C" w:rsidRDefault="000E261C" w:rsidP="000E261C">
      <w:pPr>
        <w:pStyle w:val="EndNoteBibliography"/>
        <w:spacing w:after="0"/>
        <w:ind w:hanging="720"/>
      </w:pPr>
      <w:r w:rsidRPr="000E261C">
        <w:t>350</w:t>
      </w:r>
      <w:r w:rsidRPr="000E261C">
        <w:tab/>
        <w:t xml:space="preserve">Lisander B, Jonsson R and Nordwall A (1996). Combination of blood-saving methods decreases homologous blood requirements in scoliosis surgery, </w:t>
      </w:r>
      <w:r w:rsidRPr="000E261C">
        <w:rPr>
          <w:i/>
        </w:rPr>
        <w:t>Anaesthesia and Intensive Care</w:t>
      </w:r>
      <w:r w:rsidRPr="000E261C">
        <w:t xml:space="preserve"> 24(5):555–558.</w:t>
      </w:r>
    </w:p>
    <w:p w14:paraId="1A0F93C2" w14:textId="2D595BA2" w:rsidR="000E261C" w:rsidRPr="000E261C" w:rsidRDefault="000E261C" w:rsidP="000E261C">
      <w:pPr>
        <w:pStyle w:val="EndNoteBibliography"/>
        <w:spacing w:after="0"/>
        <w:ind w:hanging="720"/>
      </w:pPr>
      <w:r w:rsidRPr="000E261C">
        <w:t>351</w:t>
      </w:r>
      <w:r w:rsidRPr="000E261C">
        <w:tab/>
        <w:t xml:space="preserve">Cholette JM, Powers KS, Alfieris GM, Angona R, Henrichs KF, Masel D, et al. (2013). Transfusion of cell saver salvaged blood in neonates and infants undergoing open heart surgery significantly reduces RBC and coagulant product transfusions and donor exposures: results of a prospective, randomized, clinical trial, </w:t>
      </w:r>
      <w:r w:rsidRPr="000E261C">
        <w:rPr>
          <w:i/>
        </w:rPr>
        <w:t>Pediatric Critical Care Medicine</w:t>
      </w:r>
      <w:r w:rsidRPr="000E261C">
        <w:t xml:space="preserve"> 14(2):137–147. </w:t>
      </w:r>
      <w:hyperlink r:id="rId379" w:history="1">
        <w:r w:rsidRPr="000E261C">
          <w:rPr>
            <w:rStyle w:val="Hyperlink"/>
          </w:rPr>
          <w:t>http://www.ncbi.nlm.nih.gov/pmc/articles/PMC3671922/pdf/nihms463601.pdf</w:t>
        </w:r>
      </w:hyperlink>
    </w:p>
    <w:p w14:paraId="4B3D4DCF" w14:textId="0ED28661" w:rsidR="000E261C" w:rsidRPr="000E261C" w:rsidRDefault="000E261C" w:rsidP="000E261C">
      <w:pPr>
        <w:pStyle w:val="EndNoteBibliography"/>
        <w:spacing w:after="0"/>
        <w:ind w:hanging="720"/>
      </w:pPr>
      <w:r w:rsidRPr="000E261C">
        <w:t>352</w:t>
      </w:r>
      <w:r w:rsidRPr="000E261C">
        <w:tab/>
        <w:t xml:space="preserve">Ye L, Lin R, Fan Y, Yang L, Hu J and Shu Q (2013). Effects of circuit residual volume salvage reinfusion on the postoperative clinical outcome for pediatric patients undergoing cardiac surgery, </w:t>
      </w:r>
      <w:r w:rsidRPr="000E261C">
        <w:rPr>
          <w:i/>
        </w:rPr>
        <w:t>Pediatric Cardiology</w:t>
      </w:r>
      <w:r w:rsidRPr="000E261C">
        <w:t xml:space="preserve"> 34(5):1088–1093. </w:t>
      </w:r>
      <w:hyperlink r:id="rId380" w:history="1">
        <w:r w:rsidRPr="000E261C">
          <w:rPr>
            <w:rStyle w:val="Hyperlink"/>
          </w:rPr>
          <w:t>http://link.springer.com/article/10.1007%2Fs00246-012-0606-z</w:t>
        </w:r>
      </w:hyperlink>
    </w:p>
    <w:p w14:paraId="0DFEB069" w14:textId="251BD458" w:rsidR="000E261C" w:rsidRPr="000E261C" w:rsidRDefault="000E261C" w:rsidP="000E261C">
      <w:pPr>
        <w:pStyle w:val="EndNoteBibliography"/>
        <w:spacing w:after="0"/>
        <w:ind w:hanging="720"/>
      </w:pPr>
      <w:r w:rsidRPr="000E261C">
        <w:t>353</w:t>
      </w:r>
      <w:r w:rsidRPr="000E261C">
        <w:tab/>
        <w:t xml:space="preserve">Nakayama Y, Nakajima Y, Tanaka KA, Sessler DI, Maeda S, Iida J, et al. (2015). Thromboelastometry-guided intraoperative haemostatic management reduces bleeding and red cell transfusion after paediatric cardiac surgery, </w:t>
      </w:r>
      <w:r w:rsidRPr="000E261C">
        <w:rPr>
          <w:i/>
        </w:rPr>
        <w:t>Br J Anaesth</w:t>
      </w:r>
      <w:r w:rsidRPr="000E261C">
        <w:t xml:space="preserve"> 114(1):91–102. </w:t>
      </w:r>
      <w:hyperlink r:id="rId381" w:history="1">
        <w:r w:rsidRPr="000E261C">
          <w:rPr>
            <w:rStyle w:val="Hyperlink"/>
          </w:rPr>
          <w:t>http://www.ncbi.nlm.nih.gov/pubmed/25303988</w:t>
        </w:r>
      </w:hyperlink>
    </w:p>
    <w:p w14:paraId="4792FF2E" w14:textId="678BF070" w:rsidR="000E261C" w:rsidRPr="000E261C" w:rsidRDefault="000E261C" w:rsidP="000E261C">
      <w:pPr>
        <w:pStyle w:val="EndNoteBibliography"/>
        <w:spacing w:after="0"/>
        <w:ind w:hanging="720"/>
      </w:pPr>
      <w:r w:rsidRPr="000E261C">
        <w:t>354</w:t>
      </w:r>
      <w:r w:rsidRPr="000E261C">
        <w:tab/>
        <w:t xml:space="preserve">RCPCH (2012). </w:t>
      </w:r>
      <w:r w:rsidRPr="000E261C">
        <w:rPr>
          <w:i/>
        </w:rPr>
        <w:t>Major trauma and the use of tranexamic acid in children</w:t>
      </w:r>
      <w:r w:rsidRPr="000E261C">
        <w:t xml:space="preserve">, Royal College of Paediatrics and Child Health. </w:t>
      </w:r>
      <w:hyperlink r:id="rId382" w:anchor="TXA" w:history="1">
        <w:r w:rsidRPr="000E261C">
          <w:rPr>
            <w:rStyle w:val="Hyperlink"/>
          </w:rPr>
          <w:t>http://www.rcpch.ac.uk/improving-child-health/quality-improvement-and-clinical-audit/childrens-medicines/childrens-medicine#TXA</w:t>
        </w:r>
      </w:hyperlink>
    </w:p>
    <w:p w14:paraId="2AFAA90E" w14:textId="68F004A3" w:rsidR="000E261C" w:rsidRPr="000E261C" w:rsidRDefault="000E261C" w:rsidP="000E261C">
      <w:pPr>
        <w:pStyle w:val="EndNoteBibliography"/>
        <w:spacing w:after="0"/>
        <w:ind w:hanging="720"/>
      </w:pPr>
      <w:r w:rsidRPr="000E261C">
        <w:t>355</w:t>
      </w:r>
      <w:r w:rsidRPr="000E261C">
        <w:tab/>
        <w:t xml:space="preserve">Fergusson DA, Hebert PC, Mazer CD, Fremes S, MacAdams C, Murkin JM, et al. (2008). A comparison of aprotinin and lysine analogues in high-risk cardiac surgery, </w:t>
      </w:r>
      <w:r w:rsidRPr="000E261C">
        <w:rPr>
          <w:i/>
        </w:rPr>
        <w:t>N Engl J Med</w:t>
      </w:r>
      <w:r w:rsidRPr="000E261C">
        <w:t xml:space="preserve"> 358(22):2319-2331. </w:t>
      </w:r>
      <w:hyperlink r:id="rId383" w:history="1">
        <w:r w:rsidRPr="000E261C">
          <w:rPr>
            <w:rStyle w:val="Hyperlink"/>
          </w:rPr>
          <w:t>http://www.ncbi.nlm.nih.gov/pubmed/18480196</w:t>
        </w:r>
      </w:hyperlink>
    </w:p>
    <w:p w14:paraId="1961F6A3" w14:textId="44A031A8" w:rsidR="000E261C" w:rsidRPr="000E261C" w:rsidRDefault="000E261C" w:rsidP="000E261C">
      <w:pPr>
        <w:pStyle w:val="EndNoteBibliography"/>
        <w:spacing w:after="0"/>
        <w:ind w:hanging="720"/>
      </w:pPr>
      <w:r w:rsidRPr="000E261C">
        <w:t>356</w:t>
      </w:r>
      <w:r w:rsidRPr="000E261C">
        <w:tab/>
        <w:t xml:space="preserve">Badeaux J and Hawley D (2014). A systematic review of the effectiveness of intravenous tranexamic acid administration in managing perioperative blood loss in patients undergoing spine surgery, </w:t>
      </w:r>
      <w:r w:rsidRPr="000E261C">
        <w:rPr>
          <w:i/>
        </w:rPr>
        <w:t>J Perianesth Nurs</w:t>
      </w:r>
      <w:r w:rsidRPr="000E261C">
        <w:t xml:space="preserve"> 29(6):459-465. </w:t>
      </w:r>
      <w:hyperlink r:id="rId384" w:history="1">
        <w:r w:rsidRPr="000E261C">
          <w:rPr>
            <w:rStyle w:val="Hyperlink"/>
          </w:rPr>
          <w:t>http://www.ncbi.nlm.nih.gov/pubmed/25458625</w:t>
        </w:r>
      </w:hyperlink>
    </w:p>
    <w:p w14:paraId="5275A3AE" w14:textId="0D97D0EE" w:rsidR="000E261C" w:rsidRPr="000E261C" w:rsidRDefault="000E261C" w:rsidP="000E261C">
      <w:pPr>
        <w:pStyle w:val="EndNoteBibliography"/>
        <w:spacing w:after="0"/>
        <w:ind w:hanging="720"/>
      </w:pPr>
      <w:r w:rsidRPr="000E261C">
        <w:t>357</w:t>
      </w:r>
      <w:r w:rsidRPr="000E261C">
        <w:tab/>
        <w:t xml:space="preserve">Basta MN, Stricker PA and Taylor JA (2012). A systematic review of the use of antifibrinolytic agents in pediatric surgery and implications for craniofacial use, </w:t>
      </w:r>
      <w:r w:rsidRPr="000E261C">
        <w:rPr>
          <w:i/>
        </w:rPr>
        <w:t>Pediatr Surg Int</w:t>
      </w:r>
      <w:r w:rsidRPr="000E261C">
        <w:t xml:space="preserve"> 28(11):1059-1069. </w:t>
      </w:r>
      <w:hyperlink r:id="rId385" w:history="1">
        <w:r w:rsidRPr="000E261C">
          <w:rPr>
            <w:rStyle w:val="Hyperlink"/>
          </w:rPr>
          <w:t>http://www.ncbi.nlm.nih.gov/pubmed/22940882</w:t>
        </w:r>
      </w:hyperlink>
    </w:p>
    <w:p w14:paraId="50A50FDB" w14:textId="1669294B" w:rsidR="000E261C" w:rsidRPr="000E261C" w:rsidRDefault="000E261C" w:rsidP="000E261C">
      <w:pPr>
        <w:pStyle w:val="EndNoteBibliography"/>
        <w:spacing w:after="0"/>
        <w:ind w:hanging="720"/>
      </w:pPr>
      <w:r w:rsidRPr="000E261C">
        <w:t>358</w:t>
      </w:r>
      <w:r w:rsidRPr="000E261C">
        <w:tab/>
        <w:t xml:space="preserve">Arnold DM, Fergusson DA, Chan AKC, Cook RJ, Fraser GA, Lim W, et al. (2006). Avoiding transfusions in children undergoing cardiac surgery: A meta-analysis of randomized trials of aprotinin, </w:t>
      </w:r>
      <w:r w:rsidRPr="000E261C">
        <w:rPr>
          <w:i/>
        </w:rPr>
        <w:t>Anesthesia and Analgesia</w:t>
      </w:r>
      <w:r w:rsidRPr="000E261C">
        <w:t xml:space="preserve"> 102(3):731–737. </w:t>
      </w:r>
      <w:hyperlink r:id="rId386" w:history="1">
        <w:r w:rsidRPr="000E261C">
          <w:rPr>
            <w:rStyle w:val="Hyperlink"/>
          </w:rPr>
          <w:t>http://www.embase.com/search/results?subaction=viewrecord&amp;from=export&amp;id=L43306387</w:t>
        </w:r>
      </w:hyperlink>
    </w:p>
    <w:p w14:paraId="46CBFFF2" w14:textId="191B7174" w:rsidR="000E261C" w:rsidRPr="000E261C" w:rsidRDefault="000E261C" w:rsidP="000E261C">
      <w:pPr>
        <w:pStyle w:val="EndNoteBibliography"/>
        <w:spacing w:after="0"/>
        <w:ind w:hanging="720"/>
      </w:pPr>
      <w:r w:rsidRPr="000E261C">
        <w:t>359</w:t>
      </w:r>
      <w:r w:rsidRPr="000E261C">
        <w:tab/>
        <w:t xml:space="preserve">Faraoni D, Willems A, Melot C, De Hert S and Van der Linden P (2012). Efficacy of tranexamic acid in paediatric cardiac surgery: A systematic review and meta-analysis, </w:t>
      </w:r>
      <w:r w:rsidRPr="000E261C">
        <w:rPr>
          <w:i/>
        </w:rPr>
        <w:t>European Journal of Cardio-Thoracic Surgery</w:t>
      </w:r>
      <w:r w:rsidRPr="000E261C">
        <w:t xml:space="preserve"> 42(5):781–786. </w:t>
      </w:r>
      <w:hyperlink r:id="rId387" w:history="1">
        <w:r w:rsidRPr="000E261C">
          <w:rPr>
            <w:rStyle w:val="Hyperlink"/>
          </w:rPr>
          <w:t>http://ejcts.oxfordjournals.org/content/42/5/781.full.pdf</w:t>
        </w:r>
      </w:hyperlink>
    </w:p>
    <w:p w14:paraId="318CA747" w14:textId="0248F138" w:rsidR="000E261C" w:rsidRPr="000E261C" w:rsidRDefault="000E261C" w:rsidP="000E261C">
      <w:pPr>
        <w:pStyle w:val="EndNoteBibliography"/>
        <w:spacing w:after="0"/>
        <w:ind w:hanging="720"/>
      </w:pPr>
      <w:r w:rsidRPr="000E261C">
        <w:t>360</w:t>
      </w:r>
      <w:r w:rsidRPr="000E261C">
        <w:tab/>
        <w:t xml:space="preserve">Schouten ES, Van De Pol AC, Schouten ANJ, Turner NM, Jansen NJG and Bollen CW (2009). The effect of aprotinin, tranexamic acid, and aminocaproic acid on blood loss and use of blood products in major pediatric surgery: A meta-analysis, </w:t>
      </w:r>
      <w:r w:rsidRPr="000E261C">
        <w:rPr>
          <w:i/>
        </w:rPr>
        <w:t>Pediatric Critical Care Medicine</w:t>
      </w:r>
      <w:r w:rsidRPr="000E261C">
        <w:t xml:space="preserve"> 10(2):182–190. </w:t>
      </w:r>
      <w:hyperlink r:id="rId388" w:history="1">
        <w:r w:rsidRPr="000E261C">
          <w:rPr>
            <w:rStyle w:val="Hyperlink"/>
          </w:rPr>
          <w:t>http://dx.doi.org/10.1097/PCC.0b013e3181956d61</w:t>
        </w:r>
      </w:hyperlink>
    </w:p>
    <w:p w14:paraId="6A13DE77" w14:textId="77777777" w:rsidR="000E261C" w:rsidRPr="000E261C" w:rsidRDefault="000E261C" w:rsidP="000E261C">
      <w:pPr>
        <w:pStyle w:val="EndNoteBibliography"/>
        <w:spacing w:after="0"/>
        <w:ind w:hanging="720"/>
      </w:pPr>
      <w:r w:rsidRPr="000E261C">
        <w:t>361</w:t>
      </w:r>
      <w:r w:rsidRPr="000E261C">
        <w:tab/>
        <w:t xml:space="preserve">Tzortzopoulou A, Cepeda MS, Schumann R and Carr DB (2008). Antifibrinolytic agents for reducing blood loss in scoliosis surgery in children, </w:t>
      </w:r>
      <w:r w:rsidRPr="000E261C">
        <w:rPr>
          <w:i/>
        </w:rPr>
        <w:t>Cochrane Database of Systematic Reviews</w:t>
      </w:r>
      <w:r w:rsidRPr="000E261C">
        <w:t>.</w:t>
      </w:r>
    </w:p>
    <w:p w14:paraId="10DE9E72" w14:textId="4392E39C" w:rsidR="000E261C" w:rsidRPr="000E261C" w:rsidRDefault="000E261C" w:rsidP="000E261C">
      <w:pPr>
        <w:pStyle w:val="EndNoteBibliography"/>
        <w:spacing w:after="0"/>
        <w:ind w:hanging="720"/>
      </w:pPr>
      <w:r w:rsidRPr="000E261C">
        <w:t>362</w:t>
      </w:r>
      <w:r w:rsidRPr="000E261C">
        <w:tab/>
        <w:t xml:space="preserve">Song G, Yang P, Zhu S, Luo E, Feng G, Hu J, et al. (2013). Tranexamic acid reducing blood transfusion in children undergoing craniosynostosis surgery, </w:t>
      </w:r>
      <w:r w:rsidRPr="000E261C">
        <w:rPr>
          <w:i/>
        </w:rPr>
        <w:t>Journal of Craniofacial Surgery</w:t>
      </w:r>
      <w:r w:rsidRPr="000E261C">
        <w:t xml:space="preserve"> 24(1):299–303. </w:t>
      </w:r>
      <w:hyperlink r:id="rId389" w:history="1">
        <w:r w:rsidRPr="000E261C">
          <w:rPr>
            <w:rStyle w:val="Hyperlink"/>
          </w:rPr>
          <w:t>http://dx.doi.org/10.1097/SCS.0b013e3182710232</w:t>
        </w:r>
      </w:hyperlink>
    </w:p>
    <w:p w14:paraId="5A6046AC" w14:textId="77777777" w:rsidR="000E261C" w:rsidRPr="000E261C" w:rsidRDefault="000E261C" w:rsidP="000E261C">
      <w:pPr>
        <w:pStyle w:val="EndNoteBibliography"/>
        <w:spacing w:after="0"/>
        <w:ind w:hanging="720"/>
      </w:pPr>
      <w:r w:rsidRPr="000E261C">
        <w:t>363</w:t>
      </w:r>
      <w:r w:rsidRPr="000E261C">
        <w:tab/>
        <w:t xml:space="preserve">Ker K, Beecher D and Roberts I (2013). Topical application of tranexamic acid for the reduction of bleeding, </w:t>
      </w:r>
      <w:r w:rsidRPr="000E261C">
        <w:rPr>
          <w:i/>
        </w:rPr>
        <w:t>Cochrane Database of Systematic Reviews</w:t>
      </w:r>
      <w:r w:rsidRPr="000E261C">
        <w:t>.</w:t>
      </w:r>
    </w:p>
    <w:p w14:paraId="443B08C1" w14:textId="630A69E3" w:rsidR="000E261C" w:rsidRPr="000E261C" w:rsidRDefault="000E261C" w:rsidP="000E261C">
      <w:pPr>
        <w:pStyle w:val="EndNoteBibliography"/>
        <w:spacing w:after="0"/>
        <w:ind w:hanging="720"/>
      </w:pPr>
      <w:r w:rsidRPr="000E261C">
        <w:t>364</w:t>
      </w:r>
      <w:r w:rsidRPr="000E261C">
        <w:tab/>
        <w:t xml:space="preserve">Boldt J, Zickmann B, Schindler E, Welters A, Dapper F and Hempelmann G (1994). Influence of aprotinin on the thrombomodulin/protein C system in pediatric cardiac operations, </w:t>
      </w:r>
      <w:r w:rsidRPr="000E261C">
        <w:rPr>
          <w:i/>
        </w:rPr>
        <w:t>Journal of Thoracic and Cardiovascular Surgery</w:t>
      </w:r>
      <w:r w:rsidRPr="000E261C">
        <w:t xml:space="preserve"> 107(5):1215–1221. </w:t>
      </w:r>
      <w:hyperlink r:id="rId390" w:history="1">
        <w:r w:rsidRPr="000E261C">
          <w:rPr>
            <w:rStyle w:val="Hyperlink"/>
          </w:rPr>
          <w:t>http://www.embase.com/search/results?subaction=viewrecord&amp;from=export&amp;id=L24149887</w:t>
        </w:r>
      </w:hyperlink>
    </w:p>
    <w:p w14:paraId="6FBDE98E" w14:textId="425EFBF2" w:rsidR="000E261C" w:rsidRPr="000E261C" w:rsidRDefault="000E261C" w:rsidP="000E261C">
      <w:pPr>
        <w:pStyle w:val="EndNoteBibliography"/>
        <w:spacing w:after="0"/>
        <w:ind w:hanging="720"/>
      </w:pPr>
      <w:r w:rsidRPr="000E261C">
        <w:t>365</w:t>
      </w:r>
      <w:r w:rsidRPr="000E261C">
        <w:tab/>
        <w:t xml:space="preserve">Bulutcu FS, Ozbek U, Polat B, Yalcin Y, Karaci AR and Bayindir O (2005). Which may be effective to reduce blood loss after cardiac operations in cyanotic children: Tranexamic acid, aprotinin or a combination?, </w:t>
      </w:r>
      <w:r w:rsidRPr="000E261C">
        <w:rPr>
          <w:i/>
        </w:rPr>
        <w:t>Paediatric Anaesthesia</w:t>
      </w:r>
      <w:r w:rsidRPr="000E261C">
        <w:t xml:space="preserve"> 15(1):41–46. </w:t>
      </w:r>
      <w:hyperlink r:id="rId391" w:history="1">
        <w:r w:rsidRPr="000E261C">
          <w:rPr>
            <w:rStyle w:val="Hyperlink"/>
          </w:rPr>
          <w:t>http://onlinelibrary.wiley.com/doi/10.1111/j.1460-9592.2004.01366.x/abstract</w:t>
        </w:r>
      </w:hyperlink>
    </w:p>
    <w:p w14:paraId="7CFE58D5" w14:textId="065B8E93" w:rsidR="000E261C" w:rsidRPr="000E261C" w:rsidRDefault="000E261C" w:rsidP="000E261C">
      <w:pPr>
        <w:pStyle w:val="EndNoteBibliography"/>
        <w:spacing w:after="0"/>
        <w:ind w:hanging="720"/>
      </w:pPr>
      <w:r w:rsidRPr="000E261C">
        <w:t>366</w:t>
      </w:r>
      <w:r w:rsidRPr="000E261C">
        <w:tab/>
        <w:t xml:space="preserve">Chauhan S, Kumar BA, Rao BH, Rao MS, Dubey B, Saxena N, et al. (2000). Efficacy of aprotinin, epsilon aminocaproic acid, or combination in cyanotic heart disease, </w:t>
      </w:r>
      <w:r w:rsidRPr="000E261C">
        <w:rPr>
          <w:i/>
        </w:rPr>
        <w:t>Annals of Thoracic Surgery</w:t>
      </w:r>
      <w:r w:rsidRPr="000E261C">
        <w:t xml:space="preserve"> 70(4):1308–1312. </w:t>
      </w:r>
      <w:hyperlink r:id="rId392" w:history="1">
        <w:r w:rsidRPr="000E261C">
          <w:rPr>
            <w:rStyle w:val="Hyperlink"/>
          </w:rPr>
          <w:t>http://www.annalsthoracicsurgery.org/article/S0003-4975(00)01752-5/pdf</w:t>
        </w:r>
      </w:hyperlink>
    </w:p>
    <w:p w14:paraId="1590F633" w14:textId="56671CD2" w:rsidR="000E261C" w:rsidRPr="000E261C" w:rsidRDefault="000E261C" w:rsidP="000E261C">
      <w:pPr>
        <w:pStyle w:val="EndNoteBibliography"/>
        <w:spacing w:after="0"/>
        <w:ind w:hanging="720"/>
      </w:pPr>
      <w:r w:rsidRPr="000E261C">
        <w:t>367</w:t>
      </w:r>
      <w:r w:rsidRPr="000E261C">
        <w:tab/>
        <w:t xml:space="preserve">Chauhan S, Bisoi A, Modi R, Gharde P and Rajesh MR (2003). Tranexamic acid in paediatric cardiac surgery, </w:t>
      </w:r>
      <w:r w:rsidRPr="000E261C">
        <w:rPr>
          <w:i/>
        </w:rPr>
        <w:t>Indian Journal of Medical Research</w:t>
      </w:r>
      <w:r w:rsidRPr="000E261C">
        <w:t xml:space="preserve"> 118(AUG.):86–89. </w:t>
      </w:r>
      <w:hyperlink r:id="rId393" w:history="1">
        <w:r w:rsidRPr="000E261C">
          <w:rPr>
            <w:rStyle w:val="Hyperlink"/>
          </w:rPr>
          <w:t>http://www.embase.com/search/results?subaction=viewrecord&amp;from=export&amp;id=L37493015</w:t>
        </w:r>
      </w:hyperlink>
    </w:p>
    <w:p w14:paraId="54A71E21" w14:textId="577130F7" w:rsidR="000E261C" w:rsidRPr="000E261C" w:rsidRDefault="000E261C" w:rsidP="000E261C">
      <w:pPr>
        <w:pStyle w:val="EndNoteBibliography"/>
        <w:ind w:hanging="720"/>
      </w:pPr>
      <w:r w:rsidRPr="000E261C">
        <w:t>368</w:t>
      </w:r>
      <w:r w:rsidRPr="000E261C">
        <w:tab/>
        <w:t xml:space="preserve">Chauhan S, Das SN, Bisoi A, Kale S and Kiran U (2004a). Comparison of Epsilon Aminocaproic Acid and Tranexamic Acid in Pediatric Cardiac Surgery, </w:t>
      </w:r>
      <w:r w:rsidRPr="000E261C">
        <w:rPr>
          <w:i/>
        </w:rPr>
        <w:t>Journal of Cardiothoracic and Vascular Anesthesia</w:t>
      </w:r>
      <w:r w:rsidRPr="000E261C">
        <w:t xml:space="preserve"> 18(2):141–143. </w:t>
      </w:r>
      <w:hyperlink r:id="rId394" w:history="1">
        <w:r w:rsidRPr="000E261C">
          <w:rPr>
            <w:rStyle w:val="Hyperlink"/>
          </w:rPr>
          <w:t>http://www.embase.com/search/results?subaction=viewrecord&amp;from=export&amp;id=L38506857</w:t>
        </w:r>
      </w:hyperlink>
    </w:p>
    <w:p w14:paraId="51B14633" w14:textId="74C5AF8A" w:rsidR="000E261C" w:rsidRPr="000E261C" w:rsidRDefault="00D57121" w:rsidP="000E261C">
      <w:pPr>
        <w:pStyle w:val="EndNoteBibliography"/>
        <w:spacing w:after="0"/>
        <w:ind w:left="0"/>
      </w:pPr>
      <w:hyperlink r:id="rId395" w:history="1">
        <w:r w:rsidR="000E261C" w:rsidRPr="000E261C">
          <w:rPr>
            <w:rStyle w:val="Hyperlink"/>
          </w:rPr>
          <w:t>http://www.jcvaonline.com/article/S1053-0770(04)00029-1/abstract</w:t>
        </w:r>
      </w:hyperlink>
    </w:p>
    <w:p w14:paraId="0B5C98E9" w14:textId="77777777" w:rsidR="000E261C" w:rsidRPr="000E261C" w:rsidRDefault="000E261C" w:rsidP="000E261C">
      <w:pPr>
        <w:pStyle w:val="EndNoteBibliography"/>
        <w:spacing w:after="0"/>
        <w:ind w:hanging="720"/>
      </w:pPr>
      <w:r w:rsidRPr="000E261C">
        <w:t>369</w:t>
      </w:r>
      <w:r w:rsidRPr="000E261C">
        <w:tab/>
        <w:t xml:space="preserve">Chauhan S, Bisoi A, Kumar N, Mittal D, Kale S, Kiran U, et al. (2004b). Dose comparison of tranexamic acid in pediatric cardiac surgery, </w:t>
      </w:r>
      <w:r w:rsidRPr="000E261C">
        <w:rPr>
          <w:i/>
        </w:rPr>
        <w:t>Asian cardiovascular &amp; thoracic annals</w:t>
      </w:r>
      <w:r w:rsidRPr="000E261C">
        <w:t xml:space="preserve"> 12:121–124.</w:t>
      </w:r>
    </w:p>
    <w:p w14:paraId="74AC3256" w14:textId="3064D405" w:rsidR="000E261C" w:rsidRPr="000E261C" w:rsidRDefault="000E261C" w:rsidP="000E261C">
      <w:pPr>
        <w:pStyle w:val="EndNoteBibliography"/>
        <w:spacing w:after="0"/>
        <w:ind w:hanging="720"/>
      </w:pPr>
      <w:r w:rsidRPr="000E261C">
        <w:t>370</w:t>
      </w:r>
      <w:r w:rsidRPr="000E261C">
        <w:tab/>
        <w:t xml:space="preserve">Davies MJ, Allen A, Kort H, Weerasena NA, Rocco D, Paul CL, et al. (1997). Prospective, randomized, double-blind study of high-dose aprotinin in pediatric cardiac operations, </w:t>
      </w:r>
      <w:r w:rsidRPr="000E261C">
        <w:rPr>
          <w:i/>
        </w:rPr>
        <w:t>Annals of Thoracic Surgery</w:t>
      </w:r>
      <w:r w:rsidRPr="000E261C">
        <w:t xml:space="preserve"> 63(2):497–503. </w:t>
      </w:r>
      <w:hyperlink r:id="rId396" w:history="1">
        <w:r w:rsidRPr="000E261C">
          <w:rPr>
            <w:rStyle w:val="Hyperlink"/>
          </w:rPr>
          <w:t>http://www.annalsthoracicsurgery.org/article/S0003-4975(96)01031-4/pdf</w:t>
        </w:r>
      </w:hyperlink>
    </w:p>
    <w:p w14:paraId="67D30C64" w14:textId="77777777" w:rsidR="000E261C" w:rsidRPr="000E261C" w:rsidRDefault="000E261C" w:rsidP="000E261C">
      <w:pPr>
        <w:pStyle w:val="EndNoteBibliography"/>
        <w:spacing w:after="0"/>
        <w:ind w:hanging="720"/>
      </w:pPr>
      <w:r w:rsidRPr="000E261C">
        <w:t>371</w:t>
      </w:r>
      <w:r w:rsidRPr="000E261C">
        <w:tab/>
        <w:t xml:space="preserve">D'Errico CC, Shayevitz JR, Martindale SJ and et al. (1996). </w:t>
      </w:r>
      <w:r w:rsidRPr="000E261C">
        <w:rPr>
          <w:i/>
        </w:rPr>
        <w:t>The efficacy and cost of aprotinin in children undergoing reoperative open heart surgery</w:t>
      </w:r>
      <w:r w:rsidRPr="000E261C">
        <w:t>, 83:1193–1199.</w:t>
      </w:r>
    </w:p>
    <w:p w14:paraId="20BF05AE" w14:textId="77777777" w:rsidR="000E261C" w:rsidRPr="000E261C" w:rsidRDefault="000E261C" w:rsidP="000E261C">
      <w:pPr>
        <w:pStyle w:val="EndNoteBibliography"/>
        <w:spacing w:after="0"/>
        <w:ind w:hanging="720"/>
      </w:pPr>
      <w:r w:rsidRPr="000E261C">
        <w:t>372</w:t>
      </w:r>
      <w:r w:rsidRPr="000E261C">
        <w:tab/>
        <w:t xml:space="preserve">Dietrich W, Mossinger H, Spannagl M and et al. (1993). </w:t>
      </w:r>
      <w:r w:rsidRPr="000E261C">
        <w:rPr>
          <w:i/>
        </w:rPr>
        <w:t>Hemostatic activation during cardiopulmonary bypass with different aprotinin dosages in pediatric patients having cardiac operations</w:t>
      </w:r>
      <w:r w:rsidRPr="000E261C">
        <w:t>, 105:712–720.</w:t>
      </w:r>
    </w:p>
    <w:p w14:paraId="337213E9" w14:textId="77777777" w:rsidR="000E261C" w:rsidRPr="000E261C" w:rsidRDefault="000E261C" w:rsidP="000E261C">
      <w:pPr>
        <w:pStyle w:val="EndNoteBibliography"/>
        <w:spacing w:after="0"/>
        <w:ind w:hanging="720"/>
      </w:pPr>
      <w:r w:rsidRPr="000E261C">
        <w:t>373</w:t>
      </w:r>
      <w:r w:rsidRPr="000E261C">
        <w:tab/>
        <w:t xml:space="preserve">Gomar C, del Pozo D, Fita G and et al. (1995). </w:t>
      </w:r>
      <w:r w:rsidRPr="000E261C">
        <w:rPr>
          <w:i/>
        </w:rPr>
        <w:t>Aprotinin in paediatric cardiac surgery: blood loss and use of blood products</w:t>
      </w:r>
      <w:r w:rsidRPr="000E261C">
        <w:t>, 74:33.</w:t>
      </w:r>
    </w:p>
    <w:p w14:paraId="0371A4DE" w14:textId="77777777" w:rsidR="000E261C" w:rsidRPr="000E261C" w:rsidRDefault="000E261C" w:rsidP="000E261C">
      <w:pPr>
        <w:pStyle w:val="EndNoteBibliography"/>
        <w:spacing w:after="0"/>
        <w:ind w:hanging="720"/>
      </w:pPr>
      <w:r w:rsidRPr="000E261C">
        <w:t>374</w:t>
      </w:r>
      <w:r w:rsidRPr="000E261C">
        <w:tab/>
        <w:t xml:space="preserve">Herynkopf F, Lucchese F, Pereira E and et al. (1994). </w:t>
      </w:r>
      <w:r w:rsidRPr="000E261C">
        <w:rPr>
          <w:i/>
        </w:rPr>
        <w:t>Aprotinin in children undergoing correction of congenital heart defects: a double-blind pilot study</w:t>
      </w:r>
      <w:r w:rsidRPr="000E261C">
        <w:t>, 108:517–521.</w:t>
      </w:r>
    </w:p>
    <w:p w14:paraId="157AF329" w14:textId="101303B9" w:rsidR="000E261C" w:rsidRPr="000E261C" w:rsidRDefault="000E261C" w:rsidP="000E261C">
      <w:pPr>
        <w:pStyle w:val="EndNoteBibliography"/>
        <w:spacing w:after="0"/>
        <w:ind w:hanging="720"/>
      </w:pPr>
      <w:r w:rsidRPr="000E261C">
        <w:t>375</w:t>
      </w:r>
      <w:r w:rsidRPr="000E261C">
        <w:tab/>
        <w:t xml:space="preserve">Levin E, Wu J, Devine DV, Alexander J, Reichart C, Sett S, et al. (2000). Hemostatic parameters and platelet activation marker expression in cyanotic and acyanotic pediatric patients undergoing cardiac surgery in the presence of tranexamic acid, </w:t>
      </w:r>
      <w:r w:rsidRPr="000E261C">
        <w:rPr>
          <w:i/>
        </w:rPr>
        <w:t>Thrombosis and Haemostasis</w:t>
      </w:r>
      <w:r w:rsidRPr="000E261C">
        <w:t xml:space="preserve"> 83(1):54–59. </w:t>
      </w:r>
      <w:hyperlink r:id="rId397" w:history="1">
        <w:r w:rsidRPr="000E261C">
          <w:rPr>
            <w:rStyle w:val="Hyperlink"/>
          </w:rPr>
          <w:t>http://www.embase.com/search/results?subaction=viewrecord&amp;from=export&amp;id=L30045477</w:t>
        </w:r>
      </w:hyperlink>
    </w:p>
    <w:p w14:paraId="489DFA32" w14:textId="77777777" w:rsidR="000E261C" w:rsidRPr="000E261C" w:rsidRDefault="000E261C" w:rsidP="000E261C">
      <w:pPr>
        <w:pStyle w:val="EndNoteBibliography"/>
        <w:spacing w:after="0"/>
        <w:ind w:hanging="720"/>
      </w:pPr>
      <w:r w:rsidRPr="000E261C">
        <w:t>376</w:t>
      </w:r>
      <w:r w:rsidRPr="000E261C">
        <w:tab/>
        <w:t xml:space="preserve">Miller BE, Tosone SR, Tam VK and et al. (1998). </w:t>
      </w:r>
      <w:r w:rsidRPr="000E261C">
        <w:rPr>
          <w:i/>
        </w:rPr>
        <w:t>Hematologic and economic impact of aprotinin in reoperative pediatric cardiac operations</w:t>
      </w:r>
      <w:r w:rsidRPr="000E261C">
        <w:t>, 66:535–540.</w:t>
      </w:r>
    </w:p>
    <w:p w14:paraId="1FBB3B72" w14:textId="0BBE4662" w:rsidR="000E261C" w:rsidRPr="000E261C" w:rsidRDefault="000E261C" w:rsidP="000E261C">
      <w:pPr>
        <w:pStyle w:val="EndNoteBibliography"/>
        <w:spacing w:after="0"/>
        <w:ind w:hanging="720"/>
      </w:pPr>
      <w:r w:rsidRPr="000E261C">
        <w:t>377</w:t>
      </w:r>
      <w:r w:rsidRPr="000E261C">
        <w:tab/>
        <w:t xml:space="preserve">Mossinger H, Dietrich W, Braun SL, Jochum M, Meisner H and Richter JA (2003). High-dose aprotinin reduces activation of hemostasis, allogeneic blood requirement, and duration of postoperative ventilation in pediatric cardiac surgery, </w:t>
      </w:r>
      <w:r w:rsidRPr="000E261C">
        <w:rPr>
          <w:i/>
        </w:rPr>
        <w:t>Annals of Thoracic Surgery</w:t>
      </w:r>
      <w:r w:rsidRPr="000E261C">
        <w:t xml:space="preserve"> 75(2):430–437. ttp://</w:t>
      </w:r>
      <w:hyperlink r:id="rId398" w:history="1">
        <w:r w:rsidRPr="000E261C">
          <w:rPr>
            <w:rStyle w:val="Hyperlink"/>
          </w:rPr>
          <w:t>www.annalsthoracicsurgery.org/article/S0003-4975(02)04412-0/pdf</w:t>
        </w:r>
      </w:hyperlink>
    </w:p>
    <w:p w14:paraId="2A03A4CA" w14:textId="35701F80" w:rsidR="000E261C" w:rsidRPr="000E261C" w:rsidRDefault="000E261C" w:rsidP="000E261C">
      <w:pPr>
        <w:pStyle w:val="EndNoteBibliography"/>
        <w:spacing w:after="0"/>
        <w:ind w:hanging="720"/>
      </w:pPr>
      <w:r w:rsidRPr="000E261C">
        <w:t>378</w:t>
      </w:r>
      <w:r w:rsidRPr="000E261C">
        <w:tab/>
        <w:t xml:space="preserve">Rao BH, Saxena N, Chauhan S, Bisoi AK and Venugopal P (2000). Epsilon aminocaproic acid in paediatric cardiac surgery to reduce postoperative blood loss, </w:t>
      </w:r>
      <w:r w:rsidRPr="000E261C">
        <w:rPr>
          <w:i/>
        </w:rPr>
        <w:t>Indian Journal of Medical Research</w:t>
      </w:r>
      <w:r w:rsidRPr="000E261C">
        <w:t xml:space="preserve"> 111(FEB.):57–61. </w:t>
      </w:r>
      <w:hyperlink r:id="rId399" w:history="1">
        <w:r w:rsidRPr="000E261C">
          <w:rPr>
            <w:rStyle w:val="Hyperlink"/>
          </w:rPr>
          <w:t>http://www.embase.com/search/results?subaction=viewrecord&amp;from=export&amp;id=L30245600</w:t>
        </w:r>
      </w:hyperlink>
    </w:p>
    <w:p w14:paraId="4623EEAD" w14:textId="0621DF3B" w:rsidR="000E261C" w:rsidRPr="000E261C" w:rsidRDefault="000E261C" w:rsidP="000E261C">
      <w:pPr>
        <w:pStyle w:val="EndNoteBibliography"/>
        <w:spacing w:after="0"/>
        <w:ind w:hanging="720"/>
      </w:pPr>
      <w:r w:rsidRPr="000E261C">
        <w:t>379</w:t>
      </w:r>
      <w:r w:rsidRPr="000E261C">
        <w:tab/>
        <w:t xml:space="preserve">Reid RW, Zimmerman AA, Laussen PC, Mayer JE, Gorlin JB and Burrows FA (1997). The efficacy of tranexamic acid versus placebo in decreasing blood loss in pediatric patients undergoing repeat cardiac surgery, </w:t>
      </w:r>
      <w:r w:rsidRPr="000E261C">
        <w:rPr>
          <w:i/>
        </w:rPr>
        <w:t>Anesthesia and Analgesia</w:t>
      </w:r>
      <w:r w:rsidRPr="000E261C">
        <w:t xml:space="preserve"> 84(5):990–996. </w:t>
      </w:r>
      <w:hyperlink r:id="rId400" w:history="1">
        <w:r w:rsidRPr="000E261C">
          <w:rPr>
            <w:rStyle w:val="Hyperlink"/>
          </w:rPr>
          <w:t>http://www.embase.com/search/results?subaction=viewrecord&amp;from=export&amp;id=L27197656</w:t>
        </w:r>
      </w:hyperlink>
    </w:p>
    <w:p w14:paraId="1FFB0F66" w14:textId="70F3ED5B" w:rsidR="000E261C" w:rsidRPr="000E261C" w:rsidRDefault="000E261C" w:rsidP="000E261C">
      <w:pPr>
        <w:pStyle w:val="EndNoteBibliography"/>
        <w:spacing w:after="0"/>
        <w:ind w:hanging="720"/>
      </w:pPr>
      <w:r w:rsidRPr="000E261C">
        <w:t>380</w:t>
      </w:r>
      <w:r w:rsidRPr="000E261C">
        <w:tab/>
        <w:t xml:space="preserve">Seghaye MC, Duchateau J, Grabitz RG, Jablonka K, Wenzl T, Marcus C, et al. (1996). Influence of low-dose aprotinin on the inflammatory reaction due to cardiopulmonary bypass in children, </w:t>
      </w:r>
      <w:r w:rsidRPr="000E261C">
        <w:rPr>
          <w:i/>
        </w:rPr>
        <w:t>The Annals of Thoracic Surgery</w:t>
      </w:r>
      <w:r w:rsidRPr="000E261C">
        <w:t xml:space="preserve"> 61(4):1205–1211. </w:t>
      </w:r>
      <w:hyperlink r:id="rId401" w:history="1">
        <w:r w:rsidRPr="000E261C">
          <w:rPr>
            <w:rStyle w:val="Hyperlink"/>
          </w:rPr>
          <w:t>http://www.annalsthoracicsurgery.org/article/0003-4975(96)00013-6/pdf</w:t>
        </w:r>
      </w:hyperlink>
    </w:p>
    <w:p w14:paraId="2F440ED8" w14:textId="73BB7DE0" w:rsidR="000E261C" w:rsidRPr="000E261C" w:rsidRDefault="000E261C" w:rsidP="000E261C">
      <w:pPr>
        <w:pStyle w:val="EndNoteBibliography"/>
        <w:spacing w:after="0"/>
        <w:ind w:hanging="720"/>
      </w:pPr>
      <w:r w:rsidRPr="000E261C">
        <w:t>381</w:t>
      </w:r>
      <w:r w:rsidRPr="000E261C">
        <w:tab/>
        <w:t xml:space="preserve">Shimizu K, Toda Y, Iwasaki T, Takeuchi M, Morimatsu H, Egi M, et al. (2011). Effect of tranexamic acid on blood loss in pediatric cardiac surgery: a randomized trial, </w:t>
      </w:r>
      <w:r w:rsidRPr="000E261C">
        <w:rPr>
          <w:i/>
        </w:rPr>
        <w:t>Journal of Anesthesia</w:t>
      </w:r>
      <w:r w:rsidRPr="000E261C">
        <w:t xml:space="preserve"> 25:823–830. </w:t>
      </w:r>
      <w:hyperlink r:id="rId402" w:history="1">
        <w:r w:rsidRPr="000E261C">
          <w:rPr>
            <w:rStyle w:val="Hyperlink"/>
          </w:rPr>
          <w:t>http://link.springer.com/article/10.1007%2Fs00540-011-1235-z</w:t>
        </w:r>
      </w:hyperlink>
    </w:p>
    <w:p w14:paraId="04E4973C" w14:textId="23BA6A71" w:rsidR="000E261C" w:rsidRPr="000E261C" w:rsidRDefault="000E261C" w:rsidP="000E261C">
      <w:pPr>
        <w:pStyle w:val="EndNoteBibliography"/>
        <w:spacing w:after="0"/>
        <w:ind w:hanging="720"/>
      </w:pPr>
      <w:r w:rsidRPr="000E261C">
        <w:t>382</w:t>
      </w:r>
      <w:r w:rsidRPr="000E261C">
        <w:tab/>
        <w:t xml:space="preserve">Zonis Z, Secar M, Reichert C, Sett S and Allen C (1996). The effect of preoperative tranexamic acid on blood loss after cardiac operations in children, </w:t>
      </w:r>
      <w:r w:rsidRPr="000E261C">
        <w:rPr>
          <w:i/>
        </w:rPr>
        <w:t>Journal of Thoracic and Cardiovascular Surgery</w:t>
      </w:r>
      <w:r w:rsidRPr="000E261C">
        <w:t xml:space="preserve"> 111(5):982–987. </w:t>
      </w:r>
      <w:hyperlink r:id="rId403" w:history="1">
        <w:r w:rsidRPr="000E261C">
          <w:rPr>
            <w:rStyle w:val="Hyperlink"/>
          </w:rPr>
          <w:t>http://www.jtcvsonline.org/article/S0022-5223(96)70374-4/pdf</w:t>
        </w:r>
      </w:hyperlink>
    </w:p>
    <w:p w14:paraId="5C353D37" w14:textId="77777777" w:rsidR="000E261C" w:rsidRPr="000E261C" w:rsidRDefault="000E261C" w:rsidP="000E261C">
      <w:pPr>
        <w:pStyle w:val="EndNoteBibliography"/>
        <w:spacing w:after="0"/>
        <w:ind w:hanging="720"/>
        <w:rPr>
          <w:i/>
        </w:rPr>
      </w:pPr>
      <w:r w:rsidRPr="000E261C">
        <w:t>383</w:t>
      </w:r>
      <w:r w:rsidRPr="000E261C">
        <w:tab/>
        <w:t xml:space="preserve">Cole J, Murray D and Lenke LG (2002). </w:t>
      </w:r>
      <w:r w:rsidRPr="000E261C">
        <w:rPr>
          <w:i/>
        </w:rPr>
        <w:t>Use of Amicar vs Aprotinin during pediatric deformity surgery. Can they help decrease blood loss?</w:t>
      </w:r>
    </w:p>
    <w:p w14:paraId="4B23BDCE" w14:textId="77777777" w:rsidR="000E261C" w:rsidRPr="000E261C" w:rsidRDefault="000E261C" w:rsidP="000E261C">
      <w:pPr>
        <w:pStyle w:val="EndNoteBibliography"/>
        <w:spacing w:after="0"/>
        <w:ind w:hanging="720"/>
      </w:pPr>
      <w:r w:rsidRPr="000E261C">
        <w:t>384</w:t>
      </w:r>
      <w:r w:rsidRPr="000E261C">
        <w:tab/>
        <w:t xml:space="preserve">Cole JW, Murray DJ, Snider RJ, Bassett GS, Bridwell KH and Lenke LG (2003). </w:t>
      </w:r>
      <w:r w:rsidRPr="000E261C">
        <w:rPr>
          <w:i/>
        </w:rPr>
        <w:t>Aprotinin reduces blood loss during spinal surgery in children</w:t>
      </w:r>
      <w:r w:rsidRPr="000E261C">
        <w:t>, 28:2482–2485.</w:t>
      </w:r>
    </w:p>
    <w:p w14:paraId="293E990B" w14:textId="77777777" w:rsidR="000E261C" w:rsidRPr="000E261C" w:rsidRDefault="000E261C" w:rsidP="000E261C">
      <w:pPr>
        <w:pStyle w:val="EndNoteBibliography"/>
        <w:spacing w:after="0"/>
        <w:ind w:hanging="720"/>
      </w:pPr>
      <w:r w:rsidRPr="000E261C">
        <w:t>385</w:t>
      </w:r>
      <w:r w:rsidRPr="000E261C">
        <w:tab/>
        <w:t xml:space="preserve">Florentino-Pineda I, Thompson GH, Poe-Kochert C, Huang RP, Haber LL and Blakemore LC (2004). </w:t>
      </w:r>
      <w:r w:rsidRPr="000E261C">
        <w:rPr>
          <w:i/>
        </w:rPr>
        <w:t>The effect of Amicar in perioperative blood loss in idiopathic scoliosis. The results of a prospective, randomized double-blind study</w:t>
      </w:r>
      <w:r w:rsidRPr="000E261C">
        <w:t>, 29:233–238.</w:t>
      </w:r>
    </w:p>
    <w:p w14:paraId="43DA82DC" w14:textId="77777777" w:rsidR="000E261C" w:rsidRPr="000E261C" w:rsidRDefault="000E261C" w:rsidP="000E261C">
      <w:pPr>
        <w:pStyle w:val="EndNoteBibliography"/>
        <w:spacing w:after="0"/>
        <w:ind w:hanging="720"/>
      </w:pPr>
      <w:r w:rsidRPr="000E261C">
        <w:t>386</w:t>
      </w:r>
      <w:r w:rsidRPr="000E261C">
        <w:tab/>
        <w:t xml:space="preserve">Khoshhal K, Mukhtar I, Clark P, Jarvis J, Letts M and Splinter W (2003). </w:t>
      </w:r>
      <w:r w:rsidRPr="000E261C">
        <w:rPr>
          <w:i/>
        </w:rPr>
        <w:t>Efficacy of aprotinin in reducing blood loss in spinal fusion for idiopathic scoliosis</w:t>
      </w:r>
      <w:r w:rsidRPr="000E261C">
        <w:t>, 23:661–664.</w:t>
      </w:r>
    </w:p>
    <w:p w14:paraId="5F383EC8" w14:textId="77777777" w:rsidR="000E261C" w:rsidRPr="000E261C" w:rsidRDefault="000E261C" w:rsidP="000E261C">
      <w:pPr>
        <w:pStyle w:val="EndNoteBibliography"/>
        <w:spacing w:after="0"/>
        <w:ind w:hanging="720"/>
      </w:pPr>
      <w:r w:rsidRPr="000E261C">
        <w:t>387</w:t>
      </w:r>
      <w:r w:rsidRPr="000E261C">
        <w:tab/>
        <w:t xml:space="preserve">Neilipovitz D, Murto K, Hall L, Barrowman N and Splinter W (2001). </w:t>
      </w:r>
      <w:r w:rsidRPr="000E261C">
        <w:rPr>
          <w:i/>
        </w:rPr>
        <w:t>A randomized trial of tranexamic acid to reduce blood transfusion for scoliosis surgery</w:t>
      </w:r>
      <w:r w:rsidRPr="000E261C">
        <w:t>, 93:82–87.</w:t>
      </w:r>
    </w:p>
    <w:p w14:paraId="45D96087" w14:textId="77777777" w:rsidR="000E261C" w:rsidRPr="000E261C" w:rsidRDefault="000E261C" w:rsidP="000E261C">
      <w:pPr>
        <w:pStyle w:val="EndNoteBibliography"/>
        <w:spacing w:after="0"/>
        <w:ind w:hanging="720"/>
      </w:pPr>
      <w:r w:rsidRPr="000E261C">
        <w:t>388</w:t>
      </w:r>
      <w:r w:rsidRPr="000E261C">
        <w:tab/>
        <w:t xml:space="preserve">Sethna NF, Zurakowski D, Brustowicz M, Bacsik J, Sullivan L and Shapiro F (2005). </w:t>
      </w:r>
      <w:r w:rsidRPr="000E261C">
        <w:rPr>
          <w:i/>
        </w:rPr>
        <w:t>Tranexamic acid reduces intraoperative blood loss in pediatric patients undergoing scoliosis surgery</w:t>
      </w:r>
      <w:r w:rsidRPr="000E261C">
        <w:t>, 102:727–732.</w:t>
      </w:r>
    </w:p>
    <w:p w14:paraId="67F577F5" w14:textId="3818EA3E" w:rsidR="000E261C" w:rsidRPr="000E261C" w:rsidRDefault="000E261C" w:rsidP="000E261C">
      <w:pPr>
        <w:pStyle w:val="EndNoteBibliography"/>
        <w:spacing w:after="0"/>
        <w:ind w:hanging="720"/>
      </w:pPr>
      <w:r w:rsidRPr="000E261C">
        <w:t>389</w:t>
      </w:r>
      <w:r w:rsidRPr="000E261C">
        <w:tab/>
        <w:t xml:space="preserve">Dadure C, Sauter M, Bringuier S, Bigorre M, Raux O, Rochette A, et al. (2011). Intraoperative tranexamic acid reduces blood transfusion in children undergoing craniosynostosis surgery: a randomized double-blind study, </w:t>
      </w:r>
      <w:r w:rsidRPr="000E261C">
        <w:rPr>
          <w:i/>
        </w:rPr>
        <w:t>Anesthesiology</w:t>
      </w:r>
      <w:r w:rsidRPr="000E261C">
        <w:t xml:space="preserve"> 114:856–861. </w:t>
      </w:r>
      <w:hyperlink r:id="rId404" w:history="1">
        <w:r w:rsidRPr="000E261C">
          <w:rPr>
            <w:rStyle w:val="Hyperlink"/>
          </w:rPr>
          <w:t>http://anesthesiology.pubs.asahq.org/data/Journals/JASA/931106/0000542-201104000-00020.pdf</w:t>
        </w:r>
      </w:hyperlink>
    </w:p>
    <w:p w14:paraId="6C2AB6A2" w14:textId="0DECE84B" w:rsidR="000E261C" w:rsidRPr="000E261C" w:rsidRDefault="000E261C" w:rsidP="000E261C">
      <w:pPr>
        <w:pStyle w:val="EndNoteBibliography"/>
        <w:spacing w:after="0"/>
        <w:ind w:hanging="720"/>
      </w:pPr>
      <w:r w:rsidRPr="000E261C">
        <w:t>390</w:t>
      </w:r>
      <w:r w:rsidRPr="000E261C">
        <w:tab/>
        <w:t xml:space="preserve">Goobie SM, Meier PM, Pereira LM, McGowan FX, Prescilla RP, Scharp LA, et al. (2011). Efficacy of tranexamic acid in pediatric craniosynostosis surgery: a double-blind, placebo-controlled trial, </w:t>
      </w:r>
      <w:r w:rsidRPr="000E261C">
        <w:rPr>
          <w:i/>
        </w:rPr>
        <w:t>Anesthesiology</w:t>
      </w:r>
      <w:r w:rsidRPr="000E261C">
        <w:t xml:space="preserve"> 114:862–871. </w:t>
      </w:r>
      <w:hyperlink r:id="rId405" w:history="1">
        <w:r w:rsidRPr="000E261C">
          <w:rPr>
            <w:rStyle w:val="Hyperlink"/>
          </w:rPr>
          <w:t>http://anesthesiology.pubs.asahq.org/data/Journals/JASA/931106/0000542-201104000-00021.pdf</w:t>
        </w:r>
      </w:hyperlink>
    </w:p>
    <w:p w14:paraId="5505495A" w14:textId="1ACA72DF" w:rsidR="000E261C" w:rsidRPr="000E261C" w:rsidRDefault="000E261C" w:rsidP="000E261C">
      <w:pPr>
        <w:pStyle w:val="EndNoteBibliography"/>
        <w:spacing w:after="0"/>
        <w:ind w:hanging="720"/>
      </w:pPr>
      <w:r w:rsidRPr="000E261C">
        <w:t>391</w:t>
      </w:r>
      <w:r w:rsidRPr="000E261C">
        <w:tab/>
        <w:t xml:space="preserve">Albirmawy OA, Saafan ME, Shehata EM, Basuni AS and Eldaba AA (2013). Topical application of tranexamic acid after adenoidectomy: A double-blind, prospective, randomized, controlled study, </w:t>
      </w:r>
      <w:r w:rsidRPr="000E261C">
        <w:rPr>
          <w:i/>
        </w:rPr>
        <w:t>International Journal of Pediatric Otorhinolaryngology</w:t>
      </w:r>
      <w:r w:rsidRPr="000E261C">
        <w:t xml:space="preserve"> 77:1139–1142. </w:t>
      </w:r>
      <w:hyperlink r:id="rId406" w:history="1">
        <w:r w:rsidRPr="000E261C">
          <w:rPr>
            <w:rStyle w:val="Hyperlink"/>
          </w:rPr>
          <w:t>http://www.ijporlonline.com/article/S0165-5876(13)00180-8/abstract</w:t>
        </w:r>
      </w:hyperlink>
    </w:p>
    <w:p w14:paraId="61647488" w14:textId="77777777" w:rsidR="000E261C" w:rsidRPr="000E261C" w:rsidRDefault="000E261C" w:rsidP="000E261C">
      <w:pPr>
        <w:pStyle w:val="EndNoteBibliography"/>
        <w:spacing w:after="0"/>
        <w:ind w:hanging="720"/>
      </w:pPr>
      <w:r w:rsidRPr="000E261C">
        <w:t>392</w:t>
      </w:r>
      <w:r w:rsidRPr="000E261C">
        <w:tab/>
        <w:t xml:space="preserve">Aggarwal V, Kapoor PM, Choudhury M, Kiran U and Chowdhury U (2012). </w:t>
      </w:r>
      <w:r w:rsidRPr="000E261C">
        <w:rPr>
          <w:i/>
        </w:rPr>
        <w:t>Utility of sonoclot analysis and tranexamic acid in tetralogy of Fallot patients undergoing intracardiac repair</w:t>
      </w:r>
      <w:r w:rsidRPr="000E261C">
        <w:t>, 15:26–31.</w:t>
      </w:r>
    </w:p>
    <w:p w14:paraId="6CF3E1A6" w14:textId="3E7329D4" w:rsidR="000E261C" w:rsidRPr="000E261C" w:rsidRDefault="000E261C" w:rsidP="000E261C">
      <w:pPr>
        <w:pStyle w:val="EndNoteBibliography"/>
        <w:spacing w:after="0"/>
        <w:ind w:hanging="720"/>
      </w:pPr>
      <w:r w:rsidRPr="000E261C">
        <w:t>393</w:t>
      </w:r>
      <w:r w:rsidRPr="000E261C">
        <w:tab/>
        <w:t xml:space="preserve">Coniff RF, Ceithaml EL, Pourmojhadam K, D'Errico CC, Dietrich W and Greeley WJ (1998). Bayer 022 compassionate-use pediatric study, </w:t>
      </w:r>
      <w:r w:rsidRPr="000E261C">
        <w:rPr>
          <w:i/>
        </w:rPr>
        <w:t>Annals of Thoracic Surgery</w:t>
      </w:r>
      <w:r w:rsidRPr="000E261C">
        <w:t xml:space="preserve"> 65(6 SUPPL.):S31–S34. </w:t>
      </w:r>
      <w:hyperlink r:id="rId407" w:history="1">
        <w:r w:rsidRPr="000E261C">
          <w:rPr>
            <w:rStyle w:val="Hyperlink"/>
          </w:rPr>
          <w:t>http://www.embase.com/search/results?subaction=viewrecord&amp;from=export&amp;id=L28308473</w:t>
        </w:r>
      </w:hyperlink>
    </w:p>
    <w:p w14:paraId="0600838C" w14:textId="172FBE12" w:rsidR="000E261C" w:rsidRPr="000E261C" w:rsidRDefault="000E261C" w:rsidP="000E261C">
      <w:pPr>
        <w:pStyle w:val="EndNoteBibliography"/>
        <w:spacing w:after="0"/>
        <w:ind w:hanging="720"/>
      </w:pPr>
      <w:r w:rsidRPr="000E261C">
        <w:t>394</w:t>
      </w:r>
      <w:r w:rsidRPr="000E261C">
        <w:tab/>
        <w:t xml:space="preserve">Ferreira CA, de Andrade Vicente WV, Evora PRB, Rodrigues AJ, Klamt JG, de Carvalho Panzeli Carlotti AP, et al. (2010). Assessment of aprotinin in the reduction of inflammatory systemic response in children undergoing surgery with cardiopulmonary bypass, </w:t>
      </w:r>
      <w:r w:rsidRPr="000E261C">
        <w:rPr>
          <w:i/>
        </w:rPr>
        <w:t>Brazilian Journal of Cardiovascular Surgery</w:t>
      </w:r>
      <w:r w:rsidRPr="000E261C">
        <w:t xml:space="preserve"> 25(1):85–98. </w:t>
      </w:r>
      <w:hyperlink r:id="rId408" w:history="1">
        <w:r w:rsidRPr="000E261C">
          <w:rPr>
            <w:rStyle w:val="Hyperlink"/>
          </w:rPr>
          <w:t>http://www.embase.com/search/results?subaction=viewrecord&amp;from=export&amp;id=L359111284</w:t>
        </w:r>
      </w:hyperlink>
    </w:p>
    <w:p w14:paraId="287CA8BC" w14:textId="136A25C1" w:rsidR="000E261C" w:rsidRPr="000E261C" w:rsidRDefault="000E261C" w:rsidP="000E261C">
      <w:pPr>
        <w:pStyle w:val="EndNoteBibliography"/>
        <w:spacing w:after="0"/>
        <w:ind w:hanging="720"/>
      </w:pPr>
      <w:r w:rsidRPr="000E261C">
        <w:t>395</w:t>
      </w:r>
      <w:r w:rsidRPr="000E261C">
        <w:tab/>
        <w:t xml:space="preserve">Flaujac C, Pouard P, Boutouyrie P, Emmerich J, Bachelot-Loza C and Lasne D (2007). Platelet dysfunction after normothermic cardiopulmonary bypass in children: Effect of high-dose aprotinin, </w:t>
      </w:r>
      <w:r w:rsidRPr="000E261C">
        <w:rPr>
          <w:i/>
        </w:rPr>
        <w:t>Thrombosis and Haemostasis</w:t>
      </w:r>
      <w:r w:rsidRPr="000E261C">
        <w:t xml:space="preserve"> 98(2):385–391. </w:t>
      </w:r>
      <w:hyperlink r:id="rId409" w:history="1">
        <w:r w:rsidRPr="000E261C">
          <w:rPr>
            <w:rStyle w:val="Hyperlink"/>
          </w:rPr>
          <w:t>http://www.embase.com/search/results?subaction=viewrecord&amp;from=export&amp;id=L47250242</w:t>
        </w:r>
      </w:hyperlink>
    </w:p>
    <w:p w14:paraId="0F01B2F1" w14:textId="14014022" w:rsidR="000E261C" w:rsidRPr="000E261C" w:rsidRDefault="000E261C" w:rsidP="000E261C">
      <w:pPr>
        <w:pStyle w:val="EndNoteBibliography"/>
        <w:spacing w:after="0"/>
        <w:ind w:hanging="720"/>
      </w:pPr>
      <w:r w:rsidRPr="000E261C">
        <w:t>396</w:t>
      </w:r>
      <w:r w:rsidRPr="000E261C">
        <w:tab/>
        <w:t xml:space="preserve">Sarupria A, Makhija N, Lakshmy R and Kiran U (2013). Comparison of different doses of (epsilon)-aminocaproic acid in children for tetralogy of fallot surgery: Clinical efficacy and safety, </w:t>
      </w:r>
      <w:r w:rsidRPr="000E261C">
        <w:rPr>
          <w:i/>
        </w:rPr>
        <w:t>Journal of Cardiothoracic and Vascular Anesthesia</w:t>
      </w:r>
      <w:r w:rsidRPr="000E261C">
        <w:t xml:space="preserve"> 27(1):23–29. </w:t>
      </w:r>
      <w:hyperlink r:id="rId410" w:history="1">
        <w:r w:rsidRPr="000E261C">
          <w:rPr>
            <w:rStyle w:val="Hyperlink"/>
          </w:rPr>
          <w:t>http://www.jcvaonline.com/article/S1053-0770(12)00344-8/abstract</w:t>
        </w:r>
      </w:hyperlink>
    </w:p>
    <w:p w14:paraId="08D5974E" w14:textId="76AA9AFA" w:rsidR="000E261C" w:rsidRPr="000E261C" w:rsidRDefault="000E261C" w:rsidP="000E261C">
      <w:pPr>
        <w:pStyle w:val="EndNoteBibliography"/>
        <w:spacing w:after="0"/>
        <w:ind w:hanging="720"/>
      </w:pPr>
      <w:r w:rsidRPr="000E261C">
        <w:t>397</w:t>
      </w:r>
      <w:r w:rsidRPr="000E261C">
        <w:tab/>
        <w:t xml:space="preserve">Singh R, Manimozhi V, Nagaraj G, Vasanth K, Sanjay KB, John C, et al. (2001). Aprotinin for open cardiac surgery in cyanotic heart disease, </w:t>
      </w:r>
      <w:r w:rsidRPr="000E261C">
        <w:rPr>
          <w:i/>
        </w:rPr>
        <w:t>Asian Cardiovascular and Thoracic Annals</w:t>
      </w:r>
      <w:r w:rsidRPr="000E261C">
        <w:t xml:space="preserve"> 9(2):101–104. </w:t>
      </w:r>
      <w:hyperlink r:id="rId411" w:history="1">
        <w:r w:rsidRPr="000E261C">
          <w:rPr>
            <w:rStyle w:val="Hyperlink"/>
          </w:rPr>
          <w:t>http://www.embase.com/search/results?subaction=viewrecord&amp;from=export&amp;id=L32618900</w:t>
        </w:r>
      </w:hyperlink>
    </w:p>
    <w:p w14:paraId="5D3C1C85" w14:textId="2A255DDA" w:rsidR="000E261C" w:rsidRPr="000E261C" w:rsidRDefault="000E261C" w:rsidP="000E261C">
      <w:pPr>
        <w:pStyle w:val="EndNoteBibliography"/>
        <w:spacing w:after="0"/>
        <w:ind w:hanging="720"/>
      </w:pPr>
      <w:r w:rsidRPr="000E261C">
        <w:t>398</w:t>
      </w:r>
      <w:r w:rsidRPr="000E261C">
        <w:tab/>
        <w:t xml:space="preserve">Vacharaksa K, Prakanrattana U, Suksompong S and Chumpathong S (2002). Tranexamic acid as a means of reducing the need for blood and blood component therapy in children undergoing open heart surgery for congenital cyanotic heart disease, </w:t>
      </w:r>
      <w:r w:rsidRPr="000E261C">
        <w:rPr>
          <w:i/>
        </w:rPr>
        <w:t>Journal of the Medical Association of Thailand</w:t>
      </w:r>
      <w:r w:rsidRPr="000E261C">
        <w:t xml:space="preserve"> 85(SUPPL. 3):S904–S909. </w:t>
      </w:r>
      <w:hyperlink r:id="rId412" w:history="1">
        <w:r w:rsidRPr="000E261C">
          <w:rPr>
            <w:rStyle w:val="Hyperlink"/>
          </w:rPr>
          <w:t>http://www.embase.com/search/results?subaction=viewrecord&amp;from=export&amp;id=L36025031</w:t>
        </w:r>
      </w:hyperlink>
    </w:p>
    <w:p w14:paraId="426F1768" w14:textId="77777777" w:rsidR="000E261C" w:rsidRPr="000E261C" w:rsidRDefault="000E261C" w:rsidP="000E261C">
      <w:pPr>
        <w:pStyle w:val="EndNoteBibliography"/>
        <w:spacing w:after="0"/>
        <w:ind w:hanging="720"/>
      </w:pPr>
      <w:r w:rsidRPr="000E261C">
        <w:t>399</w:t>
      </w:r>
      <w:r w:rsidRPr="000E261C">
        <w:tab/>
        <w:t xml:space="preserve">Verma K, Errico T, Diefenbach C, Hoelscher C, Peters A, Dryer J, et al. (2014). The relative efficacy of antifibrinolytics in adolescent idiopathic scoliosis: A prospective randomized trial, </w:t>
      </w:r>
      <w:r w:rsidRPr="000E261C">
        <w:rPr>
          <w:i/>
        </w:rPr>
        <w:t>Journal of Bone and Joint Surgery American Volume</w:t>
      </w:r>
      <w:r w:rsidRPr="000E261C">
        <w:t xml:space="preserve"> 96:e80–e80.</w:t>
      </w:r>
    </w:p>
    <w:p w14:paraId="01B3754B" w14:textId="77777777" w:rsidR="000E261C" w:rsidRPr="000E261C" w:rsidRDefault="000E261C" w:rsidP="000E261C">
      <w:pPr>
        <w:pStyle w:val="EndNoteBibliography"/>
        <w:spacing w:after="0"/>
        <w:ind w:hanging="720"/>
      </w:pPr>
      <w:r w:rsidRPr="000E261C">
        <w:t>400</w:t>
      </w:r>
      <w:r w:rsidRPr="000E261C">
        <w:tab/>
        <w:t xml:space="preserve">Ahmed Z, Stricker L, Rozzelle A and Zestos M (2014). </w:t>
      </w:r>
      <w:r w:rsidRPr="000E261C">
        <w:rPr>
          <w:i/>
        </w:rPr>
        <w:t>Aprotinin and transfusion requirements in pediatric craniofacial surgery</w:t>
      </w:r>
      <w:r w:rsidRPr="000E261C">
        <w:t>, 24:141–145.</w:t>
      </w:r>
    </w:p>
    <w:p w14:paraId="1C500B13" w14:textId="77777777" w:rsidR="000E261C" w:rsidRPr="000E261C" w:rsidRDefault="000E261C" w:rsidP="000E261C">
      <w:pPr>
        <w:pStyle w:val="EndNoteBibliography"/>
        <w:spacing w:after="0"/>
        <w:ind w:hanging="720"/>
      </w:pPr>
      <w:r w:rsidRPr="000E261C">
        <w:t>401</w:t>
      </w:r>
      <w:r w:rsidRPr="000E261C">
        <w:tab/>
        <w:t xml:space="preserve">D'Errico CC, Munro HM, Buchman SR, Wagner D and Muraszko KM (2003). </w:t>
      </w:r>
      <w:r w:rsidRPr="000E261C">
        <w:rPr>
          <w:i/>
        </w:rPr>
        <w:t>Efficacy of aprotinin in children undergoing craniofacial surgery</w:t>
      </w:r>
      <w:r w:rsidRPr="000E261C">
        <w:t>, 99:287–290.</w:t>
      </w:r>
    </w:p>
    <w:p w14:paraId="621464AC" w14:textId="2CC9A18A" w:rsidR="000E261C" w:rsidRPr="000E261C" w:rsidRDefault="000E261C" w:rsidP="000E261C">
      <w:pPr>
        <w:pStyle w:val="EndNoteBibliography"/>
        <w:spacing w:after="0"/>
        <w:ind w:hanging="720"/>
      </w:pPr>
      <w:r w:rsidRPr="000E261C">
        <w:t>402</w:t>
      </w:r>
      <w:r w:rsidRPr="000E261C">
        <w:tab/>
        <w:t xml:space="preserve">Brum MR, Miura MS, Castro SF, Machado GM, Lima LH and Lubianca-Neto JF (2012). Tranexamic acid in adenotonsillectomy in children: a double-blind randomized clinical trial, </w:t>
      </w:r>
      <w:r w:rsidRPr="000E261C">
        <w:rPr>
          <w:i/>
        </w:rPr>
        <w:t>International Journal of Pediatric Otorhinolaryngology</w:t>
      </w:r>
      <w:r w:rsidRPr="000E261C">
        <w:t xml:space="preserve"> 76:1401–1405. </w:t>
      </w:r>
      <w:hyperlink r:id="rId413" w:history="1">
        <w:r w:rsidRPr="000E261C">
          <w:rPr>
            <w:rStyle w:val="Hyperlink"/>
          </w:rPr>
          <w:t>http://www.ijporlonline.com/article/S0165-5876(12)00292-3/abstract</w:t>
        </w:r>
      </w:hyperlink>
    </w:p>
    <w:p w14:paraId="26894E36" w14:textId="142AF7FE" w:rsidR="000E261C" w:rsidRPr="000E261C" w:rsidRDefault="000E261C" w:rsidP="000E261C">
      <w:pPr>
        <w:pStyle w:val="EndNoteBibliography"/>
        <w:spacing w:after="0"/>
        <w:ind w:hanging="720"/>
      </w:pPr>
      <w:r w:rsidRPr="000E261C">
        <w:t>403</w:t>
      </w:r>
      <w:r w:rsidRPr="000E261C">
        <w:tab/>
        <w:t xml:space="preserve">Eldaba AA, Amr YM and Albirmawy OA (2013). Effects of tranexamic acid during endoscopic sinsus surgery in children, </w:t>
      </w:r>
      <w:r w:rsidRPr="000E261C">
        <w:rPr>
          <w:i/>
        </w:rPr>
        <w:t>Saudi Journal of Anaesthesia</w:t>
      </w:r>
      <w:r w:rsidRPr="000E261C">
        <w:t xml:space="preserve"> 7:229–233. </w:t>
      </w:r>
      <w:hyperlink r:id="rId414" w:history="1">
        <w:r w:rsidRPr="000E261C">
          <w:rPr>
            <w:rStyle w:val="Hyperlink"/>
          </w:rPr>
          <w:t>http://www.saudija.org/article.asp?issn=1658-354X;year=2013;volume=7;issue=3;spage=229;epage=233;aulast=Eldaba</w:t>
        </w:r>
      </w:hyperlink>
    </w:p>
    <w:p w14:paraId="0F61DFC8" w14:textId="69EC6576" w:rsidR="000E261C" w:rsidRPr="000E261C" w:rsidRDefault="000E261C" w:rsidP="000E261C">
      <w:pPr>
        <w:pStyle w:val="EndNoteBibliography"/>
        <w:spacing w:after="0"/>
        <w:ind w:hanging="720"/>
      </w:pPr>
      <w:r w:rsidRPr="000E261C">
        <w:t>404</w:t>
      </w:r>
      <w:r w:rsidRPr="000E261C">
        <w:tab/>
        <w:t xml:space="preserve">Boldt J, Knothe C, Zickmann B, Wege N, Dapper F and Hempelmann G (1993a). Comparison of two aprotinin dosage regimens in pediatric patients having cardiac operations: Influence on platelet function and blood loss, </w:t>
      </w:r>
      <w:r w:rsidRPr="000E261C">
        <w:rPr>
          <w:i/>
        </w:rPr>
        <w:t>Journal of Thoracic and Cardiovascular Surgery</w:t>
      </w:r>
      <w:r w:rsidRPr="000E261C">
        <w:t xml:space="preserve"> 105(4):705–711. </w:t>
      </w:r>
      <w:hyperlink r:id="rId415" w:history="1">
        <w:r w:rsidRPr="000E261C">
          <w:rPr>
            <w:rStyle w:val="Hyperlink"/>
          </w:rPr>
          <w:t>http://www.embase.com/search/results?subaction=viewrecord&amp;from=export&amp;id=L23127729</w:t>
        </w:r>
      </w:hyperlink>
    </w:p>
    <w:p w14:paraId="076CE7D1" w14:textId="77777777" w:rsidR="000E261C" w:rsidRPr="000E261C" w:rsidRDefault="000E261C" w:rsidP="000E261C">
      <w:pPr>
        <w:pStyle w:val="EndNoteBibliography"/>
        <w:spacing w:after="0"/>
        <w:ind w:hanging="720"/>
      </w:pPr>
      <w:r w:rsidRPr="000E261C">
        <w:t>405</w:t>
      </w:r>
      <w:r w:rsidRPr="000E261C">
        <w:tab/>
        <w:t xml:space="preserve">Thompson GH, Florentino-Pineda I and Poe-Kochert C (2005). </w:t>
      </w:r>
      <w:r w:rsidRPr="000E261C">
        <w:rPr>
          <w:i/>
        </w:rPr>
        <w:t xml:space="preserve">The Role of Amicar in Decreasing Perioperative Blood Loss in Idiopathic Scoliosis  </w:t>
      </w:r>
      <w:r w:rsidRPr="000E261C">
        <w:t>30:S94–S99.</w:t>
      </w:r>
    </w:p>
    <w:p w14:paraId="2D15EFF9" w14:textId="6987E496" w:rsidR="000E261C" w:rsidRPr="000E261C" w:rsidRDefault="000E261C" w:rsidP="000E261C">
      <w:pPr>
        <w:pStyle w:val="EndNoteBibliography"/>
        <w:spacing w:after="0"/>
        <w:ind w:hanging="720"/>
      </w:pPr>
      <w:r w:rsidRPr="000E261C">
        <w:t>406</w:t>
      </w:r>
      <w:r w:rsidRPr="000E261C">
        <w:tab/>
        <w:t xml:space="preserve">Maugans TA, Martin D, Taylor J, Salisbury S and Istaphanous G (2011). Comparative analysis of tranexamic acid use in minimally invasive versus open craniosynostosis procedures, </w:t>
      </w:r>
      <w:r w:rsidRPr="000E261C">
        <w:rPr>
          <w:i/>
        </w:rPr>
        <w:t>J Craniofac Surg</w:t>
      </w:r>
      <w:r w:rsidRPr="000E261C">
        <w:t xml:space="preserve"> 22(5):1772-1778. </w:t>
      </w:r>
      <w:hyperlink r:id="rId416" w:history="1">
        <w:r w:rsidRPr="000E261C">
          <w:rPr>
            <w:rStyle w:val="Hyperlink"/>
          </w:rPr>
          <w:t>http://www.ncbi.nlm.nih.gov/pubmed/21959429</w:t>
        </w:r>
      </w:hyperlink>
    </w:p>
    <w:p w14:paraId="0AA4CFA8" w14:textId="09DB0DE7" w:rsidR="000E261C" w:rsidRPr="000E261C" w:rsidRDefault="000E261C" w:rsidP="000E261C">
      <w:pPr>
        <w:pStyle w:val="EndNoteBibliography"/>
        <w:spacing w:after="0"/>
        <w:ind w:hanging="720"/>
      </w:pPr>
      <w:r w:rsidRPr="000E261C">
        <w:t>407</w:t>
      </w:r>
      <w:r w:rsidRPr="000E261C">
        <w:tab/>
        <w:t xml:space="preserve">Boldt J, Knothe C, Zickmann B, Wege N, Dapper F and Hempelmann G (1993b). Aprotinin in pediatric cardiac operations: Platelet function, blood loss, and use of homologous blood, </w:t>
      </w:r>
      <w:r w:rsidRPr="000E261C">
        <w:rPr>
          <w:i/>
        </w:rPr>
        <w:t>Annals of Thoracic Surgery</w:t>
      </w:r>
      <w:r w:rsidRPr="000E261C">
        <w:t xml:space="preserve"> 55(6):1460–1466. </w:t>
      </w:r>
      <w:hyperlink r:id="rId417" w:history="1">
        <w:r w:rsidRPr="000E261C">
          <w:rPr>
            <w:rStyle w:val="Hyperlink"/>
          </w:rPr>
          <w:t>http://www.annalsthoracicsurgery.org/article/0003-4975(93)91088-5/pdf</w:t>
        </w:r>
      </w:hyperlink>
    </w:p>
    <w:p w14:paraId="0E5F6ACB" w14:textId="77777777" w:rsidR="000E261C" w:rsidRPr="000E261C" w:rsidRDefault="000E261C" w:rsidP="000E261C">
      <w:pPr>
        <w:pStyle w:val="EndNoteBibliography"/>
        <w:spacing w:after="0"/>
        <w:ind w:hanging="720"/>
      </w:pPr>
      <w:r w:rsidRPr="000E261C">
        <w:t>408</w:t>
      </w:r>
      <w:r w:rsidRPr="000E261C">
        <w:tab/>
        <w:t xml:space="preserve">Simpson E, Lin Y, Stanworth S, Birchall J, Doree C and Hyde C (2012). Recombinant factor VIIa for the prevention and treatment of bleeding in patients without haemophilia, </w:t>
      </w:r>
      <w:r w:rsidRPr="000E261C">
        <w:rPr>
          <w:i/>
        </w:rPr>
        <w:t>Cochrane Database of Systematic Reviews</w:t>
      </w:r>
      <w:r w:rsidRPr="000E261C">
        <w:t>.</w:t>
      </w:r>
    </w:p>
    <w:p w14:paraId="5C888A1E" w14:textId="19F40AD0" w:rsidR="000E261C" w:rsidRPr="000E261C" w:rsidRDefault="000E261C" w:rsidP="000E261C">
      <w:pPr>
        <w:pStyle w:val="EndNoteBibliography"/>
        <w:spacing w:after="0"/>
        <w:ind w:hanging="720"/>
      </w:pPr>
      <w:r w:rsidRPr="000E261C">
        <w:t>409</w:t>
      </w:r>
      <w:r w:rsidRPr="000E261C">
        <w:tab/>
        <w:t xml:space="preserve">Ekert H, Brizard C, Eyers R, Cochrane A and Henning R (2006). Elective administration in infants of low-dose recombinant activated factor VII (rFVIIa) in cardiopulmonary bypass surgery for congenital heart disease does not shorten time to chest closure or reduce blood loss and need for transfusions, </w:t>
      </w:r>
      <w:r w:rsidRPr="000E261C">
        <w:rPr>
          <w:i/>
        </w:rPr>
        <w:t>Blood Coagulation and Fibrinolysis</w:t>
      </w:r>
      <w:r w:rsidRPr="000E261C">
        <w:t xml:space="preserve"> 17(5):389–395. </w:t>
      </w:r>
      <w:hyperlink r:id="rId418" w:history="1">
        <w:r w:rsidRPr="000E261C">
          <w:rPr>
            <w:rStyle w:val="Hyperlink"/>
          </w:rPr>
          <w:t>http://www.embase.com/search/results?subaction=viewrecord&amp;from=export&amp;id=L43941581</w:t>
        </w:r>
      </w:hyperlink>
    </w:p>
    <w:p w14:paraId="73446B0D" w14:textId="77777777" w:rsidR="000E261C" w:rsidRPr="000E261C" w:rsidRDefault="000E261C" w:rsidP="000E261C">
      <w:pPr>
        <w:pStyle w:val="EndNoteBibliography"/>
        <w:ind w:hanging="720"/>
      </w:pPr>
      <w:r w:rsidRPr="000E261C">
        <w:t>410</w:t>
      </w:r>
      <w:r w:rsidRPr="000E261C">
        <w:tab/>
        <w:t xml:space="preserve">Mozol K, Haponiuk I, Byszewski A and Maruszewski B (2008). Cost-effectiveness of mini-circuit cardiopulmonary bypass in newborns and infants undergoing open heart surgery, </w:t>
      </w:r>
      <w:r w:rsidRPr="000E261C">
        <w:rPr>
          <w:i/>
        </w:rPr>
        <w:t>Kardiologia.Polska</w:t>
      </w:r>
      <w:r w:rsidRPr="000E261C">
        <w:t xml:space="preserve"> 66:925–931.</w:t>
      </w:r>
    </w:p>
    <w:p w14:paraId="186D6546" w14:textId="71375853" w:rsidR="00DF2BB6" w:rsidRPr="00C70209" w:rsidRDefault="003131E2">
      <w:pPr>
        <w:spacing w:after="200" w:line="276" w:lineRule="auto"/>
        <w:ind w:left="0"/>
      </w:pPr>
      <w:r w:rsidRPr="00C70209">
        <w:fldChar w:fldCharType="end"/>
      </w:r>
    </w:p>
    <w:sectPr w:rsidR="00DF2BB6" w:rsidRPr="00C70209" w:rsidSect="00130F03">
      <w:headerReference w:type="default" r:id="rId419"/>
      <w:footnotePr>
        <w:numFmt w:val="lowerLetter"/>
      </w:footnotePr>
      <w:pgSz w:w="11906" w:h="16838" w:code="9"/>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46E08" w14:textId="77777777" w:rsidR="000F7A9B" w:rsidRDefault="000F7A9B" w:rsidP="004F4FA3">
      <w:pPr>
        <w:spacing w:after="0"/>
      </w:pPr>
      <w:r>
        <w:separator/>
      </w:r>
    </w:p>
  </w:endnote>
  <w:endnote w:type="continuationSeparator" w:id="0">
    <w:p w14:paraId="0AC64410" w14:textId="77777777" w:rsidR="000F7A9B" w:rsidRDefault="000F7A9B" w:rsidP="004F4FA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Bold">
    <w:panose1 w:val="020B07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altName w:val="Menlo Bold"/>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D4996" w14:textId="2988ACB4" w:rsidR="000F7A9B" w:rsidRPr="00D53639" w:rsidRDefault="000F7A9B" w:rsidP="00D53639">
    <w:pPr>
      <w:pStyle w:val="Footer"/>
      <w:pBdr>
        <w:top w:val="none" w:sz="0" w:space="0" w:color="auto"/>
      </w:pBd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512578799"/>
      <w:docPartObj>
        <w:docPartGallery w:val="Page Numbers (Bottom of Page)"/>
        <w:docPartUnique/>
      </w:docPartObj>
    </w:sdtPr>
    <w:sdtEndPr>
      <w:rPr>
        <w:noProof/>
      </w:rPr>
    </w:sdtEndPr>
    <w:sdtContent>
      <w:p w14:paraId="7AC1048D" w14:textId="64374900" w:rsidR="000F7A9B" w:rsidRDefault="000F7A9B" w:rsidP="00F97110">
        <w:pPr>
          <w:pStyle w:val="Footer"/>
          <w:jc w:val="both"/>
        </w:pPr>
        <w:r>
          <w:t xml:space="preserve">Technical report on neonatal and paediatric patient blood management – Volume 1 </w:t>
        </w:r>
        <w:r>
          <w:ptab w:relativeTo="margin" w:alignment="right" w:leader="none"/>
        </w:r>
        <w:r>
          <w:fldChar w:fldCharType="begin"/>
        </w:r>
        <w:r>
          <w:instrText xml:space="preserve"> DATE  \@ "MMMM yyyy" </w:instrText>
        </w:r>
        <w:r>
          <w:fldChar w:fldCharType="separate"/>
        </w:r>
        <w:r w:rsidR="00D57121">
          <w:rPr>
            <w:noProof/>
          </w:rPr>
          <w:t>August 2015</w:t>
        </w:r>
        <w:r>
          <w:fldChar w:fldCharType="end"/>
        </w:r>
        <w:r>
          <w:t xml:space="preserve">                  </w:t>
        </w:r>
        <w:r>
          <w:rPr>
            <w:b/>
          </w:rPr>
          <w:fldChar w:fldCharType="begin"/>
        </w:r>
        <w:r>
          <w:rPr>
            <w:b/>
          </w:rPr>
          <w:instrText xml:space="preserve"> PAGE  \* roman  \* MERGEFORMAT </w:instrText>
        </w:r>
        <w:r>
          <w:rPr>
            <w:b/>
          </w:rPr>
          <w:fldChar w:fldCharType="separate"/>
        </w:r>
        <w:r w:rsidR="00D57121">
          <w:rPr>
            <w:b/>
            <w:noProof/>
          </w:rPr>
          <w:t>xvii</w:t>
        </w:r>
        <w:r>
          <w:rPr>
            <w:b/>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vanish/>
        <w:highlight w:val="yellow"/>
      </w:rPr>
      <w:id w:val="-1718651608"/>
      <w:docPartObj>
        <w:docPartGallery w:val="Page Numbers (Bottom of Page)"/>
        <w:docPartUnique/>
      </w:docPartObj>
    </w:sdtPr>
    <w:sdtEndPr>
      <w:rPr>
        <w:noProof/>
      </w:rPr>
    </w:sdtEndPr>
    <w:sdtContent>
      <w:p w14:paraId="6CD63B70" w14:textId="08962701" w:rsidR="000F7A9B" w:rsidRDefault="000F7A9B" w:rsidP="00F97110">
        <w:pPr>
          <w:pStyle w:val="Footer"/>
          <w:jc w:val="both"/>
        </w:pPr>
        <w:r>
          <w:t xml:space="preserve">Technical report on neonatal and paediatric patient blood management – Volume 1 </w:t>
        </w:r>
        <w:r>
          <w:ptab w:relativeTo="margin" w:alignment="right" w:leader="none"/>
        </w:r>
        <w:r>
          <w:fldChar w:fldCharType="begin"/>
        </w:r>
        <w:r>
          <w:instrText xml:space="preserve"> DATE  \@ "MMMM yyyy" </w:instrText>
        </w:r>
        <w:r>
          <w:fldChar w:fldCharType="separate"/>
        </w:r>
        <w:r w:rsidR="00D57121">
          <w:rPr>
            <w:noProof/>
          </w:rPr>
          <w:t>August 2015</w:t>
        </w:r>
        <w:r>
          <w:fldChar w:fldCharType="end"/>
        </w:r>
        <w:r>
          <w:t xml:space="preserve">                  </w:t>
        </w:r>
        <w:r>
          <w:rPr>
            <w:b/>
          </w:rPr>
          <w:fldChar w:fldCharType="begin"/>
        </w:r>
        <w:r>
          <w:rPr>
            <w:b/>
          </w:rPr>
          <w:instrText xml:space="preserve"> PAGE  \* Arabic  \* MERGEFORMAT </w:instrText>
        </w:r>
        <w:r>
          <w:rPr>
            <w:b/>
          </w:rPr>
          <w:fldChar w:fldCharType="separate"/>
        </w:r>
        <w:r w:rsidR="00D57121">
          <w:rPr>
            <w:b/>
            <w:noProof/>
          </w:rPr>
          <w:t>611</w:t>
        </w:r>
        <w:r>
          <w:rPr>
            <w:b/>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F2A5AA" w14:textId="77777777" w:rsidR="000F7A9B" w:rsidRDefault="000F7A9B" w:rsidP="004F4FA3">
      <w:pPr>
        <w:spacing w:after="0"/>
      </w:pPr>
      <w:r>
        <w:separator/>
      </w:r>
    </w:p>
  </w:footnote>
  <w:footnote w:type="continuationSeparator" w:id="0">
    <w:p w14:paraId="0AE7510F" w14:textId="77777777" w:rsidR="000F7A9B" w:rsidRDefault="000F7A9B" w:rsidP="004F4FA3">
      <w:pPr>
        <w:spacing w:after="0"/>
      </w:pPr>
      <w:r>
        <w:continuationSeparator/>
      </w:r>
    </w:p>
  </w:footnote>
  <w:footnote w:id="1">
    <w:p w14:paraId="7D47C963" w14:textId="0E347765" w:rsidR="000F7A9B" w:rsidRPr="00EF6F4F" w:rsidRDefault="000F7A9B">
      <w:pPr>
        <w:pStyle w:val="FootnoteText"/>
        <w:rPr>
          <w:lang w:val="en-US"/>
        </w:rPr>
      </w:pPr>
      <w:r>
        <w:rPr>
          <w:rStyle w:val="FootnoteReference"/>
        </w:rPr>
        <w:footnoteRef/>
      </w:r>
      <w:r>
        <w:t xml:space="preserve"> </w:t>
      </w:r>
      <w:r w:rsidRPr="00EF6F4F">
        <w:rPr>
          <w:lang w:eastAsia="en-GB"/>
        </w:rPr>
        <w:t>One additional Level III study (Boo 1997) was identified and excluded by the systematic review authors</w:t>
      </w:r>
      <w:r>
        <w:rPr>
          <w:lang w:eastAsia="en-GB"/>
        </w:rPr>
        <w:t xml:space="preserve"> as the study was deemed to be of historical interest only (See </w:t>
      </w:r>
      <w:r w:rsidRPr="00EF6F4F">
        <w:rPr>
          <w:b/>
          <w:lang w:eastAsia="en-GB"/>
        </w:rPr>
        <w:t>Volume 2, Appendix B</w:t>
      </w:r>
      <w:r>
        <w:rPr>
          <w:lang w:eastAsia="en-GB"/>
        </w:rPr>
        <w:t>)</w:t>
      </w:r>
      <w:r w:rsidRPr="00EF6F4F">
        <w:rPr>
          <w:lang w:eastAsia="en-GB"/>
        </w:rPr>
        <w:t>.</w:t>
      </w:r>
    </w:p>
  </w:footnote>
  <w:footnote w:id="2">
    <w:p w14:paraId="520D0C24" w14:textId="77777777" w:rsidR="000F7A9B" w:rsidRPr="00D14E0D" w:rsidRDefault="000F7A9B" w:rsidP="00EF6F4F">
      <w:pPr>
        <w:pStyle w:val="FootnoteText"/>
        <w:rPr>
          <w:lang w:val="en-US"/>
        </w:rPr>
      </w:pPr>
      <w:r>
        <w:rPr>
          <w:rStyle w:val="FootnoteReference"/>
        </w:rPr>
        <w:footnoteRef/>
      </w:r>
      <w:r>
        <w:t xml:space="preserve"> </w:t>
      </w:r>
      <w:r w:rsidRPr="00D14E0D">
        <w:t>Note: this evidence has not undergone a strict systematic review process (secondary outcomes were only extracted from studies that reported one or more primary outcomes) therefore these results should be interpreted with caution.</w:t>
      </w:r>
    </w:p>
  </w:footnote>
  <w:footnote w:id="3">
    <w:p w14:paraId="55AAAD05" w14:textId="349E36F5" w:rsidR="000F7A9B" w:rsidRPr="00F053AA" w:rsidRDefault="000F7A9B">
      <w:pPr>
        <w:pStyle w:val="FootnoteText"/>
        <w:rPr>
          <w:lang w:val="en-US"/>
        </w:rPr>
      </w:pPr>
      <w:r>
        <w:rPr>
          <w:rStyle w:val="FootnoteReference"/>
        </w:rPr>
        <w:footnoteRef/>
      </w:r>
      <w:r>
        <w:t xml:space="preserve"> One Level III study (Demirel 2009) published prior to 2011 was identified that assessed risk factors for the development of BPD in VLBW infants. This study is</w:t>
      </w:r>
      <w:r w:rsidRPr="00F053AA">
        <w:t xml:space="preserve"> </w:t>
      </w:r>
      <w:r>
        <w:t xml:space="preserve">awaiting assessment (See </w:t>
      </w:r>
      <w:r w:rsidRPr="00F053AA">
        <w:rPr>
          <w:b/>
        </w:rPr>
        <w:t>Volume 2, Appendix B</w:t>
      </w:r>
      <w:r>
        <w:t>)</w:t>
      </w:r>
    </w:p>
  </w:footnote>
  <w:footnote w:id="4">
    <w:p w14:paraId="37645033" w14:textId="3D99BDAE" w:rsidR="000F7A9B" w:rsidRPr="00F053AA" w:rsidRDefault="000F7A9B">
      <w:pPr>
        <w:pStyle w:val="FootnoteText"/>
        <w:rPr>
          <w:lang w:val="en-US"/>
        </w:rPr>
      </w:pPr>
      <w:r>
        <w:rPr>
          <w:rStyle w:val="FootnoteReference"/>
        </w:rPr>
        <w:footnoteRef/>
      </w:r>
      <w:r>
        <w:t xml:space="preserve"> Eight Level III studies (Al-Essa 1999, Bayat</w:t>
      </w:r>
      <w:r w:rsidRPr="00F053AA">
        <w:t>-Mokhtari</w:t>
      </w:r>
      <w:r>
        <w:t xml:space="preserve"> 2010, Dutta 2004, Ebrahim 2010, Fortes-Filho 2009, Fortes-Filho 2010, Hesse 1997, Lad 2009</w:t>
      </w:r>
      <w:r w:rsidRPr="00F053AA">
        <w:t>) published prior to 2011 w</w:t>
      </w:r>
      <w:r>
        <w:t>ere</w:t>
      </w:r>
      <w:r w:rsidRPr="00F053AA">
        <w:t xml:space="preserve"> identified that assessed risk factors for the development of </w:t>
      </w:r>
      <w:r>
        <w:t>ROP</w:t>
      </w:r>
      <w:r w:rsidRPr="00F053AA">
        <w:t xml:space="preserve"> in </w:t>
      </w:r>
      <w:r>
        <w:t xml:space="preserve">ELBW or </w:t>
      </w:r>
      <w:r w:rsidRPr="00F053AA">
        <w:t>VLBW infants. Th</w:t>
      </w:r>
      <w:r>
        <w:t>ese</w:t>
      </w:r>
      <w:r w:rsidRPr="00F053AA">
        <w:t xml:space="preserve"> stud</w:t>
      </w:r>
      <w:r>
        <w:t>ies</w:t>
      </w:r>
      <w:r w:rsidRPr="00F053AA">
        <w:t xml:space="preserve"> </w:t>
      </w:r>
      <w:r>
        <w:t>are</w:t>
      </w:r>
      <w:r w:rsidRPr="00F053AA">
        <w:t xml:space="preserve"> awaiting assessment (See </w:t>
      </w:r>
      <w:r w:rsidRPr="00F053AA">
        <w:rPr>
          <w:b/>
        </w:rPr>
        <w:t>Volume 2, Appendix B</w:t>
      </w:r>
      <w:r w:rsidRPr="00F053AA">
        <w:t>)</w:t>
      </w:r>
      <w:r>
        <w:t>.</w:t>
      </w:r>
    </w:p>
  </w:footnote>
  <w:footnote w:id="5">
    <w:p w14:paraId="0DDED8B0" w14:textId="77777777" w:rsidR="000F7A9B" w:rsidRPr="009F612D" w:rsidRDefault="000F7A9B" w:rsidP="00544BE1">
      <w:pPr>
        <w:pStyle w:val="FootnoteText"/>
        <w:rPr>
          <w:lang w:val="en-US"/>
        </w:rPr>
      </w:pPr>
      <w:r>
        <w:rPr>
          <w:rStyle w:val="FootnoteReference"/>
        </w:rPr>
        <w:footnoteRef/>
      </w:r>
      <w:r>
        <w:t xml:space="preserve"> </w:t>
      </w:r>
      <w:r>
        <w:rPr>
          <w:lang w:val="en-US"/>
        </w:rPr>
        <w:t>Follow-up of Bell (2005)</w:t>
      </w:r>
    </w:p>
  </w:footnote>
  <w:footnote w:id="6">
    <w:p w14:paraId="392B8D23" w14:textId="77777777" w:rsidR="000F7A9B" w:rsidRPr="009F612D" w:rsidRDefault="000F7A9B" w:rsidP="00544BE1">
      <w:pPr>
        <w:pStyle w:val="FootnoteText"/>
        <w:rPr>
          <w:lang w:val="en-US"/>
        </w:rPr>
      </w:pPr>
      <w:r>
        <w:rPr>
          <w:rStyle w:val="FootnoteReference"/>
        </w:rPr>
        <w:footnoteRef/>
      </w:r>
      <w:r>
        <w:t xml:space="preserve"> </w:t>
      </w:r>
      <w:r>
        <w:rPr>
          <w:lang w:val="en-US"/>
        </w:rPr>
        <w:t>Follow-up of Kirpalani (2006)</w:t>
      </w:r>
    </w:p>
  </w:footnote>
  <w:footnote w:id="7">
    <w:p w14:paraId="56D25034" w14:textId="77777777" w:rsidR="000F7A9B" w:rsidRPr="00F5795D" w:rsidRDefault="000F7A9B" w:rsidP="00544BE1">
      <w:pPr>
        <w:pStyle w:val="FootnoteText"/>
        <w:rPr>
          <w:lang w:val="en-US"/>
        </w:rPr>
      </w:pPr>
      <w:r>
        <w:rPr>
          <w:rStyle w:val="FootnoteReference"/>
        </w:rPr>
        <w:footnoteRef/>
      </w:r>
      <w:r>
        <w:t xml:space="preserve"> Ransome (1989) did not report any outcome measures that met our inclusion criteria.</w:t>
      </w:r>
    </w:p>
  </w:footnote>
  <w:footnote w:id="8">
    <w:p w14:paraId="14B70E62" w14:textId="77777777" w:rsidR="000F7A9B" w:rsidRPr="00D14E0D" w:rsidRDefault="000F7A9B" w:rsidP="00F053AA">
      <w:pPr>
        <w:pStyle w:val="FootnoteText"/>
        <w:rPr>
          <w:lang w:val="en-US"/>
        </w:rPr>
      </w:pPr>
      <w:r>
        <w:rPr>
          <w:rStyle w:val="FootnoteReference"/>
        </w:rPr>
        <w:footnoteRef/>
      </w:r>
      <w:r>
        <w:t xml:space="preserve"> </w:t>
      </w:r>
      <w:r w:rsidRPr="00D14E0D">
        <w:t>Note: this evidence has not undergone a strict systematic review process (secondary outcomes were only extracted from studies that reported one or more primary outcomes) therefore these results should be interpreted with caution.</w:t>
      </w:r>
    </w:p>
  </w:footnote>
  <w:footnote w:id="9">
    <w:p w14:paraId="69539B45" w14:textId="77777777" w:rsidR="000F7A9B" w:rsidRDefault="000F7A9B" w:rsidP="00B877F2">
      <w:pPr>
        <w:pStyle w:val="FootnoteText"/>
      </w:pPr>
      <w:r>
        <w:rPr>
          <w:rStyle w:val="FootnoteReference"/>
        </w:rPr>
        <w:footnoteRef/>
      </w:r>
      <w:r>
        <w:t xml:space="preserve"> D</w:t>
      </w:r>
      <w:r w:rsidRPr="00AB387D">
        <w:t>efined as Mental Deve</w:t>
      </w:r>
      <w:r>
        <w:t>lopmental Index (MDI) &lt;70 and &gt;2 SDs below age norm.</w:t>
      </w:r>
    </w:p>
  </w:footnote>
  <w:footnote w:id="10">
    <w:p w14:paraId="47788740" w14:textId="77777777" w:rsidR="000F7A9B" w:rsidRDefault="000F7A9B" w:rsidP="00B877F2">
      <w:pPr>
        <w:pStyle w:val="FootnoteText"/>
      </w:pPr>
      <w:r>
        <w:rPr>
          <w:rStyle w:val="FootnoteReference"/>
        </w:rPr>
        <w:footnoteRef/>
      </w:r>
      <w:r>
        <w:t xml:space="preserve"> D</w:t>
      </w:r>
      <w:r w:rsidRPr="00AB387D">
        <w:t xml:space="preserve">efined as MDI </w:t>
      </w:r>
      <w:r>
        <w:t>&lt;</w:t>
      </w:r>
      <w:r w:rsidRPr="00AB387D">
        <w:t xml:space="preserve">85 </w:t>
      </w:r>
      <w:r>
        <w:t>and &gt;1 SD below age norm.</w:t>
      </w:r>
    </w:p>
  </w:footnote>
  <w:footnote w:id="11">
    <w:p w14:paraId="28709F6A" w14:textId="77777777" w:rsidR="000F7A9B" w:rsidRPr="006A09AC" w:rsidRDefault="000F7A9B" w:rsidP="00483107">
      <w:pPr>
        <w:pStyle w:val="FootnoteText"/>
        <w:rPr>
          <w:lang w:val="en-US"/>
        </w:rPr>
      </w:pPr>
      <w:r>
        <w:rPr>
          <w:rStyle w:val="FootnoteReference"/>
        </w:rPr>
        <w:footnoteRef/>
      </w:r>
      <w:r>
        <w:t xml:space="preserve"> A</w:t>
      </w:r>
      <w:r w:rsidRPr="009A7AAE">
        <w:t>s determined by neuroimaging, clinical evidence of permanent neurologic injury or both</w:t>
      </w:r>
      <w:r>
        <w:t>.</w:t>
      </w:r>
    </w:p>
  </w:footnote>
  <w:footnote w:id="12">
    <w:p w14:paraId="03A07C6E" w14:textId="1DF8E0EB" w:rsidR="000F7A9B" w:rsidRPr="006A09AC" w:rsidRDefault="000F7A9B" w:rsidP="00483107">
      <w:pPr>
        <w:pStyle w:val="FootnoteText"/>
        <w:rPr>
          <w:lang w:val="en-US"/>
        </w:rPr>
      </w:pPr>
      <w:r>
        <w:rPr>
          <w:rStyle w:val="FootnoteReference"/>
        </w:rPr>
        <w:footnoteRef/>
      </w:r>
      <w:r>
        <w:t xml:space="preserve"> </w:t>
      </w:r>
      <w:r>
        <w:rPr>
          <w:lang w:val="en-US"/>
        </w:rPr>
        <w:t>An event that resulted in focal neurologic deficits that lasted less than 24 hours did not result in abnormalities that were indicative of an acute infarct, and had no other reasonable medical explanation.</w:t>
      </w:r>
    </w:p>
  </w:footnote>
  <w:footnote w:id="13">
    <w:p w14:paraId="63ECB45B" w14:textId="0CB245FD" w:rsidR="000F7A9B" w:rsidRPr="00D14E0D" w:rsidRDefault="000F7A9B" w:rsidP="003E0379">
      <w:pPr>
        <w:pStyle w:val="FootnoteText"/>
        <w:rPr>
          <w:lang w:val="en-US"/>
        </w:rPr>
      </w:pPr>
      <w:r>
        <w:rPr>
          <w:rStyle w:val="FootnoteReference"/>
        </w:rPr>
        <w:footnoteRef/>
      </w:r>
      <w:r>
        <w:t xml:space="preserve"> </w:t>
      </w:r>
      <w:r w:rsidRPr="00D14E0D">
        <w:t>Note: this evidence has not undergone a strict systematic review process (secondary outcomes were only extracted from studies that reported one or more primary outcomes</w:t>
      </w:r>
      <w:r>
        <w:t>);</w:t>
      </w:r>
      <w:r w:rsidRPr="00D14E0D">
        <w:t xml:space="preserve"> therefore</w:t>
      </w:r>
      <w:r>
        <w:t>,</w:t>
      </w:r>
      <w:r w:rsidRPr="00D14E0D">
        <w:t xml:space="preserve"> these results should be interpreted with caution.</w:t>
      </w:r>
    </w:p>
  </w:footnote>
  <w:footnote w:id="14">
    <w:p w14:paraId="0ACFEDA4" w14:textId="77777777" w:rsidR="000F7A9B" w:rsidRPr="00D14E0D" w:rsidRDefault="000F7A9B" w:rsidP="003E0379">
      <w:pPr>
        <w:pStyle w:val="FootnoteText"/>
        <w:rPr>
          <w:lang w:val="en-US"/>
        </w:rPr>
      </w:pPr>
      <w:r>
        <w:rPr>
          <w:rStyle w:val="FootnoteReference"/>
        </w:rPr>
        <w:footnoteRef/>
      </w:r>
      <w:r>
        <w:t xml:space="preserve"> </w:t>
      </w:r>
      <w:r w:rsidRPr="00D14E0D">
        <w:t>Note: this evidence has not undergone a strict systematic review process (secondary outcomes were only extracted from studies that reported one or more primary outcomes) therefore these results should be interpreted with caution.</w:t>
      </w:r>
    </w:p>
  </w:footnote>
  <w:footnote w:id="15">
    <w:p w14:paraId="65DC533D" w14:textId="77777777" w:rsidR="000F7A9B" w:rsidRPr="00D14E0D" w:rsidRDefault="000F7A9B" w:rsidP="00110F07">
      <w:pPr>
        <w:pStyle w:val="FootnoteText"/>
        <w:rPr>
          <w:lang w:val="en-US"/>
        </w:rPr>
      </w:pPr>
      <w:r>
        <w:rPr>
          <w:rStyle w:val="FootnoteReference"/>
        </w:rPr>
        <w:footnoteRef/>
      </w:r>
      <w:r>
        <w:t xml:space="preserve"> </w:t>
      </w:r>
      <w:r w:rsidRPr="00D14E0D">
        <w:t>Note: this evidence has not undergone a strict systematic review process (secondary outcomes were only extracted from studies that reported one or more primary outcomes) therefore these results should be interpreted with caution.</w:t>
      </w:r>
    </w:p>
  </w:footnote>
  <w:footnote w:id="16">
    <w:p w14:paraId="507240DF" w14:textId="77777777" w:rsidR="000F7A9B" w:rsidRPr="00D14E0D" w:rsidRDefault="000F7A9B" w:rsidP="00550711">
      <w:pPr>
        <w:pStyle w:val="FootnoteText"/>
        <w:rPr>
          <w:lang w:val="en-US"/>
        </w:rPr>
      </w:pPr>
      <w:r>
        <w:rPr>
          <w:rStyle w:val="FootnoteReference"/>
        </w:rPr>
        <w:footnoteRef/>
      </w:r>
      <w:r>
        <w:t xml:space="preserve"> </w:t>
      </w:r>
      <w:r w:rsidRPr="00D14E0D">
        <w:t>Note: this evidence has not undergone a strict systematic review process (secondary outcomes were only extracted from studies that reported one or more primary outcomes) therefore these results should be interpreted with caution.</w:t>
      </w:r>
    </w:p>
  </w:footnote>
  <w:footnote w:id="17">
    <w:p w14:paraId="306640EB" w14:textId="77777777" w:rsidR="000F7A9B" w:rsidRPr="006A09AC" w:rsidRDefault="000F7A9B" w:rsidP="002E519F">
      <w:pPr>
        <w:pStyle w:val="FootnoteText"/>
        <w:rPr>
          <w:lang w:val="en-US"/>
        </w:rPr>
      </w:pPr>
      <w:r>
        <w:rPr>
          <w:rStyle w:val="FootnoteReference"/>
        </w:rPr>
        <w:footnoteRef/>
      </w:r>
      <w:r>
        <w:t xml:space="preserve"> </w:t>
      </w:r>
      <w:r w:rsidRPr="00D515D2">
        <w:t>Multivariate analysis using logistic regression adjusted for GCD score, age category, gender, and ISS</w:t>
      </w:r>
      <w:r>
        <w:t>.</w:t>
      </w:r>
    </w:p>
  </w:footnote>
  <w:footnote w:id="18">
    <w:p w14:paraId="1E167934" w14:textId="77777777" w:rsidR="000F7A9B" w:rsidRPr="00E44462" w:rsidRDefault="000F7A9B" w:rsidP="006A09AC">
      <w:pPr>
        <w:pStyle w:val="FootnoteText"/>
        <w:rPr>
          <w:lang w:val="en-US"/>
        </w:rPr>
      </w:pPr>
      <w:r w:rsidRPr="006A09AC">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19">
    <w:p w14:paraId="5F348007" w14:textId="77777777" w:rsidR="000F7A9B" w:rsidRPr="006A09AC" w:rsidRDefault="000F7A9B">
      <w:pPr>
        <w:pStyle w:val="FootnoteText"/>
        <w:rPr>
          <w:lang w:val="en-US"/>
        </w:rPr>
      </w:pPr>
      <w:r>
        <w:rPr>
          <w:rStyle w:val="FootnoteReference"/>
        </w:rPr>
        <w:footnoteRef/>
      </w:r>
      <w:r>
        <w:t xml:space="preserve"> Other includes haemolytic transfusion reactions, transfusion transmitted infections, transfusion-induced graft-versus-host-disease, and anaphylactic reactions.</w:t>
      </w:r>
    </w:p>
  </w:footnote>
  <w:footnote w:id="20">
    <w:p w14:paraId="7C2078F6" w14:textId="77777777" w:rsidR="000F7A9B" w:rsidRPr="00E44462" w:rsidRDefault="000F7A9B">
      <w:pPr>
        <w:pStyle w:val="TableFigNotes18"/>
        <w:rPr>
          <w:lang w:val="en-US"/>
        </w:rPr>
      </w:pPr>
      <w: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21">
    <w:p w14:paraId="448B3227" w14:textId="496C7AB2" w:rsidR="000F7A9B" w:rsidRPr="00970673" w:rsidRDefault="000F7A9B" w:rsidP="00092C02">
      <w:pPr>
        <w:pStyle w:val="FootnoteText"/>
        <w:spacing w:before="240"/>
        <w:rPr>
          <w:lang w:val="en-US"/>
        </w:rPr>
      </w:pPr>
      <w:r>
        <w:rPr>
          <w:rStyle w:val="FootnoteReference"/>
        </w:rPr>
        <w:footnoteRef/>
      </w:r>
      <w:r>
        <w:t xml:space="preserve"> A</w:t>
      </w:r>
      <w:r w:rsidRPr="00970673">
        <w:t xml:space="preserve"> systematic review </w:t>
      </w:r>
      <w:r>
        <w:t xml:space="preserve">(Aher 2012) comparing </w:t>
      </w:r>
      <w:r w:rsidRPr="00970673">
        <w:t xml:space="preserve">early </w:t>
      </w:r>
      <w:r>
        <w:t>administration of rHuEPO</w:t>
      </w:r>
      <w:r w:rsidRPr="00970673">
        <w:t xml:space="preserve"> to late administration of </w:t>
      </w:r>
      <w:r>
        <w:t>rHuEPO</w:t>
      </w:r>
      <w:r w:rsidRPr="00970673">
        <w:t xml:space="preserve"> was identified in our literature search, </w:t>
      </w:r>
      <w:r>
        <w:t xml:space="preserve">but </w:t>
      </w:r>
      <w:r w:rsidRPr="00970673">
        <w:t xml:space="preserve">was excluded from </w:t>
      </w:r>
      <w:r>
        <w:t>this</w:t>
      </w:r>
      <w:r w:rsidRPr="00970673">
        <w:t xml:space="preserve"> review as it did not meet the PICO criteria (comparator out of scope).</w:t>
      </w:r>
      <w:r>
        <w:fldChar w:fldCharType="begin"/>
      </w:r>
      <w:r>
        <w:instrText xml:space="preserve"> ADDIN EN.CITE &lt;EndNote&gt;&lt;Cite&gt;&lt;Author&gt;Aher&lt;/Author&gt;&lt;Year&gt;2012&lt;/Year&gt;&lt;RecNum&gt;1045&lt;/RecNum&gt;&lt;DisplayText&gt;&lt;style face="superscript"&gt;93&lt;/style&gt;&lt;/DisplayText&gt;&lt;record&gt;&lt;rec-number&gt;1045&lt;/rec-number&gt;&lt;foreign-keys&gt;&lt;key app="EN" db-id="9edve2wadsavt5ewavaxtda4f2tavzvts9ee" timestamp="1438758798"&gt;1045&lt;/key&gt;&lt;/foreign-keys&gt;&lt;ref-type name="Journal Article"&gt;17&lt;/ref-type&gt;&lt;contributors&gt;&lt;authors&gt;&lt;author&gt;Aher, S. M.&lt;/author&gt;&lt;author&gt;Ohlsson, A.&lt;/author&gt;&lt;/authors&gt;&lt;/contributors&gt;&lt;auth-address&gt;Neonatology, Dr. Aher&amp;apos;s Neocare Hospital, Nashik, India.&lt;/auth-address&gt;&lt;titles&gt;&lt;title&gt;Early versus late erythropoietin for preventing red blood cell transfusion in preterm and/or low birth weight infants&lt;/title&gt;&lt;secondary-title&gt;Cochrane Database Syst Rev&lt;/secondary-title&gt;&lt;/titles&gt;&lt;periodical&gt;&lt;full-title&gt;Cochrane Database Syst Rev&lt;/full-title&gt;&lt;abbr-1&gt;The Cochrane database of systematic reviews&lt;/abbr-1&gt;&lt;/periodical&gt;&lt;pages&gt;CD004865&lt;/pages&gt;&lt;volume&gt;10&lt;/volume&gt;&lt;keywords&gt;&lt;keyword&gt;Age Factors&lt;/keyword&gt;&lt;keyword&gt;Anemia, Neonatal/*prevention &amp;amp; control&lt;/keyword&gt;&lt;keyword&gt;Erythrocyte Transfusion/*utilization&lt;/keyword&gt;&lt;keyword&gt;Erythropoietin/*administration &amp;amp; dosage/adverse effects/blood&lt;/keyword&gt;&lt;keyword&gt;Humans&lt;/keyword&gt;&lt;keyword&gt;Infant, Low Birth Weight/*blood&lt;/keyword&gt;&lt;keyword&gt;Infant, Newborn&lt;/keyword&gt;&lt;keyword&gt;Infant, Premature/*blood&lt;/keyword&gt;&lt;keyword&gt;Randomized Controlled Trials as Topic&lt;/keyword&gt;&lt;keyword&gt;Retinopathy of Prematurity/etiology&lt;/keyword&gt;&lt;/keywords&gt;&lt;dates&gt;&lt;year&gt;2012&lt;/year&gt;&lt;/dates&gt;&lt;isbn&gt;1469-493X (Electronic)&amp;#xD;1361-6137 (Linking)&lt;/isbn&gt;&lt;accession-num&gt;23076909&lt;/accession-num&gt;&lt;urls&gt;&lt;related-urls&gt;&lt;url&gt;http://www.ncbi.nlm.nih.gov/pubmed/23076909&lt;/url&gt;&lt;/related-urls&gt;&lt;/urls&gt;&lt;electronic-resource-num&gt;10.1002/14651858.CD004865.pub3&lt;/electronic-resource-num&gt;&lt;/record&gt;&lt;/Cite&gt;&lt;/EndNote&gt;</w:instrText>
      </w:r>
      <w:r>
        <w:fldChar w:fldCharType="separate"/>
      </w:r>
      <w:r w:rsidRPr="003E727B">
        <w:rPr>
          <w:noProof/>
          <w:vertAlign w:val="superscript"/>
        </w:rPr>
        <w:t>93</w:t>
      </w:r>
      <w:r>
        <w:fldChar w:fldCharType="end"/>
      </w:r>
      <w:r w:rsidRPr="00970673">
        <w:rPr>
          <w:lang w:val="en-US"/>
        </w:rPr>
        <w:t xml:space="preserve"> </w:t>
      </w:r>
    </w:p>
  </w:footnote>
  <w:footnote w:id="22">
    <w:p w14:paraId="2B0FCA07" w14:textId="77777777" w:rsidR="000F7A9B" w:rsidRPr="00E55D25" w:rsidRDefault="000F7A9B">
      <w:pPr>
        <w:pStyle w:val="FootnoteText"/>
        <w:rPr>
          <w:lang w:val="en-US"/>
        </w:rPr>
      </w:pPr>
      <w:r>
        <w:rPr>
          <w:rStyle w:val="FootnoteReference"/>
        </w:rPr>
        <w:footnoteRef/>
      </w:r>
      <w:r>
        <w:t xml:space="preserve"> Not used or not clear in four RCTs (Chang 1998, Fauchere 2008, He 2008, Yasmeen 2012).</w:t>
      </w:r>
    </w:p>
  </w:footnote>
  <w:footnote w:id="23">
    <w:p w14:paraId="17C62970" w14:textId="77777777" w:rsidR="000F7A9B" w:rsidRPr="00E55D25" w:rsidRDefault="000F7A9B">
      <w:pPr>
        <w:pStyle w:val="FootnoteText"/>
        <w:rPr>
          <w:lang w:val="en-US"/>
        </w:rPr>
      </w:pPr>
      <w:r>
        <w:rPr>
          <w:rStyle w:val="FootnoteReference"/>
        </w:rPr>
        <w:footnoteRef/>
      </w:r>
      <w:r>
        <w:t xml:space="preserve"> Not used or not clear in two RCTs (Akisu 2001, Shannon 2001).</w:t>
      </w:r>
    </w:p>
  </w:footnote>
  <w:footnote w:id="24">
    <w:p w14:paraId="28307EB0"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25">
    <w:p w14:paraId="6778E6F9" w14:textId="77777777" w:rsidR="000F7A9B" w:rsidRPr="007F7D72" w:rsidRDefault="000F7A9B" w:rsidP="003131E2">
      <w:pPr>
        <w:pStyle w:val="FootnoteText"/>
        <w:rPr>
          <w:lang w:val="en-US"/>
        </w:rPr>
      </w:pPr>
      <w:r>
        <w:rPr>
          <w:rStyle w:val="FootnoteReference"/>
        </w:rPr>
        <w:footnoteRef/>
      </w:r>
      <w:r>
        <w:t xml:space="preserve"> RBC transfusions were permitted in four of the 21 RCTs included in the by review</w:t>
      </w:r>
      <w:r w:rsidRPr="00F06F79">
        <w:t xml:space="preserve"> </w:t>
      </w:r>
      <w:r>
        <w:t>Mills (2012), 9 RCTs excluded infants that received a transfusion or did not permit them during the study period and 8 RCTs did not mention transfusions. The review by</w:t>
      </w:r>
      <w:r w:rsidRPr="007F7D72">
        <w:t xml:space="preserve"> </w:t>
      </w:r>
      <w:r>
        <w:t xml:space="preserve">Long (2012) reported RBCs transfusions among the adverse events. </w:t>
      </w:r>
    </w:p>
  </w:footnote>
  <w:footnote w:id="26">
    <w:p w14:paraId="2441D1C6" w14:textId="77777777" w:rsidR="000F7A9B" w:rsidRPr="004D4926" w:rsidRDefault="000F7A9B">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27">
    <w:p w14:paraId="0C196150" w14:textId="77777777" w:rsidR="000F7A9B" w:rsidRPr="004D4926" w:rsidRDefault="000F7A9B">
      <w:pPr>
        <w:pStyle w:val="FootnoteText"/>
        <w:rPr>
          <w:lang w:val="en-US"/>
        </w:rPr>
      </w:pPr>
      <w:r>
        <w:rPr>
          <w:rStyle w:val="FootnoteReference"/>
        </w:rPr>
        <w:footnoteRef/>
      </w:r>
      <w:r>
        <w:t xml:space="preserve"> </w:t>
      </w:r>
      <w:r w:rsidRPr="004D4926">
        <w:t>Note: this evidence has not undergone a strict systematic review process (secondary outcomes were only extracted from studies that reported one or more primary outcomes) therefore these results should be interpreted with caution.</w:t>
      </w:r>
    </w:p>
  </w:footnote>
  <w:footnote w:id="28">
    <w:p w14:paraId="44B6FF5F" w14:textId="77777777" w:rsidR="000F7A9B" w:rsidRPr="00DB5BCD" w:rsidRDefault="000F7A9B">
      <w:pPr>
        <w:pStyle w:val="FootnoteText"/>
        <w:rPr>
          <w:lang w:val="en-US"/>
        </w:rPr>
      </w:pPr>
      <w:r>
        <w:rPr>
          <w:rStyle w:val="FootnoteReference"/>
        </w:rPr>
        <w:footnoteRef/>
      </w:r>
      <w:r>
        <w:t xml:space="preserve"> This reason for exclusion was reported in superseded AHRQ report (Seidenfeld, 2006).</w:t>
      </w:r>
    </w:p>
  </w:footnote>
  <w:footnote w:id="29">
    <w:p w14:paraId="3B6FBA07"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30">
    <w:p w14:paraId="48406234"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31">
    <w:p w14:paraId="69043F8D"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32">
    <w:p w14:paraId="6306FC2E"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33">
    <w:p w14:paraId="1E05697F"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 therefore these results should be interpreted with caution.</w:t>
      </w:r>
    </w:p>
  </w:footnote>
  <w:footnote w:id="34">
    <w:p w14:paraId="50ACFF7B"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35">
    <w:p w14:paraId="17D2036D"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36">
    <w:p w14:paraId="6EDA3C18" w14:textId="77777777" w:rsidR="000F7A9B" w:rsidRPr="004D4926" w:rsidRDefault="000F7A9B" w:rsidP="003131E2">
      <w:pPr>
        <w:pStyle w:val="FootnoteText"/>
        <w:rPr>
          <w:lang w:val="en-US"/>
        </w:rPr>
      </w:pPr>
      <w:r>
        <w:rPr>
          <w:rStyle w:val="FootnoteReference"/>
        </w:rPr>
        <w:footnoteRef/>
      </w:r>
      <w:r>
        <w:t xml:space="preserve"> </w:t>
      </w:r>
      <w:r w:rsidRPr="004667A5">
        <w:t>Note: this evidence has not undergone a strict systematic review process (secondary outcomes were only extracted from studies that reported one or more primary outcomes)</w:t>
      </w:r>
      <w:r>
        <w:t>;</w:t>
      </w:r>
      <w:r w:rsidRPr="004667A5">
        <w:t xml:space="preserve"> therefore</w:t>
      </w:r>
      <w:r>
        <w:t>,</w:t>
      </w:r>
      <w:r w:rsidRPr="004667A5">
        <w:t xml:space="preserve"> these results should be interpreted with caution.</w:t>
      </w:r>
    </w:p>
  </w:footnote>
  <w:footnote w:id="37">
    <w:p w14:paraId="4DA9030E" w14:textId="77777777" w:rsidR="000F7A9B" w:rsidRDefault="000F7A9B" w:rsidP="005407AD">
      <w:pPr>
        <w:pStyle w:val="FootnoteText"/>
        <w:rPr>
          <w:lang w:val="en-US"/>
        </w:rPr>
      </w:pPr>
      <w:r>
        <w:rPr>
          <w:rStyle w:val="FootnoteReference"/>
        </w:rPr>
        <w:footnoteRef/>
      </w:r>
      <w:r>
        <w:t xml:space="preserve"> Note: this evidence has not undergone a strict systematic review process (secondary outcomes were only extracted from studies that reported one or more primary outcomes); therefore, these results should be interpreted with caution.</w:t>
      </w:r>
    </w:p>
  </w:footnote>
  <w:footnote w:id="38">
    <w:p w14:paraId="67E71756" w14:textId="77777777" w:rsidR="000F7A9B" w:rsidRDefault="000F7A9B" w:rsidP="005407AD">
      <w:pPr>
        <w:pStyle w:val="FootnoteText"/>
        <w:rPr>
          <w:lang w:val="en-US"/>
        </w:rPr>
      </w:pPr>
      <w:r>
        <w:rPr>
          <w:rStyle w:val="FootnoteReference"/>
        </w:rPr>
        <w:footnoteRef/>
      </w:r>
      <w:r>
        <w:t xml:space="preserve"> Note: this evidence has not undergone a strict systematic review process (secondary outcomes were only extracted from studies that reported one or more primary outcomes); therefore, these results should be interpreted with caution.</w:t>
      </w:r>
    </w:p>
  </w:footnote>
  <w:footnote w:id="39">
    <w:p w14:paraId="2FAAF061" w14:textId="0D899EFB" w:rsidR="000F7A9B" w:rsidRPr="004C4BB6" w:rsidRDefault="000F7A9B" w:rsidP="00082182">
      <w:pPr>
        <w:pStyle w:val="FootnoteText"/>
        <w:rPr>
          <w:lang w:val="en-US"/>
        </w:rPr>
      </w:pPr>
      <w:r>
        <w:rPr>
          <w:rStyle w:val="FootnoteReference"/>
        </w:rPr>
        <w:footnoteRef/>
      </w:r>
      <w:r>
        <w:t xml:space="preserve"> </w:t>
      </w:r>
      <w:r>
        <w:rPr>
          <w:lang w:val="en-US"/>
        </w:rPr>
        <w:t>Alan (2014)</w:t>
      </w:r>
      <w:r>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instrText xml:space="preserve"> ADDIN EN.CITE </w:instrText>
      </w:r>
      <w:r>
        <w:fldChar w:fldCharType="begin">
          <w:fldData xml:space="preserve">PEVuZE5vdGU+PENpdGU+PEF1dGhvcj5BbGFuPC9BdXRob3I+PFllYXI+MjAxNDwvWWVhcj48UmVj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</w:fldData>
        </w:fldChar>
      </w:r>
      <w:r>
        <w:instrText xml:space="preserve"> ADDIN EN.CITE.DATA </w:instrText>
      </w:r>
      <w:r>
        <w:fldChar w:fldCharType="end"/>
      </w:r>
      <w:r>
        <w:fldChar w:fldCharType="separate"/>
      </w:r>
      <w:r w:rsidRPr="000E261C">
        <w:rPr>
          <w:noProof/>
          <w:vertAlign w:val="superscript"/>
        </w:rPr>
        <w:t>309</w:t>
      </w:r>
      <w:r>
        <w:fldChar w:fldCharType="end"/>
      </w:r>
      <w:r>
        <w:rPr>
          <w:lang w:val="en-US"/>
        </w:rPr>
        <w:t xml:space="preserve"> was not included in the meta-analysis as a composite outcome was reported.</w:t>
      </w:r>
    </w:p>
  </w:footnote>
  <w:footnote w:id="40">
    <w:p w14:paraId="4BD48BBC" w14:textId="77777777" w:rsidR="000F7A9B" w:rsidRPr="00F13BC1" w:rsidRDefault="000F7A9B">
      <w:pPr>
        <w:pStyle w:val="FootnoteText"/>
        <w:rPr>
          <w:lang w:val="en-US"/>
        </w:rPr>
      </w:pPr>
      <w:r>
        <w:rPr>
          <w:rStyle w:val="FootnoteReference"/>
        </w:rPr>
        <w:footnoteRef/>
      </w:r>
      <w:r>
        <w:t xml:space="preserve"> </w:t>
      </w:r>
      <w:r w:rsidRPr="00F13BC1">
        <w:t>Note: this evidence has not undergone a strict systematic review process (secondary outcomes were only extracted from studies that reported one or more primary outcomes) therefore these results should be interpreted with caution.</w:t>
      </w:r>
    </w:p>
  </w:footnote>
  <w:footnote w:id="41">
    <w:p w14:paraId="3401849D" w14:textId="77777777" w:rsidR="000F7A9B" w:rsidRPr="00EF1331" w:rsidRDefault="000F7A9B" w:rsidP="00082182">
      <w:pPr>
        <w:pStyle w:val="FootnoteText"/>
        <w:rPr>
          <w:lang w:val="en-US"/>
        </w:rPr>
      </w:pPr>
      <w:r>
        <w:rPr>
          <w:rStyle w:val="FootnoteReference"/>
        </w:rPr>
        <w:footnoteRef/>
      </w:r>
      <w:r>
        <w:t xml:space="preserve"> </w:t>
      </w:r>
      <w:r>
        <w:rPr>
          <w:rFonts w:eastAsia="Arial Unicode MS"/>
          <w:lang w:val="en-GB" w:eastAsia="ja-JP"/>
        </w:rPr>
        <w:t>Note: The systematic review by Rabe (2012) included Oh (2002) in a meta-analysis for IVH (all grades) only.</w:t>
      </w:r>
    </w:p>
  </w:footnote>
  <w:footnote w:id="42">
    <w:p w14:paraId="3949424B" w14:textId="6E412AE0" w:rsidR="000F7A9B" w:rsidRPr="00BF1164" w:rsidRDefault="000F7A9B">
      <w:pPr>
        <w:pStyle w:val="FootnoteText"/>
        <w:rPr>
          <w:lang w:val="en-US"/>
        </w:rPr>
      </w:pPr>
      <w:r>
        <w:rPr>
          <w:rStyle w:val="FootnoteReference"/>
        </w:rPr>
        <w:footnoteRef/>
      </w:r>
      <w:r>
        <w:t xml:space="preserve"> </w:t>
      </w:r>
      <w:r w:rsidRPr="00BF1164">
        <w:t>One RCT</w:t>
      </w:r>
      <w:r>
        <w:fldChar w:fldCharType="begin">
          <w:fldData xml:space="preserve">PEVuZE5vdGU+PENpdGU+PEF1dGhvcj5OYWtheWFtYTwvQXV0aG9yPjxZZWFyPjIwMTU8L1llYXI+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</w:fldData>
        </w:fldChar>
      </w:r>
      <w:r>
        <w:instrText xml:space="preserve"> ADDIN EN.CITE </w:instrText>
      </w:r>
      <w:r>
        <w:fldChar w:fldCharType="begin">
          <w:fldData xml:space="preserve">PEVuZE5vdGU+PENpdGU+PEF1dGhvcj5OYWtheWFtYTwvQXV0aG9yPjxZZWFyPjIwMTU8L1llYXI+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</w:fldData>
        </w:fldChar>
      </w:r>
      <w:r>
        <w:instrText xml:space="preserve"> ADDIN EN.CITE.DATA </w:instrText>
      </w:r>
      <w:r>
        <w:fldChar w:fldCharType="end"/>
      </w:r>
      <w:r>
        <w:fldChar w:fldCharType="separate"/>
      </w:r>
      <w:r w:rsidRPr="000E261C">
        <w:rPr>
          <w:noProof/>
          <w:vertAlign w:val="superscript"/>
        </w:rPr>
        <w:t>353</w:t>
      </w:r>
      <w:r>
        <w:fldChar w:fldCharType="end"/>
      </w:r>
      <w:r w:rsidRPr="00BF1164">
        <w:t>) published after the systematic review lite</w:t>
      </w:r>
      <w:r>
        <w:t>r</w:t>
      </w:r>
      <w:r w:rsidRPr="00BF1164">
        <w:t xml:space="preserve">ature search </w:t>
      </w:r>
      <w:r>
        <w:t xml:space="preserve">was identified that </w:t>
      </w:r>
      <w:r w:rsidRPr="00BF1164">
        <w:t xml:space="preserve">confirms current practice for thromboelastometry-guided intraoperative haemostatic management </w:t>
      </w:r>
      <w:r>
        <w:t xml:space="preserve">in </w:t>
      </w:r>
      <w:r w:rsidRPr="00BF1164">
        <w:t>reducing bleeding and red cell transfusion after paediatric cardiac surgery</w:t>
      </w:r>
      <w:r>
        <w:t>. T</w:t>
      </w:r>
      <w:r w:rsidRPr="00BF1164">
        <w:t xml:space="preserve">he </w:t>
      </w:r>
      <w:r>
        <w:t xml:space="preserve">published results by </w:t>
      </w:r>
      <w:r w:rsidRPr="00BF1164">
        <w:t xml:space="preserve">Nakayma (2015) will be included </w:t>
      </w:r>
      <w:r>
        <w:t xml:space="preserve">in the technical report </w:t>
      </w:r>
      <w:r w:rsidRPr="00BF1164">
        <w:t>when the module is reviewed and updated.</w:t>
      </w:r>
    </w:p>
  </w:footnote>
  <w:footnote w:id="43">
    <w:p w14:paraId="4A81071F" w14:textId="77777777" w:rsidR="000F7A9B" w:rsidRPr="00776D78" w:rsidRDefault="000F7A9B">
      <w:pPr>
        <w:pStyle w:val="FootnoteText"/>
        <w:rPr>
          <w:lang w:val="en-US"/>
        </w:rPr>
      </w:pPr>
      <w:r>
        <w:rPr>
          <w:rStyle w:val="FootnoteReference"/>
        </w:rPr>
        <w:footnoteRef/>
      </w:r>
      <w:r>
        <w:t xml:space="preserve"> </w:t>
      </w:r>
      <w:r w:rsidRPr="00776D78">
        <w:t>Analysis include</w:t>
      </w:r>
      <w:r>
        <w:t>d</w:t>
      </w:r>
      <w:r w:rsidRPr="00776D78">
        <w:t xml:space="preserve"> studies </w:t>
      </w:r>
      <w:r>
        <w:t xml:space="preserve">reported by </w:t>
      </w:r>
      <w:r w:rsidRPr="00776D78">
        <w:t>Boldt.</w:t>
      </w:r>
      <w:r>
        <w:t xml:space="preserve"> A </w:t>
      </w:r>
      <w:r w:rsidRPr="00776D78">
        <w:t xml:space="preserve">number of studies by Boldt have been retracted due to research misconduct, including lack of ethics approval and false data. </w:t>
      </w:r>
      <w:r>
        <w:t>Although</w:t>
      </w:r>
      <w:r w:rsidRPr="00776D78">
        <w:t xml:space="preserve"> the included studies have not been formally retracted,</w:t>
      </w:r>
      <w:r>
        <w:t xml:space="preserve"> </w:t>
      </w:r>
      <w:r w:rsidRPr="00776D78">
        <w:t>care should be taken in the interpretation of th</w:t>
      </w:r>
      <w:r>
        <w:t>e</w:t>
      </w:r>
      <w:r w:rsidRPr="00776D78">
        <w:t xml:space="preserve"> analysis</w:t>
      </w:r>
      <w:r>
        <w:t>.</w:t>
      </w:r>
    </w:p>
  </w:footnote>
  <w:footnote w:id="44">
    <w:p w14:paraId="52FAFBDD" w14:textId="77777777" w:rsidR="000F7A9B" w:rsidRPr="00776D78" w:rsidRDefault="000F7A9B" w:rsidP="00082182">
      <w:pPr>
        <w:pStyle w:val="FootnoteText"/>
        <w:rPr>
          <w:lang w:val="en-US"/>
        </w:rPr>
      </w:pPr>
      <w:r>
        <w:rPr>
          <w:rStyle w:val="FootnoteReference"/>
        </w:rPr>
        <w:footnoteRef/>
      </w:r>
      <w:r>
        <w:t xml:space="preserve"> </w:t>
      </w:r>
      <w:r w:rsidRPr="00776D78">
        <w:t>Analysis include</w:t>
      </w:r>
      <w:r>
        <w:t>d</w:t>
      </w:r>
      <w:r w:rsidRPr="00776D78">
        <w:t xml:space="preserve"> studies </w:t>
      </w:r>
      <w:r>
        <w:t xml:space="preserve">reported by </w:t>
      </w:r>
      <w:r w:rsidRPr="00FC7891">
        <w:t xml:space="preserve">Joachim </w:t>
      </w:r>
      <w:r w:rsidRPr="00776D78">
        <w:t>Boldt.</w:t>
      </w:r>
      <w:r>
        <w:t xml:space="preserve"> A </w:t>
      </w:r>
      <w:r w:rsidRPr="00776D78">
        <w:t xml:space="preserve">number of studies by Boldt have been retracted due to research misconduct, including lack of ethics approval and false data. </w:t>
      </w:r>
      <w:r>
        <w:t>Although</w:t>
      </w:r>
      <w:r w:rsidRPr="00776D78">
        <w:t xml:space="preserve"> the included studies have not been formally retracted,</w:t>
      </w:r>
      <w:r>
        <w:t xml:space="preserve"> </w:t>
      </w:r>
      <w:r w:rsidRPr="00776D78">
        <w:t>care should be taken in the interpretation of th</w:t>
      </w:r>
      <w:r>
        <w:t>e</w:t>
      </w:r>
      <w:r w:rsidRPr="00776D78">
        <w:t xml:space="preserve"> analysis</w:t>
      </w:r>
      <w:r>
        <w:t>.</w:t>
      </w:r>
    </w:p>
  </w:footnote>
  <w:footnote w:id="45">
    <w:p w14:paraId="019D31B1" w14:textId="77777777" w:rsidR="000F7A9B" w:rsidRPr="004D4DEA" w:rsidRDefault="000F7A9B">
      <w:pPr>
        <w:pStyle w:val="FootnoteText"/>
        <w:rPr>
          <w:lang w:val="en-US"/>
        </w:rPr>
      </w:pPr>
      <w:r>
        <w:rPr>
          <w:rStyle w:val="FootnoteReference"/>
        </w:rPr>
        <w:footnoteRef/>
      </w:r>
      <w:r>
        <w:t xml:space="preserve"> Only studies that assessed the use of rFVIIa in neonatal and paediatric patients undergoing </w:t>
      </w:r>
      <w:r w:rsidRPr="004D4DEA">
        <w:t xml:space="preserve">cardiac surgery </w:t>
      </w:r>
      <w:r>
        <w:t xml:space="preserve">or receiving </w:t>
      </w:r>
      <w:r w:rsidRPr="004D4DEA">
        <w:t xml:space="preserve">ECMO </w:t>
      </w:r>
      <w:r>
        <w:t>were includ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68EDA" w14:textId="77777777" w:rsidR="000F7A9B" w:rsidRPr="00E616E3" w:rsidRDefault="000F7A9B" w:rsidP="00E616E3">
    <w:pPr>
      <w:pStyle w:val="Header"/>
      <w:jc w:val="center"/>
      <w:rPr>
        <w:lang w:val="en-US"/>
      </w:rPr>
    </w:pPr>
    <w:r>
      <w:rPr>
        <w:lang w:val="en-US"/>
      </w:rPr>
      <w:t>**** DRAFT FOR PUBLIC CONSULTATION ****</w:t>
    </w:r>
  </w:p>
  <w:p w14:paraId="053EAD9E" w14:textId="7D0F0097" w:rsidR="000F7A9B" w:rsidRPr="00E616E3" w:rsidRDefault="000F7A9B" w:rsidP="00E616E3">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7D82E" w14:textId="4F82FB94" w:rsidR="000F7A9B" w:rsidRDefault="000F7A9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E899D" w14:textId="77777777" w:rsidR="000F7A9B" w:rsidRPr="00E616E3" w:rsidRDefault="000F7A9B" w:rsidP="00E616E3">
    <w:pPr>
      <w:pStyle w:val="Header"/>
      <w:jc w:val="center"/>
      <w:rPr>
        <w:lang w:val="en-US"/>
      </w:rPr>
    </w:pPr>
    <w:r>
      <w:rPr>
        <w:lang w:val="en-US"/>
      </w:rPr>
      <w:t>**** DRAFT FOR PUBLIC CONSULTATION ****</w:t>
    </w:r>
  </w:p>
  <w:p w14:paraId="75E4A26A" w14:textId="6EFA3ED8" w:rsidR="000F7A9B" w:rsidRDefault="000F7A9B" w:rsidP="004959C3">
    <w:pPr>
      <w:pStyle w:val="Header"/>
      <w:jc w:val="right"/>
    </w:pPr>
    <w:r>
      <w:t>Findings of systematic review</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CB8F7" w14:textId="332C8F52" w:rsidR="000F7A9B" w:rsidRDefault="000F7A9B">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5A635" w14:textId="59805B8B" w:rsidR="000F7A9B" w:rsidRDefault="000F7A9B"/>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1E95A" w14:textId="1149DBC2" w:rsidR="000F7A9B" w:rsidRDefault="000F7A9B"/>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4E83E" w14:textId="688FCAD4" w:rsidR="000F7A9B" w:rsidRDefault="000F7A9B">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0B5E7" w14:textId="2C44DAEF" w:rsidR="000F7A9B" w:rsidRDefault="000F7A9B">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FB4F9" w14:textId="77777777" w:rsidR="000F7A9B" w:rsidRPr="00E616E3" w:rsidRDefault="000F7A9B" w:rsidP="00E616E3">
    <w:pPr>
      <w:pStyle w:val="Header"/>
      <w:jc w:val="center"/>
      <w:rPr>
        <w:lang w:val="en-US"/>
      </w:rPr>
    </w:pPr>
    <w:r>
      <w:rPr>
        <w:lang w:val="en-US"/>
      </w:rPr>
      <w:t>**** DRAFT FOR PUBLIC CONSULTATION ****</w:t>
    </w:r>
  </w:p>
  <w:p w14:paraId="00369CDF" w14:textId="17894E1A" w:rsidR="000F7A9B" w:rsidRPr="003618DC" w:rsidRDefault="000F7A9B" w:rsidP="003131E2">
    <w:pPr>
      <w:pStyle w:val="HeaderTR"/>
    </w:pPr>
    <w:r>
      <w:t>Appendixes</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AEA5F9" w14:textId="77777777" w:rsidR="000F7A9B" w:rsidRPr="00E616E3" w:rsidRDefault="000F7A9B" w:rsidP="00E616E3">
    <w:pPr>
      <w:pStyle w:val="Header"/>
      <w:jc w:val="center"/>
      <w:rPr>
        <w:lang w:val="en-US"/>
      </w:rPr>
    </w:pPr>
    <w:r>
      <w:rPr>
        <w:lang w:val="en-US"/>
      </w:rPr>
      <w:t>**** DRAFT FOR PUBLIC CONSULTATION ****</w:t>
    </w:r>
  </w:p>
  <w:p w14:paraId="27B5C57B" w14:textId="386FA79C" w:rsidR="000F7A9B" w:rsidRPr="003618DC" w:rsidRDefault="000F7A9B" w:rsidP="003131E2">
    <w:pPr>
      <w:pStyle w:val="HeaderTR"/>
    </w:pPr>
    <w:r>
      <w:t>Appendix1: Research question structure</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2226B" w14:textId="77777777" w:rsidR="000F7A9B" w:rsidRPr="00E616E3" w:rsidRDefault="000F7A9B" w:rsidP="00E616E3">
    <w:pPr>
      <w:pStyle w:val="Header"/>
      <w:jc w:val="center"/>
      <w:rPr>
        <w:lang w:val="en-US"/>
      </w:rPr>
    </w:pPr>
    <w:r>
      <w:rPr>
        <w:lang w:val="en-US"/>
      </w:rPr>
      <w:t>**** DRAFT FOR PUBLIC CONSULTATION ****</w:t>
    </w:r>
  </w:p>
  <w:p w14:paraId="0FA3BCAE" w14:textId="2E7DD4E1" w:rsidR="000F7A9B" w:rsidRPr="003618DC" w:rsidRDefault="000F7A9B" w:rsidP="003131E2">
    <w:pPr>
      <w:pStyle w:val="HeaderTR"/>
    </w:pPr>
    <w:r>
      <w:t>Appendix 2: Quality assessment form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5B9138" w14:textId="77777777" w:rsidR="000F7A9B" w:rsidRPr="00E616E3" w:rsidRDefault="000F7A9B" w:rsidP="00E616E3">
    <w:pPr>
      <w:pStyle w:val="Header"/>
      <w:jc w:val="center"/>
      <w:rPr>
        <w:lang w:val="en-US"/>
      </w:rPr>
    </w:pPr>
    <w:r>
      <w:rPr>
        <w:lang w:val="en-US"/>
      </w:rPr>
      <w:t>**** DRAFT FOR PUBLIC CONSULTATION ****</w:t>
    </w:r>
  </w:p>
  <w:p w14:paraId="75FE88CB" w14:textId="5B00ED99" w:rsidR="000F7A9B" w:rsidRDefault="000F7A9B">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8F1800" w14:textId="77777777" w:rsidR="000F7A9B" w:rsidRPr="00E616E3" w:rsidRDefault="000F7A9B" w:rsidP="00E616E3">
    <w:pPr>
      <w:pStyle w:val="Header"/>
      <w:jc w:val="center"/>
      <w:rPr>
        <w:lang w:val="en-US"/>
      </w:rPr>
    </w:pPr>
    <w:r>
      <w:rPr>
        <w:lang w:val="en-US"/>
      </w:rPr>
      <w:t>**** DRAFT FOR PUBLIC CONSULTATION ****</w:t>
    </w:r>
  </w:p>
  <w:p w14:paraId="640F7DED" w14:textId="55D19E0D" w:rsidR="000F7A9B" w:rsidRPr="003618DC" w:rsidRDefault="000F7A9B" w:rsidP="003131E2">
    <w:pPr>
      <w:pStyle w:val="HeaderTR"/>
    </w:pPr>
    <w:r>
      <w:t>Appendix 3: NHMRC Evidence statement form</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86328" w14:textId="77777777" w:rsidR="000F7A9B" w:rsidRPr="00E616E3" w:rsidRDefault="000F7A9B" w:rsidP="00E616E3">
    <w:pPr>
      <w:pStyle w:val="Header"/>
      <w:jc w:val="center"/>
      <w:rPr>
        <w:lang w:val="en-US"/>
      </w:rPr>
    </w:pPr>
    <w:r>
      <w:rPr>
        <w:lang w:val="en-US"/>
      </w:rPr>
      <w:t>**** DRAFT FOR PUBLIC CONSULTATION ****</w:t>
    </w:r>
  </w:p>
  <w:p w14:paraId="51D19F44" w14:textId="65A93FBF" w:rsidR="000F7A9B" w:rsidRPr="003618DC" w:rsidRDefault="000F7A9B" w:rsidP="003131E2">
    <w:pPr>
      <w:pStyle w:val="HeaderTR"/>
    </w:pPr>
    <w:r>
      <w:t>Appendix 4: Consensus process</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0E75A" w14:textId="77777777" w:rsidR="000F7A9B" w:rsidRPr="00E616E3" w:rsidRDefault="000F7A9B" w:rsidP="00E616E3">
    <w:pPr>
      <w:pStyle w:val="Header"/>
      <w:jc w:val="center"/>
      <w:rPr>
        <w:lang w:val="en-US"/>
      </w:rPr>
    </w:pPr>
    <w:r>
      <w:rPr>
        <w:lang w:val="en-US"/>
      </w:rPr>
      <w:t>**** DRAFT FOR PUBLIC CONSULTATION ****</w:t>
    </w:r>
  </w:p>
  <w:p w14:paraId="4F71C26E" w14:textId="28FF793A" w:rsidR="000F7A9B" w:rsidRPr="003618DC" w:rsidRDefault="000F7A9B" w:rsidP="003131E2">
    <w:pPr>
      <w:pStyle w:val="HeaderTR"/>
    </w:pPr>
    <w:r>
      <w:t>Referenc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EF7A0" w14:textId="77777777" w:rsidR="000F7A9B" w:rsidRPr="00E616E3" w:rsidRDefault="000F7A9B" w:rsidP="00E616E3">
    <w:pPr>
      <w:pStyle w:val="Header"/>
      <w:jc w:val="center"/>
      <w:rPr>
        <w:lang w:val="en-US"/>
      </w:rPr>
    </w:pPr>
    <w:r>
      <w:rPr>
        <w:lang w:val="en-US"/>
      </w:rPr>
      <w:t>**** DRAFT FOR PUBLIC CONSULTATION ****</w:t>
    </w:r>
  </w:p>
  <w:p w14:paraId="58CFB7EC" w14:textId="3582137E" w:rsidR="000F7A9B" w:rsidRDefault="000F7A9B" w:rsidP="004959C3">
    <w:pPr>
      <w:pStyle w:val="Header"/>
      <w:jc w:val="right"/>
    </w:pPr>
    <w:r>
      <w:t>Conten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1962E" w14:textId="36ED802A" w:rsidR="000F7A9B" w:rsidRDefault="000F7A9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E7D48" w14:textId="77777777" w:rsidR="000F7A9B" w:rsidRPr="00E616E3" w:rsidRDefault="000F7A9B" w:rsidP="00E616E3">
    <w:pPr>
      <w:pStyle w:val="Header"/>
      <w:jc w:val="center"/>
      <w:rPr>
        <w:lang w:val="en-US"/>
      </w:rPr>
    </w:pPr>
    <w:r>
      <w:rPr>
        <w:lang w:val="en-US"/>
      </w:rPr>
      <w:t>**** DRAFT FOR PUBLIC CONSULTATION ****</w:t>
    </w:r>
  </w:p>
  <w:p w14:paraId="19151835" w14:textId="505A8986" w:rsidR="000F7A9B" w:rsidRDefault="000F7A9B" w:rsidP="004959C3">
    <w:pPr>
      <w:pStyle w:val="Header"/>
      <w:jc w:val="right"/>
    </w:pPr>
    <w:r>
      <w:t>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63CD4" w14:textId="7EEF21B8" w:rsidR="000F7A9B" w:rsidRDefault="000F7A9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DE2ED" w14:textId="7E526ABC" w:rsidR="000F7A9B" w:rsidRDefault="000F7A9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909ED" w14:textId="77777777" w:rsidR="000F7A9B" w:rsidRPr="00E616E3" w:rsidRDefault="000F7A9B" w:rsidP="00E616E3">
    <w:pPr>
      <w:pStyle w:val="Header"/>
      <w:jc w:val="center"/>
      <w:rPr>
        <w:lang w:val="en-US"/>
      </w:rPr>
    </w:pPr>
    <w:r>
      <w:rPr>
        <w:lang w:val="en-US"/>
      </w:rPr>
      <w:t>**** DRAFT FOR PUBLIC CONSULTATION ****</w:t>
    </w:r>
  </w:p>
  <w:p w14:paraId="561CB988" w14:textId="3AD5B279" w:rsidR="000F7A9B" w:rsidRDefault="000F7A9B" w:rsidP="004959C3">
    <w:pPr>
      <w:pStyle w:val="Header"/>
      <w:jc w:val="right"/>
    </w:pPr>
    <w:r>
      <w:t>Method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E14BC" w14:textId="3C5AB159" w:rsidR="000F7A9B" w:rsidRDefault="000F7A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F881F2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746A5E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E7124822"/>
    <w:lvl w:ilvl="0">
      <w:start w:val="1"/>
      <w:numFmt w:val="decimal"/>
      <w:pStyle w:val="ListNumber3"/>
      <w:lvlText w:val="%1."/>
      <w:lvlJc w:val="left"/>
      <w:pPr>
        <w:tabs>
          <w:tab w:val="num" w:pos="926"/>
        </w:tabs>
        <w:ind w:left="926" w:hanging="360"/>
      </w:pPr>
    </w:lvl>
  </w:abstractNum>
  <w:abstractNum w:abstractNumId="3">
    <w:nsid w:val="FFFFFF7F"/>
    <w:multiLevelType w:val="singleLevel"/>
    <w:tmpl w:val="3594F60C"/>
    <w:lvl w:ilvl="0">
      <w:start w:val="1"/>
      <w:numFmt w:val="decimal"/>
      <w:pStyle w:val="ListNumber2"/>
      <w:lvlText w:val="%1."/>
      <w:lvlJc w:val="left"/>
      <w:pPr>
        <w:tabs>
          <w:tab w:val="num" w:pos="643"/>
        </w:tabs>
        <w:ind w:left="643" w:hanging="360"/>
      </w:pPr>
    </w:lvl>
  </w:abstractNum>
  <w:abstractNum w:abstractNumId="4">
    <w:nsid w:val="FFFFFF80"/>
    <w:multiLevelType w:val="singleLevel"/>
    <w:tmpl w:val="E47E677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82B2880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8AAEA6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7F4CEB60"/>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45A0310"/>
    <w:lvl w:ilvl="0">
      <w:start w:val="1"/>
      <w:numFmt w:val="decimal"/>
      <w:pStyle w:val="ListNumber"/>
      <w:lvlText w:val="%1."/>
      <w:lvlJc w:val="left"/>
      <w:pPr>
        <w:tabs>
          <w:tab w:val="num" w:pos="360"/>
        </w:tabs>
        <w:ind w:left="360" w:hanging="360"/>
      </w:pPr>
    </w:lvl>
  </w:abstractNum>
  <w:abstractNum w:abstractNumId="9">
    <w:nsid w:val="FFFFFF89"/>
    <w:multiLevelType w:val="singleLevel"/>
    <w:tmpl w:val="9B5CB8F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6455F8"/>
    <w:multiLevelType w:val="hybridMultilevel"/>
    <w:tmpl w:val="1D440624"/>
    <w:lvl w:ilvl="0" w:tplc="76481544">
      <w:start w:val="1"/>
      <w:numFmt w:val="decimal"/>
      <w:pStyle w:val="Evidencenumberedlist"/>
      <w:lvlText w:val="%1."/>
      <w:lvlJc w:val="left"/>
      <w:pPr>
        <w:tabs>
          <w:tab w:val="num" w:pos="720"/>
        </w:tabs>
        <w:ind w:left="1100" w:hanging="380"/>
      </w:pPr>
      <w:rPr>
        <w:rFonts w:ascii="Calibri" w:hAnsi="Calibri" w:cs="Times New Roman" w:hint="default"/>
        <w:color w:val="auto"/>
        <w:sz w:val="22"/>
      </w:rPr>
    </w:lvl>
    <w:lvl w:ilvl="1" w:tplc="04090003" w:tentative="1">
      <w:start w:val="1"/>
      <w:numFmt w:val="bullet"/>
      <w:lvlText w:val="o"/>
      <w:lvlJc w:val="left"/>
      <w:pPr>
        <w:tabs>
          <w:tab w:val="num" w:pos="2347"/>
        </w:tabs>
        <w:ind w:left="2347" w:hanging="360"/>
      </w:pPr>
      <w:rPr>
        <w:rFonts w:ascii="Courier New" w:hAnsi="Courier New" w:hint="default"/>
      </w:rPr>
    </w:lvl>
    <w:lvl w:ilvl="2" w:tplc="04090005" w:tentative="1">
      <w:start w:val="1"/>
      <w:numFmt w:val="bullet"/>
      <w:lvlText w:val=""/>
      <w:lvlJc w:val="left"/>
      <w:pPr>
        <w:tabs>
          <w:tab w:val="num" w:pos="3067"/>
        </w:tabs>
        <w:ind w:left="3067" w:hanging="360"/>
      </w:pPr>
      <w:rPr>
        <w:rFonts w:ascii="Wingdings" w:hAnsi="Wingdings" w:hint="default"/>
      </w:rPr>
    </w:lvl>
    <w:lvl w:ilvl="3" w:tplc="04090001" w:tentative="1">
      <w:start w:val="1"/>
      <w:numFmt w:val="bullet"/>
      <w:lvlText w:val=""/>
      <w:lvlJc w:val="left"/>
      <w:pPr>
        <w:tabs>
          <w:tab w:val="num" w:pos="3787"/>
        </w:tabs>
        <w:ind w:left="3787" w:hanging="360"/>
      </w:pPr>
      <w:rPr>
        <w:rFonts w:ascii="Symbol" w:hAnsi="Symbol" w:hint="default"/>
      </w:rPr>
    </w:lvl>
    <w:lvl w:ilvl="4" w:tplc="04090003" w:tentative="1">
      <w:start w:val="1"/>
      <w:numFmt w:val="bullet"/>
      <w:lvlText w:val="o"/>
      <w:lvlJc w:val="left"/>
      <w:pPr>
        <w:tabs>
          <w:tab w:val="num" w:pos="4507"/>
        </w:tabs>
        <w:ind w:left="4507" w:hanging="360"/>
      </w:pPr>
      <w:rPr>
        <w:rFonts w:ascii="Courier New" w:hAnsi="Courier New" w:hint="default"/>
      </w:rPr>
    </w:lvl>
    <w:lvl w:ilvl="5" w:tplc="04090005" w:tentative="1">
      <w:start w:val="1"/>
      <w:numFmt w:val="bullet"/>
      <w:lvlText w:val=""/>
      <w:lvlJc w:val="left"/>
      <w:pPr>
        <w:tabs>
          <w:tab w:val="num" w:pos="5227"/>
        </w:tabs>
        <w:ind w:left="5227" w:hanging="360"/>
      </w:pPr>
      <w:rPr>
        <w:rFonts w:ascii="Wingdings" w:hAnsi="Wingdings" w:hint="default"/>
      </w:rPr>
    </w:lvl>
    <w:lvl w:ilvl="6" w:tplc="04090001" w:tentative="1">
      <w:start w:val="1"/>
      <w:numFmt w:val="bullet"/>
      <w:lvlText w:val=""/>
      <w:lvlJc w:val="left"/>
      <w:pPr>
        <w:tabs>
          <w:tab w:val="num" w:pos="5947"/>
        </w:tabs>
        <w:ind w:left="5947" w:hanging="360"/>
      </w:pPr>
      <w:rPr>
        <w:rFonts w:ascii="Symbol" w:hAnsi="Symbol" w:hint="default"/>
      </w:rPr>
    </w:lvl>
    <w:lvl w:ilvl="7" w:tplc="04090003" w:tentative="1">
      <w:start w:val="1"/>
      <w:numFmt w:val="bullet"/>
      <w:lvlText w:val="o"/>
      <w:lvlJc w:val="left"/>
      <w:pPr>
        <w:tabs>
          <w:tab w:val="num" w:pos="6667"/>
        </w:tabs>
        <w:ind w:left="6667" w:hanging="360"/>
      </w:pPr>
      <w:rPr>
        <w:rFonts w:ascii="Courier New" w:hAnsi="Courier New" w:hint="default"/>
      </w:rPr>
    </w:lvl>
    <w:lvl w:ilvl="8" w:tplc="04090005" w:tentative="1">
      <w:start w:val="1"/>
      <w:numFmt w:val="bullet"/>
      <w:lvlText w:val=""/>
      <w:lvlJc w:val="left"/>
      <w:pPr>
        <w:tabs>
          <w:tab w:val="num" w:pos="7387"/>
        </w:tabs>
        <w:ind w:left="7387" w:hanging="360"/>
      </w:pPr>
      <w:rPr>
        <w:rFonts w:ascii="Wingdings" w:hAnsi="Wingdings" w:hint="default"/>
      </w:rPr>
    </w:lvl>
  </w:abstractNum>
  <w:abstractNum w:abstractNumId="11">
    <w:nsid w:val="0E701C6E"/>
    <w:multiLevelType w:val="hybridMultilevel"/>
    <w:tmpl w:val="E16A2B58"/>
    <w:lvl w:ilvl="0" w:tplc="AF9EAF9E">
      <w:start w:val="1"/>
      <w:numFmt w:val="decimal"/>
      <w:lvlText w:val="%1."/>
      <w:lvlJc w:val="left"/>
      <w:pPr>
        <w:tabs>
          <w:tab w:val="num" w:pos="720"/>
        </w:tabs>
        <w:ind w:left="720" w:hanging="360"/>
      </w:pPr>
      <w:rPr>
        <w:color w:val="00000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1059564A"/>
    <w:multiLevelType w:val="hybridMultilevel"/>
    <w:tmpl w:val="1FB850F4"/>
    <w:lvl w:ilvl="0" w:tplc="305A59BE">
      <w:start w:val="1"/>
      <w:numFmt w:val="bullet"/>
      <w:pStyle w:val="Bullet12"/>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3457221"/>
    <w:multiLevelType w:val="hybridMultilevel"/>
    <w:tmpl w:val="323473AA"/>
    <w:lvl w:ilvl="0" w:tplc="C1C64960">
      <w:start w:val="1"/>
      <w:numFmt w:val="bullet"/>
      <w:pStyle w:val="Table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0C00CC"/>
    <w:multiLevelType w:val="hybridMultilevel"/>
    <w:tmpl w:val="492A2F6E"/>
    <w:lvl w:ilvl="0" w:tplc="F8D0FAC2">
      <w:start w:val="1"/>
      <w:numFmt w:val="decimal"/>
      <w:pStyle w:val="BodyTextnumberedlist"/>
      <w:lvlText w:val="%1."/>
      <w:lvlJc w:val="left"/>
      <w:pPr>
        <w:tabs>
          <w:tab w:val="num" w:pos="1208"/>
        </w:tabs>
        <w:ind w:left="851"/>
      </w:pPr>
      <w:rPr>
        <w:rFonts w:cs="Times New Roman" w:hint="default"/>
      </w:rPr>
    </w:lvl>
    <w:lvl w:ilvl="1" w:tplc="04090019" w:tentative="1">
      <w:start w:val="1"/>
      <w:numFmt w:val="lowerLetter"/>
      <w:lvlText w:val="%2."/>
      <w:lvlJc w:val="left"/>
      <w:pPr>
        <w:tabs>
          <w:tab w:val="num" w:pos="1571"/>
        </w:tabs>
        <w:ind w:left="1571" w:hanging="360"/>
      </w:pPr>
      <w:rPr>
        <w:rFonts w:cs="Times New Roman"/>
      </w:rPr>
    </w:lvl>
    <w:lvl w:ilvl="2" w:tplc="0409001B" w:tentative="1">
      <w:start w:val="1"/>
      <w:numFmt w:val="lowerRoman"/>
      <w:lvlText w:val="%3."/>
      <w:lvlJc w:val="right"/>
      <w:pPr>
        <w:tabs>
          <w:tab w:val="num" w:pos="2291"/>
        </w:tabs>
        <w:ind w:left="2291" w:hanging="180"/>
      </w:pPr>
      <w:rPr>
        <w:rFonts w:cs="Times New Roman"/>
      </w:rPr>
    </w:lvl>
    <w:lvl w:ilvl="3" w:tplc="0409000F" w:tentative="1">
      <w:start w:val="1"/>
      <w:numFmt w:val="decimal"/>
      <w:lvlText w:val="%4."/>
      <w:lvlJc w:val="left"/>
      <w:pPr>
        <w:tabs>
          <w:tab w:val="num" w:pos="3011"/>
        </w:tabs>
        <w:ind w:left="3011" w:hanging="360"/>
      </w:pPr>
      <w:rPr>
        <w:rFonts w:cs="Times New Roman"/>
      </w:rPr>
    </w:lvl>
    <w:lvl w:ilvl="4" w:tplc="04090019" w:tentative="1">
      <w:start w:val="1"/>
      <w:numFmt w:val="lowerLetter"/>
      <w:lvlText w:val="%5."/>
      <w:lvlJc w:val="left"/>
      <w:pPr>
        <w:tabs>
          <w:tab w:val="num" w:pos="3731"/>
        </w:tabs>
        <w:ind w:left="3731" w:hanging="360"/>
      </w:pPr>
      <w:rPr>
        <w:rFonts w:cs="Times New Roman"/>
      </w:rPr>
    </w:lvl>
    <w:lvl w:ilvl="5" w:tplc="0409001B" w:tentative="1">
      <w:start w:val="1"/>
      <w:numFmt w:val="lowerRoman"/>
      <w:lvlText w:val="%6."/>
      <w:lvlJc w:val="right"/>
      <w:pPr>
        <w:tabs>
          <w:tab w:val="num" w:pos="4451"/>
        </w:tabs>
        <w:ind w:left="4451" w:hanging="180"/>
      </w:pPr>
      <w:rPr>
        <w:rFonts w:cs="Times New Roman"/>
      </w:rPr>
    </w:lvl>
    <w:lvl w:ilvl="6" w:tplc="0409000F" w:tentative="1">
      <w:start w:val="1"/>
      <w:numFmt w:val="decimal"/>
      <w:lvlText w:val="%7."/>
      <w:lvlJc w:val="left"/>
      <w:pPr>
        <w:tabs>
          <w:tab w:val="num" w:pos="5171"/>
        </w:tabs>
        <w:ind w:left="5171" w:hanging="360"/>
      </w:pPr>
      <w:rPr>
        <w:rFonts w:cs="Times New Roman"/>
      </w:rPr>
    </w:lvl>
    <w:lvl w:ilvl="7" w:tplc="04090019" w:tentative="1">
      <w:start w:val="1"/>
      <w:numFmt w:val="lowerLetter"/>
      <w:lvlText w:val="%8."/>
      <w:lvlJc w:val="left"/>
      <w:pPr>
        <w:tabs>
          <w:tab w:val="num" w:pos="5891"/>
        </w:tabs>
        <w:ind w:left="5891" w:hanging="360"/>
      </w:pPr>
      <w:rPr>
        <w:rFonts w:cs="Times New Roman"/>
      </w:rPr>
    </w:lvl>
    <w:lvl w:ilvl="8" w:tplc="0409001B" w:tentative="1">
      <w:start w:val="1"/>
      <w:numFmt w:val="lowerRoman"/>
      <w:lvlText w:val="%9."/>
      <w:lvlJc w:val="right"/>
      <w:pPr>
        <w:tabs>
          <w:tab w:val="num" w:pos="6611"/>
        </w:tabs>
        <w:ind w:left="6611" w:hanging="180"/>
      </w:pPr>
      <w:rPr>
        <w:rFonts w:cs="Times New Roman"/>
      </w:rPr>
    </w:lvl>
  </w:abstractNum>
  <w:abstractNum w:abstractNumId="15">
    <w:nsid w:val="317E60A2"/>
    <w:multiLevelType w:val="hybridMultilevel"/>
    <w:tmpl w:val="4E7C5508"/>
    <w:lvl w:ilvl="0" w:tplc="83605EF4">
      <w:start w:val="1"/>
      <w:numFmt w:val="decimal"/>
      <w:pStyle w:val="ListNos0"/>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22C7181"/>
    <w:multiLevelType w:val="hybridMultilevel"/>
    <w:tmpl w:val="F962AA4C"/>
    <w:lvl w:ilvl="0" w:tplc="98F80EB4">
      <w:start w:val="1"/>
      <w:numFmt w:val="bullet"/>
      <w:pStyle w:val="Bodytextbullet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2E41A9E"/>
    <w:multiLevelType w:val="hybridMultilevel"/>
    <w:tmpl w:val="CD8863D2"/>
    <w:lvl w:ilvl="0" w:tplc="D81A12C8">
      <w:start w:val="1"/>
      <w:numFmt w:val="bullet"/>
      <w:pStyle w:val="Evidencebullets"/>
      <w:lvlText w:val=""/>
      <w:lvlJc w:val="left"/>
      <w:pPr>
        <w:tabs>
          <w:tab w:val="num" w:pos="340"/>
        </w:tabs>
        <w:ind w:left="1247" w:hanging="340"/>
      </w:pPr>
      <w:rPr>
        <w:rFonts w:ascii="Symbol" w:hAnsi="Symbol" w:hint="default"/>
        <w:sz w:val="22"/>
      </w:rPr>
    </w:lvl>
    <w:lvl w:ilvl="1" w:tplc="04090003" w:tentative="1">
      <w:start w:val="1"/>
      <w:numFmt w:val="bullet"/>
      <w:lvlText w:val="o"/>
      <w:lvlJc w:val="left"/>
      <w:pPr>
        <w:tabs>
          <w:tab w:val="num" w:pos="2347"/>
        </w:tabs>
        <w:ind w:left="2347" w:hanging="360"/>
      </w:pPr>
      <w:rPr>
        <w:rFonts w:ascii="Courier New" w:hAnsi="Courier New" w:hint="default"/>
      </w:rPr>
    </w:lvl>
    <w:lvl w:ilvl="2" w:tplc="04090005" w:tentative="1">
      <w:start w:val="1"/>
      <w:numFmt w:val="bullet"/>
      <w:lvlText w:val=""/>
      <w:lvlJc w:val="left"/>
      <w:pPr>
        <w:tabs>
          <w:tab w:val="num" w:pos="3067"/>
        </w:tabs>
        <w:ind w:left="3067" w:hanging="360"/>
      </w:pPr>
      <w:rPr>
        <w:rFonts w:ascii="Wingdings" w:hAnsi="Wingdings" w:hint="default"/>
      </w:rPr>
    </w:lvl>
    <w:lvl w:ilvl="3" w:tplc="04090001" w:tentative="1">
      <w:start w:val="1"/>
      <w:numFmt w:val="bullet"/>
      <w:lvlText w:val=""/>
      <w:lvlJc w:val="left"/>
      <w:pPr>
        <w:tabs>
          <w:tab w:val="num" w:pos="3787"/>
        </w:tabs>
        <w:ind w:left="3787" w:hanging="360"/>
      </w:pPr>
      <w:rPr>
        <w:rFonts w:ascii="Symbol" w:hAnsi="Symbol" w:hint="default"/>
      </w:rPr>
    </w:lvl>
    <w:lvl w:ilvl="4" w:tplc="04090003" w:tentative="1">
      <w:start w:val="1"/>
      <w:numFmt w:val="bullet"/>
      <w:lvlText w:val="o"/>
      <w:lvlJc w:val="left"/>
      <w:pPr>
        <w:tabs>
          <w:tab w:val="num" w:pos="4507"/>
        </w:tabs>
        <w:ind w:left="4507" w:hanging="360"/>
      </w:pPr>
      <w:rPr>
        <w:rFonts w:ascii="Courier New" w:hAnsi="Courier New" w:hint="default"/>
      </w:rPr>
    </w:lvl>
    <w:lvl w:ilvl="5" w:tplc="04090005" w:tentative="1">
      <w:start w:val="1"/>
      <w:numFmt w:val="bullet"/>
      <w:lvlText w:val=""/>
      <w:lvlJc w:val="left"/>
      <w:pPr>
        <w:tabs>
          <w:tab w:val="num" w:pos="5227"/>
        </w:tabs>
        <w:ind w:left="5227" w:hanging="360"/>
      </w:pPr>
      <w:rPr>
        <w:rFonts w:ascii="Wingdings" w:hAnsi="Wingdings" w:hint="default"/>
      </w:rPr>
    </w:lvl>
    <w:lvl w:ilvl="6" w:tplc="04090001" w:tentative="1">
      <w:start w:val="1"/>
      <w:numFmt w:val="bullet"/>
      <w:lvlText w:val=""/>
      <w:lvlJc w:val="left"/>
      <w:pPr>
        <w:tabs>
          <w:tab w:val="num" w:pos="5947"/>
        </w:tabs>
        <w:ind w:left="5947" w:hanging="360"/>
      </w:pPr>
      <w:rPr>
        <w:rFonts w:ascii="Symbol" w:hAnsi="Symbol" w:hint="default"/>
      </w:rPr>
    </w:lvl>
    <w:lvl w:ilvl="7" w:tplc="04090003" w:tentative="1">
      <w:start w:val="1"/>
      <w:numFmt w:val="bullet"/>
      <w:lvlText w:val="o"/>
      <w:lvlJc w:val="left"/>
      <w:pPr>
        <w:tabs>
          <w:tab w:val="num" w:pos="6667"/>
        </w:tabs>
        <w:ind w:left="6667" w:hanging="360"/>
      </w:pPr>
      <w:rPr>
        <w:rFonts w:ascii="Courier New" w:hAnsi="Courier New" w:hint="default"/>
      </w:rPr>
    </w:lvl>
    <w:lvl w:ilvl="8" w:tplc="04090005" w:tentative="1">
      <w:start w:val="1"/>
      <w:numFmt w:val="bullet"/>
      <w:lvlText w:val=""/>
      <w:lvlJc w:val="left"/>
      <w:pPr>
        <w:tabs>
          <w:tab w:val="num" w:pos="7387"/>
        </w:tabs>
        <w:ind w:left="7387" w:hanging="360"/>
      </w:pPr>
      <w:rPr>
        <w:rFonts w:ascii="Wingdings" w:hAnsi="Wingdings" w:hint="default"/>
      </w:rPr>
    </w:lvl>
  </w:abstractNum>
  <w:abstractNum w:abstractNumId="18">
    <w:nsid w:val="35466F4C"/>
    <w:multiLevelType w:val="hybridMultilevel"/>
    <w:tmpl w:val="44307596"/>
    <w:lvl w:ilvl="0" w:tplc="8E50126E">
      <w:start w:val="1"/>
      <w:numFmt w:val="bullet"/>
      <w:pStyle w:val="Tabletextbullet"/>
      <w:lvlText w:val=""/>
      <w:lvlJc w:val="left"/>
      <w:pPr>
        <w:tabs>
          <w:tab w:val="num" w:pos="187"/>
        </w:tabs>
        <w:ind w:left="187" w:hanging="187"/>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CCC2898"/>
    <w:multiLevelType w:val="hybridMultilevel"/>
    <w:tmpl w:val="48148906"/>
    <w:lvl w:ilvl="0" w:tplc="D3AE73D6">
      <w:start w:val="1"/>
      <w:numFmt w:val="lowerLetter"/>
      <w:pStyle w:val="Chaptersub-headings"/>
      <w:lvlText w:val="%1."/>
      <w:lvlJc w:val="right"/>
      <w:pPr>
        <w:ind w:left="2138" w:hanging="360"/>
      </w:pPr>
      <w:rPr>
        <w:rFonts w:hint="default"/>
        <w:sz w:val="20"/>
        <w:szCs w:val="2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nsid w:val="47F36AD6"/>
    <w:multiLevelType w:val="hybridMultilevel"/>
    <w:tmpl w:val="EEDC131A"/>
    <w:lvl w:ilvl="0" w:tplc="AA866E50">
      <w:start w:val="1"/>
      <w:numFmt w:val="bullet"/>
      <w:pStyle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D0C1DA1"/>
    <w:multiLevelType w:val="hybridMultilevel"/>
    <w:tmpl w:val="2B14F538"/>
    <w:lvl w:ilvl="0" w:tplc="022A6116">
      <w:start w:val="1"/>
      <w:numFmt w:val="bullet"/>
      <w:pStyle w:val="Bullet6"/>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nsid w:val="5027235D"/>
    <w:multiLevelType w:val="multilevel"/>
    <w:tmpl w:val="9288E972"/>
    <w:lvl w:ilvl="0">
      <w:start w:val="1"/>
      <w:numFmt w:val="decimal"/>
      <w:pStyle w:val="Tabletextnoindent"/>
      <w:lvlText w:val="ES1.%1"/>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510D2700"/>
    <w:multiLevelType w:val="hybridMultilevel"/>
    <w:tmpl w:val="A8229A98"/>
    <w:lvl w:ilvl="0" w:tplc="0C090001">
      <w:start w:val="1"/>
      <w:numFmt w:val="bullet"/>
      <w:lvlText w:val=""/>
      <w:lvlJc w:val="left"/>
      <w:pPr>
        <w:tabs>
          <w:tab w:val="num" w:pos="720"/>
        </w:tabs>
        <w:ind w:left="720" w:hanging="360"/>
      </w:pPr>
      <w:rPr>
        <w:rFonts w:ascii="Symbol" w:hAnsi="Symbol" w:hint="default"/>
      </w:rPr>
    </w:lvl>
    <w:lvl w:ilvl="1" w:tplc="C276AE5E">
      <w:start w:val="1"/>
      <w:numFmt w:val="bullet"/>
      <w:pStyle w:val="bulletlist"/>
      <w:lvlText w:val=""/>
      <w:lvlJc w:val="left"/>
      <w:pPr>
        <w:tabs>
          <w:tab w:val="num" w:pos="1440"/>
        </w:tabs>
        <w:ind w:left="1440" w:hanging="360"/>
      </w:pPr>
      <w:rPr>
        <w:rFonts w:ascii="Symbol" w:hAnsi="Symbol" w:hint="default"/>
        <w:sz w:val="18"/>
        <w:szCs w:val="18"/>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59E60964"/>
    <w:multiLevelType w:val="hybridMultilevel"/>
    <w:tmpl w:val="7F427B24"/>
    <w:lvl w:ilvl="0" w:tplc="B01EDF86">
      <w:start w:val="1"/>
      <w:numFmt w:val="bullet"/>
      <w:pStyle w:val="listbody"/>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nsid w:val="5C376983"/>
    <w:multiLevelType w:val="hybridMultilevel"/>
    <w:tmpl w:val="30F0ACB0"/>
    <w:lvl w:ilvl="0" w:tplc="D5A229A2">
      <w:start w:val="1"/>
      <w:numFmt w:val="bullet"/>
      <w:pStyle w:val="PP-bullet"/>
      <w:lvlText w:val=""/>
      <w:lvlJc w:val="left"/>
      <w:pPr>
        <w:ind w:left="501" w:hanging="360"/>
      </w:pPr>
      <w:rPr>
        <w:rFonts w:ascii="Symbol" w:hAnsi="Symbol" w:hint="default"/>
      </w:rPr>
    </w:lvl>
    <w:lvl w:ilvl="1" w:tplc="0C090003" w:tentative="1">
      <w:start w:val="1"/>
      <w:numFmt w:val="bullet"/>
      <w:lvlText w:val="o"/>
      <w:lvlJc w:val="left"/>
      <w:pPr>
        <w:ind w:left="1723" w:hanging="360"/>
      </w:pPr>
      <w:rPr>
        <w:rFonts w:ascii="Courier New" w:hAnsi="Courier New" w:cs="Courier New" w:hint="default"/>
      </w:rPr>
    </w:lvl>
    <w:lvl w:ilvl="2" w:tplc="0C090005" w:tentative="1">
      <w:start w:val="1"/>
      <w:numFmt w:val="bullet"/>
      <w:lvlText w:val=""/>
      <w:lvlJc w:val="left"/>
      <w:pPr>
        <w:ind w:left="2443" w:hanging="360"/>
      </w:pPr>
      <w:rPr>
        <w:rFonts w:ascii="Wingdings" w:hAnsi="Wingdings" w:hint="default"/>
      </w:rPr>
    </w:lvl>
    <w:lvl w:ilvl="3" w:tplc="0C090001" w:tentative="1">
      <w:start w:val="1"/>
      <w:numFmt w:val="bullet"/>
      <w:lvlText w:val=""/>
      <w:lvlJc w:val="left"/>
      <w:pPr>
        <w:ind w:left="3163" w:hanging="360"/>
      </w:pPr>
      <w:rPr>
        <w:rFonts w:ascii="Symbol" w:hAnsi="Symbol" w:hint="default"/>
      </w:rPr>
    </w:lvl>
    <w:lvl w:ilvl="4" w:tplc="0C090003" w:tentative="1">
      <w:start w:val="1"/>
      <w:numFmt w:val="bullet"/>
      <w:lvlText w:val="o"/>
      <w:lvlJc w:val="left"/>
      <w:pPr>
        <w:ind w:left="3883" w:hanging="360"/>
      </w:pPr>
      <w:rPr>
        <w:rFonts w:ascii="Courier New" w:hAnsi="Courier New" w:cs="Courier New" w:hint="default"/>
      </w:rPr>
    </w:lvl>
    <w:lvl w:ilvl="5" w:tplc="0C090005" w:tentative="1">
      <w:start w:val="1"/>
      <w:numFmt w:val="bullet"/>
      <w:lvlText w:val=""/>
      <w:lvlJc w:val="left"/>
      <w:pPr>
        <w:ind w:left="4603" w:hanging="360"/>
      </w:pPr>
      <w:rPr>
        <w:rFonts w:ascii="Wingdings" w:hAnsi="Wingdings" w:hint="default"/>
      </w:rPr>
    </w:lvl>
    <w:lvl w:ilvl="6" w:tplc="0C090001" w:tentative="1">
      <w:start w:val="1"/>
      <w:numFmt w:val="bullet"/>
      <w:lvlText w:val=""/>
      <w:lvlJc w:val="left"/>
      <w:pPr>
        <w:ind w:left="5323" w:hanging="360"/>
      </w:pPr>
      <w:rPr>
        <w:rFonts w:ascii="Symbol" w:hAnsi="Symbol" w:hint="default"/>
      </w:rPr>
    </w:lvl>
    <w:lvl w:ilvl="7" w:tplc="0C090003" w:tentative="1">
      <w:start w:val="1"/>
      <w:numFmt w:val="bullet"/>
      <w:lvlText w:val="o"/>
      <w:lvlJc w:val="left"/>
      <w:pPr>
        <w:ind w:left="6043" w:hanging="360"/>
      </w:pPr>
      <w:rPr>
        <w:rFonts w:ascii="Courier New" w:hAnsi="Courier New" w:cs="Courier New" w:hint="default"/>
      </w:rPr>
    </w:lvl>
    <w:lvl w:ilvl="8" w:tplc="0C090005" w:tentative="1">
      <w:start w:val="1"/>
      <w:numFmt w:val="bullet"/>
      <w:lvlText w:val=""/>
      <w:lvlJc w:val="left"/>
      <w:pPr>
        <w:ind w:left="6763" w:hanging="360"/>
      </w:pPr>
      <w:rPr>
        <w:rFonts w:ascii="Wingdings" w:hAnsi="Wingdings" w:hint="default"/>
      </w:rPr>
    </w:lvl>
  </w:abstractNum>
  <w:abstractNum w:abstractNumId="26">
    <w:nsid w:val="5D7B76F4"/>
    <w:multiLevelType w:val="hybridMultilevel"/>
    <w:tmpl w:val="80F81252"/>
    <w:lvl w:ilvl="0" w:tplc="430EF048">
      <w:start w:val="1"/>
      <w:numFmt w:val="bullet"/>
      <w:pStyle w:val="Dash6"/>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7">
    <w:nsid w:val="639506FB"/>
    <w:multiLevelType w:val="hybridMultilevel"/>
    <w:tmpl w:val="79F2A1C4"/>
    <w:lvl w:ilvl="0" w:tplc="373EAD64">
      <w:start w:val="1"/>
      <w:numFmt w:val="bullet"/>
      <w:pStyle w:val="Tabletextbullets"/>
      <w:lvlText w:val=""/>
      <w:lvlJc w:val="left"/>
      <w:pPr>
        <w:tabs>
          <w:tab w:val="num" w:pos="357"/>
        </w:tabs>
        <w:ind w:left="357" w:firstLine="363"/>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6337DEC"/>
    <w:multiLevelType w:val="hybridMultilevel"/>
    <w:tmpl w:val="B6A0A468"/>
    <w:lvl w:ilvl="0" w:tplc="FC64177A">
      <w:start w:val="1"/>
      <w:numFmt w:val="decimal"/>
      <w:pStyle w:val="TableListNos"/>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680E3973"/>
    <w:multiLevelType w:val="multilevel"/>
    <w:tmpl w:val="F68E6094"/>
    <w:lvl w:ilvl="0">
      <w:start w:val="1"/>
      <w:numFmt w:val="decimal"/>
      <w:lvlText w:val="ES2.%1"/>
      <w:lvlJc w:val="left"/>
      <w:pPr>
        <w:ind w:left="360" w:hanging="360"/>
      </w:pPr>
      <w:rPr>
        <w:rFonts w:hint="default"/>
        <w:b w:val="0"/>
        <w:color w:val="auto"/>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6A5E60E6"/>
    <w:multiLevelType w:val="multilevel"/>
    <w:tmpl w:val="22DEF41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4Num"/>
      <w:lvlText w:val="%1.%2.%3.%4"/>
      <w:lvlJc w:val="left"/>
      <w:pPr>
        <w:ind w:left="122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72324729"/>
    <w:multiLevelType w:val="hybridMultilevel"/>
    <w:tmpl w:val="55528C72"/>
    <w:lvl w:ilvl="0" w:tplc="09D474EE">
      <w:start w:val="1"/>
      <w:numFmt w:val="decimal"/>
      <w:lvlText w:val="ES4.%1"/>
      <w:lvlJc w:val="left"/>
      <w:pPr>
        <w:ind w:left="540" w:hanging="54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2">
    <w:nsid w:val="74A83275"/>
    <w:multiLevelType w:val="hybridMultilevel"/>
    <w:tmpl w:val="328EEC00"/>
    <w:lvl w:ilvl="0" w:tplc="98BCD712">
      <w:start w:val="1"/>
      <w:numFmt w:val="decimal"/>
      <w:lvlText w:val="ES3.%1"/>
      <w:lvlJc w:val="left"/>
      <w:pPr>
        <w:ind w:left="45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nsid w:val="78DC5AAA"/>
    <w:multiLevelType w:val="multilevel"/>
    <w:tmpl w:val="BD6C48D4"/>
    <w:lvl w:ilvl="0">
      <w:start w:val="1"/>
      <w:numFmt w:val="decimal"/>
      <w:pStyle w:val="PP1-bull"/>
      <w:lvlText w:val="PP%1."/>
      <w:lvlJc w:val="left"/>
      <w:pPr>
        <w:tabs>
          <w:tab w:val="num" w:pos="360"/>
        </w:tabs>
        <w:ind w:left="36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34">
    <w:nsid w:val="78E81FDC"/>
    <w:multiLevelType w:val="hybridMultilevel"/>
    <w:tmpl w:val="D5C698E8"/>
    <w:lvl w:ilvl="0" w:tplc="A79EC4F8">
      <w:start w:val="1"/>
      <w:numFmt w:val="bullet"/>
      <w:lvlText w:val="•"/>
      <w:lvlJc w:val="left"/>
      <w:pPr>
        <w:tabs>
          <w:tab w:val="num" w:pos="-1080"/>
        </w:tabs>
        <w:ind w:left="-1080" w:hanging="360"/>
      </w:pPr>
    </w:lvl>
    <w:lvl w:ilvl="1" w:tplc="0C090003">
      <w:start w:val="1"/>
      <w:numFmt w:val="bullet"/>
      <w:lvlText w:val="o"/>
      <w:lvlJc w:val="left"/>
      <w:pPr>
        <w:tabs>
          <w:tab w:val="num" w:pos="0"/>
        </w:tabs>
        <w:ind w:left="0" w:hanging="360"/>
      </w:pPr>
      <w:rPr>
        <w:rFonts w:ascii="Courier New" w:hAnsi="Courier New" w:cs="Courier New" w:hint="default"/>
      </w:rPr>
    </w:lvl>
    <w:lvl w:ilvl="2" w:tplc="0C090005">
      <w:start w:val="1"/>
      <w:numFmt w:val="bullet"/>
      <w:lvlText w:val=""/>
      <w:lvlJc w:val="left"/>
      <w:pPr>
        <w:tabs>
          <w:tab w:val="num" w:pos="720"/>
        </w:tabs>
        <w:ind w:left="720" w:hanging="360"/>
      </w:pPr>
      <w:rPr>
        <w:rFonts w:ascii="Wingdings" w:hAnsi="Wingdings" w:hint="default"/>
      </w:rPr>
    </w:lvl>
    <w:lvl w:ilvl="3" w:tplc="0C090001">
      <w:start w:val="1"/>
      <w:numFmt w:val="bullet"/>
      <w:lvlText w:val=""/>
      <w:lvlJc w:val="left"/>
      <w:pPr>
        <w:tabs>
          <w:tab w:val="num" w:pos="1440"/>
        </w:tabs>
        <w:ind w:left="1440" w:hanging="360"/>
      </w:pPr>
      <w:rPr>
        <w:rFonts w:ascii="Symbol" w:hAnsi="Symbol" w:hint="default"/>
      </w:rPr>
    </w:lvl>
    <w:lvl w:ilvl="4" w:tplc="0C090003">
      <w:start w:val="1"/>
      <w:numFmt w:val="bullet"/>
      <w:lvlText w:val="o"/>
      <w:lvlJc w:val="left"/>
      <w:pPr>
        <w:tabs>
          <w:tab w:val="num" w:pos="2160"/>
        </w:tabs>
        <w:ind w:left="2160" w:hanging="360"/>
      </w:pPr>
      <w:rPr>
        <w:rFonts w:ascii="Courier New" w:hAnsi="Courier New" w:cs="Courier New" w:hint="default"/>
      </w:rPr>
    </w:lvl>
    <w:lvl w:ilvl="5" w:tplc="0C090005">
      <w:start w:val="1"/>
      <w:numFmt w:val="bullet"/>
      <w:lvlText w:val=""/>
      <w:lvlJc w:val="left"/>
      <w:pPr>
        <w:tabs>
          <w:tab w:val="num" w:pos="2880"/>
        </w:tabs>
        <w:ind w:left="2880" w:hanging="360"/>
      </w:pPr>
      <w:rPr>
        <w:rFonts w:ascii="Wingdings" w:hAnsi="Wingdings" w:hint="default"/>
      </w:rPr>
    </w:lvl>
    <w:lvl w:ilvl="6" w:tplc="0C090001">
      <w:start w:val="1"/>
      <w:numFmt w:val="bullet"/>
      <w:lvlText w:val=""/>
      <w:lvlJc w:val="left"/>
      <w:pPr>
        <w:tabs>
          <w:tab w:val="num" w:pos="3600"/>
        </w:tabs>
        <w:ind w:left="3600" w:hanging="360"/>
      </w:pPr>
      <w:rPr>
        <w:rFonts w:ascii="Symbol" w:hAnsi="Symbol" w:hint="default"/>
      </w:rPr>
    </w:lvl>
    <w:lvl w:ilvl="7" w:tplc="0C090003">
      <w:start w:val="1"/>
      <w:numFmt w:val="bullet"/>
      <w:lvlText w:val="o"/>
      <w:lvlJc w:val="left"/>
      <w:pPr>
        <w:tabs>
          <w:tab w:val="num" w:pos="4320"/>
        </w:tabs>
        <w:ind w:left="4320" w:hanging="360"/>
      </w:pPr>
      <w:rPr>
        <w:rFonts w:ascii="Courier New" w:hAnsi="Courier New" w:cs="Courier New" w:hint="default"/>
      </w:rPr>
    </w:lvl>
    <w:lvl w:ilvl="8" w:tplc="0C090005">
      <w:start w:val="1"/>
      <w:numFmt w:val="bullet"/>
      <w:lvlText w:val=""/>
      <w:lvlJc w:val="left"/>
      <w:pPr>
        <w:tabs>
          <w:tab w:val="num" w:pos="5040"/>
        </w:tabs>
        <w:ind w:left="5040" w:hanging="360"/>
      </w:pPr>
      <w:rPr>
        <w:rFonts w:ascii="Wingdings" w:hAnsi="Wingdings" w:hint="default"/>
      </w:rPr>
    </w:lvl>
  </w:abstractNum>
  <w:abstractNum w:abstractNumId="35">
    <w:nsid w:val="7A69500A"/>
    <w:multiLevelType w:val="hybridMultilevel"/>
    <w:tmpl w:val="8CD8D5A6"/>
    <w:lvl w:ilvl="0" w:tplc="B76E6F14">
      <w:start w:val="1"/>
      <w:numFmt w:val="decimal"/>
      <w:pStyle w:val="TableListPICO"/>
      <w:lvlText w:val="%1."/>
      <w:lvlJc w:val="left"/>
      <w:pPr>
        <w:ind w:left="360" w:hanging="360"/>
      </w:pPr>
      <w:rPr>
        <w:rFonts w:hint="default"/>
        <w:b/>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7AA31E77"/>
    <w:multiLevelType w:val="multilevel"/>
    <w:tmpl w:val="0D10868C"/>
    <w:lvl w:ilvl="0">
      <w:start w:val="1"/>
      <w:numFmt w:val="decimal"/>
      <w:lvlText w:val="%1"/>
      <w:lvlJc w:val="left"/>
      <w:pPr>
        <w:tabs>
          <w:tab w:val="num" w:pos="907"/>
        </w:tabs>
        <w:ind w:left="680" w:hanging="680"/>
      </w:pPr>
      <w:rPr>
        <w:rFonts w:cs="Times New Roman" w:hint="default"/>
      </w:rPr>
    </w:lvl>
    <w:lvl w:ilvl="1">
      <w:start w:val="1"/>
      <w:numFmt w:val="decimal"/>
      <w:lvlText w:val="%1.%2"/>
      <w:lvlJc w:val="left"/>
      <w:pPr>
        <w:tabs>
          <w:tab w:val="num" w:pos="907"/>
        </w:tabs>
        <w:ind w:left="680" w:hanging="680"/>
      </w:pPr>
      <w:rPr>
        <w:rFonts w:cs="Times New Roman" w:hint="default"/>
      </w:rPr>
    </w:lvl>
    <w:lvl w:ilvl="2">
      <w:start w:val="1"/>
      <w:numFmt w:val="decimal"/>
      <w:pStyle w:val="A-ChapterH3"/>
      <w:lvlText w:val="%1.%2.%3"/>
      <w:lvlJc w:val="left"/>
      <w:pPr>
        <w:tabs>
          <w:tab w:val="num" w:pos="907"/>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7">
    <w:nsid w:val="7CF81671"/>
    <w:multiLevelType w:val="hybridMultilevel"/>
    <w:tmpl w:val="4C920764"/>
    <w:lvl w:ilvl="0" w:tplc="33DE5C64">
      <w:start w:val="13"/>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DB67C63"/>
    <w:multiLevelType w:val="hybridMultilevel"/>
    <w:tmpl w:val="E0E43A8E"/>
    <w:lvl w:ilvl="0" w:tplc="F2F42ABC">
      <w:start w:val="1"/>
      <w:numFmt w:val="bullet"/>
      <w:pStyle w:val="Tabledash"/>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FD26384"/>
    <w:multiLevelType w:val="multilevel"/>
    <w:tmpl w:val="6326270A"/>
    <w:lvl w:ilvl="0">
      <w:start w:val="2"/>
      <w:numFmt w:val="none"/>
      <w:pStyle w:val="HeadingLevel2"/>
      <w:lvlText w:val="1."/>
      <w:lvlJc w:val="left"/>
      <w:pPr>
        <w:tabs>
          <w:tab w:val="num" w:pos="360"/>
        </w:tabs>
        <w:ind w:left="360" w:hanging="360"/>
      </w:pPr>
      <w:rPr>
        <w:rFonts w:ascii="Verdana" w:hAnsi="Verdana" w:cs="Verdana" w:hint="default"/>
        <w:b/>
        <w:bCs/>
        <w:i w:val="0"/>
        <w:iCs w:val="0"/>
        <w:sz w:val="36"/>
        <w:szCs w:val="36"/>
      </w:rPr>
    </w:lvl>
    <w:lvl w:ilvl="1">
      <w:start w:val="1"/>
      <w:numFmt w:val="decimal"/>
      <w:lvlText w:val="%2%1.1"/>
      <w:lvlJc w:val="left"/>
      <w:pPr>
        <w:tabs>
          <w:tab w:val="num" w:pos="723"/>
        </w:tabs>
        <w:ind w:left="723" w:hanging="723"/>
      </w:pPr>
      <w:rPr>
        <w:rFonts w:ascii="Verdana" w:hAnsi="Verdana" w:cs="Verdana" w:hint="default"/>
        <w:b/>
        <w:bCs/>
        <w:i w:val="0"/>
        <w:iCs w:val="0"/>
        <w:sz w:val="28"/>
        <w:szCs w:val="28"/>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36"/>
  </w:num>
  <w:num w:numId="2">
    <w:abstractNumId w:val="16"/>
  </w:num>
  <w:num w:numId="3">
    <w:abstractNumId w:val="14"/>
    <w:lvlOverride w:ilvl="0">
      <w:startOverride w:val="1"/>
    </w:lvlOverride>
  </w:num>
  <w:num w:numId="4">
    <w:abstractNumId w:val="20"/>
  </w:num>
  <w:num w:numId="5">
    <w:abstractNumId w:val="23"/>
  </w:num>
  <w:num w:numId="6">
    <w:abstractNumId w:val="21"/>
  </w:num>
  <w:num w:numId="7">
    <w:abstractNumId w:val="19"/>
    <w:lvlOverride w:ilvl="0">
      <w:startOverride w:val="1"/>
    </w:lvlOverride>
  </w:num>
  <w:num w:numId="8">
    <w:abstractNumId w:val="26"/>
  </w:num>
  <w:num w:numId="9">
    <w:abstractNumId w:val="17"/>
  </w:num>
  <w:num w:numId="10">
    <w:abstractNumId w:val="10"/>
  </w:num>
  <w:num w:numId="11">
    <w:abstractNumId w:val="30"/>
  </w:num>
  <w:num w:numId="12">
    <w:abstractNumId w:val="39"/>
  </w:num>
  <w:num w:numId="13">
    <w:abstractNumId w:val="24"/>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5"/>
  </w:num>
  <w:num w:numId="25">
    <w:abstractNumId w:val="33"/>
  </w:num>
  <w:num w:numId="26">
    <w:abstractNumId w:val="38"/>
  </w:num>
  <w:num w:numId="27">
    <w:abstractNumId w:val="28"/>
  </w:num>
  <w:num w:numId="28">
    <w:abstractNumId w:val="18"/>
  </w:num>
  <w:num w:numId="29">
    <w:abstractNumId w:val="27"/>
  </w:num>
  <w:num w:numId="30">
    <w:abstractNumId w:val="13"/>
  </w:num>
  <w:num w:numId="31">
    <w:abstractNumId w:val="35"/>
  </w:num>
  <w:num w:numId="32">
    <w:abstractNumId w:val="22"/>
  </w:num>
  <w:num w:numId="33">
    <w:abstractNumId w:val="25"/>
  </w:num>
  <w:num w:numId="34">
    <w:abstractNumId w:val="29"/>
  </w:num>
  <w:num w:numId="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26"/>
  </w:num>
  <w:num w:numId="38">
    <w:abstractNumId w:val="13"/>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2"/>
  </w:num>
  <w:num w:numId="41">
    <w:abstractNumId w:val="31"/>
  </w:num>
  <w:num w:numId="42">
    <w:abstractNumId w:val="37"/>
  </w:num>
  <w:num w:numId="4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lvlOverride w:ilvl="0">
      <w:lvl w:ilvl="0">
        <w:start w:val="1"/>
        <w:numFmt w:val="decimal"/>
        <w:pStyle w:val="Tabletextnoindent"/>
        <w:lvlText w:val="ES4.%1"/>
        <w:lvlJc w:val="left"/>
        <w:pPr>
          <w:ind w:left="720" w:hanging="720"/>
        </w:pPr>
        <w:rPr>
          <w:b w:val="0"/>
          <w:color w:val="auto"/>
          <w:sz w:val="20"/>
          <w:szCs w:val="20"/>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45">
    <w:abstractNumId w:val="34"/>
  </w:num>
  <w:num w:numId="46">
    <w:abstractNumId w:val="30"/>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2"/>
  </w:num>
  <w:num w:numId="48">
    <w:abstractNumId w:val="22"/>
    <w:lvlOverride w:ilvl="0">
      <w:startOverride w:val="1"/>
      <w:lvl w:ilvl="0">
        <w:start w:val="1"/>
        <w:numFmt w:val="decimal"/>
        <w:pStyle w:val="Tabletextnoindent"/>
        <w:lvlText w:val="ES3.%1"/>
        <w:lvlJc w:val="left"/>
        <w:pPr>
          <w:ind w:left="720" w:hanging="720"/>
        </w:pPr>
        <w:rPr>
          <w:rFonts w:hint="default"/>
          <w:b w:val="0"/>
          <w:color w:val="auto"/>
          <w:sz w:val="20"/>
          <w:szCs w:val="20"/>
        </w:rPr>
      </w:lvl>
    </w:lvlOverride>
    <w:lvlOverride w:ilvl="1">
      <w:startOverride w:val="1"/>
      <w:lvl w:ilvl="1">
        <w:start w:val="1"/>
        <w:numFmt w:val="lowerLetter"/>
        <w:lvlText w:val="%2."/>
        <w:lvlJc w:val="left"/>
        <w:pPr>
          <w:ind w:left="1440" w:hanging="360"/>
        </w:pPr>
        <w:rPr>
          <w:rFonts w:hint="default"/>
        </w:rPr>
      </w:lvl>
    </w:lvlOverride>
    <w:lvlOverride w:ilvl="2">
      <w:startOverride w:val="1"/>
      <w:lvl w:ilvl="2">
        <w:start w:val="1"/>
        <w:numFmt w:val="lowerRoman"/>
        <w:lvlText w:val="%3."/>
        <w:lvlJc w:val="right"/>
        <w:pPr>
          <w:ind w:left="2160" w:hanging="180"/>
        </w:pPr>
        <w:rPr>
          <w:rFonts w:hint="default"/>
        </w:rPr>
      </w:lvl>
    </w:lvlOverride>
    <w:lvlOverride w:ilvl="3">
      <w:startOverride w:val="1"/>
      <w:lvl w:ilvl="3">
        <w:start w:val="1"/>
        <w:numFmt w:val="decimal"/>
        <w:lvlText w:val="%4."/>
        <w:lvlJc w:val="left"/>
        <w:pPr>
          <w:ind w:left="2880" w:hanging="360"/>
        </w:pPr>
        <w:rPr>
          <w:rFonts w:hint="default"/>
        </w:rPr>
      </w:lvl>
    </w:lvlOverride>
    <w:lvlOverride w:ilvl="4">
      <w:startOverride w:val="1"/>
      <w:lvl w:ilvl="4">
        <w:start w:val="1"/>
        <w:numFmt w:val="lowerLetter"/>
        <w:lvlText w:val="%5."/>
        <w:lvlJc w:val="left"/>
        <w:pPr>
          <w:ind w:left="3600" w:hanging="360"/>
        </w:pPr>
        <w:rPr>
          <w:rFonts w:hint="default"/>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49">
    <w:abstractNumId w:val="22"/>
    <w:lvlOverride w:ilvl="0">
      <w:lvl w:ilvl="0">
        <w:start w:val="1"/>
        <w:numFmt w:val="decimal"/>
        <w:pStyle w:val="Tabletextnoindent"/>
        <w:lvlText w:val="ES3.%1"/>
        <w:lvlJc w:val="left"/>
        <w:pPr>
          <w:ind w:left="720" w:hanging="720"/>
        </w:pPr>
        <w:rPr>
          <w:rFonts w:hint="default"/>
          <w:b w:val="0"/>
          <w:color w:val="auto"/>
          <w:sz w:val="20"/>
          <w:szCs w:val="2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50">
    <w:abstractNumId w:val="22"/>
    <w:lvlOverride w:ilvl="0">
      <w:startOverride w:val="1"/>
      <w:lvl w:ilvl="0">
        <w:start w:val="1"/>
        <w:numFmt w:val="decimal"/>
        <w:pStyle w:val="Tabletextnoindent"/>
        <w:lvlText w:val="ES4.%1"/>
        <w:lvlJc w:val="left"/>
        <w:pPr>
          <w:ind w:left="720" w:hanging="720"/>
        </w:pPr>
        <w:rPr>
          <w:b w:val="0"/>
          <w:color w:val="auto"/>
          <w:sz w:val="20"/>
          <w:szCs w:val="20"/>
        </w:rPr>
      </w:lvl>
    </w:lvlOverride>
    <w:lvlOverride w:ilvl="1">
      <w:startOverride w:val="1"/>
      <w:lvl w:ilvl="1">
        <w:start w:val="1"/>
        <w:numFmt w:val="lowerLetter"/>
        <w:lvlText w:val="%2."/>
        <w:lvlJc w:val="left"/>
        <w:pPr>
          <w:ind w:left="1440" w:hanging="360"/>
        </w:pPr>
      </w:lvl>
    </w:lvlOverride>
    <w:lvlOverride w:ilvl="2">
      <w:startOverride w:val="1"/>
      <w:lvl w:ilvl="2">
        <w:start w:val="1"/>
        <w:numFmt w:val="lowerRoman"/>
        <w:lvlText w:val="%3."/>
        <w:lvlJc w:val="right"/>
        <w:pPr>
          <w:ind w:left="2160" w:hanging="180"/>
        </w:pPr>
      </w:lvl>
    </w:lvlOverride>
    <w:lvlOverride w:ilvl="3">
      <w:startOverride w:val="1"/>
      <w:lvl w:ilvl="3">
        <w:start w:val="1"/>
        <w:numFmt w:val="decimal"/>
        <w:lvlText w:val="%4."/>
        <w:lvlJc w:val="left"/>
        <w:pPr>
          <w:ind w:left="2880" w:hanging="360"/>
        </w:pPr>
      </w:lvl>
    </w:lvlOverride>
    <w:lvlOverride w:ilvl="4">
      <w:startOverride w:val="1"/>
      <w:lvl w:ilvl="4">
        <w:start w:val="1"/>
        <w:numFmt w:val="lowerLetter"/>
        <w:lvlText w:val="%5."/>
        <w:lvlJc w:val="left"/>
        <w:pPr>
          <w:ind w:left="3600" w:hanging="360"/>
        </w:pPr>
      </w:lvl>
    </w:lvlOverride>
    <w:lvlOverride w:ilvl="5">
      <w:startOverride w:val="1"/>
      <w:lvl w:ilvl="5">
        <w:start w:val="1"/>
        <w:numFmt w:val="lowerRoman"/>
        <w:lvlText w:val="%6."/>
        <w:lvlJc w:val="right"/>
        <w:pPr>
          <w:ind w:left="4320" w:hanging="180"/>
        </w:pPr>
      </w:lvl>
    </w:lvlOverride>
    <w:lvlOverride w:ilvl="6">
      <w:startOverride w:val="1"/>
      <w:lvl w:ilvl="6">
        <w:start w:val="1"/>
        <w:numFmt w:val="decimal"/>
        <w:lvlText w:val="%7."/>
        <w:lvlJc w:val="left"/>
        <w:pPr>
          <w:ind w:left="5040" w:hanging="360"/>
        </w:pPr>
      </w:lvl>
    </w:lvlOverride>
    <w:lvlOverride w:ilvl="7">
      <w:startOverride w:val="1"/>
      <w:lvl w:ilvl="7">
        <w:start w:val="1"/>
        <w:numFmt w:val="lowerLetter"/>
        <w:lvlText w:val="%8."/>
        <w:lvlJc w:val="left"/>
        <w:pPr>
          <w:ind w:left="5760" w:hanging="360"/>
        </w:pPr>
      </w:lvl>
    </w:lvlOverride>
    <w:lvlOverride w:ilvl="8">
      <w:startOverride w:val="1"/>
      <w:lvl w:ilvl="8">
        <w:start w:val="1"/>
        <w:numFmt w:val="lowerRoman"/>
        <w:lvlText w:val="%9."/>
        <w:lvlJc w:val="right"/>
        <w:pPr>
          <w:ind w:left="6480" w:hanging="180"/>
        </w:pPr>
      </w:lvl>
    </w:lvlOverride>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ttachedTemplate r:id="rId1"/>
  <w:doNotTrackFormatting/>
  <w:defaultTabStop w:val="720"/>
  <w:characterSpacingControl w:val="doNotCompress"/>
  <w:hdrShapeDefaults>
    <o:shapedefaults v:ext="edit" spidmax="8193"/>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S-BLOOD-03&lt;/Style&gt;&lt;LeftDelim&gt;{&lt;/LeftDelim&gt;&lt;RightDelim&gt;}&lt;/RightDelim&gt;&lt;FontName&gt;Arial Narrow&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dve2wadsavt5ewavaxtda4f2tavzvts9ee&quot;&gt;Module6-07&lt;record-ids&gt;&lt;item&gt;21&lt;/item&gt;&lt;item&gt;93&lt;/item&gt;&lt;item&gt;94&lt;/item&gt;&lt;item&gt;95&lt;/item&gt;&lt;item&gt;96&lt;/item&gt;&lt;item&gt;97&lt;/item&gt;&lt;item&gt;99&lt;/item&gt;&lt;item&gt;100&lt;/item&gt;&lt;item&gt;101&lt;/item&gt;&lt;item&gt;102&lt;/item&gt;&lt;item&gt;103&lt;/item&gt;&lt;item&gt;104&lt;/item&gt;&lt;item&gt;105&lt;/item&gt;&lt;item&gt;106&lt;/item&gt;&lt;item&gt;107&lt;/item&gt;&lt;item&gt;109&lt;/item&gt;&lt;item&gt;110&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1&lt;/item&gt;&lt;item&gt;183&lt;/item&gt;&lt;item&gt;184&lt;/item&gt;&lt;item&gt;185&lt;/item&gt;&lt;item&gt;186&lt;/item&gt;&lt;item&gt;187&lt;/item&gt;&lt;item&gt;188&lt;/item&gt;&lt;item&gt;189&lt;/item&gt;&lt;item&gt;190&lt;/item&gt;&lt;item&gt;191&lt;/item&gt;&lt;item&gt;192&lt;/item&gt;&lt;item&gt;193&lt;/item&gt;&lt;item&gt;196&lt;/item&gt;&lt;item&gt;197&lt;/item&gt;&lt;item&gt;198&lt;/item&gt;&lt;item&gt;199&lt;/item&gt;&lt;item&gt;202&lt;/item&gt;&lt;item&gt;230&lt;/item&gt;&lt;item&gt;231&lt;/item&gt;&lt;item&gt;232&lt;/item&gt;&lt;item&gt;233&lt;/item&gt;&lt;item&gt;237&lt;/item&gt;&lt;item&gt;244&lt;/item&gt;&lt;item&gt;245&lt;/item&gt;&lt;item&gt;246&lt;/item&gt;&lt;item&gt;247&lt;/item&gt;&lt;item&gt;248&lt;/item&gt;&lt;item&gt;249&lt;/item&gt;&lt;item&gt;250&lt;/item&gt;&lt;item&gt;251&lt;/item&gt;&lt;item&gt;252&lt;/item&gt;&lt;item&gt;253&lt;/item&gt;&lt;item&gt;254&lt;/item&gt;&lt;item&gt;258&lt;/item&gt;&lt;item&gt;259&lt;/item&gt;&lt;item&gt;260&lt;/item&gt;&lt;item&gt;261&lt;/item&gt;&lt;item&gt;262&lt;/item&gt;&lt;item&gt;263&lt;/item&gt;&lt;item&gt;264&lt;/item&gt;&lt;item&gt;265&lt;/item&gt;&lt;item&gt;266&lt;/item&gt;&lt;item&gt;267&lt;/item&gt;&lt;item&gt;268&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2&lt;/item&gt;&lt;item&gt;313&lt;/item&gt;&lt;item&gt;314&lt;/item&gt;&lt;item&gt;315&lt;/item&gt;&lt;item&gt;317&lt;/item&gt;&lt;item&gt;318&lt;/item&gt;&lt;item&gt;319&lt;/item&gt;&lt;item&gt;321&lt;/item&gt;&lt;item&gt;322&lt;/item&gt;&lt;item&gt;323&lt;/item&gt;&lt;item&gt;324&lt;/item&gt;&lt;item&gt;325&lt;/item&gt;&lt;item&gt;326&lt;/item&gt;&lt;item&gt;327&lt;/item&gt;&lt;item&gt;328&lt;/item&gt;&lt;item&gt;329&lt;/item&gt;&lt;item&gt;336&lt;/item&gt;&lt;item&gt;337&lt;/item&gt;&lt;item&gt;348&lt;/item&gt;&lt;item&gt;370&lt;/item&gt;&lt;item&gt;374&lt;/item&gt;&lt;item&gt;445&lt;/item&gt;&lt;item&gt;455&lt;/item&gt;&lt;item&gt;456&lt;/item&gt;&lt;item&gt;459&lt;/item&gt;&lt;item&gt;460&lt;/item&gt;&lt;item&gt;461&lt;/item&gt;&lt;item&gt;462&lt;/item&gt;&lt;item&gt;463&lt;/item&gt;&lt;item&gt;464&lt;/item&gt;&lt;item&gt;465&lt;/item&gt;&lt;item&gt;466&lt;/item&gt;&lt;item&gt;467&lt;/item&gt;&lt;item&gt;468&lt;/item&gt;&lt;item&gt;469&lt;/item&gt;&lt;item&gt;470&lt;/item&gt;&lt;item&gt;545&lt;/item&gt;&lt;item&gt;551&lt;/item&gt;&lt;item&gt;685&lt;/item&gt;&lt;item&gt;686&lt;/item&gt;&lt;item&gt;687&lt;/item&gt;&lt;item&gt;688&lt;/item&gt;&lt;item&gt;689&lt;/item&gt;&lt;item&gt;690&lt;/item&gt;&lt;item&gt;691&lt;/item&gt;&lt;item&gt;698&lt;/item&gt;&lt;item&gt;699&lt;/item&gt;&lt;item&gt;700&lt;/item&gt;&lt;item&gt;701&lt;/item&gt;&lt;item&gt;705&lt;/item&gt;&lt;item&gt;706&lt;/item&gt;&lt;item&gt;724&lt;/item&gt;&lt;item&gt;726&lt;/item&gt;&lt;item&gt;728&lt;/item&gt;&lt;item&gt;729&lt;/item&gt;&lt;item&gt;732&lt;/item&gt;&lt;item&gt;757&lt;/item&gt;&lt;item&gt;758&lt;/item&gt;&lt;item&gt;763&lt;/item&gt;&lt;item&gt;781&lt;/item&gt;&lt;item&gt;786&lt;/item&gt;&lt;item&gt;787&lt;/item&gt;&lt;item&gt;790&lt;/item&gt;&lt;item&gt;793&lt;/item&gt;&lt;item&gt;806&lt;/item&gt;&lt;item&gt;838&lt;/item&gt;&lt;item&gt;839&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2&lt;/item&gt;&lt;item&gt;873&lt;/item&gt;&lt;item&gt;874&lt;/item&gt;&lt;item&gt;875&lt;/item&gt;&lt;item&gt;876&lt;/item&gt;&lt;item&gt;877&lt;/item&gt;&lt;item&gt;878&lt;/item&gt;&lt;item&gt;879&lt;/item&gt;&lt;item&gt;880&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81&lt;/item&gt;&lt;item&gt;985&lt;/item&gt;&lt;item&gt;986&lt;/item&gt;&lt;item&gt;996&lt;/item&gt;&lt;item&gt;997&lt;/item&gt;&lt;item&gt;998&lt;/item&gt;&lt;item&gt;999&lt;/item&gt;&lt;item&gt;1000&lt;/item&gt;&lt;item&gt;1003&lt;/item&gt;&lt;item&gt;1041&lt;/item&gt;&lt;item&gt;1042&lt;/item&gt;&lt;item&gt;1043&lt;/item&gt;&lt;item&gt;1045&lt;/item&gt;&lt;item&gt;1046&lt;/item&gt;&lt;item&gt;1047&lt;/item&gt;&lt;item&gt;1058&lt;/item&gt;&lt;item&gt;1088&lt;/item&gt;&lt;item&gt;1091&lt;/item&gt;&lt;item&gt;1096&lt;/item&gt;&lt;item&gt;1116&lt;/item&gt;&lt;item&gt;1117&lt;/item&gt;&lt;item&gt;1118&lt;/item&gt;&lt;item&gt;1125&lt;/item&gt;&lt;item&gt;1126&lt;/item&gt;&lt;item&gt;1127&lt;/item&gt;&lt;item&gt;1170&lt;/item&gt;&lt;item&gt;1171&lt;/item&gt;&lt;item&gt;1173&lt;/item&gt;&lt;item&gt;1174&lt;/item&gt;&lt;item&gt;1175&lt;/item&gt;&lt;item&gt;1176&lt;/item&gt;&lt;item&gt;1179&lt;/item&gt;&lt;item&gt;1182&lt;/item&gt;&lt;item&gt;1183&lt;/item&gt;&lt;item&gt;1184&lt;/item&gt;&lt;item&gt;1185&lt;/item&gt;&lt;item&gt;1186&lt;/item&gt;&lt;item&gt;1190&lt;/item&gt;&lt;item&gt;1193&lt;/item&gt;&lt;item&gt;1194&lt;/item&gt;&lt;item&gt;1195&lt;/item&gt;&lt;item&gt;1198&lt;/item&gt;&lt;item&gt;1200&lt;/item&gt;&lt;item&gt;1203&lt;/item&gt;&lt;item&gt;1204&lt;/item&gt;&lt;item&gt;1205&lt;/item&gt;&lt;item&gt;1207&lt;/item&gt;&lt;item&gt;1208&lt;/item&gt;&lt;item&gt;1209&lt;/item&gt;&lt;item&gt;1210&lt;/item&gt;&lt;item&gt;1211&lt;/item&gt;&lt;item&gt;1217&lt;/item&gt;&lt;item&gt;1220&lt;/item&gt;&lt;item&gt;1222&lt;/item&gt;&lt;item&gt;1223&lt;/item&gt;&lt;item&gt;1226&lt;/item&gt;&lt;item&gt;1227&lt;/item&gt;&lt;item&gt;1229&lt;/item&gt;&lt;item&gt;1230&lt;/item&gt;&lt;item&gt;1232&lt;/item&gt;&lt;item&gt;1235&lt;/item&gt;&lt;item&gt;1236&lt;/item&gt;&lt;item&gt;1237&lt;/item&gt;&lt;item&gt;1238&lt;/item&gt;&lt;item&gt;1239&lt;/item&gt;&lt;item&gt;1240&lt;/item&gt;&lt;item&gt;1241&lt;/item&gt;&lt;item&gt;1242&lt;/item&gt;&lt;item&gt;1243&lt;/item&gt;&lt;item&gt;1248&lt;/item&gt;&lt;item&gt;1249&lt;/item&gt;&lt;item&gt;1250&lt;/item&gt;&lt;item&gt;1252&lt;/item&gt;&lt;item&gt;1253&lt;/item&gt;&lt;item&gt;1254&lt;/item&gt;&lt;item&gt;1255&lt;/item&gt;&lt;item&gt;1256&lt;/item&gt;&lt;item&gt;1257&lt;/item&gt;&lt;/record-ids&gt;&lt;/item&gt;&lt;/Libraries&gt;"/>
  </w:docVars>
  <w:rsids>
    <w:rsidRoot w:val="00E1671D"/>
    <w:rsid w:val="0000052E"/>
    <w:rsid w:val="00001628"/>
    <w:rsid w:val="00001789"/>
    <w:rsid w:val="0000179D"/>
    <w:rsid w:val="00001B62"/>
    <w:rsid w:val="0000228E"/>
    <w:rsid w:val="0000289E"/>
    <w:rsid w:val="0000336A"/>
    <w:rsid w:val="0000375C"/>
    <w:rsid w:val="00003826"/>
    <w:rsid w:val="00003AA6"/>
    <w:rsid w:val="00003D56"/>
    <w:rsid w:val="00003FE3"/>
    <w:rsid w:val="0000439C"/>
    <w:rsid w:val="00004B5E"/>
    <w:rsid w:val="00004CAF"/>
    <w:rsid w:val="00004D05"/>
    <w:rsid w:val="00005BEC"/>
    <w:rsid w:val="00006105"/>
    <w:rsid w:val="000065D2"/>
    <w:rsid w:val="00006B02"/>
    <w:rsid w:val="00007B9A"/>
    <w:rsid w:val="00010013"/>
    <w:rsid w:val="00010B7B"/>
    <w:rsid w:val="000110B9"/>
    <w:rsid w:val="00011AFB"/>
    <w:rsid w:val="00011C8D"/>
    <w:rsid w:val="00011CB4"/>
    <w:rsid w:val="00012474"/>
    <w:rsid w:val="00012918"/>
    <w:rsid w:val="000142F0"/>
    <w:rsid w:val="0001469A"/>
    <w:rsid w:val="00014BAA"/>
    <w:rsid w:val="00014E5A"/>
    <w:rsid w:val="000160B1"/>
    <w:rsid w:val="00016A4F"/>
    <w:rsid w:val="000172C8"/>
    <w:rsid w:val="00017F2C"/>
    <w:rsid w:val="00020769"/>
    <w:rsid w:val="000211D1"/>
    <w:rsid w:val="0002160E"/>
    <w:rsid w:val="0002189F"/>
    <w:rsid w:val="00021AA3"/>
    <w:rsid w:val="000222C0"/>
    <w:rsid w:val="0002241E"/>
    <w:rsid w:val="00022A97"/>
    <w:rsid w:val="00024914"/>
    <w:rsid w:val="00025071"/>
    <w:rsid w:val="000258A7"/>
    <w:rsid w:val="0002616D"/>
    <w:rsid w:val="000267D5"/>
    <w:rsid w:val="00026BEA"/>
    <w:rsid w:val="00026BFF"/>
    <w:rsid w:val="0002719E"/>
    <w:rsid w:val="00027A94"/>
    <w:rsid w:val="00030580"/>
    <w:rsid w:val="00030CCC"/>
    <w:rsid w:val="00031085"/>
    <w:rsid w:val="0003120C"/>
    <w:rsid w:val="000317EB"/>
    <w:rsid w:val="00031E3C"/>
    <w:rsid w:val="00031EC3"/>
    <w:rsid w:val="0003250E"/>
    <w:rsid w:val="00032E54"/>
    <w:rsid w:val="000339BF"/>
    <w:rsid w:val="00033B66"/>
    <w:rsid w:val="00034C19"/>
    <w:rsid w:val="000352C6"/>
    <w:rsid w:val="000363F7"/>
    <w:rsid w:val="00036588"/>
    <w:rsid w:val="0003668F"/>
    <w:rsid w:val="00036A95"/>
    <w:rsid w:val="00036DA0"/>
    <w:rsid w:val="00036FB1"/>
    <w:rsid w:val="00037318"/>
    <w:rsid w:val="00037465"/>
    <w:rsid w:val="00037469"/>
    <w:rsid w:val="000375F4"/>
    <w:rsid w:val="0003788E"/>
    <w:rsid w:val="00037904"/>
    <w:rsid w:val="00040A87"/>
    <w:rsid w:val="00040FB1"/>
    <w:rsid w:val="00041802"/>
    <w:rsid w:val="00041D9D"/>
    <w:rsid w:val="0004232E"/>
    <w:rsid w:val="00042799"/>
    <w:rsid w:val="00043A4F"/>
    <w:rsid w:val="00044B77"/>
    <w:rsid w:val="0004607B"/>
    <w:rsid w:val="000461EF"/>
    <w:rsid w:val="000462B7"/>
    <w:rsid w:val="000474BC"/>
    <w:rsid w:val="00050C6F"/>
    <w:rsid w:val="00051367"/>
    <w:rsid w:val="000515C0"/>
    <w:rsid w:val="00051A05"/>
    <w:rsid w:val="00051CD1"/>
    <w:rsid w:val="00051EDA"/>
    <w:rsid w:val="00052B64"/>
    <w:rsid w:val="00052BC7"/>
    <w:rsid w:val="000532D9"/>
    <w:rsid w:val="000535AC"/>
    <w:rsid w:val="0005371E"/>
    <w:rsid w:val="0005501F"/>
    <w:rsid w:val="00055755"/>
    <w:rsid w:val="00055D54"/>
    <w:rsid w:val="00056089"/>
    <w:rsid w:val="000563F9"/>
    <w:rsid w:val="00057438"/>
    <w:rsid w:val="00060251"/>
    <w:rsid w:val="00060497"/>
    <w:rsid w:val="00060B34"/>
    <w:rsid w:val="00061E37"/>
    <w:rsid w:val="0006264B"/>
    <w:rsid w:val="00062B02"/>
    <w:rsid w:val="00062FBE"/>
    <w:rsid w:val="00063F7C"/>
    <w:rsid w:val="00064344"/>
    <w:rsid w:val="00064390"/>
    <w:rsid w:val="000647C2"/>
    <w:rsid w:val="00065E37"/>
    <w:rsid w:val="000661EA"/>
    <w:rsid w:val="000662AE"/>
    <w:rsid w:val="00067AB8"/>
    <w:rsid w:val="00070623"/>
    <w:rsid w:val="00070E81"/>
    <w:rsid w:val="00071768"/>
    <w:rsid w:val="0007185E"/>
    <w:rsid w:val="00072234"/>
    <w:rsid w:val="000725D8"/>
    <w:rsid w:val="000726BD"/>
    <w:rsid w:val="0007284B"/>
    <w:rsid w:val="000732CB"/>
    <w:rsid w:val="00074D77"/>
    <w:rsid w:val="00075807"/>
    <w:rsid w:val="00077001"/>
    <w:rsid w:val="000771B9"/>
    <w:rsid w:val="000776E8"/>
    <w:rsid w:val="00077B7C"/>
    <w:rsid w:val="00080622"/>
    <w:rsid w:val="000809EE"/>
    <w:rsid w:val="000816AD"/>
    <w:rsid w:val="00081E7D"/>
    <w:rsid w:val="00081EC9"/>
    <w:rsid w:val="0008200A"/>
    <w:rsid w:val="000820CD"/>
    <w:rsid w:val="00082182"/>
    <w:rsid w:val="000823CB"/>
    <w:rsid w:val="00082445"/>
    <w:rsid w:val="00082885"/>
    <w:rsid w:val="00082C0F"/>
    <w:rsid w:val="000833A7"/>
    <w:rsid w:val="000838B2"/>
    <w:rsid w:val="00083A2E"/>
    <w:rsid w:val="00083C4E"/>
    <w:rsid w:val="000857FD"/>
    <w:rsid w:val="00086006"/>
    <w:rsid w:val="00086C27"/>
    <w:rsid w:val="00086DFE"/>
    <w:rsid w:val="00086FEE"/>
    <w:rsid w:val="00087453"/>
    <w:rsid w:val="00087BA3"/>
    <w:rsid w:val="000906A9"/>
    <w:rsid w:val="00090841"/>
    <w:rsid w:val="00090947"/>
    <w:rsid w:val="00090F37"/>
    <w:rsid w:val="00091687"/>
    <w:rsid w:val="00091CFC"/>
    <w:rsid w:val="00091DFD"/>
    <w:rsid w:val="0009218A"/>
    <w:rsid w:val="00092C02"/>
    <w:rsid w:val="00092C11"/>
    <w:rsid w:val="00092DFF"/>
    <w:rsid w:val="00094170"/>
    <w:rsid w:val="00094B56"/>
    <w:rsid w:val="00094BC6"/>
    <w:rsid w:val="00094EDE"/>
    <w:rsid w:val="0009576C"/>
    <w:rsid w:val="000959F1"/>
    <w:rsid w:val="00096117"/>
    <w:rsid w:val="0009647F"/>
    <w:rsid w:val="000978B8"/>
    <w:rsid w:val="000A04BB"/>
    <w:rsid w:val="000A1003"/>
    <w:rsid w:val="000A23DB"/>
    <w:rsid w:val="000A2A61"/>
    <w:rsid w:val="000A2E24"/>
    <w:rsid w:val="000A30E4"/>
    <w:rsid w:val="000A3740"/>
    <w:rsid w:val="000A37D8"/>
    <w:rsid w:val="000A3A67"/>
    <w:rsid w:val="000A3BE5"/>
    <w:rsid w:val="000A4057"/>
    <w:rsid w:val="000A4258"/>
    <w:rsid w:val="000A4A8F"/>
    <w:rsid w:val="000A614E"/>
    <w:rsid w:val="000A6306"/>
    <w:rsid w:val="000A664A"/>
    <w:rsid w:val="000A6697"/>
    <w:rsid w:val="000A673D"/>
    <w:rsid w:val="000A6A35"/>
    <w:rsid w:val="000A6AB6"/>
    <w:rsid w:val="000A717E"/>
    <w:rsid w:val="000A76B1"/>
    <w:rsid w:val="000A7ED8"/>
    <w:rsid w:val="000B01AE"/>
    <w:rsid w:val="000B0DBD"/>
    <w:rsid w:val="000B1172"/>
    <w:rsid w:val="000B13F1"/>
    <w:rsid w:val="000B157B"/>
    <w:rsid w:val="000B23BE"/>
    <w:rsid w:val="000B24B6"/>
    <w:rsid w:val="000B29C5"/>
    <w:rsid w:val="000B2F00"/>
    <w:rsid w:val="000B3111"/>
    <w:rsid w:val="000B4187"/>
    <w:rsid w:val="000B47AD"/>
    <w:rsid w:val="000B4827"/>
    <w:rsid w:val="000B6344"/>
    <w:rsid w:val="000B6CEC"/>
    <w:rsid w:val="000B748F"/>
    <w:rsid w:val="000B77A4"/>
    <w:rsid w:val="000B78E2"/>
    <w:rsid w:val="000C1143"/>
    <w:rsid w:val="000C114D"/>
    <w:rsid w:val="000C144B"/>
    <w:rsid w:val="000C1AA7"/>
    <w:rsid w:val="000C2116"/>
    <w:rsid w:val="000C2B85"/>
    <w:rsid w:val="000C2BEE"/>
    <w:rsid w:val="000C2F69"/>
    <w:rsid w:val="000C49F9"/>
    <w:rsid w:val="000C4B0E"/>
    <w:rsid w:val="000C4F74"/>
    <w:rsid w:val="000C520E"/>
    <w:rsid w:val="000C62EA"/>
    <w:rsid w:val="000C64DF"/>
    <w:rsid w:val="000C727F"/>
    <w:rsid w:val="000D02D7"/>
    <w:rsid w:val="000D13AB"/>
    <w:rsid w:val="000D1BD3"/>
    <w:rsid w:val="000D1C64"/>
    <w:rsid w:val="000D20BD"/>
    <w:rsid w:val="000D2636"/>
    <w:rsid w:val="000D2688"/>
    <w:rsid w:val="000D2EF5"/>
    <w:rsid w:val="000D30B8"/>
    <w:rsid w:val="000D3718"/>
    <w:rsid w:val="000D3C57"/>
    <w:rsid w:val="000D47D4"/>
    <w:rsid w:val="000D4DCC"/>
    <w:rsid w:val="000D5229"/>
    <w:rsid w:val="000D56FF"/>
    <w:rsid w:val="000D5DDD"/>
    <w:rsid w:val="000D6D6D"/>
    <w:rsid w:val="000D7340"/>
    <w:rsid w:val="000D756F"/>
    <w:rsid w:val="000D7CA9"/>
    <w:rsid w:val="000E1202"/>
    <w:rsid w:val="000E14EC"/>
    <w:rsid w:val="000E1787"/>
    <w:rsid w:val="000E261C"/>
    <w:rsid w:val="000E2D44"/>
    <w:rsid w:val="000E3492"/>
    <w:rsid w:val="000E36CC"/>
    <w:rsid w:val="000E371C"/>
    <w:rsid w:val="000E389F"/>
    <w:rsid w:val="000E3A80"/>
    <w:rsid w:val="000E3D9A"/>
    <w:rsid w:val="000E4404"/>
    <w:rsid w:val="000E4A97"/>
    <w:rsid w:val="000E4C48"/>
    <w:rsid w:val="000E5301"/>
    <w:rsid w:val="000E53A5"/>
    <w:rsid w:val="000E57D0"/>
    <w:rsid w:val="000E5A4B"/>
    <w:rsid w:val="000E63DC"/>
    <w:rsid w:val="000E6B48"/>
    <w:rsid w:val="000E6E61"/>
    <w:rsid w:val="000E6E78"/>
    <w:rsid w:val="000F0181"/>
    <w:rsid w:val="000F029D"/>
    <w:rsid w:val="000F045E"/>
    <w:rsid w:val="000F0951"/>
    <w:rsid w:val="000F0B80"/>
    <w:rsid w:val="000F0BA1"/>
    <w:rsid w:val="000F0BB0"/>
    <w:rsid w:val="000F107D"/>
    <w:rsid w:val="000F1562"/>
    <w:rsid w:val="000F210B"/>
    <w:rsid w:val="000F2172"/>
    <w:rsid w:val="000F246F"/>
    <w:rsid w:val="000F2EC1"/>
    <w:rsid w:val="000F328C"/>
    <w:rsid w:val="000F3513"/>
    <w:rsid w:val="000F39DE"/>
    <w:rsid w:val="000F3F06"/>
    <w:rsid w:val="000F4234"/>
    <w:rsid w:val="000F5E08"/>
    <w:rsid w:val="000F5E73"/>
    <w:rsid w:val="000F6738"/>
    <w:rsid w:val="000F6910"/>
    <w:rsid w:val="000F7149"/>
    <w:rsid w:val="000F74A5"/>
    <w:rsid w:val="000F779F"/>
    <w:rsid w:val="000F7A9B"/>
    <w:rsid w:val="000F7DC2"/>
    <w:rsid w:val="0010012B"/>
    <w:rsid w:val="00100693"/>
    <w:rsid w:val="00100D6A"/>
    <w:rsid w:val="00101663"/>
    <w:rsid w:val="00102497"/>
    <w:rsid w:val="0010275E"/>
    <w:rsid w:val="0010289F"/>
    <w:rsid w:val="00102B19"/>
    <w:rsid w:val="00103603"/>
    <w:rsid w:val="00103BBE"/>
    <w:rsid w:val="00103F2C"/>
    <w:rsid w:val="00104264"/>
    <w:rsid w:val="00104283"/>
    <w:rsid w:val="00104794"/>
    <w:rsid w:val="00104F55"/>
    <w:rsid w:val="00105063"/>
    <w:rsid w:val="00105233"/>
    <w:rsid w:val="001053D9"/>
    <w:rsid w:val="0010736D"/>
    <w:rsid w:val="00107826"/>
    <w:rsid w:val="00107D4E"/>
    <w:rsid w:val="00107D6D"/>
    <w:rsid w:val="0011029C"/>
    <w:rsid w:val="00110C10"/>
    <w:rsid w:val="00110F07"/>
    <w:rsid w:val="00111495"/>
    <w:rsid w:val="00111EE6"/>
    <w:rsid w:val="001123C1"/>
    <w:rsid w:val="00112408"/>
    <w:rsid w:val="0011243D"/>
    <w:rsid w:val="00112956"/>
    <w:rsid w:val="00112A82"/>
    <w:rsid w:val="00113162"/>
    <w:rsid w:val="00113238"/>
    <w:rsid w:val="00113DA6"/>
    <w:rsid w:val="00114027"/>
    <w:rsid w:val="0011408D"/>
    <w:rsid w:val="001145EF"/>
    <w:rsid w:val="00114697"/>
    <w:rsid w:val="001146A0"/>
    <w:rsid w:val="00114874"/>
    <w:rsid w:val="00116A5F"/>
    <w:rsid w:val="00117B38"/>
    <w:rsid w:val="00117FDA"/>
    <w:rsid w:val="00120328"/>
    <w:rsid w:val="00120C0B"/>
    <w:rsid w:val="0012156C"/>
    <w:rsid w:val="00121B3A"/>
    <w:rsid w:val="00122032"/>
    <w:rsid w:val="00122334"/>
    <w:rsid w:val="00122B0E"/>
    <w:rsid w:val="00122E2E"/>
    <w:rsid w:val="00123878"/>
    <w:rsid w:val="00124EF4"/>
    <w:rsid w:val="00125044"/>
    <w:rsid w:val="001251B0"/>
    <w:rsid w:val="001257C5"/>
    <w:rsid w:val="00125F23"/>
    <w:rsid w:val="0012672C"/>
    <w:rsid w:val="00127242"/>
    <w:rsid w:val="00130018"/>
    <w:rsid w:val="00130329"/>
    <w:rsid w:val="001305D1"/>
    <w:rsid w:val="00130625"/>
    <w:rsid w:val="00130B41"/>
    <w:rsid w:val="00130F03"/>
    <w:rsid w:val="0013146A"/>
    <w:rsid w:val="00131D94"/>
    <w:rsid w:val="00132FC5"/>
    <w:rsid w:val="00133B11"/>
    <w:rsid w:val="001341C3"/>
    <w:rsid w:val="001343C8"/>
    <w:rsid w:val="0013461A"/>
    <w:rsid w:val="00134FAF"/>
    <w:rsid w:val="00135BA3"/>
    <w:rsid w:val="001362D0"/>
    <w:rsid w:val="00136F4F"/>
    <w:rsid w:val="0013725D"/>
    <w:rsid w:val="00137C98"/>
    <w:rsid w:val="00140022"/>
    <w:rsid w:val="001400FF"/>
    <w:rsid w:val="001411D5"/>
    <w:rsid w:val="0014127A"/>
    <w:rsid w:val="001412D4"/>
    <w:rsid w:val="00141705"/>
    <w:rsid w:val="00141D3F"/>
    <w:rsid w:val="00141DC2"/>
    <w:rsid w:val="00142034"/>
    <w:rsid w:val="001421E5"/>
    <w:rsid w:val="0014248A"/>
    <w:rsid w:val="00142C39"/>
    <w:rsid w:val="00142EA3"/>
    <w:rsid w:val="0014384F"/>
    <w:rsid w:val="00143969"/>
    <w:rsid w:val="001447C6"/>
    <w:rsid w:val="00144EFF"/>
    <w:rsid w:val="00144F9D"/>
    <w:rsid w:val="0014537F"/>
    <w:rsid w:val="0014567F"/>
    <w:rsid w:val="001460E6"/>
    <w:rsid w:val="0014665B"/>
    <w:rsid w:val="00146C95"/>
    <w:rsid w:val="00146F00"/>
    <w:rsid w:val="001502B9"/>
    <w:rsid w:val="00150431"/>
    <w:rsid w:val="00150EDE"/>
    <w:rsid w:val="00153474"/>
    <w:rsid w:val="00155508"/>
    <w:rsid w:val="00155657"/>
    <w:rsid w:val="001557F2"/>
    <w:rsid w:val="0015609E"/>
    <w:rsid w:val="0015613B"/>
    <w:rsid w:val="00156CD6"/>
    <w:rsid w:val="00157C8B"/>
    <w:rsid w:val="00157C92"/>
    <w:rsid w:val="00157E58"/>
    <w:rsid w:val="001600B5"/>
    <w:rsid w:val="0016083C"/>
    <w:rsid w:val="00160A73"/>
    <w:rsid w:val="00161539"/>
    <w:rsid w:val="00161CDF"/>
    <w:rsid w:val="00161E39"/>
    <w:rsid w:val="00162470"/>
    <w:rsid w:val="001631BF"/>
    <w:rsid w:val="0016383A"/>
    <w:rsid w:val="001638C2"/>
    <w:rsid w:val="00163D73"/>
    <w:rsid w:val="00164005"/>
    <w:rsid w:val="001641BC"/>
    <w:rsid w:val="00164985"/>
    <w:rsid w:val="00164A39"/>
    <w:rsid w:val="00164C4E"/>
    <w:rsid w:val="00165189"/>
    <w:rsid w:val="001656E0"/>
    <w:rsid w:val="00165BA6"/>
    <w:rsid w:val="00165F5F"/>
    <w:rsid w:val="00166139"/>
    <w:rsid w:val="0016715A"/>
    <w:rsid w:val="001674D3"/>
    <w:rsid w:val="00167C52"/>
    <w:rsid w:val="00167EFB"/>
    <w:rsid w:val="00167FBB"/>
    <w:rsid w:val="00170455"/>
    <w:rsid w:val="00170833"/>
    <w:rsid w:val="0017098A"/>
    <w:rsid w:val="0017099A"/>
    <w:rsid w:val="00171071"/>
    <w:rsid w:val="00171183"/>
    <w:rsid w:val="001712B4"/>
    <w:rsid w:val="0017199A"/>
    <w:rsid w:val="00172123"/>
    <w:rsid w:val="00172986"/>
    <w:rsid w:val="0017419B"/>
    <w:rsid w:val="00174858"/>
    <w:rsid w:val="00174ABE"/>
    <w:rsid w:val="00174FFE"/>
    <w:rsid w:val="00175405"/>
    <w:rsid w:val="00175463"/>
    <w:rsid w:val="00175ACB"/>
    <w:rsid w:val="00176057"/>
    <w:rsid w:val="00176186"/>
    <w:rsid w:val="001761B4"/>
    <w:rsid w:val="001762AF"/>
    <w:rsid w:val="00176558"/>
    <w:rsid w:val="00176C9B"/>
    <w:rsid w:val="00177061"/>
    <w:rsid w:val="001771E4"/>
    <w:rsid w:val="00177384"/>
    <w:rsid w:val="00177796"/>
    <w:rsid w:val="00177B5C"/>
    <w:rsid w:val="00181532"/>
    <w:rsid w:val="00181BDB"/>
    <w:rsid w:val="001821EE"/>
    <w:rsid w:val="001825A1"/>
    <w:rsid w:val="00182CCE"/>
    <w:rsid w:val="00183AAE"/>
    <w:rsid w:val="00183F9F"/>
    <w:rsid w:val="001841A9"/>
    <w:rsid w:val="00184435"/>
    <w:rsid w:val="00184663"/>
    <w:rsid w:val="001848E6"/>
    <w:rsid w:val="00184991"/>
    <w:rsid w:val="00184DF7"/>
    <w:rsid w:val="001853B2"/>
    <w:rsid w:val="00185E25"/>
    <w:rsid w:val="0018785E"/>
    <w:rsid w:val="00187A93"/>
    <w:rsid w:val="00187ED6"/>
    <w:rsid w:val="001902C2"/>
    <w:rsid w:val="00190371"/>
    <w:rsid w:val="00191253"/>
    <w:rsid w:val="001916BC"/>
    <w:rsid w:val="00193545"/>
    <w:rsid w:val="00194914"/>
    <w:rsid w:val="0019577A"/>
    <w:rsid w:val="00195B52"/>
    <w:rsid w:val="00195CD1"/>
    <w:rsid w:val="00195FA9"/>
    <w:rsid w:val="0019643E"/>
    <w:rsid w:val="00196756"/>
    <w:rsid w:val="00196889"/>
    <w:rsid w:val="00196D7F"/>
    <w:rsid w:val="001A0C71"/>
    <w:rsid w:val="001A14AF"/>
    <w:rsid w:val="001A15E9"/>
    <w:rsid w:val="001A1F57"/>
    <w:rsid w:val="001A2315"/>
    <w:rsid w:val="001A2D4B"/>
    <w:rsid w:val="001A31FD"/>
    <w:rsid w:val="001A337A"/>
    <w:rsid w:val="001A33C5"/>
    <w:rsid w:val="001A37AC"/>
    <w:rsid w:val="001A475D"/>
    <w:rsid w:val="001A4763"/>
    <w:rsid w:val="001A4B87"/>
    <w:rsid w:val="001A4DED"/>
    <w:rsid w:val="001A52E2"/>
    <w:rsid w:val="001A6457"/>
    <w:rsid w:val="001A65E6"/>
    <w:rsid w:val="001A6ACD"/>
    <w:rsid w:val="001A6F1C"/>
    <w:rsid w:val="001A6F32"/>
    <w:rsid w:val="001A7BB5"/>
    <w:rsid w:val="001B0446"/>
    <w:rsid w:val="001B05B1"/>
    <w:rsid w:val="001B0AA6"/>
    <w:rsid w:val="001B0E44"/>
    <w:rsid w:val="001B1366"/>
    <w:rsid w:val="001B1597"/>
    <w:rsid w:val="001B333F"/>
    <w:rsid w:val="001B3857"/>
    <w:rsid w:val="001B3E15"/>
    <w:rsid w:val="001B3F19"/>
    <w:rsid w:val="001B58B9"/>
    <w:rsid w:val="001B5A98"/>
    <w:rsid w:val="001B5E80"/>
    <w:rsid w:val="001B5EE9"/>
    <w:rsid w:val="001B64BC"/>
    <w:rsid w:val="001B6536"/>
    <w:rsid w:val="001C0331"/>
    <w:rsid w:val="001C04A4"/>
    <w:rsid w:val="001C0C6D"/>
    <w:rsid w:val="001C1BAF"/>
    <w:rsid w:val="001C325C"/>
    <w:rsid w:val="001C32B8"/>
    <w:rsid w:val="001C55FB"/>
    <w:rsid w:val="001C56DA"/>
    <w:rsid w:val="001C662D"/>
    <w:rsid w:val="001C6803"/>
    <w:rsid w:val="001C79F3"/>
    <w:rsid w:val="001C7E98"/>
    <w:rsid w:val="001D070B"/>
    <w:rsid w:val="001D0985"/>
    <w:rsid w:val="001D0C08"/>
    <w:rsid w:val="001D0CFE"/>
    <w:rsid w:val="001D1261"/>
    <w:rsid w:val="001D12EF"/>
    <w:rsid w:val="001D2644"/>
    <w:rsid w:val="001D2813"/>
    <w:rsid w:val="001D2DAF"/>
    <w:rsid w:val="001D3240"/>
    <w:rsid w:val="001D3962"/>
    <w:rsid w:val="001D3C94"/>
    <w:rsid w:val="001D4220"/>
    <w:rsid w:val="001D55E3"/>
    <w:rsid w:val="001D5B95"/>
    <w:rsid w:val="001D7A92"/>
    <w:rsid w:val="001D7B2F"/>
    <w:rsid w:val="001D7FE2"/>
    <w:rsid w:val="001E0639"/>
    <w:rsid w:val="001E0CC3"/>
    <w:rsid w:val="001E2581"/>
    <w:rsid w:val="001E258F"/>
    <w:rsid w:val="001E26E1"/>
    <w:rsid w:val="001E2B44"/>
    <w:rsid w:val="001E2D2A"/>
    <w:rsid w:val="001E3520"/>
    <w:rsid w:val="001E3C09"/>
    <w:rsid w:val="001E4354"/>
    <w:rsid w:val="001E4361"/>
    <w:rsid w:val="001E4625"/>
    <w:rsid w:val="001E4834"/>
    <w:rsid w:val="001E5395"/>
    <w:rsid w:val="001E558A"/>
    <w:rsid w:val="001E56B4"/>
    <w:rsid w:val="001E72A9"/>
    <w:rsid w:val="001E72E1"/>
    <w:rsid w:val="001E743D"/>
    <w:rsid w:val="001E7CE8"/>
    <w:rsid w:val="001E7FBF"/>
    <w:rsid w:val="001F0579"/>
    <w:rsid w:val="001F0D24"/>
    <w:rsid w:val="001F1011"/>
    <w:rsid w:val="001F1075"/>
    <w:rsid w:val="001F14D9"/>
    <w:rsid w:val="001F169D"/>
    <w:rsid w:val="001F1E03"/>
    <w:rsid w:val="001F2070"/>
    <w:rsid w:val="001F20F6"/>
    <w:rsid w:val="001F211B"/>
    <w:rsid w:val="001F2E6D"/>
    <w:rsid w:val="001F2F1D"/>
    <w:rsid w:val="001F3689"/>
    <w:rsid w:val="001F3FF7"/>
    <w:rsid w:val="001F4087"/>
    <w:rsid w:val="001F4AE6"/>
    <w:rsid w:val="001F4CF7"/>
    <w:rsid w:val="001F53BB"/>
    <w:rsid w:val="001F5A10"/>
    <w:rsid w:val="001F5E40"/>
    <w:rsid w:val="001F5EF5"/>
    <w:rsid w:val="001F6AA0"/>
    <w:rsid w:val="001F7525"/>
    <w:rsid w:val="001F7C33"/>
    <w:rsid w:val="0020016D"/>
    <w:rsid w:val="00200CBD"/>
    <w:rsid w:val="002010AC"/>
    <w:rsid w:val="00201B97"/>
    <w:rsid w:val="00202219"/>
    <w:rsid w:val="002034E2"/>
    <w:rsid w:val="002038FA"/>
    <w:rsid w:val="00205181"/>
    <w:rsid w:val="002053F3"/>
    <w:rsid w:val="00205C02"/>
    <w:rsid w:val="00205E6C"/>
    <w:rsid w:val="00206019"/>
    <w:rsid w:val="00206BC0"/>
    <w:rsid w:val="00206E13"/>
    <w:rsid w:val="0020748D"/>
    <w:rsid w:val="00210812"/>
    <w:rsid w:val="00210831"/>
    <w:rsid w:val="002120E6"/>
    <w:rsid w:val="0021217A"/>
    <w:rsid w:val="00212447"/>
    <w:rsid w:val="00212F42"/>
    <w:rsid w:val="002138BF"/>
    <w:rsid w:val="00213C69"/>
    <w:rsid w:val="002143A3"/>
    <w:rsid w:val="002155F6"/>
    <w:rsid w:val="00215FA1"/>
    <w:rsid w:val="002162FF"/>
    <w:rsid w:val="00216AA3"/>
    <w:rsid w:val="00217218"/>
    <w:rsid w:val="00217718"/>
    <w:rsid w:val="002177BB"/>
    <w:rsid w:val="00217D13"/>
    <w:rsid w:val="00217E27"/>
    <w:rsid w:val="002202FF"/>
    <w:rsid w:val="00220563"/>
    <w:rsid w:val="00220B47"/>
    <w:rsid w:val="00221231"/>
    <w:rsid w:val="00221306"/>
    <w:rsid w:val="00221422"/>
    <w:rsid w:val="00221D69"/>
    <w:rsid w:val="0022231C"/>
    <w:rsid w:val="00222F59"/>
    <w:rsid w:val="0022358A"/>
    <w:rsid w:val="00223893"/>
    <w:rsid w:val="00223998"/>
    <w:rsid w:val="00223FDF"/>
    <w:rsid w:val="00224101"/>
    <w:rsid w:val="00224D4F"/>
    <w:rsid w:val="00225045"/>
    <w:rsid w:val="00225A7F"/>
    <w:rsid w:val="00227344"/>
    <w:rsid w:val="00227355"/>
    <w:rsid w:val="002275AC"/>
    <w:rsid w:val="0022790F"/>
    <w:rsid w:val="00227EAE"/>
    <w:rsid w:val="00230BD5"/>
    <w:rsid w:val="00231087"/>
    <w:rsid w:val="00231681"/>
    <w:rsid w:val="00231E07"/>
    <w:rsid w:val="00232B4D"/>
    <w:rsid w:val="00232B8A"/>
    <w:rsid w:val="002334D1"/>
    <w:rsid w:val="00233666"/>
    <w:rsid w:val="002342EF"/>
    <w:rsid w:val="0023506A"/>
    <w:rsid w:val="00235099"/>
    <w:rsid w:val="0023531A"/>
    <w:rsid w:val="0023569A"/>
    <w:rsid w:val="00235F2C"/>
    <w:rsid w:val="00236E6F"/>
    <w:rsid w:val="00236F52"/>
    <w:rsid w:val="00236F82"/>
    <w:rsid w:val="00237652"/>
    <w:rsid w:val="0023776E"/>
    <w:rsid w:val="00237FAD"/>
    <w:rsid w:val="0024081B"/>
    <w:rsid w:val="002409E4"/>
    <w:rsid w:val="00241651"/>
    <w:rsid w:val="002419E2"/>
    <w:rsid w:val="00241C03"/>
    <w:rsid w:val="0024268A"/>
    <w:rsid w:val="00242919"/>
    <w:rsid w:val="00242D84"/>
    <w:rsid w:val="00244D2F"/>
    <w:rsid w:val="00244EF3"/>
    <w:rsid w:val="00245333"/>
    <w:rsid w:val="002457F5"/>
    <w:rsid w:val="00245E5D"/>
    <w:rsid w:val="00246F40"/>
    <w:rsid w:val="00247586"/>
    <w:rsid w:val="0025060A"/>
    <w:rsid w:val="002506B7"/>
    <w:rsid w:val="00250821"/>
    <w:rsid w:val="00250C86"/>
    <w:rsid w:val="00250E00"/>
    <w:rsid w:val="00251120"/>
    <w:rsid w:val="002516D2"/>
    <w:rsid w:val="002518C7"/>
    <w:rsid w:val="00252369"/>
    <w:rsid w:val="0025462E"/>
    <w:rsid w:val="00254BA8"/>
    <w:rsid w:val="00254DE5"/>
    <w:rsid w:val="002550E9"/>
    <w:rsid w:val="00255CC3"/>
    <w:rsid w:val="00256B58"/>
    <w:rsid w:val="00256DDB"/>
    <w:rsid w:val="002577E0"/>
    <w:rsid w:val="00261DB8"/>
    <w:rsid w:val="00261E17"/>
    <w:rsid w:val="00262CF9"/>
    <w:rsid w:val="00263065"/>
    <w:rsid w:val="00263239"/>
    <w:rsid w:val="00263B4D"/>
    <w:rsid w:val="00263EBC"/>
    <w:rsid w:val="00263F11"/>
    <w:rsid w:val="00264192"/>
    <w:rsid w:val="00265746"/>
    <w:rsid w:val="00265CBD"/>
    <w:rsid w:val="00266506"/>
    <w:rsid w:val="00266741"/>
    <w:rsid w:val="00266A58"/>
    <w:rsid w:val="00266CF1"/>
    <w:rsid w:val="00267182"/>
    <w:rsid w:val="00267F70"/>
    <w:rsid w:val="00270526"/>
    <w:rsid w:val="00270907"/>
    <w:rsid w:val="00270A66"/>
    <w:rsid w:val="0027160D"/>
    <w:rsid w:val="0027162C"/>
    <w:rsid w:val="00272790"/>
    <w:rsid w:val="002731F3"/>
    <w:rsid w:val="00273447"/>
    <w:rsid w:val="0027349B"/>
    <w:rsid w:val="00273661"/>
    <w:rsid w:val="00273F76"/>
    <w:rsid w:val="00274104"/>
    <w:rsid w:val="00274262"/>
    <w:rsid w:val="00274472"/>
    <w:rsid w:val="002759FE"/>
    <w:rsid w:val="00276281"/>
    <w:rsid w:val="00276A1F"/>
    <w:rsid w:val="00277EA2"/>
    <w:rsid w:val="00280878"/>
    <w:rsid w:val="00281198"/>
    <w:rsid w:val="002818D0"/>
    <w:rsid w:val="00281EA4"/>
    <w:rsid w:val="00282B19"/>
    <w:rsid w:val="00283A52"/>
    <w:rsid w:val="00284CB6"/>
    <w:rsid w:val="002850C5"/>
    <w:rsid w:val="00285847"/>
    <w:rsid w:val="002865D6"/>
    <w:rsid w:val="00286CEA"/>
    <w:rsid w:val="00290451"/>
    <w:rsid w:val="00292071"/>
    <w:rsid w:val="00292810"/>
    <w:rsid w:val="00293BBE"/>
    <w:rsid w:val="00293E75"/>
    <w:rsid w:val="00294866"/>
    <w:rsid w:val="00294C3C"/>
    <w:rsid w:val="00295017"/>
    <w:rsid w:val="00295D8C"/>
    <w:rsid w:val="0029666C"/>
    <w:rsid w:val="002969C4"/>
    <w:rsid w:val="002969CC"/>
    <w:rsid w:val="00296FFB"/>
    <w:rsid w:val="00297398"/>
    <w:rsid w:val="00297958"/>
    <w:rsid w:val="00297EBE"/>
    <w:rsid w:val="002A1AC4"/>
    <w:rsid w:val="002A2A3C"/>
    <w:rsid w:val="002A2CDB"/>
    <w:rsid w:val="002A3533"/>
    <w:rsid w:val="002A3772"/>
    <w:rsid w:val="002A47E0"/>
    <w:rsid w:val="002A56E3"/>
    <w:rsid w:val="002A6403"/>
    <w:rsid w:val="002A746A"/>
    <w:rsid w:val="002A75E4"/>
    <w:rsid w:val="002A785C"/>
    <w:rsid w:val="002B0855"/>
    <w:rsid w:val="002B0BD3"/>
    <w:rsid w:val="002B1CD9"/>
    <w:rsid w:val="002B294C"/>
    <w:rsid w:val="002B2D2D"/>
    <w:rsid w:val="002B2DF7"/>
    <w:rsid w:val="002B2F89"/>
    <w:rsid w:val="002B334C"/>
    <w:rsid w:val="002B3807"/>
    <w:rsid w:val="002B43B3"/>
    <w:rsid w:val="002B4E33"/>
    <w:rsid w:val="002B534C"/>
    <w:rsid w:val="002B6741"/>
    <w:rsid w:val="002B74FC"/>
    <w:rsid w:val="002B7759"/>
    <w:rsid w:val="002B7856"/>
    <w:rsid w:val="002B7965"/>
    <w:rsid w:val="002C001B"/>
    <w:rsid w:val="002C03D2"/>
    <w:rsid w:val="002C0EDA"/>
    <w:rsid w:val="002C195B"/>
    <w:rsid w:val="002C1F0A"/>
    <w:rsid w:val="002C24D4"/>
    <w:rsid w:val="002C2715"/>
    <w:rsid w:val="002C4017"/>
    <w:rsid w:val="002C493B"/>
    <w:rsid w:val="002C4A54"/>
    <w:rsid w:val="002C4BAF"/>
    <w:rsid w:val="002C4CCE"/>
    <w:rsid w:val="002C4CFE"/>
    <w:rsid w:val="002C5D5D"/>
    <w:rsid w:val="002C685F"/>
    <w:rsid w:val="002C6AB6"/>
    <w:rsid w:val="002C6F47"/>
    <w:rsid w:val="002C6FB8"/>
    <w:rsid w:val="002C70C6"/>
    <w:rsid w:val="002C759B"/>
    <w:rsid w:val="002D06BF"/>
    <w:rsid w:val="002D0A20"/>
    <w:rsid w:val="002D0ADC"/>
    <w:rsid w:val="002D0BEA"/>
    <w:rsid w:val="002D1718"/>
    <w:rsid w:val="002D1BD5"/>
    <w:rsid w:val="002D26FC"/>
    <w:rsid w:val="002D289E"/>
    <w:rsid w:val="002D3394"/>
    <w:rsid w:val="002D3EC2"/>
    <w:rsid w:val="002D40EE"/>
    <w:rsid w:val="002D483D"/>
    <w:rsid w:val="002D4E68"/>
    <w:rsid w:val="002D527E"/>
    <w:rsid w:val="002D5894"/>
    <w:rsid w:val="002D610E"/>
    <w:rsid w:val="002D7627"/>
    <w:rsid w:val="002E02FD"/>
    <w:rsid w:val="002E09D0"/>
    <w:rsid w:val="002E0FEF"/>
    <w:rsid w:val="002E1386"/>
    <w:rsid w:val="002E15CE"/>
    <w:rsid w:val="002E15D4"/>
    <w:rsid w:val="002E1B19"/>
    <w:rsid w:val="002E290C"/>
    <w:rsid w:val="002E2C9D"/>
    <w:rsid w:val="002E420C"/>
    <w:rsid w:val="002E4436"/>
    <w:rsid w:val="002E469E"/>
    <w:rsid w:val="002E49DE"/>
    <w:rsid w:val="002E4AF7"/>
    <w:rsid w:val="002E4BEC"/>
    <w:rsid w:val="002E4C0E"/>
    <w:rsid w:val="002E506D"/>
    <w:rsid w:val="002E519F"/>
    <w:rsid w:val="002E5EA2"/>
    <w:rsid w:val="002E73EA"/>
    <w:rsid w:val="002E79EE"/>
    <w:rsid w:val="002E7D2E"/>
    <w:rsid w:val="002F08BB"/>
    <w:rsid w:val="002F0A71"/>
    <w:rsid w:val="002F0BFC"/>
    <w:rsid w:val="002F0E68"/>
    <w:rsid w:val="002F1599"/>
    <w:rsid w:val="002F159B"/>
    <w:rsid w:val="002F161F"/>
    <w:rsid w:val="002F188E"/>
    <w:rsid w:val="002F2CFB"/>
    <w:rsid w:val="002F30E8"/>
    <w:rsid w:val="002F54DB"/>
    <w:rsid w:val="002F60F6"/>
    <w:rsid w:val="002F63EF"/>
    <w:rsid w:val="002F739A"/>
    <w:rsid w:val="002F751C"/>
    <w:rsid w:val="00301E16"/>
    <w:rsid w:val="0030202F"/>
    <w:rsid w:val="00303517"/>
    <w:rsid w:val="00303AD5"/>
    <w:rsid w:val="00304929"/>
    <w:rsid w:val="003065D6"/>
    <w:rsid w:val="00306B0D"/>
    <w:rsid w:val="00306BAF"/>
    <w:rsid w:val="00306E84"/>
    <w:rsid w:val="003075A5"/>
    <w:rsid w:val="00307F03"/>
    <w:rsid w:val="00310B5B"/>
    <w:rsid w:val="00311AB5"/>
    <w:rsid w:val="00311AC3"/>
    <w:rsid w:val="00311E51"/>
    <w:rsid w:val="00312878"/>
    <w:rsid w:val="003131E2"/>
    <w:rsid w:val="00313847"/>
    <w:rsid w:val="00313E28"/>
    <w:rsid w:val="00314628"/>
    <w:rsid w:val="0031577C"/>
    <w:rsid w:val="00315912"/>
    <w:rsid w:val="00315F7F"/>
    <w:rsid w:val="00315FD3"/>
    <w:rsid w:val="0031684E"/>
    <w:rsid w:val="0031694F"/>
    <w:rsid w:val="003171B1"/>
    <w:rsid w:val="003171E9"/>
    <w:rsid w:val="00317FCC"/>
    <w:rsid w:val="003208FA"/>
    <w:rsid w:val="0032103E"/>
    <w:rsid w:val="003213F0"/>
    <w:rsid w:val="00321918"/>
    <w:rsid w:val="003223F5"/>
    <w:rsid w:val="003225D4"/>
    <w:rsid w:val="00322CE2"/>
    <w:rsid w:val="00322D0B"/>
    <w:rsid w:val="00323D1B"/>
    <w:rsid w:val="00324468"/>
    <w:rsid w:val="0032584D"/>
    <w:rsid w:val="0032597E"/>
    <w:rsid w:val="00325A82"/>
    <w:rsid w:val="00325F33"/>
    <w:rsid w:val="00326434"/>
    <w:rsid w:val="003266B8"/>
    <w:rsid w:val="0032674F"/>
    <w:rsid w:val="00327427"/>
    <w:rsid w:val="003276DB"/>
    <w:rsid w:val="0032795A"/>
    <w:rsid w:val="0033038C"/>
    <w:rsid w:val="003303E3"/>
    <w:rsid w:val="00330407"/>
    <w:rsid w:val="00330840"/>
    <w:rsid w:val="00330E64"/>
    <w:rsid w:val="003314BC"/>
    <w:rsid w:val="003315A7"/>
    <w:rsid w:val="00331940"/>
    <w:rsid w:val="003319A2"/>
    <w:rsid w:val="00332305"/>
    <w:rsid w:val="003326CF"/>
    <w:rsid w:val="00332891"/>
    <w:rsid w:val="00332927"/>
    <w:rsid w:val="003330A7"/>
    <w:rsid w:val="0033385E"/>
    <w:rsid w:val="003339E3"/>
    <w:rsid w:val="00333B7F"/>
    <w:rsid w:val="00333CB1"/>
    <w:rsid w:val="0033404D"/>
    <w:rsid w:val="0033419C"/>
    <w:rsid w:val="003343AC"/>
    <w:rsid w:val="0033448A"/>
    <w:rsid w:val="003345EA"/>
    <w:rsid w:val="00334BA9"/>
    <w:rsid w:val="00334F27"/>
    <w:rsid w:val="003363BE"/>
    <w:rsid w:val="0033675E"/>
    <w:rsid w:val="00336A10"/>
    <w:rsid w:val="00336D67"/>
    <w:rsid w:val="0034048C"/>
    <w:rsid w:val="003404BE"/>
    <w:rsid w:val="003418B8"/>
    <w:rsid w:val="00341F2F"/>
    <w:rsid w:val="0034264A"/>
    <w:rsid w:val="0034292C"/>
    <w:rsid w:val="00342E72"/>
    <w:rsid w:val="00343087"/>
    <w:rsid w:val="0034347B"/>
    <w:rsid w:val="00343EE5"/>
    <w:rsid w:val="003448AF"/>
    <w:rsid w:val="00344FD2"/>
    <w:rsid w:val="0034523A"/>
    <w:rsid w:val="00345DD6"/>
    <w:rsid w:val="003463F1"/>
    <w:rsid w:val="003467FB"/>
    <w:rsid w:val="003474A0"/>
    <w:rsid w:val="00351F21"/>
    <w:rsid w:val="00352C6C"/>
    <w:rsid w:val="0035318F"/>
    <w:rsid w:val="0035357C"/>
    <w:rsid w:val="00355A2B"/>
    <w:rsid w:val="003576D7"/>
    <w:rsid w:val="003577B0"/>
    <w:rsid w:val="0036062E"/>
    <w:rsid w:val="003606CA"/>
    <w:rsid w:val="00360A3A"/>
    <w:rsid w:val="00360BD9"/>
    <w:rsid w:val="00360C3B"/>
    <w:rsid w:val="00360C68"/>
    <w:rsid w:val="00361D91"/>
    <w:rsid w:val="0036266C"/>
    <w:rsid w:val="003627D2"/>
    <w:rsid w:val="003629D8"/>
    <w:rsid w:val="00362C37"/>
    <w:rsid w:val="0036323A"/>
    <w:rsid w:val="0036327A"/>
    <w:rsid w:val="003634D3"/>
    <w:rsid w:val="00363A02"/>
    <w:rsid w:val="00363BA0"/>
    <w:rsid w:val="00363F8E"/>
    <w:rsid w:val="00365920"/>
    <w:rsid w:val="00365974"/>
    <w:rsid w:val="00366124"/>
    <w:rsid w:val="0036643F"/>
    <w:rsid w:val="003716B3"/>
    <w:rsid w:val="00371879"/>
    <w:rsid w:val="00371D0B"/>
    <w:rsid w:val="00371E1E"/>
    <w:rsid w:val="0037215B"/>
    <w:rsid w:val="0037364E"/>
    <w:rsid w:val="00373A8A"/>
    <w:rsid w:val="00373F98"/>
    <w:rsid w:val="00374EFC"/>
    <w:rsid w:val="00375C98"/>
    <w:rsid w:val="00375ED0"/>
    <w:rsid w:val="003760E0"/>
    <w:rsid w:val="00376656"/>
    <w:rsid w:val="00376C7F"/>
    <w:rsid w:val="003775F7"/>
    <w:rsid w:val="00377721"/>
    <w:rsid w:val="003804C7"/>
    <w:rsid w:val="00380DDD"/>
    <w:rsid w:val="00380E8E"/>
    <w:rsid w:val="003815E8"/>
    <w:rsid w:val="003823C3"/>
    <w:rsid w:val="00382804"/>
    <w:rsid w:val="00382D88"/>
    <w:rsid w:val="00383117"/>
    <w:rsid w:val="003834BB"/>
    <w:rsid w:val="003837B1"/>
    <w:rsid w:val="003837C2"/>
    <w:rsid w:val="00384853"/>
    <w:rsid w:val="00385010"/>
    <w:rsid w:val="00385A01"/>
    <w:rsid w:val="00386074"/>
    <w:rsid w:val="00386611"/>
    <w:rsid w:val="0038741D"/>
    <w:rsid w:val="00387790"/>
    <w:rsid w:val="0038785D"/>
    <w:rsid w:val="003904C0"/>
    <w:rsid w:val="003906B7"/>
    <w:rsid w:val="00391E9A"/>
    <w:rsid w:val="0039212B"/>
    <w:rsid w:val="003921D3"/>
    <w:rsid w:val="00393BDB"/>
    <w:rsid w:val="00394010"/>
    <w:rsid w:val="0039499A"/>
    <w:rsid w:val="00394C7D"/>
    <w:rsid w:val="003950FA"/>
    <w:rsid w:val="003956E3"/>
    <w:rsid w:val="00395F88"/>
    <w:rsid w:val="0039630C"/>
    <w:rsid w:val="00396AAF"/>
    <w:rsid w:val="003971CB"/>
    <w:rsid w:val="0039722C"/>
    <w:rsid w:val="003973FF"/>
    <w:rsid w:val="003974CE"/>
    <w:rsid w:val="003A040F"/>
    <w:rsid w:val="003A045E"/>
    <w:rsid w:val="003A24CB"/>
    <w:rsid w:val="003A2708"/>
    <w:rsid w:val="003A2724"/>
    <w:rsid w:val="003A29CD"/>
    <w:rsid w:val="003A31EF"/>
    <w:rsid w:val="003A3578"/>
    <w:rsid w:val="003A4220"/>
    <w:rsid w:val="003A490F"/>
    <w:rsid w:val="003A4AD4"/>
    <w:rsid w:val="003A54ED"/>
    <w:rsid w:val="003A5C01"/>
    <w:rsid w:val="003A62E5"/>
    <w:rsid w:val="003A7204"/>
    <w:rsid w:val="003A7ECA"/>
    <w:rsid w:val="003B0375"/>
    <w:rsid w:val="003B059E"/>
    <w:rsid w:val="003B0F67"/>
    <w:rsid w:val="003B1012"/>
    <w:rsid w:val="003B15EF"/>
    <w:rsid w:val="003B1B98"/>
    <w:rsid w:val="003B20D4"/>
    <w:rsid w:val="003B2705"/>
    <w:rsid w:val="003B272E"/>
    <w:rsid w:val="003B3249"/>
    <w:rsid w:val="003B3DD6"/>
    <w:rsid w:val="003B4CEC"/>
    <w:rsid w:val="003B5085"/>
    <w:rsid w:val="003B50A6"/>
    <w:rsid w:val="003B5427"/>
    <w:rsid w:val="003B61BB"/>
    <w:rsid w:val="003B7473"/>
    <w:rsid w:val="003B7F26"/>
    <w:rsid w:val="003C0A28"/>
    <w:rsid w:val="003C0CC3"/>
    <w:rsid w:val="003C0CFA"/>
    <w:rsid w:val="003C1694"/>
    <w:rsid w:val="003C17D5"/>
    <w:rsid w:val="003C1B47"/>
    <w:rsid w:val="003C31A0"/>
    <w:rsid w:val="003C487E"/>
    <w:rsid w:val="003C4A45"/>
    <w:rsid w:val="003C4D53"/>
    <w:rsid w:val="003C4DAC"/>
    <w:rsid w:val="003C50D3"/>
    <w:rsid w:val="003C51BF"/>
    <w:rsid w:val="003C5F24"/>
    <w:rsid w:val="003C6F91"/>
    <w:rsid w:val="003C725F"/>
    <w:rsid w:val="003C732E"/>
    <w:rsid w:val="003C738E"/>
    <w:rsid w:val="003C75EF"/>
    <w:rsid w:val="003C7701"/>
    <w:rsid w:val="003D0578"/>
    <w:rsid w:val="003D171A"/>
    <w:rsid w:val="003D1D90"/>
    <w:rsid w:val="003D2330"/>
    <w:rsid w:val="003D26F7"/>
    <w:rsid w:val="003D2EBB"/>
    <w:rsid w:val="003D3BFA"/>
    <w:rsid w:val="003D3EDF"/>
    <w:rsid w:val="003D5141"/>
    <w:rsid w:val="003D53B8"/>
    <w:rsid w:val="003D5652"/>
    <w:rsid w:val="003D5BC9"/>
    <w:rsid w:val="003D5D30"/>
    <w:rsid w:val="003D636C"/>
    <w:rsid w:val="003D6CC2"/>
    <w:rsid w:val="003D6E0C"/>
    <w:rsid w:val="003D6EB8"/>
    <w:rsid w:val="003D7639"/>
    <w:rsid w:val="003E0379"/>
    <w:rsid w:val="003E12B2"/>
    <w:rsid w:val="003E1C12"/>
    <w:rsid w:val="003E269A"/>
    <w:rsid w:val="003E2F71"/>
    <w:rsid w:val="003E363E"/>
    <w:rsid w:val="003E375E"/>
    <w:rsid w:val="003E45D5"/>
    <w:rsid w:val="003E4792"/>
    <w:rsid w:val="003E47D5"/>
    <w:rsid w:val="003E48F2"/>
    <w:rsid w:val="003E53C4"/>
    <w:rsid w:val="003E5737"/>
    <w:rsid w:val="003E59C5"/>
    <w:rsid w:val="003E5D40"/>
    <w:rsid w:val="003E6B45"/>
    <w:rsid w:val="003E721B"/>
    <w:rsid w:val="003E727B"/>
    <w:rsid w:val="003E7942"/>
    <w:rsid w:val="003E79A6"/>
    <w:rsid w:val="003E7AC8"/>
    <w:rsid w:val="003F08EA"/>
    <w:rsid w:val="003F0BE7"/>
    <w:rsid w:val="003F0F39"/>
    <w:rsid w:val="003F10C4"/>
    <w:rsid w:val="003F135D"/>
    <w:rsid w:val="003F1942"/>
    <w:rsid w:val="003F20F3"/>
    <w:rsid w:val="003F2A4F"/>
    <w:rsid w:val="003F2AA7"/>
    <w:rsid w:val="003F2C4C"/>
    <w:rsid w:val="003F2F06"/>
    <w:rsid w:val="003F30AD"/>
    <w:rsid w:val="003F4782"/>
    <w:rsid w:val="003F4990"/>
    <w:rsid w:val="003F572D"/>
    <w:rsid w:val="003F5AF5"/>
    <w:rsid w:val="003F6001"/>
    <w:rsid w:val="003F612E"/>
    <w:rsid w:val="003F6193"/>
    <w:rsid w:val="003F66AD"/>
    <w:rsid w:val="003F6B8D"/>
    <w:rsid w:val="003F6F42"/>
    <w:rsid w:val="003F6FB0"/>
    <w:rsid w:val="003F76E2"/>
    <w:rsid w:val="003F7DCB"/>
    <w:rsid w:val="003F7E75"/>
    <w:rsid w:val="0040011F"/>
    <w:rsid w:val="004002EB"/>
    <w:rsid w:val="00400BA4"/>
    <w:rsid w:val="00400BEC"/>
    <w:rsid w:val="004024CA"/>
    <w:rsid w:val="00402611"/>
    <w:rsid w:val="00402875"/>
    <w:rsid w:val="00402D10"/>
    <w:rsid w:val="00403979"/>
    <w:rsid w:val="00403C57"/>
    <w:rsid w:val="00404346"/>
    <w:rsid w:val="00404539"/>
    <w:rsid w:val="0040571C"/>
    <w:rsid w:val="004059D3"/>
    <w:rsid w:val="00405C5C"/>
    <w:rsid w:val="00406ACC"/>
    <w:rsid w:val="00407992"/>
    <w:rsid w:val="00407A46"/>
    <w:rsid w:val="00407EEA"/>
    <w:rsid w:val="00410153"/>
    <w:rsid w:val="00410772"/>
    <w:rsid w:val="00411999"/>
    <w:rsid w:val="004122B3"/>
    <w:rsid w:val="00412601"/>
    <w:rsid w:val="00412628"/>
    <w:rsid w:val="00413005"/>
    <w:rsid w:val="00413E6F"/>
    <w:rsid w:val="004142AC"/>
    <w:rsid w:val="004157BD"/>
    <w:rsid w:val="00416680"/>
    <w:rsid w:val="00416870"/>
    <w:rsid w:val="00416D05"/>
    <w:rsid w:val="00422DA2"/>
    <w:rsid w:val="00423DDD"/>
    <w:rsid w:val="00425040"/>
    <w:rsid w:val="004253A3"/>
    <w:rsid w:val="00425C94"/>
    <w:rsid w:val="00426650"/>
    <w:rsid w:val="00426806"/>
    <w:rsid w:val="00426DA2"/>
    <w:rsid w:val="0042772E"/>
    <w:rsid w:val="00427E43"/>
    <w:rsid w:val="00430123"/>
    <w:rsid w:val="00430C91"/>
    <w:rsid w:val="00432122"/>
    <w:rsid w:val="00432274"/>
    <w:rsid w:val="0043240A"/>
    <w:rsid w:val="004328A6"/>
    <w:rsid w:val="00432B5D"/>
    <w:rsid w:val="004330D3"/>
    <w:rsid w:val="00433BDD"/>
    <w:rsid w:val="004347F0"/>
    <w:rsid w:val="00434C66"/>
    <w:rsid w:val="00435203"/>
    <w:rsid w:val="0043555D"/>
    <w:rsid w:val="0043587D"/>
    <w:rsid w:val="00435B63"/>
    <w:rsid w:val="00436E8B"/>
    <w:rsid w:val="00437647"/>
    <w:rsid w:val="0044048E"/>
    <w:rsid w:val="00440DB8"/>
    <w:rsid w:val="00440DBA"/>
    <w:rsid w:val="00440F25"/>
    <w:rsid w:val="0044106D"/>
    <w:rsid w:val="0044181E"/>
    <w:rsid w:val="00441DBB"/>
    <w:rsid w:val="00442156"/>
    <w:rsid w:val="004423CF"/>
    <w:rsid w:val="00442F32"/>
    <w:rsid w:val="00443E4F"/>
    <w:rsid w:val="0044490A"/>
    <w:rsid w:val="00444ED7"/>
    <w:rsid w:val="00446060"/>
    <w:rsid w:val="00446315"/>
    <w:rsid w:val="00446EDB"/>
    <w:rsid w:val="004470E2"/>
    <w:rsid w:val="0045062F"/>
    <w:rsid w:val="00450B5C"/>
    <w:rsid w:val="00451411"/>
    <w:rsid w:val="00451BC8"/>
    <w:rsid w:val="00452D29"/>
    <w:rsid w:val="00453BC1"/>
    <w:rsid w:val="00453E3B"/>
    <w:rsid w:val="00454833"/>
    <w:rsid w:val="00454D84"/>
    <w:rsid w:val="00454D97"/>
    <w:rsid w:val="004554E8"/>
    <w:rsid w:val="00456714"/>
    <w:rsid w:val="00456771"/>
    <w:rsid w:val="00456F72"/>
    <w:rsid w:val="00457251"/>
    <w:rsid w:val="00460606"/>
    <w:rsid w:val="0046164F"/>
    <w:rsid w:val="00461AAE"/>
    <w:rsid w:val="00461BF6"/>
    <w:rsid w:val="00461D65"/>
    <w:rsid w:val="00462205"/>
    <w:rsid w:val="0046221A"/>
    <w:rsid w:val="0046221C"/>
    <w:rsid w:val="004625FE"/>
    <w:rsid w:val="00462D41"/>
    <w:rsid w:val="0046326D"/>
    <w:rsid w:val="00464580"/>
    <w:rsid w:val="0046464F"/>
    <w:rsid w:val="00465014"/>
    <w:rsid w:val="004654D6"/>
    <w:rsid w:val="00466213"/>
    <w:rsid w:val="00466EF9"/>
    <w:rsid w:val="004670EE"/>
    <w:rsid w:val="0046752F"/>
    <w:rsid w:val="004701BD"/>
    <w:rsid w:val="00470D20"/>
    <w:rsid w:val="004710B9"/>
    <w:rsid w:val="0047131C"/>
    <w:rsid w:val="00471325"/>
    <w:rsid w:val="004723FA"/>
    <w:rsid w:val="004725AE"/>
    <w:rsid w:val="004725E2"/>
    <w:rsid w:val="00472CED"/>
    <w:rsid w:val="00473A38"/>
    <w:rsid w:val="004744F2"/>
    <w:rsid w:val="004748F9"/>
    <w:rsid w:val="00474CB2"/>
    <w:rsid w:val="00474D25"/>
    <w:rsid w:val="004756DD"/>
    <w:rsid w:val="0047572F"/>
    <w:rsid w:val="0047579D"/>
    <w:rsid w:val="00476100"/>
    <w:rsid w:val="004769A2"/>
    <w:rsid w:val="00476A09"/>
    <w:rsid w:val="00476F50"/>
    <w:rsid w:val="00476FD8"/>
    <w:rsid w:val="0047702A"/>
    <w:rsid w:val="004807C2"/>
    <w:rsid w:val="00480A59"/>
    <w:rsid w:val="00480BAA"/>
    <w:rsid w:val="00480EC2"/>
    <w:rsid w:val="00481ADA"/>
    <w:rsid w:val="00483107"/>
    <w:rsid w:val="00483500"/>
    <w:rsid w:val="00483978"/>
    <w:rsid w:val="00483B63"/>
    <w:rsid w:val="00485203"/>
    <w:rsid w:val="004856A0"/>
    <w:rsid w:val="00485729"/>
    <w:rsid w:val="004860C8"/>
    <w:rsid w:val="0048638A"/>
    <w:rsid w:val="0048663F"/>
    <w:rsid w:val="0048696F"/>
    <w:rsid w:val="00486B32"/>
    <w:rsid w:val="00487C4F"/>
    <w:rsid w:val="00487FB3"/>
    <w:rsid w:val="00490362"/>
    <w:rsid w:val="00490510"/>
    <w:rsid w:val="00490E60"/>
    <w:rsid w:val="004916C2"/>
    <w:rsid w:val="004918F7"/>
    <w:rsid w:val="004921A6"/>
    <w:rsid w:val="004922E7"/>
    <w:rsid w:val="004923D6"/>
    <w:rsid w:val="004924D4"/>
    <w:rsid w:val="004933C2"/>
    <w:rsid w:val="00493780"/>
    <w:rsid w:val="004938DC"/>
    <w:rsid w:val="00493D65"/>
    <w:rsid w:val="00493F79"/>
    <w:rsid w:val="00494168"/>
    <w:rsid w:val="00494B8B"/>
    <w:rsid w:val="004951C8"/>
    <w:rsid w:val="00495518"/>
    <w:rsid w:val="004959C3"/>
    <w:rsid w:val="00495F6B"/>
    <w:rsid w:val="00496006"/>
    <w:rsid w:val="00496CA3"/>
    <w:rsid w:val="0049708E"/>
    <w:rsid w:val="00497233"/>
    <w:rsid w:val="00497CE0"/>
    <w:rsid w:val="004A0141"/>
    <w:rsid w:val="004A1000"/>
    <w:rsid w:val="004A1281"/>
    <w:rsid w:val="004A32B9"/>
    <w:rsid w:val="004A39DB"/>
    <w:rsid w:val="004A4B1A"/>
    <w:rsid w:val="004A4B2D"/>
    <w:rsid w:val="004A5062"/>
    <w:rsid w:val="004A5B68"/>
    <w:rsid w:val="004A5C94"/>
    <w:rsid w:val="004A5DFC"/>
    <w:rsid w:val="004A614D"/>
    <w:rsid w:val="004A6B45"/>
    <w:rsid w:val="004A6D59"/>
    <w:rsid w:val="004A7713"/>
    <w:rsid w:val="004A7A64"/>
    <w:rsid w:val="004B02EA"/>
    <w:rsid w:val="004B04D3"/>
    <w:rsid w:val="004B0C67"/>
    <w:rsid w:val="004B0D92"/>
    <w:rsid w:val="004B1165"/>
    <w:rsid w:val="004B1362"/>
    <w:rsid w:val="004B2A2A"/>
    <w:rsid w:val="004B3796"/>
    <w:rsid w:val="004B557C"/>
    <w:rsid w:val="004B56D4"/>
    <w:rsid w:val="004B6614"/>
    <w:rsid w:val="004B6690"/>
    <w:rsid w:val="004B6B38"/>
    <w:rsid w:val="004B6BA5"/>
    <w:rsid w:val="004B79E0"/>
    <w:rsid w:val="004B7DCF"/>
    <w:rsid w:val="004C0032"/>
    <w:rsid w:val="004C0281"/>
    <w:rsid w:val="004C0CDE"/>
    <w:rsid w:val="004C142D"/>
    <w:rsid w:val="004C1C2C"/>
    <w:rsid w:val="004C1F35"/>
    <w:rsid w:val="004C222F"/>
    <w:rsid w:val="004C2BAB"/>
    <w:rsid w:val="004C3A05"/>
    <w:rsid w:val="004C3BA8"/>
    <w:rsid w:val="004C3C50"/>
    <w:rsid w:val="004C4A9D"/>
    <w:rsid w:val="004C4AF4"/>
    <w:rsid w:val="004C593B"/>
    <w:rsid w:val="004C5E9A"/>
    <w:rsid w:val="004C669D"/>
    <w:rsid w:val="004C66E4"/>
    <w:rsid w:val="004C7538"/>
    <w:rsid w:val="004C7B74"/>
    <w:rsid w:val="004C7E27"/>
    <w:rsid w:val="004C7FB4"/>
    <w:rsid w:val="004D0A60"/>
    <w:rsid w:val="004D0B5A"/>
    <w:rsid w:val="004D155B"/>
    <w:rsid w:val="004D1760"/>
    <w:rsid w:val="004D2255"/>
    <w:rsid w:val="004D2495"/>
    <w:rsid w:val="004D446F"/>
    <w:rsid w:val="004D4738"/>
    <w:rsid w:val="004D55C5"/>
    <w:rsid w:val="004D60A5"/>
    <w:rsid w:val="004E0988"/>
    <w:rsid w:val="004E180B"/>
    <w:rsid w:val="004E238E"/>
    <w:rsid w:val="004E23EB"/>
    <w:rsid w:val="004E2451"/>
    <w:rsid w:val="004E2472"/>
    <w:rsid w:val="004E389F"/>
    <w:rsid w:val="004E3A5E"/>
    <w:rsid w:val="004E3A7D"/>
    <w:rsid w:val="004E48F0"/>
    <w:rsid w:val="004E49AE"/>
    <w:rsid w:val="004E4E63"/>
    <w:rsid w:val="004E535E"/>
    <w:rsid w:val="004E5493"/>
    <w:rsid w:val="004E62D0"/>
    <w:rsid w:val="004E6C77"/>
    <w:rsid w:val="004E7158"/>
    <w:rsid w:val="004E7D72"/>
    <w:rsid w:val="004F05B9"/>
    <w:rsid w:val="004F0CF3"/>
    <w:rsid w:val="004F0E25"/>
    <w:rsid w:val="004F1594"/>
    <w:rsid w:val="004F17DC"/>
    <w:rsid w:val="004F1B31"/>
    <w:rsid w:val="004F2532"/>
    <w:rsid w:val="004F37B8"/>
    <w:rsid w:val="004F3E79"/>
    <w:rsid w:val="004F4273"/>
    <w:rsid w:val="004F4411"/>
    <w:rsid w:val="004F4A9B"/>
    <w:rsid w:val="004F4C0B"/>
    <w:rsid w:val="004F4FA3"/>
    <w:rsid w:val="004F5771"/>
    <w:rsid w:val="004F579E"/>
    <w:rsid w:val="004F63CF"/>
    <w:rsid w:val="004F65CA"/>
    <w:rsid w:val="004F69BE"/>
    <w:rsid w:val="0050066F"/>
    <w:rsid w:val="00501D9D"/>
    <w:rsid w:val="005024BE"/>
    <w:rsid w:val="005032E6"/>
    <w:rsid w:val="005039F8"/>
    <w:rsid w:val="00503DEB"/>
    <w:rsid w:val="005041F6"/>
    <w:rsid w:val="00504935"/>
    <w:rsid w:val="0050517E"/>
    <w:rsid w:val="005069B5"/>
    <w:rsid w:val="005107A0"/>
    <w:rsid w:val="005109E6"/>
    <w:rsid w:val="00510B5F"/>
    <w:rsid w:val="0051125A"/>
    <w:rsid w:val="00511308"/>
    <w:rsid w:val="00511420"/>
    <w:rsid w:val="00511D01"/>
    <w:rsid w:val="00512AB9"/>
    <w:rsid w:val="00512B10"/>
    <w:rsid w:val="00512C57"/>
    <w:rsid w:val="00512E29"/>
    <w:rsid w:val="0051315E"/>
    <w:rsid w:val="00513170"/>
    <w:rsid w:val="0051391E"/>
    <w:rsid w:val="00513E9F"/>
    <w:rsid w:val="00514496"/>
    <w:rsid w:val="00514BA4"/>
    <w:rsid w:val="00515859"/>
    <w:rsid w:val="00515D47"/>
    <w:rsid w:val="005171A1"/>
    <w:rsid w:val="0052013E"/>
    <w:rsid w:val="005205C6"/>
    <w:rsid w:val="00520A00"/>
    <w:rsid w:val="0052255A"/>
    <w:rsid w:val="00523006"/>
    <w:rsid w:val="0052355F"/>
    <w:rsid w:val="005237D8"/>
    <w:rsid w:val="00523915"/>
    <w:rsid w:val="00523F3F"/>
    <w:rsid w:val="00523F79"/>
    <w:rsid w:val="005248BA"/>
    <w:rsid w:val="00524C94"/>
    <w:rsid w:val="00525D67"/>
    <w:rsid w:val="00526BE3"/>
    <w:rsid w:val="005277E6"/>
    <w:rsid w:val="00530173"/>
    <w:rsid w:val="00530374"/>
    <w:rsid w:val="0053048F"/>
    <w:rsid w:val="00530A4E"/>
    <w:rsid w:val="00530DDE"/>
    <w:rsid w:val="00531013"/>
    <w:rsid w:val="005314AF"/>
    <w:rsid w:val="0053171B"/>
    <w:rsid w:val="00531DAC"/>
    <w:rsid w:val="00533E7F"/>
    <w:rsid w:val="00533FDD"/>
    <w:rsid w:val="005342EA"/>
    <w:rsid w:val="005345AF"/>
    <w:rsid w:val="0053474D"/>
    <w:rsid w:val="005348CC"/>
    <w:rsid w:val="00535102"/>
    <w:rsid w:val="0053560B"/>
    <w:rsid w:val="005373AB"/>
    <w:rsid w:val="0053799F"/>
    <w:rsid w:val="005405A6"/>
    <w:rsid w:val="005407AD"/>
    <w:rsid w:val="005409B0"/>
    <w:rsid w:val="0054195D"/>
    <w:rsid w:val="005420E6"/>
    <w:rsid w:val="00542A40"/>
    <w:rsid w:val="00542D00"/>
    <w:rsid w:val="00542D43"/>
    <w:rsid w:val="0054308A"/>
    <w:rsid w:val="00543AAA"/>
    <w:rsid w:val="00544030"/>
    <w:rsid w:val="00544856"/>
    <w:rsid w:val="00544AF9"/>
    <w:rsid w:val="00544BE1"/>
    <w:rsid w:val="00544F5B"/>
    <w:rsid w:val="0054533A"/>
    <w:rsid w:val="005453A3"/>
    <w:rsid w:val="00545B9B"/>
    <w:rsid w:val="005465AD"/>
    <w:rsid w:val="00547509"/>
    <w:rsid w:val="00547543"/>
    <w:rsid w:val="00547E38"/>
    <w:rsid w:val="00550711"/>
    <w:rsid w:val="00551B2C"/>
    <w:rsid w:val="00551FBB"/>
    <w:rsid w:val="0055280B"/>
    <w:rsid w:val="00552B42"/>
    <w:rsid w:val="005543ED"/>
    <w:rsid w:val="005552D0"/>
    <w:rsid w:val="005555F0"/>
    <w:rsid w:val="00555AAD"/>
    <w:rsid w:val="00555E72"/>
    <w:rsid w:val="00555ED6"/>
    <w:rsid w:val="00555F07"/>
    <w:rsid w:val="00556023"/>
    <w:rsid w:val="0055755E"/>
    <w:rsid w:val="0055776B"/>
    <w:rsid w:val="00557AD5"/>
    <w:rsid w:val="00557E85"/>
    <w:rsid w:val="005606FC"/>
    <w:rsid w:val="0056116D"/>
    <w:rsid w:val="00561587"/>
    <w:rsid w:val="00561D28"/>
    <w:rsid w:val="0056201E"/>
    <w:rsid w:val="0056228F"/>
    <w:rsid w:val="00562581"/>
    <w:rsid w:val="00563E96"/>
    <w:rsid w:val="00565770"/>
    <w:rsid w:val="0056665D"/>
    <w:rsid w:val="0056728C"/>
    <w:rsid w:val="00567983"/>
    <w:rsid w:val="00567BD5"/>
    <w:rsid w:val="00567D82"/>
    <w:rsid w:val="0057018D"/>
    <w:rsid w:val="00571217"/>
    <w:rsid w:val="00571232"/>
    <w:rsid w:val="005723C9"/>
    <w:rsid w:val="00572407"/>
    <w:rsid w:val="005727C0"/>
    <w:rsid w:val="00572AED"/>
    <w:rsid w:val="00573E64"/>
    <w:rsid w:val="0057433C"/>
    <w:rsid w:val="00575216"/>
    <w:rsid w:val="00575873"/>
    <w:rsid w:val="00575EAD"/>
    <w:rsid w:val="00575F04"/>
    <w:rsid w:val="0057605A"/>
    <w:rsid w:val="0057690C"/>
    <w:rsid w:val="00576A83"/>
    <w:rsid w:val="00576DDB"/>
    <w:rsid w:val="005770CE"/>
    <w:rsid w:val="00577AEA"/>
    <w:rsid w:val="00577E35"/>
    <w:rsid w:val="00580347"/>
    <w:rsid w:val="00580721"/>
    <w:rsid w:val="00580B9D"/>
    <w:rsid w:val="00580DF2"/>
    <w:rsid w:val="00581BBF"/>
    <w:rsid w:val="005820ED"/>
    <w:rsid w:val="00583357"/>
    <w:rsid w:val="00583BE2"/>
    <w:rsid w:val="00583C2F"/>
    <w:rsid w:val="00583FC1"/>
    <w:rsid w:val="00584853"/>
    <w:rsid w:val="00584A38"/>
    <w:rsid w:val="00585119"/>
    <w:rsid w:val="0058553B"/>
    <w:rsid w:val="005867E5"/>
    <w:rsid w:val="00586F09"/>
    <w:rsid w:val="005902AC"/>
    <w:rsid w:val="00590602"/>
    <w:rsid w:val="00590C7D"/>
    <w:rsid w:val="00590F9D"/>
    <w:rsid w:val="00591E6F"/>
    <w:rsid w:val="005931D4"/>
    <w:rsid w:val="00593DDD"/>
    <w:rsid w:val="005951DB"/>
    <w:rsid w:val="0059567A"/>
    <w:rsid w:val="00595BC2"/>
    <w:rsid w:val="00595D82"/>
    <w:rsid w:val="005965A6"/>
    <w:rsid w:val="00596B15"/>
    <w:rsid w:val="00596B94"/>
    <w:rsid w:val="00597187"/>
    <w:rsid w:val="005973FD"/>
    <w:rsid w:val="005974D5"/>
    <w:rsid w:val="00597546"/>
    <w:rsid w:val="00597894"/>
    <w:rsid w:val="00597C80"/>
    <w:rsid w:val="005A041C"/>
    <w:rsid w:val="005A0B28"/>
    <w:rsid w:val="005A0FFB"/>
    <w:rsid w:val="005A15EF"/>
    <w:rsid w:val="005A1CF8"/>
    <w:rsid w:val="005A1DC9"/>
    <w:rsid w:val="005A235A"/>
    <w:rsid w:val="005A2426"/>
    <w:rsid w:val="005A2462"/>
    <w:rsid w:val="005A2585"/>
    <w:rsid w:val="005A3120"/>
    <w:rsid w:val="005A458F"/>
    <w:rsid w:val="005A473B"/>
    <w:rsid w:val="005A4B55"/>
    <w:rsid w:val="005A5740"/>
    <w:rsid w:val="005A7957"/>
    <w:rsid w:val="005B0A11"/>
    <w:rsid w:val="005B1C60"/>
    <w:rsid w:val="005B2276"/>
    <w:rsid w:val="005B22FF"/>
    <w:rsid w:val="005B2300"/>
    <w:rsid w:val="005B28AE"/>
    <w:rsid w:val="005B37B1"/>
    <w:rsid w:val="005B3D30"/>
    <w:rsid w:val="005B46F5"/>
    <w:rsid w:val="005B4C08"/>
    <w:rsid w:val="005B51AC"/>
    <w:rsid w:val="005B5CA3"/>
    <w:rsid w:val="005B657E"/>
    <w:rsid w:val="005C13AD"/>
    <w:rsid w:val="005C1806"/>
    <w:rsid w:val="005C1FF4"/>
    <w:rsid w:val="005C22AC"/>
    <w:rsid w:val="005C3078"/>
    <w:rsid w:val="005C38A9"/>
    <w:rsid w:val="005C3E46"/>
    <w:rsid w:val="005C3F10"/>
    <w:rsid w:val="005C42F2"/>
    <w:rsid w:val="005C4564"/>
    <w:rsid w:val="005C475A"/>
    <w:rsid w:val="005C559D"/>
    <w:rsid w:val="005C642F"/>
    <w:rsid w:val="005C662B"/>
    <w:rsid w:val="005C68D2"/>
    <w:rsid w:val="005C69E4"/>
    <w:rsid w:val="005C714B"/>
    <w:rsid w:val="005C74B6"/>
    <w:rsid w:val="005D06A2"/>
    <w:rsid w:val="005D0AD0"/>
    <w:rsid w:val="005D0B60"/>
    <w:rsid w:val="005D0D58"/>
    <w:rsid w:val="005D17BA"/>
    <w:rsid w:val="005D1E6B"/>
    <w:rsid w:val="005D22AF"/>
    <w:rsid w:val="005D2852"/>
    <w:rsid w:val="005D2CD6"/>
    <w:rsid w:val="005D35CE"/>
    <w:rsid w:val="005D3E80"/>
    <w:rsid w:val="005D49F5"/>
    <w:rsid w:val="005D4AD1"/>
    <w:rsid w:val="005D5221"/>
    <w:rsid w:val="005D56E2"/>
    <w:rsid w:val="005D5899"/>
    <w:rsid w:val="005D7703"/>
    <w:rsid w:val="005D7A79"/>
    <w:rsid w:val="005E07A5"/>
    <w:rsid w:val="005E0E68"/>
    <w:rsid w:val="005E12B5"/>
    <w:rsid w:val="005E164A"/>
    <w:rsid w:val="005E18F4"/>
    <w:rsid w:val="005E19FE"/>
    <w:rsid w:val="005E1D14"/>
    <w:rsid w:val="005E1D96"/>
    <w:rsid w:val="005E2846"/>
    <w:rsid w:val="005E2C7E"/>
    <w:rsid w:val="005E2D3E"/>
    <w:rsid w:val="005E3077"/>
    <w:rsid w:val="005E323F"/>
    <w:rsid w:val="005E3BF8"/>
    <w:rsid w:val="005E40FA"/>
    <w:rsid w:val="005E48C2"/>
    <w:rsid w:val="005E655C"/>
    <w:rsid w:val="005E6FC8"/>
    <w:rsid w:val="005E75FF"/>
    <w:rsid w:val="005E7DDD"/>
    <w:rsid w:val="005F0652"/>
    <w:rsid w:val="005F09C0"/>
    <w:rsid w:val="005F0B09"/>
    <w:rsid w:val="005F123A"/>
    <w:rsid w:val="005F1842"/>
    <w:rsid w:val="005F1EA4"/>
    <w:rsid w:val="005F22D5"/>
    <w:rsid w:val="005F2669"/>
    <w:rsid w:val="005F276C"/>
    <w:rsid w:val="005F3930"/>
    <w:rsid w:val="005F3DEB"/>
    <w:rsid w:val="005F43ED"/>
    <w:rsid w:val="005F486F"/>
    <w:rsid w:val="005F4BF0"/>
    <w:rsid w:val="005F5C59"/>
    <w:rsid w:val="005F5E4D"/>
    <w:rsid w:val="005F6086"/>
    <w:rsid w:val="005F64D2"/>
    <w:rsid w:val="005F695E"/>
    <w:rsid w:val="005F6DEB"/>
    <w:rsid w:val="005F7326"/>
    <w:rsid w:val="005F73A7"/>
    <w:rsid w:val="005F73E8"/>
    <w:rsid w:val="006000D0"/>
    <w:rsid w:val="00600146"/>
    <w:rsid w:val="00600E23"/>
    <w:rsid w:val="006013F8"/>
    <w:rsid w:val="0060290F"/>
    <w:rsid w:val="00602F49"/>
    <w:rsid w:val="006043A6"/>
    <w:rsid w:val="00606458"/>
    <w:rsid w:val="00606B57"/>
    <w:rsid w:val="00607DED"/>
    <w:rsid w:val="00607F3C"/>
    <w:rsid w:val="0061081D"/>
    <w:rsid w:val="006115B0"/>
    <w:rsid w:val="0061190E"/>
    <w:rsid w:val="00611B49"/>
    <w:rsid w:val="00612DB9"/>
    <w:rsid w:val="00613DA0"/>
    <w:rsid w:val="00613F39"/>
    <w:rsid w:val="00614894"/>
    <w:rsid w:val="006155E7"/>
    <w:rsid w:val="00615C8B"/>
    <w:rsid w:val="00616243"/>
    <w:rsid w:val="00616ECD"/>
    <w:rsid w:val="00617286"/>
    <w:rsid w:val="00617C50"/>
    <w:rsid w:val="00620803"/>
    <w:rsid w:val="0062159E"/>
    <w:rsid w:val="00621890"/>
    <w:rsid w:val="00621FA4"/>
    <w:rsid w:val="00622193"/>
    <w:rsid w:val="006221AE"/>
    <w:rsid w:val="00622D75"/>
    <w:rsid w:val="00623043"/>
    <w:rsid w:val="00623673"/>
    <w:rsid w:val="00623786"/>
    <w:rsid w:val="00623F1A"/>
    <w:rsid w:val="006240CC"/>
    <w:rsid w:val="00624781"/>
    <w:rsid w:val="0062479F"/>
    <w:rsid w:val="00625679"/>
    <w:rsid w:val="00625A69"/>
    <w:rsid w:val="00625E91"/>
    <w:rsid w:val="006271F8"/>
    <w:rsid w:val="00630259"/>
    <w:rsid w:val="006306ED"/>
    <w:rsid w:val="00630710"/>
    <w:rsid w:val="0063185A"/>
    <w:rsid w:val="00631E06"/>
    <w:rsid w:val="00631F44"/>
    <w:rsid w:val="00631FDC"/>
    <w:rsid w:val="00631FFE"/>
    <w:rsid w:val="0063263A"/>
    <w:rsid w:val="00632971"/>
    <w:rsid w:val="00632BC7"/>
    <w:rsid w:val="00632FB8"/>
    <w:rsid w:val="0063348C"/>
    <w:rsid w:val="00634334"/>
    <w:rsid w:val="00634912"/>
    <w:rsid w:val="00634CD2"/>
    <w:rsid w:val="00634F8F"/>
    <w:rsid w:val="00635E3A"/>
    <w:rsid w:val="006363E1"/>
    <w:rsid w:val="00637064"/>
    <w:rsid w:val="006370E8"/>
    <w:rsid w:val="006379A1"/>
    <w:rsid w:val="00640817"/>
    <w:rsid w:val="00640C42"/>
    <w:rsid w:val="00641088"/>
    <w:rsid w:val="006411A4"/>
    <w:rsid w:val="0064192F"/>
    <w:rsid w:val="00641DA2"/>
    <w:rsid w:val="0064250A"/>
    <w:rsid w:val="006441B7"/>
    <w:rsid w:val="00644C01"/>
    <w:rsid w:val="00644C9B"/>
    <w:rsid w:val="00644E20"/>
    <w:rsid w:val="00645D2D"/>
    <w:rsid w:val="00645E61"/>
    <w:rsid w:val="0064628D"/>
    <w:rsid w:val="00646872"/>
    <w:rsid w:val="00647097"/>
    <w:rsid w:val="00650FD8"/>
    <w:rsid w:val="00651C6D"/>
    <w:rsid w:val="00652020"/>
    <w:rsid w:val="00652232"/>
    <w:rsid w:val="006522E7"/>
    <w:rsid w:val="006527D3"/>
    <w:rsid w:val="00652A75"/>
    <w:rsid w:val="006533B6"/>
    <w:rsid w:val="00654191"/>
    <w:rsid w:val="00655819"/>
    <w:rsid w:val="00657346"/>
    <w:rsid w:val="00660AD6"/>
    <w:rsid w:val="006618F6"/>
    <w:rsid w:val="006624D8"/>
    <w:rsid w:val="006627BB"/>
    <w:rsid w:val="00662EBC"/>
    <w:rsid w:val="006635E2"/>
    <w:rsid w:val="006637CD"/>
    <w:rsid w:val="006638FA"/>
    <w:rsid w:val="00663B1B"/>
    <w:rsid w:val="00664448"/>
    <w:rsid w:val="006645C3"/>
    <w:rsid w:val="00664606"/>
    <w:rsid w:val="00664BEB"/>
    <w:rsid w:val="0066529A"/>
    <w:rsid w:val="00665DF7"/>
    <w:rsid w:val="006666EF"/>
    <w:rsid w:val="00666749"/>
    <w:rsid w:val="006671C6"/>
    <w:rsid w:val="00667A09"/>
    <w:rsid w:val="006702E0"/>
    <w:rsid w:val="0067060A"/>
    <w:rsid w:val="00670834"/>
    <w:rsid w:val="00670DD2"/>
    <w:rsid w:val="00670FE0"/>
    <w:rsid w:val="0067177A"/>
    <w:rsid w:val="00671B05"/>
    <w:rsid w:val="0067208B"/>
    <w:rsid w:val="0067276C"/>
    <w:rsid w:val="00672C41"/>
    <w:rsid w:val="0067380C"/>
    <w:rsid w:val="00673EED"/>
    <w:rsid w:val="006740AC"/>
    <w:rsid w:val="0067431E"/>
    <w:rsid w:val="0067466B"/>
    <w:rsid w:val="00674A97"/>
    <w:rsid w:val="00674D25"/>
    <w:rsid w:val="00675A55"/>
    <w:rsid w:val="00675F93"/>
    <w:rsid w:val="00676008"/>
    <w:rsid w:val="00676C47"/>
    <w:rsid w:val="00676CB7"/>
    <w:rsid w:val="00676E02"/>
    <w:rsid w:val="00676EF1"/>
    <w:rsid w:val="006770AD"/>
    <w:rsid w:val="0067722A"/>
    <w:rsid w:val="0067736C"/>
    <w:rsid w:val="006804FD"/>
    <w:rsid w:val="00680CEF"/>
    <w:rsid w:val="00680FA8"/>
    <w:rsid w:val="006813B2"/>
    <w:rsid w:val="006817CA"/>
    <w:rsid w:val="00681A38"/>
    <w:rsid w:val="00682B43"/>
    <w:rsid w:val="00683227"/>
    <w:rsid w:val="0068380C"/>
    <w:rsid w:val="00683839"/>
    <w:rsid w:val="0068396B"/>
    <w:rsid w:val="0068418D"/>
    <w:rsid w:val="006859B9"/>
    <w:rsid w:val="00686B52"/>
    <w:rsid w:val="00686DAB"/>
    <w:rsid w:val="00687FC6"/>
    <w:rsid w:val="006900F5"/>
    <w:rsid w:val="0069094E"/>
    <w:rsid w:val="00690971"/>
    <w:rsid w:val="00690B50"/>
    <w:rsid w:val="00690EC6"/>
    <w:rsid w:val="00691A8C"/>
    <w:rsid w:val="00691BD0"/>
    <w:rsid w:val="00691CD8"/>
    <w:rsid w:val="00692368"/>
    <w:rsid w:val="00692B8B"/>
    <w:rsid w:val="0069330E"/>
    <w:rsid w:val="00693A9E"/>
    <w:rsid w:val="00693F57"/>
    <w:rsid w:val="00694A6E"/>
    <w:rsid w:val="00694BDD"/>
    <w:rsid w:val="00694BE6"/>
    <w:rsid w:val="0069501B"/>
    <w:rsid w:val="006950B6"/>
    <w:rsid w:val="006959F5"/>
    <w:rsid w:val="006960D0"/>
    <w:rsid w:val="006961C1"/>
    <w:rsid w:val="00696580"/>
    <w:rsid w:val="00697850"/>
    <w:rsid w:val="006A0464"/>
    <w:rsid w:val="006A09AC"/>
    <w:rsid w:val="006A0F3B"/>
    <w:rsid w:val="006A12F7"/>
    <w:rsid w:val="006A13FC"/>
    <w:rsid w:val="006A1837"/>
    <w:rsid w:val="006A199F"/>
    <w:rsid w:val="006A20F1"/>
    <w:rsid w:val="006A3180"/>
    <w:rsid w:val="006A48D1"/>
    <w:rsid w:val="006A569C"/>
    <w:rsid w:val="006A57EF"/>
    <w:rsid w:val="006A5844"/>
    <w:rsid w:val="006A5925"/>
    <w:rsid w:val="006A6319"/>
    <w:rsid w:val="006A6884"/>
    <w:rsid w:val="006B0E67"/>
    <w:rsid w:val="006B111D"/>
    <w:rsid w:val="006B156A"/>
    <w:rsid w:val="006B1C50"/>
    <w:rsid w:val="006B1EF2"/>
    <w:rsid w:val="006B3263"/>
    <w:rsid w:val="006B3A46"/>
    <w:rsid w:val="006B4714"/>
    <w:rsid w:val="006B53D1"/>
    <w:rsid w:val="006B57CA"/>
    <w:rsid w:val="006B61CB"/>
    <w:rsid w:val="006B6682"/>
    <w:rsid w:val="006B7125"/>
    <w:rsid w:val="006B785F"/>
    <w:rsid w:val="006B7A78"/>
    <w:rsid w:val="006B7D89"/>
    <w:rsid w:val="006C03EF"/>
    <w:rsid w:val="006C06E3"/>
    <w:rsid w:val="006C0A07"/>
    <w:rsid w:val="006C1422"/>
    <w:rsid w:val="006C16BF"/>
    <w:rsid w:val="006C22FB"/>
    <w:rsid w:val="006C2DF9"/>
    <w:rsid w:val="006C3381"/>
    <w:rsid w:val="006C3803"/>
    <w:rsid w:val="006C3E38"/>
    <w:rsid w:val="006C4659"/>
    <w:rsid w:val="006C576B"/>
    <w:rsid w:val="006C613E"/>
    <w:rsid w:val="006C7200"/>
    <w:rsid w:val="006D0780"/>
    <w:rsid w:val="006D1FC6"/>
    <w:rsid w:val="006D233C"/>
    <w:rsid w:val="006D2D7F"/>
    <w:rsid w:val="006D39DF"/>
    <w:rsid w:val="006D4229"/>
    <w:rsid w:val="006D43D6"/>
    <w:rsid w:val="006D50B8"/>
    <w:rsid w:val="006D57EF"/>
    <w:rsid w:val="006D59FE"/>
    <w:rsid w:val="006D5F80"/>
    <w:rsid w:val="006D6362"/>
    <w:rsid w:val="006D6585"/>
    <w:rsid w:val="006D69AF"/>
    <w:rsid w:val="006D7285"/>
    <w:rsid w:val="006D79D0"/>
    <w:rsid w:val="006D7D1A"/>
    <w:rsid w:val="006E0044"/>
    <w:rsid w:val="006E0A43"/>
    <w:rsid w:val="006E15CB"/>
    <w:rsid w:val="006E17AA"/>
    <w:rsid w:val="006E239C"/>
    <w:rsid w:val="006E25F5"/>
    <w:rsid w:val="006E4AAB"/>
    <w:rsid w:val="006E512C"/>
    <w:rsid w:val="006E58F0"/>
    <w:rsid w:val="006E6139"/>
    <w:rsid w:val="006E6312"/>
    <w:rsid w:val="006E6AF3"/>
    <w:rsid w:val="006E6DE9"/>
    <w:rsid w:val="006E6E09"/>
    <w:rsid w:val="006E76C1"/>
    <w:rsid w:val="006E7FDA"/>
    <w:rsid w:val="006F00A2"/>
    <w:rsid w:val="006F0320"/>
    <w:rsid w:val="006F08B0"/>
    <w:rsid w:val="006F0964"/>
    <w:rsid w:val="006F0DDF"/>
    <w:rsid w:val="006F0ECF"/>
    <w:rsid w:val="006F1493"/>
    <w:rsid w:val="006F236A"/>
    <w:rsid w:val="006F2412"/>
    <w:rsid w:val="006F3FE6"/>
    <w:rsid w:val="006F439A"/>
    <w:rsid w:val="006F47B1"/>
    <w:rsid w:val="006F5715"/>
    <w:rsid w:val="006F5FDB"/>
    <w:rsid w:val="006F63B5"/>
    <w:rsid w:val="006F64A1"/>
    <w:rsid w:val="006F6B75"/>
    <w:rsid w:val="006F7FC7"/>
    <w:rsid w:val="00700E10"/>
    <w:rsid w:val="007013E3"/>
    <w:rsid w:val="0070165C"/>
    <w:rsid w:val="00701A75"/>
    <w:rsid w:val="007029ED"/>
    <w:rsid w:val="007043DF"/>
    <w:rsid w:val="007059E9"/>
    <w:rsid w:val="007060B8"/>
    <w:rsid w:val="00706C80"/>
    <w:rsid w:val="00706D99"/>
    <w:rsid w:val="0070706C"/>
    <w:rsid w:val="007076EA"/>
    <w:rsid w:val="00707781"/>
    <w:rsid w:val="00710358"/>
    <w:rsid w:val="0071044B"/>
    <w:rsid w:val="00710E8D"/>
    <w:rsid w:val="00711803"/>
    <w:rsid w:val="00711FBF"/>
    <w:rsid w:val="0071230F"/>
    <w:rsid w:val="007131C3"/>
    <w:rsid w:val="007132B7"/>
    <w:rsid w:val="00713958"/>
    <w:rsid w:val="00713C75"/>
    <w:rsid w:val="00713E44"/>
    <w:rsid w:val="00715044"/>
    <w:rsid w:val="00716235"/>
    <w:rsid w:val="0071682D"/>
    <w:rsid w:val="007169FF"/>
    <w:rsid w:val="00716EDC"/>
    <w:rsid w:val="00717228"/>
    <w:rsid w:val="00717685"/>
    <w:rsid w:val="00720551"/>
    <w:rsid w:val="00720A67"/>
    <w:rsid w:val="00721864"/>
    <w:rsid w:val="007226FA"/>
    <w:rsid w:val="00724061"/>
    <w:rsid w:val="007240D7"/>
    <w:rsid w:val="00724B2E"/>
    <w:rsid w:val="00725845"/>
    <w:rsid w:val="00725C93"/>
    <w:rsid w:val="007261FF"/>
    <w:rsid w:val="007264FB"/>
    <w:rsid w:val="00727F35"/>
    <w:rsid w:val="0073021F"/>
    <w:rsid w:val="0073026C"/>
    <w:rsid w:val="007307E5"/>
    <w:rsid w:val="0073081E"/>
    <w:rsid w:val="00730A02"/>
    <w:rsid w:val="00730EB8"/>
    <w:rsid w:val="00731154"/>
    <w:rsid w:val="0073149D"/>
    <w:rsid w:val="0073175D"/>
    <w:rsid w:val="0073205C"/>
    <w:rsid w:val="00732B00"/>
    <w:rsid w:val="00732B80"/>
    <w:rsid w:val="00732FDB"/>
    <w:rsid w:val="00733628"/>
    <w:rsid w:val="00734783"/>
    <w:rsid w:val="00734828"/>
    <w:rsid w:val="00735AAA"/>
    <w:rsid w:val="00736615"/>
    <w:rsid w:val="007371BF"/>
    <w:rsid w:val="007375E7"/>
    <w:rsid w:val="00737F1D"/>
    <w:rsid w:val="00740D7F"/>
    <w:rsid w:val="00741273"/>
    <w:rsid w:val="007417CE"/>
    <w:rsid w:val="00743474"/>
    <w:rsid w:val="00743F74"/>
    <w:rsid w:val="0074494A"/>
    <w:rsid w:val="00745307"/>
    <w:rsid w:val="007455CB"/>
    <w:rsid w:val="00745990"/>
    <w:rsid w:val="00745C21"/>
    <w:rsid w:val="00745FC4"/>
    <w:rsid w:val="0074625D"/>
    <w:rsid w:val="00746731"/>
    <w:rsid w:val="00747638"/>
    <w:rsid w:val="00747667"/>
    <w:rsid w:val="00747B7D"/>
    <w:rsid w:val="00750333"/>
    <w:rsid w:val="00750678"/>
    <w:rsid w:val="00751057"/>
    <w:rsid w:val="00751104"/>
    <w:rsid w:val="00751324"/>
    <w:rsid w:val="00751CAA"/>
    <w:rsid w:val="00752159"/>
    <w:rsid w:val="00752971"/>
    <w:rsid w:val="0075305E"/>
    <w:rsid w:val="00754CCF"/>
    <w:rsid w:val="007550DF"/>
    <w:rsid w:val="00755816"/>
    <w:rsid w:val="00755952"/>
    <w:rsid w:val="00756503"/>
    <w:rsid w:val="007565F2"/>
    <w:rsid w:val="00756CCC"/>
    <w:rsid w:val="00757CCE"/>
    <w:rsid w:val="007600EB"/>
    <w:rsid w:val="007602B5"/>
    <w:rsid w:val="00760C25"/>
    <w:rsid w:val="00760D88"/>
    <w:rsid w:val="00761EC0"/>
    <w:rsid w:val="00762B5B"/>
    <w:rsid w:val="00763099"/>
    <w:rsid w:val="00763326"/>
    <w:rsid w:val="007634E8"/>
    <w:rsid w:val="007636F7"/>
    <w:rsid w:val="007640FE"/>
    <w:rsid w:val="007642DC"/>
    <w:rsid w:val="007644CC"/>
    <w:rsid w:val="00764D03"/>
    <w:rsid w:val="007657BB"/>
    <w:rsid w:val="007657CB"/>
    <w:rsid w:val="0076599D"/>
    <w:rsid w:val="007660DD"/>
    <w:rsid w:val="00766327"/>
    <w:rsid w:val="00766663"/>
    <w:rsid w:val="00766925"/>
    <w:rsid w:val="0076695B"/>
    <w:rsid w:val="00766A31"/>
    <w:rsid w:val="00767E56"/>
    <w:rsid w:val="00770024"/>
    <w:rsid w:val="007703AD"/>
    <w:rsid w:val="00770B26"/>
    <w:rsid w:val="0077145E"/>
    <w:rsid w:val="00771481"/>
    <w:rsid w:val="00771AB2"/>
    <w:rsid w:val="00771CAD"/>
    <w:rsid w:val="007720D4"/>
    <w:rsid w:val="00772C83"/>
    <w:rsid w:val="00772FA6"/>
    <w:rsid w:val="007739BB"/>
    <w:rsid w:val="007739FE"/>
    <w:rsid w:val="0077410D"/>
    <w:rsid w:val="00774F70"/>
    <w:rsid w:val="00775230"/>
    <w:rsid w:val="007758EF"/>
    <w:rsid w:val="00776327"/>
    <w:rsid w:val="00776C8A"/>
    <w:rsid w:val="00777912"/>
    <w:rsid w:val="00777A4E"/>
    <w:rsid w:val="00777C11"/>
    <w:rsid w:val="00780065"/>
    <w:rsid w:val="00780420"/>
    <w:rsid w:val="0078108C"/>
    <w:rsid w:val="00781689"/>
    <w:rsid w:val="00781A71"/>
    <w:rsid w:val="00782922"/>
    <w:rsid w:val="00783565"/>
    <w:rsid w:val="00783924"/>
    <w:rsid w:val="00783BB5"/>
    <w:rsid w:val="00783E22"/>
    <w:rsid w:val="00784467"/>
    <w:rsid w:val="00785161"/>
    <w:rsid w:val="007864CD"/>
    <w:rsid w:val="007866CD"/>
    <w:rsid w:val="00790523"/>
    <w:rsid w:val="00790A84"/>
    <w:rsid w:val="00790B44"/>
    <w:rsid w:val="00791A9C"/>
    <w:rsid w:val="0079220F"/>
    <w:rsid w:val="00792A6A"/>
    <w:rsid w:val="00792CD4"/>
    <w:rsid w:val="00794E3E"/>
    <w:rsid w:val="007954D6"/>
    <w:rsid w:val="00795B4D"/>
    <w:rsid w:val="00795D05"/>
    <w:rsid w:val="007966B1"/>
    <w:rsid w:val="007A09B9"/>
    <w:rsid w:val="007A0A69"/>
    <w:rsid w:val="007A1573"/>
    <w:rsid w:val="007A19C2"/>
    <w:rsid w:val="007A1E12"/>
    <w:rsid w:val="007A22F8"/>
    <w:rsid w:val="007A2C4D"/>
    <w:rsid w:val="007A2CD8"/>
    <w:rsid w:val="007A342F"/>
    <w:rsid w:val="007A358F"/>
    <w:rsid w:val="007A3DD8"/>
    <w:rsid w:val="007A4516"/>
    <w:rsid w:val="007A5981"/>
    <w:rsid w:val="007A60D9"/>
    <w:rsid w:val="007A691F"/>
    <w:rsid w:val="007A6E1C"/>
    <w:rsid w:val="007A70BC"/>
    <w:rsid w:val="007A72C8"/>
    <w:rsid w:val="007A7B2C"/>
    <w:rsid w:val="007B060D"/>
    <w:rsid w:val="007B08F7"/>
    <w:rsid w:val="007B1A7E"/>
    <w:rsid w:val="007B23E2"/>
    <w:rsid w:val="007B3616"/>
    <w:rsid w:val="007B41CC"/>
    <w:rsid w:val="007B557E"/>
    <w:rsid w:val="007B56FF"/>
    <w:rsid w:val="007B578C"/>
    <w:rsid w:val="007B68F4"/>
    <w:rsid w:val="007B6C61"/>
    <w:rsid w:val="007B6CBB"/>
    <w:rsid w:val="007B703F"/>
    <w:rsid w:val="007B7574"/>
    <w:rsid w:val="007B75FC"/>
    <w:rsid w:val="007B793C"/>
    <w:rsid w:val="007B7FED"/>
    <w:rsid w:val="007C0972"/>
    <w:rsid w:val="007C0C90"/>
    <w:rsid w:val="007C0F36"/>
    <w:rsid w:val="007C113C"/>
    <w:rsid w:val="007C126D"/>
    <w:rsid w:val="007C1936"/>
    <w:rsid w:val="007C2A69"/>
    <w:rsid w:val="007C2EB4"/>
    <w:rsid w:val="007C44D2"/>
    <w:rsid w:val="007C46EB"/>
    <w:rsid w:val="007C49B9"/>
    <w:rsid w:val="007C52AB"/>
    <w:rsid w:val="007C5851"/>
    <w:rsid w:val="007C67AE"/>
    <w:rsid w:val="007C689C"/>
    <w:rsid w:val="007C6E4B"/>
    <w:rsid w:val="007C6F4A"/>
    <w:rsid w:val="007D0A83"/>
    <w:rsid w:val="007D1799"/>
    <w:rsid w:val="007D1A06"/>
    <w:rsid w:val="007D29AA"/>
    <w:rsid w:val="007D2CB2"/>
    <w:rsid w:val="007D2D0D"/>
    <w:rsid w:val="007D3878"/>
    <w:rsid w:val="007D3A24"/>
    <w:rsid w:val="007D5075"/>
    <w:rsid w:val="007D5410"/>
    <w:rsid w:val="007D5A34"/>
    <w:rsid w:val="007D6816"/>
    <w:rsid w:val="007D78C8"/>
    <w:rsid w:val="007E05DA"/>
    <w:rsid w:val="007E0695"/>
    <w:rsid w:val="007E1335"/>
    <w:rsid w:val="007E13AE"/>
    <w:rsid w:val="007E1799"/>
    <w:rsid w:val="007E185C"/>
    <w:rsid w:val="007E1D13"/>
    <w:rsid w:val="007E1F83"/>
    <w:rsid w:val="007E20D7"/>
    <w:rsid w:val="007E233D"/>
    <w:rsid w:val="007E248B"/>
    <w:rsid w:val="007E259D"/>
    <w:rsid w:val="007E25A0"/>
    <w:rsid w:val="007E30A4"/>
    <w:rsid w:val="007E3E3F"/>
    <w:rsid w:val="007E4156"/>
    <w:rsid w:val="007E4826"/>
    <w:rsid w:val="007E4C74"/>
    <w:rsid w:val="007E51BB"/>
    <w:rsid w:val="007E5452"/>
    <w:rsid w:val="007E55EC"/>
    <w:rsid w:val="007E60DE"/>
    <w:rsid w:val="007E6A27"/>
    <w:rsid w:val="007E787C"/>
    <w:rsid w:val="007E7C56"/>
    <w:rsid w:val="007E7D7A"/>
    <w:rsid w:val="007F06CF"/>
    <w:rsid w:val="007F0BDF"/>
    <w:rsid w:val="007F11F9"/>
    <w:rsid w:val="007F146F"/>
    <w:rsid w:val="007F15E6"/>
    <w:rsid w:val="007F2F1D"/>
    <w:rsid w:val="007F4D81"/>
    <w:rsid w:val="007F4FFA"/>
    <w:rsid w:val="007F58CA"/>
    <w:rsid w:val="007F591B"/>
    <w:rsid w:val="007F68DB"/>
    <w:rsid w:val="007F7C49"/>
    <w:rsid w:val="00800073"/>
    <w:rsid w:val="00800FE6"/>
    <w:rsid w:val="00801035"/>
    <w:rsid w:val="008011FD"/>
    <w:rsid w:val="0080132E"/>
    <w:rsid w:val="00801851"/>
    <w:rsid w:val="00801DF6"/>
    <w:rsid w:val="0080227C"/>
    <w:rsid w:val="00802E67"/>
    <w:rsid w:val="0080392C"/>
    <w:rsid w:val="008046B4"/>
    <w:rsid w:val="00804AA2"/>
    <w:rsid w:val="008054A5"/>
    <w:rsid w:val="008056BE"/>
    <w:rsid w:val="00806AC4"/>
    <w:rsid w:val="00806B0B"/>
    <w:rsid w:val="00806F62"/>
    <w:rsid w:val="00807441"/>
    <w:rsid w:val="00807820"/>
    <w:rsid w:val="00807898"/>
    <w:rsid w:val="008102F8"/>
    <w:rsid w:val="00810354"/>
    <w:rsid w:val="008109C3"/>
    <w:rsid w:val="00811070"/>
    <w:rsid w:val="00811140"/>
    <w:rsid w:val="008118A8"/>
    <w:rsid w:val="00811BA8"/>
    <w:rsid w:val="00811C4A"/>
    <w:rsid w:val="00811F80"/>
    <w:rsid w:val="008125B6"/>
    <w:rsid w:val="00812B15"/>
    <w:rsid w:val="00813084"/>
    <w:rsid w:val="008140D0"/>
    <w:rsid w:val="00814609"/>
    <w:rsid w:val="0081486C"/>
    <w:rsid w:val="00814927"/>
    <w:rsid w:val="00814DDC"/>
    <w:rsid w:val="00815ABF"/>
    <w:rsid w:val="0081650E"/>
    <w:rsid w:val="008170E5"/>
    <w:rsid w:val="008172D2"/>
    <w:rsid w:val="0081755C"/>
    <w:rsid w:val="00817623"/>
    <w:rsid w:val="00817DC2"/>
    <w:rsid w:val="008200F7"/>
    <w:rsid w:val="008208BE"/>
    <w:rsid w:val="008213CD"/>
    <w:rsid w:val="008217C8"/>
    <w:rsid w:val="00821821"/>
    <w:rsid w:val="008223FC"/>
    <w:rsid w:val="00822556"/>
    <w:rsid w:val="00823CB1"/>
    <w:rsid w:val="00824334"/>
    <w:rsid w:val="00824A7E"/>
    <w:rsid w:val="0082594B"/>
    <w:rsid w:val="0082609F"/>
    <w:rsid w:val="008265AD"/>
    <w:rsid w:val="0082697B"/>
    <w:rsid w:val="00826A4D"/>
    <w:rsid w:val="0082725A"/>
    <w:rsid w:val="00827315"/>
    <w:rsid w:val="008274D7"/>
    <w:rsid w:val="008274E3"/>
    <w:rsid w:val="00827589"/>
    <w:rsid w:val="00827A75"/>
    <w:rsid w:val="00830972"/>
    <w:rsid w:val="00830A89"/>
    <w:rsid w:val="00831B81"/>
    <w:rsid w:val="00831DC9"/>
    <w:rsid w:val="00832A70"/>
    <w:rsid w:val="00832AF1"/>
    <w:rsid w:val="008333D6"/>
    <w:rsid w:val="0083352D"/>
    <w:rsid w:val="00835D78"/>
    <w:rsid w:val="00835E80"/>
    <w:rsid w:val="00835FA0"/>
    <w:rsid w:val="0083600A"/>
    <w:rsid w:val="008366A6"/>
    <w:rsid w:val="00836A11"/>
    <w:rsid w:val="00836DCD"/>
    <w:rsid w:val="0083701F"/>
    <w:rsid w:val="00837106"/>
    <w:rsid w:val="00837364"/>
    <w:rsid w:val="00837406"/>
    <w:rsid w:val="008374E8"/>
    <w:rsid w:val="008376EB"/>
    <w:rsid w:val="00837AC7"/>
    <w:rsid w:val="00837FA0"/>
    <w:rsid w:val="00840673"/>
    <w:rsid w:val="00841F2E"/>
    <w:rsid w:val="0084393D"/>
    <w:rsid w:val="00843AED"/>
    <w:rsid w:val="00844B70"/>
    <w:rsid w:val="00845D23"/>
    <w:rsid w:val="00845D99"/>
    <w:rsid w:val="008469E5"/>
    <w:rsid w:val="00846D02"/>
    <w:rsid w:val="00847385"/>
    <w:rsid w:val="00847E82"/>
    <w:rsid w:val="0085029C"/>
    <w:rsid w:val="008503B2"/>
    <w:rsid w:val="00850665"/>
    <w:rsid w:val="008508CF"/>
    <w:rsid w:val="00850C2A"/>
    <w:rsid w:val="0085108A"/>
    <w:rsid w:val="00851501"/>
    <w:rsid w:val="00851B4B"/>
    <w:rsid w:val="0085218A"/>
    <w:rsid w:val="0085365B"/>
    <w:rsid w:val="00853928"/>
    <w:rsid w:val="00854009"/>
    <w:rsid w:val="0085499E"/>
    <w:rsid w:val="00854B11"/>
    <w:rsid w:val="008557F2"/>
    <w:rsid w:val="00855B20"/>
    <w:rsid w:val="00855BD0"/>
    <w:rsid w:val="00855C17"/>
    <w:rsid w:val="00856108"/>
    <w:rsid w:val="008567B6"/>
    <w:rsid w:val="00857327"/>
    <w:rsid w:val="00857563"/>
    <w:rsid w:val="008576AE"/>
    <w:rsid w:val="0085789E"/>
    <w:rsid w:val="0086039E"/>
    <w:rsid w:val="00860A1F"/>
    <w:rsid w:val="00860DBE"/>
    <w:rsid w:val="00861683"/>
    <w:rsid w:val="008616C4"/>
    <w:rsid w:val="00861BF9"/>
    <w:rsid w:val="0086220D"/>
    <w:rsid w:val="0086246D"/>
    <w:rsid w:val="00863C3A"/>
    <w:rsid w:val="00863E93"/>
    <w:rsid w:val="008645DD"/>
    <w:rsid w:val="008648DE"/>
    <w:rsid w:val="00866B16"/>
    <w:rsid w:val="00866F39"/>
    <w:rsid w:val="008704C6"/>
    <w:rsid w:val="00871824"/>
    <w:rsid w:val="00871833"/>
    <w:rsid w:val="0087187E"/>
    <w:rsid w:val="008719ED"/>
    <w:rsid w:val="008720FF"/>
    <w:rsid w:val="0087223A"/>
    <w:rsid w:val="008724C7"/>
    <w:rsid w:val="0087288C"/>
    <w:rsid w:val="00872C88"/>
    <w:rsid w:val="00873A3A"/>
    <w:rsid w:val="008740D3"/>
    <w:rsid w:val="00874421"/>
    <w:rsid w:val="00874640"/>
    <w:rsid w:val="00875D5A"/>
    <w:rsid w:val="00876A66"/>
    <w:rsid w:val="00876C11"/>
    <w:rsid w:val="008778C7"/>
    <w:rsid w:val="00877CD5"/>
    <w:rsid w:val="00877EC6"/>
    <w:rsid w:val="00880361"/>
    <w:rsid w:val="00881D45"/>
    <w:rsid w:val="00882110"/>
    <w:rsid w:val="00883329"/>
    <w:rsid w:val="0088377E"/>
    <w:rsid w:val="00883952"/>
    <w:rsid w:val="008853FE"/>
    <w:rsid w:val="0088543E"/>
    <w:rsid w:val="00885D41"/>
    <w:rsid w:val="0088672B"/>
    <w:rsid w:val="00886A72"/>
    <w:rsid w:val="00886BBF"/>
    <w:rsid w:val="008870E6"/>
    <w:rsid w:val="00887373"/>
    <w:rsid w:val="00887726"/>
    <w:rsid w:val="00887A99"/>
    <w:rsid w:val="00890C7E"/>
    <w:rsid w:val="00890CEA"/>
    <w:rsid w:val="00891096"/>
    <w:rsid w:val="0089128B"/>
    <w:rsid w:val="0089133B"/>
    <w:rsid w:val="00891981"/>
    <w:rsid w:val="008919B9"/>
    <w:rsid w:val="00892401"/>
    <w:rsid w:val="00892561"/>
    <w:rsid w:val="00892840"/>
    <w:rsid w:val="008929B4"/>
    <w:rsid w:val="00892BFC"/>
    <w:rsid w:val="00893174"/>
    <w:rsid w:val="00893599"/>
    <w:rsid w:val="008938B7"/>
    <w:rsid w:val="008938CC"/>
    <w:rsid w:val="00893EFF"/>
    <w:rsid w:val="00894C30"/>
    <w:rsid w:val="008962E3"/>
    <w:rsid w:val="00896319"/>
    <w:rsid w:val="0089635F"/>
    <w:rsid w:val="0089643F"/>
    <w:rsid w:val="00897B02"/>
    <w:rsid w:val="00897C88"/>
    <w:rsid w:val="008A0511"/>
    <w:rsid w:val="008A08D3"/>
    <w:rsid w:val="008A0DBA"/>
    <w:rsid w:val="008A0E79"/>
    <w:rsid w:val="008A1673"/>
    <w:rsid w:val="008A1ECC"/>
    <w:rsid w:val="008A240E"/>
    <w:rsid w:val="008A290B"/>
    <w:rsid w:val="008A4D5E"/>
    <w:rsid w:val="008A5AC0"/>
    <w:rsid w:val="008A5E9B"/>
    <w:rsid w:val="008A67FE"/>
    <w:rsid w:val="008A76D8"/>
    <w:rsid w:val="008B05B1"/>
    <w:rsid w:val="008B06D0"/>
    <w:rsid w:val="008B09A6"/>
    <w:rsid w:val="008B22EA"/>
    <w:rsid w:val="008B38FB"/>
    <w:rsid w:val="008B3F1B"/>
    <w:rsid w:val="008B4303"/>
    <w:rsid w:val="008B439C"/>
    <w:rsid w:val="008B45FD"/>
    <w:rsid w:val="008B4873"/>
    <w:rsid w:val="008B653E"/>
    <w:rsid w:val="008B6E7F"/>
    <w:rsid w:val="008B7194"/>
    <w:rsid w:val="008B7B7E"/>
    <w:rsid w:val="008C0536"/>
    <w:rsid w:val="008C0CD8"/>
    <w:rsid w:val="008C1630"/>
    <w:rsid w:val="008C2CFC"/>
    <w:rsid w:val="008C3847"/>
    <w:rsid w:val="008C3E6D"/>
    <w:rsid w:val="008C44E1"/>
    <w:rsid w:val="008C4525"/>
    <w:rsid w:val="008C46F5"/>
    <w:rsid w:val="008C4ED6"/>
    <w:rsid w:val="008C60CB"/>
    <w:rsid w:val="008C68A7"/>
    <w:rsid w:val="008C6B6B"/>
    <w:rsid w:val="008C702A"/>
    <w:rsid w:val="008C7985"/>
    <w:rsid w:val="008C7C21"/>
    <w:rsid w:val="008C7E35"/>
    <w:rsid w:val="008D0083"/>
    <w:rsid w:val="008D028B"/>
    <w:rsid w:val="008D1D0A"/>
    <w:rsid w:val="008D2061"/>
    <w:rsid w:val="008D259A"/>
    <w:rsid w:val="008D2679"/>
    <w:rsid w:val="008D26F4"/>
    <w:rsid w:val="008D343A"/>
    <w:rsid w:val="008D3515"/>
    <w:rsid w:val="008D354E"/>
    <w:rsid w:val="008D3EE4"/>
    <w:rsid w:val="008D4123"/>
    <w:rsid w:val="008D42BF"/>
    <w:rsid w:val="008D473F"/>
    <w:rsid w:val="008D4F3F"/>
    <w:rsid w:val="008D6038"/>
    <w:rsid w:val="008D6624"/>
    <w:rsid w:val="008D6670"/>
    <w:rsid w:val="008D6C15"/>
    <w:rsid w:val="008D7037"/>
    <w:rsid w:val="008D7C03"/>
    <w:rsid w:val="008D7C6B"/>
    <w:rsid w:val="008D7D77"/>
    <w:rsid w:val="008D7EBA"/>
    <w:rsid w:val="008E02CB"/>
    <w:rsid w:val="008E0729"/>
    <w:rsid w:val="008E1202"/>
    <w:rsid w:val="008E1B33"/>
    <w:rsid w:val="008E2CA3"/>
    <w:rsid w:val="008E2D33"/>
    <w:rsid w:val="008E2D83"/>
    <w:rsid w:val="008E3001"/>
    <w:rsid w:val="008E303B"/>
    <w:rsid w:val="008E345B"/>
    <w:rsid w:val="008E34E6"/>
    <w:rsid w:val="008E3953"/>
    <w:rsid w:val="008E3F85"/>
    <w:rsid w:val="008E4061"/>
    <w:rsid w:val="008E4141"/>
    <w:rsid w:val="008E451F"/>
    <w:rsid w:val="008E45CB"/>
    <w:rsid w:val="008E476D"/>
    <w:rsid w:val="008E47FC"/>
    <w:rsid w:val="008E4CC4"/>
    <w:rsid w:val="008E5295"/>
    <w:rsid w:val="008E5893"/>
    <w:rsid w:val="008E5958"/>
    <w:rsid w:val="008E5E7F"/>
    <w:rsid w:val="008E62B7"/>
    <w:rsid w:val="008E6304"/>
    <w:rsid w:val="008E64F0"/>
    <w:rsid w:val="008E6D46"/>
    <w:rsid w:val="008E7700"/>
    <w:rsid w:val="008E79FD"/>
    <w:rsid w:val="008E7C7F"/>
    <w:rsid w:val="008F0A60"/>
    <w:rsid w:val="008F0B8F"/>
    <w:rsid w:val="008F0D60"/>
    <w:rsid w:val="008F1830"/>
    <w:rsid w:val="008F1D92"/>
    <w:rsid w:val="008F1F0C"/>
    <w:rsid w:val="008F1F1B"/>
    <w:rsid w:val="008F3259"/>
    <w:rsid w:val="008F3648"/>
    <w:rsid w:val="008F395B"/>
    <w:rsid w:val="008F49D4"/>
    <w:rsid w:val="008F609E"/>
    <w:rsid w:val="008F6B52"/>
    <w:rsid w:val="008F780D"/>
    <w:rsid w:val="008F7899"/>
    <w:rsid w:val="008F7F41"/>
    <w:rsid w:val="008F7FD1"/>
    <w:rsid w:val="009001F3"/>
    <w:rsid w:val="00900880"/>
    <w:rsid w:val="00900B2E"/>
    <w:rsid w:val="0090154F"/>
    <w:rsid w:val="00901E04"/>
    <w:rsid w:val="00901F17"/>
    <w:rsid w:val="00901F79"/>
    <w:rsid w:val="00902330"/>
    <w:rsid w:val="0090243B"/>
    <w:rsid w:val="009028CA"/>
    <w:rsid w:val="00902954"/>
    <w:rsid w:val="00902B40"/>
    <w:rsid w:val="009035DC"/>
    <w:rsid w:val="00903EE3"/>
    <w:rsid w:val="0090405E"/>
    <w:rsid w:val="00904B3B"/>
    <w:rsid w:val="00904FDA"/>
    <w:rsid w:val="00905834"/>
    <w:rsid w:val="00905BCF"/>
    <w:rsid w:val="009060F1"/>
    <w:rsid w:val="00906EB2"/>
    <w:rsid w:val="00906FC3"/>
    <w:rsid w:val="0091073B"/>
    <w:rsid w:val="0091117F"/>
    <w:rsid w:val="009112D0"/>
    <w:rsid w:val="009121AD"/>
    <w:rsid w:val="00912261"/>
    <w:rsid w:val="009130C0"/>
    <w:rsid w:val="00913C2A"/>
    <w:rsid w:val="00913CA5"/>
    <w:rsid w:val="00914792"/>
    <w:rsid w:val="0091557A"/>
    <w:rsid w:val="009158E3"/>
    <w:rsid w:val="00915D46"/>
    <w:rsid w:val="009161B8"/>
    <w:rsid w:val="00917082"/>
    <w:rsid w:val="009179C3"/>
    <w:rsid w:val="00920C22"/>
    <w:rsid w:val="00921296"/>
    <w:rsid w:val="0092173F"/>
    <w:rsid w:val="00921892"/>
    <w:rsid w:val="00921A94"/>
    <w:rsid w:val="00921C93"/>
    <w:rsid w:val="00921D23"/>
    <w:rsid w:val="009228D1"/>
    <w:rsid w:val="00922969"/>
    <w:rsid w:val="009236C4"/>
    <w:rsid w:val="00923894"/>
    <w:rsid w:val="0092455F"/>
    <w:rsid w:val="009247E7"/>
    <w:rsid w:val="00925FA2"/>
    <w:rsid w:val="0092686E"/>
    <w:rsid w:val="0092689B"/>
    <w:rsid w:val="00926C6C"/>
    <w:rsid w:val="00926C91"/>
    <w:rsid w:val="00926E69"/>
    <w:rsid w:val="009278B9"/>
    <w:rsid w:val="00927F2A"/>
    <w:rsid w:val="00927FCC"/>
    <w:rsid w:val="009304DE"/>
    <w:rsid w:val="00930FD0"/>
    <w:rsid w:val="0093140C"/>
    <w:rsid w:val="00931768"/>
    <w:rsid w:val="00932272"/>
    <w:rsid w:val="00932E54"/>
    <w:rsid w:val="00933D56"/>
    <w:rsid w:val="00933FBE"/>
    <w:rsid w:val="00933FD2"/>
    <w:rsid w:val="009342AB"/>
    <w:rsid w:val="009343CA"/>
    <w:rsid w:val="00934567"/>
    <w:rsid w:val="009358F5"/>
    <w:rsid w:val="00935C08"/>
    <w:rsid w:val="00935FAF"/>
    <w:rsid w:val="00936039"/>
    <w:rsid w:val="00936196"/>
    <w:rsid w:val="00936354"/>
    <w:rsid w:val="00936446"/>
    <w:rsid w:val="009366C8"/>
    <w:rsid w:val="0093702E"/>
    <w:rsid w:val="00937F24"/>
    <w:rsid w:val="009400F8"/>
    <w:rsid w:val="0094066D"/>
    <w:rsid w:val="009411DE"/>
    <w:rsid w:val="0094135B"/>
    <w:rsid w:val="00941D75"/>
    <w:rsid w:val="00941F88"/>
    <w:rsid w:val="00942845"/>
    <w:rsid w:val="00942B25"/>
    <w:rsid w:val="00942E3B"/>
    <w:rsid w:val="00943607"/>
    <w:rsid w:val="009442AD"/>
    <w:rsid w:val="00944F71"/>
    <w:rsid w:val="0094547E"/>
    <w:rsid w:val="00945765"/>
    <w:rsid w:val="009458EA"/>
    <w:rsid w:val="00945943"/>
    <w:rsid w:val="00945C95"/>
    <w:rsid w:val="00946077"/>
    <w:rsid w:val="009469D0"/>
    <w:rsid w:val="00946D4E"/>
    <w:rsid w:val="00946E60"/>
    <w:rsid w:val="00947A12"/>
    <w:rsid w:val="00947A37"/>
    <w:rsid w:val="009502DB"/>
    <w:rsid w:val="00950A6A"/>
    <w:rsid w:val="00950CF7"/>
    <w:rsid w:val="009511A4"/>
    <w:rsid w:val="009515AD"/>
    <w:rsid w:val="00951E77"/>
    <w:rsid w:val="00951E84"/>
    <w:rsid w:val="00951EE4"/>
    <w:rsid w:val="00951F32"/>
    <w:rsid w:val="0095252A"/>
    <w:rsid w:val="0095264E"/>
    <w:rsid w:val="00953050"/>
    <w:rsid w:val="00953DA6"/>
    <w:rsid w:val="009551F9"/>
    <w:rsid w:val="009555E0"/>
    <w:rsid w:val="00955B75"/>
    <w:rsid w:val="00955D2D"/>
    <w:rsid w:val="00957AD3"/>
    <w:rsid w:val="00957CCC"/>
    <w:rsid w:val="00960D94"/>
    <w:rsid w:val="00961158"/>
    <w:rsid w:val="00961362"/>
    <w:rsid w:val="00961866"/>
    <w:rsid w:val="00961931"/>
    <w:rsid w:val="00961C46"/>
    <w:rsid w:val="00961CBC"/>
    <w:rsid w:val="00961DA7"/>
    <w:rsid w:val="00962756"/>
    <w:rsid w:val="009628BE"/>
    <w:rsid w:val="00962A9B"/>
    <w:rsid w:val="00962CD5"/>
    <w:rsid w:val="0096312B"/>
    <w:rsid w:val="0096467B"/>
    <w:rsid w:val="00964FC8"/>
    <w:rsid w:val="00965242"/>
    <w:rsid w:val="009659F9"/>
    <w:rsid w:val="00965BA4"/>
    <w:rsid w:val="009662A4"/>
    <w:rsid w:val="0096740F"/>
    <w:rsid w:val="0097000D"/>
    <w:rsid w:val="009708A5"/>
    <w:rsid w:val="00971CB0"/>
    <w:rsid w:val="0097327D"/>
    <w:rsid w:val="00973E5D"/>
    <w:rsid w:val="00975901"/>
    <w:rsid w:val="00975B19"/>
    <w:rsid w:val="00975E57"/>
    <w:rsid w:val="00976218"/>
    <w:rsid w:val="0097639A"/>
    <w:rsid w:val="00976AB6"/>
    <w:rsid w:val="00976D10"/>
    <w:rsid w:val="00977368"/>
    <w:rsid w:val="0097783A"/>
    <w:rsid w:val="00977D63"/>
    <w:rsid w:val="009803C2"/>
    <w:rsid w:val="009812C0"/>
    <w:rsid w:val="00981C4C"/>
    <w:rsid w:val="0098239F"/>
    <w:rsid w:val="00982609"/>
    <w:rsid w:val="00983689"/>
    <w:rsid w:val="00983E36"/>
    <w:rsid w:val="00983EAD"/>
    <w:rsid w:val="00984B45"/>
    <w:rsid w:val="00985352"/>
    <w:rsid w:val="00985632"/>
    <w:rsid w:val="009861FB"/>
    <w:rsid w:val="00986E14"/>
    <w:rsid w:val="0098707C"/>
    <w:rsid w:val="009873D7"/>
    <w:rsid w:val="009901B5"/>
    <w:rsid w:val="0099081B"/>
    <w:rsid w:val="009909B8"/>
    <w:rsid w:val="00990E85"/>
    <w:rsid w:val="00991869"/>
    <w:rsid w:val="00991E2B"/>
    <w:rsid w:val="00991F75"/>
    <w:rsid w:val="00991FD6"/>
    <w:rsid w:val="009923D8"/>
    <w:rsid w:val="009946F6"/>
    <w:rsid w:val="00994812"/>
    <w:rsid w:val="0099496A"/>
    <w:rsid w:val="00994D4E"/>
    <w:rsid w:val="00994D5A"/>
    <w:rsid w:val="00995607"/>
    <w:rsid w:val="009956B2"/>
    <w:rsid w:val="00995743"/>
    <w:rsid w:val="00995A15"/>
    <w:rsid w:val="0099671B"/>
    <w:rsid w:val="00997473"/>
    <w:rsid w:val="00997CAF"/>
    <w:rsid w:val="009A0053"/>
    <w:rsid w:val="009A0243"/>
    <w:rsid w:val="009A0288"/>
    <w:rsid w:val="009A20A3"/>
    <w:rsid w:val="009A2BCB"/>
    <w:rsid w:val="009A3270"/>
    <w:rsid w:val="009A3AE3"/>
    <w:rsid w:val="009A54C4"/>
    <w:rsid w:val="009A5557"/>
    <w:rsid w:val="009A5B80"/>
    <w:rsid w:val="009A5BFE"/>
    <w:rsid w:val="009A5EFA"/>
    <w:rsid w:val="009A6A21"/>
    <w:rsid w:val="009A6B98"/>
    <w:rsid w:val="009A6D47"/>
    <w:rsid w:val="009A701E"/>
    <w:rsid w:val="009A7AAE"/>
    <w:rsid w:val="009A7E1F"/>
    <w:rsid w:val="009B0CAA"/>
    <w:rsid w:val="009B0FDF"/>
    <w:rsid w:val="009B11F5"/>
    <w:rsid w:val="009B1455"/>
    <w:rsid w:val="009B1722"/>
    <w:rsid w:val="009B18FC"/>
    <w:rsid w:val="009B1971"/>
    <w:rsid w:val="009B1ABB"/>
    <w:rsid w:val="009B1AE0"/>
    <w:rsid w:val="009B1C0B"/>
    <w:rsid w:val="009B1F13"/>
    <w:rsid w:val="009B2209"/>
    <w:rsid w:val="009B24E0"/>
    <w:rsid w:val="009B2703"/>
    <w:rsid w:val="009B2808"/>
    <w:rsid w:val="009B3312"/>
    <w:rsid w:val="009B3F04"/>
    <w:rsid w:val="009B415B"/>
    <w:rsid w:val="009B4185"/>
    <w:rsid w:val="009B6029"/>
    <w:rsid w:val="009B72C5"/>
    <w:rsid w:val="009B7ABB"/>
    <w:rsid w:val="009B7EBB"/>
    <w:rsid w:val="009C1967"/>
    <w:rsid w:val="009C1ACE"/>
    <w:rsid w:val="009C1C00"/>
    <w:rsid w:val="009C22C8"/>
    <w:rsid w:val="009C27C2"/>
    <w:rsid w:val="009C2812"/>
    <w:rsid w:val="009C2A2D"/>
    <w:rsid w:val="009C2C9D"/>
    <w:rsid w:val="009C2CDA"/>
    <w:rsid w:val="009C3993"/>
    <w:rsid w:val="009C3C99"/>
    <w:rsid w:val="009C44CE"/>
    <w:rsid w:val="009C4B72"/>
    <w:rsid w:val="009C4BEF"/>
    <w:rsid w:val="009C4EE3"/>
    <w:rsid w:val="009C62FD"/>
    <w:rsid w:val="009C63D6"/>
    <w:rsid w:val="009C64D9"/>
    <w:rsid w:val="009C6B86"/>
    <w:rsid w:val="009C784C"/>
    <w:rsid w:val="009C78BF"/>
    <w:rsid w:val="009D09C6"/>
    <w:rsid w:val="009D1198"/>
    <w:rsid w:val="009D14AA"/>
    <w:rsid w:val="009D1D9E"/>
    <w:rsid w:val="009D1E3A"/>
    <w:rsid w:val="009D2F41"/>
    <w:rsid w:val="009D3074"/>
    <w:rsid w:val="009D3249"/>
    <w:rsid w:val="009D4FEC"/>
    <w:rsid w:val="009D5336"/>
    <w:rsid w:val="009D57AC"/>
    <w:rsid w:val="009D5803"/>
    <w:rsid w:val="009D5D0A"/>
    <w:rsid w:val="009D6610"/>
    <w:rsid w:val="009D75A3"/>
    <w:rsid w:val="009D7655"/>
    <w:rsid w:val="009D7E11"/>
    <w:rsid w:val="009E00F7"/>
    <w:rsid w:val="009E0685"/>
    <w:rsid w:val="009E0C52"/>
    <w:rsid w:val="009E0FF3"/>
    <w:rsid w:val="009E11B8"/>
    <w:rsid w:val="009E11ED"/>
    <w:rsid w:val="009E19C9"/>
    <w:rsid w:val="009E19ED"/>
    <w:rsid w:val="009E1BDC"/>
    <w:rsid w:val="009E260F"/>
    <w:rsid w:val="009E26BA"/>
    <w:rsid w:val="009E28A6"/>
    <w:rsid w:val="009E2A24"/>
    <w:rsid w:val="009E35D8"/>
    <w:rsid w:val="009E4237"/>
    <w:rsid w:val="009E47CF"/>
    <w:rsid w:val="009E4D80"/>
    <w:rsid w:val="009E4F34"/>
    <w:rsid w:val="009E4F72"/>
    <w:rsid w:val="009E51C5"/>
    <w:rsid w:val="009E530F"/>
    <w:rsid w:val="009E69AF"/>
    <w:rsid w:val="009E6A5D"/>
    <w:rsid w:val="009E7912"/>
    <w:rsid w:val="009E79D8"/>
    <w:rsid w:val="009F1294"/>
    <w:rsid w:val="009F1359"/>
    <w:rsid w:val="009F15A6"/>
    <w:rsid w:val="009F175E"/>
    <w:rsid w:val="009F1D53"/>
    <w:rsid w:val="009F2304"/>
    <w:rsid w:val="009F2963"/>
    <w:rsid w:val="009F3023"/>
    <w:rsid w:val="009F337B"/>
    <w:rsid w:val="009F363C"/>
    <w:rsid w:val="009F3B33"/>
    <w:rsid w:val="009F4023"/>
    <w:rsid w:val="009F4778"/>
    <w:rsid w:val="009F4953"/>
    <w:rsid w:val="009F4BE7"/>
    <w:rsid w:val="009F5A95"/>
    <w:rsid w:val="009F612D"/>
    <w:rsid w:val="009F67A6"/>
    <w:rsid w:val="009F6E6B"/>
    <w:rsid w:val="009F7246"/>
    <w:rsid w:val="009F7469"/>
    <w:rsid w:val="00A00213"/>
    <w:rsid w:val="00A00655"/>
    <w:rsid w:val="00A00889"/>
    <w:rsid w:val="00A00DE0"/>
    <w:rsid w:val="00A01146"/>
    <w:rsid w:val="00A0170F"/>
    <w:rsid w:val="00A017FB"/>
    <w:rsid w:val="00A01C5A"/>
    <w:rsid w:val="00A026EC"/>
    <w:rsid w:val="00A026FC"/>
    <w:rsid w:val="00A02948"/>
    <w:rsid w:val="00A02E6C"/>
    <w:rsid w:val="00A032A8"/>
    <w:rsid w:val="00A036E4"/>
    <w:rsid w:val="00A03739"/>
    <w:rsid w:val="00A03DA5"/>
    <w:rsid w:val="00A0468D"/>
    <w:rsid w:val="00A05C3D"/>
    <w:rsid w:val="00A05DFD"/>
    <w:rsid w:val="00A05E9F"/>
    <w:rsid w:val="00A05F1E"/>
    <w:rsid w:val="00A06117"/>
    <w:rsid w:val="00A0637E"/>
    <w:rsid w:val="00A06936"/>
    <w:rsid w:val="00A06EBF"/>
    <w:rsid w:val="00A074D5"/>
    <w:rsid w:val="00A07E95"/>
    <w:rsid w:val="00A07F13"/>
    <w:rsid w:val="00A10317"/>
    <w:rsid w:val="00A119CA"/>
    <w:rsid w:val="00A11D91"/>
    <w:rsid w:val="00A12EED"/>
    <w:rsid w:val="00A130C1"/>
    <w:rsid w:val="00A134CE"/>
    <w:rsid w:val="00A13C4B"/>
    <w:rsid w:val="00A13C9F"/>
    <w:rsid w:val="00A13CB7"/>
    <w:rsid w:val="00A14122"/>
    <w:rsid w:val="00A143DC"/>
    <w:rsid w:val="00A14BA3"/>
    <w:rsid w:val="00A14ECB"/>
    <w:rsid w:val="00A15395"/>
    <w:rsid w:val="00A16001"/>
    <w:rsid w:val="00A162CB"/>
    <w:rsid w:val="00A16B46"/>
    <w:rsid w:val="00A16F77"/>
    <w:rsid w:val="00A173D9"/>
    <w:rsid w:val="00A1792F"/>
    <w:rsid w:val="00A2093F"/>
    <w:rsid w:val="00A20B57"/>
    <w:rsid w:val="00A20D76"/>
    <w:rsid w:val="00A20F30"/>
    <w:rsid w:val="00A21373"/>
    <w:rsid w:val="00A21E8B"/>
    <w:rsid w:val="00A21FE4"/>
    <w:rsid w:val="00A22485"/>
    <w:rsid w:val="00A227AA"/>
    <w:rsid w:val="00A23700"/>
    <w:rsid w:val="00A23862"/>
    <w:rsid w:val="00A23907"/>
    <w:rsid w:val="00A23AF4"/>
    <w:rsid w:val="00A23BB7"/>
    <w:rsid w:val="00A24164"/>
    <w:rsid w:val="00A268A7"/>
    <w:rsid w:val="00A26A97"/>
    <w:rsid w:val="00A26E5F"/>
    <w:rsid w:val="00A273A4"/>
    <w:rsid w:val="00A27648"/>
    <w:rsid w:val="00A27BB1"/>
    <w:rsid w:val="00A27DBD"/>
    <w:rsid w:val="00A27DE1"/>
    <w:rsid w:val="00A30002"/>
    <w:rsid w:val="00A30875"/>
    <w:rsid w:val="00A30B63"/>
    <w:rsid w:val="00A30E4B"/>
    <w:rsid w:val="00A30F09"/>
    <w:rsid w:val="00A319C4"/>
    <w:rsid w:val="00A32131"/>
    <w:rsid w:val="00A33354"/>
    <w:rsid w:val="00A335CF"/>
    <w:rsid w:val="00A33665"/>
    <w:rsid w:val="00A3395C"/>
    <w:rsid w:val="00A33B6B"/>
    <w:rsid w:val="00A33F13"/>
    <w:rsid w:val="00A34180"/>
    <w:rsid w:val="00A3445D"/>
    <w:rsid w:val="00A34BAA"/>
    <w:rsid w:val="00A34D97"/>
    <w:rsid w:val="00A35718"/>
    <w:rsid w:val="00A35CCF"/>
    <w:rsid w:val="00A36FF1"/>
    <w:rsid w:val="00A377CE"/>
    <w:rsid w:val="00A408CC"/>
    <w:rsid w:val="00A40904"/>
    <w:rsid w:val="00A40950"/>
    <w:rsid w:val="00A411FC"/>
    <w:rsid w:val="00A414B6"/>
    <w:rsid w:val="00A41AB6"/>
    <w:rsid w:val="00A42094"/>
    <w:rsid w:val="00A4250C"/>
    <w:rsid w:val="00A42687"/>
    <w:rsid w:val="00A431FD"/>
    <w:rsid w:val="00A443DE"/>
    <w:rsid w:val="00A44A57"/>
    <w:rsid w:val="00A44C48"/>
    <w:rsid w:val="00A45079"/>
    <w:rsid w:val="00A45425"/>
    <w:rsid w:val="00A464C9"/>
    <w:rsid w:val="00A479F3"/>
    <w:rsid w:val="00A47DC4"/>
    <w:rsid w:val="00A50059"/>
    <w:rsid w:val="00A500A3"/>
    <w:rsid w:val="00A5029B"/>
    <w:rsid w:val="00A502C2"/>
    <w:rsid w:val="00A50B99"/>
    <w:rsid w:val="00A50BDB"/>
    <w:rsid w:val="00A51288"/>
    <w:rsid w:val="00A5140A"/>
    <w:rsid w:val="00A53372"/>
    <w:rsid w:val="00A534AB"/>
    <w:rsid w:val="00A535D1"/>
    <w:rsid w:val="00A538C0"/>
    <w:rsid w:val="00A53C6D"/>
    <w:rsid w:val="00A54C11"/>
    <w:rsid w:val="00A55D1E"/>
    <w:rsid w:val="00A56676"/>
    <w:rsid w:val="00A56E66"/>
    <w:rsid w:val="00A5793A"/>
    <w:rsid w:val="00A57955"/>
    <w:rsid w:val="00A608F2"/>
    <w:rsid w:val="00A60902"/>
    <w:rsid w:val="00A609E3"/>
    <w:rsid w:val="00A61702"/>
    <w:rsid w:val="00A61762"/>
    <w:rsid w:val="00A61F8B"/>
    <w:rsid w:val="00A62545"/>
    <w:rsid w:val="00A64886"/>
    <w:rsid w:val="00A64A59"/>
    <w:rsid w:val="00A654AD"/>
    <w:rsid w:val="00A655F1"/>
    <w:rsid w:val="00A65D96"/>
    <w:rsid w:val="00A66159"/>
    <w:rsid w:val="00A6709A"/>
    <w:rsid w:val="00A67860"/>
    <w:rsid w:val="00A70014"/>
    <w:rsid w:val="00A7046B"/>
    <w:rsid w:val="00A71194"/>
    <w:rsid w:val="00A72847"/>
    <w:rsid w:val="00A738BA"/>
    <w:rsid w:val="00A73C90"/>
    <w:rsid w:val="00A73FDF"/>
    <w:rsid w:val="00A74392"/>
    <w:rsid w:val="00A74D55"/>
    <w:rsid w:val="00A74DEA"/>
    <w:rsid w:val="00A751C1"/>
    <w:rsid w:val="00A75B3F"/>
    <w:rsid w:val="00A766AE"/>
    <w:rsid w:val="00A76C7B"/>
    <w:rsid w:val="00A77049"/>
    <w:rsid w:val="00A775F2"/>
    <w:rsid w:val="00A77CCC"/>
    <w:rsid w:val="00A77EA5"/>
    <w:rsid w:val="00A80538"/>
    <w:rsid w:val="00A805D0"/>
    <w:rsid w:val="00A81104"/>
    <w:rsid w:val="00A811FA"/>
    <w:rsid w:val="00A81AD5"/>
    <w:rsid w:val="00A83AA1"/>
    <w:rsid w:val="00A83B85"/>
    <w:rsid w:val="00A83D08"/>
    <w:rsid w:val="00A8476E"/>
    <w:rsid w:val="00A84D0A"/>
    <w:rsid w:val="00A85DB8"/>
    <w:rsid w:val="00A867F6"/>
    <w:rsid w:val="00A872BF"/>
    <w:rsid w:val="00A8746B"/>
    <w:rsid w:val="00A87B42"/>
    <w:rsid w:val="00A90432"/>
    <w:rsid w:val="00A90C18"/>
    <w:rsid w:val="00A9134C"/>
    <w:rsid w:val="00A9152C"/>
    <w:rsid w:val="00A93657"/>
    <w:rsid w:val="00A93C66"/>
    <w:rsid w:val="00A94069"/>
    <w:rsid w:val="00A94C69"/>
    <w:rsid w:val="00A95733"/>
    <w:rsid w:val="00A95B52"/>
    <w:rsid w:val="00A95ECA"/>
    <w:rsid w:val="00A964ED"/>
    <w:rsid w:val="00A968BB"/>
    <w:rsid w:val="00A9696C"/>
    <w:rsid w:val="00A96ABD"/>
    <w:rsid w:val="00A96DA5"/>
    <w:rsid w:val="00A97960"/>
    <w:rsid w:val="00A97A04"/>
    <w:rsid w:val="00AA04FF"/>
    <w:rsid w:val="00AA26AF"/>
    <w:rsid w:val="00AA3167"/>
    <w:rsid w:val="00AA357F"/>
    <w:rsid w:val="00AA40A0"/>
    <w:rsid w:val="00AA41B4"/>
    <w:rsid w:val="00AA4983"/>
    <w:rsid w:val="00AA4A30"/>
    <w:rsid w:val="00AA4C37"/>
    <w:rsid w:val="00AA58EE"/>
    <w:rsid w:val="00AA60F9"/>
    <w:rsid w:val="00AA62BA"/>
    <w:rsid w:val="00AA63C0"/>
    <w:rsid w:val="00AA7E72"/>
    <w:rsid w:val="00AB0BB5"/>
    <w:rsid w:val="00AB0F82"/>
    <w:rsid w:val="00AB137F"/>
    <w:rsid w:val="00AB1456"/>
    <w:rsid w:val="00AB2F3A"/>
    <w:rsid w:val="00AB32FC"/>
    <w:rsid w:val="00AB387D"/>
    <w:rsid w:val="00AB3A13"/>
    <w:rsid w:val="00AB3C6C"/>
    <w:rsid w:val="00AB3F1B"/>
    <w:rsid w:val="00AB4139"/>
    <w:rsid w:val="00AB4D09"/>
    <w:rsid w:val="00AB5503"/>
    <w:rsid w:val="00AB601E"/>
    <w:rsid w:val="00AB62E6"/>
    <w:rsid w:val="00AB71E0"/>
    <w:rsid w:val="00AB75C9"/>
    <w:rsid w:val="00AC03E9"/>
    <w:rsid w:val="00AC0BC9"/>
    <w:rsid w:val="00AC0E95"/>
    <w:rsid w:val="00AC1D4C"/>
    <w:rsid w:val="00AC212F"/>
    <w:rsid w:val="00AC26B4"/>
    <w:rsid w:val="00AC3592"/>
    <w:rsid w:val="00AC3758"/>
    <w:rsid w:val="00AC3B77"/>
    <w:rsid w:val="00AC3BC7"/>
    <w:rsid w:val="00AC3FE1"/>
    <w:rsid w:val="00AC4FBB"/>
    <w:rsid w:val="00AC53F2"/>
    <w:rsid w:val="00AC615B"/>
    <w:rsid w:val="00AC6A9E"/>
    <w:rsid w:val="00AC70E9"/>
    <w:rsid w:val="00AC7566"/>
    <w:rsid w:val="00AC7B69"/>
    <w:rsid w:val="00AD0694"/>
    <w:rsid w:val="00AD07BF"/>
    <w:rsid w:val="00AD0FBC"/>
    <w:rsid w:val="00AD100D"/>
    <w:rsid w:val="00AD11A5"/>
    <w:rsid w:val="00AD1A54"/>
    <w:rsid w:val="00AD2990"/>
    <w:rsid w:val="00AD2CEE"/>
    <w:rsid w:val="00AD3586"/>
    <w:rsid w:val="00AD3AAE"/>
    <w:rsid w:val="00AD3D5D"/>
    <w:rsid w:val="00AD4375"/>
    <w:rsid w:val="00AD46E2"/>
    <w:rsid w:val="00AD4A57"/>
    <w:rsid w:val="00AD5290"/>
    <w:rsid w:val="00AD5647"/>
    <w:rsid w:val="00AD5702"/>
    <w:rsid w:val="00AD5841"/>
    <w:rsid w:val="00AD63C0"/>
    <w:rsid w:val="00AD7C62"/>
    <w:rsid w:val="00AD7D99"/>
    <w:rsid w:val="00AD7E92"/>
    <w:rsid w:val="00AE0BEA"/>
    <w:rsid w:val="00AE11F2"/>
    <w:rsid w:val="00AE1CE4"/>
    <w:rsid w:val="00AE2C8A"/>
    <w:rsid w:val="00AE2DAF"/>
    <w:rsid w:val="00AE358A"/>
    <w:rsid w:val="00AE489F"/>
    <w:rsid w:val="00AE5421"/>
    <w:rsid w:val="00AE5E07"/>
    <w:rsid w:val="00AE6022"/>
    <w:rsid w:val="00AE6BCD"/>
    <w:rsid w:val="00AE747B"/>
    <w:rsid w:val="00AE7886"/>
    <w:rsid w:val="00AE7AA3"/>
    <w:rsid w:val="00AE7DEC"/>
    <w:rsid w:val="00AE7F88"/>
    <w:rsid w:val="00AF07A2"/>
    <w:rsid w:val="00AF0CA1"/>
    <w:rsid w:val="00AF0D82"/>
    <w:rsid w:val="00AF11DA"/>
    <w:rsid w:val="00AF11EE"/>
    <w:rsid w:val="00AF1704"/>
    <w:rsid w:val="00AF203B"/>
    <w:rsid w:val="00AF49B4"/>
    <w:rsid w:val="00AF4D89"/>
    <w:rsid w:val="00AF4E9A"/>
    <w:rsid w:val="00AF4FCD"/>
    <w:rsid w:val="00AF5E91"/>
    <w:rsid w:val="00AF68B0"/>
    <w:rsid w:val="00AF68F2"/>
    <w:rsid w:val="00AF6937"/>
    <w:rsid w:val="00AF70AF"/>
    <w:rsid w:val="00AF71EC"/>
    <w:rsid w:val="00AF7E12"/>
    <w:rsid w:val="00AF7E35"/>
    <w:rsid w:val="00B00477"/>
    <w:rsid w:val="00B00533"/>
    <w:rsid w:val="00B00EEA"/>
    <w:rsid w:val="00B010A0"/>
    <w:rsid w:val="00B013CE"/>
    <w:rsid w:val="00B013EC"/>
    <w:rsid w:val="00B01C3B"/>
    <w:rsid w:val="00B01C60"/>
    <w:rsid w:val="00B01DD7"/>
    <w:rsid w:val="00B01F0F"/>
    <w:rsid w:val="00B023C1"/>
    <w:rsid w:val="00B025FF"/>
    <w:rsid w:val="00B02B94"/>
    <w:rsid w:val="00B02E46"/>
    <w:rsid w:val="00B0313E"/>
    <w:rsid w:val="00B046B0"/>
    <w:rsid w:val="00B04DC3"/>
    <w:rsid w:val="00B053D2"/>
    <w:rsid w:val="00B05479"/>
    <w:rsid w:val="00B05976"/>
    <w:rsid w:val="00B0638C"/>
    <w:rsid w:val="00B06D8D"/>
    <w:rsid w:val="00B07AA6"/>
    <w:rsid w:val="00B07C55"/>
    <w:rsid w:val="00B10A41"/>
    <w:rsid w:val="00B10F0E"/>
    <w:rsid w:val="00B10F5B"/>
    <w:rsid w:val="00B12427"/>
    <w:rsid w:val="00B126FC"/>
    <w:rsid w:val="00B13502"/>
    <w:rsid w:val="00B1363E"/>
    <w:rsid w:val="00B1373E"/>
    <w:rsid w:val="00B13AF4"/>
    <w:rsid w:val="00B13F9B"/>
    <w:rsid w:val="00B13FC4"/>
    <w:rsid w:val="00B1412E"/>
    <w:rsid w:val="00B14AD3"/>
    <w:rsid w:val="00B158E8"/>
    <w:rsid w:val="00B16C4F"/>
    <w:rsid w:val="00B16C82"/>
    <w:rsid w:val="00B17233"/>
    <w:rsid w:val="00B1748B"/>
    <w:rsid w:val="00B17B03"/>
    <w:rsid w:val="00B20C53"/>
    <w:rsid w:val="00B2141F"/>
    <w:rsid w:val="00B21B12"/>
    <w:rsid w:val="00B2203A"/>
    <w:rsid w:val="00B2355E"/>
    <w:rsid w:val="00B238B2"/>
    <w:rsid w:val="00B23953"/>
    <w:rsid w:val="00B24433"/>
    <w:rsid w:val="00B25B52"/>
    <w:rsid w:val="00B2632D"/>
    <w:rsid w:val="00B26B6F"/>
    <w:rsid w:val="00B26DB3"/>
    <w:rsid w:val="00B270A5"/>
    <w:rsid w:val="00B303D5"/>
    <w:rsid w:val="00B30CAC"/>
    <w:rsid w:val="00B30DCE"/>
    <w:rsid w:val="00B30EDA"/>
    <w:rsid w:val="00B31192"/>
    <w:rsid w:val="00B31621"/>
    <w:rsid w:val="00B31B6F"/>
    <w:rsid w:val="00B31EE8"/>
    <w:rsid w:val="00B32A3C"/>
    <w:rsid w:val="00B32CA8"/>
    <w:rsid w:val="00B331C7"/>
    <w:rsid w:val="00B336D8"/>
    <w:rsid w:val="00B33EAC"/>
    <w:rsid w:val="00B3495F"/>
    <w:rsid w:val="00B35847"/>
    <w:rsid w:val="00B36045"/>
    <w:rsid w:val="00B364A0"/>
    <w:rsid w:val="00B37173"/>
    <w:rsid w:val="00B3774A"/>
    <w:rsid w:val="00B40609"/>
    <w:rsid w:val="00B41B9C"/>
    <w:rsid w:val="00B41E67"/>
    <w:rsid w:val="00B42212"/>
    <w:rsid w:val="00B42364"/>
    <w:rsid w:val="00B42704"/>
    <w:rsid w:val="00B42B22"/>
    <w:rsid w:val="00B42C87"/>
    <w:rsid w:val="00B43033"/>
    <w:rsid w:val="00B43DC2"/>
    <w:rsid w:val="00B43F01"/>
    <w:rsid w:val="00B43F45"/>
    <w:rsid w:val="00B44214"/>
    <w:rsid w:val="00B44745"/>
    <w:rsid w:val="00B45100"/>
    <w:rsid w:val="00B45B0F"/>
    <w:rsid w:val="00B45BFB"/>
    <w:rsid w:val="00B45C2D"/>
    <w:rsid w:val="00B45DE3"/>
    <w:rsid w:val="00B4629A"/>
    <w:rsid w:val="00B463A9"/>
    <w:rsid w:val="00B46E75"/>
    <w:rsid w:val="00B47370"/>
    <w:rsid w:val="00B47E63"/>
    <w:rsid w:val="00B50982"/>
    <w:rsid w:val="00B51100"/>
    <w:rsid w:val="00B519D4"/>
    <w:rsid w:val="00B519FA"/>
    <w:rsid w:val="00B52020"/>
    <w:rsid w:val="00B523DA"/>
    <w:rsid w:val="00B52424"/>
    <w:rsid w:val="00B527F1"/>
    <w:rsid w:val="00B52962"/>
    <w:rsid w:val="00B5345B"/>
    <w:rsid w:val="00B53AFB"/>
    <w:rsid w:val="00B548DA"/>
    <w:rsid w:val="00B55954"/>
    <w:rsid w:val="00B56531"/>
    <w:rsid w:val="00B56DD3"/>
    <w:rsid w:val="00B56FE2"/>
    <w:rsid w:val="00B577E2"/>
    <w:rsid w:val="00B57C54"/>
    <w:rsid w:val="00B6036F"/>
    <w:rsid w:val="00B605E5"/>
    <w:rsid w:val="00B6087D"/>
    <w:rsid w:val="00B60BB6"/>
    <w:rsid w:val="00B6138C"/>
    <w:rsid w:val="00B61686"/>
    <w:rsid w:val="00B617E3"/>
    <w:rsid w:val="00B61FDF"/>
    <w:rsid w:val="00B622D7"/>
    <w:rsid w:val="00B64204"/>
    <w:rsid w:val="00B642B0"/>
    <w:rsid w:val="00B6560A"/>
    <w:rsid w:val="00B6563D"/>
    <w:rsid w:val="00B662DB"/>
    <w:rsid w:val="00B66E39"/>
    <w:rsid w:val="00B67D90"/>
    <w:rsid w:val="00B7066B"/>
    <w:rsid w:val="00B709D1"/>
    <w:rsid w:val="00B70A43"/>
    <w:rsid w:val="00B710E2"/>
    <w:rsid w:val="00B71718"/>
    <w:rsid w:val="00B720F7"/>
    <w:rsid w:val="00B7247E"/>
    <w:rsid w:val="00B741B1"/>
    <w:rsid w:val="00B7443A"/>
    <w:rsid w:val="00B74CA5"/>
    <w:rsid w:val="00B74FC8"/>
    <w:rsid w:val="00B75097"/>
    <w:rsid w:val="00B75F7B"/>
    <w:rsid w:val="00B7704F"/>
    <w:rsid w:val="00B775FB"/>
    <w:rsid w:val="00B77A2C"/>
    <w:rsid w:val="00B80000"/>
    <w:rsid w:val="00B80571"/>
    <w:rsid w:val="00B8140D"/>
    <w:rsid w:val="00B81A6C"/>
    <w:rsid w:val="00B82CD4"/>
    <w:rsid w:val="00B8335D"/>
    <w:rsid w:val="00B8380E"/>
    <w:rsid w:val="00B838C5"/>
    <w:rsid w:val="00B849C2"/>
    <w:rsid w:val="00B84EA6"/>
    <w:rsid w:val="00B85226"/>
    <w:rsid w:val="00B854D2"/>
    <w:rsid w:val="00B85993"/>
    <w:rsid w:val="00B859DC"/>
    <w:rsid w:val="00B867F1"/>
    <w:rsid w:val="00B86B3E"/>
    <w:rsid w:val="00B871AA"/>
    <w:rsid w:val="00B877F2"/>
    <w:rsid w:val="00B87847"/>
    <w:rsid w:val="00B9028A"/>
    <w:rsid w:val="00B90555"/>
    <w:rsid w:val="00B909F8"/>
    <w:rsid w:val="00B90F75"/>
    <w:rsid w:val="00B91265"/>
    <w:rsid w:val="00B91A55"/>
    <w:rsid w:val="00B92027"/>
    <w:rsid w:val="00B92372"/>
    <w:rsid w:val="00B92581"/>
    <w:rsid w:val="00B92E87"/>
    <w:rsid w:val="00B93EAA"/>
    <w:rsid w:val="00B93F60"/>
    <w:rsid w:val="00B94204"/>
    <w:rsid w:val="00B94FEE"/>
    <w:rsid w:val="00B951AE"/>
    <w:rsid w:val="00B958A4"/>
    <w:rsid w:val="00B95C2D"/>
    <w:rsid w:val="00B95D8D"/>
    <w:rsid w:val="00B96330"/>
    <w:rsid w:val="00B96A0A"/>
    <w:rsid w:val="00B97FFC"/>
    <w:rsid w:val="00BA14B8"/>
    <w:rsid w:val="00BA16A6"/>
    <w:rsid w:val="00BA31A7"/>
    <w:rsid w:val="00BA3656"/>
    <w:rsid w:val="00BA3FB9"/>
    <w:rsid w:val="00BA4B07"/>
    <w:rsid w:val="00BA5945"/>
    <w:rsid w:val="00BA5FEF"/>
    <w:rsid w:val="00BA602F"/>
    <w:rsid w:val="00BA6444"/>
    <w:rsid w:val="00BA6506"/>
    <w:rsid w:val="00BA6847"/>
    <w:rsid w:val="00BB008C"/>
    <w:rsid w:val="00BB055E"/>
    <w:rsid w:val="00BB1C0E"/>
    <w:rsid w:val="00BB1C1E"/>
    <w:rsid w:val="00BB1C32"/>
    <w:rsid w:val="00BB207A"/>
    <w:rsid w:val="00BB20F3"/>
    <w:rsid w:val="00BB2B40"/>
    <w:rsid w:val="00BB2C46"/>
    <w:rsid w:val="00BB30BE"/>
    <w:rsid w:val="00BB37B6"/>
    <w:rsid w:val="00BB3A31"/>
    <w:rsid w:val="00BB4016"/>
    <w:rsid w:val="00BB405A"/>
    <w:rsid w:val="00BB4565"/>
    <w:rsid w:val="00BB52FB"/>
    <w:rsid w:val="00BB5635"/>
    <w:rsid w:val="00BB571B"/>
    <w:rsid w:val="00BB5C8F"/>
    <w:rsid w:val="00BB66B1"/>
    <w:rsid w:val="00BB6AC2"/>
    <w:rsid w:val="00BB7726"/>
    <w:rsid w:val="00BB77B0"/>
    <w:rsid w:val="00BB7EBA"/>
    <w:rsid w:val="00BB7F37"/>
    <w:rsid w:val="00BC1B9E"/>
    <w:rsid w:val="00BC1EA0"/>
    <w:rsid w:val="00BC21B5"/>
    <w:rsid w:val="00BC2351"/>
    <w:rsid w:val="00BC2AAC"/>
    <w:rsid w:val="00BC2E4D"/>
    <w:rsid w:val="00BC37BD"/>
    <w:rsid w:val="00BC3DA9"/>
    <w:rsid w:val="00BC4C71"/>
    <w:rsid w:val="00BC4F1C"/>
    <w:rsid w:val="00BC5A76"/>
    <w:rsid w:val="00BC623E"/>
    <w:rsid w:val="00BC6886"/>
    <w:rsid w:val="00BC6D6B"/>
    <w:rsid w:val="00BC6E11"/>
    <w:rsid w:val="00BC7398"/>
    <w:rsid w:val="00BC73F1"/>
    <w:rsid w:val="00BC7C36"/>
    <w:rsid w:val="00BD08D9"/>
    <w:rsid w:val="00BD1200"/>
    <w:rsid w:val="00BD18A6"/>
    <w:rsid w:val="00BD1D5F"/>
    <w:rsid w:val="00BD26D2"/>
    <w:rsid w:val="00BD2BBB"/>
    <w:rsid w:val="00BD2F51"/>
    <w:rsid w:val="00BD305F"/>
    <w:rsid w:val="00BD3D57"/>
    <w:rsid w:val="00BD4699"/>
    <w:rsid w:val="00BD7C0C"/>
    <w:rsid w:val="00BD7C42"/>
    <w:rsid w:val="00BE0D10"/>
    <w:rsid w:val="00BE1883"/>
    <w:rsid w:val="00BE2CAB"/>
    <w:rsid w:val="00BE2E52"/>
    <w:rsid w:val="00BE3382"/>
    <w:rsid w:val="00BE3644"/>
    <w:rsid w:val="00BE3EF8"/>
    <w:rsid w:val="00BE3F8D"/>
    <w:rsid w:val="00BE6124"/>
    <w:rsid w:val="00BE657B"/>
    <w:rsid w:val="00BE6812"/>
    <w:rsid w:val="00BE6923"/>
    <w:rsid w:val="00BE7037"/>
    <w:rsid w:val="00BF06B9"/>
    <w:rsid w:val="00BF0978"/>
    <w:rsid w:val="00BF1328"/>
    <w:rsid w:val="00BF238A"/>
    <w:rsid w:val="00BF2AF4"/>
    <w:rsid w:val="00BF2F9B"/>
    <w:rsid w:val="00BF301E"/>
    <w:rsid w:val="00BF3155"/>
    <w:rsid w:val="00BF31B7"/>
    <w:rsid w:val="00BF34B8"/>
    <w:rsid w:val="00BF3963"/>
    <w:rsid w:val="00BF45A8"/>
    <w:rsid w:val="00C00E84"/>
    <w:rsid w:val="00C021BD"/>
    <w:rsid w:val="00C02484"/>
    <w:rsid w:val="00C02D46"/>
    <w:rsid w:val="00C02FE7"/>
    <w:rsid w:val="00C036F9"/>
    <w:rsid w:val="00C0622E"/>
    <w:rsid w:val="00C06268"/>
    <w:rsid w:val="00C063C9"/>
    <w:rsid w:val="00C064FF"/>
    <w:rsid w:val="00C0661F"/>
    <w:rsid w:val="00C06CA1"/>
    <w:rsid w:val="00C07296"/>
    <w:rsid w:val="00C078CC"/>
    <w:rsid w:val="00C10663"/>
    <w:rsid w:val="00C10BEA"/>
    <w:rsid w:val="00C10FF7"/>
    <w:rsid w:val="00C1166B"/>
    <w:rsid w:val="00C12425"/>
    <w:rsid w:val="00C124BB"/>
    <w:rsid w:val="00C124DE"/>
    <w:rsid w:val="00C126E4"/>
    <w:rsid w:val="00C13BFE"/>
    <w:rsid w:val="00C14811"/>
    <w:rsid w:val="00C1488E"/>
    <w:rsid w:val="00C15E99"/>
    <w:rsid w:val="00C167F9"/>
    <w:rsid w:val="00C17A11"/>
    <w:rsid w:val="00C17C66"/>
    <w:rsid w:val="00C17F0B"/>
    <w:rsid w:val="00C202E9"/>
    <w:rsid w:val="00C20416"/>
    <w:rsid w:val="00C20A2F"/>
    <w:rsid w:val="00C20A47"/>
    <w:rsid w:val="00C21493"/>
    <w:rsid w:val="00C2265C"/>
    <w:rsid w:val="00C22E72"/>
    <w:rsid w:val="00C22F64"/>
    <w:rsid w:val="00C22F6A"/>
    <w:rsid w:val="00C2313B"/>
    <w:rsid w:val="00C23797"/>
    <w:rsid w:val="00C256BB"/>
    <w:rsid w:val="00C25D19"/>
    <w:rsid w:val="00C25D98"/>
    <w:rsid w:val="00C261A3"/>
    <w:rsid w:val="00C26C02"/>
    <w:rsid w:val="00C26C7A"/>
    <w:rsid w:val="00C3024E"/>
    <w:rsid w:val="00C304D6"/>
    <w:rsid w:val="00C30662"/>
    <w:rsid w:val="00C30E2E"/>
    <w:rsid w:val="00C31BE5"/>
    <w:rsid w:val="00C31C7B"/>
    <w:rsid w:val="00C31F7C"/>
    <w:rsid w:val="00C31FEF"/>
    <w:rsid w:val="00C32259"/>
    <w:rsid w:val="00C32B1E"/>
    <w:rsid w:val="00C330C7"/>
    <w:rsid w:val="00C33E93"/>
    <w:rsid w:val="00C34293"/>
    <w:rsid w:val="00C34493"/>
    <w:rsid w:val="00C3495E"/>
    <w:rsid w:val="00C34AFD"/>
    <w:rsid w:val="00C34DF1"/>
    <w:rsid w:val="00C34E5F"/>
    <w:rsid w:val="00C34EC1"/>
    <w:rsid w:val="00C356BD"/>
    <w:rsid w:val="00C37023"/>
    <w:rsid w:val="00C37889"/>
    <w:rsid w:val="00C37FD6"/>
    <w:rsid w:val="00C404CE"/>
    <w:rsid w:val="00C4186D"/>
    <w:rsid w:val="00C41CAC"/>
    <w:rsid w:val="00C42352"/>
    <w:rsid w:val="00C42445"/>
    <w:rsid w:val="00C428FD"/>
    <w:rsid w:val="00C43229"/>
    <w:rsid w:val="00C43F29"/>
    <w:rsid w:val="00C44207"/>
    <w:rsid w:val="00C44F03"/>
    <w:rsid w:val="00C4510E"/>
    <w:rsid w:val="00C45610"/>
    <w:rsid w:val="00C45929"/>
    <w:rsid w:val="00C45F18"/>
    <w:rsid w:val="00C46300"/>
    <w:rsid w:val="00C467B7"/>
    <w:rsid w:val="00C46CAA"/>
    <w:rsid w:val="00C4718A"/>
    <w:rsid w:val="00C47226"/>
    <w:rsid w:val="00C474C7"/>
    <w:rsid w:val="00C47CC3"/>
    <w:rsid w:val="00C47ECE"/>
    <w:rsid w:val="00C507FC"/>
    <w:rsid w:val="00C51AE1"/>
    <w:rsid w:val="00C5208E"/>
    <w:rsid w:val="00C52914"/>
    <w:rsid w:val="00C530A6"/>
    <w:rsid w:val="00C534BE"/>
    <w:rsid w:val="00C53FBC"/>
    <w:rsid w:val="00C54389"/>
    <w:rsid w:val="00C54C64"/>
    <w:rsid w:val="00C55408"/>
    <w:rsid w:val="00C55E14"/>
    <w:rsid w:val="00C56734"/>
    <w:rsid w:val="00C56859"/>
    <w:rsid w:val="00C568DD"/>
    <w:rsid w:val="00C57A58"/>
    <w:rsid w:val="00C60511"/>
    <w:rsid w:val="00C60999"/>
    <w:rsid w:val="00C612D3"/>
    <w:rsid w:val="00C632E0"/>
    <w:rsid w:val="00C6358C"/>
    <w:rsid w:val="00C647B6"/>
    <w:rsid w:val="00C659A9"/>
    <w:rsid w:val="00C65B87"/>
    <w:rsid w:val="00C66CB0"/>
    <w:rsid w:val="00C678C0"/>
    <w:rsid w:val="00C67B76"/>
    <w:rsid w:val="00C70209"/>
    <w:rsid w:val="00C7248F"/>
    <w:rsid w:val="00C7256A"/>
    <w:rsid w:val="00C7261F"/>
    <w:rsid w:val="00C7318F"/>
    <w:rsid w:val="00C733AD"/>
    <w:rsid w:val="00C73B14"/>
    <w:rsid w:val="00C741B4"/>
    <w:rsid w:val="00C74238"/>
    <w:rsid w:val="00C74B08"/>
    <w:rsid w:val="00C755F3"/>
    <w:rsid w:val="00C75C3A"/>
    <w:rsid w:val="00C760D4"/>
    <w:rsid w:val="00C76DE1"/>
    <w:rsid w:val="00C76FB3"/>
    <w:rsid w:val="00C7706D"/>
    <w:rsid w:val="00C77459"/>
    <w:rsid w:val="00C778FB"/>
    <w:rsid w:val="00C800C3"/>
    <w:rsid w:val="00C80704"/>
    <w:rsid w:val="00C80D93"/>
    <w:rsid w:val="00C80FD7"/>
    <w:rsid w:val="00C81BC8"/>
    <w:rsid w:val="00C82308"/>
    <w:rsid w:val="00C833C3"/>
    <w:rsid w:val="00C849B4"/>
    <w:rsid w:val="00C85C7A"/>
    <w:rsid w:val="00C863B4"/>
    <w:rsid w:val="00C86946"/>
    <w:rsid w:val="00C87225"/>
    <w:rsid w:val="00C87269"/>
    <w:rsid w:val="00C87406"/>
    <w:rsid w:val="00C87B87"/>
    <w:rsid w:val="00C87E65"/>
    <w:rsid w:val="00C87F18"/>
    <w:rsid w:val="00C90254"/>
    <w:rsid w:val="00C91103"/>
    <w:rsid w:val="00C91BAE"/>
    <w:rsid w:val="00C9206D"/>
    <w:rsid w:val="00C924B6"/>
    <w:rsid w:val="00C9268C"/>
    <w:rsid w:val="00C93897"/>
    <w:rsid w:val="00C94A66"/>
    <w:rsid w:val="00C94DC5"/>
    <w:rsid w:val="00C9521D"/>
    <w:rsid w:val="00C952AD"/>
    <w:rsid w:val="00C95865"/>
    <w:rsid w:val="00C95A54"/>
    <w:rsid w:val="00C972BA"/>
    <w:rsid w:val="00CA16FD"/>
    <w:rsid w:val="00CA222A"/>
    <w:rsid w:val="00CA22D3"/>
    <w:rsid w:val="00CA24C5"/>
    <w:rsid w:val="00CA3313"/>
    <w:rsid w:val="00CA3442"/>
    <w:rsid w:val="00CA3E72"/>
    <w:rsid w:val="00CA4EAF"/>
    <w:rsid w:val="00CA68A2"/>
    <w:rsid w:val="00CA68E9"/>
    <w:rsid w:val="00CA6976"/>
    <w:rsid w:val="00CA6D48"/>
    <w:rsid w:val="00CA7347"/>
    <w:rsid w:val="00CB01D5"/>
    <w:rsid w:val="00CB0EF0"/>
    <w:rsid w:val="00CB1372"/>
    <w:rsid w:val="00CB1566"/>
    <w:rsid w:val="00CB22DC"/>
    <w:rsid w:val="00CB281B"/>
    <w:rsid w:val="00CB29AA"/>
    <w:rsid w:val="00CB33B6"/>
    <w:rsid w:val="00CB4057"/>
    <w:rsid w:val="00CB4F7A"/>
    <w:rsid w:val="00CB5172"/>
    <w:rsid w:val="00CB5F58"/>
    <w:rsid w:val="00CB63AA"/>
    <w:rsid w:val="00CB6757"/>
    <w:rsid w:val="00CB72AA"/>
    <w:rsid w:val="00CB7405"/>
    <w:rsid w:val="00CB79EC"/>
    <w:rsid w:val="00CB7EDF"/>
    <w:rsid w:val="00CB7F17"/>
    <w:rsid w:val="00CC00AE"/>
    <w:rsid w:val="00CC016D"/>
    <w:rsid w:val="00CC01D3"/>
    <w:rsid w:val="00CC08D5"/>
    <w:rsid w:val="00CC159E"/>
    <w:rsid w:val="00CC1661"/>
    <w:rsid w:val="00CC192E"/>
    <w:rsid w:val="00CC1F6A"/>
    <w:rsid w:val="00CC2409"/>
    <w:rsid w:val="00CC2E8D"/>
    <w:rsid w:val="00CC3604"/>
    <w:rsid w:val="00CC39CC"/>
    <w:rsid w:val="00CC4135"/>
    <w:rsid w:val="00CC43D8"/>
    <w:rsid w:val="00CC5D2E"/>
    <w:rsid w:val="00CC62EE"/>
    <w:rsid w:val="00CC67F4"/>
    <w:rsid w:val="00CC6FDA"/>
    <w:rsid w:val="00CC7C8D"/>
    <w:rsid w:val="00CD07B1"/>
    <w:rsid w:val="00CD085D"/>
    <w:rsid w:val="00CD1395"/>
    <w:rsid w:val="00CD148F"/>
    <w:rsid w:val="00CD16D5"/>
    <w:rsid w:val="00CD1D0B"/>
    <w:rsid w:val="00CD21C1"/>
    <w:rsid w:val="00CD28B8"/>
    <w:rsid w:val="00CD31F5"/>
    <w:rsid w:val="00CD5043"/>
    <w:rsid w:val="00CD61D4"/>
    <w:rsid w:val="00CD6F0C"/>
    <w:rsid w:val="00CD7060"/>
    <w:rsid w:val="00CD70A0"/>
    <w:rsid w:val="00CD7616"/>
    <w:rsid w:val="00CD7C48"/>
    <w:rsid w:val="00CE0395"/>
    <w:rsid w:val="00CE128D"/>
    <w:rsid w:val="00CE1365"/>
    <w:rsid w:val="00CE1F60"/>
    <w:rsid w:val="00CE2160"/>
    <w:rsid w:val="00CE3804"/>
    <w:rsid w:val="00CE3BC9"/>
    <w:rsid w:val="00CE4081"/>
    <w:rsid w:val="00CE42AC"/>
    <w:rsid w:val="00CE465A"/>
    <w:rsid w:val="00CE4E08"/>
    <w:rsid w:val="00CE4FEE"/>
    <w:rsid w:val="00CE54C9"/>
    <w:rsid w:val="00CE580C"/>
    <w:rsid w:val="00CE60AA"/>
    <w:rsid w:val="00CE622D"/>
    <w:rsid w:val="00CE74C3"/>
    <w:rsid w:val="00CF0346"/>
    <w:rsid w:val="00CF23FA"/>
    <w:rsid w:val="00CF2AC1"/>
    <w:rsid w:val="00CF2C4D"/>
    <w:rsid w:val="00CF3ACE"/>
    <w:rsid w:val="00CF572F"/>
    <w:rsid w:val="00CF5C96"/>
    <w:rsid w:val="00CF6138"/>
    <w:rsid w:val="00CF6E7A"/>
    <w:rsid w:val="00CF6F17"/>
    <w:rsid w:val="00CF729F"/>
    <w:rsid w:val="00CF7CD3"/>
    <w:rsid w:val="00D00103"/>
    <w:rsid w:val="00D0073E"/>
    <w:rsid w:val="00D00C2B"/>
    <w:rsid w:val="00D01128"/>
    <w:rsid w:val="00D019C8"/>
    <w:rsid w:val="00D01E8E"/>
    <w:rsid w:val="00D0214D"/>
    <w:rsid w:val="00D024C1"/>
    <w:rsid w:val="00D02CCD"/>
    <w:rsid w:val="00D04285"/>
    <w:rsid w:val="00D04473"/>
    <w:rsid w:val="00D049A8"/>
    <w:rsid w:val="00D05215"/>
    <w:rsid w:val="00D0595D"/>
    <w:rsid w:val="00D05BE8"/>
    <w:rsid w:val="00D0611F"/>
    <w:rsid w:val="00D0692A"/>
    <w:rsid w:val="00D06956"/>
    <w:rsid w:val="00D07963"/>
    <w:rsid w:val="00D07E7F"/>
    <w:rsid w:val="00D10896"/>
    <w:rsid w:val="00D11331"/>
    <w:rsid w:val="00D12947"/>
    <w:rsid w:val="00D12A05"/>
    <w:rsid w:val="00D12BD9"/>
    <w:rsid w:val="00D12ED7"/>
    <w:rsid w:val="00D13F9B"/>
    <w:rsid w:val="00D14E0D"/>
    <w:rsid w:val="00D1504C"/>
    <w:rsid w:val="00D156CA"/>
    <w:rsid w:val="00D16061"/>
    <w:rsid w:val="00D16893"/>
    <w:rsid w:val="00D16B46"/>
    <w:rsid w:val="00D1719F"/>
    <w:rsid w:val="00D204E4"/>
    <w:rsid w:val="00D20981"/>
    <w:rsid w:val="00D22E04"/>
    <w:rsid w:val="00D247F2"/>
    <w:rsid w:val="00D253FB"/>
    <w:rsid w:val="00D25B15"/>
    <w:rsid w:val="00D2611E"/>
    <w:rsid w:val="00D2699C"/>
    <w:rsid w:val="00D26B0C"/>
    <w:rsid w:val="00D26DE8"/>
    <w:rsid w:val="00D27304"/>
    <w:rsid w:val="00D27638"/>
    <w:rsid w:val="00D27762"/>
    <w:rsid w:val="00D3012B"/>
    <w:rsid w:val="00D30253"/>
    <w:rsid w:val="00D30D74"/>
    <w:rsid w:val="00D31440"/>
    <w:rsid w:val="00D31537"/>
    <w:rsid w:val="00D31F55"/>
    <w:rsid w:val="00D33921"/>
    <w:rsid w:val="00D3436A"/>
    <w:rsid w:val="00D346B3"/>
    <w:rsid w:val="00D347C5"/>
    <w:rsid w:val="00D35507"/>
    <w:rsid w:val="00D3674C"/>
    <w:rsid w:val="00D36DE5"/>
    <w:rsid w:val="00D36F1F"/>
    <w:rsid w:val="00D37266"/>
    <w:rsid w:val="00D3738F"/>
    <w:rsid w:val="00D373DE"/>
    <w:rsid w:val="00D373EC"/>
    <w:rsid w:val="00D37A79"/>
    <w:rsid w:val="00D409E6"/>
    <w:rsid w:val="00D40E7A"/>
    <w:rsid w:val="00D415C1"/>
    <w:rsid w:val="00D41CC1"/>
    <w:rsid w:val="00D429EC"/>
    <w:rsid w:val="00D44044"/>
    <w:rsid w:val="00D447C6"/>
    <w:rsid w:val="00D45652"/>
    <w:rsid w:val="00D46A17"/>
    <w:rsid w:val="00D46C28"/>
    <w:rsid w:val="00D46DF5"/>
    <w:rsid w:val="00D47007"/>
    <w:rsid w:val="00D479FD"/>
    <w:rsid w:val="00D50490"/>
    <w:rsid w:val="00D50508"/>
    <w:rsid w:val="00D50699"/>
    <w:rsid w:val="00D50BB2"/>
    <w:rsid w:val="00D515D2"/>
    <w:rsid w:val="00D51C32"/>
    <w:rsid w:val="00D51DB9"/>
    <w:rsid w:val="00D51DBA"/>
    <w:rsid w:val="00D522F0"/>
    <w:rsid w:val="00D5276C"/>
    <w:rsid w:val="00D52FBA"/>
    <w:rsid w:val="00D53639"/>
    <w:rsid w:val="00D53A5B"/>
    <w:rsid w:val="00D54278"/>
    <w:rsid w:val="00D54602"/>
    <w:rsid w:val="00D54A17"/>
    <w:rsid w:val="00D54A72"/>
    <w:rsid w:val="00D557E1"/>
    <w:rsid w:val="00D55AC4"/>
    <w:rsid w:val="00D55E79"/>
    <w:rsid w:val="00D55FEE"/>
    <w:rsid w:val="00D56712"/>
    <w:rsid w:val="00D56801"/>
    <w:rsid w:val="00D56916"/>
    <w:rsid w:val="00D56B1C"/>
    <w:rsid w:val="00D57121"/>
    <w:rsid w:val="00D57258"/>
    <w:rsid w:val="00D575DE"/>
    <w:rsid w:val="00D57CFE"/>
    <w:rsid w:val="00D60C4F"/>
    <w:rsid w:val="00D60CD0"/>
    <w:rsid w:val="00D61586"/>
    <w:rsid w:val="00D62449"/>
    <w:rsid w:val="00D62B19"/>
    <w:rsid w:val="00D63157"/>
    <w:rsid w:val="00D6322E"/>
    <w:rsid w:val="00D6379D"/>
    <w:rsid w:val="00D63C43"/>
    <w:rsid w:val="00D63EA3"/>
    <w:rsid w:val="00D653B7"/>
    <w:rsid w:val="00D6585F"/>
    <w:rsid w:val="00D65A4D"/>
    <w:rsid w:val="00D6647C"/>
    <w:rsid w:val="00D6677B"/>
    <w:rsid w:val="00D66808"/>
    <w:rsid w:val="00D676F2"/>
    <w:rsid w:val="00D708C9"/>
    <w:rsid w:val="00D710F3"/>
    <w:rsid w:val="00D71794"/>
    <w:rsid w:val="00D71926"/>
    <w:rsid w:val="00D71EB2"/>
    <w:rsid w:val="00D71F26"/>
    <w:rsid w:val="00D7309F"/>
    <w:rsid w:val="00D736BF"/>
    <w:rsid w:val="00D73B0D"/>
    <w:rsid w:val="00D74233"/>
    <w:rsid w:val="00D744B7"/>
    <w:rsid w:val="00D74898"/>
    <w:rsid w:val="00D74BCE"/>
    <w:rsid w:val="00D74EB2"/>
    <w:rsid w:val="00D74ED3"/>
    <w:rsid w:val="00D75582"/>
    <w:rsid w:val="00D75E3F"/>
    <w:rsid w:val="00D7604E"/>
    <w:rsid w:val="00D761D9"/>
    <w:rsid w:val="00D765F2"/>
    <w:rsid w:val="00D7678D"/>
    <w:rsid w:val="00D7682F"/>
    <w:rsid w:val="00D769F5"/>
    <w:rsid w:val="00D76ACE"/>
    <w:rsid w:val="00D76F58"/>
    <w:rsid w:val="00D773F0"/>
    <w:rsid w:val="00D80640"/>
    <w:rsid w:val="00D8097F"/>
    <w:rsid w:val="00D80A6B"/>
    <w:rsid w:val="00D80F07"/>
    <w:rsid w:val="00D829B4"/>
    <w:rsid w:val="00D82F89"/>
    <w:rsid w:val="00D83138"/>
    <w:rsid w:val="00D841EF"/>
    <w:rsid w:val="00D85110"/>
    <w:rsid w:val="00D86283"/>
    <w:rsid w:val="00D86AFE"/>
    <w:rsid w:val="00D86E14"/>
    <w:rsid w:val="00D872B0"/>
    <w:rsid w:val="00D90166"/>
    <w:rsid w:val="00D90D3E"/>
    <w:rsid w:val="00D9106D"/>
    <w:rsid w:val="00D915B5"/>
    <w:rsid w:val="00D91685"/>
    <w:rsid w:val="00D9170F"/>
    <w:rsid w:val="00D92D01"/>
    <w:rsid w:val="00D93319"/>
    <w:rsid w:val="00D934FA"/>
    <w:rsid w:val="00D93A38"/>
    <w:rsid w:val="00D93AF8"/>
    <w:rsid w:val="00D9414D"/>
    <w:rsid w:val="00D95A24"/>
    <w:rsid w:val="00D95AA8"/>
    <w:rsid w:val="00D95CC4"/>
    <w:rsid w:val="00D96AF7"/>
    <w:rsid w:val="00D9704D"/>
    <w:rsid w:val="00D9760F"/>
    <w:rsid w:val="00D978E9"/>
    <w:rsid w:val="00DA01FB"/>
    <w:rsid w:val="00DA044E"/>
    <w:rsid w:val="00DA1CFF"/>
    <w:rsid w:val="00DA282D"/>
    <w:rsid w:val="00DA332D"/>
    <w:rsid w:val="00DA3E48"/>
    <w:rsid w:val="00DA3EEC"/>
    <w:rsid w:val="00DA4368"/>
    <w:rsid w:val="00DA4481"/>
    <w:rsid w:val="00DA492E"/>
    <w:rsid w:val="00DA4B16"/>
    <w:rsid w:val="00DA52DC"/>
    <w:rsid w:val="00DA5465"/>
    <w:rsid w:val="00DA5DF5"/>
    <w:rsid w:val="00DA6559"/>
    <w:rsid w:val="00DA6591"/>
    <w:rsid w:val="00DA7B33"/>
    <w:rsid w:val="00DB105C"/>
    <w:rsid w:val="00DB15C9"/>
    <w:rsid w:val="00DB24A2"/>
    <w:rsid w:val="00DB269E"/>
    <w:rsid w:val="00DB2BE2"/>
    <w:rsid w:val="00DB35F3"/>
    <w:rsid w:val="00DB369F"/>
    <w:rsid w:val="00DB3D57"/>
    <w:rsid w:val="00DB3FFB"/>
    <w:rsid w:val="00DB57FC"/>
    <w:rsid w:val="00DB6378"/>
    <w:rsid w:val="00DB6F53"/>
    <w:rsid w:val="00DB6F89"/>
    <w:rsid w:val="00DC09E5"/>
    <w:rsid w:val="00DC0F83"/>
    <w:rsid w:val="00DC1479"/>
    <w:rsid w:val="00DC1D71"/>
    <w:rsid w:val="00DC1E2F"/>
    <w:rsid w:val="00DC2955"/>
    <w:rsid w:val="00DC2A56"/>
    <w:rsid w:val="00DC2C87"/>
    <w:rsid w:val="00DC379A"/>
    <w:rsid w:val="00DC40F6"/>
    <w:rsid w:val="00DC412C"/>
    <w:rsid w:val="00DC4CA7"/>
    <w:rsid w:val="00DC4E1D"/>
    <w:rsid w:val="00DC4F96"/>
    <w:rsid w:val="00DC66FB"/>
    <w:rsid w:val="00DC70F0"/>
    <w:rsid w:val="00DC73FF"/>
    <w:rsid w:val="00DC7C66"/>
    <w:rsid w:val="00DD054E"/>
    <w:rsid w:val="00DD0555"/>
    <w:rsid w:val="00DD209B"/>
    <w:rsid w:val="00DD2497"/>
    <w:rsid w:val="00DD25B3"/>
    <w:rsid w:val="00DD2902"/>
    <w:rsid w:val="00DD2A98"/>
    <w:rsid w:val="00DD2F49"/>
    <w:rsid w:val="00DD301F"/>
    <w:rsid w:val="00DD4C71"/>
    <w:rsid w:val="00DD4D49"/>
    <w:rsid w:val="00DD4FA1"/>
    <w:rsid w:val="00DD53B8"/>
    <w:rsid w:val="00DD54A7"/>
    <w:rsid w:val="00DD5A97"/>
    <w:rsid w:val="00DD5E08"/>
    <w:rsid w:val="00DD5E48"/>
    <w:rsid w:val="00DD73C0"/>
    <w:rsid w:val="00DE0310"/>
    <w:rsid w:val="00DE0311"/>
    <w:rsid w:val="00DE0D0D"/>
    <w:rsid w:val="00DE20FD"/>
    <w:rsid w:val="00DE253C"/>
    <w:rsid w:val="00DE28AF"/>
    <w:rsid w:val="00DE2B55"/>
    <w:rsid w:val="00DE31DD"/>
    <w:rsid w:val="00DE3CCB"/>
    <w:rsid w:val="00DE3E9B"/>
    <w:rsid w:val="00DE3EA1"/>
    <w:rsid w:val="00DE42CD"/>
    <w:rsid w:val="00DE4625"/>
    <w:rsid w:val="00DE4EE5"/>
    <w:rsid w:val="00DE579B"/>
    <w:rsid w:val="00DE5E2C"/>
    <w:rsid w:val="00DE623D"/>
    <w:rsid w:val="00DE6B98"/>
    <w:rsid w:val="00DE7005"/>
    <w:rsid w:val="00DE73FA"/>
    <w:rsid w:val="00DE7ECF"/>
    <w:rsid w:val="00DE7F6F"/>
    <w:rsid w:val="00DF0315"/>
    <w:rsid w:val="00DF2044"/>
    <w:rsid w:val="00DF2045"/>
    <w:rsid w:val="00DF23E7"/>
    <w:rsid w:val="00DF2BB6"/>
    <w:rsid w:val="00DF2DD0"/>
    <w:rsid w:val="00DF32AC"/>
    <w:rsid w:val="00DF3F03"/>
    <w:rsid w:val="00DF3F0E"/>
    <w:rsid w:val="00DF4090"/>
    <w:rsid w:val="00DF42C0"/>
    <w:rsid w:val="00DF442F"/>
    <w:rsid w:val="00DF4B43"/>
    <w:rsid w:val="00DF4DB8"/>
    <w:rsid w:val="00DF4E8B"/>
    <w:rsid w:val="00DF5F97"/>
    <w:rsid w:val="00DF6988"/>
    <w:rsid w:val="00DF71F3"/>
    <w:rsid w:val="00DF7F02"/>
    <w:rsid w:val="00E02316"/>
    <w:rsid w:val="00E023E0"/>
    <w:rsid w:val="00E024EA"/>
    <w:rsid w:val="00E02580"/>
    <w:rsid w:val="00E03132"/>
    <w:rsid w:val="00E03715"/>
    <w:rsid w:val="00E03924"/>
    <w:rsid w:val="00E03BE8"/>
    <w:rsid w:val="00E03EA8"/>
    <w:rsid w:val="00E03EFB"/>
    <w:rsid w:val="00E04D68"/>
    <w:rsid w:val="00E05129"/>
    <w:rsid w:val="00E05388"/>
    <w:rsid w:val="00E05A1D"/>
    <w:rsid w:val="00E05B36"/>
    <w:rsid w:val="00E06038"/>
    <w:rsid w:val="00E0633E"/>
    <w:rsid w:val="00E069DD"/>
    <w:rsid w:val="00E06C8F"/>
    <w:rsid w:val="00E06E45"/>
    <w:rsid w:val="00E076AF"/>
    <w:rsid w:val="00E077C6"/>
    <w:rsid w:val="00E07953"/>
    <w:rsid w:val="00E1021E"/>
    <w:rsid w:val="00E1049F"/>
    <w:rsid w:val="00E1112B"/>
    <w:rsid w:val="00E11C8F"/>
    <w:rsid w:val="00E11D1B"/>
    <w:rsid w:val="00E1260D"/>
    <w:rsid w:val="00E138FC"/>
    <w:rsid w:val="00E14144"/>
    <w:rsid w:val="00E1418C"/>
    <w:rsid w:val="00E145B2"/>
    <w:rsid w:val="00E151B7"/>
    <w:rsid w:val="00E15373"/>
    <w:rsid w:val="00E15721"/>
    <w:rsid w:val="00E15E16"/>
    <w:rsid w:val="00E1670C"/>
    <w:rsid w:val="00E1671D"/>
    <w:rsid w:val="00E17A81"/>
    <w:rsid w:val="00E20647"/>
    <w:rsid w:val="00E20766"/>
    <w:rsid w:val="00E207D2"/>
    <w:rsid w:val="00E20DC5"/>
    <w:rsid w:val="00E21307"/>
    <w:rsid w:val="00E2182A"/>
    <w:rsid w:val="00E21B9C"/>
    <w:rsid w:val="00E21EC6"/>
    <w:rsid w:val="00E223E7"/>
    <w:rsid w:val="00E23549"/>
    <w:rsid w:val="00E23C36"/>
    <w:rsid w:val="00E23F4F"/>
    <w:rsid w:val="00E24ADC"/>
    <w:rsid w:val="00E25845"/>
    <w:rsid w:val="00E25AC5"/>
    <w:rsid w:val="00E25BF9"/>
    <w:rsid w:val="00E25C95"/>
    <w:rsid w:val="00E2667E"/>
    <w:rsid w:val="00E26999"/>
    <w:rsid w:val="00E26EEE"/>
    <w:rsid w:val="00E2746C"/>
    <w:rsid w:val="00E27882"/>
    <w:rsid w:val="00E27C34"/>
    <w:rsid w:val="00E3031A"/>
    <w:rsid w:val="00E30C57"/>
    <w:rsid w:val="00E30E7C"/>
    <w:rsid w:val="00E315B1"/>
    <w:rsid w:val="00E31708"/>
    <w:rsid w:val="00E325B4"/>
    <w:rsid w:val="00E32A20"/>
    <w:rsid w:val="00E33FC3"/>
    <w:rsid w:val="00E34A9F"/>
    <w:rsid w:val="00E35C4E"/>
    <w:rsid w:val="00E35F1E"/>
    <w:rsid w:val="00E36229"/>
    <w:rsid w:val="00E36346"/>
    <w:rsid w:val="00E36618"/>
    <w:rsid w:val="00E36628"/>
    <w:rsid w:val="00E36CB1"/>
    <w:rsid w:val="00E37901"/>
    <w:rsid w:val="00E403E1"/>
    <w:rsid w:val="00E40628"/>
    <w:rsid w:val="00E40805"/>
    <w:rsid w:val="00E40BC5"/>
    <w:rsid w:val="00E40C6A"/>
    <w:rsid w:val="00E41333"/>
    <w:rsid w:val="00E41507"/>
    <w:rsid w:val="00E42756"/>
    <w:rsid w:val="00E428E8"/>
    <w:rsid w:val="00E43640"/>
    <w:rsid w:val="00E43ABE"/>
    <w:rsid w:val="00E43DB9"/>
    <w:rsid w:val="00E44462"/>
    <w:rsid w:val="00E444E5"/>
    <w:rsid w:val="00E44A70"/>
    <w:rsid w:val="00E450C4"/>
    <w:rsid w:val="00E458B9"/>
    <w:rsid w:val="00E45C5D"/>
    <w:rsid w:val="00E460A5"/>
    <w:rsid w:val="00E478D9"/>
    <w:rsid w:val="00E51279"/>
    <w:rsid w:val="00E51725"/>
    <w:rsid w:val="00E5275F"/>
    <w:rsid w:val="00E52B07"/>
    <w:rsid w:val="00E52D4E"/>
    <w:rsid w:val="00E52F65"/>
    <w:rsid w:val="00E553BB"/>
    <w:rsid w:val="00E558E0"/>
    <w:rsid w:val="00E55A6D"/>
    <w:rsid w:val="00E55D8B"/>
    <w:rsid w:val="00E5605E"/>
    <w:rsid w:val="00E5626D"/>
    <w:rsid w:val="00E566D9"/>
    <w:rsid w:val="00E56AEE"/>
    <w:rsid w:val="00E5735C"/>
    <w:rsid w:val="00E573CB"/>
    <w:rsid w:val="00E57BD5"/>
    <w:rsid w:val="00E57E22"/>
    <w:rsid w:val="00E60283"/>
    <w:rsid w:val="00E60B10"/>
    <w:rsid w:val="00E60F19"/>
    <w:rsid w:val="00E61200"/>
    <w:rsid w:val="00E616E3"/>
    <w:rsid w:val="00E61BDF"/>
    <w:rsid w:val="00E61D75"/>
    <w:rsid w:val="00E6240E"/>
    <w:rsid w:val="00E62D71"/>
    <w:rsid w:val="00E63155"/>
    <w:rsid w:val="00E634C6"/>
    <w:rsid w:val="00E638A5"/>
    <w:rsid w:val="00E63D62"/>
    <w:rsid w:val="00E6485F"/>
    <w:rsid w:val="00E64EC2"/>
    <w:rsid w:val="00E64F44"/>
    <w:rsid w:val="00E64F56"/>
    <w:rsid w:val="00E652CC"/>
    <w:rsid w:val="00E6640A"/>
    <w:rsid w:val="00E66571"/>
    <w:rsid w:val="00E700B6"/>
    <w:rsid w:val="00E70209"/>
    <w:rsid w:val="00E70CD0"/>
    <w:rsid w:val="00E71025"/>
    <w:rsid w:val="00E7137D"/>
    <w:rsid w:val="00E71390"/>
    <w:rsid w:val="00E71700"/>
    <w:rsid w:val="00E73447"/>
    <w:rsid w:val="00E73566"/>
    <w:rsid w:val="00E7452D"/>
    <w:rsid w:val="00E74D67"/>
    <w:rsid w:val="00E752B9"/>
    <w:rsid w:val="00E754A0"/>
    <w:rsid w:val="00E75C17"/>
    <w:rsid w:val="00E75CEC"/>
    <w:rsid w:val="00E75F60"/>
    <w:rsid w:val="00E77581"/>
    <w:rsid w:val="00E77D25"/>
    <w:rsid w:val="00E80AE5"/>
    <w:rsid w:val="00E811BE"/>
    <w:rsid w:val="00E81C34"/>
    <w:rsid w:val="00E82806"/>
    <w:rsid w:val="00E83018"/>
    <w:rsid w:val="00E8350D"/>
    <w:rsid w:val="00E83A40"/>
    <w:rsid w:val="00E83A5D"/>
    <w:rsid w:val="00E83FEB"/>
    <w:rsid w:val="00E842CB"/>
    <w:rsid w:val="00E84B0A"/>
    <w:rsid w:val="00E85C50"/>
    <w:rsid w:val="00E86091"/>
    <w:rsid w:val="00E86860"/>
    <w:rsid w:val="00E86889"/>
    <w:rsid w:val="00E87200"/>
    <w:rsid w:val="00E87744"/>
    <w:rsid w:val="00E901C0"/>
    <w:rsid w:val="00E9084F"/>
    <w:rsid w:val="00E91782"/>
    <w:rsid w:val="00E91DD7"/>
    <w:rsid w:val="00E9325D"/>
    <w:rsid w:val="00E93E7C"/>
    <w:rsid w:val="00E94890"/>
    <w:rsid w:val="00E94F42"/>
    <w:rsid w:val="00E95138"/>
    <w:rsid w:val="00E954EC"/>
    <w:rsid w:val="00E9569B"/>
    <w:rsid w:val="00E95843"/>
    <w:rsid w:val="00E95B23"/>
    <w:rsid w:val="00E9642E"/>
    <w:rsid w:val="00E965A2"/>
    <w:rsid w:val="00E97405"/>
    <w:rsid w:val="00E97571"/>
    <w:rsid w:val="00E97A68"/>
    <w:rsid w:val="00E97B10"/>
    <w:rsid w:val="00E97BD1"/>
    <w:rsid w:val="00EA01DE"/>
    <w:rsid w:val="00EA02DF"/>
    <w:rsid w:val="00EA0395"/>
    <w:rsid w:val="00EA1CEA"/>
    <w:rsid w:val="00EA1E4C"/>
    <w:rsid w:val="00EA21C3"/>
    <w:rsid w:val="00EA466B"/>
    <w:rsid w:val="00EA5C41"/>
    <w:rsid w:val="00EA5E43"/>
    <w:rsid w:val="00EA74B7"/>
    <w:rsid w:val="00EB066D"/>
    <w:rsid w:val="00EB0893"/>
    <w:rsid w:val="00EB0FF7"/>
    <w:rsid w:val="00EB17BB"/>
    <w:rsid w:val="00EB20C8"/>
    <w:rsid w:val="00EB243D"/>
    <w:rsid w:val="00EB2AD1"/>
    <w:rsid w:val="00EB3698"/>
    <w:rsid w:val="00EB36D6"/>
    <w:rsid w:val="00EB4474"/>
    <w:rsid w:val="00EB4620"/>
    <w:rsid w:val="00EB5189"/>
    <w:rsid w:val="00EB540E"/>
    <w:rsid w:val="00EB559A"/>
    <w:rsid w:val="00EB564C"/>
    <w:rsid w:val="00EC20CE"/>
    <w:rsid w:val="00EC3032"/>
    <w:rsid w:val="00EC33E9"/>
    <w:rsid w:val="00EC3791"/>
    <w:rsid w:val="00EC3F9F"/>
    <w:rsid w:val="00EC46C1"/>
    <w:rsid w:val="00EC56F8"/>
    <w:rsid w:val="00EC5781"/>
    <w:rsid w:val="00EC6123"/>
    <w:rsid w:val="00EC6533"/>
    <w:rsid w:val="00EC7391"/>
    <w:rsid w:val="00EC7CDD"/>
    <w:rsid w:val="00EC7D28"/>
    <w:rsid w:val="00ED019D"/>
    <w:rsid w:val="00ED0223"/>
    <w:rsid w:val="00ED10E1"/>
    <w:rsid w:val="00ED1234"/>
    <w:rsid w:val="00ED16A3"/>
    <w:rsid w:val="00ED16CB"/>
    <w:rsid w:val="00ED2259"/>
    <w:rsid w:val="00ED26B5"/>
    <w:rsid w:val="00ED2836"/>
    <w:rsid w:val="00ED2977"/>
    <w:rsid w:val="00ED30B6"/>
    <w:rsid w:val="00ED3349"/>
    <w:rsid w:val="00ED3696"/>
    <w:rsid w:val="00ED4DEF"/>
    <w:rsid w:val="00ED5838"/>
    <w:rsid w:val="00ED6D81"/>
    <w:rsid w:val="00ED7625"/>
    <w:rsid w:val="00EE2226"/>
    <w:rsid w:val="00EE2C0F"/>
    <w:rsid w:val="00EE30F2"/>
    <w:rsid w:val="00EE3841"/>
    <w:rsid w:val="00EE3D60"/>
    <w:rsid w:val="00EE4204"/>
    <w:rsid w:val="00EE4556"/>
    <w:rsid w:val="00EE4794"/>
    <w:rsid w:val="00EE48C4"/>
    <w:rsid w:val="00EE4C32"/>
    <w:rsid w:val="00EE4D29"/>
    <w:rsid w:val="00EE4F37"/>
    <w:rsid w:val="00EE52D0"/>
    <w:rsid w:val="00EE5AB9"/>
    <w:rsid w:val="00EE5B45"/>
    <w:rsid w:val="00EE604A"/>
    <w:rsid w:val="00EE78F3"/>
    <w:rsid w:val="00EF0149"/>
    <w:rsid w:val="00EF024A"/>
    <w:rsid w:val="00EF04EA"/>
    <w:rsid w:val="00EF0621"/>
    <w:rsid w:val="00EF0BAD"/>
    <w:rsid w:val="00EF112F"/>
    <w:rsid w:val="00EF1267"/>
    <w:rsid w:val="00EF130F"/>
    <w:rsid w:val="00EF1339"/>
    <w:rsid w:val="00EF1833"/>
    <w:rsid w:val="00EF1872"/>
    <w:rsid w:val="00EF1D16"/>
    <w:rsid w:val="00EF1DEA"/>
    <w:rsid w:val="00EF278C"/>
    <w:rsid w:val="00EF2CC4"/>
    <w:rsid w:val="00EF3A01"/>
    <w:rsid w:val="00EF4531"/>
    <w:rsid w:val="00EF48A3"/>
    <w:rsid w:val="00EF4D69"/>
    <w:rsid w:val="00EF4E5E"/>
    <w:rsid w:val="00EF5A4A"/>
    <w:rsid w:val="00EF619C"/>
    <w:rsid w:val="00EF6F4F"/>
    <w:rsid w:val="00EF745F"/>
    <w:rsid w:val="00EF7468"/>
    <w:rsid w:val="00EF7913"/>
    <w:rsid w:val="00EF7E19"/>
    <w:rsid w:val="00EF7F36"/>
    <w:rsid w:val="00F00611"/>
    <w:rsid w:val="00F007E6"/>
    <w:rsid w:val="00F00864"/>
    <w:rsid w:val="00F010CE"/>
    <w:rsid w:val="00F01A37"/>
    <w:rsid w:val="00F01F57"/>
    <w:rsid w:val="00F034C9"/>
    <w:rsid w:val="00F03515"/>
    <w:rsid w:val="00F0491C"/>
    <w:rsid w:val="00F04B2D"/>
    <w:rsid w:val="00F04D4F"/>
    <w:rsid w:val="00F05067"/>
    <w:rsid w:val="00F051C3"/>
    <w:rsid w:val="00F053AA"/>
    <w:rsid w:val="00F056DB"/>
    <w:rsid w:val="00F06689"/>
    <w:rsid w:val="00F067BE"/>
    <w:rsid w:val="00F06C71"/>
    <w:rsid w:val="00F06DDE"/>
    <w:rsid w:val="00F06F26"/>
    <w:rsid w:val="00F078FB"/>
    <w:rsid w:val="00F0798C"/>
    <w:rsid w:val="00F07A37"/>
    <w:rsid w:val="00F07ADC"/>
    <w:rsid w:val="00F07F10"/>
    <w:rsid w:val="00F10611"/>
    <w:rsid w:val="00F113C8"/>
    <w:rsid w:val="00F113D1"/>
    <w:rsid w:val="00F113EF"/>
    <w:rsid w:val="00F11A3F"/>
    <w:rsid w:val="00F11BC2"/>
    <w:rsid w:val="00F1215B"/>
    <w:rsid w:val="00F1278D"/>
    <w:rsid w:val="00F1287A"/>
    <w:rsid w:val="00F12985"/>
    <w:rsid w:val="00F12EEC"/>
    <w:rsid w:val="00F13575"/>
    <w:rsid w:val="00F13AE2"/>
    <w:rsid w:val="00F14836"/>
    <w:rsid w:val="00F149C9"/>
    <w:rsid w:val="00F162BA"/>
    <w:rsid w:val="00F16309"/>
    <w:rsid w:val="00F1702E"/>
    <w:rsid w:val="00F17899"/>
    <w:rsid w:val="00F17D0A"/>
    <w:rsid w:val="00F20342"/>
    <w:rsid w:val="00F21104"/>
    <w:rsid w:val="00F21659"/>
    <w:rsid w:val="00F221D3"/>
    <w:rsid w:val="00F23931"/>
    <w:rsid w:val="00F24D51"/>
    <w:rsid w:val="00F24D7A"/>
    <w:rsid w:val="00F25560"/>
    <w:rsid w:val="00F2567D"/>
    <w:rsid w:val="00F25817"/>
    <w:rsid w:val="00F25B09"/>
    <w:rsid w:val="00F264A2"/>
    <w:rsid w:val="00F27150"/>
    <w:rsid w:val="00F27251"/>
    <w:rsid w:val="00F2749D"/>
    <w:rsid w:val="00F27F0C"/>
    <w:rsid w:val="00F3047A"/>
    <w:rsid w:val="00F31374"/>
    <w:rsid w:val="00F31453"/>
    <w:rsid w:val="00F3160B"/>
    <w:rsid w:val="00F32241"/>
    <w:rsid w:val="00F32A7E"/>
    <w:rsid w:val="00F3495B"/>
    <w:rsid w:val="00F34BD4"/>
    <w:rsid w:val="00F355BD"/>
    <w:rsid w:val="00F35F6F"/>
    <w:rsid w:val="00F366DE"/>
    <w:rsid w:val="00F368BD"/>
    <w:rsid w:val="00F3748A"/>
    <w:rsid w:val="00F4164A"/>
    <w:rsid w:val="00F42426"/>
    <w:rsid w:val="00F425C6"/>
    <w:rsid w:val="00F4446E"/>
    <w:rsid w:val="00F44761"/>
    <w:rsid w:val="00F44839"/>
    <w:rsid w:val="00F44845"/>
    <w:rsid w:val="00F44928"/>
    <w:rsid w:val="00F44CE4"/>
    <w:rsid w:val="00F457EE"/>
    <w:rsid w:val="00F46132"/>
    <w:rsid w:val="00F46EAD"/>
    <w:rsid w:val="00F4718B"/>
    <w:rsid w:val="00F503C5"/>
    <w:rsid w:val="00F506E9"/>
    <w:rsid w:val="00F5133A"/>
    <w:rsid w:val="00F51F8C"/>
    <w:rsid w:val="00F52097"/>
    <w:rsid w:val="00F522EC"/>
    <w:rsid w:val="00F52F6A"/>
    <w:rsid w:val="00F544EB"/>
    <w:rsid w:val="00F54C46"/>
    <w:rsid w:val="00F55484"/>
    <w:rsid w:val="00F55B20"/>
    <w:rsid w:val="00F5795D"/>
    <w:rsid w:val="00F57A84"/>
    <w:rsid w:val="00F61CDC"/>
    <w:rsid w:val="00F61D3D"/>
    <w:rsid w:val="00F63033"/>
    <w:rsid w:val="00F63153"/>
    <w:rsid w:val="00F63664"/>
    <w:rsid w:val="00F637B7"/>
    <w:rsid w:val="00F63B3D"/>
    <w:rsid w:val="00F63B97"/>
    <w:rsid w:val="00F63C24"/>
    <w:rsid w:val="00F65CB2"/>
    <w:rsid w:val="00F65CB3"/>
    <w:rsid w:val="00F6609B"/>
    <w:rsid w:val="00F664E4"/>
    <w:rsid w:val="00F66C47"/>
    <w:rsid w:val="00F66FCC"/>
    <w:rsid w:val="00F70293"/>
    <w:rsid w:val="00F70EFF"/>
    <w:rsid w:val="00F71750"/>
    <w:rsid w:val="00F7253C"/>
    <w:rsid w:val="00F7259E"/>
    <w:rsid w:val="00F72A84"/>
    <w:rsid w:val="00F72AA8"/>
    <w:rsid w:val="00F73179"/>
    <w:rsid w:val="00F7333E"/>
    <w:rsid w:val="00F737AA"/>
    <w:rsid w:val="00F74002"/>
    <w:rsid w:val="00F7448A"/>
    <w:rsid w:val="00F74533"/>
    <w:rsid w:val="00F7458F"/>
    <w:rsid w:val="00F74909"/>
    <w:rsid w:val="00F749C2"/>
    <w:rsid w:val="00F75218"/>
    <w:rsid w:val="00F75A09"/>
    <w:rsid w:val="00F773D5"/>
    <w:rsid w:val="00F774C9"/>
    <w:rsid w:val="00F77539"/>
    <w:rsid w:val="00F776AC"/>
    <w:rsid w:val="00F8075E"/>
    <w:rsid w:val="00F80A4C"/>
    <w:rsid w:val="00F80C6F"/>
    <w:rsid w:val="00F82244"/>
    <w:rsid w:val="00F823B2"/>
    <w:rsid w:val="00F83001"/>
    <w:rsid w:val="00F83457"/>
    <w:rsid w:val="00F836BC"/>
    <w:rsid w:val="00F838AF"/>
    <w:rsid w:val="00F84CD1"/>
    <w:rsid w:val="00F850C0"/>
    <w:rsid w:val="00F85730"/>
    <w:rsid w:val="00F85D29"/>
    <w:rsid w:val="00F85E66"/>
    <w:rsid w:val="00F8643C"/>
    <w:rsid w:val="00F86E76"/>
    <w:rsid w:val="00F877BB"/>
    <w:rsid w:val="00F87D5C"/>
    <w:rsid w:val="00F90251"/>
    <w:rsid w:val="00F906C6"/>
    <w:rsid w:val="00F91077"/>
    <w:rsid w:val="00F913C1"/>
    <w:rsid w:val="00F91DC0"/>
    <w:rsid w:val="00F92225"/>
    <w:rsid w:val="00F931D0"/>
    <w:rsid w:val="00F9471C"/>
    <w:rsid w:val="00F94AEF"/>
    <w:rsid w:val="00F952C8"/>
    <w:rsid w:val="00F95506"/>
    <w:rsid w:val="00F96965"/>
    <w:rsid w:val="00F97110"/>
    <w:rsid w:val="00F9756A"/>
    <w:rsid w:val="00FA1255"/>
    <w:rsid w:val="00FA15F6"/>
    <w:rsid w:val="00FA1F88"/>
    <w:rsid w:val="00FA225E"/>
    <w:rsid w:val="00FA2744"/>
    <w:rsid w:val="00FA31B3"/>
    <w:rsid w:val="00FA3695"/>
    <w:rsid w:val="00FA37BC"/>
    <w:rsid w:val="00FA42AF"/>
    <w:rsid w:val="00FA481E"/>
    <w:rsid w:val="00FA4891"/>
    <w:rsid w:val="00FA49AD"/>
    <w:rsid w:val="00FA4AF4"/>
    <w:rsid w:val="00FA603C"/>
    <w:rsid w:val="00FA6161"/>
    <w:rsid w:val="00FA6595"/>
    <w:rsid w:val="00FB14FF"/>
    <w:rsid w:val="00FB166E"/>
    <w:rsid w:val="00FB1EBE"/>
    <w:rsid w:val="00FB2B97"/>
    <w:rsid w:val="00FB3296"/>
    <w:rsid w:val="00FB49F0"/>
    <w:rsid w:val="00FB5470"/>
    <w:rsid w:val="00FB5A3E"/>
    <w:rsid w:val="00FB635C"/>
    <w:rsid w:val="00FB6CDF"/>
    <w:rsid w:val="00FB7350"/>
    <w:rsid w:val="00FB73A1"/>
    <w:rsid w:val="00FB7565"/>
    <w:rsid w:val="00FB7912"/>
    <w:rsid w:val="00FC01C9"/>
    <w:rsid w:val="00FC044A"/>
    <w:rsid w:val="00FC08D8"/>
    <w:rsid w:val="00FC0D42"/>
    <w:rsid w:val="00FC1104"/>
    <w:rsid w:val="00FC119C"/>
    <w:rsid w:val="00FC24AE"/>
    <w:rsid w:val="00FC29BF"/>
    <w:rsid w:val="00FC3205"/>
    <w:rsid w:val="00FC35FB"/>
    <w:rsid w:val="00FC56AC"/>
    <w:rsid w:val="00FC59E9"/>
    <w:rsid w:val="00FC59FA"/>
    <w:rsid w:val="00FC6151"/>
    <w:rsid w:val="00FC6393"/>
    <w:rsid w:val="00FC6875"/>
    <w:rsid w:val="00FC7310"/>
    <w:rsid w:val="00FC7687"/>
    <w:rsid w:val="00FC76E8"/>
    <w:rsid w:val="00FC78EE"/>
    <w:rsid w:val="00FC7914"/>
    <w:rsid w:val="00FC791E"/>
    <w:rsid w:val="00FD0539"/>
    <w:rsid w:val="00FD096E"/>
    <w:rsid w:val="00FD107E"/>
    <w:rsid w:val="00FD1CCB"/>
    <w:rsid w:val="00FD1D82"/>
    <w:rsid w:val="00FD1E1C"/>
    <w:rsid w:val="00FD2AED"/>
    <w:rsid w:val="00FD366D"/>
    <w:rsid w:val="00FD3696"/>
    <w:rsid w:val="00FD430C"/>
    <w:rsid w:val="00FD437B"/>
    <w:rsid w:val="00FD4621"/>
    <w:rsid w:val="00FD4709"/>
    <w:rsid w:val="00FD4A74"/>
    <w:rsid w:val="00FD4B5B"/>
    <w:rsid w:val="00FD50CC"/>
    <w:rsid w:val="00FD52AB"/>
    <w:rsid w:val="00FD5A43"/>
    <w:rsid w:val="00FD5B23"/>
    <w:rsid w:val="00FD5EB5"/>
    <w:rsid w:val="00FD63CE"/>
    <w:rsid w:val="00FD6D8A"/>
    <w:rsid w:val="00FD7840"/>
    <w:rsid w:val="00FE04A5"/>
    <w:rsid w:val="00FE098B"/>
    <w:rsid w:val="00FE111F"/>
    <w:rsid w:val="00FE1EE7"/>
    <w:rsid w:val="00FE2601"/>
    <w:rsid w:val="00FE2867"/>
    <w:rsid w:val="00FE31DC"/>
    <w:rsid w:val="00FE324E"/>
    <w:rsid w:val="00FE3DC8"/>
    <w:rsid w:val="00FE44CA"/>
    <w:rsid w:val="00FE48F4"/>
    <w:rsid w:val="00FE5411"/>
    <w:rsid w:val="00FE5FCF"/>
    <w:rsid w:val="00FE632F"/>
    <w:rsid w:val="00FE65D6"/>
    <w:rsid w:val="00FE6AB8"/>
    <w:rsid w:val="00FF078E"/>
    <w:rsid w:val="00FF0A88"/>
    <w:rsid w:val="00FF18C2"/>
    <w:rsid w:val="00FF2CBB"/>
    <w:rsid w:val="00FF3CF2"/>
    <w:rsid w:val="00FF4991"/>
    <w:rsid w:val="00FF4A81"/>
    <w:rsid w:val="00FF4D29"/>
    <w:rsid w:val="00FF5245"/>
    <w:rsid w:val="00FF5DA2"/>
    <w:rsid w:val="00FF5E7F"/>
    <w:rsid w:val="00FF6090"/>
    <w:rsid w:val="00FF66F7"/>
    <w:rsid w:val="00FF730F"/>
    <w:rsid w:val="00FF7B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F853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er" w:qFormat="1"/>
    <w:lsdException w:name="index heading" w:uiPriority="0"/>
    <w:lsdException w:name="caption" w:qFormat="1"/>
    <w:lsdException w:name="envelope address" w:uiPriority="0"/>
    <w:lsdException w:name="envelope return"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E-mail Signature" w:uiPriority="0"/>
    <w:lsdException w:name="HTML Address" w:uiPriority="0"/>
    <w:lsdException w:name="HTML Preformatted" w:uiPriority="0"/>
    <w:lsdException w:name="Table Simple 1"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6A2"/>
    <w:pPr>
      <w:spacing w:after="240" w:line="240" w:lineRule="auto"/>
      <w:ind w:left="720"/>
    </w:pPr>
    <w:rPr>
      <w:rFonts w:ascii="Calibri" w:eastAsia="Times New Roman" w:hAnsi="Calibri" w:cs="Tahoma"/>
      <w:color w:val="000000"/>
      <w:lang w:val="en-AU" w:eastAsia="en-AU"/>
    </w:rPr>
  </w:style>
  <w:style w:type="paragraph" w:styleId="Heading1">
    <w:name w:val="heading 1"/>
    <w:basedOn w:val="Normal"/>
    <w:next w:val="Normal"/>
    <w:link w:val="Heading1Char"/>
    <w:qFormat/>
    <w:rsid w:val="00B276A2"/>
    <w:pPr>
      <w:keepNext/>
      <w:numPr>
        <w:numId w:val="11"/>
      </w:numPr>
      <w:pBdr>
        <w:bottom w:val="single" w:sz="12" w:space="9" w:color="000000"/>
      </w:pBdr>
      <w:spacing w:after="480"/>
      <w:outlineLvl w:val="0"/>
    </w:pPr>
    <w:rPr>
      <w:rFonts w:ascii="Arial" w:hAnsi="Arial" w:cs="Arial"/>
      <w:b/>
      <w:bCs/>
      <w:spacing w:val="40"/>
      <w:kern w:val="28"/>
      <w:sz w:val="36"/>
      <w:szCs w:val="32"/>
    </w:rPr>
  </w:style>
  <w:style w:type="paragraph" w:styleId="Heading2">
    <w:name w:val="heading 2"/>
    <w:basedOn w:val="Normal"/>
    <w:next w:val="Normal"/>
    <w:link w:val="Heading2Char"/>
    <w:qFormat/>
    <w:rsid w:val="00B276A2"/>
    <w:pPr>
      <w:keepNext/>
      <w:numPr>
        <w:ilvl w:val="1"/>
        <w:numId w:val="11"/>
      </w:numPr>
      <w:spacing w:before="240" w:after="120"/>
      <w:outlineLvl w:val="1"/>
    </w:pPr>
    <w:rPr>
      <w:rFonts w:ascii="Arial" w:hAnsi="Arial" w:cs="Arial"/>
      <w:b/>
      <w:bCs/>
      <w:iCs/>
      <w:sz w:val="26"/>
      <w:szCs w:val="28"/>
      <w:lang w:val="en-GB"/>
    </w:rPr>
  </w:style>
  <w:style w:type="paragraph" w:styleId="Heading3">
    <w:name w:val="heading 3"/>
    <w:basedOn w:val="Normal"/>
    <w:next w:val="Normal"/>
    <w:link w:val="Heading3Char"/>
    <w:qFormat/>
    <w:rsid w:val="00B276A2"/>
    <w:pPr>
      <w:keepNext/>
      <w:numPr>
        <w:ilvl w:val="2"/>
        <w:numId w:val="11"/>
      </w:numPr>
      <w:spacing w:before="240" w:after="120"/>
      <w:outlineLvl w:val="2"/>
    </w:pPr>
    <w:rPr>
      <w:rFonts w:ascii="Arial" w:hAnsi="Arial" w:cs="Arial"/>
      <w:b/>
      <w:bCs/>
      <w:szCs w:val="26"/>
    </w:rPr>
  </w:style>
  <w:style w:type="paragraph" w:styleId="Heading4">
    <w:name w:val="heading 4"/>
    <w:basedOn w:val="Normal"/>
    <w:next w:val="Normal"/>
    <w:link w:val="Heading4Char"/>
    <w:qFormat/>
    <w:rsid w:val="00970673"/>
    <w:pPr>
      <w:keepNext/>
      <w:spacing w:before="360" w:after="120"/>
      <w:ind w:left="862" w:hanging="142"/>
      <w:contextualSpacing/>
      <w:outlineLvl w:val="3"/>
    </w:pPr>
    <w:rPr>
      <w:rFonts w:ascii="Arial" w:hAnsi="Arial" w:cs="Arial"/>
      <w:b/>
      <w:bCs/>
      <w:sz w:val="20"/>
      <w:szCs w:val="28"/>
      <w:lang w:val="en-GB" w:eastAsia="en-GB"/>
    </w:rPr>
  </w:style>
  <w:style w:type="paragraph" w:styleId="Heading5">
    <w:name w:val="heading 5"/>
    <w:aliases w:val="Heading 5 no num,Heading 5 (no num)"/>
    <w:basedOn w:val="Normal"/>
    <w:next w:val="Normal"/>
    <w:link w:val="Heading5Char"/>
    <w:qFormat/>
    <w:rsid w:val="005248BA"/>
    <w:pPr>
      <w:keepNext/>
      <w:spacing w:before="240" w:after="60"/>
      <w:outlineLvl w:val="4"/>
    </w:pPr>
    <w:rPr>
      <w:rFonts w:ascii="Arial" w:hAnsi="Arial"/>
      <w:b/>
      <w:bCs/>
      <w:iCs/>
      <w:sz w:val="20"/>
      <w:szCs w:val="26"/>
      <w:lang w:val="en-GB" w:eastAsia="en-GB"/>
    </w:rPr>
  </w:style>
  <w:style w:type="paragraph" w:styleId="Heading6">
    <w:name w:val="heading 6"/>
    <w:basedOn w:val="Normal"/>
    <w:next w:val="Normal"/>
    <w:link w:val="Heading6Char"/>
    <w:uiPriority w:val="9"/>
    <w:unhideWhenUsed/>
    <w:qFormat/>
    <w:rsid w:val="005248BA"/>
    <w:pPr>
      <w:spacing w:before="240" w:after="60"/>
      <w:outlineLvl w:val="5"/>
    </w:pPr>
    <w:rPr>
      <w:rFonts w:eastAsia="PMingLiU" w:cs="Times New Roman"/>
      <w:b/>
      <w:bCs/>
      <w:i/>
    </w:rPr>
  </w:style>
  <w:style w:type="paragraph" w:styleId="Heading7">
    <w:name w:val="heading 7"/>
    <w:aliases w:val="H7nonum"/>
    <w:basedOn w:val="Normal"/>
    <w:next w:val="Normal"/>
    <w:link w:val="Heading7Char"/>
    <w:uiPriority w:val="9"/>
    <w:unhideWhenUsed/>
    <w:qFormat/>
    <w:rsid w:val="00CF6F17"/>
    <w:pPr>
      <w:spacing w:before="240" w:after="60"/>
      <w:outlineLvl w:val="6"/>
    </w:pPr>
    <w:rPr>
      <w:rFonts w:eastAsia="PMingLiU" w:cs="Times New Roman"/>
      <w:i/>
      <w:szCs w:val="24"/>
    </w:rPr>
  </w:style>
  <w:style w:type="paragraph" w:styleId="Heading8">
    <w:name w:val="heading 8"/>
    <w:basedOn w:val="Normal"/>
    <w:next w:val="Normal"/>
    <w:link w:val="Heading8Char"/>
    <w:uiPriority w:val="9"/>
    <w:unhideWhenUsed/>
    <w:qFormat/>
    <w:rsid w:val="00B276A2"/>
    <w:pPr>
      <w:numPr>
        <w:ilvl w:val="7"/>
        <w:numId w:val="11"/>
      </w:numPr>
      <w:spacing w:before="240" w:after="60"/>
      <w:outlineLvl w:val="7"/>
    </w:pPr>
    <w:rPr>
      <w:rFonts w:eastAsia="PMingLiU" w:cs="Times New Roman"/>
      <w:i/>
      <w:iCs/>
      <w:sz w:val="24"/>
      <w:szCs w:val="24"/>
    </w:rPr>
  </w:style>
  <w:style w:type="paragraph" w:styleId="Heading9">
    <w:name w:val="heading 9"/>
    <w:aliases w:val="cover page title"/>
    <w:basedOn w:val="Normal"/>
    <w:next w:val="Normal"/>
    <w:link w:val="Heading9Char"/>
    <w:uiPriority w:val="9"/>
    <w:unhideWhenUsed/>
    <w:qFormat/>
    <w:rsid w:val="00B276A2"/>
    <w:pPr>
      <w:numPr>
        <w:ilvl w:val="8"/>
        <w:numId w:val="11"/>
      </w:numPr>
      <w:spacing w:before="240" w:after="60"/>
      <w:outlineLvl w:val="8"/>
    </w:pPr>
    <w:rPr>
      <w:rFonts w:ascii="Cambria" w:eastAsia="PMingLiU"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76A2"/>
    <w:pPr>
      <w:spacing w:after="0" w:line="240" w:lineRule="auto"/>
    </w:pPr>
    <w:rPr>
      <w:rFonts w:ascii="Times New Roman" w:eastAsia="Times New Roman" w:hAnsi="Times New Roman" w:cs="Times New Roman"/>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276A2"/>
    <w:rPr>
      <w:rFonts w:ascii="Arial" w:eastAsia="Times New Roman" w:hAnsi="Arial" w:cs="Arial"/>
      <w:b/>
      <w:bCs/>
      <w:color w:val="000000"/>
      <w:spacing w:val="40"/>
      <w:kern w:val="28"/>
      <w:sz w:val="36"/>
      <w:szCs w:val="32"/>
      <w:lang w:val="en-AU" w:eastAsia="en-AU"/>
    </w:rPr>
  </w:style>
  <w:style w:type="character" w:customStyle="1" w:styleId="Heading2Char">
    <w:name w:val="Heading 2 Char"/>
    <w:basedOn w:val="DefaultParagraphFont"/>
    <w:link w:val="Heading2"/>
    <w:rsid w:val="00B276A2"/>
    <w:rPr>
      <w:rFonts w:ascii="Arial" w:eastAsia="Times New Roman" w:hAnsi="Arial" w:cs="Arial"/>
      <w:b/>
      <w:bCs/>
      <w:iCs/>
      <w:color w:val="000000"/>
      <w:sz w:val="26"/>
      <w:szCs w:val="28"/>
      <w:lang w:val="en-GB" w:eastAsia="en-AU"/>
    </w:rPr>
  </w:style>
  <w:style w:type="character" w:customStyle="1" w:styleId="Heading3Char">
    <w:name w:val="Heading 3 Char"/>
    <w:basedOn w:val="DefaultParagraphFont"/>
    <w:link w:val="Heading3"/>
    <w:rsid w:val="00B276A2"/>
    <w:rPr>
      <w:rFonts w:ascii="Arial" w:eastAsia="Times New Roman" w:hAnsi="Arial" w:cs="Arial"/>
      <w:b/>
      <w:bCs/>
      <w:color w:val="000000"/>
      <w:szCs w:val="26"/>
      <w:lang w:val="en-AU" w:eastAsia="en-AU"/>
    </w:rPr>
  </w:style>
  <w:style w:type="character" w:customStyle="1" w:styleId="Heading4Char">
    <w:name w:val="Heading 4 Char"/>
    <w:basedOn w:val="DefaultParagraphFont"/>
    <w:link w:val="Heading4"/>
    <w:rsid w:val="00970673"/>
    <w:rPr>
      <w:rFonts w:ascii="Arial" w:eastAsia="Times New Roman" w:hAnsi="Arial" w:cs="Arial"/>
      <w:b/>
      <w:bCs/>
      <w:color w:val="000000"/>
      <w:sz w:val="20"/>
      <w:szCs w:val="28"/>
      <w:lang w:val="en-GB" w:eastAsia="en-GB"/>
    </w:rPr>
  </w:style>
  <w:style w:type="character" w:customStyle="1" w:styleId="Heading5Char">
    <w:name w:val="Heading 5 Char"/>
    <w:aliases w:val="Heading 5 no num Char,Heading 5 (no num) Char"/>
    <w:basedOn w:val="DefaultParagraphFont"/>
    <w:link w:val="Heading5"/>
    <w:rsid w:val="005248BA"/>
    <w:rPr>
      <w:rFonts w:ascii="Arial" w:eastAsia="Times New Roman" w:hAnsi="Arial" w:cs="Tahoma"/>
      <w:b/>
      <w:bCs/>
      <w:iCs/>
      <w:color w:val="000000"/>
      <w:sz w:val="20"/>
      <w:szCs w:val="26"/>
      <w:lang w:val="en-GB" w:eastAsia="en-GB"/>
    </w:rPr>
  </w:style>
  <w:style w:type="character" w:customStyle="1" w:styleId="Heading6Char">
    <w:name w:val="Heading 6 Char"/>
    <w:basedOn w:val="DefaultParagraphFont"/>
    <w:link w:val="Heading6"/>
    <w:uiPriority w:val="9"/>
    <w:rsid w:val="005248BA"/>
    <w:rPr>
      <w:rFonts w:ascii="Calibri" w:eastAsia="PMingLiU" w:hAnsi="Calibri" w:cs="Times New Roman"/>
      <w:b/>
      <w:bCs/>
      <w:i/>
      <w:color w:val="000000"/>
      <w:lang w:val="en-AU" w:eastAsia="en-AU"/>
    </w:rPr>
  </w:style>
  <w:style w:type="character" w:customStyle="1" w:styleId="Heading7Char">
    <w:name w:val="Heading 7 Char"/>
    <w:aliases w:val="H7nonum Char"/>
    <w:basedOn w:val="DefaultParagraphFont"/>
    <w:link w:val="Heading7"/>
    <w:uiPriority w:val="9"/>
    <w:rsid w:val="00CF6F17"/>
    <w:rPr>
      <w:rFonts w:ascii="Calibri" w:eastAsia="PMingLiU" w:hAnsi="Calibri" w:cs="Times New Roman"/>
      <w:i/>
      <w:color w:val="000000"/>
      <w:szCs w:val="24"/>
      <w:lang w:val="en-AU" w:eastAsia="en-AU"/>
    </w:rPr>
  </w:style>
  <w:style w:type="character" w:customStyle="1" w:styleId="Heading8Char">
    <w:name w:val="Heading 8 Char"/>
    <w:basedOn w:val="DefaultParagraphFont"/>
    <w:link w:val="Heading8"/>
    <w:uiPriority w:val="9"/>
    <w:rsid w:val="00B276A2"/>
    <w:rPr>
      <w:rFonts w:ascii="Calibri" w:eastAsia="PMingLiU" w:hAnsi="Calibri" w:cs="Times New Roman"/>
      <w:i/>
      <w:iCs/>
      <w:color w:val="000000"/>
      <w:sz w:val="24"/>
      <w:szCs w:val="24"/>
      <w:lang w:val="en-AU" w:eastAsia="en-AU"/>
    </w:rPr>
  </w:style>
  <w:style w:type="character" w:customStyle="1" w:styleId="Heading9Char">
    <w:name w:val="Heading 9 Char"/>
    <w:aliases w:val="cover page title Char"/>
    <w:basedOn w:val="DefaultParagraphFont"/>
    <w:link w:val="Heading9"/>
    <w:uiPriority w:val="9"/>
    <w:rsid w:val="00B276A2"/>
    <w:rPr>
      <w:rFonts w:ascii="Cambria" w:eastAsia="PMingLiU" w:hAnsi="Cambria" w:cs="Times New Roman"/>
      <w:color w:val="000000"/>
      <w:lang w:val="en-AU" w:eastAsia="en-AU"/>
    </w:rPr>
  </w:style>
  <w:style w:type="paragraph" w:customStyle="1" w:styleId="Checklist">
    <w:name w:val="Checklist"/>
    <w:basedOn w:val="Normal"/>
    <w:qFormat/>
    <w:rsid w:val="00B276A2"/>
    <w:pPr>
      <w:ind w:left="709" w:hanging="709"/>
    </w:pPr>
    <w:rPr>
      <w:rFonts w:ascii="Arial" w:hAnsi="Arial" w:cs="Times New Roman"/>
      <w:color w:val="333333"/>
      <w:szCs w:val="24"/>
    </w:rPr>
  </w:style>
  <w:style w:type="paragraph" w:styleId="DocumentMap">
    <w:name w:val="Document Map"/>
    <w:basedOn w:val="Normal"/>
    <w:link w:val="DocumentMapChar"/>
    <w:uiPriority w:val="99"/>
    <w:semiHidden/>
    <w:rsid w:val="00B276A2"/>
    <w:pPr>
      <w:shd w:val="clear" w:color="auto" w:fill="000080"/>
    </w:pPr>
    <w:rPr>
      <w:rFonts w:ascii="Tahoma" w:hAnsi="Tahoma"/>
      <w:sz w:val="20"/>
      <w:szCs w:val="20"/>
    </w:rPr>
  </w:style>
  <w:style w:type="character" w:customStyle="1" w:styleId="DocumentMapChar">
    <w:name w:val="Document Map Char"/>
    <w:basedOn w:val="DefaultParagraphFont"/>
    <w:link w:val="DocumentMap"/>
    <w:uiPriority w:val="99"/>
    <w:semiHidden/>
    <w:rsid w:val="00B276A2"/>
    <w:rPr>
      <w:rFonts w:ascii="Tahoma" w:eastAsia="Times New Roman" w:hAnsi="Tahoma" w:cs="Tahoma"/>
      <w:color w:val="000000"/>
      <w:sz w:val="20"/>
      <w:szCs w:val="20"/>
      <w:shd w:val="clear" w:color="auto" w:fill="000080"/>
      <w:lang w:val="en-AU" w:eastAsia="en-AU"/>
    </w:rPr>
  </w:style>
  <w:style w:type="paragraph" w:styleId="Caption">
    <w:name w:val="caption"/>
    <w:basedOn w:val="Normal"/>
    <w:next w:val="Normal"/>
    <w:link w:val="CaptionChar"/>
    <w:uiPriority w:val="99"/>
    <w:qFormat/>
    <w:rsid w:val="00B276A2"/>
    <w:pPr>
      <w:keepNext/>
      <w:spacing w:after="120"/>
      <w:ind w:left="1350" w:hanging="1350"/>
    </w:pPr>
    <w:rPr>
      <w:rFonts w:ascii="Arial Narrow" w:eastAsia="Arial Unicode MS" w:hAnsi="Arial Narrow" w:cs="Arial"/>
      <w:b/>
      <w:bCs/>
      <w:lang w:eastAsia="ja-JP"/>
    </w:rPr>
  </w:style>
  <w:style w:type="paragraph" w:customStyle="1" w:styleId="Pic">
    <w:name w:val="Pic"/>
    <w:next w:val="Footnote"/>
    <w:uiPriority w:val="9"/>
    <w:qFormat/>
    <w:rsid w:val="00B276A2"/>
    <w:pPr>
      <w:keepNext/>
      <w:spacing w:after="0" w:line="240" w:lineRule="auto"/>
    </w:pPr>
    <w:rPr>
      <w:rFonts w:ascii="Calibri" w:eastAsia="Calibri" w:hAnsi="Calibri" w:cs="Calibri"/>
      <w:sz w:val="20"/>
      <w:szCs w:val="20"/>
      <w:lang w:val="en-AU"/>
    </w:rPr>
  </w:style>
  <w:style w:type="paragraph" w:customStyle="1" w:styleId="Footnote">
    <w:name w:val="Footnote"/>
    <w:basedOn w:val="FootnoteText"/>
    <w:uiPriority w:val="99"/>
    <w:rsid w:val="00B276A2"/>
  </w:style>
  <w:style w:type="paragraph" w:styleId="FootnoteText">
    <w:name w:val="footnote text"/>
    <w:basedOn w:val="Normal"/>
    <w:link w:val="FootnoteTextChar"/>
    <w:uiPriority w:val="99"/>
    <w:rsid w:val="00B276A2"/>
    <w:pPr>
      <w:spacing w:after="0"/>
    </w:pPr>
    <w:rPr>
      <w:sz w:val="18"/>
    </w:rPr>
  </w:style>
  <w:style w:type="character" w:customStyle="1" w:styleId="FootnoteTextChar">
    <w:name w:val="Footnote Text Char"/>
    <w:basedOn w:val="DefaultParagraphFont"/>
    <w:link w:val="FootnoteText"/>
    <w:uiPriority w:val="99"/>
    <w:rsid w:val="00B276A2"/>
    <w:rPr>
      <w:rFonts w:ascii="Calibri" w:eastAsia="Times New Roman" w:hAnsi="Calibri" w:cs="Tahoma"/>
      <w:color w:val="000000"/>
      <w:sz w:val="18"/>
      <w:lang w:val="en-AU" w:eastAsia="en-AU"/>
    </w:rPr>
  </w:style>
  <w:style w:type="character" w:customStyle="1" w:styleId="CaptionChar">
    <w:name w:val="Caption Char"/>
    <w:basedOn w:val="DefaultParagraphFont"/>
    <w:link w:val="Caption"/>
    <w:uiPriority w:val="99"/>
    <w:locked/>
    <w:rsid w:val="00B276A2"/>
    <w:rPr>
      <w:rFonts w:ascii="Arial Narrow" w:eastAsia="Arial Unicode MS" w:hAnsi="Arial Narrow" w:cs="Arial"/>
      <w:b/>
      <w:bCs/>
      <w:color w:val="000000"/>
      <w:lang w:val="en-AU" w:eastAsia="ja-JP"/>
    </w:rPr>
  </w:style>
  <w:style w:type="character" w:styleId="CommentReference">
    <w:name w:val="annotation reference"/>
    <w:basedOn w:val="DefaultParagraphFont"/>
    <w:uiPriority w:val="99"/>
    <w:rsid w:val="00B276A2"/>
    <w:rPr>
      <w:sz w:val="16"/>
      <w:szCs w:val="16"/>
    </w:rPr>
  </w:style>
  <w:style w:type="paragraph" w:styleId="CommentText">
    <w:name w:val="annotation text"/>
    <w:basedOn w:val="Normal"/>
    <w:link w:val="CommentTextChar"/>
    <w:uiPriority w:val="99"/>
    <w:rsid w:val="00B276A2"/>
    <w:pPr>
      <w:spacing w:after="0"/>
      <w:ind w:left="0"/>
    </w:pPr>
    <w:rPr>
      <w:color w:val="auto"/>
      <w:sz w:val="20"/>
      <w:lang w:eastAsia="en-US"/>
    </w:rPr>
  </w:style>
  <w:style w:type="character" w:customStyle="1" w:styleId="CommentTextChar">
    <w:name w:val="Comment Text Char"/>
    <w:basedOn w:val="DefaultParagraphFont"/>
    <w:link w:val="CommentText"/>
    <w:uiPriority w:val="99"/>
    <w:rsid w:val="00B276A2"/>
    <w:rPr>
      <w:rFonts w:ascii="Calibri" w:eastAsia="Times New Roman" w:hAnsi="Calibri" w:cs="Tahoma"/>
      <w:sz w:val="20"/>
      <w:lang w:val="en-AU"/>
    </w:rPr>
  </w:style>
  <w:style w:type="paragraph" w:styleId="CommentSubject">
    <w:name w:val="annotation subject"/>
    <w:basedOn w:val="CommentText"/>
    <w:next w:val="CommentText"/>
    <w:link w:val="CommentSubjectChar"/>
    <w:uiPriority w:val="99"/>
    <w:semiHidden/>
    <w:unhideWhenUsed/>
    <w:rsid w:val="00B276A2"/>
    <w:pPr>
      <w:spacing w:after="240"/>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B276A2"/>
    <w:rPr>
      <w:rFonts w:ascii="Calibri" w:eastAsia="Times New Roman" w:hAnsi="Calibri" w:cs="Tahoma"/>
      <w:b/>
      <w:bCs/>
      <w:color w:val="000000"/>
      <w:sz w:val="20"/>
      <w:szCs w:val="20"/>
      <w:lang w:val="en-AU" w:eastAsia="en-AU"/>
    </w:rPr>
  </w:style>
  <w:style w:type="paragraph" w:styleId="BalloonText">
    <w:name w:val="Balloon Text"/>
    <w:basedOn w:val="Normal"/>
    <w:link w:val="BalloonTextChar"/>
    <w:uiPriority w:val="99"/>
    <w:semiHidden/>
    <w:rsid w:val="00B276A2"/>
    <w:rPr>
      <w:rFonts w:ascii="Tahoma" w:hAnsi="Tahoma"/>
      <w:sz w:val="16"/>
      <w:szCs w:val="16"/>
    </w:rPr>
  </w:style>
  <w:style w:type="character" w:customStyle="1" w:styleId="BalloonTextChar">
    <w:name w:val="Balloon Text Char"/>
    <w:basedOn w:val="DefaultParagraphFont"/>
    <w:link w:val="BalloonText"/>
    <w:uiPriority w:val="99"/>
    <w:semiHidden/>
    <w:rsid w:val="00B276A2"/>
    <w:rPr>
      <w:rFonts w:ascii="Tahoma" w:eastAsia="Times New Roman" w:hAnsi="Tahoma" w:cs="Tahoma"/>
      <w:color w:val="000000"/>
      <w:sz w:val="16"/>
      <w:szCs w:val="16"/>
      <w:lang w:val="en-AU" w:eastAsia="en-AU"/>
    </w:rPr>
  </w:style>
  <w:style w:type="paragraph" w:styleId="Header">
    <w:name w:val="header"/>
    <w:basedOn w:val="Normal"/>
    <w:link w:val="HeaderChar"/>
    <w:uiPriority w:val="99"/>
    <w:rsid w:val="00B276A2"/>
    <w:pPr>
      <w:tabs>
        <w:tab w:val="right" w:pos="9000"/>
      </w:tabs>
      <w:spacing w:after="0"/>
      <w:ind w:left="0"/>
    </w:pPr>
    <w:rPr>
      <w:sz w:val="18"/>
    </w:rPr>
  </w:style>
  <w:style w:type="character" w:customStyle="1" w:styleId="HeaderChar">
    <w:name w:val="Header Char"/>
    <w:basedOn w:val="DefaultParagraphFont"/>
    <w:link w:val="Header"/>
    <w:uiPriority w:val="99"/>
    <w:rsid w:val="00B276A2"/>
    <w:rPr>
      <w:rFonts w:ascii="Calibri" w:eastAsia="Times New Roman" w:hAnsi="Calibri" w:cs="Tahoma"/>
      <w:color w:val="000000"/>
      <w:sz w:val="18"/>
      <w:lang w:val="en-AU" w:eastAsia="en-AU"/>
    </w:rPr>
  </w:style>
  <w:style w:type="paragraph" w:styleId="Footer">
    <w:name w:val="footer"/>
    <w:basedOn w:val="Normal"/>
    <w:link w:val="FooterChar"/>
    <w:uiPriority w:val="99"/>
    <w:rsid w:val="00B276A2"/>
    <w:pPr>
      <w:pBdr>
        <w:top w:val="single" w:sz="2" w:space="3" w:color="000000"/>
      </w:pBdr>
      <w:tabs>
        <w:tab w:val="right" w:pos="9000"/>
      </w:tabs>
      <w:spacing w:after="0"/>
      <w:ind w:left="0"/>
    </w:pPr>
    <w:rPr>
      <w:i/>
      <w:sz w:val="16"/>
    </w:rPr>
  </w:style>
  <w:style w:type="character" w:customStyle="1" w:styleId="FooterChar">
    <w:name w:val="Footer Char"/>
    <w:basedOn w:val="DefaultParagraphFont"/>
    <w:link w:val="Footer"/>
    <w:uiPriority w:val="99"/>
    <w:rsid w:val="00B276A2"/>
    <w:rPr>
      <w:rFonts w:ascii="Calibri" w:eastAsia="Times New Roman" w:hAnsi="Calibri" w:cs="Tahoma"/>
      <w:i/>
      <w:color w:val="000000"/>
      <w:sz w:val="16"/>
      <w:lang w:val="en-AU" w:eastAsia="en-AU"/>
    </w:rPr>
  </w:style>
  <w:style w:type="character" w:styleId="Hyperlink">
    <w:name w:val="Hyperlink"/>
    <w:basedOn w:val="DefaultParagraphFont"/>
    <w:uiPriority w:val="99"/>
    <w:rsid w:val="00B276A2"/>
    <w:rPr>
      <w:strike w:val="0"/>
      <w:dstrike w:val="0"/>
      <w:color w:val="004276"/>
      <w:u w:val="none"/>
      <w:effect w:val="none"/>
    </w:rPr>
  </w:style>
  <w:style w:type="paragraph" w:customStyle="1" w:styleId="Tabletext">
    <w:name w:val="Table text"/>
    <w:basedOn w:val="BodyText"/>
    <w:link w:val="TabletextChar"/>
    <w:qFormat/>
    <w:rsid w:val="00B276A2"/>
    <w:pPr>
      <w:spacing w:before="40" w:after="60"/>
      <w:ind w:left="0"/>
    </w:pPr>
    <w:rPr>
      <w:rFonts w:ascii="Arial Narrow" w:eastAsia="Arial Unicode MS" w:hAnsi="Arial Narrow" w:cs="Arial"/>
      <w:bCs/>
      <w:color w:val="auto"/>
      <w:sz w:val="20"/>
      <w:szCs w:val="24"/>
      <w:lang w:eastAsia="ja-JP"/>
    </w:rPr>
  </w:style>
  <w:style w:type="paragraph" w:styleId="TOCHeading">
    <w:name w:val="TOC Heading"/>
    <w:basedOn w:val="Heading1"/>
    <w:next w:val="Normal"/>
    <w:uiPriority w:val="39"/>
    <w:unhideWhenUsed/>
    <w:qFormat/>
    <w:rsid w:val="00B276A2"/>
    <w:pPr>
      <w:numPr>
        <w:numId w:val="0"/>
      </w:numPr>
      <w:pBdr>
        <w:bottom w:val="none" w:sz="0" w:space="0" w:color="auto"/>
      </w:pBdr>
      <w:spacing w:before="240" w:after="60"/>
      <w:outlineLvl w:val="9"/>
    </w:pPr>
    <w:rPr>
      <w:rFonts w:ascii="Cambria" w:eastAsia="PMingLiU" w:hAnsi="Cambria" w:cs="Times New Roman"/>
      <w:spacing w:val="0"/>
      <w:kern w:val="32"/>
      <w:sz w:val="32"/>
    </w:rPr>
  </w:style>
  <w:style w:type="paragraph" w:styleId="TOC1">
    <w:name w:val="toc 1"/>
    <w:basedOn w:val="Normal"/>
    <w:next w:val="Normal"/>
    <w:autoRedefine/>
    <w:uiPriority w:val="39"/>
    <w:rsid w:val="00783BB5"/>
    <w:pPr>
      <w:keepNext/>
      <w:tabs>
        <w:tab w:val="left" w:pos="1440"/>
        <w:tab w:val="right" w:leader="dot" w:pos="9016"/>
      </w:tabs>
      <w:spacing w:before="240" w:after="60"/>
      <w:ind w:left="1440" w:right="720" w:hanging="720"/>
    </w:pPr>
    <w:rPr>
      <w:b/>
      <w:bCs/>
      <w:noProof/>
    </w:rPr>
  </w:style>
  <w:style w:type="paragraph" w:styleId="TOC2">
    <w:name w:val="toc 2"/>
    <w:basedOn w:val="Normal"/>
    <w:next w:val="Normal"/>
    <w:autoRedefine/>
    <w:uiPriority w:val="39"/>
    <w:rsid w:val="00B276A2"/>
    <w:pPr>
      <w:tabs>
        <w:tab w:val="left" w:pos="2160"/>
        <w:tab w:val="right" w:leader="dot" w:pos="9016"/>
      </w:tabs>
      <w:spacing w:before="180" w:after="60"/>
      <w:ind w:left="2160" w:right="720" w:hanging="720"/>
    </w:pPr>
  </w:style>
  <w:style w:type="paragraph" w:styleId="TOC3">
    <w:name w:val="toc 3"/>
    <w:basedOn w:val="Normal"/>
    <w:next w:val="Normal"/>
    <w:autoRedefine/>
    <w:uiPriority w:val="39"/>
    <w:rsid w:val="00783BB5"/>
    <w:pPr>
      <w:tabs>
        <w:tab w:val="left" w:pos="2880"/>
        <w:tab w:val="right" w:leader="dot" w:pos="9016"/>
      </w:tabs>
      <w:spacing w:after="20"/>
      <w:ind w:left="2880" w:right="720" w:hanging="720"/>
    </w:pPr>
    <w:rPr>
      <w:sz w:val="20"/>
    </w:rPr>
  </w:style>
  <w:style w:type="paragraph" w:styleId="TOC4">
    <w:name w:val="toc 4"/>
    <w:basedOn w:val="Normal"/>
    <w:next w:val="Normal"/>
    <w:autoRedefine/>
    <w:uiPriority w:val="39"/>
    <w:rsid w:val="00B276A2"/>
    <w:pPr>
      <w:tabs>
        <w:tab w:val="right" w:leader="dot" w:pos="9016"/>
      </w:tabs>
      <w:spacing w:after="0"/>
      <w:ind w:left="2880" w:right="720"/>
    </w:pPr>
    <w:rPr>
      <w:noProof/>
      <w:szCs w:val="24"/>
    </w:rPr>
  </w:style>
  <w:style w:type="character" w:styleId="FootnoteReference">
    <w:name w:val="footnote reference"/>
    <w:basedOn w:val="DefaultParagraphFont"/>
    <w:uiPriority w:val="99"/>
    <w:rsid w:val="00B276A2"/>
    <w:rPr>
      <w:vertAlign w:val="superscript"/>
    </w:rPr>
  </w:style>
  <w:style w:type="paragraph" w:customStyle="1" w:styleId="Tablebullet0">
    <w:name w:val="Table bullet"/>
    <w:basedOn w:val="Normal"/>
    <w:link w:val="TablebulletChar"/>
    <w:rsid w:val="00B276A2"/>
    <w:pPr>
      <w:tabs>
        <w:tab w:val="num" w:pos="720"/>
      </w:tabs>
      <w:spacing w:before="60" w:after="60"/>
      <w:ind w:hanging="360"/>
    </w:pPr>
    <w:rPr>
      <w:rFonts w:ascii="Arial Narrow" w:hAnsi="Arial Narrow" w:cs="Arial"/>
      <w:sz w:val="20"/>
      <w:lang w:eastAsia="en-US"/>
    </w:rPr>
  </w:style>
  <w:style w:type="paragraph" w:styleId="BodyText">
    <w:name w:val="Body Text"/>
    <w:basedOn w:val="Normal"/>
    <w:link w:val="BodyTextChar"/>
    <w:unhideWhenUsed/>
    <w:rsid w:val="00B276A2"/>
    <w:pPr>
      <w:spacing w:after="120"/>
    </w:pPr>
  </w:style>
  <w:style w:type="character" w:customStyle="1" w:styleId="BodyTextChar">
    <w:name w:val="Body Text Char"/>
    <w:basedOn w:val="DefaultParagraphFont"/>
    <w:link w:val="BodyText"/>
    <w:rsid w:val="00B276A2"/>
    <w:rPr>
      <w:rFonts w:ascii="Calibri" w:eastAsia="Times New Roman" w:hAnsi="Calibri" w:cs="Tahoma"/>
      <w:color w:val="000000"/>
      <w:lang w:val="en-AU" w:eastAsia="en-AU"/>
    </w:rPr>
  </w:style>
  <w:style w:type="paragraph" w:styleId="TOC5">
    <w:name w:val="toc 5"/>
    <w:basedOn w:val="Normal"/>
    <w:next w:val="Normal"/>
    <w:autoRedefine/>
    <w:uiPriority w:val="39"/>
    <w:rsid w:val="00B276A2"/>
    <w:pPr>
      <w:ind w:left="960"/>
    </w:pPr>
    <w:rPr>
      <w:lang w:val="en-US" w:eastAsia="en-US"/>
    </w:rPr>
  </w:style>
  <w:style w:type="paragraph" w:styleId="TOC6">
    <w:name w:val="toc 6"/>
    <w:basedOn w:val="Normal"/>
    <w:next w:val="Normal"/>
    <w:autoRedefine/>
    <w:uiPriority w:val="39"/>
    <w:rsid w:val="00B276A2"/>
    <w:pPr>
      <w:ind w:left="1200"/>
    </w:pPr>
    <w:rPr>
      <w:lang w:val="en-US" w:eastAsia="en-US"/>
    </w:rPr>
  </w:style>
  <w:style w:type="paragraph" w:styleId="TOC7">
    <w:name w:val="toc 7"/>
    <w:basedOn w:val="Normal"/>
    <w:next w:val="Normal"/>
    <w:autoRedefine/>
    <w:uiPriority w:val="39"/>
    <w:rsid w:val="00B276A2"/>
    <w:pPr>
      <w:ind w:left="1440"/>
    </w:pPr>
    <w:rPr>
      <w:lang w:val="en-US" w:eastAsia="en-US"/>
    </w:rPr>
  </w:style>
  <w:style w:type="paragraph" w:styleId="TOC8">
    <w:name w:val="toc 8"/>
    <w:basedOn w:val="Normal"/>
    <w:next w:val="Normal"/>
    <w:autoRedefine/>
    <w:uiPriority w:val="39"/>
    <w:rsid w:val="00B276A2"/>
    <w:pPr>
      <w:ind w:left="1680"/>
    </w:pPr>
    <w:rPr>
      <w:lang w:val="en-US" w:eastAsia="en-US"/>
    </w:rPr>
  </w:style>
  <w:style w:type="paragraph" w:styleId="TOC9">
    <w:name w:val="toc 9"/>
    <w:basedOn w:val="Normal"/>
    <w:next w:val="Normal"/>
    <w:autoRedefine/>
    <w:uiPriority w:val="39"/>
    <w:rsid w:val="00B276A2"/>
    <w:pPr>
      <w:ind w:left="1920"/>
    </w:pPr>
    <w:rPr>
      <w:lang w:val="en-US" w:eastAsia="en-US"/>
    </w:rPr>
  </w:style>
  <w:style w:type="paragraph" w:styleId="Revision">
    <w:name w:val="Revision"/>
    <w:hidden/>
    <w:uiPriority w:val="99"/>
    <w:semiHidden/>
    <w:rsid w:val="00B276A2"/>
    <w:pPr>
      <w:spacing w:before="20" w:after="240" w:line="240" w:lineRule="auto"/>
    </w:pPr>
    <w:rPr>
      <w:rFonts w:ascii="Calibri" w:eastAsia="Calibri" w:hAnsi="Calibri" w:cs="Times New Roman"/>
      <w:lang w:val="en-AU"/>
    </w:rPr>
  </w:style>
  <w:style w:type="character" w:styleId="PlaceholderText">
    <w:name w:val="Placeholder Text"/>
    <w:basedOn w:val="DefaultParagraphFont"/>
    <w:uiPriority w:val="99"/>
    <w:semiHidden/>
    <w:rsid w:val="00B276A2"/>
    <w:rPr>
      <w:color w:val="808080"/>
    </w:rPr>
  </w:style>
  <w:style w:type="character" w:styleId="FollowedHyperlink">
    <w:name w:val="FollowedHyperlink"/>
    <w:basedOn w:val="DefaultParagraphFont"/>
    <w:uiPriority w:val="99"/>
    <w:unhideWhenUsed/>
    <w:rsid w:val="00B276A2"/>
    <w:rPr>
      <w:color w:val="800080" w:themeColor="followedHyperlink"/>
      <w:u w:val="single"/>
    </w:rPr>
  </w:style>
  <w:style w:type="table" w:styleId="ColorfulGrid-Accent3">
    <w:name w:val="Colorful Grid Accent 3"/>
    <w:basedOn w:val="TableNormal"/>
    <w:uiPriority w:val="73"/>
    <w:rsid w:val="00B276A2"/>
    <w:pPr>
      <w:spacing w:before="20" w:after="240" w:line="240" w:lineRule="auto"/>
    </w:pPr>
    <w:rPr>
      <w:rFonts w:ascii="Calibri" w:eastAsia="Calibri" w:hAnsi="Calibri" w:cs="Times New Roman"/>
      <w:color w:val="000000" w:themeColor="text1"/>
      <w:sz w:val="20"/>
      <w:szCs w:val="20"/>
      <w:lang w:val="en-AU"/>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References">
    <w:name w:val="References"/>
    <w:basedOn w:val="Normal"/>
    <w:rsid w:val="00B276A2"/>
    <w:pPr>
      <w:keepLines/>
      <w:ind w:left="1440" w:hanging="720"/>
    </w:pPr>
  </w:style>
  <w:style w:type="paragraph" w:styleId="BodyText2">
    <w:name w:val="Body Text 2"/>
    <w:basedOn w:val="Normal"/>
    <w:link w:val="BodyText2Char"/>
    <w:semiHidden/>
    <w:unhideWhenUsed/>
    <w:rsid w:val="00B276A2"/>
    <w:pPr>
      <w:spacing w:after="120" w:line="480" w:lineRule="auto"/>
    </w:pPr>
  </w:style>
  <w:style w:type="character" w:customStyle="1" w:styleId="BodyText2Char">
    <w:name w:val="Body Text 2 Char"/>
    <w:basedOn w:val="DefaultParagraphFont"/>
    <w:link w:val="BodyText2"/>
    <w:semiHidden/>
    <w:rsid w:val="00B276A2"/>
    <w:rPr>
      <w:rFonts w:ascii="Calibri" w:eastAsia="Times New Roman" w:hAnsi="Calibri" w:cs="Tahoma"/>
      <w:color w:val="000000"/>
      <w:lang w:val="en-AU" w:eastAsia="en-AU"/>
    </w:rPr>
  </w:style>
  <w:style w:type="paragraph" w:customStyle="1" w:styleId="CoverHead">
    <w:name w:val="Cover Head"/>
    <w:basedOn w:val="BodyText"/>
    <w:uiPriority w:val="9"/>
    <w:qFormat/>
    <w:rsid w:val="00B276A2"/>
    <w:pPr>
      <w:spacing w:after="0" w:line="270" w:lineRule="auto"/>
      <w:jc w:val="right"/>
    </w:pPr>
    <w:rPr>
      <w:rFonts w:ascii="Arial" w:hAnsi="Arial" w:cs="Arial"/>
      <w:b/>
      <w:sz w:val="48"/>
      <w:lang w:val="en-US"/>
    </w:rPr>
  </w:style>
  <w:style w:type="paragraph" w:styleId="TableofFigures">
    <w:name w:val="table of figures"/>
    <w:basedOn w:val="Normal"/>
    <w:next w:val="Normal"/>
    <w:uiPriority w:val="99"/>
    <w:rsid w:val="00BC3DA9"/>
    <w:pPr>
      <w:tabs>
        <w:tab w:val="left" w:pos="1800"/>
        <w:tab w:val="right" w:leader="dot" w:pos="9000"/>
      </w:tabs>
      <w:spacing w:after="120"/>
      <w:ind w:left="1800" w:right="720" w:hanging="1080"/>
    </w:pPr>
    <w:rPr>
      <w:sz w:val="18"/>
    </w:rPr>
  </w:style>
  <w:style w:type="paragraph" w:customStyle="1" w:styleId="AbbreviationsList">
    <w:name w:val="Abbreviations List"/>
    <w:uiPriority w:val="9"/>
    <w:qFormat/>
    <w:rsid w:val="00B276A2"/>
    <w:pPr>
      <w:tabs>
        <w:tab w:val="left" w:pos="2268"/>
      </w:tabs>
      <w:spacing w:before="2" w:after="0" w:line="240" w:lineRule="auto"/>
      <w:ind w:left="851"/>
    </w:pPr>
    <w:rPr>
      <w:rFonts w:ascii="Calibri" w:eastAsia="Calibri" w:hAnsi="Calibri" w:cs="Calibri"/>
      <w:sz w:val="20"/>
      <w:szCs w:val="20"/>
      <w:lang w:val="en-AU"/>
    </w:rPr>
  </w:style>
  <w:style w:type="paragraph" w:styleId="Title">
    <w:name w:val="Title"/>
    <w:basedOn w:val="Normal"/>
    <w:next w:val="Normal"/>
    <w:link w:val="TitleChar"/>
    <w:qFormat/>
    <w:rsid w:val="00B276A2"/>
    <w:pPr>
      <w:spacing w:before="240" w:after="60"/>
      <w:jc w:val="center"/>
      <w:outlineLvl w:val="0"/>
    </w:pPr>
    <w:rPr>
      <w:rFonts w:ascii="Cambria" w:eastAsia="PMingLiU" w:hAnsi="Cambria" w:cs="Times New Roman"/>
      <w:b/>
      <w:bCs/>
      <w:kern w:val="28"/>
      <w:sz w:val="32"/>
      <w:szCs w:val="32"/>
    </w:rPr>
  </w:style>
  <w:style w:type="character" w:customStyle="1" w:styleId="TitleChar">
    <w:name w:val="Title Char"/>
    <w:basedOn w:val="DefaultParagraphFont"/>
    <w:link w:val="Title"/>
    <w:rsid w:val="00B276A2"/>
    <w:rPr>
      <w:rFonts w:ascii="Cambria" w:eastAsia="PMingLiU" w:hAnsi="Cambria" w:cs="Times New Roman"/>
      <w:b/>
      <w:bCs/>
      <w:color w:val="000000"/>
      <w:kern w:val="28"/>
      <w:sz w:val="32"/>
      <w:szCs w:val="32"/>
      <w:lang w:val="en-AU" w:eastAsia="en-AU"/>
    </w:rPr>
  </w:style>
  <w:style w:type="paragraph" w:styleId="Date">
    <w:name w:val="Date"/>
    <w:basedOn w:val="Normal"/>
    <w:next w:val="Normal"/>
    <w:link w:val="DateChar"/>
    <w:unhideWhenUsed/>
    <w:rsid w:val="00B276A2"/>
  </w:style>
  <w:style w:type="character" w:customStyle="1" w:styleId="DateChar">
    <w:name w:val="Date Char"/>
    <w:basedOn w:val="DefaultParagraphFont"/>
    <w:link w:val="Date"/>
    <w:rsid w:val="00B276A2"/>
    <w:rPr>
      <w:rFonts w:ascii="Calibri" w:eastAsia="Times New Roman" w:hAnsi="Calibri" w:cs="Tahoma"/>
      <w:color w:val="000000"/>
      <w:lang w:val="en-AU" w:eastAsia="en-AU"/>
    </w:rPr>
  </w:style>
  <w:style w:type="paragraph" w:customStyle="1" w:styleId="BoxHeading">
    <w:name w:val="BoxHeading"/>
    <w:basedOn w:val="BoxText"/>
    <w:link w:val="BoxHeadingChar"/>
    <w:rsid w:val="00B276A2"/>
    <w:pPr>
      <w:keepNext/>
      <w:spacing w:before="120" w:after="60"/>
    </w:pPr>
    <w:rPr>
      <w:b/>
      <w:bCs/>
    </w:rPr>
  </w:style>
  <w:style w:type="paragraph" w:customStyle="1" w:styleId="BoxText">
    <w:name w:val="BoxText"/>
    <w:basedOn w:val="Normal"/>
    <w:link w:val="BoxTextChar"/>
    <w:rsid w:val="00B276A2"/>
    <w:pPr>
      <w:pBdr>
        <w:top w:val="single" w:sz="4" w:space="4" w:color="000000"/>
        <w:left w:val="single" w:sz="4" w:space="4" w:color="000000"/>
        <w:bottom w:val="single" w:sz="4" w:space="4" w:color="000000"/>
        <w:right w:val="single" w:sz="4" w:space="4" w:color="000000"/>
      </w:pBdr>
      <w:spacing w:after="120"/>
      <w:ind w:left="806" w:right="58"/>
    </w:pPr>
  </w:style>
  <w:style w:type="paragraph" w:customStyle="1" w:styleId="BoxName">
    <w:name w:val="BoxName"/>
    <w:basedOn w:val="BoxText"/>
    <w:rsid w:val="00B276A2"/>
    <w:pPr>
      <w:keepNext/>
      <w:spacing w:before="180"/>
      <w:ind w:left="1886" w:hanging="1080"/>
    </w:pPr>
    <w:rPr>
      <w:rFonts w:ascii="Arial Narrow" w:hAnsi="Arial Narrow"/>
      <w:b/>
      <w:bCs/>
    </w:rPr>
  </w:style>
  <w:style w:type="paragraph" w:customStyle="1" w:styleId="Bulletintro">
    <w:name w:val="Bullet intro"/>
    <w:basedOn w:val="BodyText"/>
    <w:uiPriority w:val="2"/>
    <w:qFormat/>
    <w:rsid w:val="00B276A2"/>
    <w:rPr>
      <w:rFonts w:cs="Arial"/>
      <w:szCs w:val="24"/>
      <w:lang w:val="en-US"/>
    </w:rPr>
  </w:style>
  <w:style w:type="paragraph" w:customStyle="1" w:styleId="Bullet0">
    <w:name w:val="Bullet+0"/>
    <w:basedOn w:val="Normal"/>
    <w:link w:val="Bullet0Char"/>
    <w:qFormat/>
    <w:rsid w:val="00B276A2"/>
    <w:pPr>
      <w:tabs>
        <w:tab w:val="left" w:pos="1080"/>
      </w:tabs>
      <w:spacing w:after="0"/>
      <w:ind w:left="1440" w:hanging="360"/>
    </w:pPr>
  </w:style>
  <w:style w:type="paragraph" w:customStyle="1" w:styleId="Bullet6">
    <w:name w:val="Bullet+6"/>
    <w:basedOn w:val="Bullet0"/>
    <w:link w:val="Bullet6Char"/>
    <w:uiPriority w:val="2"/>
    <w:qFormat/>
    <w:rsid w:val="00130F03"/>
    <w:pPr>
      <w:numPr>
        <w:numId w:val="6"/>
      </w:numPr>
      <w:tabs>
        <w:tab w:val="clear" w:pos="1080"/>
        <w:tab w:val="left" w:pos="990"/>
      </w:tabs>
      <w:spacing w:after="120"/>
      <w:ind w:left="990" w:hanging="270"/>
    </w:pPr>
    <w:rPr>
      <w:lang w:eastAsia="en-GB"/>
    </w:rPr>
  </w:style>
  <w:style w:type="paragraph" w:customStyle="1" w:styleId="Bullet12">
    <w:name w:val="Bullet+12"/>
    <w:basedOn w:val="Bullet6"/>
    <w:link w:val="Bullet12Char"/>
    <w:uiPriority w:val="2"/>
    <w:qFormat/>
    <w:rsid w:val="007C113C"/>
    <w:pPr>
      <w:numPr>
        <w:numId w:val="40"/>
      </w:numPr>
      <w:spacing w:after="240"/>
      <w:ind w:left="1077" w:hanging="357"/>
    </w:pPr>
  </w:style>
  <w:style w:type="paragraph" w:customStyle="1" w:styleId="Company">
    <w:name w:val="Company"/>
    <w:basedOn w:val="Subtitle"/>
    <w:uiPriority w:val="8"/>
    <w:qFormat/>
    <w:rsid w:val="00B276A2"/>
    <w:rPr>
      <w:rFonts w:eastAsia="Times New Roman"/>
      <w:bCs/>
      <w:szCs w:val="28"/>
      <w:lang w:eastAsia="en-GB"/>
    </w:rPr>
  </w:style>
  <w:style w:type="paragraph" w:styleId="Subtitle">
    <w:name w:val="Subtitle"/>
    <w:basedOn w:val="Normal"/>
    <w:next w:val="Normal"/>
    <w:link w:val="SubtitleChar"/>
    <w:qFormat/>
    <w:rsid w:val="00B276A2"/>
    <w:pPr>
      <w:spacing w:after="60"/>
      <w:jc w:val="center"/>
      <w:outlineLvl w:val="1"/>
    </w:pPr>
    <w:rPr>
      <w:rFonts w:ascii="Cambria" w:eastAsia="PMingLiU" w:hAnsi="Cambria" w:cs="Times New Roman"/>
      <w:sz w:val="24"/>
      <w:szCs w:val="24"/>
    </w:rPr>
  </w:style>
  <w:style w:type="character" w:customStyle="1" w:styleId="SubtitleChar">
    <w:name w:val="Subtitle Char"/>
    <w:basedOn w:val="DefaultParagraphFont"/>
    <w:link w:val="Subtitle"/>
    <w:rsid w:val="00B276A2"/>
    <w:rPr>
      <w:rFonts w:ascii="Cambria" w:eastAsia="PMingLiU" w:hAnsi="Cambria" w:cs="Times New Roman"/>
      <w:color w:val="000000"/>
      <w:sz w:val="24"/>
      <w:szCs w:val="24"/>
      <w:lang w:val="en-AU" w:eastAsia="en-AU"/>
    </w:rPr>
  </w:style>
  <w:style w:type="paragraph" w:customStyle="1" w:styleId="CompanyAddress">
    <w:name w:val="CompanyAddress"/>
    <w:basedOn w:val="Company"/>
    <w:uiPriority w:val="8"/>
    <w:qFormat/>
    <w:rsid w:val="00B276A2"/>
    <w:rPr>
      <w:b/>
    </w:rPr>
  </w:style>
  <w:style w:type="paragraph" w:customStyle="1" w:styleId="Dash0">
    <w:name w:val="Dash+0"/>
    <w:basedOn w:val="Normal"/>
    <w:rsid w:val="00B276A2"/>
    <w:pPr>
      <w:tabs>
        <w:tab w:val="left" w:pos="1440"/>
      </w:tabs>
      <w:spacing w:after="0"/>
      <w:ind w:left="1440" w:hanging="360"/>
    </w:pPr>
  </w:style>
  <w:style w:type="paragraph" w:customStyle="1" w:styleId="Dash6">
    <w:name w:val="Dash+6"/>
    <w:basedOn w:val="Dash0"/>
    <w:rsid w:val="00B276A2"/>
    <w:pPr>
      <w:numPr>
        <w:numId w:val="8"/>
      </w:numPr>
      <w:spacing w:after="120"/>
    </w:pPr>
    <w:rPr>
      <w:lang w:eastAsia="en-US"/>
    </w:rPr>
  </w:style>
  <w:style w:type="paragraph" w:customStyle="1" w:styleId="Dash12">
    <w:name w:val="Dash+12"/>
    <w:basedOn w:val="Dash6"/>
    <w:rsid w:val="00B276A2"/>
    <w:pPr>
      <w:numPr>
        <w:numId w:val="0"/>
      </w:numPr>
      <w:spacing w:after="240"/>
    </w:pPr>
  </w:style>
  <w:style w:type="paragraph" w:customStyle="1" w:styleId="Drugname">
    <w:name w:val="Drug name"/>
    <w:basedOn w:val="Normal"/>
    <w:next w:val="Normal"/>
    <w:semiHidden/>
    <w:qFormat/>
    <w:rsid w:val="00B276A2"/>
    <w:pPr>
      <w:spacing w:after="0"/>
      <w:jc w:val="right"/>
    </w:pPr>
    <w:rPr>
      <w:rFonts w:ascii="Helvetica" w:hAnsi="Helvetica"/>
      <w:b/>
      <w:bCs/>
      <w:caps/>
      <w:sz w:val="36"/>
      <w:szCs w:val="36"/>
      <w:lang w:eastAsia="en-GB"/>
    </w:rPr>
  </w:style>
  <w:style w:type="paragraph" w:customStyle="1" w:styleId="Figurename">
    <w:name w:val="Figure name"/>
    <w:basedOn w:val="BodyText"/>
    <w:next w:val="BodyText"/>
    <w:uiPriority w:val="5"/>
    <w:qFormat/>
    <w:rsid w:val="00B276A2"/>
    <w:pPr>
      <w:keepNext/>
      <w:tabs>
        <w:tab w:val="left" w:pos="1418"/>
      </w:tabs>
      <w:ind w:left="2212" w:hanging="1418"/>
    </w:pPr>
    <w:rPr>
      <w:b/>
      <w:bCs/>
      <w:lang w:val="en-US"/>
    </w:rPr>
  </w:style>
  <w:style w:type="paragraph" w:customStyle="1" w:styleId="H1-NoNum">
    <w:name w:val="H1-NoNum"/>
    <w:basedOn w:val="Heading1"/>
    <w:next w:val="BodyText"/>
    <w:uiPriority w:val="1"/>
    <w:rsid w:val="00B276A2"/>
    <w:pPr>
      <w:numPr>
        <w:numId w:val="0"/>
      </w:numPr>
    </w:pPr>
    <w:rPr>
      <w:rFonts w:eastAsiaTheme="majorEastAsia"/>
    </w:rPr>
  </w:style>
  <w:style w:type="paragraph" w:customStyle="1" w:styleId="H1-nontoc">
    <w:name w:val="H1-nontoc"/>
    <w:basedOn w:val="Heading1"/>
    <w:next w:val="BodyText"/>
    <w:uiPriority w:val="1"/>
    <w:rsid w:val="001B05B1"/>
    <w:pPr>
      <w:numPr>
        <w:numId w:val="0"/>
      </w:numPr>
      <w:spacing w:before="20" w:after="20"/>
      <w:ind w:left="431" w:hanging="431"/>
    </w:pPr>
    <w:rPr>
      <w:rFonts w:eastAsiaTheme="majorEastAsia" w:cstheme="minorHAnsi"/>
      <w:color w:val="auto"/>
    </w:rPr>
  </w:style>
  <w:style w:type="paragraph" w:customStyle="1" w:styleId="H2-nontoc">
    <w:name w:val="H2-nontoc"/>
    <w:basedOn w:val="Heading2"/>
    <w:next w:val="BodyText"/>
    <w:uiPriority w:val="1"/>
    <w:qFormat/>
    <w:rsid w:val="00B276A2"/>
    <w:pPr>
      <w:numPr>
        <w:ilvl w:val="0"/>
        <w:numId w:val="0"/>
      </w:numPr>
      <w:outlineLvl w:val="9"/>
    </w:pPr>
  </w:style>
  <w:style w:type="paragraph" w:customStyle="1" w:styleId="H3-nontoc">
    <w:name w:val="H3-nontoc"/>
    <w:basedOn w:val="Heading3"/>
    <w:next w:val="BodyText"/>
    <w:uiPriority w:val="1"/>
    <w:qFormat/>
    <w:rsid w:val="00B276A2"/>
    <w:pPr>
      <w:numPr>
        <w:ilvl w:val="0"/>
        <w:numId w:val="0"/>
      </w:numPr>
      <w:outlineLvl w:val="9"/>
    </w:pPr>
  </w:style>
  <w:style w:type="paragraph" w:customStyle="1" w:styleId="QuoteBodyText">
    <w:name w:val="QuoteBodyText"/>
    <w:basedOn w:val="BodyText"/>
    <w:next w:val="BodyText"/>
    <w:uiPriority w:val="6"/>
    <w:qFormat/>
    <w:rsid w:val="00B276A2"/>
    <w:pPr>
      <w:spacing w:after="0"/>
      <w:ind w:left="567" w:right="662"/>
    </w:pPr>
    <w:rPr>
      <w:i/>
      <w:szCs w:val="18"/>
    </w:rPr>
  </w:style>
  <w:style w:type="paragraph" w:customStyle="1" w:styleId="QuoteSmallText">
    <w:name w:val="QuoteSmallText"/>
    <w:basedOn w:val="QuoteBodyText"/>
    <w:next w:val="BodyText"/>
    <w:uiPriority w:val="6"/>
    <w:qFormat/>
    <w:rsid w:val="00B276A2"/>
    <w:pPr>
      <w:spacing w:before="120"/>
    </w:pPr>
    <w:rPr>
      <w:sz w:val="18"/>
    </w:rPr>
  </w:style>
  <w:style w:type="paragraph" w:customStyle="1" w:styleId="Tabledash">
    <w:name w:val="Table dash"/>
    <w:basedOn w:val="BodyText"/>
    <w:uiPriority w:val="4"/>
    <w:qFormat/>
    <w:rsid w:val="00B20C53"/>
    <w:pPr>
      <w:keepNext/>
      <w:numPr>
        <w:numId w:val="26"/>
      </w:numPr>
      <w:spacing w:before="20" w:after="20"/>
      <w:ind w:left="360" w:right="113"/>
    </w:pPr>
    <w:rPr>
      <w:bCs/>
      <w:sz w:val="16"/>
      <w:szCs w:val="26"/>
    </w:rPr>
  </w:style>
  <w:style w:type="paragraph" w:customStyle="1" w:styleId="TableH1">
    <w:name w:val="Table H1"/>
    <w:basedOn w:val="BodyText"/>
    <w:uiPriority w:val="4"/>
    <w:qFormat/>
    <w:rsid w:val="00B276A2"/>
    <w:pPr>
      <w:keepNext/>
      <w:spacing w:after="20"/>
      <w:ind w:left="0" w:right="113"/>
    </w:pPr>
    <w:rPr>
      <w:b/>
      <w:sz w:val="20"/>
      <w:szCs w:val="16"/>
      <w:lang w:val="en-US"/>
    </w:rPr>
  </w:style>
  <w:style w:type="paragraph" w:customStyle="1" w:styleId="TableH2">
    <w:name w:val="Table H2"/>
    <w:basedOn w:val="BodyText"/>
    <w:next w:val="Tabletext"/>
    <w:link w:val="TableH2Char"/>
    <w:uiPriority w:val="4"/>
    <w:qFormat/>
    <w:rsid w:val="00B276A2"/>
    <w:pPr>
      <w:keepNext/>
      <w:spacing w:after="20"/>
      <w:ind w:left="0" w:right="113"/>
    </w:pPr>
    <w:rPr>
      <w:b/>
      <w:sz w:val="18"/>
    </w:rPr>
  </w:style>
  <w:style w:type="paragraph" w:customStyle="1" w:styleId="TableH3">
    <w:name w:val="Table H3"/>
    <w:basedOn w:val="TableH2"/>
    <w:next w:val="Tabletext"/>
    <w:link w:val="TableH3Char"/>
    <w:uiPriority w:val="4"/>
    <w:qFormat/>
    <w:rsid w:val="00B276A2"/>
    <w:rPr>
      <w:i/>
    </w:rPr>
  </w:style>
  <w:style w:type="paragraph" w:customStyle="1" w:styleId="TableFigNotes18">
    <w:name w:val="TableFigNotes+18"/>
    <w:basedOn w:val="TableText0"/>
    <w:link w:val="TableFigNotes18Char"/>
    <w:uiPriority w:val="4"/>
    <w:qFormat/>
    <w:rsid w:val="00B276A2"/>
    <w:pPr>
      <w:keepNext w:val="0"/>
      <w:keepLines/>
      <w:spacing w:before="0" w:after="360"/>
      <w:ind w:left="720"/>
    </w:pPr>
    <w:rPr>
      <w:sz w:val="16"/>
      <w:szCs w:val="16"/>
    </w:rPr>
  </w:style>
  <w:style w:type="paragraph" w:customStyle="1" w:styleId="TableFigNotes0">
    <w:name w:val="TableFigNotes+0"/>
    <w:basedOn w:val="TableFigNotes18"/>
    <w:link w:val="TableFigNotes0Char"/>
    <w:rsid w:val="00B276A2"/>
    <w:pPr>
      <w:keepNext/>
      <w:spacing w:after="0"/>
    </w:pPr>
  </w:style>
  <w:style w:type="paragraph" w:customStyle="1" w:styleId="TableFigNotes6">
    <w:name w:val="TableFigNotes+6"/>
    <w:basedOn w:val="TableFigNotes0"/>
    <w:rsid w:val="00B276A2"/>
    <w:pPr>
      <w:spacing w:after="120"/>
    </w:pPr>
    <w:rPr>
      <w:rFonts w:eastAsia="Arial Unicode MS"/>
      <w:lang w:val="en-GB" w:eastAsia="ja-JP"/>
    </w:rPr>
  </w:style>
  <w:style w:type="character" w:customStyle="1" w:styleId="CharChar2">
    <w:name w:val="Char Char2"/>
    <w:basedOn w:val="DefaultParagraphFont"/>
    <w:uiPriority w:val="99"/>
    <w:semiHidden/>
    <w:locked/>
    <w:rsid w:val="00B276A2"/>
    <w:rPr>
      <w:rFonts w:eastAsia="MS Mincho" w:cs="Times New Roman"/>
      <w:lang w:val="en-AU" w:eastAsia="ja-JP" w:bidi="ar-SA"/>
    </w:rPr>
  </w:style>
  <w:style w:type="character" w:customStyle="1" w:styleId="CharChar3">
    <w:name w:val="Char Char3"/>
    <w:basedOn w:val="DefaultParagraphFont"/>
    <w:uiPriority w:val="99"/>
    <w:semiHidden/>
    <w:locked/>
    <w:rsid w:val="00B276A2"/>
    <w:rPr>
      <w:rFonts w:ascii="Arial Narrow" w:hAnsi="Arial Narrow" w:cs="Arial"/>
      <w:lang w:val="en-AU" w:eastAsia="ja-JP" w:bidi="ar-SA"/>
    </w:rPr>
  </w:style>
  <w:style w:type="paragraph" w:customStyle="1" w:styleId="Helvetica14">
    <w:name w:val="Helvetica 14"/>
    <w:semiHidden/>
    <w:qFormat/>
    <w:rsid w:val="00B276A2"/>
    <w:pPr>
      <w:spacing w:after="0" w:line="240" w:lineRule="auto"/>
    </w:pPr>
    <w:rPr>
      <w:rFonts w:ascii="Helvetica" w:eastAsia="Times New Roman" w:hAnsi="Helvetica" w:cs="Times New Roman"/>
      <w:sz w:val="28"/>
      <w:szCs w:val="28"/>
      <w:lang w:val="en-AU" w:eastAsia="en-GB"/>
    </w:rPr>
  </w:style>
  <w:style w:type="paragraph" w:customStyle="1" w:styleId="Tablename">
    <w:name w:val="Table name"/>
    <w:basedOn w:val="BodyText"/>
    <w:uiPriority w:val="4"/>
    <w:qFormat/>
    <w:rsid w:val="00B276A2"/>
    <w:pPr>
      <w:keepNext/>
      <w:tabs>
        <w:tab w:val="left" w:pos="2070"/>
      </w:tabs>
      <w:ind w:left="2070" w:hanging="1350"/>
    </w:pPr>
    <w:rPr>
      <w:rFonts w:eastAsia="Arial Unicode MS"/>
      <w:b/>
      <w:bCs/>
    </w:rPr>
  </w:style>
  <w:style w:type="paragraph" w:customStyle="1" w:styleId="HeadingLevel2">
    <w:name w:val="Heading Level 2"/>
    <w:basedOn w:val="Normal"/>
    <w:semiHidden/>
    <w:unhideWhenUsed/>
    <w:rsid w:val="00B276A2"/>
    <w:pPr>
      <w:numPr>
        <w:numId w:val="12"/>
      </w:numPr>
      <w:spacing w:line="360" w:lineRule="auto"/>
    </w:pPr>
    <w:rPr>
      <w:rFonts w:cs="Arial"/>
      <w:szCs w:val="24"/>
      <w:lang w:val="en-US"/>
    </w:rPr>
  </w:style>
  <w:style w:type="paragraph" w:customStyle="1" w:styleId="Helvetica10">
    <w:name w:val="Helvetica 10"/>
    <w:semiHidden/>
    <w:qFormat/>
    <w:rsid w:val="00B276A2"/>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semiHidden/>
    <w:qFormat/>
    <w:rsid w:val="00B276A2"/>
    <w:pPr>
      <w:jc w:val="right"/>
    </w:pPr>
  </w:style>
  <w:style w:type="paragraph" w:customStyle="1" w:styleId="Helvetica14bold">
    <w:name w:val="Helvetica 14 bold"/>
    <w:basedOn w:val="Helvetica14"/>
    <w:semiHidden/>
    <w:qFormat/>
    <w:rsid w:val="00B276A2"/>
    <w:pPr>
      <w:jc w:val="right"/>
    </w:pPr>
    <w:rPr>
      <w:b/>
      <w:bCs/>
    </w:rPr>
  </w:style>
  <w:style w:type="paragraph" w:styleId="ListBullet2">
    <w:name w:val="List Bullet 2"/>
    <w:basedOn w:val="Normal"/>
    <w:semiHidden/>
    <w:unhideWhenUsed/>
    <w:rsid w:val="00B276A2"/>
    <w:pPr>
      <w:numPr>
        <w:numId w:val="15"/>
      </w:numPr>
      <w:contextualSpacing/>
    </w:pPr>
  </w:style>
  <w:style w:type="paragraph" w:styleId="ListNumber3">
    <w:name w:val="List Number 3"/>
    <w:basedOn w:val="Normal"/>
    <w:semiHidden/>
    <w:unhideWhenUsed/>
    <w:rsid w:val="00B276A2"/>
    <w:pPr>
      <w:numPr>
        <w:numId w:val="21"/>
      </w:numPr>
      <w:contextualSpacing/>
    </w:pPr>
  </w:style>
  <w:style w:type="paragraph" w:customStyle="1" w:styleId="ListNos0">
    <w:name w:val="ListNos+0"/>
    <w:basedOn w:val="BodyText"/>
    <w:uiPriority w:val="2"/>
    <w:qFormat/>
    <w:rsid w:val="00B276A2"/>
    <w:pPr>
      <w:numPr>
        <w:numId w:val="24"/>
      </w:numPr>
      <w:spacing w:after="0"/>
    </w:pPr>
  </w:style>
  <w:style w:type="paragraph" w:customStyle="1" w:styleId="ListNos6">
    <w:name w:val="ListNos+6"/>
    <w:basedOn w:val="ListNos12"/>
    <w:uiPriority w:val="2"/>
    <w:qFormat/>
    <w:rsid w:val="00B276A2"/>
    <w:pPr>
      <w:spacing w:after="120"/>
    </w:pPr>
  </w:style>
  <w:style w:type="paragraph" w:customStyle="1" w:styleId="ListNos12">
    <w:name w:val="ListNos+12"/>
    <w:basedOn w:val="ListNos0"/>
    <w:next w:val="BodyText"/>
    <w:uiPriority w:val="2"/>
    <w:qFormat/>
    <w:rsid w:val="00B276A2"/>
    <w:pPr>
      <w:numPr>
        <w:numId w:val="0"/>
      </w:numPr>
      <w:spacing w:after="240"/>
    </w:pPr>
  </w:style>
  <w:style w:type="paragraph" w:customStyle="1" w:styleId="Notes">
    <w:name w:val="Notes"/>
    <w:next w:val="BodyText"/>
    <w:uiPriority w:val="6"/>
    <w:qFormat/>
    <w:rsid w:val="00B276A2"/>
    <w:pPr>
      <w:spacing w:after="120" w:line="240" w:lineRule="auto"/>
    </w:pPr>
    <w:rPr>
      <w:rFonts w:ascii="Calibri" w:eastAsia="Times New Roman" w:hAnsi="Calibri" w:cs="Times New Roman"/>
      <w:color w:val="C00000"/>
      <w:szCs w:val="24"/>
      <w:lang w:val="en-AU"/>
    </w:rPr>
  </w:style>
  <w:style w:type="table" w:customStyle="1" w:styleId="OPTUMTableNormal">
    <w:name w:val="OPTUM Table Normal"/>
    <w:basedOn w:val="TableNormal"/>
    <w:rsid w:val="00B276A2"/>
    <w:pPr>
      <w:spacing w:before="40" w:after="20" w:line="240" w:lineRule="auto"/>
    </w:pPr>
    <w:rPr>
      <w:rFonts w:ascii="Calibri" w:eastAsia="Times New Roman" w:hAnsi="Calibri" w:cs="Times New Roman"/>
      <w:sz w:val="18"/>
      <w:szCs w:val="18"/>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rsid w:val="00B276A2"/>
    <w:rPr>
      <w:b/>
    </w:rPr>
  </w:style>
  <w:style w:type="numbering" w:customStyle="1" w:styleId="PBACstandardnumberstyle">
    <w:name w:val="PBAC standard number style"/>
    <w:uiPriority w:val="99"/>
    <w:rsid w:val="00B276A2"/>
  </w:style>
  <w:style w:type="table" w:customStyle="1" w:styleId="StandardTable">
    <w:name w:val="Standard Table"/>
    <w:basedOn w:val="TableNormal"/>
    <w:semiHidden/>
    <w:rsid w:val="00B276A2"/>
    <w:pPr>
      <w:spacing w:after="0" w:line="240" w:lineRule="auto"/>
    </w:pPr>
    <w:rPr>
      <w:rFonts w:ascii="Garamond" w:eastAsia="Times New Roman" w:hAnsi="Garamond" w:cs="Times New Roman"/>
      <w:sz w:val="18"/>
      <w:szCs w:val="20"/>
      <w:lang w:val="en-AU" w:eastAsia="en-AU"/>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B276A2"/>
    <w:rPr>
      <w:rFonts w:ascii="Arial Narrow" w:hAnsi="Arial Narrow"/>
      <w:b/>
      <w:bCs/>
      <w:sz w:val="24"/>
    </w:rPr>
  </w:style>
  <w:style w:type="paragraph" w:customStyle="1" w:styleId="StyleHeading3Left127cmFirstline0cm">
    <w:name w:val="Style Heading 3 + Left:  1.27 cm First line:  0 cm"/>
    <w:basedOn w:val="Heading3"/>
    <w:semiHidden/>
    <w:unhideWhenUsed/>
    <w:rsid w:val="00B276A2"/>
    <w:pPr>
      <w:numPr>
        <w:ilvl w:val="0"/>
        <w:numId w:val="0"/>
      </w:numPr>
      <w:spacing w:before="0" w:after="240"/>
    </w:pPr>
    <w:rPr>
      <w:rFonts w:cs="Times New Roman"/>
      <w:b w:val="0"/>
      <w:bCs w:val="0"/>
    </w:rPr>
  </w:style>
  <w:style w:type="paragraph" w:customStyle="1" w:styleId="StyleTabletextBold">
    <w:name w:val="Style Table text + Bold"/>
    <w:basedOn w:val="Tabletext"/>
    <w:semiHidden/>
    <w:unhideWhenUsed/>
    <w:rsid w:val="00B276A2"/>
    <w:rPr>
      <w:b/>
    </w:rPr>
  </w:style>
  <w:style w:type="paragraph" w:customStyle="1" w:styleId="Table-columnheadings">
    <w:name w:val="Table - column headings"/>
    <w:basedOn w:val="Normal"/>
    <w:semiHidden/>
    <w:unhideWhenUsed/>
    <w:rsid w:val="00B276A2"/>
    <w:pPr>
      <w:jc w:val="center"/>
    </w:pPr>
    <w:rPr>
      <w:rFonts w:cs="Arial"/>
      <w:b/>
      <w:sz w:val="20"/>
    </w:rPr>
  </w:style>
  <w:style w:type="table" w:customStyle="1" w:styleId="TableNoBorders">
    <w:name w:val="Table No Borders"/>
    <w:basedOn w:val="TableNormal"/>
    <w:rsid w:val="00B276A2"/>
    <w:pPr>
      <w:spacing w:before="40" w:after="20" w:line="240" w:lineRule="auto"/>
    </w:pPr>
    <w:rPr>
      <w:rFonts w:ascii="Garamond" w:eastAsia="Times New Roman" w:hAnsi="Garamond" w:cs="Times New Roman"/>
      <w:lang w:val="en-AU" w:eastAsia="en-AU"/>
    </w:rPr>
    <w:tblPr>
      <w:tblInd w:w="0" w:type="dxa"/>
      <w:tblCellMar>
        <w:top w:w="0" w:type="dxa"/>
        <w:left w:w="108" w:type="dxa"/>
        <w:bottom w:w="0" w:type="dxa"/>
        <w:right w:w="108" w:type="dxa"/>
      </w:tblCellMar>
    </w:tblPr>
  </w:style>
  <w:style w:type="table" w:customStyle="1" w:styleId="TableHTAStandard">
    <w:name w:val="Table HTA Standard"/>
    <w:basedOn w:val="TableNoBorders"/>
    <w:rsid w:val="00B276A2"/>
    <w:pPr>
      <w:tabs>
        <w:tab w:val="left" w:pos="416"/>
        <w:tab w:val="left" w:pos="582"/>
      </w:tabs>
    </w:pPr>
    <w:rPr>
      <w:sz w:val="18"/>
      <w:szCs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customStyle="1" w:styleId="TableListNos">
    <w:name w:val="Table ListNos"/>
    <w:basedOn w:val="BodyText"/>
    <w:link w:val="TableListNosChar"/>
    <w:uiPriority w:val="4"/>
    <w:qFormat/>
    <w:rsid w:val="00B276A2"/>
    <w:pPr>
      <w:numPr>
        <w:numId w:val="27"/>
      </w:numPr>
    </w:pPr>
    <w:rPr>
      <w:sz w:val="18"/>
    </w:rPr>
  </w:style>
  <w:style w:type="table" w:styleId="TableSimple1">
    <w:name w:val="Table Simple 1"/>
    <w:basedOn w:val="TableNormal"/>
    <w:rsid w:val="00B276A2"/>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Tabletextindent">
    <w:name w:val="Table text indent"/>
    <w:basedOn w:val="Tabletext"/>
    <w:uiPriority w:val="4"/>
    <w:qFormat/>
    <w:rsid w:val="00B276A2"/>
    <w:pPr>
      <w:ind w:left="284"/>
    </w:pPr>
  </w:style>
  <w:style w:type="table" w:styleId="TableTheme">
    <w:name w:val="Table Theme"/>
    <w:basedOn w:val="TableNormal"/>
    <w:semiHidden/>
    <w:rsid w:val="00B276A2"/>
    <w:pPr>
      <w:spacing w:after="0" w:line="240" w:lineRule="auto"/>
    </w:pPr>
    <w:rPr>
      <w:rFonts w:ascii="Garamond" w:eastAsia="Times New Roman" w:hAnsi="Garamond"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xtboldonly1">
    <w:name w:val="txtboldonly1"/>
    <w:basedOn w:val="DefaultParagraphFont"/>
    <w:semiHidden/>
    <w:unhideWhenUsed/>
    <w:rsid w:val="00B276A2"/>
    <w:rPr>
      <w:b/>
      <w:bCs/>
    </w:rPr>
  </w:style>
  <w:style w:type="paragraph" w:customStyle="1" w:styleId="H2-NoNum">
    <w:name w:val="H2-NoNum"/>
    <w:basedOn w:val="Heading2"/>
    <w:next w:val="BodyText"/>
    <w:uiPriority w:val="1"/>
    <w:qFormat/>
    <w:rsid w:val="00B276A2"/>
    <w:pPr>
      <w:numPr>
        <w:ilvl w:val="0"/>
        <w:numId w:val="0"/>
      </w:numPr>
    </w:pPr>
  </w:style>
  <w:style w:type="paragraph" w:customStyle="1" w:styleId="H3-NoNum">
    <w:name w:val="H3-NoNum"/>
    <w:basedOn w:val="Heading3"/>
    <w:next w:val="BodyText"/>
    <w:uiPriority w:val="1"/>
    <w:qFormat/>
    <w:rsid w:val="00B276A2"/>
    <w:pPr>
      <w:numPr>
        <w:ilvl w:val="0"/>
        <w:numId w:val="0"/>
      </w:numPr>
    </w:pPr>
  </w:style>
  <w:style w:type="paragraph" w:customStyle="1" w:styleId="H4-NoNum">
    <w:name w:val="H4-NoNum"/>
    <w:basedOn w:val="Heading4"/>
    <w:next w:val="BodyText"/>
    <w:uiPriority w:val="1"/>
    <w:qFormat/>
    <w:rsid w:val="00B276A2"/>
    <w:pPr>
      <w:ind w:left="0" w:firstLine="0"/>
    </w:pPr>
  </w:style>
  <w:style w:type="paragraph" w:customStyle="1" w:styleId="BodyText1">
    <w:name w:val="Body Text1"/>
    <w:basedOn w:val="Normal"/>
    <w:link w:val="BodytextChar0"/>
    <w:qFormat/>
    <w:rsid w:val="00B276A2"/>
    <w:pPr>
      <w:spacing w:line="360" w:lineRule="auto"/>
      <w:ind w:left="0"/>
    </w:pPr>
    <w:rPr>
      <w:rFonts w:ascii="Arial Narrow" w:eastAsia="Arial Unicode MS" w:hAnsi="Arial Narrow" w:cs="Arial"/>
      <w:color w:val="auto"/>
      <w:sz w:val="24"/>
      <w:szCs w:val="24"/>
      <w:lang w:val="en-GB" w:eastAsia="ja-JP"/>
    </w:rPr>
  </w:style>
  <w:style w:type="character" w:customStyle="1" w:styleId="BodytextChar0">
    <w:name w:val="Body text Char"/>
    <w:basedOn w:val="DefaultParagraphFont"/>
    <w:link w:val="BodyText1"/>
    <w:rsid w:val="00B276A2"/>
    <w:rPr>
      <w:rFonts w:ascii="Arial Narrow" w:eastAsia="Arial Unicode MS" w:hAnsi="Arial Narrow" w:cs="Arial"/>
      <w:sz w:val="24"/>
      <w:szCs w:val="24"/>
      <w:lang w:val="en-GB" w:eastAsia="ja-JP"/>
    </w:rPr>
  </w:style>
  <w:style w:type="paragraph" w:customStyle="1" w:styleId="TabFigNotes0noindent">
    <w:name w:val="TabFigNotes+0 no indent"/>
    <w:basedOn w:val="TableFigNotes0"/>
    <w:link w:val="TabFigNotes0noindentChar"/>
    <w:qFormat/>
    <w:rsid w:val="0039132B"/>
    <w:pPr>
      <w:ind w:left="0"/>
    </w:pPr>
  </w:style>
  <w:style w:type="character" w:customStyle="1" w:styleId="TabFigNotes0noindentChar">
    <w:name w:val="TabFigNotes+0 no indent Char"/>
    <w:basedOn w:val="TableFigNotes0Char"/>
    <w:link w:val="TabFigNotes0noindent"/>
    <w:rsid w:val="0039132B"/>
    <w:rPr>
      <w:rFonts w:ascii="Arial Narrow" w:eastAsia="Times New Roman" w:hAnsi="Arial Narrow" w:cs="Tahoma"/>
      <w:color w:val="000000"/>
      <w:sz w:val="16"/>
      <w:szCs w:val="16"/>
      <w:lang w:val="en-AU" w:eastAsia="en-AU"/>
    </w:rPr>
  </w:style>
  <w:style w:type="paragraph" w:customStyle="1" w:styleId="H6">
    <w:name w:val="H6"/>
    <w:basedOn w:val="Normal"/>
    <w:next w:val="BodyText"/>
    <w:link w:val="H6Char"/>
    <w:qFormat/>
    <w:rsid w:val="00051CD1"/>
    <w:pPr>
      <w:spacing w:before="240" w:after="120"/>
      <w:outlineLvl w:val="5"/>
    </w:pPr>
    <w:rPr>
      <w:i/>
    </w:rPr>
  </w:style>
  <w:style w:type="character" w:customStyle="1" w:styleId="H6Char">
    <w:name w:val="H6 Char"/>
    <w:basedOn w:val="DefaultParagraphFont"/>
    <w:link w:val="H6"/>
    <w:rsid w:val="00051CD1"/>
    <w:rPr>
      <w:rFonts w:ascii="Calibri" w:eastAsia="Times New Roman" w:hAnsi="Calibri" w:cs="Tahoma"/>
      <w:i/>
      <w:color w:val="000000"/>
      <w:lang w:val="en-AU" w:eastAsia="en-AU"/>
    </w:rPr>
  </w:style>
  <w:style w:type="paragraph" w:customStyle="1" w:styleId="A-ChapterH3">
    <w:name w:val="A-ChapterH3"/>
    <w:basedOn w:val="Normal"/>
    <w:rsid w:val="00B276A2"/>
    <w:pPr>
      <w:numPr>
        <w:ilvl w:val="2"/>
        <w:numId w:val="1"/>
      </w:numPr>
    </w:pPr>
  </w:style>
  <w:style w:type="character" w:customStyle="1" w:styleId="TablebulletChar">
    <w:name w:val="Table bullet Char"/>
    <w:basedOn w:val="DefaultParagraphFont"/>
    <w:link w:val="Tablebullet0"/>
    <w:rsid w:val="00B276A2"/>
    <w:rPr>
      <w:rFonts w:ascii="Arial Narrow" w:eastAsia="Times New Roman" w:hAnsi="Arial Narrow" w:cs="Arial"/>
      <w:color w:val="000000"/>
      <w:sz w:val="20"/>
      <w:lang w:val="en-AU"/>
    </w:rPr>
  </w:style>
  <w:style w:type="paragraph" w:customStyle="1" w:styleId="EvidMatrixtext">
    <w:name w:val="EvidMatrix text"/>
    <w:basedOn w:val="Normal"/>
    <w:link w:val="EvidMatrixtextChar"/>
    <w:qFormat/>
    <w:rsid w:val="004512E2"/>
    <w:pPr>
      <w:widowControl w:val="0"/>
      <w:autoSpaceDE w:val="0"/>
      <w:autoSpaceDN w:val="0"/>
      <w:adjustRightInd w:val="0"/>
      <w:spacing w:before="20" w:after="20"/>
      <w:ind w:left="85" w:right="85"/>
    </w:pPr>
    <w:rPr>
      <w:rFonts w:ascii="Arial Narrow" w:hAnsi="Arial Narrow" w:cs="Arial"/>
      <w:sz w:val="18"/>
      <w:szCs w:val="24"/>
    </w:rPr>
  </w:style>
  <w:style w:type="character" w:customStyle="1" w:styleId="EvidMatrixtextChar">
    <w:name w:val="EvidMatrix text Char"/>
    <w:basedOn w:val="DefaultParagraphFont"/>
    <w:link w:val="EvidMatrixtext"/>
    <w:rsid w:val="004512E2"/>
    <w:rPr>
      <w:rFonts w:ascii="Arial Narrow" w:eastAsia="Times New Roman" w:hAnsi="Arial Narrow" w:cs="Arial"/>
      <w:sz w:val="18"/>
      <w:szCs w:val="24"/>
      <w:lang w:val="en-AU"/>
    </w:rPr>
  </w:style>
  <w:style w:type="paragraph" w:customStyle="1" w:styleId="H7">
    <w:name w:val="H7"/>
    <w:basedOn w:val="H6"/>
    <w:link w:val="H7Char"/>
    <w:qFormat/>
    <w:rsid w:val="006B4983"/>
    <w:pPr>
      <w:spacing w:after="60"/>
      <w:outlineLvl w:val="9"/>
    </w:pPr>
    <w:rPr>
      <w:i w:val="0"/>
      <w:u w:val="single"/>
    </w:rPr>
  </w:style>
  <w:style w:type="character" w:customStyle="1" w:styleId="H7Char">
    <w:name w:val="H7 Char"/>
    <w:basedOn w:val="H6Char"/>
    <w:link w:val="H7"/>
    <w:rsid w:val="006B4983"/>
    <w:rPr>
      <w:rFonts w:ascii="Calibri" w:eastAsia="Calibri" w:hAnsi="Calibri" w:cs="Calibri"/>
      <w:i w:val="0"/>
      <w:color w:val="000000"/>
      <w:szCs w:val="20"/>
      <w:u w:val="single"/>
      <w:lang w:val="en-AU" w:eastAsia="en-AU"/>
    </w:rPr>
  </w:style>
  <w:style w:type="character" w:customStyle="1" w:styleId="Tabletext-subanalysisChar">
    <w:name w:val="Table text - subanalysis Char"/>
    <w:basedOn w:val="Tabletext-evidencematrixChar"/>
    <w:link w:val="Tabletext-subanalysis"/>
    <w:locked/>
    <w:rsid w:val="00B276A2"/>
    <w:rPr>
      <w:rFonts w:ascii="Arial Narrow" w:eastAsia="Arial Unicode MS" w:hAnsi="Arial Narrow" w:cs="Arial"/>
      <w:bCs/>
      <w:sz w:val="14"/>
      <w:szCs w:val="14"/>
      <w:lang w:val="en-AU" w:eastAsia="ja-JP"/>
    </w:rPr>
  </w:style>
  <w:style w:type="paragraph" w:customStyle="1" w:styleId="Tabletext-subanalysis">
    <w:name w:val="Table text - subanalysis"/>
    <w:basedOn w:val="Tabletext-evidencematrix"/>
    <w:link w:val="Tabletext-subanalysisChar"/>
    <w:qFormat/>
    <w:rsid w:val="00B276A2"/>
    <w:rPr>
      <w:sz w:val="14"/>
      <w:szCs w:val="14"/>
    </w:rPr>
  </w:style>
  <w:style w:type="paragraph" w:customStyle="1" w:styleId="Tabletextnote">
    <w:name w:val="Table text note"/>
    <w:basedOn w:val="Tabletext"/>
    <w:link w:val="TabletextnoteChar"/>
    <w:qFormat/>
    <w:rsid w:val="00F96F7A"/>
    <w:pPr>
      <w:spacing w:before="120"/>
    </w:pPr>
    <w:rPr>
      <w:sz w:val="16"/>
    </w:rPr>
  </w:style>
  <w:style w:type="character" w:customStyle="1" w:styleId="TabletextChar">
    <w:name w:val="Table text Char"/>
    <w:basedOn w:val="DefaultParagraphFont"/>
    <w:link w:val="Tabletext"/>
    <w:rsid w:val="00B276A2"/>
    <w:rPr>
      <w:rFonts w:ascii="Arial Narrow" w:eastAsia="Arial Unicode MS" w:hAnsi="Arial Narrow" w:cs="Arial"/>
      <w:bCs/>
      <w:sz w:val="20"/>
      <w:szCs w:val="24"/>
      <w:lang w:val="en-AU" w:eastAsia="ja-JP"/>
    </w:rPr>
  </w:style>
  <w:style w:type="character" w:customStyle="1" w:styleId="TabletextnoteChar">
    <w:name w:val="Table text note Char"/>
    <w:basedOn w:val="TabletextChar"/>
    <w:link w:val="Tabletextnote"/>
    <w:rsid w:val="00F96F7A"/>
    <w:rPr>
      <w:rFonts w:ascii="Calibri" w:eastAsia="Calibri" w:hAnsi="Calibri" w:cs="Calibri"/>
      <w:bCs/>
      <w:sz w:val="16"/>
      <w:szCs w:val="16"/>
      <w:lang w:val="en-AU" w:eastAsia="ja-JP"/>
    </w:rPr>
  </w:style>
  <w:style w:type="character" w:customStyle="1" w:styleId="TableH3Char">
    <w:name w:val="Table H3 Char"/>
    <w:basedOn w:val="DefaultParagraphFont"/>
    <w:link w:val="TableH3"/>
    <w:uiPriority w:val="4"/>
    <w:rsid w:val="006F2588"/>
    <w:rPr>
      <w:rFonts w:ascii="Calibri" w:eastAsia="Times New Roman" w:hAnsi="Calibri" w:cs="Tahoma"/>
      <w:b/>
      <w:i/>
      <w:color w:val="000000"/>
      <w:sz w:val="18"/>
      <w:lang w:val="en-AU" w:eastAsia="en-AU"/>
    </w:rPr>
  </w:style>
  <w:style w:type="paragraph" w:customStyle="1" w:styleId="TableH4">
    <w:name w:val="Table H4"/>
    <w:basedOn w:val="TableHeading"/>
    <w:link w:val="TableH4Char"/>
    <w:qFormat/>
    <w:rsid w:val="00B276A2"/>
    <w:pPr>
      <w:spacing w:after="60"/>
    </w:pPr>
    <w:rPr>
      <w:smallCaps/>
      <w:color w:val="FFFFFF" w:themeColor="background1"/>
    </w:rPr>
  </w:style>
  <w:style w:type="paragraph" w:styleId="ListParagraph">
    <w:name w:val="List Paragraph"/>
    <w:basedOn w:val="Normal"/>
    <w:uiPriority w:val="34"/>
    <w:qFormat/>
    <w:rsid w:val="00B276A2"/>
  </w:style>
  <w:style w:type="character" w:customStyle="1" w:styleId="TableH2Char">
    <w:name w:val="Table H2 Char"/>
    <w:basedOn w:val="BodyTextChar"/>
    <w:link w:val="TableH2"/>
    <w:uiPriority w:val="4"/>
    <w:rsid w:val="006F2588"/>
    <w:rPr>
      <w:rFonts w:ascii="Calibri" w:eastAsia="Times New Roman" w:hAnsi="Calibri" w:cs="Tahoma"/>
      <w:b/>
      <w:color w:val="000000"/>
      <w:sz w:val="18"/>
      <w:lang w:val="en-AU" w:eastAsia="en-AU"/>
    </w:rPr>
  </w:style>
  <w:style w:type="character" w:customStyle="1" w:styleId="TableH4Char">
    <w:name w:val="Table H4 Char"/>
    <w:basedOn w:val="TableHeadingChar"/>
    <w:link w:val="TableH4"/>
    <w:rsid w:val="00B276A2"/>
    <w:rPr>
      <w:rFonts w:ascii="Calibri" w:eastAsia="Times New Roman" w:hAnsi="Calibri" w:cs="Tahoma"/>
      <w:b/>
      <w:bCs/>
      <w:smallCaps/>
      <w:color w:val="FFFFFF" w:themeColor="background1"/>
      <w:sz w:val="20"/>
      <w:szCs w:val="21"/>
      <w:lang w:val="en-AU" w:eastAsia="en-AU"/>
    </w:rPr>
  </w:style>
  <w:style w:type="character" w:styleId="Emphasis">
    <w:name w:val="Emphasis"/>
    <w:basedOn w:val="DefaultParagraphFont"/>
    <w:uiPriority w:val="20"/>
    <w:qFormat/>
    <w:rsid w:val="00B276A2"/>
    <w:rPr>
      <w:i/>
      <w:iCs/>
    </w:rPr>
  </w:style>
  <w:style w:type="paragraph" w:customStyle="1" w:styleId="Tabletext-evidencematrix">
    <w:name w:val="Table text - evidence matrix"/>
    <w:basedOn w:val="Tabletext"/>
    <w:link w:val="Tabletext-evidencematrixChar"/>
    <w:qFormat/>
    <w:rsid w:val="00B276A2"/>
    <w:rPr>
      <w:sz w:val="16"/>
    </w:rPr>
  </w:style>
  <w:style w:type="character" w:customStyle="1" w:styleId="Tabletext-evidencematrixChar">
    <w:name w:val="Table text - evidence matrix Char"/>
    <w:basedOn w:val="TabletextChar"/>
    <w:link w:val="Tabletext-evidencematrix"/>
    <w:rsid w:val="00B276A2"/>
    <w:rPr>
      <w:rFonts w:ascii="Arial Narrow" w:eastAsia="Arial Unicode MS" w:hAnsi="Arial Narrow" w:cs="Arial"/>
      <w:bCs/>
      <w:sz w:val="16"/>
      <w:szCs w:val="24"/>
      <w:lang w:val="en-AU" w:eastAsia="ja-JP"/>
    </w:rPr>
  </w:style>
  <w:style w:type="paragraph" w:customStyle="1" w:styleId="HeaderTR">
    <w:name w:val="HeaderTR"/>
    <w:basedOn w:val="Footer"/>
    <w:next w:val="BodyText"/>
    <w:link w:val="HeaderTRChar"/>
    <w:qFormat/>
    <w:rsid w:val="00D52846"/>
    <w:pPr>
      <w:pBdr>
        <w:top w:val="none" w:sz="0" w:space="0" w:color="auto"/>
      </w:pBdr>
      <w:jc w:val="right"/>
    </w:pPr>
    <w:rPr>
      <w:i w:val="0"/>
      <w:sz w:val="18"/>
    </w:rPr>
  </w:style>
  <w:style w:type="character" w:customStyle="1" w:styleId="HeaderTRChar">
    <w:name w:val="HeaderTR Char"/>
    <w:basedOn w:val="HeaderChar"/>
    <w:link w:val="HeaderTR"/>
    <w:rsid w:val="00D52846"/>
    <w:rPr>
      <w:rFonts w:ascii="Calibri" w:eastAsia="Times New Roman" w:hAnsi="Calibri" w:cs="Tahoma"/>
      <w:color w:val="000000"/>
      <w:sz w:val="18"/>
      <w:lang w:val="en-AU" w:eastAsia="en-AU"/>
    </w:rPr>
  </w:style>
  <w:style w:type="paragraph" w:styleId="Bibliography">
    <w:name w:val="Bibliography"/>
    <w:basedOn w:val="Normal"/>
    <w:next w:val="Normal"/>
    <w:uiPriority w:val="37"/>
    <w:semiHidden/>
    <w:unhideWhenUsed/>
    <w:rsid w:val="00B276A2"/>
  </w:style>
  <w:style w:type="paragraph" w:styleId="BlockText">
    <w:name w:val="Block Text"/>
    <w:basedOn w:val="Normal"/>
    <w:semiHidden/>
    <w:unhideWhenUsed/>
    <w:rsid w:val="00B276A2"/>
    <w:pPr>
      <w:spacing w:after="120"/>
      <w:ind w:left="1440" w:right="1440"/>
    </w:pPr>
  </w:style>
  <w:style w:type="paragraph" w:customStyle="1" w:styleId="Bodyitals">
    <w:name w:val="Body + itals"/>
    <w:basedOn w:val="BodyText1"/>
    <w:link w:val="BodyitalsChar"/>
    <w:unhideWhenUsed/>
    <w:rsid w:val="00B276A2"/>
    <w:rPr>
      <w:i/>
    </w:rPr>
  </w:style>
  <w:style w:type="character" w:customStyle="1" w:styleId="BodyitalsChar">
    <w:name w:val="Body + itals Char"/>
    <w:basedOn w:val="BodytextChar0"/>
    <w:link w:val="Bodyitals"/>
    <w:rsid w:val="00B276A2"/>
    <w:rPr>
      <w:rFonts w:ascii="Arial Narrow" w:eastAsia="Arial Unicode MS" w:hAnsi="Arial Narrow" w:cs="Arial"/>
      <w:i/>
      <w:sz w:val="24"/>
      <w:szCs w:val="24"/>
      <w:lang w:val="en-GB" w:eastAsia="ja-JP"/>
    </w:rPr>
  </w:style>
  <w:style w:type="paragraph" w:customStyle="1" w:styleId="Bodybullet">
    <w:name w:val="Body bullet"/>
    <w:basedOn w:val="Normal"/>
    <w:rsid w:val="00B276A2"/>
    <w:pPr>
      <w:tabs>
        <w:tab w:val="num" w:pos="900"/>
      </w:tabs>
      <w:spacing w:line="360" w:lineRule="auto"/>
      <w:ind w:left="900" w:hanging="360"/>
    </w:pPr>
    <w:rPr>
      <w:rFonts w:ascii="Arial Narrow" w:eastAsia="MS Mincho" w:hAnsi="Arial Narrow" w:cs="Times New Roman"/>
      <w:color w:val="auto"/>
      <w:sz w:val="24"/>
      <w:szCs w:val="24"/>
      <w:lang w:eastAsia="ja-JP"/>
    </w:rPr>
  </w:style>
  <w:style w:type="paragraph" w:customStyle="1" w:styleId="Bodybullets">
    <w:name w:val="Body bullets"/>
    <w:basedOn w:val="BodyText1"/>
    <w:rsid w:val="00B276A2"/>
    <w:pPr>
      <w:tabs>
        <w:tab w:val="num" w:pos="216"/>
        <w:tab w:val="num" w:pos="360"/>
      </w:tabs>
    </w:pPr>
  </w:style>
  <w:style w:type="paragraph" w:styleId="BodyText3">
    <w:name w:val="Body Text 3"/>
    <w:basedOn w:val="Normal"/>
    <w:link w:val="BodyText3Char"/>
    <w:semiHidden/>
    <w:unhideWhenUsed/>
    <w:rsid w:val="00B276A2"/>
    <w:pPr>
      <w:spacing w:after="120"/>
    </w:pPr>
    <w:rPr>
      <w:sz w:val="16"/>
      <w:szCs w:val="16"/>
    </w:rPr>
  </w:style>
  <w:style w:type="character" w:customStyle="1" w:styleId="BodyText3Char">
    <w:name w:val="Body Text 3 Char"/>
    <w:basedOn w:val="DefaultParagraphFont"/>
    <w:link w:val="BodyText3"/>
    <w:semiHidden/>
    <w:rsid w:val="00B276A2"/>
    <w:rPr>
      <w:rFonts w:ascii="Calibri" w:eastAsia="Times New Roman" w:hAnsi="Calibri" w:cs="Tahoma"/>
      <w:color w:val="000000"/>
      <w:sz w:val="16"/>
      <w:szCs w:val="16"/>
      <w:lang w:val="en-AU" w:eastAsia="en-AU"/>
    </w:rPr>
  </w:style>
  <w:style w:type="paragraph" w:customStyle="1" w:styleId="BodyTexttablelist">
    <w:name w:val="Body Text table list"/>
    <w:basedOn w:val="BodyText"/>
    <w:uiPriority w:val="99"/>
    <w:rsid w:val="00B276A2"/>
    <w:pPr>
      <w:spacing w:before="40" w:after="40"/>
    </w:pPr>
  </w:style>
  <w:style w:type="paragraph" w:customStyle="1" w:styleId="BodyTextabbreviations">
    <w:name w:val="Body Text abbreviations"/>
    <w:basedOn w:val="BodyTexttablelist"/>
    <w:uiPriority w:val="99"/>
    <w:rsid w:val="00B276A2"/>
  </w:style>
  <w:style w:type="paragraph" w:customStyle="1" w:styleId="BodyTextbeforebullet">
    <w:name w:val="Body Text before bullet"/>
    <w:basedOn w:val="BodyText"/>
    <w:uiPriority w:val="99"/>
    <w:rsid w:val="00B276A2"/>
  </w:style>
  <w:style w:type="paragraph" w:customStyle="1" w:styleId="Bodytextbullet">
    <w:name w:val="Body text bullet"/>
    <w:basedOn w:val="BodyText1"/>
    <w:link w:val="BodytextbulletChar"/>
    <w:rsid w:val="00B276A2"/>
    <w:pPr>
      <w:tabs>
        <w:tab w:val="num" w:pos="600"/>
      </w:tabs>
      <w:ind w:left="568" w:hanging="284"/>
    </w:pPr>
  </w:style>
  <w:style w:type="character" w:customStyle="1" w:styleId="BodytextbulletChar">
    <w:name w:val="Body text bullet Char"/>
    <w:basedOn w:val="BodytextChar0"/>
    <w:link w:val="Bodytextbullet"/>
    <w:locked/>
    <w:rsid w:val="00B276A2"/>
    <w:rPr>
      <w:rFonts w:ascii="Arial Narrow" w:eastAsia="Arial Unicode MS" w:hAnsi="Arial Narrow" w:cs="Arial"/>
      <w:sz w:val="24"/>
      <w:szCs w:val="24"/>
      <w:lang w:val="en-GB" w:eastAsia="ja-JP"/>
    </w:rPr>
  </w:style>
  <w:style w:type="paragraph" w:customStyle="1" w:styleId="Bodytextbullet12">
    <w:name w:val="Body text bullet + 12"/>
    <w:basedOn w:val="Bodytextbullet"/>
    <w:uiPriority w:val="99"/>
    <w:rsid w:val="00B276A2"/>
    <w:pPr>
      <w:tabs>
        <w:tab w:val="clear" w:pos="600"/>
        <w:tab w:val="num" w:pos="360"/>
      </w:tabs>
      <w:spacing w:line="276" w:lineRule="auto"/>
      <w:ind w:left="1077" w:hanging="357"/>
    </w:pPr>
    <w:rPr>
      <w:rFonts w:ascii="Calibri" w:eastAsia="MS Mincho" w:hAnsi="Calibri"/>
      <w:sz w:val="22"/>
    </w:rPr>
  </w:style>
  <w:style w:type="paragraph" w:customStyle="1" w:styleId="Bodytextbullet2">
    <w:name w:val="Body text bullet 2"/>
    <w:basedOn w:val="Bodytextbullet"/>
    <w:uiPriority w:val="99"/>
    <w:rsid w:val="00B276A2"/>
    <w:pPr>
      <w:numPr>
        <w:numId w:val="2"/>
      </w:numPr>
      <w:spacing w:line="276" w:lineRule="auto"/>
    </w:pPr>
    <w:rPr>
      <w:rFonts w:ascii="Calibri" w:eastAsia="MS Mincho" w:hAnsi="Calibri"/>
      <w:sz w:val="22"/>
    </w:rPr>
  </w:style>
  <w:style w:type="paragraph" w:styleId="BodyTextFirstIndent">
    <w:name w:val="Body Text First Indent"/>
    <w:basedOn w:val="BodyText"/>
    <w:link w:val="BodyTextFirstIndentChar"/>
    <w:semiHidden/>
    <w:unhideWhenUsed/>
    <w:rsid w:val="00B276A2"/>
    <w:pPr>
      <w:ind w:firstLine="210"/>
    </w:pPr>
  </w:style>
  <w:style w:type="character" w:customStyle="1" w:styleId="BodyTextFirstIndentChar">
    <w:name w:val="Body Text First Indent Char"/>
    <w:basedOn w:val="BodyTextChar"/>
    <w:link w:val="BodyTextFirstIndent"/>
    <w:semiHidden/>
    <w:rsid w:val="00B276A2"/>
    <w:rPr>
      <w:rFonts w:ascii="Calibri" w:eastAsia="Times New Roman" w:hAnsi="Calibri" w:cs="Tahoma"/>
      <w:color w:val="000000"/>
      <w:lang w:val="en-AU" w:eastAsia="en-AU"/>
    </w:rPr>
  </w:style>
  <w:style w:type="paragraph" w:styleId="BodyTextIndent">
    <w:name w:val="Body Text Indent"/>
    <w:basedOn w:val="Normal"/>
    <w:link w:val="BodyTextIndentChar"/>
    <w:semiHidden/>
    <w:unhideWhenUsed/>
    <w:rsid w:val="00B276A2"/>
    <w:pPr>
      <w:spacing w:after="120"/>
      <w:ind w:left="283"/>
    </w:pPr>
  </w:style>
  <w:style w:type="character" w:customStyle="1" w:styleId="BodyTextIndentChar">
    <w:name w:val="Body Text Indent Char"/>
    <w:basedOn w:val="DefaultParagraphFont"/>
    <w:link w:val="BodyTextIndent"/>
    <w:semiHidden/>
    <w:rsid w:val="00B276A2"/>
    <w:rPr>
      <w:rFonts w:ascii="Calibri" w:eastAsia="Times New Roman" w:hAnsi="Calibri" w:cs="Tahoma"/>
      <w:color w:val="000000"/>
      <w:lang w:val="en-AU" w:eastAsia="en-AU"/>
    </w:rPr>
  </w:style>
  <w:style w:type="paragraph" w:styleId="BodyTextFirstIndent2">
    <w:name w:val="Body Text First Indent 2"/>
    <w:basedOn w:val="BodyTextIndent"/>
    <w:link w:val="BodyTextFirstIndent2Char"/>
    <w:semiHidden/>
    <w:unhideWhenUsed/>
    <w:rsid w:val="00B276A2"/>
    <w:pPr>
      <w:ind w:firstLine="210"/>
    </w:pPr>
  </w:style>
  <w:style w:type="character" w:customStyle="1" w:styleId="BodyTextFirstIndent2Char">
    <w:name w:val="Body Text First Indent 2 Char"/>
    <w:basedOn w:val="BodyTextIndentChar"/>
    <w:link w:val="BodyTextFirstIndent2"/>
    <w:semiHidden/>
    <w:rsid w:val="00B276A2"/>
    <w:rPr>
      <w:rFonts w:ascii="Calibri" w:eastAsia="Times New Roman" w:hAnsi="Calibri" w:cs="Tahoma"/>
      <w:color w:val="000000"/>
      <w:lang w:val="en-AU" w:eastAsia="en-AU"/>
    </w:rPr>
  </w:style>
  <w:style w:type="paragraph" w:styleId="BodyTextIndent2">
    <w:name w:val="Body Text Indent 2"/>
    <w:basedOn w:val="Normal"/>
    <w:link w:val="BodyTextIndent2Char"/>
    <w:semiHidden/>
    <w:unhideWhenUsed/>
    <w:rsid w:val="00B276A2"/>
    <w:pPr>
      <w:spacing w:after="120" w:line="480" w:lineRule="auto"/>
      <w:ind w:left="283"/>
    </w:pPr>
  </w:style>
  <w:style w:type="character" w:customStyle="1" w:styleId="BodyTextIndent2Char">
    <w:name w:val="Body Text Indent 2 Char"/>
    <w:basedOn w:val="DefaultParagraphFont"/>
    <w:link w:val="BodyTextIndent2"/>
    <w:semiHidden/>
    <w:rsid w:val="00B276A2"/>
    <w:rPr>
      <w:rFonts w:ascii="Calibri" w:eastAsia="Times New Roman" w:hAnsi="Calibri" w:cs="Tahoma"/>
      <w:color w:val="000000"/>
      <w:lang w:val="en-AU" w:eastAsia="en-AU"/>
    </w:rPr>
  </w:style>
  <w:style w:type="paragraph" w:styleId="BodyTextIndent3">
    <w:name w:val="Body Text Indent 3"/>
    <w:basedOn w:val="Normal"/>
    <w:link w:val="BodyTextIndent3Char"/>
    <w:semiHidden/>
    <w:unhideWhenUsed/>
    <w:rsid w:val="00B276A2"/>
    <w:pPr>
      <w:spacing w:after="120"/>
      <w:ind w:left="283"/>
    </w:pPr>
    <w:rPr>
      <w:sz w:val="16"/>
      <w:szCs w:val="16"/>
    </w:rPr>
  </w:style>
  <w:style w:type="character" w:customStyle="1" w:styleId="BodyTextIndent3Char">
    <w:name w:val="Body Text Indent 3 Char"/>
    <w:basedOn w:val="DefaultParagraphFont"/>
    <w:link w:val="BodyTextIndent3"/>
    <w:semiHidden/>
    <w:rsid w:val="00B276A2"/>
    <w:rPr>
      <w:rFonts w:ascii="Calibri" w:eastAsia="Times New Roman" w:hAnsi="Calibri" w:cs="Tahoma"/>
      <w:color w:val="000000"/>
      <w:sz w:val="16"/>
      <w:szCs w:val="16"/>
      <w:lang w:val="en-AU" w:eastAsia="en-AU"/>
    </w:rPr>
  </w:style>
  <w:style w:type="paragraph" w:customStyle="1" w:styleId="BodyTextnumberedlist">
    <w:name w:val="Body Text numbered list"/>
    <w:basedOn w:val="BodyText"/>
    <w:uiPriority w:val="99"/>
    <w:rsid w:val="00B276A2"/>
    <w:pPr>
      <w:numPr>
        <w:numId w:val="3"/>
      </w:numPr>
    </w:pPr>
  </w:style>
  <w:style w:type="paragraph" w:customStyle="1" w:styleId="BodyTextnumberedlist12">
    <w:name w:val="Body Text numbered list +12"/>
    <w:basedOn w:val="BodyTextnumberedlist"/>
    <w:uiPriority w:val="99"/>
    <w:rsid w:val="00B276A2"/>
    <w:pPr>
      <w:numPr>
        <w:numId w:val="0"/>
      </w:numPr>
      <w:spacing w:after="240"/>
    </w:pPr>
  </w:style>
  <w:style w:type="paragraph" w:customStyle="1" w:styleId="Boxcaption">
    <w:name w:val="Box caption"/>
    <w:basedOn w:val="Normal"/>
    <w:semiHidden/>
    <w:unhideWhenUsed/>
    <w:rsid w:val="00B276A2"/>
  </w:style>
  <w:style w:type="character" w:customStyle="1" w:styleId="BoxTextChar">
    <w:name w:val="BoxText Char"/>
    <w:basedOn w:val="DefaultParagraphFont"/>
    <w:link w:val="BoxText"/>
    <w:rsid w:val="00B276A2"/>
    <w:rPr>
      <w:rFonts w:ascii="Calibri" w:eastAsia="Times New Roman" w:hAnsi="Calibri" w:cs="Tahoma"/>
      <w:color w:val="000000"/>
      <w:lang w:val="en-AU" w:eastAsia="en-AU"/>
    </w:rPr>
  </w:style>
  <w:style w:type="paragraph" w:customStyle="1" w:styleId="BoxBullet">
    <w:name w:val="BoxBullet"/>
    <w:basedOn w:val="BoxText"/>
    <w:rsid w:val="00B276A2"/>
    <w:pPr>
      <w:tabs>
        <w:tab w:val="left" w:pos="1166"/>
      </w:tabs>
      <w:ind w:left="1166" w:hanging="360"/>
    </w:pPr>
  </w:style>
  <w:style w:type="paragraph" w:customStyle="1" w:styleId="BoxDash">
    <w:name w:val="BoxDash"/>
    <w:basedOn w:val="BoxText"/>
    <w:rsid w:val="00B276A2"/>
    <w:pPr>
      <w:tabs>
        <w:tab w:val="left" w:pos="806"/>
        <w:tab w:val="left" w:pos="1166"/>
      </w:tabs>
      <w:ind w:left="1526" w:hanging="720"/>
    </w:pPr>
  </w:style>
  <w:style w:type="paragraph" w:customStyle="1" w:styleId="TableText0">
    <w:name w:val="TableText"/>
    <w:basedOn w:val="Normal"/>
    <w:link w:val="TableTextChar0"/>
    <w:rsid w:val="00B276A2"/>
    <w:pPr>
      <w:keepNext/>
      <w:spacing w:before="20" w:after="20"/>
      <w:ind w:left="0"/>
    </w:pPr>
    <w:rPr>
      <w:rFonts w:ascii="Arial Narrow" w:hAnsi="Arial Narrow"/>
      <w:sz w:val="20"/>
      <w:szCs w:val="21"/>
    </w:rPr>
  </w:style>
  <w:style w:type="character" w:customStyle="1" w:styleId="TableTextChar0">
    <w:name w:val="TableText Char"/>
    <w:basedOn w:val="DefaultParagraphFont"/>
    <w:link w:val="TableText0"/>
    <w:rsid w:val="00B276A2"/>
    <w:rPr>
      <w:rFonts w:ascii="Arial Narrow" w:eastAsia="Times New Roman" w:hAnsi="Arial Narrow" w:cs="Tahoma"/>
      <w:color w:val="000000"/>
      <w:sz w:val="20"/>
      <w:szCs w:val="21"/>
      <w:lang w:val="en-AU" w:eastAsia="en-AU"/>
    </w:rPr>
  </w:style>
  <w:style w:type="paragraph" w:customStyle="1" w:styleId="TableName0">
    <w:name w:val="TableName"/>
    <w:basedOn w:val="TableText0"/>
    <w:rsid w:val="00B276A2"/>
    <w:pPr>
      <w:tabs>
        <w:tab w:val="left" w:pos="1800"/>
      </w:tabs>
      <w:spacing w:before="240" w:after="120"/>
      <w:ind w:left="1797" w:hanging="1077"/>
    </w:pPr>
    <w:rPr>
      <w:b/>
      <w:bCs/>
      <w:sz w:val="22"/>
    </w:rPr>
  </w:style>
  <w:style w:type="paragraph" w:customStyle="1" w:styleId="Boxhead">
    <w:name w:val="Boxhead"/>
    <w:basedOn w:val="TableName0"/>
    <w:qFormat/>
    <w:rsid w:val="00B276A2"/>
  </w:style>
  <w:style w:type="character" w:customStyle="1" w:styleId="BoxHeadingChar">
    <w:name w:val="BoxHeading Char"/>
    <w:basedOn w:val="BoxTextChar"/>
    <w:link w:val="BoxHeading"/>
    <w:rsid w:val="00B276A2"/>
    <w:rPr>
      <w:rFonts w:ascii="Calibri" w:eastAsia="Times New Roman" w:hAnsi="Calibri" w:cs="Tahoma"/>
      <w:b/>
      <w:bCs/>
      <w:color w:val="000000"/>
      <w:lang w:val="en-AU" w:eastAsia="en-AU"/>
    </w:rPr>
  </w:style>
  <w:style w:type="paragraph" w:customStyle="1" w:styleId="Boxnamenobox">
    <w:name w:val="Boxname(nobox)"/>
    <w:basedOn w:val="BoxName"/>
    <w:qFormat/>
    <w:rsid w:val="00B276A2"/>
    <w:pPr>
      <w:ind w:left="1797" w:hanging="1077"/>
    </w:pPr>
  </w:style>
  <w:style w:type="paragraph" w:customStyle="1" w:styleId="BoxNotes">
    <w:name w:val="BoxNotes"/>
    <w:basedOn w:val="BoxText"/>
    <w:rsid w:val="00B276A2"/>
    <w:pPr>
      <w:spacing w:before="120" w:after="60"/>
    </w:pPr>
    <w:rPr>
      <w:sz w:val="18"/>
    </w:rPr>
  </w:style>
  <w:style w:type="character" w:customStyle="1" w:styleId="Bullet6Char">
    <w:name w:val="Bullet+6 Char"/>
    <w:basedOn w:val="Bullet0Char"/>
    <w:link w:val="Bullet6"/>
    <w:uiPriority w:val="2"/>
    <w:rsid w:val="00130F03"/>
    <w:rPr>
      <w:rFonts w:ascii="Calibri" w:eastAsia="Times New Roman" w:hAnsi="Calibri" w:cs="Tahoma"/>
      <w:color w:val="000000"/>
      <w:lang w:val="en-AU" w:eastAsia="en-GB"/>
    </w:rPr>
  </w:style>
  <w:style w:type="character" w:customStyle="1" w:styleId="Bullet12Char">
    <w:name w:val="Bullet+12 Char"/>
    <w:basedOn w:val="Bullet6Char"/>
    <w:link w:val="Bullet12"/>
    <w:uiPriority w:val="2"/>
    <w:rsid w:val="007C113C"/>
    <w:rPr>
      <w:rFonts w:ascii="Calibri" w:eastAsia="Times New Roman" w:hAnsi="Calibri" w:cs="Tahoma"/>
      <w:color w:val="000000"/>
      <w:lang w:val="en-AU" w:eastAsia="en-GB"/>
    </w:rPr>
  </w:style>
  <w:style w:type="paragraph" w:customStyle="1" w:styleId="Chapterheading">
    <w:name w:val="Chapter heading"/>
    <w:basedOn w:val="Normal"/>
    <w:unhideWhenUsed/>
    <w:rsid w:val="00B276A2"/>
    <w:pPr>
      <w:tabs>
        <w:tab w:val="left" w:pos="284"/>
      </w:tabs>
      <w:overflowPunct w:val="0"/>
      <w:autoSpaceDE w:val="0"/>
      <w:autoSpaceDN w:val="0"/>
      <w:adjustRightInd w:val="0"/>
      <w:spacing w:before="360" w:after="360"/>
      <w:textAlignment w:val="baseline"/>
    </w:pPr>
    <w:rPr>
      <w:rFonts w:ascii="Century Gothic" w:hAnsi="Century Gothic"/>
      <w:b/>
      <w:color w:val="FFFFFF"/>
      <w:sz w:val="96"/>
      <w:szCs w:val="96"/>
      <w:lang w:val="en-GB"/>
    </w:rPr>
  </w:style>
  <w:style w:type="paragraph" w:customStyle="1" w:styleId="Chapterhead">
    <w:name w:val="Chapter head"/>
    <w:aliases w:val="no numbers"/>
    <w:basedOn w:val="Chapterheading"/>
    <w:uiPriority w:val="99"/>
    <w:rsid w:val="00B276A2"/>
    <w:rPr>
      <w:spacing w:val="40"/>
      <w:kern w:val="28"/>
    </w:rPr>
  </w:style>
  <w:style w:type="paragraph" w:customStyle="1" w:styleId="Chapterheadabbreviations">
    <w:name w:val="Chapter head abbreviations"/>
    <w:basedOn w:val="Chapterhead"/>
    <w:uiPriority w:val="99"/>
    <w:rsid w:val="00B276A2"/>
  </w:style>
  <w:style w:type="paragraph" w:customStyle="1" w:styleId="ChapterHeading0">
    <w:name w:val="Chapter Heading"/>
    <w:basedOn w:val="Normal"/>
    <w:link w:val="ChapterHeadingChar"/>
    <w:autoRedefine/>
    <w:qFormat/>
    <w:rsid w:val="00B276A2"/>
    <w:pPr>
      <w:spacing w:after="120"/>
      <w:ind w:left="1457" w:hanging="360"/>
    </w:pPr>
    <w:rPr>
      <w:rFonts w:cs="Arial"/>
      <w:color w:val="auto"/>
      <w:szCs w:val="32"/>
      <w:lang w:eastAsia="en-US"/>
    </w:rPr>
  </w:style>
  <w:style w:type="character" w:customStyle="1" w:styleId="ChapterHeadingChar">
    <w:name w:val="Chapter Heading Char"/>
    <w:basedOn w:val="DefaultParagraphFont"/>
    <w:link w:val="ChapterHeading0"/>
    <w:rsid w:val="00B276A2"/>
    <w:rPr>
      <w:rFonts w:ascii="Calibri" w:eastAsia="Times New Roman" w:hAnsi="Calibri" w:cs="Arial"/>
      <w:szCs w:val="32"/>
      <w:lang w:val="en-AU"/>
    </w:rPr>
  </w:style>
  <w:style w:type="paragraph" w:customStyle="1" w:styleId="Chaptersub-headings">
    <w:name w:val="Chapter sub-headings"/>
    <w:basedOn w:val="ChapterHeading0"/>
    <w:link w:val="Chaptersub-headingsChar"/>
    <w:autoRedefine/>
    <w:qFormat/>
    <w:rsid w:val="00B276A2"/>
    <w:pPr>
      <w:numPr>
        <w:numId w:val="7"/>
      </w:numPr>
    </w:pPr>
    <w:rPr>
      <w:rFonts w:cs="Times New Roman"/>
      <w:sz w:val="20"/>
      <w:szCs w:val="28"/>
    </w:rPr>
  </w:style>
  <w:style w:type="character" w:customStyle="1" w:styleId="Chaptersub-headingsChar">
    <w:name w:val="Chapter sub-headings Char"/>
    <w:basedOn w:val="ChapterHeadingChar"/>
    <w:link w:val="Chaptersub-headings"/>
    <w:rsid w:val="00B276A2"/>
    <w:rPr>
      <w:rFonts w:ascii="Calibri" w:eastAsia="Times New Roman" w:hAnsi="Calibri" w:cs="Times New Roman"/>
      <w:sz w:val="20"/>
      <w:szCs w:val="28"/>
      <w:lang w:val="en-AU"/>
    </w:rPr>
  </w:style>
  <w:style w:type="paragraph" w:styleId="Closing">
    <w:name w:val="Closing"/>
    <w:basedOn w:val="Normal"/>
    <w:link w:val="ClosingChar"/>
    <w:semiHidden/>
    <w:unhideWhenUsed/>
    <w:rsid w:val="00B276A2"/>
    <w:pPr>
      <w:ind w:left="4252"/>
    </w:pPr>
  </w:style>
  <w:style w:type="character" w:customStyle="1" w:styleId="ClosingChar">
    <w:name w:val="Closing Char"/>
    <w:basedOn w:val="DefaultParagraphFont"/>
    <w:link w:val="Closing"/>
    <w:semiHidden/>
    <w:rsid w:val="00B276A2"/>
    <w:rPr>
      <w:rFonts w:ascii="Calibri" w:eastAsia="Times New Roman" w:hAnsi="Calibri" w:cs="Tahoma"/>
      <w:color w:val="000000"/>
      <w:lang w:val="en-AU" w:eastAsia="en-AU"/>
    </w:rPr>
  </w:style>
  <w:style w:type="paragraph" w:customStyle="1" w:styleId="Covertitle">
    <w:name w:val="Cover title"/>
    <w:basedOn w:val="Chapterheading"/>
    <w:uiPriority w:val="99"/>
    <w:rsid w:val="00B276A2"/>
    <w:pPr>
      <w:tabs>
        <w:tab w:val="clear" w:pos="284"/>
        <w:tab w:val="left" w:pos="720"/>
      </w:tabs>
      <w:ind w:left="0"/>
      <w:jc w:val="right"/>
    </w:pPr>
    <w:rPr>
      <w:rFonts w:ascii="Arial Bold" w:eastAsia="MS Mincho" w:hAnsi="Arial Bold" w:cs="Times New Roman"/>
      <w:color w:val="000000"/>
      <w:sz w:val="48"/>
      <w:lang w:val="en-AU" w:eastAsia="ja-JP"/>
    </w:rPr>
  </w:style>
  <w:style w:type="paragraph" w:customStyle="1" w:styleId="Coversubtitle">
    <w:name w:val="Cover subtitle"/>
    <w:basedOn w:val="Covertitle"/>
    <w:uiPriority w:val="99"/>
    <w:rsid w:val="00B276A2"/>
    <w:rPr>
      <w:rFonts w:ascii="Arial" w:hAnsi="Arial"/>
      <w:sz w:val="40"/>
      <w:szCs w:val="48"/>
    </w:rPr>
  </w:style>
  <w:style w:type="paragraph" w:customStyle="1" w:styleId="Default">
    <w:name w:val="Default"/>
    <w:link w:val="DefaultChar"/>
    <w:rsid w:val="00B276A2"/>
    <w:pPr>
      <w:autoSpaceDE w:val="0"/>
      <w:autoSpaceDN w:val="0"/>
      <w:adjustRightInd w:val="0"/>
      <w:spacing w:after="0" w:line="240" w:lineRule="auto"/>
    </w:pPr>
    <w:rPr>
      <w:rFonts w:ascii="Arial" w:eastAsia="Times New Roman" w:hAnsi="Arial" w:cs="Arial"/>
      <w:color w:val="000000"/>
      <w:sz w:val="24"/>
      <w:szCs w:val="24"/>
      <w:lang w:val="en-AU" w:eastAsia="en-AU"/>
    </w:rPr>
  </w:style>
  <w:style w:type="character" w:customStyle="1" w:styleId="DesignerNotes">
    <w:name w:val="DesignerNotes"/>
    <w:basedOn w:val="DefaultParagraphFont"/>
    <w:rsid w:val="00B276A2"/>
    <w:rPr>
      <w:rFonts w:ascii="Arial" w:hAnsi="Arial"/>
      <w:color w:val="3366FF"/>
      <w:sz w:val="20"/>
    </w:rPr>
  </w:style>
  <w:style w:type="paragraph" w:styleId="E-mailSignature">
    <w:name w:val="E-mail Signature"/>
    <w:basedOn w:val="Normal"/>
    <w:link w:val="E-mailSignatureChar"/>
    <w:semiHidden/>
    <w:unhideWhenUsed/>
    <w:rsid w:val="00B276A2"/>
  </w:style>
  <w:style w:type="character" w:customStyle="1" w:styleId="E-mailSignatureChar">
    <w:name w:val="E-mail Signature Char"/>
    <w:basedOn w:val="DefaultParagraphFont"/>
    <w:link w:val="E-mailSignature"/>
    <w:semiHidden/>
    <w:rsid w:val="00B276A2"/>
    <w:rPr>
      <w:rFonts w:ascii="Calibri" w:eastAsia="Times New Roman" w:hAnsi="Calibri" w:cs="Tahoma"/>
      <w:color w:val="000000"/>
      <w:lang w:val="en-AU" w:eastAsia="en-AU"/>
    </w:rPr>
  </w:style>
  <w:style w:type="paragraph" w:customStyle="1" w:styleId="EndNoteBibliography">
    <w:name w:val="EndNote Bibliography"/>
    <w:basedOn w:val="Normal"/>
    <w:link w:val="EndNoteBibliographyChar"/>
    <w:rsid w:val="00D53639"/>
    <w:pPr>
      <w:spacing w:before="60"/>
    </w:pPr>
    <w:rPr>
      <w:rFonts w:ascii="Arial Narrow" w:hAnsi="Arial Narrow"/>
      <w:noProof/>
      <w:sz w:val="16"/>
      <w:szCs w:val="24"/>
    </w:rPr>
  </w:style>
  <w:style w:type="character" w:customStyle="1" w:styleId="EndNoteBibliographyChar">
    <w:name w:val="EndNote Bibliography Char"/>
    <w:basedOn w:val="TabletextChar"/>
    <w:link w:val="EndNoteBibliography"/>
    <w:rsid w:val="00D53639"/>
    <w:rPr>
      <w:rFonts w:ascii="Arial Narrow" w:eastAsia="Times New Roman" w:hAnsi="Arial Narrow" w:cs="Tahoma"/>
      <w:bCs w:val="0"/>
      <w:noProof/>
      <w:color w:val="000000"/>
      <w:sz w:val="16"/>
      <w:szCs w:val="24"/>
      <w:lang w:val="en-AU" w:eastAsia="en-AU"/>
    </w:rPr>
  </w:style>
  <w:style w:type="paragraph" w:customStyle="1" w:styleId="EndNoteBibliographyTitle">
    <w:name w:val="EndNote Bibliography Title"/>
    <w:basedOn w:val="Normal"/>
    <w:link w:val="EndNoteBibliographyTitleChar"/>
    <w:rsid w:val="00B276A2"/>
    <w:pPr>
      <w:spacing w:after="0"/>
      <w:jc w:val="center"/>
    </w:pPr>
    <w:rPr>
      <w:rFonts w:ascii="Arial Narrow" w:hAnsi="Arial Narrow"/>
      <w:noProof/>
      <w:sz w:val="16"/>
      <w:szCs w:val="24"/>
    </w:rPr>
  </w:style>
  <w:style w:type="character" w:customStyle="1" w:styleId="EndNoteBibliographyTitleChar">
    <w:name w:val="EndNote Bibliography Title Char"/>
    <w:basedOn w:val="TabletextChar"/>
    <w:link w:val="EndNoteBibliographyTitle"/>
    <w:rsid w:val="00B276A2"/>
    <w:rPr>
      <w:rFonts w:ascii="Arial Narrow" w:eastAsia="Times New Roman" w:hAnsi="Arial Narrow" w:cs="Tahoma"/>
      <w:bCs w:val="0"/>
      <w:noProof/>
      <w:color w:val="000000"/>
      <w:sz w:val="16"/>
      <w:szCs w:val="24"/>
      <w:lang w:val="en-AU" w:eastAsia="en-AU"/>
    </w:rPr>
  </w:style>
  <w:style w:type="character" w:styleId="EndnoteReference">
    <w:name w:val="endnote reference"/>
    <w:basedOn w:val="DefaultParagraphFont"/>
    <w:rsid w:val="00B276A2"/>
    <w:rPr>
      <w:vertAlign w:val="superscript"/>
    </w:rPr>
  </w:style>
  <w:style w:type="paragraph" w:styleId="EndnoteText">
    <w:name w:val="endnote text"/>
    <w:basedOn w:val="Normal"/>
    <w:link w:val="EndnoteTextChar"/>
    <w:rsid w:val="00B276A2"/>
    <w:pPr>
      <w:spacing w:after="0"/>
      <w:ind w:left="0"/>
    </w:pPr>
    <w:rPr>
      <w:color w:val="auto"/>
      <w:sz w:val="20"/>
      <w:lang w:eastAsia="en-US"/>
    </w:rPr>
  </w:style>
  <w:style w:type="character" w:customStyle="1" w:styleId="EndnoteTextChar">
    <w:name w:val="Endnote Text Char"/>
    <w:basedOn w:val="DefaultParagraphFont"/>
    <w:link w:val="EndnoteText"/>
    <w:rsid w:val="00B276A2"/>
    <w:rPr>
      <w:rFonts w:ascii="Calibri" w:eastAsia="Times New Roman" w:hAnsi="Calibri" w:cs="Tahoma"/>
      <w:sz w:val="20"/>
      <w:lang w:val="en-AU"/>
    </w:rPr>
  </w:style>
  <w:style w:type="paragraph" w:styleId="EnvelopeAddress">
    <w:name w:val="envelope address"/>
    <w:basedOn w:val="Normal"/>
    <w:semiHidden/>
    <w:unhideWhenUsed/>
    <w:rsid w:val="00B276A2"/>
    <w:pPr>
      <w:framePr w:w="7920" w:h="1980" w:hRule="exact" w:hSpace="180" w:wrap="auto" w:hAnchor="page" w:xAlign="center" w:yAlign="bottom"/>
      <w:ind w:left="2880"/>
    </w:pPr>
    <w:rPr>
      <w:rFonts w:ascii="Cambria" w:eastAsia="PMingLiU" w:hAnsi="Cambria" w:cs="Times New Roman"/>
      <w:sz w:val="24"/>
      <w:szCs w:val="24"/>
    </w:rPr>
  </w:style>
  <w:style w:type="paragraph" w:styleId="EnvelopeReturn">
    <w:name w:val="envelope return"/>
    <w:basedOn w:val="Normal"/>
    <w:semiHidden/>
    <w:unhideWhenUsed/>
    <w:rsid w:val="00B276A2"/>
    <w:rPr>
      <w:rFonts w:ascii="Cambria" w:eastAsia="PMingLiU" w:hAnsi="Cambria" w:cs="Times New Roman"/>
      <w:sz w:val="20"/>
      <w:szCs w:val="20"/>
    </w:rPr>
  </w:style>
  <w:style w:type="character" w:customStyle="1" w:styleId="TableFigNotes18Char">
    <w:name w:val="TableFigNotes+18 Char"/>
    <w:basedOn w:val="TableTextChar0"/>
    <w:link w:val="TableFigNotes18"/>
    <w:uiPriority w:val="4"/>
    <w:rsid w:val="00B276A2"/>
    <w:rPr>
      <w:rFonts w:ascii="Arial Narrow" w:eastAsia="Times New Roman" w:hAnsi="Arial Narrow" w:cs="Tahoma"/>
      <w:color w:val="000000"/>
      <w:sz w:val="16"/>
      <w:szCs w:val="16"/>
      <w:lang w:val="en-AU" w:eastAsia="en-AU"/>
    </w:rPr>
  </w:style>
  <w:style w:type="character" w:customStyle="1" w:styleId="TableFigNotes0Char">
    <w:name w:val="TableFigNotes+0 Char"/>
    <w:basedOn w:val="TableFigNotes18Char"/>
    <w:link w:val="TableFigNotes0"/>
    <w:rsid w:val="00B276A2"/>
    <w:rPr>
      <w:rFonts w:ascii="Arial Narrow" w:eastAsia="Times New Roman" w:hAnsi="Arial Narrow" w:cs="Tahoma"/>
      <w:color w:val="000000"/>
      <w:sz w:val="16"/>
      <w:szCs w:val="16"/>
      <w:lang w:val="en-AU" w:eastAsia="en-AU"/>
    </w:rPr>
  </w:style>
  <w:style w:type="paragraph" w:customStyle="1" w:styleId="ES-notes">
    <w:name w:val="ES-notes"/>
    <w:basedOn w:val="TableFigNotes0"/>
    <w:qFormat/>
    <w:rsid w:val="001A1F57"/>
    <w:pPr>
      <w:ind w:left="0"/>
    </w:pPr>
    <w:rPr>
      <w:sz w:val="18"/>
      <w:szCs w:val="18"/>
    </w:rPr>
  </w:style>
  <w:style w:type="paragraph" w:customStyle="1" w:styleId="Evidencestatements">
    <w:name w:val="Evidence statements"/>
    <w:basedOn w:val="BodyText"/>
    <w:uiPriority w:val="99"/>
    <w:rsid w:val="00B276A2"/>
    <w:pPr>
      <w:autoSpaceDE w:val="0"/>
      <w:autoSpaceDN w:val="0"/>
      <w:adjustRightInd w:val="0"/>
      <w:ind w:right="567"/>
    </w:pPr>
  </w:style>
  <w:style w:type="paragraph" w:customStyle="1" w:styleId="Evidencebullets">
    <w:name w:val="Evidence bullets"/>
    <w:basedOn w:val="Evidencestatements"/>
    <w:uiPriority w:val="99"/>
    <w:rsid w:val="00B276A2"/>
    <w:pPr>
      <w:numPr>
        <w:numId w:val="9"/>
      </w:numPr>
      <w:spacing w:before="240"/>
    </w:pPr>
  </w:style>
  <w:style w:type="paragraph" w:customStyle="1" w:styleId="Evidencematrix">
    <w:name w:val="Evidence matrix"/>
    <w:basedOn w:val="BodyText"/>
    <w:uiPriority w:val="99"/>
    <w:rsid w:val="00B276A2"/>
  </w:style>
  <w:style w:type="paragraph" w:customStyle="1" w:styleId="Evidencenumberedlist">
    <w:name w:val="Evidence numbered list"/>
    <w:basedOn w:val="Evidencebullets"/>
    <w:uiPriority w:val="99"/>
    <w:rsid w:val="00B276A2"/>
    <w:pPr>
      <w:keepLines/>
      <w:numPr>
        <w:numId w:val="10"/>
      </w:numPr>
    </w:pPr>
  </w:style>
  <w:style w:type="paragraph" w:customStyle="1" w:styleId="FigureName0">
    <w:name w:val="FigureName"/>
    <w:basedOn w:val="Normal"/>
    <w:link w:val="FigureNameChar"/>
    <w:rsid w:val="00B276A2"/>
    <w:pPr>
      <w:keepLines/>
      <w:tabs>
        <w:tab w:val="left" w:pos="1800"/>
      </w:tabs>
      <w:spacing w:before="120" w:after="360"/>
      <w:ind w:left="1800" w:hanging="1080"/>
    </w:pPr>
    <w:rPr>
      <w:rFonts w:ascii="Arial Narrow" w:hAnsi="Arial Narrow"/>
      <w:b/>
      <w:bCs/>
    </w:rPr>
  </w:style>
  <w:style w:type="character" w:customStyle="1" w:styleId="FigureNameChar">
    <w:name w:val="FigureName Char"/>
    <w:basedOn w:val="DefaultParagraphFont"/>
    <w:link w:val="FigureName0"/>
    <w:rsid w:val="00B276A2"/>
    <w:rPr>
      <w:rFonts w:ascii="Arial Narrow" w:eastAsia="Times New Roman" w:hAnsi="Arial Narrow" w:cs="Tahoma"/>
      <w:b/>
      <w:bCs/>
      <w:color w:val="000000"/>
      <w:lang w:val="en-AU" w:eastAsia="en-AU"/>
    </w:rPr>
  </w:style>
  <w:style w:type="paragraph" w:customStyle="1" w:styleId="FigureNameBF">
    <w:name w:val="FigureNameBF"/>
    <w:basedOn w:val="FigureName0"/>
    <w:rsid w:val="00B276A2"/>
    <w:pPr>
      <w:keepNext/>
      <w:spacing w:after="120"/>
    </w:pPr>
  </w:style>
  <w:style w:type="paragraph" w:customStyle="1" w:styleId="FigurePara">
    <w:name w:val="FigurePara"/>
    <w:basedOn w:val="Normal"/>
    <w:rsid w:val="00B276A2"/>
    <w:pPr>
      <w:keepNext/>
      <w:spacing w:after="0"/>
    </w:pPr>
  </w:style>
  <w:style w:type="paragraph" w:customStyle="1" w:styleId="Head4">
    <w:name w:val="Head 4"/>
    <w:basedOn w:val="Heading3"/>
    <w:rsid w:val="00B276A2"/>
    <w:pPr>
      <w:numPr>
        <w:ilvl w:val="0"/>
        <w:numId w:val="0"/>
      </w:numPr>
      <w:spacing w:line="360" w:lineRule="auto"/>
    </w:pPr>
    <w:rPr>
      <w:rFonts w:eastAsia="Arial Unicode MS"/>
      <w:b w:val="0"/>
      <w:i/>
      <w:sz w:val="24"/>
    </w:rPr>
  </w:style>
  <w:style w:type="paragraph" w:customStyle="1" w:styleId="Head6">
    <w:name w:val="Head6"/>
    <w:basedOn w:val="Normal"/>
    <w:link w:val="Head6Char"/>
    <w:qFormat/>
    <w:rsid w:val="00B276A2"/>
    <w:pPr>
      <w:keepNext/>
      <w:spacing w:before="240" w:after="60"/>
    </w:pPr>
    <w:rPr>
      <w:rFonts w:ascii="Arial" w:hAnsi="Arial"/>
      <w:i/>
      <w:sz w:val="20"/>
      <w:szCs w:val="26"/>
    </w:rPr>
  </w:style>
  <w:style w:type="character" w:customStyle="1" w:styleId="Head6Char">
    <w:name w:val="Head6 Char"/>
    <w:basedOn w:val="Heading5Char"/>
    <w:link w:val="Head6"/>
    <w:rsid w:val="00B276A2"/>
    <w:rPr>
      <w:rFonts w:ascii="Arial" w:eastAsia="Times New Roman" w:hAnsi="Arial" w:cs="Tahoma"/>
      <w:b w:val="0"/>
      <w:bCs/>
      <w:i/>
      <w:iCs/>
      <w:color w:val="000000"/>
      <w:sz w:val="20"/>
      <w:szCs w:val="26"/>
      <w:lang w:val="en-GB" w:eastAsia="en-AU"/>
    </w:rPr>
  </w:style>
  <w:style w:type="paragraph" w:customStyle="1" w:styleId="Heading1noNum">
    <w:name w:val="Heading 1 noNum"/>
    <w:basedOn w:val="Heading1"/>
    <w:link w:val="Heading1noNumChar"/>
    <w:qFormat/>
    <w:rsid w:val="00B276A2"/>
    <w:pPr>
      <w:numPr>
        <w:numId w:val="0"/>
      </w:numPr>
    </w:pPr>
    <w:rPr>
      <w:rFonts w:eastAsia="MS Mincho"/>
      <w:lang w:eastAsia="ja-JP"/>
    </w:rPr>
  </w:style>
  <w:style w:type="character" w:customStyle="1" w:styleId="Heading1noNumChar">
    <w:name w:val="Heading 1 noNum Char"/>
    <w:basedOn w:val="Heading1Char"/>
    <w:link w:val="Heading1noNum"/>
    <w:rsid w:val="00B276A2"/>
    <w:rPr>
      <w:rFonts w:ascii="Arial" w:eastAsia="MS Mincho" w:hAnsi="Arial" w:cs="Arial"/>
      <w:b/>
      <w:bCs/>
      <w:color w:val="000000"/>
      <w:spacing w:val="40"/>
      <w:kern w:val="28"/>
      <w:sz w:val="36"/>
      <w:szCs w:val="32"/>
      <w:lang w:val="en-AU" w:eastAsia="ja-JP"/>
    </w:rPr>
  </w:style>
  <w:style w:type="paragraph" w:customStyle="1" w:styleId="Heading1a">
    <w:name w:val="Heading 1a"/>
    <w:basedOn w:val="Heading1"/>
    <w:next w:val="Normal"/>
    <w:rsid w:val="00B276A2"/>
    <w:pPr>
      <w:numPr>
        <w:numId w:val="0"/>
      </w:numPr>
      <w:outlineLvl w:val="9"/>
    </w:pPr>
  </w:style>
  <w:style w:type="paragraph" w:customStyle="1" w:styleId="Heading2evidencebox">
    <w:name w:val="Heading 2 evidence box"/>
    <w:basedOn w:val="Normal"/>
    <w:uiPriority w:val="99"/>
    <w:rsid w:val="00B276A2"/>
    <w:pPr>
      <w:keepNext/>
      <w:tabs>
        <w:tab w:val="left" w:pos="720"/>
      </w:tabs>
      <w:spacing w:before="240" w:after="0" w:line="360" w:lineRule="auto"/>
    </w:pPr>
    <w:rPr>
      <w:rFonts w:ascii="Arial" w:eastAsia="MS Mincho" w:hAnsi="Arial" w:cs="Arial"/>
      <w:b/>
      <w:bCs/>
      <w:noProof/>
      <w:kern w:val="32"/>
      <w:szCs w:val="32"/>
    </w:rPr>
  </w:style>
  <w:style w:type="paragraph" w:customStyle="1" w:styleId="Heading2evidenceboxrule">
    <w:name w:val="Heading 2 evidence box + rule"/>
    <w:basedOn w:val="Heading2evidencebox"/>
    <w:uiPriority w:val="99"/>
    <w:rsid w:val="00B276A2"/>
    <w:pPr>
      <w:pBdr>
        <w:top w:val="single" w:sz="4" w:space="12" w:color="auto"/>
      </w:pBdr>
    </w:pPr>
  </w:style>
  <w:style w:type="paragraph" w:customStyle="1" w:styleId="Heading2nonumbers">
    <w:name w:val="Heading 2 no numbers"/>
    <w:basedOn w:val="Normal"/>
    <w:link w:val="Heading2nonumbersChar"/>
    <w:rsid w:val="00B276A2"/>
    <w:pPr>
      <w:keepNext/>
      <w:tabs>
        <w:tab w:val="left" w:pos="720"/>
      </w:tabs>
      <w:spacing w:before="240" w:after="200"/>
      <w:ind w:left="0"/>
      <w:outlineLvl w:val="1"/>
    </w:pPr>
    <w:rPr>
      <w:rFonts w:ascii="Arial" w:eastAsia="Arial Unicode MS" w:hAnsi="Arial" w:cs="Arial"/>
      <w:b/>
      <w:bCs/>
      <w:noProof/>
      <w:kern w:val="32"/>
      <w:szCs w:val="32"/>
    </w:rPr>
  </w:style>
  <w:style w:type="character" w:customStyle="1" w:styleId="Heading2nonumbersChar">
    <w:name w:val="Heading 2 no numbers Char"/>
    <w:basedOn w:val="DefaultParagraphFont"/>
    <w:link w:val="Heading2nonumbers"/>
    <w:rsid w:val="00B276A2"/>
    <w:rPr>
      <w:rFonts w:ascii="Arial" w:eastAsia="Arial Unicode MS" w:hAnsi="Arial" w:cs="Arial"/>
      <w:b/>
      <w:bCs/>
      <w:noProof/>
      <w:color w:val="000000"/>
      <w:kern w:val="32"/>
      <w:szCs w:val="32"/>
      <w:lang w:val="en-AU" w:eastAsia="en-AU"/>
    </w:rPr>
  </w:style>
  <w:style w:type="paragraph" w:customStyle="1" w:styleId="Heading2question">
    <w:name w:val="Heading 2 question"/>
    <w:basedOn w:val="Heading2"/>
    <w:uiPriority w:val="99"/>
    <w:rsid w:val="00B276A2"/>
    <w:pPr>
      <w:numPr>
        <w:ilvl w:val="0"/>
        <w:numId w:val="0"/>
      </w:numPr>
      <w:tabs>
        <w:tab w:val="left" w:pos="720"/>
      </w:tabs>
    </w:pPr>
    <w:rPr>
      <w:rFonts w:eastAsia="MS Mincho"/>
      <w:b w:val="0"/>
      <w:iCs w:val="0"/>
      <w:noProof/>
      <w:kern w:val="32"/>
      <w:sz w:val="22"/>
      <w:szCs w:val="32"/>
    </w:rPr>
  </w:style>
  <w:style w:type="paragraph" w:customStyle="1" w:styleId="Heading2a">
    <w:name w:val="Heading 2a"/>
    <w:basedOn w:val="Heading2"/>
    <w:next w:val="Normal"/>
    <w:rsid w:val="00B276A2"/>
    <w:pPr>
      <w:numPr>
        <w:ilvl w:val="0"/>
        <w:numId w:val="0"/>
      </w:numPr>
      <w:outlineLvl w:val="9"/>
    </w:pPr>
  </w:style>
  <w:style w:type="paragraph" w:customStyle="1" w:styleId="Heading3evidencebox">
    <w:name w:val="Heading 3 evidence box"/>
    <w:basedOn w:val="Heading3"/>
    <w:link w:val="Heading3evidenceboxChar"/>
    <w:uiPriority w:val="99"/>
    <w:rsid w:val="00B276A2"/>
    <w:pPr>
      <w:numPr>
        <w:ilvl w:val="0"/>
        <w:numId w:val="0"/>
      </w:numPr>
      <w:tabs>
        <w:tab w:val="left" w:pos="1134"/>
      </w:tabs>
    </w:pPr>
    <w:rPr>
      <w:rFonts w:ascii="Arial Bold" w:eastAsia="MS Mincho" w:hAnsi="Arial Bold"/>
      <w:sz w:val="20"/>
      <w:lang w:eastAsia="ja-JP"/>
    </w:rPr>
  </w:style>
  <w:style w:type="character" w:customStyle="1" w:styleId="Heading3evidenceboxChar">
    <w:name w:val="Heading 3 evidence box Char"/>
    <w:basedOn w:val="Heading3Char"/>
    <w:link w:val="Heading3evidencebox"/>
    <w:uiPriority w:val="99"/>
    <w:locked/>
    <w:rsid w:val="00B276A2"/>
    <w:rPr>
      <w:rFonts w:ascii="Arial Bold" w:eastAsia="MS Mincho" w:hAnsi="Arial Bold" w:cs="Arial"/>
      <w:b/>
      <w:bCs/>
      <w:color w:val="000000"/>
      <w:sz w:val="20"/>
      <w:szCs w:val="26"/>
      <w:lang w:val="en-AU" w:eastAsia="ja-JP"/>
    </w:rPr>
  </w:style>
  <w:style w:type="paragraph" w:customStyle="1" w:styleId="Heading3a">
    <w:name w:val="Heading 3a"/>
    <w:basedOn w:val="Heading3"/>
    <w:next w:val="Normal"/>
    <w:rsid w:val="00B276A2"/>
    <w:pPr>
      <w:numPr>
        <w:ilvl w:val="0"/>
        <w:numId w:val="0"/>
      </w:numPr>
      <w:outlineLvl w:val="9"/>
    </w:pPr>
  </w:style>
  <w:style w:type="paragraph" w:styleId="HTMLAddress">
    <w:name w:val="HTML Address"/>
    <w:basedOn w:val="Normal"/>
    <w:link w:val="HTMLAddressChar"/>
    <w:semiHidden/>
    <w:unhideWhenUsed/>
    <w:rsid w:val="00B276A2"/>
    <w:rPr>
      <w:i/>
      <w:iCs/>
    </w:rPr>
  </w:style>
  <w:style w:type="character" w:customStyle="1" w:styleId="HTMLAddressChar">
    <w:name w:val="HTML Address Char"/>
    <w:basedOn w:val="DefaultParagraphFont"/>
    <w:link w:val="HTMLAddress"/>
    <w:semiHidden/>
    <w:rsid w:val="00B276A2"/>
    <w:rPr>
      <w:rFonts w:ascii="Calibri" w:eastAsia="Times New Roman" w:hAnsi="Calibri" w:cs="Tahoma"/>
      <w:i/>
      <w:iCs/>
      <w:color w:val="000000"/>
      <w:lang w:val="en-AU" w:eastAsia="en-AU"/>
    </w:rPr>
  </w:style>
  <w:style w:type="paragraph" w:styleId="HTMLPreformatted">
    <w:name w:val="HTML Preformatted"/>
    <w:basedOn w:val="Normal"/>
    <w:link w:val="HTMLPreformattedChar"/>
    <w:semiHidden/>
    <w:unhideWhenUsed/>
    <w:rsid w:val="00B276A2"/>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B276A2"/>
    <w:rPr>
      <w:rFonts w:ascii="Courier New" w:eastAsia="Times New Roman" w:hAnsi="Courier New" w:cs="Courier New"/>
      <w:color w:val="000000"/>
      <w:sz w:val="20"/>
      <w:szCs w:val="20"/>
      <w:lang w:val="en-AU" w:eastAsia="en-AU"/>
    </w:rPr>
  </w:style>
  <w:style w:type="paragraph" w:styleId="Index1">
    <w:name w:val="index 1"/>
    <w:basedOn w:val="Normal"/>
    <w:next w:val="Normal"/>
    <w:autoRedefine/>
    <w:rsid w:val="00B276A2"/>
    <w:pPr>
      <w:spacing w:after="0"/>
      <w:ind w:left="936" w:hanging="216"/>
    </w:pPr>
    <w:rPr>
      <w:noProof/>
    </w:rPr>
  </w:style>
  <w:style w:type="paragraph" w:styleId="Index2">
    <w:name w:val="index 2"/>
    <w:basedOn w:val="Normal"/>
    <w:next w:val="Normal"/>
    <w:autoRedefine/>
    <w:rsid w:val="00B276A2"/>
    <w:pPr>
      <w:spacing w:after="0"/>
      <w:ind w:left="1152" w:hanging="216"/>
    </w:pPr>
    <w:rPr>
      <w:noProof/>
    </w:rPr>
  </w:style>
  <w:style w:type="paragraph" w:styleId="Index3">
    <w:name w:val="index 3"/>
    <w:basedOn w:val="Normal"/>
    <w:next w:val="Normal"/>
    <w:autoRedefine/>
    <w:semiHidden/>
    <w:unhideWhenUsed/>
    <w:rsid w:val="00B276A2"/>
    <w:pPr>
      <w:ind w:left="660" w:hanging="220"/>
    </w:pPr>
  </w:style>
  <w:style w:type="paragraph" w:styleId="Index4">
    <w:name w:val="index 4"/>
    <w:basedOn w:val="Normal"/>
    <w:next w:val="Normal"/>
    <w:autoRedefine/>
    <w:semiHidden/>
    <w:unhideWhenUsed/>
    <w:rsid w:val="00B276A2"/>
    <w:pPr>
      <w:ind w:left="880" w:hanging="220"/>
    </w:pPr>
  </w:style>
  <w:style w:type="paragraph" w:styleId="Index5">
    <w:name w:val="index 5"/>
    <w:basedOn w:val="Normal"/>
    <w:next w:val="Normal"/>
    <w:autoRedefine/>
    <w:semiHidden/>
    <w:unhideWhenUsed/>
    <w:rsid w:val="00B276A2"/>
    <w:pPr>
      <w:ind w:left="1100" w:hanging="220"/>
    </w:pPr>
  </w:style>
  <w:style w:type="paragraph" w:styleId="Index6">
    <w:name w:val="index 6"/>
    <w:basedOn w:val="Normal"/>
    <w:next w:val="Normal"/>
    <w:autoRedefine/>
    <w:semiHidden/>
    <w:unhideWhenUsed/>
    <w:rsid w:val="00B276A2"/>
    <w:pPr>
      <w:ind w:left="1320" w:hanging="220"/>
    </w:pPr>
  </w:style>
  <w:style w:type="paragraph" w:styleId="Index7">
    <w:name w:val="index 7"/>
    <w:basedOn w:val="Normal"/>
    <w:next w:val="Normal"/>
    <w:autoRedefine/>
    <w:semiHidden/>
    <w:unhideWhenUsed/>
    <w:rsid w:val="00B276A2"/>
    <w:pPr>
      <w:ind w:left="1540" w:hanging="220"/>
    </w:pPr>
  </w:style>
  <w:style w:type="paragraph" w:styleId="Index8">
    <w:name w:val="index 8"/>
    <w:basedOn w:val="Normal"/>
    <w:next w:val="Normal"/>
    <w:autoRedefine/>
    <w:semiHidden/>
    <w:unhideWhenUsed/>
    <w:rsid w:val="00B276A2"/>
    <w:pPr>
      <w:ind w:left="1760" w:hanging="220"/>
    </w:pPr>
  </w:style>
  <w:style w:type="paragraph" w:styleId="Index9">
    <w:name w:val="index 9"/>
    <w:basedOn w:val="Normal"/>
    <w:next w:val="Normal"/>
    <w:autoRedefine/>
    <w:semiHidden/>
    <w:unhideWhenUsed/>
    <w:rsid w:val="00B276A2"/>
    <w:pPr>
      <w:ind w:left="1980" w:hanging="220"/>
    </w:pPr>
  </w:style>
  <w:style w:type="paragraph" w:styleId="IndexHeading">
    <w:name w:val="index heading"/>
    <w:basedOn w:val="Normal"/>
    <w:next w:val="Index1"/>
    <w:semiHidden/>
    <w:unhideWhenUsed/>
    <w:rsid w:val="00B276A2"/>
    <w:rPr>
      <w:rFonts w:ascii="Cambria" w:eastAsia="PMingLiU" w:hAnsi="Cambria" w:cs="Times New Roman"/>
      <w:b/>
      <w:bCs/>
    </w:rPr>
  </w:style>
  <w:style w:type="paragraph" w:styleId="IntenseQuote">
    <w:name w:val="Intense Quote"/>
    <w:basedOn w:val="Normal"/>
    <w:next w:val="Normal"/>
    <w:link w:val="IntenseQuoteChar"/>
    <w:uiPriority w:val="30"/>
    <w:qFormat/>
    <w:rsid w:val="00B276A2"/>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B276A2"/>
    <w:rPr>
      <w:rFonts w:ascii="Calibri" w:eastAsia="Times New Roman" w:hAnsi="Calibri" w:cs="Tahoma"/>
      <w:b/>
      <w:bCs/>
      <w:i/>
      <w:iCs/>
      <w:color w:val="4F81BD"/>
      <w:lang w:val="en-AU" w:eastAsia="en-AU"/>
    </w:rPr>
  </w:style>
  <w:style w:type="character" w:customStyle="1" w:styleId="jrnl">
    <w:name w:val="jrnl"/>
    <w:basedOn w:val="DefaultParagraphFont"/>
    <w:rsid w:val="00B276A2"/>
  </w:style>
  <w:style w:type="paragraph" w:styleId="List">
    <w:name w:val="List"/>
    <w:basedOn w:val="Normal"/>
    <w:semiHidden/>
    <w:unhideWhenUsed/>
    <w:rsid w:val="00B276A2"/>
    <w:pPr>
      <w:ind w:left="283" w:hanging="283"/>
      <w:contextualSpacing/>
    </w:pPr>
  </w:style>
  <w:style w:type="paragraph" w:styleId="List2">
    <w:name w:val="List 2"/>
    <w:basedOn w:val="Normal"/>
    <w:semiHidden/>
    <w:unhideWhenUsed/>
    <w:rsid w:val="00B276A2"/>
    <w:pPr>
      <w:ind w:left="566" w:hanging="283"/>
      <w:contextualSpacing/>
    </w:pPr>
  </w:style>
  <w:style w:type="paragraph" w:styleId="List3">
    <w:name w:val="List 3"/>
    <w:basedOn w:val="Normal"/>
    <w:semiHidden/>
    <w:unhideWhenUsed/>
    <w:rsid w:val="00B276A2"/>
    <w:pPr>
      <w:ind w:left="849" w:hanging="283"/>
      <w:contextualSpacing/>
    </w:pPr>
  </w:style>
  <w:style w:type="paragraph" w:styleId="List4">
    <w:name w:val="List 4"/>
    <w:basedOn w:val="Normal"/>
    <w:semiHidden/>
    <w:unhideWhenUsed/>
    <w:rsid w:val="00B276A2"/>
    <w:pPr>
      <w:ind w:left="1132" w:hanging="283"/>
      <w:contextualSpacing/>
    </w:pPr>
  </w:style>
  <w:style w:type="paragraph" w:styleId="List5">
    <w:name w:val="List 5"/>
    <w:basedOn w:val="Normal"/>
    <w:semiHidden/>
    <w:unhideWhenUsed/>
    <w:rsid w:val="00B276A2"/>
    <w:pPr>
      <w:ind w:left="1415" w:hanging="283"/>
      <w:contextualSpacing/>
    </w:pPr>
  </w:style>
  <w:style w:type="paragraph" w:customStyle="1" w:styleId="listbody">
    <w:name w:val="list body"/>
    <w:basedOn w:val="Normal"/>
    <w:link w:val="listbodyChar"/>
    <w:qFormat/>
    <w:rsid w:val="00B276A2"/>
    <w:pPr>
      <w:numPr>
        <w:numId w:val="13"/>
      </w:numPr>
      <w:spacing w:after="0"/>
    </w:pPr>
    <w:rPr>
      <w:lang w:val="en-GB" w:eastAsia="en-GB"/>
    </w:rPr>
  </w:style>
  <w:style w:type="character" w:customStyle="1" w:styleId="listbodyChar">
    <w:name w:val="list body Char"/>
    <w:basedOn w:val="DefaultParagraphFont"/>
    <w:link w:val="listbody"/>
    <w:rsid w:val="00B276A2"/>
    <w:rPr>
      <w:rFonts w:ascii="Calibri" w:eastAsia="Times New Roman" w:hAnsi="Calibri" w:cs="Tahoma"/>
      <w:color w:val="000000"/>
      <w:lang w:val="en-GB" w:eastAsia="en-GB"/>
    </w:rPr>
  </w:style>
  <w:style w:type="paragraph" w:styleId="ListBullet">
    <w:name w:val="List Bullet"/>
    <w:basedOn w:val="Normal"/>
    <w:unhideWhenUsed/>
    <w:rsid w:val="00B276A2"/>
    <w:pPr>
      <w:numPr>
        <w:numId w:val="14"/>
      </w:numPr>
      <w:contextualSpacing/>
    </w:pPr>
  </w:style>
  <w:style w:type="paragraph" w:styleId="ListBullet3">
    <w:name w:val="List Bullet 3"/>
    <w:basedOn w:val="Normal"/>
    <w:semiHidden/>
    <w:unhideWhenUsed/>
    <w:rsid w:val="00B276A2"/>
    <w:pPr>
      <w:numPr>
        <w:numId w:val="16"/>
      </w:numPr>
      <w:contextualSpacing/>
    </w:pPr>
  </w:style>
  <w:style w:type="paragraph" w:styleId="ListBullet4">
    <w:name w:val="List Bullet 4"/>
    <w:basedOn w:val="Normal"/>
    <w:semiHidden/>
    <w:unhideWhenUsed/>
    <w:rsid w:val="00B276A2"/>
    <w:pPr>
      <w:numPr>
        <w:numId w:val="17"/>
      </w:numPr>
      <w:contextualSpacing/>
    </w:pPr>
  </w:style>
  <w:style w:type="paragraph" w:styleId="ListBullet5">
    <w:name w:val="List Bullet 5"/>
    <w:basedOn w:val="Normal"/>
    <w:semiHidden/>
    <w:unhideWhenUsed/>
    <w:rsid w:val="00B276A2"/>
    <w:pPr>
      <w:numPr>
        <w:numId w:val="18"/>
      </w:numPr>
      <w:contextualSpacing/>
    </w:pPr>
  </w:style>
  <w:style w:type="paragraph" w:styleId="ListContinue">
    <w:name w:val="List Continue"/>
    <w:basedOn w:val="Normal"/>
    <w:semiHidden/>
    <w:unhideWhenUsed/>
    <w:rsid w:val="00B276A2"/>
    <w:pPr>
      <w:spacing w:after="120"/>
      <w:ind w:left="283"/>
      <w:contextualSpacing/>
    </w:pPr>
  </w:style>
  <w:style w:type="paragraph" w:styleId="ListContinue2">
    <w:name w:val="List Continue 2"/>
    <w:basedOn w:val="Normal"/>
    <w:semiHidden/>
    <w:unhideWhenUsed/>
    <w:rsid w:val="00B276A2"/>
    <w:pPr>
      <w:spacing w:after="120"/>
      <w:ind w:left="566"/>
      <w:contextualSpacing/>
    </w:pPr>
  </w:style>
  <w:style w:type="paragraph" w:styleId="ListContinue3">
    <w:name w:val="List Continue 3"/>
    <w:basedOn w:val="Normal"/>
    <w:semiHidden/>
    <w:unhideWhenUsed/>
    <w:rsid w:val="00B276A2"/>
    <w:pPr>
      <w:spacing w:after="120"/>
      <w:ind w:left="849"/>
      <w:contextualSpacing/>
    </w:pPr>
  </w:style>
  <w:style w:type="paragraph" w:styleId="ListContinue4">
    <w:name w:val="List Continue 4"/>
    <w:basedOn w:val="Normal"/>
    <w:semiHidden/>
    <w:unhideWhenUsed/>
    <w:rsid w:val="00B276A2"/>
    <w:pPr>
      <w:spacing w:after="120"/>
      <w:ind w:left="1132"/>
      <w:contextualSpacing/>
    </w:pPr>
  </w:style>
  <w:style w:type="paragraph" w:styleId="ListContinue5">
    <w:name w:val="List Continue 5"/>
    <w:basedOn w:val="Normal"/>
    <w:semiHidden/>
    <w:unhideWhenUsed/>
    <w:rsid w:val="00B276A2"/>
    <w:pPr>
      <w:spacing w:after="120"/>
      <w:ind w:left="1415"/>
      <w:contextualSpacing/>
    </w:pPr>
  </w:style>
  <w:style w:type="paragraph" w:styleId="ListNumber">
    <w:name w:val="List Number"/>
    <w:basedOn w:val="Normal"/>
    <w:link w:val="ListNumberChar"/>
    <w:uiPriority w:val="99"/>
    <w:unhideWhenUsed/>
    <w:rsid w:val="00B276A2"/>
    <w:pPr>
      <w:numPr>
        <w:numId w:val="19"/>
      </w:numPr>
      <w:contextualSpacing/>
    </w:pPr>
  </w:style>
  <w:style w:type="character" w:customStyle="1" w:styleId="ListNumberChar">
    <w:name w:val="List Number Char"/>
    <w:basedOn w:val="DefaultParagraphFont"/>
    <w:link w:val="ListNumber"/>
    <w:uiPriority w:val="99"/>
    <w:rsid w:val="00B276A2"/>
    <w:rPr>
      <w:rFonts w:ascii="Calibri" w:eastAsia="Times New Roman" w:hAnsi="Calibri" w:cs="Tahoma"/>
      <w:color w:val="000000"/>
      <w:lang w:val="en-AU" w:eastAsia="en-AU"/>
    </w:rPr>
  </w:style>
  <w:style w:type="paragraph" w:styleId="ListNumber2">
    <w:name w:val="List Number 2"/>
    <w:basedOn w:val="Normal"/>
    <w:unhideWhenUsed/>
    <w:rsid w:val="00B276A2"/>
    <w:pPr>
      <w:numPr>
        <w:numId w:val="20"/>
      </w:numPr>
      <w:contextualSpacing/>
    </w:pPr>
  </w:style>
  <w:style w:type="paragraph" w:styleId="ListNumber4">
    <w:name w:val="List Number 4"/>
    <w:basedOn w:val="Normal"/>
    <w:semiHidden/>
    <w:unhideWhenUsed/>
    <w:rsid w:val="00B276A2"/>
    <w:pPr>
      <w:numPr>
        <w:numId w:val="22"/>
      </w:numPr>
      <w:contextualSpacing/>
    </w:pPr>
  </w:style>
  <w:style w:type="paragraph" w:styleId="ListNumber5">
    <w:name w:val="List Number 5"/>
    <w:basedOn w:val="Normal"/>
    <w:semiHidden/>
    <w:unhideWhenUsed/>
    <w:rsid w:val="00B276A2"/>
    <w:pPr>
      <w:numPr>
        <w:numId w:val="23"/>
      </w:numPr>
      <w:contextualSpacing/>
    </w:pPr>
  </w:style>
  <w:style w:type="paragraph" w:styleId="MacroText">
    <w:name w:val="macro"/>
    <w:link w:val="MacroTextChar"/>
    <w:semiHidden/>
    <w:unhideWhenUsed/>
    <w:rsid w:val="00B276A2"/>
    <w:pPr>
      <w:tabs>
        <w:tab w:val="left" w:pos="480"/>
        <w:tab w:val="left" w:pos="960"/>
        <w:tab w:val="left" w:pos="1440"/>
        <w:tab w:val="left" w:pos="1920"/>
        <w:tab w:val="left" w:pos="2400"/>
        <w:tab w:val="left" w:pos="2880"/>
        <w:tab w:val="left" w:pos="3360"/>
        <w:tab w:val="left" w:pos="3840"/>
        <w:tab w:val="left" w:pos="4320"/>
      </w:tabs>
      <w:spacing w:after="240" w:line="240" w:lineRule="auto"/>
      <w:ind w:left="720"/>
    </w:pPr>
    <w:rPr>
      <w:rFonts w:ascii="Courier New" w:eastAsia="Times New Roman" w:hAnsi="Courier New" w:cs="Courier New"/>
      <w:color w:val="000000"/>
      <w:sz w:val="20"/>
      <w:szCs w:val="20"/>
      <w:lang w:val="en-AU" w:eastAsia="en-AU"/>
    </w:rPr>
  </w:style>
  <w:style w:type="character" w:customStyle="1" w:styleId="MacroTextChar">
    <w:name w:val="Macro Text Char"/>
    <w:basedOn w:val="DefaultParagraphFont"/>
    <w:link w:val="MacroText"/>
    <w:semiHidden/>
    <w:rsid w:val="00B276A2"/>
    <w:rPr>
      <w:rFonts w:ascii="Courier New" w:eastAsia="Times New Roman" w:hAnsi="Courier New" w:cs="Courier New"/>
      <w:color w:val="000000"/>
      <w:sz w:val="20"/>
      <w:szCs w:val="20"/>
      <w:lang w:val="en-AU" w:eastAsia="en-AU"/>
    </w:rPr>
  </w:style>
  <w:style w:type="paragraph" w:customStyle="1" w:styleId="Maintitle">
    <w:name w:val="Main title"/>
    <w:basedOn w:val="Normal"/>
    <w:semiHidden/>
    <w:unhideWhenUsed/>
    <w:rsid w:val="00B276A2"/>
    <w:pPr>
      <w:spacing w:before="360" w:after="360"/>
    </w:pPr>
    <w:rPr>
      <w:rFonts w:ascii="Century Gothic" w:hAnsi="Century Gothic"/>
      <w:b/>
      <w:sz w:val="96"/>
      <w:szCs w:val="40"/>
    </w:rPr>
  </w:style>
  <w:style w:type="paragraph" w:styleId="MessageHeader">
    <w:name w:val="Message Header"/>
    <w:basedOn w:val="Normal"/>
    <w:link w:val="MessageHeaderChar"/>
    <w:rsid w:val="00B276A2"/>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PMingLiU" w:hAnsi="Cambria" w:cs="Times New Roman"/>
      <w:sz w:val="24"/>
      <w:szCs w:val="24"/>
    </w:rPr>
  </w:style>
  <w:style w:type="character" w:customStyle="1" w:styleId="MessageHeaderChar">
    <w:name w:val="Message Header Char"/>
    <w:basedOn w:val="DefaultParagraphFont"/>
    <w:link w:val="MessageHeader"/>
    <w:rsid w:val="00B276A2"/>
    <w:rPr>
      <w:rFonts w:ascii="Cambria" w:eastAsia="PMingLiU" w:hAnsi="Cambria" w:cs="Times New Roman"/>
      <w:color w:val="000000"/>
      <w:sz w:val="24"/>
      <w:szCs w:val="24"/>
      <w:shd w:val="pct20" w:color="auto" w:fill="auto"/>
      <w:lang w:val="en-AU" w:eastAsia="en-AU"/>
    </w:rPr>
  </w:style>
  <w:style w:type="paragraph" w:styleId="NoSpacing">
    <w:name w:val="No Spacing"/>
    <w:uiPriority w:val="1"/>
    <w:qFormat/>
    <w:rsid w:val="00B276A2"/>
    <w:pPr>
      <w:spacing w:after="0" w:line="240" w:lineRule="auto"/>
      <w:ind w:left="720"/>
    </w:pPr>
    <w:rPr>
      <w:rFonts w:ascii="Calibri" w:eastAsia="Times New Roman" w:hAnsi="Calibri" w:cs="Tahoma"/>
      <w:color w:val="000000"/>
      <w:lang w:val="en-AU" w:eastAsia="en-AU"/>
    </w:rPr>
  </w:style>
  <w:style w:type="paragraph" w:customStyle="1" w:styleId="Normal-aftertable">
    <w:name w:val="Normal - after table"/>
    <w:basedOn w:val="Normal"/>
    <w:qFormat/>
    <w:rsid w:val="00B276A2"/>
    <w:pPr>
      <w:spacing w:before="240"/>
    </w:pPr>
  </w:style>
  <w:style w:type="paragraph" w:customStyle="1" w:styleId="Normal-noindent">
    <w:name w:val="Normal - no indent"/>
    <w:basedOn w:val="Normal"/>
    <w:uiPriority w:val="99"/>
    <w:qFormat/>
    <w:rsid w:val="00B276A2"/>
    <w:pPr>
      <w:ind w:left="0"/>
    </w:pPr>
  </w:style>
  <w:style w:type="paragraph" w:customStyle="1" w:styleId="Normalbeforebullet">
    <w:name w:val="Normal (before bullet)"/>
    <w:basedOn w:val="Normal"/>
    <w:rsid w:val="00B276A2"/>
    <w:pPr>
      <w:keepNext/>
      <w:spacing w:after="120"/>
    </w:pPr>
  </w:style>
  <w:style w:type="paragraph" w:customStyle="1" w:styleId="Normalnoindent">
    <w:name w:val="Normal (no indent)"/>
    <w:basedOn w:val="Normal"/>
    <w:qFormat/>
    <w:rsid w:val="00B276A2"/>
    <w:pPr>
      <w:ind w:left="0"/>
    </w:pPr>
  </w:style>
  <w:style w:type="paragraph" w:styleId="NormalWeb">
    <w:name w:val="Normal (Web)"/>
    <w:basedOn w:val="Normal"/>
    <w:uiPriority w:val="99"/>
    <w:rsid w:val="00B276A2"/>
    <w:pPr>
      <w:spacing w:after="102"/>
      <w:ind w:left="0"/>
    </w:pPr>
    <w:rPr>
      <w:rFonts w:ascii="Times New Roman" w:hAnsi="Times New Roman" w:cs="Times New Roman"/>
      <w:color w:val="auto"/>
      <w:sz w:val="24"/>
      <w:szCs w:val="24"/>
    </w:rPr>
  </w:style>
  <w:style w:type="paragraph" w:styleId="NormalIndent">
    <w:name w:val="Normal Indent"/>
    <w:basedOn w:val="Normal"/>
    <w:rsid w:val="00B276A2"/>
  </w:style>
  <w:style w:type="paragraph" w:styleId="NoteHeading">
    <w:name w:val="Note Heading"/>
    <w:basedOn w:val="Normal"/>
    <w:next w:val="Normal"/>
    <w:link w:val="NoteHeadingChar"/>
    <w:rsid w:val="00B276A2"/>
  </w:style>
  <w:style w:type="character" w:customStyle="1" w:styleId="NoteHeadingChar">
    <w:name w:val="Note Heading Char"/>
    <w:basedOn w:val="DefaultParagraphFont"/>
    <w:link w:val="NoteHeading"/>
    <w:rsid w:val="00B276A2"/>
    <w:rPr>
      <w:rFonts w:ascii="Calibri" w:eastAsia="Times New Roman" w:hAnsi="Calibri" w:cs="Tahoma"/>
      <w:color w:val="000000"/>
      <w:lang w:val="en-AU" w:eastAsia="en-AU"/>
    </w:rPr>
  </w:style>
  <w:style w:type="paragraph" w:customStyle="1" w:styleId="Nothing">
    <w:name w:val="Nothing"/>
    <w:basedOn w:val="Normal"/>
    <w:uiPriority w:val="99"/>
    <w:rsid w:val="00B276A2"/>
    <w:pPr>
      <w:tabs>
        <w:tab w:val="center" w:pos="4320"/>
        <w:tab w:val="right" w:pos="8640"/>
      </w:tabs>
    </w:pPr>
    <w:rPr>
      <w:rFonts w:ascii="Arial Narrow" w:eastAsia="MS Mincho" w:hAnsi="Arial Narrow" w:cs="Arial"/>
      <w:sz w:val="18"/>
      <w:szCs w:val="24"/>
      <w:lang w:eastAsia="ja-JP"/>
    </w:rPr>
  </w:style>
  <w:style w:type="paragraph" w:customStyle="1" w:styleId="NumberList">
    <w:name w:val="NumberList"/>
    <w:basedOn w:val="Normal"/>
    <w:rsid w:val="00B276A2"/>
    <w:pPr>
      <w:tabs>
        <w:tab w:val="left" w:pos="1080"/>
      </w:tabs>
      <w:ind w:left="1080" w:hanging="360"/>
    </w:pPr>
  </w:style>
  <w:style w:type="paragraph" w:customStyle="1" w:styleId="PartTitle">
    <w:name w:val="PartTitle"/>
    <w:basedOn w:val="Normal"/>
    <w:rsid w:val="00B276A2"/>
    <w:pPr>
      <w:spacing w:before="240" w:after="60"/>
      <w:jc w:val="center"/>
    </w:pPr>
    <w:rPr>
      <w:rFonts w:ascii="Arial" w:hAnsi="Arial" w:cs="Arial"/>
      <w:b/>
      <w:bCs/>
      <w:sz w:val="40"/>
    </w:rPr>
  </w:style>
  <w:style w:type="paragraph" w:styleId="PlainText">
    <w:name w:val="Plain Text"/>
    <w:basedOn w:val="Normal"/>
    <w:link w:val="PlainTextChar"/>
    <w:rsid w:val="00B276A2"/>
    <w:rPr>
      <w:rFonts w:ascii="Courier New" w:hAnsi="Courier New" w:cs="Courier New"/>
      <w:sz w:val="20"/>
      <w:szCs w:val="20"/>
    </w:rPr>
  </w:style>
  <w:style w:type="character" w:customStyle="1" w:styleId="PlainTextChar">
    <w:name w:val="Plain Text Char"/>
    <w:basedOn w:val="DefaultParagraphFont"/>
    <w:link w:val="PlainText"/>
    <w:rsid w:val="00B276A2"/>
    <w:rPr>
      <w:rFonts w:ascii="Courier New" w:eastAsia="Times New Roman" w:hAnsi="Courier New" w:cs="Courier New"/>
      <w:color w:val="000000"/>
      <w:sz w:val="20"/>
      <w:szCs w:val="20"/>
      <w:lang w:val="en-AU" w:eastAsia="en-AU"/>
    </w:rPr>
  </w:style>
  <w:style w:type="paragraph" w:customStyle="1" w:styleId="Poem">
    <w:name w:val="Poem"/>
    <w:basedOn w:val="Normal"/>
    <w:rsid w:val="00B276A2"/>
    <w:pPr>
      <w:keepNext/>
      <w:tabs>
        <w:tab w:val="left" w:pos="1800"/>
      </w:tabs>
      <w:spacing w:before="120" w:after="120"/>
      <w:ind w:left="1440" w:right="1440"/>
    </w:pPr>
    <w:rPr>
      <w:rFonts w:ascii="Arial Narrow" w:hAnsi="Arial Narrow"/>
      <w:b/>
      <w:bCs/>
      <w:szCs w:val="21"/>
      <w:lang w:val="en-GB" w:eastAsia="en-GB"/>
    </w:rPr>
  </w:style>
  <w:style w:type="paragraph" w:customStyle="1" w:styleId="PoemEnd">
    <w:name w:val="Poem End"/>
    <w:basedOn w:val="Normal"/>
    <w:rsid w:val="00B276A2"/>
    <w:pPr>
      <w:keepNext/>
      <w:tabs>
        <w:tab w:val="left" w:pos="1800"/>
      </w:tabs>
      <w:spacing w:after="0"/>
      <w:ind w:left="1440" w:right="1440" w:firstLine="216"/>
    </w:pPr>
    <w:rPr>
      <w:rFonts w:ascii="Arial Narrow" w:hAnsi="Arial Narrow"/>
      <w:b/>
      <w:bCs/>
      <w:szCs w:val="21"/>
      <w:lang w:val="en-GB" w:eastAsia="en-GB"/>
    </w:rPr>
  </w:style>
  <w:style w:type="paragraph" w:customStyle="1" w:styleId="PoemEndNI">
    <w:name w:val="Poem End NI"/>
    <w:basedOn w:val="Normal"/>
    <w:rsid w:val="00B276A2"/>
    <w:pPr>
      <w:keepNext/>
      <w:tabs>
        <w:tab w:val="left" w:pos="1800"/>
      </w:tabs>
      <w:spacing w:after="0"/>
      <w:ind w:left="1440" w:right="1440"/>
    </w:pPr>
    <w:rPr>
      <w:rFonts w:ascii="Arial Narrow" w:hAnsi="Arial Narrow"/>
      <w:b/>
      <w:bCs/>
      <w:szCs w:val="21"/>
      <w:lang w:val="en-GB" w:eastAsia="en-GB"/>
    </w:rPr>
  </w:style>
  <w:style w:type="paragraph" w:customStyle="1" w:styleId="PoemFirstNI">
    <w:name w:val="Poem First NI"/>
    <w:basedOn w:val="Normal"/>
    <w:rsid w:val="00B276A2"/>
    <w:pPr>
      <w:keepNext/>
      <w:tabs>
        <w:tab w:val="left" w:pos="1800"/>
      </w:tabs>
      <w:spacing w:before="120" w:after="0"/>
      <w:ind w:left="1440" w:right="1440"/>
    </w:pPr>
    <w:rPr>
      <w:rFonts w:ascii="Arial Narrow" w:hAnsi="Arial Narrow"/>
      <w:b/>
      <w:bCs/>
      <w:szCs w:val="21"/>
      <w:lang w:val="en-GB" w:eastAsia="en-GB"/>
    </w:rPr>
  </w:style>
  <w:style w:type="paragraph" w:customStyle="1" w:styleId="PoemLast">
    <w:name w:val="Poem Last"/>
    <w:basedOn w:val="Normal"/>
    <w:rsid w:val="00B276A2"/>
    <w:pPr>
      <w:keepNext/>
      <w:tabs>
        <w:tab w:val="left" w:pos="1800"/>
      </w:tabs>
      <w:spacing w:after="120"/>
      <w:ind w:left="1440" w:right="1440" w:firstLine="216"/>
    </w:pPr>
    <w:rPr>
      <w:rFonts w:ascii="Arial Narrow" w:hAnsi="Arial Narrow"/>
      <w:b/>
      <w:bCs/>
      <w:szCs w:val="21"/>
      <w:lang w:val="en-GB" w:eastAsia="en-GB"/>
    </w:rPr>
  </w:style>
  <w:style w:type="paragraph" w:customStyle="1" w:styleId="PoemLastNI">
    <w:name w:val="Poem Last NI"/>
    <w:basedOn w:val="Normal"/>
    <w:rsid w:val="00B276A2"/>
    <w:pPr>
      <w:keepNext/>
      <w:tabs>
        <w:tab w:val="left" w:pos="1800"/>
      </w:tabs>
      <w:spacing w:after="120"/>
      <w:ind w:left="1440" w:right="1440"/>
    </w:pPr>
    <w:rPr>
      <w:rFonts w:ascii="Arial Narrow" w:hAnsi="Arial Narrow"/>
      <w:b/>
      <w:bCs/>
      <w:szCs w:val="21"/>
      <w:lang w:val="en-GB" w:eastAsia="en-GB"/>
    </w:rPr>
  </w:style>
  <w:style w:type="paragraph" w:customStyle="1" w:styleId="PoemMiddle">
    <w:name w:val="Poem Middle"/>
    <w:basedOn w:val="Normal"/>
    <w:rsid w:val="00B276A2"/>
    <w:pPr>
      <w:keepNext/>
      <w:tabs>
        <w:tab w:val="left" w:pos="1800"/>
      </w:tabs>
      <w:spacing w:after="0"/>
      <w:ind w:left="1440" w:right="1440" w:firstLine="216"/>
    </w:pPr>
    <w:rPr>
      <w:rFonts w:ascii="Arial Narrow" w:hAnsi="Arial Narrow"/>
      <w:b/>
      <w:bCs/>
      <w:szCs w:val="21"/>
      <w:lang w:val="en-GB" w:eastAsia="en-GB"/>
    </w:rPr>
  </w:style>
  <w:style w:type="paragraph" w:customStyle="1" w:styleId="PoemMiddleNI">
    <w:name w:val="Poem Middle NI"/>
    <w:basedOn w:val="Normal"/>
    <w:rsid w:val="00B276A2"/>
    <w:pPr>
      <w:keepNext/>
      <w:tabs>
        <w:tab w:val="left" w:pos="1800"/>
      </w:tabs>
      <w:spacing w:after="0"/>
      <w:ind w:left="1440" w:right="1440"/>
    </w:pPr>
    <w:rPr>
      <w:rFonts w:ascii="Arial Narrow" w:hAnsi="Arial Narrow"/>
      <w:b/>
      <w:bCs/>
      <w:szCs w:val="21"/>
      <w:lang w:val="en-GB" w:eastAsia="en-GB"/>
    </w:rPr>
  </w:style>
  <w:style w:type="paragraph" w:customStyle="1" w:styleId="PoemStartNI">
    <w:name w:val="Poem Start NI"/>
    <w:basedOn w:val="Normal"/>
    <w:rsid w:val="00B276A2"/>
    <w:pPr>
      <w:keepNext/>
      <w:tabs>
        <w:tab w:val="left" w:pos="1800"/>
      </w:tabs>
      <w:spacing w:before="120" w:after="0"/>
      <w:ind w:left="1440" w:right="1440"/>
    </w:pPr>
    <w:rPr>
      <w:rFonts w:ascii="Arial Narrow" w:hAnsi="Arial Narrow"/>
      <w:b/>
      <w:bCs/>
      <w:szCs w:val="21"/>
      <w:lang w:val="en-GB" w:eastAsia="en-GB"/>
    </w:rPr>
  </w:style>
  <w:style w:type="paragraph" w:customStyle="1" w:styleId="PT-bullets">
    <w:name w:val="PT-bullets"/>
    <w:basedOn w:val="Bullet6"/>
    <w:qFormat/>
    <w:rsid w:val="00B276A2"/>
    <w:pPr>
      <w:numPr>
        <w:numId w:val="0"/>
      </w:numPr>
      <w:tabs>
        <w:tab w:val="left" w:pos="414"/>
      </w:tabs>
    </w:pPr>
  </w:style>
  <w:style w:type="paragraph" w:customStyle="1" w:styleId="PP1-bull">
    <w:name w:val="PP1-bull"/>
    <w:basedOn w:val="PT-bullets"/>
    <w:rsid w:val="00B276A2"/>
    <w:pPr>
      <w:numPr>
        <w:numId w:val="25"/>
      </w:numPr>
    </w:pPr>
    <w:rPr>
      <w:rFonts w:eastAsia="MS Mincho"/>
    </w:rPr>
  </w:style>
  <w:style w:type="paragraph" w:customStyle="1" w:styleId="PP-bullets">
    <w:name w:val="PP-bullets"/>
    <w:basedOn w:val="PT-bullets"/>
    <w:rsid w:val="00B276A2"/>
  </w:style>
  <w:style w:type="paragraph" w:customStyle="1" w:styleId="PP-dash">
    <w:name w:val="PP-dash"/>
    <w:basedOn w:val="Dash6"/>
    <w:rsid w:val="00B276A2"/>
    <w:pPr>
      <w:numPr>
        <w:numId w:val="0"/>
      </w:numPr>
      <w:tabs>
        <w:tab w:val="left" w:pos="698"/>
      </w:tabs>
    </w:pPr>
  </w:style>
  <w:style w:type="paragraph" w:customStyle="1" w:styleId="PT-heading">
    <w:name w:val="PT-heading"/>
    <w:basedOn w:val="Normal"/>
    <w:qFormat/>
    <w:rsid w:val="00B276A2"/>
    <w:pPr>
      <w:keepNext/>
      <w:spacing w:before="240"/>
      <w:ind w:hanging="720"/>
    </w:pPr>
    <w:rPr>
      <w:rFonts w:ascii="Arial" w:hAnsi="Arial" w:cs="Arial"/>
      <w:b/>
      <w:bCs/>
      <w:i/>
      <w:iCs/>
      <w:szCs w:val="28"/>
    </w:rPr>
  </w:style>
  <w:style w:type="paragraph" w:customStyle="1" w:styleId="PP-heading">
    <w:name w:val="PP-heading"/>
    <w:basedOn w:val="PT-heading"/>
    <w:qFormat/>
    <w:rsid w:val="00B276A2"/>
    <w:pPr>
      <w:ind w:left="0" w:firstLine="0"/>
    </w:pPr>
    <w:rPr>
      <w:color w:val="auto"/>
    </w:rPr>
  </w:style>
  <w:style w:type="paragraph" w:customStyle="1" w:styleId="PP-note">
    <w:name w:val="PP-note"/>
    <w:basedOn w:val="Normal-noindent"/>
    <w:qFormat/>
    <w:rsid w:val="00745307"/>
    <w:pPr>
      <w:spacing w:after="120"/>
    </w:pPr>
    <w:rPr>
      <w:sz w:val="20"/>
    </w:rPr>
  </w:style>
  <w:style w:type="paragraph" w:styleId="Quote">
    <w:name w:val="Quote"/>
    <w:basedOn w:val="Normal"/>
    <w:link w:val="QuoteChar"/>
    <w:qFormat/>
    <w:rsid w:val="00B276A2"/>
    <w:pPr>
      <w:ind w:left="1440" w:right="720"/>
    </w:pPr>
    <w:rPr>
      <w:sz w:val="20"/>
    </w:rPr>
  </w:style>
  <w:style w:type="character" w:customStyle="1" w:styleId="QuoteChar">
    <w:name w:val="Quote Char"/>
    <w:basedOn w:val="DefaultParagraphFont"/>
    <w:link w:val="Quote"/>
    <w:rsid w:val="00B276A2"/>
    <w:rPr>
      <w:rFonts w:ascii="Calibri" w:eastAsia="Times New Roman" w:hAnsi="Calibri" w:cs="Tahoma"/>
      <w:color w:val="000000"/>
      <w:sz w:val="20"/>
      <w:lang w:val="en-AU" w:eastAsia="en-AU"/>
    </w:rPr>
  </w:style>
  <w:style w:type="paragraph" w:customStyle="1" w:styleId="Recommendation">
    <w:name w:val="Recommendation"/>
    <w:basedOn w:val="Normal"/>
    <w:next w:val="Normal"/>
    <w:qFormat/>
    <w:rsid w:val="00B276A2"/>
    <w:pPr>
      <w:keepNext/>
      <w:tabs>
        <w:tab w:val="left" w:pos="720"/>
      </w:tabs>
      <w:spacing w:before="240" w:after="200"/>
      <w:ind w:left="0"/>
    </w:pPr>
    <w:rPr>
      <w:rFonts w:ascii="Arial" w:eastAsia="Arial Unicode MS" w:hAnsi="Arial" w:cs="Arial"/>
      <w:b/>
      <w:bCs/>
      <w:noProof/>
      <w:kern w:val="32"/>
      <w:szCs w:val="32"/>
      <w:lang w:val="en-GB" w:eastAsia="en-GB"/>
    </w:rPr>
  </w:style>
  <w:style w:type="paragraph" w:customStyle="1" w:styleId="Recommendationanswer">
    <w:name w:val="Recommendation answer"/>
    <w:basedOn w:val="BodyText1"/>
    <w:qFormat/>
    <w:rsid w:val="00B276A2"/>
    <w:pPr>
      <w:spacing w:before="120" w:after="120" w:line="240" w:lineRule="auto"/>
      <w:ind w:left="102"/>
    </w:pPr>
    <w:rPr>
      <w:sz w:val="20"/>
    </w:rPr>
  </w:style>
  <w:style w:type="paragraph" w:customStyle="1" w:styleId="Recommendationquestion">
    <w:name w:val="Recommendation question"/>
    <w:basedOn w:val="Normal"/>
    <w:qFormat/>
    <w:rsid w:val="00B276A2"/>
    <w:pPr>
      <w:widowControl w:val="0"/>
      <w:autoSpaceDE w:val="0"/>
      <w:autoSpaceDN w:val="0"/>
      <w:adjustRightInd w:val="0"/>
      <w:spacing w:before="30" w:after="30"/>
      <w:ind w:left="103" w:right="-20"/>
    </w:pPr>
    <w:rPr>
      <w:rFonts w:cs="Arial Narrow"/>
      <w:i/>
      <w:iCs/>
      <w:sz w:val="20"/>
      <w:szCs w:val="18"/>
      <w:lang w:val="en-GB" w:eastAsia="en-GB"/>
    </w:rPr>
  </w:style>
  <w:style w:type="paragraph" w:customStyle="1" w:styleId="ReportSubtitle">
    <w:name w:val="Report Subtitle"/>
    <w:basedOn w:val="Normal"/>
    <w:link w:val="ReportSubtitleChar"/>
    <w:rsid w:val="00B276A2"/>
    <w:pPr>
      <w:jc w:val="right"/>
    </w:pPr>
    <w:rPr>
      <w:rFonts w:ascii="Arial Bold" w:hAnsi="Arial Bold"/>
      <w:b/>
      <w:bCs/>
      <w:sz w:val="40"/>
    </w:rPr>
  </w:style>
  <w:style w:type="character" w:customStyle="1" w:styleId="ReportSubtitleChar">
    <w:name w:val="Report Subtitle Char"/>
    <w:basedOn w:val="DefaultParagraphFont"/>
    <w:link w:val="ReportSubtitle"/>
    <w:rsid w:val="00B276A2"/>
    <w:rPr>
      <w:rFonts w:ascii="Arial Bold" w:eastAsia="Times New Roman" w:hAnsi="Arial Bold" w:cs="Tahoma"/>
      <w:b/>
      <w:bCs/>
      <w:color w:val="000000"/>
      <w:sz w:val="40"/>
      <w:lang w:val="en-AU" w:eastAsia="en-AU"/>
    </w:rPr>
  </w:style>
  <w:style w:type="paragraph" w:customStyle="1" w:styleId="ReportDate">
    <w:name w:val="ReportDate"/>
    <w:basedOn w:val="Normal"/>
    <w:rsid w:val="00B276A2"/>
    <w:pPr>
      <w:jc w:val="right"/>
    </w:pPr>
    <w:rPr>
      <w:rFonts w:ascii="Arial" w:hAnsi="Arial"/>
      <w:sz w:val="40"/>
    </w:rPr>
  </w:style>
  <w:style w:type="paragraph" w:customStyle="1" w:styleId="ReportTitle">
    <w:name w:val="ReportTitle"/>
    <w:basedOn w:val="Normal"/>
    <w:rsid w:val="00B276A2"/>
    <w:pPr>
      <w:spacing w:before="240" w:after="60"/>
      <w:jc w:val="right"/>
    </w:pPr>
    <w:rPr>
      <w:rFonts w:ascii="Arial Bold" w:hAnsi="Arial Bold"/>
      <w:b/>
      <w:bCs/>
      <w:sz w:val="48"/>
    </w:rPr>
  </w:style>
  <w:style w:type="paragraph" w:customStyle="1" w:styleId="ResQ">
    <w:name w:val="ResQ"/>
    <w:basedOn w:val="Normal"/>
    <w:qFormat/>
    <w:rsid w:val="00B276A2"/>
    <w:rPr>
      <w:b/>
      <w:color w:val="3366FF"/>
      <w:sz w:val="24"/>
    </w:rPr>
  </w:style>
  <w:style w:type="paragraph" w:styleId="Salutation">
    <w:name w:val="Salutation"/>
    <w:basedOn w:val="Normal"/>
    <w:next w:val="Normal"/>
    <w:link w:val="SalutationChar"/>
    <w:semiHidden/>
    <w:unhideWhenUsed/>
    <w:rsid w:val="00B276A2"/>
  </w:style>
  <w:style w:type="character" w:customStyle="1" w:styleId="SalutationChar">
    <w:name w:val="Salutation Char"/>
    <w:basedOn w:val="DefaultParagraphFont"/>
    <w:link w:val="Salutation"/>
    <w:semiHidden/>
    <w:rsid w:val="00B276A2"/>
    <w:rPr>
      <w:rFonts w:ascii="Calibri" w:eastAsia="Times New Roman" w:hAnsi="Calibri" w:cs="Tahoma"/>
      <w:color w:val="000000"/>
      <w:lang w:val="en-AU" w:eastAsia="en-AU"/>
    </w:rPr>
  </w:style>
  <w:style w:type="character" w:customStyle="1" w:styleId="search-number">
    <w:name w:val="search-number"/>
    <w:basedOn w:val="DefaultParagraphFont"/>
    <w:semiHidden/>
    <w:unhideWhenUsed/>
    <w:rsid w:val="00B276A2"/>
  </w:style>
  <w:style w:type="paragraph" w:customStyle="1" w:styleId="sectionrhead">
    <w:name w:val="sectionr head"/>
    <w:basedOn w:val="Normal"/>
    <w:rsid w:val="00B276A2"/>
    <w:pPr>
      <w:spacing w:before="360" w:after="360"/>
      <w:ind w:left="0"/>
    </w:pPr>
    <w:rPr>
      <w:rFonts w:ascii="Century Gothic" w:eastAsia="MS Mincho" w:hAnsi="Century Gothic" w:cs="Times New Roman"/>
      <w:b/>
      <w:color w:val="auto"/>
      <w:sz w:val="56"/>
      <w:szCs w:val="24"/>
      <w:lang w:eastAsia="ja-JP"/>
    </w:rPr>
  </w:style>
  <w:style w:type="paragraph" w:styleId="Signature">
    <w:name w:val="Signature"/>
    <w:basedOn w:val="Normal"/>
    <w:link w:val="SignatureChar"/>
    <w:semiHidden/>
    <w:unhideWhenUsed/>
    <w:rsid w:val="00B276A2"/>
    <w:pPr>
      <w:ind w:left="4252"/>
    </w:pPr>
  </w:style>
  <w:style w:type="character" w:customStyle="1" w:styleId="SignatureChar">
    <w:name w:val="Signature Char"/>
    <w:basedOn w:val="DefaultParagraphFont"/>
    <w:link w:val="Signature"/>
    <w:semiHidden/>
    <w:rsid w:val="00B276A2"/>
    <w:rPr>
      <w:rFonts w:ascii="Calibri" w:eastAsia="Times New Roman" w:hAnsi="Calibri" w:cs="Tahoma"/>
      <w:color w:val="000000"/>
      <w:lang w:val="en-AU" w:eastAsia="en-AU"/>
    </w:rPr>
  </w:style>
  <w:style w:type="character" w:styleId="Strong">
    <w:name w:val="Strong"/>
    <w:basedOn w:val="DefaultParagraphFont"/>
    <w:uiPriority w:val="22"/>
    <w:qFormat/>
    <w:rsid w:val="00B276A2"/>
    <w:rPr>
      <w:b/>
      <w:bCs/>
    </w:rPr>
  </w:style>
  <w:style w:type="paragraph" w:customStyle="1" w:styleId="Tablefootnote">
    <w:name w:val="Table footnote"/>
    <w:basedOn w:val="Normal"/>
    <w:link w:val="TablefootnoteChar"/>
    <w:rsid w:val="00B276A2"/>
    <w:pPr>
      <w:spacing w:before="60" w:after="360"/>
      <w:ind w:left="630"/>
    </w:pPr>
    <w:rPr>
      <w:rFonts w:ascii="Arial Narrow" w:eastAsia="MS Mincho" w:hAnsi="Arial Narrow"/>
      <w:color w:val="auto"/>
      <w:sz w:val="16"/>
      <w:szCs w:val="24"/>
      <w:lang w:eastAsia="ja-JP"/>
    </w:rPr>
  </w:style>
  <w:style w:type="character" w:customStyle="1" w:styleId="TablefootnoteChar">
    <w:name w:val="Table footnote Char"/>
    <w:basedOn w:val="DefaultParagraphFont"/>
    <w:link w:val="Tablefootnote"/>
    <w:locked/>
    <w:rsid w:val="00B276A2"/>
    <w:rPr>
      <w:rFonts w:ascii="Arial Narrow" w:eastAsia="MS Mincho" w:hAnsi="Arial Narrow" w:cs="Tahoma"/>
      <w:sz w:val="16"/>
      <w:szCs w:val="24"/>
      <w:lang w:val="en-AU" w:eastAsia="ja-JP"/>
    </w:rPr>
  </w:style>
  <w:style w:type="paragraph" w:customStyle="1" w:styleId="StyleTablefootnoteAfter18pt">
    <w:name w:val="Style Table footnote + After:  18 pt"/>
    <w:basedOn w:val="Tablefootnote"/>
    <w:autoRedefine/>
    <w:uiPriority w:val="99"/>
    <w:rsid w:val="00B276A2"/>
    <w:pPr>
      <w:spacing w:before="0"/>
    </w:pPr>
  </w:style>
  <w:style w:type="paragraph" w:customStyle="1" w:styleId="Style1">
    <w:name w:val="Style1"/>
    <w:basedOn w:val="Heading2"/>
    <w:unhideWhenUsed/>
    <w:rsid w:val="00B276A2"/>
    <w:pPr>
      <w:numPr>
        <w:ilvl w:val="0"/>
        <w:numId w:val="0"/>
      </w:numPr>
    </w:pPr>
  </w:style>
  <w:style w:type="character" w:styleId="SubtleReference">
    <w:name w:val="Subtle Reference"/>
    <w:basedOn w:val="DefaultParagraphFont"/>
    <w:uiPriority w:val="31"/>
    <w:qFormat/>
    <w:rsid w:val="00B276A2"/>
    <w:rPr>
      <w:smallCaps/>
      <w:color w:val="C0504D"/>
      <w:u w:val="single"/>
    </w:rPr>
  </w:style>
  <w:style w:type="paragraph" w:customStyle="1" w:styleId="T-ABCD">
    <w:name w:val="T-ABCD"/>
    <w:basedOn w:val="Normal"/>
    <w:qFormat/>
    <w:rsid w:val="00B276A2"/>
    <w:pPr>
      <w:spacing w:after="0"/>
      <w:ind w:left="162"/>
    </w:pPr>
    <w:rPr>
      <w:rFonts w:ascii="Arial Narrow" w:hAnsi="Arial Narrow"/>
      <w:sz w:val="20"/>
    </w:rPr>
  </w:style>
  <w:style w:type="paragraph" w:customStyle="1" w:styleId="Tablebodytext">
    <w:name w:val="Table body text"/>
    <w:basedOn w:val="Normal"/>
    <w:unhideWhenUsed/>
    <w:rsid w:val="00B276A2"/>
    <w:pPr>
      <w:spacing w:before="40" w:after="40"/>
    </w:pPr>
    <w:rPr>
      <w:rFonts w:ascii="Arial Narrow" w:hAnsi="Arial Narrow"/>
      <w:sz w:val="20"/>
    </w:rPr>
  </w:style>
  <w:style w:type="paragraph" w:customStyle="1" w:styleId="Tablecaption">
    <w:name w:val="Table caption"/>
    <w:basedOn w:val="Normal"/>
    <w:link w:val="TablecaptionChar"/>
    <w:uiPriority w:val="99"/>
    <w:rsid w:val="00B276A2"/>
    <w:pPr>
      <w:keepNext/>
      <w:tabs>
        <w:tab w:val="left" w:pos="1191"/>
      </w:tabs>
      <w:spacing w:before="240" w:after="60"/>
      <w:ind w:left="1911" w:hanging="1191"/>
    </w:pPr>
    <w:rPr>
      <w:rFonts w:ascii="Arial Narrow" w:eastAsia="MS Mincho" w:hAnsi="Arial Narrow" w:cs="Arial"/>
      <w:b/>
      <w:bCs/>
      <w:sz w:val="24"/>
      <w:szCs w:val="24"/>
      <w:lang w:eastAsia="ja-JP"/>
    </w:rPr>
  </w:style>
  <w:style w:type="character" w:customStyle="1" w:styleId="TablecaptionChar">
    <w:name w:val="Table caption Char"/>
    <w:basedOn w:val="DefaultParagraphFont"/>
    <w:link w:val="Tablecaption"/>
    <w:uiPriority w:val="99"/>
    <w:locked/>
    <w:rsid w:val="00B276A2"/>
    <w:rPr>
      <w:rFonts w:ascii="Arial Narrow" w:eastAsia="MS Mincho" w:hAnsi="Arial Narrow" w:cs="Arial"/>
      <w:b/>
      <w:bCs/>
      <w:color w:val="000000"/>
      <w:sz w:val="24"/>
      <w:szCs w:val="24"/>
      <w:lang w:val="en-AU" w:eastAsia="ja-JP"/>
    </w:rPr>
  </w:style>
  <w:style w:type="paragraph" w:customStyle="1" w:styleId="TableHeading">
    <w:name w:val="TableHeading"/>
    <w:basedOn w:val="TableText0"/>
    <w:link w:val="TableHeadingChar"/>
    <w:qFormat/>
    <w:rsid w:val="00B276A2"/>
    <w:pPr>
      <w:spacing w:after="120"/>
      <w:ind w:left="1077" w:hanging="1077"/>
    </w:pPr>
    <w:rPr>
      <w:rFonts w:ascii="Calibri" w:hAnsi="Calibri"/>
      <w:b/>
      <w:bCs/>
    </w:rPr>
  </w:style>
  <w:style w:type="character" w:customStyle="1" w:styleId="TableHeadingChar">
    <w:name w:val="TableHeading Char"/>
    <w:basedOn w:val="TableTextChar0"/>
    <w:link w:val="TableHeading"/>
    <w:rsid w:val="00B276A2"/>
    <w:rPr>
      <w:rFonts w:ascii="Calibri" w:eastAsia="Times New Roman" w:hAnsi="Calibri" w:cs="Tahoma"/>
      <w:b/>
      <w:bCs/>
      <w:color w:val="000000"/>
      <w:sz w:val="20"/>
      <w:szCs w:val="21"/>
      <w:lang w:val="en-AU" w:eastAsia="en-AU"/>
    </w:rPr>
  </w:style>
  <w:style w:type="paragraph" w:customStyle="1" w:styleId="TableH5">
    <w:name w:val="Table H5"/>
    <w:basedOn w:val="TableH4"/>
    <w:link w:val="TableH5Char"/>
    <w:qFormat/>
    <w:rsid w:val="0039132B"/>
    <w:rPr>
      <w:b w:val="0"/>
      <w:color w:val="auto"/>
    </w:rPr>
  </w:style>
  <w:style w:type="character" w:customStyle="1" w:styleId="TableH5Char">
    <w:name w:val="Table H5 Char"/>
    <w:basedOn w:val="TableH4Char"/>
    <w:link w:val="TableH5"/>
    <w:rsid w:val="0039132B"/>
    <w:rPr>
      <w:rFonts w:ascii="Calibri" w:eastAsia="Times New Roman" w:hAnsi="Calibri" w:cs="Tahoma"/>
      <w:b w:val="0"/>
      <w:bCs/>
      <w:smallCaps/>
      <w:color w:val="FFFFFF" w:themeColor="background1"/>
      <w:sz w:val="20"/>
      <w:szCs w:val="21"/>
      <w:lang w:val="en-AU" w:eastAsia="en-AU"/>
    </w:rPr>
  </w:style>
  <w:style w:type="paragraph" w:customStyle="1" w:styleId="Tableheaderrow">
    <w:name w:val="Table header row"/>
    <w:basedOn w:val="Normal"/>
    <w:unhideWhenUsed/>
    <w:rsid w:val="00B276A2"/>
    <w:pPr>
      <w:keepNext/>
      <w:spacing w:before="60" w:after="60"/>
    </w:pPr>
    <w:rPr>
      <w:rFonts w:ascii="Arial Narrow" w:hAnsi="Arial Narrow"/>
      <w:b/>
      <w:sz w:val="20"/>
    </w:rPr>
  </w:style>
  <w:style w:type="character" w:customStyle="1" w:styleId="TableListNosChar">
    <w:name w:val="Table ListNos Char"/>
    <w:basedOn w:val="BodyTextChar"/>
    <w:link w:val="TableListNos"/>
    <w:uiPriority w:val="4"/>
    <w:rsid w:val="00B276A2"/>
    <w:rPr>
      <w:rFonts w:ascii="Calibri" w:eastAsia="Times New Roman" w:hAnsi="Calibri" w:cs="Tahoma"/>
      <w:color w:val="000000"/>
      <w:sz w:val="18"/>
      <w:lang w:val="en-AU" w:eastAsia="en-AU"/>
    </w:rPr>
  </w:style>
  <w:style w:type="paragraph" w:styleId="TableofAuthorities">
    <w:name w:val="table of authorities"/>
    <w:basedOn w:val="Normal"/>
    <w:next w:val="Normal"/>
    <w:semiHidden/>
    <w:unhideWhenUsed/>
    <w:rsid w:val="00B276A2"/>
    <w:pPr>
      <w:ind w:left="220" w:hanging="220"/>
    </w:pPr>
  </w:style>
  <w:style w:type="paragraph" w:customStyle="1" w:styleId="Tabletextbold">
    <w:name w:val="Table text bold"/>
    <w:basedOn w:val="Tabletext"/>
    <w:link w:val="TabletextboldChar"/>
    <w:rsid w:val="00B276A2"/>
    <w:rPr>
      <w:b/>
    </w:rPr>
  </w:style>
  <w:style w:type="character" w:customStyle="1" w:styleId="TabletextboldChar">
    <w:name w:val="Table text bold Char"/>
    <w:basedOn w:val="TabletextChar"/>
    <w:link w:val="Tabletextbold"/>
    <w:rsid w:val="00B276A2"/>
    <w:rPr>
      <w:rFonts w:ascii="Arial Narrow" w:eastAsia="Arial Unicode MS" w:hAnsi="Arial Narrow" w:cs="Arial"/>
      <w:b/>
      <w:bCs/>
      <w:sz w:val="20"/>
      <w:szCs w:val="24"/>
      <w:lang w:val="en-AU" w:eastAsia="ja-JP"/>
    </w:rPr>
  </w:style>
  <w:style w:type="paragraph" w:customStyle="1" w:styleId="Tabletextbullet">
    <w:name w:val="Table text bullet"/>
    <w:basedOn w:val="Tabletext"/>
    <w:uiPriority w:val="99"/>
    <w:rsid w:val="00B276A2"/>
    <w:pPr>
      <w:numPr>
        <w:numId w:val="28"/>
      </w:numPr>
    </w:pPr>
    <w:rPr>
      <w:rFonts w:eastAsia="MS Mincho"/>
    </w:rPr>
  </w:style>
  <w:style w:type="paragraph" w:customStyle="1" w:styleId="Tabletextbullets">
    <w:name w:val="Table text bullets"/>
    <w:basedOn w:val="Tabletext"/>
    <w:uiPriority w:val="99"/>
    <w:rsid w:val="00B276A2"/>
    <w:pPr>
      <w:numPr>
        <w:numId w:val="29"/>
      </w:numPr>
      <w:tabs>
        <w:tab w:val="left" w:pos="181"/>
      </w:tabs>
    </w:pPr>
    <w:rPr>
      <w:rFonts w:eastAsia="MS Mincho"/>
    </w:rPr>
  </w:style>
  <w:style w:type="paragraph" w:customStyle="1" w:styleId="Tabletextdoubleindent">
    <w:name w:val="Table text double indent"/>
    <w:basedOn w:val="Tabletextindent"/>
    <w:uiPriority w:val="99"/>
    <w:rsid w:val="00B276A2"/>
    <w:pPr>
      <w:ind w:left="249"/>
    </w:pPr>
  </w:style>
  <w:style w:type="paragraph" w:customStyle="1" w:styleId="tabletextnospace">
    <w:name w:val="table text no space"/>
    <w:basedOn w:val="Tabletext-evidencematrix"/>
    <w:link w:val="tabletextnospaceChar"/>
    <w:qFormat/>
    <w:rsid w:val="00B276A2"/>
    <w:pPr>
      <w:spacing w:after="0"/>
    </w:pPr>
    <w:rPr>
      <w:lang w:val="en-GB"/>
    </w:rPr>
  </w:style>
  <w:style w:type="character" w:customStyle="1" w:styleId="tabletextnospaceChar">
    <w:name w:val="table text no space Char"/>
    <w:basedOn w:val="Tabletext-evidencematrixChar"/>
    <w:link w:val="tabletextnospace"/>
    <w:rsid w:val="00B276A2"/>
    <w:rPr>
      <w:rFonts w:ascii="Arial Narrow" w:eastAsia="Arial Unicode MS" w:hAnsi="Arial Narrow" w:cs="Arial"/>
      <w:bCs/>
      <w:sz w:val="16"/>
      <w:szCs w:val="24"/>
      <w:lang w:val="en-GB" w:eastAsia="ja-JP"/>
    </w:rPr>
  </w:style>
  <w:style w:type="paragraph" w:customStyle="1" w:styleId="TableBodytext0">
    <w:name w:val="Table_Body text"/>
    <w:basedOn w:val="Normal"/>
    <w:link w:val="TableBodytextChar"/>
    <w:unhideWhenUsed/>
    <w:rsid w:val="00B276A2"/>
    <w:pPr>
      <w:spacing w:before="40" w:after="60"/>
    </w:pPr>
    <w:rPr>
      <w:rFonts w:ascii="Arial Narrow" w:hAnsi="Arial Narrow" w:cs="Arial"/>
    </w:rPr>
  </w:style>
  <w:style w:type="character" w:customStyle="1" w:styleId="TableBodytextChar">
    <w:name w:val="Table_Body text Char"/>
    <w:basedOn w:val="DefaultParagraphFont"/>
    <w:link w:val="TableBodytext0"/>
    <w:rsid w:val="00B276A2"/>
    <w:rPr>
      <w:rFonts w:ascii="Arial Narrow" w:eastAsia="Times New Roman" w:hAnsi="Arial Narrow" w:cs="Arial"/>
      <w:color w:val="000000"/>
      <w:lang w:val="en-AU" w:eastAsia="en-AU"/>
    </w:rPr>
  </w:style>
  <w:style w:type="paragraph" w:customStyle="1" w:styleId="TableColumnheadings">
    <w:name w:val="Table_Column headings"/>
    <w:basedOn w:val="Normal"/>
    <w:unhideWhenUsed/>
    <w:rsid w:val="00B276A2"/>
    <w:pPr>
      <w:spacing w:before="60" w:after="60"/>
    </w:pPr>
    <w:rPr>
      <w:rFonts w:ascii="Arial Narrow" w:hAnsi="Arial Narrow" w:cs="Arial"/>
      <w:b/>
      <w:sz w:val="20"/>
    </w:rPr>
  </w:style>
  <w:style w:type="paragraph" w:customStyle="1" w:styleId="TableBullet">
    <w:name w:val="TableBullet"/>
    <w:basedOn w:val="TableText0"/>
    <w:link w:val="TableBulletChar0"/>
    <w:rsid w:val="006F1493"/>
    <w:pPr>
      <w:numPr>
        <w:numId w:val="30"/>
      </w:numPr>
      <w:tabs>
        <w:tab w:val="left" w:pos="216"/>
      </w:tabs>
      <w:ind w:left="360"/>
    </w:pPr>
    <w:rPr>
      <w:rFonts w:eastAsia="MS Mincho"/>
      <w:sz w:val="18"/>
    </w:rPr>
  </w:style>
  <w:style w:type="character" w:customStyle="1" w:styleId="TableBulletChar0">
    <w:name w:val="TableBullet Char"/>
    <w:basedOn w:val="DefaultParagraphFont"/>
    <w:link w:val="TableBullet"/>
    <w:rsid w:val="006F1493"/>
    <w:rPr>
      <w:rFonts w:ascii="Arial Narrow" w:eastAsia="MS Mincho" w:hAnsi="Arial Narrow" w:cs="Tahoma"/>
      <w:color w:val="000000"/>
      <w:sz w:val="18"/>
      <w:szCs w:val="21"/>
      <w:lang w:val="en-AU" w:eastAsia="en-AU"/>
    </w:rPr>
  </w:style>
  <w:style w:type="paragraph" w:customStyle="1" w:styleId="TableDash0">
    <w:name w:val="TableDash"/>
    <w:basedOn w:val="TableText0"/>
    <w:rsid w:val="00B276A2"/>
    <w:pPr>
      <w:tabs>
        <w:tab w:val="num" w:pos="432"/>
      </w:tabs>
      <w:ind w:left="432" w:hanging="216"/>
    </w:pPr>
  </w:style>
  <w:style w:type="paragraph" w:customStyle="1" w:styleId="TableListPICO">
    <w:name w:val="TableList PICO"/>
    <w:basedOn w:val="TableListNos"/>
    <w:link w:val="TableListPICOChar"/>
    <w:qFormat/>
    <w:rsid w:val="00B276A2"/>
    <w:pPr>
      <w:numPr>
        <w:numId w:val="31"/>
      </w:numPr>
    </w:pPr>
    <w:rPr>
      <w:rFonts w:ascii="Arial Narrow" w:hAnsi="Arial Narrow"/>
      <w:sz w:val="20"/>
      <w:szCs w:val="20"/>
    </w:rPr>
  </w:style>
  <w:style w:type="character" w:customStyle="1" w:styleId="TableListPICOChar">
    <w:name w:val="TableList PICO Char"/>
    <w:basedOn w:val="TableListNosChar"/>
    <w:link w:val="TableListPICO"/>
    <w:rsid w:val="00B276A2"/>
    <w:rPr>
      <w:rFonts w:ascii="Arial Narrow" w:eastAsia="Times New Roman" w:hAnsi="Arial Narrow" w:cs="Tahoma"/>
      <w:color w:val="000000"/>
      <w:sz w:val="20"/>
      <w:szCs w:val="20"/>
      <w:lang w:val="en-AU" w:eastAsia="en-AU"/>
    </w:rPr>
  </w:style>
  <w:style w:type="paragraph" w:customStyle="1" w:styleId="TableSource0">
    <w:name w:val="TableSource+0"/>
    <w:basedOn w:val="TableFigNotes0"/>
    <w:rsid w:val="00B276A2"/>
  </w:style>
  <w:style w:type="paragraph" w:customStyle="1" w:styleId="TableSource18">
    <w:name w:val="TableSource+18"/>
    <w:basedOn w:val="TableFigNotes18"/>
    <w:rsid w:val="00B276A2"/>
    <w:pPr>
      <w:ind w:hanging="720"/>
    </w:pPr>
  </w:style>
  <w:style w:type="paragraph" w:customStyle="1" w:styleId="Textbox">
    <w:name w:val="Textbox"/>
    <w:basedOn w:val="Normal"/>
    <w:qFormat/>
    <w:rsid w:val="00B276A2"/>
    <w:rPr>
      <w:rFonts w:ascii="Times New Roman" w:hAnsi="Times New Roman" w:cs="Times New Roman"/>
    </w:rPr>
  </w:style>
  <w:style w:type="paragraph" w:customStyle="1" w:styleId="Textboxhead">
    <w:name w:val="Textboxhead"/>
    <w:basedOn w:val="Normal"/>
    <w:qFormat/>
    <w:rsid w:val="00B276A2"/>
    <w:pPr>
      <w:spacing w:before="120" w:after="60"/>
      <w:ind w:right="57"/>
    </w:pPr>
    <w:rPr>
      <w:rFonts w:ascii="Times New Roman" w:hAnsi="Times New Roman"/>
      <w:b/>
      <w:bCs/>
      <w:szCs w:val="18"/>
    </w:rPr>
  </w:style>
  <w:style w:type="paragraph" w:styleId="TOAHeading">
    <w:name w:val="toa heading"/>
    <w:basedOn w:val="Normal"/>
    <w:next w:val="Normal"/>
    <w:rsid w:val="00B276A2"/>
    <w:pPr>
      <w:spacing w:before="120"/>
    </w:pPr>
    <w:rPr>
      <w:rFonts w:ascii="Cambria" w:eastAsia="PMingLiU" w:hAnsi="Cambria" w:cs="Times New Roman"/>
      <w:b/>
      <w:bCs/>
      <w:sz w:val="24"/>
      <w:szCs w:val="24"/>
    </w:rPr>
  </w:style>
  <w:style w:type="paragraph" w:customStyle="1" w:styleId="Block">
    <w:name w:val="Block"/>
    <w:basedOn w:val="BoxText"/>
    <w:rsid w:val="00B276A2"/>
    <w:pPr>
      <w:spacing w:before="240"/>
      <w:ind w:left="1440" w:right="1440" w:firstLine="720"/>
    </w:pPr>
  </w:style>
  <w:style w:type="paragraph" w:customStyle="1" w:styleId="BlockFirst">
    <w:name w:val="Block First"/>
    <w:basedOn w:val="BoxText"/>
    <w:rsid w:val="00B276A2"/>
    <w:pPr>
      <w:spacing w:before="240" w:after="0"/>
      <w:ind w:left="1440" w:right="1440" w:firstLine="720"/>
    </w:pPr>
  </w:style>
  <w:style w:type="paragraph" w:customStyle="1" w:styleId="BlockLast">
    <w:name w:val="Block Last"/>
    <w:basedOn w:val="BoxText"/>
    <w:rsid w:val="00B276A2"/>
    <w:pPr>
      <w:ind w:left="1440" w:right="1440" w:firstLine="720"/>
    </w:pPr>
  </w:style>
  <w:style w:type="paragraph" w:customStyle="1" w:styleId="BlockMiddle">
    <w:name w:val="Block Middle"/>
    <w:basedOn w:val="BoxText"/>
    <w:rsid w:val="00B276A2"/>
    <w:pPr>
      <w:spacing w:after="0"/>
      <w:ind w:left="1440" w:right="1440" w:firstLine="720"/>
    </w:pPr>
  </w:style>
  <w:style w:type="paragraph" w:customStyle="1" w:styleId="Bullet">
    <w:name w:val="Bullet"/>
    <w:basedOn w:val="BodyText"/>
    <w:rsid w:val="00B276A2"/>
    <w:pPr>
      <w:numPr>
        <w:numId w:val="4"/>
      </w:numPr>
    </w:pPr>
  </w:style>
  <w:style w:type="paragraph" w:customStyle="1" w:styleId="bulletlist">
    <w:name w:val="bullet list"/>
    <w:basedOn w:val="Normal"/>
    <w:rsid w:val="00B276A2"/>
    <w:pPr>
      <w:numPr>
        <w:ilvl w:val="1"/>
        <w:numId w:val="5"/>
      </w:numPr>
      <w:spacing w:after="0" w:line="360" w:lineRule="auto"/>
    </w:pPr>
    <w:rPr>
      <w:rFonts w:ascii="Times New Roman" w:hAnsi="Times New Roman" w:cs="Arial"/>
      <w:szCs w:val="24"/>
    </w:rPr>
  </w:style>
  <w:style w:type="character" w:customStyle="1" w:styleId="Bullet0Char">
    <w:name w:val="Bullet+0 Char"/>
    <w:link w:val="Bullet0"/>
    <w:rsid w:val="00B276A2"/>
    <w:rPr>
      <w:rFonts w:ascii="Calibri" w:eastAsia="Times New Roman" w:hAnsi="Calibri" w:cs="Tahoma"/>
      <w:color w:val="000000"/>
      <w:lang w:val="en-AU" w:eastAsia="en-AU"/>
    </w:rPr>
  </w:style>
  <w:style w:type="paragraph" w:customStyle="1" w:styleId="ContentsHeadingforfigstableslist">
    <w:name w:val="Contents_Heading for figs/tables list"/>
    <w:basedOn w:val="Normal"/>
    <w:rsid w:val="00B276A2"/>
    <w:pPr>
      <w:spacing w:before="720" w:after="480" w:line="360" w:lineRule="auto"/>
    </w:pPr>
    <w:rPr>
      <w:rFonts w:cs="Arial"/>
      <w:b/>
      <w:bCs/>
      <w:sz w:val="44"/>
      <w:szCs w:val="24"/>
    </w:rPr>
  </w:style>
  <w:style w:type="character" w:customStyle="1" w:styleId="DefaultChar">
    <w:name w:val="Default Char"/>
    <w:link w:val="Default"/>
    <w:locked/>
    <w:rsid w:val="00B276A2"/>
    <w:rPr>
      <w:rFonts w:ascii="Arial" w:eastAsia="Times New Roman" w:hAnsi="Arial" w:cs="Arial"/>
      <w:color w:val="000000"/>
      <w:sz w:val="24"/>
      <w:szCs w:val="24"/>
      <w:lang w:val="en-AU" w:eastAsia="en-AU"/>
    </w:rPr>
  </w:style>
  <w:style w:type="paragraph" w:customStyle="1" w:styleId="ES-table">
    <w:name w:val="ES-table"/>
    <w:basedOn w:val="Normal"/>
    <w:qFormat/>
    <w:rsid w:val="00E138FC"/>
    <w:pPr>
      <w:keepNext/>
      <w:spacing w:before="20" w:after="20"/>
      <w:ind w:left="0"/>
    </w:pPr>
    <w:rPr>
      <w:rFonts w:ascii="Arial Narrow" w:hAnsi="Arial Narrow"/>
      <w:sz w:val="20"/>
      <w:szCs w:val="21"/>
    </w:rPr>
  </w:style>
  <w:style w:type="paragraph" w:customStyle="1" w:styleId="heading2nonumbering">
    <w:name w:val="heading 2 no numbering"/>
    <w:basedOn w:val="Heading2"/>
    <w:rsid w:val="00B276A2"/>
    <w:pPr>
      <w:numPr>
        <w:ilvl w:val="0"/>
        <w:numId w:val="0"/>
      </w:numPr>
    </w:pPr>
  </w:style>
  <w:style w:type="paragraph" w:customStyle="1" w:styleId="Level2">
    <w:name w:val="Level 2"/>
    <w:aliases w:val="no numbering"/>
    <w:basedOn w:val="Heading2"/>
    <w:rsid w:val="00B276A2"/>
    <w:pPr>
      <w:numPr>
        <w:ilvl w:val="0"/>
        <w:numId w:val="0"/>
      </w:numPr>
    </w:pPr>
  </w:style>
  <w:style w:type="numbering" w:customStyle="1" w:styleId="NoList1">
    <w:name w:val="No List1"/>
    <w:next w:val="NoList"/>
    <w:uiPriority w:val="99"/>
    <w:semiHidden/>
    <w:unhideWhenUsed/>
    <w:rsid w:val="00B276A2"/>
  </w:style>
  <w:style w:type="paragraph" w:customStyle="1" w:styleId="StyleBodyTextBold">
    <w:name w:val="Style Body Text + Bold"/>
    <w:basedOn w:val="BodyText"/>
    <w:rsid w:val="00B276A2"/>
    <w:rPr>
      <w:b/>
      <w:bCs/>
      <w:sz w:val="24"/>
    </w:rPr>
  </w:style>
  <w:style w:type="paragraph" w:customStyle="1" w:styleId="StyleBodyTextBoldAfter6pt">
    <w:name w:val="Style Body Text + Bold After:  6 pt"/>
    <w:basedOn w:val="BodyText"/>
    <w:rsid w:val="00B276A2"/>
    <w:rPr>
      <w:rFonts w:cs="Times New Roman"/>
      <w:b/>
      <w:bCs/>
      <w:sz w:val="24"/>
      <w:szCs w:val="20"/>
    </w:rPr>
  </w:style>
  <w:style w:type="paragraph" w:customStyle="1" w:styleId="StyleContentsHeadingforfigstableslist20pt">
    <w:name w:val="Style Contents_Heading for figs/tables list + 20 pt"/>
    <w:basedOn w:val="ContentsHeadingforfigstableslist"/>
    <w:rsid w:val="00B276A2"/>
    <w:rPr>
      <w:sz w:val="52"/>
    </w:rPr>
  </w:style>
  <w:style w:type="paragraph" w:customStyle="1" w:styleId="StyleCoversubtitle16pt">
    <w:name w:val="Style Cover subtitle + 16 pt"/>
    <w:basedOn w:val="Coversubtitle"/>
    <w:rsid w:val="00B276A2"/>
    <w:rPr>
      <w:rFonts w:ascii="Calibri" w:hAnsi="Calibri"/>
    </w:rPr>
  </w:style>
  <w:style w:type="character" w:customStyle="1" w:styleId="StyleVerdana105pt">
    <w:name w:val="Style Verdana 10.5 pt"/>
    <w:basedOn w:val="DefaultParagraphFont"/>
    <w:rsid w:val="00B276A2"/>
    <w:rPr>
      <w:rFonts w:ascii="Calibri" w:hAnsi="Calibri"/>
      <w:sz w:val="21"/>
    </w:rPr>
  </w:style>
  <w:style w:type="character" w:customStyle="1" w:styleId="StyleVerdana105ptItalic">
    <w:name w:val="Style Verdana 10.5 pt Italic"/>
    <w:basedOn w:val="DefaultParagraphFont"/>
    <w:rsid w:val="00B276A2"/>
    <w:rPr>
      <w:rFonts w:ascii="Calibri" w:hAnsi="Calibri"/>
      <w:i/>
      <w:iCs/>
      <w:sz w:val="21"/>
    </w:rPr>
  </w:style>
  <w:style w:type="paragraph" w:customStyle="1" w:styleId="StyleVerdana105ptLeft0cmHanging124cmAfter12">
    <w:name w:val="Style Verdana 10.5 pt Left:  0 cm Hanging:  1.24 cm After:  12 ..."/>
    <w:basedOn w:val="Normal"/>
    <w:rsid w:val="00B276A2"/>
    <w:pPr>
      <w:spacing w:line="360" w:lineRule="auto"/>
      <w:ind w:left="705" w:hanging="705"/>
    </w:pPr>
    <w:rPr>
      <w:rFonts w:cs="Times New Roman"/>
      <w:sz w:val="21"/>
      <w:szCs w:val="20"/>
    </w:rPr>
  </w:style>
  <w:style w:type="character" w:styleId="SubtleEmphasis">
    <w:name w:val="Subtle Emphasis"/>
    <w:basedOn w:val="DefaultParagraphFont"/>
    <w:uiPriority w:val="19"/>
    <w:qFormat/>
    <w:rsid w:val="00B276A2"/>
    <w:rPr>
      <w:i/>
      <w:iCs/>
      <w:color w:val="808080" w:themeColor="text1" w:themeTint="7F"/>
    </w:rPr>
  </w:style>
  <w:style w:type="paragraph" w:customStyle="1" w:styleId="Tablefootnotes">
    <w:name w:val="Table footnotes"/>
    <w:basedOn w:val="BodyText"/>
    <w:rsid w:val="00B276A2"/>
    <w:pPr>
      <w:spacing w:before="40" w:after="360"/>
    </w:pPr>
    <w:rPr>
      <w:rFonts w:ascii="Arial Narrow" w:hAnsi="Arial Narrow"/>
      <w:sz w:val="16"/>
    </w:rPr>
  </w:style>
  <w:style w:type="paragraph" w:customStyle="1" w:styleId="Tablefignotesleft">
    <w:name w:val="Tablefignotesleft"/>
    <w:basedOn w:val="Normal"/>
    <w:qFormat/>
    <w:rsid w:val="00B276A2"/>
    <w:pPr>
      <w:spacing w:after="0"/>
      <w:ind w:left="0"/>
    </w:pPr>
    <w:rPr>
      <w:rFonts w:ascii="Arial Narrow" w:hAnsi="Arial Narrow" w:cs="Arial"/>
      <w:color w:val="auto"/>
      <w:sz w:val="16"/>
      <w:szCs w:val="16"/>
      <w:lang w:eastAsia="en-US"/>
    </w:rPr>
  </w:style>
  <w:style w:type="character" w:customStyle="1" w:styleId="txtbold1">
    <w:name w:val="txtbold1"/>
    <w:basedOn w:val="DefaultParagraphFont"/>
    <w:rsid w:val="00B276A2"/>
    <w:rPr>
      <w:rFonts w:ascii="Verdana" w:hAnsi="Verdana" w:hint="default"/>
      <w:b/>
      <w:bCs/>
      <w:sz w:val="17"/>
      <w:szCs w:val="17"/>
    </w:rPr>
  </w:style>
  <w:style w:type="paragraph" w:customStyle="1" w:styleId="Head4Num">
    <w:name w:val="Head4 Num"/>
    <w:basedOn w:val="Heading3"/>
    <w:link w:val="Head4NumChar"/>
    <w:qFormat/>
    <w:rsid w:val="006C434C"/>
    <w:pPr>
      <w:numPr>
        <w:ilvl w:val="3"/>
      </w:numPr>
      <w:ind w:left="862" w:hanging="862"/>
      <w:outlineLvl w:val="3"/>
    </w:pPr>
    <w:rPr>
      <w:sz w:val="20"/>
    </w:rPr>
  </w:style>
  <w:style w:type="character" w:customStyle="1" w:styleId="Head4NumChar">
    <w:name w:val="Head4 Num Char"/>
    <w:basedOn w:val="Heading3Char"/>
    <w:link w:val="Head4Num"/>
    <w:rsid w:val="006C434C"/>
    <w:rPr>
      <w:rFonts w:ascii="Arial" w:eastAsia="Times New Roman" w:hAnsi="Arial" w:cs="Arial"/>
      <w:b/>
      <w:bCs/>
      <w:color w:val="000000"/>
      <w:sz w:val="20"/>
      <w:szCs w:val="26"/>
      <w:lang w:val="en-AU" w:eastAsia="en-AU"/>
    </w:rPr>
  </w:style>
  <w:style w:type="character" w:customStyle="1" w:styleId="st">
    <w:name w:val="st"/>
    <w:basedOn w:val="DefaultParagraphFont"/>
    <w:rsid w:val="000D3C57"/>
  </w:style>
  <w:style w:type="paragraph" w:customStyle="1" w:styleId="Tabletextnoindent">
    <w:name w:val="Tabletextnoindent"/>
    <w:basedOn w:val="TableText0"/>
    <w:qFormat/>
    <w:rsid w:val="001A1F57"/>
    <w:pPr>
      <w:numPr>
        <w:numId w:val="32"/>
      </w:numPr>
    </w:pPr>
  </w:style>
  <w:style w:type="paragraph" w:customStyle="1" w:styleId="PP-bullet">
    <w:name w:val="PP-bullet"/>
    <w:basedOn w:val="listbody"/>
    <w:link w:val="PP-bulletChar"/>
    <w:qFormat/>
    <w:rsid w:val="00091CFC"/>
    <w:pPr>
      <w:numPr>
        <w:numId w:val="33"/>
      </w:numPr>
      <w:spacing w:line="276" w:lineRule="auto"/>
      <w:ind w:left="360"/>
    </w:pPr>
    <w:rPr>
      <w:rFonts w:eastAsia="Calibri" w:cs="Calibri"/>
      <w:szCs w:val="20"/>
    </w:rPr>
  </w:style>
  <w:style w:type="character" w:customStyle="1" w:styleId="PP-bulletChar">
    <w:name w:val="PP-bullet Char"/>
    <w:basedOn w:val="listbodyChar"/>
    <w:link w:val="PP-bullet"/>
    <w:rsid w:val="00091CFC"/>
    <w:rPr>
      <w:rFonts w:ascii="Calibri" w:eastAsia="Calibri" w:hAnsi="Calibri" w:cs="Calibri"/>
      <w:color w:val="000000"/>
      <w:szCs w:val="20"/>
      <w:lang w:val="en-GB" w:eastAsia="en-GB"/>
    </w:rPr>
  </w:style>
  <w:style w:type="paragraph" w:customStyle="1" w:styleId="Normalnoindent-prebullet">
    <w:name w:val="Normal (no indent)-prebullet"/>
    <w:basedOn w:val="Normalnoindent"/>
    <w:qFormat/>
    <w:rsid w:val="00091CFC"/>
    <w:pPr>
      <w:spacing w:after="120"/>
    </w:pPr>
  </w:style>
  <w:style w:type="paragraph" w:customStyle="1" w:styleId="Refs">
    <w:name w:val="Refs"/>
    <w:basedOn w:val="References"/>
    <w:link w:val="RefsChar"/>
    <w:qFormat/>
    <w:rsid w:val="00AA41B4"/>
    <w:pPr>
      <w:ind w:left="720"/>
    </w:pPr>
  </w:style>
  <w:style w:type="character" w:customStyle="1" w:styleId="RefsChar">
    <w:name w:val="Refs Char"/>
    <w:basedOn w:val="DefaultParagraphFont"/>
    <w:link w:val="Refs"/>
    <w:locked/>
    <w:rsid w:val="00AA41B4"/>
    <w:rPr>
      <w:rFonts w:ascii="Calibri" w:eastAsia="Times New Roman" w:hAnsi="Calibri" w:cs="Tahoma"/>
      <w:color w:val="000000"/>
      <w:lang w:val="en-AU" w:eastAsia="en-AU"/>
    </w:rPr>
  </w:style>
  <w:style w:type="paragraph" w:customStyle="1" w:styleId="Heaing6">
    <w:name w:val="Heaing 6"/>
    <w:basedOn w:val="H6"/>
    <w:qFormat/>
    <w:rsid w:val="00DF2BB6"/>
    <w:pPr>
      <w:spacing w:after="240"/>
    </w:pPr>
  </w:style>
  <w:style w:type="character" w:customStyle="1" w:styleId="Heading5Char1">
    <w:name w:val="Heading 5 Char1"/>
    <w:aliases w:val="Heading 5 (no num) Char1"/>
    <w:basedOn w:val="DefaultParagraphFont"/>
    <w:semiHidden/>
    <w:rsid w:val="00E9569B"/>
    <w:rPr>
      <w:rFonts w:asciiTheme="majorHAnsi" w:eastAsiaTheme="majorEastAsia" w:hAnsiTheme="majorHAnsi" w:cstheme="majorBidi"/>
      <w:color w:val="243F60" w:themeColor="accent1" w:themeShade="7F"/>
      <w:sz w:val="22"/>
      <w:szCs w:val="22"/>
      <w:lang w:eastAsia="en-AU"/>
    </w:rPr>
  </w:style>
  <w:style w:type="character" w:customStyle="1" w:styleId="Heading9Char1">
    <w:name w:val="Heading 9 Char1"/>
    <w:aliases w:val="cover page title Char1"/>
    <w:basedOn w:val="DefaultParagraphFont"/>
    <w:uiPriority w:val="9"/>
    <w:semiHidden/>
    <w:rsid w:val="00E9569B"/>
    <w:rPr>
      <w:rFonts w:asciiTheme="majorHAnsi" w:eastAsiaTheme="majorEastAsia" w:hAnsiTheme="majorHAnsi" w:cstheme="majorBidi"/>
      <w:i/>
      <w:iCs/>
      <w:color w:val="404040" w:themeColor="text1" w:themeTint="BF"/>
      <w:lang w:eastAsia="en-AU"/>
    </w:rPr>
  </w:style>
  <w:style w:type="numbering" w:customStyle="1" w:styleId="NoList11">
    <w:name w:val="No List11"/>
    <w:next w:val="NoList"/>
    <w:uiPriority w:val="99"/>
    <w:semiHidden/>
    <w:unhideWhenUsed/>
    <w:rsid w:val="00183F9F"/>
  </w:style>
  <w:style w:type="table" w:customStyle="1" w:styleId="TableSimple11">
    <w:name w:val="Table Simple 11"/>
    <w:basedOn w:val="TableNormal"/>
    <w:next w:val="TableSimple1"/>
    <w:rsid w:val="00183F9F"/>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1">
    <w:name w:val="Table Grid1"/>
    <w:basedOn w:val="TableNormal"/>
    <w:next w:val="TableGrid"/>
    <w:uiPriority w:val="59"/>
    <w:rsid w:val="00183F9F"/>
    <w:pPr>
      <w:spacing w:after="0" w:line="240" w:lineRule="auto"/>
    </w:pPr>
    <w:rPr>
      <w:rFonts w:ascii="Times New Roman" w:eastAsia="Times New Roman" w:hAnsi="Times New Roman" w:cs="Times New Roman"/>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3F9F"/>
  </w:style>
  <w:style w:type="numbering" w:customStyle="1" w:styleId="NoList12">
    <w:name w:val="No List12"/>
    <w:next w:val="NoList"/>
    <w:uiPriority w:val="99"/>
    <w:semiHidden/>
    <w:unhideWhenUsed/>
    <w:rsid w:val="00183F9F"/>
  </w:style>
  <w:style w:type="table" w:customStyle="1" w:styleId="TableSimple12">
    <w:name w:val="Table Simple 12"/>
    <w:basedOn w:val="TableNormal"/>
    <w:next w:val="TableSimple1"/>
    <w:rsid w:val="00183F9F"/>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2">
    <w:name w:val="Table Grid2"/>
    <w:basedOn w:val="TableNormal"/>
    <w:next w:val="TableGrid"/>
    <w:uiPriority w:val="59"/>
    <w:rsid w:val="00183F9F"/>
    <w:pPr>
      <w:spacing w:after="0" w:line="240" w:lineRule="auto"/>
    </w:pPr>
    <w:rPr>
      <w:rFonts w:ascii="Times New Roman" w:eastAsia="Times New Roman" w:hAnsi="Times New Roman" w:cs="Times New Roman"/>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1">
    <w:name w:val="Default1"/>
    <w:next w:val="Default"/>
    <w:rsid w:val="00206019"/>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customStyle="1" w:styleId="Bullet01">
    <w:name w:val="Bullet+01"/>
    <w:basedOn w:val="Normal"/>
    <w:next w:val="Bullet0"/>
    <w:qFormat/>
    <w:rsid w:val="00206019"/>
    <w:pPr>
      <w:tabs>
        <w:tab w:val="left" w:pos="1080"/>
      </w:tabs>
      <w:spacing w:after="0"/>
      <w:ind w:left="1440" w:hanging="360"/>
    </w:pPr>
  </w:style>
  <w:style w:type="table" w:customStyle="1" w:styleId="TableGrid3">
    <w:name w:val="Table Grid3"/>
    <w:basedOn w:val="TableNormal"/>
    <w:next w:val="TableGrid"/>
    <w:uiPriority w:val="59"/>
    <w:rsid w:val="00206019"/>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P">
    <w:name w:val="PP"/>
    <w:basedOn w:val="PP-bullets"/>
    <w:qFormat/>
    <w:rsid w:val="00185E25"/>
    <w:pPr>
      <w:tabs>
        <w:tab w:val="clear" w:pos="414"/>
        <w:tab w:val="clear" w:pos="990"/>
        <w:tab w:val="left" w:pos="0"/>
      </w:tabs>
    </w:pPr>
    <w:rPr>
      <w:rFonts w:cs="Times New Roman"/>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er" w:qFormat="1"/>
    <w:lsdException w:name="index heading" w:uiPriority="0"/>
    <w:lsdException w:name="caption" w:qFormat="1"/>
    <w:lsdException w:name="envelope address" w:uiPriority="0"/>
    <w:lsdException w:name="envelope return"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E-mail Signature" w:uiPriority="0"/>
    <w:lsdException w:name="HTML Address" w:uiPriority="0"/>
    <w:lsdException w:name="HTML Preformatted" w:uiPriority="0"/>
    <w:lsdException w:name="Table Simple 1"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6A2"/>
    <w:pPr>
      <w:spacing w:after="240" w:line="240" w:lineRule="auto"/>
      <w:ind w:left="720"/>
    </w:pPr>
    <w:rPr>
      <w:rFonts w:ascii="Calibri" w:eastAsia="Times New Roman" w:hAnsi="Calibri" w:cs="Tahoma"/>
      <w:color w:val="000000"/>
      <w:lang w:val="en-AU" w:eastAsia="en-AU"/>
    </w:rPr>
  </w:style>
  <w:style w:type="paragraph" w:styleId="Heading1">
    <w:name w:val="heading 1"/>
    <w:basedOn w:val="Normal"/>
    <w:next w:val="Normal"/>
    <w:link w:val="Heading1Char"/>
    <w:qFormat/>
    <w:rsid w:val="00B276A2"/>
    <w:pPr>
      <w:keepNext/>
      <w:numPr>
        <w:numId w:val="11"/>
      </w:numPr>
      <w:pBdr>
        <w:bottom w:val="single" w:sz="12" w:space="9" w:color="000000"/>
      </w:pBdr>
      <w:spacing w:after="480"/>
      <w:outlineLvl w:val="0"/>
    </w:pPr>
    <w:rPr>
      <w:rFonts w:ascii="Arial" w:hAnsi="Arial" w:cs="Arial"/>
      <w:b/>
      <w:bCs/>
      <w:spacing w:val="40"/>
      <w:kern w:val="28"/>
      <w:sz w:val="36"/>
      <w:szCs w:val="32"/>
    </w:rPr>
  </w:style>
  <w:style w:type="paragraph" w:styleId="Heading2">
    <w:name w:val="heading 2"/>
    <w:basedOn w:val="Normal"/>
    <w:next w:val="Normal"/>
    <w:link w:val="Heading2Char"/>
    <w:qFormat/>
    <w:rsid w:val="00B276A2"/>
    <w:pPr>
      <w:keepNext/>
      <w:numPr>
        <w:ilvl w:val="1"/>
        <w:numId w:val="11"/>
      </w:numPr>
      <w:spacing w:before="240" w:after="120"/>
      <w:outlineLvl w:val="1"/>
    </w:pPr>
    <w:rPr>
      <w:rFonts w:ascii="Arial" w:hAnsi="Arial" w:cs="Arial"/>
      <w:b/>
      <w:bCs/>
      <w:iCs/>
      <w:sz w:val="26"/>
      <w:szCs w:val="28"/>
      <w:lang w:val="en-GB"/>
    </w:rPr>
  </w:style>
  <w:style w:type="paragraph" w:styleId="Heading3">
    <w:name w:val="heading 3"/>
    <w:basedOn w:val="Normal"/>
    <w:next w:val="Normal"/>
    <w:link w:val="Heading3Char"/>
    <w:qFormat/>
    <w:rsid w:val="00B276A2"/>
    <w:pPr>
      <w:keepNext/>
      <w:numPr>
        <w:ilvl w:val="2"/>
        <w:numId w:val="11"/>
      </w:numPr>
      <w:spacing w:before="240" w:after="120"/>
      <w:outlineLvl w:val="2"/>
    </w:pPr>
    <w:rPr>
      <w:rFonts w:ascii="Arial" w:hAnsi="Arial" w:cs="Arial"/>
      <w:b/>
      <w:bCs/>
      <w:szCs w:val="26"/>
    </w:rPr>
  </w:style>
  <w:style w:type="paragraph" w:styleId="Heading4">
    <w:name w:val="heading 4"/>
    <w:basedOn w:val="Normal"/>
    <w:next w:val="Normal"/>
    <w:link w:val="Heading4Char"/>
    <w:qFormat/>
    <w:rsid w:val="00970673"/>
    <w:pPr>
      <w:keepNext/>
      <w:spacing w:before="360" w:after="120"/>
      <w:ind w:left="862" w:hanging="142"/>
      <w:contextualSpacing/>
      <w:outlineLvl w:val="3"/>
    </w:pPr>
    <w:rPr>
      <w:rFonts w:ascii="Arial" w:hAnsi="Arial" w:cs="Arial"/>
      <w:b/>
      <w:bCs/>
      <w:sz w:val="20"/>
      <w:szCs w:val="28"/>
      <w:lang w:val="en-GB" w:eastAsia="en-GB"/>
    </w:rPr>
  </w:style>
  <w:style w:type="paragraph" w:styleId="Heading5">
    <w:name w:val="heading 5"/>
    <w:aliases w:val="Heading 5 no num,Heading 5 (no num)"/>
    <w:basedOn w:val="Normal"/>
    <w:next w:val="Normal"/>
    <w:link w:val="Heading5Char"/>
    <w:qFormat/>
    <w:rsid w:val="005248BA"/>
    <w:pPr>
      <w:keepNext/>
      <w:spacing w:before="240" w:after="60"/>
      <w:outlineLvl w:val="4"/>
    </w:pPr>
    <w:rPr>
      <w:rFonts w:ascii="Arial" w:hAnsi="Arial"/>
      <w:b/>
      <w:bCs/>
      <w:iCs/>
      <w:sz w:val="20"/>
      <w:szCs w:val="26"/>
      <w:lang w:val="en-GB" w:eastAsia="en-GB"/>
    </w:rPr>
  </w:style>
  <w:style w:type="paragraph" w:styleId="Heading6">
    <w:name w:val="heading 6"/>
    <w:basedOn w:val="Normal"/>
    <w:next w:val="Normal"/>
    <w:link w:val="Heading6Char"/>
    <w:uiPriority w:val="9"/>
    <w:unhideWhenUsed/>
    <w:qFormat/>
    <w:rsid w:val="005248BA"/>
    <w:pPr>
      <w:spacing w:before="240" w:after="60"/>
      <w:outlineLvl w:val="5"/>
    </w:pPr>
    <w:rPr>
      <w:rFonts w:eastAsia="PMingLiU" w:cs="Times New Roman"/>
      <w:b/>
      <w:bCs/>
      <w:i/>
    </w:rPr>
  </w:style>
  <w:style w:type="paragraph" w:styleId="Heading7">
    <w:name w:val="heading 7"/>
    <w:aliases w:val="H7nonum"/>
    <w:basedOn w:val="Normal"/>
    <w:next w:val="Normal"/>
    <w:link w:val="Heading7Char"/>
    <w:uiPriority w:val="9"/>
    <w:unhideWhenUsed/>
    <w:qFormat/>
    <w:rsid w:val="00CF6F17"/>
    <w:pPr>
      <w:spacing w:before="240" w:after="60"/>
      <w:outlineLvl w:val="6"/>
    </w:pPr>
    <w:rPr>
      <w:rFonts w:eastAsia="PMingLiU" w:cs="Times New Roman"/>
      <w:i/>
      <w:szCs w:val="24"/>
    </w:rPr>
  </w:style>
  <w:style w:type="paragraph" w:styleId="Heading8">
    <w:name w:val="heading 8"/>
    <w:basedOn w:val="Normal"/>
    <w:next w:val="Normal"/>
    <w:link w:val="Heading8Char"/>
    <w:uiPriority w:val="9"/>
    <w:unhideWhenUsed/>
    <w:qFormat/>
    <w:rsid w:val="00B276A2"/>
    <w:pPr>
      <w:numPr>
        <w:ilvl w:val="7"/>
        <w:numId w:val="11"/>
      </w:numPr>
      <w:spacing w:before="240" w:after="60"/>
      <w:outlineLvl w:val="7"/>
    </w:pPr>
    <w:rPr>
      <w:rFonts w:eastAsia="PMingLiU" w:cs="Times New Roman"/>
      <w:i/>
      <w:iCs/>
      <w:sz w:val="24"/>
      <w:szCs w:val="24"/>
    </w:rPr>
  </w:style>
  <w:style w:type="paragraph" w:styleId="Heading9">
    <w:name w:val="heading 9"/>
    <w:aliases w:val="cover page title"/>
    <w:basedOn w:val="Normal"/>
    <w:next w:val="Normal"/>
    <w:link w:val="Heading9Char"/>
    <w:uiPriority w:val="9"/>
    <w:unhideWhenUsed/>
    <w:qFormat/>
    <w:rsid w:val="00B276A2"/>
    <w:pPr>
      <w:numPr>
        <w:ilvl w:val="8"/>
        <w:numId w:val="11"/>
      </w:numPr>
      <w:spacing w:before="240" w:after="60"/>
      <w:outlineLvl w:val="8"/>
    </w:pPr>
    <w:rPr>
      <w:rFonts w:ascii="Cambria" w:eastAsia="PMingLiU"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76A2"/>
    <w:pPr>
      <w:spacing w:after="0" w:line="240" w:lineRule="auto"/>
    </w:pPr>
    <w:rPr>
      <w:rFonts w:ascii="Times New Roman" w:eastAsia="Times New Roman" w:hAnsi="Times New Roman" w:cs="Times New Roman"/>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B276A2"/>
    <w:rPr>
      <w:rFonts w:ascii="Arial" w:eastAsia="Times New Roman" w:hAnsi="Arial" w:cs="Arial"/>
      <w:b/>
      <w:bCs/>
      <w:color w:val="000000"/>
      <w:spacing w:val="40"/>
      <w:kern w:val="28"/>
      <w:sz w:val="36"/>
      <w:szCs w:val="32"/>
      <w:lang w:val="en-AU" w:eastAsia="en-AU"/>
    </w:rPr>
  </w:style>
  <w:style w:type="character" w:customStyle="1" w:styleId="Heading2Char">
    <w:name w:val="Heading 2 Char"/>
    <w:basedOn w:val="DefaultParagraphFont"/>
    <w:link w:val="Heading2"/>
    <w:rsid w:val="00B276A2"/>
    <w:rPr>
      <w:rFonts w:ascii="Arial" w:eastAsia="Times New Roman" w:hAnsi="Arial" w:cs="Arial"/>
      <w:b/>
      <w:bCs/>
      <w:iCs/>
      <w:color w:val="000000"/>
      <w:sz w:val="26"/>
      <w:szCs w:val="28"/>
      <w:lang w:val="en-GB" w:eastAsia="en-AU"/>
    </w:rPr>
  </w:style>
  <w:style w:type="character" w:customStyle="1" w:styleId="Heading3Char">
    <w:name w:val="Heading 3 Char"/>
    <w:basedOn w:val="DefaultParagraphFont"/>
    <w:link w:val="Heading3"/>
    <w:rsid w:val="00B276A2"/>
    <w:rPr>
      <w:rFonts w:ascii="Arial" w:eastAsia="Times New Roman" w:hAnsi="Arial" w:cs="Arial"/>
      <w:b/>
      <w:bCs/>
      <w:color w:val="000000"/>
      <w:szCs w:val="26"/>
      <w:lang w:val="en-AU" w:eastAsia="en-AU"/>
    </w:rPr>
  </w:style>
  <w:style w:type="character" w:customStyle="1" w:styleId="Heading4Char">
    <w:name w:val="Heading 4 Char"/>
    <w:basedOn w:val="DefaultParagraphFont"/>
    <w:link w:val="Heading4"/>
    <w:rsid w:val="00970673"/>
    <w:rPr>
      <w:rFonts w:ascii="Arial" w:eastAsia="Times New Roman" w:hAnsi="Arial" w:cs="Arial"/>
      <w:b/>
      <w:bCs/>
      <w:color w:val="000000"/>
      <w:sz w:val="20"/>
      <w:szCs w:val="28"/>
      <w:lang w:val="en-GB" w:eastAsia="en-GB"/>
    </w:rPr>
  </w:style>
  <w:style w:type="character" w:customStyle="1" w:styleId="Heading5Char">
    <w:name w:val="Heading 5 Char"/>
    <w:aliases w:val="Heading 5 no num Char,Heading 5 (no num) Char"/>
    <w:basedOn w:val="DefaultParagraphFont"/>
    <w:link w:val="Heading5"/>
    <w:rsid w:val="005248BA"/>
    <w:rPr>
      <w:rFonts w:ascii="Arial" w:eastAsia="Times New Roman" w:hAnsi="Arial" w:cs="Tahoma"/>
      <w:b/>
      <w:bCs/>
      <w:iCs/>
      <w:color w:val="000000"/>
      <w:sz w:val="20"/>
      <w:szCs w:val="26"/>
      <w:lang w:val="en-GB" w:eastAsia="en-GB"/>
    </w:rPr>
  </w:style>
  <w:style w:type="character" w:customStyle="1" w:styleId="Heading6Char">
    <w:name w:val="Heading 6 Char"/>
    <w:basedOn w:val="DefaultParagraphFont"/>
    <w:link w:val="Heading6"/>
    <w:uiPriority w:val="9"/>
    <w:rsid w:val="005248BA"/>
    <w:rPr>
      <w:rFonts w:ascii="Calibri" w:eastAsia="PMingLiU" w:hAnsi="Calibri" w:cs="Times New Roman"/>
      <w:b/>
      <w:bCs/>
      <w:i/>
      <w:color w:val="000000"/>
      <w:lang w:val="en-AU" w:eastAsia="en-AU"/>
    </w:rPr>
  </w:style>
  <w:style w:type="character" w:customStyle="1" w:styleId="Heading7Char">
    <w:name w:val="Heading 7 Char"/>
    <w:aliases w:val="H7nonum Char"/>
    <w:basedOn w:val="DefaultParagraphFont"/>
    <w:link w:val="Heading7"/>
    <w:uiPriority w:val="9"/>
    <w:rsid w:val="00CF6F17"/>
    <w:rPr>
      <w:rFonts w:ascii="Calibri" w:eastAsia="PMingLiU" w:hAnsi="Calibri" w:cs="Times New Roman"/>
      <w:i/>
      <w:color w:val="000000"/>
      <w:szCs w:val="24"/>
      <w:lang w:val="en-AU" w:eastAsia="en-AU"/>
    </w:rPr>
  </w:style>
  <w:style w:type="character" w:customStyle="1" w:styleId="Heading8Char">
    <w:name w:val="Heading 8 Char"/>
    <w:basedOn w:val="DefaultParagraphFont"/>
    <w:link w:val="Heading8"/>
    <w:uiPriority w:val="9"/>
    <w:rsid w:val="00B276A2"/>
    <w:rPr>
      <w:rFonts w:ascii="Calibri" w:eastAsia="PMingLiU" w:hAnsi="Calibri" w:cs="Times New Roman"/>
      <w:i/>
      <w:iCs/>
      <w:color w:val="000000"/>
      <w:sz w:val="24"/>
      <w:szCs w:val="24"/>
      <w:lang w:val="en-AU" w:eastAsia="en-AU"/>
    </w:rPr>
  </w:style>
  <w:style w:type="character" w:customStyle="1" w:styleId="Heading9Char">
    <w:name w:val="Heading 9 Char"/>
    <w:aliases w:val="cover page title Char"/>
    <w:basedOn w:val="DefaultParagraphFont"/>
    <w:link w:val="Heading9"/>
    <w:uiPriority w:val="9"/>
    <w:rsid w:val="00B276A2"/>
    <w:rPr>
      <w:rFonts w:ascii="Cambria" w:eastAsia="PMingLiU" w:hAnsi="Cambria" w:cs="Times New Roman"/>
      <w:color w:val="000000"/>
      <w:lang w:val="en-AU" w:eastAsia="en-AU"/>
    </w:rPr>
  </w:style>
  <w:style w:type="paragraph" w:customStyle="1" w:styleId="Checklist">
    <w:name w:val="Checklist"/>
    <w:basedOn w:val="Normal"/>
    <w:qFormat/>
    <w:rsid w:val="00B276A2"/>
    <w:pPr>
      <w:ind w:left="709" w:hanging="709"/>
    </w:pPr>
    <w:rPr>
      <w:rFonts w:ascii="Arial" w:hAnsi="Arial" w:cs="Times New Roman"/>
      <w:color w:val="333333"/>
      <w:szCs w:val="24"/>
    </w:rPr>
  </w:style>
  <w:style w:type="paragraph" w:styleId="DocumentMap">
    <w:name w:val="Document Map"/>
    <w:basedOn w:val="Normal"/>
    <w:link w:val="DocumentMapChar"/>
    <w:uiPriority w:val="99"/>
    <w:semiHidden/>
    <w:rsid w:val="00B276A2"/>
    <w:pPr>
      <w:shd w:val="clear" w:color="auto" w:fill="000080"/>
    </w:pPr>
    <w:rPr>
      <w:rFonts w:ascii="Tahoma" w:hAnsi="Tahoma"/>
      <w:sz w:val="20"/>
      <w:szCs w:val="20"/>
    </w:rPr>
  </w:style>
  <w:style w:type="character" w:customStyle="1" w:styleId="DocumentMapChar">
    <w:name w:val="Document Map Char"/>
    <w:basedOn w:val="DefaultParagraphFont"/>
    <w:link w:val="DocumentMap"/>
    <w:uiPriority w:val="99"/>
    <w:semiHidden/>
    <w:rsid w:val="00B276A2"/>
    <w:rPr>
      <w:rFonts w:ascii="Tahoma" w:eastAsia="Times New Roman" w:hAnsi="Tahoma" w:cs="Tahoma"/>
      <w:color w:val="000000"/>
      <w:sz w:val="20"/>
      <w:szCs w:val="20"/>
      <w:shd w:val="clear" w:color="auto" w:fill="000080"/>
      <w:lang w:val="en-AU" w:eastAsia="en-AU"/>
    </w:rPr>
  </w:style>
  <w:style w:type="paragraph" w:styleId="Caption">
    <w:name w:val="caption"/>
    <w:basedOn w:val="Normal"/>
    <w:next w:val="Normal"/>
    <w:link w:val="CaptionChar"/>
    <w:uiPriority w:val="99"/>
    <w:qFormat/>
    <w:rsid w:val="00B276A2"/>
    <w:pPr>
      <w:keepNext/>
      <w:spacing w:after="120"/>
      <w:ind w:left="1350" w:hanging="1350"/>
    </w:pPr>
    <w:rPr>
      <w:rFonts w:ascii="Arial Narrow" w:eastAsia="Arial Unicode MS" w:hAnsi="Arial Narrow" w:cs="Arial"/>
      <w:b/>
      <w:bCs/>
      <w:lang w:eastAsia="ja-JP"/>
    </w:rPr>
  </w:style>
  <w:style w:type="paragraph" w:customStyle="1" w:styleId="Pic">
    <w:name w:val="Pic"/>
    <w:next w:val="Footnote"/>
    <w:uiPriority w:val="9"/>
    <w:qFormat/>
    <w:rsid w:val="00B276A2"/>
    <w:pPr>
      <w:keepNext/>
      <w:spacing w:after="0" w:line="240" w:lineRule="auto"/>
    </w:pPr>
    <w:rPr>
      <w:rFonts w:ascii="Calibri" w:eastAsia="Calibri" w:hAnsi="Calibri" w:cs="Calibri"/>
      <w:sz w:val="20"/>
      <w:szCs w:val="20"/>
      <w:lang w:val="en-AU"/>
    </w:rPr>
  </w:style>
  <w:style w:type="paragraph" w:customStyle="1" w:styleId="Footnote">
    <w:name w:val="Footnote"/>
    <w:basedOn w:val="FootnoteText"/>
    <w:uiPriority w:val="99"/>
    <w:rsid w:val="00B276A2"/>
  </w:style>
  <w:style w:type="paragraph" w:styleId="FootnoteText">
    <w:name w:val="footnote text"/>
    <w:basedOn w:val="Normal"/>
    <w:link w:val="FootnoteTextChar"/>
    <w:uiPriority w:val="99"/>
    <w:rsid w:val="00B276A2"/>
    <w:pPr>
      <w:spacing w:after="0"/>
    </w:pPr>
    <w:rPr>
      <w:sz w:val="18"/>
    </w:rPr>
  </w:style>
  <w:style w:type="character" w:customStyle="1" w:styleId="FootnoteTextChar">
    <w:name w:val="Footnote Text Char"/>
    <w:basedOn w:val="DefaultParagraphFont"/>
    <w:link w:val="FootnoteText"/>
    <w:uiPriority w:val="99"/>
    <w:rsid w:val="00B276A2"/>
    <w:rPr>
      <w:rFonts w:ascii="Calibri" w:eastAsia="Times New Roman" w:hAnsi="Calibri" w:cs="Tahoma"/>
      <w:color w:val="000000"/>
      <w:sz w:val="18"/>
      <w:lang w:val="en-AU" w:eastAsia="en-AU"/>
    </w:rPr>
  </w:style>
  <w:style w:type="character" w:customStyle="1" w:styleId="CaptionChar">
    <w:name w:val="Caption Char"/>
    <w:basedOn w:val="DefaultParagraphFont"/>
    <w:link w:val="Caption"/>
    <w:uiPriority w:val="99"/>
    <w:locked/>
    <w:rsid w:val="00B276A2"/>
    <w:rPr>
      <w:rFonts w:ascii="Arial Narrow" w:eastAsia="Arial Unicode MS" w:hAnsi="Arial Narrow" w:cs="Arial"/>
      <w:b/>
      <w:bCs/>
      <w:color w:val="000000"/>
      <w:lang w:val="en-AU" w:eastAsia="ja-JP"/>
    </w:rPr>
  </w:style>
  <w:style w:type="character" w:styleId="CommentReference">
    <w:name w:val="annotation reference"/>
    <w:basedOn w:val="DefaultParagraphFont"/>
    <w:uiPriority w:val="99"/>
    <w:rsid w:val="00B276A2"/>
    <w:rPr>
      <w:sz w:val="16"/>
      <w:szCs w:val="16"/>
    </w:rPr>
  </w:style>
  <w:style w:type="paragraph" w:styleId="CommentText">
    <w:name w:val="annotation text"/>
    <w:basedOn w:val="Normal"/>
    <w:link w:val="CommentTextChar"/>
    <w:uiPriority w:val="99"/>
    <w:rsid w:val="00B276A2"/>
    <w:pPr>
      <w:spacing w:after="0"/>
      <w:ind w:left="0"/>
    </w:pPr>
    <w:rPr>
      <w:color w:val="auto"/>
      <w:sz w:val="20"/>
      <w:lang w:eastAsia="en-US"/>
    </w:rPr>
  </w:style>
  <w:style w:type="character" w:customStyle="1" w:styleId="CommentTextChar">
    <w:name w:val="Comment Text Char"/>
    <w:basedOn w:val="DefaultParagraphFont"/>
    <w:link w:val="CommentText"/>
    <w:uiPriority w:val="99"/>
    <w:rsid w:val="00B276A2"/>
    <w:rPr>
      <w:rFonts w:ascii="Calibri" w:eastAsia="Times New Roman" w:hAnsi="Calibri" w:cs="Tahoma"/>
      <w:sz w:val="20"/>
      <w:lang w:val="en-AU"/>
    </w:rPr>
  </w:style>
  <w:style w:type="paragraph" w:styleId="CommentSubject">
    <w:name w:val="annotation subject"/>
    <w:basedOn w:val="CommentText"/>
    <w:next w:val="CommentText"/>
    <w:link w:val="CommentSubjectChar"/>
    <w:uiPriority w:val="99"/>
    <w:semiHidden/>
    <w:unhideWhenUsed/>
    <w:rsid w:val="00B276A2"/>
    <w:pPr>
      <w:spacing w:after="240"/>
      <w:ind w:left="720"/>
    </w:pPr>
    <w:rPr>
      <w:b/>
      <w:bCs/>
      <w:color w:val="000000"/>
      <w:szCs w:val="20"/>
      <w:lang w:eastAsia="en-AU"/>
    </w:rPr>
  </w:style>
  <w:style w:type="character" w:customStyle="1" w:styleId="CommentSubjectChar">
    <w:name w:val="Comment Subject Char"/>
    <w:basedOn w:val="CommentTextChar"/>
    <w:link w:val="CommentSubject"/>
    <w:uiPriority w:val="99"/>
    <w:semiHidden/>
    <w:rsid w:val="00B276A2"/>
    <w:rPr>
      <w:rFonts w:ascii="Calibri" w:eastAsia="Times New Roman" w:hAnsi="Calibri" w:cs="Tahoma"/>
      <w:b/>
      <w:bCs/>
      <w:color w:val="000000"/>
      <w:sz w:val="20"/>
      <w:szCs w:val="20"/>
      <w:lang w:val="en-AU" w:eastAsia="en-AU"/>
    </w:rPr>
  </w:style>
  <w:style w:type="paragraph" w:styleId="BalloonText">
    <w:name w:val="Balloon Text"/>
    <w:basedOn w:val="Normal"/>
    <w:link w:val="BalloonTextChar"/>
    <w:uiPriority w:val="99"/>
    <w:semiHidden/>
    <w:rsid w:val="00B276A2"/>
    <w:rPr>
      <w:rFonts w:ascii="Tahoma" w:hAnsi="Tahoma"/>
      <w:sz w:val="16"/>
      <w:szCs w:val="16"/>
    </w:rPr>
  </w:style>
  <w:style w:type="character" w:customStyle="1" w:styleId="BalloonTextChar">
    <w:name w:val="Balloon Text Char"/>
    <w:basedOn w:val="DefaultParagraphFont"/>
    <w:link w:val="BalloonText"/>
    <w:uiPriority w:val="99"/>
    <w:semiHidden/>
    <w:rsid w:val="00B276A2"/>
    <w:rPr>
      <w:rFonts w:ascii="Tahoma" w:eastAsia="Times New Roman" w:hAnsi="Tahoma" w:cs="Tahoma"/>
      <w:color w:val="000000"/>
      <w:sz w:val="16"/>
      <w:szCs w:val="16"/>
      <w:lang w:val="en-AU" w:eastAsia="en-AU"/>
    </w:rPr>
  </w:style>
  <w:style w:type="paragraph" w:styleId="Header">
    <w:name w:val="header"/>
    <w:basedOn w:val="Normal"/>
    <w:link w:val="HeaderChar"/>
    <w:uiPriority w:val="99"/>
    <w:rsid w:val="00B276A2"/>
    <w:pPr>
      <w:tabs>
        <w:tab w:val="right" w:pos="9000"/>
      </w:tabs>
      <w:spacing w:after="0"/>
      <w:ind w:left="0"/>
    </w:pPr>
    <w:rPr>
      <w:sz w:val="18"/>
    </w:rPr>
  </w:style>
  <w:style w:type="character" w:customStyle="1" w:styleId="HeaderChar">
    <w:name w:val="Header Char"/>
    <w:basedOn w:val="DefaultParagraphFont"/>
    <w:link w:val="Header"/>
    <w:uiPriority w:val="99"/>
    <w:rsid w:val="00B276A2"/>
    <w:rPr>
      <w:rFonts w:ascii="Calibri" w:eastAsia="Times New Roman" w:hAnsi="Calibri" w:cs="Tahoma"/>
      <w:color w:val="000000"/>
      <w:sz w:val="18"/>
      <w:lang w:val="en-AU" w:eastAsia="en-AU"/>
    </w:rPr>
  </w:style>
  <w:style w:type="paragraph" w:styleId="Footer">
    <w:name w:val="footer"/>
    <w:basedOn w:val="Normal"/>
    <w:link w:val="FooterChar"/>
    <w:uiPriority w:val="99"/>
    <w:rsid w:val="00B276A2"/>
    <w:pPr>
      <w:pBdr>
        <w:top w:val="single" w:sz="2" w:space="3" w:color="000000"/>
      </w:pBdr>
      <w:tabs>
        <w:tab w:val="right" w:pos="9000"/>
      </w:tabs>
      <w:spacing w:after="0"/>
      <w:ind w:left="0"/>
    </w:pPr>
    <w:rPr>
      <w:i/>
      <w:sz w:val="16"/>
    </w:rPr>
  </w:style>
  <w:style w:type="character" w:customStyle="1" w:styleId="FooterChar">
    <w:name w:val="Footer Char"/>
    <w:basedOn w:val="DefaultParagraphFont"/>
    <w:link w:val="Footer"/>
    <w:uiPriority w:val="99"/>
    <w:rsid w:val="00B276A2"/>
    <w:rPr>
      <w:rFonts w:ascii="Calibri" w:eastAsia="Times New Roman" w:hAnsi="Calibri" w:cs="Tahoma"/>
      <w:i/>
      <w:color w:val="000000"/>
      <w:sz w:val="16"/>
      <w:lang w:val="en-AU" w:eastAsia="en-AU"/>
    </w:rPr>
  </w:style>
  <w:style w:type="character" w:styleId="Hyperlink">
    <w:name w:val="Hyperlink"/>
    <w:basedOn w:val="DefaultParagraphFont"/>
    <w:uiPriority w:val="99"/>
    <w:rsid w:val="00B276A2"/>
    <w:rPr>
      <w:strike w:val="0"/>
      <w:dstrike w:val="0"/>
      <w:color w:val="004276"/>
      <w:u w:val="none"/>
      <w:effect w:val="none"/>
    </w:rPr>
  </w:style>
  <w:style w:type="paragraph" w:customStyle="1" w:styleId="Tabletext">
    <w:name w:val="Table text"/>
    <w:basedOn w:val="BodyText"/>
    <w:link w:val="TabletextChar"/>
    <w:qFormat/>
    <w:rsid w:val="00B276A2"/>
    <w:pPr>
      <w:spacing w:before="40" w:after="60"/>
      <w:ind w:left="0"/>
    </w:pPr>
    <w:rPr>
      <w:rFonts w:ascii="Arial Narrow" w:eastAsia="Arial Unicode MS" w:hAnsi="Arial Narrow" w:cs="Arial"/>
      <w:bCs/>
      <w:color w:val="auto"/>
      <w:sz w:val="20"/>
      <w:szCs w:val="24"/>
      <w:lang w:eastAsia="ja-JP"/>
    </w:rPr>
  </w:style>
  <w:style w:type="paragraph" w:styleId="TOCHeading">
    <w:name w:val="TOC Heading"/>
    <w:basedOn w:val="Heading1"/>
    <w:next w:val="Normal"/>
    <w:uiPriority w:val="39"/>
    <w:unhideWhenUsed/>
    <w:qFormat/>
    <w:rsid w:val="00B276A2"/>
    <w:pPr>
      <w:numPr>
        <w:numId w:val="0"/>
      </w:numPr>
      <w:pBdr>
        <w:bottom w:val="none" w:sz="0" w:space="0" w:color="auto"/>
      </w:pBdr>
      <w:spacing w:before="240" w:after="60"/>
      <w:outlineLvl w:val="9"/>
    </w:pPr>
    <w:rPr>
      <w:rFonts w:ascii="Cambria" w:eastAsia="PMingLiU" w:hAnsi="Cambria" w:cs="Times New Roman"/>
      <w:spacing w:val="0"/>
      <w:kern w:val="32"/>
      <w:sz w:val="32"/>
    </w:rPr>
  </w:style>
  <w:style w:type="paragraph" w:styleId="TOC1">
    <w:name w:val="toc 1"/>
    <w:basedOn w:val="Normal"/>
    <w:next w:val="Normal"/>
    <w:autoRedefine/>
    <w:uiPriority w:val="39"/>
    <w:rsid w:val="00783BB5"/>
    <w:pPr>
      <w:keepNext/>
      <w:tabs>
        <w:tab w:val="left" w:pos="1440"/>
        <w:tab w:val="right" w:leader="dot" w:pos="9016"/>
      </w:tabs>
      <w:spacing w:before="240" w:after="60"/>
      <w:ind w:left="1440" w:right="720" w:hanging="720"/>
    </w:pPr>
    <w:rPr>
      <w:b/>
      <w:bCs/>
      <w:noProof/>
    </w:rPr>
  </w:style>
  <w:style w:type="paragraph" w:styleId="TOC2">
    <w:name w:val="toc 2"/>
    <w:basedOn w:val="Normal"/>
    <w:next w:val="Normal"/>
    <w:autoRedefine/>
    <w:uiPriority w:val="39"/>
    <w:rsid w:val="00B276A2"/>
    <w:pPr>
      <w:tabs>
        <w:tab w:val="left" w:pos="2160"/>
        <w:tab w:val="right" w:leader="dot" w:pos="9016"/>
      </w:tabs>
      <w:spacing w:before="180" w:after="60"/>
      <w:ind w:left="2160" w:right="720" w:hanging="720"/>
    </w:pPr>
  </w:style>
  <w:style w:type="paragraph" w:styleId="TOC3">
    <w:name w:val="toc 3"/>
    <w:basedOn w:val="Normal"/>
    <w:next w:val="Normal"/>
    <w:autoRedefine/>
    <w:uiPriority w:val="39"/>
    <w:rsid w:val="00783BB5"/>
    <w:pPr>
      <w:tabs>
        <w:tab w:val="left" w:pos="2880"/>
        <w:tab w:val="right" w:leader="dot" w:pos="9016"/>
      </w:tabs>
      <w:spacing w:after="20"/>
      <w:ind w:left="2880" w:right="720" w:hanging="720"/>
    </w:pPr>
    <w:rPr>
      <w:sz w:val="20"/>
    </w:rPr>
  </w:style>
  <w:style w:type="paragraph" w:styleId="TOC4">
    <w:name w:val="toc 4"/>
    <w:basedOn w:val="Normal"/>
    <w:next w:val="Normal"/>
    <w:autoRedefine/>
    <w:uiPriority w:val="39"/>
    <w:rsid w:val="00B276A2"/>
    <w:pPr>
      <w:tabs>
        <w:tab w:val="right" w:leader="dot" w:pos="9016"/>
      </w:tabs>
      <w:spacing w:after="0"/>
      <w:ind w:left="2880" w:right="720"/>
    </w:pPr>
    <w:rPr>
      <w:noProof/>
      <w:szCs w:val="24"/>
    </w:rPr>
  </w:style>
  <w:style w:type="character" w:styleId="FootnoteReference">
    <w:name w:val="footnote reference"/>
    <w:basedOn w:val="DefaultParagraphFont"/>
    <w:uiPriority w:val="99"/>
    <w:rsid w:val="00B276A2"/>
    <w:rPr>
      <w:vertAlign w:val="superscript"/>
    </w:rPr>
  </w:style>
  <w:style w:type="paragraph" w:customStyle="1" w:styleId="Tablebullet0">
    <w:name w:val="Table bullet"/>
    <w:basedOn w:val="Normal"/>
    <w:link w:val="TablebulletChar"/>
    <w:rsid w:val="00B276A2"/>
    <w:pPr>
      <w:tabs>
        <w:tab w:val="num" w:pos="720"/>
      </w:tabs>
      <w:spacing w:before="60" w:after="60"/>
      <w:ind w:hanging="360"/>
    </w:pPr>
    <w:rPr>
      <w:rFonts w:ascii="Arial Narrow" w:hAnsi="Arial Narrow" w:cs="Arial"/>
      <w:sz w:val="20"/>
      <w:lang w:eastAsia="en-US"/>
    </w:rPr>
  </w:style>
  <w:style w:type="paragraph" w:styleId="BodyText">
    <w:name w:val="Body Text"/>
    <w:basedOn w:val="Normal"/>
    <w:link w:val="BodyTextChar"/>
    <w:unhideWhenUsed/>
    <w:rsid w:val="00B276A2"/>
    <w:pPr>
      <w:spacing w:after="120"/>
    </w:pPr>
  </w:style>
  <w:style w:type="character" w:customStyle="1" w:styleId="BodyTextChar">
    <w:name w:val="Body Text Char"/>
    <w:basedOn w:val="DefaultParagraphFont"/>
    <w:link w:val="BodyText"/>
    <w:rsid w:val="00B276A2"/>
    <w:rPr>
      <w:rFonts w:ascii="Calibri" w:eastAsia="Times New Roman" w:hAnsi="Calibri" w:cs="Tahoma"/>
      <w:color w:val="000000"/>
      <w:lang w:val="en-AU" w:eastAsia="en-AU"/>
    </w:rPr>
  </w:style>
  <w:style w:type="paragraph" w:styleId="TOC5">
    <w:name w:val="toc 5"/>
    <w:basedOn w:val="Normal"/>
    <w:next w:val="Normal"/>
    <w:autoRedefine/>
    <w:uiPriority w:val="39"/>
    <w:rsid w:val="00B276A2"/>
    <w:pPr>
      <w:ind w:left="960"/>
    </w:pPr>
    <w:rPr>
      <w:lang w:val="en-US" w:eastAsia="en-US"/>
    </w:rPr>
  </w:style>
  <w:style w:type="paragraph" w:styleId="TOC6">
    <w:name w:val="toc 6"/>
    <w:basedOn w:val="Normal"/>
    <w:next w:val="Normal"/>
    <w:autoRedefine/>
    <w:uiPriority w:val="39"/>
    <w:rsid w:val="00B276A2"/>
    <w:pPr>
      <w:ind w:left="1200"/>
    </w:pPr>
    <w:rPr>
      <w:lang w:val="en-US" w:eastAsia="en-US"/>
    </w:rPr>
  </w:style>
  <w:style w:type="paragraph" w:styleId="TOC7">
    <w:name w:val="toc 7"/>
    <w:basedOn w:val="Normal"/>
    <w:next w:val="Normal"/>
    <w:autoRedefine/>
    <w:uiPriority w:val="39"/>
    <w:rsid w:val="00B276A2"/>
    <w:pPr>
      <w:ind w:left="1440"/>
    </w:pPr>
    <w:rPr>
      <w:lang w:val="en-US" w:eastAsia="en-US"/>
    </w:rPr>
  </w:style>
  <w:style w:type="paragraph" w:styleId="TOC8">
    <w:name w:val="toc 8"/>
    <w:basedOn w:val="Normal"/>
    <w:next w:val="Normal"/>
    <w:autoRedefine/>
    <w:uiPriority w:val="39"/>
    <w:rsid w:val="00B276A2"/>
    <w:pPr>
      <w:ind w:left="1680"/>
    </w:pPr>
    <w:rPr>
      <w:lang w:val="en-US" w:eastAsia="en-US"/>
    </w:rPr>
  </w:style>
  <w:style w:type="paragraph" w:styleId="TOC9">
    <w:name w:val="toc 9"/>
    <w:basedOn w:val="Normal"/>
    <w:next w:val="Normal"/>
    <w:autoRedefine/>
    <w:uiPriority w:val="39"/>
    <w:rsid w:val="00B276A2"/>
    <w:pPr>
      <w:ind w:left="1920"/>
    </w:pPr>
    <w:rPr>
      <w:lang w:val="en-US" w:eastAsia="en-US"/>
    </w:rPr>
  </w:style>
  <w:style w:type="paragraph" w:styleId="Revision">
    <w:name w:val="Revision"/>
    <w:hidden/>
    <w:uiPriority w:val="99"/>
    <w:semiHidden/>
    <w:rsid w:val="00B276A2"/>
    <w:pPr>
      <w:spacing w:before="20" w:after="240" w:line="240" w:lineRule="auto"/>
    </w:pPr>
    <w:rPr>
      <w:rFonts w:ascii="Calibri" w:eastAsia="Calibri" w:hAnsi="Calibri" w:cs="Times New Roman"/>
      <w:lang w:val="en-AU"/>
    </w:rPr>
  </w:style>
  <w:style w:type="character" w:styleId="PlaceholderText">
    <w:name w:val="Placeholder Text"/>
    <w:basedOn w:val="DefaultParagraphFont"/>
    <w:uiPriority w:val="99"/>
    <w:semiHidden/>
    <w:rsid w:val="00B276A2"/>
    <w:rPr>
      <w:color w:val="808080"/>
    </w:rPr>
  </w:style>
  <w:style w:type="character" w:styleId="FollowedHyperlink">
    <w:name w:val="FollowedHyperlink"/>
    <w:basedOn w:val="DefaultParagraphFont"/>
    <w:uiPriority w:val="99"/>
    <w:unhideWhenUsed/>
    <w:rsid w:val="00B276A2"/>
    <w:rPr>
      <w:color w:val="800080" w:themeColor="followedHyperlink"/>
      <w:u w:val="single"/>
    </w:rPr>
  </w:style>
  <w:style w:type="table" w:styleId="ColorfulGrid-Accent3">
    <w:name w:val="Colorful Grid Accent 3"/>
    <w:basedOn w:val="TableNormal"/>
    <w:uiPriority w:val="73"/>
    <w:rsid w:val="00B276A2"/>
    <w:pPr>
      <w:spacing w:before="20" w:after="240" w:line="240" w:lineRule="auto"/>
    </w:pPr>
    <w:rPr>
      <w:rFonts w:ascii="Calibri" w:eastAsia="Calibri" w:hAnsi="Calibri" w:cs="Times New Roman"/>
      <w:color w:val="000000" w:themeColor="text1"/>
      <w:sz w:val="20"/>
      <w:szCs w:val="20"/>
      <w:lang w:val="en-AU"/>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References">
    <w:name w:val="References"/>
    <w:basedOn w:val="Normal"/>
    <w:rsid w:val="00B276A2"/>
    <w:pPr>
      <w:keepLines/>
      <w:ind w:left="1440" w:hanging="720"/>
    </w:pPr>
  </w:style>
  <w:style w:type="paragraph" w:styleId="BodyText2">
    <w:name w:val="Body Text 2"/>
    <w:basedOn w:val="Normal"/>
    <w:link w:val="BodyText2Char"/>
    <w:semiHidden/>
    <w:unhideWhenUsed/>
    <w:rsid w:val="00B276A2"/>
    <w:pPr>
      <w:spacing w:after="120" w:line="480" w:lineRule="auto"/>
    </w:pPr>
  </w:style>
  <w:style w:type="character" w:customStyle="1" w:styleId="BodyText2Char">
    <w:name w:val="Body Text 2 Char"/>
    <w:basedOn w:val="DefaultParagraphFont"/>
    <w:link w:val="BodyText2"/>
    <w:semiHidden/>
    <w:rsid w:val="00B276A2"/>
    <w:rPr>
      <w:rFonts w:ascii="Calibri" w:eastAsia="Times New Roman" w:hAnsi="Calibri" w:cs="Tahoma"/>
      <w:color w:val="000000"/>
      <w:lang w:val="en-AU" w:eastAsia="en-AU"/>
    </w:rPr>
  </w:style>
  <w:style w:type="paragraph" w:customStyle="1" w:styleId="CoverHead">
    <w:name w:val="Cover Head"/>
    <w:basedOn w:val="BodyText"/>
    <w:uiPriority w:val="9"/>
    <w:qFormat/>
    <w:rsid w:val="00B276A2"/>
    <w:pPr>
      <w:spacing w:after="0" w:line="270" w:lineRule="auto"/>
      <w:jc w:val="right"/>
    </w:pPr>
    <w:rPr>
      <w:rFonts w:ascii="Arial" w:hAnsi="Arial" w:cs="Arial"/>
      <w:b/>
      <w:sz w:val="48"/>
      <w:lang w:val="en-US"/>
    </w:rPr>
  </w:style>
  <w:style w:type="paragraph" w:styleId="TableofFigures">
    <w:name w:val="table of figures"/>
    <w:basedOn w:val="Normal"/>
    <w:next w:val="Normal"/>
    <w:uiPriority w:val="99"/>
    <w:rsid w:val="00BC3DA9"/>
    <w:pPr>
      <w:tabs>
        <w:tab w:val="left" w:pos="1800"/>
        <w:tab w:val="right" w:leader="dot" w:pos="9000"/>
      </w:tabs>
      <w:spacing w:after="120"/>
      <w:ind w:left="1800" w:right="720" w:hanging="1080"/>
    </w:pPr>
    <w:rPr>
      <w:sz w:val="18"/>
    </w:rPr>
  </w:style>
  <w:style w:type="paragraph" w:customStyle="1" w:styleId="AbbreviationsList">
    <w:name w:val="Abbreviations List"/>
    <w:uiPriority w:val="9"/>
    <w:qFormat/>
    <w:rsid w:val="00B276A2"/>
    <w:pPr>
      <w:tabs>
        <w:tab w:val="left" w:pos="2268"/>
      </w:tabs>
      <w:spacing w:before="2" w:after="0" w:line="240" w:lineRule="auto"/>
      <w:ind w:left="851"/>
    </w:pPr>
    <w:rPr>
      <w:rFonts w:ascii="Calibri" w:eastAsia="Calibri" w:hAnsi="Calibri" w:cs="Calibri"/>
      <w:sz w:val="20"/>
      <w:szCs w:val="20"/>
      <w:lang w:val="en-AU"/>
    </w:rPr>
  </w:style>
  <w:style w:type="paragraph" w:styleId="Title">
    <w:name w:val="Title"/>
    <w:basedOn w:val="Normal"/>
    <w:next w:val="Normal"/>
    <w:link w:val="TitleChar"/>
    <w:qFormat/>
    <w:rsid w:val="00B276A2"/>
    <w:pPr>
      <w:spacing w:before="240" w:after="60"/>
      <w:jc w:val="center"/>
      <w:outlineLvl w:val="0"/>
    </w:pPr>
    <w:rPr>
      <w:rFonts w:ascii="Cambria" w:eastAsia="PMingLiU" w:hAnsi="Cambria" w:cs="Times New Roman"/>
      <w:b/>
      <w:bCs/>
      <w:kern w:val="28"/>
      <w:sz w:val="32"/>
      <w:szCs w:val="32"/>
    </w:rPr>
  </w:style>
  <w:style w:type="character" w:customStyle="1" w:styleId="TitleChar">
    <w:name w:val="Title Char"/>
    <w:basedOn w:val="DefaultParagraphFont"/>
    <w:link w:val="Title"/>
    <w:rsid w:val="00B276A2"/>
    <w:rPr>
      <w:rFonts w:ascii="Cambria" w:eastAsia="PMingLiU" w:hAnsi="Cambria" w:cs="Times New Roman"/>
      <w:b/>
      <w:bCs/>
      <w:color w:val="000000"/>
      <w:kern w:val="28"/>
      <w:sz w:val="32"/>
      <w:szCs w:val="32"/>
      <w:lang w:val="en-AU" w:eastAsia="en-AU"/>
    </w:rPr>
  </w:style>
  <w:style w:type="paragraph" w:styleId="Date">
    <w:name w:val="Date"/>
    <w:basedOn w:val="Normal"/>
    <w:next w:val="Normal"/>
    <w:link w:val="DateChar"/>
    <w:unhideWhenUsed/>
    <w:rsid w:val="00B276A2"/>
  </w:style>
  <w:style w:type="character" w:customStyle="1" w:styleId="DateChar">
    <w:name w:val="Date Char"/>
    <w:basedOn w:val="DefaultParagraphFont"/>
    <w:link w:val="Date"/>
    <w:rsid w:val="00B276A2"/>
    <w:rPr>
      <w:rFonts w:ascii="Calibri" w:eastAsia="Times New Roman" w:hAnsi="Calibri" w:cs="Tahoma"/>
      <w:color w:val="000000"/>
      <w:lang w:val="en-AU" w:eastAsia="en-AU"/>
    </w:rPr>
  </w:style>
  <w:style w:type="paragraph" w:customStyle="1" w:styleId="BoxHeading">
    <w:name w:val="BoxHeading"/>
    <w:basedOn w:val="BoxText"/>
    <w:link w:val="BoxHeadingChar"/>
    <w:rsid w:val="00B276A2"/>
    <w:pPr>
      <w:keepNext/>
      <w:spacing w:before="120" w:after="60"/>
    </w:pPr>
    <w:rPr>
      <w:b/>
      <w:bCs/>
    </w:rPr>
  </w:style>
  <w:style w:type="paragraph" w:customStyle="1" w:styleId="BoxText">
    <w:name w:val="BoxText"/>
    <w:basedOn w:val="Normal"/>
    <w:link w:val="BoxTextChar"/>
    <w:rsid w:val="00B276A2"/>
    <w:pPr>
      <w:pBdr>
        <w:top w:val="single" w:sz="4" w:space="4" w:color="000000"/>
        <w:left w:val="single" w:sz="4" w:space="4" w:color="000000"/>
        <w:bottom w:val="single" w:sz="4" w:space="4" w:color="000000"/>
        <w:right w:val="single" w:sz="4" w:space="4" w:color="000000"/>
      </w:pBdr>
      <w:spacing w:after="120"/>
      <w:ind w:left="806" w:right="58"/>
    </w:pPr>
  </w:style>
  <w:style w:type="paragraph" w:customStyle="1" w:styleId="BoxName">
    <w:name w:val="BoxName"/>
    <w:basedOn w:val="BoxText"/>
    <w:rsid w:val="00B276A2"/>
    <w:pPr>
      <w:keepNext/>
      <w:spacing w:before="180"/>
      <w:ind w:left="1886" w:hanging="1080"/>
    </w:pPr>
    <w:rPr>
      <w:rFonts w:ascii="Arial Narrow" w:hAnsi="Arial Narrow"/>
      <w:b/>
      <w:bCs/>
    </w:rPr>
  </w:style>
  <w:style w:type="paragraph" w:customStyle="1" w:styleId="Bulletintro">
    <w:name w:val="Bullet intro"/>
    <w:basedOn w:val="BodyText"/>
    <w:uiPriority w:val="2"/>
    <w:qFormat/>
    <w:rsid w:val="00B276A2"/>
    <w:rPr>
      <w:rFonts w:cs="Arial"/>
      <w:szCs w:val="24"/>
      <w:lang w:val="en-US"/>
    </w:rPr>
  </w:style>
  <w:style w:type="paragraph" w:customStyle="1" w:styleId="Bullet0">
    <w:name w:val="Bullet+0"/>
    <w:basedOn w:val="Normal"/>
    <w:link w:val="Bullet0Char"/>
    <w:qFormat/>
    <w:rsid w:val="00B276A2"/>
    <w:pPr>
      <w:tabs>
        <w:tab w:val="left" w:pos="1080"/>
      </w:tabs>
      <w:spacing w:after="0"/>
      <w:ind w:left="1440" w:hanging="360"/>
    </w:pPr>
  </w:style>
  <w:style w:type="paragraph" w:customStyle="1" w:styleId="Bullet6">
    <w:name w:val="Bullet+6"/>
    <w:basedOn w:val="Bullet0"/>
    <w:link w:val="Bullet6Char"/>
    <w:uiPriority w:val="2"/>
    <w:qFormat/>
    <w:rsid w:val="00130F03"/>
    <w:pPr>
      <w:numPr>
        <w:numId w:val="6"/>
      </w:numPr>
      <w:tabs>
        <w:tab w:val="clear" w:pos="1080"/>
        <w:tab w:val="left" w:pos="990"/>
      </w:tabs>
      <w:spacing w:after="120"/>
      <w:ind w:left="990" w:hanging="270"/>
    </w:pPr>
    <w:rPr>
      <w:lang w:eastAsia="en-GB"/>
    </w:rPr>
  </w:style>
  <w:style w:type="paragraph" w:customStyle="1" w:styleId="Bullet12">
    <w:name w:val="Bullet+12"/>
    <w:basedOn w:val="Bullet6"/>
    <w:link w:val="Bullet12Char"/>
    <w:uiPriority w:val="2"/>
    <w:qFormat/>
    <w:rsid w:val="007C113C"/>
    <w:pPr>
      <w:numPr>
        <w:numId w:val="40"/>
      </w:numPr>
      <w:spacing w:after="240"/>
      <w:ind w:left="1077" w:hanging="357"/>
    </w:pPr>
  </w:style>
  <w:style w:type="paragraph" w:customStyle="1" w:styleId="Company">
    <w:name w:val="Company"/>
    <w:basedOn w:val="Subtitle"/>
    <w:uiPriority w:val="8"/>
    <w:qFormat/>
    <w:rsid w:val="00B276A2"/>
    <w:rPr>
      <w:rFonts w:eastAsia="Times New Roman"/>
      <w:bCs/>
      <w:szCs w:val="28"/>
      <w:lang w:eastAsia="en-GB"/>
    </w:rPr>
  </w:style>
  <w:style w:type="paragraph" w:styleId="Subtitle">
    <w:name w:val="Subtitle"/>
    <w:basedOn w:val="Normal"/>
    <w:next w:val="Normal"/>
    <w:link w:val="SubtitleChar"/>
    <w:qFormat/>
    <w:rsid w:val="00B276A2"/>
    <w:pPr>
      <w:spacing w:after="60"/>
      <w:jc w:val="center"/>
      <w:outlineLvl w:val="1"/>
    </w:pPr>
    <w:rPr>
      <w:rFonts w:ascii="Cambria" w:eastAsia="PMingLiU" w:hAnsi="Cambria" w:cs="Times New Roman"/>
      <w:sz w:val="24"/>
      <w:szCs w:val="24"/>
    </w:rPr>
  </w:style>
  <w:style w:type="character" w:customStyle="1" w:styleId="SubtitleChar">
    <w:name w:val="Subtitle Char"/>
    <w:basedOn w:val="DefaultParagraphFont"/>
    <w:link w:val="Subtitle"/>
    <w:rsid w:val="00B276A2"/>
    <w:rPr>
      <w:rFonts w:ascii="Cambria" w:eastAsia="PMingLiU" w:hAnsi="Cambria" w:cs="Times New Roman"/>
      <w:color w:val="000000"/>
      <w:sz w:val="24"/>
      <w:szCs w:val="24"/>
      <w:lang w:val="en-AU" w:eastAsia="en-AU"/>
    </w:rPr>
  </w:style>
  <w:style w:type="paragraph" w:customStyle="1" w:styleId="CompanyAddress">
    <w:name w:val="CompanyAddress"/>
    <w:basedOn w:val="Company"/>
    <w:uiPriority w:val="8"/>
    <w:qFormat/>
    <w:rsid w:val="00B276A2"/>
    <w:rPr>
      <w:b/>
    </w:rPr>
  </w:style>
  <w:style w:type="paragraph" w:customStyle="1" w:styleId="Dash0">
    <w:name w:val="Dash+0"/>
    <w:basedOn w:val="Normal"/>
    <w:rsid w:val="00B276A2"/>
    <w:pPr>
      <w:tabs>
        <w:tab w:val="left" w:pos="1440"/>
      </w:tabs>
      <w:spacing w:after="0"/>
      <w:ind w:left="1440" w:hanging="360"/>
    </w:pPr>
  </w:style>
  <w:style w:type="paragraph" w:customStyle="1" w:styleId="Dash6">
    <w:name w:val="Dash+6"/>
    <w:basedOn w:val="Dash0"/>
    <w:rsid w:val="00B276A2"/>
    <w:pPr>
      <w:numPr>
        <w:numId w:val="8"/>
      </w:numPr>
      <w:spacing w:after="120"/>
    </w:pPr>
    <w:rPr>
      <w:lang w:eastAsia="en-US"/>
    </w:rPr>
  </w:style>
  <w:style w:type="paragraph" w:customStyle="1" w:styleId="Dash12">
    <w:name w:val="Dash+12"/>
    <w:basedOn w:val="Dash6"/>
    <w:rsid w:val="00B276A2"/>
    <w:pPr>
      <w:numPr>
        <w:numId w:val="0"/>
      </w:numPr>
      <w:spacing w:after="240"/>
    </w:pPr>
  </w:style>
  <w:style w:type="paragraph" w:customStyle="1" w:styleId="Drugname">
    <w:name w:val="Drug name"/>
    <w:basedOn w:val="Normal"/>
    <w:next w:val="Normal"/>
    <w:semiHidden/>
    <w:qFormat/>
    <w:rsid w:val="00B276A2"/>
    <w:pPr>
      <w:spacing w:after="0"/>
      <w:jc w:val="right"/>
    </w:pPr>
    <w:rPr>
      <w:rFonts w:ascii="Helvetica" w:hAnsi="Helvetica"/>
      <w:b/>
      <w:bCs/>
      <w:caps/>
      <w:sz w:val="36"/>
      <w:szCs w:val="36"/>
      <w:lang w:eastAsia="en-GB"/>
    </w:rPr>
  </w:style>
  <w:style w:type="paragraph" w:customStyle="1" w:styleId="Figurename">
    <w:name w:val="Figure name"/>
    <w:basedOn w:val="BodyText"/>
    <w:next w:val="BodyText"/>
    <w:uiPriority w:val="5"/>
    <w:qFormat/>
    <w:rsid w:val="00B276A2"/>
    <w:pPr>
      <w:keepNext/>
      <w:tabs>
        <w:tab w:val="left" w:pos="1418"/>
      </w:tabs>
      <w:ind w:left="2212" w:hanging="1418"/>
    </w:pPr>
    <w:rPr>
      <w:b/>
      <w:bCs/>
      <w:lang w:val="en-US"/>
    </w:rPr>
  </w:style>
  <w:style w:type="paragraph" w:customStyle="1" w:styleId="H1-NoNum">
    <w:name w:val="H1-NoNum"/>
    <w:basedOn w:val="Heading1"/>
    <w:next w:val="BodyText"/>
    <w:uiPriority w:val="1"/>
    <w:rsid w:val="00B276A2"/>
    <w:pPr>
      <w:numPr>
        <w:numId w:val="0"/>
      </w:numPr>
    </w:pPr>
    <w:rPr>
      <w:rFonts w:eastAsiaTheme="majorEastAsia"/>
    </w:rPr>
  </w:style>
  <w:style w:type="paragraph" w:customStyle="1" w:styleId="H1-nontoc">
    <w:name w:val="H1-nontoc"/>
    <w:basedOn w:val="Heading1"/>
    <w:next w:val="BodyText"/>
    <w:uiPriority w:val="1"/>
    <w:rsid w:val="001B05B1"/>
    <w:pPr>
      <w:numPr>
        <w:numId w:val="0"/>
      </w:numPr>
      <w:spacing w:before="20" w:after="20"/>
      <w:ind w:left="431" w:hanging="431"/>
    </w:pPr>
    <w:rPr>
      <w:rFonts w:eastAsiaTheme="majorEastAsia" w:cstheme="minorHAnsi"/>
      <w:color w:val="auto"/>
    </w:rPr>
  </w:style>
  <w:style w:type="paragraph" w:customStyle="1" w:styleId="H2-nontoc">
    <w:name w:val="H2-nontoc"/>
    <w:basedOn w:val="Heading2"/>
    <w:next w:val="BodyText"/>
    <w:uiPriority w:val="1"/>
    <w:qFormat/>
    <w:rsid w:val="00B276A2"/>
    <w:pPr>
      <w:numPr>
        <w:ilvl w:val="0"/>
        <w:numId w:val="0"/>
      </w:numPr>
      <w:outlineLvl w:val="9"/>
    </w:pPr>
  </w:style>
  <w:style w:type="paragraph" w:customStyle="1" w:styleId="H3-nontoc">
    <w:name w:val="H3-nontoc"/>
    <w:basedOn w:val="Heading3"/>
    <w:next w:val="BodyText"/>
    <w:uiPriority w:val="1"/>
    <w:qFormat/>
    <w:rsid w:val="00B276A2"/>
    <w:pPr>
      <w:numPr>
        <w:ilvl w:val="0"/>
        <w:numId w:val="0"/>
      </w:numPr>
      <w:outlineLvl w:val="9"/>
    </w:pPr>
  </w:style>
  <w:style w:type="paragraph" w:customStyle="1" w:styleId="QuoteBodyText">
    <w:name w:val="QuoteBodyText"/>
    <w:basedOn w:val="BodyText"/>
    <w:next w:val="BodyText"/>
    <w:uiPriority w:val="6"/>
    <w:qFormat/>
    <w:rsid w:val="00B276A2"/>
    <w:pPr>
      <w:spacing w:after="0"/>
      <w:ind w:left="567" w:right="662"/>
    </w:pPr>
    <w:rPr>
      <w:i/>
      <w:szCs w:val="18"/>
    </w:rPr>
  </w:style>
  <w:style w:type="paragraph" w:customStyle="1" w:styleId="QuoteSmallText">
    <w:name w:val="QuoteSmallText"/>
    <w:basedOn w:val="QuoteBodyText"/>
    <w:next w:val="BodyText"/>
    <w:uiPriority w:val="6"/>
    <w:qFormat/>
    <w:rsid w:val="00B276A2"/>
    <w:pPr>
      <w:spacing w:before="120"/>
    </w:pPr>
    <w:rPr>
      <w:sz w:val="18"/>
    </w:rPr>
  </w:style>
  <w:style w:type="paragraph" w:customStyle="1" w:styleId="Tabledash">
    <w:name w:val="Table dash"/>
    <w:basedOn w:val="BodyText"/>
    <w:uiPriority w:val="4"/>
    <w:qFormat/>
    <w:rsid w:val="00B20C53"/>
    <w:pPr>
      <w:keepNext/>
      <w:numPr>
        <w:numId w:val="26"/>
      </w:numPr>
      <w:spacing w:before="20" w:after="20"/>
      <w:ind w:left="360" w:right="113"/>
    </w:pPr>
    <w:rPr>
      <w:bCs/>
      <w:sz w:val="16"/>
      <w:szCs w:val="26"/>
    </w:rPr>
  </w:style>
  <w:style w:type="paragraph" w:customStyle="1" w:styleId="TableH1">
    <w:name w:val="Table H1"/>
    <w:basedOn w:val="BodyText"/>
    <w:uiPriority w:val="4"/>
    <w:qFormat/>
    <w:rsid w:val="00B276A2"/>
    <w:pPr>
      <w:keepNext/>
      <w:spacing w:after="20"/>
      <w:ind w:left="0" w:right="113"/>
    </w:pPr>
    <w:rPr>
      <w:b/>
      <w:sz w:val="20"/>
      <w:szCs w:val="16"/>
      <w:lang w:val="en-US"/>
    </w:rPr>
  </w:style>
  <w:style w:type="paragraph" w:customStyle="1" w:styleId="TableH2">
    <w:name w:val="Table H2"/>
    <w:basedOn w:val="BodyText"/>
    <w:next w:val="Tabletext"/>
    <w:link w:val="TableH2Char"/>
    <w:uiPriority w:val="4"/>
    <w:qFormat/>
    <w:rsid w:val="00B276A2"/>
    <w:pPr>
      <w:keepNext/>
      <w:spacing w:after="20"/>
      <w:ind w:left="0" w:right="113"/>
    </w:pPr>
    <w:rPr>
      <w:b/>
      <w:sz w:val="18"/>
    </w:rPr>
  </w:style>
  <w:style w:type="paragraph" w:customStyle="1" w:styleId="TableH3">
    <w:name w:val="Table H3"/>
    <w:basedOn w:val="TableH2"/>
    <w:next w:val="Tabletext"/>
    <w:link w:val="TableH3Char"/>
    <w:uiPriority w:val="4"/>
    <w:qFormat/>
    <w:rsid w:val="00B276A2"/>
    <w:rPr>
      <w:i/>
    </w:rPr>
  </w:style>
  <w:style w:type="paragraph" w:customStyle="1" w:styleId="TableFigNotes18">
    <w:name w:val="TableFigNotes+18"/>
    <w:basedOn w:val="TableText0"/>
    <w:link w:val="TableFigNotes18Char"/>
    <w:uiPriority w:val="4"/>
    <w:qFormat/>
    <w:rsid w:val="00B276A2"/>
    <w:pPr>
      <w:keepNext w:val="0"/>
      <w:keepLines/>
      <w:spacing w:before="0" w:after="360"/>
      <w:ind w:left="720"/>
    </w:pPr>
    <w:rPr>
      <w:sz w:val="16"/>
      <w:szCs w:val="16"/>
    </w:rPr>
  </w:style>
  <w:style w:type="paragraph" w:customStyle="1" w:styleId="TableFigNotes0">
    <w:name w:val="TableFigNotes+0"/>
    <w:basedOn w:val="TableFigNotes18"/>
    <w:link w:val="TableFigNotes0Char"/>
    <w:rsid w:val="00B276A2"/>
    <w:pPr>
      <w:keepNext/>
      <w:spacing w:after="0"/>
    </w:pPr>
  </w:style>
  <w:style w:type="paragraph" w:customStyle="1" w:styleId="TableFigNotes6">
    <w:name w:val="TableFigNotes+6"/>
    <w:basedOn w:val="TableFigNotes0"/>
    <w:rsid w:val="00B276A2"/>
    <w:pPr>
      <w:spacing w:after="120"/>
    </w:pPr>
    <w:rPr>
      <w:rFonts w:eastAsia="Arial Unicode MS"/>
      <w:lang w:val="en-GB" w:eastAsia="ja-JP"/>
    </w:rPr>
  </w:style>
  <w:style w:type="character" w:customStyle="1" w:styleId="CharChar2">
    <w:name w:val="Char Char2"/>
    <w:basedOn w:val="DefaultParagraphFont"/>
    <w:uiPriority w:val="99"/>
    <w:semiHidden/>
    <w:locked/>
    <w:rsid w:val="00B276A2"/>
    <w:rPr>
      <w:rFonts w:eastAsia="MS Mincho" w:cs="Times New Roman"/>
      <w:lang w:val="en-AU" w:eastAsia="ja-JP" w:bidi="ar-SA"/>
    </w:rPr>
  </w:style>
  <w:style w:type="character" w:customStyle="1" w:styleId="CharChar3">
    <w:name w:val="Char Char3"/>
    <w:basedOn w:val="DefaultParagraphFont"/>
    <w:uiPriority w:val="99"/>
    <w:semiHidden/>
    <w:locked/>
    <w:rsid w:val="00B276A2"/>
    <w:rPr>
      <w:rFonts w:ascii="Arial Narrow" w:hAnsi="Arial Narrow" w:cs="Arial"/>
      <w:lang w:val="en-AU" w:eastAsia="ja-JP" w:bidi="ar-SA"/>
    </w:rPr>
  </w:style>
  <w:style w:type="paragraph" w:customStyle="1" w:styleId="Helvetica14">
    <w:name w:val="Helvetica 14"/>
    <w:semiHidden/>
    <w:qFormat/>
    <w:rsid w:val="00B276A2"/>
    <w:pPr>
      <w:spacing w:after="0" w:line="240" w:lineRule="auto"/>
    </w:pPr>
    <w:rPr>
      <w:rFonts w:ascii="Helvetica" w:eastAsia="Times New Roman" w:hAnsi="Helvetica" w:cs="Times New Roman"/>
      <w:sz w:val="28"/>
      <w:szCs w:val="28"/>
      <w:lang w:val="en-AU" w:eastAsia="en-GB"/>
    </w:rPr>
  </w:style>
  <w:style w:type="paragraph" w:customStyle="1" w:styleId="Tablename">
    <w:name w:val="Table name"/>
    <w:basedOn w:val="BodyText"/>
    <w:uiPriority w:val="4"/>
    <w:qFormat/>
    <w:rsid w:val="00B276A2"/>
    <w:pPr>
      <w:keepNext/>
      <w:tabs>
        <w:tab w:val="left" w:pos="2070"/>
      </w:tabs>
      <w:ind w:left="2070" w:hanging="1350"/>
    </w:pPr>
    <w:rPr>
      <w:rFonts w:eastAsia="Arial Unicode MS"/>
      <w:b/>
      <w:bCs/>
    </w:rPr>
  </w:style>
  <w:style w:type="paragraph" w:customStyle="1" w:styleId="HeadingLevel2">
    <w:name w:val="Heading Level 2"/>
    <w:basedOn w:val="Normal"/>
    <w:semiHidden/>
    <w:unhideWhenUsed/>
    <w:rsid w:val="00B276A2"/>
    <w:pPr>
      <w:numPr>
        <w:numId w:val="12"/>
      </w:numPr>
      <w:spacing w:line="360" w:lineRule="auto"/>
    </w:pPr>
    <w:rPr>
      <w:rFonts w:cs="Arial"/>
      <w:szCs w:val="24"/>
      <w:lang w:val="en-US"/>
    </w:rPr>
  </w:style>
  <w:style w:type="paragraph" w:customStyle="1" w:styleId="Helvetica10">
    <w:name w:val="Helvetica 10"/>
    <w:semiHidden/>
    <w:qFormat/>
    <w:rsid w:val="00B276A2"/>
    <w:pPr>
      <w:spacing w:after="0" w:line="240" w:lineRule="auto"/>
      <w:jc w:val="center"/>
    </w:pPr>
    <w:rPr>
      <w:rFonts w:ascii="Helvetica" w:eastAsia="Times New Roman" w:hAnsi="Helvetica" w:cs="Times New Roman"/>
      <w:caps/>
      <w:color w:val="000000"/>
      <w:lang w:val="en-AU" w:eastAsia="en-GB"/>
    </w:rPr>
  </w:style>
  <w:style w:type="paragraph" w:customStyle="1" w:styleId="Helvetica11">
    <w:name w:val="Helvetica 11"/>
    <w:basedOn w:val="Helvetica14"/>
    <w:semiHidden/>
    <w:qFormat/>
    <w:rsid w:val="00B276A2"/>
    <w:pPr>
      <w:jc w:val="right"/>
    </w:pPr>
  </w:style>
  <w:style w:type="paragraph" w:customStyle="1" w:styleId="Helvetica14bold">
    <w:name w:val="Helvetica 14 bold"/>
    <w:basedOn w:val="Helvetica14"/>
    <w:semiHidden/>
    <w:qFormat/>
    <w:rsid w:val="00B276A2"/>
    <w:pPr>
      <w:jc w:val="right"/>
    </w:pPr>
    <w:rPr>
      <w:b/>
      <w:bCs/>
    </w:rPr>
  </w:style>
  <w:style w:type="paragraph" w:styleId="ListBullet2">
    <w:name w:val="List Bullet 2"/>
    <w:basedOn w:val="Normal"/>
    <w:semiHidden/>
    <w:unhideWhenUsed/>
    <w:rsid w:val="00B276A2"/>
    <w:pPr>
      <w:numPr>
        <w:numId w:val="15"/>
      </w:numPr>
      <w:contextualSpacing/>
    </w:pPr>
  </w:style>
  <w:style w:type="paragraph" w:styleId="ListNumber3">
    <w:name w:val="List Number 3"/>
    <w:basedOn w:val="Normal"/>
    <w:semiHidden/>
    <w:unhideWhenUsed/>
    <w:rsid w:val="00B276A2"/>
    <w:pPr>
      <w:numPr>
        <w:numId w:val="21"/>
      </w:numPr>
      <w:contextualSpacing/>
    </w:pPr>
  </w:style>
  <w:style w:type="paragraph" w:customStyle="1" w:styleId="ListNos0">
    <w:name w:val="ListNos+0"/>
    <w:basedOn w:val="BodyText"/>
    <w:uiPriority w:val="2"/>
    <w:qFormat/>
    <w:rsid w:val="00B276A2"/>
    <w:pPr>
      <w:numPr>
        <w:numId w:val="24"/>
      </w:numPr>
      <w:spacing w:after="0"/>
    </w:pPr>
  </w:style>
  <w:style w:type="paragraph" w:customStyle="1" w:styleId="ListNos6">
    <w:name w:val="ListNos+6"/>
    <w:basedOn w:val="ListNos12"/>
    <w:uiPriority w:val="2"/>
    <w:qFormat/>
    <w:rsid w:val="00B276A2"/>
    <w:pPr>
      <w:spacing w:after="120"/>
    </w:pPr>
  </w:style>
  <w:style w:type="paragraph" w:customStyle="1" w:styleId="ListNos12">
    <w:name w:val="ListNos+12"/>
    <w:basedOn w:val="ListNos0"/>
    <w:next w:val="BodyText"/>
    <w:uiPriority w:val="2"/>
    <w:qFormat/>
    <w:rsid w:val="00B276A2"/>
    <w:pPr>
      <w:numPr>
        <w:numId w:val="0"/>
      </w:numPr>
      <w:spacing w:after="240"/>
    </w:pPr>
  </w:style>
  <w:style w:type="paragraph" w:customStyle="1" w:styleId="Notes">
    <w:name w:val="Notes"/>
    <w:next w:val="BodyText"/>
    <w:uiPriority w:val="6"/>
    <w:qFormat/>
    <w:rsid w:val="00B276A2"/>
    <w:pPr>
      <w:spacing w:after="120" w:line="240" w:lineRule="auto"/>
    </w:pPr>
    <w:rPr>
      <w:rFonts w:ascii="Calibri" w:eastAsia="Times New Roman" w:hAnsi="Calibri" w:cs="Times New Roman"/>
      <w:color w:val="C00000"/>
      <w:szCs w:val="24"/>
      <w:lang w:val="en-AU"/>
    </w:rPr>
  </w:style>
  <w:style w:type="table" w:customStyle="1" w:styleId="OPTUMTableNormal">
    <w:name w:val="OPTUM Table Normal"/>
    <w:basedOn w:val="TableNormal"/>
    <w:rsid w:val="00B276A2"/>
    <w:pPr>
      <w:spacing w:before="40" w:after="20" w:line="240" w:lineRule="auto"/>
    </w:pPr>
    <w:rPr>
      <w:rFonts w:ascii="Calibri" w:eastAsia="Times New Roman" w:hAnsi="Calibri" w:cs="Times New Roman"/>
      <w:sz w:val="18"/>
      <w:szCs w:val="18"/>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styleId="PageNumber">
    <w:name w:val="page number"/>
    <w:basedOn w:val="DefaultParagraphFont"/>
    <w:rsid w:val="00B276A2"/>
    <w:rPr>
      <w:b/>
    </w:rPr>
  </w:style>
  <w:style w:type="numbering" w:customStyle="1" w:styleId="PBACstandardnumberstyle">
    <w:name w:val="PBAC standard number style"/>
    <w:uiPriority w:val="99"/>
    <w:rsid w:val="00B276A2"/>
  </w:style>
  <w:style w:type="table" w:customStyle="1" w:styleId="StandardTable">
    <w:name w:val="Standard Table"/>
    <w:basedOn w:val="TableNormal"/>
    <w:semiHidden/>
    <w:rsid w:val="00B276A2"/>
    <w:pPr>
      <w:spacing w:after="0" w:line="240" w:lineRule="auto"/>
    </w:pPr>
    <w:rPr>
      <w:rFonts w:ascii="Garamond" w:eastAsia="Times New Roman" w:hAnsi="Garamond" w:cs="Times New Roman"/>
      <w:sz w:val="18"/>
      <w:szCs w:val="20"/>
      <w:lang w:val="en-AU" w:eastAsia="en-AU"/>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vAlign w:val="center"/>
    </w:tcPr>
    <w:tblStylePr w:type="firstRow">
      <w:pPr>
        <w:wordWrap/>
        <w:spacing w:beforeLines="0" w:beforeAutospacing="0" w:afterLines="0" w:afterAutospacing="0" w:line="240" w:lineRule="auto"/>
        <w:contextualSpacing w:val="0"/>
      </w:pPr>
      <w:rPr>
        <w:rFonts w:ascii="Arial Unicode MS" w:hAnsi="Arial Unicode MS"/>
        <w:b/>
        <w:sz w:val="18"/>
      </w:rPr>
      <w:tblPr/>
      <w:tcPr>
        <w:tcBorders>
          <w:top w:val="single" w:sz="12" w:space="0" w:color="auto"/>
          <w:bottom w:val="single" w:sz="12" w:space="0" w:color="auto"/>
        </w:tcBorders>
      </w:tcPr>
    </w:tblStylePr>
  </w:style>
  <w:style w:type="character" w:customStyle="1" w:styleId="StyleBold">
    <w:name w:val="Style Bold"/>
    <w:basedOn w:val="DefaultParagraphFont"/>
    <w:semiHidden/>
    <w:unhideWhenUsed/>
    <w:rsid w:val="00B276A2"/>
    <w:rPr>
      <w:rFonts w:ascii="Arial Narrow" w:hAnsi="Arial Narrow"/>
      <w:b/>
      <w:bCs/>
      <w:sz w:val="24"/>
    </w:rPr>
  </w:style>
  <w:style w:type="paragraph" w:customStyle="1" w:styleId="StyleHeading3Left127cmFirstline0cm">
    <w:name w:val="Style Heading 3 + Left:  1.27 cm First line:  0 cm"/>
    <w:basedOn w:val="Heading3"/>
    <w:semiHidden/>
    <w:unhideWhenUsed/>
    <w:rsid w:val="00B276A2"/>
    <w:pPr>
      <w:numPr>
        <w:ilvl w:val="0"/>
        <w:numId w:val="0"/>
      </w:numPr>
      <w:spacing w:before="0" w:after="240"/>
    </w:pPr>
    <w:rPr>
      <w:rFonts w:cs="Times New Roman"/>
      <w:b w:val="0"/>
      <w:bCs w:val="0"/>
    </w:rPr>
  </w:style>
  <w:style w:type="paragraph" w:customStyle="1" w:styleId="StyleTabletextBold">
    <w:name w:val="Style Table text + Bold"/>
    <w:basedOn w:val="Tabletext"/>
    <w:semiHidden/>
    <w:unhideWhenUsed/>
    <w:rsid w:val="00B276A2"/>
    <w:rPr>
      <w:b/>
    </w:rPr>
  </w:style>
  <w:style w:type="paragraph" w:customStyle="1" w:styleId="Table-columnheadings">
    <w:name w:val="Table - column headings"/>
    <w:basedOn w:val="Normal"/>
    <w:semiHidden/>
    <w:unhideWhenUsed/>
    <w:rsid w:val="00B276A2"/>
    <w:pPr>
      <w:jc w:val="center"/>
    </w:pPr>
    <w:rPr>
      <w:rFonts w:cs="Arial"/>
      <w:b/>
      <w:sz w:val="20"/>
    </w:rPr>
  </w:style>
  <w:style w:type="table" w:customStyle="1" w:styleId="TableNoBorders">
    <w:name w:val="Table No Borders"/>
    <w:basedOn w:val="TableNormal"/>
    <w:rsid w:val="00B276A2"/>
    <w:pPr>
      <w:spacing w:before="40" w:after="20" w:line="240" w:lineRule="auto"/>
    </w:pPr>
    <w:rPr>
      <w:rFonts w:ascii="Garamond" w:eastAsia="Times New Roman" w:hAnsi="Garamond" w:cs="Times New Roman"/>
      <w:lang w:val="en-AU" w:eastAsia="en-AU"/>
    </w:rPr>
    <w:tblPr>
      <w:tblInd w:w="0" w:type="dxa"/>
      <w:tblCellMar>
        <w:top w:w="0" w:type="dxa"/>
        <w:left w:w="108" w:type="dxa"/>
        <w:bottom w:w="0" w:type="dxa"/>
        <w:right w:w="108" w:type="dxa"/>
      </w:tblCellMar>
    </w:tblPr>
  </w:style>
  <w:style w:type="table" w:customStyle="1" w:styleId="TableHTAStandard">
    <w:name w:val="Table HTA Standard"/>
    <w:basedOn w:val="TableNoBorders"/>
    <w:rsid w:val="00B276A2"/>
    <w:pPr>
      <w:tabs>
        <w:tab w:val="left" w:pos="416"/>
        <w:tab w:val="left" w:pos="582"/>
      </w:tabs>
    </w:pPr>
    <w:rPr>
      <w:sz w:val="18"/>
      <w:szCs w:val="18"/>
    </w:rPr>
    <w:tblP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0" w:type="dxa"/>
        <w:left w:w="108" w:type="dxa"/>
        <w:bottom w:w="0" w:type="dxa"/>
        <w:right w:w="108" w:type="dxa"/>
      </w:tblCellMar>
    </w:tblPr>
    <w:tcPr>
      <w:shd w:val="clear" w:color="auto" w:fill="auto"/>
      <w:vAlign w:val="center"/>
    </w:tcPr>
    <w:tblStylePr w:type="firstRow">
      <w:pPr>
        <w:wordWrap/>
        <w:spacing w:beforeLines="0" w:beforeAutospacing="0" w:afterLines="0" w:afterAutospacing="0" w:line="240" w:lineRule="auto"/>
        <w:contextualSpacing w:val="0"/>
        <w:outlineLvl w:val="9"/>
      </w:pPr>
      <w:rPr>
        <w:rFonts w:ascii="Tahoma" w:hAnsi="Tahoma"/>
        <w:b/>
        <w:bCs/>
        <w:caps w:val="0"/>
        <w:smallCaps w:val="0"/>
        <w:strike w:val="0"/>
        <w:dstrike w:val="0"/>
        <w:vanish w:val="0"/>
        <w:color w:val="auto"/>
        <w:sz w:val="18"/>
        <w:szCs w:val="18"/>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12" w:space="0" w:color="auto"/>
          <w:left w:val="single" w:sz="2" w:space="0" w:color="auto"/>
          <w:bottom w:val="single" w:sz="12" w:space="0" w:color="auto"/>
          <w:right w:val="single" w:sz="2" w:space="0" w:color="auto"/>
          <w:insideH w:val="single" w:sz="2" w:space="0" w:color="auto"/>
          <w:insideV w:val="single" w:sz="2" w:space="0" w:color="auto"/>
          <w:tl2br w:val="nil"/>
          <w:tr2bl w:val="nil"/>
        </w:tcBorders>
        <w:shd w:val="clear" w:color="auto" w:fill="auto"/>
      </w:tcPr>
    </w:tblStylePr>
    <w:tblStylePr w:type="band1Horz">
      <w:tblPr/>
      <w:tcPr>
        <w:tcBorders>
          <w:tl2br w:val="none" w:sz="0" w:space="0" w:color="auto"/>
          <w:tr2bl w:val="none" w:sz="0" w:space="0" w:color="auto"/>
        </w:tcBorders>
        <w:shd w:val="pct5" w:color="000000" w:fill="FFFFFF"/>
      </w:tcPr>
    </w:tblStylePr>
    <w:tblStylePr w:type="band2Horz">
      <w:tblPr/>
      <w:tcPr>
        <w:tcBorders>
          <w:tl2br w:val="none" w:sz="0" w:space="0" w:color="auto"/>
          <w:tr2bl w:val="none" w:sz="0" w:space="0" w:color="auto"/>
        </w:tcBorders>
        <w:shd w:val="pct20" w:color="000000" w:fill="FFFFFF"/>
      </w:tcPr>
    </w:tblStylePr>
  </w:style>
  <w:style w:type="paragraph" w:customStyle="1" w:styleId="TableListNos">
    <w:name w:val="Table ListNos"/>
    <w:basedOn w:val="BodyText"/>
    <w:link w:val="TableListNosChar"/>
    <w:uiPriority w:val="4"/>
    <w:qFormat/>
    <w:rsid w:val="00B276A2"/>
    <w:pPr>
      <w:numPr>
        <w:numId w:val="27"/>
      </w:numPr>
    </w:pPr>
    <w:rPr>
      <w:sz w:val="18"/>
    </w:rPr>
  </w:style>
  <w:style w:type="table" w:styleId="TableSimple1">
    <w:name w:val="Table Simple 1"/>
    <w:basedOn w:val="TableNormal"/>
    <w:rsid w:val="00B276A2"/>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Tabletextindent">
    <w:name w:val="Table text indent"/>
    <w:basedOn w:val="Tabletext"/>
    <w:uiPriority w:val="4"/>
    <w:qFormat/>
    <w:rsid w:val="00B276A2"/>
    <w:pPr>
      <w:ind w:left="284"/>
    </w:pPr>
  </w:style>
  <w:style w:type="table" w:styleId="TableTheme">
    <w:name w:val="Table Theme"/>
    <w:basedOn w:val="TableNormal"/>
    <w:semiHidden/>
    <w:rsid w:val="00B276A2"/>
    <w:pPr>
      <w:spacing w:after="0" w:line="240" w:lineRule="auto"/>
    </w:pPr>
    <w:rPr>
      <w:rFonts w:ascii="Garamond" w:eastAsia="Times New Roman" w:hAnsi="Garamond"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xtboldonly1">
    <w:name w:val="txtboldonly1"/>
    <w:basedOn w:val="DefaultParagraphFont"/>
    <w:semiHidden/>
    <w:unhideWhenUsed/>
    <w:rsid w:val="00B276A2"/>
    <w:rPr>
      <w:b/>
      <w:bCs/>
    </w:rPr>
  </w:style>
  <w:style w:type="paragraph" w:customStyle="1" w:styleId="H2-NoNum">
    <w:name w:val="H2-NoNum"/>
    <w:basedOn w:val="Heading2"/>
    <w:next w:val="BodyText"/>
    <w:uiPriority w:val="1"/>
    <w:qFormat/>
    <w:rsid w:val="00B276A2"/>
    <w:pPr>
      <w:numPr>
        <w:ilvl w:val="0"/>
        <w:numId w:val="0"/>
      </w:numPr>
    </w:pPr>
  </w:style>
  <w:style w:type="paragraph" w:customStyle="1" w:styleId="H3-NoNum">
    <w:name w:val="H3-NoNum"/>
    <w:basedOn w:val="Heading3"/>
    <w:next w:val="BodyText"/>
    <w:uiPriority w:val="1"/>
    <w:qFormat/>
    <w:rsid w:val="00B276A2"/>
    <w:pPr>
      <w:numPr>
        <w:ilvl w:val="0"/>
        <w:numId w:val="0"/>
      </w:numPr>
    </w:pPr>
  </w:style>
  <w:style w:type="paragraph" w:customStyle="1" w:styleId="H4-NoNum">
    <w:name w:val="H4-NoNum"/>
    <w:basedOn w:val="Heading4"/>
    <w:next w:val="BodyText"/>
    <w:uiPriority w:val="1"/>
    <w:qFormat/>
    <w:rsid w:val="00B276A2"/>
    <w:pPr>
      <w:ind w:left="0" w:firstLine="0"/>
    </w:pPr>
  </w:style>
  <w:style w:type="paragraph" w:customStyle="1" w:styleId="BodyText1">
    <w:name w:val="Body Text1"/>
    <w:basedOn w:val="Normal"/>
    <w:link w:val="BodytextChar0"/>
    <w:qFormat/>
    <w:rsid w:val="00B276A2"/>
    <w:pPr>
      <w:spacing w:line="360" w:lineRule="auto"/>
      <w:ind w:left="0"/>
    </w:pPr>
    <w:rPr>
      <w:rFonts w:ascii="Arial Narrow" w:eastAsia="Arial Unicode MS" w:hAnsi="Arial Narrow" w:cs="Arial"/>
      <w:color w:val="auto"/>
      <w:sz w:val="24"/>
      <w:szCs w:val="24"/>
      <w:lang w:val="en-GB" w:eastAsia="ja-JP"/>
    </w:rPr>
  </w:style>
  <w:style w:type="character" w:customStyle="1" w:styleId="BodytextChar0">
    <w:name w:val="Body text Char"/>
    <w:basedOn w:val="DefaultParagraphFont"/>
    <w:link w:val="BodyText1"/>
    <w:rsid w:val="00B276A2"/>
    <w:rPr>
      <w:rFonts w:ascii="Arial Narrow" w:eastAsia="Arial Unicode MS" w:hAnsi="Arial Narrow" w:cs="Arial"/>
      <w:sz w:val="24"/>
      <w:szCs w:val="24"/>
      <w:lang w:val="en-GB" w:eastAsia="ja-JP"/>
    </w:rPr>
  </w:style>
  <w:style w:type="paragraph" w:customStyle="1" w:styleId="TabFigNotes0noindent">
    <w:name w:val="TabFigNotes+0 no indent"/>
    <w:basedOn w:val="TableFigNotes0"/>
    <w:link w:val="TabFigNotes0noindentChar"/>
    <w:qFormat/>
    <w:rsid w:val="0039132B"/>
    <w:pPr>
      <w:ind w:left="0"/>
    </w:pPr>
  </w:style>
  <w:style w:type="character" w:customStyle="1" w:styleId="TabFigNotes0noindentChar">
    <w:name w:val="TabFigNotes+0 no indent Char"/>
    <w:basedOn w:val="TableFigNotes0Char"/>
    <w:link w:val="TabFigNotes0noindent"/>
    <w:rsid w:val="0039132B"/>
    <w:rPr>
      <w:rFonts w:ascii="Arial Narrow" w:eastAsia="Times New Roman" w:hAnsi="Arial Narrow" w:cs="Tahoma"/>
      <w:color w:val="000000"/>
      <w:sz w:val="16"/>
      <w:szCs w:val="16"/>
      <w:lang w:val="en-AU" w:eastAsia="en-AU"/>
    </w:rPr>
  </w:style>
  <w:style w:type="paragraph" w:customStyle="1" w:styleId="H6">
    <w:name w:val="H6"/>
    <w:basedOn w:val="Normal"/>
    <w:next w:val="BodyText"/>
    <w:link w:val="H6Char"/>
    <w:qFormat/>
    <w:rsid w:val="00051CD1"/>
    <w:pPr>
      <w:spacing w:before="240" w:after="120"/>
      <w:outlineLvl w:val="5"/>
    </w:pPr>
    <w:rPr>
      <w:i/>
    </w:rPr>
  </w:style>
  <w:style w:type="character" w:customStyle="1" w:styleId="H6Char">
    <w:name w:val="H6 Char"/>
    <w:basedOn w:val="DefaultParagraphFont"/>
    <w:link w:val="H6"/>
    <w:rsid w:val="00051CD1"/>
    <w:rPr>
      <w:rFonts w:ascii="Calibri" w:eastAsia="Times New Roman" w:hAnsi="Calibri" w:cs="Tahoma"/>
      <w:i/>
      <w:color w:val="000000"/>
      <w:lang w:val="en-AU" w:eastAsia="en-AU"/>
    </w:rPr>
  </w:style>
  <w:style w:type="paragraph" w:customStyle="1" w:styleId="A-ChapterH3">
    <w:name w:val="A-ChapterH3"/>
    <w:basedOn w:val="Normal"/>
    <w:rsid w:val="00B276A2"/>
    <w:pPr>
      <w:numPr>
        <w:ilvl w:val="2"/>
        <w:numId w:val="1"/>
      </w:numPr>
    </w:pPr>
  </w:style>
  <w:style w:type="character" w:customStyle="1" w:styleId="TablebulletChar">
    <w:name w:val="Table bullet Char"/>
    <w:basedOn w:val="DefaultParagraphFont"/>
    <w:link w:val="Tablebullet0"/>
    <w:rsid w:val="00B276A2"/>
    <w:rPr>
      <w:rFonts w:ascii="Arial Narrow" w:eastAsia="Times New Roman" w:hAnsi="Arial Narrow" w:cs="Arial"/>
      <w:color w:val="000000"/>
      <w:sz w:val="20"/>
      <w:lang w:val="en-AU"/>
    </w:rPr>
  </w:style>
  <w:style w:type="paragraph" w:customStyle="1" w:styleId="EvidMatrixtext">
    <w:name w:val="EvidMatrix text"/>
    <w:basedOn w:val="Normal"/>
    <w:link w:val="EvidMatrixtextChar"/>
    <w:qFormat/>
    <w:rsid w:val="004512E2"/>
    <w:pPr>
      <w:widowControl w:val="0"/>
      <w:autoSpaceDE w:val="0"/>
      <w:autoSpaceDN w:val="0"/>
      <w:adjustRightInd w:val="0"/>
      <w:spacing w:before="20" w:after="20"/>
      <w:ind w:left="85" w:right="85"/>
    </w:pPr>
    <w:rPr>
      <w:rFonts w:ascii="Arial Narrow" w:hAnsi="Arial Narrow" w:cs="Arial"/>
      <w:sz w:val="18"/>
      <w:szCs w:val="24"/>
    </w:rPr>
  </w:style>
  <w:style w:type="character" w:customStyle="1" w:styleId="EvidMatrixtextChar">
    <w:name w:val="EvidMatrix text Char"/>
    <w:basedOn w:val="DefaultParagraphFont"/>
    <w:link w:val="EvidMatrixtext"/>
    <w:rsid w:val="004512E2"/>
    <w:rPr>
      <w:rFonts w:ascii="Arial Narrow" w:eastAsia="Times New Roman" w:hAnsi="Arial Narrow" w:cs="Arial"/>
      <w:sz w:val="18"/>
      <w:szCs w:val="24"/>
      <w:lang w:val="en-AU"/>
    </w:rPr>
  </w:style>
  <w:style w:type="paragraph" w:customStyle="1" w:styleId="H7">
    <w:name w:val="H7"/>
    <w:basedOn w:val="H6"/>
    <w:link w:val="H7Char"/>
    <w:qFormat/>
    <w:rsid w:val="006B4983"/>
    <w:pPr>
      <w:spacing w:after="60"/>
      <w:outlineLvl w:val="9"/>
    </w:pPr>
    <w:rPr>
      <w:i w:val="0"/>
      <w:u w:val="single"/>
    </w:rPr>
  </w:style>
  <w:style w:type="character" w:customStyle="1" w:styleId="H7Char">
    <w:name w:val="H7 Char"/>
    <w:basedOn w:val="H6Char"/>
    <w:link w:val="H7"/>
    <w:rsid w:val="006B4983"/>
    <w:rPr>
      <w:rFonts w:ascii="Calibri" w:eastAsia="Calibri" w:hAnsi="Calibri" w:cs="Calibri"/>
      <w:i w:val="0"/>
      <w:color w:val="000000"/>
      <w:szCs w:val="20"/>
      <w:u w:val="single"/>
      <w:lang w:val="en-AU" w:eastAsia="en-AU"/>
    </w:rPr>
  </w:style>
  <w:style w:type="character" w:customStyle="1" w:styleId="Tabletext-subanalysisChar">
    <w:name w:val="Table text - subanalysis Char"/>
    <w:basedOn w:val="Tabletext-evidencematrixChar"/>
    <w:link w:val="Tabletext-subanalysis"/>
    <w:locked/>
    <w:rsid w:val="00B276A2"/>
    <w:rPr>
      <w:rFonts w:ascii="Arial Narrow" w:eastAsia="Arial Unicode MS" w:hAnsi="Arial Narrow" w:cs="Arial"/>
      <w:bCs/>
      <w:sz w:val="14"/>
      <w:szCs w:val="14"/>
      <w:lang w:val="en-AU" w:eastAsia="ja-JP"/>
    </w:rPr>
  </w:style>
  <w:style w:type="paragraph" w:customStyle="1" w:styleId="Tabletext-subanalysis">
    <w:name w:val="Table text - subanalysis"/>
    <w:basedOn w:val="Tabletext-evidencematrix"/>
    <w:link w:val="Tabletext-subanalysisChar"/>
    <w:qFormat/>
    <w:rsid w:val="00B276A2"/>
    <w:rPr>
      <w:sz w:val="14"/>
      <w:szCs w:val="14"/>
    </w:rPr>
  </w:style>
  <w:style w:type="paragraph" w:customStyle="1" w:styleId="Tabletextnote">
    <w:name w:val="Table text note"/>
    <w:basedOn w:val="Tabletext"/>
    <w:link w:val="TabletextnoteChar"/>
    <w:qFormat/>
    <w:rsid w:val="00F96F7A"/>
    <w:pPr>
      <w:spacing w:before="120"/>
    </w:pPr>
    <w:rPr>
      <w:sz w:val="16"/>
    </w:rPr>
  </w:style>
  <w:style w:type="character" w:customStyle="1" w:styleId="TabletextChar">
    <w:name w:val="Table text Char"/>
    <w:basedOn w:val="DefaultParagraphFont"/>
    <w:link w:val="Tabletext"/>
    <w:rsid w:val="00B276A2"/>
    <w:rPr>
      <w:rFonts w:ascii="Arial Narrow" w:eastAsia="Arial Unicode MS" w:hAnsi="Arial Narrow" w:cs="Arial"/>
      <w:bCs/>
      <w:sz w:val="20"/>
      <w:szCs w:val="24"/>
      <w:lang w:val="en-AU" w:eastAsia="ja-JP"/>
    </w:rPr>
  </w:style>
  <w:style w:type="character" w:customStyle="1" w:styleId="TabletextnoteChar">
    <w:name w:val="Table text note Char"/>
    <w:basedOn w:val="TabletextChar"/>
    <w:link w:val="Tabletextnote"/>
    <w:rsid w:val="00F96F7A"/>
    <w:rPr>
      <w:rFonts w:ascii="Calibri" w:eastAsia="Calibri" w:hAnsi="Calibri" w:cs="Calibri"/>
      <w:bCs/>
      <w:sz w:val="16"/>
      <w:szCs w:val="16"/>
      <w:lang w:val="en-AU" w:eastAsia="ja-JP"/>
    </w:rPr>
  </w:style>
  <w:style w:type="character" w:customStyle="1" w:styleId="TableH3Char">
    <w:name w:val="Table H3 Char"/>
    <w:basedOn w:val="DefaultParagraphFont"/>
    <w:link w:val="TableH3"/>
    <w:uiPriority w:val="4"/>
    <w:rsid w:val="006F2588"/>
    <w:rPr>
      <w:rFonts w:ascii="Calibri" w:eastAsia="Times New Roman" w:hAnsi="Calibri" w:cs="Tahoma"/>
      <w:b/>
      <w:i/>
      <w:color w:val="000000"/>
      <w:sz w:val="18"/>
      <w:lang w:val="en-AU" w:eastAsia="en-AU"/>
    </w:rPr>
  </w:style>
  <w:style w:type="paragraph" w:customStyle="1" w:styleId="TableH4">
    <w:name w:val="Table H4"/>
    <w:basedOn w:val="TableHeading"/>
    <w:link w:val="TableH4Char"/>
    <w:qFormat/>
    <w:rsid w:val="00B276A2"/>
    <w:pPr>
      <w:spacing w:after="60"/>
    </w:pPr>
    <w:rPr>
      <w:smallCaps/>
      <w:color w:val="FFFFFF" w:themeColor="background1"/>
    </w:rPr>
  </w:style>
  <w:style w:type="paragraph" w:styleId="ListParagraph">
    <w:name w:val="List Paragraph"/>
    <w:basedOn w:val="Normal"/>
    <w:uiPriority w:val="34"/>
    <w:qFormat/>
    <w:rsid w:val="00B276A2"/>
  </w:style>
  <w:style w:type="character" w:customStyle="1" w:styleId="TableH2Char">
    <w:name w:val="Table H2 Char"/>
    <w:basedOn w:val="BodyTextChar"/>
    <w:link w:val="TableH2"/>
    <w:uiPriority w:val="4"/>
    <w:rsid w:val="006F2588"/>
    <w:rPr>
      <w:rFonts w:ascii="Calibri" w:eastAsia="Times New Roman" w:hAnsi="Calibri" w:cs="Tahoma"/>
      <w:b/>
      <w:color w:val="000000"/>
      <w:sz w:val="18"/>
      <w:lang w:val="en-AU" w:eastAsia="en-AU"/>
    </w:rPr>
  </w:style>
  <w:style w:type="character" w:customStyle="1" w:styleId="TableH4Char">
    <w:name w:val="Table H4 Char"/>
    <w:basedOn w:val="TableHeadingChar"/>
    <w:link w:val="TableH4"/>
    <w:rsid w:val="00B276A2"/>
    <w:rPr>
      <w:rFonts w:ascii="Calibri" w:eastAsia="Times New Roman" w:hAnsi="Calibri" w:cs="Tahoma"/>
      <w:b/>
      <w:bCs/>
      <w:smallCaps/>
      <w:color w:val="FFFFFF" w:themeColor="background1"/>
      <w:sz w:val="20"/>
      <w:szCs w:val="21"/>
      <w:lang w:val="en-AU" w:eastAsia="en-AU"/>
    </w:rPr>
  </w:style>
  <w:style w:type="character" w:styleId="Emphasis">
    <w:name w:val="Emphasis"/>
    <w:basedOn w:val="DefaultParagraphFont"/>
    <w:uiPriority w:val="20"/>
    <w:qFormat/>
    <w:rsid w:val="00B276A2"/>
    <w:rPr>
      <w:i/>
      <w:iCs/>
    </w:rPr>
  </w:style>
  <w:style w:type="paragraph" w:customStyle="1" w:styleId="Tabletext-evidencematrix">
    <w:name w:val="Table text - evidence matrix"/>
    <w:basedOn w:val="Tabletext"/>
    <w:link w:val="Tabletext-evidencematrixChar"/>
    <w:qFormat/>
    <w:rsid w:val="00B276A2"/>
    <w:rPr>
      <w:sz w:val="16"/>
    </w:rPr>
  </w:style>
  <w:style w:type="character" w:customStyle="1" w:styleId="Tabletext-evidencematrixChar">
    <w:name w:val="Table text - evidence matrix Char"/>
    <w:basedOn w:val="TabletextChar"/>
    <w:link w:val="Tabletext-evidencematrix"/>
    <w:rsid w:val="00B276A2"/>
    <w:rPr>
      <w:rFonts w:ascii="Arial Narrow" w:eastAsia="Arial Unicode MS" w:hAnsi="Arial Narrow" w:cs="Arial"/>
      <w:bCs/>
      <w:sz w:val="16"/>
      <w:szCs w:val="24"/>
      <w:lang w:val="en-AU" w:eastAsia="ja-JP"/>
    </w:rPr>
  </w:style>
  <w:style w:type="paragraph" w:customStyle="1" w:styleId="HeaderTR">
    <w:name w:val="HeaderTR"/>
    <w:basedOn w:val="Footer"/>
    <w:next w:val="BodyText"/>
    <w:link w:val="HeaderTRChar"/>
    <w:qFormat/>
    <w:rsid w:val="00D52846"/>
    <w:pPr>
      <w:pBdr>
        <w:top w:val="none" w:sz="0" w:space="0" w:color="auto"/>
      </w:pBdr>
      <w:jc w:val="right"/>
    </w:pPr>
    <w:rPr>
      <w:i w:val="0"/>
      <w:sz w:val="18"/>
    </w:rPr>
  </w:style>
  <w:style w:type="character" w:customStyle="1" w:styleId="HeaderTRChar">
    <w:name w:val="HeaderTR Char"/>
    <w:basedOn w:val="HeaderChar"/>
    <w:link w:val="HeaderTR"/>
    <w:rsid w:val="00D52846"/>
    <w:rPr>
      <w:rFonts w:ascii="Calibri" w:eastAsia="Times New Roman" w:hAnsi="Calibri" w:cs="Tahoma"/>
      <w:color w:val="000000"/>
      <w:sz w:val="18"/>
      <w:lang w:val="en-AU" w:eastAsia="en-AU"/>
    </w:rPr>
  </w:style>
  <w:style w:type="paragraph" w:styleId="Bibliography">
    <w:name w:val="Bibliography"/>
    <w:basedOn w:val="Normal"/>
    <w:next w:val="Normal"/>
    <w:uiPriority w:val="37"/>
    <w:semiHidden/>
    <w:unhideWhenUsed/>
    <w:rsid w:val="00B276A2"/>
  </w:style>
  <w:style w:type="paragraph" w:styleId="BlockText">
    <w:name w:val="Block Text"/>
    <w:basedOn w:val="Normal"/>
    <w:semiHidden/>
    <w:unhideWhenUsed/>
    <w:rsid w:val="00B276A2"/>
    <w:pPr>
      <w:spacing w:after="120"/>
      <w:ind w:left="1440" w:right="1440"/>
    </w:pPr>
  </w:style>
  <w:style w:type="paragraph" w:customStyle="1" w:styleId="Bodyitals">
    <w:name w:val="Body + itals"/>
    <w:basedOn w:val="BodyText1"/>
    <w:link w:val="BodyitalsChar"/>
    <w:unhideWhenUsed/>
    <w:rsid w:val="00B276A2"/>
    <w:rPr>
      <w:i/>
    </w:rPr>
  </w:style>
  <w:style w:type="character" w:customStyle="1" w:styleId="BodyitalsChar">
    <w:name w:val="Body + itals Char"/>
    <w:basedOn w:val="BodytextChar0"/>
    <w:link w:val="Bodyitals"/>
    <w:rsid w:val="00B276A2"/>
    <w:rPr>
      <w:rFonts w:ascii="Arial Narrow" w:eastAsia="Arial Unicode MS" w:hAnsi="Arial Narrow" w:cs="Arial"/>
      <w:i/>
      <w:sz w:val="24"/>
      <w:szCs w:val="24"/>
      <w:lang w:val="en-GB" w:eastAsia="ja-JP"/>
    </w:rPr>
  </w:style>
  <w:style w:type="paragraph" w:customStyle="1" w:styleId="Bodybullet">
    <w:name w:val="Body bullet"/>
    <w:basedOn w:val="Normal"/>
    <w:rsid w:val="00B276A2"/>
    <w:pPr>
      <w:tabs>
        <w:tab w:val="num" w:pos="900"/>
      </w:tabs>
      <w:spacing w:line="360" w:lineRule="auto"/>
      <w:ind w:left="900" w:hanging="360"/>
    </w:pPr>
    <w:rPr>
      <w:rFonts w:ascii="Arial Narrow" w:eastAsia="MS Mincho" w:hAnsi="Arial Narrow" w:cs="Times New Roman"/>
      <w:color w:val="auto"/>
      <w:sz w:val="24"/>
      <w:szCs w:val="24"/>
      <w:lang w:eastAsia="ja-JP"/>
    </w:rPr>
  </w:style>
  <w:style w:type="paragraph" w:customStyle="1" w:styleId="Bodybullets">
    <w:name w:val="Body bullets"/>
    <w:basedOn w:val="BodyText1"/>
    <w:rsid w:val="00B276A2"/>
    <w:pPr>
      <w:tabs>
        <w:tab w:val="num" w:pos="216"/>
        <w:tab w:val="num" w:pos="360"/>
      </w:tabs>
    </w:pPr>
  </w:style>
  <w:style w:type="paragraph" w:styleId="BodyText3">
    <w:name w:val="Body Text 3"/>
    <w:basedOn w:val="Normal"/>
    <w:link w:val="BodyText3Char"/>
    <w:semiHidden/>
    <w:unhideWhenUsed/>
    <w:rsid w:val="00B276A2"/>
    <w:pPr>
      <w:spacing w:after="120"/>
    </w:pPr>
    <w:rPr>
      <w:sz w:val="16"/>
      <w:szCs w:val="16"/>
    </w:rPr>
  </w:style>
  <w:style w:type="character" w:customStyle="1" w:styleId="BodyText3Char">
    <w:name w:val="Body Text 3 Char"/>
    <w:basedOn w:val="DefaultParagraphFont"/>
    <w:link w:val="BodyText3"/>
    <w:semiHidden/>
    <w:rsid w:val="00B276A2"/>
    <w:rPr>
      <w:rFonts w:ascii="Calibri" w:eastAsia="Times New Roman" w:hAnsi="Calibri" w:cs="Tahoma"/>
      <w:color w:val="000000"/>
      <w:sz w:val="16"/>
      <w:szCs w:val="16"/>
      <w:lang w:val="en-AU" w:eastAsia="en-AU"/>
    </w:rPr>
  </w:style>
  <w:style w:type="paragraph" w:customStyle="1" w:styleId="BodyTexttablelist">
    <w:name w:val="Body Text table list"/>
    <w:basedOn w:val="BodyText"/>
    <w:uiPriority w:val="99"/>
    <w:rsid w:val="00B276A2"/>
    <w:pPr>
      <w:spacing w:before="40" w:after="40"/>
    </w:pPr>
  </w:style>
  <w:style w:type="paragraph" w:customStyle="1" w:styleId="BodyTextabbreviations">
    <w:name w:val="Body Text abbreviations"/>
    <w:basedOn w:val="BodyTexttablelist"/>
    <w:uiPriority w:val="99"/>
    <w:rsid w:val="00B276A2"/>
  </w:style>
  <w:style w:type="paragraph" w:customStyle="1" w:styleId="BodyTextbeforebullet">
    <w:name w:val="Body Text before bullet"/>
    <w:basedOn w:val="BodyText"/>
    <w:uiPriority w:val="99"/>
    <w:rsid w:val="00B276A2"/>
  </w:style>
  <w:style w:type="paragraph" w:customStyle="1" w:styleId="Bodytextbullet">
    <w:name w:val="Body text bullet"/>
    <w:basedOn w:val="BodyText1"/>
    <w:link w:val="BodytextbulletChar"/>
    <w:rsid w:val="00B276A2"/>
    <w:pPr>
      <w:tabs>
        <w:tab w:val="num" w:pos="600"/>
      </w:tabs>
      <w:ind w:left="568" w:hanging="284"/>
    </w:pPr>
  </w:style>
  <w:style w:type="character" w:customStyle="1" w:styleId="BodytextbulletChar">
    <w:name w:val="Body text bullet Char"/>
    <w:basedOn w:val="BodytextChar0"/>
    <w:link w:val="Bodytextbullet"/>
    <w:locked/>
    <w:rsid w:val="00B276A2"/>
    <w:rPr>
      <w:rFonts w:ascii="Arial Narrow" w:eastAsia="Arial Unicode MS" w:hAnsi="Arial Narrow" w:cs="Arial"/>
      <w:sz w:val="24"/>
      <w:szCs w:val="24"/>
      <w:lang w:val="en-GB" w:eastAsia="ja-JP"/>
    </w:rPr>
  </w:style>
  <w:style w:type="paragraph" w:customStyle="1" w:styleId="Bodytextbullet12">
    <w:name w:val="Body text bullet + 12"/>
    <w:basedOn w:val="Bodytextbullet"/>
    <w:uiPriority w:val="99"/>
    <w:rsid w:val="00B276A2"/>
    <w:pPr>
      <w:tabs>
        <w:tab w:val="clear" w:pos="600"/>
        <w:tab w:val="num" w:pos="360"/>
      </w:tabs>
      <w:spacing w:line="276" w:lineRule="auto"/>
      <w:ind w:left="1077" w:hanging="357"/>
    </w:pPr>
    <w:rPr>
      <w:rFonts w:ascii="Calibri" w:eastAsia="MS Mincho" w:hAnsi="Calibri"/>
      <w:sz w:val="22"/>
    </w:rPr>
  </w:style>
  <w:style w:type="paragraph" w:customStyle="1" w:styleId="Bodytextbullet2">
    <w:name w:val="Body text bullet 2"/>
    <w:basedOn w:val="Bodytextbullet"/>
    <w:uiPriority w:val="99"/>
    <w:rsid w:val="00B276A2"/>
    <w:pPr>
      <w:numPr>
        <w:numId w:val="2"/>
      </w:numPr>
      <w:spacing w:line="276" w:lineRule="auto"/>
    </w:pPr>
    <w:rPr>
      <w:rFonts w:ascii="Calibri" w:eastAsia="MS Mincho" w:hAnsi="Calibri"/>
      <w:sz w:val="22"/>
    </w:rPr>
  </w:style>
  <w:style w:type="paragraph" w:styleId="BodyTextFirstIndent">
    <w:name w:val="Body Text First Indent"/>
    <w:basedOn w:val="BodyText"/>
    <w:link w:val="BodyTextFirstIndentChar"/>
    <w:semiHidden/>
    <w:unhideWhenUsed/>
    <w:rsid w:val="00B276A2"/>
    <w:pPr>
      <w:ind w:firstLine="210"/>
    </w:pPr>
  </w:style>
  <w:style w:type="character" w:customStyle="1" w:styleId="BodyTextFirstIndentChar">
    <w:name w:val="Body Text First Indent Char"/>
    <w:basedOn w:val="BodyTextChar"/>
    <w:link w:val="BodyTextFirstIndent"/>
    <w:semiHidden/>
    <w:rsid w:val="00B276A2"/>
    <w:rPr>
      <w:rFonts w:ascii="Calibri" w:eastAsia="Times New Roman" w:hAnsi="Calibri" w:cs="Tahoma"/>
      <w:color w:val="000000"/>
      <w:lang w:val="en-AU" w:eastAsia="en-AU"/>
    </w:rPr>
  </w:style>
  <w:style w:type="paragraph" w:styleId="BodyTextIndent">
    <w:name w:val="Body Text Indent"/>
    <w:basedOn w:val="Normal"/>
    <w:link w:val="BodyTextIndentChar"/>
    <w:semiHidden/>
    <w:unhideWhenUsed/>
    <w:rsid w:val="00B276A2"/>
    <w:pPr>
      <w:spacing w:after="120"/>
      <w:ind w:left="283"/>
    </w:pPr>
  </w:style>
  <w:style w:type="character" w:customStyle="1" w:styleId="BodyTextIndentChar">
    <w:name w:val="Body Text Indent Char"/>
    <w:basedOn w:val="DefaultParagraphFont"/>
    <w:link w:val="BodyTextIndent"/>
    <w:semiHidden/>
    <w:rsid w:val="00B276A2"/>
    <w:rPr>
      <w:rFonts w:ascii="Calibri" w:eastAsia="Times New Roman" w:hAnsi="Calibri" w:cs="Tahoma"/>
      <w:color w:val="000000"/>
      <w:lang w:val="en-AU" w:eastAsia="en-AU"/>
    </w:rPr>
  </w:style>
  <w:style w:type="paragraph" w:styleId="BodyTextFirstIndent2">
    <w:name w:val="Body Text First Indent 2"/>
    <w:basedOn w:val="BodyTextIndent"/>
    <w:link w:val="BodyTextFirstIndent2Char"/>
    <w:semiHidden/>
    <w:unhideWhenUsed/>
    <w:rsid w:val="00B276A2"/>
    <w:pPr>
      <w:ind w:firstLine="210"/>
    </w:pPr>
  </w:style>
  <w:style w:type="character" w:customStyle="1" w:styleId="BodyTextFirstIndent2Char">
    <w:name w:val="Body Text First Indent 2 Char"/>
    <w:basedOn w:val="BodyTextIndentChar"/>
    <w:link w:val="BodyTextFirstIndent2"/>
    <w:semiHidden/>
    <w:rsid w:val="00B276A2"/>
    <w:rPr>
      <w:rFonts w:ascii="Calibri" w:eastAsia="Times New Roman" w:hAnsi="Calibri" w:cs="Tahoma"/>
      <w:color w:val="000000"/>
      <w:lang w:val="en-AU" w:eastAsia="en-AU"/>
    </w:rPr>
  </w:style>
  <w:style w:type="paragraph" w:styleId="BodyTextIndent2">
    <w:name w:val="Body Text Indent 2"/>
    <w:basedOn w:val="Normal"/>
    <w:link w:val="BodyTextIndent2Char"/>
    <w:semiHidden/>
    <w:unhideWhenUsed/>
    <w:rsid w:val="00B276A2"/>
    <w:pPr>
      <w:spacing w:after="120" w:line="480" w:lineRule="auto"/>
      <w:ind w:left="283"/>
    </w:pPr>
  </w:style>
  <w:style w:type="character" w:customStyle="1" w:styleId="BodyTextIndent2Char">
    <w:name w:val="Body Text Indent 2 Char"/>
    <w:basedOn w:val="DefaultParagraphFont"/>
    <w:link w:val="BodyTextIndent2"/>
    <w:semiHidden/>
    <w:rsid w:val="00B276A2"/>
    <w:rPr>
      <w:rFonts w:ascii="Calibri" w:eastAsia="Times New Roman" w:hAnsi="Calibri" w:cs="Tahoma"/>
      <w:color w:val="000000"/>
      <w:lang w:val="en-AU" w:eastAsia="en-AU"/>
    </w:rPr>
  </w:style>
  <w:style w:type="paragraph" w:styleId="BodyTextIndent3">
    <w:name w:val="Body Text Indent 3"/>
    <w:basedOn w:val="Normal"/>
    <w:link w:val="BodyTextIndent3Char"/>
    <w:semiHidden/>
    <w:unhideWhenUsed/>
    <w:rsid w:val="00B276A2"/>
    <w:pPr>
      <w:spacing w:after="120"/>
      <w:ind w:left="283"/>
    </w:pPr>
    <w:rPr>
      <w:sz w:val="16"/>
      <w:szCs w:val="16"/>
    </w:rPr>
  </w:style>
  <w:style w:type="character" w:customStyle="1" w:styleId="BodyTextIndent3Char">
    <w:name w:val="Body Text Indent 3 Char"/>
    <w:basedOn w:val="DefaultParagraphFont"/>
    <w:link w:val="BodyTextIndent3"/>
    <w:semiHidden/>
    <w:rsid w:val="00B276A2"/>
    <w:rPr>
      <w:rFonts w:ascii="Calibri" w:eastAsia="Times New Roman" w:hAnsi="Calibri" w:cs="Tahoma"/>
      <w:color w:val="000000"/>
      <w:sz w:val="16"/>
      <w:szCs w:val="16"/>
      <w:lang w:val="en-AU" w:eastAsia="en-AU"/>
    </w:rPr>
  </w:style>
  <w:style w:type="paragraph" w:customStyle="1" w:styleId="BodyTextnumberedlist">
    <w:name w:val="Body Text numbered list"/>
    <w:basedOn w:val="BodyText"/>
    <w:uiPriority w:val="99"/>
    <w:rsid w:val="00B276A2"/>
    <w:pPr>
      <w:numPr>
        <w:numId w:val="3"/>
      </w:numPr>
    </w:pPr>
  </w:style>
  <w:style w:type="paragraph" w:customStyle="1" w:styleId="BodyTextnumberedlist12">
    <w:name w:val="Body Text numbered list +12"/>
    <w:basedOn w:val="BodyTextnumberedlist"/>
    <w:uiPriority w:val="99"/>
    <w:rsid w:val="00B276A2"/>
    <w:pPr>
      <w:numPr>
        <w:numId w:val="0"/>
      </w:numPr>
      <w:spacing w:after="240"/>
    </w:pPr>
  </w:style>
  <w:style w:type="paragraph" w:customStyle="1" w:styleId="Boxcaption">
    <w:name w:val="Box caption"/>
    <w:basedOn w:val="Normal"/>
    <w:semiHidden/>
    <w:unhideWhenUsed/>
    <w:rsid w:val="00B276A2"/>
  </w:style>
  <w:style w:type="character" w:customStyle="1" w:styleId="BoxTextChar">
    <w:name w:val="BoxText Char"/>
    <w:basedOn w:val="DefaultParagraphFont"/>
    <w:link w:val="BoxText"/>
    <w:rsid w:val="00B276A2"/>
    <w:rPr>
      <w:rFonts w:ascii="Calibri" w:eastAsia="Times New Roman" w:hAnsi="Calibri" w:cs="Tahoma"/>
      <w:color w:val="000000"/>
      <w:lang w:val="en-AU" w:eastAsia="en-AU"/>
    </w:rPr>
  </w:style>
  <w:style w:type="paragraph" w:customStyle="1" w:styleId="BoxBullet">
    <w:name w:val="BoxBullet"/>
    <w:basedOn w:val="BoxText"/>
    <w:rsid w:val="00B276A2"/>
    <w:pPr>
      <w:tabs>
        <w:tab w:val="left" w:pos="1166"/>
      </w:tabs>
      <w:ind w:left="1166" w:hanging="360"/>
    </w:pPr>
  </w:style>
  <w:style w:type="paragraph" w:customStyle="1" w:styleId="BoxDash">
    <w:name w:val="BoxDash"/>
    <w:basedOn w:val="BoxText"/>
    <w:rsid w:val="00B276A2"/>
    <w:pPr>
      <w:tabs>
        <w:tab w:val="left" w:pos="806"/>
        <w:tab w:val="left" w:pos="1166"/>
      </w:tabs>
      <w:ind w:left="1526" w:hanging="720"/>
    </w:pPr>
  </w:style>
  <w:style w:type="paragraph" w:customStyle="1" w:styleId="TableText0">
    <w:name w:val="TableText"/>
    <w:basedOn w:val="Normal"/>
    <w:link w:val="TableTextChar0"/>
    <w:rsid w:val="00B276A2"/>
    <w:pPr>
      <w:keepNext/>
      <w:spacing w:before="20" w:after="20"/>
      <w:ind w:left="0"/>
    </w:pPr>
    <w:rPr>
      <w:rFonts w:ascii="Arial Narrow" w:hAnsi="Arial Narrow"/>
      <w:sz w:val="20"/>
      <w:szCs w:val="21"/>
    </w:rPr>
  </w:style>
  <w:style w:type="character" w:customStyle="1" w:styleId="TableTextChar0">
    <w:name w:val="TableText Char"/>
    <w:basedOn w:val="DefaultParagraphFont"/>
    <w:link w:val="TableText0"/>
    <w:rsid w:val="00B276A2"/>
    <w:rPr>
      <w:rFonts w:ascii="Arial Narrow" w:eastAsia="Times New Roman" w:hAnsi="Arial Narrow" w:cs="Tahoma"/>
      <w:color w:val="000000"/>
      <w:sz w:val="20"/>
      <w:szCs w:val="21"/>
      <w:lang w:val="en-AU" w:eastAsia="en-AU"/>
    </w:rPr>
  </w:style>
  <w:style w:type="paragraph" w:customStyle="1" w:styleId="TableName0">
    <w:name w:val="TableName"/>
    <w:basedOn w:val="TableText0"/>
    <w:rsid w:val="00B276A2"/>
    <w:pPr>
      <w:tabs>
        <w:tab w:val="left" w:pos="1800"/>
      </w:tabs>
      <w:spacing w:before="240" w:after="120"/>
      <w:ind w:left="1797" w:hanging="1077"/>
    </w:pPr>
    <w:rPr>
      <w:b/>
      <w:bCs/>
      <w:sz w:val="22"/>
    </w:rPr>
  </w:style>
  <w:style w:type="paragraph" w:customStyle="1" w:styleId="Boxhead">
    <w:name w:val="Boxhead"/>
    <w:basedOn w:val="TableName0"/>
    <w:qFormat/>
    <w:rsid w:val="00B276A2"/>
  </w:style>
  <w:style w:type="character" w:customStyle="1" w:styleId="BoxHeadingChar">
    <w:name w:val="BoxHeading Char"/>
    <w:basedOn w:val="BoxTextChar"/>
    <w:link w:val="BoxHeading"/>
    <w:rsid w:val="00B276A2"/>
    <w:rPr>
      <w:rFonts w:ascii="Calibri" w:eastAsia="Times New Roman" w:hAnsi="Calibri" w:cs="Tahoma"/>
      <w:b/>
      <w:bCs/>
      <w:color w:val="000000"/>
      <w:lang w:val="en-AU" w:eastAsia="en-AU"/>
    </w:rPr>
  </w:style>
  <w:style w:type="paragraph" w:customStyle="1" w:styleId="Boxnamenobox">
    <w:name w:val="Boxname(nobox)"/>
    <w:basedOn w:val="BoxName"/>
    <w:qFormat/>
    <w:rsid w:val="00B276A2"/>
    <w:pPr>
      <w:ind w:left="1797" w:hanging="1077"/>
    </w:pPr>
  </w:style>
  <w:style w:type="paragraph" w:customStyle="1" w:styleId="BoxNotes">
    <w:name w:val="BoxNotes"/>
    <w:basedOn w:val="BoxText"/>
    <w:rsid w:val="00B276A2"/>
    <w:pPr>
      <w:spacing w:before="120" w:after="60"/>
    </w:pPr>
    <w:rPr>
      <w:sz w:val="18"/>
    </w:rPr>
  </w:style>
  <w:style w:type="character" w:customStyle="1" w:styleId="Bullet6Char">
    <w:name w:val="Bullet+6 Char"/>
    <w:basedOn w:val="Bullet0Char"/>
    <w:link w:val="Bullet6"/>
    <w:uiPriority w:val="2"/>
    <w:rsid w:val="00130F03"/>
    <w:rPr>
      <w:rFonts w:ascii="Calibri" w:eastAsia="Times New Roman" w:hAnsi="Calibri" w:cs="Tahoma"/>
      <w:color w:val="000000"/>
      <w:lang w:val="en-AU" w:eastAsia="en-GB"/>
    </w:rPr>
  </w:style>
  <w:style w:type="character" w:customStyle="1" w:styleId="Bullet12Char">
    <w:name w:val="Bullet+12 Char"/>
    <w:basedOn w:val="Bullet6Char"/>
    <w:link w:val="Bullet12"/>
    <w:uiPriority w:val="2"/>
    <w:rsid w:val="007C113C"/>
    <w:rPr>
      <w:rFonts w:ascii="Calibri" w:eastAsia="Times New Roman" w:hAnsi="Calibri" w:cs="Tahoma"/>
      <w:color w:val="000000"/>
      <w:lang w:val="en-AU" w:eastAsia="en-GB"/>
    </w:rPr>
  </w:style>
  <w:style w:type="paragraph" w:customStyle="1" w:styleId="Chapterheading">
    <w:name w:val="Chapter heading"/>
    <w:basedOn w:val="Normal"/>
    <w:unhideWhenUsed/>
    <w:rsid w:val="00B276A2"/>
    <w:pPr>
      <w:tabs>
        <w:tab w:val="left" w:pos="284"/>
      </w:tabs>
      <w:overflowPunct w:val="0"/>
      <w:autoSpaceDE w:val="0"/>
      <w:autoSpaceDN w:val="0"/>
      <w:adjustRightInd w:val="0"/>
      <w:spacing w:before="360" w:after="360"/>
      <w:textAlignment w:val="baseline"/>
    </w:pPr>
    <w:rPr>
      <w:rFonts w:ascii="Century Gothic" w:hAnsi="Century Gothic"/>
      <w:b/>
      <w:color w:val="FFFFFF"/>
      <w:sz w:val="96"/>
      <w:szCs w:val="96"/>
      <w:lang w:val="en-GB"/>
    </w:rPr>
  </w:style>
  <w:style w:type="paragraph" w:customStyle="1" w:styleId="Chapterhead">
    <w:name w:val="Chapter head"/>
    <w:aliases w:val="no numbers"/>
    <w:basedOn w:val="Chapterheading"/>
    <w:uiPriority w:val="99"/>
    <w:rsid w:val="00B276A2"/>
    <w:rPr>
      <w:spacing w:val="40"/>
      <w:kern w:val="28"/>
    </w:rPr>
  </w:style>
  <w:style w:type="paragraph" w:customStyle="1" w:styleId="Chapterheadabbreviations">
    <w:name w:val="Chapter head abbreviations"/>
    <w:basedOn w:val="Chapterhead"/>
    <w:uiPriority w:val="99"/>
    <w:rsid w:val="00B276A2"/>
  </w:style>
  <w:style w:type="paragraph" w:customStyle="1" w:styleId="ChapterHeading0">
    <w:name w:val="Chapter Heading"/>
    <w:basedOn w:val="Normal"/>
    <w:link w:val="ChapterHeadingChar"/>
    <w:autoRedefine/>
    <w:qFormat/>
    <w:rsid w:val="00B276A2"/>
    <w:pPr>
      <w:spacing w:after="120"/>
      <w:ind w:left="1457" w:hanging="360"/>
    </w:pPr>
    <w:rPr>
      <w:rFonts w:cs="Arial"/>
      <w:color w:val="auto"/>
      <w:szCs w:val="32"/>
      <w:lang w:eastAsia="en-US"/>
    </w:rPr>
  </w:style>
  <w:style w:type="character" w:customStyle="1" w:styleId="ChapterHeadingChar">
    <w:name w:val="Chapter Heading Char"/>
    <w:basedOn w:val="DefaultParagraphFont"/>
    <w:link w:val="ChapterHeading0"/>
    <w:rsid w:val="00B276A2"/>
    <w:rPr>
      <w:rFonts w:ascii="Calibri" w:eastAsia="Times New Roman" w:hAnsi="Calibri" w:cs="Arial"/>
      <w:szCs w:val="32"/>
      <w:lang w:val="en-AU"/>
    </w:rPr>
  </w:style>
  <w:style w:type="paragraph" w:customStyle="1" w:styleId="Chaptersub-headings">
    <w:name w:val="Chapter sub-headings"/>
    <w:basedOn w:val="ChapterHeading0"/>
    <w:link w:val="Chaptersub-headingsChar"/>
    <w:autoRedefine/>
    <w:qFormat/>
    <w:rsid w:val="00B276A2"/>
    <w:pPr>
      <w:numPr>
        <w:numId w:val="7"/>
      </w:numPr>
    </w:pPr>
    <w:rPr>
      <w:rFonts w:cs="Times New Roman"/>
      <w:sz w:val="20"/>
      <w:szCs w:val="28"/>
    </w:rPr>
  </w:style>
  <w:style w:type="character" w:customStyle="1" w:styleId="Chaptersub-headingsChar">
    <w:name w:val="Chapter sub-headings Char"/>
    <w:basedOn w:val="ChapterHeadingChar"/>
    <w:link w:val="Chaptersub-headings"/>
    <w:rsid w:val="00B276A2"/>
    <w:rPr>
      <w:rFonts w:ascii="Calibri" w:eastAsia="Times New Roman" w:hAnsi="Calibri" w:cs="Times New Roman"/>
      <w:sz w:val="20"/>
      <w:szCs w:val="28"/>
      <w:lang w:val="en-AU"/>
    </w:rPr>
  </w:style>
  <w:style w:type="paragraph" w:styleId="Closing">
    <w:name w:val="Closing"/>
    <w:basedOn w:val="Normal"/>
    <w:link w:val="ClosingChar"/>
    <w:semiHidden/>
    <w:unhideWhenUsed/>
    <w:rsid w:val="00B276A2"/>
    <w:pPr>
      <w:ind w:left="4252"/>
    </w:pPr>
  </w:style>
  <w:style w:type="character" w:customStyle="1" w:styleId="ClosingChar">
    <w:name w:val="Closing Char"/>
    <w:basedOn w:val="DefaultParagraphFont"/>
    <w:link w:val="Closing"/>
    <w:semiHidden/>
    <w:rsid w:val="00B276A2"/>
    <w:rPr>
      <w:rFonts w:ascii="Calibri" w:eastAsia="Times New Roman" w:hAnsi="Calibri" w:cs="Tahoma"/>
      <w:color w:val="000000"/>
      <w:lang w:val="en-AU" w:eastAsia="en-AU"/>
    </w:rPr>
  </w:style>
  <w:style w:type="paragraph" w:customStyle="1" w:styleId="Covertitle">
    <w:name w:val="Cover title"/>
    <w:basedOn w:val="Chapterheading"/>
    <w:uiPriority w:val="99"/>
    <w:rsid w:val="00B276A2"/>
    <w:pPr>
      <w:tabs>
        <w:tab w:val="clear" w:pos="284"/>
        <w:tab w:val="left" w:pos="720"/>
      </w:tabs>
      <w:ind w:left="0"/>
      <w:jc w:val="right"/>
    </w:pPr>
    <w:rPr>
      <w:rFonts w:ascii="Arial Bold" w:eastAsia="MS Mincho" w:hAnsi="Arial Bold" w:cs="Times New Roman"/>
      <w:color w:val="000000"/>
      <w:sz w:val="48"/>
      <w:lang w:val="en-AU" w:eastAsia="ja-JP"/>
    </w:rPr>
  </w:style>
  <w:style w:type="paragraph" w:customStyle="1" w:styleId="Coversubtitle">
    <w:name w:val="Cover subtitle"/>
    <w:basedOn w:val="Covertitle"/>
    <w:uiPriority w:val="99"/>
    <w:rsid w:val="00B276A2"/>
    <w:rPr>
      <w:rFonts w:ascii="Arial" w:hAnsi="Arial"/>
      <w:sz w:val="40"/>
      <w:szCs w:val="48"/>
    </w:rPr>
  </w:style>
  <w:style w:type="paragraph" w:customStyle="1" w:styleId="Default">
    <w:name w:val="Default"/>
    <w:link w:val="DefaultChar"/>
    <w:rsid w:val="00B276A2"/>
    <w:pPr>
      <w:autoSpaceDE w:val="0"/>
      <w:autoSpaceDN w:val="0"/>
      <w:adjustRightInd w:val="0"/>
      <w:spacing w:after="0" w:line="240" w:lineRule="auto"/>
    </w:pPr>
    <w:rPr>
      <w:rFonts w:ascii="Arial" w:eastAsia="Times New Roman" w:hAnsi="Arial" w:cs="Arial"/>
      <w:color w:val="000000"/>
      <w:sz w:val="24"/>
      <w:szCs w:val="24"/>
      <w:lang w:val="en-AU" w:eastAsia="en-AU"/>
    </w:rPr>
  </w:style>
  <w:style w:type="character" w:customStyle="1" w:styleId="DesignerNotes">
    <w:name w:val="DesignerNotes"/>
    <w:basedOn w:val="DefaultParagraphFont"/>
    <w:rsid w:val="00B276A2"/>
    <w:rPr>
      <w:rFonts w:ascii="Arial" w:hAnsi="Arial"/>
      <w:color w:val="3366FF"/>
      <w:sz w:val="20"/>
    </w:rPr>
  </w:style>
  <w:style w:type="paragraph" w:styleId="E-mailSignature">
    <w:name w:val="E-mail Signature"/>
    <w:basedOn w:val="Normal"/>
    <w:link w:val="E-mailSignatureChar"/>
    <w:semiHidden/>
    <w:unhideWhenUsed/>
    <w:rsid w:val="00B276A2"/>
  </w:style>
  <w:style w:type="character" w:customStyle="1" w:styleId="E-mailSignatureChar">
    <w:name w:val="E-mail Signature Char"/>
    <w:basedOn w:val="DefaultParagraphFont"/>
    <w:link w:val="E-mailSignature"/>
    <w:semiHidden/>
    <w:rsid w:val="00B276A2"/>
    <w:rPr>
      <w:rFonts w:ascii="Calibri" w:eastAsia="Times New Roman" w:hAnsi="Calibri" w:cs="Tahoma"/>
      <w:color w:val="000000"/>
      <w:lang w:val="en-AU" w:eastAsia="en-AU"/>
    </w:rPr>
  </w:style>
  <w:style w:type="paragraph" w:customStyle="1" w:styleId="EndNoteBibliography">
    <w:name w:val="EndNote Bibliography"/>
    <w:basedOn w:val="Normal"/>
    <w:link w:val="EndNoteBibliographyChar"/>
    <w:rsid w:val="00D53639"/>
    <w:pPr>
      <w:spacing w:before="60"/>
    </w:pPr>
    <w:rPr>
      <w:rFonts w:ascii="Arial Narrow" w:hAnsi="Arial Narrow"/>
      <w:noProof/>
      <w:sz w:val="16"/>
      <w:szCs w:val="24"/>
    </w:rPr>
  </w:style>
  <w:style w:type="character" w:customStyle="1" w:styleId="EndNoteBibliographyChar">
    <w:name w:val="EndNote Bibliography Char"/>
    <w:basedOn w:val="TabletextChar"/>
    <w:link w:val="EndNoteBibliography"/>
    <w:rsid w:val="00D53639"/>
    <w:rPr>
      <w:rFonts w:ascii="Arial Narrow" w:eastAsia="Times New Roman" w:hAnsi="Arial Narrow" w:cs="Tahoma"/>
      <w:bCs w:val="0"/>
      <w:noProof/>
      <w:color w:val="000000"/>
      <w:sz w:val="16"/>
      <w:szCs w:val="24"/>
      <w:lang w:val="en-AU" w:eastAsia="en-AU"/>
    </w:rPr>
  </w:style>
  <w:style w:type="paragraph" w:customStyle="1" w:styleId="EndNoteBibliographyTitle">
    <w:name w:val="EndNote Bibliography Title"/>
    <w:basedOn w:val="Normal"/>
    <w:link w:val="EndNoteBibliographyTitleChar"/>
    <w:rsid w:val="00B276A2"/>
    <w:pPr>
      <w:spacing w:after="0"/>
      <w:jc w:val="center"/>
    </w:pPr>
    <w:rPr>
      <w:rFonts w:ascii="Arial Narrow" w:hAnsi="Arial Narrow"/>
      <w:noProof/>
      <w:sz w:val="16"/>
      <w:szCs w:val="24"/>
    </w:rPr>
  </w:style>
  <w:style w:type="character" w:customStyle="1" w:styleId="EndNoteBibliographyTitleChar">
    <w:name w:val="EndNote Bibliography Title Char"/>
    <w:basedOn w:val="TabletextChar"/>
    <w:link w:val="EndNoteBibliographyTitle"/>
    <w:rsid w:val="00B276A2"/>
    <w:rPr>
      <w:rFonts w:ascii="Arial Narrow" w:eastAsia="Times New Roman" w:hAnsi="Arial Narrow" w:cs="Tahoma"/>
      <w:bCs w:val="0"/>
      <w:noProof/>
      <w:color w:val="000000"/>
      <w:sz w:val="16"/>
      <w:szCs w:val="24"/>
      <w:lang w:val="en-AU" w:eastAsia="en-AU"/>
    </w:rPr>
  </w:style>
  <w:style w:type="character" w:styleId="EndnoteReference">
    <w:name w:val="endnote reference"/>
    <w:basedOn w:val="DefaultParagraphFont"/>
    <w:rsid w:val="00B276A2"/>
    <w:rPr>
      <w:vertAlign w:val="superscript"/>
    </w:rPr>
  </w:style>
  <w:style w:type="paragraph" w:styleId="EndnoteText">
    <w:name w:val="endnote text"/>
    <w:basedOn w:val="Normal"/>
    <w:link w:val="EndnoteTextChar"/>
    <w:rsid w:val="00B276A2"/>
    <w:pPr>
      <w:spacing w:after="0"/>
      <w:ind w:left="0"/>
    </w:pPr>
    <w:rPr>
      <w:color w:val="auto"/>
      <w:sz w:val="20"/>
      <w:lang w:eastAsia="en-US"/>
    </w:rPr>
  </w:style>
  <w:style w:type="character" w:customStyle="1" w:styleId="EndnoteTextChar">
    <w:name w:val="Endnote Text Char"/>
    <w:basedOn w:val="DefaultParagraphFont"/>
    <w:link w:val="EndnoteText"/>
    <w:rsid w:val="00B276A2"/>
    <w:rPr>
      <w:rFonts w:ascii="Calibri" w:eastAsia="Times New Roman" w:hAnsi="Calibri" w:cs="Tahoma"/>
      <w:sz w:val="20"/>
      <w:lang w:val="en-AU"/>
    </w:rPr>
  </w:style>
  <w:style w:type="paragraph" w:styleId="EnvelopeAddress">
    <w:name w:val="envelope address"/>
    <w:basedOn w:val="Normal"/>
    <w:semiHidden/>
    <w:unhideWhenUsed/>
    <w:rsid w:val="00B276A2"/>
    <w:pPr>
      <w:framePr w:w="7920" w:h="1980" w:hRule="exact" w:hSpace="180" w:wrap="auto" w:hAnchor="page" w:xAlign="center" w:yAlign="bottom"/>
      <w:ind w:left="2880"/>
    </w:pPr>
    <w:rPr>
      <w:rFonts w:ascii="Cambria" w:eastAsia="PMingLiU" w:hAnsi="Cambria" w:cs="Times New Roman"/>
      <w:sz w:val="24"/>
      <w:szCs w:val="24"/>
    </w:rPr>
  </w:style>
  <w:style w:type="paragraph" w:styleId="EnvelopeReturn">
    <w:name w:val="envelope return"/>
    <w:basedOn w:val="Normal"/>
    <w:semiHidden/>
    <w:unhideWhenUsed/>
    <w:rsid w:val="00B276A2"/>
    <w:rPr>
      <w:rFonts w:ascii="Cambria" w:eastAsia="PMingLiU" w:hAnsi="Cambria" w:cs="Times New Roman"/>
      <w:sz w:val="20"/>
      <w:szCs w:val="20"/>
    </w:rPr>
  </w:style>
  <w:style w:type="character" w:customStyle="1" w:styleId="TableFigNotes18Char">
    <w:name w:val="TableFigNotes+18 Char"/>
    <w:basedOn w:val="TableTextChar0"/>
    <w:link w:val="TableFigNotes18"/>
    <w:uiPriority w:val="4"/>
    <w:rsid w:val="00B276A2"/>
    <w:rPr>
      <w:rFonts w:ascii="Arial Narrow" w:eastAsia="Times New Roman" w:hAnsi="Arial Narrow" w:cs="Tahoma"/>
      <w:color w:val="000000"/>
      <w:sz w:val="16"/>
      <w:szCs w:val="16"/>
      <w:lang w:val="en-AU" w:eastAsia="en-AU"/>
    </w:rPr>
  </w:style>
  <w:style w:type="character" w:customStyle="1" w:styleId="TableFigNotes0Char">
    <w:name w:val="TableFigNotes+0 Char"/>
    <w:basedOn w:val="TableFigNotes18Char"/>
    <w:link w:val="TableFigNotes0"/>
    <w:rsid w:val="00B276A2"/>
    <w:rPr>
      <w:rFonts w:ascii="Arial Narrow" w:eastAsia="Times New Roman" w:hAnsi="Arial Narrow" w:cs="Tahoma"/>
      <w:color w:val="000000"/>
      <w:sz w:val="16"/>
      <w:szCs w:val="16"/>
      <w:lang w:val="en-AU" w:eastAsia="en-AU"/>
    </w:rPr>
  </w:style>
  <w:style w:type="paragraph" w:customStyle="1" w:styleId="ES-notes">
    <w:name w:val="ES-notes"/>
    <w:basedOn w:val="TableFigNotes0"/>
    <w:qFormat/>
    <w:rsid w:val="001A1F57"/>
    <w:pPr>
      <w:ind w:left="0"/>
    </w:pPr>
    <w:rPr>
      <w:sz w:val="18"/>
      <w:szCs w:val="18"/>
    </w:rPr>
  </w:style>
  <w:style w:type="paragraph" w:customStyle="1" w:styleId="Evidencestatements">
    <w:name w:val="Evidence statements"/>
    <w:basedOn w:val="BodyText"/>
    <w:uiPriority w:val="99"/>
    <w:rsid w:val="00B276A2"/>
    <w:pPr>
      <w:autoSpaceDE w:val="0"/>
      <w:autoSpaceDN w:val="0"/>
      <w:adjustRightInd w:val="0"/>
      <w:ind w:right="567"/>
    </w:pPr>
  </w:style>
  <w:style w:type="paragraph" w:customStyle="1" w:styleId="Evidencebullets">
    <w:name w:val="Evidence bullets"/>
    <w:basedOn w:val="Evidencestatements"/>
    <w:uiPriority w:val="99"/>
    <w:rsid w:val="00B276A2"/>
    <w:pPr>
      <w:numPr>
        <w:numId w:val="9"/>
      </w:numPr>
      <w:spacing w:before="240"/>
    </w:pPr>
  </w:style>
  <w:style w:type="paragraph" w:customStyle="1" w:styleId="Evidencematrix">
    <w:name w:val="Evidence matrix"/>
    <w:basedOn w:val="BodyText"/>
    <w:uiPriority w:val="99"/>
    <w:rsid w:val="00B276A2"/>
  </w:style>
  <w:style w:type="paragraph" w:customStyle="1" w:styleId="Evidencenumberedlist">
    <w:name w:val="Evidence numbered list"/>
    <w:basedOn w:val="Evidencebullets"/>
    <w:uiPriority w:val="99"/>
    <w:rsid w:val="00B276A2"/>
    <w:pPr>
      <w:keepLines/>
      <w:numPr>
        <w:numId w:val="10"/>
      </w:numPr>
    </w:pPr>
  </w:style>
  <w:style w:type="paragraph" w:customStyle="1" w:styleId="FigureName0">
    <w:name w:val="FigureName"/>
    <w:basedOn w:val="Normal"/>
    <w:link w:val="FigureNameChar"/>
    <w:rsid w:val="00B276A2"/>
    <w:pPr>
      <w:keepLines/>
      <w:tabs>
        <w:tab w:val="left" w:pos="1800"/>
      </w:tabs>
      <w:spacing w:before="120" w:after="360"/>
      <w:ind w:left="1800" w:hanging="1080"/>
    </w:pPr>
    <w:rPr>
      <w:rFonts w:ascii="Arial Narrow" w:hAnsi="Arial Narrow"/>
      <w:b/>
      <w:bCs/>
    </w:rPr>
  </w:style>
  <w:style w:type="character" w:customStyle="1" w:styleId="FigureNameChar">
    <w:name w:val="FigureName Char"/>
    <w:basedOn w:val="DefaultParagraphFont"/>
    <w:link w:val="FigureName0"/>
    <w:rsid w:val="00B276A2"/>
    <w:rPr>
      <w:rFonts w:ascii="Arial Narrow" w:eastAsia="Times New Roman" w:hAnsi="Arial Narrow" w:cs="Tahoma"/>
      <w:b/>
      <w:bCs/>
      <w:color w:val="000000"/>
      <w:lang w:val="en-AU" w:eastAsia="en-AU"/>
    </w:rPr>
  </w:style>
  <w:style w:type="paragraph" w:customStyle="1" w:styleId="FigureNameBF">
    <w:name w:val="FigureNameBF"/>
    <w:basedOn w:val="FigureName0"/>
    <w:rsid w:val="00B276A2"/>
    <w:pPr>
      <w:keepNext/>
      <w:spacing w:after="120"/>
    </w:pPr>
  </w:style>
  <w:style w:type="paragraph" w:customStyle="1" w:styleId="FigurePara">
    <w:name w:val="FigurePara"/>
    <w:basedOn w:val="Normal"/>
    <w:rsid w:val="00B276A2"/>
    <w:pPr>
      <w:keepNext/>
      <w:spacing w:after="0"/>
    </w:pPr>
  </w:style>
  <w:style w:type="paragraph" w:customStyle="1" w:styleId="Head4">
    <w:name w:val="Head 4"/>
    <w:basedOn w:val="Heading3"/>
    <w:rsid w:val="00B276A2"/>
    <w:pPr>
      <w:numPr>
        <w:ilvl w:val="0"/>
        <w:numId w:val="0"/>
      </w:numPr>
      <w:spacing w:line="360" w:lineRule="auto"/>
    </w:pPr>
    <w:rPr>
      <w:rFonts w:eastAsia="Arial Unicode MS"/>
      <w:b w:val="0"/>
      <w:i/>
      <w:sz w:val="24"/>
    </w:rPr>
  </w:style>
  <w:style w:type="paragraph" w:customStyle="1" w:styleId="Head6">
    <w:name w:val="Head6"/>
    <w:basedOn w:val="Normal"/>
    <w:link w:val="Head6Char"/>
    <w:qFormat/>
    <w:rsid w:val="00B276A2"/>
    <w:pPr>
      <w:keepNext/>
      <w:spacing w:before="240" w:after="60"/>
    </w:pPr>
    <w:rPr>
      <w:rFonts w:ascii="Arial" w:hAnsi="Arial"/>
      <w:i/>
      <w:sz w:val="20"/>
      <w:szCs w:val="26"/>
    </w:rPr>
  </w:style>
  <w:style w:type="character" w:customStyle="1" w:styleId="Head6Char">
    <w:name w:val="Head6 Char"/>
    <w:basedOn w:val="Heading5Char"/>
    <w:link w:val="Head6"/>
    <w:rsid w:val="00B276A2"/>
    <w:rPr>
      <w:rFonts w:ascii="Arial" w:eastAsia="Times New Roman" w:hAnsi="Arial" w:cs="Tahoma"/>
      <w:b w:val="0"/>
      <w:bCs/>
      <w:i/>
      <w:iCs/>
      <w:color w:val="000000"/>
      <w:sz w:val="20"/>
      <w:szCs w:val="26"/>
      <w:lang w:val="en-GB" w:eastAsia="en-AU"/>
    </w:rPr>
  </w:style>
  <w:style w:type="paragraph" w:customStyle="1" w:styleId="Heading1noNum">
    <w:name w:val="Heading 1 noNum"/>
    <w:basedOn w:val="Heading1"/>
    <w:link w:val="Heading1noNumChar"/>
    <w:qFormat/>
    <w:rsid w:val="00B276A2"/>
    <w:pPr>
      <w:numPr>
        <w:numId w:val="0"/>
      </w:numPr>
    </w:pPr>
    <w:rPr>
      <w:rFonts w:eastAsia="MS Mincho"/>
      <w:lang w:eastAsia="ja-JP"/>
    </w:rPr>
  </w:style>
  <w:style w:type="character" w:customStyle="1" w:styleId="Heading1noNumChar">
    <w:name w:val="Heading 1 noNum Char"/>
    <w:basedOn w:val="Heading1Char"/>
    <w:link w:val="Heading1noNum"/>
    <w:rsid w:val="00B276A2"/>
    <w:rPr>
      <w:rFonts w:ascii="Arial" w:eastAsia="MS Mincho" w:hAnsi="Arial" w:cs="Arial"/>
      <w:b/>
      <w:bCs/>
      <w:color w:val="000000"/>
      <w:spacing w:val="40"/>
      <w:kern w:val="28"/>
      <w:sz w:val="36"/>
      <w:szCs w:val="32"/>
      <w:lang w:val="en-AU" w:eastAsia="ja-JP"/>
    </w:rPr>
  </w:style>
  <w:style w:type="paragraph" w:customStyle="1" w:styleId="Heading1a">
    <w:name w:val="Heading 1a"/>
    <w:basedOn w:val="Heading1"/>
    <w:next w:val="Normal"/>
    <w:rsid w:val="00B276A2"/>
    <w:pPr>
      <w:numPr>
        <w:numId w:val="0"/>
      </w:numPr>
      <w:outlineLvl w:val="9"/>
    </w:pPr>
  </w:style>
  <w:style w:type="paragraph" w:customStyle="1" w:styleId="Heading2evidencebox">
    <w:name w:val="Heading 2 evidence box"/>
    <w:basedOn w:val="Normal"/>
    <w:uiPriority w:val="99"/>
    <w:rsid w:val="00B276A2"/>
    <w:pPr>
      <w:keepNext/>
      <w:tabs>
        <w:tab w:val="left" w:pos="720"/>
      </w:tabs>
      <w:spacing w:before="240" w:after="0" w:line="360" w:lineRule="auto"/>
    </w:pPr>
    <w:rPr>
      <w:rFonts w:ascii="Arial" w:eastAsia="MS Mincho" w:hAnsi="Arial" w:cs="Arial"/>
      <w:b/>
      <w:bCs/>
      <w:noProof/>
      <w:kern w:val="32"/>
      <w:szCs w:val="32"/>
    </w:rPr>
  </w:style>
  <w:style w:type="paragraph" w:customStyle="1" w:styleId="Heading2evidenceboxrule">
    <w:name w:val="Heading 2 evidence box + rule"/>
    <w:basedOn w:val="Heading2evidencebox"/>
    <w:uiPriority w:val="99"/>
    <w:rsid w:val="00B276A2"/>
    <w:pPr>
      <w:pBdr>
        <w:top w:val="single" w:sz="4" w:space="12" w:color="auto"/>
      </w:pBdr>
    </w:pPr>
  </w:style>
  <w:style w:type="paragraph" w:customStyle="1" w:styleId="Heading2nonumbers">
    <w:name w:val="Heading 2 no numbers"/>
    <w:basedOn w:val="Normal"/>
    <w:link w:val="Heading2nonumbersChar"/>
    <w:rsid w:val="00B276A2"/>
    <w:pPr>
      <w:keepNext/>
      <w:tabs>
        <w:tab w:val="left" w:pos="720"/>
      </w:tabs>
      <w:spacing w:before="240" w:after="200"/>
      <w:ind w:left="0"/>
      <w:outlineLvl w:val="1"/>
    </w:pPr>
    <w:rPr>
      <w:rFonts w:ascii="Arial" w:eastAsia="Arial Unicode MS" w:hAnsi="Arial" w:cs="Arial"/>
      <w:b/>
      <w:bCs/>
      <w:noProof/>
      <w:kern w:val="32"/>
      <w:szCs w:val="32"/>
    </w:rPr>
  </w:style>
  <w:style w:type="character" w:customStyle="1" w:styleId="Heading2nonumbersChar">
    <w:name w:val="Heading 2 no numbers Char"/>
    <w:basedOn w:val="DefaultParagraphFont"/>
    <w:link w:val="Heading2nonumbers"/>
    <w:rsid w:val="00B276A2"/>
    <w:rPr>
      <w:rFonts w:ascii="Arial" w:eastAsia="Arial Unicode MS" w:hAnsi="Arial" w:cs="Arial"/>
      <w:b/>
      <w:bCs/>
      <w:noProof/>
      <w:color w:val="000000"/>
      <w:kern w:val="32"/>
      <w:szCs w:val="32"/>
      <w:lang w:val="en-AU" w:eastAsia="en-AU"/>
    </w:rPr>
  </w:style>
  <w:style w:type="paragraph" w:customStyle="1" w:styleId="Heading2question">
    <w:name w:val="Heading 2 question"/>
    <w:basedOn w:val="Heading2"/>
    <w:uiPriority w:val="99"/>
    <w:rsid w:val="00B276A2"/>
    <w:pPr>
      <w:numPr>
        <w:ilvl w:val="0"/>
        <w:numId w:val="0"/>
      </w:numPr>
      <w:tabs>
        <w:tab w:val="left" w:pos="720"/>
      </w:tabs>
    </w:pPr>
    <w:rPr>
      <w:rFonts w:eastAsia="MS Mincho"/>
      <w:b w:val="0"/>
      <w:iCs w:val="0"/>
      <w:noProof/>
      <w:kern w:val="32"/>
      <w:sz w:val="22"/>
      <w:szCs w:val="32"/>
    </w:rPr>
  </w:style>
  <w:style w:type="paragraph" w:customStyle="1" w:styleId="Heading2a">
    <w:name w:val="Heading 2a"/>
    <w:basedOn w:val="Heading2"/>
    <w:next w:val="Normal"/>
    <w:rsid w:val="00B276A2"/>
    <w:pPr>
      <w:numPr>
        <w:ilvl w:val="0"/>
        <w:numId w:val="0"/>
      </w:numPr>
      <w:outlineLvl w:val="9"/>
    </w:pPr>
  </w:style>
  <w:style w:type="paragraph" w:customStyle="1" w:styleId="Heading3evidencebox">
    <w:name w:val="Heading 3 evidence box"/>
    <w:basedOn w:val="Heading3"/>
    <w:link w:val="Heading3evidenceboxChar"/>
    <w:uiPriority w:val="99"/>
    <w:rsid w:val="00B276A2"/>
    <w:pPr>
      <w:numPr>
        <w:ilvl w:val="0"/>
        <w:numId w:val="0"/>
      </w:numPr>
      <w:tabs>
        <w:tab w:val="left" w:pos="1134"/>
      </w:tabs>
    </w:pPr>
    <w:rPr>
      <w:rFonts w:ascii="Arial Bold" w:eastAsia="MS Mincho" w:hAnsi="Arial Bold"/>
      <w:sz w:val="20"/>
      <w:lang w:eastAsia="ja-JP"/>
    </w:rPr>
  </w:style>
  <w:style w:type="character" w:customStyle="1" w:styleId="Heading3evidenceboxChar">
    <w:name w:val="Heading 3 evidence box Char"/>
    <w:basedOn w:val="Heading3Char"/>
    <w:link w:val="Heading3evidencebox"/>
    <w:uiPriority w:val="99"/>
    <w:locked/>
    <w:rsid w:val="00B276A2"/>
    <w:rPr>
      <w:rFonts w:ascii="Arial Bold" w:eastAsia="MS Mincho" w:hAnsi="Arial Bold" w:cs="Arial"/>
      <w:b/>
      <w:bCs/>
      <w:color w:val="000000"/>
      <w:sz w:val="20"/>
      <w:szCs w:val="26"/>
      <w:lang w:val="en-AU" w:eastAsia="ja-JP"/>
    </w:rPr>
  </w:style>
  <w:style w:type="paragraph" w:customStyle="1" w:styleId="Heading3a">
    <w:name w:val="Heading 3a"/>
    <w:basedOn w:val="Heading3"/>
    <w:next w:val="Normal"/>
    <w:rsid w:val="00B276A2"/>
    <w:pPr>
      <w:numPr>
        <w:ilvl w:val="0"/>
        <w:numId w:val="0"/>
      </w:numPr>
      <w:outlineLvl w:val="9"/>
    </w:pPr>
  </w:style>
  <w:style w:type="paragraph" w:styleId="HTMLAddress">
    <w:name w:val="HTML Address"/>
    <w:basedOn w:val="Normal"/>
    <w:link w:val="HTMLAddressChar"/>
    <w:semiHidden/>
    <w:unhideWhenUsed/>
    <w:rsid w:val="00B276A2"/>
    <w:rPr>
      <w:i/>
      <w:iCs/>
    </w:rPr>
  </w:style>
  <w:style w:type="character" w:customStyle="1" w:styleId="HTMLAddressChar">
    <w:name w:val="HTML Address Char"/>
    <w:basedOn w:val="DefaultParagraphFont"/>
    <w:link w:val="HTMLAddress"/>
    <w:semiHidden/>
    <w:rsid w:val="00B276A2"/>
    <w:rPr>
      <w:rFonts w:ascii="Calibri" w:eastAsia="Times New Roman" w:hAnsi="Calibri" w:cs="Tahoma"/>
      <w:i/>
      <w:iCs/>
      <w:color w:val="000000"/>
      <w:lang w:val="en-AU" w:eastAsia="en-AU"/>
    </w:rPr>
  </w:style>
  <w:style w:type="paragraph" w:styleId="HTMLPreformatted">
    <w:name w:val="HTML Preformatted"/>
    <w:basedOn w:val="Normal"/>
    <w:link w:val="HTMLPreformattedChar"/>
    <w:semiHidden/>
    <w:unhideWhenUsed/>
    <w:rsid w:val="00B276A2"/>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B276A2"/>
    <w:rPr>
      <w:rFonts w:ascii="Courier New" w:eastAsia="Times New Roman" w:hAnsi="Courier New" w:cs="Courier New"/>
      <w:color w:val="000000"/>
      <w:sz w:val="20"/>
      <w:szCs w:val="20"/>
      <w:lang w:val="en-AU" w:eastAsia="en-AU"/>
    </w:rPr>
  </w:style>
  <w:style w:type="paragraph" w:styleId="Index1">
    <w:name w:val="index 1"/>
    <w:basedOn w:val="Normal"/>
    <w:next w:val="Normal"/>
    <w:autoRedefine/>
    <w:rsid w:val="00B276A2"/>
    <w:pPr>
      <w:spacing w:after="0"/>
      <w:ind w:left="936" w:hanging="216"/>
    </w:pPr>
    <w:rPr>
      <w:noProof/>
    </w:rPr>
  </w:style>
  <w:style w:type="paragraph" w:styleId="Index2">
    <w:name w:val="index 2"/>
    <w:basedOn w:val="Normal"/>
    <w:next w:val="Normal"/>
    <w:autoRedefine/>
    <w:rsid w:val="00B276A2"/>
    <w:pPr>
      <w:spacing w:after="0"/>
      <w:ind w:left="1152" w:hanging="216"/>
    </w:pPr>
    <w:rPr>
      <w:noProof/>
    </w:rPr>
  </w:style>
  <w:style w:type="paragraph" w:styleId="Index3">
    <w:name w:val="index 3"/>
    <w:basedOn w:val="Normal"/>
    <w:next w:val="Normal"/>
    <w:autoRedefine/>
    <w:semiHidden/>
    <w:unhideWhenUsed/>
    <w:rsid w:val="00B276A2"/>
    <w:pPr>
      <w:ind w:left="660" w:hanging="220"/>
    </w:pPr>
  </w:style>
  <w:style w:type="paragraph" w:styleId="Index4">
    <w:name w:val="index 4"/>
    <w:basedOn w:val="Normal"/>
    <w:next w:val="Normal"/>
    <w:autoRedefine/>
    <w:semiHidden/>
    <w:unhideWhenUsed/>
    <w:rsid w:val="00B276A2"/>
    <w:pPr>
      <w:ind w:left="880" w:hanging="220"/>
    </w:pPr>
  </w:style>
  <w:style w:type="paragraph" w:styleId="Index5">
    <w:name w:val="index 5"/>
    <w:basedOn w:val="Normal"/>
    <w:next w:val="Normal"/>
    <w:autoRedefine/>
    <w:semiHidden/>
    <w:unhideWhenUsed/>
    <w:rsid w:val="00B276A2"/>
    <w:pPr>
      <w:ind w:left="1100" w:hanging="220"/>
    </w:pPr>
  </w:style>
  <w:style w:type="paragraph" w:styleId="Index6">
    <w:name w:val="index 6"/>
    <w:basedOn w:val="Normal"/>
    <w:next w:val="Normal"/>
    <w:autoRedefine/>
    <w:semiHidden/>
    <w:unhideWhenUsed/>
    <w:rsid w:val="00B276A2"/>
    <w:pPr>
      <w:ind w:left="1320" w:hanging="220"/>
    </w:pPr>
  </w:style>
  <w:style w:type="paragraph" w:styleId="Index7">
    <w:name w:val="index 7"/>
    <w:basedOn w:val="Normal"/>
    <w:next w:val="Normal"/>
    <w:autoRedefine/>
    <w:semiHidden/>
    <w:unhideWhenUsed/>
    <w:rsid w:val="00B276A2"/>
    <w:pPr>
      <w:ind w:left="1540" w:hanging="220"/>
    </w:pPr>
  </w:style>
  <w:style w:type="paragraph" w:styleId="Index8">
    <w:name w:val="index 8"/>
    <w:basedOn w:val="Normal"/>
    <w:next w:val="Normal"/>
    <w:autoRedefine/>
    <w:semiHidden/>
    <w:unhideWhenUsed/>
    <w:rsid w:val="00B276A2"/>
    <w:pPr>
      <w:ind w:left="1760" w:hanging="220"/>
    </w:pPr>
  </w:style>
  <w:style w:type="paragraph" w:styleId="Index9">
    <w:name w:val="index 9"/>
    <w:basedOn w:val="Normal"/>
    <w:next w:val="Normal"/>
    <w:autoRedefine/>
    <w:semiHidden/>
    <w:unhideWhenUsed/>
    <w:rsid w:val="00B276A2"/>
    <w:pPr>
      <w:ind w:left="1980" w:hanging="220"/>
    </w:pPr>
  </w:style>
  <w:style w:type="paragraph" w:styleId="IndexHeading">
    <w:name w:val="index heading"/>
    <w:basedOn w:val="Normal"/>
    <w:next w:val="Index1"/>
    <w:semiHidden/>
    <w:unhideWhenUsed/>
    <w:rsid w:val="00B276A2"/>
    <w:rPr>
      <w:rFonts w:ascii="Cambria" w:eastAsia="PMingLiU" w:hAnsi="Cambria" w:cs="Times New Roman"/>
      <w:b/>
      <w:bCs/>
    </w:rPr>
  </w:style>
  <w:style w:type="paragraph" w:styleId="IntenseQuote">
    <w:name w:val="Intense Quote"/>
    <w:basedOn w:val="Normal"/>
    <w:next w:val="Normal"/>
    <w:link w:val="IntenseQuoteChar"/>
    <w:uiPriority w:val="30"/>
    <w:qFormat/>
    <w:rsid w:val="00B276A2"/>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B276A2"/>
    <w:rPr>
      <w:rFonts w:ascii="Calibri" w:eastAsia="Times New Roman" w:hAnsi="Calibri" w:cs="Tahoma"/>
      <w:b/>
      <w:bCs/>
      <w:i/>
      <w:iCs/>
      <w:color w:val="4F81BD"/>
      <w:lang w:val="en-AU" w:eastAsia="en-AU"/>
    </w:rPr>
  </w:style>
  <w:style w:type="character" w:customStyle="1" w:styleId="jrnl">
    <w:name w:val="jrnl"/>
    <w:basedOn w:val="DefaultParagraphFont"/>
    <w:rsid w:val="00B276A2"/>
  </w:style>
  <w:style w:type="paragraph" w:styleId="List">
    <w:name w:val="List"/>
    <w:basedOn w:val="Normal"/>
    <w:semiHidden/>
    <w:unhideWhenUsed/>
    <w:rsid w:val="00B276A2"/>
    <w:pPr>
      <w:ind w:left="283" w:hanging="283"/>
      <w:contextualSpacing/>
    </w:pPr>
  </w:style>
  <w:style w:type="paragraph" w:styleId="List2">
    <w:name w:val="List 2"/>
    <w:basedOn w:val="Normal"/>
    <w:semiHidden/>
    <w:unhideWhenUsed/>
    <w:rsid w:val="00B276A2"/>
    <w:pPr>
      <w:ind w:left="566" w:hanging="283"/>
      <w:contextualSpacing/>
    </w:pPr>
  </w:style>
  <w:style w:type="paragraph" w:styleId="List3">
    <w:name w:val="List 3"/>
    <w:basedOn w:val="Normal"/>
    <w:semiHidden/>
    <w:unhideWhenUsed/>
    <w:rsid w:val="00B276A2"/>
    <w:pPr>
      <w:ind w:left="849" w:hanging="283"/>
      <w:contextualSpacing/>
    </w:pPr>
  </w:style>
  <w:style w:type="paragraph" w:styleId="List4">
    <w:name w:val="List 4"/>
    <w:basedOn w:val="Normal"/>
    <w:semiHidden/>
    <w:unhideWhenUsed/>
    <w:rsid w:val="00B276A2"/>
    <w:pPr>
      <w:ind w:left="1132" w:hanging="283"/>
      <w:contextualSpacing/>
    </w:pPr>
  </w:style>
  <w:style w:type="paragraph" w:styleId="List5">
    <w:name w:val="List 5"/>
    <w:basedOn w:val="Normal"/>
    <w:semiHidden/>
    <w:unhideWhenUsed/>
    <w:rsid w:val="00B276A2"/>
    <w:pPr>
      <w:ind w:left="1415" w:hanging="283"/>
      <w:contextualSpacing/>
    </w:pPr>
  </w:style>
  <w:style w:type="paragraph" w:customStyle="1" w:styleId="listbody">
    <w:name w:val="list body"/>
    <w:basedOn w:val="Normal"/>
    <w:link w:val="listbodyChar"/>
    <w:qFormat/>
    <w:rsid w:val="00B276A2"/>
    <w:pPr>
      <w:numPr>
        <w:numId w:val="13"/>
      </w:numPr>
      <w:spacing w:after="0"/>
    </w:pPr>
    <w:rPr>
      <w:lang w:val="en-GB" w:eastAsia="en-GB"/>
    </w:rPr>
  </w:style>
  <w:style w:type="character" w:customStyle="1" w:styleId="listbodyChar">
    <w:name w:val="list body Char"/>
    <w:basedOn w:val="DefaultParagraphFont"/>
    <w:link w:val="listbody"/>
    <w:rsid w:val="00B276A2"/>
    <w:rPr>
      <w:rFonts w:ascii="Calibri" w:eastAsia="Times New Roman" w:hAnsi="Calibri" w:cs="Tahoma"/>
      <w:color w:val="000000"/>
      <w:lang w:val="en-GB" w:eastAsia="en-GB"/>
    </w:rPr>
  </w:style>
  <w:style w:type="paragraph" w:styleId="ListBullet">
    <w:name w:val="List Bullet"/>
    <w:basedOn w:val="Normal"/>
    <w:unhideWhenUsed/>
    <w:rsid w:val="00B276A2"/>
    <w:pPr>
      <w:numPr>
        <w:numId w:val="14"/>
      </w:numPr>
      <w:contextualSpacing/>
    </w:pPr>
  </w:style>
  <w:style w:type="paragraph" w:styleId="ListBullet3">
    <w:name w:val="List Bullet 3"/>
    <w:basedOn w:val="Normal"/>
    <w:semiHidden/>
    <w:unhideWhenUsed/>
    <w:rsid w:val="00B276A2"/>
    <w:pPr>
      <w:numPr>
        <w:numId w:val="16"/>
      </w:numPr>
      <w:contextualSpacing/>
    </w:pPr>
  </w:style>
  <w:style w:type="paragraph" w:styleId="ListBullet4">
    <w:name w:val="List Bullet 4"/>
    <w:basedOn w:val="Normal"/>
    <w:semiHidden/>
    <w:unhideWhenUsed/>
    <w:rsid w:val="00B276A2"/>
    <w:pPr>
      <w:numPr>
        <w:numId w:val="17"/>
      </w:numPr>
      <w:contextualSpacing/>
    </w:pPr>
  </w:style>
  <w:style w:type="paragraph" w:styleId="ListBullet5">
    <w:name w:val="List Bullet 5"/>
    <w:basedOn w:val="Normal"/>
    <w:semiHidden/>
    <w:unhideWhenUsed/>
    <w:rsid w:val="00B276A2"/>
    <w:pPr>
      <w:numPr>
        <w:numId w:val="18"/>
      </w:numPr>
      <w:contextualSpacing/>
    </w:pPr>
  </w:style>
  <w:style w:type="paragraph" w:styleId="ListContinue">
    <w:name w:val="List Continue"/>
    <w:basedOn w:val="Normal"/>
    <w:semiHidden/>
    <w:unhideWhenUsed/>
    <w:rsid w:val="00B276A2"/>
    <w:pPr>
      <w:spacing w:after="120"/>
      <w:ind w:left="283"/>
      <w:contextualSpacing/>
    </w:pPr>
  </w:style>
  <w:style w:type="paragraph" w:styleId="ListContinue2">
    <w:name w:val="List Continue 2"/>
    <w:basedOn w:val="Normal"/>
    <w:semiHidden/>
    <w:unhideWhenUsed/>
    <w:rsid w:val="00B276A2"/>
    <w:pPr>
      <w:spacing w:after="120"/>
      <w:ind w:left="566"/>
      <w:contextualSpacing/>
    </w:pPr>
  </w:style>
  <w:style w:type="paragraph" w:styleId="ListContinue3">
    <w:name w:val="List Continue 3"/>
    <w:basedOn w:val="Normal"/>
    <w:semiHidden/>
    <w:unhideWhenUsed/>
    <w:rsid w:val="00B276A2"/>
    <w:pPr>
      <w:spacing w:after="120"/>
      <w:ind w:left="849"/>
      <w:contextualSpacing/>
    </w:pPr>
  </w:style>
  <w:style w:type="paragraph" w:styleId="ListContinue4">
    <w:name w:val="List Continue 4"/>
    <w:basedOn w:val="Normal"/>
    <w:semiHidden/>
    <w:unhideWhenUsed/>
    <w:rsid w:val="00B276A2"/>
    <w:pPr>
      <w:spacing w:after="120"/>
      <w:ind w:left="1132"/>
      <w:contextualSpacing/>
    </w:pPr>
  </w:style>
  <w:style w:type="paragraph" w:styleId="ListContinue5">
    <w:name w:val="List Continue 5"/>
    <w:basedOn w:val="Normal"/>
    <w:semiHidden/>
    <w:unhideWhenUsed/>
    <w:rsid w:val="00B276A2"/>
    <w:pPr>
      <w:spacing w:after="120"/>
      <w:ind w:left="1415"/>
      <w:contextualSpacing/>
    </w:pPr>
  </w:style>
  <w:style w:type="paragraph" w:styleId="ListNumber">
    <w:name w:val="List Number"/>
    <w:basedOn w:val="Normal"/>
    <w:link w:val="ListNumberChar"/>
    <w:uiPriority w:val="99"/>
    <w:unhideWhenUsed/>
    <w:rsid w:val="00B276A2"/>
    <w:pPr>
      <w:numPr>
        <w:numId w:val="19"/>
      </w:numPr>
      <w:contextualSpacing/>
    </w:pPr>
  </w:style>
  <w:style w:type="character" w:customStyle="1" w:styleId="ListNumberChar">
    <w:name w:val="List Number Char"/>
    <w:basedOn w:val="DefaultParagraphFont"/>
    <w:link w:val="ListNumber"/>
    <w:uiPriority w:val="99"/>
    <w:rsid w:val="00B276A2"/>
    <w:rPr>
      <w:rFonts w:ascii="Calibri" w:eastAsia="Times New Roman" w:hAnsi="Calibri" w:cs="Tahoma"/>
      <w:color w:val="000000"/>
      <w:lang w:val="en-AU" w:eastAsia="en-AU"/>
    </w:rPr>
  </w:style>
  <w:style w:type="paragraph" w:styleId="ListNumber2">
    <w:name w:val="List Number 2"/>
    <w:basedOn w:val="Normal"/>
    <w:unhideWhenUsed/>
    <w:rsid w:val="00B276A2"/>
    <w:pPr>
      <w:numPr>
        <w:numId w:val="20"/>
      </w:numPr>
      <w:contextualSpacing/>
    </w:pPr>
  </w:style>
  <w:style w:type="paragraph" w:styleId="ListNumber4">
    <w:name w:val="List Number 4"/>
    <w:basedOn w:val="Normal"/>
    <w:semiHidden/>
    <w:unhideWhenUsed/>
    <w:rsid w:val="00B276A2"/>
    <w:pPr>
      <w:numPr>
        <w:numId w:val="22"/>
      </w:numPr>
      <w:contextualSpacing/>
    </w:pPr>
  </w:style>
  <w:style w:type="paragraph" w:styleId="ListNumber5">
    <w:name w:val="List Number 5"/>
    <w:basedOn w:val="Normal"/>
    <w:semiHidden/>
    <w:unhideWhenUsed/>
    <w:rsid w:val="00B276A2"/>
    <w:pPr>
      <w:numPr>
        <w:numId w:val="23"/>
      </w:numPr>
      <w:contextualSpacing/>
    </w:pPr>
  </w:style>
  <w:style w:type="paragraph" w:styleId="MacroText">
    <w:name w:val="macro"/>
    <w:link w:val="MacroTextChar"/>
    <w:semiHidden/>
    <w:unhideWhenUsed/>
    <w:rsid w:val="00B276A2"/>
    <w:pPr>
      <w:tabs>
        <w:tab w:val="left" w:pos="480"/>
        <w:tab w:val="left" w:pos="960"/>
        <w:tab w:val="left" w:pos="1440"/>
        <w:tab w:val="left" w:pos="1920"/>
        <w:tab w:val="left" w:pos="2400"/>
        <w:tab w:val="left" w:pos="2880"/>
        <w:tab w:val="left" w:pos="3360"/>
        <w:tab w:val="left" w:pos="3840"/>
        <w:tab w:val="left" w:pos="4320"/>
      </w:tabs>
      <w:spacing w:after="240" w:line="240" w:lineRule="auto"/>
      <w:ind w:left="720"/>
    </w:pPr>
    <w:rPr>
      <w:rFonts w:ascii="Courier New" w:eastAsia="Times New Roman" w:hAnsi="Courier New" w:cs="Courier New"/>
      <w:color w:val="000000"/>
      <w:sz w:val="20"/>
      <w:szCs w:val="20"/>
      <w:lang w:val="en-AU" w:eastAsia="en-AU"/>
    </w:rPr>
  </w:style>
  <w:style w:type="character" w:customStyle="1" w:styleId="MacroTextChar">
    <w:name w:val="Macro Text Char"/>
    <w:basedOn w:val="DefaultParagraphFont"/>
    <w:link w:val="MacroText"/>
    <w:semiHidden/>
    <w:rsid w:val="00B276A2"/>
    <w:rPr>
      <w:rFonts w:ascii="Courier New" w:eastAsia="Times New Roman" w:hAnsi="Courier New" w:cs="Courier New"/>
      <w:color w:val="000000"/>
      <w:sz w:val="20"/>
      <w:szCs w:val="20"/>
      <w:lang w:val="en-AU" w:eastAsia="en-AU"/>
    </w:rPr>
  </w:style>
  <w:style w:type="paragraph" w:customStyle="1" w:styleId="Maintitle">
    <w:name w:val="Main title"/>
    <w:basedOn w:val="Normal"/>
    <w:semiHidden/>
    <w:unhideWhenUsed/>
    <w:rsid w:val="00B276A2"/>
    <w:pPr>
      <w:spacing w:before="360" w:after="360"/>
    </w:pPr>
    <w:rPr>
      <w:rFonts w:ascii="Century Gothic" w:hAnsi="Century Gothic"/>
      <w:b/>
      <w:sz w:val="96"/>
      <w:szCs w:val="40"/>
    </w:rPr>
  </w:style>
  <w:style w:type="paragraph" w:styleId="MessageHeader">
    <w:name w:val="Message Header"/>
    <w:basedOn w:val="Normal"/>
    <w:link w:val="MessageHeaderChar"/>
    <w:rsid w:val="00B276A2"/>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PMingLiU" w:hAnsi="Cambria" w:cs="Times New Roman"/>
      <w:sz w:val="24"/>
      <w:szCs w:val="24"/>
    </w:rPr>
  </w:style>
  <w:style w:type="character" w:customStyle="1" w:styleId="MessageHeaderChar">
    <w:name w:val="Message Header Char"/>
    <w:basedOn w:val="DefaultParagraphFont"/>
    <w:link w:val="MessageHeader"/>
    <w:rsid w:val="00B276A2"/>
    <w:rPr>
      <w:rFonts w:ascii="Cambria" w:eastAsia="PMingLiU" w:hAnsi="Cambria" w:cs="Times New Roman"/>
      <w:color w:val="000000"/>
      <w:sz w:val="24"/>
      <w:szCs w:val="24"/>
      <w:shd w:val="pct20" w:color="auto" w:fill="auto"/>
      <w:lang w:val="en-AU" w:eastAsia="en-AU"/>
    </w:rPr>
  </w:style>
  <w:style w:type="paragraph" w:styleId="NoSpacing">
    <w:name w:val="No Spacing"/>
    <w:uiPriority w:val="1"/>
    <w:qFormat/>
    <w:rsid w:val="00B276A2"/>
    <w:pPr>
      <w:spacing w:after="0" w:line="240" w:lineRule="auto"/>
      <w:ind w:left="720"/>
    </w:pPr>
    <w:rPr>
      <w:rFonts w:ascii="Calibri" w:eastAsia="Times New Roman" w:hAnsi="Calibri" w:cs="Tahoma"/>
      <w:color w:val="000000"/>
      <w:lang w:val="en-AU" w:eastAsia="en-AU"/>
    </w:rPr>
  </w:style>
  <w:style w:type="paragraph" w:customStyle="1" w:styleId="Normal-aftertable">
    <w:name w:val="Normal - after table"/>
    <w:basedOn w:val="Normal"/>
    <w:qFormat/>
    <w:rsid w:val="00B276A2"/>
    <w:pPr>
      <w:spacing w:before="240"/>
    </w:pPr>
  </w:style>
  <w:style w:type="paragraph" w:customStyle="1" w:styleId="Normal-noindent">
    <w:name w:val="Normal - no indent"/>
    <w:basedOn w:val="Normal"/>
    <w:uiPriority w:val="99"/>
    <w:qFormat/>
    <w:rsid w:val="00B276A2"/>
    <w:pPr>
      <w:ind w:left="0"/>
    </w:pPr>
  </w:style>
  <w:style w:type="paragraph" w:customStyle="1" w:styleId="Normalbeforebullet">
    <w:name w:val="Normal (before bullet)"/>
    <w:basedOn w:val="Normal"/>
    <w:rsid w:val="00B276A2"/>
    <w:pPr>
      <w:keepNext/>
      <w:spacing w:after="120"/>
    </w:pPr>
  </w:style>
  <w:style w:type="paragraph" w:customStyle="1" w:styleId="Normalnoindent">
    <w:name w:val="Normal (no indent)"/>
    <w:basedOn w:val="Normal"/>
    <w:qFormat/>
    <w:rsid w:val="00B276A2"/>
    <w:pPr>
      <w:ind w:left="0"/>
    </w:pPr>
  </w:style>
  <w:style w:type="paragraph" w:styleId="NormalWeb">
    <w:name w:val="Normal (Web)"/>
    <w:basedOn w:val="Normal"/>
    <w:uiPriority w:val="99"/>
    <w:rsid w:val="00B276A2"/>
    <w:pPr>
      <w:spacing w:after="102"/>
      <w:ind w:left="0"/>
    </w:pPr>
    <w:rPr>
      <w:rFonts w:ascii="Times New Roman" w:hAnsi="Times New Roman" w:cs="Times New Roman"/>
      <w:color w:val="auto"/>
      <w:sz w:val="24"/>
      <w:szCs w:val="24"/>
    </w:rPr>
  </w:style>
  <w:style w:type="paragraph" w:styleId="NormalIndent">
    <w:name w:val="Normal Indent"/>
    <w:basedOn w:val="Normal"/>
    <w:rsid w:val="00B276A2"/>
  </w:style>
  <w:style w:type="paragraph" w:styleId="NoteHeading">
    <w:name w:val="Note Heading"/>
    <w:basedOn w:val="Normal"/>
    <w:next w:val="Normal"/>
    <w:link w:val="NoteHeadingChar"/>
    <w:rsid w:val="00B276A2"/>
  </w:style>
  <w:style w:type="character" w:customStyle="1" w:styleId="NoteHeadingChar">
    <w:name w:val="Note Heading Char"/>
    <w:basedOn w:val="DefaultParagraphFont"/>
    <w:link w:val="NoteHeading"/>
    <w:rsid w:val="00B276A2"/>
    <w:rPr>
      <w:rFonts w:ascii="Calibri" w:eastAsia="Times New Roman" w:hAnsi="Calibri" w:cs="Tahoma"/>
      <w:color w:val="000000"/>
      <w:lang w:val="en-AU" w:eastAsia="en-AU"/>
    </w:rPr>
  </w:style>
  <w:style w:type="paragraph" w:customStyle="1" w:styleId="Nothing">
    <w:name w:val="Nothing"/>
    <w:basedOn w:val="Normal"/>
    <w:uiPriority w:val="99"/>
    <w:rsid w:val="00B276A2"/>
    <w:pPr>
      <w:tabs>
        <w:tab w:val="center" w:pos="4320"/>
        <w:tab w:val="right" w:pos="8640"/>
      </w:tabs>
    </w:pPr>
    <w:rPr>
      <w:rFonts w:ascii="Arial Narrow" w:eastAsia="MS Mincho" w:hAnsi="Arial Narrow" w:cs="Arial"/>
      <w:sz w:val="18"/>
      <w:szCs w:val="24"/>
      <w:lang w:eastAsia="ja-JP"/>
    </w:rPr>
  </w:style>
  <w:style w:type="paragraph" w:customStyle="1" w:styleId="NumberList">
    <w:name w:val="NumberList"/>
    <w:basedOn w:val="Normal"/>
    <w:rsid w:val="00B276A2"/>
    <w:pPr>
      <w:tabs>
        <w:tab w:val="left" w:pos="1080"/>
      </w:tabs>
      <w:ind w:left="1080" w:hanging="360"/>
    </w:pPr>
  </w:style>
  <w:style w:type="paragraph" w:customStyle="1" w:styleId="PartTitle">
    <w:name w:val="PartTitle"/>
    <w:basedOn w:val="Normal"/>
    <w:rsid w:val="00B276A2"/>
    <w:pPr>
      <w:spacing w:before="240" w:after="60"/>
      <w:jc w:val="center"/>
    </w:pPr>
    <w:rPr>
      <w:rFonts w:ascii="Arial" w:hAnsi="Arial" w:cs="Arial"/>
      <w:b/>
      <w:bCs/>
      <w:sz w:val="40"/>
    </w:rPr>
  </w:style>
  <w:style w:type="paragraph" w:styleId="PlainText">
    <w:name w:val="Plain Text"/>
    <w:basedOn w:val="Normal"/>
    <w:link w:val="PlainTextChar"/>
    <w:rsid w:val="00B276A2"/>
    <w:rPr>
      <w:rFonts w:ascii="Courier New" w:hAnsi="Courier New" w:cs="Courier New"/>
      <w:sz w:val="20"/>
      <w:szCs w:val="20"/>
    </w:rPr>
  </w:style>
  <w:style w:type="character" w:customStyle="1" w:styleId="PlainTextChar">
    <w:name w:val="Plain Text Char"/>
    <w:basedOn w:val="DefaultParagraphFont"/>
    <w:link w:val="PlainText"/>
    <w:rsid w:val="00B276A2"/>
    <w:rPr>
      <w:rFonts w:ascii="Courier New" w:eastAsia="Times New Roman" w:hAnsi="Courier New" w:cs="Courier New"/>
      <w:color w:val="000000"/>
      <w:sz w:val="20"/>
      <w:szCs w:val="20"/>
      <w:lang w:val="en-AU" w:eastAsia="en-AU"/>
    </w:rPr>
  </w:style>
  <w:style w:type="paragraph" w:customStyle="1" w:styleId="Poem">
    <w:name w:val="Poem"/>
    <w:basedOn w:val="Normal"/>
    <w:rsid w:val="00B276A2"/>
    <w:pPr>
      <w:keepNext/>
      <w:tabs>
        <w:tab w:val="left" w:pos="1800"/>
      </w:tabs>
      <w:spacing w:before="120" w:after="120"/>
      <w:ind w:left="1440" w:right="1440"/>
    </w:pPr>
    <w:rPr>
      <w:rFonts w:ascii="Arial Narrow" w:hAnsi="Arial Narrow"/>
      <w:b/>
      <w:bCs/>
      <w:szCs w:val="21"/>
      <w:lang w:val="en-GB" w:eastAsia="en-GB"/>
    </w:rPr>
  </w:style>
  <w:style w:type="paragraph" w:customStyle="1" w:styleId="PoemEnd">
    <w:name w:val="Poem End"/>
    <w:basedOn w:val="Normal"/>
    <w:rsid w:val="00B276A2"/>
    <w:pPr>
      <w:keepNext/>
      <w:tabs>
        <w:tab w:val="left" w:pos="1800"/>
      </w:tabs>
      <w:spacing w:after="0"/>
      <w:ind w:left="1440" w:right="1440" w:firstLine="216"/>
    </w:pPr>
    <w:rPr>
      <w:rFonts w:ascii="Arial Narrow" w:hAnsi="Arial Narrow"/>
      <w:b/>
      <w:bCs/>
      <w:szCs w:val="21"/>
      <w:lang w:val="en-GB" w:eastAsia="en-GB"/>
    </w:rPr>
  </w:style>
  <w:style w:type="paragraph" w:customStyle="1" w:styleId="PoemEndNI">
    <w:name w:val="Poem End NI"/>
    <w:basedOn w:val="Normal"/>
    <w:rsid w:val="00B276A2"/>
    <w:pPr>
      <w:keepNext/>
      <w:tabs>
        <w:tab w:val="left" w:pos="1800"/>
      </w:tabs>
      <w:spacing w:after="0"/>
      <w:ind w:left="1440" w:right="1440"/>
    </w:pPr>
    <w:rPr>
      <w:rFonts w:ascii="Arial Narrow" w:hAnsi="Arial Narrow"/>
      <w:b/>
      <w:bCs/>
      <w:szCs w:val="21"/>
      <w:lang w:val="en-GB" w:eastAsia="en-GB"/>
    </w:rPr>
  </w:style>
  <w:style w:type="paragraph" w:customStyle="1" w:styleId="PoemFirstNI">
    <w:name w:val="Poem First NI"/>
    <w:basedOn w:val="Normal"/>
    <w:rsid w:val="00B276A2"/>
    <w:pPr>
      <w:keepNext/>
      <w:tabs>
        <w:tab w:val="left" w:pos="1800"/>
      </w:tabs>
      <w:spacing w:before="120" w:after="0"/>
      <w:ind w:left="1440" w:right="1440"/>
    </w:pPr>
    <w:rPr>
      <w:rFonts w:ascii="Arial Narrow" w:hAnsi="Arial Narrow"/>
      <w:b/>
      <w:bCs/>
      <w:szCs w:val="21"/>
      <w:lang w:val="en-GB" w:eastAsia="en-GB"/>
    </w:rPr>
  </w:style>
  <w:style w:type="paragraph" w:customStyle="1" w:styleId="PoemLast">
    <w:name w:val="Poem Last"/>
    <w:basedOn w:val="Normal"/>
    <w:rsid w:val="00B276A2"/>
    <w:pPr>
      <w:keepNext/>
      <w:tabs>
        <w:tab w:val="left" w:pos="1800"/>
      </w:tabs>
      <w:spacing w:after="120"/>
      <w:ind w:left="1440" w:right="1440" w:firstLine="216"/>
    </w:pPr>
    <w:rPr>
      <w:rFonts w:ascii="Arial Narrow" w:hAnsi="Arial Narrow"/>
      <w:b/>
      <w:bCs/>
      <w:szCs w:val="21"/>
      <w:lang w:val="en-GB" w:eastAsia="en-GB"/>
    </w:rPr>
  </w:style>
  <w:style w:type="paragraph" w:customStyle="1" w:styleId="PoemLastNI">
    <w:name w:val="Poem Last NI"/>
    <w:basedOn w:val="Normal"/>
    <w:rsid w:val="00B276A2"/>
    <w:pPr>
      <w:keepNext/>
      <w:tabs>
        <w:tab w:val="left" w:pos="1800"/>
      </w:tabs>
      <w:spacing w:after="120"/>
      <w:ind w:left="1440" w:right="1440"/>
    </w:pPr>
    <w:rPr>
      <w:rFonts w:ascii="Arial Narrow" w:hAnsi="Arial Narrow"/>
      <w:b/>
      <w:bCs/>
      <w:szCs w:val="21"/>
      <w:lang w:val="en-GB" w:eastAsia="en-GB"/>
    </w:rPr>
  </w:style>
  <w:style w:type="paragraph" w:customStyle="1" w:styleId="PoemMiddle">
    <w:name w:val="Poem Middle"/>
    <w:basedOn w:val="Normal"/>
    <w:rsid w:val="00B276A2"/>
    <w:pPr>
      <w:keepNext/>
      <w:tabs>
        <w:tab w:val="left" w:pos="1800"/>
      </w:tabs>
      <w:spacing w:after="0"/>
      <w:ind w:left="1440" w:right="1440" w:firstLine="216"/>
    </w:pPr>
    <w:rPr>
      <w:rFonts w:ascii="Arial Narrow" w:hAnsi="Arial Narrow"/>
      <w:b/>
      <w:bCs/>
      <w:szCs w:val="21"/>
      <w:lang w:val="en-GB" w:eastAsia="en-GB"/>
    </w:rPr>
  </w:style>
  <w:style w:type="paragraph" w:customStyle="1" w:styleId="PoemMiddleNI">
    <w:name w:val="Poem Middle NI"/>
    <w:basedOn w:val="Normal"/>
    <w:rsid w:val="00B276A2"/>
    <w:pPr>
      <w:keepNext/>
      <w:tabs>
        <w:tab w:val="left" w:pos="1800"/>
      </w:tabs>
      <w:spacing w:after="0"/>
      <w:ind w:left="1440" w:right="1440"/>
    </w:pPr>
    <w:rPr>
      <w:rFonts w:ascii="Arial Narrow" w:hAnsi="Arial Narrow"/>
      <w:b/>
      <w:bCs/>
      <w:szCs w:val="21"/>
      <w:lang w:val="en-GB" w:eastAsia="en-GB"/>
    </w:rPr>
  </w:style>
  <w:style w:type="paragraph" w:customStyle="1" w:styleId="PoemStartNI">
    <w:name w:val="Poem Start NI"/>
    <w:basedOn w:val="Normal"/>
    <w:rsid w:val="00B276A2"/>
    <w:pPr>
      <w:keepNext/>
      <w:tabs>
        <w:tab w:val="left" w:pos="1800"/>
      </w:tabs>
      <w:spacing w:before="120" w:after="0"/>
      <w:ind w:left="1440" w:right="1440"/>
    </w:pPr>
    <w:rPr>
      <w:rFonts w:ascii="Arial Narrow" w:hAnsi="Arial Narrow"/>
      <w:b/>
      <w:bCs/>
      <w:szCs w:val="21"/>
      <w:lang w:val="en-GB" w:eastAsia="en-GB"/>
    </w:rPr>
  </w:style>
  <w:style w:type="paragraph" w:customStyle="1" w:styleId="PT-bullets">
    <w:name w:val="PT-bullets"/>
    <w:basedOn w:val="Bullet6"/>
    <w:qFormat/>
    <w:rsid w:val="00B276A2"/>
    <w:pPr>
      <w:numPr>
        <w:numId w:val="0"/>
      </w:numPr>
      <w:tabs>
        <w:tab w:val="left" w:pos="414"/>
      </w:tabs>
    </w:pPr>
  </w:style>
  <w:style w:type="paragraph" w:customStyle="1" w:styleId="PP1-bull">
    <w:name w:val="PP1-bull"/>
    <w:basedOn w:val="PT-bullets"/>
    <w:rsid w:val="00B276A2"/>
    <w:pPr>
      <w:numPr>
        <w:numId w:val="25"/>
      </w:numPr>
    </w:pPr>
    <w:rPr>
      <w:rFonts w:eastAsia="MS Mincho"/>
    </w:rPr>
  </w:style>
  <w:style w:type="paragraph" w:customStyle="1" w:styleId="PP-bullets">
    <w:name w:val="PP-bullets"/>
    <w:basedOn w:val="PT-bullets"/>
    <w:rsid w:val="00B276A2"/>
  </w:style>
  <w:style w:type="paragraph" w:customStyle="1" w:styleId="PP-dash">
    <w:name w:val="PP-dash"/>
    <w:basedOn w:val="Dash6"/>
    <w:rsid w:val="00B276A2"/>
    <w:pPr>
      <w:numPr>
        <w:numId w:val="0"/>
      </w:numPr>
      <w:tabs>
        <w:tab w:val="left" w:pos="698"/>
      </w:tabs>
    </w:pPr>
  </w:style>
  <w:style w:type="paragraph" w:customStyle="1" w:styleId="PT-heading">
    <w:name w:val="PT-heading"/>
    <w:basedOn w:val="Normal"/>
    <w:qFormat/>
    <w:rsid w:val="00B276A2"/>
    <w:pPr>
      <w:keepNext/>
      <w:spacing w:before="240"/>
      <w:ind w:hanging="720"/>
    </w:pPr>
    <w:rPr>
      <w:rFonts w:ascii="Arial" w:hAnsi="Arial" w:cs="Arial"/>
      <w:b/>
      <w:bCs/>
      <w:i/>
      <w:iCs/>
      <w:szCs w:val="28"/>
    </w:rPr>
  </w:style>
  <w:style w:type="paragraph" w:customStyle="1" w:styleId="PP-heading">
    <w:name w:val="PP-heading"/>
    <w:basedOn w:val="PT-heading"/>
    <w:qFormat/>
    <w:rsid w:val="00B276A2"/>
    <w:pPr>
      <w:ind w:left="0" w:firstLine="0"/>
    </w:pPr>
    <w:rPr>
      <w:color w:val="auto"/>
    </w:rPr>
  </w:style>
  <w:style w:type="paragraph" w:customStyle="1" w:styleId="PP-note">
    <w:name w:val="PP-note"/>
    <w:basedOn w:val="Normal-noindent"/>
    <w:qFormat/>
    <w:rsid w:val="00745307"/>
    <w:pPr>
      <w:spacing w:after="120"/>
    </w:pPr>
    <w:rPr>
      <w:sz w:val="20"/>
    </w:rPr>
  </w:style>
  <w:style w:type="paragraph" w:styleId="Quote">
    <w:name w:val="Quote"/>
    <w:basedOn w:val="Normal"/>
    <w:link w:val="QuoteChar"/>
    <w:qFormat/>
    <w:rsid w:val="00B276A2"/>
    <w:pPr>
      <w:ind w:left="1440" w:right="720"/>
    </w:pPr>
    <w:rPr>
      <w:sz w:val="20"/>
    </w:rPr>
  </w:style>
  <w:style w:type="character" w:customStyle="1" w:styleId="QuoteChar">
    <w:name w:val="Quote Char"/>
    <w:basedOn w:val="DefaultParagraphFont"/>
    <w:link w:val="Quote"/>
    <w:rsid w:val="00B276A2"/>
    <w:rPr>
      <w:rFonts w:ascii="Calibri" w:eastAsia="Times New Roman" w:hAnsi="Calibri" w:cs="Tahoma"/>
      <w:color w:val="000000"/>
      <w:sz w:val="20"/>
      <w:lang w:val="en-AU" w:eastAsia="en-AU"/>
    </w:rPr>
  </w:style>
  <w:style w:type="paragraph" w:customStyle="1" w:styleId="Recommendation">
    <w:name w:val="Recommendation"/>
    <w:basedOn w:val="Normal"/>
    <w:next w:val="Normal"/>
    <w:qFormat/>
    <w:rsid w:val="00B276A2"/>
    <w:pPr>
      <w:keepNext/>
      <w:tabs>
        <w:tab w:val="left" w:pos="720"/>
      </w:tabs>
      <w:spacing w:before="240" w:after="200"/>
      <w:ind w:left="0"/>
    </w:pPr>
    <w:rPr>
      <w:rFonts w:ascii="Arial" w:eastAsia="Arial Unicode MS" w:hAnsi="Arial" w:cs="Arial"/>
      <w:b/>
      <w:bCs/>
      <w:noProof/>
      <w:kern w:val="32"/>
      <w:szCs w:val="32"/>
      <w:lang w:val="en-GB" w:eastAsia="en-GB"/>
    </w:rPr>
  </w:style>
  <w:style w:type="paragraph" w:customStyle="1" w:styleId="Recommendationanswer">
    <w:name w:val="Recommendation answer"/>
    <w:basedOn w:val="BodyText1"/>
    <w:qFormat/>
    <w:rsid w:val="00B276A2"/>
    <w:pPr>
      <w:spacing w:before="120" w:after="120" w:line="240" w:lineRule="auto"/>
      <w:ind w:left="102"/>
    </w:pPr>
    <w:rPr>
      <w:sz w:val="20"/>
    </w:rPr>
  </w:style>
  <w:style w:type="paragraph" w:customStyle="1" w:styleId="Recommendationquestion">
    <w:name w:val="Recommendation question"/>
    <w:basedOn w:val="Normal"/>
    <w:qFormat/>
    <w:rsid w:val="00B276A2"/>
    <w:pPr>
      <w:widowControl w:val="0"/>
      <w:autoSpaceDE w:val="0"/>
      <w:autoSpaceDN w:val="0"/>
      <w:adjustRightInd w:val="0"/>
      <w:spacing w:before="30" w:after="30"/>
      <w:ind w:left="103" w:right="-20"/>
    </w:pPr>
    <w:rPr>
      <w:rFonts w:cs="Arial Narrow"/>
      <w:i/>
      <w:iCs/>
      <w:sz w:val="20"/>
      <w:szCs w:val="18"/>
      <w:lang w:val="en-GB" w:eastAsia="en-GB"/>
    </w:rPr>
  </w:style>
  <w:style w:type="paragraph" w:customStyle="1" w:styleId="ReportSubtitle">
    <w:name w:val="Report Subtitle"/>
    <w:basedOn w:val="Normal"/>
    <w:link w:val="ReportSubtitleChar"/>
    <w:rsid w:val="00B276A2"/>
    <w:pPr>
      <w:jc w:val="right"/>
    </w:pPr>
    <w:rPr>
      <w:rFonts w:ascii="Arial Bold" w:hAnsi="Arial Bold"/>
      <w:b/>
      <w:bCs/>
      <w:sz w:val="40"/>
    </w:rPr>
  </w:style>
  <w:style w:type="character" w:customStyle="1" w:styleId="ReportSubtitleChar">
    <w:name w:val="Report Subtitle Char"/>
    <w:basedOn w:val="DefaultParagraphFont"/>
    <w:link w:val="ReportSubtitle"/>
    <w:rsid w:val="00B276A2"/>
    <w:rPr>
      <w:rFonts w:ascii="Arial Bold" w:eastAsia="Times New Roman" w:hAnsi="Arial Bold" w:cs="Tahoma"/>
      <w:b/>
      <w:bCs/>
      <w:color w:val="000000"/>
      <w:sz w:val="40"/>
      <w:lang w:val="en-AU" w:eastAsia="en-AU"/>
    </w:rPr>
  </w:style>
  <w:style w:type="paragraph" w:customStyle="1" w:styleId="ReportDate">
    <w:name w:val="ReportDate"/>
    <w:basedOn w:val="Normal"/>
    <w:rsid w:val="00B276A2"/>
    <w:pPr>
      <w:jc w:val="right"/>
    </w:pPr>
    <w:rPr>
      <w:rFonts w:ascii="Arial" w:hAnsi="Arial"/>
      <w:sz w:val="40"/>
    </w:rPr>
  </w:style>
  <w:style w:type="paragraph" w:customStyle="1" w:styleId="ReportTitle">
    <w:name w:val="ReportTitle"/>
    <w:basedOn w:val="Normal"/>
    <w:rsid w:val="00B276A2"/>
    <w:pPr>
      <w:spacing w:before="240" w:after="60"/>
      <w:jc w:val="right"/>
    </w:pPr>
    <w:rPr>
      <w:rFonts w:ascii="Arial Bold" w:hAnsi="Arial Bold"/>
      <w:b/>
      <w:bCs/>
      <w:sz w:val="48"/>
    </w:rPr>
  </w:style>
  <w:style w:type="paragraph" w:customStyle="1" w:styleId="ResQ">
    <w:name w:val="ResQ"/>
    <w:basedOn w:val="Normal"/>
    <w:qFormat/>
    <w:rsid w:val="00B276A2"/>
    <w:rPr>
      <w:b/>
      <w:color w:val="3366FF"/>
      <w:sz w:val="24"/>
    </w:rPr>
  </w:style>
  <w:style w:type="paragraph" w:styleId="Salutation">
    <w:name w:val="Salutation"/>
    <w:basedOn w:val="Normal"/>
    <w:next w:val="Normal"/>
    <w:link w:val="SalutationChar"/>
    <w:semiHidden/>
    <w:unhideWhenUsed/>
    <w:rsid w:val="00B276A2"/>
  </w:style>
  <w:style w:type="character" w:customStyle="1" w:styleId="SalutationChar">
    <w:name w:val="Salutation Char"/>
    <w:basedOn w:val="DefaultParagraphFont"/>
    <w:link w:val="Salutation"/>
    <w:semiHidden/>
    <w:rsid w:val="00B276A2"/>
    <w:rPr>
      <w:rFonts w:ascii="Calibri" w:eastAsia="Times New Roman" w:hAnsi="Calibri" w:cs="Tahoma"/>
      <w:color w:val="000000"/>
      <w:lang w:val="en-AU" w:eastAsia="en-AU"/>
    </w:rPr>
  </w:style>
  <w:style w:type="character" w:customStyle="1" w:styleId="search-number">
    <w:name w:val="search-number"/>
    <w:basedOn w:val="DefaultParagraphFont"/>
    <w:semiHidden/>
    <w:unhideWhenUsed/>
    <w:rsid w:val="00B276A2"/>
  </w:style>
  <w:style w:type="paragraph" w:customStyle="1" w:styleId="sectionrhead">
    <w:name w:val="sectionr head"/>
    <w:basedOn w:val="Normal"/>
    <w:rsid w:val="00B276A2"/>
    <w:pPr>
      <w:spacing w:before="360" w:after="360"/>
      <w:ind w:left="0"/>
    </w:pPr>
    <w:rPr>
      <w:rFonts w:ascii="Century Gothic" w:eastAsia="MS Mincho" w:hAnsi="Century Gothic" w:cs="Times New Roman"/>
      <w:b/>
      <w:color w:val="auto"/>
      <w:sz w:val="56"/>
      <w:szCs w:val="24"/>
      <w:lang w:eastAsia="ja-JP"/>
    </w:rPr>
  </w:style>
  <w:style w:type="paragraph" w:styleId="Signature">
    <w:name w:val="Signature"/>
    <w:basedOn w:val="Normal"/>
    <w:link w:val="SignatureChar"/>
    <w:semiHidden/>
    <w:unhideWhenUsed/>
    <w:rsid w:val="00B276A2"/>
    <w:pPr>
      <w:ind w:left="4252"/>
    </w:pPr>
  </w:style>
  <w:style w:type="character" w:customStyle="1" w:styleId="SignatureChar">
    <w:name w:val="Signature Char"/>
    <w:basedOn w:val="DefaultParagraphFont"/>
    <w:link w:val="Signature"/>
    <w:semiHidden/>
    <w:rsid w:val="00B276A2"/>
    <w:rPr>
      <w:rFonts w:ascii="Calibri" w:eastAsia="Times New Roman" w:hAnsi="Calibri" w:cs="Tahoma"/>
      <w:color w:val="000000"/>
      <w:lang w:val="en-AU" w:eastAsia="en-AU"/>
    </w:rPr>
  </w:style>
  <w:style w:type="character" w:styleId="Strong">
    <w:name w:val="Strong"/>
    <w:basedOn w:val="DefaultParagraphFont"/>
    <w:uiPriority w:val="22"/>
    <w:qFormat/>
    <w:rsid w:val="00B276A2"/>
    <w:rPr>
      <w:b/>
      <w:bCs/>
    </w:rPr>
  </w:style>
  <w:style w:type="paragraph" w:customStyle="1" w:styleId="Tablefootnote">
    <w:name w:val="Table footnote"/>
    <w:basedOn w:val="Normal"/>
    <w:link w:val="TablefootnoteChar"/>
    <w:rsid w:val="00B276A2"/>
    <w:pPr>
      <w:spacing w:before="60" w:after="360"/>
      <w:ind w:left="630"/>
    </w:pPr>
    <w:rPr>
      <w:rFonts w:ascii="Arial Narrow" w:eastAsia="MS Mincho" w:hAnsi="Arial Narrow"/>
      <w:color w:val="auto"/>
      <w:sz w:val="16"/>
      <w:szCs w:val="24"/>
      <w:lang w:eastAsia="ja-JP"/>
    </w:rPr>
  </w:style>
  <w:style w:type="character" w:customStyle="1" w:styleId="TablefootnoteChar">
    <w:name w:val="Table footnote Char"/>
    <w:basedOn w:val="DefaultParagraphFont"/>
    <w:link w:val="Tablefootnote"/>
    <w:locked/>
    <w:rsid w:val="00B276A2"/>
    <w:rPr>
      <w:rFonts w:ascii="Arial Narrow" w:eastAsia="MS Mincho" w:hAnsi="Arial Narrow" w:cs="Tahoma"/>
      <w:sz w:val="16"/>
      <w:szCs w:val="24"/>
      <w:lang w:val="en-AU" w:eastAsia="ja-JP"/>
    </w:rPr>
  </w:style>
  <w:style w:type="paragraph" w:customStyle="1" w:styleId="StyleTablefootnoteAfter18pt">
    <w:name w:val="Style Table footnote + After:  18 pt"/>
    <w:basedOn w:val="Tablefootnote"/>
    <w:autoRedefine/>
    <w:uiPriority w:val="99"/>
    <w:rsid w:val="00B276A2"/>
    <w:pPr>
      <w:spacing w:before="0"/>
    </w:pPr>
  </w:style>
  <w:style w:type="paragraph" w:customStyle="1" w:styleId="Style1">
    <w:name w:val="Style1"/>
    <w:basedOn w:val="Heading2"/>
    <w:unhideWhenUsed/>
    <w:rsid w:val="00B276A2"/>
    <w:pPr>
      <w:numPr>
        <w:ilvl w:val="0"/>
        <w:numId w:val="0"/>
      </w:numPr>
    </w:pPr>
  </w:style>
  <w:style w:type="character" w:styleId="SubtleReference">
    <w:name w:val="Subtle Reference"/>
    <w:basedOn w:val="DefaultParagraphFont"/>
    <w:uiPriority w:val="31"/>
    <w:qFormat/>
    <w:rsid w:val="00B276A2"/>
    <w:rPr>
      <w:smallCaps/>
      <w:color w:val="C0504D"/>
      <w:u w:val="single"/>
    </w:rPr>
  </w:style>
  <w:style w:type="paragraph" w:customStyle="1" w:styleId="T-ABCD">
    <w:name w:val="T-ABCD"/>
    <w:basedOn w:val="Normal"/>
    <w:qFormat/>
    <w:rsid w:val="00B276A2"/>
    <w:pPr>
      <w:spacing w:after="0"/>
      <w:ind w:left="162"/>
    </w:pPr>
    <w:rPr>
      <w:rFonts w:ascii="Arial Narrow" w:hAnsi="Arial Narrow"/>
      <w:sz w:val="20"/>
    </w:rPr>
  </w:style>
  <w:style w:type="paragraph" w:customStyle="1" w:styleId="Tablebodytext">
    <w:name w:val="Table body text"/>
    <w:basedOn w:val="Normal"/>
    <w:unhideWhenUsed/>
    <w:rsid w:val="00B276A2"/>
    <w:pPr>
      <w:spacing w:before="40" w:after="40"/>
    </w:pPr>
    <w:rPr>
      <w:rFonts w:ascii="Arial Narrow" w:hAnsi="Arial Narrow"/>
      <w:sz w:val="20"/>
    </w:rPr>
  </w:style>
  <w:style w:type="paragraph" w:customStyle="1" w:styleId="Tablecaption">
    <w:name w:val="Table caption"/>
    <w:basedOn w:val="Normal"/>
    <w:link w:val="TablecaptionChar"/>
    <w:uiPriority w:val="99"/>
    <w:rsid w:val="00B276A2"/>
    <w:pPr>
      <w:keepNext/>
      <w:tabs>
        <w:tab w:val="left" w:pos="1191"/>
      </w:tabs>
      <w:spacing w:before="240" w:after="60"/>
      <w:ind w:left="1911" w:hanging="1191"/>
    </w:pPr>
    <w:rPr>
      <w:rFonts w:ascii="Arial Narrow" w:eastAsia="MS Mincho" w:hAnsi="Arial Narrow" w:cs="Arial"/>
      <w:b/>
      <w:bCs/>
      <w:sz w:val="24"/>
      <w:szCs w:val="24"/>
      <w:lang w:eastAsia="ja-JP"/>
    </w:rPr>
  </w:style>
  <w:style w:type="character" w:customStyle="1" w:styleId="TablecaptionChar">
    <w:name w:val="Table caption Char"/>
    <w:basedOn w:val="DefaultParagraphFont"/>
    <w:link w:val="Tablecaption"/>
    <w:uiPriority w:val="99"/>
    <w:locked/>
    <w:rsid w:val="00B276A2"/>
    <w:rPr>
      <w:rFonts w:ascii="Arial Narrow" w:eastAsia="MS Mincho" w:hAnsi="Arial Narrow" w:cs="Arial"/>
      <w:b/>
      <w:bCs/>
      <w:color w:val="000000"/>
      <w:sz w:val="24"/>
      <w:szCs w:val="24"/>
      <w:lang w:val="en-AU" w:eastAsia="ja-JP"/>
    </w:rPr>
  </w:style>
  <w:style w:type="paragraph" w:customStyle="1" w:styleId="TableHeading">
    <w:name w:val="TableHeading"/>
    <w:basedOn w:val="TableText0"/>
    <w:link w:val="TableHeadingChar"/>
    <w:qFormat/>
    <w:rsid w:val="00B276A2"/>
    <w:pPr>
      <w:spacing w:after="120"/>
      <w:ind w:left="1077" w:hanging="1077"/>
    </w:pPr>
    <w:rPr>
      <w:rFonts w:ascii="Calibri" w:hAnsi="Calibri"/>
      <w:b/>
      <w:bCs/>
    </w:rPr>
  </w:style>
  <w:style w:type="character" w:customStyle="1" w:styleId="TableHeadingChar">
    <w:name w:val="TableHeading Char"/>
    <w:basedOn w:val="TableTextChar0"/>
    <w:link w:val="TableHeading"/>
    <w:rsid w:val="00B276A2"/>
    <w:rPr>
      <w:rFonts w:ascii="Calibri" w:eastAsia="Times New Roman" w:hAnsi="Calibri" w:cs="Tahoma"/>
      <w:b/>
      <w:bCs/>
      <w:color w:val="000000"/>
      <w:sz w:val="20"/>
      <w:szCs w:val="21"/>
      <w:lang w:val="en-AU" w:eastAsia="en-AU"/>
    </w:rPr>
  </w:style>
  <w:style w:type="paragraph" w:customStyle="1" w:styleId="TableH5">
    <w:name w:val="Table H5"/>
    <w:basedOn w:val="TableH4"/>
    <w:link w:val="TableH5Char"/>
    <w:qFormat/>
    <w:rsid w:val="0039132B"/>
    <w:rPr>
      <w:b w:val="0"/>
      <w:color w:val="auto"/>
    </w:rPr>
  </w:style>
  <w:style w:type="character" w:customStyle="1" w:styleId="TableH5Char">
    <w:name w:val="Table H5 Char"/>
    <w:basedOn w:val="TableH4Char"/>
    <w:link w:val="TableH5"/>
    <w:rsid w:val="0039132B"/>
    <w:rPr>
      <w:rFonts w:ascii="Calibri" w:eastAsia="Times New Roman" w:hAnsi="Calibri" w:cs="Tahoma"/>
      <w:b w:val="0"/>
      <w:bCs/>
      <w:smallCaps/>
      <w:color w:val="FFFFFF" w:themeColor="background1"/>
      <w:sz w:val="20"/>
      <w:szCs w:val="21"/>
      <w:lang w:val="en-AU" w:eastAsia="en-AU"/>
    </w:rPr>
  </w:style>
  <w:style w:type="paragraph" w:customStyle="1" w:styleId="Tableheaderrow">
    <w:name w:val="Table header row"/>
    <w:basedOn w:val="Normal"/>
    <w:unhideWhenUsed/>
    <w:rsid w:val="00B276A2"/>
    <w:pPr>
      <w:keepNext/>
      <w:spacing w:before="60" w:after="60"/>
    </w:pPr>
    <w:rPr>
      <w:rFonts w:ascii="Arial Narrow" w:hAnsi="Arial Narrow"/>
      <w:b/>
      <w:sz w:val="20"/>
    </w:rPr>
  </w:style>
  <w:style w:type="character" w:customStyle="1" w:styleId="TableListNosChar">
    <w:name w:val="Table ListNos Char"/>
    <w:basedOn w:val="BodyTextChar"/>
    <w:link w:val="TableListNos"/>
    <w:uiPriority w:val="4"/>
    <w:rsid w:val="00B276A2"/>
    <w:rPr>
      <w:rFonts w:ascii="Calibri" w:eastAsia="Times New Roman" w:hAnsi="Calibri" w:cs="Tahoma"/>
      <w:color w:val="000000"/>
      <w:sz w:val="18"/>
      <w:lang w:val="en-AU" w:eastAsia="en-AU"/>
    </w:rPr>
  </w:style>
  <w:style w:type="paragraph" w:styleId="TableofAuthorities">
    <w:name w:val="table of authorities"/>
    <w:basedOn w:val="Normal"/>
    <w:next w:val="Normal"/>
    <w:semiHidden/>
    <w:unhideWhenUsed/>
    <w:rsid w:val="00B276A2"/>
    <w:pPr>
      <w:ind w:left="220" w:hanging="220"/>
    </w:pPr>
  </w:style>
  <w:style w:type="paragraph" w:customStyle="1" w:styleId="Tabletextbold">
    <w:name w:val="Table text bold"/>
    <w:basedOn w:val="Tabletext"/>
    <w:link w:val="TabletextboldChar"/>
    <w:rsid w:val="00B276A2"/>
    <w:rPr>
      <w:b/>
    </w:rPr>
  </w:style>
  <w:style w:type="character" w:customStyle="1" w:styleId="TabletextboldChar">
    <w:name w:val="Table text bold Char"/>
    <w:basedOn w:val="TabletextChar"/>
    <w:link w:val="Tabletextbold"/>
    <w:rsid w:val="00B276A2"/>
    <w:rPr>
      <w:rFonts w:ascii="Arial Narrow" w:eastAsia="Arial Unicode MS" w:hAnsi="Arial Narrow" w:cs="Arial"/>
      <w:b/>
      <w:bCs/>
      <w:sz w:val="20"/>
      <w:szCs w:val="24"/>
      <w:lang w:val="en-AU" w:eastAsia="ja-JP"/>
    </w:rPr>
  </w:style>
  <w:style w:type="paragraph" w:customStyle="1" w:styleId="Tabletextbullet">
    <w:name w:val="Table text bullet"/>
    <w:basedOn w:val="Tabletext"/>
    <w:uiPriority w:val="99"/>
    <w:rsid w:val="00B276A2"/>
    <w:pPr>
      <w:numPr>
        <w:numId w:val="28"/>
      </w:numPr>
    </w:pPr>
    <w:rPr>
      <w:rFonts w:eastAsia="MS Mincho"/>
    </w:rPr>
  </w:style>
  <w:style w:type="paragraph" w:customStyle="1" w:styleId="Tabletextbullets">
    <w:name w:val="Table text bullets"/>
    <w:basedOn w:val="Tabletext"/>
    <w:uiPriority w:val="99"/>
    <w:rsid w:val="00B276A2"/>
    <w:pPr>
      <w:numPr>
        <w:numId w:val="29"/>
      </w:numPr>
      <w:tabs>
        <w:tab w:val="left" w:pos="181"/>
      </w:tabs>
    </w:pPr>
    <w:rPr>
      <w:rFonts w:eastAsia="MS Mincho"/>
    </w:rPr>
  </w:style>
  <w:style w:type="paragraph" w:customStyle="1" w:styleId="Tabletextdoubleindent">
    <w:name w:val="Table text double indent"/>
    <w:basedOn w:val="Tabletextindent"/>
    <w:uiPriority w:val="99"/>
    <w:rsid w:val="00B276A2"/>
    <w:pPr>
      <w:ind w:left="249"/>
    </w:pPr>
  </w:style>
  <w:style w:type="paragraph" w:customStyle="1" w:styleId="tabletextnospace">
    <w:name w:val="table text no space"/>
    <w:basedOn w:val="Tabletext-evidencematrix"/>
    <w:link w:val="tabletextnospaceChar"/>
    <w:qFormat/>
    <w:rsid w:val="00B276A2"/>
    <w:pPr>
      <w:spacing w:after="0"/>
    </w:pPr>
    <w:rPr>
      <w:lang w:val="en-GB"/>
    </w:rPr>
  </w:style>
  <w:style w:type="character" w:customStyle="1" w:styleId="tabletextnospaceChar">
    <w:name w:val="table text no space Char"/>
    <w:basedOn w:val="Tabletext-evidencematrixChar"/>
    <w:link w:val="tabletextnospace"/>
    <w:rsid w:val="00B276A2"/>
    <w:rPr>
      <w:rFonts w:ascii="Arial Narrow" w:eastAsia="Arial Unicode MS" w:hAnsi="Arial Narrow" w:cs="Arial"/>
      <w:bCs/>
      <w:sz w:val="16"/>
      <w:szCs w:val="24"/>
      <w:lang w:val="en-GB" w:eastAsia="ja-JP"/>
    </w:rPr>
  </w:style>
  <w:style w:type="paragraph" w:customStyle="1" w:styleId="TableBodytext0">
    <w:name w:val="Table_Body text"/>
    <w:basedOn w:val="Normal"/>
    <w:link w:val="TableBodytextChar"/>
    <w:unhideWhenUsed/>
    <w:rsid w:val="00B276A2"/>
    <w:pPr>
      <w:spacing w:before="40" w:after="60"/>
    </w:pPr>
    <w:rPr>
      <w:rFonts w:ascii="Arial Narrow" w:hAnsi="Arial Narrow" w:cs="Arial"/>
    </w:rPr>
  </w:style>
  <w:style w:type="character" w:customStyle="1" w:styleId="TableBodytextChar">
    <w:name w:val="Table_Body text Char"/>
    <w:basedOn w:val="DefaultParagraphFont"/>
    <w:link w:val="TableBodytext0"/>
    <w:rsid w:val="00B276A2"/>
    <w:rPr>
      <w:rFonts w:ascii="Arial Narrow" w:eastAsia="Times New Roman" w:hAnsi="Arial Narrow" w:cs="Arial"/>
      <w:color w:val="000000"/>
      <w:lang w:val="en-AU" w:eastAsia="en-AU"/>
    </w:rPr>
  </w:style>
  <w:style w:type="paragraph" w:customStyle="1" w:styleId="TableColumnheadings">
    <w:name w:val="Table_Column headings"/>
    <w:basedOn w:val="Normal"/>
    <w:unhideWhenUsed/>
    <w:rsid w:val="00B276A2"/>
    <w:pPr>
      <w:spacing w:before="60" w:after="60"/>
    </w:pPr>
    <w:rPr>
      <w:rFonts w:ascii="Arial Narrow" w:hAnsi="Arial Narrow" w:cs="Arial"/>
      <w:b/>
      <w:sz w:val="20"/>
    </w:rPr>
  </w:style>
  <w:style w:type="paragraph" w:customStyle="1" w:styleId="TableBullet">
    <w:name w:val="TableBullet"/>
    <w:basedOn w:val="TableText0"/>
    <w:link w:val="TableBulletChar0"/>
    <w:rsid w:val="006F1493"/>
    <w:pPr>
      <w:numPr>
        <w:numId w:val="30"/>
      </w:numPr>
      <w:tabs>
        <w:tab w:val="left" w:pos="216"/>
      </w:tabs>
      <w:ind w:left="360"/>
    </w:pPr>
    <w:rPr>
      <w:rFonts w:eastAsia="MS Mincho"/>
      <w:sz w:val="18"/>
    </w:rPr>
  </w:style>
  <w:style w:type="character" w:customStyle="1" w:styleId="TableBulletChar0">
    <w:name w:val="TableBullet Char"/>
    <w:basedOn w:val="DefaultParagraphFont"/>
    <w:link w:val="TableBullet"/>
    <w:rsid w:val="006F1493"/>
    <w:rPr>
      <w:rFonts w:ascii="Arial Narrow" w:eastAsia="MS Mincho" w:hAnsi="Arial Narrow" w:cs="Tahoma"/>
      <w:color w:val="000000"/>
      <w:sz w:val="18"/>
      <w:szCs w:val="21"/>
      <w:lang w:val="en-AU" w:eastAsia="en-AU"/>
    </w:rPr>
  </w:style>
  <w:style w:type="paragraph" w:customStyle="1" w:styleId="TableDash0">
    <w:name w:val="TableDash"/>
    <w:basedOn w:val="TableText0"/>
    <w:rsid w:val="00B276A2"/>
    <w:pPr>
      <w:tabs>
        <w:tab w:val="num" w:pos="432"/>
      </w:tabs>
      <w:ind w:left="432" w:hanging="216"/>
    </w:pPr>
  </w:style>
  <w:style w:type="paragraph" w:customStyle="1" w:styleId="TableListPICO">
    <w:name w:val="TableList PICO"/>
    <w:basedOn w:val="TableListNos"/>
    <w:link w:val="TableListPICOChar"/>
    <w:qFormat/>
    <w:rsid w:val="00B276A2"/>
    <w:pPr>
      <w:numPr>
        <w:numId w:val="31"/>
      </w:numPr>
    </w:pPr>
    <w:rPr>
      <w:rFonts w:ascii="Arial Narrow" w:hAnsi="Arial Narrow"/>
      <w:sz w:val="20"/>
      <w:szCs w:val="20"/>
    </w:rPr>
  </w:style>
  <w:style w:type="character" w:customStyle="1" w:styleId="TableListPICOChar">
    <w:name w:val="TableList PICO Char"/>
    <w:basedOn w:val="TableListNosChar"/>
    <w:link w:val="TableListPICO"/>
    <w:rsid w:val="00B276A2"/>
    <w:rPr>
      <w:rFonts w:ascii="Arial Narrow" w:eastAsia="Times New Roman" w:hAnsi="Arial Narrow" w:cs="Tahoma"/>
      <w:color w:val="000000"/>
      <w:sz w:val="20"/>
      <w:szCs w:val="20"/>
      <w:lang w:val="en-AU" w:eastAsia="en-AU"/>
    </w:rPr>
  </w:style>
  <w:style w:type="paragraph" w:customStyle="1" w:styleId="TableSource0">
    <w:name w:val="TableSource+0"/>
    <w:basedOn w:val="TableFigNotes0"/>
    <w:rsid w:val="00B276A2"/>
  </w:style>
  <w:style w:type="paragraph" w:customStyle="1" w:styleId="TableSource18">
    <w:name w:val="TableSource+18"/>
    <w:basedOn w:val="TableFigNotes18"/>
    <w:rsid w:val="00B276A2"/>
    <w:pPr>
      <w:ind w:hanging="720"/>
    </w:pPr>
  </w:style>
  <w:style w:type="paragraph" w:customStyle="1" w:styleId="Textbox">
    <w:name w:val="Textbox"/>
    <w:basedOn w:val="Normal"/>
    <w:qFormat/>
    <w:rsid w:val="00B276A2"/>
    <w:rPr>
      <w:rFonts w:ascii="Times New Roman" w:hAnsi="Times New Roman" w:cs="Times New Roman"/>
    </w:rPr>
  </w:style>
  <w:style w:type="paragraph" w:customStyle="1" w:styleId="Textboxhead">
    <w:name w:val="Textboxhead"/>
    <w:basedOn w:val="Normal"/>
    <w:qFormat/>
    <w:rsid w:val="00B276A2"/>
    <w:pPr>
      <w:spacing w:before="120" w:after="60"/>
      <w:ind w:right="57"/>
    </w:pPr>
    <w:rPr>
      <w:rFonts w:ascii="Times New Roman" w:hAnsi="Times New Roman"/>
      <w:b/>
      <w:bCs/>
      <w:szCs w:val="18"/>
    </w:rPr>
  </w:style>
  <w:style w:type="paragraph" w:styleId="TOAHeading">
    <w:name w:val="toa heading"/>
    <w:basedOn w:val="Normal"/>
    <w:next w:val="Normal"/>
    <w:rsid w:val="00B276A2"/>
    <w:pPr>
      <w:spacing w:before="120"/>
    </w:pPr>
    <w:rPr>
      <w:rFonts w:ascii="Cambria" w:eastAsia="PMingLiU" w:hAnsi="Cambria" w:cs="Times New Roman"/>
      <w:b/>
      <w:bCs/>
      <w:sz w:val="24"/>
      <w:szCs w:val="24"/>
    </w:rPr>
  </w:style>
  <w:style w:type="paragraph" w:customStyle="1" w:styleId="Block">
    <w:name w:val="Block"/>
    <w:basedOn w:val="BoxText"/>
    <w:rsid w:val="00B276A2"/>
    <w:pPr>
      <w:spacing w:before="240"/>
      <w:ind w:left="1440" w:right="1440" w:firstLine="720"/>
    </w:pPr>
  </w:style>
  <w:style w:type="paragraph" w:customStyle="1" w:styleId="BlockFirst">
    <w:name w:val="Block First"/>
    <w:basedOn w:val="BoxText"/>
    <w:rsid w:val="00B276A2"/>
    <w:pPr>
      <w:spacing w:before="240" w:after="0"/>
      <w:ind w:left="1440" w:right="1440" w:firstLine="720"/>
    </w:pPr>
  </w:style>
  <w:style w:type="paragraph" w:customStyle="1" w:styleId="BlockLast">
    <w:name w:val="Block Last"/>
    <w:basedOn w:val="BoxText"/>
    <w:rsid w:val="00B276A2"/>
    <w:pPr>
      <w:ind w:left="1440" w:right="1440" w:firstLine="720"/>
    </w:pPr>
  </w:style>
  <w:style w:type="paragraph" w:customStyle="1" w:styleId="BlockMiddle">
    <w:name w:val="Block Middle"/>
    <w:basedOn w:val="BoxText"/>
    <w:rsid w:val="00B276A2"/>
    <w:pPr>
      <w:spacing w:after="0"/>
      <w:ind w:left="1440" w:right="1440" w:firstLine="720"/>
    </w:pPr>
  </w:style>
  <w:style w:type="paragraph" w:customStyle="1" w:styleId="Bullet">
    <w:name w:val="Bullet"/>
    <w:basedOn w:val="BodyText"/>
    <w:rsid w:val="00B276A2"/>
    <w:pPr>
      <w:numPr>
        <w:numId w:val="4"/>
      </w:numPr>
    </w:pPr>
  </w:style>
  <w:style w:type="paragraph" w:customStyle="1" w:styleId="bulletlist">
    <w:name w:val="bullet list"/>
    <w:basedOn w:val="Normal"/>
    <w:rsid w:val="00B276A2"/>
    <w:pPr>
      <w:numPr>
        <w:ilvl w:val="1"/>
        <w:numId w:val="5"/>
      </w:numPr>
      <w:spacing w:after="0" w:line="360" w:lineRule="auto"/>
    </w:pPr>
    <w:rPr>
      <w:rFonts w:ascii="Times New Roman" w:hAnsi="Times New Roman" w:cs="Arial"/>
      <w:szCs w:val="24"/>
    </w:rPr>
  </w:style>
  <w:style w:type="character" w:customStyle="1" w:styleId="Bullet0Char">
    <w:name w:val="Bullet+0 Char"/>
    <w:link w:val="Bullet0"/>
    <w:rsid w:val="00B276A2"/>
    <w:rPr>
      <w:rFonts w:ascii="Calibri" w:eastAsia="Times New Roman" w:hAnsi="Calibri" w:cs="Tahoma"/>
      <w:color w:val="000000"/>
      <w:lang w:val="en-AU" w:eastAsia="en-AU"/>
    </w:rPr>
  </w:style>
  <w:style w:type="paragraph" w:customStyle="1" w:styleId="ContentsHeadingforfigstableslist">
    <w:name w:val="Contents_Heading for figs/tables list"/>
    <w:basedOn w:val="Normal"/>
    <w:rsid w:val="00B276A2"/>
    <w:pPr>
      <w:spacing w:before="720" w:after="480" w:line="360" w:lineRule="auto"/>
    </w:pPr>
    <w:rPr>
      <w:rFonts w:cs="Arial"/>
      <w:b/>
      <w:bCs/>
      <w:sz w:val="44"/>
      <w:szCs w:val="24"/>
    </w:rPr>
  </w:style>
  <w:style w:type="character" w:customStyle="1" w:styleId="DefaultChar">
    <w:name w:val="Default Char"/>
    <w:link w:val="Default"/>
    <w:locked/>
    <w:rsid w:val="00B276A2"/>
    <w:rPr>
      <w:rFonts w:ascii="Arial" w:eastAsia="Times New Roman" w:hAnsi="Arial" w:cs="Arial"/>
      <w:color w:val="000000"/>
      <w:sz w:val="24"/>
      <w:szCs w:val="24"/>
      <w:lang w:val="en-AU" w:eastAsia="en-AU"/>
    </w:rPr>
  </w:style>
  <w:style w:type="paragraph" w:customStyle="1" w:styleId="ES-table">
    <w:name w:val="ES-table"/>
    <w:basedOn w:val="Normal"/>
    <w:qFormat/>
    <w:rsid w:val="00E138FC"/>
    <w:pPr>
      <w:keepNext/>
      <w:spacing w:before="20" w:after="20"/>
      <w:ind w:left="0"/>
    </w:pPr>
    <w:rPr>
      <w:rFonts w:ascii="Arial Narrow" w:hAnsi="Arial Narrow"/>
      <w:sz w:val="20"/>
      <w:szCs w:val="21"/>
    </w:rPr>
  </w:style>
  <w:style w:type="paragraph" w:customStyle="1" w:styleId="heading2nonumbering">
    <w:name w:val="heading 2 no numbering"/>
    <w:basedOn w:val="Heading2"/>
    <w:rsid w:val="00B276A2"/>
    <w:pPr>
      <w:numPr>
        <w:ilvl w:val="0"/>
        <w:numId w:val="0"/>
      </w:numPr>
    </w:pPr>
  </w:style>
  <w:style w:type="paragraph" w:customStyle="1" w:styleId="Level2">
    <w:name w:val="Level 2"/>
    <w:aliases w:val="no numbering"/>
    <w:basedOn w:val="Heading2"/>
    <w:rsid w:val="00B276A2"/>
    <w:pPr>
      <w:numPr>
        <w:ilvl w:val="0"/>
        <w:numId w:val="0"/>
      </w:numPr>
    </w:pPr>
  </w:style>
  <w:style w:type="numbering" w:customStyle="1" w:styleId="NoList1">
    <w:name w:val="No List1"/>
    <w:next w:val="NoList"/>
    <w:uiPriority w:val="99"/>
    <w:semiHidden/>
    <w:unhideWhenUsed/>
    <w:rsid w:val="00B276A2"/>
  </w:style>
  <w:style w:type="paragraph" w:customStyle="1" w:styleId="StyleBodyTextBold">
    <w:name w:val="Style Body Text + Bold"/>
    <w:basedOn w:val="BodyText"/>
    <w:rsid w:val="00B276A2"/>
    <w:rPr>
      <w:b/>
      <w:bCs/>
      <w:sz w:val="24"/>
    </w:rPr>
  </w:style>
  <w:style w:type="paragraph" w:customStyle="1" w:styleId="StyleBodyTextBoldAfter6pt">
    <w:name w:val="Style Body Text + Bold After:  6 pt"/>
    <w:basedOn w:val="BodyText"/>
    <w:rsid w:val="00B276A2"/>
    <w:rPr>
      <w:rFonts w:cs="Times New Roman"/>
      <w:b/>
      <w:bCs/>
      <w:sz w:val="24"/>
      <w:szCs w:val="20"/>
    </w:rPr>
  </w:style>
  <w:style w:type="paragraph" w:customStyle="1" w:styleId="StyleContentsHeadingforfigstableslist20pt">
    <w:name w:val="Style Contents_Heading for figs/tables list + 20 pt"/>
    <w:basedOn w:val="ContentsHeadingforfigstableslist"/>
    <w:rsid w:val="00B276A2"/>
    <w:rPr>
      <w:sz w:val="52"/>
    </w:rPr>
  </w:style>
  <w:style w:type="paragraph" w:customStyle="1" w:styleId="StyleCoversubtitle16pt">
    <w:name w:val="Style Cover subtitle + 16 pt"/>
    <w:basedOn w:val="Coversubtitle"/>
    <w:rsid w:val="00B276A2"/>
    <w:rPr>
      <w:rFonts w:ascii="Calibri" w:hAnsi="Calibri"/>
    </w:rPr>
  </w:style>
  <w:style w:type="character" w:customStyle="1" w:styleId="StyleVerdana105pt">
    <w:name w:val="Style Verdana 10.5 pt"/>
    <w:basedOn w:val="DefaultParagraphFont"/>
    <w:rsid w:val="00B276A2"/>
    <w:rPr>
      <w:rFonts w:ascii="Calibri" w:hAnsi="Calibri"/>
      <w:sz w:val="21"/>
    </w:rPr>
  </w:style>
  <w:style w:type="character" w:customStyle="1" w:styleId="StyleVerdana105ptItalic">
    <w:name w:val="Style Verdana 10.5 pt Italic"/>
    <w:basedOn w:val="DefaultParagraphFont"/>
    <w:rsid w:val="00B276A2"/>
    <w:rPr>
      <w:rFonts w:ascii="Calibri" w:hAnsi="Calibri"/>
      <w:i/>
      <w:iCs/>
      <w:sz w:val="21"/>
    </w:rPr>
  </w:style>
  <w:style w:type="paragraph" w:customStyle="1" w:styleId="StyleVerdana105ptLeft0cmHanging124cmAfter12">
    <w:name w:val="Style Verdana 10.5 pt Left:  0 cm Hanging:  1.24 cm After:  12 ..."/>
    <w:basedOn w:val="Normal"/>
    <w:rsid w:val="00B276A2"/>
    <w:pPr>
      <w:spacing w:line="360" w:lineRule="auto"/>
      <w:ind w:left="705" w:hanging="705"/>
    </w:pPr>
    <w:rPr>
      <w:rFonts w:cs="Times New Roman"/>
      <w:sz w:val="21"/>
      <w:szCs w:val="20"/>
    </w:rPr>
  </w:style>
  <w:style w:type="character" w:styleId="SubtleEmphasis">
    <w:name w:val="Subtle Emphasis"/>
    <w:basedOn w:val="DefaultParagraphFont"/>
    <w:uiPriority w:val="19"/>
    <w:qFormat/>
    <w:rsid w:val="00B276A2"/>
    <w:rPr>
      <w:i/>
      <w:iCs/>
      <w:color w:val="808080" w:themeColor="text1" w:themeTint="7F"/>
    </w:rPr>
  </w:style>
  <w:style w:type="paragraph" w:customStyle="1" w:styleId="Tablefootnotes">
    <w:name w:val="Table footnotes"/>
    <w:basedOn w:val="BodyText"/>
    <w:rsid w:val="00B276A2"/>
    <w:pPr>
      <w:spacing w:before="40" w:after="360"/>
    </w:pPr>
    <w:rPr>
      <w:rFonts w:ascii="Arial Narrow" w:hAnsi="Arial Narrow"/>
      <w:sz w:val="16"/>
    </w:rPr>
  </w:style>
  <w:style w:type="paragraph" w:customStyle="1" w:styleId="Tablefignotesleft">
    <w:name w:val="Tablefignotesleft"/>
    <w:basedOn w:val="Normal"/>
    <w:qFormat/>
    <w:rsid w:val="00B276A2"/>
    <w:pPr>
      <w:spacing w:after="0"/>
      <w:ind w:left="0"/>
    </w:pPr>
    <w:rPr>
      <w:rFonts w:ascii="Arial Narrow" w:hAnsi="Arial Narrow" w:cs="Arial"/>
      <w:color w:val="auto"/>
      <w:sz w:val="16"/>
      <w:szCs w:val="16"/>
      <w:lang w:eastAsia="en-US"/>
    </w:rPr>
  </w:style>
  <w:style w:type="character" w:customStyle="1" w:styleId="txtbold1">
    <w:name w:val="txtbold1"/>
    <w:basedOn w:val="DefaultParagraphFont"/>
    <w:rsid w:val="00B276A2"/>
    <w:rPr>
      <w:rFonts w:ascii="Verdana" w:hAnsi="Verdana" w:hint="default"/>
      <w:b/>
      <w:bCs/>
      <w:sz w:val="17"/>
      <w:szCs w:val="17"/>
    </w:rPr>
  </w:style>
  <w:style w:type="paragraph" w:customStyle="1" w:styleId="Head4Num">
    <w:name w:val="Head4 Num"/>
    <w:basedOn w:val="Heading3"/>
    <w:link w:val="Head4NumChar"/>
    <w:qFormat/>
    <w:rsid w:val="006C434C"/>
    <w:pPr>
      <w:numPr>
        <w:ilvl w:val="3"/>
      </w:numPr>
      <w:ind w:left="862" w:hanging="862"/>
      <w:outlineLvl w:val="3"/>
    </w:pPr>
    <w:rPr>
      <w:sz w:val="20"/>
    </w:rPr>
  </w:style>
  <w:style w:type="character" w:customStyle="1" w:styleId="Head4NumChar">
    <w:name w:val="Head4 Num Char"/>
    <w:basedOn w:val="Heading3Char"/>
    <w:link w:val="Head4Num"/>
    <w:rsid w:val="006C434C"/>
    <w:rPr>
      <w:rFonts w:ascii="Arial" w:eastAsia="Times New Roman" w:hAnsi="Arial" w:cs="Arial"/>
      <w:b/>
      <w:bCs/>
      <w:color w:val="000000"/>
      <w:sz w:val="20"/>
      <w:szCs w:val="26"/>
      <w:lang w:val="en-AU" w:eastAsia="en-AU"/>
    </w:rPr>
  </w:style>
  <w:style w:type="character" w:customStyle="1" w:styleId="st">
    <w:name w:val="st"/>
    <w:basedOn w:val="DefaultParagraphFont"/>
    <w:rsid w:val="000D3C57"/>
  </w:style>
  <w:style w:type="paragraph" w:customStyle="1" w:styleId="Tabletextnoindent">
    <w:name w:val="Tabletextnoindent"/>
    <w:basedOn w:val="TableText0"/>
    <w:qFormat/>
    <w:rsid w:val="001A1F57"/>
    <w:pPr>
      <w:numPr>
        <w:numId w:val="32"/>
      </w:numPr>
    </w:pPr>
  </w:style>
  <w:style w:type="paragraph" w:customStyle="1" w:styleId="PP-bullet">
    <w:name w:val="PP-bullet"/>
    <w:basedOn w:val="listbody"/>
    <w:link w:val="PP-bulletChar"/>
    <w:qFormat/>
    <w:rsid w:val="00091CFC"/>
    <w:pPr>
      <w:numPr>
        <w:numId w:val="33"/>
      </w:numPr>
      <w:spacing w:line="276" w:lineRule="auto"/>
      <w:ind w:left="360"/>
    </w:pPr>
    <w:rPr>
      <w:rFonts w:eastAsia="Calibri" w:cs="Calibri"/>
      <w:szCs w:val="20"/>
    </w:rPr>
  </w:style>
  <w:style w:type="character" w:customStyle="1" w:styleId="PP-bulletChar">
    <w:name w:val="PP-bullet Char"/>
    <w:basedOn w:val="listbodyChar"/>
    <w:link w:val="PP-bullet"/>
    <w:rsid w:val="00091CFC"/>
    <w:rPr>
      <w:rFonts w:ascii="Calibri" w:eastAsia="Calibri" w:hAnsi="Calibri" w:cs="Calibri"/>
      <w:color w:val="000000"/>
      <w:szCs w:val="20"/>
      <w:lang w:val="en-GB" w:eastAsia="en-GB"/>
    </w:rPr>
  </w:style>
  <w:style w:type="paragraph" w:customStyle="1" w:styleId="Normalnoindent-prebullet">
    <w:name w:val="Normal (no indent)-prebullet"/>
    <w:basedOn w:val="Normalnoindent"/>
    <w:qFormat/>
    <w:rsid w:val="00091CFC"/>
    <w:pPr>
      <w:spacing w:after="120"/>
    </w:pPr>
  </w:style>
  <w:style w:type="paragraph" w:customStyle="1" w:styleId="Refs">
    <w:name w:val="Refs"/>
    <w:basedOn w:val="References"/>
    <w:link w:val="RefsChar"/>
    <w:qFormat/>
    <w:rsid w:val="00AA41B4"/>
    <w:pPr>
      <w:ind w:left="720"/>
    </w:pPr>
  </w:style>
  <w:style w:type="character" w:customStyle="1" w:styleId="RefsChar">
    <w:name w:val="Refs Char"/>
    <w:basedOn w:val="DefaultParagraphFont"/>
    <w:link w:val="Refs"/>
    <w:locked/>
    <w:rsid w:val="00AA41B4"/>
    <w:rPr>
      <w:rFonts w:ascii="Calibri" w:eastAsia="Times New Roman" w:hAnsi="Calibri" w:cs="Tahoma"/>
      <w:color w:val="000000"/>
      <w:lang w:val="en-AU" w:eastAsia="en-AU"/>
    </w:rPr>
  </w:style>
  <w:style w:type="paragraph" w:customStyle="1" w:styleId="Heaing6">
    <w:name w:val="Heaing 6"/>
    <w:basedOn w:val="H6"/>
    <w:qFormat/>
    <w:rsid w:val="00DF2BB6"/>
    <w:pPr>
      <w:spacing w:after="240"/>
    </w:pPr>
  </w:style>
  <w:style w:type="character" w:customStyle="1" w:styleId="Heading5Char1">
    <w:name w:val="Heading 5 Char1"/>
    <w:aliases w:val="Heading 5 (no num) Char1"/>
    <w:basedOn w:val="DefaultParagraphFont"/>
    <w:semiHidden/>
    <w:rsid w:val="00E9569B"/>
    <w:rPr>
      <w:rFonts w:asciiTheme="majorHAnsi" w:eastAsiaTheme="majorEastAsia" w:hAnsiTheme="majorHAnsi" w:cstheme="majorBidi"/>
      <w:color w:val="243F60" w:themeColor="accent1" w:themeShade="7F"/>
      <w:sz w:val="22"/>
      <w:szCs w:val="22"/>
      <w:lang w:eastAsia="en-AU"/>
    </w:rPr>
  </w:style>
  <w:style w:type="character" w:customStyle="1" w:styleId="Heading9Char1">
    <w:name w:val="Heading 9 Char1"/>
    <w:aliases w:val="cover page title Char1"/>
    <w:basedOn w:val="DefaultParagraphFont"/>
    <w:uiPriority w:val="9"/>
    <w:semiHidden/>
    <w:rsid w:val="00E9569B"/>
    <w:rPr>
      <w:rFonts w:asciiTheme="majorHAnsi" w:eastAsiaTheme="majorEastAsia" w:hAnsiTheme="majorHAnsi" w:cstheme="majorBidi"/>
      <w:i/>
      <w:iCs/>
      <w:color w:val="404040" w:themeColor="text1" w:themeTint="BF"/>
      <w:lang w:eastAsia="en-AU"/>
    </w:rPr>
  </w:style>
  <w:style w:type="numbering" w:customStyle="1" w:styleId="NoList11">
    <w:name w:val="No List11"/>
    <w:next w:val="NoList"/>
    <w:uiPriority w:val="99"/>
    <w:semiHidden/>
    <w:unhideWhenUsed/>
    <w:rsid w:val="00183F9F"/>
  </w:style>
  <w:style w:type="table" w:customStyle="1" w:styleId="TableSimple11">
    <w:name w:val="Table Simple 11"/>
    <w:basedOn w:val="TableNormal"/>
    <w:next w:val="TableSimple1"/>
    <w:rsid w:val="00183F9F"/>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1">
    <w:name w:val="Table Grid1"/>
    <w:basedOn w:val="TableNormal"/>
    <w:next w:val="TableGrid"/>
    <w:uiPriority w:val="59"/>
    <w:rsid w:val="00183F9F"/>
    <w:pPr>
      <w:spacing w:after="0" w:line="240" w:lineRule="auto"/>
    </w:pPr>
    <w:rPr>
      <w:rFonts w:ascii="Times New Roman" w:eastAsia="Times New Roman" w:hAnsi="Times New Roman" w:cs="Times New Roman"/>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83F9F"/>
  </w:style>
  <w:style w:type="numbering" w:customStyle="1" w:styleId="NoList12">
    <w:name w:val="No List12"/>
    <w:next w:val="NoList"/>
    <w:uiPriority w:val="99"/>
    <w:semiHidden/>
    <w:unhideWhenUsed/>
    <w:rsid w:val="00183F9F"/>
  </w:style>
  <w:style w:type="table" w:customStyle="1" w:styleId="TableSimple12">
    <w:name w:val="Table Simple 12"/>
    <w:basedOn w:val="TableNormal"/>
    <w:next w:val="TableSimple1"/>
    <w:rsid w:val="00183F9F"/>
    <w:pPr>
      <w:spacing w:after="0" w:line="240" w:lineRule="auto"/>
    </w:pPr>
    <w:rPr>
      <w:rFonts w:ascii="Arial Narrow" w:eastAsia="MS Mincho" w:hAnsi="Arial Narrow" w:cs="Times New Roman"/>
      <w:sz w:val="18"/>
      <w:szCs w:val="20"/>
      <w:lang w:val="en-AU" w:eastAsia="en-AU"/>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2">
    <w:name w:val="Table Grid2"/>
    <w:basedOn w:val="TableNormal"/>
    <w:next w:val="TableGrid"/>
    <w:uiPriority w:val="59"/>
    <w:rsid w:val="00183F9F"/>
    <w:pPr>
      <w:spacing w:after="0" w:line="240" w:lineRule="auto"/>
    </w:pPr>
    <w:rPr>
      <w:rFonts w:ascii="Times New Roman" w:eastAsia="Times New Roman" w:hAnsi="Times New Roman" w:cs="Times New Roman"/>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1">
    <w:name w:val="Default1"/>
    <w:next w:val="Default"/>
    <w:rsid w:val="00206019"/>
    <w:pPr>
      <w:autoSpaceDE w:val="0"/>
      <w:autoSpaceDN w:val="0"/>
      <w:adjustRightInd w:val="0"/>
      <w:spacing w:after="0" w:line="240" w:lineRule="auto"/>
    </w:pPr>
    <w:rPr>
      <w:rFonts w:ascii="Arial" w:eastAsia="Times New Roman" w:hAnsi="Arial" w:cs="Arial"/>
      <w:color w:val="000000"/>
      <w:sz w:val="24"/>
      <w:szCs w:val="24"/>
      <w:lang w:val="en-AU" w:eastAsia="en-AU"/>
    </w:rPr>
  </w:style>
  <w:style w:type="paragraph" w:customStyle="1" w:styleId="Bullet01">
    <w:name w:val="Bullet+01"/>
    <w:basedOn w:val="Normal"/>
    <w:next w:val="Bullet0"/>
    <w:qFormat/>
    <w:rsid w:val="00206019"/>
    <w:pPr>
      <w:tabs>
        <w:tab w:val="left" w:pos="1080"/>
      </w:tabs>
      <w:spacing w:after="0"/>
      <w:ind w:left="1440" w:hanging="360"/>
    </w:pPr>
  </w:style>
  <w:style w:type="table" w:customStyle="1" w:styleId="TableGrid3">
    <w:name w:val="Table Grid3"/>
    <w:basedOn w:val="TableNormal"/>
    <w:next w:val="TableGrid"/>
    <w:uiPriority w:val="59"/>
    <w:rsid w:val="00206019"/>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P">
    <w:name w:val="PP"/>
    <w:basedOn w:val="PP-bullets"/>
    <w:qFormat/>
    <w:rsid w:val="00185E25"/>
    <w:pPr>
      <w:tabs>
        <w:tab w:val="clear" w:pos="414"/>
        <w:tab w:val="clear" w:pos="990"/>
        <w:tab w:val="left" w:pos="0"/>
      </w:tabs>
    </w:pPr>
    <w:rPr>
      <w:rFonts w:cs="Times New Roman"/>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5876">
      <w:bodyDiv w:val="1"/>
      <w:marLeft w:val="0"/>
      <w:marRight w:val="0"/>
      <w:marTop w:val="0"/>
      <w:marBottom w:val="0"/>
      <w:divBdr>
        <w:top w:val="none" w:sz="0" w:space="0" w:color="auto"/>
        <w:left w:val="none" w:sz="0" w:space="0" w:color="auto"/>
        <w:bottom w:val="none" w:sz="0" w:space="0" w:color="auto"/>
        <w:right w:val="none" w:sz="0" w:space="0" w:color="auto"/>
      </w:divBdr>
    </w:div>
    <w:div w:id="100340389">
      <w:bodyDiv w:val="1"/>
      <w:marLeft w:val="0"/>
      <w:marRight w:val="0"/>
      <w:marTop w:val="0"/>
      <w:marBottom w:val="0"/>
      <w:divBdr>
        <w:top w:val="none" w:sz="0" w:space="0" w:color="auto"/>
        <w:left w:val="none" w:sz="0" w:space="0" w:color="auto"/>
        <w:bottom w:val="none" w:sz="0" w:space="0" w:color="auto"/>
        <w:right w:val="none" w:sz="0" w:space="0" w:color="auto"/>
      </w:divBdr>
    </w:div>
    <w:div w:id="101920752">
      <w:bodyDiv w:val="1"/>
      <w:marLeft w:val="0"/>
      <w:marRight w:val="0"/>
      <w:marTop w:val="0"/>
      <w:marBottom w:val="0"/>
      <w:divBdr>
        <w:top w:val="none" w:sz="0" w:space="0" w:color="auto"/>
        <w:left w:val="none" w:sz="0" w:space="0" w:color="auto"/>
        <w:bottom w:val="none" w:sz="0" w:space="0" w:color="auto"/>
        <w:right w:val="none" w:sz="0" w:space="0" w:color="auto"/>
      </w:divBdr>
    </w:div>
    <w:div w:id="104228812">
      <w:bodyDiv w:val="1"/>
      <w:marLeft w:val="0"/>
      <w:marRight w:val="0"/>
      <w:marTop w:val="0"/>
      <w:marBottom w:val="0"/>
      <w:divBdr>
        <w:top w:val="none" w:sz="0" w:space="0" w:color="auto"/>
        <w:left w:val="none" w:sz="0" w:space="0" w:color="auto"/>
        <w:bottom w:val="none" w:sz="0" w:space="0" w:color="auto"/>
        <w:right w:val="none" w:sz="0" w:space="0" w:color="auto"/>
      </w:divBdr>
    </w:div>
    <w:div w:id="126440603">
      <w:bodyDiv w:val="1"/>
      <w:marLeft w:val="0"/>
      <w:marRight w:val="0"/>
      <w:marTop w:val="0"/>
      <w:marBottom w:val="0"/>
      <w:divBdr>
        <w:top w:val="none" w:sz="0" w:space="0" w:color="auto"/>
        <w:left w:val="none" w:sz="0" w:space="0" w:color="auto"/>
        <w:bottom w:val="none" w:sz="0" w:space="0" w:color="auto"/>
        <w:right w:val="none" w:sz="0" w:space="0" w:color="auto"/>
      </w:divBdr>
    </w:div>
    <w:div w:id="131290369">
      <w:bodyDiv w:val="1"/>
      <w:marLeft w:val="0"/>
      <w:marRight w:val="0"/>
      <w:marTop w:val="0"/>
      <w:marBottom w:val="0"/>
      <w:divBdr>
        <w:top w:val="none" w:sz="0" w:space="0" w:color="auto"/>
        <w:left w:val="none" w:sz="0" w:space="0" w:color="auto"/>
        <w:bottom w:val="none" w:sz="0" w:space="0" w:color="auto"/>
        <w:right w:val="none" w:sz="0" w:space="0" w:color="auto"/>
      </w:divBdr>
    </w:div>
    <w:div w:id="135270189">
      <w:bodyDiv w:val="1"/>
      <w:marLeft w:val="0"/>
      <w:marRight w:val="0"/>
      <w:marTop w:val="0"/>
      <w:marBottom w:val="0"/>
      <w:divBdr>
        <w:top w:val="none" w:sz="0" w:space="0" w:color="auto"/>
        <w:left w:val="none" w:sz="0" w:space="0" w:color="auto"/>
        <w:bottom w:val="none" w:sz="0" w:space="0" w:color="auto"/>
        <w:right w:val="none" w:sz="0" w:space="0" w:color="auto"/>
      </w:divBdr>
    </w:div>
    <w:div w:id="146946468">
      <w:bodyDiv w:val="1"/>
      <w:marLeft w:val="0"/>
      <w:marRight w:val="0"/>
      <w:marTop w:val="0"/>
      <w:marBottom w:val="0"/>
      <w:divBdr>
        <w:top w:val="none" w:sz="0" w:space="0" w:color="auto"/>
        <w:left w:val="none" w:sz="0" w:space="0" w:color="auto"/>
        <w:bottom w:val="none" w:sz="0" w:space="0" w:color="auto"/>
        <w:right w:val="none" w:sz="0" w:space="0" w:color="auto"/>
      </w:divBdr>
    </w:div>
    <w:div w:id="148601113">
      <w:bodyDiv w:val="1"/>
      <w:marLeft w:val="0"/>
      <w:marRight w:val="0"/>
      <w:marTop w:val="0"/>
      <w:marBottom w:val="0"/>
      <w:divBdr>
        <w:top w:val="none" w:sz="0" w:space="0" w:color="auto"/>
        <w:left w:val="none" w:sz="0" w:space="0" w:color="auto"/>
        <w:bottom w:val="none" w:sz="0" w:space="0" w:color="auto"/>
        <w:right w:val="none" w:sz="0" w:space="0" w:color="auto"/>
      </w:divBdr>
    </w:div>
    <w:div w:id="184948260">
      <w:bodyDiv w:val="1"/>
      <w:marLeft w:val="0"/>
      <w:marRight w:val="0"/>
      <w:marTop w:val="0"/>
      <w:marBottom w:val="0"/>
      <w:divBdr>
        <w:top w:val="none" w:sz="0" w:space="0" w:color="auto"/>
        <w:left w:val="none" w:sz="0" w:space="0" w:color="auto"/>
        <w:bottom w:val="none" w:sz="0" w:space="0" w:color="auto"/>
        <w:right w:val="none" w:sz="0" w:space="0" w:color="auto"/>
      </w:divBdr>
    </w:div>
    <w:div w:id="196235517">
      <w:bodyDiv w:val="1"/>
      <w:marLeft w:val="0"/>
      <w:marRight w:val="0"/>
      <w:marTop w:val="0"/>
      <w:marBottom w:val="0"/>
      <w:divBdr>
        <w:top w:val="none" w:sz="0" w:space="0" w:color="auto"/>
        <w:left w:val="none" w:sz="0" w:space="0" w:color="auto"/>
        <w:bottom w:val="none" w:sz="0" w:space="0" w:color="auto"/>
        <w:right w:val="none" w:sz="0" w:space="0" w:color="auto"/>
      </w:divBdr>
    </w:div>
    <w:div w:id="204872082">
      <w:bodyDiv w:val="1"/>
      <w:marLeft w:val="0"/>
      <w:marRight w:val="0"/>
      <w:marTop w:val="0"/>
      <w:marBottom w:val="0"/>
      <w:divBdr>
        <w:top w:val="none" w:sz="0" w:space="0" w:color="auto"/>
        <w:left w:val="none" w:sz="0" w:space="0" w:color="auto"/>
        <w:bottom w:val="none" w:sz="0" w:space="0" w:color="auto"/>
        <w:right w:val="none" w:sz="0" w:space="0" w:color="auto"/>
      </w:divBdr>
    </w:div>
    <w:div w:id="374892470">
      <w:bodyDiv w:val="1"/>
      <w:marLeft w:val="0"/>
      <w:marRight w:val="0"/>
      <w:marTop w:val="0"/>
      <w:marBottom w:val="0"/>
      <w:divBdr>
        <w:top w:val="none" w:sz="0" w:space="0" w:color="auto"/>
        <w:left w:val="none" w:sz="0" w:space="0" w:color="auto"/>
        <w:bottom w:val="none" w:sz="0" w:space="0" w:color="auto"/>
        <w:right w:val="none" w:sz="0" w:space="0" w:color="auto"/>
      </w:divBdr>
    </w:div>
    <w:div w:id="421685227">
      <w:bodyDiv w:val="1"/>
      <w:marLeft w:val="0"/>
      <w:marRight w:val="0"/>
      <w:marTop w:val="0"/>
      <w:marBottom w:val="0"/>
      <w:divBdr>
        <w:top w:val="none" w:sz="0" w:space="0" w:color="auto"/>
        <w:left w:val="none" w:sz="0" w:space="0" w:color="auto"/>
        <w:bottom w:val="none" w:sz="0" w:space="0" w:color="auto"/>
        <w:right w:val="none" w:sz="0" w:space="0" w:color="auto"/>
      </w:divBdr>
    </w:div>
    <w:div w:id="449906936">
      <w:bodyDiv w:val="1"/>
      <w:marLeft w:val="0"/>
      <w:marRight w:val="0"/>
      <w:marTop w:val="0"/>
      <w:marBottom w:val="0"/>
      <w:divBdr>
        <w:top w:val="none" w:sz="0" w:space="0" w:color="auto"/>
        <w:left w:val="none" w:sz="0" w:space="0" w:color="auto"/>
        <w:bottom w:val="none" w:sz="0" w:space="0" w:color="auto"/>
        <w:right w:val="none" w:sz="0" w:space="0" w:color="auto"/>
      </w:divBdr>
    </w:div>
    <w:div w:id="583420580">
      <w:bodyDiv w:val="1"/>
      <w:marLeft w:val="0"/>
      <w:marRight w:val="0"/>
      <w:marTop w:val="0"/>
      <w:marBottom w:val="0"/>
      <w:divBdr>
        <w:top w:val="none" w:sz="0" w:space="0" w:color="auto"/>
        <w:left w:val="none" w:sz="0" w:space="0" w:color="auto"/>
        <w:bottom w:val="none" w:sz="0" w:space="0" w:color="auto"/>
        <w:right w:val="none" w:sz="0" w:space="0" w:color="auto"/>
      </w:divBdr>
    </w:div>
    <w:div w:id="618144103">
      <w:bodyDiv w:val="1"/>
      <w:marLeft w:val="0"/>
      <w:marRight w:val="0"/>
      <w:marTop w:val="0"/>
      <w:marBottom w:val="0"/>
      <w:divBdr>
        <w:top w:val="none" w:sz="0" w:space="0" w:color="auto"/>
        <w:left w:val="none" w:sz="0" w:space="0" w:color="auto"/>
        <w:bottom w:val="none" w:sz="0" w:space="0" w:color="auto"/>
        <w:right w:val="none" w:sz="0" w:space="0" w:color="auto"/>
      </w:divBdr>
    </w:div>
    <w:div w:id="640574679">
      <w:bodyDiv w:val="1"/>
      <w:marLeft w:val="0"/>
      <w:marRight w:val="0"/>
      <w:marTop w:val="0"/>
      <w:marBottom w:val="0"/>
      <w:divBdr>
        <w:top w:val="none" w:sz="0" w:space="0" w:color="auto"/>
        <w:left w:val="none" w:sz="0" w:space="0" w:color="auto"/>
        <w:bottom w:val="none" w:sz="0" w:space="0" w:color="auto"/>
        <w:right w:val="none" w:sz="0" w:space="0" w:color="auto"/>
      </w:divBdr>
    </w:div>
    <w:div w:id="651905213">
      <w:bodyDiv w:val="1"/>
      <w:marLeft w:val="0"/>
      <w:marRight w:val="0"/>
      <w:marTop w:val="0"/>
      <w:marBottom w:val="0"/>
      <w:divBdr>
        <w:top w:val="none" w:sz="0" w:space="0" w:color="auto"/>
        <w:left w:val="none" w:sz="0" w:space="0" w:color="auto"/>
        <w:bottom w:val="none" w:sz="0" w:space="0" w:color="auto"/>
        <w:right w:val="none" w:sz="0" w:space="0" w:color="auto"/>
      </w:divBdr>
    </w:div>
    <w:div w:id="754936253">
      <w:bodyDiv w:val="1"/>
      <w:marLeft w:val="0"/>
      <w:marRight w:val="0"/>
      <w:marTop w:val="0"/>
      <w:marBottom w:val="0"/>
      <w:divBdr>
        <w:top w:val="none" w:sz="0" w:space="0" w:color="auto"/>
        <w:left w:val="none" w:sz="0" w:space="0" w:color="auto"/>
        <w:bottom w:val="none" w:sz="0" w:space="0" w:color="auto"/>
        <w:right w:val="none" w:sz="0" w:space="0" w:color="auto"/>
      </w:divBdr>
    </w:div>
    <w:div w:id="782580664">
      <w:bodyDiv w:val="1"/>
      <w:marLeft w:val="0"/>
      <w:marRight w:val="0"/>
      <w:marTop w:val="0"/>
      <w:marBottom w:val="0"/>
      <w:divBdr>
        <w:top w:val="none" w:sz="0" w:space="0" w:color="auto"/>
        <w:left w:val="none" w:sz="0" w:space="0" w:color="auto"/>
        <w:bottom w:val="none" w:sz="0" w:space="0" w:color="auto"/>
        <w:right w:val="none" w:sz="0" w:space="0" w:color="auto"/>
      </w:divBdr>
    </w:div>
    <w:div w:id="792485425">
      <w:bodyDiv w:val="1"/>
      <w:marLeft w:val="0"/>
      <w:marRight w:val="0"/>
      <w:marTop w:val="0"/>
      <w:marBottom w:val="0"/>
      <w:divBdr>
        <w:top w:val="none" w:sz="0" w:space="0" w:color="auto"/>
        <w:left w:val="none" w:sz="0" w:space="0" w:color="auto"/>
        <w:bottom w:val="none" w:sz="0" w:space="0" w:color="auto"/>
        <w:right w:val="none" w:sz="0" w:space="0" w:color="auto"/>
      </w:divBdr>
    </w:div>
    <w:div w:id="795834269">
      <w:bodyDiv w:val="1"/>
      <w:marLeft w:val="0"/>
      <w:marRight w:val="0"/>
      <w:marTop w:val="0"/>
      <w:marBottom w:val="0"/>
      <w:divBdr>
        <w:top w:val="none" w:sz="0" w:space="0" w:color="auto"/>
        <w:left w:val="none" w:sz="0" w:space="0" w:color="auto"/>
        <w:bottom w:val="none" w:sz="0" w:space="0" w:color="auto"/>
        <w:right w:val="none" w:sz="0" w:space="0" w:color="auto"/>
      </w:divBdr>
    </w:div>
    <w:div w:id="825821585">
      <w:bodyDiv w:val="1"/>
      <w:marLeft w:val="0"/>
      <w:marRight w:val="0"/>
      <w:marTop w:val="0"/>
      <w:marBottom w:val="0"/>
      <w:divBdr>
        <w:top w:val="none" w:sz="0" w:space="0" w:color="auto"/>
        <w:left w:val="none" w:sz="0" w:space="0" w:color="auto"/>
        <w:bottom w:val="none" w:sz="0" w:space="0" w:color="auto"/>
        <w:right w:val="none" w:sz="0" w:space="0" w:color="auto"/>
      </w:divBdr>
    </w:div>
    <w:div w:id="845025282">
      <w:bodyDiv w:val="1"/>
      <w:marLeft w:val="0"/>
      <w:marRight w:val="0"/>
      <w:marTop w:val="0"/>
      <w:marBottom w:val="0"/>
      <w:divBdr>
        <w:top w:val="none" w:sz="0" w:space="0" w:color="auto"/>
        <w:left w:val="none" w:sz="0" w:space="0" w:color="auto"/>
        <w:bottom w:val="none" w:sz="0" w:space="0" w:color="auto"/>
        <w:right w:val="none" w:sz="0" w:space="0" w:color="auto"/>
      </w:divBdr>
    </w:div>
    <w:div w:id="861095251">
      <w:bodyDiv w:val="1"/>
      <w:marLeft w:val="0"/>
      <w:marRight w:val="0"/>
      <w:marTop w:val="0"/>
      <w:marBottom w:val="0"/>
      <w:divBdr>
        <w:top w:val="none" w:sz="0" w:space="0" w:color="auto"/>
        <w:left w:val="none" w:sz="0" w:space="0" w:color="auto"/>
        <w:bottom w:val="none" w:sz="0" w:space="0" w:color="auto"/>
        <w:right w:val="none" w:sz="0" w:space="0" w:color="auto"/>
      </w:divBdr>
    </w:div>
    <w:div w:id="904756525">
      <w:bodyDiv w:val="1"/>
      <w:marLeft w:val="0"/>
      <w:marRight w:val="0"/>
      <w:marTop w:val="0"/>
      <w:marBottom w:val="0"/>
      <w:divBdr>
        <w:top w:val="none" w:sz="0" w:space="0" w:color="auto"/>
        <w:left w:val="none" w:sz="0" w:space="0" w:color="auto"/>
        <w:bottom w:val="none" w:sz="0" w:space="0" w:color="auto"/>
        <w:right w:val="none" w:sz="0" w:space="0" w:color="auto"/>
      </w:divBdr>
    </w:div>
    <w:div w:id="963777607">
      <w:bodyDiv w:val="1"/>
      <w:marLeft w:val="0"/>
      <w:marRight w:val="0"/>
      <w:marTop w:val="0"/>
      <w:marBottom w:val="0"/>
      <w:divBdr>
        <w:top w:val="none" w:sz="0" w:space="0" w:color="auto"/>
        <w:left w:val="none" w:sz="0" w:space="0" w:color="auto"/>
        <w:bottom w:val="none" w:sz="0" w:space="0" w:color="auto"/>
        <w:right w:val="none" w:sz="0" w:space="0" w:color="auto"/>
      </w:divBdr>
    </w:div>
    <w:div w:id="1009986033">
      <w:bodyDiv w:val="1"/>
      <w:marLeft w:val="0"/>
      <w:marRight w:val="0"/>
      <w:marTop w:val="0"/>
      <w:marBottom w:val="0"/>
      <w:divBdr>
        <w:top w:val="none" w:sz="0" w:space="0" w:color="auto"/>
        <w:left w:val="none" w:sz="0" w:space="0" w:color="auto"/>
        <w:bottom w:val="none" w:sz="0" w:space="0" w:color="auto"/>
        <w:right w:val="none" w:sz="0" w:space="0" w:color="auto"/>
      </w:divBdr>
    </w:div>
    <w:div w:id="1039739919">
      <w:bodyDiv w:val="1"/>
      <w:marLeft w:val="0"/>
      <w:marRight w:val="0"/>
      <w:marTop w:val="0"/>
      <w:marBottom w:val="0"/>
      <w:divBdr>
        <w:top w:val="none" w:sz="0" w:space="0" w:color="auto"/>
        <w:left w:val="none" w:sz="0" w:space="0" w:color="auto"/>
        <w:bottom w:val="none" w:sz="0" w:space="0" w:color="auto"/>
        <w:right w:val="none" w:sz="0" w:space="0" w:color="auto"/>
      </w:divBdr>
    </w:div>
    <w:div w:id="1063679853">
      <w:bodyDiv w:val="1"/>
      <w:marLeft w:val="0"/>
      <w:marRight w:val="0"/>
      <w:marTop w:val="0"/>
      <w:marBottom w:val="0"/>
      <w:divBdr>
        <w:top w:val="none" w:sz="0" w:space="0" w:color="auto"/>
        <w:left w:val="none" w:sz="0" w:space="0" w:color="auto"/>
        <w:bottom w:val="none" w:sz="0" w:space="0" w:color="auto"/>
        <w:right w:val="none" w:sz="0" w:space="0" w:color="auto"/>
      </w:divBdr>
    </w:div>
    <w:div w:id="1101415747">
      <w:bodyDiv w:val="1"/>
      <w:marLeft w:val="0"/>
      <w:marRight w:val="0"/>
      <w:marTop w:val="0"/>
      <w:marBottom w:val="0"/>
      <w:divBdr>
        <w:top w:val="none" w:sz="0" w:space="0" w:color="auto"/>
        <w:left w:val="none" w:sz="0" w:space="0" w:color="auto"/>
        <w:bottom w:val="none" w:sz="0" w:space="0" w:color="auto"/>
        <w:right w:val="none" w:sz="0" w:space="0" w:color="auto"/>
      </w:divBdr>
    </w:div>
    <w:div w:id="1158350888">
      <w:bodyDiv w:val="1"/>
      <w:marLeft w:val="0"/>
      <w:marRight w:val="0"/>
      <w:marTop w:val="0"/>
      <w:marBottom w:val="0"/>
      <w:divBdr>
        <w:top w:val="none" w:sz="0" w:space="0" w:color="auto"/>
        <w:left w:val="none" w:sz="0" w:space="0" w:color="auto"/>
        <w:bottom w:val="none" w:sz="0" w:space="0" w:color="auto"/>
        <w:right w:val="none" w:sz="0" w:space="0" w:color="auto"/>
      </w:divBdr>
    </w:div>
    <w:div w:id="1181622437">
      <w:bodyDiv w:val="1"/>
      <w:marLeft w:val="0"/>
      <w:marRight w:val="0"/>
      <w:marTop w:val="0"/>
      <w:marBottom w:val="0"/>
      <w:divBdr>
        <w:top w:val="none" w:sz="0" w:space="0" w:color="auto"/>
        <w:left w:val="none" w:sz="0" w:space="0" w:color="auto"/>
        <w:bottom w:val="none" w:sz="0" w:space="0" w:color="auto"/>
        <w:right w:val="none" w:sz="0" w:space="0" w:color="auto"/>
      </w:divBdr>
    </w:div>
    <w:div w:id="1205215335">
      <w:bodyDiv w:val="1"/>
      <w:marLeft w:val="0"/>
      <w:marRight w:val="0"/>
      <w:marTop w:val="0"/>
      <w:marBottom w:val="0"/>
      <w:divBdr>
        <w:top w:val="none" w:sz="0" w:space="0" w:color="auto"/>
        <w:left w:val="none" w:sz="0" w:space="0" w:color="auto"/>
        <w:bottom w:val="none" w:sz="0" w:space="0" w:color="auto"/>
        <w:right w:val="none" w:sz="0" w:space="0" w:color="auto"/>
      </w:divBdr>
    </w:div>
    <w:div w:id="1261332229">
      <w:bodyDiv w:val="1"/>
      <w:marLeft w:val="0"/>
      <w:marRight w:val="0"/>
      <w:marTop w:val="0"/>
      <w:marBottom w:val="0"/>
      <w:divBdr>
        <w:top w:val="none" w:sz="0" w:space="0" w:color="auto"/>
        <w:left w:val="none" w:sz="0" w:space="0" w:color="auto"/>
        <w:bottom w:val="none" w:sz="0" w:space="0" w:color="auto"/>
        <w:right w:val="none" w:sz="0" w:space="0" w:color="auto"/>
      </w:divBdr>
    </w:div>
    <w:div w:id="1289239417">
      <w:bodyDiv w:val="1"/>
      <w:marLeft w:val="0"/>
      <w:marRight w:val="0"/>
      <w:marTop w:val="0"/>
      <w:marBottom w:val="0"/>
      <w:divBdr>
        <w:top w:val="none" w:sz="0" w:space="0" w:color="auto"/>
        <w:left w:val="none" w:sz="0" w:space="0" w:color="auto"/>
        <w:bottom w:val="none" w:sz="0" w:space="0" w:color="auto"/>
        <w:right w:val="none" w:sz="0" w:space="0" w:color="auto"/>
      </w:divBdr>
    </w:div>
    <w:div w:id="1329602365">
      <w:bodyDiv w:val="1"/>
      <w:marLeft w:val="0"/>
      <w:marRight w:val="0"/>
      <w:marTop w:val="0"/>
      <w:marBottom w:val="0"/>
      <w:divBdr>
        <w:top w:val="none" w:sz="0" w:space="0" w:color="auto"/>
        <w:left w:val="none" w:sz="0" w:space="0" w:color="auto"/>
        <w:bottom w:val="none" w:sz="0" w:space="0" w:color="auto"/>
        <w:right w:val="none" w:sz="0" w:space="0" w:color="auto"/>
      </w:divBdr>
    </w:div>
    <w:div w:id="1383216395">
      <w:bodyDiv w:val="1"/>
      <w:marLeft w:val="0"/>
      <w:marRight w:val="0"/>
      <w:marTop w:val="0"/>
      <w:marBottom w:val="0"/>
      <w:divBdr>
        <w:top w:val="none" w:sz="0" w:space="0" w:color="auto"/>
        <w:left w:val="none" w:sz="0" w:space="0" w:color="auto"/>
        <w:bottom w:val="none" w:sz="0" w:space="0" w:color="auto"/>
        <w:right w:val="none" w:sz="0" w:space="0" w:color="auto"/>
      </w:divBdr>
    </w:div>
    <w:div w:id="1388459295">
      <w:bodyDiv w:val="1"/>
      <w:marLeft w:val="0"/>
      <w:marRight w:val="0"/>
      <w:marTop w:val="0"/>
      <w:marBottom w:val="0"/>
      <w:divBdr>
        <w:top w:val="none" w:sz="0" w:space="0" w:color="auto"/>
        <w:left w:val="none" w:sz="0" w:space="0" w:color="auto"/>
        <w:bottom w:val="none" w:sz="0" w:space="0" w:color="auto"/>
        <w:right w:val="none" w:sz="0" w:space="0" w:color="auto"/>
      </w:divBdr>
    </w:div>
    <w:div w:id="1397364162">
      <w:bodyDiv w:val="1"/>
      <w:marLeft w:val="0"/>
      <w:marRight w:val="0"/>
      <w:marTop w:val="0"/>
      <w:marBottom w:val="0"/>
      <w:divBdr>
        <w:top w:val="none" w:sz="0" w:space="0" w:color="auto"/>
        <w:left w:val="none" w:sz="0" w:space="0" w:color="auto"/>
        <w:bottom w:val="none" w:sz="0" w:space="0" w:color="auto"/>
        <w:right w:val="none" w:sz="0" w:space="0" w:color="auto"/>
      </w:divBdr>
    </w:div>
    <w:div w:id="1501507835">
      <w:bodyDiv w:val="1"/>
      <w:marLeft w:val="0"/>
      <w:marRight w:val="0"/>
      <w:marTop w:val="0"/>
      <w:marBottom w:val="0"/>
      <w:divBdr>
        <w:top w:val="none" w:sz="0" w:space="0" w:color="auto"/>
        <w:left w:val="none" w:sz="0" w:space="0" w:color="auto"/>
        <w:bottom w:val="none" w:sz="0" w:space="0" w:color="auto"/>
        <w:right w:val="none" w:sz="0" w:space="0" w:color="auto"/>
      </w:divBdr>
    </w:div>
    <w:div w:id="1575629693">
      <w:bodyDiv w:val="1"/>
      <w:marLeft w:val="0"/>
      <w:marRight w:val="0"/>
      <w:marTop w:val="0"/>
      <w:marBottom w:val="0"/>
      <w:divBdr>
        <w:top w:val="none" w:sz="0" w:space="0" w:color="auto"/>
        <w:left w:val="none" w:sz="0" w:space="0" w:color="auto"/>
        <w:bottom w:val="none" w:sz="0" w:space="0" w:color="auto"/>
        <w:right w:val="none" w:sz="0" w:space="0" w:color="auto"/>
      </w:divBdr>
    </w:div>
    <w:div w:id="1622614367">
      <w:bodyDiv w:val="1"/>
      <w:marLeft w:val="0"/>
      <w:marRight w:val="0"/>
      <w:marTop w:val="0"/>
      <w:marBottom w:val="0"/>
      <w:divBdr>
        <w:top w:val="none" w:sz="0" w:space="0" w:color="auto"/>
        <w:left w:val="none" w:sz="0" w:space="0" w:color="auto"/>
        <w:bottom w:val="none" w:sz="0" w:space="0" w:color="auto"/>
        <w:right w:val="none" w:sz="0" w:space="0" w:color="auto"/>
      </w:divBdr>
    </w:div>
    <w:div w:id="1646545343">
      <w:bodyDiv w:val="1"/>
      <w:marLeft w:val="0"/>
      <w:marRight w:val="0"/>
      <w:marTop w:val="0"/>
      <w:marBottom w:val="0"/>
      <w:divBdr>
        <w:top w:val="none" w:sz="0" w:space="0" w:color="auto"/>
        <w:left w:val="none" w:sz="0" w:space="0" w:color="auto"/>
        <w:bottom w:val="none" w:sz="0" w:space="0" w:color="auto"/>
        <w:right w:val="none" w:sz="0" w:space="0" w:color="auto"/>
      </w:divBdr>
    </w:div>
    <w:div w:id="1679506241">
      <w:bodyDiv w:val="1"/>
      <w:marLeft w:val="0"/>
      <w:marRight w:val="0"/>
      <w:marTop w:val="0"/>
      <w:marBottom w:val="0"/>
      <w:divBdr>
        <w:top w:val="none" w:sz="0" w:space="0" w:color="auto"/>
        <w:left w:val="none" w:sz="0" w:space="0" w:color="auto"/>
        <w:bottom w:val="none" w:sz="0" w:space="0" w:color="auto"/>
        <w:right w:val="none" w:sz="0" w:space="0" w:color="auto"/>
      </w:divBdr>
    </w:div>
    <w:div w:id="1684893168">
      <w:bodyDiv w:val="1"/>
      <w:marLeft w:val="0"/>
      <w:marRight w:val="0"/>
      <w:marTop w:val="0"/>
      <w:marBottom w:val="0"/>
      <w:divBdr>
        <w:top w:val="none" w:sz="0" w:space="0" w:color="auto"/>
        <w:left w:val="none" w:sz="0" w:space="0" w:color="auto"/>
        <w:bottom w:val="none" w:sz="0" w:space="0" w:color="auto"/>
        <w:right w:val="none" w:sz="0" w:space="0" w:color="auto"/>
      </w:divBdr>
    </w:div>
    <w:div w:id="1739549161">
      <w:bodyDiv w:val="1"/>
      <w:marLeft w:val="0"/>
      <w:marRight w:val="0"/>
      <w:marTop w:val="0"/>
      <w:marBottom w:val="0"/>
      <w:divBdr>
        <w:top w:val="none" w:sz="0" w:space="0" w:color="auto"/>
        <w:left w:val="none" w:sz="0" w:space="0" w:color="auto"/>
        <w:bottom w:val="none" w:sz="0" w:space="0" w:color="auto"/>
        <w:right w:val="none" w:sz="0" w:space="0" w:color="auto"/>
      </w:divBdr>
    </w:div>
    <w:div w:id="1950501218">
      <w:bodyDiv w:val="1"/>
      <w:marLeft w:val="0"/>
      <w:marRight w:val="0"/>
      <w:marTop w:val="0"/>
      <w:marBottom w:val="0"/>
      <w:divBdr>
        <w:top w:val="none" w:sz="0" w:space="0" w:color="auto"/>
        <w:left w:val="none" w:sz="0" w:space="0" w:color="auto"/>
        <w:bottom w:val="none" w:sz="0" w:space="0" w:color="auto"/>
        <w:right w:val="none" w:sz="0" w:space="0" w:color="auto"/>
      </w:divBdr>
    </w:div>
    <w:div w:id="2100714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x.doi.org/10.1038/jp.2013.60" TargetMode="External"/><Relationship Id="rId299" Type="http://schemas.openxmlformats.org/officeDocument/2006/relationships/hyperlink" Target="http://www.ncbi.nlm.nih.gov/pubmed/604260" TargetMode="External"/><Relationship Id="rId21" Type="http://schemas.openxmlformats.org/officeDocument/2006/relationships/header" Target="header10.xml"/><Relationship Id="rId63" Type="http://schemas.openxmlformats.org/officeDocument/2006/relationships/image" Target="media/image36.emf"/><Relationship Id="rId159" Type="http://schemas.openxmlformats.org/officeDocument/2006/relationships/hyperlink" Target="http://onlinelibrary.wiley.com/doi/10.1046/j.1537-2995.2001.41030406.x/abstract" TargetMode="External"/><Relationship Id="rId324" Type="http://schemas.openxmlformats.org/officeDocument/2006/relationships/hyperlink" Target="http://www.ncbi.nlm.nih.gov/pmc/articles/PMC3133619/pdf/nihms298546.pdf" TargetMode="External"/><Relationship Id="rId366" Type="http://schemas.openxmlformats.org/officeDocument/2006/relationships/hyperlink" Target="http://dx.doi.org/10.1111/j.1365-3156.2007.01835.x" TargetMode="External"/><Relationship Id="rId170" Type="http://schemas.openxmlformats.org/officeDocument/2006/relationships/hyperlink" Target="http://www.ncbi.nlm.nih.gov/pubmed/18947475" TargetMode="External"/><Relationship Id="rId226" Type="http://schemas.openxmlformats.org/officeDocument/2006/relationships/hyperlink" Target="http://www.embase.com/search/results?subaction=viewrecord&amp;from=export&amp;id=L31289697" TargetMode="External"/><Relationship Id="rId268" Type="http://schemas.openxmlformats.org/officeDocument/2006/relationships/hyperlink" Target="http://ajcn.nutrition.org/content/90/1/76.full.pdf+html" TargetMode="External"/><Relationship Id="rId32" Type="http://schemas.openxmlformats.org/officeDocument/2006/relationships/image" Target="media/image9.jpg"/><Relationship Id="rId74" Type="http://schemas.openxmlformats.org/officeDocument/2006/relationships/image" Target="media/image47.emf"/><Relationship Id="rId128" Type="http://schemas.openxmlformats.org/officeDocument/2006/relationships/hyperlink" Target="http://pediatrics.aappublications.org/content/123/1/207.long" TargetMode="External"/><Relationship Id="rId335" Type="http://schemas.openxmlformats.org/officeDocument/2006/relationships/hyperlink" Target="http://www.jpeds.com/article/S0022-3476(76)80468-4/abstract" TargetMode="External"/><Relationship Id="rId377" Type="http://schemas.openxmlformats.org/officeDocument/2006/relationships/hyperlink" Target="http://www.jtcvsonline.org/article/S0022-5223(11)00848-8/pdf" TargetMode="External"/><Relationship Id="rId5" Type="http://schemas.openxmlformats.org/officeDocument/2006/relationships/settings" Target="settings.xml"/><Relationship Id="rId181" Type="http://schemas.openxmlformats.org/officeDocument/2006/relationships/hyperlink" Target="http://pediatrics.aappublications.org/content/114/5/1287.long" TargetMode="External"/><Relationship Id="rId237" Type="http://schemas.openxmlformats.org/officeDocument/2006/relationships/hyperlink" Target="http://www.ncbi.nlm.nih.gov/pmc/articles/PMC1778027/pdf/archdisch00706-0033.pdf" TargetMode="External"/><Relationship Id="rId402" Type="http://schemas.openxmlformats.org/officeDocument/2006/relationships/hyperlink" Target="http://link.springer.com/article/10.1007%2Fs00540-011-1235-z" TargetMode="External"/><Relationship Id="rId279" Type="http://schemas.openxmlformats.org/officeDocument/2006/relationships/hyperlink" Target="http://www.ncbi.nlm.nih.gov/pubmed/3751561" TargetMode="External"/><Relationship Id="rId43" Type="http://schemas.openxmlformats.org/officeDocument/2006/relationships/image" Target="media/image16.emf"/><Relationship Id="rId139" Type="http://schemas.openxmlformats.org/officeDocument/2006/relationships/hyperlink" Target="http://www.jtcvsonline.org/article/S0022-5223(12)01432-8/abstract" TargetMode="External"/><Relationship Id="rId290" Type="http://schemas.openxmlformats.org/officeDocument/2006/relationships/hyperlink" Target="http://ajcn.nutrition.org/content/65/4/1057.full.pdf" TargetMode="External"/><Relationship Id="rId304" Type="http://schemas.openxmlformats.org/officeDocument/2006/relationships/hyperlink" Target="http://informahealthcare.com/doi/abs/10.1185/030079907X242601%20" TargetMode="External"/><Relationship Id="rId346" Type="http://schemas.openxmlformats.org/officeDocument/2006/relationships/hyperlink" Target="http://www.ncbi.nlm.nih.gov/pubmed/19307809" TargetMode="External"/><Relationship Id="rId388" Type="http://schemas.openxmlformats.org/officeDocument/2006/relationships/hyperlink" Target="http://dx.doi.org/10.1097/PCC.0b013e3181956d61" TargetMode="External"/><Relationship Id="rId85" Type="http://schemas.openxmlformats.org/officeDocument/2006/relationships/hyperlink" Target="http://www.nhmrc.gov.au/publications/synopses/cp30syn.htm" TargetMode="External"/><Relationship Id="rId150" Type="http://schemas.openxmlformats.org/officeDocument/2006/relationships/hyperlink" Target="http://kdigo.org/home/guidelines/anemia-in-ckd/" TargetMode="External"/><Relationship Id="rId192" Type="http://schemas.openxmlformats.org/officeDocument/2006/relationships/hyperlink" Target="http://www.ncbi.nlm.nih.gov/pubmed/12061670" TargetMode="External"/><Relationship Id="rId206" Type="http://schemas.openxmlformats.org/officeDocument/2006/relationships/hyperlink" Target="http://www.ncbi.nlm.nih.gov/pubmed/8737229" TargetMode="External"/><Relationship Id="rId413" Type="http://schemas.openxmlformats.org/officeDocument/2006/relationships/hyperlink" Target="http://www.ijporlonline.com/article/S0165-5876(12)00292-3/abstract" TargetMode="External"/><Relationship Id="rId248" Type="http://schemas.openxmlformats.org/officeDocument/2006/relationships/hyperlink" Target="http://www.ncbi.nlm.nih.gov/pubmed/15231912" TargetMode="External"/><Relationship Id="rId12" Type="http://schemas.openxmlformats.org/officeDocument/2006/relationships/header" Target="header3.xml"/><Relationship Id="rId108" Type="http://schemas.openxmlformats.org/officeDocument/2006/relationships/hyperlink" Target="http://dx.doi.org/10.1038/jp.2013.60" TargetMode="External"/><Relationship Id="rId315" Type="http://schemas.openxmlformats.org/officeDocument/2006/relationships/hyperlink" Target="http://www.ncbi.nlm.nih.gov/pubmed/9039270" TargetMode="External"/><Relationship Id="rId357" Type="http://schemas.openxmlformats.org/officeDocument/2006/relationships/hyperlink" Target="http://www.embase.com/search/results?subaction=viewrecord&amp;from=export&amp;id=L33410209" TargetMode="External"/><Relationship Id="rId54" Type="http://schemas.openxmlformats.org/officeDocument/2006/relationships/image" Target="media/image27.emf"/><Relationship Id="rId96" Type="http://schemas.openxmlformats.org/officeDocument/2006/relationships/hyperlink" Target="http://www.ncbi.nlm.nih.gov/pubmed/25318632" TargetMode="External"/><Relationship Id="rId161" Type="http://schemas.openxmlformats.org/officeDocument/2006/relationships/hyperlink" Target="http://www.ncbi.nlm.nih.gov/pubmed/23076909" TargetMode="External"/><Relationship Id="rId217" Type="http://schemas.openxmlformats.org/officeDocument/2006/relationships/hyperlink" Target="http://www.ncbi.nlm.nih.gov/pubmed/8229537" TargetMode="External"/><Relationship Id="rId399" Type="http://schemas.openxmlformats.org/officeDocument/2006/relationships/hyperlink" Target="http://www.embase.com/search/results?subaction=viewrecord&amp;from=export&amp;id=L30245600" TargetMode="External"/><Relationship Id="rId259" Type="http://schemas.openxmlformats.org/officeDocument/2006/relationships/hyperlink" Target="http://www.ncbi.nlm.nih.gov/pubmed/3969339" TargetMode="External"/><Relationship Id="rId23" Type="http://schemas.openxmlformats.org/officeDocument/2006/relationships/header" Target="header12.xml"/><Relationship Id="rId119" Type="http://schemas.openxmlformats.org/officeDocument/2006/relationships/hyperlink" Target="http://dx.doi.org/10.1111/jpc.12409" TargetMode="External"/><Relationship Id="rId270" Type="http://schemas.openxmlformats.org/officeDocument/2006/relationships/hyperlink" Target="http://www.ncbi.nlm.nih.gov/pubmed/15613506" TargetMode="External"/><Relationship Id="rId326" Type="http://schemas.openxmlformats.org/officeDocument/2006/relationships/hyperlink" Target="http://www.embase.com/search/results?subaction=viewrecord&amp;from=export&amp;id=L34556189" TargetMode="External"/><Relationship Id="rId65" Type="http://schemas.openxmlformats.org/officeDocument/2006/relationships/image" Target="media/image38.emf"/><Relationship Id="rId130" Type="http://schemas.openxmlformats.org/officeDocument/2006/relationships/hyperlink" Target="http://www.nejm.org/doi/pdf/10.1056/NEJMoa050460" TargetMode="External"/><Relationship Id="rId368" Type="http://schemas.openxmlformats.org/officeDocument/2006/relationships/hyperlink" Target="http://www.ajog.org/article/S0002-9378(10)01791-6/pdf" TargetMode="External"/><Relationship Id="rId172" Type="http://schemas.openxmlformats.org/officeDocument/2006/relationships/hyperlink" Target="http://www.ncbi.nlm.nih.gov/pubmed/9741224" TargetMode="External"/><Relationship Id="rId228" Type="http://schemas.openxmlformats.org/officeDocument/2006/relationships/hyperlink" Target="http://www.ncbi.nlm.nih.gov/pubmed/22419305" TargetMode="External"/><Relationship Id="rId281" Type="http://schemas.openxmlformats.org/officeDocument/2006/relationships/hyperlink" Target="http://www.ncbi.nlm.nih.gov/pubmed/11395986" TargetMode="External"/><Relationship Id="rId337" Type="http://schemas.openxmlformats.org/officeDocument/2006/relationships/hyperlink" Target="http://www.ncbi.nlm.nih.gov/pubmed/17401266" TargetMode="External"/><Relationship Id="rId34" Type="http://schemas.openxmlformats.org/officeDocument/2006/relationships/header" Target="header14.xml"/><Relationship Id="rId76" Type="http://schemas.openxmlformats.org/officeDocument/2006/relationships/header" Target="header18.xml"/><Relationship Id="rId141" Type="http://schemas.openxmlformats.org/officeDocument/2006/relationships/hyperlink" Target="http://dx.doi.org/10.1097/PCC.0b013e3181e329db" TargetMode="External"/><Relationship Id="rId379" Type="http://schemas.openxmlformats.org/officeDocument/2006/relationships/hyperlink" Target="http://www.ncbi.nlm.nih.gov/pmc/articles/PMC3671922/pdf/nihms463601.pdf" TargetMode="External"/><Relationship Id="rId7" Type="http://schemas.openxmlformats.org/officeDocument/2006/relationships/footnotes" Target="footnotes.xml"/><Relationship Id="rId183" Type="http://schemas.openxmlformats.org/officeDocument/2006/relationships/hyperlink" Target="http://www.ncbi.nlm.nih.gov/pubmed/11227239" TargetMode="External"/><Relationship Id="rId239" Type="http://schemas.openxmlformats.org/officeDocument/2006/relationships/hyperlink" Target="http://www.ncbi.nlm.nih.gov/pubmed/16306925" TargetMode="External"/><Relationship Id="rId390" Type="http://schemas.openxmlformats.org/officeDocument/2006/relationships/hyperlink" Target="http://www.embase.com/search/results?subaction=viewrecord&amp;from=export&amp;id=L24149887" TargetMode="External"/><Relationship Id="rId404" Type="http://schemas.openxmlformats.org/officeDocument/2006/relationships/hyperlink" Target="http://anesthesiology.pubs.asahq.org/data/Journals/JASA/931106/0000542-201104000-00020.pdf" TargetMode="External"/><Relationship Id="rId250" Type="http://schemas.openxmlformats.org/officeDocument/2006/relationships/hyperlink" Target="http://www.ncbi.nlm.nih.gov/pubmed/1861932" TargetMode="External"/><Relationship Id="rId292" Type="http://schemas.openxmlformats.org/officeDocument/2006/relationships/hyperlink" Target="http://jn.nutrition.org/content/135/3/631S.full.pdf" TargetMode="External"/><Relationship Id="rId306" Type="http://schemas.openxmlformats.org/officeDocument/2006/relationships/hyperlink" Target="http://onlinelibrary.wiley.com/doi/10.1002/mpo.10187/abstract" TargetMode="External"/><Relationship Id="rId45" Type="http://schemas.openxmlformats.org/officeDocument/2006/relationships/image" Target="media/image18.emf"/><Relationship Id="rId87" Type="http://schemas.openxmlformats.org/officeDocument/2006/relationships/hyperlink" Target="http://www.nhmrc.gov.au/publications/synopses/cp69syn.htm" TargetMode="External"/><Relationship Id="rId110" Type="http://schemas.openxmlformats.org/officeDocument/2006/relationships/hyperlink" Target="http://www.jpeds.com/article/S0022-3476(10)00775-4/abstract" TargetMode="External"/><Relationship Id="rId348" Type="http://schemas.openxmlformats.org/officeDocument/2006/relationships/hyperlink" Target="http://www.ncbi.nlm.nih.gov/pubmed/23843134" TargetMode="External"/><Relationship Id="rId152" Type="http://schemas.openxmlformats.org/officeDocument/2006/relationships/hyperlink" Target="http://www.blood.gov.au/pbm-module-4" TargetMode="External"/><Relationship Id="rId194" Type="http://schemas.openxmlformats.org/officeDocument/2006/relationships/hyperlink" Target="http://www.ncbi.nlm.nih.gov/pmc/articles/PMC1029391/" TargetMode="External"/><Relationship Id="rId208" Type="http://schemas.openxmlformats.org/officeDocument/2006/relationships/hyperlink" Target="http://www.ncbi.nlm.nih.gov/pubmed/1372652" TargetMode="External"/><Relationship Id="rId415" Type="http://schemas.openxmlformats.org/officeDocument/2006/relationships/hyperlink" Target="http://www.embase.com/search/results?subaction=viewrecord&amp;from=export&amp;id=L23127729" TargetMode="External"/><Relationship Id="rId261" Type="http://schemas.openxmlformats.org/officeDocument/2006/relationships/hyperlink" Target="http://link.springer.com/article/10.1007/BF02072487" TargetMode="External"/><Relationship Id="rId14" Type="http://schemas.openxmlformats.org/officeDocument/2006/relationships/header" Target="header4.xml"/><Relationship Id="rId56" Type="http://schemas.openxmlformats.org/officeDocument/2006/relationships/image" Target="media/image29.emf"/><Relationship Id="rId317" Type="http://schemas.openxmlformats.org/officeDocument/2006/relationships/hyperlink" Target="http://www.ncbi.nlm.nih.gov/pubmed/8594693" TargetMode="External"/><Relationship Id="rId359" Type="http://schemas.openxmlformats.org/officeDocument/2006/relationships/hyperlink" Target="http://www.embase.com/search/results?subaction=viewrecord&amp;from=export&amp;id=L27396184" TargetMode="External"/><Relationship Id="rId98" Type="http://schemas.openxmlformats.org/officeDocument/2006/relationships/hyperlink" Target="http://onlinelibrary.wiley.com/doi/10.1111/j.1365-3148.2012.01170.x/abstract" TargetMode="External"/><Relationship Id="rId121" Type="http://schemas.openxmlformats.org/officeDocument/2006/relationships/hyperlink" Target="http://www.embase.com/search/results?subaction=viewrecord&amp;from=export&amp;id=L560067527" TargetMode="External"/><Relationship Id="rId163" Type="http://schemas.openxmlformats.org/officeDocument/2006/relationships/hyperlink" Target="http://www.ncbi.nlm.nih.gov/pubmed/15693870" TargetMode="External"/><Relationship Id="rId219" Type="http://schemas.openxmlformats.org/officeDocument/2006/relationships/hyperlink" Target="http://www.ncbi.nlm.nih.gov/pubmed/20951656" TargetMode="External"/><Relationship Id="rId370" Type="http://schemas.openxmlformats.org/officeDocument/2006/relationships/hyperlink" Target="http://onlinelibrary.wiley.com/doi/10.1111/j.1651-2227.1999.tb01085.x/abstract" TargetMode="External"/><Relationship Id="rId230" Type="http://schemas.openxmlformats.org/officeDocument/2006/relationships/hyperlink" Target="http://pediatrics.aappublications.org/content/131/2/e433.full.pdf" TargetMode="External"/><Relationship Id="rId25" Type="http://schemas.openxmlformats.org/officeDocument/2006/relationships/image" Target="media/image2.emf"/><Relationship Id="rId67" Type="http://schemas.openxmlformats.org/officeDocument/2006/relationships/image" Target="media/image40.emf"/><Relationship Id="rId272" Type="http://schemas.openxmlformats.org/officeDocument/2006/relationships/hyperlink" Target="http://jn.nutrition.org/content/133/12/4150.full.pdf" TargetMode="External"/><Relationship Id="rId328" Type="http://schemas.openxmlformats.org/officeDocument/2006/relationships/hyperlink" Target="http://www.embase.com/search/results?subaction=viewrecord&amp;from=export&amp;id=L36652247" TargetMode="External"/><Relationship Id="rId132" Type="http://schemas.openxmlformats.org/officeDocument/2006/relationships/hyperlink" Target="http://dx.doi.org/10.1002/pbc.22957" TargetMode="External"/><Relationship Id="rId174" Type="http://schemas.openxmlformats.org/officeDocument/2006/relationships/hyperlink" Target="http://www.ncbi.nlm.nih.gov/pubmed/12091844" TargetMode="External"/><Relationship Id="rId381" Type="http://schemas.openxmlformats.org/officeDocument/2006/relationships/hyperlink" Target="http://www.ncbi.nlm.nih.gov/pubmed/25303988" TargetMode="External"/><Relationship Id="rId241" Type="http://schemas.openxmlformats.org/officeDocument/2006/relationships/hyperlink" Target="http://www.ncbi.nlm.nih.gov/pubmed/11694609" TargetMode="External"/><Relationship Id="rId36" Type="http://schemas.openxmlformats.org/officeDocument/2006/relationships/header" Target="header15.xml"/><Relationship Id="rId283" Type="http://schemas.openxmlformats.org/officeDocument/2006/relationships/hyperlink" Target="http://www.ncbi.nlm.nih.gov/pubmed/9192196" TargetMode="External"/><Relationship Id="rId339" Type="http://schemas.openxmlformats.org/officeDocument/2006/relationships/hyperlink" Target="http://fn.bmj.com/content/97/5/F348.long" TargetMode="External"/><Relationship Id="rId78" Type="http://schemas.openxmlformats.org/officeDocument/2006/relationships/header" Target="header20.xml"/><Relationship Id="rId101" Type="http://schemas.openxmlformats.org/officeDocument/2006/relationships/hyperlink" Target="http://www.meajo.org/article.asp?issn=0974-9233;year=2012;volume=19;issue=1;spage=101;epage=106;aulast=Feghhi" TargetMode="External"/><Relationship Id="rId143" Type="http://schemas.openxmlformats.org/officeDocument/2006/relationships/hyperlink" Target="http://dx.doi.org/10.1097/CCM.0b013e3181bc816c" TargetMode="External"/><Relationship Id="rId185" Type="http://schemas.openxmlformats.org/officeDocument/2006/relationships/hyperlink" Target="http://www.ncbi.nlm.nih.gov/pubmed/7636658" TargetMode="External"/><Relationship Id="rId350" Type="http://schemas.openxmlformats.org/officeDocument/2006/relationships/hyperlink" Target="http://onlinelibrary.wiley.com/doi/10.1111/trf.12469/abstract" TargetMode="External"/><Relationship Id="rId406" Type="http://schemas.openxmlformats.org/officeDocument/2006/relationships/hyperlink" Target="http://www.ijporlonline.com/article/S0165-5876(13)00180-8/abstract" TargetMode="External"/><Relationship Id="rId9" Type="http://schemas.openxmlformats.org/officeDocument/2006/relationships/header" Target="header1.xml"/><Relationship Id="rId210" Type="http://schemas.openxmlformats.org/officeDocument/2006/relationships/hyperlink" Target="http://www.ncbi.nlm.nih.gov/pubmed/10709119" TargetMode="External"/><Relationship Id="rId392" Type="http://schemas.openxmlformats.org/officeDocument/2006/relationships/hyperlink" Target="http://www.annalsthoracicsurgery.org/article/S0003-4975(00)01752-5/pdf" TargetMode="External"/><Relationship Id="rId252" Type="http://schemas.openxmlformats.org/officeDocument/2006/relationships/hyperlink" Target="http://www.ncbi.nlm.nih.gov/pubmed/6174719" TargetMode="External"/><Relationship Id="rId294" Type="http://schemas.openxmlformats.org/officeDocument/2006/relationships/hyperlink" Target="http://www.ncbi.nlm.nih.gov/pubmed/4595583" TargetMode="External"/><Relationship Id="rId308" Type="http://schemas.openxmlformats.org/officeDocument/2006/relationships/hyperlink" Target="http://jco.ascopubs.org/content/22/10/1886.short" TargetMode="External"/><Relationship Id="rId47" Type="http://schemas.openxmlformats.org/officeDocument/2006/relationships/image" Target="media/image20.emf"/><Relationship Id="rId89" Type="http://schemas.openxmlformats.org/officeDocument/2006/relationships/hyperlink" Target="http://www.nhmrc.gov.au/guidelines/publications/cp133-and-cp133a" TargetMode="External"/><Relationship Id="rId112" Type="http://schemas.openxmlformats.org/officeDocument/2006/relationships/hyperlink" Target="http://www.ncbi.nlm.nih.gov/pubmed/20650470" TargetMode="External"/><Relationship Id="rId154" Type="http://schemas.openxmlformats.org/officeDocument/2006/relationships/hyperlink" Target="http://www.ncbi.nlm.nih.gov/pubmed/20530168" TargetMode="External"/><Relationship Id="rId361" Type="http://schemas.openxmlformats.org/officeDocument/2006/relationships/hyperlink" Target="http://www.ncbi.nlm.nih.gov/pmc/articles/PMC1564438/pdf/nihms-9754.pdf" TargetMode="External"/><Relationship Id="rId196" Type="http://schemas.openxmlformats.org/officeDocument/2006/relationships/hyperlink" Target="http://www.ncbi.nlm.nih.gov/pmc/articles/PMC1590386/pdf/archdisch00886-0045.pdf" TargetMode="External"/><Relationship Id="rId417" Type="http://schemas.openxmlformats.org/officeDocument/2006/relationships/hyperlink" Target="http://www.annalsthoracicsurgery.org/article/0003-4975(93)91088-5/pdf" TargetMode="External"/><Relationship Id="rId16" Type="http://schemas.openxmlformats.org/officeDocument/2006/relationships/footer" Target="footer3.xml"/><Relationship Id="rId221" Type="http://schemas.openxmlformats.org/officeDocument/2006/relationships/hyperlink" Target="https://www.thieme-connect.com/DOI/DOI?10.1055/s-0029-1224872" TargetMode="External"/><Relationship Id="rId263" Type="http://schemas.openxmlformats.org/officeDocument/2006/relationships/hyperlink" Target="http://www.ncbi.nlm.nih.gov/pubmed/2773843" TargetMode="External"/><Relationship Id="rId319" Type="http://schemas.openxmlformats.org/officeDocument/2006/relationships/hyperlink" Target="http://adc.bmj.com/content/98/11/908.full.pdf" TargetMode="External"/><Relationship Id="rId58" Type="http://schemas.openxmlformats.org/officeDocument/2006/relationships/image" Target="media/image31.emf"/><Relationship Id="rId123" Type="http://schemas.openxmlformats.org/officeDocument/2006/relationships/hyperlink" Target="http://www.ncbi.nlm.nih.gov/pmc/articles/PMC2866196/pdf/nihms-199759.pdf" TargetMode="External"/><Relationship Id="rId330" Type="http://schemas.openxmlformats.org/officeDocument/2006/relationships/hyperlink" Target="https://www.mja.com.au/system/files/issues/181_09_011104/bak10441_fm.pdf" TargetMode="External"/><Relationship Id="rId165" Type="http://schemas.openxmlformats.org/officeDocument/2006/relationships/hyperlink" Target="http://www.ncbi.nlm.nih.gov/pubmed/1625101" TargetMode="External"/><Relationship Id="rId372" Type="http://schemas.openxmlformats.org/officeDocument/2006/relationships/hyperlink" Target="http://link.springer.com/article/10.1007%2Fs00431-010-1310-8" TargetMode="External"/><Relationship Id="rId232" Type="http://schemas.openxmlformats.org/officeDocument/2006/relationships/hyperlink" Target="http://www.ncbi.nlm.nih.gov/pubmed/15545616" TargetMode="External"/><Relationship Id="rId274" Type="http://schemas.openxmlformats.org/officeDocument/2006/relationships/hyperlink" Target="http://jn.nutrition.org/content/134/11/3037.full.pdf" TargetMode="External"/><Relationship Id="rId27" Type="http://schemas.openxmlformats.org/officeDocument/2006/relationships/image" Target="media/image4.jpg"/><Relationship Id="rId69" Type="http://schemas.openxmlformats.org/officeDocument/2006/relationships/image" Target="media/image42.emf"/><Relationship Id="rId134" Type="http://schemas.openxmlformats.org/officeDocument/2006/relationships/hyperlink" Target="http://trstmh.oxfordjournals.org/content/91/5/557" TargetMode="External"/><Relationship Id="rId80" Type="http://schemas.openxmlformats.org/officeDocument/2006/relationships/hyperlink" Target="http://www.nhmrc.gov.au/_files_nhmrc/file/publications/synopses/cp78.pdf" TargetMode="External"/><Relationship Id="rId176" Type="http://schemas.openxmlformats.org/officeDocument/2006/relationships/hyperlink" Target="http://www.ncbi.nlm.nih.gov/pmc/articles/PMC1756013/pdf/v088p00F41.pdf" TargetMode="External"/><Relationship Id="rId341" Type="http://schemas.openxmlformats.org/officeDocument/2006/relationships/hyperlink" Target="http://www.ncbi.nlm.nih.gov/pubmed/6981349" TargetMode="External"/><Relationship Id="rId383" Type="http://schemas.openxmlformats.org/officeDocument/2006/relationships/hyperlink" Target="http://www.ncbi.nlm.nih.gov/pubmed/18480196" TargetMode="External"/><Relationship Id="rId201" Type="http://schemas.openxmlformats.org/officeDocument/2006/relationships/hyperlink" Target="http://www.ncbi.nlm.nih.gov/pubmed/9659643" TargetMode="External"/><Relationship Id="rId243" Type="http://schemas.openxmlformats.org/officeDocument/2006/relationships/hyperlink" Target="http://www.ncbi.nlm.nih.gov/pubmed/11694611" TargetMode="External"/><Relationship Id="rId285" Type="http://schemas.openxmlformats.org/officeDocument/2006/relationships/hyperlink" Target="https://www.thieme-connect.com/DOI/DOI?10.1055/s-0031-1296690" TargetMode="External"/><Relationship Id="rId17" Type="http://schemas.openxmlformats.org/officeDocument/2006/relationships/header" Target="header6.xml"/><Relationship Id="rId38" Type="http://schemas.openxmlformats.org/officeDocument/2006/relationships/image" Target="media/image11.emf"/><Relationship Id="rId59" Type="http://schemas.openxmlformats.org/officeDocument/2006/relationships/image" Target="media/image32.emf"/><Relationship Id="rId103" Type="http://schemas.openxmlformats.org/officeDocument/2006/relationships/hyperlink" Target="http://dx.doi.org/10.4103/2249-4847.96755" TargetMode="External"/><Relationship Id="rId124" Type="http://schemas.openxmlformats.org/officeDocument/2006/relationships/hyperlink" Target="http://www.pediatr-neonatol.com/article/S1875-9572(09)60045-0/pdf" TargetMode="External"/><Relationship Id="rId310" Type="http://schemas.openxmlformats.org/officeDocument/2006/relationships/hyperlink" Target="http://www.sciencedirect.com/science/article/pii/S095980499710065X" TargetMode="External"/><Relationship Id="rId70" Type="http://schemas.openxmlformats.org/officeDocument/2006/relationships/image" Target="media/image43.emf"/><Relationship Id="rId91" Type="http://schemas.openxmlformats.org/officeDocument/2006/relationships/hyperlink" Target="http://www.nejm.org/doi/pdf/10.1056/NEJMoa1401731" TargetMode="External"/><Relationship Id="rId145" Type="http://schemas.openxmlformats.org/officeDocument/2006/relationships/hyperlink" Target="http://dx.doi.org/10.1097/PCC.0000000000000102" TargetMode="External"/><Relationship Id="rId166" Type="http://schemas.openxmlformats.org/officeDocument/2006/relationships/hyperlink" Target="http://www.ncbi.nlm.nih.gov/pubmed/9797624" TargetMode="External"/><Relationship Id="rId187" Type="http://schemas.openxmlformats.org/officeDocument/2006/relationships/hyperlink" Target="http://www.ncbi.nlm.nih.gov/pubmed/23540189" TargetMode="External"/><Relationship Id="rId331" Type="http://schemas.openxmlformats.org/officeDocument/2006/relationships/hyperlink" Target="http://www.ncbi.nlm.nih.gov/pubmed/15198728" TargetMode="External"/><Relationship Id="rId352" Type="http://schemas.openxmlformats.org/officeDocument/2006/relationships/hyperlink" Target="http://onlinelibrary.wiley.com/store/10.1002/14651858.CD003248.pub3/asset/CD003248.pdf?v=1&amp;t=ib8vzpvn&amp;s=c8dc1f9b1a3381b5fec4e1ebd1ae74974f8cdf2f" TargetMode="External"/><Relationship Id="rId373" Type="http://schemas.openxmlformats.org/officeDocument/2006/relationships/hyperlink" Target="http://www.embase.com/search/results?subaction=viewrecord&amp;from=export&amp;id=L40006903" TargetMode="External"/><Relationship Id="rId394" Type="http://schemas.openxmlformats.org/officeDocument/2006/relationships/hyperlink" Target="http://www.embase.com/search/results?subaction=viewrecord&amp;from=export&amp;id=L38506857" TargetMode="External"/><Relationship Id="rId408" Type="http://schemas.openxmlformats.org/officeDocument/2006/relationships/hyperlink" Target="http://www.embase.com/search/results?subaction=viewrecord&amp;from=export&amp;id=L359111284" TargetMode="External"/><Relationship Id="rId1" Type="http://schemas.openxmlformats.org/officeDocument/2006/relationships/customXml" Target="../customXml/item1.xml"/><Relationship Id="rId212" Type="http://schemas.openxmlformats.org/officeDocument/2006/relationships/hyperlink" Target="http://www.ncbi.nlm.nih.gov/pubmed/7549303" TargetMode="External"/><Relationship Id="rId233" Type="http://schemas.openxmlformats.org/officeDocument/2006/relationships/hyperlink" Target="http://www.ncbi.nlm.nih.gov/pubmed/11015511" TargetMode="External"/><Relationship Id="rId254" Type="http://schemas.openxmlformats.org/officeDocument/2006/relationships/hyperlink" Target="http://www.ncbi.nlm.nih.gov/pubmed/12729289" TargetMode="External"/><Relationship Id="rId28" Type="http://schemas.openxmlformats.org/officeDocument/2006/relationships/image" Target="media/image5.jpg"/><Relationship Id="rId49" Type="http://schemas.openxmlformats.org/officeDocument/2006/relationships/image" Target="media/image22.emf"/><Relationship Id="rId114" Type="http://schemas.openxmlformats.org/officeDocument/2006/relationships/hyperlink" Target="http://pediatrics.aappublications.org/content/127/4/635.full.pdf" TargetMode="External"/><Relationship Id="rId275" Type="http://schemas.openxmlformats.org/officeDocument/2006/relationships/hyperlink" Target="http://www.thelancet.com/journals/lancet/article/PIIS0140-6736(97)04229-3/abstract" TargetMode="External"/><Relationship Id="rId296" Type="http://schemas.openxmlformats.org/officeDocument/2006/relationships/hyperlink" Target="http://www.ncbi.nlm.nih.gov/pubmed/10989766" TargetMode="External"/><Relationship Id="rId300" Type="http://schemas.openxmlformats.org/officeDocument/2006/relationships/hyperlink" Target="http://www.ncbi.nlm.nih.gov/pubmed/7115656" TargetMode="External"/><Relationship Id="rId60" Type="http://schemas.openxmlformats.org/officeDocument/2006/relationships/image" Target="media/image33.emf"/><Relationship Id="rId81" Type="http://schemas.openxmlformats.org/officeDocument/2006/relationships/hyperlink" Target="http://www.kamsc.org.au/research/downloads/ECNAPP_Exec_Summary_for_web.pdf" TargetMode="External"/><Relationship Id="rId135" Type="http://schemas.openxmlformats.org/officeDocument/2006/relationships/hyperlink" Target="http://www.sciencedirect.com/science/article/pii/0001706X9390047F" TargetMode="External"/><Relationship Id="rId156" Type="http://schemas.openxmlformats.org/officeDocument/2006/relationships/hyperlink" Target="http://www.nature.com/jp/journal/v22/n2/pdf/7210677a.pdf" TargetMode="External"/><Relationship Id="rId177" Type="http://schemas.openxmlformats.org/officeDocument/2006/relationships/hyperlink" Target="http://epub.uni-regensburg.de/20806/1/ubr09372.pdf" TargetMode="External"/><Relationship Id="rId198" Type="http://schemas.openxmlformats.org/officeDocument/2006/relationships/hyperlink" Target="http://www.ncbi.nlm.nih.gov/pmc/articles/PMC1720643/" TargetMode="External"/><Relationship Id="rId321" Type="http://schemas.openxmlformats.org/officeDocument/2006/relationships/hyperlink" Target="http://www.ncbi.nlm.nih.gov/pubmed/18457478" TargetMode="External"/><Relationship Id="rId342" Type="http://schemas.openxmlformats.org/officeDocument/2006/relationships/hyperlink" Target="http://www.ncbi.nlm.nih.gov/pmc/articles/PMC3635629/pdf/ymj-54-752.pdf" TargetMode="External"/><Relationship Id="rId363" Type="http://schemas.openxmlformats.org/officeDocument/2006/relationships/hyperlink" Target="http://www.embase.com/search/results?subaction=viewrecord&amp;from=export&amp;id=L30701438" TargetMode="External"/><Relationship Id="rId384" Type="http://schemas.openxmlformats.org/officeDocument/2006/relationships/hyperlink" Target="http://www.ncbi.nlm.nih.gov/pubmed/25458625" TargetMode="External"/><Relationship Id="rId419" Type="http://schemas.openxmlformats.org/officeDocument/2006/relationships/header" Target="header22.xml"/><Relationship Id="rId202" Type="http://schemas.openxmlformats.org/officeDocument/2006/relationships/hyperlink" Target="http://www.ncbi.nlm.nih.gov/pubmed/8190577" TargetMode="External"/><Relationship Id="rId223" Type="http://schemas.openxmlformats.org/officeDocument/2006/relationships/hyperlink" Target="http://www.ncbi.nlm.nih.gov/pubmed/20463319" TargetMode="External"/><Relationship Id="rId244" Type="http://schemas.openxmlformats.org/officeDocument/2006/relationships/hyperlink" Target="http://www.ncbi.nlm.nih.gov/pubmed/12405170" TargetMode="External"/><Relationship Id="rId18" Type="http://schemas.openxmlformats.org/officeDocument/2006/relationships/header" Target="header7.xml"/><Relationship Id="rId39" Type="http://schemas.openxmlformats.org/officeDocument/2006/relationships/image" Target="media/image12.emf"/><Relationship Id="rId265" Type="http://schemas.openxmlformats.org/officeDocument/2006/relationships/hyperlink" Target="http://ajcn.nutrition.org/content/77/3/651.long" TargetMode="External"/><Relationship Id="rId286" Type="http://schemas.openxmlformats.org/officeDocument/2006/relationships/hyperlink" Target="http://www.ncbi.nlm.nih.gov/pubmed/11360125" TargetMode="External"/><Relationship Id="rId50" Type="http://schemas.openxmlformats.org/officeDocument/2006/relationships/image" Target="media/image23.emf"/><Relationship Id="rId104" Type="http://schemas.openxmlformats.org/officeDocument/2006/relationships/hyperlink" Target="http://dx.doi.org/10.12996/gmj.2013.31" TargetMode="External"/><Relationship Id="rId125" Type="http://schemas.openxmlformats.org/officeDocument/2006/relationships/hyperlink" Target="http://www.jpeds.com/article/S0022-3476(06)00444-6/abstract" TargetMode="External"/><Relationship Id="rId146" Type="http://schemas.openxmlformats.org/officeDocument/2006/relationships/hyperlink" Target="http://dx.doi.org/10.1097/PCC.0000000000000192" TargetMode="External"/><Relationship Id="rId167" Type="http://schemas.openxmlformats.org/officeDocument/2006/relationships/hyperlink" Target="http://www.ncbi.nlm.nih.gov/pubmed/10806855" TargetMode="External"/><Relationship Id="rId188" Type="http://schemas.openxmlformats.org/officeDocument/2006/relationships/hyperlink" Target="http://onlinelibrary.wiley.com/doi/10.1046/j.1440-1754.2001.00667.x/epdf" TargetMode="External"/><Relationship Id="rId311" Type="http://schemas.openxmlformats.org/officeDocument/2006/relationships/hyperlink" Target="http://www.ncbi.nlm.nih.gov/pubmed/8917229" TargetMode="External"/><Relationship Id="rId332" Type="http://schemas.openxmlformats.org/officeDocument/2006/relationships/hyperlink" Target="http://www.embase.com/search/results?subaction=viewrecord&amp;from=export&amp;id=L39041654" TargetMode="External"/><Relationship Id="rId353" Type="http://schemas.openxmlformats.org/officeDocument/2006/relationships/hyperlink" Target="http://dx.doi.org/10.1097/MPH.0000000000000143" TargetMode="External"/><Relationship Id="rId374" Type="http://schemas.openxmlformats.org/officeDocument/2006/relationships/hyperlink" Target="http://www.embase.com/search/results?subaction=viewrecord&amp;from=export&amp;id=L351863312" TargetMode="External"/><Relationship Id="rId395" Type="http://schemas.openxmlformats.org/officeDocument/2006/relationships/hyperlink" Target="http://www.jcvaonline.com/article/S1053-0770(04)00029-1/abstract" TargetMode="External"/><Relationship Id="rId409" Type="http://schemas.openxmlformats.org/officeDocument/2006/relationships/hyperlink" Target="http://www.embase.com/search/results?subaction=viewrecord&amp;from=export&amp;id=L47250242" TargetMode="External"/><Relationship Id="rId71" Type="http://schemas.openxmlformats.org/officeDocument/2006/relationships/image" Target="media/image44.emf"/><Relationship Id="rId92" Type="http://schemas.openxmlformats.org/officeDocument/2006/relationships/hyperlink" Target="http://www.blood.gov.au/pbm-module-3" TargetMode="External"/><Relationship Id="rId213" Type="http://schemas.openxmlformats.org/officeDocument/2006/relationships/hyperlink" Target="http://www.ncbi.nlm.nih.gov/pubmed/14517513" TargetMode="External"/><Relationship Id="rId234" Type="http://schemas.openxmlformats.org/officeDocument/2006/relationships/hyperlink" Target="http://www.thelancet.com/pdfs/journals/langlo/PIIS2214-109X(13)70046-9.pdf" TargetMode="External"/><Relationship Id="rId420"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hyperlink" Target="http://www.ncbi.nlm.nih.gov/pubmed/12788572" TargetMode="External"/><Relationship Id="rId276" Type="http://schemas.openxmlformats.org/officeDocument/2006/relationships/hyperlink" Target="http://www.ajtmh.org/content/75/1/126.full.pdf" TargetMode="External"/><Relationship Id="rId297" Type="http://schemas.openxmlformats.org/officeDocument/2006/relationships/hyperlink" Target="http://www.ncbi.nlm.nih.gov/pubmed/11053508" TargetMode="External"/><Relationship Id="rId40" Type="http://schemas.openxmlformats.org/officeDocument/2006/relationships/image" Target="media/image13.emf"/><Relationship Id="rId115" Type="http://schemas.openxmlformats.org/officeDocument/2006/relationships/hyperlink" Target="http://www.ncbi.nlm.nih.gov/pmc/articles/PMC3234132/pdf/nihms338765.pdf" TargetMode="External"/><Relationship Id="rId136" Type="http://schemas.openxmlformats.org/officeDocument/2006/relationships/hyperlink" Target="http://dx.doi.org/10.1186/1741-7015-12-67" TargetMode="External"/><Relationship Id="rId157" Type="http://schemas.openxmlformats.org/officeDocument/2006/relationships/hyperlink" Target="http://www.nature.com/jp/journal/v24/n1/pdf/7211018a.pdf" TargetMode="External"/><Relationship Id="rId178" Type="http://schemas.openxmlformats.org/officeDocument/2006/relationships/hyperlink" Target="http://www.ncbi.nlm.nih.gov/pubmed/7869205" TargetMode="External"/><Relationship Id="rId301" Type="http://schemas.openxmlformats.org/officeDocument/2006/relationships/hyperlink" Target="http://www.ncbi.nlm.nih.gov/pubmed/6511008" TargetMode="External"/><Relationship Id="rId322" Type="http://schemas.openxmlformats.org/officeDocument/2006/relationships/hyperlink" Target="http://www.bloodjournal.org/content/bloodjournal/120/22/4304.full.pdf" TargetMode="External"/><Relationship Id="rId343" Type="http://schemas.openxmlformats.org/officeDocument/2006/relationships/hyperlink" Target="http://www.annalsthoracicsurgery.org/article/S0003-4975(03)01873-3/pdf" TargetMode="External"/><Relationship Id="rId364" Type="http://schemas.openxmlformats.org/officeDocument/2006/relationships/hyperlink" Target="http://www.ncbi.nlm.nih.gov/pmc/articles/PMC2883857/pdf/nihms201314.pdf" TargetMode="External"/><Relationship Id="rId61" Type="http://schemas.openxmlformats.org/officeDocument/2006/relationships/image" Target="media/image34.emf"/><Relationship Id="rId82" Type="http://schemas.openxmlformats.org/officeDocument/2006/relationships/hyperlink" Target="http://www.biomedcentral.com/content/pdf/1472-6963-13-250.pdf" TargetMode="External"/><Relationship Id="rId199" Type="http://schemas.openxmlformats.org/officeDocument/2006/relationships/hyperlink" Target="http://europepmc.org/abstract/med/9297428" TargetMode="External"/><Relationship Id="rId203" Type="http://schemas.openxmlformats.org/officeDocument/2006/relationships/hyperlink" Target="http://www.ncbi.nlm.nih.gov/pubmed/11134438" TargetMode="External"/><Relationship Id="rId385" Type="http://schemas.openxmlformats.org/officeDocument/2006/relationships/hyperlink" Target="http://www.ncbi.nlm.nih.gov/pubmed/22940882" TargetMode="External"/><Relationship Id="rId19" Type="http://schemas.openxmlformats.org/officeDocument/2006/relationships/header" Target="header8.xml"/><Relationship Id="rId224" Type="http://schemas.openxmlformats.org/officeDocument/2006/relationships/hyperlink" Target="http://www.ncbi.nlm.nih.gov/pubmed/16291990" TargetMode="External"/><Relationship Id="rId245" Type="http://schemas.openxmlformats.org/officeDocument/2006/relationships/hyperlink" Target="http://www.ncbi.nlm.nih.gov/pubmed/17468087" TargetMode="External"/><Relationship Id="rId266" Type="http://schemas.openxmlformats.org/officeDocument/2006/relationships/hyperlink" Target="http://onlinelibrary.wiley.com/doi/10.1046/j.1442-200x.2000.01299.x/epdf" TargetMode="External"/><Relationship Id="rId287" Type="http://schemas.openxmlformats.org/officeDocument/2006/relationships/hyperlink" Target="http://www.nrjournal.com/article/S0271-5317(87)80038-6/abstract" TargetMode="External"/><Relationship Id="rId410" Type="http://schemas.openxmlformats.org/officeDocument/2006/relationships/hyperlink" Target="http://www.jcvaonline.com/article/S1053-0770(12)00344-8/abstract" TargetMode="External"/><Relationship Id="rId30" Type="http://schemas.openxmlformats.org/officeDocument/2006/relationships/image" Target="media/image7.emf"/><Relationship Id="rId105" Type="http://schemas.openxmlformats.org/officeDocument/2006/relationships/hyperlink" Target="http://www.jfma-online.com/article/S0929-6646(12)00236-7/pdf" TargetMode="External"/><Relationship Id="rId126" Type="http://schemas.openxmlformats.org/officeDocument/2006/relationships/hyperlink" Target="http://dx.doi.org/10.1542/peds.104.3.514" TargetMode="External"/><Relationship Id="rId147" Type="http://schemas.openxmlformats.org/officeDocument/2006/relationships/hyperlink" Target="http://onlinelibrary.wiley.com/doi/10.1002/14651858.CD002042.pub3/pdf" TargetMode="External"/><Relationship Id="rId168" Type="http://schemas.openxmlformats.org/officeDocument/2006/relationships/hyperlink" Target="http://www.ncbi.nlm.nih.gov/pubmed/18676556" TargetMode="External"/><Relationship Id="rId312" Type="http://schemas.openxmlformats.org/officeDocument/2006/relationships/hyperlink" Target="http://link.springer.com/article/10.1007%2Fs00467-008-1087-4" TargetMode="External"/><Relationship Id="rId333" Type="http://schemas.openxmlformats.org/officeDocument/2006/relationships/hyperlink" Target="http://www.ncbi.nlm.nih.gov/pmc/articles/PMC1777434/pdf/archdisch00719-0022.pdf" TargetMode="External"/><Relationship Id="rId354" Type="http://schemas.openxmlformats.org/officeDocument/2006/relationships/hyperlink" Target="http://www.jpeds.com/article/S0022-3476(14)00030-4/abstract" TargetMode="External"/><Relationship Id="rId51" Type="http://schemas.openxmlformats.org/officeDocument/2006/relationships/image" Target="media/image24.emf"/><Relationship Id="rId72" Type="http://schemas.openxmlformats.org/officeDocument/2006/relationships/image" Target="media/image45.emf"/><Relationship Id="rId93" Type="http://schemas.openxmlformats.org/officeDocument/2006/relationships/hyperlink" Target="http://www.blood.gov.au/pbm-module-2" TargetMode="External"/><Relationship Id="rId189" Type="http://schemas.openxmlformats.org/officeDocument/2006/relationships/hyperlink" Target="http://link.springer.com/article/10.1007%2Fs12098-008-0225-0" TargetMode="External"/><Relationship Id="rId375" Type="http://schemas.openxmlformats.org/officeDocument/2006/relationships/hyperlink" Target="http://pediatrics.aappublications.org/content/127/4/680.full.pdf" TargetMode="External"/><Relationship Id="rId396" Type="http://schemas.openxmlformats.org/officeDocument/2006/relationships/hyperlink" Target="http://www.annalsthoracicsurgery.org/article/S0003-4975(96)01031-4/pdf" TargetMode="External"/><Relationship Id="rId3" Type="http://schemas.openxmlformats.org/officeDocument/2006/relationships/styles" Target="styles.xml"/><Relationship Id="rId214" Type="http://schemas.openxmlformats.org/officeDocument/2006/relationships/hyperlink" Target="http://dx.doi.org/10.1016/j.jpeds.2014.07.034" TargetMode="External"/><Relationship Id="rId235" Type="http://schemas.openxmlformats.org/officeDocument/2006/relationships/hyperlink" Target="http://www.embase.com/search/results?subaction=viewrecord&amp;from=export&amp;id=L362839424" TargetMode="External"/><Relationship Id="rId256" Type="http://schemas.openxmlformats.org/officeDocument/2006/relationships/hyperlink" Target="http://www.ncbi.nlm.nih.gov/pubmed/15473523" TargetMode="External"/><Relationship Id="rId277" Type="http://schemas.openxmlformats.org/officeDocument/2006/relationships/hyperlink" Target="http://onlinelibrary.wiley.com/store/10.1111/j.1365-3156.2004.01279.x/asset/j.1365-3156.2004.01279.x.pdf?v=1&amp;t=idgm27nt&amp;s=ac8d22d26fa52f6c7b51fe14c8edb28c86014b02" TargetMode="External"/><Relationship Id="rId298" Type="http://schemas.openxmlformats.org/officeDocument/2006/relationships/hyperlink" Target="http://www.ncbi.nlm.nih.gov/pubmed/17522609" TargetMode="External"/><Relationship Id="rId400" Type="http://schemas.openxmlformats.org/officeDocument/2006/relationships/hyperlink" Target="http://www.embase.com/search/results?subaction=viewrecord&amp;from=export&amp;id=L27197656" TargetMode="External"/><Relationship Id="rId421" Type="http://schemas.openxmlformats.org/officeDocument/2006/relationships/theme" Target="theme/theme1.xml"/><Relationship Id="rId116" Type="http://schemas.openxmlformats.org/officeDocument/2006/relationships/hyperlink" Target="http://www.ncbi.nlm.nih.gov/pubmed/22447991" TargetMode="External"/><Relationship Id="rId137" Type="http://schemas.openxmlformats.org/officeDocument/2006/relationships/hyperlink" Target="http://www.ncbi.nlm.nih.gov/pubmed/17572875" TargetMode="External"/><Relationship Id="rId158" Type="http://schemas.openxmlformats.org/officeDocument/2006/relationships/hyperlink" Target="http://www.ncbi.nlm.nih.gov/pubmed/24771408" TargetMode="External"/><Relationship Id="rId302" Type="http://schemas.openxmlformats.org/officeDocument/2006/relationships/hyperlink" Target="http://www.ncbi.nlm.nih.gov/pubmed/6519780" TargetMode="External"/><Relationship Id="rId323" Type="http://schemas.openxmlformats.org/officeDocument/2006/relationships/hyperlink" Target="http://informahealthcare.com/doi/abs/10.3109/03630269.2012.697948" TargetMode="External"/><Relationship Id="rId344" Type="http://schemas.openxmlformats.org/officeDocument/2006/relationships/hyperlink" Target="http://www.annalsthoracicsurgery.org/article/S0003-4975(02)04991-3/pdf" TargetMode="External"/><Relationship Id="rId20" Type="http://schemas.openxmlformats.org/officeDocument/2006/relationships/header" Target="header9.xml"/><Relationship Id="rId41" Type="http://schemas.openxmlformats.org/officeDocument/2006/relationships/image" Target="media/image14.emf"/><Relationship Id="rId62" Type="http://schemas.openxmlformats.org/officeDocument/2006/relationships/image" Target="media/image35.emf"/><Relationship Id="rId83" Type="http://schemas.openxmlformats.org/officeDocument/2006/relationships/hyperlink" Target="http://www.ncbi.nlm.nih.gov/pubmed/15265180" TargetMode="External"/><Relationship Id="rId179" Type="http://schemas.openxmlformats.org/officeDocument/2006/relationships/hyperlink" Target="http://www.ncbi.nlm.nih.gov/pubmed/9403642" TargetMode="External"/><Relationship Id="rId365" Type="http://schemas.openxmlformats.org/officeDocument/2006/relationships/hyperlink" Target="http://fn.bmj.com/content/93/1/F20.long" TargetMode="External"/><Relationship Id="rId386" Type="http://schemas.openxmlformats.org/officeDocument/2006/relationships/hyperlink" Target="http://www.embase.com/search/results?subaction=viewrecord&amp;from=export&amp;id=L43306387" TargetMode="External"/><Relationship Id="rId190" Type="http://schemas.openxmlformats.org/officeDocument/2006/relationships/hyperlink" Target="http://www.ncbi.nlm.nih.gov/pubmed/11779098" TargetMode="External"/><Relationship Id="rId204" Type="http://schemas.openxmlformats.org/officeDocument/2006/relationships/hyperlink" Target="http://www.nature.com/jp/journal/v25/n2/full/7211220a.html" TargetMode="External"/><Relationship Id="rId225" Type="http://schemas.openxmlformats.org/officeDocument/2006/relationships/hyperlink" Target="http://www.ncbi.nlm.nih.gov/pubmed/18956993" TargetMode="External"/><Relationship Id="rId246" Type="http://schemas.openxmlformats.org/officeDocument/2006/relationships/hyperlink" Target="http://www.ncbi.nlm.nih.gov/pubmed/5026038" TargetMode="External"/><Relationship Id="rId267" Type="http://schemas.openxmlformats.org/officeDocument/2006/relationships/hyperlink" Target="http://www.ncbi.nlm.nih.gov/pubmed/15111779" TargetMode="External"/><Relationship Id="rId288" Type="http://schemas.openxmlformats.org/officeDocument/2006/relationships/hyperlink" Target="http://jn.nutrition.org/content/124/5/645.full.pdf" TargetMode="External"/><Relationship Id="rId411" Type="http://schemas.openxmlformats.org/officeDocument/2006/relationships/hyperlink" Target="http://www.embase.com/search/results?subaction=viewrecord&amp;from=export&amp;id=L32618900" TargetMode="External"/><Relationship Id="rId106" Type="http://schemas.openxmlformats.org/officeDocument/2006/relationships/hyperlink" Target="http://www.ncbi.nlm.nih.gov/pubmed/20549417" TargetMode="External"/><Relationship Id="rId127" Type="http://schemas.openxmlformats.org/officeDocument/2006/relationships/hyperlink" Target="http://www.ncbi.nlm.nih.gov/pmc/articles/PMC3115491/pdf/nihms272830.pdf" TargetMode="External"/><Relationship Id="rId313" Type="http://schemas.openxmlformats.org/officeDocument/2006/relationships/hyperlink" Target="http://link.springer.com/article/10.1007%2Fs00467-004-1457-5" TargetMode="External"/><Relationship Id="rId10" Type="http://schemas.openxmlformats.org/officeDocument/2006/relationships/footer" Target="footer1.xml"/><Relationship Id="rId31" Type="http://schemas.openxmlformats.org/officeDocument/2006/relationships/image" Target="media/image8.emf"/><Relationship Id="rId52" Type="http://schemas.openxmlformats.org/officeDocument/2006/relationships/image" Target="media/image25.emf"/><Relationship Id="rId73" Type="http://schemas.openxmlformats.org/officeDocument/2006/relationships/image" Target="media/image46.emf"/><Relationship Id="rId94" Type="http://schemas.openxmlformats.org/officeDocument/2006/relationships/hyperlink" Target="http://pediatrics.aappublications.org/content/129/3/529.full.pdf" TargetMode="External"/><Relationship Id="rId148" Type="http://schemas.openxmlformats.org/officeDocument/2006/relationships/hyperlink" Target="http://dx.doi.org/10.1186/cc11293" TargetMode="External"/><Relationship Id="rId169" Type="http://schemas.openxmlformats.org/officeDocument/2006/relationships/hyperlink" Target="http://www.ncbi.nlm.nih.gov/pubmed/15630501" TargetMode="External"/><Relationship Id="rId334" Type="http://schemas.openxmlformats.org/officeDocument/2006/relationships/hyperlink" Target="http://www.karger.com/Article/Abstract/243759" TargetMode="External"/><Relationship Id="rId355" Type="http://schemas.openxmlformats.org/officeDocument/2006/relationships/hyperlink" Target="http://pediatrics.aappublications.org/content/117/4/e779.long" TargetMode="External"/><Relationship Id="rId376" Type="http://schemas.openxmlformats.org/officeDocument/2006/relationships/hyperlink" Target="http://www.embase.com/search/results?subaction=viewrecord&amp;from=export&amp;id=L26052734" TargetMode="External"/><Relationship Id="rId397" Type="http://schemas.openxmlformats.org/officeDocument/2006/relationships/hyperlink" Target="http://www.embase.com/search/results?subaction=viewrecord&amp;from=export&amp;id=L30045477" TargetMode="External"/><Relationship Id="rId4" Type="http://schemas.microsoft.com/office/2007/relationships/stylesWithEffects" Target="stylesWithEffects.xml"/><Relationship Id="rId180" Type="http://schemas.openxmlformats.org/officeDocument/2006/relationships/hyperlink" Target="http://www.ncbi.nlm.nih.gov/pubmed/11581447" TargetMode="External"/><Relationship Id="rId215" Type="http://schemas.openxmlformats.org/officeDocument/2006/relationships/hyperlink" Target="http://www.embase.com/search/results?subaction=viewrecord&amp;from=export&amp;id=L47248848" TargetMode="External"/><Relationship Id="rId236" Type="http://schemas.openxmlformats.org/officeDocument/2006/relationships/hyperlink" Target="http://www.ncbi.nlm.nih.gov/pubmed/15499963" TargetMode="External"/><Relationship Id="rId257" Type="http://schemas.openxmlformats.org/officeDocument/2006/relationships/hyperlink" Target="http://www.jle.com/fr/revues/san/e-docs/efficacite_de_la_supplementation_en_fer_quotidienne_et_hebdomadaire_pour_le_controle_de_l_anemie_chez_le_nourrisson_en_milieu_rural_au_vietnam_220030/article.phtml?tab=texte" TargetMode="External"/><Relationship Id="rId278" Type="http://schemas.openxmlformats.org/officeDocument/2006/relationships/hyperlink" Target="http://www.thelancet.com/journals/lancet/article/PIIS0140-6736(02)11027-0/abstract" TargetMode="External"/><Relationship Id="rId401" Type="http://schemas.openxmlformats.org/officeDocument/2006/relationships/hyperlink" Target="http://www.annalsthoracicsurgery.org/article/0003-4975(96)00013-6/pdf" TargetMode="External"/><Relationship Id="rId303" Type="http://schemas.openxmlformats.org/officeDocument/2006/relationships/hyperlink" Target="http://onlinelibrary.wiley.com/doi/10.1002/14651858.CD003407.pub5/pdf" TargetMode="External"/><Relationship Id="rId42" Type="http://schemas.openxmlformats.org/officeDocument/2006/relationships/image" Target="media/image15.emf"/><Relationship Id="rId84" Type="http://schemas.openxmlformats.org/officeDocument/2006/relationships/hyperlink" Target="http://www.dldjournalonline.com/article/S1590-8658(04)00126-4/abstract" TargetMode="External"/><Relationship Id="rId138" Type="http://schemas.openxmlformats.org/officeDocument/2006/relationships/hyperlink" Target="http://www.ncbi.nlm.nih.gov/pubmed/22429563" TargetMode="External"/><Relationship Id="rId345" Type="http://schemas.openxmlformats.org/officeDocument/2006/relationships/hyperlink" Target="http://dx.doi.org/10.1016/j.jtcvs.2014.04.029" TargetMode="External"/><Relationship Id="rId387" Type="http://schemas.openxmlformats.org/officeDocument/2006/relationships/hyperlink" Target="http://ejcts.oxfordjournals.org/content/42/5/781.full.pdf" TargetMode="External"/><Relationship Id="rId191" Type="http://schemas.openxmlformats.org/officeDocument/2006/relationships/hyperlink" Target="http://www.ncbi.nlm.nih.gov/pubmed/8757567" TargetMode="External"/><Relationship Id="rId205" Type="http://schemas.openxmlformats.org/officeDocument/2006/relationships/hyperlink" Target="http://www.ncbi.nlm.nih.gov/pubmed/10968244" TargetMode="External"/><Relationship Id="rId247" Type="http://schemas.openxmlformats.org/officeDocument/2006/relationships/hyperlink" Target="http://www.ncbi.nlm.nih.gov/pubmed/11681821" TargetMode="External"/><Relationship Id="rId412" Type="http://schemas.openxmlformats.org/officeDocument/2006/relationships/hyperlink" Target="http://www.embase.com/search/results?subaction=viewrecord&amp;from=export&amp;id=L36025031" TargetMode="External"/><Relationship Id="rId107" Type="http://schemas.openxmlformats.org/officeDocument/2006/relationships/hyperlink" Target="http://fn.bmj.com/content/98/1/F10.long" TargetMode="External"/><Relationship Id="rId289" Type="http://schemas.openxmlformats.org/officeDocument/2006/relationships/hyperlink" Target="http://ajcn.nutrition.org/content/48/3/595.full.pdf" TargetMode="External"/><Relationship Id="rId11" Type="http://schemas.openxmlformats.org/officeDocument/2006/relationships/header" Target="header2.xml"/><Relationship Id="rId53" Type="http://schemas.openxmlformats.org/officeDocument/2006/relationships/image" Target="media/image26.emf"/><Relationship Id="rId149" Type="http://schemas.openxmlformats.org/officeDocument/2006/relationships/hyperlink" Target="http://www.nejm.org/doi/pdf/10.1056/NEJMoa066240" TargetMode="External"/><Relationship Id="rId314" Type="http://schemas.openxmlformats.org/officeDocument/2006/relationships/hyperlink" Target="http://www.ncbi.nlm.nih.gov/pubmed/20889877" TargetMode="External"/><Relationship Id="rId356" Type="http://schemas.openxmlformats.org/officeDocument/2006/relationships/hyperlink" Target="http://fn.bmj.com/content/93/1/F14.long" TargetMode="External"/><Relationship Id="rId398" Type="http://schemas.openxmlformats.org/officeDocument/2006/relationships/hyperlink" Target="http://www.annalsthoracicsurgery.org/article/S0003-4975(02)04412-0/pdf" TargetMode="External"/><Relationship Id="rId95" Type="http://schemas.openxmlformats.org/officeDocument/2006/relationships/hyperlink" Target="http://www.seminperinat.com/article/S0146-0005(12)00029-8/abstract" TargetMode="External"/><Relationship Id="rId160" Type="http://schemas.openxmlformats.org/officeDocument/2006/relationships/hyperlink" Target="http://dx.doi.org/10.1007/s00431-014-2332-4" TargetMode="External"/><Relationship Id="rId216" Type="http://schemas.openxmlformats.org/officeDocument/2006/relationships/hyperlink" Target="http://www.embase.com/search/results?subaction=viewrecord&amp;from=export&amp;id=L27501001" TargetMode="External"/><Relationship Id="rId258" Type="http://schemas.openxmlformats.org/officeDocument/2006/relationships/hyperlink" Target="http://ajcn.nutrition.org/content/64/5/694.long" TargetMode="External"/><Relationship Id="rId22" Type="http://schemas.openxmlformats.org/officeDocument/2006/relationships/header" Target="header11.xml"/><Relationship Id="rId64" Type="http://schemas.openxmlformats.org/officeDocument/2006/relationships/image" Target="media/image37.emf"/><Relationship Id="rId118" Type="http://schemas.openxmlformats.org/officeDocument/2006/relationships/hyperlink" Target="http://www.ncbi.nlm.nih.gov/pubmed/19732577" TargetMode="External"/><Relationship Id="rId325" Type="http://schemas.openxmlformats.org/officeDocument/2006/relationships/hyperlink" Target="http://www.ncbi.nlm.nih.gov/pmc/articles/PMC3579008/pdf/nihms417782.pdf" TargetMode="External"/><Relationship Id="rId367" Type="http://schemas.openxmlformats.org/officeDocument/2006/relationships/hyperlink" Target="http://www.ajog.org/article/S0002-9378(10)01779-5/pdf" TargetMode="External"/><Relationship Id="rId171" Type="http://schemas.openxmlformats.org/officeDocument/2006/relationships/hyperlink" Target="http://www.ncbi.nlm.nih.gov/pubmed/8657506" TargetMode="External"/><Relationship Id="rId227" Type="http://schemas.openxmlformats.org/officeDocument/2006/relationships/hyperlink" Target="http://www.ncbi.nlm.nih.gov/pubmed/22794149" TargetMode="External"/><Relationship Id="rId269" Type="http://schemas.openxmlformats.org/officeDocument/2006/relationships/hyperlink" Target="http://www.scielosp.org/scielo.php?script=sci_arttext&amp;pid=S0042-96862003000200007&amp;lng=en&amp;nrm=iso&amp;tlng=en" TargetMode="External"/><Relationship Id="rId33" Type="http://schemas.openxmlformats.org/officeDocument/2006/relationships/header" Target="header13.xml"/><Relationship Id="rId129" Type="http://schemas.openxmlformats.org/officeDocument/2006/relationships/hyperlink" Target="http://dx.doi.org/10.3310/hta16430" TargetMode="External"/><Relationship Id="rId280" Type="http://schemas.openxmlformats.org/officeDocument/2006/relationships/hyperlink" Target="http://www.ncbi.nlm.nih.gov/pubmed/12003652" TargetMode="External"/><Relationship Id="rId336" Type="http://schemas.openxmlformats.org/officeDocument/2006/relationships/hyperlink" Target="http://www.ncbi.nlm.nih.gov/pubmed/17855804" TargetMode="External"/><Relationship Id="rId75" Type="http://schemas.openxmlformats.org/officeDocument/2006/relationships/header" Target="header17.xml"/><Relationship Id="rId140" Type="http://schemas.openxmlformats.org/officeDocument/2006/relationships/hyperlink" Target="http://dx.doi.org/10.1097/PCC.0b013e3182745472" TargetMode="External"/><Relationship Id="rId182" Type="http://schemas.openxmlformats.org/officeDocument/2006/relationships/hyperlink" Target="http://pediatrics.aappublications.org/content/132/1/e119.full.pdf+html" TargetMode="External"/><Relationship Id="rId378" Type="http://schemas.openxmlformats.org/officeDocument/2006/relationships/hyperlink" Target="http://www.joms.org/article/S0278-2391(96)90679-5/abstract" TargetMode="External"/><Relationship Id="rId403" Type="http://schemas.openxmlformats.org/officeDocument/2006/relationships/hyperlink" Target="http://www.jtcvsonline.org/article/S0022-5223(96)70374-4/pdf" TargetMode="External"/><Relationship Id="rId6" Type="http://schemas.openxmlformats.org/officeDocument/2006/relationships/webSettings" Target="webSettings.xml"/><Relationship Id="rId238" Type="http://schemas.openxmlformats.org/officeDocument/2006/relationships/hyperlink" Target="http://www.ncbi.nlm.nih.gov/pubmed/10694769" TargetMode="External"/><Relationship Id="rId291" Type="http://schemas.openxmlformats.org/officeDocument/2006/relationships/hyperlink" Target="http://ajcn.nutrition.org/content/65/1/13.full.pdf" TargetMode="External"/><Relationship Id="rId305" Type="http://schemas.openxmlformats.org/officeDocument/2006/relationships/hyperlink" Target="http://www.clinicaltherapeutics.com/article/S0149-2918(06)00139-1/abstract" TargetMode="External"/><Relationship Id="rId347" Type="http://schemas.openxmlformats.org/officeDocument/2006/relationships/hyperlink" Target="http://www.ncbi.nlm.nih.gov/pubmed/23294337" TargetMode="External"/><Relationship Id="rId44" Type="http://schemas.openxmlformats.org/officeDocument/2006/relationships/image" Target="media/image17.emf"/><Relationship Id="rId86" Type="http://schemas.openxmlformats.org/officeDocument/2006/relationships/hyperlink" Target="http://www.nhmrc.gov.au/guidelines/consult/consultations/add_levels_grades_dev_guidelines2.htm" TargetMode="External"/><Relationship Id="rId151" Type="http://schemas.openxmlformats.org/officeDocument/2006/relationships/hyperlink" Target="http://www.nice.org.uk/guidance/cg114" TargetMode="External"/><Relationship Id="rId389" Type="http://schemas.openxmlformats.org/officeDocument/2006/relationships/hyperlink" Target="http://dx.doi.org/10.1097/SCS.0b013e3182710232" TargetMode="External"/><Relationship Id="rId193" Type="http://schemas.openxmlformats.org/officeDocument/2006/relationships/hyperlink" Target="http://www.ncbi.nlm.nih.gov/pubmed/8740313" TargetMode="External"/><Relationship Id="rId207" Type="http://schemas.openxmlformats.org/officeDocument/2006/relationships/hyperlink" Target="http://www.ncbi.nlm.nih.gov/pubmed/2040933" TargetMode="External"/><Relationship Id="rId249" Type="http://schemas.openxmlformats.org/officeDocument/2006/relationships/hyperlink" Target="http://www.ncbi.nlm.nih.gov/pubmed/7678046" TargetMode="External"/><Relationship Id="rId414" Type="http://schemas.openxmlformats.org/officeDocument/2006/relationships/hyperlink" Target="http://www.saudija.org/article.asp?issn=1658-354X;year=2013;volume=7;issue=3;spage=229;epage=233;aulast=Eldaba" TargetMode="External"/><Relationship Id="rId13" Type="http://schemas.openxmlformats.org/officeDocument/2006/relationships/footer" Target="footer2.xml"/><Relationship Id="rId109" Type="http://schemas.openxmlformats.org/officeDocument/2006/relationships/hyperlink" Target="http://www.canadianjournalofophthalmology.ca/article/S0008-4182(11)00166-9/abstract" TargetMode="External"/><Relationship Id="rId260" Type="http://schemas.openxmlformats.org/officeDocument/2006/relationships/hyperlink" Target="http://www.thelancet.com/journals/lancet/article/PIIS0140-6736(06)67962-2/abstract" TargetMode="External"/><Relationship Id="rId316" Type="http://schemas.openxmlformats.org/officeDocument/2006/relationships/hyperlink" Target="http://www.embase.com/search/results?subaction=viewrecord&amp;from=export&amp;id=L26335127" TargetMode="External"/><Relationship Id="rId55" Type="http://schemas.openxmlformats.org/officeDocument/2006/relationships/image" Target="media/image28.emf"/><Relationship Id="rId97" Type="http://schemas.openxmlformats.org/officeDocument/2006/relationships/hyperlink" Target="http://onlinelibrary.wiley.com/doi/10.1111/j.1537-2995.2010.02980.x/abstract" TargetMode="External"/><Relationship Id="rId120" Type="http://schemas.openxmlformats.org/officeDocument/2006/relationships/hyperlink" Target="http://onlinelibrary.wiley.com/store/10.1111/j.1365-2141.2012.09180.x/asset/bjh9180.pdf?v=1&amp;t=i7cjieyn&amp;s=7bd53943fb622f00991723d31ed63825d6438702" TargetMode="External"/><Relationship Id="rId358" Type="http://schemas.openxmlformats.org/officeDocument/2006/relationships/hyperlink" Target="http://www.nature.com/jp/journal/v33/n10/pdf/jp201370a.pdf" TargetMode="External"/><Relationship Id="rId162" Type="http://schemas.openxmlformats.org/officeDocument/2006/relationships/hyperlink" Target="http://www.ncbi.nlm.nih.gov/pmc/articles/PMC3086684/pdf/nihms281836.pdf" TargetMode="External"/><Relationship Id="rId218" Type="http://schemas.openxmlformats.org/officeDocument/2006/relationships/hyperlink" Target="http://www.earlyhumandevelopment.com/article/S0378-3782(01)00115-3/abstract" TargetMode="External"/><Relationship Id="rId271" Type="http://schemas.openxmlformats.org/officeDocument/2006/relationships/hyperlink" Target="http://jn.nutrition.org/content/139/10/1972.full.pdf" TargetMode="External"/><Relationship Id="rId24" Type="http://schemas.openxmlformats.org/officeDocument/2006/relationships/image" Target="media/image1.emf"/><Relationship Id="rId66" Type="http://schemas.openxmlformats.org/officeDocument/2006/relationships/image" Target="media/image39.emf"/><Relationship Id="rId131" Type="http://schemas.openxmlformats.org/officeDocument/2006/relationships/hyperlink" Target="http://archneur.jamanetwork.com/data/Journals/NEUR/6833/NOC10072.pdf" TargetMode="External"/><Relationship Id="rId327" Type="http://schemas.openxmlformats.org/officeDocument/2006/relationships/hyperlink" Target="http://www.jppt.org/doi/abs/10.5863/1551-6776-11.2.101" TargetMode="External"/><Relationship Id="rId369" Type="http://schemas.openxmlformats.org/officeDocument/2006/relationships/hyperlink" Target="http://www.embase.com/search/results?subaction=viewrecord&amp;from=export&amp;id=L53004290" TargetMode="External"/><Relationship Id="rId173" Type="http://schemas.openxmlformats.org/officeDocument/2006/relationships/hyperlink" Target="http://www.nejm.org/doi/abs/10.1056/NEJM199404283301701?url_ver=Z39.88-2003&amp;rfr_id=ori:rid:crossref.org&amp;rfr_dat=cr_pub%3dwww.ncbi.nlm.nih.gov" TargetMode="External"/><Relationship Id="rId229" Type="http://schemas.openxmlformats.org/officeDocument/2006/relationships/hyperlink" Target="http://www.ncbi.nlm.nih.gov/pubmed/19881390" TargetMode="External"/><Relationship Id="rId380" Type="http://schemas.openxmlformats.org/officeDocument/2006/relationships/hyperlink" Target="http://link.springer.com/article/10.1007%2Fs00246-012-0606-z" TargetMode="External"/><Relationship Id="rId240" Type="http://schemas.openxmlformats.org/officeDocument/2006/relationships/hyperlink" Target="http://jid.oxfordjournals.org/content/187/4/658.full" TargetMode="External"/><Relationship Id="rId35" Type="http://schemas.openxmlformats.org/officeDocument/2006/relationships/image" Target="media/image10.emf"/><Relationship Id="rId77" Type="http://schemas.openxmlformats.org/officeDocument/2006/relationships/header" Target="header19.xml"/><Relationship Id="rId100" Type="http://schemas.openxmlformats.org/officeDocument/2006/relationships/hyperlink" Target="http://dx.doi.org/10.1136/bmjopen-2013-003823" TargetMode="External"/><Relationship Id="rId282" Type="http://schemas.openxmlformats.org/officeDocument/2006/relationships/hyperlink" Target="http://ajcn.nutrition.org/content/58/3/339.full.pdf" TargetMode="External"/><Relationship Id="rId338" Type="http://schemas.openxmlformats.org/officeDocument/2006/relationships/hyperlink" Target="http://www.ncbi.nlm.nih.gov/pubmed/16642027" TargetMode="External"/><Relationship Id="rId8" Type="http://schemas.openxmlformats.org/officeDocument/2006/relationships/endnotes" Target="endnotes.xml"/><Relationship Id="rId142" Type="http://schemas.openxmlformats.org/officeDocument/2006/relationships/hyperlink" Target="http://dx.doi.org/10.1097/SLA.0b013e3181c5dc2e" TargetMode="External"/><Relationship Id="rId184" Type="http://schemas.openxmlformats.org/officeDocument/2006/relationships/hyperlink" Target="http://www.ncbi.nlm.nih.gov/pubmed/8284109" TargetMode="External"/><Relationship Id="rId391" Type="http://schemas.openxmlformats.org/officeDocument/2006/relationships/hyperlink" Target="http://onlinelibrary.wiley.com/doi/10.1111/j.1460-9592.2004.01366.x/abstract" TargetMode="External"/><Relationship Id="rId405" Type="http://schemas.openxmlformats.org/officeDocument/2006/relationships/hyperlink" Target="http://anesthesiology.pubs.asahq.org/data/Journals/JASA/931106/0000542-201104000-00021.pdf" TargetMode="External"/><Relationship Id="rId251" Type="http://schemas.openxmlformats.org/officeDocument/2006/relationships/hyperlink" Target="http://ajcn.nutrition.org/content/77/4/883.abstract" TargetMode="External"/><Relationship Id="rId46" Type="http://schemas.openxmlformats.org/officeDocument/2006/relationships/image" Target="media/image19.emf"/><Relationship Id="rId293" Type="http://schemas.openxmlformats.org/officeDocument/2006/relationships/hyperlink" Target="http://www.ncbi.nlm.nih.gov/pubmed/2773847" TargetMode="External"/><Relationship Id="rId307" Type="http://schemas.openxmlformats.org/officeDocument/2006/relationships/hyperlink" Target="http://www.ncbi.nlm.nih.gov/pubmed/16877725" TargetMode="External"/><Relationship Id="rId349" Type="http://schemas.openxmlformats.org/officeDocument/2006/relationships/hyperlink" Target="http://dx.doi.org/10.1097/AOG.0000000000000324" TargetMode="External"/><Relationship Id="rId88" Type="http://schemas.openxmlformats.org/officeDocument/2006/relationships/hyperlink" Target="http://www.nhmrc.gov.au/publications/synopses/nh56syn.htm" TargetMode="External"/><Relationship Id="rId111" Type="http://schemas.openxmlformats.org/officeDocument/2006/relationships/hyperlink" Target="http://onlinelibrary.wiley.com/doi/10.1111/j.1537-2995.2009.02542.x/abstract" TargetMode="External"/><Relationship Id="rId153" Type="http://schemas.openxmlformats.org/officeDocument/2006/relationships/hyperlink" Target="http://www.ncbi.nlm.nih.gov/pubmed/24135983" TargetMode="External"/><Relationship Id="rId195" Type="http://schemas.openxmlformats.org/officeDocument/2006/relationships/hyperlink" Target="http://europepmc.org/abstract/med/8540930" TargetMode="External"/><Relationship Id="rId209" Type="http://schemas.openxmlformats.org/officeDocument/2006/relationships/hyperlink" Target="http://www.ncbi.nlm.nih.gov/pubmed/7770284" TargetMode="External"/><Relationship Id="rId360" Type="http://schemas.openxmlformats.org/officeDocument/2006/relationships/hyperlink" Target="http://www.nature.com/jp/journal/v23/n6/pdf/7210970a.pdf" TargetMode="External"/><Relationship Id="rId416" Type="http://schemas.openxmlformats.org/officeDocument/2006/relationships/hyperlink" Target="http://www.ncbi.nlm.nih.gov/pubmed/21959429" TargetMode="External"/><Relationship Id="rId220" Type="http://schemas.openxmlformats.org/officeDocument/2006/relationships/hyperlink" Target="http://www.ncbi.nlm.nih.gov/pmc/articles/PMC3340803/pdf/ijo-04-06-634.pdf" TargetMode="External"/><Relationship Id="rId15" Type="http://schemas.openxmlformats.org/officeDocument/2006/relationships/header" Target="header5.xml"/><Relationship Id="rId57" Type="http://schemas.openxmlformats.org/officeDocument/2006/relationships/image" Target="media/image30.emf"/><Relationship Id="rId262" Type="http://schemas.openxmlformats.org/officeDocument/2006/relationships/hyperlink" Target="http://www.ncbi.nlm.nih.gov/pmc/articles/PMC2367123/pdf/nihms-44681.pdf" TargetMode="External"/><Relationship Id="rId318" Type="http://schemas.openxmlformats.org/officeDocument/2006/relationships/hyperlink" Target="http://www.embase.com/search/results?subaction=viewrecord&amp;from=export&amp;id=L362839417" TargetMode="External"/><Relationship Id="rId99" Type="http://schemas.openxmlformats.org/officeDocument/2006/relationships/hyperlink" Target="http://www.sciencedirect.com/science/article/pii/S0022347611002459" TargetMode="External"/><Relationship Id="rId122" Type="http://schemas.openxmlformats.org/officeDocument/2006/relationships/hyperlink" Target="http://dx.doi.org/10.2174/157339608785855983" TargetMode="External"/><Relationship Id="rId164" Type="http://schemas.openxmlformats.org/officeDocument/2006/relationships/hyperlink" Target="http://www.ncbi.nlm.nih.gov/pubmed/12200985" TargetMode="External"/><Relationship Id="rId371" Type="http://schemas.openxmlformats.org/officeDocument/2006/relationships/hyperlink" Target="http://www.embase.com/search/results?subaction=viewrecord&amp;from=export&amp;id=L25236792" TargetMode="External"/><Relationship Id="rId26" Type="http://schemas.openxmlformats.org/officeDocument/2006/relationships/image" Target="media/image3.png"/><Relationship Id="rId231" Type="http://schemas.openxmlformats.org/officeDocument/2006/relationships/hyperlink" Target="http://www.embase.com/search/results?subaction=viewrecord&amp;from=export&amp;id=L354556418" TargetMode="External"/><Relationship Id="rId273" Type="http://schemas.openxmlformats.org/officeDocument/2006/relationships/hyperlink" Target="http://www.ncbi.nlm.nih.gov/pubmed/15321815" TargetMode="External"/><Relationship Id="rId329" Type="http://schemas.openxmlformats.org/officeDocument/2006/relationships/hyperlink" Target="http://www.blood.gov.au/pbm-module-1" TargetMode="External"/><Relationship Id="rId68" Type="http://schemas.openxmlformats.org/officeDocument/2006/relationships/image" Target="media/image41.emf"/><Relationship Id="rId133" Type="http://schemas.openxmlformats.org/officeDocument/2006/relationships/hyperlink" Target="http://www.embase.com/search/results?subaction=viewrecord&amp;from=export&amp;id=L31317756" TargetMode="External"/><Relationship Id="rId175" Type="http://schemas.openxmlformats.org/officeDocument/2006/relationships/hyperlink" Target="http://onlinelibrary.wiley.com/doi/10.1002/stem.150359/epdf" TargetMode="External"/><Relationship Id="rId340" Type="http://schemas.openxmlformats.org/officeDocument/2006/relationships/hyperlink" Target="http://www.ncbi.nlm.nih.gov/pubmed/22592695" TargetMode="External"/><Relationship Id="rId200" Type="http://schemas.openxmlformats.org/officeDocument/2006/relationships/hyperlink" Target="http://www.ncbi.nlm.nih.gov/pubmed/10048613" TargetMode="External"/><Relationship Id="rId382" Type="http://schemas.openxmlformats.org/officeDocument/2006/relationships/hyperlink" Target="http://www.rcpch.ac.uk/improving-child-health/quality-improvement-and-clinical-audit/childrens-medicines/childrens-medicine" TargetMode="External"/><Relationship Id="rId242" Type="http://schemas.openxmlformats.org/officeDocument/2006/relationships/hyperlink" Target="https://www.google.com.au/url?sa=t&amp;rct=j&amp;q=&amp;esrc=s&amp;source=web&amp;cd=1&amp;cad=rja&amp;uact=8&amp;ved=0CB4QFjAA&amp;url=https%3A%2F%2Fwww.diva-portal.org%2Fsmash%2Fget%2Fdiva2%3A769097%2FFULLTEXT01.pdf&amp;ei=JS0rVYLcIOfKmAWerYHIDw&amp;usg=AFQjCNHYrw6FBMXgze9kgPqlZ7CDr9hzEg&amp;sig2=A2bpruNRQUdI5bZYPerFCw&amp;bvm=bv.90491159,d.dGY" TargetMode="External"/><Relationship Id="rId284" Type="http://schemas.openxmlformats.org/officeDocument/2006/relationships/hyperlink" Target="http://ajcn.nutrition.org/content/47/3/496.full.pdf" TargetMode="External"/><Relationship Id="rId37" Type="http://schemas.openxmlformats.org/officeDocument/2006/relationships/header" Target="header16.xml"/><Relationship Id="rId79" Type="http://schemas.openxmlformats.org/officeDocument/2006/relationships/header" Target="header21.xml"/><Relationship Id="rId102" Type="http://schemas.openxmlformats.org/officeDocument/2006/relationships/hyperlink" Target="http://dx.doi.org/10.1093/tropej/fmt036" TargetMode="External"/><Relationship Id="rId144" Type="http://schemas.openxmlformats.org/officeDocument/2006/relationships/hyperlink" Target="http://dx.doi.org/10.1097/TA.0000000000000095" TargetMode="External"/><Relationship Id="rId90" Type="http://schemas.openxmlformats.org/officeDocument/2006/relationships/hyperlink" Target="http://www.nejm.org/doi/pdf/10.1056/NEJM199807023390102" TargetMode="External"/><Relationship Id="rId186" Type="http://schemas.openxmlformats.org/officeDocument/2006/relationships/hyperlink" Target="http://www.karger.com/Article/Abstract/14280" TargetMode="External"/><Relationship Id="rId351" Type="http://schemas.openxmlformats.org/officeDocument/2006/relationships/hyperlink" Target="http://www.embase.com/search/results?subaction=viewrecord&amp;from=export&amp;id=L361595745" TargetMode="External"/><Relationship Id="rId393" Type="http://schemas.openxmlformats.org/officeDocument/2006/relationships/hyperlink" Target="http://www.embase.com/search/results?subaction=viewrecord&amp;from=export&amp;id=L37493015" TargetMode="External"/><Relationship Id="rId407" Type="http://schemas.openxmlformats.org/officeDocument/2006/relationships/hyperlink" Target="http://www.embase.com/search/results?subaction=viewrecord&amp;from=export&amp;id=L28308473" TargetMode="External"/><Relationship Id="rId211" Type="http://schemas.openxmlformats.org/officeDocument/2006/relationships/hyperlink" Target="http://www.scielo.br/scielo.php?pid=S0021-75572001000200005&amp;script=sci_arttext" TargetMode="External"/><Relationship Id="rId253" Type="http://schemas.openxmlformats.org/officeDocument/2006/relationships/hyperlink" Target="http://www.ncbi.nlm.nih.gov/pubmed/8804327" TargetMode="External"/><Relationship Id="rId295" Type="http://schemas.openxmlformats.org/officeDocument/2006/relationships/hyperlink" Target="http://www.ncbi.nlm.nih.gov/pubmed/12499347" TargetMode="External"/><Relationship Id="rId309" Type="http://schemas.openxmlformats.org/officeDocument/2006/relationships/hyperlink" Target="http://pediatrics.aappublications.org/content/103/2/e16.short" TargetMode="External"/><Relationship Id="rId48" Type="http://schemas.openxmlformats.org/officeDocument/2006/relationships/image" Target="media/image21.emf"/><Relationship Id="rId113" Type="http://schemas.openxmlformats.org/officeDocument/2006/relationships/hyperlink" Target="https://www.thieme-connect.com/DOI/DOI?10.1055/s-2006-951300" TargetMode="External"/><Relationship Id="rId320" Type="http://schemas.openxmlformats.org/officeDocument/2006/relationships/hyperlink" Target="http://onlinelibrary.wiley.com/doi/10.1002/14651858.CD002202/epdf" TargetMode="External"/><Relationship Id="rId155" Type="http://schemas.openxmlformats.org/officeDocument/2006/relationships/hyperlink" Target="http://www.ncbi.nlm.nih.gov/pubmed/24760628" TargetMode="External"/><Relationship Id="rId197" Type="http://schemas.openxmlformats.org/officeDocument/2006/relationships/hyperlink" Target="http://www.ncbi.nlm.nih.gov/pubmed/9509504" TargetMode="External"/><Relationship Id="rId362" Type="http://schemas.openxmlformats.org/officeDocument/2006/relationships/hyperlink" Target="http://www.ncbi.nlm.nih.gov/pmc/articles/PMC3327157/pdf/nihms-367571.pdf" TargetMode="External"/><Relationship Id="rId418" Type="http://schemas.openxmlformats.org/officeDocument/2006/relationships/hyperlink" Target="http://www.embase.com/search/results?subaction=viewrecord&amp;from=export&amp;id=L43941581" TargetMode="External"/><Relationship Id="rId222" Type="http://schemas.openxmlformats.org/officeDocument/2006/relationships/hyperlink" Target="http://www.jaapos.org/article/S1091-8531(07)00449-1/abstract" TargetMode="External"/><Relationship Id="rId264" Type="http://schemas.openxmlformats.org/officeDocument/2006/relationships/hyperlink" Target="http://jn.nutrition.org/content/136/9/2405.lo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jorgens\Documents\Optum%20generic%20template_20May2013.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E5E64-63F3-45CD-B054-62EEFF7F7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tum generic template_20May2013.dotm</Template>
  <TotalTime>1</TotalTime>
  <Pages>629</Pages>
  <Words>184790</Words>
  <Characters>1050619</Characters>
  <Application>Microsoft Office Word</Application>
  <DocSecurity>0</DocSecurity>
  <Lines>45193</Lines>
  <Paragraphs>22387</Paragraphs>
  <ScaleCrop>false</ScaleCrop>
  <HeadingPairs>
    <vt:vector size="2" baseType="variant">
      <vt:variant>
        <vt:lpstr>Title</vt:lpstr>
      </vt:variant>
      <vt:variant>
        <vt:i4>1</vt:i4>
      </vt:variant>
    </vt:vector>
  </HeadingPairs>
  <TitlesOfParts>
    <vt:vector size="1" baseType="lpstr">
      <vt:lpstr/>
    </vt:vector>
  </TitlesOfParts>
  <Company>UnitedHealth Group</Company>
  <LinksUpToDate>false</LinksUpToDate>
  <CharactersWithSpaces>1213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nsen, Margaret A;Camilla Cahill;Stathis, Shari;Mahony, Alison</dc:creator>
  <cp:lastModifiedBy>Administrator</cp:lastModifiedBy>
  <cp:revision>2</cp:revision>
  <cp:lastPrinted>2015-08-19T04:23:00Z</cp:lastPrinted>
  <dcterms:created xsi:type="dcterms:W3CDTF">2015-08-27T03:32:00Z</dcterms:created>
  <dcterms:modified xsi:type="dcterms:W3CDTF">2015-08-27T03:32:00Z</dcterms:modified>
</cp:coreProperties>
</file>